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footer2.xml" ContentType="application/vnd.openxmlformats-officedocument.wordprocessingml.footer+xml"/>
  <Override PartName="/word/header15.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0CC1A9F" w14:textId="26C40799" w:rsidR="00D80DD2" w:rsidRDefault="00D80DD2" w:rsidP="00D80DD2">
      <w:pPr>
        <w:pStyle w:val="Figura"/>
        <w:ind w:firstLine="0"/>
        <w:rPr>
          <w:noProof/>
          <w:sz w:val="36"/>
          <w:szCs w:val="40"/>
        </w:rPr>
      </w:pPr>
      <w:bookmarkStart w:id="0" w:name="Portada"/>
      <w:r w:rsidRPr="001B64EE">
        <w:rPr>
          <w:noProof/>
        </w:rPr>
        <w:drawing>
          <wp:anchor distT="0" distB="0" distL="114300" distR="114300" simplePos="0" relativeHeight="251659264" behindDoc="0" locked="0" layoutInCell="1" allowOverlap="1" wp14:anchorId="11D02F21" wp14:editId="5968D342">
            <wp:simplePos x="0" y="0"/>
            <wp:positionH relativeFrom="column">
              <wp:posOffset>4751705</wp:posOffset>
            </wp:positionH>
            <wp:positionV relativeFrom="paragraph">
              <wp:posOffset>-635</wp:posOffset>
            </wp:positionV>
            <wp:extent cx="952500" cy="899795"/>
            <wp:effectExtent l="0" t="0" r="12700" b="0"/>
            <wp:wrapNone/>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extLst>
                        <a:ext uri="{28A0092B-C50C-407E-A947-70E740481C1C}">
                          <a14:useLocalDpi xmlns:a14="http://schemas.microsoft.com/office/drawing/2010/main"/>
                        </a:ext>
                      </a:extLst>
                    </a:blip>
                    <a:srcRect/>
                    <a:stretch/>
                  </pic:blipFill>
                  <pic:spPr bwMode="auto">
                    <a:xfrm>
                      <a:off x="0" y="0"/>
                      <a:ext cx="952500" cy="8997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0288" behindDoc="0" locked="0" layoutInCell="1" allowOverlap="1" wp14:anchorId="4E8C8625" wp14:editId="795114AD">
            <wp:simplePos x="0" y="0"/>
            <wp:positionH relativeFrom="column">
              <wp:posOffset>0</wp:posOffset>
            </wp:positionH>
            <wp:positionV relativeFrom="paragraph">
              <wp:posOffset>189230</wp:posOffset>
            </wp:positionV>
            <wp:extent cx="3805555" cy="539750"/>
            <wp:effectExtent l="0" t="0" r="4445" b="0"/>
            <wp:wrapNone/>
            <wp:docPr id="19" name="Imagen 19" descr="../../../../../../../Downloads/udc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wnloads/udc_"/>
                    <pic:cNvPicPr>
                      <a:picLocks noChangeAspect="1" noChangeArrowheads="1"/>
                    </pic:cNvPicPr>
                  </pic:nvPicPr>
                  <pic:blipFill>
                    <a:blip r:embed="rId9">
                      <a:extLst>
                        <a:ext uri="{28A0092B-C50C-407E-A947-70E740481C1C}">
                          <a14:useLocalDpi xmlns:a14="http://schemas.microsoft.com/office/drawing/2010/main"/>
                        </a:ext>
                      </a:extLst>
                    </a:blip>
                    <a:srcRect/>
                    <a:stretch>
                      <a:fillRect/>
                    </a:stretch>
                  </pic:blipFill>
                  <pic:spPr bwMode="auto">
                    <a:xfrm>
                      <a:off x="0" y="0"/>
                      <a:ext cx="3805555" cy="539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1262EA9" w14:textId="77777777" w:rsidR="00D80DD2" w:rsidRDefault="00D80DD2" w:rsidP="00D80DD2">
      <w:pPr>
        <w:pStyle w:val="Figura"/>
        <w:ind w:firstLine="0"/>
        <w:rPr>
          <w:noProof/>
          <w:sz w:val="36"/>
          <w:szCs w:val="40"/>
        </w:rPr>
      </w:pPr>
    </w:p>
    <w:p w14:paraId="60D8EE9F" w14:textId="77777777" w:rsidR="00D80DD2" w:rsidRDefault="00D80DD2" w:rsidP="00D80DD2">
      <w:pPr>
        <w:pStyle w:val="Figura"/>
        <w:ind w:firstLine="0"/>
        <w:rPr>
          <w:noProof/>
          <w:sz w:val="36"/>
          <w:szCs w:val="40"/>
        </w:rPr>
      </w:pPr>
    </w:p>
    <w:p w14:paraId="7D4732E2" w14:textId="77777777" w:rsidR="00D80DD2" w:rsidRPr="00D80DD2" w:rsidRDefault="00D80DD2" w:rsidP="00D80DD2">
      <w:pPr>
        <w:pStyle w:val="Figura"/>
        <w:ind w:firstLine="0"/>
        <w:rPr>
          <w:noProof/>
          <w:sz w:val="36"/>
          <w:szCs w:val="40"/>
        </w:rPr>
      </w:pPr>
      <w:r w:rsidRPr="00D80DD2">
        <w:rPr>
          <w:noProof/>
          <w:sz w:val="36"/>
          <w:szCs w:val="40"/>
        </w:rPr>
        <w:t>Escola Politécnica Superior</w:t>
      </w:r>
    </w:p>
    <w:p w14:paraId="2F78023C" w14:textId="77777777" w:rsidR="00AF0F50" w:rsidRPr="00D80DD2" w:rsidRDefault="00AF0F50" w:rsidP="003E2039">
      <w:pPr>
        <w:ind w:firstLine="0"/>
      </w:pPr>
    </w:p>
    <w:p w14:paraId="29FA94A2" w14:textId="6D706186" w:rsidR="003A52B7" w:rsidRPr="00D80DD2" w:rsidRDefault="003A52B7" w:rsidP="003E2039">
      <w:pPr>
        <w:pStyle w:val="TFG"/>
        <w:ind w:firstLine="0"/>
        <w:rPr>
          <w:smallCaps w:val="0"/>
        </w:rPr>
      </w:pPr>
      <w:r w:rsidRPr="00D80DD2">
        <w:rPr>
          <w:smallCaps w:val="0"/>
        </w:rPr>
        <w:t xml:space="preserve">Trabajo Fin de </w:t>
      </w:r>
      <w:r w:rsidR="00124200" w:rsidRPr="00D80DD2">
        <w:rPr>
          <w:smallCaps w:val="0"/>
        </w:rPr>
        <w:t>Máster</w:t>
      </w:r>
    </w:p>
    <w:p w14:paraId="0D24E6B8" w14:textId="5E2D8BA3" w:rsidR="003A52B7" w:rsidRPr="00D80DD2" w:rsidRDefault="003A52B7" w:rsidP="003E2039">
      <w:pPr>
        <w:pStyle w:val="TFG"/>
        <w:ind w:firstLine="0"/>
        <w:rPr>
          <w:smallCaps w:val="0"/>
        </w:rPr>
      </w:pPr>
      <w:r w:rsidRPr="00D80DD2">
        <w:rPr>
          <w:smallCaps w:val="0"/>
        </w:rPr>
        <w:t>CURSO 20</w:t>
      </w:r>
      <w:r w:rsidR="00317506">
        <w:rPr>
          <w:smallCaps w:val="0"/>
        </w:rPr>
        <w:t>18</w:t>
      </w:r>
      <w:r w:rsidRPr="00D80DD2">
        <w:rPr>
          <w:smallCaps w:val="0"/>
        </w:rPr>
        <w:t>/</w:t>
      </w:r>
      <w:r w:rsidR="00317506">
        <w:rPr>
          <w:smallCaps w:val="0"/>
        </w:rPr>
        <w:t>19</w:t>
      </w:r>
    </w:p>
    <w:p w14:paraId="5BB3C87B" w14:textId="77777777" w:rsidR="000F1060" w:rsidRPr="00D80DD2" w:rsidRDefault="000F1060" w:rsidP="003E2039">
      <w:pPr>
        <w:ind w:firstLine="0"/>
      </w:pPr>
    </w:p>
    <w:p w14:paraId="1B1EF3E6" w14:textId="77777777" w:rsidR="003A52B7" w:rsidRPr="00D80DD2" w:rsidRDefault="003A52B7" w:rsidP="003E2039">
      <w:pPr>
        <w:pStyle w:val="TFG"/>
        <w:ind w:firstLine="0"/>
        <w:rPr>
          <w:smallCaps w:val="0"/>
        </w:rPr>
      </w:pPr>
    </w:p>
    <w:p w14:paraId="0D7F7089" w14:textId="77777777" w:rsidR="00E94D4E" w:rsidRPr="00D80DD2" w:rsidRDefault="003E2039" w:rsidP="003E2039">
      <w:pPr>
        <w:ind w:firstLine="0"/>
      </w:pPr>
      <w:r w:rsidRPr="00D80DD2">
        <w:rPr>
          <w:noProof/>
          <w:color w:val="020303"/>
        </w:rPr>
        <mc:AlternateContent>
          <mc:Choice Requires="wps">
            <w:drawing>
              <wp:anchor distT="4294967295" distB="4294967295" distL="114300" distR="114300" simplePos="0" relativeHeight="251656192" behindDoc="0" locked="0" layoutInCell="1" allowOverlap="1" wp14:anchorId="11130250" wp14:editId="369321FE">
                <wp:simplePos x="0" y="0"/>
                <wp:positionH relativeFrom="column">
                  <wp:posOffset>-26035</wp:posOffset>
                </wp:positionH>
                <wp:positionV relativeFrom="paragraph">
                  <wp:posOffset>102235</wp:posOffset>
                </wp:positionV>
                <wp:extent cx="5760000" cy="2839"/>
                <wp:effectExtent l="0" t="0" r="31750" b="48260"/>
                <wp:wrapNone/>
                <wp:docPr id="9" name="3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60000" cy="2839"/>
                        </a:xfrm>
                        <a:prstGeom prst="line">
                          <a:avLst/>
                        </a:prstGeom>
                        <a:ln w="31750">
                          <a:solidFill>
                            <a:srgbClr val="D539BF"/>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line w14:anchorId="355414D1" id="3 Conector recto" o:spid="_x0000_s1026" style="position:absolute;z-index:2516561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2.05pt,8.05pt" to="451.5pt,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" strokecolor="#d539bf" strokeweight="2.5pt">
                <o:lock v:ext="edit" shapetype="f"/>
              </v:line>
            </w:pict>
          </mc:Fallback>
        </mc:AlternateContent>
      </w:r>
      <w:r w:rsidR="00E94D4E" w:rsidRPr="00D80DD2">
        <w:tab/>
      </w:r>
    </w:p>
    <w:p w14:paraId="6D0CF12A" w14:textId="77777777" w:rsidR="003A52B7" w:rsidRPr="00D80DD2" w:rsidRDefault="003A52B7" w:rsidP="003E2039">
      <w:pPr>
        <w:ind w:firstLine="0"/>
      </w:pPr>
    </w:p>
    <w:p w14:paraId="248CB758" w14:textId="77777777" w:rsidR="003A52B7" w:rsidRPr="00D80DD2" w:rsidRDefault="003A52B7" w:rsidP="003E2039">
      <w:pPr>
        <w:ind w:firstLine="0"/>
      </w:pPr>
    </w:p>
    <w:p w14:paraId="456271C7" w14:textId="6A574CDD" w:rsidR="003A52B7" w:rsidRPr="00D80DD2" w:rsidRDefault="00387243" w:rsidP="003E2039">
      <w:pPr>
        <w:pStyle w:val="TituloTFG"/>
        <w:ind w:firstLine="0"/>
      </w:pPr>
      <w:r>
        <w:t>ESTUDIO DEL APRENDIZAJE EN TIEMPO REAL DE MODELOS DE UTILIDAD EN ROBÓTICA COGNITIVA</w:t>
      </w:r>
    </w:p>
    <w:p w14:paraId="6CB3ABB8" w14:textId="77777777" w:rsidR="003A52B7" w:rsidRPr="00D80DD2" w:rsidRDefault="003A52B7" w:rsidP="003E2039">
      <w:pPr>
        <w:ind w:firstLine="0"/>
      </w:pPr>
    </w:p>
    <w:p w14:paraId="43CF962C" w14:textId="77777777" w:rsidR="003A52B7" w:rsidRPr="00D80DD2" w:rsidRDefault="003A52B7" w:rsidP="003E2039">
      <w:pPr>
        <w:ind w:firstLine="0"/>
      </w:pPr>
    </w:p>
    <w:p w14:paraId="0DC0F838" w14:textId="77777777" w:rsidR="003A52B7" w:rsidRPr="00D80DD2" w:rsidRDefault="003E2039" w:rsidP="003E2039">
      <w:pPr>
        <w:ind w:firstLine="0"/>
      </w:pPr>
      <w:r w:rsidRPr="00D80DD2">
        <w:rPr>
          <w:noProof/>
          <w:color w:val="020303"/>
        </w:rPr>
        <mc:AlternateContent>
          <mc:Choice Requires="wps">
            <w:drawing>
              <wp:anchor distT="4294967295" distB="4294967295" distL="114300" distR="114300" simplePos="0" relativeHeight="251657216" behindDoc="0" locked="0" layoutInCell="1" allowOverlap="1" wp14:anchorId="0ED62AA5" wp14:editId="458BCB8A">
                <wp:simplePos x="0" y="0"/>
                <wp:positionH relativeFrom="column">
                  <wp:posOffset>0</wp:posOffset>
                </wp:positionH>
                <wp:positionV relativeFrom="paragraph">
                  <wp:posOffset>-635</wp:posOffset>
                </wp:positionV>
                <wp:extent cx="5760000" cy="2839"/>
                <wp:effectExtent l="0" t="0" r="31750" b="48260"/>
                <wp:wrapNone/>
                <wp:docPr id="14" name="3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60000" cy="2839"/>
                        </a:xfrm>
                        <a:prstGeom prst="line">
                          <a:avLst/>
                        </a:prstGeom>
                        <a:ln w="31750">
                          <a:solidFill>
                            <a:srgbClr val="D539BF"/>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line w14:anchorId="25353A2C" id="3 Conector recto" o:spid="_x0000_s1026" style="position:absolute;z-index:25165721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0,-.05pt" to="453.55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" strokecolor="#d539bf" strokeweight="2.5pt">
                <o:lock v:ext="edit" shapetype="f"/>
              </v:line>
            </w:pict>
          </mc:Fallback>
        </mc:AlternateContent>
      </w:r>
    </w:p>
    <w:p w14:paraId="3EFF34D7" w14:textId="77777777" w:rsidR="00654432" w:rsidRPr="00D80DD2" w:rsidRDefault="00654432" w:rsidP="003E2039">
      <w:pPr>
        <w:pStyle w:val="Titulacin"/>
        <w:ind w:firstLine="0"/>
      </w:pPr>
    </w:p>
    <w:p w14:paraId="5F9AF44B" w14:textId="5D46CF50" w:rsidR="003A52B7" w:rsidRPr="00D80DD2" w:rsidRDefault="00124200" w:rsidP="003E2039">
      <w:pPr>
        <w:pStyle w:val="Titulacin"/>
        <w:ind w:firstLine="0"/>
      </w:pPr>
      <w:r w:rsidRPr="00D80DD2">
        <w:t>Máster</w:t>
      </w:r>
      <w:r w:rsidR="002D3368" w:rsidRPr="00D80DD2">
        <w:t xml:space="preserve"> </w:t>
      </w:r>
      <w:r w:rsidRPr="00D80DD2">
        <w:t>en Ingeniería</w:t>
      </w:r>
      <w:r w:rsidR="004845C5" w:rsidRPr="00D80DD2">
        <w:t xml:space="preserve"> </w:t>
      </w:r>
      <w:r w:rsidR="00317506">
        <w:t>Industrial</w:t>
      </w:r>
    </w:p>
    <w:p w14:paraId="569AD96E" w14:textId="77777777" w:rsidR="003A52B7" w:rsidRPr="00D80DD2" w:rsidRDefault="003A52B7" w:rsidP="003E2039">
      <w:pPr>
        <w:ind w:firstLine="0"/>
      </w:pPr>
    </w:p>
    <w:p w14:paraId="0D94384A" w14:textId="77777777" w:rsidR="004C3BD8" w:rsidRPr="00D80DD2" w:rsidRDefault="004C3BD8" w:rsidP="003E2039">
      <w:pPr>
        <w:ind w:firstLine="0"/>
      </w:pPr>
    </w:p>
    <w:p w14:paraId="0A4034DF" w14:textId="77777777" w:rsidR="00E94D4E" w:rsidRPr="00D80DD2" w:rsidRDefault="00E94D4E" w:rsidP="003E2039">
      <w:pPr>
        <w:ind w:firstLine="0"/>
      </w:pPr>
    </w:p>
    <w:p w14:paraId="5C38F526" w14:textId="0078E16C" w:rsidR="003A52B7" w:rsidRPr="00D80DD2" w:rsidRDefault="00654432" w:rsidP="003E2039">
      <w:pPr>
        <w:pStyle w:val="Autores"/>
        <w:ind w:firstLine="0"/>
        <w:rPr>
          <w:smallCaps w:val="0"/>
          <w:sz w:val="24"/>
        </w:rPr>
      </w:pPr>
      <w:r w:rsidRPr="00D80DD2">
        <w:rPr>
          <w:smallCaps w:val="0"/>
          <w:sz w:val="24"/>
        </w:rPr>
        <w:t>ALUMNO</w:t>
      </w:r>
    </w:p>
    <w:p w14:paraId="10219E1B" w14:textId="6F3AA13F" w:rsidR="00654432" w:rsidRPr="00D80DD2" w:rsidRDefault="00317506" w:rsidP="003E2039">
      <w:pPr>
        <w:ind w:left="4254" w:firstLine="0"/>
        <w:rPr>
          <w:sz w:val="24"/>
        </w:rPr>
      </w:pPr>
      <w:r>
        <w:rPr>
          <w:sz w:val="24"/>
        </w:rPr>
        <w:t>Álvaro Fernández de la Torre</w:t>
      </w:r>
    </w:p>
    <w:p w14:paraId="74BB297A" w14:textId="35568BF8" w:rsidR="00654432" w:rsidRPr="00D80DD2" w:rsidRDefault="00654432" w:rsidP="003E2039">
      <w:pPr>
        <w:pStyle w:val="Autores"/>
        <w:ind w:firstLine="0"/>
        <w:rPr>
          <w:smallCaps w:val="0"/>
          <w:sz w:val="24"/>
        </w:rPr>
      </w:pPr>
      <w:r w:rsidRPr="00D80DD2">
        <w:rPr>
          <w:smallCaps w:val="0"/>
          <w:sz w:val="24"/>
        </w:rPr>
        <w:t>TUTORES</w:t>
      </w:r>
    </w:p>
    <w:p w14:paraId="4B332BF3" w14:textId="18878685" w:rsidR="00654432" w:rsidRPr="00D80DD2" w:rsidRDefault="00387243" w:rsidP="003E2039">
      <w:pPr>
        <w:ind w:left="4254" w:firstLine="0"/>
        <w:rPr>
          <w:sz w:val="24"/>
        </w:rPr>
      </w:pPr>
      <w:r>
        <w:rPr>
          <w:sz w:val="24"/>
        </w:rPr>
        <w:t>Francisco Javier Bellas Bouza</w:t>
      </w:r>
    </w:p>
    <w:p w14:paraId="0529E239" w14:textId="6047A084" w:rsidR="00654432" w:rsidRPr="00D80DD2" w:rsidRDefault="00387243" w:rsidP="003E2039">
      <w:pPr>
        <w:ind w:left="4254" w:firstLine="0"/>
        <w:rPr>
          <w:sz w:val="24"/>
        </w:rPr>
      </w:pPr>
      <w:r>
        <w:rPr>
          <w:sz w:val="24"/>
        </w:rPr>
        <w:t>Alejandro Romero Montero</w:t>
      </w:r>
    </w:p>
    <w:p w14:paraId="32D84920" w14:textId="77777777" w:rsidR="00AF0F50" w:rsidRPr="00D80DD2" w:rsidRDefault="00AF0F50" w:rsidP="003E2039">
      <w:pPr>
        <w:ind w:firstLine="0"/>
        <w:rPr>
          <w:sz w:val="24"/>
        </w:rPr>
      </w:pPr>
    </w:p>
    <w:bookmarkEnd w:id="0"/>
    <w:p w14:paraId="2E7A0EBE" w14:textId="77777777" w:rsidR="003A52B7" w:rsidRPr="00D80DD2" w:rsidRDefault="00E65B20" w:rsidP="003E2039">
      <w:pPr>
        <w:pStyle w:val="Autores"/>
        <w:ind w:firstLine="0"/>
        <w:rPr>
          <w:smallCaps w:val="0"/>
          <w:sz w:val="24"/>
        </w:rPr>
      </w:pPr>
      <w:r w:rsidRPr="00D80DD2">
        <w:rPr>
          <w:smallCaps w:val="0"/>
          <w:sz w:val="24"/>
        </w:rPr>
        <w:t>FECHA</w:t>
      </w:r>
    </w:p>
    <w:p w14:paraId="1B9458C1" w14:textId="73D56DC8" w:rsidR="003A52B7" w:rsidRPr="00D80DD2" w:rsidRDefault="00387243" w:rsidP="003E2039">
      <w:pPr>
        <w:ind w:left="4254" w:firstLine="0"/>
        <w:rPr>
          <w:sz w:val="24"/>
        </w:rPr>
      </w:pPr>
      <w:r>
        <w:rPr>
          <w:sz w:val="24"/>
        </w:rPr>
        <w:t>SEPTIEMBRE 2019</w:t>
      </w:r>
    </w:p>
    <w:p w14:paraId="251DB3C4" w14:textId="77777777" w:rsidR="009E19C4" w:rsidRPr="00D80DD2" w:rsidRDefault="009E19C4" w:rsidP="003E2039">
      <w:pPr>
        <w:ind w:firstLine="0"/>
      </w:pPr>
    </w:p>
    <w:p w14:paraId="7F861CE6" w14:textId="77777777" w:rsidR="009E19C4" w:rsidRPr="00D80DD2" w:rsidRDefault="009E19C4" w:rsidP="009E19C4">
      <w:pPr>
        <w:sectPr w:rsidR="009E19C4" w:rsidRPr="00D80DD2" w:rsidSect="003E2039">
          <w:pgSz w:w="11906" w:h="16838" w:code="9"/>
          <w:pgMar w:top="1418" w:right="1418" w:bottom="1418" w:left="1418" w:header="720" w:footer="720" w:gutter="0"/>
          <w:cols w:space="720"/>
          <w:docGrid w:linePitch="326"/>
        </w:sectPr>
      </w:pPr>
    </w:p>
    <w:p w14:paraId="570F9452" w14:textId="60DFCD9F" w:rsidR="00EC4BD5" w:rsidRPr="003E752E" w:rsidRDefault="003E752E" w:rsidP="003E752E">
      <w:pPr>
        <w:spacing w:before="960"/>
        <w:rPr>
          <w:b/>
          <w:smallCaps/>
          <w:color w:val="D7108D"/>
          <w:sz w:val="32"/>
        </w:rPr>
      </w:pPr>
      <w:bookmarkStart w:id="1" w:name="_Toc469329916"/>
      <w:r w:rsidRPr="003E752E">
        <w:rPr>
          <w:b/>
          <w:smallCaps/>
          <w:color w:val="D7108D"/>
          <w:sz w:val="32"/>
        </w:rPr>
        <w:lastRenderedPageBreak/>
        <w:t>Título y resumen</w:t>
      </w:r>
      <w:bookmarkEnd w:id="1"/>
    </w:p>
    <w:p w14:paraId="6D70929A" w14:textId="2EA5C4E8" w:rsidR="00DE664E" w:rsidRPr="00DE664E" w:rsidRDefault="00DE664E" w:rsidP="00DE664E">
      <w:pPr>
        <w:jc w:val="both"/>
        <w:rPr>
          <w:b/>
          <w:bCs/>
          <w:i/>
          <w:iCs/>
        </w:rPr>
      </w:pPr>
      <w:bookmarkStart w:id="2" w:name="_Hlk11833425"/>
      <w:r w:rsidRPr="00DE664E">
        <w:rPr>
          <w:b/>
          <w:bCs/>
          <w:i/>
          <w:iCs/>
        </w:rPr>
        <w:t>ESTUDIO DEL APRENDIZAJE EN TIEMPO REAL DE MODELOS DE UTILIDAD EN ROBÓTICA COGNITIVA</w:t>
      </w:r>
    </w:p>
    <w:bookmarkEnd w:id="2"/>
    <w:p w14:paraId="1805D081" w14:textId="2E6E54E0" w:rsidR="008803B6" w:rsidRPr="008803B6" w:rsidRDefault="00751CA6" w:rsidP="008803B6">
      <w:pPr>
        <w:jc w:val="both"/>
        <w:rPr>
          <w:lang w:val="gl-ES"/>
        </w:rPr>
      </w:pPr>
      <w:r>
        <w:rPr>
          <w:lang w:val="gl-ES"/>
        </w:rPr>
        <w:t>Este T</w:t>
      </w:r>
      <w:r w:rsidR="008803B6" w:rsidRPr="008803B6">
        <w:rPr>
          <w:lang w:val="gl-ES"/>
        </w:rPr>
        <w:t xml:space="preserve">rabajo </w:t>
      </w:r>
      <w:r>
        <w:rPr>
          <w:lang w:val="gl-ES"/>
        </w:rPr>
        <w:t>Fin de Má</w:t>
      </w:r>
      <w:r w:rsidR="008803B6" w:rsidRPr="008803B6">
        <w:rPr>
          <w:lang w:val="gl-ES"/>
        </w:rPr>
        <w:t>ster</w:t>
      </w:r>
      <w:r>
        <w:rPr>
          <w:lang w:val="gl-ES"/>
        </w:rPr>
        <w:t xml:space="preserve"> (TFM)</w:t>
      </w:r>
      <w:r w:rsidR="008803B6" w:rsidRPr="008803B6">
        <w:rPr>
          <w:lang w:val="gl-ES"/>
        </w:rPr>
        <w:t xml:space="preserve"> se enmarca dentro del proyecto europeo de investigación DREAM que se lleva a cabo en el Grupo Integrado de Ingeniería (GII) de la UDC. En dicho proyecto, el objetivo es dotar a los robots autónomos de modelos cognitivos inspirados en el ser desarrollo intelectual de los humanos, de modo que puedan aprender por sí mismos en entornos reales a lo largo de grandes periodos de tiempo.  </w:t>
      </w:r>
    </w:p>
    <w:p w14:paraId="321C9F75" w14:textId="601FB893" w:rsidR="008803B6" w:rsidRPr="008803B6" w:rsidRDefault="008803B6" w:rsidP="008803B6">
      <w:pPr>
        <w:jc w:val="both"/>
        <w:rPr>
          <w:lang w:val="gl-ES"/>
        </w:rPr>
      </w:pPr>
      <w:r w:rsidRPr="008803B6">
        <w:rPr>
          <w:lang w:val="gl-ES"/>
        </w:rPr>
        <w:t>Uno de los componentes fundamentales de este proyecto es el sistema de motivación de los robots, cuya principal función es la obtención automática de modelos de utilidad que permitan establecer las recompensas esperadas en los diferentes estados sensoriales. Hasta el momento, en el marco del DREAM [1] se ha abordado el aprendizaje de estos modelos utilizando representaciones unidimensionales (denominadas SURs) y multidimensionales (denominadas Value Functions, VF) de manera aislada, mostrando que cada una de ellas es adecuada para cierto tipo de problemas</w:t>
      </w:r>
      <w:r w:rsidRPr="00C822D3">
        <w:rPr>
          <w:lang w:val="gl-ES"/>
        </w:rPr>
        <w:t xml:space="preserve">. En este TFM se busca desarrollar un esquema operativo de aprendizaje </w:t>
      </w:r>
      <w:r w:rsidR="00D86F44">
        <w:rPr>
          <w:lang w:val="gl-ES"/>
        </w:rPr>
        <w:t xml:space="preserve">on-line </w:t>
      </w:r>
      <w:r w:rsidRPr="00C822D3">
        <w:rPr>
          <w:lang w:val="gl-ES"/>
        </w:rPr>
        <w:t xml:space="preserve">que gestione el uso de estos dos tipos de modelos. Para ello, se </w:t>
      </w:r>
      <w:r w:rsidR="00D86F44">
        <w:rPr>
          <w:lang w:val="gl-ES"/>
        </w:rPr>
        <w:t xml:space="preserve">utilizará un </w:t>
      </w:r>
      <w:r w:rsidRPr="00C822D3">
        <w:rPr>
          <w:lang w:val="gl-ES"/>
        </w:rPr>
        <w:t>experimento</w:t>
      </w:r>
      <w:r w:rsidR="00D86F44">
        <w:rPr>
          <w:lang w:val="gl-ES"/>
        </w:rPr>
        <w:t xml:space="preserve"> representativo del campo de la robótica</w:t>
      </w:r>
      <w:r w:rsidRPr="00C822D3">
        <w:rPr>
          <w:lang w:val="gl-ES"/>
        </w:rPr>
        <w:t xml:space="preserve"> cognitiva en </w:t>
      </w:r>
      <w:r w:rsidR="00D86F44">
        <w:rPr>
          <w:lang w:val="gl-ES"/>
        </w:rPr>
        <w:t>un entorno</w:t>
      </w:r>
      <w:r w:rsidRPr="00C822D3">
        <w:rPr>
          <w:lang w:val="gl-ES"/>
        </w:rPr>
        <w:t xml:space="preserve"> simulado</w:t>
      </w:r>
      <w:r w:rsidR="00D86F44">
        <w:rPr>
          <w:lang w:val="gl-ES"/>
        </w:rPr>
        <w:t>.</w:t>
      </w:r>
    </w:p>
    <w:p w14:paraId="4939F19E" w14:textId="0716618D" w:rsidR="00DE664E" w:rsidRPr="00DE664E" w:rsidRDefault="00DE664E" w:rsidP="00DE664E">
      <w:pPr>
        <w:jc w:val="both"/>
        <w:rPr>
          <w:b/>
          <w:bCs/>
          <w:i/>
          <w:iCs/>
          <w:lang w:val="gl-ES"/>
        </w:rPr>
      </w:pPr>
      <w:r w:rsidRPr="00DE664E">
        <w:rPr>
          <w:b/>
          <w:bCs/>
          <w:i/>
          <w:iCs/>
          <w:lang w:val="gl-ES"/>
        </w:rPr>
        <w:t>ESTUDO DO APRENDIZAXE EN TEMPO REAL DE MODELOS DE UTILIDADE EN ROBÓTICA COGNITIVA</w:t>
      </w:r>
    </w:p>
    <w:p w14:paraId="266EED4A" w14:textId="5761C233" w:rsidR="008803B6" w:rsidRPr="008803B6" w:rsidRDefault="00751CA6" w:rsidP="008803B6">
      <w:pPr>
        <w:jc w:val="both"/>
        <w:rPr>
          <w:lang w:val="gl-ES"/>
        </w:rPr>
      </w:pPr>
      <w:r>
        <w:rPr>
          <w:lang w:val="gl-ES"/>
        </w:rPr>
        <w:t>Este Traballo Fin de Má</w:t>
      </w:r>
      <w:r w:rsidR="008803B6" w:rsidRPr="008803B6">
        <w:rPr>
          <w:lang w:val="gl-ES"/>
        </w:rPr>
        <w:t>ster</w:t>
      </w:r>
      <w:r>
        <w:rPr>
          <w:lang w:val="gl-ES"/>
        </w:rPr>
        <w:t xml:space="preserve"> (TFM)</w:t>
      </w:r>
      <w:r w:rsidR="008803B6" w:rsidRPr="008803B6">
        <w:rPr>
          <w:lang w:val="gl-ES"/>
        </w:rPr>
        <w:t xml:space="preserve"> enmarcase dentro do proxecto europeo de investigación DREAM que se leva a cabo no Grupo Integrado de Enxeñaría (GIE) de la UDC. En dito proxecto, obxectivo fundamental é dotar aos robots autónomos de modelos congnitivos inspirados no ser desenvolto intelectual dos humáns, de modo que poidan aprender por si mesmos en entornos reais ao longo de grandes periodos de tempo. </w:t>
      </w:r>
    </w:p>
    <w:p w14:paraId="093A8A7A" w14:textId="68A46FFA" w:rsidR="00387243" w:rsidRDefault="008803B6" w:rsidP="008803B6">
      <w:pPr>
        <w:jc w:val="both"/>
        <w:rPr>
          <w:lang w:val="gl-ES"/>
        </w:rPr>
      </w:pPr>
      <w:r w:rsidRPr="008803B6">
        <w:rPr>
          <w:lang w:val="gl-ES"/>
        </w:rPr>
        <w:t>Un dos compoñentes fundamentais de este proxecto é o sistema de motivación dos robots, cuxa principal función é a obtención automática de modelos de utilidade que permitan establecer as recompensas esperadas nos diferentes estados sensoriais. Ata o momento, no marco do DREAM  abordáronse o aprendizaxe destes modelos utilizando representacións unidimensionais (denominadas SURs) e multidimensionais (denominadas Value Funtions, VF) de maneira illada, mostrando que cada unha de elas é adecuada para certo tipo de problemas. Neste TFM buscase desenvolver un esquema operativo de aprendizaxe</w:t>
      </w:r>
      <w:r w:rsidR="00D86F44">
        <w:rPr>
          <w:lang w:val="gl-ES"/>
        </w:rPr>
        <w:t xml:space="preserve"> on-line</w:t>
      </w:r>
      <w:r w:rsidRPr="008803B6">
        <w:rPr>
          <w:lang w:val="gl-ES"/>
        </w:rPr>
        <w:t xml:space="preserve"> que xestione o uso destes dous tipos de modelos. Para isto, utilizar</w:t>
      </w:r>
      <w:r w:rsidR="00D86F44">
        <w:rPr>
          <w:lang w:val="gl-ES"/>
        </w:rPr>
        <w:t>ase un</w:t>
      </w:r>
      <w:r w:rsidRPr="008803B6">
        <w:rPr>
          <w:lang w:val="gl-ES"/>
        </w:rPr>
        <w:t xml:space="preserve"> experimento</w:t>
      </w:r>
      <w:r w:rsidR="00D86F44">
        <w:rPr>
          <w:lang w:val="gl-ES"/>
        </w:rPr>
        <w:t xml:space="preserve"> representativo</w:t>
      </w:r>
      <w:r w:rsidRPr="008803B6">
        <w:rPr>
          <w:lang w:val="gl-ES"/>
        </w:rPr>
        <w:t xml:space="preserve"> </w:t>
      </w:r>
      <w:r w:rsidR="00D86F44">
        <w:rPr>
          <w:lang w:val="gl-ES"/>
        </w:rPr>
        <w:t>no campo da</w:t>
      </w:r>
      <w:r w:rsidRPr="008803B6">
        <w:rPr>
          <w:lang w:val="gl-ES"/>
        </w:rPr>
        <w:t xml:space="preserve"> robótica cognitiva </w:t>
      </w:r>
      <w:r w:rsidR="00D86F44">
        <w:rPr>
          <w:lang w:val="gl-ES"/>
        </w:rPr>
        <w:t>nunha contorna simulada</w:t>
      </w:r>
      <w:r w:rsidRPr="008803B6">
        <w:rPr>
          <w:lang w:val="gl-ES"/>
        </w:rPr>
        <w:t>.</w:t>
      </w:r>
    </w:p>
    <w:p w14:paraId="523F630E" w14:textId="22DA6DB3" w:rsidR="008803B6" w:rsidRDefault="008803B6" w:rsidP="008803B6">
      <w:pPr>
        <w:jc w:val="both"/>
        <w:rPr>
          <w:b/>
          <w:bCs/>
          <w:i/>
          <w:iCs/>
          <w:lang w:val="gl-ES"/>
        </w:rPr>
      </w:pPr>
      <w:r w:rsidRPr="008803B6">
        <w:rPr>
          <w:b/>
          <w:bCs/>
          <w:i/>
          <w:iCs/>
          <w:lang w:val="gl-ES"/>
        </w:rPr>
        <w:t>STUDY OF REAL-TIME LEARNING OF UTILITY MODELS IN COGNITIVE ROBOTICS</w:t>
      </w:r>
    </w:p>
    <w:p w14:paraId="4FBED070" w14:textId="13F7D958" w:rsidR="008803B6" w:rsidRPr="008803B6" w:rsidRDefault="00751CA6" w:rsidP="008803B6">
      <w:pPr>
        <w:jc w:val="both"/>
        <w:rPr>
          <w:lang w:val="gl-ES"/>
        </w:rPr>
      </w:pPr>
      <w:r>
        <w:rPr>
          <w:lang w:val="gl-ES"/>
        </w:rPr>
        <w:t>This M</w:t>
      </w:r>
      <w:r w:rsidR="008803B6" w:rsidRPr="008803B6">
        <w:rPr>
          <w:lang w:val="gl-ES"/>
        </w:rPr>
        <w:t xml:space="preserve">aster's </w:t>
      </w:r>
      <w:r w:rsidR="00D86F44">
        <w:rPr>
          <w:lang w:val="gl-ES"/>
        </w:rPr>
        <w:t>Degree</w:t>
      </w:r>
      <w:r>
        <w:rPr>
          <w:lang w:val="gl-ES"/>
        </w:rPr>
        <w:t xml:space="preserve"> P</w:t>
      </w:r>
      <w:r w:rsidR="008803B6" w:rsidRPr="008803B6">
        <w:rPr>
          <w:lang w:val="gl-ES"/>
        </w:rPr>
        <w:t>roject</w:t>
      </w:r>
      <w:r>
        <w:rPr>
          <w:lang w:val="gl-ES"/>
        </w:rPr>
        <w:t xml:space="preserve"> </w:t>
      </w:r>
      <w:r w:rsidR="008803B6" w:rsidRPr="008803B6">
        <w:rPr>
          <w:lang w:val="gl-ES"/>
        </w:rPr>
        <w:t>is part of the European project</w:t>
      </w:r>
      <w:r w:rsidR="00D86F44">
        <w:rPr>
          <w:lang w:val="gl-ES"/>
        </w:rPr>
        <w:t xml:space="preserve"> DREAM</w:t>
      </w:r>
      <w:r w:rsidR="008803B6" w:rsidRPr="008803B6">
        <w:rPr>
          <w:lang w:val="gl-ES"/>
        </w:rPr>
        <w:t xml:space="preserve"> that is carried out in the Integrated Engineering Group</w:t>
      </w:r>
      <w:r w:rsidR="00D86F44">
        <w:rPr>
          <w:lang w:val="gl-ES"/>
        </w:rPr>
        <w:t xml:space="preserve"> for Engineering research</w:t>
      </w:r>
      <w:r w:rsidR="008803B6" w:rsidRPr="008803B6">
        <w:rPr>
          <w:lang w:val="gl-ES"/>
        </w:rPr>
        <w:t xml:space="preserve"> of the UDC. In this project, the objective is to provide autonomous robots with cognitive models inspired by the intellectual development of humans, so they can learn for themselves in real environments over </w:t>
      </w:r>
      <w:r w:rsidR="00D86F44">
        <w:rPr>
          <w:lang w:val="gl-ES"/>
        </w:rPr>
        <w:t>long</w:t>
      </w:r>
      <w:r w:rsidR="008803B6" w:rsidRPr="008803B6">
        <w:rPr>
          <w:lang w:val="gl-ES"/>
        </w:rPr>
        <w:t xml:space="preserve"> periods of time. </w:t>
      </w:r>
    </w:p>
    <w:p w14:paraId="6F4AE0E2" w14:textId="122C1549" w:rsidR="008803B6" w:rsidRDefault="008803B6" w:rsidP="008803B6">
      <w:pPr>
        <w:jc w:val="both"/>
        <w:rPr>
          <w:lang w:val="gl-ES"/>
        </w:rPr>
      </w:pPr>
      <w:r w:rsidRPr="008803B6">
        <w:rPr>
          <w:lang w:val="gl-ES"/>
        </w:rPr>
        <w:t xml:space="preserve">One of the fundamental components of this project is the robot motivation system, </w:t>
      </w:r>
      <w:r w:rsidR="00D86F44">
        <w:rPr>
          <w:lang w:val="gl-ES"/>
        </w:rPr>
        <w:t>which</w:t>
      </w:r>
      <w:r w:rsidRPr="008803B6">
        <w:rPr>
          <w:lang w:val="gl-ES"/>
        </w:rPr>
        <w:t xml:space="preserve"> main function is the automatic obtaining of utility models that allow to establish the expected rewards in the different sensory states. So far, within the framework of DREAM [1] the learning of these models has been approached using one-dimensional (called SURs) and multidimensional (called Value Functions, VF) representations in isolation, showing that each of them is suitable for a c</w:t>
      </w:r>
      <w:r w:rsidR="00751CA6">
        <w:rPr>
          <w:lang w:val="gl-ES"/>
        </w:rPr>
        <w:t xml:space="preserve">ertain kind of problems This </w:t>
      </w:r>
      <w:r w:rsidR="00D86F44">
        <w:rPr>
          <w:lang w:val="gl-ES"/>
        </w:rPr>
        <w:t>project</w:t>
      </w:r>
      <w:r w:rsidRPr="008803B6">
        <w:rPr>
          <w:lang w:val="gl-ES"/>
        </w:rPr>
        <w:t xml:space="preserve"> </w:t>
      </w:r>
      <w:r w:rsidR="00D86F44">
        <w:rPr>
          <w:lang w:val="gl-ES"/>
        </w:rPr>
        <w:t>aims</w:t>
      </w:r>
      <w:r w:rsidRPr="008803B6">
        <w:rPr>
          <w:lang w:val="gl-ES"/>
        </w:rPr>
        <w:t xml:space="preserve"> to develop an operational </w:t>
      </w:r>
      <w:r w:rsidR="00D86F44">
        <w:rPr>
          <w:lang w:val="gl-ES"/>
        </w:rPr>
        <w:lastRenderedPageBreak/>
        <w:t xml:space="preserve">on-line </w:t>
      </w:r>
      <w:r w:rsidRPr="008803B6">
        <w:rPr>
          <w:lang w:val="gl-ES"/>
        </w:rPr>
        <w:t xml:space="preserve">learning scheme that manages the use of these two types of models. To do this, </w:t>
      </w:r>
      <w:r w:rsidR="00D86F44">
        <w:rPr>
          <w:lang w:val="gl-ES"/>
        </w:rPr>
        <w:t xml:space="preserve">a representative </w:t>
      </w:r>
      <w:r w:rsidRPr="008803B6">
        <w:rPr>
          <w:lang w:val="gl-ES"/>
        </w:rPr>
        <w:t>cognitive robotics experiment</w:t>
      </w:r>
      <w:r w:rsidR="00D86F44">
        <w:rPr>
          <w:lang w:val="gl-ES"/>
        </w:rPr>
        <w:t xml:space="preserve"> will be implemented and studied using a simulated environment.</w:t>
      </w:r>
    </w:p>
    <w:p w14:paraId="30AF2B58" w14:textId="77777777" w:rsidR="008803B6" w:rsidRPr="00DE664E" w:rsidRDefault="008803B6" w:rsidP="008803B6">
      <w:pPr>
        <w:jc w:val="both"/>
        <w:rPr>
          <w:b/>
          <w:bCs/>
          <w:i/>
          <w:iCs/>
          <w:lang w:val="gl-ES"/>
        </w:rPr>
      </w:pPr>
    </w:p>
    <w:p w14:paraId="2A1D9CE6" w14:textId="77777777" w:rsidR="008803B6" w:rsidRDefault="008803B6" w:rsidP="008803B6">
      <w:pPr>
        <w:jc w:val="both"/>
        <w:rPr>
          <w:lang w:val="gl-ES"/>
        </w:rPr>
      </w:pPr>
    </w:p>
    <w:p w14:paraId="46F98A23" w14:textId="77777777" w:rsidR="008803B6" w:rsidRPr="005411A7" w:rsidRDefault="008803B6">
      <w:pPr>
        <w:spacing w:before="0"/>
        <w:ind w:firstLine="0"/>
        <w:rPr>
          <w:bCs/>
          <w:noProof/>
          <w:sz w:val="40"/>
          <w:szCs w:val="40"/>
          <w:lang w:val="en-US"/>
        </w:rPr>
      </w:pPr>
      <w:r w:rsidRPr="005411A7">
        <w:rPr>
          <w:noProof/>
          <w:sz w:val="40"/>
          <w:szCs w:val="40"/>
          <w:lang w:val="en-US"/>
        </w:rPr>
        <w:br w:type="page"/>
      </w:r>
    </w:p>
    <w:p w14:paraId="392BB32C" w14:textId="040ECDCB" w:rsidR="001B64EE" w:rsidRPr="005411A7" w:rsidRDefault="00D80DD2" w:rsidP="00387243">
      <w:pPr>
        <w:pStyle w:val="Figura"/>
        <w:ind w:firstLine="0"/>
        <w:jc w:val="left"/>
        <w:rPr>
          <w:noProof/>
          <w:sz w:val="40"/>
          <w:szCs w:val="40"/>
          <w:lang w:val="en-US"/>
        </w:rPr>
      </w:pPr>
      <w:r>
        <w:rPr>
          <w:noProof/>
        </w:rPr>
        <w:lastRenderedPageBreak/>
        <w:drawing>
          <wp:anchor distT="0" distB="0" distL="114300" distR="114300" simplePos="0" relativeHeight="251653120" behindDoc="0" locked="0" layoutInCell="1" allowOverlap="1" wp14:anchorId="20A60B1E" wp14:editId="1F0C44CD">
            <wp:simplePos x="0" y="0"/>
            <wp:positionH relativeFrom="column">
              <wp:posOffset>0</wp:posOffset>
            </wp:positionH>
            <wp:positionV relativeFrom="paragraph">
              <wp:posOffset>316865</wp:posOffset>
            </wp:positionV>
            <wp:extent cx="3805555" cy="539750"/>
            <wp:effectExtent l="0" t="0" r="4445" b="0"/>
            <wp:wrapNone/>
            <wp:docPr id="12" name="Imagen 12" descr="../../../../../../../Downloads/udc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wnloads/udc_"/>
                    <pic:cNvPicPr>
                      <a:picLocks noChangeAspect="1" noChangeArrowheads="1"/>
                    </pic:cNvPicPr>
                  </pic:nvPicPr>
                  <pic:blipFill>
                    <a:blip r:embed="rId9">
                      <a:extLst>
                        <a:ext uri="{28A0092B-C50C-407E-A947-70E740481C1C}">
                          <a14:useLocalDpi xmlns:a14="http://schemas.microsoft.com/office/drawing/2010/main"/>
                        </a:ext>
                      </a:extLst>
                    </a:blip>
                    <a:srcRect/>
                    <a:stretch>
                      <a:fillRect/>
                    </a:stretch>
                  </pic:blipFill>
                  <pic:spPr bwMode="auto">
                    <a:xfrm>
                      <a:off x="0" y="0"/>
                      <a:ext cx="3805555" cy="5397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1B64EE">
        <w:rPr>
          <w:noProof/>
        </w:rPr>
        <w:drawing>
          <wp:anchor distT="0" distB="0" distL="114300" distR="114300" simplePos="0" relativeHeight="251652096" behindDoc="0" locked="0" layoutInCell="1" allowOverlap="1" wp14:anchorId="6C4F5584" wp14:editId="34B833E1">
            <wp:simplePos x="0" y="0"/>
            <wp:positionH relativeFrom="column">
              <wp:posOffset>4751705</wp:posOffset>
            </wp:positionH>
            <wp:positionV relativeFrom="paragraph">
              <wp:posOffset>127037</wp:posOffset>
            </wp:positionV>
            <wp:extent cx="952500" cy="899795"/>
            <wp:effectExtent l="0" t="0" r="12700" b="0"/>
            <wp:wrapNone/>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extLst>
                        <a:ext uri="{28A0092B-C50C-407E-A947-70E740481C1C}">
                          <a14:useLocalDpi xmlns:a14="http://schemas.microsoft.com/office/drawing/2010/main"/>
                        </a:ext>
                      </a:extLst>
                    </a:blip>
                    <a:srcRect/>
                    <a:stretch/>
                  </pic:blipFill>
                  <pic:spPr bwMode="auto">
                    <a:xfrm>
                      <a:off x="0" y="0"/>
                      <a:ext cx="952500" cy="8997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Start w:id="3" w:name="Memoria"/>
    </w:p>
    <w:p w14:paraId="5C856484" w14:textId="77777777" w:rsidR="003E2039" w:rsidRPr="005411A7" w:rsidRDefault="003E2039" w:rsidP="003E2039">
      <w:pPr>
        <w:pStyle w:val="Figura"/>
        <w:ind w:firstLine="0"/>
        <w:rPr>
          <w:noProof/>
          <w:sz w:val="36"/>
          <w:szCs w:val="40"/>
          <w:lang w:val="en-US"/>
        </w:rPr>
      </w:pPr>
    </w:p>
    <w:p w14:paraId="046E0B60" w14:textId="77777777" w:rsidR="00D80DD2" w:rsidRPr="005411A7" w:rsidRDefault="00D80DD2" w:rsidP="003E2039">
      <w:pPr>
        <w:pStyle w:val="Figura"/>
        <w:ind w:firstLine="0"/>
        <w:rPr>
          <w:noProof/>
          <w:sz w:val="36"/>
          <w:szCs w:val="40"/>
          <w:lang w:val="en-US"/>
        </w:rPr>
      </w:pPr>
    </w:p>
    <w:p w14:paraId="0CB7192D" w14:textId="77777777" w:rsidR="00D80DD2" w:rsidRPr="005411A7" w:rsidRDefault="00D80DD2" w:rsidP="003E2039">
      <w:pPr>
        <w:pStyle w:val="Figura"/>
        <w:ind w:firstLine="0"/>
        <w:rPr>
          <w:noProof/>
          <w:sz w:val="36"/>
          <w:szCs w:val="40"/>
          <w:lang w:val="en-US"/>
        </w:rPr>
      </w:pPr>
    </w:p>
    <w:p w14:paraId="674D88C5" w14:textId="77777777" w:rsidR="001B64EE" w:rsidRPr="003A6CF8" w:rsidRDefault="001B64EE" w:rsidP="003E2039">
      <w:pPr>
        <w:pStyle w:val="Figura"/>
        <w:ind w:firstLine="0"/>
        <w:rPr>
          <w:noProof/>
          <w:sz w:val="36"/>
          <w:szCs w:val="40"/>
        </w:rPr>
      </w:pPr>
      <w:r w:rsidRPr="003A6CF8">
        <w:rPr>
          <w:noProof/>
          <w:sz w:val="36"/>
          <w:szCs w:val="40"/>
        </w:rPr>
        <w:t>Escola Politécnica Superior</w:t>
      </w:r>
    </w:p>
    <w:p w14:paraId="2484DAF7" w14:textId="77777777" w:rsidR="009E19C4" w:rsidRPr="000F1060" w:rsidRDefault="009E19C4" w:rsidP="003E2039">
      <w:pPr>
        <w:ind w:firstLine="0"/>
      </w:pPr>
    </w:p>
    <w:p w14:paraId="17D0F0B4" w14:textId="298F9187" w:rsidR="009E19C4" w:rsidRPr="00E94D4E" w:rsidRDefault="009E19C4" w:rsidP="003E2039">
      <w:pPr>
        <w:pStyle w:val="TFG"/>
        <w:ind w:firstLine="0"/>
      </w:pPr>
      <w:r w:rsidRPr="00E94D4E">
        <w:t>Trabajo Fin de Máster</w:t>
      </w:r>
    </w:p>
    <w:p w14:paraId="45AEDAFE" w14:textId="7CD24435" w:rsidR="009E19C4" w:rsidRDefault="009E19C4" w:rsidP="003E2039">
      <w:pPr>
        <w:pStyle w:val="TFG"/>
        <w:ind w:firstLine="0"/>
      </w:pPr>
      <w:r w:rsidRPr="00E94D4E">
        <w:t>CURSO 20</w:t>
      </w:r>
      <w:r w:rsidR="00317506">
        <w:t>18</w:t>
      </w:r>
      <w:r w:rsidRPr="00E94D4E">
        <w:t>/</w:t>
      </w:r>
      <w:r w:rsidR="00317506">
        <w:t>19</w:t>
      </w:r>
    </w:p>
    <w:p w14:paraId="6014258D" w14:textId="77777777" w:rsidR="009E19C4" w:rsidRDefault="009E19C4" w:rsidP="003E2039">
      <w:pPr>
        <w:ind w:firstLine="0"/>
      </w:pPr>
    </w:p>
    <w:p w14:paraId="7FF185E9" w14:textId="77777777" w:rsidR="009E19C4" w:rsidRDefault="009E19C4" w:rsidP="003E2039">
      <w:pPr>
        <w:pStyle w:val="TFG"/>
        <w:ind w:firstLine="0"/>
      </w:pPr>
    </w:p>
    <w:p w14:paraId="6FAB26DD" w14:textId="77777777" w:rsidR="009E19C4" w:rsidRPr="00E94D4E" w:rsidRDefault="003E2039" w:rsidP="003E2039">
      <w:pPr>
        <w:ind w:firstLine="0"/>
      </w:pPr>
      <w:r>
        <w:rPr>
          <w:noProof/>
          <w:color w:val="020303"/>
        </w:rPr>
        <mc:AlternateContent>
          <mc:Choice Requires="wps">
            <w:drawing>
              <wp:anchor distT="4294967295" distB="4294967295" distL="114300" distR="114300" simplePos="0" relativeHeight="251654144" behindDoc="0" locked="0" layoutInCell="1" allowOverlap="1" wp14:anchorId="5AB3557B" wp14:editId="19AB1C8D">
                <wp:simplePos x="0" y="0"/>
                <wp:positionH relativeFrom="column">
                  <wp:posOffset>0</wp:posOffset>
                </wp:positionH>
                <wp:positionV relativeFrom="paragraph">
                  <wp:posOffset>3810</wp:posOffset>
                </wp:positionV>
                <wp:extent cx="5760000" cy="2839"/>
                <wp:effectExtent l="0" t="0" r="31750" b="48260"/>
                <wp:wrapNone/>
                <wp:docPr id="16" name="3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60000" cy="2839"/>
                        </a:xfrm>
                        <a:prstGeom prst="line">
                          <a:avLst/>
                        </a:prstGeom>
                        <a:ln w="31750">
                          <a:solidFill>
                            <a:srgbClr val="D539BF"/>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line w14:anchorId="2F086BAF" id="3 Conector recto" o:spid="_x0000_s1026" style="position:absolute;z-index:25165414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0,.3pt" to="453.55pt,.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" strokecolor="#d539bf" strokeweight="2.5pt">
                <o:lock v:ext="edit" shapetype="f"/>
              </v:line>
            </w:pict>
          </mc:Fallback>
        </mc:AlternateContent>
      </w:r>
      <w:r w:rsidR="009E19C4">
        <w:tab/>
      </w:r>
    </w:p>
    <w:p w14:paraId="13FEE9CB" w14:textId="77777777" w:rsidR="009E19C4" w:rsidRPr="006F52B2" w:rsidRDefault="009E19C4" w:rsidP="003E2039">
      <w:pPr>
        <w:ind w:firstLine="0"/>
      </w:pPr>
    </w:p>
    <w:p w14:paraId="7CA843D3" w14:textId="77777777" w:rsidR="00387243" w:rsidRPr="00D80DD2" w:rsidRDefault="00387243" w:rsidP="00387243">
      <w:pPr>
        <w:pStyle w:val="TituloTFG"/>
        <w:ind w:firstLine="0"/>
      </w:pPr>
      <w:r>
        <w:t>ESTUDIO DEL APRENDIZAJE EN TIEMPO REAL DE MODELOS DE UTILIDAD EN ROBÓTICA COGNITIVA</w:t>
      </w:r>
    </w:p>
    <w:p w14:paraId="1DF37FD4" w14:textId="77777777" w:rsidR="009E19C4" w:rsidRPr="006F52B2" w:rsidRDefault="009E19C4" w:rsidP="003E2039">
      <w:pPr>
        <w:ind w:firstLine="0"/>
      </w:pPr>
    </w:p>
    <w:p w14:paraId="217BA4A3" w14:textId="77777777" w:rsidR="009E19C4" w:rsidRPr="006F52B2" w:rsidRDefault="009E19C4" w:rsidP="003E2039">
      <w:pPr>
        <w:ind w:firstLine="0"/>
      </w:pPr>
    </w:p>
    <w:p w14:paraId="1F67B2AB" w14:textId="77777777" w:rsidR="009E19C4" w:rsidRPr="006F52B2" w:rsidRDefault="003E2039" w:rsidP="003E2039">
      <w:pPr>
        <w:ind w:firstLine="0"/>
      </w:pPr>
      <w:r>
        <w:rPr>
          <w:noProof/>
          <w:color w:val="020303"/>
        </w:rPr>
        <mc:AlternateContent>
          <mc:Choice Requires="wps">
            <w:drawing>
              <wp:anchor distT="4294967295" distB="4294967295" distL="114300" distR="114300" simplePos="0" relativeHeight="251655168" behindDoc="0" locked="0" layoutInCell="1" allowOverlap="1" wp14:anchorId="24604CF6" wp14:editId="54731095">
                <wp:simplePos x="0" y="0"/>
                <wp:positionH relativeFrom="column">
                  <wp:posOffset>0</wp:posOffset>
                </wp:positionH>
                <wp:positionV relativeFrom="paragraph">
                  <wp:posOffset>3810</wp:posOffset>
                </wp:positionV>
                <wp:extent cx="5760000" cy="2839"/>
                <wp:effectExtent l="0" t="0" r="31750" b="48260"/>
                <wp:wrapNone/>
                <wp:docPr id="17" name="3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60000" cy="2839"/>
                        </a:xfrm>
                        <a:prstGeom prst="line">
                          <a:avLst/>
                        </a:prstGeom>
                        <a:ln w="31750">
                          <a:solidFill>
                            <a:srgbClr val="D539BF"/>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line w14:anchorId="3B41A8B0" id="3 Conector recto" o:spid="_x0000_s1026" style="position:absolute;z-index:25165516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0,.3pt" to="453.55pt,.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" strokecolor="#d539bf" strokeweight="2.5pt">
                <o:lock v:ext="edit" shapetype="f"/>
              </v:line>
            </w:pict>
          </mc:Fallback>
        </mc:AlternateContent>
      </w:r>
    </w:p>
    <w:p w14:paraId="683E1F76" w14:textId="77777777" w:rsidR="009E19C4" w:rsidRDefault="009E19C4" w:rsidP="003E2039">
      <w:pPr>
        <w:pStyle w:val="Titulacin"/>
        <w:ind w:firstLine="0"/>
      </w:pPr>
    </w:p>
    <w:p w14:paraId="3249EDCD" w14:textId="46895D0A" w:rsidR="009E19C4" w:rsidRPr="006F52B2" w:rsidRDefault="009E19C4" w:rsidP="003E2039">
      <w:pPr>
        <w:pStyle w:val="Titulacin"/>
        <w:ind w:firstLine="0"/>
      </w:pPr>
      <w:r>
        <w:t>Máster</w:t>
      </w:r>
      <w:r w:rsidR="002D3368">
        <w:t xml:space="preserve"> </w:t>
      </w:r>
      <w:r>
        <w:t xml:space="preserve">en Ingeniería </w:t>
      </w:r>
      <w:r w:rsidR="00317506">
        <w:t>Industrial</w:t>
      </w:r>
    </w:p>
    <w:p w14:paraId="59349595" w14:textId="77777777" w:rsidR="009E19C4" w:rsidRDefault="009E19C4" w:rsidP="003E2039">
      <w:pPr>
        <w:ind w:firstLine="0"/>
      </w:pPr>
    </w:p>
    <w:p w14:paraId="515B533D" w14:textId="77777777" w:rsidR="009E19C4" w:rsidRDefault="009E19C4" w:rsidP="003E2039">
      <w:pPr>
        <w:ind w:firstLine="0"/>
      </w:pPr>
    </w:p>
    <w:p w14:paraId="37952A65" w14:textId="77777777" w:rsidR="009E19C4" w:rsidRDefault="009E19C4" w:rsidP="003E2039">
      <w:pPr>
        <w:ind w:firstLine="0"/>
      </w:pPr>
    </w:p>
    <w:p w14:paraId="7088395C" w14:textId="77777777" w:rsidR="009E19C4" w:rsidRPr="006F52B2" w:rsidRDefault="009E19C4" w:rsidP="003E2039">
      <w:pPr>
        <w:pStyle w:val="Titulacin"/>
        <w:ind w:firstLine="0"/>
      </w:pPr>
      <w:r w:rsidRPr="006F52B2">
        <w:t>Documento</w:t>
      </w:r>
    </w:p>
    <w:p w14:paraId="350D6201" w14:textId="77777777" w:rsidR="009E19C4" w:rsidRPr="006F52B2" w:rsidRDefault="009E19C4" w:rsidP="003E2039">
      <w:pPr>
        <w:pStyle w:val="Figura"/>
        <w:ind w:firstLine="0"/>
      </w:pPr>
    </w:p>
    <w:p w14:paraId="5D758346" w14:textId="5D90966D" w:rsidR="009E19C4" w:rsidRDefault="00317506" w:rsidP="003E2039">
      <w:pPr>
        <w:pStyle w:val="TFG"/>
        <w:ind w:firstLine="0"/>
      </w:pPr>
      <w:r>
        <w:t>MEMORIA</w:t>
      </w:r>
    </w:p>
    <w:p w14:paraId="0EE7B7B5" w14:textId="6A7F41A4" w:rsidR="00BC2DBD" w:rsidRDefault="00BC2DBD" w:rsidP="00BC2DBD"/>
    <w:p w14:paraId="2F0614D5" w14:textId="175A0A92" w:rsidR="00BC2DBD" w:rsidRDefault="00BC2DBD" w:rsidP="00BC2DBD"/>
    <w:p w14:paraId="745438AF" w14:textId="77777777" w:rsidR="00BC2DBD" w:rsidRPr="00BC2DBD" w:rsidRDefault="00BC2DBD" w:rsidP="00BC2DBD"/>
    <w:p w14:paraId="0039F624" w14:textId="77777777" w:rsidR="00BD35A4" w:rsidRPr="00BD35A4" w:rsidRDefault="00BD35A4" w:rsidP="00BD35A4"/>
    <w:sdt>
      <w:sdtPr>
        <w:rPr>
          <w:rFonts w:ascii="Arial" w:eastAsia="Times New Roman" w:hAnsi="Arial" w:cs="Arial"/>
          <w:color w:val="000000" w:themeColor="text1"/>
          <w:sz w:val="22"/>
          <w:szCs w:val="20"/>
        </w:rPr>
        <w:id w:val="-1533791750"/>
        <w:docPartObj>
          <w:docPartGallery w:val="Table of Contents"/>
          <w:docPartUnique/>
        </w:docPartObj>
      </w:sdtPr>
      <w:sdtEndPr>
        <w:rPr>
          <w:b/>
          <w:bCs/>
        </w:rPr>
      </w:sdtEndPr>
      <w:sdtContent>
        <w:p w14:paraId="7949732F" w14:textId="1747A471" w:rsidR="00DC605E" w:rsidRPr="00DC605E" w:rsidRDefault="00DC605E">
          <w:pPr>
            <w:pStyle w:val="TtulodeTDC"/>
            <w:rPr>
              <w:smallCaps/>
              <w:color w:val="D7108D"/>
            </w:rPr>
          </w:pPr>
          <w:r w:rsidRPr="00DC605E">
            <w:rPr>
              <w:smallCaps/>
              <w:color w:val="D7108D"/>
            </w:rPr>
            <w:t>Índice</w:t>
          </w:r>
          <w:r w:rsidR="00751CA6">
            <w:rPr>
              <w:smallCaps/>
              <w:color w:val="D7108D"/>
            </w:rPr>
            <w:t xml:space="preserve"> de memoria</w:t>
          </w:r>
        </w:p>
        <w:p w14:paraId="282A139B" w14:textId="77777777" w:rsidR="00D8662A" w:rsidRDefault="00DC605E">
          <w:pPr>
            <w:pStyle w:val="TDC1"/>
            <w:tabs>
              <w:tab w:val="right" w:leader="dot" w:pos="9060"/>
            </w:tabs>
            <w:rPr>
              <w:rFonts w:asciiTheme="minorHAnsi" w:eastAsiaTheme="minorEastAsia" w:hAnsiTheme="minorHAnsi" w:cstheme="minorBidi"/>
              <w:noProof/>
              <w:color w:val="auto"/>
              <w:szCs w:val="22"/>
            </w:rPr>
          </w:pPr>
          <w:r>
            <w:fldChar w:fldCharType="begin"/>
          </w:r>
          <w:r>
            <w:instrText xml:space="preserve"> TOC \o "1-3" \h \z \u \b "Memoria"</w:instrText>
          </w:r>
          <w:r>
            <w:fldChar w:fldCharType="separate"/>
          </w:r>
          <w:hyperlink w:anchor="_Toc18919468" w:history="1">
            <w:r w:rsidR="00D8662A" w:rsidRPr="00512B11">
              <w:rPr>
                <w:rStyle w:val="Hipervnculo"/>
                <w:noProof/>
              </w:rPr>
              <w:t>1 Introducción</w:t>
            </w:r>
            <w:r w:rsidR="00D8662A">
              <w:rPr>
                <w:noProof/>
                <w:webHidden/>
              </w:rPr>
              <w:tab/>
            </w:r>
            <w:r w:rsidR="00D8662A">
              <w:rPr>
                <w:noProof/>
                <w:webHidden/>
              </w:rPr>
              <w:fldChar w:fldCharType="begin"/>
            </w:r>
            <w:r w:rsidR="00D8662A">
              <w:rPr>
                <w:noProof/>
                <w:webHidden/>
              </w:rPr>
              <w:instrText xml:space="preserve"> PAGEREF _Toc18919468 \h </w:instrText>
            </w:r>
            <w:r w:rsidR="00D8662A">
              <w:rPr>
                <w:noProof/>
                <w:webHidden/>
              </w:rPr>
            </w:r>
            <w:r w:rsidR="00D8662A">
              <w:rPr>
                <w:noProof/>
                <w:webHidden/>
              </w:rPr>
              <w:fldChar w:fldCharType="separate"/>
            </w:r>
            <w:r w:rsidR="003E1C72">
              <w:rPr>
                <w:noProof/>
                <w:webHidden/>
              </w:rPr>
              <w:t>8</w:t>
            </w:r>
            <w:r w:rsidR="00D8662A">
              <w:rPr>
                <w:noProof/>
                <w:webHidden/>
              </w:rPr>
              <w:fldChar w:fldCharType="end"/>
            </w:r>
          </w:hyperlink>
        </w:p>
        <w:p w14:paraId="713EE0FF" w14:textId="77777777" w:rsidR="00D8662A" w:rsidRDefault="00D45FAB">
          <w:pPr>
            <w:pStyle w:val="TDC1"/>
            <w:tabs>
              <w:tab w:val="right" w:leader="dot" w:pos="9060"/>
            </w:tabs>
            <w:rPr>
              <w:rFonts w:asciiTheme="minorHAnsi" w:eastAsiaTheme="minorEastAsia" w:hAnsiTheme="minorHAnsi" w:cstheme="minorBidi"/>
              <w:noProof/>
              <w:color w:val="auto"/>
              <w:szCs w:val="22"/>
            </w:rPr>
          </w:pPr>
          <w:hyperlink w:anchor="_Toc18919469" w:history="1">
            <w:r w:rsidR="00D8662A" w:rsidRPr="00512B11">
              <w:rPr>
                <w:rStyle w:val="Hipervnculo"/>
                <w:noProof/>
              </w:rPr>
              <w:t>2 Objetivos</w:t>
            </w:r>
            <w:r w:rsidR="00D8662A">
              <w:rPr>
                <w:noProof/>
                <w:webHidden/>
              </w:rPr>
              <w:tab/>
            </w:r>
            <w:r w:rsidR="00D8662A">
              <w:rPr>
                <w:noProof/>
                <w:webHidden/>
              </w:rPr>
              <w:fldChar w:fldCharType="begin"/>
            </w:r>
            <w:r w:rsidR="00D8662A">
              <w:rPr>
                <w:noProof/>
                <w:webHidden/>
              </w:rPr>
              <w:instrText xml:space="preserve"> PAGEREF _Toc18919469 \h </w:instrText>
            </w:r>
            <w:r w:rsidR="00D8662A">
              <w:rPr>
                <w:noProof/>
                <w:webHidden/>
              </w:rPr>
            </w:r>
            <w:r w:rsidR="00D8662A">
              <w:rPr>
                <w:noProof/>
                <w:webHidden/>
              </w:rPr>
              <w:fldChar w:fldCharType="separate"/>
            </w:r>
            <w:r w:rsidR="003E1C72">
              <w:rPr>
                <w:noProof/>
                <w:webHidden/>
              </w:rPr>
              <w:t>9</w:t>
            </w:r>
            <w:r w:rsidR="00D8662A">
              <w:rPr>
                <w:noProof/>
                <w:webHidden/>
              </w:rPr>
              <w:fldChar w:fldCharType="end"/>
            </w:r>
          </w:hyperlink>
        </w:p>
        <w:p w14:paraId="144A7F9D" w14:textId="77777777" w:rsidR="00D8662A" w:rsidRDefault="00D45FAB">
          <w:pPr>
            <w:pStyle w:val="TDC1"/>
            <w:tabs>
              <w:tab w:val="right" w:leader="dot" w:pos="9060"/>
            </w:tabs>
            <w:rPr>
              <w:rFonts w:asciiTheme="minorHAnsi" w:eastAsiaTheme="minorEastAsia" w:hAnsiTheme="minorHAnsi" w:cstheme="minorBidi"/>
              <w:noProof/>
              <w:color w:val="auto"/>
              <w:szCs w:val="22"/>
            </w:rPr>
          </w:pPr>
          <w:hyperlink w:anchor="_Toc18919470" w:history="1">
            <w:r w:rsidR="00D8662A" w:rsidRPr="00512B11">
              <w:rPr>
                <w:rStyle w:val="Hipervnculo"/>
                <w:noProof/>
              </w:rPr>
              <w:t>3 Estructura de la memoria</w:t>
            </w:r>
            <w:r w:rsidR="00D8662A">
              <w:rPr>
                <w:noProof/>
                <w:webHidden/>
              </w:rPr>
              <w:tab/>
            </w:r>
            <w:r w:rsidR="00D8662A">
              <w:rPr>
                <w:noProof/>
                <w:webHidden/>
              </w:rPr>
              <w:fldChar w:fldCharType="begin"/>
            </w:r>
            <w:r w:rsidR="00D8662A">
              <w:rPr>
                <w:noProof/>
                <w:webHidden/>
              </w:rPr>
              <w:instrText xml:space="preserve"> PAGEREF _Toc18919470 \h </w:instrText>
            </w:r>
            <w:r w:rsidR="00D8662A">
              <w:rPr>
                <w:noProof/>
                <w:webHidden/>
              </w:rPr>
            </w:r>
            <w:r w:rsidR="00D8662A">
              <w:rPr>
                <w:noProof/>
                <w:webHidden/>
              </w:rPr>
              <w:fldChar w:fldCharType="separate"/>
            </w:r>
            <w:r w:rsidR="003E1C72">
              <w:rPr>
                <w:noProof/>
                <w:webHidden/>
              </w:rPr>
              <w:t>10</w:t>
            </w:r>
            <w:r w:rsidR="00D8662A">
              <w:rPr>
                <w:noProof/>
                <w:webHidden/>
              </w:rPr>
              <w:fldChar w:fldCharType="end"/>
            </w:r>
          </w:hyperlink>
        </w:p>
        <w:p w14:paraId="090E6FF2" w14:textId="77777777" w:rsidR="00D8662A" w:rsidRDefault="00D45FAB">
          <w:pPr>
            <w:pStyle w:val="TDC1"/>
            <w:tabs>
              <w:tab w:val="right" w:leader="dot" w:pos="9060"/>
            </w:tabs>
            <w:rPr>
              <w:rFonts w:asciiTheme="minorHAnsi" w:eastAsiaTheme="minorEastAsia" w:hAnsiTheme="minorHAnsi" w:cstheme="minorBidi"/>
              <w:noProof/>
              <w:color w:val="auto"/>
              <w:szCs w:val="22"/>
            </w:rPr>
          </w:pPr>
          <w:hyperlink w:anchor="_Toc18919471" w:history="1">
            <w:r w:rsidR="00D8662A" w:rsidRPr="00512B11">
              <w:rPr>
                <w:rStyle w:val="Hipervnculo"/>
                <w:noProof/>
              </w:rPr>
              <w:t>4 Fundamentos teóricos y tecnológicos</w:t>
            </w:r>
            <w:r w:rsidR="00D8662A">
              <w:rPr>
                <w:noProof/>
                <w:webHidden/>
              </w:rPr>
              <w:tab/>
            </w:r>
            <w:r w:rsidR="00D8662A">
              <w:rPr>
                <w:noProof/>
                <w:webHidden/>
              </w:rPr>
              <w:fldChar w:fldCharType="begin"/>
            </w:r>
            <w:r w:rsidR="00D8662A">
              <w:rPr>
                <w:noProof/>
                <w:webHidden/>
              </w:rPr>
              <w:instrText xml:space="preserve"> PAGEREF _Toc18919471 \h </w:instrText>
            </w:r>
            <w:r w:rsidR="00D8662A">
              <w:rPr>
                <w:noProof/>
                <w:webHidden/>
              </w:rPr>
            </w:r>
            <w:r w:rsidR="00D8662A">
              <w:rPr>
                <w:noProof/>
                <w:webHidden/>
              </w:rPr>
              <w:fldChar w:fldCharType="separate"/>
            </w:r>
            <w:r w:rsidR="003E1C72">
              <w:rPr>
                <w:noProof/>
                <w:webHidden/>
              </w:rPr>
              <w:t>11</w:t>
            </w:r>
            <w:r w:rsidR="00D8662A">
              <w:rPr>
                <w:noProof/>
                <w:webHidden/>
              </w:rPr>
              <w:fldChar w:fldCharType="end"/>
            </w:r>
          </w:hyperlink>
        </w:p>
        <w:p w14:paraId="09E95C73" w14:textId="77777777" w:rsidR="00D8662A" w:rsidRDefault="00D45FAB">
          <w:pPr>
            <w:pStyle w:val="TDC2"/>
            <w:tabs>
              <w:tab w:val="right" w:leader="dot" w:pos="9060"/>
            </w:tabs>
            <w:rPr>
              <w:rFonts w:asciiTheme="minorHAnsi" w:eastAsiaTheme="minorEastAsia" w:hAnsiTheme="minorHAnsi" w:cstheme="minorBidi"/>
              <w:noProof/>
              <w:color w:val="auto"/>
              <w:szCs w:val="22"/>
            </w:rPr>
          </w:pPr>
          <w:hyperlink w:anchor="_Toc18919472" w:history="1">
            <w:r w:rsidR="00D8662A" w:rsidRPr="00512B11">
              <w:rPr>
                <w:rStyle w:val="Hipervnculo"/>
                <w:noProof/>
              </w:rPr>
              <w:t>4.1 MotivEn</w:t>
            </w:r>
            <w:r w:rsidR="00D8662A">
              <w:rPr>
                <w:noProof/>
                <w:webHidden/>
              </w:rPr>
              <w:tab/>
            </w:r>
            <w:r w:rsidR="00D8662A">
              <w:rPr>
                <w:noProof/>
                <w:webHidden/>
              </w:rPr>
              <w:fldChar w:fldCharType="begin"/>
            </w:r>
            <w:r w:rsidR="00D8662A">
              <w:rPr>
                <w:noProof/>
                <w:webHidden/>
              </w:rPr>
              <w:instrText xml:space="preserve"> PAGEREF _Toc18919472 \h </w:instrText>
            </w:r>
            <w:r w:rsidR="00D8662A">
              <w:rPr>
                <w:noProof/>
                <w:webHidden/>
              </w:rPr>
            </w:r>
            <w:r w:rsidR="00D8662A">
              <w:rPr>
                <w:noProof/>
                <w:webHidden/>
              </w:rPr>
              <w:fldChar w:fldCharType="separate"/>
            </w:r>
            <w:r w:rsidR="003E1C72">
              <w:rPr>
                <w:noProof/>
                <w:webHidden/>
              </w:rPr>
              <w:t>11</w:t>
            </w:r>
            <w:r w:rsidR="00D8662A">
              <w:rPr>
                <w:noProof/>
                <w:webHidden/>
              </w:rPr>
              <w:fldChar w:fldCharType="end"/>
            </w:r>
          </w:hyperlink>
        </w:p>
        <w:p w14:paraId="588C70D5" w14:textId="77777777" w:rsidR="00D8662A" w:rsidRDefault="00D45FAB">
          <w:pPr>
            <w:pStyle w:val="TDC3"/>
            <w:tabs>
              <w:tab w:val="right" w:leader="dot" w:pos="9060"/>
            </w:tabs>
            <w:rPr>
              <w:rFonts w:asciiTheme="minorHAnsi" w:eastAsiaTheme="minorEastAsia" w:hAnsiTheme="minorHAnsi" w:cstheme="minorBidi"/>
              <w:noProof/>
              <w:color w:val="auto"/>
              <w:szCs w:val="22"/>
            </w:rPr>
          </w:pPr>
          <w:hyperlink w:anchor="_Toc18919473" w:history="1">
            <w:r w:rsidR="00D8662A" w:rsidRPr="00512B11">
              <w:rPr>
                <w:rStyle w:val="Hipervnculo"/>
                <w:noProof/>
              </w:rPr>
              <w:t>4.1.1 Introducción</w:t>
            </w:r>
            <w:r w:rsidR="00D8662A">
              <w:rPr>
                <w:noProof/>
                <w:webHidden/>
              </w:rPr>
              <w:tab/>
            </w:r>
            <w:r w:rsidR="00D8662A">
              <w:rPr>
                <w:noProof/>
                <w:webHidden/>
              </w:rPr>
              <w:fldChar w:fldCharType="begin"/>
            </w:r>
            <w:r w:rsidR="00D8662A">
              <w:rPr>
                <w:noProof/>
                <w:webHidden/>
              </w:rPr>
              <w:instrText xml:space="preserve"> PAGEREF _Toc18919473 \h </w:instrText>
            </w:r>
            <w:r w:rsidR="00D8662A">
              <w:rPr>
                <w:noProof/>
                <w:webHidden/>
              </w:rPr>
            </w:r>
            <w:r w:rsidR="00D8662A">
              <w:rPr>
                <w:noProof/>
                <w:webHidden/>
              </w:rPr>
              <w:fldChar w:fldCharType="separate"/>
            </w:r>
            <w:r w:rsidR="003E1C72">
              <w:rPr>
                <w:noProof/>
                <w:webHidden/>
              </w:rPr>
              <w:t>11</w:t>
            </w:r>
            <w:r w:rsidR="00D8662A">
              <w:rPr>
                <w:noProof/>
                <w:webHidden/>
              </w:rPr>
              <w:fldChar w:fldCharType="end"/>
            </w:r>
          </w:hyperlink>
        </w:p>
        <w:p w14:paraId="1ED1790B" w14:textId="77777777" w:rsidR="00D8662A" w:rsidRDefault="00D45FAB">
          <w:pPr>
            <w:pStyle w:val="TDC3"/>
            <w:tabs>
              <w:tab w:val="right" w:leader="dot" w:pos="9060"/>
            </w:tabs>
            <w:rPr>
              <w:rFonts w:asciiTheme="minorHAnsi" w:eastAsiaTheme="minorEastAsia" w:hAnsiTheme="minorHAnsi" w:cstheme="minorBidi"/>
              <w:noProof/>
              <w:color w:val="auto"/>
              <w:szCs w:val="22"/>
            </w:rPr>
          </w:pPr>
          <w:hyperlink w:anchor="_Toc18919474" w:history="1">
            <w:r w:rsidR="00D8662A" w:rsidRPr="00512B11">
              <w:rPr>
                <w:rStyle w:val="Hipervnculo"/>
                <w:noProof/>
              </w:rPr>
              <w:t>4.1.2 Arquitectura del MotivEn</w:t>
            </w:r>
            <w:r w:rsidR="00D8662A">
              <w:rPr>
                <w:noProof/>
                <w:webHidden/>
              </w:rPr>
              <w:tab/>
            </w:r>
            <w:r w:rsidR="00D8662A">
              <w:rPr>
                <w:noProof/>
                <w:webHidden/>
              </w:rPr>
              <w:fldChar w:fldCharType="begin"/>
            </w:r>
            <w:r w:rsidR="00D8662A">
              <w:rPr>
                <w:noProof/>
                <w:webHidden/>
              </w:rPr>
              <w:instrText xml:space="preserve"> PAGEREF _Toc18919474 \h </w:instrText>
            </w:r>
            <w:r w:rsidR="00D8662A">
              <w:rPr>
                <w:noProof/>
                <w:webHidden/>
              </w:rPr>
            </w:r>
            <w:r w:rsidR="00D8662A">
              <w:rPr>
                <w:noProof/>
                <w:webHidden/>
              </w:rPr>
              <w:fldChar w:fldCharType="separate"/>
            </w:r>
            <w:r w:rsidR="003E1C72">
              <w:rPr>
                <w:noProof/>
                <w:webHidden/>
              </w:rPr>
              <w:t>12</w:t>
            </w:r>
            <w:r w:rsidR="00D8662A">
              <w:rPr>
                <w:noProof/>
                <w:webHidden/>
              </w:rPr>
              <w:fldChar w:fldCharType="end"/>
            </w:r>
          </w:hyperlink>
        </w:p>
        <w:p w14:paraId="651D506B" w14:textId="77777777" w:rsidR="00D8662A" w:rsidRDefault="00D45FAB">
          <w:pPr>
            <w:pStyle w:val="TDC3"/>
            <w:tabs>
              <w:tab w:val="right" w:leader="dot" w:pos="9060"/>
            </w:tabs>
            <w:rPr>
              <w:rFonts w:asciiTheme="minorHAnsi" w:eastAsiaTheme="minorEastAsia" w:hAnsiTheme="minorHAnsi" w:cstheme="minorBidi"/>
              <w:noProof/>
              <w:color w:val="auto"/>
              <w:szCs w:val="22"/>
            </w:rPr>
          </w:pPr>
          <w:hyperlink w:anchor="_Toc18919475" w:history="1">
            <w:r w:rsidR="00D8662A" w:rsidRPr="00512B11">
              <w:rPr>
                <w:rStyle w:val="Hipervnculo"/>
                <w:noProof/>
              </w:rPr>
              <w:t>4.1.3 Motivación intrínseca y extrínseca</w:t>
            </w:r>
            <w:r w:rsidR="00D8662A">
              <w:rPr>
                <w:noProof/>
                <w:webHidden/>
              </w:rPr>
              <w:tab/>
            </w:r>
            <w:r w:rsidR="00D8662A">
              <w:rPr>
                <w:noProof/>
                <w:webHidden/>
              </w:rPr>
              <w:fldChar w:fldCharType="begin"/>
            </w:r>
            <w:r w:rsidR="00D8662A">
              <w:rPr>
                <w:noProof/>
                <w:webHidden/>
              </w:rPr>
              <w:instrText xml:space="preserve"> PAGEREF _Toc18919475 \h </w:instrText>
            </w:r>
            <w:r w:rsidR="00D8662A">
              <w:rPr>
                <w:noProof/>
                <w:webHidden/>
              </w:rPr>
            </w:r>
            <w:r w:rsidR="00D8662A">
              <w:rPr>
                <w:noProof/>
                <w:webHidden/>
              </w:rPr>
              <w:fldChar w:fldCharType="separate"/>
            </w:r>
            <w:r w:rsidR="003E1C72">
              <w:rPr>
                <w:noProof/>
                <w:webHidden/>
              </w:rPr>
              <w:t>12</w:t>
            </w:r>
            <w:r w:rsidR="00D8662A">
              <w:rPr>
                <w:noProof/>
                <w:webHidden/>
              </w:rPr>
              <w:fldChar w:fldCharType="end"/>
            </w:r>
          </w:hyperlink>
        </w:p>
        <w:p w14:paraId="30A30645" w14:textId="77777777" w:rsidR="00D8662A" w:rsidRDefault="00D45FAB">
          <w:pPr>
            <w:pStyle w:val="TDC3"/>
            <w:tabs>
              <w:tab w:val="right" w:leader="dot" w:pos="9060"/>
            </w:tabs>
            <w:rPr>
              <w:rFonts w:asciiTheme="minorHAnsi" w:eastAsiaTheme="minorEastAsia" w:hAnsiTheme="minorHAnsi" w:cstheme="minorBidi"/>
              <w:noProof/>
              <w:color w:val="auto"/>
              <w:szCs w:val="22"/>
            </w:rPr>
          </w:pPr>
          <w:hyperlink w:anchor="_Toc18919476" w:history="1">
            <w:r w:rsidR="00D8662A" w:rsidRPr="00512B11">
              <w:rPr>
                <w:rStyle w:val="Hipervnculo"/>
                <w:noProof/>
              </w:rPr>
              <w:t>4.1.4 Modelos de utilidad</w:t>
            </w:r>
            <w:r w:rsidR="00D8662A">
              <w:rPr>
                <w:noProof/>
                <w:webHidden/>
              </w:rPr>
              <w:tab/>
            </w:r>
            <w:r w:rsidR="00D8662A">
              <w:rPr>
                <w:noProof/>
                <w:webHidden/>
              </w:rPr>
              <w:fldChar w:fldCharType="begin"/>
            </w:r>
            <w:r w:rsidR="00D8662A">
              <w:rPr>
                <w:noProof/>
                <w:webHidden/>
              </w:rPr>
              <w:instrText xml:space="preserve"> PAGEREF _Toc18919476 \h </w:instrText>
            </w:r>
            <w:r w:rsidR="00D8662A">
              <w:rPr>
                <w:noProof/>
                <w:webHidden/>
              </w:rPr>
            </w:r>
            <w:r w:rsidR="00D8662A">
              <w:rPr>
                <w:noProof/>
                <w:webHidden/>
              </w:rPr>
              <w:fldChar w:fldCharType="separate"/>
            </w:r>
            <w:r w:rsidR="003E1C72">
              <w:rPr>
                <w:noProof/>
                <w:webHidden/>
              </w:rPr>
              <w:t>15</w:t>
            </w:r>
            <w:r w:rsidR="00D8662A">
              <w:rPr>
                <w:noProof/>
                <w:webHidden/>
              </w:rPr>
              <w:fldChar w:fldCharType="end"/>
            </w:r>
          </w:hyperlink>
        </w:p>
        <w:p w14:paraId="79344008" w14:textId="77777777" w:rsidR="00D8662A" w:rsidRDefault="00D45FAB">
          <w:pPr>
            <w:pStyle w:val="TDC3"/>
            <w:tabs>
              <w:tab w:val="right" w:leader="dot" w:pos="9060"/>
            </w:tabs>
            <w:rPr>
              <w:rFonts w:asciiTheme="minorHAnsi" w:eastAsiaTheme="minorEastAsia" w:hAnsiTheme="minorHAnsi" w:cstheme="minorBidi"/>
              <w:noProof/>
              <w:color w:val="auto"/>
              <w:szCs w:val="22"/>
            </w:rPr>
          </w:pPr>
          <w:hyperlink w:anchor="_Toc18919477" w:history="1">
            <w:r w:rsidR="00D8662A" w:rsidRPr="00512B11">
              <w:rPr>
                <w:rStyle w:val="Hipervnculo"/>
                <w:noProof/>
              </w:rPr>
              <w:t>4.1.5 Separable Utility Regions (SUR)</w:t>
            </w:r>
            <w:r w:rsidR="00D8662A">
              <w:rPr>
                <w:noProof/>
                <w:webHidden/>
              </w:rPr>
              <w:tab/>
            </w:r>
            <w:r w:rsidR="00D8662A">
              <w:rPr>
                <w:noProof/>
                <w:webHidden/>
              </w:rPr>
              <w:fldChar w:fldCharType="begin"/>
            </w:r>
            <w:r w:rsidR="00D8662A">
              <w:rPr>
                <w:noProof/>
                <w:webHidden/>
              </w:rPr>
              <w:instrText xml:space="preserve"> PAGEREF _Toc18919477 \h </w:instrText>
            </w:r>
            <w:r w:rsidR="00D8662A">
              <w:rPr>
                <w:noProof/>
                <w:webHidden/>
              </w:rPr>
            </w:r>
            <w:r w:rsidR="00D8662A">
              <w:rPr>
                <w:noProof/>
                <w:webHidden/>
              </w:rPr>
              <w:fldChar w:fldCharType="separate"/>
            </w:r>
            <w:r w:rsidR="003E1C72">
              <w:rPr>
                <w:noProof/>
                <w:webHidden/>
              </w:rPr>
              <w:t>15</w:t>
            </w:r>
            <w:r w:rsidR="00D8662A">
              <w:rPr>
                <w:noProof/>
                <w:webHidden/>
              </w:rPr>
              <w:fldChar w:fldCharType="end"/>
            </w:r>
          </w:hyperlink>
        </w:p>
        <w:p w14:paraId="6489713C" w14:textId="77777777" w:rsidR="00D8662A" w:rsidRDefault="00D45FAB">
          <w:pPr>
            <w:pStyle w:val="TDC3"/>
            <w:tabs>
              <w:tab w:val="right" w:leader="dot" w:pos="9060"/>
            </w:tabs>
            <w:rPr>
              <w:rFonts w:asciiTheme="minorHAnsi" w:eastAsiaTheme="minorEastAsia" w:hAnsiTheme="minorHAnsi" w:cstheme="minorBidi"/>
              <w:noProof/>
              <w:color w:val="auto"/>
              <w:szCs w:val="22"/>
            </w:rPr>
          </w:pPr>
          <w:hyperlink w:anchor="_Toc18919478" w:history="1">
            <w:r w:rsidR="00D8662A" w:rsidRPr="00512B11">
              <w:rPr>
                <w:rStyle w:val="Hipervnculo"/>
                <w:noProof/>
              </w:rPr>
              <w:t>4.1.6 Value Functions (VF)</w:t>
            </w:r>
            <w:r w:rsidR="00D8662A">
              <w:rPr>
                <w:noProof/>
                <w:webHidden/>
              </w:rPr>
              <w:tab/>
            </w:r>
            <w:r w:rsidR="00D8662A">
              <w:rPr>
                <w:noProof/>
                <w:webHidden/>
              </w:rPr>
              <w:fldChar w:fldCharType="begin"/>
            </w:r>
            <w:r w:rsidR="00D8662A">
              <w:rPr>
                <w:noProof/>
                <w:webHidden/>
              </w:rPr>
              <w:instrText xml:space="preserve"> PAGEREF _Toc18919478 \h </w:instrText>
            </w:r>
            <w:r w:rsidR="00D8662A">
              <w:rPr>
                <w:noProof/>
                <w:webHidden/>
              </w:rPr>
            </w:r>
            <w:r w:rsidR="00D8662A">
              <w:rPr>
                <w:noProof/>
                <w:webHidden/>
              </w:rPr>
              <w:fldChar w:fldCharType="separate"/>
            </w:r>
            <w:r w:rsidR="003E1C72">
              <w:rPr>
                <w:noProof/>
                <w:webHidden/>
              </w:rPr>
              <w:t>16</w:t>
            </w:r>
            <w:r w:rsidR="00D8662A">
              <w:rPr>
                <w:noProof/>
                <w:webHidden/>
              </w:rPr>
              <w:fldChar w:fldCharType="end"/>
            </w:r>
          </w:hyperlink>
        </w:p>
        <w:p w14:paraId="07C9EE3B" w14:textId="77777777" w:rsidR="00D8662A" w:rsidRDefault="00D45FAB">
          <w:pPr>
            <w:pStyle w:val="TDC2"/>
            <w:tabs>
              <w:tab w:val="right" w:leader="dot" w:pos="9060"/>
            </w:tabs>
            <w:rPr>
              <w:rFonts w:asciiTheme="minorHAnsi" w:eastAsiaTheme="minorEastAsia" w:hAnsiTheme="minorHAnsi" w:cstheme="minorBidi"/>
              <w:noProof/>
              <w:color w:val="auto"/>
              <w:szCs w:val="22"/>
            </w:rPr>
          </w:pPr>
          <w:hyperlink w:anchor="_Toc18919479" w:history="1">
            <w:r w:rsidR="00D8662A" w:rsidRPr="00512B11">
              <w:rPr>
                <w:rStyle w:val="Hipervnculo"/>
                <w:noProof/>
              </w:rPr>
              <w:t>4.2 ROS</w:t>
            </w:r>
            <w:r w:rsidR="00D8662A">
              <w:rPr>
                <w:noProof/>
                <w:webHidden/>
              </w:rPr>
              <w:tab/>
            </w:r>
            <w:r w:rsidR="00D8662A">
              <w:rPr>
                <w:noProof/>
                <w:webHidden/>
              </w:rPr>
              <w:fldChar w:fldCharType="begin"/>
            </w:r>
            <w:r w:rsidR="00D8662A">
              <w:rPr>
                <w:noProof/>
                <w:webHidden/>
              </w:rPr>
              <w:instrText xml:space="preserve"> PAGEREF _Toc18919479 \h </w:instrText>
            </w:r>
            <w:r w:rsidR="00D8662A">
              <w:rPr>
                <w:noProof/>
                <w:webHidden/>
              </w:rPr>
            </w:r>
            <w:r w:rsidR="00D8662A">
              <w:rPr>
                <w:noProof/>
                <w:webHidden/>
              </w:rPr>
              <w:fldChar w:fldCharType="separate"/>
            </w:r>
            <w:r w:rsidR="003E1C72">
              <w:rPr>
                <w:noProof/>
                <w:webHidden/>
              </w:rPr>
              <w:t>16</w:t>
            </w:r>
            <w:r w:rsidR="00D8662A">
              <w:rPr>
                <w:noProof/>
                <w:webHidden/>
              </w:rPr>
              <w:fldChar w:fldCharType="end"/>
            </w:r>
          </w:hyperlink>
        </w:p>
        <w:p w14:paraId="68C50255" w14:textId="77777777" w:rsidR="00D8662A" w:rsidRDefault="00D45FAB">
          <w:pPr>
            <w:pStyle w:val="TDC3"/>
            <w:tabs>
              <w:tab w:val="right" w:leader="dot" w:pos="9060"/>
            </w:tabs>
            <w:rPr>
              <w:rFonts w:asciiTheme="minorHAnsi" w:eastAsiaTheme="minorEastAsia" w:hAnsiTheme="minorHAnsi" w:cstheme="minorBidi"/>
              <w:noProof/>
              <w:color w:val="auto"/>
              <w:szCs w:val="22"/>
            </w:rPr>
          </w:pPr>
          <w:hyperlink w:anchor="_Toc18919480" w:history="1">
            <w:r w:rsidR="00D8662A" w:rsidRPr="00512B11">
              <w:rPr>
                <w:rStyle w:val="Hipervnculo"/>
                <w:noProof/>
              </w:rPr>
              <w:t>4.2.1 Gestión de los archivos</w:t>
            </w:r>
            <w:r w:rsidR="00D8662A">
              <w:rPr>
                <w:noProof/>
                <w:webHidden/>
              </w:rPr>
              <w:tab/>
            </w:r>
            <w:r w:rsidR="00D8662A">
              <w:rPr>
                <w:noProof/>
                <w:webHidden/>
              </w:rPr>
              <w:fldChar w:fldCharType="begin"/>
            </w:r>
            <w:r w:rsidR="00D8662A">
              <w:rPr>
                <w:noProof/>
                <w:webHidden/>
              </w:rPr>
              <w:instrText xml:space="preserve"> PAGEREF _Toc18919480 \h </w:instrText>
            </w:r>
            <w:r w:rsidR="00D8662A">
              <w:rPr>
                <w:noProof/>
                <w:webHidden/>
              </w:rPr>
            </w:r>
            <w:r w:rsidR="00D8662A">
              <w:rPr>
                <w:noProof/>
                <w:webHidden/>
              </w:rPr>
              <w:fldChar w:fldCharType="separate"/>
            </w:r>
            <w:r w:rsidR="003E1C72">
              <w:rPr>
                <w:noProof/>
                <w:webHidden/>
              </w:rPr>
              <w:t>17</w:t>
            </w:r>
            <w:r w:rsidR="00D8662A">
              <w:rPr>
                <w:noProof/>
                <w:webHidden/>
              </w:rPr>
              <w:fldChar w:fldCharType="end"/>
            </w:r>
          </w:hyperlink>
        </w:p>
        <w:p w14:paraId="68F759DB" w14:textId="77777777" w:rsidR="00D8662A" w:rsidRDefault="00D45FAB">
          <w:pPr>
            <w:pStyle w:val="TDC3"/>
            <w:tabs>
              <w:tab w:val="right" w:leader="dot" w:pos="9060"/>
            </w:tabs>
            <w:rPr>
              <w:rFonts w:asciiTheme="minorHAnsi" w:eastAsiaTheme="minorEastAsia" w:hAnsiTheme="minorHAnsi" w:cstheme="minorBidi"/>
              <w:noProof/>
              <w:color w:val="auto"/>
              <w:szCs w:val="22"/>
            </w:rPr>
          </w:pPr>
          <w:hyperlink w:anchor="_Toc18919481" w:history="1">
            <w:r w:rsidR="00D8662A" w:rsidRPr="00512B11">
              <w:rPr>
                <w:rStyle w:val="Hipervnculo"/>
                <w:noProof/>
              </w:rPr>
              <w:t>4.2.2 Comunicación</w:t>
            </w:r>
            <w:r w:rsidR="00D8662A">
              <w:rPr>
                <w:noProof/>
                <w:webHidden/>
              </w:rPr>
              <w:tab/>
            </w:r>
            <w:r w:rsidR="00D8662A">
              <w:rPr>
                <w:noProof/>
                <w:webHidden/>
              </w:rPr>
              <w:fldChar w:fldCharType="begin"/>
            </w:r>
            <w:r w:rsidR="00D8662A">
              <w:rPr>
                <w:noProof/>
                <w:webHidden/>
              </w:rPr>
              <w:instrText xml:space="preserve"> PAGEREF _Toc18919481 \h </w:instrText>
            </w:r>
            <w:r w:rsidR="00D8662A">
              <w:rPr>
                <w:noProof/>
                <w:webHidden/>
              </w:rPr>
            </w:r>
            <w:r w:rsidR="00D8662A">
              <w:rPr>
                <w:noProof/>
                <w:webHidden/>
              </w:rPr>
              <w:fldChar w:fldCharType="separate"/>
            </w:r>
            <w:r w:rsidR="003E1C72">
              <w:rPr>
                <w:noProof/>
                <w:webHidden/>
              </w:rPr>
              <w:t>18</w:t>
            </w:r>
            <w:r w:rsidR="00D8662A">
              <w:rPr>
                <w:noProof/>
                <w:webHidden/>
              </w:rPr>
              <w:fldChar w:fldCharType="end"/>
            </w:r>
          </w:hyperlink>
        </w:p>
        <w:p w14:paraId="743F24BC" w14:textId="77777777" w:rsidR="00D8662A" w:rsidRDefault="00D45FAB">
          <w:pPr>
            <w:pStyle w:val="TDC2"/>
            <w:tabs>
              <w:tab w:val="right" w:leader="dot" w:pos="9060"/>
            </w:tabs>
            <w:rPr>
              <w:rFonts w:asciiTheme="minorHAnsi" w:eastAsiaTheme="minorEastAsia" w:hAnsiTheme="minorHAnsi" w:cstheme="minorBidi"/>
              <w:noProof/>
              <w:color w:val="auto"/>
              <w:szCs w:val="22"/>
            </w:rPr>
          </w:pPr>
          <w:hyperlink w:anchor="_Toc18919482" w:history="1">
            <w:r w:rsidR="00D8662A" w:rsidRPr="00512B11">
              <w:rPr>
                <w:rStyle w:val="Hipervnculo"/>
                <w:noProof/>
              </w:rPr>
              <w:t>4.3 Gazebo</w:t>
            </w:r>
            <w:r w:rsidR="00D8662A">
              <w:rPr>
                <w:noProof/>
                <w:webHidden/>
              </w:rPr>
              <w:tab/>
            </w:r>
            <w:r w:rsidR="00D8662A">
              <w:rPr>
                <w:noProof/>
                <w:webHidden/>
              </w:rPr>
              <w:fldChar w:fldCharType="begin"/>
            </w:r>
            <w:r w:rsidR="00D8662A">
              <w:rPr>
                <w:noProof/>
                <w:webHidden/>
              </w:rPr>
              <w:instrText xml:space="preserve"> PAGEREF _Toc18919482 \h </w:instrText>
            </w:r>
            <w:r w:rsidR="00D8662A">
              <w:rPr>
                <w:noProof/>
                <w:webHidden/>
              </w:rPr>
            </w:r>
            <w:r w:rsidR="00D8662A">
              <w:rPr>
                <w:noProof/>
                <w:webHidden/>
              </w:rPr>
              <w:fldChar w:fldCharType="separate"/>
            </w:r>
            <w:r w:rsidR="003E1C72">
              <w:rPr>
                <w:noProof/>
                <w:webHidden/>
              </w:rPr>
              <w:t>19</w:t>
            </w:r>
            <w:r w:rsidR="00D8662A">
              <w:rPr>
                <w:noProof/>
                <w:webHidden/>
              </w:rPr>
              <w:fldChar w:fldCharType="end"/>
            </w:r>
          </w:hyperlink>
        </w:p>
        <w:p w14:paraId="35713C01" w14:textId="77777777" w:rsidR="00D8662A" w:rsidRDefault="00D45FAB">
          <w:pPr>
            <w:pStyle w:val="TDC3"/>
            <w:tabs>
              <w:tab w:val="right" w:leader="dot" w:pos="9060"/>
            </w:tabs>
            <w:rPr>
              <w:rFonts w:asciiTheme="minorHAnsi" w:eastAsiaTheme="minorEastAsia" w:hAnsiTheme="minorHAnsi" w:cstheme="minorBidi"/>
              <w:noProof/>
              <w:color w:val="auto"/>
              <w:szCs w:val="22"/>
            </w:rPr>
          </w:pPr>
          <w:hyperlink w:anchor="_Toc18919483" w:history="1">
            <w:r w:rsidR="00D8662A" w:rsidRPr="00512B11">
              <w:rPr>
                <w:rStyle w:val="Hipervnculo"/>
                <w:noProof/>
              </w:rPr>
              <w:t>4.3.1 Baxter</w:t>
            </w:r>
            <w:r w:rsidR="00D8662A">
              <w:rPr>
                <w:noProof/>
                <w:webHidden/>
              </w:rPr>
              <w:tab/>
            </w:r>
            <w:r w:rsidR="00D8662A">
              <w:rPr>
                <w:noProof/>
                <w:webHidden/>
              </w:rPr>
              <w:fldChar w:fldCharType="begin"/>
            </w:r>
            <w:r w:rsidR="00D8662A">
              <w:rPr>
                <w:noProof/>
                <w:webHidden/>
              </w:rPr>
              <w:instrText xml:space="preserve"> PAGEREF _Toc18919483 \h </w:instrText>
            </w:r>
            <w:r w:rsidR="00D8662A">
              <w:rPr>
                <w:noProof/>
                <w:webHidden/>
              </w:rPr>
            </w:r>
            <w:r w:rsidR="00D8662A">
              <w:rPr>
                <w:noProof/>
                <w:webHidden/>
              </w:rPr>
              <w:fldChar w:fldCharType="separate"/>
            </w:r>
            <w:r w:rsidR="003E1C72">
              <w:rPr>
                <w:noProof/>
                <w:webHidden/>
              </w:rPr>
              <w:t>20</w:t>
            </w:r>
            <w:r w:rsidR="00D8662A">
              <w:rPr>
                <w:noProof/>
                <w:webHidden/>
              </w:rPr>
              <w:fldChar w:fldCharType="end"/>
            </w:r>
          </w:hyperlink>
        </w:p>
        <w:p w14:paraId="5417C801" w14:textId="77777777" w:rsidR="00D8662A" w:rsidRDefault="00D45FAB">
          <w:pPr>
            <w:pStyle w:val="TDC2"/>
            <w:tabs>
              <w:tab w:val="right" w:leader="dot" w:pos="9060"/>
            </w:tabs>
            <w:rPr>
              <w:rFonts w:asciiTheme="minorHAnsi" w:eastAsiaTheme="minorEastAsia" w:hAnsiTheme="minorHAnsi" w:cstheme="minorBidi"/>
              <w:noProof/>
              <w:color w:val="auto"/>
              <w:szCs w:val="22"/>
            </w:rPr>
          </w:pPr>
          <w:hyperlink w:anchor="_Toc18919484" w:history="1">
            <w:r w:rsidR="00D8662A" w:rsidRPr="00512B11">
              <w:rPr>
                <w:rStyle w:val="Hipervnculo"/>
                <w:noProof/>
              </w:rPr>
              <w:t>4.4 TensorFlow</w:t>
            </w:r>
            <w:r w:rsidR="00D8662A">
              <w:rPr>
                <w:noProof/>
                <w:webHidden/>
              </w:rPr>
              <w:tab/>
            </w:r>
            <w:r w:rsidR="00D8662A">
              <w:rPr>
                <w:noProof/>
                <w:webHidden/>
              </w:rPr>
              <w:fldChar w:fldCharType="begin"/>
            </w:r>
            <w:r w:rsidR="00D8662A">
              <w:rPr>
                <w:noProof/>
                <w:webHidden/>
              </w:rPr>
              <w:instrText xml:space="preserve"> PAGEREF _Toc18919484 \h </w:instrText>
            </w:r>
            <w:r w:rsidR="00D8662A">
              <w:rPr>
                <w:noProof/>
                <w:webHidden/>
              </w:rPr>
            </w:r>
            <w:r w:rsidR="00D8662A">
              <w:rPr>
                <w:noProof/>
                <w:webHidden/>
              </w:rPr>
              <w:fldChar w:fldCharType="separate"/>
            </w:r>
            <w:r w:rsidR="003E1C72">
              <w:rPr>
                <w:noProof/>
                <w:webHidden/>
              </w:rPr>
              <w:t>20</w:t>
            </w:r>
            <w:r w:rsidR="00D8662A">
              <w:rPr>
                <w:noProof/>
                <w:webHidden/>
              </w:rPr>
              <w:fldChar w:fldCharType="end"/>
            </w:r>
          </w:hyperlink>
        </w:p>
        <w:p w14:paraId="2F60BFCE" w14:textId="77777777" w:rsidR="00D8662A" w:rsidRDefault="00D45FAB">
          <w:pPr>
            <w:pStyle w:val="TDC1"/>
            <w:tabs>
              <w:tab w:val="right" w:leader="dot" w:pos="9060"/>
            </w:tabs>
            <w:rPr>
              <w:rFonts w:asciiTheme="minorHAnsi" w:eastAsiaTheme="minorEastAsia" w:hAnsiTheme="minorHAnsi" w:cstheme="minorBidi"/>
              <w:noProof/>
              <w:color w:val="auto"/>
              <w:szCs w:val="22"/>
            </w:rPr>
          </w:pPr>
          <w:hyperlink w:anchor="_Toc18919485" w:history="1">
            <w:r w:rsidR="00D8662A" w:rsidRPr="00512B11">
              <w:rPr>
                <w:rStyle w:val="Hipervnculo"/>
                <w:noProof/>
              </w:rPr>
              <w:t>5 Antecedentes</w:t>
            </w:r>
            <w:r w:rsidR="00D8662A">
              <w:rPr>
                <w:noProof/>
                <w:webHidden/>
              </w:rPr>
              <w:tab/>
            </w:r>
            <w:r w:rsidR="00D8662A">
              <w:rPr>
                <w:noProof/>
                <w:webHidden/>
              </w:rPr>
              <w:fldChar w:fldCharType="begin"/>
            </w:r>
            <w:r w:rsidR="00D8662A">
              <w:rPr>
                <w:noProof/>
                <w:webHidden/>
              </w:rPr>
              <w:instrText xml:space="preserve"> PAGEREF _Toc18919485 \h </w:instrText>
            </w:r>
            <w:r w:rsidR="00D8662A">
              <w:rPr>
                <w:noProof/>
                <w:webHidden/>
              </w:rPr>
            </w:r>
            <w:r w:rsidR="00D8662A">
              <w:rPr>
                <w:noProof/>
                <w:webHidden/>
              </w:rPr>
              <w:fldChar w:fldCharType="separate"/>
            </w:r>
            <w:r w:rsidR="003E1C72">
              <w:rPr>
                <w:noProof/>
                <w:webHidden/>
              </w:rPr>
              <w:t>22</w:t>
            </w:r>
            <w:r w:rsidR="00D8662A">
              <w:rPr>
                <w:noProof/>
                <w:webHidden/>
              </w:rPr>
              <w:fldChar w:fldCharType="end"/>
            </w:r>
          </w:hyperlink>
        </w:p>
        <w:p w14:paraId="2DAB1BD4" w14:textId="77777777" w:rsidR="00D8662A" w:rsidRDefault="00D45FAB">
          <w:pPr>
            <w:pStyle w:val="TDC1"/>
            <w:tabs>
              <w:tab w:val="right" w:leader="dot" w:pos="9060"/>
            </w:tabs>
            <w:rPr>
              <w:rFonts w:asciiTheme="minorHAnsi" w:eastAsiaTheme="minorEastAsia" w:hAnsiTheme="minorHAnsi" w:cstheme="minorBidi"/>
              <w:noProof/>
              <w:color w:val="auto"/>
              <w:szCs w:val="22"/>
            </w:rPr>
          </w:pPr>
          <w:hyperlink w:anchor="_Toc18919486" w:history="1">
            <w:r w:rsidR="00D8662A" w:rsidRPr="00512B11">
              <w:rPr>
                <w:rStyle w:val="Hipervnculo"/>
                <w:noProof/>
              </w:rPr>
              <w:t>6 Requisitos de diseño</w:t>
            </w:r>
            <w:r w:rsidR="00D8662A">
              <w:rPr>
                <w:noProof/>
                <w:webHidden/>
              </w:rPr>
              <w:tab/>
            </w:r>
            <w:r w:rsidR="00D8662A">
              <w:rPr>
                <w:noProof/>
                <w:webHidden/>
              </w:rPr>
              <w:fldChar w:fldCharType="begin"/>
            </w:r>
            <w:r w:rsidR="00D8662A">
              <w:rPr>
                <w:noProof/>
                <w:webHidden/>
              </w:rPr>
              <w:instrText xml:space="preserve"> PAGEREF _Toc18919486 \h </w:instrText>
            </w:r>
            <w:r w:rsidR="00D8662A">
              <w:rPr>
                <w:noProof/>
                <w:webHidden/>
              </w:rPr>
            </w:r>
            <w:r w:rsidR="00D8662A">
              <w:rPr>
                <w:noProof/>
                <w:webHidden/>
              </w:rPr>
              <w:fldChar w:fldCharType="separate"/>
            </w:r>
            <w:r w:rsidR="003E1C72">
              <w:rPr>
                <w:noProof/>
                <w:webHidden/>
              </w:rPr>
              <w:t>25</w:t>
            </w:r>
            <w:r w:rsidR="00D8662A">
              <w:rPr>
                <w:noProof/>
                <w:webHidden/>
              </w:rPr>
              <w:fldChar w:fldCharType="end"/>
            </w:r>
          </w:hyperlink>
        </w:p>
        <w:p w14:paraId="18574D43" w14:textId="77777777" w:rsidR="00D8662A" w:rsidRDefault="00D45FAB">
          <w:pPr>
            <w:pStyle w:val="TDC1"/>
            <w:tabs>
              <w:tab w:val="right" w:leader="dot" w:pos="9060"/>
            </w:tabs>
            <w:rPr>
              <w:rFonts w:asciiTheme="minorHAnsi" w:eastAsiaTheme="minorEastAsia" w:hAnsiTheme="minorHAnsi" w:cstheme="minorBidi"/>
              <w:noProof/>
              <w:color w:val="auto"/>
              <w:szCs w:val="22"/>
            </w:rPr>
          </w:pPr>
          <w:hyperlink w:anchor="_Toc18919487" w:history="1">
            <w:r w:rsidR="00D8662A" w:rsidRPr="00512B11">
              <w:rPr>
                <w:rStyle w:val="Hipervnculo"/>
                <w:noProof/>
              </w:rPr>
              <w:t>7 Desarrollo</w:t>
            </w:r>
            <w:r w:rsidR="00D8662A">
              <w:rPr>
                <w:noProof/>
                <w:webHidden/>
              </w:rPr>
              <w:tab/>
            </w:r>
            <w:r w:rsidR="00D8662A">
              <w:rPr>
                <w:noProof/>
                <w:webHidden/>
              </w:rPr>
              <w:fldChar w:fldCharType="begin"/>
            </w:r>
            <w:r w:rsidR="00D8662A">
              <w:rPr>
                <w:noProof/>
                <w:webHidden/>
              </w:rPr>
              <w:instrText xml:space="preserve"> PAGEREF _Toc18919487 \h </w:instrText>
            </w:r>
            <w:r w:rsidR="00D8662A">
              <w:rPr>
                <w:noProof/>
                <w:webHidden/>
              </w:rPr>
            </w:r>
            <w:r w:rsidR="00D8662A">
              <w:rPr>
                <w:noProof/>
                <w:webHidden/>
              </w:rPr>
              <w:fldChar w:fldCharType="separate"/>
            </w:r>
            <w:r w:rsidR="003E1C72">
              <w:rPr>
                <w:noProof/>
                <w:webHidden/>
              </w:rPr>
              <w:t>26</w:t>
            </w:r>
            <w:r w:rsidR="00D8662A">
              <w:rPr>
                <w:noProof/>
                <w:webHidden/>
              </w:rPr>
              <w:fldChar w:fldCharType="end"/>
            </w:r>
          </w:hyperlink>
        </w:p>
        <w:p w14:paraId="683BD47C" w14:textId="77777777" w:rsidR="00D8662A" w:rsidRDefault="00D45FAB">
          <w:pPr>
            <w:pStyle w:val="TDC1"/>
            <w:tabs>
              <w:tab w:val="right" w:leader="dot" w:pos="9060"/>
            </w:tabs>
            <w:rPr>
              <w:rFonts w:asciiTheme="minorHAnsi" w:eastAsiaTheme="minorEastAsia" w:hAnsiTheme="minorHAnsi" w:cstheme="minorBidi"/>
              <w:noProof/>
              <w:color w:val="auto"/>
              <w:szCs w:val="22"/>
            </w:rPr>
          </w:pPr>
          <w:hyperlink w:anchor="_Toc18919488" w:history="1">
            <w:r w:rsidR="00D8662A" w:rsidRPr="00512B11">
              <w:rPr>
                <w:rStyle w:val="Hipervnculo"/>
                <w:noProof/>
              </w:rPr>
              <w:t>8 Pruebas</w:t>
            </w:r>
            <w:r w:rsidR="00D8662A">
              <w:rPr>
                <w:noProof/>
                <w:webHidden/>
              </w:rPr>
              <w:tab/>
            </w:r>
            <w:r w:rsidR="00D8662A">
              <w:rPr>
                <w:noProof/>
                <w:webHidden/>
              </w:rPr>
              <w:fldChar w:fldCharType="begin"/>
            </w:r>
            <w:r w:rsidR="00D8662A">
              <w:rPr>
                <w:noProof/>
                <w:webHidden/>
              </w:rPr>
              <w:instrText xml:space="preserve"> PAGEREF _Toc18919488 \h </w:instrText>
            </w:r>
            <w:r w:rsidR="00D8662A">
              <w:rPr>
                <w:noProof/>
                <w:webHidden/>
              </w:rPr>
            </w:r>
            <w:r w:rsidR="00D8662A">
              <w:rPr>
                <w:noProof/>
                <w:webHidden/>
              </w:rPr>
              <w:fldChar w:fldCharType="separate"/>
            </w:r>
            <w:r w:rsidR="003E1C72">
              <w:rPr>
                <w:noProof/>
                <w:webHidden/>
              </w:rPr>
              <w:t>28</w:t>
            </w:r>
            <w:r w:rsidR="00D8662A">
              <w:rPr>
                <w:noProof/>
                <w:webHidden/>
              </w:rPr>
              <w:fldChar w:fldCharType="end"/>
            </w:r>
          </w:hyperlink>
        </w:p>
        <w:p w14:paraId="5A538E62" w14:textId="77777777" w:rsidR="00D8662A" w:rsidRDefault="00D45FAB">
          <w:pPr>
            <w:pStyle w:val="TDC2"/>
            <w:tabs>
              <w:tab w:val="right" w:leader="dot" w:pos="9060"/>
            </w:tabs>
            <w:rPr>
              <w:rFonts w:asciiTheme="minorHAnsi" w:eastAsiaTheme="minorEastAsia" w:hAnsiTheme="minorHAnsi" w:cstheme="minorBidi"/>
              <w:noProof/>
              <w:color w:val="auto"/>
              <w:szCs w:val="22"/>
            </w:rPr>
          </w:pPr>
          <w:hyperlink w:anchor="_Toc18919489" w:history="1">
            <w:r w:rsidR="00D8662A" w:rsidRPr="00512B11">
              <w:rPr>
                <w:rStyle w:val="Hipervnculo"/>
                <w:noProof/>
              </w:rPr>
              <w:t>8.1 Diseño red neuronal</w:t>
            </w:r>
            <w:r w:rsidR="00D8662A">
              <w:rPr>
                <w:noProof/>
                <w:webHidden/>
              </w:rPr>
              <w:tab/>
            </w:r>
            <w:r w:rsidR="00D8662A">
              <w:rPr>
                <w:noProof/>
                <w:webHidden/>
              </w:rPr>
              <w:fldChar w:fldCharType="begin"/>
            </w:r>
            <w:r w:rsidR="00D8662A">
              <w:rPr>
                <w:noProof/>
                <w:webHidden/>
              </w:rPr>
              <w:instrText xml:space="preserve"> PAGEREF _Toc18919489 \h </w:instrText>
            </w:r>
            <w:r w:rsidR="00D8662A">
              <w:rPr>
                <w:noProof/>
                <w:webHidden/>
              </w:rPr>
            </w:r>
            <w:r w:rsidR="00D8662A">
              <w:rPr>
                <w:noProof/>
                <w:webHidden/>
              </w:rPr>
              <w:fldChar w:fldCharType="separate"/>
            </w:r>
            <w:r w:rsidR="003E1C72">
              <w:rPr>
                <w:noProof/>
                <w:webHidden/>
              </w:rPr>
              <w:t>28</w:t>
            </w:r>
            <w:r w:rsidR="00D8662A">
              <w:rPr>
                <w:noProof/>
                <w:webHidden/>
              </w:rPr>
              <w:fldChar w:fldCharType="end"/>
            </w:r>
          </w:hyperlink>
        </w:p>
        <w:p w14:paraId="528A30AC" w14:textId="77777777" w:rsidR="00D8662A" w:rsidRDefault="00D45FAB">
          <w:pPr>
            <w:pStyle w:val="TDC3"/>
            <w:tabs>
              <w:tab w:val="right" w:leader="dot" w:pos="9060"/>
            </w:tabs>
            <w:rPr>
              <w:rFonts w:asciiTheme="minorHAnsi" w:eastAsiaTheme="minorEastAsia" w:hAnsiTheme="minorHAnsi" w:cstheme="minorBidi"/>
              <w:noProof/>
              <w:color w:val="auto"/>
              <w:szCs w:val="22"/>
            </w:rPr>
          </w:pPr>
          <w:hyperlink w:anchor="_Toc18919490" w:history="1">
            <w:r w:rsidR="00D8662A" w:rsidRPr="00512B11">
              <w:rPr>
                <w:rStyle w:val="Hipervnculo"/>
                <w:noProof/>
              </w:rPr>
              <w:t>8.1.1 Programa desarrollado</w:t>
            </w:r>
            <w:r w:rsidR="00D8662A">
              <w:rPr>
                <w:noProof/>
                <w:webHidden/>
              </w:rPr>
              <w:tab/>
            </w:r>
            <w:r w:rsidR="00D8662A">
              <w:rPr>
                <w:noProof/>
                <w:webHidden/>
              </w:rPr>
              <w:fldChar w:fldCharType="begin"/>
            </w:r>
            <w:r w:rsidR="00D8662A">
              <w:rPr>
                <w:noProof/>
                <w:webHidden/>
              </w:rPr>
              <w:instrText xml:space="preserve"> PAGEREF _Toc18919490 \h </w:instrText>
            </w:r>
            <w:r w:rsidR="00D8662A">
              <w:rPr>
                <w:noProof/>
                <w:webHidden/>
              </w:rPr>
            </w:r>
            <w:r w:rsidR="00D8662A">
              <w:rPr>
                <w:noProof/>
                <w:webHidden/>
              </w:rPr>
              <w:fldChar w:fldCharType="separate"/>
            </w:r>
            <w:r w:rsidR="003E1C72">
              <w:rPr>
                <w:noProof/>
                <w:webHidden/>
              </w:rPr>
              <w:t>28</w:t>
            </w:r>
            <w:r w:rsidR="00D8662A">
              <w:rPr>
                <w:noProof/>
                <w:webHidden/>
              </w:rPr>
              <w:fldChar w:fldCharType="end"/>
            </w:r>
          </w:hyperlink>
        </w:p>
        <w:p w14:paraId="1A7A25FB" w14:textId="77777777" w:rsidR="00D8662A" w:rsidRDefault="00D45FAB">
          <w:pPr>
            <w:pStyle w:val="TDC3"/>
            <w:tabs>
              <w:tab w:val="right" w:leader="dot" w:pos="9060"/>
            </w:tabs>
            <w:rPr>
              <w:rFonts w:asciiTheme="minorHAnsi" w:eastAsiaTheme="minorEastAsia" w:hAnsiTheme="minorHAnsi" w:cstheme="minorBidi"/>
              <w:noProof/>
              <w:color w:val="auto"/>
              <w:szCs w:val="22"/>
            </w:rPr>
          </w:pPr>
          <w:hyperlink w:anchor="_Toc18919491" w:history="1">
            <w:r w:rsidR="00D8662A" w:rsidRPr="00512B11">
              <w:rPr>
                <w:rStyle w:val="Hipervnculo"/>
                <w:noProof/>
              </w:rPr>
              <w:t>8.1.2 Resultados</w:t>
            </w:r>
            <w:r w:rsidR="00D8662A">
              <w:rPr>
                <w:noProof/>
                <w:webHidden/>
              </w:rPr>
              <w:tab/>
            </w:r>
            <w:r w:rsidR="00D8662A">
              <w:rPr>
                <w:noProof/>
                <w:webHidden/>
              </w:rPr>
              <w:fldChar w:fldCharType="begin"/>
            </w:r>
            <w:r w:rsidR="00D8662A">
              <w:rPr>
                <w:noProof/>
                <w:webHidden/>
              </w:rPr>
              <w:instrText xml:space="preserve"> PAGEREF _Toc18919491 \h </w:instrText>
            </w:r>
            <w:r w:rsidR="00D8662A">
              <w:rPr>
                <w:noProof/>
                <w:webHidden/>
              </w:rPr>
            </w:r>
            <w:r w:rsidR="00D8662A">
              <w:rPr>
                <w:noProof/>
                <w:webHidden/>
              </w:rPr>
              <w:fldChar w:fldCharType="separate"/>
            </w:r>
            <w:r w:rsidR="003E1C72">
              <w:rPr>
                <w:noProof/>
                <w:webHidden/>
              </w:rPr>
              <w:t>32</w:t>
            </w:r>
            <w:r w:rsidR="00D8662A">
              <w:rPr>
                <w:noProof/>
                <w:webHidden/>
              </w:rPr>
              <w:fldChar w:fldCharType="end"/>
            </w:r>
          </w:hyperlink>
        </w:p>
        <w:p w14:paraId="5B0FCC73" w14:textId="77777777" w:rsidR="00D8662A" w:rsidRDefault="00D45FAB">
          <w:pPr>
            <w:pStyle w:val="TDC3"/>
            <w:tabs>
              <w:tab w:val="right" w:leader="dot" w:pos="9060"/>
            </w:tabs>
            <w:rPr>
              <w:rFonts w:asciiTheme="minorHAnsi" w:eastAsiaTheme="minorEastAsia" w:hAnsiTheme="minorHAnsi" w:cstheme="minorBidi"/>
              <w:noProof/>
              <w:color w:val="auto"/>
              <w:szCs w:val="22"/>
            </w:rPr>
          </w:pPr>
          <w:hyperlink w:anchor="_Toc18919492" w:history="1">
            <w:r w:rsidR="00D8662A" w:rsidRPr="00512B11">
              <w:rPr>
                <w:rStyle w:val="Hipervnculo"/>
                <w:noProof/>
              </w:rPr>
              <w:t>8.1.3 Conclusiones</w:t>
            </w:r>
            <w:r w:rsidR="00D8662A">
              <w:rPr>
                <w:noProof/>
                <w:webHidden/>
              </w:rPr>
              <w:tab/>
            </w:r>
            <w:r w:rsidR="00D8662A">
              <w:rPr>
                <w:noProof/>
                <w:webHidden/>
              </w:rPr>
              <w:fldChar w:fldCharType="begin"/>
            </w:r>
            <w:r w:rsidR="00D8662A">
              <w:rPr>
                <w:noProof/>
                <w:webHidden/>
              </w:rPr>
              <w:instrText xml:space="preserve"> PAGEREF _Toc18919492 \h </w:instrText>
            </w:r>
            <w:r w:rsidR="00D8662A">
              <w:rPr>
                <w:noProof/>
                <w:webHidden/>
              </w:rPr>
            </w:r>
            <w:r w:rsidR="00D8662A">
              <w:rPr>
                <w:noProof/>
                <w:webHidden/>
              </w:rPr>
              <w:fldChar w:fldCharType="separate"/>
            </w:r>
            <w:r w:rsidR="003E1C72">
              <w:rPr>
                <w:noProof/>
                <w:webHidden/>
              </w:rPr>
              <w:t>37</w:t>
            </w:r>
            <w:r w:rsidR="00D8662A">
              <w:rPr>
                <w:noProof/>
                <w:webHidden/>
              </w:rPr>
              <w:fldChar w:fldCharType="end"/>
            </w:r>
          </w:hyperlink>
        </w:p>
        <w:p w14:paraId="08232F72" w14:textId="77777777" w:rsidR="00D8662A" w:rsidRDefault="00D45FAB">
          <w:pPr>
            <w:pStyle w:val="TDC2"/>
            <w:tabs>
              <w:tab w:val="right" w:leader="dot" w:pos="9060"/>
            </w:tabs>
            <w:rPr>
              <w:rFonts w:asciiTheme="minorHAnsi" w:eastAsiaTheme="minorEastAsia" w:hAnsiTheme="minorHAnsi" w:cstheme="minorBidi"/>
              <w:noProof/>
              <w:color w:val="auto"/>
              <w:szCs w:val="22"/>
            </w:rPr>
          </w:pPr>
          <w:hyperlink w:anchor="_Toc18919493" w:history="1">
            <w:r w:rsidR="00D8662A" w:rsidRPr="00512B11">
              <w:rPr>
                <w:rStyle w:val="Hipervnculo"/>
                <w:noProof/>
              </w:rPr>
              <w:t>8.2 Pruebas On-line</w:t>
            </w:r>
            <w:r w:rsidR="00D8662A">
              <w:rPr>
                <w:noProof/>
                <w:webHidden/>
              </w:rPr>
              <w:tab/>
            </w:r>
            <w:r w:rsidR="00D8662A">
              <w:rPr>
                <w:noProof/>
                <w:webHidden/>
              </w:rPr>
              <w:fldChar w:fldCharType="begin"/>
            </w:r>
            <w:r w:rsidR="00D8662A">
              <w:rPr>
                <w:noProof/>
                <w:webHidden/>
              </w:rPr>
              <w:instrText xml:space="preserve"> PAGEREF _Toc18919493 \h </w:instrText>
            </w:r>
            <w:r w:rsidR="00D8662A">
              <w:rPr>
                <w:noProof/>
                <w:webHidden/>
              </w:rPr>
            </w:r>
            <w:r w:rsidR="00D8662A">
              <w:rPr>
                <w:noProof/>
                <w:webHidden/>
              </w:rPr>
              <w:fldChar w:fldCharType="separate"/>
            </w:r>
            <w:r w:rsidR="003E1C72">
              <w:rPr>
                <w:noProof/>
                <w:webHidden/>
              </w:rPr>
              <w:t>37</w:t>
            </w:r>
            <w:r w:rsidR="00D8662A">
              <w:rPr>
                <w:noProof/>
                <w:webHidden/>
              </w:rPr>
              <w:fldChar w:fldCharType="end"/>
            </w:r>
          </w:hyperlink>
        </w:p>
        <w:p w14:paraId="48DFEFD2" w14:textId="77777777" w:rsidR="00D8662A" w:rsidRDefault="00D45FAB">
          <w:pPr>
            <w:pStyle w:val="TDC3"/>
            <w:tabs>
              <w:tab w:val="right" w:leader="dot" w:pos="9060"/>
            </w:tabs>
            <w:rPr>
              <w:rFonts w:asciiTheme="minorHAnsi" w:eastAsiaTheme="minorEastAsia" w:hAnsiTheme="minorHAnsi" w:cstheme="minorBidi"/>
              <w:noProof/>
              <w:color w:val="auto"/>
              <w:szCs w:val="22"/>
            </w:rPr>
          </w:pPr>
          <w:hyperlink w:anchor="_Toc18919494" w:history="1">
            <w:r w:rsidR="00D8662A" w:rsidRPr="00512B11">
              <w:rPr>
                <w:rStyle w:val="Hipervnculo"/>
                <w:noProof/>
              </w:rPr>
              <w:t>8.2.1 Diseño del experimento en Gazebo</w:t>
            </w:r>
            <w:r w:rsidR="00D8662A">
              <w:rPr>
                <w:noProof/>
                <w:webHidden/>
              </w:rPr>
              <w:tab/>
            </w:r>
            <w:r w:rsidR="00D8662A">
              <w:rPr>
                <w:noProof/>
                <w:webHidden/>
              </w:rPr>
              <w:fldChar w:fldCharType="begin"/>
            </w:r>
            <w:r w:rsidR="00D8662A">
              <w:rPr>
                <w:noProof/>
                <w:webHidden/>
              </w:rPr>
              <w:instrText xml:space="preserve"> PAGEREF _Toc18919494 \h </w:instrText>
            </w:r>
            <w:r w:rsidR="00D8662A">
              <w:rPr>
                <w:noProof/>
                <w:webHidden/>
              </w:rPr>
            </w:r>
            <w:r w:rsidR="00D8662A">
              <w:rPr>
                <w:noProof/>
                <w:webHidden/>
              </w:rPr>
              <w:fldChar w:fldCharType="separate"/>
            </w:r>
            <w:r w:rsidR="003E1C72">
              <w:rPr>
                <w:noProof/>
                <w:webHidden/>
              </w:rPr>
              <w:t>37</w:t>
            </w:r>
            <w:r w:rsidR="00D8662A">
              <w:rPr>
                <w:noProof/>
                <w:webHidden/>
              </w:rPr>
              <w:fldChar w:fldCharType="end"/>
            </w:r>
          </w:hyperlink>
        </w:p>
        <w:p w14:paraId="52002919" w14:textId="77777777" w:rsidR="00D8662A" w:rsidRDefault="00D45FAB">
          <w:pPr>
            <w:pStyle w:val="TDC3"/>
            <w:tabs>
              <w:tab w:val="right" w:leader="dot" w:pos="9060"/>
            </w:tabs>
            <w:rPr>
              <w:rFonts w:asciiTheme="minorHAnsi" w:eastAsiaTheme="minorEastAsia" w:hAnsiTheme="minorHAnsi" w:cstheme="minorBidi"/>
              <w:noProof/>
              <w:color w:val="auto"/>
              <w:szCs w:val="22"/>
            </w:rPr>
          </w:pPr>
          <w:hyperlink w:anchor="_Toc18919495" w:history="1">
            <w:r w:rsidR="00D8662A" w:rsidRPr="00512B11">
              <w:rPr>
                <w:rStyle w:val="Hipervnculo"/>
                <w:noProof/>
              </w:rPr>
              <w:t>8.2.2 Simulador en 3D</w:t>
            </w:r>
            <w:r w:rsidR="00D8662A">
              <w:rPr>
                <w:noProof/>
                <w:webHidden/>
              </w:rPr>
              <w:tab/>
            </w:r>
            <w:r w:rsidR="00D8662A">
              <w:rPr>
                <w:noProof/>
                <w:webHidden/>
              </w:rPr>
              <w:fldChar w:fldCharType="begin"/>
            </w:r>
            <w:r w:rsidR="00D8662A">
              <w:rPr>
                <w:noProof/>
                <w:webHidden/>
              </w:rPr>
              <w:instrText xml:space="preserve"> PAGEREF _Toc18919495 \h </w:instrText>
            </w:r>
            <w:r w:rsidR="00D8662A">
              <w:rPr>
                <w:noProof/>
                <w:webHidden/>
              </w:rPr>
            </w:r>
            <w:r w:rsidR="00D8662A">
              <w:rPr>
                <w:noProof/>
                <w:webHidden/>
              </w:rPr>
              <w:fldChar w:fldCharType="separate"/>
            </w:r>
            <w:r w:rsidR="003E1C72">
              <w:rPr>
                <w:noProof/>
                <w:webHidden/>
              </w:rPr>
              <w:t>40</w:t>
            </w:r>
            <w:r w:rsidR="00D8662A">
              <w:rPr>
                <w:noProof/>
                <w:webHidden/>
              </w:rPr>
              <w:fldChar w:fldCharType="end"/>
            </w:r>
          </w:hyperlink>
        </w:p>
        <w:p w14:paraId="6B358DCE" w14:textId="77777777" w:rsidR="00D8662A" w:rsidRDefault="00D45FAB">
          <w:pPr>
            <w:pStyle w:val="TDC3"/>
            <w:tabs>
              <w:tab w:val="right" w:leader="dot" w:pos="9060"/>
            </w:tabs>
            <w:rPr>
              <w:rFonts w:asciiTheme="minorHAnsi" w:eastAsiaTheme="minorEastAsia" w:hAnsiTheme="minorHAnsi" w:cstheme="minorBidi"/>
              <w:noProof/>
              <w:color w:val="auto"/>
              <w:szCs w:val="22"/>
            </w:rPr>
          </w:pPr>
          <w:hyperlink w:anchor="_Toc18919496" w:history="1">
            <w:r w:rsidR="00D8662A" w:rsidRPr="00512B11">
              <w:rPr>
                <w:rStyle w:val="Hipervnculo"/>
                <w:noProof/>
              </w:rPr>
              <w:t>8.2.3 Análisis de resultados</w:t>
            </w:r>
            <w:r w:rsidR="00D8662A">
              <w:rPr>
                <w:noProof/>
                <w:webHidden/>
              </w:rPr>
              <w:tab/>
            </w:r>
            <w:r w:rsidR="00D8662A">
              <w:rPr>
                <w:noProof/>
                <w:webHidden/>
              </w:rPr>
              <w:fldChar w:fldCharType="begin"/>
            </w:r>
            <w:r w:rsidR="00D8662A">
              <w:rPr>
                <w:noProof/>
                <w:webHidden/>
              </w:rPr>
              <w:instrText xml:space="preserve"> PAGEREF _Toc18919496 \h </w:instrText>
            </w:r>
            <w:r w:rsidR="00D8662A">
              <w:rPr>
                <w:noProof/>
                <w:webHidden/>
              </w:rPr>
            </w:r>
            <w:r w:rsidR="00D8662A">
              <w:rPr>
                <w:noProof/>
                <w:webHidden/>
              </w:rPr>
              <w:fldChar w:fldCharType="separate"/>
            </w:r>
            <w:r w:rsidR="003E1C72">
              <w:rPr>
                <w:noProof/>
                <w:webHidden/>
              </w:rPr>
              <w:t>41</w:t>
            </w:r>
            <w:r w:rsidR="00D8662A">
              <w:rPr>
                <w:noProof/>
                <w:webHidden/>
              </w:rPr>
              <w:fldChar w:fldCharType="end"/>
            </w:r>
          </w:hyperlink>
        </w:p>
        <w:p w14:paraId="008DFCFE" w14:textId="77777777" w:rsidR="00D8662A" w:rsidRDefault="00D45FAB">
          <w:pPr>
            <w:pStyle w:val="TDC1"/>
            <w:tabs>
              <w:tab w:val="right" w:leader="dot" w:pos="9060"/>
            </w:tabs>
            <w:rPr>
              <w:rFonts w:asciiTheme="minorHAnsi" w:eastAsiaTheme="minorEastAsia" w:hAnsiTheme="minorHAnsi" w:cstheme="minorBidi"/>
              <w:noProof/>
              <w:color w:val="auto"/>
              <w:szCs w:val="22"/>
            </w:rPr>
          </w:pPr>
          <w:hyperlink w:anchor="_Toc18919497" w:history="1">
            <w:r w:rsidR="00D8662A" w:rsidRPr="00512B11">
              <w:rPr>
                <w:rStyle w:val="Hipervnculo"/>
                <w:noProof/>
              </w:rPr>
              <w:t>9 Conclusiones y trabajo futuro</w:t>
            </w:r>
            <w:r w:rsidR="00D8662A">
              <w:rPr>
                <w:noProof/>
                <w:webHidden/>
              </w:rPr>
              <w:tab/>
            </w:r>
            <w:r w:rsidR="00D8662A">
              <w:rPr>
                <w:noProof/>
                <w:webHidden/>
              </w:rPr>
              <w:fldChar w:fldCharType="begin"/>
            </w:r>
            <w:r w:rsidR="00D8662A">
              <w:rPr>
                <w:noProof/>
                <w:webHidden/>
              </w:rPr>
              <w:instrText xml:space="preserve"> PAGEREF _Toc18919497 \h </w:instrText>
            </w:r>
            <w:r w:rsidR="00D8662A">
              <w:rPr>
                <w:noProof/>
                <w:webHidden/>
              </w:rPr>
            </w:r>
            <w:r w:rsidR="00D8662A">
              <w:rPr>
                <w:noProof/>
                <w:webHidden/>
              </w:rPr>
              <w:fldChar w:fldCharType="separate"/>
            </w:r>
            <w:r w:rsidR="003E1C72">
              <w:rPr>
                <w:noProof/>
                <w:webHidden/>
              </w:rPr>
              <w:t>47</w:t>
            </w:r>
            <w:r w:rsidR="00D8662A">
              <w:rPr>
                <w:noProof/>
                <w:webHidden/>
              </w:rPr>
              <w:fldChar w:fldCharType="end"/>
            </w:r>
          </w:hyperlink>
        </w:p>
        <w:p w14:paraId="622F5824" w14:textId="77777777" w:rsidR="00D8662A" w:rsidRDefault="00D45FAB">
          <w:pPr>
            <w:pStyle w:val="TDC2"/>
            <w:tabs>
              <w:tab w:val="right" w:leader="dot" w:pos="9060"/>
            </w:tabs>
            <w:rPr>
              <w:rFonts w:asciiTheme="minorHAnsi" w:eastAsiaTheme="minorEastAsia" w:hAnsiTheme="minorHAnsi" w:cstheme="minorBidi"/>
              <w:noProof/>
              <w:color w:val="auto"/>
              <w:szCs w:val="22"/>
            </w:rPr>
          </w:pPr>
          <w:hyperlink w:anchor="_Toc18919498" w:history="1">
            <w:r w:rsidR="00D8662A" w:rsidRPr="00512B11">
              <w:rPr>
                <w:rStyle w:val="Hipervnculo"/>
                <w:noProof/>
              </w:rPr>
              <w:t>9.1 Conclusiones</w:t>
            </w:r>
            <w:r w:rsidR="00D8662A">
              <w:rPr>
                <w:noProof/>
                <w:webHidden/>
              </w:rPr>
              <w:tab/>
            </w:r>
            <w:r w:rsidR="00D8662A">
              <w:rPr>
                <w:noProof/>
                <w:webHidden/>
              </w:rPr>
              <w:fldChar w:fldCharType="begin"/>
            </w:r>
            <w:r w:rsidR="00D8662A">
              <w:rPr>
                <w:noProof/>
                <w:webHidden/>
              </w:rPr>
              <w:instrText xml:space="preserve"> PAGEREF _Toc18919498 \h </w:instrText>
            </w:r>
            <w:r w:rsidR="00D8662A">
              <w:rPr>
                <w:noProof/>
                <w:webHidden/>
              </w:rPr>
            </w:r>
            <w:r w:rsidR="00D8662A">
              <w:rPr>
                <w:noProof/>
                <w:webHidden/>
              </w:rPr>
              <w:fldChar w:fldCharType="separate"/>
            </w:r>
            <w:r w:rsidR="003E1C72">
              <w:rPr>
                <w:noProof/>
                <w:webHidden/>
              </w:rPr>
              <w:t>47</w:t>
            </w:r>
            <w:r w:rsidR="00D8662A">
              <w:rPr>
                <w:noProof/>
                <w:webHidden/>
              </w:rPr>
              <w:fldChar w:fldCharType="end"/>
            </w:r>
          </w:hyperlink>
        </w:p>
        <w:p w14:paraId="4D553BF0" w14:textId="77777777" w:rsidR="00D8662A" w:rsidRDefault="00D45FAB">
          <w:pPr>
            <w:pStyle w:val="TDC2"/>
            <w:tabs>
              <w:tab w:val="right" w:leader="dot" w:pos="9060"/>
            </w:tabs>
            <w:rPr>
              <w:rFonts w:asciiTheme="minorHAnsi" w:eastAsiaTheme="minorEastAsia" w:hAnsiTheme="minorHAnsi" w:cstheme="minorBidi"/>
              <w:noProof/>
              <w:color w:val="auto"/>
              <w:szCs w:val="22"/>
            </w:rPr>
          </w:pPr>
          <w:hyperlink w:anchor="_Toc18919499" w:history="1">
            <w:r w:rsidR="00D8662A" w:rsidRPr="00512B11">
              <w:rPr>
                <w:rStyle w:val="Hipervnculo"/>
                <w:noProof/>
              </w:rPr>
              <w:t>9.2 Trabajo futuro</w:t>
            </w:r>
            <w:r w:rsidR="00D8662A">
              <w:rPr>
                <w:noProof/>
                <w:webHidden/>
              </w:rPr>
              <w:tab/>
            </w:r>
            <w:r w:rsidR="00D8662A">
              <w:rPr>
                <w:noProof/>
                <w:webHidden/>
              </w:rPr>
              <w:fldChar w:fldCharType="begin"/>
            </w:r>
            <w:r w:rsidR="00D8662A">
              <w:rPr>
                <w:noProof/>
                <w:webHidden/>
              </w:rPr>
              <w:instrText xml:space="preserve"> PAGEREF _Toc18919499 \h </w:instrText>
            </w:r>
            <w:r w:rsidR="00D8662A">
              <w:rPr>
                <w:noProof/>
                <w:webHidden/>
              </w:rPr>
            </w:r>
            <w:r w:rsidR="00D8662A">
              <w:rPr>
                <w:noProof/>
                <w:webHidden/>
              </w:rPr>
              <w:fldChar w:fldCharType="separate"/>
            </w:r>
            <w:r w:rsidR="003E1C72">
              <w:rPr>
                <w:noProof/>
                <w:webHidden/>
              </w:rPr>
              <w:t>47</w:t>
            </w:r>
            <w:r w:rsidR="00D8662A">
              <w:rPr>
                <w:noProof/>
                <w:webHidden/>
              </w:rPr>
              <w:fldChar w:fldCharType="end"/>
            </w:r>
          </w:hyperlink>
        </w:p>
        <w:p w14:paraId="59E949D7" w14:textId="77777777" w:rsidR="00D8662A" w:rsidRDefault="00D45FAB">
          <w:pPr>
            <w:pStyle w:val="TDC1"/>
            <w:tabs>
              <w:tab w:val="right" w:leader="dot" w:pos="9060"/>
            </w:tabs>
            <w:rPr>
              <w:rFonts w:asciiTheme="minorHAnsi" w:eastAsiaTheme="minorEastAsia" w:hAnsiTheme="minorHAnsi" w:cstheme="minorBidi"/>
              <w:noProof/>
              <w:color w:val="auto"/>
              <w:szCs w:val="22"/>
            </w:rPr>
          </w:pPr>
          <w:hyperlink w:anchor="_Toc18919500" w:history="1">
            <w:r w:rsidR="00D8662A" w:rsidRPr="00512B11">
              <w:rPr>
                <w:rStyle w:val="Hipervnculo"/>
                <w:noProof/>
              </w:rPr>
              <w:t>10 Bibliografía</w:t>
            </w:r>
            <w:r w:rsidR="00D8662A">
              <w:rPr>
                <w:noProof/>
                <w:webHidden/>
              </w:rPr>
              <w:tab/>
            </w:r>
            <w:r w:rsidR="00D8662A">
              <w:rPr>
                <w:noProof/>
                <w:webHidden/>
              </w:rPr>
              <w:fldChar w:fldCharType="begin"/>
            </w:r>
            <w:r w:rsidR="00D8662A">
              <w:rPr>
                <w:noProof/>
                <w:webHidden/>
              </w:rPr>
              <w:instrText xml:space="preserve"> PAGEREF _Toc18919500 \h </w:instrText>
            </w:r>
            <w:r w:rsidR="00D8662A">
              <w:rPr>
                <w:noProof/>
                <w:webHidden/>
              </w:rPr>
            </w:r>
            <w:r w:rsidR="00D8662A">
              <w:rPr>
                <w:noProof/>
                <w:webHidden/>
              </w:rPr>
              <w:fldChar w:fldCharType="separate"/>
            </w:r>
            <w:r w:rsidR="003E1C72">
              <w:rPr>
                <w:noProof/>
                <w:webHidden/>
              </w:rPr>
              <w:t>48</w:t>
            </w:r>
            <w:r w:rsidR="00D8662A">
              <w:rPr>
                <w:noProof/>
                <w:webHidden/>
              </w:rPr>
              <w:fldChar w:fldCharType="end"/>
            </w:r>
          </w:hyperlink>
        </w:p>
        <w:p w14:paraId="11D4BB5A" w14:textId="686594F3" w:rsidR="00DC605E" w:rsidRDefault="00DC605E">
          <w:r>
            <w:rPr>
              <w:b/>
              <w:bCs/>
            </w:rPr>
            <w:fldChar w:fldCharType="end"/>
          </w:r>
        </w:p>
      </w:sdtContent>
    </w:sdt>
    <w:p w14:paraId="52670CF6" w14:textId="77777777" w:rsidR="00854A72" w:rsidRDefault="009E5E5E">
      <w:pPr>
        <w:spacing w:before="0"/>
        <w:ind w:firstLine="0"/>
      </w:pPr>
      <w:r>
        <w:br w:type="page"/>
      </w:r>
    </w:p>
    <w:p w14:paraId="621F8B77" w14:textId="6ACA43C8" w:rsidR="00854A72" w:rsidRPr="00751CA6" w:rsidRDefault="00854A72" w:rsidP="00854A72">
      <w:pPr>
        <w:pStyle w:val="TtulodeTDC"/>
        <w:rPr>
          <w:smallCaps/>
          <w:color w:val="D7108D"/>
        </w:rPr>
      </w:pPr>
      <w:r w:rsidRPr="00751CA6">
        <w:rPr>
          <w:smallCaps/>
          <w:color w:val="D7108D"/>
        </w:rPr>
        <w:lastRenderedPageBreak/>
        <w:t>Índice de figuras</w:t>
      </w:r>
    </w:p>
    <w:p w14:paraId="3E745A7B" w14:textId="77777777" w:rsidR="00D8662A" w:rsidRDefault="004C434A">
      <w:pPr>
        <w:pStyle w:val="Tabladeilustraciones"/>
        <w:tabs>
          <w:tab w:val="right" w:leader="dot" w:pos="9060"/>
        </w:tabs>
        <w:rPr>
          <w:rFonts w:asciiTheme="minorHAnsi" w:eastAsiaTheme="minorEastAsia" w:hAnsiTheme="minorHAnsi" w:cstheme="minorBidi"/>
          <w:noProof/>
          <w:color w:val="auto"/>
          <w:szCs w:val="22"/>
        </w:rPr>
      </w:pPr>
      <w:r>
        <w:fldChar w:fldCharType="begin"/>
      </w:r>
      <w:r>
        <w:instrText xml:space="preserve"> TOC \h \z \c "Figura" </w:instrText>
      </w:r>
      <w:r>
        <w:fldChar w:fldCharType="separate"/>
      </w:r>
      <w:hyperlink w:anchor="_Toc18919437" w:history="1">
        <w:r w:rsidR="00D8662A" w:rsidRPr="00561691">
          <w:rPr>
            <w:rStyle w:val="Hipervnculo"/>
            <w:noProof/>
          </w:rPr>
          <w:t>Figura 1: Diagrama motivacional DREAM.</w:t>
        </w:r>
        <w:r w:rsidR="00D8662A">
          <w:rPr>
            <w:noProof/>
            <w:webHidden/>
          </w:rPr>
          <w:tab/>
        </w:r>
        <w:r w:rsidR="00D8662A">
          <w:rPr>
            <w:noProof/>
            <w:webHidden/>
          </w:rPr>
          <w:fldChar w:fldCharType="begin"/>
        </w:r>
        <w:r w:rsidR="00D8662A">
          <w:rPr>
            <w:noProof/>
            <w:webHidden/>
          </w:rPr>
          <w:instrText xml:space="preserve"> PAGEREF _Toc18919437 \h </w:instrText>
        </w:r>
        <w:r w:rsidR="00D8662A">
          <w:rPr>
            <w:noProof/>
            <w:webHidden/>
          </w:rPr>
        </w:r>
        <w:r w:rsidR="00D8662A">
          <w:rPr>
            <w:noProof/>
            <w:webHidden/>
          </w:rPr>
          <w:fldChar w:fldCharType="separate"/>
        </w:r>
        <w:r w:rsidR="003E1C72">
          <w:rPr>
            <w:noProof/>
            <w:webHidden/>
          </w:rPr>
          <w:t>12</w:t>
        </w:r>
        <w:r w:rsidR="00D8662A">
          <w:rPr>
            <w:noProof/>
            <w:webHidden/>
          </w:rPr>
          <w:fldChar w:fldCharType="end"/>
        </w:r>
      </w:hyperlink>
    </w:p>
    <w:p w14:paraId="10BFEA1E" w14:textId="77777777" w:rsidR="00D8662A" w:rsidRDefault="00D45FAB">
      <w:pPr>
        <w:pStyle w:val="Tabladeilustraciones"/>
        <w:tabs>
          <w:tab w:val="right" w:leader="dot" w:pos="9060"/>
        </w:tabs>
        <w:rPr>
          <w:rFonts w:asciiTheme="minorHAnsi" w:eastAsiaTheme="minorEastAsia" w:hAnsiTheme="minorHAnsi" w:cstheme="minorBidi"/>
          <w:noProof/>
          <w:color w:val="auto"/>
          <w:szCs w:val="22"/>
        </w:rPr>
      </w:pPr>
      <w:hyperlink w:anchor="_Toc18919438" w:history="1">
        <w:r w:rsidR="00D8662A" w:rsidRPr="00561691">
          <w:rPr>
            <w:rStyle w:val="Hipervnculo"/>
            <w:noProof/>
          </w:rPr>
          <w:t>Figura 2: Traza Novelty.</w:t>
        </w:r>
        <w:r w:rsidR="00D8662A">
          <w:rPr>
            <w:noProof/>
            <w:webHidden/>
          </w:rPr>
          <w:tab/>
        </w:r>
        <w:r w:rsidR="00D8662A">
          <w:rPr>
            <w:noProof/>
            <w:webHidden/>
          </w:rPr>
          <w:fldChar w:fldCharType="begin"/>
        </w:r>
        <w:r w:rsidR="00D8662A">
          <w:rPr>
            <w:noProof/>
            <w:webHidden/>
          </w:rPr>
          <w:instrText xml:space="preserve"> PAGEREF _Toc18919438 \h </w:instrText>
        </w:r>
        <w:r w:rsidR="00D8662A">
          <w:rPr>
            <w:noProof/>
            <w:webHidden/>
          </w:rPr>
        </w:r>
        <w:r w:rsidR="00D8662A">
          <w:rPr>
            <w:noProof/>
            <w:webHidden/>
          </w:rPr>
          <w:fldChar w:fldCharType="separate"/>
        </w:r>
        <w:r w:rsidR="003E1C72">
          <w:rPr>
            <w:noProof/>
            <w:webHidden/>
          </w:rPr>
          <w:t>13</w:t>
        </w:r>
        <w:r w:rsidR="00D8662A">
          <w:rPr>
            <w:noProof/>
            <w:webHidden/>
          </w:rPr>
          <w:fldChar w:fldCharType="end"/>
        </w:r>
      </w:hyperlink>
    </w:p>
    <w:p w14:paraId="2D8534AD" w14:textId="77777777" w:rsidR="00D8662A" w:rsidRDefault="00D45FAB">
      <w:pPr>
        <w:pStyle w:val="Tabladeilustraciones"/>
        <w:tabs>
          <w:tab w:val="right" w:leader="dot" w:pos="9060"/>
        </w:tabs>
        <w:rPr>
          <w:rFonts w:asciiTheme="minorHAnsi" w:eastAsiaTheme="minorEastAsia" w:hAnsiTheme="minorHAnsi" w:cstheme="minorBidi"/>
          <w:noProof/>
          <w:color w:val="auto"/>
          <w:szCs w:val="22"/>
        </w:rPr>
      </w:pPr>
      <w:hyperlink w:anchor="_Toc18919439" w:history="1">
        <w:r w:rsidR="00D8662A" w:rsidRPr="00561691">
          <w:rPr>
            <w:rStyle w:val="Hipervnculo"/>
            <w:noProof/>
          </w:rPr>
          <w:t>Figura 3: Puntos de la trayectoria del robot.</w:t>
        </w:r>
        <w:r w:rsidR="00D8662A">
          <w:rPr>
            <w:noProof/>
            <w:webHidden/>
          </w:rPr>
          <w:tab/>
        </w:r>
        <w:r w:rsidR="00D8662A">
          <w:rPr>
            <w:noProof/>
            <w:webHidden/>
          </w:rPr>
          <w:fldChar w:fldCharType="begin"/>
        </w:r>
        <w:r w:rsidR="00D8662A">
          <w:rPr>
            <w:noProof/>
            <w:webHidden/>
          </w:rPr>
          <w:instrText xml:space="preserve"> PAGEREF _Toc18919439 \h </w:instrText>
        </w:r>
        <w:r w:rsidR="00D8662A">
          <w:rPr>
            <w:noProof/>
            <w:webHidden/>
          </w:rPr>
        </w:r>
        <w:r w:rsidR="00D8662A">
          <w:rPr>
            <w:noProof/>
            <w:webHidden/>
          </w:rPr>
          <w:fldChar w:fldCharType="separate"/>
        </w:r>
        <w:r w:rsidR="003E1C72">
          <w:rPr>
            <w:noProof/>
            <w:webHidden/>
          </w:rPr>
          <w:t>14</w:t>
        </w:r>
        <w:r w:rsidR="00D8662A">
          <w:rPr>
            <w:noProof/>
            <w:webHidden/>
          </w:rPr>
          <w:fldChar w:fldCharType="end"/>
        </w:r>
      </w:hyperlink>
    </w:p>
    <w:p w14:paraId="6A429807" w14:textId="77777777" w:rsidR="00D8662A" w:rsidRDefault="00D45FAB">
      <w:pPr>
        <w:pStyle w:val="Tabladeilustraciones"/>
        <w:tabs>
          <w:tab w:val="right" w:leader="dot" w:pos="9060"/>
        </w:tabs>
        <w:rPr>
          <w:rFonts w:asciiTheme="minorHAnsi" w:eastAsiaTheme="minorEastAsia" w:hAnsiTheme="minorHAnsi" w:cstheme="minorBidi"/>
          <w:noProof/>
          <w:color w:val="auto"/>
          <w:szCs w:val="22"/>
        </w:rPr>
      </w:pPr>
      <w:hyperlink w:anchor="_Toc18919440" w:history="1">
        <w:r w:rsidR="00D8662A" w:rsidRPr="00561691">
          <w:rPr>
            <w:rStyle w:val="Hipervnculo"/>
            <w:noProof/>
          </w:rPr>
          <w:t>Figura 4: ROS.</w:t>
        </w:r>
        <w:r w:rsidR="00D8662A">
          <w:rPr>
            <w:noProof/>
            <w:webHidden/>
          </w:rPr>
          <w:tab/>
        </w:r>
        <w:r w:rsidR="00D8662A">
          <w:rPr>
            <w:noProof/>
            <w:webHidden/>
          </w:rPr>
          <w:fldChar w:fldCharType="begin"/>
        </w:r>
        <w:r w:rsidR="00D8662A">
          <w:rPr>
            <w:noProof/>
            <w:webHidden/>
          </w:rPr>
          <w:instrText xml:space="preserve"> PAGEREF _Toc18919440 \h </w:instrText>
        </w:r>
        <w:r w:rsidR="00D8662A">
          <w:rPr>
            <w:noProof/>
            <w:webHidden/>
          </w:rPr>
        </w:r>
        <w:r w:rsidR="00D8662A">
          <w:rPr>
            <w:noProof/>
            <w:webHidden/>
          </w:rPr>
          <w:fldChar w:fldCharType="separate"/>
        </w:r>
        <w:r w:rsidR="003E1C72">
          <w:rPr>
            <w:noProof/>
            <w:webHidden/>
          </w:rPr>
          <w:t>16</w:t>
        </w:r>
        <w:r w:rsidR="00D8662A">
          <w:rPr>
            <w:noProof/>
            <w:webHidden/>
          </w:rPr>
          <w:fldChar w:fldCharType="end"/>
        </w:r>
      </w:hyperlink>
    </w:p>
    <w:p w14:paraId="17CF33D0" w14:textId="77777777" w:rsidR="00D8662A" w:rsidRDefault="00D45FAB">
      <w:pPr>
        <w:pStyle w:val="Tabladeilustraciones"/>
        <w:tabs>
          <w:tab w:val="right" w:leader="dot" w:pos="9060"/>
        </w:tabs>
        <w:rPr>
          <w:rFonts w:asciiTheme="minorHAnsi" w:eastAsiaTheme="minorEastAsia" w:hAnsiTheme="minorHAnsi" w:cstheme="minorBidi"/>
          <w:noProof/>
          <w:color w:val="auto"/>
          <w:szCs w:val="22"/>
        </w:rPr>
      </w:pPr>
      <w:hyperlink w:anchor="_Toc18919441" w:history="1">
        <w:r w:rsidR="00D8662A" w:rsidRPr="00561691">
          <w:rPr>
            <w:rStyle w:val="Hipervnculo"/>
            <w:noProof/>
          </w:rPr>
          <w:t>Figura 5: Comunicación entre nodos de ROS.</w:t>
        </w:r>
        <w:r w:rsidR="00D8662A">
          <w:rPr>
            <w:noProof/>
            <w:webHidden/>
          </w:rPr>
          <w:tab/>
        </w:r>
        <w:r w:rsidR="00D8662A">
          <w:rPr>
            <w:noProof/>
            <w:webHidden/>
          </w:rPr>
          <w:fldChar w:fldCharType="begin"/>
        </w:r>
        <w:r w:rsidR="00D8662A">
          <w:rPr>
            <w:noProof/>
            <w:webHidden/>
          </w:rPr>
          <w:instrText xml:space="preserve"> PAGEREF _Toc18919441 \h </w:instrText>
        </w:r>
        <w:r w:rsidR="00D8662A">
          <w:rPr>
            <w:noProof/>
            <w:webHidden/>
          </w:rPr>
        </w:r>
        <w:r w:rsidR="00D8662A">
          <w:rPr>
            <w:noProof/>
            <w:webHidden/>
          </w:rPr>
          <w:fldChar w:fldCharType="separate"/>
        </w:r>
        <w:r w:rsidR="003E1C72">
          <w:rPr>
            <w:noProof/>
            <w:webHidden/>
          </w:rPr>
          <w:t>18</w:t>
        </w:r>
        <w:r w:rsidR="00D8662A">
          <w:rPr>
            <w:noProof/>
            <w:webHidden/>
          </w:rPr>
          <w:fldChar w:fldCharType="end"/>
        </w:r>
      </w:hyperlink>
    </w:p>
    <w:p w14:paraId="0303824A" w14:textId="77777777" w:rsidR="00D8662A" w:rsidRDefault="00D45FAB">
      <w:pPr>
        <w:pStyle w:val="Tabladeilustraciones"/>
        <w:tabs>
          <w:tab w:val="right" w:leader="dot" w:pos="9060"/>
        </w:tabs>
        <w:rPr>
          <w:rFonts w:asciiTheme="minorHAnsi" w:eastAsiaTheme="minorEastAsia" w:hAnsiTheme="minorHAnsi" w:cstheme="minorBidi"/>
          <w:noProof/>
          <w:color w:val="auto"/>
          <w:szCs w:val="22"/>
        </w:rPr>
      </w:pPr>
      <w:hyperlink w:anchor="_Toc18919442" w:history="1">
        <w:r w:rsidR="00D8662A" w:rsidRPr="00561691">
          <w:rPr>
            <w:rStyle w:val="Hipervnculo"/>
            <w:noProof/>
          </w:rPr>
          <w:t>Figura 6: Gazebo.</w:t>
        </w:r>
        <w:r w:rsidR="00D8662A">
          <w:rPr>
            <w:noProof/>
            <w:webHidden/>
          </w:rPr>
          <w:tab/>
        </w:r>
        <w:r w:rsidR="00D8662A">
          <w:rPr>
            <w:noProof/>
            <w:webHidden/>
          </w:rPr>
          <w:fldChar w:fldCharType="begin"/>
        </w:r>
        <w:r w:rsidR="00D8662A">
          <w:rPr>
            <w:noProof/>
            <w:webHidden/>
          </w:rPr>
          <w:instrText xml:space="preserve"> PAGEREF _Toc18919442 \h </w:instrText>
        </w:r>
        <w:r w:rsidR="00D8662A">
          <w:rPr>
            <w:noProof/>
            <w:webHidden/>
          </w:rPr>
        </w:r>
        <w:r w:rsidR="00D8662A">
          <w:rPr>
            <w:noProof/>
            <w:webHidden/>
          </w:rPr>
          <w:fldChar w:fldCharType="separate"/>
        </w:r>
        <w:r w:rsidR="003E1C72">
          <w:rPr>
            <w:noProof/>
            <w:webHidden/>
          </w:rPr>
          <w:t>19</w:t>
        </w:r>
        <w:r w:rsidR="00D8662A">
          <w:rPr>
            <w:noProof/>
            <w:webHidden/>
          </w:rPr>
          <w:fldChar w:fldCharType="end"/>
        </w:r>
      </w:hyperlink>
    </w:p>
    <w:p w14:paraId="38AA0E8D" w14:textId="77777777" w:rsidR="00D8662A" w:rsidRDefault="00D45FAB">
      <w:pPr>
        <w:pStyle w:val="Tabladeilustraciones"/>
        <w:tabs>
          <w:tab w:val="right" w:leader="dot" w:pos="9060"/>
        </w:tabs>
        <w:rPr>
          <w:rFonts w:asciiTheme="minorHAnsi" w:eastAsiaTheme="minorEastAsia" w:hAnsiTheme="minorHAnsi" w:cstheme="minorBidi"/>
          <w:noProof/>
          <w:color w:val="auto"/>
          <w:szCs w:val="22"/>
        </w:rPr>
      </w:pPr>
      <w:hyperlink w:anchor="_Toc18919443" w:history="1">
        <w:r w:rsidR="00D8662A" w:rsidRPr="00561691">
          <w:rPr>
            <w:rStyle w:val="Hipervnculo"/>
            <w:noProof/>
          </w:rPr>
          <w:t>Figura 7: Baxter.</w:t>
        </w:r>
        <w:r w:rsidR="00D8662A">
          <w:rPr>
            <w:noProof/>
            <w:webHidden/>
          </w:rPr>
          <w:tab/>
        </w:r>
        <w:r w:rsidR="00D8662A">
          <w:rPr>
            <w:noProof/>
            <w:webHidden/>
          </w:rPr>
          <w:fldChar w:fldCharType="begin"/>
        </w:r>
        <w:r w:rsidR="00D8662A">
          <w:rPr>
            <w:noProof/>
            <w:webHidden/>
          </w:rPr>
          <w:instrText xml:space="preserve"> PAGEREF _Toc18919443 \h </w:instrText>
        </w:r>
        <w:r w:rsidR="00D8662A">
          <w:rPr>
            <w:noProof/>
            <w:webHidden/>
          </w:rPr>
        </w:r>
        <w:r w:rsidR="00D8662A">
          <w:rPr>
            <w:noProof/>
            <w:webHidden/>
          </w:rPr>
          <w:fldChar w:fldCharType="separate"/>
        </w:r>
        <w:r w:rsidR="003E1C72">
          <w:rPr>
            <w:noProof/>
            <w:webHidden/>
          </w:rPr>
          <w:t>20</w:t>
        </w:r>
        <w:r w:rsidR="00D8662A">
          <w:rPr>
            <w:noProof/>
            <w:webHidden/>
          </w:rPr>
          <w:fldChar w:fldCharType="end"/>
        </w:r>
      </w:hyperlink>
    </w:p>
    <w:p w14:paraId="6EFCFD81" w14:textId="77777777" w:rsidR="00D8662A" w:rsidRDefault="00D45FAB">
      <w:pPr>
        <w:pStyle w:val="Tabladeilustraciones"/>
        <w:tabs>
          <w:tab w:val="right" w:leader="dot" w:pos="9060"/>
        </w:tabs>
        <w:rPr>
          <w:rFonts w:asciiTheme="minorHAnsi" w:eastAsiaTheme="minorEastAsia" w:hAnsiTheme="minorHAnsi" w:cstheme="minorBidi"/>
          <w:noProof/>
          <w:color w:val="auto"/>
          <w:szCs w:val="22"/>
        </w:rPr>
      </w:pPr>
      <w:hyperlink w:anchor="_Toc18919444" w:history="1">
        <w:r w:rsidR="00D8662A" w:rsidRPr="00561691">
          <w:rPr>
            <w:rStyle w:val="Hipervnculo"/>
            <w:noProof/>
          </w:rPr>
          <w:t>Figura 8: Logo de la libraría de código abierto TensorFlow.</w:t>
        </w:r>
        <w:r w:rsidR="00D8662A">
          <w:rPr>
            <w:noProof/>
            <w:webHidden/>
          </w:rPr>
          <w:tab/>
        </w:r>
        <w:r w:rsidR="00D8662A">
          <w:rPr>
            <w:noProof/>
            <w:webHidden/>
          </w:rPr>
          <w:fldChar w:fldCharType="begin"/>
        </w:r>
        <w:r w:rsidR="00D8662A">
          <w:rPr>
            <w:noProof/>
            <w:webHidden/>
          </w:rPr>
          <w:instrText xml:space="preserve"> PAGEREF _Toc18919444 \h </w:instrText>
        </w:r>
        <w:r w:rsidR="00D8662A">
          <w:rPr>
            <w:noProof/>
            <w:webHidden/>
          </w:rPr>
        </w:r>
        <w:r w:rsidR="00D8662A">
          <w:rPr>
            <w:noProof/>
            <w:webHidden/>
          </w:rPr>
          <w:fldChar w:fldCharType="separate"/>
        </w:r>
        <w:r w:rsidR="003E1C72">
          <w:rPr>
            <w:noProof/>
            <w:webHidden/>
          </w:rPr>
          <w:t>21</w:t>
        </w:r>
        <w:r w:rsidR="00D8662A">
          <w:rPr>
            <w:noProof/>
            <w:webHidden/>
          </w:rPr>
          <w:fldChar w:fldCharType="end"/>
        </w:r>
      </w:hyperlink>
    </w:p>
    <w:p w14:paraId="7A963D3D" w14:textId="77777777" w:rsidR="00D8662A" w:rsidRDefault="00D45FAB">
      <w:pPr>
        <w:pStyle w:val="Tabladeilustraciones"/>
        <w:tabs>
          <w:tab w:val="right" w:leader="dot" w:pos="9060"/>
        </w:tabs>
        <w:rPr>
          <w:rFonts w:asciiTheme="minorHAnsi" w:eastAsiaTheme="minorEastAsia" w:hAnsiTheme="minorHAnsi" w:cstheme="minorBidi"/>
          <w:noProof/>
          <w:color w:val="auto"/>
          <w:szCs w:val="22"/>
        </w:rPr>
      </w:pPr>
      <w:hyperlink w:anchor="_Toc18919445" w:history="1">
        <w:r w:rsidR="00D8662A" w:rsidRPr="00561691">
          <w:rPr>
            <w:rStyle w:val="Hipervnculo"/>
            <w:noProof/>
          </w:rPr>
          <w:t>Figura 9: Identificación de subobjetivos y proceso de encadenamiento.</w:t>
        </w:r>
        <w:r w:rsidR="00D8662A">
          <w:rPr>
            <w:noProof/>
            <w:webHidden/>
          </w:rPr>
          <w:tab/>
        </w:r>
        <w:r w:rsidR="00D8662A">
          <w:rPr>
            <w:noProof/>
            <w:webHidden/>
          </w:rPr>
          <w:fldChar w:fldCharType="begin"/>
        </w:r>
        <w:r w:rsidR="00D8662A">
          <w:rPr>
            <w:noProof/>
            <w:webHidden/>
          </w:rPr>
          <w:instrText xml:space="preserve"> PAGEREF _Toc18919445 \h </w:instrText>
        </w:r>
        <w:r w:rsidR="00D8662A">
          <w:rPr>
            <w:noProof/>
            <w:webHidden/>
          </w:rPr>
        </w:r>
        <w:r w:rsidR="00D8662A">
          <w:rPr>
            <w:noProof/>
            <w:webHidden/>
          </w:rPr>
          <w:fldChar w:fldCharType="separate"/>
        </w:r>
        <w:r w:rsidR="003E1C72">
          <w:rPr>
            <w:noProof/>
            <w:webHidden/>
          </w:rPr>
          <w:t>23</w:t>
        </w:r>
        <w:r w:rsidR="00D8662A">
          <w:rPr>
            <w:noProof/>
            <w:webHidden/>
          </w:rPr>
          <w:fldChar w:fldCharType="end"/>
        </w:r>
      </w:hyperlink>
    </w:p>
    <w:p w14:paraId="70B84544" w14:textId="77777777" w:rsidR="00D8662A" w:rsidRDefault="00D45FAB">
      <w:pPr>
        <w:pStyle w:val="Tabladeilustraciones"/>
        <w:tabs>
          <w:tab w:val="right" w:leader="dot" w:pos="9060"/>
        </w:tabs>
        <w:rPr>
          <w:rFonts w:asciiTheme="minorHAnsi" w:eastAsiaTheme="minorEastAsia" w:hAnsiTheme="minorHAnsi" w:cstheme="minorBidi"/>
          <w:noProof/>
          <w:color w:val="auto"/>
          <w:szCs w:val="22"/>
        </w:rPr>
      </w:pPr>
      <w:hyperlink w:anchor="_Toc18919446" w:history="1">
        <w:r w:rsidR="00D8662A" w:rsidRPr="00561691">
          <w:rPr>
            <w:rStyle w:val="Hipervnculo"/>
            <w:noProof/>
          </w:rPr>
          <w:t>Figura 10: Diagrama de bloques metodología entrenamiento VF.</w:t>
        </w:r>
        <w:r w:rsidR="00D8662A">
          <w:rPr>
            <w:noProof/>
            <w:webHidden/>
          </w:rPr>
          <w:tab/>
        </w:r>
        <w:r w:rsidR="00D8662A">
          <w:rPr>
            <w:noProof/>
            <w:webHidden/>
          </w:rPr>
          <w:fldChar w:fldCharType="begin"/>
        </w:r>
        <w:r w:rsidR="00D8662A">
          <w:rPr>
            <w:noProof/>
            <w:webHidden/>
          </w:rPr>
          <w:instrText xml:space="preserve"> PAGEREF _Toc18919446 \h </w:instrText>
        </w:r>
        <w:r w:rsidR="00D8662A">
          <w:rPr>
            <w:noProof/>
            <w:webHidden/>
          </w:rPr>
        </w:r>
        <w:r w:rsidR="00D8662A">
          <w:rPr>
            <w:noProof/>
            <w:webHidden/>
          </w:rPr>
          <w:fldChar w:fldCharType="separate"/>
        </w:r>
        <w:r w:rsidR="003E1C72">
          <w:rPr>
            <w:noProof/>
            <w:webHidden/>
          </w:rPr>
          <w:t>27</w:t>
        </w:r>
        <w:r w:rsidR="00D8662A">
          <w:rPr>
            <w:noProof/>
            <w:webHidden/>
          </w:rPr>
          <w:fldChar w:fldCharType="end"/>
        </w:r>
      </w:hyperlink>
    </w:p>
    <w:p w14:paraId="6846487F" w14:textId="77777777" w:rsidR="00D8662A" w:rsidRDefault="00D45FAB">
      <w:pPr>
        <w:pStyle w:val="Tabladeilustraciones"/>
        <w:tabs>
          <w:tab w:val="right" w:leader="dot" w:pos="9060"/>
        </w:tabs>
        <w:rPr>
          <w:rFonts w:asciiTheme="minorHAnsi" w:eastAsiaTheme="minorEastAsia" w:hAnsiTheme="minorHAnsi" w:cstheme="minorBidi"/>
          <w:noProof/>
          <w:color w:val="auto"/>
          <w:szCs w:val="22"/>
        </w:rPr>
      </w:pPr>
      <w:hyperlink w:anchor="_Toc18919447" w:history="1">
        <w:r w:rsidR="00D8662A" w:rsidRPr="00561691">
          <w:rPr>
            <w:rStyle w:val="Hipervnculo"/>
            <w:noProof/>
          </w:rPr>
          <w:t>Figura 11: Código para lectura de datos.</w:t>
        </w:r>
        <w:r w:rsidR="00D8662A">
          <w:rPr>
            <w:noProof/>
            <w:webHidden/>
          </w:rPr>
          <w:tab/>
        </w:r>
        <w:r w:rsidR="00D8662A">
          <w:rPr>
            <w:noProof/>
            <w:webHidden/>
          </w:rPr>
          <w:fldChar w:fldCharType="begin"/>
        </w:r>
        <w:r w:rsidR="00D8662A">
          <w:rPr>
            <w:noProof/>
            <w:webHidden/>
          </w:rPr>
          <w:instrText xml:space="preserve"> PAGEREF _Toc18919447 \h </w:instrText>
        </w:r>
        <w:r w:rsidR="00D8662A">
          <w:rPr>
            <w:noProof/>
            <w:webHidden/>
          </w:rPr>
        </w:r>
        <w:r w:rsidR="00D8662A">
          <w:rPr>
            <w:noProof/>
            <w:webHidden/>
          </w:rPr>
          <w:fldChar w:fldCharType="separate"/>
        </w:r>
        <w:r w:rsidR="003E1C72">
          <w:rPr>
            <w:noProof/>
            <w:webHidden/>
          </w:rPr>
          <w:t>29</w:t>
        </w:r>
        <w:r w:rsidR="00D8662A">
          <w:rPr>
            <w:noProof/>
            <w:webHidden/>
          </w:rPr>
          <w:fldChar w:fldCharType="end"/>
        </w:r>
      </w:hyperlink>
    </w:p>
    <w:p w14:paraId="6B5827A5" w14:textId="77777777" w:rsidR="00D8662A" w:rsidRDefault="00D45FAB">
      <w:pPr>
        <w:pStyle w:val="Tabladeilustraciones"/>
        <w:tabs>
          <w:tab w:val="right" w:leader="dot" w:pos="9060"/>
        </w:tabs>
        <w:rPr>
          <w:rFonts w:asciiTheme="minorHAnsi" w:eastAsiaTheme="minorEastAsia" w:hAnsiTheme="minorHAnsi" w:cstheme="minorBidi"/>
          <w:noProof/>
          <w:color w:val="auto"/>
          <w:szCs w:val="22"/>
        </w:rPr>
      </w:pPr>
      <w:hyperlink w:anchor="_Toc18919448" w:history="1">
        <w:r w:rsidR="00D8662A" w:rsidRPr="00561691">
          <w:rPr>
            <w:rStyle w:val="Hipervnculo"/>
            <w:noProof/>
          </w:rPr>
          <w:t>Figura 12: Diseño de la red neuronal.</w:t>
        </w:r>
        <w:r w:rsidR="00D8662A">
          <w:rPr>
            <w:noProof/>
            <w:webHidden/>
          </w:rPr>
          <w:tab/>
        </w:r>
        <w:r w:rsidR="00D8662A">
          <w:rPr>
            <w:noProof/>
            <w:webHidden/>
          </w:rPr>
          <w:fldChar w:fldCharType="begin"/>
        </w:r>
        <w:r w:rsidR="00D8662A">
          <w:rPr>
            <w:noProof/>
            <w:webHidden/>
          </w:rPr>
          <w:instrText xml:space="preserve"> PAGEREF _Toc18919448 \h </w:instrText>
        </w:r>
        <w:r w:rsidR="00D8662A">
          <w:rPr>
            <w:noProof/>
            <w:webHidden/>
          </w:rPr>
        </w:r>
        <w:r w:rsidR="00D8662A">
          <w:rPr>
            <w:noProof/>
            <w:webHidden/>
          </w:rPr>
          <w:fldChar w:fldCharType="separate"/>
        </w:r>
        <w:r w:rsidR="003E1C72">
          <w:rPr>
            <w:noProof/>
            <w:webHidden/>
          </w:rPr>
          <w:t>29</w:t>
        </w:r>
        <w:r w:rsidR="00D8662A">
          <w:rPr>
            <w:noProof/>
            <w:webHidden/>
          </w:rPr>
          <w:fldChar w:fldCharType="end"/>
        </w:r>
      </w:hyperlink>
    </w:p>
    <w:p w14:paraId="2FF5DA48" w14:textId="77777777" w:rsidR="00D8662A" w:rsidRDefault="00D45FAB">
      <w:pPr>
        <w:pStyle w:val="Tabladeilustraciones"/>
        <w:tabs>
          <w:tab w:val="right" w:leader="dot" w:pos="9060"/>
        </w:tabs>
        <w:rPr>
          <w:rFonts w:asciiTheme="minorHAnsi" w:eastAsiaTheme="minorEastAsia" w:hAnsiTheme="minorHAnsi" w:cstheme="minorBidi"/>
          <w:noProof/>
          <w:color w:val="auto"/>
          <w:szCs w:val="22"/>
        </w:rPr>
      </w:pPr>
      <w:hyperlink w:anchor="_Toc18919449" w:history="1">
        <w:r w:rsidR="00D8662A" w:rsidRPr="00561691">
          <w:rPr>
            <w:rStyle w:val="Hipervnculo"/>
            <w:noProof/>
          </w:rPr>
          <w:t>Figura 13: Metodología de realización del entrenamiento.</w:t>
        </w:r>
        <w:r w:rsidR="00D8662A">
          <w:rPr>
            <w:noProof/>
            <w:webHidden/>
          </w:rPr>
          <w:tab/>
        </w:r>
        <w:r w:rsidR="00D8662A">
          <w:rPr>
            <w:noProof/>
            <w:webHidden/>
          </w:rPr>
          <w:fldChar w:fldCharType="begin"/>
        </w:r>
        <w:r w:rsidR="00D8662A">
          <w:rPr>
            <w:noProof/>
            <w:webHidden/>
          </w:rPr>
          <w:instrText xml:space="preserve"> PAGEREF _Toc18919449 \h </w:instrText>
        </w:r>
        <w:r w:rsidR="00D8662A">
          <w:rPr>
            <w:noProof/>
            <w:webHidden/>
          </w:rPr>
        </w:r>
        <w:r w:rsidR="00D8662A">
          <w:rPr>
            <w:noProof/>
            <w:webHidden/>
          </w:rPr>
          <w:fldChar w:fldCharType="separate"/>
        </w:r>
        <w:r w:rsidR="003E1C72">
          <w:rPr>
            <w:noProof/>
            <w:webHidden/>
          </w:rPr>
          <w:t>31</w:t>
        </w:r>
        <w:r w:rsidR="00D8662A">
          <w:rPr>
            <w:noProof/>
            <w:webHidden/>
          </w:rPr>
          <w:fldChar w:fldCharType="end"/>
        </w:r>
      </w:hyperlink>
    </w:p>
    <w:p w14:paraId="05C3C105" w14:textId="77777777" w:rsidR="00D8662A" w:rsidRDefault="00D45FAB">
      <w:pPr>
        <w:pStyle w:val="Tabladeilustraciones"/>
        <w:tabs>
          <w:tab w:val="right" w:leader="dot" w:pos="9060"/>
        </w:tabs>
        <w:rPr>
          <w:rFonts w:asciiTheme="minorHAnsi" w:eastAsiaTheme="minorEastAsia" w:hAnsiTheme="minorHAnsi" w:cstheme="minorBidi"/>
          <w:noProof/>
          <w:color w:val="auto"/>
          <w:szCs w:val="22"/>
        </w:rPr>
      </w:pPr>
      <w:hyperlink w:anchor="_Toc18919450" w:history="1">
        <w:r w:rsidR="00D8662A" w:rsidRPr="00561691">
          <w:rPr>
            <w:rStyle w:val="Hipervnculo"/>
            <w:noProof/>
          </w:rPr>
          <w:t>Figura 14: Función evaluate y predict.</w:t>
        </w:r>
        <w:r w:rsidR="00D8662A">
          <w:rPr>
            <w:noProof/>
            <w:webHidden/>
          </w:rPr>
          <w:tab/>
        </w:r>
        <w:r w:rsidR="00D8662A">
          <w:rPr>
            <w:noProof/>
            <w:webHidden/>
          </w:rPr>
          <w:fldChar w:fldCharType="begin"/>
        </w:r>
        <w:r w:rsidR="00D8662A">
          <w:rPr>
            <w:noProof/>
            <w:webHidden/>
          </w:rPr>
          <w:instrText xml:space="preserve"> PAGEREF _Toc18919450 \h </w:instrText>
        </w:r>
        <w:r w:rsidR="00D8662A">
          <w:rPr>
            <w:noProof/>
            <w:webHidden/>
          </w:rPr>
        </w:r>
        <w:r w:rsidR="00D8662A">
          <w:rPr>
            <w:noProof/>
            <w:webHidden/>
          </w:rPr>
          <w:fldChar w:fldCharType="separate"/>
        </w:r>
        <w:r w:rsidR="003E1C72">
          <w:rPr>
            <w:noProof/>
            <w:webHidden/>
          </w:rPr>
          <w:t>32</w:t>
        </w:r>
        <w:r w:rsidR="00D8662A">
          <w:rPr>
            <w:noProof/>
            <w:webHidden/>
          </w:rPr>
          <w:fldChar w:fldCharType="end"/>
        </w:r>
      </w:hyperlink>
    </w:p>
    <w:p w14:paraId="41D08D85" w14:textId="77777777" w:rsidR="00D8662A" w:rsidRDefault="00D45FAB">
      <w:pPr>
        <w:pStyle w:val="Tabladeilustraciones"/>
        <w:tabs>
          <w:tab w:val="right" w:leader="dot" w:pos="9060"/>
        </w:tabs>
        <w:rPr>
          <w:rFonts w:asciiTheme="minorHAnsi" w:eastAsiaTheme="minorEastAsia" w:hAnsiTheme="minorHAnsi" w:cstheme="minorBidi"/>
          <w:noProof/>
          <w:color w:val="auto"/>
          <w:szCs w:val="22"/>
        </w:rPr>
      </w:pPr>
      <w:hyperlink w:anchor="_Toc18919451" w:history="1">
        <w:r w:rsidR="00D8662A" w:rsidRPr="00561691">
          <w:rPr>
            <w:rStyle w:val="Hipervnculo"/>
            <w:noProof/>
          </w:rPr>
          <w:t>Figura 15: Función main con bucle de 10 iteraciones.</w:t>
        </w:r>
        <w:r w:rsidR="00D8662A">
          <w:rPr>
            <w:noProof/>
            <w:webHidden/>
          </w:rPr>
          <w:tab/>
        </w:r>
        <w:r w:rsidR="00D8662A">
          <w:rPr>
            <w:noProof/>
            <w:webHidden/>
          </w:rPr>
          <w:fldChar w:fldCharType="begin"/>
        </w:r>
        <w:r w:rsidR="00D8662A">
          <w:rPr>
            <w:noProof/>
            <w:webHidden/>
          </w:rPr>
          <w:instrText xml:space="preserve"> PAGEREF _Toc18919451 \h </w:instrText>
        </w:r>
        <w:r w:rsidR="00D8662A">
          <w:rPr>
            <w:noProof/>
            <w:webHidden/>
          </w:rPr>
        </w:r>
        <w:r w:rsidR="00D8662A">
          <w:rPr>
            <w:noProof/>
            <w:webHidden/>
          </w:rPr>
          <w:fldChar w:fldCharType="separate"/>
        </w:r>
        <w:r w:rsidR="003E1C72">
          <w:rPr>
            <w:noProof/>
            <w:webHidden/>
          </w:rPr>
          <w:t>32</w:t>
        </w:r>
        <w:r w:rsidR="00D8662A">
          <w:rPr>
            <w:noProof/>
            <w:webHidden/>
          </w:rPr>
          <w:fldChar w:fldCharType="end"/>
        </w:r>
      </w:hyperlink>
    </w:p>
    <w:p w14:paraId="78D203B3" w14:textId="77777777" w:rsidR="00D8662A" w:rsidRDefault="00D45FAB">
      <w:pPr>
        <w:pStyle w:val="Tabladeilustraciones"/>
        <w:tabs>
          <w:tab w:val="right" w:leader="dot" w:pos="9060"/>
        </w:tabs>
        <w:rPr>
          <w:rFonts w:asciiTheme="minorHAnsi" w:eastAsiaTheme="minorEastAsia" w:hAnsiTheme="minorHAnsi" w:cstheme="minorBidi"/>
          <w:noProof/>
          <w:color w:val="auto"/>
          <w:szCs w:val="22"/>
        </w:rPr>
      </w:pPr>
      <w:hyperlink w:anchor="_Toc18919452" w:history="1">
        <w:r w:rsidR="00D8662A" w:rsidRPr="00561691">
          <w:rPr>
            <w:rStyle w:val="Hipervnculo"/>
            <w:noProof/>
          </w:rPr>
          <w:t>Figura 16: Datos reales vs Predicciones con datos Novelty.</w:t>
        </w:r>
        <w:r w:rsidR="00D8662A">
          <w:rPr>
            <w:noProof/>
            <w:webHidden/>
          </w:rPr>
          <w:tab/>
        </w:r>
        <w:r w:rsidR="00D8662A">
          <w:rPr>
            <w:noProof/>
            <w:webHidden/>
          </w:rPr>
          <w:fldChar w:fldCharType="begin"/>
        </w:r>
        <w:r w:rsidR="00D8662A">
          <w:rPr>
            <w:noProof/>
            <w:webHidden/>
          </w:rPr>
          <w:instrText xml:space="preserve"> PAGEREF _Toc18919452 \h </w:instrText>
        </w:r>
        <w:r w:rsidR="00D8662A">
          <w:rPr>
            <w:noProof/>
            <w:webHidden/>
          </w:rPr>
        </w:r>
        <w:r w:rsidR="00D8662A">
          <w:rPr>
            <w:noProof/>
            <w:webHidden/>
          </w:rPr>
          <w:fldChar w:fldCharType="separate"/>
        </w:r>
        <w:r w:rsidR="003E1C72">
          <w:rPr>
            <w:noProof/>
            <w:webHidden/>
          </w:rPr>
          <w:t>34</w:t>
        </w:r>
        <w:r w:rsidR="00D8662A">
          <w:rPr>
            <w:noProof/>
            <w:webHidden/>
          </w:rPr>
          <w:fldChar w:fldCharType="end"/>
        </w:r>
      </w:hyperlink>
    </w:p>
    <w:p w14:paraId="2BE4E8CF" w14:textId="77777777" w:rsidR="00D8662A" w:rsidRDefault="00D45FAB">
      <w:pPr>
        <w:pStyle w:val="Tabladeilustraciones"/>
        <w:tabs>
          <w:tab w:val="right" w:leader="dot" w:pos="9060"/>
        </w:tabs>
        <w:rPr>
          <w:rFonts w:asciiTheme="minorHAnsi" w:eastAsiaTheme="minorEastAsia" w:hAnsiTheme="minorHAnsi" w:cstheme="minorBidi"/>
          <w:noProof/>
          <w:color w:val="auto"/>
          <w:szCs w:val="22"/>
        </w:rPr>
      </w:pPr>
      <w:hyperlink w:anchor="_Toc18919453" w:history="1">
        <w:r w:rsidR="00D8662A" w:rsidRPr="00561691">
          <w:rPr>
            <w:rStyle w:val="Hipervnculo"/>
            <w:noProof/>
          </w:rPr>
          <w:t>Figura 17 : Error de entrenamiento con datos Novelty.</w:t>
        </w:r>
        <w:r w:rsidR="00D8662A">
          <w:rPr>
            <w:noProof/>
            <w:webHidden/>
          </w:rPr>
          <w:tab/>
        </w:r>
        <w:r w:rsidR="00D8662A">
          <w:rPr>
            <w:noProof/>
            <w:webHidden/>
          </w:rPr>
          <w:fldChar w:fldCharType="begin"/>
        </w:r>
        <w:r w:rsidR="00D8662A">
          <w:rPr>
            <w:noProof/>
            <w:webHidden/>
          </w:rPr>
          <w:instrText xml:space="preserve"> PAGEREF _Toc18919453 \h </w:instrText>
        </w:r>
        <w:r w:rsidR="00D8662A">
          <w:rPr>
            <w:noProof/>
            <w:webHidden/>
          </w:rPr>
        </w:r>
        <w:r w:rsidR="00D8662A">
          <w:rPr>
            <w:noProof/>
            <w:webHidden/>
          </w:rPr>
          <w:fldChar w:fldCharType="separate"/>
        </w:r>
        <w:r w:rsidR="003E1C72">
          <w:rPr>
            <w:noProof/>
            <w:webHidden/>
          </w:rPr>
          <w:t>34</w:t>
        </w:r>
        <w:r w:rsidR="00D8662A">
          <w:rPr>
            <w:noProof/>
            <w:webHidden/>
          </w:rPr>
          <w:fldChar w:fldCharType="end"/>
        </w:r>
      </w:hyperlink>
    </w:p>
    <w:p w14:paraId="07C40D91" w14:textId="77777777" w:rsidR="00D8662A" w:rsidRDefault="00D45FAB">
      <w:pPr>
        <w:pStyle w:val="Tabladeilustraciones"/>
        <w:tabs>
          <w:tab w:val="right" w:leader="dot" w:pos="9060"/>
        </w:tabs>
        <w:rPr>
          <w:rFonts w:asciiTheme="minorHAnsi" w:eastAsiaTheme="minorEastAsia" w:hAnsiTheme="minorHAnsi" w:cstheme="minorBidi"/>
          <w:noProof/>
          <w:color w:val="auto"/>
          <w:szCs w:val="22"/>
        </w:rPr>
      </w:pPr>
      <w:hyperlink w:anchor="_Toc18919454" w:history="1">
        <w:r w:rsidR="00D8662A" w:rsidRPr="00561691">
          <w:rPr>
            <w:rStyle w:val="Hipervnculo"/>
            <w:noProof/>
          </w:rPr>
          <w:t>Figura 18: Datos reales vs Predicciones con datos SURs.</w:t>
        </w:r>
        <w:r w:rsidR="00D8662A">
          <w:rPr>
            <w:noProof/>
            <w:webHidden/>
          </w:rPr>
          <w:tab/>
        </w:r>
        <w:r w:rsidR="00D8662A">
          <w:rPr>
            <w:noProof/>
            <w:webHidden/>
          </w:rPr>
          <w:fldChar w:fldCharType="begin"/>
        </w:r>
        <w:r w:rsidR="00D8662A">
          <w:rPr>
            <w:noProof/>
            <w:webHidden/>
          </w:rPr>
          <w:instrText xml:space="preserve"> PAGEREF _Toc18919454 \h </w:instrText>
        </w:r>
        <w:r w:rsidR="00D8662A">
          <w:rPr>
            <w:noProof/>
            <w:webHidden/>
          </w:rPr>
        </w:r>
        <w:r w:rsidR="00D8662A">
          <w:rPr>
            <w:noProof/>
            <w:webHidden/>
          </w:rPr>
          <w:fldChar w:fldCharType="separate"/>
        </w:r>
        <w:r w:rsidR="003E1C72">
          <w:rPr>
            <w:noProof/>
            <w:webHidden/>
          </w:rPr>
          <w:t>36</w:t>
        </w:r>
        <w:r w:rsidR="00D8662A">
          <w:rPr>
            <w:noProof/>
            <w:webHidden/>
          </w:rPr>
          <w:fldChar w:fldCharType="end"/>
        </w:r>
      </w:hyperlink>
    </w:p>
    <w:p w14:paraId="07492847" w14:textId="77777777" w:rsidR="00D8662A" w:rsidRDefault="00D45FAB">
      <w:pPr>
        <w:pStyle w:val="Tabladeilustraciones"/>
        <w:tabs>
          <w:tab w:val="right" w:leader="dot" w:pos="9060"/>
        </w:tabs>
        <w:rPr>
          <w:rFonts w:asciiTheme="minorHAnsi" w:eastAsiaTheme="minorEastAsia" w:hAnsiTheme="minorHAnsi" w:cstheme="minorBidi"/>
          <w:noProof/>
          <w:color w:val="auto"/>
          <w:szCs w:val="22"/>
        </w:rPr>
      </w:pPr>
      <w:hyperlink w:anchor="_Toc18919455" w:history="1">
        <w:r w:rsidR="00D8662A" w:rsidRPr="00561691">
          <w:rPr>
            <w:rStyle w:val="Hipervnculo"/>
            <w:noProof/>
          </w:rPr>
          <w:t>Figura 19: Error de entrenamiento con datos SURs.</w:t>
        </w:r>
        <w:r w:rsidR="00D8662A">
          <w:rPr>
            <w:noProof/>
            <w:webHidden/>
          </w:rPr>
          <w:tab/>
        </w:r>
        <w:r w:rsidR="00D8662A">
          <w:rPr>
            <w:noProof/>
            <w:webHidden/>
          </w:rPr>
          <w:fldChar w:fldCharType="begin"/>
        </w:r>
        <w:r w:rsidR="00D8662A">
          <w:rPr>
            <w:noProof/>
            <w:webHidden/>
          </w:rPr>
          <w:instrText xml:space="preserve"> PAGEREF _Toc18919455 \h </w:instrText>
        </w:r>
        <w:r w:rsidR="00D8662A">
          <w:rPr>
            <w:noProof/>
            <w:webHidden/>
          </w:rPr>
        </w:r>
        <w:r w:rsidR="00D8662A">
          <w:rPr>
            <w:noProof/>
            <w:webHidden/>
          </w:rPr>
          <w:fldChar w:fldCharType="separate"/>
        </w:r>
        <w:r w:rsidR="003E1C72">
          <w:rPr>
            <w:noProof/>
            <w:webHidden/>
          </w:rPr>
          <w:t>36</w:t>
        </w:r>
        <w:r w:rsidR="00D8662A">
          <w:rPr>
            <w:noProof/>
            <w:webHidden/>
          </w:rPr>
          <w:fldChar w:fldCharType="end"/>
        </w:r>
      </w:hyperlink>
    </w:p>
    <w:p w14:paraId="1C9AF2E7" w14:textId="77777777" w:rsidR="00D8662A" w:rsidRDefault="00D45FAB">
      <w:pPr>
        <w:pStyle w:val="Tabladeilustraciones"/>
        <w:tabs>
          <w:tab w:val="right" w:leader="dot" w:pos="9060"/>
        </w:tabs>
        <w:rPr>
          <w:rFonts w:asciiTheme="minorHAnsi" w:eastAsiaTheme="minorEastAsia" w:hAnsiTheme="minorHAnsi" w:cstheme="minorBidi"/>
          <w:noProof/>
          <w:color w:val="auto"/>
          <w:szCs w:val="22"/>
        </w:rPr>
      </w:pPr>
      <w:hyperlink w:anchor="_Toc18919456" w:history="1">
        <w:r w:rsidR="00D8662A" w:rsidRPr="00561691">
          <w:rPr>
            <w:rStyle w:val="Hipervnculo"/>
            <w:noProof/>
          </w:rPr>
          <w:t>Figura 20: Diseño del experimento en Gazebo.</w:t>
        </w:r>
        <w:r w:rsidR="00D8662A">
          <w:rPr>
            <w:noProof/>
            <w:webHidden/>
          </w:rPr>
          <w:tab/>
        </w:r>
        <w:r w:rsidR="00D8662A">
          <w:rPr>
            <w:noProof/>
            <w:webHidden/>
          </w:rPr>
          <w:fldChar w:fldCharType="begin"/>
        </w:r>
        <w:r w:rsidR="00D8662A">
          <w:rPr>
            <w:noProof/>
            <w:webHidden/>
          </w:rPr>
          <w:instrText xml:space="preserve"> PAGEREF _Toc18919456 \h </w:instrText>
        </w:r>
        <w:r w:rsidR="00D8662A">
          <w:rPr>
            <w:noProof/>
            <w:webHidden/>
          </w:rPr>
        </w:r>
        <w:r w:rsidR="00D8662A">
          <w:rPr>
            <w:noProof/>
            <w:webHidden/>
          </w:rPr>
          <w:fldChar w:fldCharType="separate"/>
        </w:r>
        <w:r w:rsidR="003E1C72">
          <w:rPr>
            <w:noProof/>
            <w:webHidden/>
          </w:rPr>
          <w:t>38</w:t>
        </w:r>
        <w:r w:rsidR="00D8662A">
          <w:rPr>
            <w:noProof/>
            <w:webHidden/>
          </w:rPr>
          <w:fldChar w:fldCharType="end"/>
        </w:r>
      </w:hyperlink>
    </w:p>
    <w:p w14:paraId="7F6549DA" w14:textId="77777777" w:rsidR="00D8662A" w:rsidRDefault="00D45FAB">
      <w:pPr>
        <w:pStyle w:val="Tabladeilustraciones"/>
        <w:tabs>
          <w:tab w:val="right" w:leader="dot" w:pos="9060"/>
        </w:tabs>
        <w:rPr>
          <w:rFonts w:asciiTheme="minorHAnsi" w:eastAsiaTheme="minorEastAsia" w:hAnsiTheme="minorHAnsi" w:cstheme="minorBidi"/>
          <w:noProof/>
          <w:color w:val="auto"/>
          <w:szCs w:val="22"/>
        </w:rPr>
      </w:pPr>
      <w:hyperlink w:anchor="_Toc18919457" w:history="1">
        <w:r w:rsidR="00D8662A" w:rsidRPr="00561691">
          <w:rPr>
            <w:rStyle w:val="Hipervnculo"/>
            <w:noProof/>
          </w:rPr>
          <w:t>Figura 21: Robot Baxter.</w:t>
        </w:r>
        <w:r w:rsidR="00D8662A">
          <w:rPr>
            <w:noProof/>
            <w:webHidden/>
          </w:rPr>
          <w:tab/>
        </w:r>
        <w:r w:rsidR="00D8662A">
          <w:rPr>
            <w:noProof/>
            <w:webHidden/>
          </w:rPr>
          <w:fldChar w:fldCharType="begin"/>
        </w:r>
        <w:r w:rsidR="00D8662A">
          <w:rPr>
            <w:noProof/>
            <w:webHidden/>
          </w:rPr>
          <w:instrText xml:space="preserve"> PAGEREF _Toc18919457 \h </w:instrText>
        </w:r>
        <w:r w:rsidR="00D8662A">
          <w:rPr>
            <w:noProof/>
            <w:webHidden/>
          </w:rPr>
        </w:r>
        <w:r w:rsidR="00D8662A">
          <w:rPr>
            <w:noProof/>
            <w:webHidden/>
          </w:rPr>
          <w:fldChar w:fldCharType="separate"/>
        </w:r>
        <w:r w:rsidR="003E1C72">
          <w:rPr>
            <w:noProof/>
            <w:webHidden/>
          </w:rPr>
          <w:t>38</w:t>
        </w:r>
        <w:r w:rsidR="00D8662A">
          <w:rPr>
            <w:noProof/>
            <w:webHidden/>
          </w:rPr>
          <w:fldChar w:fldCharType="end"/>
        </w:r>
      </w:hyperlink>
    </w:p>
    <w:p w14:paraId="6BCF2A67" w14:textId="77777777" w:rsidR="00D8662A" w:rsidRDefault="00D45FAB">
      <w:pPr>
        <w:pStyle w:val="Tabladeilustraciones"/>
        <w:tabs>
          <w:tab w:val="right" w:leader="dot" w:pos="9060"/>
        </w:tabs>
        <w:rPr>
          <w:rFonts w:asciiTheme="minorHAnsi" w:eastAsiaTheme="minorEastAsia" w:hAnsiTheme="minorHAnsi" w:cstheme="minorBidi"/>
          <w:noProof/>
          <w:color w:val="auto"/>
          <w:szCs w:val="22"/>
        </w:rPr>
      </w:pPr>
      <w:hyperlink w:anchor="_Toc18919458" w:history="1">
        <w:r w:rsidR="00D8662A" w:rsidRPr="00561691">
          <w:rPr>
            <w:rStyle w:val="Hipervnculo"/>
            <w:noProof/>
          </w:rPr>
          <w:t>Figura 22: Mesa diseñada en Gazebo</w:t>
        </w:r>
        <w:r w:rsidR="00D8662A">
          <w:rPr>
            <w:noProof/>
            <w:webHidden/>
          </w:rPr>
          <w:tab/>
        </w:r>
        <w:r w:rsidR="00D8662A">
          <w:rPr>
            <w:noProof/>
            <w:webHidden/>
          </w:rPr>
          <w:fldChar w:fldCharType="begin"/>
        </w:r>
        <w:r w:rsidR="00D8662A">
          <w:rPr>
            <w:noProof/>
            <w:webHidden/>
          </w:rPr>
          <w:instrText xml:space="preserve"> PAGEREF _Toc18919458 \h </w:instrText>
        </w:r>
        <w:r w:rsidR="00D8662A">
          <w:rPr>
            <w:noProof/>
            <w:webHidden/>
          </w:rPr>
        </w:r>
        <w:r w:rsidR="00D8662A">
          <w:rPr>
            <w:noProof/>
            <w:webHidden/>
          </w:rPr>
          <w:fldChar w:fldCharType="separate"/>
        </w:r>
        <w:r w:rsidR="003E1C72">
          <w:rPr>
            <w:noProof/>
            <w:webHidden/>
          </w:rPr>
          <w:t>39</w:t>
        </w:r>
        <w:r w:rsidR="00D8662A">
          <w:rPr>
            <w:noProof/>
            <w:webHidden/>
          </w:rPr>
          <w:fldChar w:fldCharType="end"/>
        </w:r>
      </w:hyperlink>
    </w:p>
    <w:p w14:paraId="059A9527" w14:textId="77777777" w:rsidR="00D8662A" w:rsidRDefault="00D45FAB">
      <w:pPr>
        <w:pStyle w:val="Tabladeilustraciones"/>
        <w:tabs>
          <w:tab w:val="right" w:leader="dot" w:pos="9060"/>
        </w:tabs>
        <w:rPr>
          <w:rFonts w:asciiTheme="minorHAnsi" w:eastAsiaTheme="minorEastAsia" w:hAnsiTheme="minorHAnsi" w:cstheme="minorBidi"/>
          <w:noProof/>
          <w:color w:val="auto"/>
          <w:szCs w:val="22"/>
        </w:rPr>
      </w:pPr>
      <w:hyperlink w:anchor="_Toc18919459" w:history="1">
        <w:r w:rsidR="00D8662A" w:rsidRPr="00561691">
          <w:rPr>
            <w:rStyle w:val="Hipervnculo"/>
            <w:noProof/>
          </w:rPr>
          <w:t>Figura 23: Pelota diseñada en Gazebo.</w:t>
        </w:r>
        <w:r w:rsidR="00D8662A">
          <w:rPr>
            <w:noProof/>
            <w:webHidden/>
          </w:rPr>
          <w:tab/>
        </w:r>
        <w:r w:rsidR="00D8662A">
          <w:rPr>
            <w:noProof/>
            <w:webHidden/>
          </w:rPr>
          <w:fldChar w:fldCharType="begin"/>
        </w:r>
        <w:r w:rsidR="00D8662A">
          <w:rPr>
            <w:noProof/>
            <w:webHidden/>
          </w:rPr>
          <w:instrText xml:space="preserve"> PAGEREF _Toc18919459 \h </w:instrText>
        </w:r>
        <w:r w:rsidR="00D8662A">
          <w:rPr>
            <w:noProof/>
            <w:webHidden/>
          </w:rPr>
        </w:r>
        <w:r w:rsidR="00D8662A">
          <w:rPr>
            <w:noProof/>
            <w:webHidden/>
          </w:rPr>
          <w:fldChar w:fldCharType="separate"/>
        </w:r>
        <w:r w:rsidR="003E1C72">
          <w:rPr>
            <w:noProof/>
            <w:webHidden/>
          </w:rPr>
          <w:t>39</w:t>
        </w:r>
        <w:r w:rsidR="00D8662A">
          <w:rPr>
            <w:noProof/>
            <w:webHidden/>
          </w:rPr>
          <w:fldChar w:fldCharType="end"/>
        </w:r>
      </w:hyperlink>
    </w:p>
    <w:p w14:paraId="1658A3A8" w14:textId="77777777" w:rsidR="00D8662A" w:rsidRDefault="00D45FAB">
      <w:pPr>
        <w:pStyle w:val="Tabladeilustraciones"/>
        <w:tabs>
          <w:tab w:val="right" w:leader="dot" w:pos="9060"/>
        </w:tabs>
        <w:rPr>
          <w:rFonts w:asciiTheme="minorHAnsi" w:eastAsiaTheme="minorEastAsia" w:hAnsiTheme="minorHAnsi" w:cstheme="minorBidi"/>
          <w:noProof/>
          <w:color w:val="auto"/>
          <w:szCs w:val="22"/>
        </w:rPr>
      </w:pPr>
      <w:hyperlink w:anchor="_Toc18919460" w:history="1">
        <w:r w:rsidR="00D8662A" w:rsidRPr="00561691">
          <w:rPr>
            <w:rStyle w:val="Hipervnculo"/>
            <w:noProof/>
          </w:rPr>
          <w:t>Figura 24: Diseño en Gazebo del objetivo.</w:t>
        </w:r>
        <w:r w:rsidR="00D8662A">
          <w:rPr>
            <w:noProof/>
            <w:webHidden/>
          </w:rPr>
          <w:tab/>
        </w:r>
        <w:r w:rsidR="00D8662A">
          <w:rPr>
            <w:noProof/>
            <w:webHidden/>
          </w:rPr>
          <w:fldChar w:fldCharType="begin"/>
        </w:r>
        <w:r w:rsidR="00D8662A">
          <w:rPr>
            <w:noProof/>
            <w:webHidden/>
          </w:rPr>
          <w:instrText xml:space="preserve"> PAGEREF _Toc18919460 \h </w:instrText>
        </w:r>
        <w:r w:rsidR="00D8662A">
          <w:rPr>
            <w:noProof/>
            <w:webHidden/>
          </w:rPr>
        </w:r>
        <w:r w:rsidR="00D8662A">
          <w:rPr>
            <w:noProof/>
            <w:webHidden/>
          </w:rPr>
          <w:fldChar w:fldCharType="separate"/>
        </w:r>
        <w:r w:rsidR="003E1C72">
          <w:rPr>
            <w:noProof/>
            <w:webHidden/>
          </w:rPr>
          <w:t>39</w:t>
        </w:r>
        <w:r w:rsidR="00D8662A">
          <w:rPr>
            <w:noProof/>
            <w:webHidden/>
          </w:rPr>
          <w:fldChar w:fldCharType="end"/>
        </w:r>
      </w:hyperlink>
    </w:p>
    <w:p w14:paraId="618B1721" w14:textId="77777777" w:rsidR="00D8662A" w:rsidRDefault="00D45FAB">
      <w:pPr>
        <w:pStyle w:val="Tabladeilustraciones"/>
        <w:tabs>
          <w:tab w:val="right" w:leader="dot" w:pos="9060"/>
        </w:tabs>
        <w:rPr>
          <w:rFonts w:asciiTheme="minorHAnsi" w:eastAsiaTheme="minorEastAsia" w:hAnsiTheme="minorHAnsi" w:cstheme="minorBidi"/>
          <w:noProof/>
          <w:color w:val="auto"/>
          <w:szCs w:val="22"/>
        </w:rPr>
      </w:pPr>
      <w:hyperlink w:anchor="_Toc18919461" w:history="1">
        <w:r w:rsidR="00D8662A" w:rsidRPr="00561691">
          <w:rPr>
            <w:rStyle w:val="Hipervnculo"/>
            <w:noProof/>
          </w:rPr>
          <w:t>Figura 25: Código del archivo simulator.launch</w:t>
        </w:r>
        <w:r w:rsidR="00D8662A">
          <w:rPr>
            <w:noProof/>
            <w:webHidden/>
          </w:rPr>
          <w:tab/>
        </w:r>
        <w:r w:rsidR="00D8662A">
          <w:rPr>
            <w:noProof/>
            <w:webHidden/>
          </w:rPr>
          <w:fldChar w:fldCharType="begin"/>
        </w:r>
        <w:r w:rsidR="00D8662A">
          <w:rPr>
            <w:noProof/>
            <w:webHidden/>
          </w:rPr>
          <w:instrText xml:space="preserve"> PAGEREF _Toc18919461 \h </w:instrText>
        </w:r>
        <w:r w:rsidR="00D8662A">
          <w:rPr>
            <w:noProof/>
            <w:webHidden/>
          </w:rPr>
        </w:r>
        <w:r w:rsidR="00D8662A">
          <w:rPr>
            <w:noProof/>
            <w:webHidden/>
          </w:rPr>
          <w:fldChar w:fldCharType="separate"/>
        </w:r>
        <w:r w:rsidR="003E1C72">
          <w:rPr>
            <w:noProof/>
            <w:webHidden/>
          </w:rPr>
          <w:t>40</w:t>
        </w:r>
        <w:r w:rsidR="00D8662A">
          <w:rPr>
            <w:noProof/>
            <w:webHidden/>
          </w:rPr>
          <w:fldChar w:fldCharType="end"/>
        </w:r>
      </w:hyperlink>
    </w:p>
    <w:p w14:paraId="3003488C" w14:textId="77777777" w:rsidR="00D8662A" w:rsidRDefault="00D45FAB">
      <w:pPr>
        <w:pStyle w:val="Tabladeilustraciones"/>
        <w:tabs>
          <w:tab w:val="right" w:leader="dot" w:pos="9060"/>
        </w:tabs>
        <w:rPr>
          <w:rFonts w:asciiTheme="minorHAnsi" w:eastAsiaTheme="minorEastAsia" w:hAnsiTheme="minorHAnsi" w:cstheme="minorBidi"/>
          <w:noProof/>
          <w:color w:val="auto"/>
          <w:szCs w:val="22"/>
        </w:rPr>
      </w:pPr>
      <w:hyperlink w:anchor="_Toc18919462" w:history="1">
        <w:r w:rsidR="00D8662A" w:rsidRPr="00561691">
          <w:rPr>
            <w:rStyle w:val="Hipervnculo"/>
            <w:noProof/>
          </w:rPr>
          <w:t>Figura 26: Valores de iteraciones necesarias para alcanzar el objetivo.</w:t>
        </w:r>
        <w:r w:rsidR="00D8662A">
          <w:rPr>
            <w:noProof/>
            <w:webHidden/>
          </w:rPr>
          <w:tab/>
        </w:r>
        <w:r w:rsidR="00D8662A">
          <w:rPr>
            <w:noProof/>
            <w:webHidden/>
          </w:rPr>
          <w:fldChar w:fldCharType="begin"/>
        </w:r>
        <w:r w:rsidR="00D8662A">
          <w:rPr>
            <w:noProof/>
            <w:webHidden/>
          </w:rPr>
          <w:instrText xml:space="preserve"> PAGEREF _Toc18919462 \h </w:instrText>
        </w:r>
        <w:r w:rsidR="00D8662A">
          <w:rPr>
            <w:noProof/>
            <w:webHidden/>
          </w:rPr>
        </w:r>
        <w:r w:rsidR="00D8662A">
          <w:rPr>
            <w:noProof/>
            <w:webHidden/>
          </w:rPr>
          <w:fldChar w:fldCharType="separate"/>
        </w:r>
        <w:r w:rsidR="003E1C72">
          <w:rPr>
            <w:noProof/>
            <w:webHidden/>
          </w:rPr>
          <w:t>42</w:t>
        </w:r>
        <w:r w:rsidR="00D8662A">
          <w:rPr>
            <w:noProof/>
            <w:webHidden/>
          </w:rPr>
          <w:fldChar w:fldCharType="end"/>
        </w:r>
      </w:hyperlink>
    </w:p>
    <w:p w14:paraId="0902EA7F" w14:textId="77777777" w:rsidR="00D8662A" w:rsidRDefault="00D45FAB">
      <w:pPr>
        <w:pStyle w:val="Tabladeilustraciones"/>
        <w:tabs>
          <w:tab w:val="right" w:leader="dot" w:pos="9060"/>
        </w:tabs>
        <w:rPr>
          <w:rFonts w:asciiTheme="minorHAnsi" w:eastAsiaTheme="minorEastAsia" w:hAnsiTheme="minorHAnsi" w:cstheme="minorBidi"/>
          <w:noProof/>
          <w:color w:val="auto"/>
          <w:szCs w:val="22"/>
        </w:rPr>
      </w:pPr>
      <w:hyperlink w:anchor="_Toc18919463" w:history="1">
        <w:r w:rsidR="00D8662A" w:rsidRPr="00561691">
          <w:rPr>
            <w:rStyle w:val="Hipervnculo"/>
            <w:noProof/>
          </w:rPr>
          <w:t>Figura 27: Número de iteraciones en las que la motivación intrínseca esta activa.</w:t>
        </w:r>
        <w:r w:rsidR="00D8662A">
          <w:rPr>
            <w:noProof/>
            <w:webHidden/>
          </w:rPr>
          <w:tab/>
        </w:r>
        <w:r w:rsidR="00D8662A">
          <w:rPr>
            <w:noProof/>
            <w:webHidden/>
          </w:rPr>
          <w:fldChar w:fldCharType="begin"/>
        </w:r>
        <w:r w:rsidR="00D8662A">
          <w:rPr>
            <w:noProof/>
            <w:webHidden/>
          </w:rPr>
          <w:instrText xml:space="preserve"> PAGEREF _Toc18919463 \h </w:instrText>
        </w:r>
        <w:r w:rsidR="00D8662A">
          <w:rPr>
            <w:noProof/>
            <w:webHidden/>
          </w:rPr>
        </w:r>
        <w:r w:rsidR="00D8662A">
          <w:rPr>
            <w:noProof/>
            <w:webHidden/>
          </w:rPr>
          <w:fldChar w:fldCharType="separate"/>
        </w:r>
        <w:r w:rsidR="003E1C72">
          <w:rPr>
            <w:noProof/>
            <w:webHidden/>
          </w:rPr>
          <w:t>43</w:t>
        </w:r>
        <w:r w:rsidR="00D8662A">
          <w:rPr>
            <w:noProof/>
            <w:webHidden/>
          </w:rPr>
          <w:fldChar w:fldCharType="end"/>
        </w:r>
      </w:hyperlink>
    </w:p>
    <w:p w14:paraId="4FEAB020" w14:textId="77777777" w:rsidR="00D8662A" w:rsidRDefault="00D45FAB">
      <w:pPr>
        <w:pStyle w:val="Tabladeilustraciones"/>
        <w:tabs>
          <w:tab w:val="right" w:leader="dot" w:pos="9060"/>
        </w:tabs>
        <w:rPr>
          <w:rFonts w:asciiTheme="minorHAnsi" w:eastAsiaTheme="minorEastAsia" w:hAnsiTheme="minorHAnsi" w:cstheme="minorBidi"/>
          <w:noProof/>
          <w:color w:val="auto"/>
          <w:szCs w:val="22"/>
        </w:rPr>
      </w:pPr>
      <w:hyperlink w:anchor="_Toc18919464" w:history="1">
        <w:r w:rsidR="00D8662A" w:rsidRPr="00561691">
          <w:rPr>
            <w:rStyle w:val="Hipervnculo"/>
            <w:noProof/>
          </w:rPr>
          <w:t>Figura 28: Valores de iteraciones necesarias para alcanzar el objetivo.</w:t>
        </w:r>
        <w:r w:rsidR="00D8662A">
          <w:rPr>
            <w:noProof/>
            <w:webHidden/>
          </w:rPr>
          <w:tab/>
        </w:r>
        <w:r w:rsidR="00D8662A">
          <w:rPr>
            <w:noProof/>
            <w:webHidden/>
          </w:rPr>
          <w:fldChar w:fldCharType="begin"/>
        </w:r>
        <w:r w:rsidR="00D8662A">
          <w:rPr>
            <w:noProof/>
            <w:webHidden/>
          </w:rPr>
          <w:instrText xml:space="preserve"> PAGEREF _Toc18919464 \h </w:instrText>
        </w:r>
        <w:r w:rsidR="00D8662A">
          <w:rPr>
            <w:noProof/>
            <w:webHidden/>
          </w:rPr>
        </w:r>
        <w:r w:rsidR="00D8662A">
          <w:rPr>
            <w:noProof/>
            <w:webHidden/>
          </w:rPr>
          <w:fldChar w:fldCharType="separate"/>
        </w:r>
        <w:r w:rsidR="003E1C72">
          <w:rPr>
            <w:noProof/>
            <w:webHidden/>
          </w:rPr>
          <w:t>44</w:t>
        </w:r>
        <w:r w:rsidR="00D8662A">
          <w:rPr>
            <w:noProof/>
            <w:webHidden/>
          </w:rPr>
          <w:fldChar w:fldCharType="end"/>
        </w:r>
      </w:hyperlink>
    </w:p>
    <w:p w14:paraId="797398FC" w14:textId="77777777" w:rsidR="00D8662A" w:rsidRDefault="00D45FAB">
      <w:pPr>
        <w:pStyle w:val="Tabladeilustraciones"/>
        <w:tabs>
          <w:tab w:val="right" w:leader="dot" w:pos="9060"/>
        </w:tabs>
        <w:rPr>
          <w:rFonts w:asciiTheme="minorHAnsi" w:eastAsiaTheme="minorEastAsia" w:hAnsiTheme="minorHAnsi" w:cstheme="minorBidi"/>
          <w:noProof/>
          <w:color w:val="auto"/>
          <w:szCs w:val="22"/>
        </w:rPr>
      </w:pPr>
      <w:hyperlink w:anchor="_Toc18919465" w:history="1">
        <w:r w:rsidR="00D8662A" w:rsidRPr="00561691">
          <w:rPr>
            <w:rStyle w:val="Hipervnculo"/>
            <w:noProof/>
          </w:rPr>
          <w:t>Figura 29: Número de iteraciones en las que la motivación intrínseca esta activa.</w:t>
        </w:r>
        <w:r w:rsidR="00D8662A">
          <w:rPr>
            <w:noProof/>
            <w:webHidden/>
          </w:rPr>
          <w:tab/>
        </w:r>
        <w:r w:rsidR="00D8662A">
          <w:rPr>
            <w:noProof/>
            <w:webHidden/>
          </w:rPr>
          <w:fldChar w:fldCharType="begin"/>
        </w:r>
        <w:r w:rsidR="00D8662A">
          <w:rPr>
            <w:noProof/>
            <w:webHidden/>
          </w:rPr>
          <w:instrText xml:space="preserve"> PAGEREF _Toc18919465 \h </w:instrText>
        </w:r>
        <w:r w:rsidR="00D8662A">
          <w:rPr>
            <w:noProof/>
            <w:webHidden/>
          </w:rPr>
        </w:r>
        <w:r w:rsidR="00D8662A">
          <w:rPr>
            <w:noProof/>
            <w:webHidden/>
          </w:rPr>
          <w:fldChar w:fldCharType="separate"/>
        </w:r>
        <w:r w:rsidR="003E1C72">
          <w:rPr>
            <w:noProof/>
            <w:webHidden/>
          </w:rPr>
          <w:t>44</w:t>
        </w:r>
        <w:r w:rsidR="00D8662A">
          <w:rPr>
            <w:noProof/>
            <w:webHidden/>
          </w:rPr>
          <w:fldChar w:fldCharType="end"/>
        </w:r>
      </w:hyperlink>
    </w:p>
    <w:p w14:paraId="62C0E1D2" w14:textId="77777777" w:rsidR="00D8662A" w:rsidRDefault="00D45FAB">
      <w:pPr>
        <w:pStyle w:val="Tabladeilustraciones"/>
        <w:tabs>
          <w:tab w:val="right" w:leader="dot" w:pos="9060"/>
        </w:tabs>
        <w:rPr>
          <w:rFonts w:asciiTheme="minorHAnsi" w:eastAsiaTheme="minorEastAsia" w:hAnsiTheme="minorHAnsi" w:cstheme="minorBidi"/>
          <w:noProof/>
          <w:color w:val="auto"/>
          <w:szCs w:val="22"/>
        </w:rPr>
      </w:pPr>
      <w:hyperlink w:anchor="_Toc18919466" w:history="1">
        <w:r w:rsidR="00D8662A" w:rsidRPr="00561691">
          <w:rPr>
            <w:rStyle w:val="Hipervnculo"/>
            <w:noProof/>
          </w:rPr>
          <w:t>Figura 30: Valores de iteraciones necesarias para alcanzar el objetivo.</w:t>
        </w:r>
        <w:r w:rsidR="00D8662A">
          <w:rPr>
            <w:noProof/>
            <w:webHidden/>
          </w:rPr>
          <w:tab/>
        </w:r>
        <w:r w:rsidR="00D8662A">
          <w:rPr>
            <w:noProof/>
            <w:webHidden/>
          </w:rPr>
          <w:fldChar w:fldCharType="begin"/>
        </w:r>
        <w:r w:rsidR="00D8662A">
          <w:rPr>
            <w:noProof/>
            <w:webHidden/>
          </w:rPr>
          <w:instrText xml:space="preserve"> PAGEREF _Toc18919466 \h </w:instrText>
        </w:r>
        <w:r w:rsidR="00D8662A">
          <w:rPr>
            <w:noProof/>
            <w:webHidden/>
          </w:rPr>
        </w:r>
        <w:r w:rsidR="00D8662A">
          <w:rPr>
            <w:noProof/>
            <w:webHidden/>
          </w:rPr>
          <w:fldChar w:fldCharType="separate"/>
        </w:r>
        <w:r w:rsidR="003E1C72">
          <w:rPr>
            <w:noProof/>
            <w:webHidden/>
          </w:rPr>
          <w:t>45</w:t>
        </w:r>
        <w:r w:rsidR="00D8662A">
          <w:rPr>
            <w:noProof/>
            <w:webHidden/>
          </w:rPr>
          <w:fldChar w:fldCharType="end"/>
        </w:r>
      </w:hyperlink>
    </w:p>
    <w:p w14:paraId="1CA4333F" w14:textId="77777777" w:rsidR="00D8662A" w:rsidRDefault="00D45FAB">
      <w:pPr>
        <w:pStyle w:val="Tabladeilustraciones"/>
        <w:tabs>
          <w:tab w:val="right" w:leader="dot" w:pos="9060"/>
        </w:tabs>
        <w:rPr>
          <w:rFonts w:asciiTheme="minorHAnsi" w:eastAsiaTheme="minorEastAsia" w:hAnsiTheme="minorHAnsi" w:cstheme="minorBidi"/>
          <w:noProof/>
          <w:color w:val="auto"/>
          <w:szCs w:val="22"/>
        </w:rPr>
      </w:pPr>
      <w:hyperlink w:anchor="_Toc18919467" w:history="1">
        <w:r w:rsidR="00D8662A" w:rsidRPr="00561691">
          <w:rPr>
            <w:rStyle w:val="Hipervnculo"/>
            <w:noProof/>
          </w:rPr>
          <w:t>Figura 31: Número de iteraciones en las que la motivación intrínseca esta activa.</w:t>
        </w:r>
        <w:r w:rsidR="00D8662A">
          <w:rPr>
            <w:noProof/>
            <w:webHidden/>
          </w:rPr>
          <w:tab/>
        </w:r>
        <w:r w:rsidR="00D8662A">
          <w:rPr>
            <w:noProof/>
            <w:webHidden/>
          </w:rPr>
          <w:fldChar w:fldCharType="begin"/>
        </w:r>
        <w:r w:rsidR="00D8662A">
          <w:rPr>
            <w:noProof/>
            <w:webHidden/>
          </w:rPr>
          <w:instrText xml:space="preserve"> PAGEREF _Toc18919467 \h </w:instrText>
        </w:r>
        <w:r w:rsidR="00D8662A">
          <w:rPr>
            <w:noProof/>
            <w:webHidden/>
          </w:rPr>
        </w:r>
        <w:r w:rsidR="00D8662A">
          <w:rPr>
            <w:noProof/>
            <w:webHidden/>
          </w:rPr>
          <w:fldChar w:fldCharType="separate"/>
        </w:r>
        <w:r w:rsidR="003E1C72">
          <w:rPr>
            <w:noProof/>
            <w:webHidden/>
          </w:rPr>
          <w:t>46</w:t>
        </w:r>
        <w:r w:rsidR="00D8662A">
          <w:rPr>
            <w:noProof/>
            <w:webHidden/>
          </w:rPr>
          <w:fldChar w:fldCharType="end"/>
        </w:r>
      </w:hyperlink>
    </w:p>
    <w:p w14:paraId="731974FB" w14:textId="49D624FB" w:rsidR="00903650" w:rsidRDefault="004C434A" w:rsidP="00903650">
      <w:pPr>
        <w:pStyle w:val="TtulodeTDC"/>
        <w:rPr>
          <w:smallCaps/>
          <w:color w:val="D7108D"/>
        </w:rPr>
      </w:pPr>
      <w:r>
        <w:fldChar w:fldCharType="end"/>
      </w:r>
      <w:r w:rsidR="00903650" w:rsidRPr="00903650">
        <w:rPr>
          <w:smallCaps/>
          <w:color w:val="D7108D"/>
        </w:rPr>
        <w:t xml:space="preserve"> </w:t>
      </w:r>
    </w:p>
    <w:p w14:paraId="3755943D" w14:textId="77777777" w:rsidR="00903650" w:rsidRDefault="00903650">
      <w:pPr>
        <w:spacing w:before="0"/>
        <w:ind w:firstLine="0"/>
        <w:rPr>
          <w:rFonts w:asciiTheme="majorHAnsi" w:eastAsiaTheme="majorEastAsia" w:hAnsiTheme="majorHAnsi" w:cstheme="majorBidi"/>
          <w:smallCaps/>
          <w:color w:val="D7108D"/>
          <w:sz w:val="32"/>
          <w:szCs w:val="32"/>
        </w:rPr>
      </w:pPr>
      <w:r>
        <w:rPr>
          <w:smallCaps/>
          <w:color w:val="D7108D"/>
        </w:rPr>
        <w:br w:type="page"/>
      </w:r>
    </w:p>
    <w:p w14:paraId="015511E9" w14:textId="333689DD" w:rsidR="00903650" w:rsidRPr="00751CA6" w:rsidRDefault="00903650" w:rsidP="00903650">
      <w:pPr>
        <w:pStyle w:val="TtulodeTDC"/>
        <w:rPr>
          <w:smallCaps/>
          <w:color w:val="D7108D"/>
        </w:rPr>
      </w:pPr>
      <w:r w:rsidRPr="00751CA6">
        <w:rPr>
          <w:smallCaps/>
          <w:color w:val="D7108D"/>
        </w:rPr>
        <w:lastRenderedPageBreak/>
        <w:t xml:space="preserve">Índice de </w:t>
      </w:r>
      <w:r w:rsidR="00B82E0B">
        <w:rPr>
          <w:smallCaps/>
          <w:color w:val="D7108D"/>
        </w:rPr>
        <w:t>tablas</w:t>
      </w:r>
    </w:p>
    <w:p w14:paraId="3FDBA15D" w14:textId="77777777" w:rsidR="00D8662A" w:rsidRDefault="00903650">
      <w:pPr>
        <w:pStyle w:val="Tabladeilustraciones"/>
        <w:tabs>
          <w:tab w:val="right" w:leader="dot" w:pos="9060"/>
        </w:tabs>
        <w:rPr>
          <w:rFonts w:asciiTheme="minorHAnsi" w:eastAsiaTheme="minorEastAsia" w:hAnsiTheme="minorHAnsi" w:cstheme="minorBidi"/>
          <w:noProof/>
          <w:color w:val="auto"/>
          <w:szCs w:val="22"/>
        </w:rPr>
      </w:pPr>
      <w:r>
        <w:fldChar w:fldCharType="begin"/>
      </w:r>
      <w:r>
        <w:instrText xml:space="preserve"> TOC \h \z \c "Tabla" </w:instrText>
      </w:r>
      <w:r>
        <w:fldChar w:fldCharType="separate"/>
      </w:r>
      <w:hyperlink w:anchor="_Toc18919501" w:history="1">
        <w:r w:rsidR="00D8662A" w:rsidRPr="00927131">
          <w:rPr>
            <w:rStyle w:val="Hipervnculo"/>
            <w:noProof/>
          </w:rPr>
          <w:t>Tabla 1: Valores de la traza</w:t>
        </w:r>
        <w:r w:rsidR="00D8662A">
          <w:rPr>
            <w:noProof/>
            <w:webHidden/>
          </w:rPr>
          <w:tab/>
        </w:r>
        <w:r w:rsidR="00D8662A">
          <w:rPr>
            <w:noProof/>
            <w:webHidden/>
          </w:rPr>
          <w:fldChar w:fldCharType="begin"/>
        </w:r>
        <w:r w:rsidR="00D8662A">
          <w:rPr>
            <w:noProof/>
            <w:webHidden/>
          </w:rPr>
          <w:instrText xml:space="preserve"> PAGEREF _Toc18919501 \h </w:instrText>
        </w:r>
        <w:r w:rsidR="00D8662A">
          <w:rPr>
            <w:noProof/>
            <w:webHidden/>
          </w:rPr>
        </w:r>
        <w:r w:rsidR="00D8662A">
          <w:rPr>
            <w:noProof/>
            <w:webHidden/>
          </w:rPr>
          <w:fldChar w:fldCharType="separate"/>
        </w:r>
        <w:r w:rsidR="003E1C72">
          <w:rPr>
            <w:noProof/>
            <w:webHidden/>
          </w:rPr>
          <w:t>14</w:t>
        </w:r>
        <w:r w:rsidR="00D8662A">
          <w:rPr>
            <w:noProof/>
            <w:webHidden/>
          </w:rPr>
          <w:fldChar w:fldCharType="end"/>
        </w:r>
      </w:hyperlink>
    </w:p>
    <w:p w14:paraId="67CA3AA2" w14:textId="77777777" w:rsidR="00D8662A" w:rsidRDefault="00D45FAB">
      <w:pPr>
        <w:pStyle w:val="Tabladeilustraciones"/>
        <w:tabs>
          <w:tab w:val="right" w:leader="dot" w:pos="9060"/>
        </w:tabs>
        <w:rPr>
          <w:rFonts w:asciiTheme="minorHAnsi" w:eastAsiaTheme="minorEastAsia" w:hAnsiTheme="minorHAnsi" w:cstheme="minorBidi"/>
          <w:noProof/>
          <w:color w:val="auto"/>
          <w:szCs w:val="22"/>
        </w:rPr>
      </w:pPr>
      <w:hyperlink w:anchor="_Toc18919502" w:history="1">
        <w:r w:rsidR="00D8662A" w:rsidRPr="00927131">
          <w:rPr>
            <w:rStyle w:val="Hipervnculo"/>
            <w:noProof/>
          </w:rPr>
          <w:t>Tabla 2: Resultados obtenidos con datos Novelty.</w:t>
        </w:r>
        <w:r w:rsidR="00D8662A">
          <w:rPr>
            <w:noProof/>
            <w:webHidden/>
          </w:rPr>
          <w:tab/>
        </w:r>
        <w:r w:rsidR="00D8662A">
          <w:rPr>
            <w:noProof/>
            <w:webHidden/>
          </w:rPr>
          <w:fldChar w:fldCharType="begin"/>
        </w:r>
        <w:r w:rsidR="00D8662A">
          <w:rPr>
            <w:noProof/>
            <w:webHidden/>
          </w:rPr>
          <w:instrText xml:space="preserve"> PAGEREF _Toc18919502 \h </w:instrText>
        </w:r>
        <w:r w:rsidR="00D8662A">
          <w:rPr>
            <w:noProof/>
            <w:webHidden/>
          </w:rPr>
        </w:r>
        <w:r w:rsidR="00D8662A">
          <w:rPr>
            <w:noProof/>
            <w:webHidden/>
          </w:rPr>
          <w:fldChar w:fldCharType="separate"/>
        </w:r>
        <w:r w:rsidR="003E1C72">
          <w:rPr>
            <w:noProof/>
            <w:webHidden/>
          </w:rPr>
          <w:t>33</w:t>
        </w:r>
        <w:r w:rsidR="00D8662A">
          <w:rPr>
            <w:noProof/>
            <w:webHidden/>
          </w:rPr>
          <w:fldChar w:fldCharType="end"/>
        </w:r>
      </w:hyperlink>
    </w:p>
    <w:p w14:paraId="54384E7D" w14:textId="77777777" w:rsidR="00D8662A" w:rsidRDefault="00D45FAB">
      <w:pPr>
        <w:pStyle w:val="Tabladeilustraciones"/>
        <w:tabs>
          <w:tab w:val="right" w:leader="dot" w:pos="9060"/>
        </w:tabs>
        <w:rPr>
          <w:rFonts w:asciiTheme="minorHAnsi" w:eastAsiaTheme="minorEastAsia" w:hAnsiTheme="minorHAnsi" w:cstheme="minorBidi"/>
          <w:noProof/>
          <w:color w:val="auto"/>
          <w:szCs w:val="22"/>
        </w:rPr>
      </w:pPr>
      <w:hyperlink w:anchor="_Toc18919503" w:history="1">
        <w:r w:rsidR="00D8662A" w:rsidRPr="00927131">
          <w:rPr>
            <w:rStyle w:val="Hipervnculo"/>
            <w:noProof/>
          </w:rPr>
          <w:t>Tabla 3: Resultados obtenidos con datos SURs.</w:t>
        </w:r>
        <w:r w:rsidR="00D8662A">
          <w:rPr>
            <w:noProof/>
            <w:webHidden/>
          </w:rPr>
          <w:tab/>
        </w:r>
        <w:r w:rsidR="00D8662A">
          <w:rPr>
            <w:noProof/>
            <w:webHidden/>
          </w:rPr>
          <w:fldChar w:fldCharType="begin"/>
        </w:r>
        <w:r w:rsidR="00D8662A">
          <w:rPr>
            <w:noProof/>
            <w:webHidden/>
          </w:rPr>
          <w:instrText xml:space="preserve"> PAGEREF _Toc18919503 \h </w:instrText>
        </w:r>
        <w:r w:rsidR="00D8662A">
          <w:rPr>
            <w:noProof/>
            <w:webHidden/>
          </w:rPr>
        </w:r>
        <w:r w:rsidR="00D8662A">
          <w:rPr>
            <w:noProof/>
            <w:webHidden/>
          </w:rPr>
          <w:fldChar w:fldCharType="separate"/>
        </w:r>
        <w:r w:rsidR="003E1C72">
          <w:rPr>
            <w:noProof/>
            <w:webHidden/>
          </w:rPr>
          <w:t>35</w:t>
        </w:r>
        <w:r w:rsidR="00D8662A">
          <w:rPr>
            <w:noProof/>
            <w:webHidden/>
          </w:rPr>
          <w:fldChar w:fldCharType="end"/>
        </w:r>
      </w:hyperlink>
    </w:p>
    <w:p w14:paraId="0F27F1FF" w14:textId="77777777" w:rsidR="00D8662A" w:rsidRDefault="00D45FAB">
      <w:pPr>
        <w:pStyle w:val="Tabladeilustraciones"/>
        <w:tabs>
          <w:tab w:val="right" w:leader="dot" w:pos="9060"/>
        </w:tabs>
        <w:rPr>
          <w:rFonts w:asciiTheme="minorHAnsi" w:eastAsiaTheme="minorEastAsia" w:hAnsiTheme="minorHAnsi" w:cstheme="minorBidi"/>
          <w:noProof/>
          <w:color w:val="auto"/>
          <w:szCs w:val="22"/>
        </w:rPr>
      </w:pPr>
      <w:hyperlink w:anchor="_Toc18919504" w:history="1">
        <w:r w:rsidR="00D8662A" w:rsidRPr="00927131">
          <w:rPr>
            <w:rStyle w:val="Hipervnculo"/>
            <w:noProof/>
          </w:rPr>
          <w:t>Tabla 4: Valores de error de entrenamiento medio.</w:t>
        </w:r>
        <w:r w:rsidR="00D8662A">
          <w:rPr>
            <w:noProof/>
            <w:webHidden/>
          </w:rPr>
          <w:tab/>
        </w:r>
        <w:r w:rsidR="00D8662A">
          <w:rPr>
            <w:noProof/>
            <w:webHidden/>
          </w:rPr>
          <w:fldChar w:fldCharType="begin"/>
        </w:r>
        <w:r w:rsidR="00D8662A">
          <w:rPr>
            <w:noProof/>
            <w:webHidden/>
          </w:rPr>
          <w:instrText xml:space="preserve"> PAGEREF _Toc18919504 \h </w:instrText>
        </w:r>
        <w:r w:rsidR="00D8662A">
          <w:rPr>
            <w:noProof/>
            <w:webHidden/>
          </w:rPr>
        </w:r>
        <w:r w:rsidR="00D8662A">
          <w:rPr>
            <w:noProof/>
            <w:webHidden/>
          </w:rPr>
          <w:fldChar w:fldCharType="separate"/>
        </w:r>
        <w:r w:rsidR="003E1C72">
          <w:rPr>
            <w:noProof/>
            <w:webHidden/>
          </w:rPr>
          <w:t>42</w:t>
        </w:r>
        <w:r w:rsidR="00D8662A">
          <w:rPr>
            <w:noProof/>
            <w:webHidden/>
          </w:rPr>
          <w:fldChar w:fldCharType="end"/>
        </w:r>
      </w:hyperlink>
    </w:p>
    <w:p w14:paraId="0A7B7C49" w14:textId="77777777" w:rsidR="00D8662A" w:rsidRDefault="00D45FAB">
      <w:pPr>
        <w:pStyle w:val="Tabladeilustraciones"/>
        <w:tabs>
          <w:tab w:val="right" w:leader="dot" w:pos="9060"/>
        </w:tabs>
        <w:rPr>
          <w:rFonts w:asciiTheme="minorHAnsi" w:eastAsiaTheme="minorEastAsia" w:hAnsiTheme="minorHAnsi" w:cstheme="minorBidi"/>
          <w:noProof/>
          <w:color w:val="auto"/>
          <w:szCs w:val="22"/>
        </w:rPr>
      </w:pPr>
      <w:hyperlink w:anchor="_Toc18919505" w:history="1">
        <w:r w:rsidR="00D8662A" w:rsidRPr="00927131">
          <w:rPr>
            <w:rStyle w:val="Hipervnculo"/>
            <w:noProof/>
          </w:rPr>
          <w:t>Tabla 5: Valores de error de entrenamiento medio.</w:t>
        </w:r>
        <w:r w:rsidR="00D8662A">
          <w:rPr>
            <w:noProof/>
            <w:webHidden/>
          </w:rPr>
          <w:tab/>
        </w:r>
        <w:r w:rsidR="00D8662A">
          <w:rPr>
            <w:noProof/>
            <w:webHidden/>
          </w:rPr>
          <w:fldChar w:fldCharType="begin"/>
        </w:r>
        <w:r w:rsidR="00D8662A">
          <w:rPr>
            <w:noProof/>
            <w:webHidden/>
          </w:rPr>
          <w:instrText xml:space="preserve"> PAGEREF _Toc18919505 \h </w:instrText>
        </w:r>
        <w:r w:rsidR="00D8662A">
          <w:rPr>
            <w:noProof/>
            <w:webHidden/>
          </w:rPr>
        </w:r>
        <w:r w:rsidR="00D8662A">
          <w:rPr>
            <w:noProof/>
            <w:webHidden/>
          </w:rPr>
          <w:fldChar w:fldCharType="separate"/>
        </w:r>
        <w:r w:rsidR="003E1C72">
          <w:rPr>
            <w:noProof/>
            <w:webHidden/>
          </w:rPr>
          <w:t>43</w:t>
        </w:r>
        <w:r w:rsidR="00D8662A">
          <w:rPr>
            <w:noProof/>
            <w:webHidden/>
          </w:rPr>
          <w:fldChar w:fldCharType="end"/>
        </w:r>
      </w:hyperlink>
    </w:p>
    <w:p w14:paraId="3E5BBC49" w14:textId="77777777" w:rsidR="00D8662A" w:rsidRDefault="00D45FAB">
      <w:pPr>
        <w:pStyle w:val="Tabladeilustraciones"/>
        <w:tabs>
          <w:tab w:val="right" w:leader="dot" w:pos="9060"/>
        </w:tabs>
        <w:rPr>
          <w:rFonts w:asciiTheme="minorHAnsi" w:eastAsiaTheme="minorEastAsia" w:hAnsiTheme="minorHAnsi" w:cstheme="minorBidi"/>
          <w:noProof/>
          <w:color w:val="auto"/>
          <w:szCs w:val="22"/>
        </w:rPr>
      </w:pPr>
      <w:hyperlink w:anchor="_Toc18919506" w:history="1">
        <w:r w:rsidR="00D8662A" w:rsidRPr="00927131">
          <w:rPr>
            <w:rStyle w:val="Hipervnculo"/>
            <w:noProof/>
          </w:rPr>
          <w:t>Tabla 6: Valores de error de entrenamiento medio.</w:t>
        </w:r>
        <w:r w:rsidR="00D8662A">
          <w:rPr>
            <w:noProof/>
            <w:webHidden/>
          </w:rPr>
          <w:tab/>
        </w:r>
        <w:r w:rsidR="00D8662A">
          <w:rPr>
            <w:noProof/>
            <w:webHidden/>
          </w:rPr>
          <w:fldChar w:fldCharType="begin"/>
        </w:r>
        <w:r w:rsidR="00D8662A">
          <w:rPr>
            <w:noProof/>
            <w:webHidden/>
          </w:rPr>
          <w:instrText xml:space="preserve"> PAGEREF _Toc18919506 \h </w:instrText>
        </w:r>
        <w:r w:rsidR="00D8662A">
          <w:rPr>
            <w:noProof/>
            <w:webHidden/>
          </w:rPr>
        </w:r>
        <w:r w:rsidR="00D8662A">
          <w:rPr>
            <w:noProof/>
            <w:webHidden/>
          </w:rPr>
          <w:fldChar w:fldCharType="separate"/>
        </w:r>
        <w:r w:rsidR="003E1C72">
          <w:rPr>
            <w:noProof/>
            <w:webHidden/>
          </w:rPr>
          <w:t>45</w:t>
        </w:r>
        <w:r w:rsidR="00D8662A">
          <w:rPr>
            <w:noProof/>
            <w:webHidden/>
          </w:rPr>
          <w:fldChar w:fldCharType="end"/>
        </w:r>
      </w:hyperlink>
    </w:p>
    <w:p w14:paraId="09C938AB" w14:textId="77777777" w:rsidR="009E5E5E" w:rsidRPr="006F52B2" w:rsidRDefault="00903650" w:rsidP="009E19C4">
      <w:pPr>
        <w:sectPr w:rsidR="009E5E5E" w:rsidRPr="006F52B2" w:rsidSect="003E2039">
          <w:pgSz w:w="11906" w:h="16838" w:code="9"/>
          <w:pgMar w:top="1418" w:right="1418" w:bottom="1418" w:left="1418" w:header="720" w:footer="720" w:gutter="0"/>
          <w:cols w:space="720"/>
          <w:docGrid w:linePitch="326"/>
        </w:sectPr>
      </w:pPr>
      <w:r>
        <w:fldChar w:fldCharType="end"/>
      </w:r>
    </w:p>
    <w:p w14:paraId="21960093" w14:textId="24557EDE" w:rsidR="009E19C4" w:rsidRDefault="00B60F1F" w:rsidP="009E19C4">
      <w:pPr>
        <w:pStyle w:val="Ttulo1"/>
        <w:jc w:val="both"/>
      </w:pPr>
      <w:bookmarkStart w:id="4" w:name="_Toc16678443"/>
      <w:bookmarkStart w:id="5" w:name="_Toc18919468"/>
      <w:r>
        <w:lastRenderedPageBreak/>
        <w:t>Introducción</w:t>
      </w:r>
      <w:bookmarkEnd w:id="4"/>
      <w:bookmarkEnd w:id="5"/>
    </w:p>
    <w:p w14:paraId="0B6CF508" w14:textId="02368AAE" w:rsidR="008803B6" w:rsidRDefault="008803B6" w:rsidP="008803B6">
      <w:pPr>
        <w:jc w:val="both"/>
      </w:pPr>
      <w:r>
        <w:t>La investigación en robótica</w:t>
      </w:r>
      <w:r w:rsidR="0046744A">
        <w:t>,</w:t>
      </w:r>
      <w:r>
        <w:t xml:space="preserve"> tradicionalmente se ha centrado en las tareas de control y el procesamiento de las lecturas de los sensores, la planificación de caminos y el diseño de manipuladores. Por el contrario, la robótica cognitiva, que está sufriendo un boom en los últimos años, se centra en desarrollar robots que puedan desenvolverse solos en el medio que los rodea sin necesidad de ayuda externa. Este tipo de robótica busca como finalidad obtener robots que sean capaces de aprender por sí mismos en un entorno real, descubriendo estados que les pro</w:t>
      </w:r>
      <w:r w:rsidR="00751CA6">
        <w:t>porcionan recompensa o utilidad</w:t>
      </w:r>
      <w:r>
        <w:t xml:space="preserve"> y </w:t>
      </w:r>
      <w:r w:rsidR="00126217">
        <w:t>asociando</w:t>
      </w:r>
      <w:r>
        <w:t xml:space="preserve"> a estos estados modelos</w:t>
      </w:r>
      <w:r w:rsidR="00751CA6">
        <w:t>,</w:t>
      </w:r>
      <w:r>
        <w:t xml:space="preserve"> </w:t>
      </w:r>
      <w:r w:rsidR="00751CA6">
        <w:t>lo que permitirá encontrar</w:t>
      </w:r>
      <w:r>
        <w:t xml:space="preserve"> la recompensa de manera intencionada. En la robótica cognitiva, el aprendizaje es abierto (open-ended), es decir, no existe un instante estipulado en el que se deja de aprender, o una meta que alcanzar, sino que el robot se supone que continuará aprendiendo toda su vida útil. Para lograrlo, la robótica cognitiva se basa en los modelos cognitivos humanos, y los robots no están dotados de programa de control, sino de una arquitectura cognitiva que contiene modelos</w:t>
      </w:r>
      <w:r w:rsidR="00D71261">
        <w:t xml:space="preserve"> y memorias</w:t>
      </w:r>
      <w:r>
        <w:t xml:space="preserve"> que permiten el aprendizaje y el desarrollo autónomo. </w:t>
      </w:r>
    </w:p>
    <w:p w14:paraId="333AF1F7" w14:textId="17D34291" w:rsidR="008803B6" w:rsidRDefault="008803B6" w:rsidP="008803B6">
      <w:pPr>
        <w:jc w:val="both"/>
      </w:pPr>
      <w:r>
        <w:t xml:space="preserve">La línea de investigación de robótica cognitiva es muy importante para el grupo de investigación del Grupo Integrado de Ingeniería (GII) de la UDC. Disponen de numerosas plataformas robóticas para la realización de experimentos entre los que se encuentran el Baxter, NAO, Robobo, etc. Muestra de su importancia es la presencia en un proyecto de investigación llamado DREAM. En él participan instituciones europeas de diferentes países </w:t>
      </w:r>
      <w:r w:rsidR="00D71261">
        <w:t>y</w:t>
      </w:r>
      <w:r>
        <w:t xml:space="preserve"> está financiado por el programa de investigación Horizonte 2020 de la Unión Europea. Este proyecto pretende incorporar los p</w:t>
      </w:r>
      <w:r w:rsidR="00751CA6">
        <w:t>rocesos del sueño, en los que el</w:t>
      </w:r>
      <w:r>
        <w:t xml:space="preserve"> ser humano asimila los conceptos aprendidos durante el día, en la arquitectura de un robot autónomo. Esto permitirá un aprendizaje más eficiente, dejando la creación de modelos complejos para etapas ajenas a la operación en tiempo real. </w:t>
      </w:r>
    </w:p>
    <w:p w14:paraId="6DA44755" w14:textId="4BE79452" w:rsidR="008803B6" w:rsidRDefault="008803B6" w:rsidP="008803B6">
      <w:pPr>
        <w:jc w:val="both"/>
      </w:pPr>
      <w:r>
        <w:t xml:space="preserve">La arquitectura cognitiva que se ha desarrollado en el proyecto DREAM se denomina MDB (Multilevel Darwnist Brain) [2], e incluye </w:t>
      </w:r>
      <w:r w:rsidR="00751CA6">
        <w:t>tres</w:t>
      </w:r>
      <w:r>
        <w:t xml:space="preserve"> componentes fundamentales: un sistema de motivaciones, un sistema de aprendizaje y un sistema de Memoria a Largo Plazo. </w:t>
      </w:r>
    </w:p>
    <w:p w14:paraId="19C50313" w14:textId="0AE9D51E" w:rsidR="008803B6" w:rsidRDefault="008803B6" w:rsidP="008803B6">
      <w:pPr>
        <w:jc w:val="both"/>
      </w:pPr>
      <w:r>
        <w:t>Este TFM se centra en el sistema motivacional desarrollado dentro del proyecto DREAM, y que se ha denominado MotivEn (Motivational Engine). Este es el encargado de gestionar q</w:t>
      </w:r>
      <w:r w:rsidR="00D71261">
        <w:t>ué</w:t>
      </w:r>
      <w:r>
        <w:t xml:space="preserve"> tipo de motivación rige el comportamiento robot. Los dos tipos de motivaciones que se utilizan en el MotivEn son la motivación intrínseca y la motivación extrínseca. La motivación intrínseca se utiliza para explorar inicialmente el entorno que rodea al robot, mientras que le extrínseca está asociada a una recompensa exterior, impuesta por el entorno, o por un usuario humano. Una vez que tenemos un conocimiento básico del entorno, los datos generados con la motivación intrínseca servirán para guiar a la motivación extrínseca a controlar el comportamiento robot. Para lograr de manera repetida la recompensa extrínseca, MotivEn aprende modelos de utilidad, que le permiten asociar una utilidad esperada a cada estado sensorial. </w:t>
      </w:r>
    </w:p>
    <w:p w14:paraId="1E32CA2D" w14:textId="705C2202" w:rsidR="009B371E" w:rsidRDefault="008803B6" w:rsidP="008803B6">
      <w:pPr>
        <w:jc w:val="both"/>
        <w:sectPr w:rsidR="009B371E" w:rsidSect="003E2039">
          <w:headerReference w:type="even" r:id="rId10"/>
          <w:headerReference w:type="default" r:id="rId11"/>
          <w:footerReference w:type="default" r:id="rId12"/>
          <w:headerReference w:type="first" r:id="rId13"/>
          <w:pgSz w:w="11906" w:h="16838" w:code="9"/>
          <w:pgMar w:top="1418" w:right="1418" w:bottom="1418" w:left="1418" w:header="720" w:footer="720" w:gutter="0"/>
          <w:cols w:space="720"/>
          <w:docGrid w:linePitch="326"/>
        </w:sectPr>
      </w:pPr>
      <w:r w:rsidRPr="00C822D3">
        <w:t>Hasta el momento, en MotivEn se han tratado de aprender 2 tipos de modelos de utilidad</w:t>
      </w:r>
      <w:r w:rsidR="00C822D3" w:rsidRPr="00C822D3">
        <w:t xml:space="preserve"> de forma </w:t>
      </w:r>
      <w:r w:rsidR="0046744A">
        <w:t xml:space="preserve">no óptima para el uso en un mecanismo de aprendizaje open-ended, como es el MDB. Los primeros son </w:t>
      </w:r>
      <w:r w:rsidRPr="00C822D3">
        <w:t>modelos unidimensionales simples denominados SURs</w:t>
      </w:r>
      <w:r w:rsidR="0046744A">
        <w:t>, que se aprenden</w:t>
      </w:r>
      <w:r w:rsidRPr="00C822D3">
        <w:t xml:space="preserve"> en las primeras iteraciones, y </w:t>
      </w:r>
      <w:r w:rsidR="0046744A">
        <w:t>los segundos son</w:t>
      </w:r>
      <w:r w:rsidRPr="00C822D3">
        <w:t xml:space="preserve"> modelos más completos que proporcionan la utilidad predicha para cualquier estado sensorial, denominados Value Functions (VF)</w:t>
      </w:r>
      <w:r w:rsidR="0046744A">
        <w:t>. Hasta el momento, dentro de MotivEn, las SURs se aprendían en tiempo de ejecución (on-line)</w:t>
      </w:r>
      <w:r w:rsidR="00242613">
        <w:t>, pero no así las VF, que</w:t>
      </w:r>
      <w:r w:rsidRPr="00C822D3">
        <w:t xml:space="preserve"> se aprendían a partir de las SURs</w:t>
      </w:r>
      <w:r w:rsidR="00242613">
        <w:t xml:space="preserve"> en un modo de operación off-line no compatible con el MDB</w:t>
      </w:r>
      <w:r w:rsidRPr="00C822D3">
        <w:t xml:space="preserve">. En este TFM se plantea el desarrollo </w:t>
      </w:r>
      <w:r w:rsidR="00126217">
        <w:t xml:space="preserve">de un método para </w:t>
      </w:r>
      <w:r w:rsidR="00242613">
        <w:t xml:space="preserve">aprender las </w:t>
      </w:r>
      <w:r w:rsidR="00126217">
        <w:t>VF</w:t>
      </w:r>
      <w:r w:rsidR="00242613">
        <w:t>s</w:t>
      </w:r>
      <w:r w:rsidR="00126217">
        <w:t xml:space="preserve"> a partir de SURs de forma automática </w:t>
      </w:r>
      <w:r w:rsidR="00242613">
        <w:t>y o</w:t>
      </w:r>
      <w:r w:rsidR="00126217">
        <w:t>n-line.</w:t>
      </w:r>
    </w:p>
    <w:p w14:paraId="56247EBE" w14:textId="431D3724" w:rsidR="00B60F1F" w:rsidRDefault="00B60F1F" w:rsidP="00B60F1F">
      <w:pPr>
        <w:pStyle w:val="Ttulo1"/>
        <w:jc w:val="both"/>
      </w:pPr>
      <w:bookmarkStart w:id="6" w:name="_Toc16678444"/>
      <w:bookmarkStart w:id="7" w:name="_Toc18919469"/>
      <w:r>
        <w:lastRenderedPageBreak/>
        <w:t>Objetivos</w:t>
      </w:r>
      <w:bookmarkEnd w:id="6"/>
      <w:bookmarkEnd w:id="7"/>
    </w:p>
    <w:p w14:paraId="6902C71E" w14:textId="3AC4FAB6" w:rsidR="00062767" w:rsidRPr="00C822D3" w:rsidRDefault="00062767" w:rsidP="00062767">
      <w:pPr>
        <w:jc w:val="both"/>
      </w:pPr>
      <w:r w:rsidRPr="00C822D3">
        <w:t xml:space="preserve">El objetivo principal de este proyecto es desarrollar un esquema operativo para el aprendizaje </w:t>
      </w:r>
      <w:r w:rsidR="005A28B5">
        <w:t xml:space="preserve">on-line </w:t>
      </w:r>
      <w:r w:rsidRPr="00C822D3">
        <w:t>de modelos de utilidad en entornos realistas de robótica autónoma</w:t>
      </w:r>
      <w:r w:rsidR="005A28B5">
        <w:t xml:space="preserve">, que </w:t>
      </w:r>
      <w:r w:rsidR="0079019A">
        <w:t>esté</w:t>
      </w:r>
      <w:r w:rsidR="005A28B5">
        <w:t xml:space="preserve"> integrado dentro del mecanismo motivacional MotivEn desarrollado por el Grupo Integrado de Ingenería de la UDC</w:t>
      </w:r>
      <w:r w:rsidRPr="00C822D3">
        <w:t xml:space="preserve">. </w:t>
      </w:r>
      <w:r w:rsidR="005A28B5">
        <w:t>Para comprobar el funcionamiento de este esquema se utilizará un experimento</w:t>
      </w:r>
      <w:r w:rsidR="0079019A">
        <w:t xml:space="preserve"> en simulación</w:t>
      </w:r>
      <w:r w:rsidR="005A28B5">
        <w:t xml:space="preserve"> representativo del campo de la robótica cognitiva en el cual se enmarca este trabajo. </w:t>
      </w:r>
      <w:r w:rsidRPr="00C822D3">
        <w:t xml:space="preserve">Para </w:t>
      </w:r>
      <w:r w:rsidR="00451432">
        <w:t>lograr este objetivo principal</w:t>
      </w:r>
      <w:r w:rsidRPr="00C822D3">
        <w:t>, se proponen los siguientes subobjetivos</w:t>
      </w:r>
      <w:r w:rsidR="00451432">
        <w:t xml:space="preserve"> parciales</w:t>
      </w:r>
      <w:r w:rsidRPr="00C822D3">
        <w:t xml:space="preserve">: </w:t>
      </w:r>
    </w:p>
    <w:p w14:paraId="73F6BF3F" w14:textId="553F5DAF" w:rsidR="00451432" w:rsidRDefault="0079019A" w:rsidP="0039109E">
      <w:pPr>
        <w:pStyle w:val="Prrafodelista"/>
        <w:numPr>
          <w:ilvl w:val="0"/>
          <w:numId w:val="11"/>
        </w:numPr>
        <w:spacing w:after="120"/>
        <w:ind w:hanging="357"/>
        <w:contextualSpacing w:val="0"/>
        <w:jc w:val="both"/>
      </w:pPr>
      <w:r>
        <w:t>Analizar</w:t>
      </w:r>
      <w:r w:rsidR="00062767" w:rsidRPr="00C822D3">
        <w:t xml:space="preserve"> </w:t>
      </w:r>
      <w:r w:rsidR="00451432">
        <w:t xml:space="preserve">los sistemas de aprendizaje on-line de redes neuronales </w:t>
      </w:r>
      <w:r>
        <w:t>más establecidos</w:t>
      </w:r>
      <w:r w:rsidR="00451432">
        <w:t xml:space="preserve"> en la actualidad, para seleccionar el más adecuado al aprendizaje de modelos de utilidad</w:t>
      </w:r>
    </w:p>
    <w:p w14:paraId="020BBCDF" w14:textId="0AB7ADC5" w:rsidR="00062767" w:rsidRDefault="00451432" w:rsidP="0039109E">
      <w:pPr>
        <w:pStyle w:val="Prrafodelista"/>
        <w:numPr>
          <w:ilvl w:val="0"/>
          <w:numId w:val="11"/>
        </w:numPr>
        <w:spacing w:after="120"/>
        <w:ind w:hanging="357"/>
        <w:contextualSpacing w:val="0"/>
        <w:jc w:val="both"/>
      </w:pPr>
      <w:r>
        <w:t xml:space="preserve">Comprender el funcionamiento del entorno de programación para aprendizaje máquina Tensor Flow, en concreto </w:t>
      </w:r>
      <w:r w:rsidR="00062767" w:rsidRPr="00C822D3">
        <w:t>la API Keras</w:t>
      </w:r>
      <w:r>
        <w:t>,</w:t>
      </w:r>
      <w:r w:rsidR="00062767" w:rsidRPr="00C822D3">
        <w:t xml:space="preserve"> </w:t>
      </w:r>
      <w:r>
        <w:t>para la ejecución del algoritmo y tipo de red seleccionadas</w:t>
      </w:r>
      <w:r w:rsidR="00905C3B">
        <w:t xml:space="preserve"> de manera sencilla.</w:t>
      </w:r>
    </w:p>
    <w:p w14:paraId="43920262" w14:textId="4AD5C523" w:rsidR="00905C3B" w:rsidRPr="00C822D3" w:rsidRDefault="00905C3B" w:rsidP="0039109E">
      <w:pPr>
        <w:pStyle w:val="Prrafodelista"/>
        <w:numPr>
          <w:ilvl w:val="0"/>
          <w:numId w:val="11"/>
        </w:numPr>
        <w:spacing w:after="120"/>
        <w:ind w:hanging="357"/>
        <w:contextualSpacing w:val="0"/>
        <w:jc w:val="both"/>
      </w:pPr>
      <w:r>
        <w:t>Estudiar el funcionamiento del mecanismo motivacional MotivEn, de cara a integrar el API Keras en él para el aprendizaje de</w:t>
      </w:r>
      <w:r w:rsidR="0079019A">
        <w:t xml:space="preserve"> las</w:t>
      </w:r>
      <w:r>
        <w:t xml:space="preserve"> Value Functions.</w:t>
      </w:r>
    </w:p>
    <w:p w14:paraId="5CEF683B" w14:textId="2D3D58E6" w:rsidR="00062767" w:rsidRDefault="00905C3B" w:rsidP="0039109E">
      <w:pPr>
        <w:pStyle w:val="Prrafodelista"/>
        <w:numPr>
          <w:ilvl w:val="0"/>
          <w:numId w:val="11"/>
        </w:numPr>
        <w:ind w:hanging="357"/>
        <w:contextualSpacing w:val="0"/>
        <w:jc w:val="both"/>
      </w:pPr>
      <w:r>
        <w:t xml:space="preserve">Desarrollar un </w:t>
      </w:r>
      <w:r w:rsidR="00684CDF">
        <w:t xml:space="preserve">método para </w:t>
      </w:r>
      <w:r>
        <w:t>el aprendizaje on-line de las Valu</w:t>
      </w:r>
      <w:r w:rsidR="0079019A">
        <w:t>e</w:t>
      </w:r>
      <w:r>
        <w:t xml:space="preserve"> Functions a partir de las SURs de manera automática.</w:t>
      </w:r>
    </w:p>
    <w:p w14:paraId="09663769" w14:textId="1EEBF8E3" w:rsidR="008703A2" w:rsidRDefault="00905C3B" w:rsidP="0039109E">
      <w:pPr>
        <w:pStyle w:val="Prrafodelista"/>
        <w:numPr>
          <w:ilvl w:val="0"/>
          <w:numId w:val="11"/>
        </w:numPr>
        <w:ind w:hanging="357"/>
        <w:contextualSpacing w:val="0"/>
        <w:jc w:val="both"/>
      </w:pPr>
      <w:r>
        <w:t>Estudiar el funcionamiento del simulador 3D Gazebo, así como del entorno de programación ROS</w:t>
      </w:r>
      <w:r w:rsidR="00FC54E4">
        <w:t>.</w:t>
      </w:r>
    </w:p>
    <w:p w14:paraId="35D17FF5" w14:textId="0D317B89" w:rsidR="009B371E" w:rsidRDefault="008703A2" w:rsidP="0039109E">
      <w:pPr>
        <w:pStyle w:val="Prrafodelista"/>
        <w:numPr>
          <w:ilvl w:val="0"/>
          <w:numId w:val="11"/>
        </w:numPr>
        <w:ind w:hanging="357"/>
        <w:contextualSpacing w:val="0"/>
        <w:jc w:val="both"/>
      </w:pPr>
      <w:r>
        <w:t>Implementar en Gazebo un problema representativo de robótica cognitiva sobre el cual probar el esquema desarrollado.</w:t>
      </w:r>
      <w:r w:rsidR="00905C3B">
        <w:t xml:space="preserve"> </w:t>
      </w:r>
    </w:p>
    <w:p w14:paraId="196AB4B8" w14:textId="77777777" w:rsidR="009B371E" w:rsidRDefault="009B371E" w:rsidP="009B371E">
      <w:pPr>
        <w:jc w:val="both"/>
        <w:sectPr w:rsidR="009B371E" w:rsidSect="003E2039">
          <w:headerReference w:type="default" r:id="rId14"/>
          <w:pgSz w:w="11906" w:h="16838" w:code="9"/>
          <w:pgMar w:top="1418" w:right="1418" w:bottom="1418" w:left="1418" w:header="720" w:footer="720" w:gutter="0"/>
          <w:cols w:space="720"/>
          <w:docGrid w:linePitch="326"/>
        </w:sectPr>
      </w:pPr>
    </w:p>
    <w:p w14:paraId="2CC3BCEE" w14:textId="6739DECB" w:rsidR="00B60F1F" w:rsidRDefault="00B60F1F" w:rsidP="00B60F1F">
      <w:pPr>
        <w:pStyle w:val="Ttulo1"/>
        <w:jc w:val="both"/>
      </w:pPr>
      <w:bookmarkStart w:id="8" w:name="_Toc16678445"/>
      <w:bookmarkStart w:id="9" w:name="_Toc18919470"/>
      <w:r>
        <w:lastRenderedPageBreak/>
        <w:t>Estructura de la memoria</w:t>
      </w:r>
      <w:bookmarkEnd w:id="8"/>
      <w:bookmarkEnd w:id="9"/>
    </w:p>
    <w:p w14:paraId="292B8394" w14:textId="29A0E71D" w:rsidR="00407A21" w:rsidRDefault="00407A21" w:rsidP="00407A21">
      <w:r>
        <w:t>La estructura de la memoria se ha dividido en los siguientes apartados:</w:t>
      </w:r>
    </w:p>
    <w:p w14:paraId="1CCF19B5" w14:textId="01041000" w:rsidR="00407A21" w:rsidRPr="00407A21" w:rsidRDefault="00407A21" w:rsidP="0039109E">
      <w:pPr>
        <w:pStyle w:val="Prrafodelista"/>
        <w:numPr>
          <w:ilvl w:val="0"/>
          <w:numId w:val="9"/>
        </w:numPr>
        <w:spacing w:after="120"/>
        <w:ind w:hanging="357"/>
        <w:contextualSpacing w:val="0"/>
        <w:jc w:val="both"/>
        <w:rPr>
          <w:b/>
          <w:bCs/>
          <w:i/>
          <w:iCs/>
        </w:rPr>
      </w:pPr>
      <w:r w:rsidRPr="00407A21">
        <w:rPr>
          <w:b/>
          <w:bCs/>
          <w:i/>
          <w:iCs/>
        </w:rPr>
        <w:t xml:space="preserve">Introducción: </w:t>
      </w:r>
      <w:r w:rsidR="00CC51FD">
        <w:t>breve descripción del ámbito y alcance de este Trabajo Fin de Master</w:t>
      </w:r>
    </w:p>
    <w:p w14:paraId="18D5C273" w14:textId="5EA0CE9E" w:rsidR="00407A21" w:rsidRPr="00407A21" w:rsidRDefault="00407A21" w:rsidP="0039109E">
      <w:pPr>
        <w:pStyle w:val="Prrafodelista"/>
        <w:numPr>
          <w:ilvl w:val="0"/>
          <w:numId w:val="9"/>
        </w:numPr>
        <w:spacing w:after="120"/>
        <w:ind w:hanging="357"/>
        <w:contextualSpacing w:val="0"/>
        <w:jc w:val="both"/>
        <w:rPr>
          <w:b/>
          <w:bCs/>
          <w:i/>
          <w:iCs/>
        </w:rPr>
      </w:pPr>
      <w:r w:rsidRPr="00407A21">
        <w:rPr>
          <w:b/>
          <w:bCs/>
          <w:i/>
          <w:iCs/>
        </w:rPr>
        <w:t xml:space="preserve">Objetivos: </w:t>
      </w:r>
      <w:r w:rsidR="00CC51FD">
        <w:t>establecimiento del objetivo principal y los</w:t>
      </w:r>
      <w:r w:rsidRPr="00407A21">
        <w:t xml:space="preserve"> subo</w:t>
      </w:r>
      <w:r w:rsidR="00715BA9">
        <w:t>b</w:t>
      </w:r>
      <w:r w:rsidRPr="00407A21">
        <w:t xml:space="preserve">jetivos </w:t>
      </w:r>
      <w:r w:rsidR="00CC51FD">
        <w:t>planteados</w:t>
      </w:r>
      <w:r w:rsidRPr="00407A21">
        <w:t xml:space="preserve"> en este </w:t>
      </w:r>
      <w:r w:rsidR="00CC51FD">
        <w:t>trabajo</w:t>
      </w:r>
      <w:r w:rsidRPr="00407A21">
        <w:t>.</w:t>
      </w:r>
    </w:p>
    <w:p w14:paraId="0431829B" w14:textId="1B747CD5" w:rsidR="00407A21" w:rsidRPr="00407A21" w:rsidRDefault="00407A21" w:rsidP="0039109E">
      <w:pPr>
        <w:pStyle w:val="Prrafodelista"/>
        <w:numPr>
          <w:ilvl w:val="0"/>
          <w:numId w:val="9"/>
        </w:numPr>
        <w:spacing w:after="120"/>
        <w:ind w:hanging="357"/>
        <w:contextualSpacing w:val="0"/>
        <w:jc w:val="both"/>
        <w:rPr>
          <w:b/>
          <w:bCs/>
          <w:i/>
          <w:iCs/>
        </w:rPr>
      </w:pPr>
      <w:r w:rsidRPr="00407A21">
        <w:rPr>
          <w:b/>
          <w:bCs/>
          <w:i/>
          <w:iCs/>
        </w:rPr>
        <w:t xml:space="preserve">Estructura de la memoria: </w:t>
      </w:r>
      <w:r w:rsidR="003E752E">
        <w:t>d</w:t>
      </w:r>
      <w:r w:rsidRPr="00407A21">
        <w:t xml:space="preserve">escripción de los distintos apartados </w:t>
      </w:r>
      <w:r w:rsidR="00E95A8D">
        <w:t>desarrollados en esta</w:t>
      </w:r>
      <w:r w:rsidRPr="00407A21">
        <w:t xml:space="preserve"> memoria</w:t>
      </w:r>
      <w:r w:rsidR="00E95A8D">
        <w:t xml:space="preserve"> y un breve resumen del contenido de cada punto</w:t>
      </w:r>
      <w:r>
        <w:t>.</w:t>
      </w:r>
    </w:p>
    <w:p w14:paraId="4CF6CA7A" w14:textId="2BD8653B" w:rsidR="00407A21" w:rsidRPr="00407A21" w:rsidRDefault="00407A21" w:rsidP="0039109E">
      <w:pPr>
        <w:pStyle w:val="Prrafodelista"/>
        <w:numPr>
          <w:ilvl w:val="0"/>
          <w:numId w:val="9"/>
        </w:numPr>
        <w:spacing w:after="120"/>
        <w:ind w:hanging="357"/>
        <w:contextualSpacing w:val="0"/>
        <w:jc w:val="both"/>
        <w:rPr>
          <w:b/>
          <w:bCs/>
          <w:i/>
          <w:iCs/>
        </w:rPr>
      </w:pPr>
      <w:r w:rsidRPr="00407A21">
        <w:rPr>
          <w:b/>
          <w:bCs/>
          <w:i/>
          <w:iCs/>
        </w:rPr>
        <w:t xml:space="preserve">Fundamentos teóricos y fundamentos tecnológicos: </w:t>
      </w:r>
      <w:r w:rsidR="003E752E">
        <w:t>d</w:t>
      </w:r>
      <w:r w:rsidR="00E95A8D">
        <w:t>escripción de las distintas metodologías utilizadas, tanto teóricas como tecnológicas, en el desarrollo de este</w:t>
      </w:r>
      <w:r w:rsidR="002C382E" w:rsidRPr="002C382E">
        <w:t xml:space="preserve"> proyecto.</w:t>
      </w:r>
    </w:p>
    <w:p w14:paraId="178B0772" w14:textId="6BCB2C86" w:rsidR="00407A21" w:rsidRPr="00407A21" w:rsidRDefault="00407A21" w:rsidP="0039109E">
      <w:pPr>
        <w:pStyle w:val="Prrafodelista"/>
        <w:numPr>
          <w:ilvl w:val="0"/>
          <w:numId w:val="9"/>
        </w:numPr>
        <w:spacing w:after="120"/>
        <w:ind w:hanging="357"/>
        <w:contextualSpacing w:val="0"/>
        <w:jc w:val="both"/>
        <w:rPr>
          <w:b/>
          <w:bCs/>
          <w:i/>
          <w:iCs/>
        </w:rPr>
      </w:pPr>
      <w:r w:rsidRPr="00407A21">
        <w:rPr>
          <w:b/>
          <w:bCs/>
          <w:i/>
          <w:iCs/>
        </w:rPr>
        <w:t>Antecedentes:</w:t>
      </w:r>
      <w:r w:rsidR="002C382E">
        <w:rPr>
          <w:b/>
          <w:bCs/>
          <w:i/>
          <w:iCs/>
        </w:rPr>
        <w:t xml:space="preserve"> </w:t>
      </w:r>
      <w:r w:rsidR="00CC51FD">
        <w:t>descripción del mecanismo cognitivo MDB, del sistema motivacional MotivEn, y justificación de la necesidad de llevar a cabo</w:t>
      </w:r>
      <w:r w:rsidR="00E95A8D">
        <w:t xml:space="preserve"> las innovaciones introducidas con la nueva metodología </w:t>
      </w:r>
      <w:r w:rsidR="00E9494B">
        <w:t>expuesta</w:t>
      </w:r>
      <w:r w:rsidR="00E95A8D">
        <w:t xml:space="preserve"> en este trabajo</w:t>
      </w:r>
      <w:r w:rsidR="002C382E" w:rsidRPr="002C382E">
        <w:t>.</w:t>
      </w:r>
    </w:p>
    <w:p w14:paraId="7FBF58A2" w14:textId="5BE00708" w:rsidR="00407A21" w:rsidRPr="003E752E" w:rsidRDefault="00407A21" w:rsidP="0039109E">
      <w:pPr>
        <w:pStyle w:val="Prrafodelista"/>
        <w:numPr>
          <w:ilvl w:val="0"/>
          <w:numId w:val="9"/>
        </w:numPr>
        <w:spacing w:after="120"/>
        <w:ind w:hanging="357"/>
        <w:contextualSpacing w:val="0"/>
        <w:jc w:val="both"/>
        <w:rPr>
          <w:b/>
          <w:bCs/>
          <w:i/>
          <w:iCs/>
        </w:rPr>
      </w:pPr>
      <w:r w:rsidRPr="00407A21">
        <w:rPr>
          <w:b/>
          <w:bCs/>
          <w:i/>
          <w:iCs/>
        </w:rPr>
        <w:t>Requisitos de diseño:</w:t>
      </w:r>
      <w:r w:rsidR="003E752E">
        <w:t xml:space="preserve"> </w:t>
      </w:r>
      <w:r w:rsidR="00CC51FD">
        <w:t>especificaciones proporcionadas por los investigadores del GII para la realización del trabajo</w:t>
      </w:r>
      <w:r w:rsidR="00E611E0">
        <w:t>.</w:t>
      </w:r>
    </w:p>
    <w:p w14:paraId="2CBF1AF1" w14:textId="6969AB54" w:rsidR="003E752E" w:rsidRPr="00407A21" w:rsidRDefault="00954F09" w:rsidP="0039109E">
      <w:pPr>
        <w:pStyle w:val="Prrafodelista"/>
        <w:numPr>
          <w:ilvl w:val="0"/>
          <w:numId w:val="9"/>
        </w:numPr>
        <w:spacing w:after="120"/>
        <w:ind w:hanging="357"/>
        <w:contextualSpacing w:val="0"/>
        <w:jc w:val="both"/>
        <w:rPr>
          <w:b/>
          <w:bCs/>
          <w:i/>
          <w:iCs/>
        </w:rPr>
      </w:pPr>
      <w:r>
        <w:rPr>
          <w:b/>
          <w:bCs/>
          <w:i/>
          <w:iCs/>
        </w:rPr>
        <w:t>Desarrollo</w:t>
      </w:r>
      <w:r w:rsidR="003E752E">
        <w:rPr>
          <w:b/>
          <w:bCs/>
          <w:i/>
          <w:iCs/>
        </w:rPr>
        <w:t xml:space="preserve">: </w:t>
      </w:r>
      <w:r>
        <w:rPr>
          <w:bCs/>
          <w:iCs/>
        </w:rPr>
        <w:t>en este apartado se va a explicar la nueva metodología desarrollada en este proyecto para llevar a cabo el entrenamiento de las VF</w:t>
      </w:r>
      <w:r w:rsidR="007E09AE">
        <w:rPr>
          <w:bCs/>
          <w:iCs/>
        </w:rPr>
        <w:t xml:space="preserve"> de forma On-line</w:t>
      </w:r>
      <w:r>
        <w:rPr>
          <w:bCs/>
          <w:iCs/>
        </w:rPr>
        <w:t>.</w:t>
      </w:r>
    </w:p>
    <w:p w14:paraId="4E44ADFF" w14:textId="6088FB03" w:rsidR="00407A21" w:rsidRPr="00525B85" w:rsidRDefault="003E752E" w:rsidP="0039109E">
      <w:pPr>
        <w:pStyle w:val="Prrafodelista"/>
        <w:numPr>
          <w:ilvl w:val="0"/>
          <w:numId w:val="9"/>
        </w:numPr>
        <w:spacing w:after="120"/>
        <w:ind w:hanging="357"/>
        <w:contextualSpacing w:val="0"/>
        <w:jc w:val="both"/>
        <w:rPr>
          <w:b/>
          <w:bCs/>
          <w:i/>
          <w:iCs/>
        </w:rPr>
      </w:pPr>
      <w:r w:rsidRPr="00525B85">
        <w:rPr>
          <w:b/>
          <w:bCs/>
          <w:i/>
          <w:iCs/>
        </w:rPr>
        <w:t>Pruebas</w:t>
      </w:r>
      <w:r w:rsidR="00E611E0" w:rsidRPr="00525B85">
        <w:rPr>
          <w:b/>
          <w:bCs/>
          <w:i/>
          <w:iCs/>
        </w:rPr>
        <w:t xml:space="preserve">: </w:t>
      </w:r>
      <w:r w:rsidR="00954F09">
        <w:rPr>
          <w:bCs/>
          <w:iCs/>
        </w:rPr>
        <w:t xml:space="preserve">apartado en el que se van a llevar a cabo dos tipos de pruebas. Primero se van a realizar pruebas Off-line para predimensionar la red neuronal a implementar posteriormente en el Simulador 3D. Se explica el programa desarrollado y los resultados a los cuales se han llegado. </w:t>
      </w:r>
      <w:r w:rsidR="00954F09">
        <w:t>Después se van a llevar a cabo las pruebas On-line en el Simulador 3D</w:t>
      </w:r>
      <w:r w:rsidR="00525B85" w:rsidRPr="00525B85">
        <w:t xml:space="preserve"> </w:t>
      </w:r>
      <w:r w:rsidR="00954F09">
        <w:t>y se va a explicar el experimento desarrollado</w:t>
      </w:r>
      <w:r w:rsidR="00525B85" w:rsidRPr="00525B85">
        <w:t xml:space="preserve"> y los resultados obtenidos de las distintas pruebas realizadas</w:t>
      </w:r>
      <w:r w:rsidR="00E611E0" w:rsidRPr="00525B85">
        <w:t xml:space="preserve">. </w:t>
      </w:r>
    </w:p>
    <w:p w14:paraId="510FE97A" w14:textId="232B889F" w:rsidR="00407A21" w:rsidRPr="003E752E" w:rsidRDefault="00407A21" w:rsidP="0039109E">
      <w:pPr>
        <w:pStyle w:val="Prrafodelista"/>
        <w:numPr>
          <w:ilvl w:val="0"/>
          <w:numId w:val="9"/>
        </w:numPr>
        <w:spacing w:after="120"/>
        <w:ind w:hanging="357"/>
        <w:contextualSpacing w:val="0"/>
        <w:jc w:val="both"/>
        <w:rPr>
          <w:b/>
          <w:bCs/>
          <w:i/>
          <w:iCs/>
        </w:rPr>
      </w:pPr>
      <w:r w:rsidRPr="003E752E">
        <w:rPr>
          <w:b/>
          <w:bCs/>
          <w:i/>
          <w:iCs/>
        </w:rPr>
        <w:t>Análisis de resultados:</w:t>
      </w:r>
      <w:r w:rsidR="00E611E0" w:rsidRPr="003E752E">
        <w:rPr>
          <w:b/>
          <w:bCs/>
          <w:i/>
          <w:iCs/>
        </w:rPr>
        <w:t xml:space="preserve"> </w:t>
      </w:r>
      <w:r w:rsidR="00E611E0" w:rsidRPr="003E752E">
        <w:t>análisis d</w:t>
      </w:r>
      <w:r w:rsidR="00C822D3">
        <w:t>e los resultados obtenidos en las distinta</w:t>
      </w:r>
      <w:r w:rsidR="00E611E0" w:rsidRPr="003E752E">
        <w:t>s</w:t>
      </w:r>
      <w:r w:rsidR="00C822D3">
        <w:t xml:space="preserve"> pruebas llevada</w:t>
      </w:r>
      <w:r w:rsidR="00E611E0" w:rsidRPr="003E752E">
        <w:t>s a cabo.</w:t>
      </w:r>
    </w:p>
    <w:p w14:paraId="0C8A2491" w14:textId="1B3ECD68" w:rsidR="00407A21" w:rsidRPr="009B371E" w:rsidRDefault="00407A21" w:rsidP="0039109E">
      <w:pPr>
        <w:pStyle w:val="Prrafodelista"/>
        <w:numPr>
          <w:ilvl w:val="0"/>
          <w:numId w:val="9"/>
        </w:numPr>
        <w:spacing w:after="120"/>
        <w:ind w:hanging="357"/>
        <w:contextualSpacing w:val="0"/>
        <w:jc w:val="both"/>
        <w:rPr>
          <w:b/>
          <w:bCs/>
          <w:i/>
          <w:iCs/>
        </w:rPr>
      </w:pPr>
      <w:r w:rsidRPr="00407A21">
        <w:rPr>
          <w:b/>
          <w:bCs/>
          <w:i/>
          <w:iCs/>
        </w:rPr>
        <w:t>Conclusiones y trabajo futuro:</w:t>
      </w:r>
      <w:r w:rsidR="00E611E0">
        <w:rPr>
          <w:b/>
          <w:bCs/>
          <w:i/>
          <w:iCs/>
        </w:rPr>
        <w:t xml:space="preserve"> </w:t>
      </w:r>
      <w:r w:rsidR="00E611E0">
        <w:t xml:space="preserve">Análisis de las conclusiones a las que se lleva después de estudiar los resultados obtenidos </w:t>
      </w:r>
      <w:r w:rsidR="007E09AE">
        <w:t>en cada prueba</w:t>
      </w:r>
      <w:r w:rsidR="00525B85">
        <w:t xml:space="preserve"> y exposición de los posibles trabajos futuros que se podrían llevar a cabo</w:t>
      </w:r>
      <w:r w:rsidR="00E9494B">
        <w:t xml:space="preserve"> en el marco de este proyecto</w:t>
      </w:r>
      <w:r w:rsidR="00E611E0">
        <w:t>.</w:t>
      </w:r>
    </w:p>
    <w:p w14:paraId="77708C4A" w14:textId="77777777" w:rsidR="009B371E" w:rsidRDefault="009B371E" w:rsidP="009B371E">
      <w:pPr>
        <w:spacing w:after="120"/>
        <w:jc w:val="both"/>
        <w:rPr>
          <w:b/>
          <w:bCs/>
          <w:i/>
          <w:iCs/>
        </w:rPr>
        <w:sectPr w:rsidR="009B371E" w:rsidSect="003E2039">
          <w:headerReference w:type="default" r:id="rId15"/>
          <w:pgSz w:w="11906" w:h="16838" w:code="9"/>
          <w:pgMar w:top="1418" w:right="1418" w:bottom="1418" w:left="1418" w:header="720" w:footer="720" w:gutter="0"/>
          <w:cols w:space="720"/>
          <w:docGrid w:linePitch="326"/>
        </w:sectPr>
      </w:pPr>
    </w:p>
    <w:p w14:paraId="033060AA" w14:textId="1370EAF5" w:rsidR="00B60F1F" w:rsidRPr="006F52B2" w:rsidRDefault="00B60F1F" w:rsidP="00B60F1F">
      <w:pPr>
        <w:pStyle w:val="Ttulo1"/>
        <w:jc w:val="both"/>
      </w:pPr>
      <w:bookmarkStart w:id="10" w:name="_Toc16678446"/>
      <w:bookmarkStart w:id="11" w:name="_Toc18919471"/>
      <w:r>
        <w:lastRenderedPageBreak/>
        <w:t>Fundamentos teóricos y tecnológicos</w:t>
      </w:r>
      <w:bookmarkStart w:id="12" w:name="_GoBack"/>
      <w:bookmarkEnd w:id="10"/>
      <w:bookmarkEnd w:id="11"/>
      <w:bookmarkEnd w:id="12"/>
    </w:p>
    <w:p w14:paraId="02793149" w14:textId="0215ADD4" w:rsidR="00AC7004" w:rsidRDefault="00AC7004" w:rsidP="00AC7004">
      <w:pPr>
        <w:pStyle w:val="Ttulo2"/>
      </w:pPr>
      <w:bookmarkStart w:id="13" w:name="_Toc16678447"/>
      <w:bookmarkStart w:id="14" w:name="_Toc18919472"/>
      <w:r>
        <w:t>MotivEn</w:t>
      </w:r>
      <w:bookmarkEnd w:id="13"/>
      <w:bookmarkEnd w:id="14"/>
    </w:p>
    <w:p w14:paraId="3CD48539" w14:textId="64B9BA56" w:rsidR="00AC7004" w:rsidRDefault="00AC7004" w:rsidP="00AC7004">
      <w:pPr>
        <w:pStyle w:val="Ttulo3"/>
      </w:pPr>
      <w:bookmarkStart w:id="15" w:name="_Toc16678448"/>
      <w:bookmarkStart w:id="16" w:name="_Toc18919473"/>
      <w:r>
        <w:t>Introducción</w:t>
      </w:r>
      <w:bookmarkEnd w:id="15"/>
      <w:bookmarkEnd w:id="16"/>
    </w:p>
    <w:p w14:paraId="276A43C8" w14:textId="1AF8D80D" w:rsidR="00F00AB8" w:rsidRDefault="00C9694E" w:rsidP="00EC59C5">
      <w:pPr>
        <w:spacing w:after="120"/>
        <w:ind w:firstLine="283"/>
        <w:jc w:val="both"/>
      </w:pPr>
      <w:r>
        <w:t xml:space="preserve">Para poder entender los principios del sistema motivacional MotivEn, se considera necesario definir previamente una serie de conceptos básicos </w:t>
      </w:r>
      <w:r w:rsidR="00E833C9">
        <w:t>[3]</w:t>
      </w:r>
      <w:r w:rsidR="000E5955">
        <w:t xml:space="preserve">: </w:t>
      </w:r>
    </w:p>
    <w:p w14:paraId="2B3CE6FE" w14:textId="25DFB67F" w:rsidR="00062767" w:rsidRDefault="00062767" w:rsidP="0039109E">
      <w:pPr>
        <w:pStyle w:val="Prrafodelista"/>
        <w:numPr>
          <w:ilvl w:val="0"/>
          <w:numId w:val="12"/>
        </w:numPr>
        <w:spacing w:after="120"/>
        <w:contextualSpacing w:val="0"/>
        <w:jc w:val="both"/>
      </w:pPr>
      <w:r w:rsidRPr="00062767">
        <w:rPr>
          <w:b/>
          <w:bCs/>
        </w:rPr>
        <w:t>Estado perceptivo o sensorial (P):</w:t>
      </w:r>
      <w:r>
        <w:t xml:space="preserve"> array con los valores de los sensores del robot. Los valores son números reales ya que </w:t>
      </w:r>
      <w:r w:rsidR="008A2DBA">
        <w:t>MotivEn opera en dominios continuos</w:t>
      </w:r>
      <w:r>
        <w:t xml:space="preserve">. </w:t>
      </w:r>
    </w:p>
    <w:p w14:paraId="0D4129D7" w14:textId="23C876AA" w:rsidR="00062767" w:rsidRDefault="00062767" w:rsidP="0039109E">
      <w:pPr>
        <w:pStyle w:val="Prrafodelista"/>
        <w:numPr>
          <w:ilvl w:val="0"/>
          <w:numId w:val="12"/>
        </w:numPr>
        <w:spacing w:after="120"/>
        <w:ind w:left="714" w:hanging="357"/>
        <w:contextualSpacing w:val="0"/>
        <w:jc w:val="both"/>
      </w:pPr>
      <w:r w:rsidRPr="00062767">
        <w:rPr>
          <w:b/>
          <w:bCs/>
        </w:rPr>
        <w:t>Acción (A):</w:t>
      </w:r>
      <w:r w:rsidR="002B5291">
        <w:t xml:space="preserve"> </w:t>
      </w:r>
      <w:r w:rsidR="00C9694E">
        <w:t>ejecución de un actuador.</w:t>
      </w:r>
      <w:r>
        <w:t xml:space="preserve"> </w:t>
      </w:r>
    </w:p>
    <w:p w14:paraId="41A4C034" w14:textId="67015C67" w:rsidR="00062767" w:rsidRDefault="00062767" w:rsidP="0039109E">
      <w:pPr>
        <w:pStyle w:val="Prrafodelista"/>
        <w:numPr>
          <w:ilvl w:val="0"/>
          <w:numId w:val="12"/>
        </w:numPr>
        <w:spacing w:after="120"/>
        <w:contextualSpacing w:val="0"/>
        <w:jc w:val="both"/>
      </w:pPr>
      <w:r w:rsidRPr="00062767">
        <w:rPr>
          <w:b/>
          <w:bCs/>
        </w:rPr>
        <w:t>Impulso</w:t>
      </w:r>
      <w:r w:rsidR="008A2DBA">
        <w:rPr>
          <w:b/>
          <w:bCs/>
        </w:rPr>
        <w:t xml:space="preserve"> (drive)</w:t>
      </w:r>
      <w:r w:rsidRPr="00062767">
        <w:rPr>
          <w:b/>
          <w:bCs/>
        </w:rPr>
        <w:t>:</w:t>
      </w:r>
      <w:r>
        <w:t xml:space="preserve"> medida que nos informa de lo cerca, o lejos, que está el sistema de alcanzar un objetivo. Su salida suele ser un número real que aumenta con la distancia entre el espacio de estados y el objetivo. </w:t>
      </w:r>
    </w:p>
    <w:p w14:paraId="6E63085F" w14:textId="2EAE99F0" w:rsidR="00062767" w:rsidRDefault="00062767" w:rsidP="0039109E">
      <w:pPr>
        <w:pStyle w:val="Prrafodelista"/>
        <w:numPr>
          <w:ilvl w:val="0"/>
          <w:numId w:val="12"/>
        </w:numPr>
        <w:spacing w:after="120"/>
        <w:contextualSpacing w:val="0"/>
        <w:jc w:val="both"/>
      </w:pPr>
      <w:r w:rsidRPr="00062767">
        <w:rPr>
          <w:b/>
          <w:bCs/>
        </w:rPr>
        <w:t>Utilidad (u):</w:t>
      </w:r>
      <w:r>
        <w:t xml:space="preserve"> </w:t>
      </w:r>
      <w:r w:rsidR="008A2DBA">
        <w:t>medida</w:t>
      </w:r>
      <w:r w:rsidR="00AC7004">
        <w:t xml:space="preserve"> que nos proporciona el valor de la</w:t>
      </w:r>
      <w:r>
        <w:t xml:space="preserve"> satisfacción del impulso en un estado perceptivo </w:t>
      </w:r>
      <w:proofErr w:type="gramStart"/>
      <w:r>
        <w:t>P(</w:t>
      </w:r>
      <w:proofErr w:type="gramEnd"/>
      <w:r>
        <w:t xml:space="preserve">t). La utilidad está determinada por la interacción del sistema con el entorno y </w:t>
      </w:r>
      <w:r w:rsidR="00AC7004">
        <w:t>es desconocida inicialmente</w:t>
      </w:r>
      <w:r>
        <w:t xml:space="preserve">. </w:t>
      </w:r>
    </w:p>
    <w:p w14:paraId="3B9C2079" w14:textId="77777777" w:rsidR="00062767" w:rsidRDefault="00062767" w:rsidP="0039109E">
      <w:pPr>
        <w:pStyle w:val="Prrafodelista"/>
        <w:numPr>
          <w:ilvl w:val="0"/>
          <w:numId w:val="12"/>
        </w:numPr>
        <w:spacing w:after="120"/>
        <w:contextualSpacing w:val="0"/>
        <w:jc w:val="both"/>
      </w:pPr>
      <w:r w:rsidRPr="00062767">
        <w:rPr>
          <w:b/>
          <w:bCs/>
        </w:rPr>
        <w:t>Objetivo innato:</w:t>
      </w:r>
      <w:r>
        <w:t xml:space="preserve"> un punto o área en el espacio perceptivo que el diseñador establece en el momento del diseño como un estado deseable para el robot. </w:t>
      </w:r>
    </w:p>
    <w:p w14:paraId="7E2BE691" w14:textId="77A6431B" w:rsidR="00062767" w:rsidRDefault="00FB798C" w:rsidP="0039109E">
      <w:pPr>
        <w:pStyle w:val="Prrafodelista"/>
        <w:numPr>
          <w:ilvl w:val="0"/>
          <w:numId w:val="12"/>
        </w:numPr>
        <w:spacing w:after="120"/>
        <w:contextualSpacing w:val="0"/>
        <w:jc w:val="both"/>
      </w:pPr>
      <w:r>
        <w:rPr>
          <w:b/>
          <w:bCs/>
        </w:rPr>
        <w:t>Necesidades</w:t>
      </w:r>
      <w:r w:rsidR="00062767" w:rsidRPr="00062767">
        <w:rPr>
          <w:b/>
          <w:bCs/>
        </w:rPr>
        <w:t>:</w:t>
      </w:r>
      <w:r w:rsidR="00062767">
        <w:t xml:space="preserve"> Conjunto de criterios, incorporados externamente por el diseñador, que el robot debe cumplir para considerarse que funciona de manera óptima.  </w:t>
      </w:r>
    </w:p>
    <w:p w14:paraId="23539E25" w14:textId="197ACECD" w:rsidR="00062767" w:rsidRDefault="00062767" w:rsidP="0039109E">
      <w:pPr>
        <w:pStyle w:val="Prrafodelista"/>
        <w:numPr>
          <w:ilvl w:val="0"/>
          <w:numId w:val="12"/>
        </w:numPr>
        <w:spacing w:after="120"/>
        <w:contextualSpacing w:val="0"/>
        <w:jc w:val="both"/>
      </w:pPr>
      <w:r w:rsidRPr="00062767">
        <w:rPr>
          <w:b/>
          <w:bCs/>
        </w:rPr>
        <w:t>Objetivo:</w:t>
      </w:r>
      <w:r>
        <w:t xml:space="preserve"> un estado perceptivo </w:t>
      </w:r>
      <w:proofErr w:type="gramStart"/>
      <w:r>
        <w:t>P(</w:t>
      </w:r>
      <w:proofErr w:type="gramEnd"/>
      <w:r>
        <w:t>t) en el que el robot obtiene la utilidad</w:t>
      </w:r>
      <w:r w:rsidR="00AC7004">
        <w:t xml:space="preserve"> máxima</w:t>
      </w:r>
      <w:r>
        <w:t xml:space="preserve">. Es un concepto clave en la arquitectura cognitiva, ya que el funcionamiento del robot durante toda la vida se debe a los objetivos que debe alcanzar. </w:t>
      </w:r>
    </w:p>
    <w:p w14:paraId="0353FA63" w14:textId="61648C81" w:rsidR="00062767" w:rsidRDefault="00062767" w:rsidP="0039109E">
      <w:pPr>
        <w:pStyle w:val="Prrafodelista"/>
        <w:numPr>
          <w:ilvl w:val="0"/>
          <w:numId w:val="12"/>
        </w:numPr>
        <w:spacing w:after="120"/>
        <w:contextualSpacing w:val="0"/>
        <w:jc w:val="both"/>
      </w:pPr>
      <w:r w:rsidRPr="00062767">
        <w:rPr>
          <w:b/>
          <w:bCs/>
        </w:rPr>
        <w:t>Utilidad esperada:</w:t>
      </w:r>
      <w:r w:rsidR="00AC7004">
        <w:t xml:space="preserve"> valor de utilidad que se espera obtener con el modelo de utilidad para un punto determinado del espacio de estados</w:t>
      </w:r>
      <w:r>
        <w:t xml:space="preserve">.  </w:t>
      </w:r>
    </w:p>
    <w:p w14:paraId="2E1B0289" w14:textId="1006912C" w:rsidR="00062767" w:rsidRDefault="00062767" w:rsidP="0039109E">
      <w:pPr>
        <w:pStyle w:val="Prrafodelista"/>
        <w:numPr>
          <w:ilvl w:val="0"/>
          <w:numId w:val="12"/>
        </w:numPr>
        <w:spacing w:after="120"/>
        <w:contextualSpacing w:val="0"/>
        <w:jc w:val="both"/>
      </w:pPr>
      <w:r w:rsidRPr="00062767">
        <w:rPr>
          <w:b/>
          <w:bCs/>
        </w:rPr>
        <w:t>Modelo</w:t>
      </w:r>
      <w:r w:rsidR="00EC59C5">
        <w:rPr>
          <w:b/>
          <w:bCs/>
        </w:rPr>
        <w:t xml:space="preserve"> (o función)</w:t>
      </w:r>
      <w:r w:rsidRPr="00062767">
        <w:rPr>
          <w:b/>
          <w:bCs/>
        </w:rPr>
        <w:t xml:space="preserve"> de utilidad (UM):</w:t>
      </w:r>
      <w:r>
        <w:t xml:space="preserve"> función que proporciona la utilidad esperada para cualquier punto en el espacio de estados.  </w:t>
      </w:r>
    </w:p>
    <w:p w14:paraId="0A39B9CA" w14:textId="77777777" w:rsidR="00062767" w:rsidRDefault="00062767" w:rsidP="0039109E">
      <w:pPr>
        <w:pStyle w:val="Prrafodelista"/>
        <w:numPr>
          <w:ilvl w:val="0"/>
          <w:numId w:val="12"/>
        </w:numPr>
        <w:spacing w:after="120"/>
        <w:contextualSpacing w:val="0"/>
        <w:jc w:val="both"/>
      </w:pPr>
      <w:r w:rsidRPr="00062767">
        <w:rPr>
          <w:b/>
          <w:bCs/>
        </w:rPr>
        <w:t>Value Function (VF):</w:t>
      </w:r>
      <w:r>
        <w:t xml:space="preserve"> tipo particular de modelo de utilidad que representa la utilidad esperada absoluta precisa para cualquier estado de percepción: </w:t>
      </w:r>
    </w:p>
    <w:p w14:paraId="082D6F54" w14:textId="75F573CE" w:rsidR="00062767" w:rsidRDefault="00062767" w:rsidP="00062767">
      <w:pPr>
        <w:pStyle w:val="Prrafodelista"/>
        <w:spacing w:after="120"/>
        <w:ind w:firstLine="0"/>
        <w:contextualSpacing w:val="0"/>
        <w:jc w:val="center"/>
      </w:pPr>
      <w:proofErr w:type="gramStart"/>
      <w:r>
        <w:t>Eu(</w:t>
      </w:r>
      <w:proofErr w:type="gramEnd"/>
      <w:r>
        <w:t>t + 1) = V F(P(t + 1))</w:t>
      </w:r>
    </w:p>
    <w:p w14:paraId="7B865BEE" w14:textId="79A40E90" w:rsidR="00062767" w:rsidRDefault="00062767" w:rsidP="0039109E">
      <w:pPr>
        <w:pStyle w:val="Prrafodelista"/>
        <w:numPr>
          <w:ilvl w:val="0"/>
          <w:numId w:val="12"/>
        </w:numPr>
        <w:spacing w:after="120"/>
        <w:contextualSpacing w:val="0"/>
        <w:jc w:val="both"/>
      </w:pPr>
      <w:r w:rsidRPr="00062767">
        <w:rPr>
          <w:b/>
          <w:bCs/>
        </w:rPr>
        <w:t>Trayectoria:</w:t>
      </w:r>
      <w:r>
        <w:t xml:space="preserve"> secuencia de puntos del espacio de estados por lo que ha pasado el robot en un intervalo de tiempo determinado. </w:t>
      </w:r>
    </w:p>
    <w:p w14:paraId="48159C92" w14:textId="78DC3D80" w:rsidR="00062767" w:rsidRDefault="00062767" w:rsidP="0039109E">
      <w:pPr>
        <w:pStyle w:val="Prrafodelista"/>
        <w:numPr>
          <w:ilvl w:val="0"/>
          <w:numId w:val="12"/>
        </w:numPr>
        <w:spacing w:after="120"/>
        <w:contextualSpacing w:val="0"/>
        <w:jc w:val="both"/>
      </w:pPr>
      <w:r w:rsidRPr="00062767">
        <w:rPr>
          <w:b/>
          <w:bCs/>
        </w:rPr>
        <w:t>Traza:</w:t>
      </w:r>
      <w:r>
        <w:t xml:space="preserve"> trayectoria de longitud predeterminada en la cual está incluida los valores de utilidad para cada punto de la trayectoria, que se asignan una vez se haya alcanzado el objeti</w:t>
      </w:r>
      <w:r w:rsidR="00AC7004">
        <w:t>vo</w:t>
      </w:r>
      <w:r>
        <w:t xml:space="preserve">. </w:t>
      </w:r>
    </w:p>
    <w:p w14:paraId="46D7E38A" w14:textId="3234F675" w:rsidR="00062767" w:rsidRDefault="00062767" w:rsidP="0039109E">
      <w:pPr>
        <w:pStyle w:val="Prrafodelista"/>
        <w:numPr>
          <w:ilvl w:val="0"/>
          <w:numId w:val="12"/>
        </w:numPr>
        <w:spacing w:after="120"/>
        <w:contextualSpacing w:val="0"/>
        <w:jc w:val="both"/>
      </w:pPr>
      <w:r w:rsidRPr="00062767">
        <w:rPr>
          <w:b/>
          <w:bCs/>
        </w:rPr>
        <w:t>Buffer de trazas (TB):</w:t>
      </w:r>
      <w:r>
        <w:t xml:space="preserve"> memoria que almacena un número determinado de trazas. </w:t>
      </w:r>
    </w:p>
    <w:p w14:paraId="23A3F9DA" w14:textId="77777777" w:rsidR="007D3C29" w:rsidRDefault="007D3C29" w:rsidP="00EC59C5">
      <w:pPr>
        <w:jc w:val="both"/>
      </w:pPr>
    </w:p>
    <w:p w14:paraId="17C211E4" w14:textId="08431DFF" w:rsidR="00EC59C5" w:rsidRPr="00E909EB" w:rsidRDefault="00EC59C5" w:rsidP="00EC59C5">
      <w:pPr>
        <w:jc w:val="both"/>
        <w:rPr>
          <w:strike/>
        </w:rPr>
      </w:pPr>
      <w:r>
        <w:t xml:space="preserve">MotivEn es el sistema motivacional </w:t>
      </w:r>
      <w:r w:rsidR="006B1CC1">
        <w:t>desarrollado en el marco del</w:t>
      </w:r>
      <w:r>
        <w:t xml:space="preserve"> proyecto </w:t>
      </w:r>
      <w:r w:rsidR="006B1CC1">
        <w:t xml:space="preserve">Europeo </w:t>
      </w:r>
      <w:r>
        <w:t>DREAM</w:t>
      </w:r>
      <w:r w:rsidR="006B1CC1">
        <w:t xml:space="preserve"> </w:t>
      </w:r>
      <w:r w:rsidR="006B1CC1" w:rsidRPr="008803B6">
        <w:rPr>
          <w:lang w:val="gl-ES"/>
        </w:rPr>
        <w:t>[1]</w:t>
      </w:r>
      <w:r w:rsidR="006B1CC1">
        <w:rPr>
          <w:lang w:val="gl-ES"/>
        </w:rPr>
        <w:t>, y será explicado con detalle en los siguientes apartados</w:t>
      </w:r>
      <w:r w:rsidR="006B1CC1">
        <w:t>.</w:t>
      </w:r>
      <w:r w:rsidR="007D3C29">
        <w:t xml:space="preserve"> Es importante comentar que el sistema motivacional de un robot cognitivo tiene como objetivo realizar cuatro procesos principales: descubrir nuevos objetivos de forma autónoma, aprender las funciones de utilidad, </w:t>
      </w:r>
      <w:r w:rsidR="007D3C29">
        <w:lastRenderedPageBreak/>
        <w:t>seleccionar la activación de los objetivos en el estado perceptivo actual, y evaluar los distintos estados candidatos en función de los objetivos activados.</w:t>
      </w:r>
    </w:p>
    <w:p w14:paraId="5829212B" w14:textId="77777777" w:rsidR="00EC59C5" w:rsidRDefault="00EC59C5" w:rsidP="00EC59C5">
      <w:pPr>
        <w:spacing w:after="120"/>
        <w:ind w:firstLine="0"/>
        <w:jc w:val="both"/>
      </w:pPr>
    </w:p>
    <w:p w14:paraId="3CC80E85" w14:textId="77AAF0DE" w:rsidR="008803B6" w:rsidRDefault="008803B6" w:rsidP="008803B6">
      <w:pPr>
        <w:pStyle w:val="Ttulo3"/>
      </w:pPr>
      <w:bookmarkStart w:id="17" w:name="_Toc16678449"/>
      <w:bookmarkStart w:id="18" w:name="_Toc18919474"/>
      <w:r>
        <w:t>Arquitectura del MotivEn</w:t>
      </w:r>
      <w:bookmarkEnd w:id="17"/>
      <w:bookmarkEnd w:id="18"/>
    </w:p>
    <w:p w14:paraId="61E1E738" w14:textId="77777777" w:rsidR="008803B6" w:rsidRPr="0060712D" w:rsidRDefault="008803B6" w:rsidP="008803B6"/>
    <w:p w14:paraId="3270468E" w14:textId="77777777" w:rsidR="008803B6" w:rsidRDefault="008803B6" w:rsidP="008803B6">
      <w:pPr>
        <w:keepNext/>
        <w:jc w:val="center"/>
      </w:pPr>
      <w:r>
        <w:rPr>
          <w:noProof/>
        </w:rPr>
        <w:drawing>
          <wp:inline distT="0" distB="0" distL="0" distR="0" wp14:anchorId="3A219FB7" wp14:editId="5D500948">
            <wp:extent cx="5400000" cy="3701324"/>
            <wp:effectExtent l="0" t="0" r="0" b="0"/>
            <wp:docPr id="10" name="Imagen 10" descr="C:\Users\alvaro\AppData\Local\Microsoft\Windows\INetCache\Content.MSO\30BDA4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lvaro\AppData\Local\Microsoft\Windows\INetCache\Content.MSO\30BDA45.tmp"/>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00000" cy="3701324"/>
                    </a:xfrm>
                    <a:prstGeom prst="rect">
                      <a:avLst/>
                    </a:prstGeom>
                    <a:noFill/>
                    <a:ln>
                      <a:noFill/>
                    </a:ln>
                  </pic:spPr>
                </pic:pic>
              </a:graphicData>
            </a:graphic>
          </wp:inline>
        </w:drawing>
      </w:r>
    </w:p>
    <w:p w14:paraId="184F8F0E" w14:textId="77777777" w:rsidR="008803B6" w:rsidRDefault="008803B6" w:rsidP="008803B6">
      <w:pPr>
        <w:pStyle w:val="Descripcin"/>
      </w:pPr>
      <w:bookmarkStart w:id="19" w:name="_Toc18919437"/>
      <w:r>
        <w:t xml:space="preserve">Figura </w:t>
      </w:r>
      <w:fldSimple w:instr=" SEQ Figura \* ARABIC ">
        <w:r w:rsidR="003E1C72">
          <w:rPr>
            <w:noProof/>
          </w:rPr>
          <w:t>1</w:t>
        </w:r>
      </w:fldSimple>
      <w:r>
        <w:t xml:space="preserve">: </w:t>
      </w:r>
      <w:r w:rsidRPr="002C61D7">
        <w:t>Diagrama motivacional DREAM</w:t>
      </w:r>
      <w:r>
        <w:t>.</w:t>
      </w:r>
      <w:bookmarkEnd w:id="19"/>
    </w:p>
    <w:p w14:paraId="3F2FBAEB" w14:textId="5E92DD0B" w:rsidR="008803B6" w:rsidRDefault="008803B6" w:rsidP="008803B6">
      <w:pPr>
        <w:jc w:val="both"/>
      </w:pPr>
      <w:r>
        <w:t xml:space="preserve">En la </w:t>
      </w:r>
      <w:r w:rsidR="00543686" w:rsidRPr="00543686">
        <w:rPr>
          <w:b/>
        </w:rPr>
        <w:t>F</w:t>
      </w:r>
      <w:r w:rsidRPr="00543686">
        <w:rPr>
          <w:b/>
        </w:rPr>
        <w:t xml:space="preserve">igura </w:t>
      </w:r>
      <w:r w:rsidR="00543686" w:rsidRPr="00543686">
        <w:rPr>
          <w:b/>
        </w:rPr>
        <w:t>[</w:t>
      </w:r>
      <w:r w:rsidRPr="00543686">
        <w:rPr>
          <w:b/>
        </w:rPr>
        <w:t>1</w:t>
      </w:r>
      <w:r w:rsidR="00543686" w:rsidRPr="00543686">
        <w:rPr>
          <w:b/>
        </w:rPr>
        <w:t>]</w:t>
      </w:r>
      <w:r>
        <w:t xml:space="preserve"> se puede ver un esquema del motor motivacional en la arquitectura </w:t>
      </w:r>
      <w:r w:rsidR="008A2DBA">
        <w:t>MDB</w:t>
      </w:r>
      <w:r>
        <w:t xml:space="preserve">, MotivEn [4]. Los bloques que realizan las principales operaciones del sistema son los de color negro, mientras que los bloques de color rojo son las salidas que se envían a la arquitectura cognitiva. </w:t>
      </w:r>
    </w:p>
    <w:p w14:paraId="54671750" w14:textId="609E5281" w:rsidR="00CF6172" w:rsidRDefault="008803B6" w:rsidP="006F6F3B">
      <w:pPr>
        <w:jc w:val="both"/>
      </w:pPr>
      <w:r>
        <w:t xml:space="preserve">El bloque que encontramos de color amarillo a la izquierda del esquema es la </w:t>
      </w:r>
      <w:r w:rsidR="006B371E">
        <w:t>Trace Buffer (Memoria de Trazas)</w:t>
      </w:r>
      <w:r>
        <w:t>, en la que se encuentran las diversas trazas que se han generado durante la ejecución de los movimientos del robot en el intento de llegar a la meta (</w:t>
      </w:r>
      <w:r w:rsidR="008A2DBA">
        <w:t>ya sea real o simulado</w:t>
      </w:r>
      <w:r>
        <w:t xml:space="preserve">). </w:t>
      </w:r>
      <w:r w:rsidR="007B1C37">
        <w:t>El primero de los</w:t>
      </w:r>
      <w:r>
        <w:t xml:space="preserve"> dos bloques de color negro que se encuentran en el medio del esquema </w:t>
      </w:r>
      <w:r w:rsidR="007B1C37">
        <w:t>es</w:t>
      </w:r>
      <w:r>
        <w:t xml:space="preserve"> el Goal Manager (Administrador de objetivos), que utiliza </w:t>
      </w:r>
      <w:r w:rsidR="007B1C37">
        <w:t>la Memoria de Trazas para definir nuevos objetivos, y el Estado Actual para establecer el vector de activación de cada objetivo. El segundo bloque es el</w:t>
      </w:r>
      <w:r>
        <w:t xml:space="preserve"> Utility Modeler (Modelador de Utilidades), que utiliza las trazas para realizar el aprendizaje del modelo de utilidad. El State Evaluator (Evaluador del Estado) utiliza </w:t>
      </w:r>
      <w:r w:rsidR="007B1C37">
        <w:t>el</w:t>
      </w:r>
      <w:r>
        <w:t xml:space="preserve"> vector de activación</w:t>
      </w:r>
      <w:r w:rsidR="007B1C37">
        <w:t xml:space="preserve"> establecido por el Goal Manager</w:t>
      </w:r>
      <w:r>
        <w:t xml:space="preserve"> para proporcionar la evaluación del </w:t>
      </w:r>
      <w:r w:rsidR="00FB798C">
        <w:t>Candidate State (</w:t>
      </w:r>
      <w:r>
        <w:t>Es</w:t>
      </w:r>
      <w:r w:rsidR="00CF6172">
        <w:t>tado Candidato</w:t>
      </w:r>
      <w:r w:rsidR="00FB798C">
        <w:t>), denominado State Evaluation (Evaluación del Estado)</w:t>
      </w:r>
      <w:r w:rsidR="007B1C37">
        <w:t>, que solicita el mecanismo cognitivo MDB.</w:t>
      </w:r>
    </w:p>
    <w:p w14:paraId="72EDDE09" w14:textId="37771799" w:rsidR="00543686" w:rsidRPr="00543686" w:rsidRDefault="00245E45" w:rsidP="00CF6172">
      <w:pPr>
        <w:pStyle w:val="Ttulo3"/>
      </w:pPr>
      <w:bookmarkStart w:id="20" w:name="_Toc18919475"/>
      <w:r>
        <w:t>Motivación intrínseca y extrínseca</w:t>
      </w:r>
      <w:bookmarkEnd w:id="20"/>
    </w:p>
    <w:p w14:paraId="4C568ADB" w14:textId="389AFDC8" w:rsidR="00361385" w:rsidRDefault="00361385" w:rsidP="007003F3">
      <w:pPr>
        <w:jc w:val="both"/>
      </w:pPr>
      <w:r w:rsidRPr="00361385">
        <w:t>El sistema motivacional, en el marco de robótica cognitiva, es una de las entidades que presentan mayor dificultad por la complejidad que conlleva establecer las estructuras de conocimiento que permiten relacionar las acciones que lleva a cabo el robot con las necesidades de obtener un objetivo</w:t>
      </w:r>
      <w:r>
        <w:t xml:space="preserve">. </w:t>
      </w:r>
      <w:r w:rsidRPr="00361385">
        <w:t>Este permite al robot explorar el espacio de estados con el propósito de establecer sus objetivos, los espacios sensoriales en el que robot quiere estar.</w:t>
      </w:r>
    </w:p>
    <w:p w14:paraId="3110E50E" w14:textId="46366D23" w:rsidR="00177DA0" w:rsidRDefault="006F6F3B" w:rsidP="007003F3">
      <w:pPr>
        <w:jc w:val="both"/>
      </w:pPr>
      <w:r>
        <w:lastRenderedPageBreak/>
        <w:t>Se</w:t>
      </w:r>
      <w:r w:rsidRPr="006F6F3B">
        <w:t xml:space="preserve"> </w:t>
      </w:r>
      <w:r>
        <w:t>pueden diferenciar</w:t>
      </w:r>
      <w:r w:rsidRPr="006F6F3B">
        <w:t xml:space="preserve"> dos tipos de motivaciones para guiar las acciones que llevan a cabo el robot, motivación intrínseca y motivación extrínseca. Las primeras representan la exploración inicial que hace del robot del entorno que lo rodea en busca de estados sensoriales no visitados. Estas acciones permitirán al robot aprender como es el entorno que le rodea y como llegar hasta la meta, lo que a posteriori, permitirá guiar a la motivación extrínseca. </w:t>
      </w:r>
      <w:r>
        <w:t xml:space="preserve">Dentro de este tipo de motivación se encuentra la Novelty que ejecuta movimientos semi-aleatorios en busca de reducir la distancia de un objetivo. </w:t>
      </w:r>
      <w:r w:rsidR="00177DA0">
        <w:t>Las trazas obtenidas van a tener una gran ambigüedad, debido a la aleatoriedad en la ejecución de los movimientos a la hora de alcanzar el objetivo. Esto quiere decir que los puntos de la trayectoria que se incluyen en la traza no van a seguir un orden decreciente continuo del valor del sensor, si no que se van a alternar valores decrecientes y crecientes hasta llegar al objetivo.</w:t>
      </w:r>
      <w:r w:rsidR="00763BDB">
        <w:t xml:space="preserve"> Un ejemplo simplificado de una traza obtenida mediante Novelty podría ser la mostrada en la </w:t>
      </w:r>
      <w:r w:rsidR="00763BDB" w:rsidRPr="00763BDB">
        <w:rPr>
          <w:b/>
        </w:rPr>
        <w:t>Figura [2]</w:t>
      </w:r>
      <w:r w:rsidR="000954F2" w:rsidRPr="000954F2">
        <w:t>, en la que se puede observar como el robot no llega de forma directa al objetivo</w:t>
      </w:r>
      <w:r w:rsidR="00763BDB" w:rsidRPr="000954F2">
        <w:t>.</w:t>
      </w:r>
      <w:r w:rsidR="00177DA0">
        <w:t xml:space="preserve"> Con el paso del tiempo no se van a conseguir obtener ninguna mejora </w:t>
      </w:r>
      <w:r w:rsidR="000954F2">
        <w:t>en la trayectoria que sigue el robot a la hora de llegar al objetivo</w:t>
      </w:r>
      <w:r w:rsidR="00177DA0">
        <w:t xml:space="preserve"> porque con estos modelos no se realiza ningún aprendizaje.</w:t>
      </w:r>
    </w:p>
    <w:p w14:paraId="4AEE89C3" w14:textId="77777777" w:rsidR="00763BDB" w:rsidRDefault="00B30DED" w:rsidP="00763BDB">
      <w:pPr>
        <w:keepNext/>
        <w:jc w:val="center"/>
      </w:pPr>
      <w:r>
        <w:rPr>
          <w:noProof/>
        </w:rPr>
        <w:drawing>
          <wp:inline distT="0" distB="0" distL="0" distR="0" wp14:anchorId="5328FD18" wp14:editId="1B140173">
            <wp:extent cx="4619625" cy="2149475"/>
            <wp:effectExtent l="0" t="0" r="9525" b="3175"/>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619625" cy="2149475"/>
                    </a:xfrm>
                    <a:prstGeom prst="rect">
                      <a:avLst/>
                    </a:prstGeom>
                    <a:noFill/>
                    <a:ln>
                      <a:noFill/>
                    </a:ln>
                  </pic:spPr>
                </pic:pic>
              </a:graphicData>
            </a:graphic>
          </wp:inline>
        </w:drawing>
      </w:r>
    </w:p>
    <w:p w14:paraId="2D7B94C0" w14:textId="07A6B4FF" w:rsidR="00B30DED" w:rsidRDefault="00763BDB" w:rsidP="00763BDB">
      <w:pPr>
        <w:pStyle w:val="Descripcin"/>
      </w:pPr>
      <w:bookmarkStart w:id="21" w:name="_Toc18919438"/>
      <w:r>
        <w:t xml:space="preserve">Figura </w:t>
      </w:r>
      <w:fldSimple w:instr=" SEQ Figura \* ARABIC ">
        <w:r w:rsidR="003E1C72">
          <w:rPr>
            <w:noProof/>
          </w:rPr>
          <w:t>2</w:t>
        </w:r>
      </w:fldSimple>
      <w:r>
        <w:t>: Traza Novelty.</w:t>
      </w:r>
      <w:bookmarkEnd w:id="21"/>
    </w:p>
    <w:p w14:paraId="356D5633" w14:textId="55F19A90" w:rsidR="006F6F3B" w:rsidRPr="005F3BEB" w:rsidRDefault="006F6F3B" w:rsidP="007003F3">
      <w:pPr>
        <w:jc w:val="both"/>
      </w:pPr>
      <w:r w:rsidRPr="006F6F3B">
        <w:t>Por otro lado, las motivaciones extrínsecas</w:t>
      </w:r>
      <w:r w:rsidR="00ED01D7">
        <w:t>, al contrario que las motivaciones intrínsecas,</w:t>
      </w:r>
      <w:r w:rsidRPr="006F6F3B">
        <w:t xml:space="preserve"> están orientadas en la optimización de la forma de alcanzar un</w:t>
      </w:r>
      <w:r>
        <w:t xml:space="preserve"> objetivo</w:t>
      </w:r>
      <w:r w:rsidRPr="006F6F3B">
        <w:t>, los movimientos que ejecuta el robot son impulsados por el aprendizaje previo del entorno.</w:t>
      </w:r>
      <w:r w:rsidR="005F3BEB">
        <w:t xml:space="preserve"> </w:t>
      </w:r>
      <w:r w:rsidR="005F3BEB" w:rsidRPr="005F3BEB">
        <w:t>Según vayan avanzando las simulaciones, con este tipo de motivaciones, se irán aprendiendo modelos mejores que permitan llegar cada vez de forma más rápida al objetivo.</w:t>
      </w:r>
      <w:r w:rsidR="00AD7EBC">
        <w:t xml:space="preserve"> Por lo tanto, con este tipo de motivaciones se irán consiguiendo trazas cada vez con menores ambigüedades tras cada simulación, consiguiendo al final que todos los puntos de la trayectoria tengan un orden decreciente del sensor, lo que no se puede conseguir mediante motivación intrínseca. Esto es algo muy importante para realizar un buen entrenamiento de modelos de utilidad, sobre todo en el caso de modelos de utilidad muy complejos en los que es primordial entrenarlos con trazas con las menores ambigüedades posibles.</w:t>
      </w:r>
    </w:p>
    <w:p w14:paraId="67811E20" w14:textId="53986376" w:rsidR="00C23480" w:rsidRPr="00900F6A" w:rsidRDefault="00361385" w:rsidP="007003F3">
      <w:pPr>
        <w:jc w:val="both"/>
      </w:pPr>
      <w:r>
        <w:t>En concreto, e</w:t>
      </w:r>
      <w:r w:rsidR="00FB798C">
        <w:t>l</w:t>
      </w:r>
      <w:r w:rsidR="00BB5D58">
        <w:t xml:space="preserve"> sistema motivacional MotivEn</w:t>
      </w:r>
      <w:r w:rsidR="00497344">
        <w:t>, se</w:t>
      </w:r>
      <w:r w:rsidR="00BB5D58">
        <w:t xml:space="preserve"> </w:t>
      </w:r>
      <w:r>
        <w:t>utiliza</w:t>
      </w:r>
      <w:r w:rsidR="00497344">
        <w:t xml:space="preserve"> en</w:t>
      </w:r>
      <w:r>
        <w:t xml:space="preserve"> la</w:t>
      </w:r>
      <w:r w:rsidR="008A2DBA" w:rsidRPr="008A2DBA">
        <w:t xml:space="preserve"> arquitectura cognitiva</w:t>
      </w:r>
      <w:r w:rsidR="00497344">
        <w:t xml:space="preserve"> MDB para proporcionar la valoración de una serie de estados candidatos </w:t>
      </w:r>
      <w:r w:rsidR="008A2DBA" w:rsidRPr="008A2DBA">
        <w:t xml:space="preserve">en un instante dado de tiempo. </w:t>
      </w:r>
      <w:r w:rsidR="00172F61" w:rsidRPr="00900F6A">
        <w:t>Es muy importante que se gestione de forma correcta la combinación de motivaciones intrínsecas y extrínsecas para elegir el</w:t>
      </w:r>
      <w:r w:rsidR="00C23480" w:rsidRPr="00900F6A">
        <w:t xml:space="preserve"> estado final sensorial más adecuado, con el objetivo final de guiar al robot hacia la finalización de sus tareas. </w:t>
      </w:r>
      <w:r w:rsidR="00C23480" w:rsidRPr="00B355F4">
        <w:t xml:space="preserve">El </w:t>
      </w:r>
      <w:r w:rsidR="00B355F4" w:rsidRPr="00B355F4">
        <w:t>Goal Activation Vector (Vector de Activación de Objetivo),</w:t>
      </w:r>
      <w:r w:rsidR="00C23480" w:rsidRPr="00B355F4">
        <w:t xml:space="preserve"> que establece qué tipo de motivación se usa en cada instante de tiempo</w:t>
      </w:r>
      <w:r w:rsidR="00B355F4" w:rsidRPr="00B355F4">
        <w:t>,</w:t>
      </w:r>
      <w:r w:rsidR="00C23480" w:rsidRPr="00B355F4">
        <w:t xml:space="preserve"> es un elemento clave en MotivEn y, como resumen, funciona de la siguiente manera</w:t>
      </w:r>
      <w:r w:rsidR="007003F3" w:rsidRPr="00B355F4">
        <w:t xml:space="preserve"> [</w:t>
      </w:r>
      <w:r w:rsidR="00900F6A" w:rsidRPr="00B355F4">
        <w:t>10</w:t>
      </w:r>
      <w:r w:rsidR="007003F3" w:rsidRPr="00B355F4">
        <w:t>]</w:t>
      </w:r>
      <w:r w:rsidR="00C23480" w:rsidRPr="00B355F4">
        <w:t>:</w:t>
      </w:r>
    </w:p>
    <w:p w14:paraId="5F6DAC35" w14:textId="2874ECE1" w:rsidR="00C23480" w:rsidRPr="00900F6A" w:rsidRDefault="00C23480" w:rsidP="0039109E">
      <w:pPr>
        <w:pStyle w:val="Prrafodelista"/>
        <w:numPr>
          <w:ilvl w:val="0"/>
          <w:numId w:val="14"/>
        </w:numPr>
        <w:ind w:hanging="357"/>
        <w:contextualSpacing w:val="0"/>
        <w:jc w:val="both"/>
      </w:pPr>
      <w:r w:rsidRPr="00900F6A">
        <w:t xml:space="preserve">En las etapas iniciales del aprendizaje, no se ha alcanzado ningún objetivo, y MotivEn utiliza principalmente </w:t>
      </w:r>
      <w:r w:rsidR="006F6F3B">
        <w:t xml:space="preserve">una </w:t>
      </w:r>
      <w:r w:rsidR="006F6F3B" w:rsidRPr="00343167">
        <w:rPr>
          <w:i/>
        </w:rPr>
        <w:t>Motivación Intrínseca Ciega</w:t>
      </w:r>
      <w:r w:rsidR="00497344">
        <w:t xml:space="preserve"> (Novelty)</w:t>
      </w:r>
      <w:r w:rsidR="006F6F3B">
        <w:t xml:space="preserve">, </w:t>
      </w:r>
      <w:r w:rsidRPr="00900F6A">
        <w:t xml:space="preserve">que guía </w:t>
      </w:r>
      <w:r w:rsidRPr="00900F6A">
        <w:lastRenderedPageBreak/>
        <w:t>el comportamiento del robot hacia el descubrimiento de estados sensoriales no visitados que operan como un proceso intrínseco exploratorio</w:t>
      </w:r>
      <w:r w:rsidR="00497344">
        <w:t>.</w:t>
      </w:r>
    </w:p>
    <w:p w14:paraId="41C9AA87" w14:textId="19B3FAC1" w:rsidR="00C23480" w:rsidRPr="00900F6A" w:rsidRDefault="00C23480" w:rsidP="0039109E">
      <w:pPr>
        <w:pStyle w:val="Prrafodelista"/>
        <w:numPr>
          <w:ilvl w:val="0"/>
          <w:numId w:val="14"/>
        </w:numPr>
        <w:ind w:hanging="357"/>
        <w:contextualSpacing w:val="0"/>
        <w:jc w:val="both"/>
      </w:pPr>
      <w:r w:rsidRPr="00900F6A">
        <w:t xml:space="preserve">Una vez que se alcanza un objetivo, </w:t>
      </w:r>
      <w:r w:rsidR="005F1399">
        <w:t>se obtiene una traza</w:t>
      </w:r>
      <w:r w:rsidR="00343167">
        <w:t>,</w:t>
      </w:r>
      <w:r w:rsidR="005F1399">
        <w:t xml:space="preserve"> y ya </w:t>
      </w:r>
      <w:r w:rsidRPr="00900F6A">
        <w:t>se puede aprender un modelo de utilidad asociado</w:t>
      </w:r>
      <w:r w:rsidR="005F1399">
        <w:t xml:space="preserve">, que </w:t>
      </w:r>
      <w:r w:rsidRPr="00900F6A">
        <w:t xml:space="preserve">se </w:t>
      </w:r>
      <w:r w:rsidR="005F1399">
        <w:t>utilizará</w:t>
      </w:r>
      <w:r w:rsidRPr="00900F6A">
        <w:t xml:space="preserve"> para evaluar los estados candidatos. Este modelo conduce a un objetivo y, por lo tanto, </w:t>
      </w:r>
      <w:r w:rsidR="00343167">
        <w:t>está guiado por</w:t>
      </w:r>
      <w:r w:rsidRPr="00900F6A">
        <w:t xml:space="preserve"> una </w:t>
      </w:r>
      <w:r w:rsidRPr="00343167">
        <w:rPr>
          <w:i/>
        </w:rPr>
        <w:t>motivación extrínseca</w:t>
      </w:r>
      <w:r w:rsidRPr="00900F6A">
        <w:t>.</w:t>
      </w:r>
    </w:p>
    <w:p w14:paraId="709FD588" w14:textId="0CA6B325" w:rsidR="00C23480" w:rsidRPr="00900F6A" w:rsidRDefault="00C23480" w:rsidP="0039109E">
      <w:pPr>
        <w:pStyle w:val="Prrafodelista"/>
        <w:numPr>
          <w:ilvl w:val="0"/>
          <w:numId w:val="14"/>
        </w:numPr>
        <w:ind w:hanging="357"/>
        <w:contextualSpacing w:val="0"/>
        <w:jc w:val="both"/>
      </w:pPr>
      <w:r w:rsidRPr="00900F6A">
        <w:t>Dado que la fiabilidad del modelo de utilidad depende de cuánto se haya explorado su dominio para alcanzar</w:t>
      </w:r>
      <w:r w:rsidR="00343167">
        <w:t xml:space="preserve"> el objetivo</w:t>
      </w:r>
      <w:r w:rsidRPr="00900F6A">
        <w:t xml:space="preserve">, se considera otro tipo de motivación intrínseca para fomentar la mejora de la certeza de las diferentes áreas del modelo de utilidad. Se llama </w:t>
      </w:r>
      <w:r w:rsidR="00343167">
        <w:rPr>
          <w:i/>
        </w:rPr>
        <w:t>M</w:t>
      </w:r>
      <w:r w:rsidRPr="00343167">
        <w:rPr>
          <w:i/>
        </w:rPr>
        <w:t xml:space="preserve">otivación </w:t>
      </w:r>
      <w:r w:rsidR="00343167">
        <w:rPr>
          <w:i/>
        </w:rPr>
        <w:t>I</w:t>
      </w:r>
      <w:r w:rsidRPr="00343167">
        <w:rPr>
          <w:i/>
        </w:rPr>
        <w:t xml:space="preserve">ntrínseca </w:t>
      </w:r>
      <w:r w:rsidR="00343167">
        <w:rPr>
          <w:i/>
        </w:rPr>
        <w:t>B</w:t>
      </w:r>
      <w:r w:rsidRPr="00343167">
        <w:rPr>
          <w:i/>
        </w:rPr>
        <w:t xml:space="preserve">asada en la </w:t>
      </w:r>
      <w:r w:rsidR="00343167">
        <w:rPr>
          <w:i/>
        </w:rPr>
        <w:t>C</w:t>
      </w:r>
      <w:r w:rsidRPr="00343167">
        <w:rPr>
          <w:i/>
        </w:rPr>
        <w:t>erteza</w:t>
      </w:r>
      <w:r w:rsidRPr="00900F6A">
        <w:t>, y su objetivo es aumentar la confiabilidad del modelo de utilidad para todos los puntos dentro de su dominio.</w:t>
      </w:r>
    </w:p>
    <w:p w14:paraId="07C878EE" w14:textId="3AD4466A" w:rsidR="008A2DBA" w:rsidRDefault="008A2DBA" w:rsidP="008A2DBA">
      <w:pPr>
        <w:jc w:val="both"/>
      </w:pPr>
      <w:r>
        <w:t>Con todo esto la forma en la que se van a gestionar las trazas se podría definir de la siguiente manera. El conjunto de datos obtenido de la trayectoria del robot en su camino a alcanzar el objetivo se guarda, junto al valor de utilidad que se le otorga a cada punto de la trayectoria, a lo que se le llama traza. Siempre se van a empezar a guardar los últimos valores de la trayectoria, ya que van a ser lo</w:t>
      </w:r>
      <w:r w:rsidR="00D77DAF">
        <w:t>s</w:t>
      </w:r>
      <w:r>
        <w:t xml:space="preserve"> que menos ambigüedad </w:t>
      </w:r>
      <w:proofErr w:type="gramStart"/>
      <w:r w:rsidR="00FB17C3">
        <w:t>van</w:t>
      </w:r>
      <w:proofErr w:type="gramEnd"/>
      <w:r>
        <w:t xml:space="preserve"> a tener, hasta llenar el tamaño de la traza predefinido. La mayor utilidad, de valor 1, se le otorgará al último punto de la trayectoria, en el que se alcanza el objetivo, y se irá disminuyendo el valor de utilidad a los siguientes puntos de la trayectoria de forma ordenada. Dependiendo del tamaño de traza otorgado por el diseñador entrarán mayor o menor número de puntos de la trayectoria en la traza. Una vez obtenida la traza esta se guardará dentro de la memoria de trazas de forma ordenada, sin mezclar los valores de las distintas trazas obtenidas</w:t>
      </w:r>
      <w:r w:rsidR="00BB5D58">
        <w:t>. De este conjunto de trazas almacenadas,</w:t>
      </w:r>
      <w:r w:rsidR="00D77DAF">
        <w:t xml:space="preserve"> posteriormente, se seleccionará</w:t>
      </w:r>
      <w:r w:rsidR="00BB5D58">
        <w:t xml:space="preserve"> un grupo deseado para llevar a cabo el entrenamiento de la VF.</w:t>
      </w:r>
    </w:p>
    <w:p w14:paraId="30D40629" w14:textId="5FF97460" w:rsidR="008A2DBA" w:rsidRDefault="008A2DBA" w:rsidP="008A2DBA">
      <w:pPr>
        <w:jc w:val="both"/>
      </w:pPr>
      <w:r>
        <w:t xml:space="preserve">Un ejemplo podría ser el mostrado en la </w:t>
      </w:r>
      <w:r w:rsidR="00543686" w:rsidRPr="00543686">
        <w:rPr>
          <w:b/>
        </w:rPr>
        <w:t>F</w:t>
      </w:r>
      <w:r w:rsidRPr="00543686">
        <w:rPr>
          <w:b/>
        </w:rPr>
        <w:t>igura</w:t>
      </w:r>
      <w:r w:rsidR="00543686" w:rsidRPr="00543686">
        <w:rPr>
          <w:b/>
        </w:rPr>
        <w:t xml:space="preserve"> [</w:t>
      </w:r>
      <w:r w:rsidR="003949B3">
        <w:rPr>
          <w:b/>
        </w:rPr>
        <w:t>3</w:t>
      </w:r>
      <w:r w:rsidR="00543686" w:rsidRPr="00543686">
        <w:rPr>
          <w:b/>
        </w:rPr>
        <w:t>]</w:t>
      </w:r>
      <w:r>
        <w:t xml:space="preserve">. </w:t>
      </w:r>
      <w:r w:rsidR="00BB5D58">
        <w:t xml:space="preserve">Un elemento de desplaza por el espacio de estados teniendo </w:t>
      </w:r>
      <w:r w:rsidR="00EC26FD">
        <w:t>una</w:t>
      </w:r>
      <w:r w:rsidR="00BB5D58">
        <w:t xml:space="preserve"> trayectoria </w:t>
      </w:r>
      <w:r w:rsidR="00EC26FD">
        <w:t>formada por</w:t>
      </w:r>
      <w:r w:rsidR="00BB5D58">
        <w:t xml:space="preserve"> 10 puntos hasta llegar al objetivo</w:t>
      </w:r>
      <w:r w:rsidR="00361385">
        <w:t xml:space="preserve">. </w:t>
      </w:r>
      <w:r>
        <w:t xml:space="preserve">El diseñador ha considerado correcto </w:t>
      </w:r>
      <w:r w:rsidR="00BB5D58">
        <w:t xml:space="preserve">almacenar un </w:t>
      </w:r>
      <w:r>
        <w:t>tamaño de traza de 5 valores por lo que esta</w:t>
      </w:r>
      <w:r w:rsidR="00BB5D58">
        <w:t xml:space="preserve"> quedaría de la siguien</w:t>
      </w:r>
      <w:r w:rsidR="00543686">
        <w:t xml:space="preserve">te forma observada en la </w:t>
      </w:r>
      <w:r w:rsidR="00543686" w:rsidRPr="00543686">
        <w:rPr>
          <w:b/>
        </w:rPr>
        <w:t>Tabla [1]</w:t>
      </w:r>
      <w:r w:rsidR="00EC26FD" w:rsidRPr="00543686">
        <w:t>,</w:t>
      </w:r>
      <w:r w:rsidR="00BB5D58">
        <w:t xml:space="preserve"> pudiéndose </w:t>
      </w:r>
      <w:r w:rsidR="00EC26FD">
        <w:t>ver</w:t>
      </w:r>
      <w:r w:rsidR="00BB5D58">
        <w:t xml:space="preserve"> en ella como se organiza</w:t>
      </w:r>
      <w:r w:rsidR="00D77DAF">
        <w:t xml:space="preserve"> la</w:t>
      </w:r>
      <w:r w:rsidR="00BB5D58">
        <w:t xml:space="preserve"> </w:t>
      </w:r>
      <w:r w:rsidR="00EC26FD">
        <w:t>adjudicación de la utilidad correspondiente a cada punto de la trayectoria.</w:t>
      </w:r>
    </w:p>
    <w:p w14:paraId="2B132CCD" w14:textId="77777777" w:rsidR="00543686" w:rsidRDefault="00BB5D58" w:rsidP="00543686">
      <w:pPr>
        <w:keepNext/>
        <w:jc w:val="both"/>
      </w:pPr>
      <w:r>
        <w:rPr>
          <w:noProof/>
        </w:rPr>
        <w:drawing>
          <wp:inline distT="0" distB="0" distL="0" distR="0" wp14:anchorId="6EDC1A4B" wp14:editId="07B38216">
            <wp:extent cx="5752465" cy="1626870"/>
            <wp:effectExtent l="0" t="0" r="635" b="0"/>
            <wp:docPr id="11" name="Imagen 11"/>
            <wp:cNvGraphicFramePr/>
            <a:graphic xmlns:a="http://schemas.openxmlformats.org/drawingml/2006/main">
              <a:graphicData uri="http://schemas.openxmlformats.org/drawingml/2006/picture">
                <pic:pic xmlns:pic="http://schemas.openxmlformats.org/drawingml/2006/picture">
                  <pic:nvPicPr>
                    <pic:cNvPr id="11" name="Imagen 1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52465" cy="1626870"/>
                    </a:xfrm>
                    <a:prstGeom prst="rect">
                      <a:avLst/>
                    </a:prstGeom>
                    <a:noFill/>
                    <a:ln>
                      <a:noFill/>
                    </a:ln>
                  </pic:spPr>
                </pic:pic>
              </a:graphicData>
            </a:graphic>
          </wp:inline>
        </w:drawing>
      </w:r>
    </w:p>
    <w:p w14:paraId="13C2D02F" w14:textId="6B9FC0F2" w:rsidR="00D77DAF" w:rsidRDefault="00543686" w:rsidP="00CB747F">
      <w:pPr>
        <w:pStyle w:val="Descripcin"/>
      </w:pPr>
      <w:bookmarkStart w:id="22" w:name="_Toc18919439"/>
      <w:r>
        <w:t xml:space="preserve">Figura </w:t>
      </w:r>
      <w:fldSimple w:instr=" SEQ Figura \* ARABIC ">
        <w:r w:rsidR="003E1C72">
          <w:rPr>
            <w:noProof/>
          </w:rPr>
          <w:t>3</w:t>
        </w:r>
      </w:fldSimple>
      <w:r>
        <w:t>: Puntos de la trayectoria del robot.</w:t>
      </w:r>
      <w:bookmarkEnd w:id="22"/>
    </w:p>
    <w:p w14:paraId="758F1A72" w14:textId="77777777" w:rsidR="005354FC" w:rsidRDefault="005354FC" w:rsidP="005354FC"/>
    <w:tbl>
      <w:tblPr>
        <w:tblStyle w:val="Tabladecuadrcula4-nfasis1"/>
        <w:tblW w:w="4536" w:type="dxa"/>
        <w:jc w:val="center"/>
        <w:tblLayout w:type="fixed"/>
        <w:tblLook w:val="04A0" w:firstRow="1" w:lastRow="0" w:firstColumn="1" w:lastColumn="0" w:noHBand="0" w:noVBand="1"/>
      </w:tblPr>
      <w:tblGrid>
        <w:gridCol w:w="2268"/>
        <w:gridCol w:w="2268"/>
      </w:tblGrid>
      <w:tr w:rsidR="00D77DAF" w:rsidRPr="00FA107A" w14:paraId="15FEE60C" w14:textId="77777777" w:rsidTr="00CB747F">
        <w:trPr>
          <w:cnfStyle w:val="100000000000" w:firstRow="1" w:lastRow="0" w:firstColumn="0" w:lastColumn="0" w:oddVBand="0" w:evenVBand="0" w:oddHBand="0"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268" w:type="dxa"/>
            <w:noWrap/>
            <w:vAlign w:val="center"/>
          </w:tcPr>
          <w:p w14:paraId="43DBE70C" w14:textId="18EFFBCD" w:rsidR="00D77DAF" w:rsidRPr="00FA107A" w:rsidRDefault="00D77DAF" w:rsidP="00D77DAF">
            <w:pPr>
              <w:spacing w:before="0"/>
              <w:ind w:firstLine="0"/>
              <w:jc w:val="center"/>
              <w:rPr>
                <w:rFonts w:ascii="Calibri" w:hAnsi="Calibri" w:cs="Calibri"/>
                <w:color w:val="000000"/>
                <w:szCs w:val="22"/>
              </w:rPr>
            </w:pPr>
            <w:r w:rsidRPr="00D77DAF">
              <w:rPr>
                <w:rFonts w:ascii="Calibri" w:hAnsi="Calibri" w:cs="Calibri"/>
                <w:color w:val="000000"/>
                <w:szCs w:val="22"/>
              </w:rPr>
              <w:t>TRAYECTORIA</w:t>
            </w:r>
          </w:p>
        </w:tc>
        <w:tc>
          <w:tcPr>
            <w:tcW w:w="2268" w:type="dxa"/>
            <w:noWrap/>
            <w:vAlign w:val="center"/>
          </w:tcPr>
          <w:p w14:paraId="663B8F8C" w14:textId="499BAFA1" w:rsidR="00D77DAF" w:rsidRPr="00FA107A" w:rsidRDefault="00D77DAF" w:rsidP="00D77DAF">
            <w:pPr>
              <w:spacing w:before="0"/>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Cs w:val="22"/>
              </w:rPr>
            </w:pPr>
            <w:r w:rsidRPr="00D77DAF">
              <w:rPr>
                <w:rFonts w:ascii="Calibri" w:hAnsi="Calibri" w:cs="Calibri"/>
                <w:color w:val="000000"/>
                <w:szCs w:val="22"/>
              </w:rPr>
              <w:t>UTILIDAD</w:t>
            </w:r>
          </w:p>
        </w:tc>
      </w:tr>
      <w:tr w:rsidR="00D77DAF" w:rsidRPr="00FA107A" w14:paraId="30E37EFD" w14:textId="77777777" w:rsidTr="00CB747F">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6D5189B6" w14:textId="3DDC0017" w:rsidR="00D77DAF" w:rsidRPr="00CB747F" w:rsidRDefault="00D77DAF" w:rsidP="00D77DAF">
            <w:pPr>
              <w:spacing w:before="0"/>
              <w:ind w:firstLine="0"/>
              <w:jc w:val="center"/>
              <w:rPr>
                <w:rFonts w:ascii="Calibri" w:hAnsi="Calibri" w:cs="Calibri"/>
                <w:b w:val="0"/>
                <w:color w:val="000000"/>
                <w:szCs w:val="22"/>
              </w:rPr>
            </w:pPr>
            <w:r w:rsidRPr="00CB747F">
              <w:rPr>
                <w:b w:val="0"/>
              </w:rPr>
              <w:t>P10</w:t>
            </w:r>
          </w:p>
        </w:tc>
        <w:tc>
          <w:tcPr>
            <w:tcW w:w="2268" w:type="dxa"/>
            <w:noWrap/>
            <w:vAlign w:val="center"/>
            <w:hideMark/>
          </w:tcPr>
          <w:p w14:paraId="6C1D08B2" w14:textId="5A5CDC51" w:rsidR="00D77DAF" w:rsidRPr="00CB747F" w:rsidRDefault="00D77DAF" w:rsidP="00D77DAF">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CB747F">
              <w:t>1</w:t>
            </w:r>
          </w:p>
        </w:tc>
      </w:tr>
      <w:tr w:rsidR="00D77DAF" w:rsidRPr="00FA107A" w14:paraId="5D21829E" w14:textId="77777777" w:rsidTr="00CB747F">
        <w:trPr>
          <w:trHeight w:val="340"/>
          <w:jc w:val="center"/>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228B8029" w14:textId="4E9D60E8" w:rsidR="00D77DAF" w:rsidRPr="00CB747F" w:rsidRDefault="00D77DAF" w:rsidP="00D77DAF">
            <w:pPr>
              <w:spacing w:before="0"/>
              <w:ind w:firstLine="0"/>
              <w:jc w:val="center"/>
              <w:rPr>
                <w:rFonts w:ascii="Calibri" w:hAnsi="Calibri" w:cs="Calibri"/>
                <w:b w:val="0"/>
                <w:color w:val="000000"/>
                <w:szCs w:val="22"/>
              </w:rPr>
            </w:pPr>
            <w:r w:rsidRPr="00CB747F">
              <w:rPr>
                <w:b w:val="0"/>
              </w:rPr>
              <w:t>P09</w:t>
            </w:r>
          </w:p>
        </w:tc>
        <w:tc>
          <w:tcPr>
            <w:tcW w:w="2268" w:type="dxa"/>
            <w:noWrap/>
            <w:vAlign w:val="center"/>
            <w:hideMark/>
          </w:tcPr>
          <w:p w14:paraId="5CC06CF9" w14:textId="19CE9412" w:rsidR="00D77DAF" w:rsidRPr="00CB747F" w:rsidRDefault="00D77DAF" w:rsidP="00D77DAF">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CB747F">
              <w:t>0.8</w:t>
            </w:r>
          </w:p>
        </w:tc>
      </w:tr>
      <w:tr w:rsidR="00D77DAF" w:rsidRPr="00FA107A" w14:paraId="7F1207BA" w14:textId="77777777" w:rsidTr="00CB747F">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699CD265" w14:textId="6B7EEA47" w:rsidR="00D77DAF" w:rsidRPr="00CB747F" w:rsidRDefault="00D77DAF" w:rsidP="00D77DAF">
            <w:pPr>
              <w:spacing w:before="0"/>
              <w:ind w:firstLine="0"/>
              <w:jc w:val="center"/>
              <w:rPr>
                <w:rFonts w:ascii="Calibri" w:hAnsi="Calibri" w:cs="Calibri"/>
                <w:b w:val="0"/>
                <w:color w:val="000000"/>
                <w:szCs w:val="22"/>
              </w:rPr>
            </w:pPr>
            <w:r w:rsidRPr="00CB747F">
              <w:rPr>
                <w:b w:val="0"/>
              </w:rPr>
              <w:t>P08</w:t>
            </w:r>
          </w:p>
        </w:tc>
        <w:tc>
          <w:tcPr>
            <w:tcW w:w="2268" w:type="dxa"/>
            <w:noWrap/>
            <w:vAlign w:val="center"/>
            <w:hideMark/>
          </w:tcPr>
          <w:p w14:paraId="40405537" w14:textId="223B1237" w:rsidR="00D77DAF" w:rsidRPr="00CB747F" w:rsidRDefault="00D77DAF" w:rsidP="00D77DAF">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CB747F">
              <w:t>0.6</w:t>
            </w:r>
          </w:p>
        </w:tc>
      </w:tr>
      <w:tr w:rsidR="00D77DAF" w:rsidRPr="00FA107A" w14:paraId="59565FFF" w14:textId="77777777" w:rsidTr="00CB747F">
        <w:trPr>
          <w:trHeight w:val="340"/>
          <w:jc w:val="center"/>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71BF6839" w14:textId="7CBFD468" w:rsidR="00D77DAF" w:rsidRPr="00CB747F" w:rsidRDefault="00D77DAF" w:rsidP="00D77DAF">
            <w:pPr>
              <w:spacing w:before="0"/>
              <w:ind w:firstLine="0"/>
              <w:jc w:val="center"/>
              <w:rPr>
                <w:rFonts w:ascii="Calibri" w:hAnsi="Calibri" w:cs="Calibri"/>
                <w:b w:val="0"/>
                <w:color w:val="000000"/>
                <w:szCs w:val="22"/>
              </w:rPr>
            </w:pPr>
            <w:r w:rsidRPr="00CB747F">
              <w:rPr>
                <w:b w:val="0"/>
              </w:rPr>
              <w:t>P07</w:t>
            </w:r>
          </w:p>
        </w:tc>
        <w:tc>
          <w:tcPr>
            <w:tcW w:w="2268" w:type="dxa"/>
            <w:noWrap/>
            <w:vAlign w:val="center"/>
            <w:hideMark/>
          </w:tcPr>
          <w:p w14:paraId="570E4413" w14:textId="71BFDFB0" w:rsidR="00D77DAF" w:rsidRPr="00CB747F" w:rsidRDefault="00D77DAF" w:rsidP="00D77DAF">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CB747F">
              <w:t>0.4</w:t>
            </w:r>
          </w:p>
        </w:tc>
      </w:tr>
      <w:tr w:rsidR="00D77DAF" w:rsidRPr="00FA107A" w14:paraId="02E77B11" w14:textId="77777777" w:rsidTr="00CB747F">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61ADA455" w14:textId="253D380B" w:rsidR="00D77DAF" w:rsidRPr="00CB747F" w:rsidRDefault="00D77DAF" w:rsidP="00D77DAF">
            <w:pPr>
              <w:spacing w:before="0"/>
              <w:ind w:firstLine="0"/>
              <w:jc w:val="center"/>
              <w:rPr>
                <w:rFonts w:ascii="Calibri" w:hAnsi="Calibri" w:cs="Calibri"/>
                <w:b w:val="0"/>
                <w:color w:val="000000"/>
                <w:szCs w:val="22"/>
              </w:rPr>
            </w:pPr>
            <w:r w:rsidRPr="00CB747F">
              <w:rPr>
                <w:b w:val="0"/>
              </w:rPr>
              <w:t>P06</w:t>
            </w:r>
          </w:p>
        </w:tc>
        <w:tc>
          <w:tcPr>
            <w:tcW w:w="2268" w:type="dxa"/>
            <w:noWrap/>
            <w:vAlign w:val="center"/>
            <w:hideMark/>
          </w:tcPr>
          <w:p w14:paraId="5D8643E4" w14:textId="489DD900" w:rsidR="00D77DAF" w:rsidRPr="00CB747F" w:rsidRDefault="00D77DAF" w:rsidP="00D77DAF">
            <w:pPr>
              <w:keepNext/>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CB747F">
              <w:t>0.2</w:t>
            </w:r>
          </w:p>
        </w:tc>
      </w:tr>
    </w:tbl>
    <w:p w14:paraId="54E90F90" w14:textId="743C9B4F" w:rsidR="00D77DAF" w:rsidRDefault="00D77DAF">
      <w:pPr>
        <w:pStyle w:val="Descripcin"/>
      </w:pPr>
      <w:bookmarkStart w:id="23" w:name="_Toc18919501"/>
      <w:bookmarkStart w:id="24" w:name="_Toc16678451"/>
      <w:r>
        <w:t xml:space="preserve">Tabla </w:t>
      </w:r>
      <w:fldSimple w:instr=" SEQ Tabla \* ARABIC ">
        <w:r w:rsidR="003E1C72">
          <w:rPr>
            <w:noProof/>
          </w:rPr>
          <w:t>1</w:t>
        </w:r>
      </w:fldSimple>
      <w:r>
        <w:t xml:space="preserve">: </w:t>
      </w:r>
      <w:r w:rsidRPr="008824A3">
        <w:t>Valores de la traza</w:t>
      </w:r>
      <w:bookmarkEnd w:id="23"/>
    </w:p>
    <w:p w14:paraId="0715677D" w14:textId="216494D6" w:rsidR="00B60F1F" w:rsidRDefault="00F00AB8" w:rsidP="00F00AB8">
      <w:pPr>
        <w:pStyle w:val="Ttulo3"/>
      </w:pPr>
      <w:bookmarkStart w:id="25" w:name="_Toc18919476"/>
      <w:r>
        <w:lastRenderedPageBreak/>
        <w:t>Modelos de utilidad</w:t>
      </w:r>
      <w:bookmarkEnd w:id="24"/>
      <w:bookmarkEnd w:id="25"/>
    </w:p>
    <w:p w14:paraId="1CB27F34" w14:textId="77777777" w:rsidR="00D71273" w:rsidRDefault="00F00AB8" w:rsidP="00F00AB8">
      <w:pPr>
        <w:jc w:val="both"/>
      </w:pPr>
      <w:r>
        <w:t xml:space="preserve">Una de las razones por las que resulta altamente complejo definir modelos de utilidad precisos se debe a que los dominios de actuación son continuos y de varias dimensiones. Por este motivo, los modelos implementados en diversas investigaciones se han basado en la consecución de objetivos locales centrados en áreas reducidas del espacio de estados.  Por ejemplo, obteniendo una serie de subobjetivos que el robot pueda utilizar para desplazarse </w:t>
      </w:r>
      <w:r w:rsidR="004631BE">
        <w:t>entre</w:t>
      </w:r>
      <w:r>
        <w:t xml:space="preserve"> ellos hasta llegar hasta su objetivo final. </w:t>
      </w:r>
    </w:p>
    <w:p w14:paraId="04014738" w14:textId="77777777" w:rsidR="007713EE" w:rsidRDefault="007713EE" w:rsidP="007713EE">
      <w:pPr>
        <w:jc w:val="both"/>
      </w:pPr>
      <w:r w:rsidRPr="0060712D">
        <w:t>Un factor importa</w:t>
      </w:r>
      <w:r>
        <w:t>nte</w:t>
      </w:r>
      <w:r w:rsidRPr="0060712D">
        <w:t xml:space="preserve"> que va a influir a posteriori en la precisión de los modelos de utilidad es la cantidad de estados se</w:t>
      </w:r>
      <w:r>
        <w:t>nsoriales visitados inicialmente</w:t>
      </w:r>
      <w:r w:rsidRPr="0060712D">
        <w:t>. Si solo se ha explorado una pequeña parte del espacio de estados se tendrá un número muy pequeño de trazas, por lo que el modelo de utili</w:t>
      </w:r>
      <w:r>
        <w:t>dad tendrá una baja fiabilidad.</w:t>
      </w:r>
    </w:p>
    <w:p w14:paraId="42484753" w14:textId="7867F345" w:rsidR="00F00AB8" w:rsidRDefault="002202C5" w:rsidP="00F00AB8">
      <w:pPr>
        <w:jc w:val="both"/>
      </w:pPr>
      <w:r>
        <w:t>Dentro de los modelos de utilidad de pueden diferenciar dos tipos</w:t>
      </w:r>
      <w:r w:rsidR="00F00AB8" w:rsidRPr="007003F3">
        <w:t xml:space="preserve">. </w:t>
      </w:r>
      <w:r w:rsidR="00BB0A8B" w:rsidRPr="007003F3">
        <w:t xml:space="preserve">El primer tipo </w:t>
      </w:r>
      <w:r w:rsidR="00D71273">
        <w:t>son conocidos</w:t>
      </w:r>
      <w:r w:rsidR="004631BE">
        <w:t xml:space="preserve"> como</w:t>
      </w:r>
      <w:r w:rsidR="007003F3" w:rsidRPr="007003F3">
        <w:t xml:space="preserve"> </w:t>
      </w:r>
      <w:r w:rsidR="00BB0A8B" w:rsidRPr="007003F3">
        <w:t>Value Func</w:t>
      </w:r>
      <w:r w:rsidR="00F32BF9" w:rsidRPr="007003F3">
        <w:t>t</w:t>
      </w:r>
      <w:r w:rsidR="00B00C2E" w:rsidRPr="007003F3">
        <w:t>i</w:t>
      </w:r>
      <w:r w:rsidR="00F32BF9" w:rsidRPr="007003F3">
        <w:t>o</w:t>
      </w:r>
      <w:r w:rsidR="00BB0A8B" w:rsidRPr="007003F3">
        <w:t>ns</w:t>
      </w:r>
      <w:r w:rsidR="004631BE">
        <w:t xml:space="preserve"> (VF)</w:t>
      </w:r>
      <w:r w:rsidR="00BB0A8B" w:rsidRPr="007003F3">
        <w:t xml:space="preserve">, </w:t>
      </w:r>
      <w:r w:rsidR="00245E45">
        <w:t xml:space="preserve">modelan todo </w:t>
      </w:r>
      <w:r w:rsidR="00F00AB8" w:rsidRPr="007003F3">
        <w:t>el espacio perceptual</w:t>
      </w:r>
      <w:r w:rsidR="00245E45">
        <w:t xml:space="preserve"> de manera continua</w:t>
      </w:r>
      <w:r w:rsidR="00F00AB8" w:rsidRPr="007003F3">
        <w:t xml:space="preserve">. </w:t>
      </w:r>
      <w:r w:rsidR="00D71273">
        <w:t xml:space="preserve">El segundo tipo son modelos de utilidad </w:t>
      </w:r>
      <w:r w:rsidR="005C5F9B" w:rsidRPr="007003F3">
        <w:t>más simples</w:t>
      </w:r>
      <w:r w:rsidR="002E3150">
        <w:t xml:space="preserve"> </w:t>
      </w:r>
      <w:r w:rsidR="00D71273">
        <w:t>llamados SURs</w:t>
      </w:r>
      <w:r w:rsidR="002E3150">
        <w:t>.</w:t>
      </w:r>
      <w:r>
        <w:t xml:space="preserve"> Con este tipo de modelos de utilidad no es </w:t>
      </w:r>
      <w:r w:rsidR="005C5F9B" w:rsidRPr="007003F3">
        <w:t>necesario conocer toda la s</w:t>
      </w:r>
      <w:r w:rsidR="00956FF8">
        <w:t>ensorización</w:t>
      </w:r>
      <w:r w:rsidR="005C5F9B" w:rsidRPr="007003F3">
        <w:t xml:space="preserve"> del espacio de estados,</w:t>
      </w:r>
      <w:r w:rsidR="0060712D" w:rsidRPr="007003F3">
        <w:t xml:space="preserve"> </w:t>
      </w:r>
      <w:r w:rsidR="0018458B">
        <w:t xml:space="preserve">sino que </w:t>
      </w:r>
      <w:r w:rsidR="005C5F9B" w:rsidRPr="007003F3">
        <w:t>solo es necesario conocer un sensor</w:t>
      </w:r>
      <w:r w:rsidR="007003F3" w:rsidRPr="007003F3">
        <w:t xml:space="preserve">, </w:t>
      </w:r>
      <w:r w:rsidR="002E3150">
        <w:t xml:space="preserve">que es el que se va a </w:t>
      </w:r>
      <w:r w:rsidR="007003F3" w:rsidRPr="007003F3">
        <w:t>tener en cuenta para configurar el mapa de estados de esa SUR</w:t>
      </w:r>
      <w:r w:rsidR="005C5F9B" w:rsidRPr="007003F3">
        <w:t xml:space="preserve">. </w:t>
      </w:r>
      <w:r>
        <w:t>En los siguientes puntos se hablará más en profundidad de ambos tipos de modelos de utilidad.</w:t>
      </w:r>
    </w:p>
    <w:p w14:paraId="0DAD220B" w14:textId="07A785A9" w:rsidR="00B60F1F" w:rsidRDefault="0060712D" w:rsidP="0060712D">
      <w:pPr>
        <w:pStyle w:val="Ttulo3"/>
      </w:pPr>
      <w:bookmarkStart w:id="26" w:name="_Toc16678452"/>
      <w:bookmarkStart w:id="27" w:name="_Toc18919477"/>
      <w:r>
        <w:t>Separable Utility Regions (SUR)</w:t>
      </w:r>
      <w:bookmarkEnd w:id="26"/>
      <w:bookmarkEnd w:id="27"/>
    </w:p>
    <w:p w14:paraId="5980FB60" w14:textId="669929CF" w:rsidR="00154DAB" w:rsidRDefault="00154DAB" w:rsidP="00154DAB">
      <w:pPr>
        <w:jc w:val="both"/>
      </w:pPr>
      <w:r>
        <w:t>Separable Utility Regions (SUR) son una representación muy aproximada de las variaciones de utilidad en el espacio de estados.</w:t>
      </w:r>
    </w:p>
    <w:p w14:paraId="5864BE53" w14:textId="4815EA32" w:rsidR="00154DAB" w:rsidRDefault="00154DAB" w:rsidP="00154DAB">
      <w:pPr>
        <w:jc w:val="both"/>
      </w:pPr>
      <w:r w:rsidRPr="007003F3">
        <w:t>Las SURs relacionan la dirección apropiada del movimiento del sistema en el espacio de estados con la variación de los valores</w:t>
      </w:r>
      <w:r w:rsidR="00766012">
        <w:t xml:space="preserve"> de distancia</w:t>
      </w:r>
      <w:r w:rsidRPr="007003F3">
        <w:t xml:space="preserve"> dados por los sensores</w:t>
      </w:r>
      <w:r w:rsidR="007003F3" w:rsidRPr="007003F3">
        <w:t>,</w:t>
      </w:r>
      <w:r w:rsidRPr="007003F3">
        <w:t xml:space="preserve"> para usarse</w:t>
      </w:r>
      <w:r w:rsidR="00766012">
        <w:t xml:space="preserve"> esta relación</w:t>
      </w:r>
      <w:r w:rsidRPr="007003F3">
        <w:t xml:space="preserve"> como guía. Por lo tanto, se </w:t>
      </w:r>
      <w:r w:rsidR="00141E4A">
        <w:t>centra en</w:t>
      </w:r>
      <w:r w:rsidRPr="007003F3">
        <w:t xml:space="preserve"> </w:t>
      </w:r>
      <w:r w:rsidR="007003F3" w:rsidRPr="007003F3">
        <w:t>utilizar</w:t>
      </w:r>
      <w:r w:rsidRPr="007003F3">
        <w:t xml:space="preserve"> la disminución de los valores de distancia como guía </w:t>
      </w:r>
      <w:r w:rsidR="00766012">
        <w:t>de la dirección apropiada de los</w:t>
      </w:r>
      <w:r w:rsidRPr="007003F3">
        <w:t xml:space="preserve"> movimientos </w:t>
      </w:r>
      <w:r w:rsidR="00766012">
        <w:t>a llevar a cabo</w:t>
      </w:r>
      <w:r w:rsidRPr="007003F3">
        <w:t xml:space="preserve"> por el robot. Además, es importante</w:t>
      </w:r>
      <w:r w:rsidR="00EA1733" w:rsidRPr="007003F3">
        <w:t xml:space="preserve"> que la región del dominio don</w:t>
      </w:r>
      <w:r w:rsidR="00766012">
        <w:t>de se aplica la correlación deba</w:t>
      </w:r>
      <w:r w:rsidR="00EA1733" w:rsidRPr="007003F3">
        <w:t xml:space="preserve"> definirse de modo que se pueda suponer que dentro de esa región la utilidad aumenta en la dirección de la correlación con un sensor en particular. Esta región de dominio se denomina área</w:t>
      </w:r>
      <w:r w:rsidR="00956FF8">
        <w:t xml:space="preserve"> o mapa</w:t>
      </w:r>
      <w:r w:rsidR="00EA1733" w:rsidRPr="007003F3">
        <w:t xml:space="preserve"> de certeza</w:t>
      </w:r>
      <w:r w:rsidR="008C4E40" w:rsidRPr="007003F3">
        <w:t xml:space="preserve"> [3]</w:t>
      </w:r>
      <w:r w:rsidR="00EA1733" w:rsidRPr="007003F3">
        <w:t>.</w:t>
      </w:r>
    </w:p>
    <w:p w14:paraId="7E324581" w14:textId="2D7D4015" w:rsidR="00EA1733" w:rsidRDefault="00EA1733" w:rsidP="00154DAB">
      <w:pPr>
        <w:jc w:val="both"/>
      </w:pPr>
      <w:r w:rsidRPr="00EA1733">
        <w:t>Una función de certeza es una función que asocia un valor de certeza con respecto a una función de utilidad dada a puntos en el espacio de estado</w:t>
      </w:r>
      <w:r>
        <w:t xml:space="preserve">. Esta función opera basándose en los estados visitados por el robot que se almacenan como tranzas en la memoria de trazas. </w:t>
      </w:r>
      <w:r w:rsidRPr="00EA1733">
        <w:t xml:space="preserve">La certeza de un punto se calcula en función de su distancia de los puntos que </w:t>
      </w:r>
      <w:r>
        <w:t>ya se</w:t>
      </w:r>
      <w:r w:rsidRPr="00EA1733">
        <w:t xml:space="preserve"> han explorado</w:t>
      </w:r>
      <w:r>
        <w:t>.</w:t>
      </w:r>
    </w:p>
    <w:p w14:paraId="26401F39" w14:textId="58E5B2FE" w:rsidR="00154DAB" w:rsidRPr="00256D65" w:rsidRDefault="00154DAB" w:rsidP="00154DAB">
      <w:pPr>
        <w:jc w:val="both"/>
      </w:pPr>
      <w:r w:rsidRPr="00256D65">
        <w:t xml:space="preserve">Para crear los mapas de certeza </w:t>
      </w:r>
      <w:r w:rsidR="00EA1733">
        <w:t>son</w:t>
      </w:r>
      <w:r w:rsidRPr="00256D65">
        <w:t xml:space="preserve"> necesarias las trazas de los movimientos del robot</w:t>
      </w:r>
      <w:r w:rsidR="00EA1733">
        <w:t xml:space="preserve">. </w:t>
      </w:r>
      <w:r w:rsidRPr="00256D65">
        <w:t xml:space="preserve">Se </w:t>
      </w:r>
      <w:r w:rsidR="00766012">
        <w:t>diferencian</w:t>
      </w:r>
      <w:r w:rsidRPr="00256D65">
        <w:t xml:space="preserve"> tres</w:t>
      </w:r>
      <w:r w:rsidR="00766012">
        <w:t xml:space="preserve"> posibles</w:t>
      </w:r>
      <w:r w:rsidRPr="00256D65">
        <w:t xml:space="preserve"> tipos de trazas:</w:t>
      </w:r>
    </w:p>
    <w:p w14:paraId="04FA98B7" w14:textId="77777777" w:rsidR="00154DAB" w:rsidRPr="00256D65" w:rsidRDefault="00154DAB" w:rsidP="0039109E">
      <w:pPr>
        <w:pStyle w:val="Prrafodelista"/>
        <w:numPr>
          <w:ilvl w:val="0"/>
          <w:numId w:val="10"/>
        </w:numPr>
        <w:spacing w:after="120"/>
        <w:ind w:hanging="357"/>
        <w:contextualSpacing w:val="0"/>
        <w:jc w:val="both"/>
      </w:pPr>
      <w:r w:rsidRPr="00256D65">
        <w:t>Trazas exitosas (trazas-s): son las trazas creadas por el robot cuando alcanza el objetivo dentro de un área de certeza, estando bajo a la influencia de la motivación extrínseca.</w:t>
      </w:r>
    </w:p>
    <w:p w14:paraId="1CC16825" w14:textId="412E2108" w:rsidR="00154DAB" w:rsidRPr="00256D65" w:rsidRDefault="00154DAB" w:rsidP="0039109E">
      <w:pPr>
        <w:pStyle w:val="Prrafodelista"/>
        <w:numPr>
          <w:ilvl w:val="0"/>
          <w:numId w:val="10"/>
        </w:numPr>
        <w:spacing w:after="120"/>
        <w:ind w:hanging="357"/>
        <w:contextualSpacing w:val="0"/>
        <w:jc w:val="both"/>
      </w:pPr>
      <w:r w:rsidRPr="00256D65">
        <w:t>Trazas fallidas (trazas-</w:t>
      </w:r>
      <w:r w:rsidR="00EA1733">
        <w:t>f</w:t>
      </w:r>
      <w:r w:rsidRPr="00256D65">
        <w:t>): son las trazas creadas por el robot cuando no alcanza el objetivo y se encuentra en un área de certeza, estando bajo la influencia de la motivación extrínseca.</w:t>
      </w:r>
    </w:p>
    <w:p w14:paraId="42C507BE" w14:textId="77777777" w:rsidR="00154DAB" w:rsidRPr="00256D65" w:rsidRDefault="00154DAB" w:rsidP="0039109E">
      <w:pPr>
        <w:pStyle w:val="Prrafodelista"/>
        <w:numPr>
          <w:ilvl w:val="0"/>
          <w:numId w:val="10"/>
        </w:numPr>
        <w:spacing w:after="120"/>
        <w:ind w:hanging="357"/>
        <w:contextualSpacing w:val="0"/>
        <w:jc w:val="both"/>
      </w:pPr>
      <w:r w:rsidRPr="00256D65">
        <w:t>Trazas débiles (trazas-w): son las trazas creadas por el robot cuando alcanza el objetivo, pero no estaba bajo la influencia de la motivación extrínseca. Tienen menor influencia positiva que las trazas exitosas.</w:t>
      </w:r>
    </w:p>
    <w:p w14:paraId="1BC6D59F" w14:textId="4648B1F8" w:rsidR="00154DAB" w:rsidRDefault="00154DAB" w:rsidP="00154DAB">
      <w:pPr>
        <w:jc w:val="both"/>
      </w:pPr>
      <w:r>
        <w:t>Cada traza obtenida por el robot se incorpora al mapa de certeza consiguiendo que el conjunto de regiones se actualice con el avance de las simulaciones. La adición de trazas</w:t>
      </w:r>
      <w:r w:rsidR="00766012">
        <w:t xml:space="preserve"> </w:t>
      </w:r>
      <w:r w:rsidR="00766012">
        <w:lastRenderedPageBreak/>
        <w:t>exitosas</w:t>
      </w:r>
      <w:r>
        <w:t xml:space="preserve"> amplía el área de valores de alta certeza, mientras que la adición de trazas</w:t>
      </w:r>
      <w:r w:rsidR="00F909EA">
        <w:t xml:space="preserve"> fallidas</w:t>
      </w:r>
      <w:r>
        <w:t xml:space="preserve"> lo reduce.  </w:t>
      </w:r>
    </w:p>
    <w:p w14:paraId="35FE072F" w14:textId="1AC5E275" w:rsidR="00154DAB" w:rsidRDefault="00154DAB" w:rsidP="00154DAB">
      <w:pPr>
        <w:jc w:val="both"/>
      </w:pPr>
      <w:r>
        <w:t>Inicialmente el área abarca la mayor superficie posible porque aún no se conocen las trayectorias correctas para alcanzar el objetivo. Con el paso del tiempo este mapa se va reajustando en regiones que se correlacionan con los estados sensoriales explorados</w:t>
      </w:r>
      <w:r w:rsidR="00F909EA">
        <w:t>.</w:t>
      </w:r>
      <w:r w:rsidR="00177DA0">
        <w:t xml:space="preserve"> </w:t>
      </w:r>
      <w:r w:rsidR="00AD7EBC">
        <w:t>Con esto se va a ir consiguiendo que cada vez se alcancen los objetivos de cada SUR de forma más óptima obteniendo trazas con menores ambigüedades.</w:t>
      </w:r>
    </w:p>
    <w:p w14:paraId="2BB04369" w14:textId="06B5247F" w:rsidR="0060712D" w:rsidRPr="0060712D" w:rsidRDefault="00EA1733" w:rsidP="00EA1733">
      <w:pPr>
        <w:jc w:val="both"/>
      </w:pPr>
      <w:r w:rsidRPr="00EA1733">
        <w:t xml:space="preserve">Durante el proceso de aprendizaje, las áreas de certeza correspondientes a diferentes tendencias del sensor se </w:t>
      </w:r>
      <w:r w:rsidR="007003F3">
        <w:t>codifican</w:t>
      </w:r>
      <w:r w:rsidRPr="00EA1733">
        <w:t xml:space="preserve"> utilizando las trazas que se generan para que, después de algunas pruebas, solo el sensor correcto muestre una certeza positiva en el área correspondiente a su correlación, mientras que las otras devuelven un valor de cero debido a la presencia de trazas fallidas. De esta manera, el sistema convergerá a la activación de l</w:t>
      </w:r>
      <w:r>
        <w:t>a</w:t>
      </w:r>
      <w:r w:rsidRPr="00EA1733">
        <w:t xml:space="preserve"> SUR apropiad</w:t>
      </w:r>
      <w:r>
        <w:t>a</w:t>
      </w:r>
      <w:r w:rsidRPr="00EA1733">
        <w:t xml:space="preserve"> en aquellas regiones donde sea útil.</w:t>
      </w:r>
    </w:p>
    <w:p w14:paraId="00525B14" w14:textId="7B1C73BD" w:rsidR="00B60F1F" w:rsidRDefault="0060712D" w:rsidP="0060712D">
      <w:pPr>
        <w:pStyle w:val="Ttulo3"/>
      </w:pPr>
      <w:bookmarkStart w:id="28" w:name="_Toc16678453"/>
      <w:bookmarkStart w:id="29" w:name="_Toc18919478"/>
      <w:r>
        <w:t>Value Functions (VF)</w:t>
      </w:r>
      <w:bookmarkEnd w:id="28"/>
      <w:bookmarkEnd w:id="29"/>
    </w:p>
    <w:p w14:paraId="436784B1" w14:textId="28700DE1" w:rsidR="005F3BEB" w:rsidRDefault="0060712D" w:rsidP="0060712D">
      <w:pPr>
        <w:jc w:val="both"/>
      </w:pPr>
      <w:r>
        <w:t>L</w:t>
      </w:r>
      <w:r w:rsidR="00D60800">
        <w:t>as VF</w:t>
      </w:r>
      <w:r>
        <w:t xml:space="preserve"> son un conjunto de funciones que permiten obtener un sistema que resuelva los problemas de forma óptima</w:t>
      </w:r>
      <w:r w:rsidR="005F3BEB">
        <w:t xml:space="preserve">, </w:t>
      </w:r>
      <w:r w:rsidR="005F3BEB" w:rsidRPr="007003F3">
        <w:t>en ella</w:t>
      </w:r>
      <w:r w:rsidR="005F3BEB">
        <w:t>s</w:t>
      </w:r>
      <w:r w:rsidR="005F3BEB" w:rsidRPr="007003F3">
        <w:t xml:space="preserve"> el modelador de utilidad debe ocuparse de todo el espacio perceptual</w:t>
      </w:r>
      <w:r w:rsidR="005F3BEB">
        <w:t>, al ser modelos multidimensionales</w:t>
      </w:r>
      <w:r>
        <w:t xml:space="preserve">. </w:t>
      </w:r>
      <w:r w:rsidR="005F3BEB">
        <w:t>Este tipo de modelos de utilidad</w:t>
      </w:r>
      <w:r>
        <w:t xml:space="preserve"> se modelan como una función que otorga la utilidad esperada para cada uno de los puntos del espacio de estados. Este tipo de funciones aprenden que utilidad asignar a las trazas generadas por el simulador. </w:t>
      </w:r>
    </w:p>
    <w:p w14:paraId="5F13A970" w14:textId="5B7150F7" w:rsidR="0060712D" w:rsidRDefault="005F3BEB" w:rsidP="0060712D">
      <w:pPr>
        <w:jc w:val="both"/>
      </w:pPr>
      <w:r>
        <w:t xml:space="preserve">Es posible emplear directamente las trazas obtenidas de la VF para entrenar inicialmente la misma, pero este tipo de metodología no es la más óptima. Lo </w:t>
      </w:r>
      <w:r w:rsidR="00A2562C">
        <w:t>que se</w:t>
      </w:r>
      <w:r>
        <w:t xml:space="preserve"> realiza para el entrenamiento de estos modelos de utilidad es utilizar las trazas obtenidas mediante modelos de utilidad más robustos aprendidos previamente.</w:t>
      </w:r>
      <w:r w:rsidR="0060712D">
        <w:t xml:space="preserve"> Con estos datos la VF puede actuar proporcionando valores de utilidad precisos, seleccionando la acción que proporcione al sistema la mayor utilidad. </w:t>
      </w:r>
    </w:p>
    <w:p w14:paraId="491E61B6" w14:textId="5AA8DFBE" w:rsidR="00B60F1F" w:rsidRDefault="00B60F1F" w:rsidP="00B60F1F">
      <w:pPr>
        <w:pStyle w:val="Ttulo2"/>
      </w:pPr>
      <w:bookmarkStart w:id="30" w:name="_Toc16678454"/>
      <w:bookmarkStart w:id="31" w:name="_Toc18919479"/>
      <w:r>
        <w:t>ROS</w:t>
      </w:r>
      <w:bookmarkEnd w:id="30"/>
      <w:bookmarkEnd w:id="31"/>
    </w:p>
    <w:p w14:paraId="5512BB1F" w14:textId="1581873F" w:rsidR="00B60F1F" w:rsidRDefault="00B60F1F" w:rsidP="00730ED9">
      <w:pPr>
        <w:spacing w:after="120"/>
        <w:jc w:val="both"/>
      </w:pPr>
      <w:r>
        <w:t>ROS (</w:t>
      </w:r>
      <w:r>
        <w:rPr>
          <w:rFonts w:eastAsia="Calibri" w:cs="Calibri"/>
          <w:color w:val="222222"/>
          <w:sz w:val="21"/>
          <w:szCs w:val="21"/>
        </w:rPr>
        <w:t>Robot Operating System</w:t>
      </w:r>
      <w:r>
        <w:t>) es un framework de código abierto para para el desarrollo de software para robots</w:t>
      </w:r>
      <w:r w:rsidR="00E833C9">
        <w:t xml:space="preserve"> [</w:t>
      </w:r>
      <w:r w:rsidR="008C4E40">
        <w:t>5</w:t>
      </w:r>
      <w:r w:rsidR="00E833C9">
        <w:t>]</w:t>
      </w:r>
      <w:r>
        <w:t>. Proporciona los servicios que esperaría de un sistema operativo, incluida la abstracción de hardware, el control de dispositivos de bajo nivel, la implementación de la funcionalidad de uso común, el paso de mensajes entre procesos y la administración de paquetes. También proporciona herramientas y bibliotecas para obtener, crear, escribir y ejecutar código en varios equipos.</w:t>
      </w:r>
    </w:p>
    <w:p w14:paraId="45080B16" w14:textId="77777777" w:rsidR="00E833C9" w:rsidRDefault="00730ED9" w:rsidP="00E833C9">
      <w:pPr>
        <w:keepNext/>
        <w:jc w:val="center"/>
      </w:pPr>
      <w:r>
        <w:rPr>
          <w:noProof/>
        </w:rPr>
        <w:drawing>
          <wp:inline distT="0" distB="0" distL="0" distR="0" wp14:anchorId="00B7CC4F" wp14:editId="14328DFF">
            <wp:extent cx="2940424" cy="2446434"/>
            <wp:effectExtent l="0" t="0" r="0" b="5080"/>
            <wp:docPr id="1" name="Imagen 1" descr="Indigoigloo 6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ndigoigloo 600.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962094" cy="2464463"/>
                    </a:xfrm>
                    <a:prstGeom prst="rect">
                      <a:avLst/>
                    </a:prstGeom>
                    <a:noFill/>
                    <a:ln>
                      <a:noFill/>
                    </a:ln>
                  </pic:spPr>
                </pic:pic>
              </a:graphicData>
            </a:graphic>
          </wp:inline>
        </w:drawing>
      </w:r>
    </w:p>
    <w:p w14:paraId="6AA31170" w14:textId="6696B2EF" w:rsidR="00730ED9" w:rsidRDefault="00E833C9" w:rsidP="00E833C9">
      <w:pPr>
        <w:pStyle w:val="Descripcin"/>
      </w:pPr>
      <w:bookmarkStart w:id="32" w:name="_Toc14178960"/>
      <w:bookmarkStart w:id="33" w:name="_Toc18919440"/>
      <w:r>
        <w:t xml:space="preserve">Figura </w:t>
      </w:r>
      <w:fldSimple w:instr=" SEQ Figura \* ARABIC ">
        <w:r w:rsidR="003E1C72">
          <w:rPr>
            <w:noProof/>
          </w:rPr>
          <w:t>4</w:t>
        </w:r>
      </w:fldSimple>
      <w:r>
        <w:t>: ROS.</w:t>
      </w:r>
      <w:bookmarkEnd w:id="32"/>
      <w:bookmarkEnd w:id="33"/>
    </w:p>
    <w:p w14:paraId="4AA16FD3" w14:textId="4549A240" w:rsidR="00B60F1F" w:rsidRDefault="00B60F1F" w:rsidP="00B60F1F">
      <w:pPr>
        <w:jc w:val="both"/>
      </w:pPr>
      <w:r>
        <w:lastRenderedPageBreak/>
        <w:t xml:space="preserve">El objetivo principal de ROS es respaldar la reutilización del código en la investigación y el desarrollo de la robótica. </w:t>
      </w:r>
      <w:r w:rsidR="001646B0">
        <w:t xml:space="preserve">Los Nodes existentes en ROS </w:t>
      </w:r>
      <w:r>
        <w:t>permite</w:t>
      </w:r>
      <w:r w:rsidR="001646B0">
        <w:t>n</w:t>
      </w:r>
      <w:r>
        <w:t xml:space="preserve"> </w:t>
      </w:r>
      <w:r w:rsidR="001646B0">
        <w:t xml:space="preserve">que puedas diseñar individualmente los archivos que se van a ejecutar </w:t>
      </w:r>
      <w:r>
        <w:t xml:space="preserve">y después poder unirlos cuando se están ejecutando. Estos procesos se pueden agrupar en Packages </w:t>
      </w:r>
      <w:r w:rsidR="001646B0">
        <w:t xml:space="preserve">y </w:t>
      </w:r>
      <w:r>
        <w:t xml:space="preserve">Stacks, </w:t>
      </w:r>
      <w:r w:rsidR="001646B0">
        <w:t>los cuales se</w:t>
      </w:r>
      <w:r>
        <w:t xml:space="preserve"> pueden compartir y distribuir fácilmente. Este diseño</w:t>
      </w:r>
      <w:r w:rsidR="001646B0">
        <w:t xml:space="preserve"> </w:t>
      </w:r>
      <w:r>
        <w:t xml:space="preserve">permite tomar decisiones independientes sobre el desarrollo y la implementación. Todo esto muestra que los principales objetivos de ROS es tener un sistema que facilite compartir información y </w:t>
      </w:r>
      <w:r w:rsidR="001646B0">
        <w:t>la colaboración</w:t>
      </w:r>
      <w:r>
        <w:t xml:space="preserve"> entre usuarios.</w:t>
      </w:r>
    </w:p>
    <w:p w14:paraId="2E4BCA25" w14:textId="77777777" w:rsidR="00B60F1F" w:rsidRDefault="00B60F1F" w:rsidP="00B60F1F">
      <w:pPr>
        <w:jc w:val="both"/>
      </w:pPr>
      <w:r>
        <w:t>A parte de estos objetivos principales que tiene ROS, compartir y colaborar, existen otros:</w:t>
      </w:r>
    </w:p>
    <w:p w14:paraId="2C96B4C6" w14:textId="452A4B38" w:rsidR="00B60F1F" w:rsidRDefault="001646B0" w:rsidP="0039109E">
      <w:pPr>
        <w:pStyle w:val="Prrafodelista"/>
        <w:numPr>
          <w:ilvl w:val="0"/>
          <w:numId w:val="4"/>
        </w:numPr>
        <w:spacing w:after="120"/>
        <w:ind w:hanging="357"/>
        <w:contextualSpacing w:val="0"/>
        <w:jc w:val="both"/>
      </w:pPr>
      <w:r>
        <w:t xml:space="preserve">Simplicidad en </w:t>
      </w:r>
      <w:r w:rsidR="00B60F1F">
        <w:t xml:space="preserve">el código </w:t>
      </w:r>
      <w:r>
        <w:t>para que se pueda u</w:t>
      </w:r>
      <w:r w:rsidR="00B60F1F">
        <w:t xml:space="preserve">sar </w:t>
      </w:r>
      <w:r>
        <w:t xml:space="preserve">fácilmente </w:t>
      </w:r>
      <w:r w:rsidR="00B60F1F">
        <w:t xml:space="preserve">con otros marcos de software de robots. Un ejemplo </w:t>
      </w:r>
      <w:r>
        <w:t>es</w:t>
      </w:r>
      <w:r w:rsidR="00B60F1F">
        <w:t xml:space="preserve"> lo </w:t>
      </w:r>
      <w:r>
        <w:t>fácil</w:t>
      </w:r>
      <w:r w:rsidR="00B60F1F">
        <w:t xml:space="preserve"> de integrar con otros software de robot</w:t>
      </w:r>
      <w:r>
        <w:t>s</w:t>
      </w:r>
      <w:r w:rsidR="00B60F1F">
        <w:t xml:space="preserve"> </w:t>
      </w:r>
      <w:r>
        <w:t>como</w:t>
      </w:r>
      <w:r w:rsidR="00B60F1F">
        <w:t xml:space="preserve"> OpenRAVE, Orocos y Player.</w:t>
      </w:r>
    </w:p>
    <w:p w14:paraId="02948820" w14:textId="2A5B6268" w:rsidR="004D1F0C" w:rsidRDefault="004D1F0C" w:rsidP="0039109E">
      <w:pPr>
        <w:pStyle w:val="Prrafodelista"/>
        <w:numPr>
          <w:ilvl w:val="0"/>
          <w:numId w:val="4"/>
        </w:numPr>
        <w:spacing w:after="120"/>
        <w:ind w:hanging="357"/>
        <w:contextualSpacing w:val="0"/>
        <w:jc w:val="both"/>
      </w:pPr>
      <w:r w:rsidRPr="004D1F0C">
        <w:t>Bibliotecas ROS-agnósticas con interfaces funcionales limpias.</w:t>
      </w:r>
    </w:p>
    <w:p w14:paraId="5A1F0169" w14:textId="374840DD" w:rsidR="00B60F1F" w:rsidRDefault="004D1F0C" w:rsidP="0039109E">
      <w:pPr>
        <w:pStyle w:val="Prrafodelista"/>
        <w:numPr>
          <w:ilvl w:val="0"/>
          <w:numId w:val="4"/>
        </w:numPr>
        <w:spacing w:after="120"/>
        <w:ind w:hanging="357"/>
        <w:contextualSpacing w:val="0"/>
        <w:jc w:val="both"/>
      </w:pPr>
      <w:r>
        <w:t>La independencia del lenguaje permite que</w:t>
      </w:r>
      <w:r w:rsidR="00B60F1F" w:rsidRPr="004D1F0C">
        <w:t xml:space="preserve"> el marco de ROS </w:t>
      </w:r>
      <w:r>
        <w:t>sea</w:t>
      </w:r>
      <w:r w:rsidR="00B60F1F" w:rsidRPr="004D1F0C">
        <w:t xml:space="preserve"> fácil de implementar en cualquier lenguaje de programación moderno. Ya se ha implementado en Python, C ++ y Lisp, y tienen bibliotecas experimentales en Java y Lua.</w:t>
      </w:r>
    </w:p>
    <w:p w14:paraId="7285FDEC" w14:textId="17FBE59E" w:rsidR="00B60F1F" w:rsidRDefault="004D1F0C" w:rsidP="0039109E">
      <w:pPr>
        <w:pStyle w:val="Prrafodelista"/>
        <w:numPr>
          <w:ilvl w:val="0"/>
          <w:numId w:val="4"/>
        </w:numPr>
        <w:spacing w:after="120"/>
        <w:ind w:hanging="357"/>
        <w:contextualSpacing w:val="0"/>
        <w:jc w:val="both"/>
      </w:pPr>
      <w:r>
        <w:t>R</w:t>
      </w:r>
      <w:r w:rsidR="00B60F1F">
        <w:t>OS tiene un marco de prueba integrado de unidad / integración llamado rostest que facilita la activación y desactivación de dispositivos de prueba.</w:t>
      </w:r>
    </w:p>
    <w:p w14:paraId="196B2C57" w14:textId="19548100" w:rsidR="00B60F1F" w:rsidRDefault="00B60F1F" w:rsidP="0039109E">
      <w:pPr>
        <w:pStyle w:val="Prrafodelista"/>
        <w:numPr>
          <w:ilvl w:val="0"/>
          <w:numId w:val="4"/>
        </w:numPr>
        <w:spacing w:after="120"/>
        <w:ind w:hanging="357"/>
        <w:contextualSpacing w:val="0"/>
        <w:jc w:val="both"/>
      </w:pPr>
      <w:r>
        <w:t>ROS es apropiado para grandes sistemas de tiempo de ejecución y para grandes procesos de desarrollo.</w:t>
      </w:r>
    </w:p>
    <w:p w14:paraId="59E5A860" w14:textId="51AEEF61" w:rsidR="00EF26F7" w:rsidRDefault="00861D10" w:rsidP="00EF26F7">
      <w:pPr>
        <w:spacing w:after="120"/>
        <w:jc w:val="both"/>
      </w:pPr>
      <w:r>
        <w:t xml:space="preserve">En </w:t>
      </w:r>
      <w:r w:rsidR="00EF26F7">
        <w:t xml:space="preserve">ROS </w:t>
      </w:r>
      <w:r>
        <w:t xml:space="preserve">es muy importante la colaboración entre los usuarios, esto se puede observar en que por ejemplo se </w:t>
      </w:r>
      <w:r w:rsidR="00EF26F7">
        <w:t>cuenta con una red federada de repositorios de código, donde diferentes instituciones pueden desarrollar y lanzar sus propios componentes de software de robot.</w:t>
      </w:r>
      <w:r>
        <w:t xml:space="preserve"> También existe la W</w:t>
      </w:r>
      <w:r w:rsidR="00EF26F7">
        <w:t>iki de la comunidad de ROS</w:t>
      </w:r>
      <w:r>
        <w:t>, que es un foro en el que se encuentra informaci</w:t>
      </w:r>
      <w:r w:rsidR="00EF26F7">
        <w:t>ón sobre ROS. Cualquiera puede registrarse para obtener una cuenta y contribuir con su propia documentación, proporcionar correcciones o actualizaciones, escribir tutoriales y más.</w:t>
      </w:r>
    </w:p>
    <w:p w14:paraId="3F90C4C5" w14:textId="5A321EE8" w:rsidR="00B60F1F" w:rsidRDefault="00B60F1F" w:rsidP="00B60F1F">
      <w:pPr>
        <w:jc w:val="both"/>
      </w:pPr>
      <w:r>
        <w:t xml:space="preserve">La </w:t>
      </w:r>
      <w:r w:rsidR="00E833C9">
        <w:t>única</w:t>
      </w:r>
      <w:r>
        <w:t xml:space="preserve"> pega que se le podría encontrar a ROS actualmente es que solo se ejecuta en plataformas basadas en Unix. El software para ROS se prueba principalmente en los sistemas</w:t>
      </w:r>
      <w:r w:rsidR="00E833C9">
        <w:t xml:space="preserve"> Linux </w:t>
      </w:r>
      <w:r>
        <w:t xml:space="preserve">y Mac OS X. De </w:t>
      </w:r>
      <w:r w:rsidR="00543686">
        <w:t>hecho</w:t>
      </w:r>
      <w:r>
        <w:t xml:space="preserve"> en este proyecto </w:t>
      </w:r>
      <w:r w:rsidR="004D1F0C">
        <w:t>h</w:t>
      </w:r>
      <w:r>
        <w:t>a sido necesario la utilización de Ubunt</w:t>
      </w:r>
      <w:r w:rsidR="004D1F0C">
        <w:t>u</w:t>
      </w:r>
      <w:r>
        <w:t xml:space="preserve"> 14.04 </w:t>
      </w:r>
      <w:r w:rsidR="00E833C9">
        <w:t xml:space="preserve">LTS </w:t>
      </w:r>
      <w:r>
        <w:t>para su realización</w:t>
      </w:r>
      <w:r w:rsidR="00165617">
        <w:t>, contando con la versión de ROS Indigo</w:t>
      </w:r>
      <w:r>
        <w:t xml:space="preserve">. También es </w:t>
      </w:r>
      <w:r w:rsidR="004D1F0C">
        <w:t>conveniente</w:t>
      </w:r>
      <w:r>
        <w:t xml:space="preserve"> decir que se está estudiando un puerto a Microsoft Windows para ROS.</w:t>
      </w:r>
    </w:p>
    <w:p w14:paraId="49ADE64E" w14:textId="25B66332" w:rsidR="00B60F1F" w:rsidRDefault="00B60F1F" w:rsidP="00500800">
      <w:pPr>
        <w:jc w:val="both"/>
      </w:pPr>
      <w:r>
        <w:t xml:space="preserve">ROS se divide en </w:t>
      </w:r>
      <w:r w:rsidR="003E0034">
        <w:t>dos</w:t>
      </w:r>
      <w:r>
        <w:t xml:space="preserve"> niveles principalmente: el nivel de gestión de los archivos</w:t>
      </w:r>
      <w:r w:rsidR="003E0034">
        <w:t xml:space="preserve"> y el nivel de comunicación.</w:t>
      </w:r>
    </w:p>
    <w:p w14:paraId="1E41F5F9" w14:textId="712183BC" w:rsidR="00B60F1F" w:rsidRDefault="003E0034" w:rsidP="004D1F0C">
      <w:pPr>
        <w:pStyle w:val="Ttulo3"/>
      </w:pPr>
      <w:bookmarkStart w:id="34" w:name="_Toc16678455"/>
      <w:bookmarkStart w:id="35" w:name="_Toc18919480"/>
      <w:r>
        <w:t>G</w:t>
      </w:r>
      <w:r w:rsidR="004D1F0C">
        <w:t>estión de los archivos</w:t>
      </w:r>
      <w:bookmarkEnd w:id="34"/>
      <w:bookmarkEnd w:id="35"/>
    </w:p>
    <w:p w14:paraId="6F161967" w14:textId="66DC7C33" w:rsidR="00B60F1F" w:rsidRDefault="00B60F1F" w:rsidP="00B60F1F">
      <w:pPr>
        <w:jc w:val="both"/>
      </w:pPr>
      <w:r>
        <w:t xml:space="preserve">En este nivel se concentran los recursos </w:t>
      </w:r>
      <w:r w:rsidR="004D1F0C">
        <w:t xml:space="preserve">de </w:t>
      </w:r>
      <w:r>
        <w:t>ROS que se encuentran en el disco, como:</w:t>
      </w:r>
    </w:p>
    <w:p w14:paraId="5BE4438A" w14:textId="603103ED" w:rsidR="00B60F1F" w:rsidRDefault="00B60F1F" w:rsidP="0039109E">
      <w:pPr>
        <w:pStyle w:val="Prrafodelista"/>
        <w:numPr>
          <w:ilvl w:val="0"/>
          <w:numId w:val="2"/>
        </w:numPr>
        <w:spacing w:after="120"/>
        <w:ind w:hanging="357"/>
        <w:contextualSpacing w:val="0"/>
        <w:jc w:val="both"/>
      </w:pPr>
      <w:r>
        <w:t xml:space="preserve">Packages (Paquetes): Los </w:t>
      </w:r>
      <w:r w:rsidR="004D1F0C">
        <w:t>paquetes</w:t>
      </w:r>
      <w:r>
        <w:t xml:space="preserve"> son la unidad principal </w:t>
      </w:r>
      <w:r w:rsidR="004D1F0C">
        <w:t>en el que se encuentran los</w:t>
      </w:r>
      <w:r>
        <w:t xml:space="preserve"> archivos </w:t>
      </w:r>
      <w:r w:rsidR="004D1F0C">
        <w:t xml:space="preserve">generados en </w:t>
      </w:r>
      <w:r>
        <w:t xml:space="preserve">ROS. </w:t>
      </w:r>
      <w:r w:rsidR="004D1F0C">
        <w:t>Son</w:t>
      </w:r>
      <w:r>
        <w:t xml:space="preserve"> </w:t>
      </w:r>
      <w:r w:rsidR="004D1F0C">
        <w:t>los elementos más pequeños</w:t>
      </w:r>
      <w:r>
        <w:t xml:space="preserve"> que se pueden encontrar en ROS</w:t>
      </w:r>
    </w:p>
    <w:p w14:paraId="26B20F26" w14:textId="7EE7849B" w:rsidR="00B60F1F" w:rsidRDefault="00B60F1F" w:rsidP="0039109E">
      <w:pPr>
        <w:pStyle w:val="Prrafodelista"/>
        <w:numPr>
          <w:ilvl w:val="0"/>
          <w:numId w:val="2"/>
        </w:numPr>
        <w:spacing w:after="120"/>
        <w:ind w:hanging="357"/>
        <w:contextualSpacing w:val="0"/>
        <w:jc w:val="both"/>
      </w:pPr>
      <w:r>
        <w:t xml:space="preserve">Manifiestos de paquetes: Manifiestos (package.xml) proporcionan </w:t>
      </w:r>
      <w:r w:rsidR="004D1F0C">
        <w:t xml:space="preserve">información sobre </w:t>
      </w:r>
      <w:r>
        <w:t>un paquete, incluido su nombre, versión, descripción, información de licencia, dependencias</w:t>
      </w:r>
      <w:r w:rsidR="004D1F0C">
        <w:t xml:space="preserve">, etc </w:t>
      </w:r>
    </w:p>
    <w:p w14:paraId="04111982" w14:textId="2C2EFC46" w:rsidR="00B60F1F" w:rsidRDefault="00B60F1F" w:rsidP="0039109E">
      <w:pPr>
        <w:pStyle w:val="Prrafodelista"/>
        <w:numPr>
          <w:ilvl w:val="0"/>
          <w:numId w:val="2"/>
        </w:numPr>
        <w:spacing w:after="120"/>
        <w:ind w:hanging="357"/>
        <w:contextualSpacing w:val="0"/>
        <w:jc w:val="both"/>
      </w:pPr>
      <w:r>
        <w:t>Tipos de mensajes (msg): las descripciones de los mensajes,</w:t>
      </w:r>
      <w:r w:rsidR="00385587">
        <w:t xml:space="preserve"> </w:t>
      </w:r>
      <w:r>
        <w:t>definen las estructuras de datos para los mensajes enviados en ROS.</w:t>
      </w:r>
    </w:p>
    <w:p w14:paraId="352F1AD2" w14:textId="2190D0FD" w:rsidR="00B60F1F" w:rsidRDefault="00B60F1F" w:rsidP="0039109E">
      <w:pPr>
        <w:pStyle w:val="Prrafodelista"/>
        <w:numPr>
          <w:ilvl w:val="0"/>
          <w:numId w:val="2"/>
        </w:numPr>
        <w:spacing w:after="120"/>
        <w:ind w:hanging="357"/>
        <w:contextualSpacing w:val="0"/>
        <w:jc w:val="both"/>
      </w:pPr>
      <w:r>
        <w:t>Tipos de servicio (srv): las descripciones del servicio, definen las estructuras de datos de solicitud y respuesta para los servicios en ROS.</w:t>
      </w:r>
    </w:p>
    <w:p w14:paraId="0BB4C625" w14:textId="4AAD39CF" w:rsidR="004D1F0C" w:rsidRDefault="00B60F1F" w:rsidP="00EF26F7">
      <w:pPr>
        <w:pStyle w:val="Ttulo3"/>
        <w:spacing w:after="120"/>
        <w:contextualSpacing/>
      </w:pPr>
      <w:r w:rsidRPr="00B60F1F">
        <w:lastRenderedPageBreak/>
        <w:t xml:space="preserve"> </w:t>
      </w:r>
      <w:bookmarkStart w:id="36" w:name="_Toc16678456"/>
      <w:bookmarkStart w:id="37" w:name="_Toc18919481"/>
      <w:r w:rsidR="003E0034">
        <w:t>Comunicación</w:t>
      </w:r>
      <w:bookmarkEnd w:id="36"/>
      <w:bookmarkEnd w:id="37"/>
    </w:p>
    <w:p w14:paraId="7C5CB978" w14:textId="1669C79A" w:rsidR="00B60F1F" w:rsidRDefault="003E0034" w:rsidP="004D1F0C">
      <w:pPr>
        <w:jc w:val="both"/>
      </w:pPr>
      <w:r>
        <w:t>La comunicación</w:t>
      </w:r>
      <w:r w:rsidR="00B60F1F">
        <w:t xml:space="preserve"> se fundamenta en la red de igual a igual de los procesos </w:t>
      </w:r>
      <w:r w:rsidR="004D1F0C">
        <w:t xml:space="preserve">de </w:t>
      </w:r>
      <w:r w:rsidR="00B60F1F">
        <w:t>ROS que procesan datos en forma conjunta. Los conceptos básicos de gráficos de computación de ROS son:</w:t>
      </w:r>
    </w:p>
    <w:p w14:paraId="0C441D51" w14:textId="6AFFEE09" w:rsidR="00B60F1F" w:rsidRDefault="00B60F1F" w:rsidP="0039109E">
      <w:pPr>
        <w:pStyle w:val="Prrafodelista"/>
        <w:numPr>
          <w:ilvl w:val="0"/>
          <w:numId w:val="3"/>
        </w:numPr>
        <w:spacing w:after="120"/>
        <w:ind w:hanging="357"/>
        <w:contextualSpacing w:val="0"/>
        <w:jc w:val="both"/>
      </w:pPr>
      <w:r>
        <w:t>Nod</w:t>
      </w:r>
      <w:r w:rsidR="004D1F0C">
        <w:t>e</w:t>
      </w:r>
      <w:r>
        <w:t>s</w:t>
      </w:r>
      <w:r w:rsidR="004D1F0C">
        <w:t xml:space="preserve"> (Nodos)</w:t>
      </w:r>
      <w:r>
        <w:t xml:space="preserve">: Los nodos son procesos que realizan computación. </w:t>
      </w:r>
      <w:r w:rsidR="00EF26F7">
        <w:t xml:space="preserve">Estos </w:t>
      </w:r>
      <w:r>
        <w:t xml:space="preserve">se comunican entre ellos usando topics y services. Al final lo que encontramos son un conjunto de nodos, donde cada uno se encarga de controlar un elemento del sistema como puede ser un sensor, un motor de una rueda, etc. Después se puede acceder a cada nodo para leer información necesaria sobre ellos o para </w:t>
      </w:r>
      <w:r w:rsidR="00EF26F7">
        <w:t>enviar información de un nodo a otro</w:t>
      </w:r>
      <w:r>
        <w:t>.</w:t>
      </w:r>
    </w:p>
    <w:p w14:paraId="2C25757B" w14:textId="77777777" w:rsidR="00B60F1F" w:rsidRDefault="00B60F1F" w:rsidP="0039109E">
      <w:pPr>
        <w:pStyle w:val="Prrafodelista"/>
        <w:numPr>
          <w:ilvl w:val="0"/>
          <w:numId w:val="3"/>
        </w:numPr>
        <w:spacing w:after="120"/>
        <w:ind w:hanging="357"/>
        <w:contextualSpacing w:val="0"/>
        <w:jc w:val="both"/>
      </w:pPr>
      <w:r>
        <w:t>Maestro: El ROS maestro es donde se guardan los datos de los nodos. Sin el Maestro, no podrías acceder a los nodos, intercambiar mensajes o invocar servicios.</w:t>
      </w:r>
    </w:p>
    <w:p w14:paraId="3418CD58" w14:textId="77777777" w:rsidR="00B60F1F" w:rsidRDefault="00B60F1F" w:rsidP="0039109E">
      <w:pPr>
        <w:pStyle w:val="Prrafodelista"/>
        <w:numPr>
          <w:ilvl w:val="0"/>
          <w:numId w:val="3"/>
        </w:numPr>
        <w:spacing w:after="120"/>
        <w:ind w:hanging="357"/>
        <w:contextualSpacing w:val="0"/>
        <w:jc w:val="both"/>
      </w:pPr>
      <w:r>
        <w:t>Servidor de parámetros: El servidor de parámetros permite almacenar los datos. Actualmente forma parte del Máster.</w:t>
      </w:r>
    </w:p>
    <w:p w14:paraId="368A84C2" w14:textId="7449B241" w:rsidR="00B60F1F" w:rsidRDefault="00B60F1F" w:rsidP="0039109E">
      <w:pPr>
        <w:pStyle w:val="Prrafodelista"/>
        <w:numPr>
          <w:ilvl w:val="0"/>
          <w:numId w:val="3"/>
        </w:numPr>
        <w:spacing w:after="120"/>
        <w:ind w:hanging="357"/>
        <w:contextualSpacing w:val="0"/>
        <w:jc w:val="both"/>
      </w:pPr>
      <w:r>
        <w:t>Mensajes: Los nodos se comunican entre sí pasando mensajes. Un mensaje es simplemente una estructura de datos.</w:t>
      </w:r>
    </w:p>
    <w:p w14:paraId="7B13CD81" w14:textId="06BA868C" w:rsidR="00B60F1F" w:rsidRDefault="00B60F1F" w:rsidP="0039109E">
      <w:pPr>
        <w:pStyle w:val="Prrafodelista"/>
        <w:numPr>
          <w:ilvl w:val="0"/>
          <w:numId w:val="3"/>
        </w:numPr>
        <w:spacing w:after="120"/>
        <w:ind w:hanging="357"/>
        <w:contextualSpacing w:val="0"/>
        <w:jc w:val="both"/>
      </w:pPr>
      <w:r>
        <w:t>Topics: Se utilizan para transmitir los mensajes entre distintos nodos. Un nodo envía un mensaje publicándolo en un topic determinado. El topic es un nombre que se utiliza para identificar el contenido del mensaje. Un nodo que esté interesado en cierto tipo de datos se suscribirá al topic apropiado</w:t>
      </w:r>
      <w:r w:rsidR="00EF26F7">
        <w:t xml:space="preserve">, como si fuera un bus de datos. </w:t>
      </w:r>
      <w:r>
        <w:t xml:space="preserve">Cada </w:t>
      </w:r>
      <w:r w:rsidR="00EF26F7">
        <w:t>topic</w:t>
      </w:r>
      <w:r>
        <w:t xml:space="preserve"> tiene un nombre, y cualquiera puede conectarse al </w:t>
      </w:r>
      <w:r w:rsidR="00EF26F7">
        <w:t>él</w:t>
      </w:r>
      <w:r>
        <w:t xml:space="preserve"> para enviar o recibir mensaje.</w:t>
      </w:r>
    </w:p>
    <w:p w14:paraId="41BFD58F" w14:textId="337955AA" w:rsidR="00B60F1F" w:rsidRPr="00FC21E1" w:rsidRDefault="00B60F1F" w:rsidP="0039109E">
      <w:pPr>
        <w:pStyle w:val="Prrafodelista"/>
        <w:numPr>
          <w:ilvl w:val="0"/>
          <w:numId w:val="3"/>
        </w:numPr>
        <w:spacing w:after="120"/>
        <w:ind w:hanging="357"/>
        <w:contextualSpacing w:val="0"/>
        <w:jc w:val="both"/>
      </w:pPr>
      <w:r w:rsidRPr="00FC21E1">
        <w:t xml:space="preserve">Servicios: </w:t>
      </w:r>
      <w:r w:rsidR="00FC21E1">
        <w:t>permite la comunicación solicitud-respuesta</w:t>
      </w:r>
      <w:r w:rsidRPr="00FC21E1">
        <w:t>, que se definen mediante un par de estructuras de mensajes: una para la solicitud y otra para la respuesta. Un nodo proveedor ofrece un servicio con un nombre y un cliente lo utiliza enviando el mensaje de solicitud y esperando la respuesta. Las bibliotecas cliente de ROS generalmente presentan esta interacción al programador como si fuera una llamada a un procedimiento remoto.</w:t>
      </w:r>
    </w:p>
    <w:p w14:paraId="7770A6FD" w14:textId="210BF6D1" w:rsidR="00B60F1F" w:rsidRPr="00FC21E1" w:rsidRDefault="00B60F1F" w:rsidP="0039109E">
      <w:pPr>
        <w:pStyle w:val="Prrafodelista"/>
        <w:numPr>
          <w:ilvl w:val="0"/>
          <w:numId w:val="3"/>
        </w:numPr>
        <w:spacing w:after="120"/>
        <w:ind w:hanging="357"/>
        <w:contextualSpacing w:val="0"/>
        <w:jc w:val="both"/>
      </w:pPr>
      <w:r w:rsidRPr="00FC21E1">
        <w:t>Bolsas: Las bolsas son un formato para guardar y reproducir datos de mensajes ROS. Las bolsas son un mecanismo importante para almacenar datos.</w:t>
      </w:r>
    </w:p>
    <w:p w14:paraId="6DEF2DAC" w14:textId="77777777" w:rsidR="00E833C9" w:rsidRDefault="00E833C9" w:rsidP="00E833C9">
      <w:pPr>
        <w:keepNext/>
        <w:spacing w:after="120"/>
        <w:jc w:val="center"/>
      </w:pPr>
      <w:r>
        <w:rPr>
          <w:noProof/>
        </w:rPr>
        <w:drawing>
          <wp:inline distT="0" distB="0" distL="0" distR="0" wp14:anchorId="56621A16" wp14:editId="043B4466">
            <wp:extent cx="2880000" cy="1559008"/>
            <wp:effectExtent l="0" t="0" r="0" b="317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880000" cy="1559008"/>
                    </a:xfrm>
                    <a:prstGeom prst="rect">
                      <a:avLst/>
                    </a:prstGeom>
                  </pic:spPr>
                </pic:pic>
              </a:graphicData>
            </a:graphic>
          </wp:inline>
        </w:drawing>
      </w:r>
    </w:p>
    <w:p w14:paraId="63086F63" w14:textId="294DEA13" w:rsidR="00E833C9" w:rsidRPr="00E833C9" w:rsidRDefault="00E833C9" w:rsidP="00E833C9">
      <w:pPr>
        <w:pStyle w:val="Descripcin"/>
        <w:rPr>
          <w:highlight w:val="yellow"/>
        </w:rPr>
      </w:pPr>
      <w:bookmarkStart w:id="38" w:name="_Toc14178961"/>
      <w:bookmarkStart w:id="39" w:name="_Toc18919441"/>
      <w:r>
        <w:t xml:space="preserve">Figura </w:t>
      </w:r>
      <w:fldSimple w:instr=" SEQ Figura \* ARABIC ">
        <w:r w:rsidR="003E1C72">
          <w:rPr>
            <w:noProof/>
          </w:rPr>
          <w:t>5</w:t>
        </w:r>
      </w:fldSimple>
      <w:r>
        <w:t xml:space="preserve">: </w:t>
      </w:r>
      <w:r w:rsidR="00FC21E1">
        <w:t xml:space="preserve">Comunicación entre nodos de </w:t>
      </w:r>
      <w:r>
        <w:t>ROS.</w:t>
      </w:r>
      <w:bookmarkEnd w:id="38"/>
      <w:bookmarkEnd w:id="39"/>
    </w:p>
    <w:p w14:paraId="54024840" w14:textId="4325C219" w:rsidR="00B60F1F" w:rsidRDefault="00B60F1F" w:rsidP="00B60F1F">
      <w:pPr>
        <w:jc w:val="both"/>
      </w:pPr>
      <w:r>
        <w:t xml:space="preserve">El ROS Master almacena topics y servicios de información de registro para nodos </w:t>
      </w:r>
      <w:r w:rsidR="00EF26F7">
        <w:t xml:space="preserve">de </w:t>
      </w:r>
      <w:r>
        <w:t>ROS. Los nodos se comunican con el Maestro para reportar su información de registro. A medida que estos nodos se comunican con el Maestro, pueden recibir información sobre otros nodos registrados y realizar las conexiones según corresponda. El Maestro también realizará devoluciones de llamada a estos nodos cuando cambie esta información de registro, lo que permite a los nodos crear conexiones dinámicamente a medida que se ejecutan nuevos nodos.</w:t>
      </w:r>
    </w:p>
    <w:p w14:paraId="22F0048A" w14:textId="5D3931DF" w:rsidR="00B60F1F" w:rsidRDefault="00B60F1F" w:rsidP="00B60F1F">
      <w:pPr>
        <w:jc w:val="both"/>
      </w:pPr>
      <w:r>
        <w:lastRenderedPageBreak/>
        <w:t>Los nodos se conectan a otros nodos directamente</w:t>
      </w:r>
      <w:r w:rsidR="00FC21E1">
        <w:t xml:space="preserve"> y</w:t>
      </w:r>
      <w:r>
        <w:t xml:space="preserve"> </w:t>
      </w:r>
      <w:r w:rsidR="00FC21E1">
        <w:t>e</w:t>
      </w:r>
      <w:r>
        <w:t xml:space="preserve">l Maestro solo proporciona información de búsqueda. Los nodos que se suscriben a un tema solicitarán conexiones de los nodos que publican ese tema y establecerán esa conexión a través de un protocolo de conexión acordado. </w:t>
      </w:r>
    </w:p>
    <w:p w14:paraId="6F49A0D3" w14:textId="126FE5D5" w:rsidR="00B60F1F" w:rsidRDefault="00B60F1F" w:rsidP="00FC21E1">
      <w:pPr>
        <w:jc w:val="both"/>
      </w:pPr>
      <w:r>
        <w:t xml:space="preserve">Esta arquitectura permite la operación desacoplada, donde los nombres son los medios principales por los cuales se pueden construir sistemas más grandes y complejos. Los nombres tienen un papel muy importante en ROS: los nodos, los </w:t>
      </w:r>
      <w:r w:rsidR="00EF26F7">
        <w:t>topics</w:t>
      </w:r>
      <w:r>
        <w:t>, los servicios y los parámetros tienen nombres. Cada biblioteca de cliente de ROS admite la reasignación de nombres en la línea de comandos</w:t>
      </w:r>
      <w:r w:rsidR="00EF26F7">
        <w:t>.</w:t>
      </w:r>
    </w:p>
    <w:p w14:paraId="247F618A" w14:textId="6F441780" w:rsidR="00B60F1F" w:rsidRDefault="00B60F1F" w:rsidP="00B60F1F">
      <w:pPr>
        <w:pStyle w:val="Ttulo2"/>
      </w:pPr>
      <w:bookmarkStart w:id="40" w:name="_Toc16678457"/>
      <w:bookmarkStart w:id="41" w:name="_Toc18919482"/>
      <w:r>
        <w:t>Gazebo</w:t>
      </w:r>
      <w:bookmarkEnd w:id="40"/>
      <w:bookmarkEnd w:id="41"/>
    </w:p>
    <w:p w14:paraId="339B3B5C" w14:textId="2EC81AE7" w:rsidR="00165617" w:rsidRDefault="003E0034" w:rsidP="0050154E">
      <w:pPr>
        <w:keepNext/>
        <w:jc w:val="both"/>
        <w:rPr>
          <w:rStyle w:val="eop"/>
          <w:color w:val="000000"/>
          <w:szCs w:val="22"/>
          <w:shd w:val="clear" w:color="auto" w:fill="FFFFFF"/>
        </w:rPr>
      </w:pPr>
      <w:r>
        <w:rPr>
          <w:rStyle w:val="normaltextrun"/>
          <w:color w:val="000000"/>
          <w:szCs w:val="22"/>
          <w:shd w:val="clear" w:color="auto" w:fill="FFFFFF"/>
        </w:rPr>
        <w:t>A la hora de simular el comportamiento de un robot es esencial elegir bien el software a utilizar. Un buen simulador permite probar algoritmos rápidamente, diseñar robots, realizar pruebas de regresión y entrenar el sistema de inteligencia artificial utilizando escenarios realistas. Dentro de este </w:t>
      </w:r>
      <w:r>
        <w:rPr>
          <w:rStyle w:val="normaltextrun"/>
          <w:rFonts w:ascii="Calibri" w:hAnsi="Calibri" w:cs="Calibri"/>
          <w:color w:val="000000"/>
          <w:szCs w:val="22"/>
          <w:shd w:val="clear" w:color="auto" w:fill="FFFFFF"/>
        </w:rPr>
        <w:t>ámbito</w:t>
      </w:r>
      <w:r>
        <w:rPr>
          <w:rStyle w:val="normaltextrun"/>
          <w:color w:val="000000"/>
          <w:szCs w:val="22"/>
          <w:shd w:val="clear" w:color="auto" w:fill="FFFFFF"/>
        </w:rPr>
        <w:t> se encuentra Gazebo que es un simulador de robots open </w:t>
      </w:r>
      <w:r>
        <w:rPr>
          <w:rStyle w:val="spellingerror"/>
          <w:color w:val="000000"/>
          <w:szCs w:val="22"/>
          <w:shd w:val="clear" w:color="auto" w:fill="FFFFFF"/>
        </w:rPr>
        <w:t>source</w:t>
      </w:r>
      <w:r>
        <w:rPr>
          <w:rStyle w:val="normaltextrun"/>
          <w:color w:val="000000"/>
          <w:szCs w:val="22"/>
          <w:shd w:val="clear" w:color="auto" w:fill="FFFFFF"/>
        </w:rPr>
        <w:t>, distribuido bajo la licencia Apache 2.0, que lleva largo tiempo utilizándose en ámbitos de investigación en robótica e Inteligencia Artificial. Tiene una interfaz simple muy fácil de aprender y utilizar</w:t>
      </w:r>
      <w:r w:rsidR="00297654">
        <w:rPr>
          <w:rStyle w:val="normaltextrun"/>
          <w:color w:val="000000"/>
          <w:szCs w:val="22"/>
          <w:shd w:val="clear" w:color="auto" w:fill="FFFFFF"/>
        </w:rPr>
        <w:t xml:space="preserve"> [</w:t>
      </w:r>
      <w:r w:rsidR="008C4E40">
        <w:rPr>
          <w:rStyle w:val="normaltextrun"/>
          <w:color w:val="000000"/>
          <w:szCs w:val="22"/>
          <w:shd w:val="clear" w:color="auto" w:fill="FFFFFF"/>
        </w:rPr>
        <w:t>6</w:t>
      </w:r>
      <w:r w:rsidR="00297654">
        <w:rPr>
          <w:rStyle w:val="normaltextrun"/>
          <w:color w:val="000000"/>
          <w:szCs w:val="22"/>
          <w:shd w:val="clear" w:color="auto" w:fill="FFFFFF"/>
        </w:rPr>
        <w:t>]</w:t>
      </w:r>
      <w:r>
        <w:rPr>
          <w:rStyle w:val="normaltextrun"/>
          <w:color w:val="000000"/>
          <w:szCs w:val="22"/>
          <w:shd w:val="clear" w:color="auto" w:fill="FFFFFF"/>
        </w:rPr>
        <w:t>. </w:t>
      </w:r>
      <w:r>
        <w:rPr>
          <w:rStyle w:val="eop"/>
          <w:color w:val="000000"/>
          <w:szCs w:val="22"/>
          <w:shd w:val="clear" w:color="auto" w:fill="FFFFFF"/>
        </w:rPr>
        <w:t> </w:t>
      </w:r>
    </w:p>
    <w:p w14:paraId="3BEA6270" w14:textId="77777777" w:rsidR="003E0034" w:rsidRDefault="003E0034" w:rsidP="003E0034">
      <w:pPr>
        <w:keepNext/>
        <w:jc w:val="center"/>
      </w:pPr>
      <w:r>
        <w:rPr>
          <w:noProof/>
        </w:rPr>
        <w:drawing>
          <wp:inline distT="0" distB="0" distL="0" distR="0" wp14:anchorId="4C13C5A6" wp14:editId="49CDAA78">
            <wp:extent cx="5399405" cy="3200913"/>
            <wp:effectExtent l="0" t="0" r="0" b="0"/>
            <wp:docPr id="7" name="Imagen 7" descr="C:\Users\alvaro\AppData\Local\Microsoft\Windows\INetCache\Content.MSO\3775499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lvaro\AppData\Local\Microsoft\Windows\INetCache\Content.MSO\3775499B.tmp"/>
                    <pic:cNvPicPr>
                      <a:picLocks noChangeAspect="1" noChangeArrowheads="1"/>
                    </pic:cNvPicPr>
                  </pic:nvPicPr>
                  <pic:blipFill rotWithShape="1">
                    <a:blip r:embed="rId21">
                      <a:extLst>
                        <a:ext uri="{28A0092B-C50C-407E-A947-70E740481C1C}">
                          <a14:useLocalDpi xmlns:a14="http://schemas.microsoft.com/office/drawing/2010/main" val="0"/>
                        </a:ext>
                      </a:extLst>
                    </a:blip>
                    <a:srcRect t="-3853"/>
                    <a:stretch/>
                  </pic:blipFill>
                  <pic:spPr bwMode="auto">
                    <a:xfrm>
                      <a:off x="0" y="0"/>
                      <a:ext cx="5400000" cy="3201266"/>
                    </a:xfrm>
                    <a:prstGeom prst="rect">
                      <a:avLst/>
                    </a:prstGeom>
                    <a:noFill/>
                    <a:ln>
                      <a:noFill/>
                    </a:ln>
                    <a:extLst>
                      <a:ext uri="{53640926-AAD7-44D8-BBD7-CCE9431645EC}">
                        <a14:shadowObscured xmlns:a14="http://schemas.microsoft.com/office/drawing/2010/main"/>
                      </a:ext>
                    </a:extLst>
                  </pic:spPr>
                </pic:pic>
              </a:graphicData>
            </a:graphic>
          </wp:inline>
        </w:drawing>
      </w:r>
    </w:p>
    <w:p w14:paraId="4F9AA20D" w14:textId="7636506F" w:rsidR="003E0034" w:rsidRDefault="003E0034" w:rsidP="003E0034">
      <w:pPr>
        <w:pStyle w:val="Descripcin"/>
      </w:pPr>
      <w:bookmarkStart w:id="42" w:name="_Toc14178962"/>
      <w:bookmarkStart w:id="43" w:name="_Toc18919442"/>
      <w:r>
        <w:t xml:space="preserve">Figura </w:t>
      </w:r>
      <w:fldSimple w:instr=" SEQ Figura \* ARABIC ">
        <w:r w:rsidR="003E1C72">
          <w:rPr>
            <w:noProof/>
          </w:rPr>
          <w:t>6</w:t>
        </w:r>
      </w:fldSimple>
      <w:r>
        <w:t>: Gazebo.</w:t>
      </w:r>
      <w:bookmarkEnd w:id="42"/>
      <w:bookmarkEnd w:id="43"/>
    </w:p>
    <w:p w14:paraId="264E4900" w14:textId="77777777" w:rsidR="003E0034" w:rsidRDefault="003E0034" w:rsidP="003E0034">
      <w:pPr>
        <w:jc w:val="both"/>
      </w:pPr>
      <w:r>
        <w:rPr>
          <w:rStyle w:val="normaltextrun"/>
          <w:color w:val="000000"/>
          <w:szCs w:val="22"/>
          <w:shd w:val="clear" w:color="auto" w:fill="FFFFFF"/>
        </w:rPr>
        <w:t>Gazebo ofrece la capacidad de simular de manera precisa y eficiente las poblaciones de robots en entornos complejos interiores y exteriores. Cuenta con un motor de física robusto, gráficos de alta calidad y un conjunto de sensores e interfaces para usuarios y programas. Lo mejor de todo es que Gazebo es un simulador gratuito con una comunidad muy activa en foros, lo que permite poder solucionar posibles problemas durante el proceso de modelado.</w:t>
      </w:r>
      <w:r>
        <w:rPr>
          <w:rStyle w:val="eop"/>
          <w:color w:val="000000"/>
          <w:szCs w:val="22"/>
          <w:shd w:val="clear" w:color="auto" w:fill="FFFFFF"/>
        </w:rPr>
        <w:t> </w:t>
      </w:r>
      <w:r>
        <w:t xml:space="preserve"> </w:t>
      </w:r>
    </w:p>
    <w:p w14:paraId="687AA96C" w14:textId="10CD1293" w:rsidR="00B60F1F" w:rsidRDefault="00B60F1F" w:rsidP="00385587">
      <w:pPr>
        <w:jc w:val="both"/>
      </w:pPr>
      <w:r>
        <w:t>Los usos típicos de Gazebo incluyen:</w:t>
      </w:r>
    </w:p>
    <w:p w14:paraId="75D414BB" w14:textId="6998248D" w:rsidR="00B60F1F" w:rsidRDefault="00861D10" w:rsidP="0039109E">
      <w:pPr>
        <w:pStyle w:val="Prrafodelista"/>
        <w:numPr>
          <w:ilvl w:val="0"/>
          <w:numId w:val="5"/>
        </w:numPr>
        <w:spacing w:after="120"/>
        <w:ind w:hanging="357"/>
        <w:contextualSpacing w:val="0"/>
        <w:jc w:val="both"/>
      </w:pPr>
      <w:r>
        <w:t>Uso de algoritmos para robots.</w:t>
      </w:r>
    </w:p>
    <w:p w14:paraId="0FAF6EB6" w14:textId="4CEE6BD6" w:rsidR="00B60F1F" w:rsidRDefault="00861D10" w:rsidP="0039109E">
      <w:pPr>
        <w:pStyle w:val="Prrafodelista"/>
        <w:numPr>
          <w:ilvl w:val="0"/>
          <w:numId w:val="5"/>
        </w:numPr>
        <w:spacing w:after="120"/>
        <w:ind w:hanging="357"/>
        <w:contextualSpacing w:val="0"/>
        <w:jc w:val="both"/>
      </w:pPr>
      <w:r>
        <w:t>Diseño de robots.</w:t>
      </w:r>
    </w:p>
    <w:p w14:paraId="518669E1" w14:textId="7E4A207B" w:rsidR="00B60F1F" w:rsidRDefault="00861D10" w:rsidP="0039109E">
      <w:pPr>
        <w:pStyle w:val="Prrafodelista"/>
        <w:numPr>
          <w:ilvl w:val="0"/>
          <w:numId w:val="5"/>
        </w:numPr>
        <w:spacing w:after="120"/>
        <w:ind w:hanging="357"/>
        <w:contextualSpacing w:val="0"/>
        <w:jc w:val="both"/>
      </w:pPr>
      <w:r>
        <w:t>Realizar</w:t>
      </w:r>
      <w:r w:rsidR="00B60F1F">
        <w:t xml:space="preserve"> pruebas de regresión con escenarios realistas.</w:t>
      </w:r>
    </w:p>
    <w:p w14:paraId="781D0EE5" w14:textId="77777777" w:rsidR="00B60F1F" w:rsidRDefault="00B60F1F" w:rsidP="00861D10">
      <w:pPr>
        <w:spacing w:after="120"/>
        <w:jc w:val="both"/>
      </w:pPr>
      <w:r>
        <w:t>Algunas características clave de Gazebo incluyen:</w:t>
      </w:r>
    </w:p>
    <w:p w14:paraId="328A2145" w14:textId="78386C1C" w:rsidR="00B60F1F" w:rsidRDefault="00861D10" w:rsidP="0039109E">
      <w:pPr>
        <w:pStyle w:val="Prrafodelista"/>
        <w:numPr>
          <w:ilvl w:val="0"/>
          <w:numId w:val="6"/>
        </w:numPr>
        <w:spacing w:after="120"/>
        <w:ind w:hanging="357"/>
        <w:contextualSpacing w:val="0"/>
        <w:jc w:val="both"/>
      </w:pPr>
      <w:r>
        <w:lastRenderedPageBreak/>
        <w:t>M</w:t>
      </w:r>
      <w:r w:rsidR="00B60F1F">
        <w:t>otores de física múltiple</w:t>
      </w:r>
      <w:r>
        <w:t>.</w:t>
      </w:r>
    </w:p>
    <w:p w14:paraId="2809376F" w14:textId="3C35D4FB" w:rsidR="00B60F1F" w:rsidRDefault="00861D10" w:rsidP="0039109E">
      <w:pPr>
        <w:pStyle w:val="Prrafodelista"/>
        <w:numPr>
          <w:ilvl w:val="0"/>
          <w:numId w:val="6"/>
        </w:numPr>
        <w:spacing w:after="120"/>
        <w:ind w:hanging="357"/>
        <w:contextualSpacing w:val="0"/>
        <w:jc w:val="both"/>
      </w:pPr>
      <w:r>
        <w:t>U</w:t>
      </w:r>
      <w:r w:rsidR="00B60F1F">
        <w:t>na rica biblioteca de modelos de robots y entornos</w:t>
      </w:r>
      <w:r>
        <w:t xml:space="preserve"> de simulación.</w:t>
      </w:r>
    </w:p>
    <w:p w14:paraId="18CF318A" w14:textId="21479649" w:rsidR="00B60F1F" w:rsidRDefault="00861D10" w:rsidP="0039109E">
      <w:pPr>
        <w:pStyle w:val="Prrafodelista"/>
        <w:numPr>
          <w:ilvl w:val="0"/>
          <w:numId w:val="6"/>
        </w:numPr>
        <w:spacing w:after="120"/>
        <w:ind w:hanging="357"/>
        <w:contextualSpacing w:val="0"/>
        <w:jc w:val="both"/>
      </w:pPr>
      <w:r>
        <w:t>U</w:t>
      </w:r>
      <w:r w:rsidR="00B60F1F">
        <w:t>na amplia variedad de sensores</w:t>
      </w:r>
      <w:r>
        <w:t xml:space="preserve"> para utilizar en el modelado de robots.</w:t>
      </w:r>
    </w:p>
    <w:p w14:paraId="6D005745" w14:textId="2453564D" w:rsidR="00B60F1F" w:rsidRDefault="00B60F1F" w:rsidP="0039109E">
      <w:pPr>
        <w:pStyle w:val="Prrafodelista"/>
        <w:numPr>
          <w:ilvl w:val="0"/>
          <w:numId w:val="6"/>
        </w:numPr>
        <w:spacing w:after="120"/>
        <w:ind w:hanging="357"/>
        <w:contextualSpacing w:val="0"/>
        <w:jc w:val="both"/>
      </w:pPr>
      <w:r>
        <w:t>Convenientes interfaces programáticas y gráficas.</w:t>
      </w:r>
    </w:p>
    <w:p w14:paraId="71974338" w14:textId="77777777" w:rsidR="00BA3633" w:rsidRDefault="00BA3633" w:rsidP="00BA3633">
      <w:pPr>
        <w:spacing w:after="120"/>
        <w:jc w:val="both"/>
      </w:pPr>
      <w:r>
        <w:t xml:space="preserve">La única pega que se le podría encontrar a Gazebo actualmente es que es necesario es sistema operativo Ubuntu para su utilización. De </w:t>
      </w:r>
      <w:proofErr w:type="gramStart"/>
      <w:r>
        <w:t>echo</w:t>
      </w:r>
      <w:proofErr w:type="gramEnd"/>
      <w:r>
        <w:t xml:space="preserve">, para llevar a cabo este proyecto ha sido necesario la utilización del sistema operativo Ubuntu 14.04 LTS. </w:t>
      </w:r>
    </w:p>
    <w:p w14:paraId="74424656" w14:textId="77777777" w:rsidR="00BA3633" w:rsidRDefault="00BA3633" w:rsidP="00BA3633">
      <w:pPr>
        <w:spacing w:after="120"/>
        <w:jc w:val="both"/>
      </w:pPr>
      <w:r>
        <w:t xml:space="preserve">Para lograr la integración de ROS con Gazebo es necesario la utilización de un conjunto de paquetes ROS llamado gazebo_ros_pkgs. Proporcionan las interfaces necesarias para simular un robot en Gazebo mediante mensajes ROS, servicios y reconfiguración dinámica.  </w:t>
      </w:r>
    </w:p>
    <w:p w14:paraId="3850925F" w14:textId="77777777" w:rsidR="00BA3633" w:rsidRDefault="00BA3633" w:rsidP="00BA3633">
      <w:pPr>
        <w:spacing w:after="120"/>
        <w:jc w:val="both"/>
      </w:pPr>
      <w:r>
        <w:t xml:space="preserve"> También es conveniente comentar que ROS posee comandos propios que posibilitan el lanzamiento de Gazebo. Un ejemplo es el comando roslaunch que se ha utilizado en este proyecto para el lanzamiento del mundo del simulador desarrollado. </w:t>
      </w:r>
    </w:p>
    <w:p w14:paraId="16B2B75E" w14:textId="400D676D" w:rsidR="00BA3633" w:rsidRDefault="00BA3633" w:rsidP="00BA3633">
      <w:pPr>
        <w:pStyle w:val="Ttulo3"/>
      </w:pPr>
      <w:bookmarkStart w:id="44" w:name="_Toc16678458"/>
      <w:bookmarkStart w:id="45" w:name="_Toc18919483"/>
      <w:r>
        <w:t>Baxter</w:t>
      </w:r>
      <w:bookmarkEnd w:id="44"/>
      <w:bookmarkEnd w:id="45"/>
      <w:r>
        <w:t xml:space="preserve"> </w:t>
      </w:r>
    </w:p>
    <w:p w14:paraId="3A5EDD15" w14:textId="77777777" w:rsidR="00BA3633" w:rsidRDefault="00BA3633" w:rsidP="00BA3633">
      <w:pPr>
        <w:spacing w:after="120"/>
        <w:jc w:val="both"/>
      </w:pPr>
      <w:r>
        <w:t xml:space="preserve">En este proyecto vamos a utilizar Gazebo como simulador para utilizar el robot Baxter en los experimentos.  </w:t>
      </w:r>
    </w:p>
    <w:p w14:paraId="2C227E86" w14:textId="2E5DDA33" w:rsidR="003E0034" w:rsidRDefault="00BA3633" w:rsidP="00BA3633">
      <w:pPr>
        <w:spacing w:after="120"/>
        <w:jc w:val="both"/>
      </w:pPr>
      <w:r>
        <w:t>Baxter es un robot industrial diseñado por Rethink Robotics en el 2011</w:t>
      </w:r>
      <w:r w:rsidR="00297654">
        <w:t xml:space="preserve"> [</w:t>
      </w:r>
      <w:r w:rsidR="008C4E40">
        <w:t>7</w:t>
      </w:r>
      <w:r w:rsidR="00297654">
        <w:t>]</w:t>
      </w:r>
      <w:r>
        <w:t>. Cuenta con dos brazos y una pantalla en la que se puede proyectar diversas caras, lo que le da una imagen más humana. Caba brazo cuenta con un gripper como mano lo que le permite interactuar con objetos cogiéndolos y soltándolos. La altura del Baxter se puede variar entre 1,75m y 1,90m y su peso ronda alrededor de los 140 kg. Sus brazos están diseñados para permitir el manejo de objetos, puede coger un objeto en un punto y desplazarlo y soltarlo en un segundo punto, pudiendo realizar trabajos simples y monótonos, de manejo de material, de forma sencilla y rápida.</w:t>
      </w:r>
    </w:p>
    <w:p w14:paraId="03E7CBDE" w14:textId="77777777" w:rsidR="00BA3633" w:rsidRDefault="00BA3633" w:rsidP="00BA3633">
      <w:pPr>
        <w:keepNext/>
        <w:spacing w:after="120"/>
        <w:jc w:val="center"/>
      </w:pPr>
      <w:r>
        <w:rPr>
          <w:noProof/>
        </w:rPr>
        <w:drawing>
          <wp:inline distT="0" distB="0" distL="0" distR="0" wp14:anchorId="7E755C65" wp14:editId="7211ACC9">
            <wp:extent cx="5400000" cy="3129095"/>
            <wp:effectExtent l="0" t="0" r="0" b="0"/>
            <wp:docPr id="8" name="Imagen 8" descr="C:\Users\alvaro\AppData\Local\Microsoft\Windows\INetCache\Content.MSO\C9E2B16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lvaro\AppData\Local\Microsoft\Windows\INetCache\Content.MSO\C9E2B161.tmp"/>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00000" cy="3129095"/>
                    </a:xfrm>
                    <a:prstGeom prst="rect">
                      <a:avLst/>
                    </a:prstGeom>
                    <a:noFill/>
                    <a:ln>
                      <a:noFill/>
                    </a:ln>
                  </pic:spPr>
                </pic:pic>
              </a:graphicData>
            </a:graphic>
          </wp:inline>
        </w:drawing>
      </w:r>
    </w:p>
    <w:p w14:paraId="61E20542" w14:textId="4890DE42" w:rsidR="00BA3633" w:rsidRDefault="00BA3633" w:rsidP="00BA3633">
      <w:pPr>
        <w:pStyle w:val="Descripcin"/>
      </w:pPr>
      <w:bookmarkStart w:id="46" w:name="_Toc14178963"/>
      <w:bookmarkStart w:id="47" w:name="_Toc18919443"/>
      <w:r>
        <w:t xml:space="preserve">Figura </w:t>
      </w:r>
      <w:fldSimple w:instr=" SEQ Figura \* ARABIC ">
        <w:r w:rsidR="003E1C72">
          <w:rPr>
            <w:noProof/>
          </w:rPr>
          <w:t>7</w:t>
        </w:r>
      </w:fldSimple>
      <w:r>
        <w:t>: Baxter.</w:t>
      </w:r>
      <w:bookmarkEnd w:id="46"/>
      <w:bookmarkEnd w:id="47"/>
    </w:p>
    <w:p w14:paraId="6D63DA5D" w14:textId="1576136A" w:rsidR="00B60F1F" w:rsidRDefault="00B60F1F" w:rsidP="00B60F1F">
      <w:pPr>
        <w:pStyle w:val="Ttulo2"/>
      </w:pPr>
      <w:bookmarkStart w:id="48" w:name="_Toc16678459"/>
      <w:bookmarkStart w:id="49" w:name="_Toc18919484"/>
      <w:r>
        <w:t>Tensor</w:t>
      </w:r>
      <w:r w:rsidR="002B2905">
        <w:t>F</w:t>
      </w:r>
      <w:r>
        <w:t>low</w:t>
      </w:r>
      <w:bookmarkEnd w:id="48"/>
      <w:bookmarkEnd w:id="49"/>
    </w:p>
    <w:p w14:paraId="33D0D9F9" w14:textId="46F4D6E2" w:rsidR="002B2905" w:rsidRDefault="00B60F1F" w:rsidP="002B2905">
      <w:pPr>
        <w:jc w:val="both"/>
      </w:pPr>
      <w:r>
        <w:t>Tensor</w:t>
      </w:r>
      <w:r w:rsidR="002B2905">
        <w:t>F</w:t>
      </w:r>
      <w:r>
        <w:t xml:space="preserve">low es una </w:t>
      </w:r>
      <w:r w:rsidR="002B2905">
        <w:t>librería</w:t>
      </w:r>
      <w:r>
        <w:t xml:space="preserve"> de código </w:t>
      </w:r>
      <w:r w:rsidR="002B2905">
        <w:t>abierto</w:t>
      </w:r>
      <w:r>
        <w:t xml:space="preserve"> </w:t>
      </w:r>
      <w:r w:rsidR="002B2905">
        <w:t xml:space="preserve">ampliamente utilizada </w:t>
      </w:r>
      <w:r>
        <w:t xml:space="preserve">para aprendizaje automático desarrollado por investigadores e ingenieros que trabajan en el equipo Google </w:t>
      </w:r>
      <w:r>
        <w:lastRenderedPageBreak/>
        <w:t>Brain Team, dentro del departamento de investigación</w:t>
      </w:r>
      <w:r w:rsidR="002B2905">
        <w:t xml:space="preserve"> de Google </w:t>
      </w:r>
      <w:r>
        <w:t xml:space="preserve">de Machine Intelligence. </w:t>
      </w:r>
      <w:r w:rsidR="002B2905">
        <w:t>Esta librería p</w:t>
      </w:r>
      <w:r>
        <w:t xml:space="preserve">ermite a principiantes y expertos en </w:t>
      </w:r>
      <w:r w:rsidR="002B2905">
        <w:t>M</w:t>
      </w:r>
      <w:r>
        <w:t xml:space="preserve">achine </w:t>
      </w:r>
      <w:r w:rsidR="002B2905">
        <w:t>L</w:t>
      </w:r>
      <w:r>
        <w:t xml:space="preserve">earning generar modelos </w:t>
      </w:r>
      <w:r w:rsidR="002B2905">
        <w:t xml:space="preserve">para diseñar </w:t>
      </w:r>
      <w:r>
        <w:t>y entrenar redes neuronales</w:t>
      </w:r>
      <w:r w:rsidR="008C4E40">
        <w:t xml:space="preserve">. </w:t>
      </w:r>
      <w:r w:rsidR="002B2905">
        <w:t xml:space="preserve">Estos modelos </w:t>
      </w:r>
      <w:r>
        <w:t>permit</w:t>
      </w:r>
      <w:r w:rsidR="002B2905">
        <w:t>irán</w:t>
      </w:r>
      <w:r>
        <w:t xml:space="preserve"> detectar y descifrar patrones y correlaciones, análogos al aprendizaje y razonamiento usados por los humanos</w:t>
      </w:r>
      <w:r w:rsidR="007D5C4F">
        <w:t xml:space="preserve"> [</w:t>
      </w:r>
      <w:r w:rsidR="008C4E40">
        <w:t>8</w:t>
      </w:r>
      <w:proofErr w:type="gramStart"/>
      <w:r w:rsidR="007D5C4F">
        <w:t>][</w:t>
      </w:r>
      <w:proofErr w:type="gramEnd"/>
      <w:r w:rsidR="008C4E40">
        <w:t>9</w:t>
      </w:r>
      <w:r w:rsidR="007D5C4F">
        <w:t>].</w:t>
      </w:r>
    </w:p>
    <w:p w14:paraId="7B48C3BE" w14:textId="77777777" w:rsidR="00407A21" w:rsidRDefault="002B2905" w:rsidP="00407A21">
      <w:pPr>
        <w:keepNext/>
        <w:jc w:val="center"/>
      </w:pPr>
      <w:r>
        <w:rPr>
          <w:noProof/>
        </w:rPr>
        <w:drawing>
          <wp:inline distT="0" distB="0" distL="0" distR="0" wp14:anchorId="16D87AC2" wp14:editId="0AB9C8B9">
            <wp:extent cx="3600000" cy="1568807"/>
            <wp:effectExtent l="0" t="0" r="635" b="0"/>
            <wp:docPr id="3" name="Imagen 3" descr="C:\Users\alvaro\AppData\Local\Microsoft\Windows\INetCache\Content.MSO\D3E35EF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lvaro\AppData\Local\Microsoft\Windows\INetCache\Content.MSO\D3E35EF8.tmp"/>
                    <pic:cNvPicPr>
                      <a:picLocks noChangeAspect="1" noChangeArrowheads="1"/>
                    </pic:cNvPicPr>
                  </pic:nvPicPr>
                  <pic:blipFill rotWithShape="1">
                    <a:blip r:embed="rId23">
                      <a:extLst>
                        <a:ext uri="{28A0092B-C50C-407E-A947-70E740481C1C}">
                          <a14:useLocalDpi xmlns:a14="http://schemas.microsoft.com/office/drawing/2010/main" val="0"/>
                        </a:ext>
                      </a:extLst>
                    </a:blip>
                    <a:srcRect t="12229" b="9955"/>
                    <a:stretch/>
                  </pic:blipFill>
                  <pic:spPr bwMode="auto">
                    <a:xfrm>
                      <a:off x="0" y="0"/>
                      <a:ext cx="3600000" cy="1568807"/>
                    </a:xfrm>
                    <a:prstGeom prst="rect">
                      <a:avLst/>
                    </a:prstGeom>
                    <a:noFill/>
                    <a:ln>
                      <a:noFill/>
                    </a:ln>
                    <a:extLst>
                      <a:ext uri="{53640926-AAD7-44D8-BBD7-CCE9431645EC}">
                        <a14:shadowObscured xmlns:a14="http://schemas.microsoft.com/office/drawing/2010/main"/>
                      </a:ext>
                    </a:extLst>
                  </pic:spPr>
                </pic:pic>
              </a:graphicData>
            </a:graphic>
          </wp:inline>
        </w:drawing>
      </w:r>
    </w:p>
    <w:p w14:paraId="32641350" w14:textId="54E7D901" w:rsidR="002B2905" w:rsidRDefault="00407A21" w:rsidP="00407A21">
      <w:pPr>
        <w:pStyle w:val="Descripcin"/>
      </w:pPr>
      <w:bookmarkStart w:id="50" w:name="_Toc14178964"/>
      <w:bookmarkStart w:id="51" w:name="_Toc18919444"/>
      <w:r>
        <w:t xml:space="preserve">Figura </w:t>
      </w:r>
      <w:fldSimple w:instr=" SEQ Figura \* ARABIC ">
        <w:r w:rsidR="003E1C72">
          <w:rPr>
            <w:noProof/>
          </w:rPr>
          <w:t>8</w:t>
        </w:r>
      </w:fldSimple>
      <w:r>
        <w:t>: Logo de la libraría de código abierto TensorFlow.</w:t>
      </w:r>
      <w:bookmarkEnd w:id="50"/>
      <w:bookmarkEnd w:id="51"/>
    </w:p>
    <w:p w14:paraId="1A541450" w14:textId="740BF774" w:rsidR="00B60F1F" w:rsidRDefault="002B2905" w:rsidP="002B2905">
      <w:pPr>
        <w:jc w:val="both"/>
      </w:pPr>
      <w:r>
        <w:t xml:space="preserve">La arquitectura flexible de TensorFlow le permite implementar el cálculo a una o más CPU o GPU en equipos de escritorio, servidores o dispositivos móviles. </w:t>
      </w:r>
      <w:r w:rsidR="00B60F1F">
        <w:t>Algunos de los ejemplos de aplicaciones actuales de TensorFlow son:</w:t>
      </w:r>
    </w:p>
    <w:p w14:paraId="269BFA89" w14:textId="77777777" w:rsidR="00B60F1F" w:rsidRDefault="00B60F1F" w:rsidP="0039109E">
      <w:pPr>
        <w:pStyle w:val="Prrafodelista"/>
        <w:numPr>
          <w:ilvl w:val="0"/>
          <w:numId w:val="7"/>
        </w:numPr>
        <w:spacing w:after="120"/>
        <w:ind w:hanging="357"/>
        <w:contextualSpacing w:val="0"/>
        <w:jc w:val="both"/>
      </w:pPr>
      <w:r>
        <w:t>Para mejorar la fotografía en los smarthphones.</w:t>
      </w:r>
    </w:p>
    <w:p w14:paraId="48E71975" w14:textId="0038551F" w:rsidR="00B60F1F" w:rsidRDefault="00B60F1F" w:rsidP="0039109E">
      <w:pPr>
        <w:pStyle w:val="Prrafodelista"/>
        <w:numPr>
          <w:ilvl w:val="0"/>
          <w:numId w:val="7"/>
        </w:numPr>
        <w:spacing w:after="120"/>
        <w:ind w:hanging="357"/>
        <w:contextualSpacing w:val="0"/>
        <w:jc w:val="both"/>
      </w:pPr>
      <w:r>
        <w:t>Para ayudar al diagnóstico médi</w:t>
      </w:r>
      <w:r w:rsidR="00B63767">
        <w:t>c</w:t>
      </w:r>
      <w:r>
        <w:t>o, como por ejemplo para analizar radiografías.</w:t>
      </w:r>
    </w:p>
    <w:p w14:paraId="64C8867A" w14:textId="77777777" w:rsidR="00B60F1F" w:rsidRDefault="00B60F1F" w:rsidP="0039109E">
      <w:pPr>
        <w:pStyle w:val="Prrafodelista"/>
        <w:numPr>
          <w:ilvl w:val="0"/>
          <w:numId w:val="7"/>
        </w:numPr>
        <w:spacing w:after="120"/>
        <w:ind w:hanging="357"/>
        <w:contextualSpacing w:val="0"/>
        <w:jc w:val="both"/>
      </w:pPr>
      <w:r>
        <w:t>Procesamiento de imágenes.</w:t>
      </w:r>
    </w:p>
    <w:p w14:paraId="7BDBE283" w14:textId="274545F1" w:rsidR="00B60F1F" w:rsidRDefault="00B60F1F" w:rsidP="002B2905">
      <w:pPr>
        <w:jc w:val="both"/>
      </w:pPr>
      <w:r>
        <w:t xml:space="preserve">En Tensorflow nos encontramos con distintas APIs de alto o bajo nivel. Dentro de las APIs de alto nivel se encuentra la </w:t>
      </w:r>
      <w:r w:rsidR="002B2905">
        <w:t xml:space="preserve">API </w:t>
      </w:r>
      <w:r>
        <w:t xml:space="preserve">de Keras. </w:t>
      </w:r>
      <w:r w:rsidR="002B2905">
        <w:t>Esta s</w:t>
      </w:r>
      <w:r>
        <w:t xml:space="preserve">e </w:t>
      </w:r>
      <w:r w:rsidR="002B2905">
        <w:t>utiliza</w:t>
      </w:r>
      <w:r>
        <w:t xml:space="preserve"> para </w:t>
      </w:r>
      <w:r w:rsidR="002B2905">
        <w:t>diseñar</w:t>
      </w:r>
      <w:r>
        <w:t xml:space="preserve"> y entrenar modelos de </w:t>
      </w:r>
      <w:r w:rsidR="002B2905">
        <w:t>D</w:t>
      </w:r>
      <w:r>
        <w:t xml:space="preserve">eep </w:t>
      </w:r>
      <w:r w:rsidR="002B2905">
        <w:t>L</w:t>
      </w:r>
      <w:r>
        <w:t xml:space="preserve">earning </w:t>
      </w:r>
      <w:r w:rsidR="002B2905">
        <w:t xml:space="preserve">de forma simple y rápida. </w:t>
      </w:r>
      <w:r>
        <w:t>Tiene dos ventajas fundamentales:</w:t>
      </w:r>
    </w:p>
    <w:p w14:paraId="3D8DC6E2" w14:textId="1F70599A" w:rsidR="00B60F1F" w:rsidRDefault="002B2905" w:rsidP="0039109E">
      <w:pPr>
        <w:pStyle w:val="Prrafodelista"/>
        <w:numPr>
          <w:ilvl w:val="0"/>
          <w:numId w:val="8"/>
        </w:numPr>
        <w:ind w:hanging="357"/>
        <w:contextualSpacing w:val="0"/>
        <w:jc w:val="both"/>
      </w:pPr>
      <w:r>
        <w:t>T</w:t>
      </w:r>
      <w:r w:rsidR="00B60F1F">
        <w:t xml:space="preserve">iene una interfaz simple y consistente lo que permite diseñar redes neuronales de forma sencilla y rápida. </w:t>
      </w:r>
    </w:p>
    <w:p w14:paraId="0313995B" w14:textId="6C6DDAE2" w:rsidR="00B60F1F" w:rsidRDefault="00B60F1F" w:rsidP="0039109E">
      <w:pPr>
        <w:pStyle w:val="Prrafodelista"/>
        <w:numPr>
          <w:ilvl w:val="0"/>
          <w:numId w:val="8"/>
        </w:numPr>
        <w:ind w:hanging="357"/>
        <w:contextualSpacing w:val="0"/>
        <w:jc w:val="both"/>
      </w:pPr>
      <w:r>
        <w:t xml:space="preserve">Los modelos se </w:t>
      </w:r>
      <w:r w:rsidR="002B2905">
        <w:t>realizan</w:t>
      </w:r>
      <w:r>
        <w:t xml:space="preserve"> conectando bloques de construcción configurables entre sí, con pocas restricciones.</w:t>
      </w:r>
    </w:p>
    <w:p w14:paraId="1F89CE32" w14:textId="77777777" w:rsidR="009B371E" w:rsidRDefault="002B2905" w:rsidP="00B60F1F">
      <w:pPr>
        <w:sectPr w:rsidR="009B371E" w:rsidSect="003E2039">
          <w:headerReference w:type="default" r:id="rId24"/>
          <w:pgSz w:w="11906" w:h="16838" w:code="9"/>
          <w:pgMar w:top="1418" w:right="1418" w:bottom="1418" w:left="1418" w:header="720" w:footer="720" w:gutter="0"/>
          <w:cols w:space="720"/>
          <w:docGrid w:linePitch="326"/>
        </w:sectPr>
      </w:pPr>
      <w:r>
        <w:t>Debido a estas ventajas se ha decidido de la API de TensorFlow, Keras, será la utilizada para llevar a cabo el desarrollo de este proyecto.</w:t>
      </w:r>
    </w:p>
    <w:p w14:paraId="6A2ADC00" w14:textId="327F304E" w:rsidR="00AF0F50" w:rsidRDefault="00BA3633" w:rsidP="00BA3633">
      <w:pPr>
        <w:pStyle w:val="Ttulo1"/>
      </w:pPr>
      <w:bookmarkStart w:id="52" w:name="_Toc16678460"/>
      <w:bookmarkStart w:id="53" w:name="_Toc18919485"/>
      <w:r>
        <w:lastRenderedPageBreak/>
        <w:t>Antecedentes</w:t>
      </w:r>
      <w:bookmarkEnd w:id="52"/>
      <w:bookmarkEnd w:id="53"/>
    </w:p>
    <w:p w14:paraId="7DA2BD5C" w14:textId="006BF463" w:rsidR="002E37B2" w:rsidRDefault="002E37B2" w:rsidP="002E37B2">
      <w:pPr>
        <w:jc w:val="both"/>
      </w:pPr>
      <w:r>
        <w:t>La línea de investigación de robótica cognitiva es muy importante para el grupo de investigación del Grupo Integrado de Ingeniería (GII)</w:t>
      </w:r>
      <w:r w:rsidR="003D17FA">
        <w:t xml:space="preserve"> de la UDC</w:t>
      </w:r>
      <w:r>
        <w:t xml:space="preserve">. Disponen de numerosas plataformas robóticas para la realización de experimentos entre los que se encuentran el Baxter, NAO, Robobo, etc. </w:t>
      </w:r>
    </w:p>
    <w:p w14:paraId="2D65FBCB" w14:textId="73D30DE3" w:rsidR="00521E69" w:rsidRDefault="002E37B2" w:rsidP="002E37B2">
      <w:pPr>
        <w:jc w:val="both"/>
      </w:pPr>
      <w:r>
        <w:t>En la actualidad, el GII se centra en utilizar modelos de utilidad más simples para guiar</w:t>
      </w:r>
      <w:r w:rsidR="00521E69">
        <w:t xml:space="preserve"> inicialmente</w:t>
      </w:r>
      <w:r>
        <w:t xml:space="preserve"> el comportamiento del robot</w:t>
      </w:r>
      <w:r w:rsidR="00521E69">
        <w:t xml:space="preserve">, como </w:t>
      </w:r>
      <w:r w:rsidR="003D17FA">
        <w:t>puede ser el caso de las</w:t>
      </w:r>
      <w:r w:rsidR="00521E69">
        <w:t xml:space="preserve"> SUR</w:t>
      </w:r>
      <w:r w:rsidR="003D17FA">
        <w:t>s</w:t>
      </w:r>
      <w:r w:rsidR="00521E69">
        <w:t>.</w:t>
      </w:r>
      <w:r w:rsidR="003D17FA">
        <w:t xml:space="preserve"> El aprendizaje de estos modelos unidimensionales se realizará a partir de la motivación intrínseca.</w:t>
      </w:r>
      <w:r w:rsidR="00521E69">
        <w:t xml:space="preserve"> Con estos</w:t>
      </w:r>
      <w:r w:rsidR="003D17FA">
        <w:t xml:space="preserve"> distintos tipos de</w:t>
      </w:r>
      <w:r w:rsidR="00521E69">
        <w:t xml:space="preserve"> modelos de utilidad se pretende</w:t>
      </w:r>
      <w:r>
        <w:t xml:space="preserve"> conocer e interpretar el espacio de estados. </w:t>
      </w:r>
    </w:p>
    <w:p w14:paraId="3CD400FA" w14:textId="2054B673" w:rsidR="002E37B2" w:rsidRDefault="002E37B2" w:rsidP="002E37B2">
      <w:pPr>
        <w:jc w:val="both"/>
      </w:pPr>
      <w:r>
        <w:t>La SUR no es la manera más eficien</w:t>
      </w:r>
      <w:r w:rsidR="00521E69">
        <w:t>te para</w:t>
      </w:r>
      <w:r>
        <w:t xml:space="preserve"> moverse a través del espacio de estados hacia una meta, pero son bastante fáciles de obtener y son indicaciones muy sólidas de la correcta dirección a seguir para alcanzar el objetivo. No obstante, siempre que sea posible, sería interesante contar con representaciones </w:t>
      </w:r>
      <w:r w:rsidR="003D17FA">
        <w:t>que nos aporten información más exacta</w:t>
      </w:r>
      <w:r>
        <w:t xml:space="preserve"> de los MU que permitan mejores procesos de decisión, como representaciones precisas de la función de valor, como las VF. </w:t>
      </w:r>
    </w:p>
    <w:p w14:paraId="38FDE95F" w14:textId="22870C48" w:rsidR="002E37B2" w:rsidRDefault="002E37B2" w:rsidP="002E37B2">
      <w:pPr>
        <w:jc w:val="both"/>
      </w:pPr>
      <w:r>
        <w:t xml:space="preserve">Este tipo de </w:t>
      </w:r>
      <w:r w:rsidR="00FE0C71">
        <w:t>MU</w:t>
      </w:r>
      <w:r>
        <w:t xml:space="preserve">, las VF, a menudo son bastante difíciles de </w:t>
      </w:r>
      <w:r w:rsidR="00521E69">
        <w:t>entrenar</w:t>
      </w:r>
      <w:r>
        <w:t xml:space="preserve"> directamente </w:t>
      </w:r>
      <w:r w:rsidR="00521E69">
        <w:t xml:space="preserve">a partir </w:t>
      </w:r>
      <w:r w:rsidRPr="00521E69">
        <w:t>de las</w:t>
      </w:r>
      <w:r w:rsidR="00521E69" w:rsidRPr="00521E69">
        <w:t xml:space="preserve"> trazas</w:t>
      </w:r>
      <w:r w:rsidRPr="00521E69">
        <w:t xml:space="preserve"> </w:t>
      </w:r>
      <w:r w:rsidR="00521E69" w:rsidRPr="00521E69">
        <w:t>obtenidas</w:t>
      </w:r>
      <w:r w:rsidRPr="00521E69">
        <w:t xml:space="preserve"> por motivaciones exploratorias </w:t>
      </w:r>
      <w:r w:rsidR="00CE6B1A">
        <w:t>intrínsecas</w:t>
      </w:r>
      <w:r w:rsidRPr="00521E69">
        <w:t>.</w:t>
      </w:r>
      <w:r>
        <w:t xml:space="preserve"> Sin embargo, la hipótesis que se sigue hoy en día en el GII es</w:t>
      </w:r>
      <w:r w:rsidR="00CE6B1A">
        <w:t xml:space="preserve"> primero generar las áreas de certeza de las SURs mediante motivación intrínseca.</w:t>
      </w:r>
      <w:r>
        <w:t xml:space="preserve"> </w:t>
      </w:r>
      <w:r w:rsidR="00CE6B1A">
        <w:t>Después,</w:t>
      </w:r>
      <w:r>
        <w:t xml:space="preserve"> una vez que se obtiene una representación </w:t>
      </w:r>
      <w:r w:rsidR="00CE6B1A">
        <w:t xml:space="preserve">correcta </w:t>
      </w:r>
      <w:r>
        <w:t>basada en una jerarquía SUR de un MU, las trazas que produce el sistema cuando se alcanzan los objetivos que siguen a esta jerarquía SUR</w:t>
      </w:r>
      <w:r w:rsidR="00CE6B1A">
        <w:t>,</w:t>
      </w:r>
      <w:r>
        <w:t xml:space="preserve"> se comportarán mucho mejor y presentarán un nivel de ambigüedad mucho menor que las trazas exploratorias</w:t>
      </w:r>
      <w:r w:rsidR="00CE6B1A">
        <w:t xml:space="preserve"> mediante motivación intrínseca</w:t>
      </w:r>
      <w:r>
        <w:t>.</w:t>
      </w:r>
      <w:r w:rsidR="00CE6B1A">
        <w:t xml:space="preserve"> Estas trazas obtenidas mediante SURs se utilizarán para entrenar posteriormente a la VF.</w:t>
      </w:r>
      <w:r>
        <w:t xml:space="preserve"> En consecuencia, en muchos casos será posible producir MU basadas en funciones de valor precisas a partir de estas trazas</w:t>
      </w:r>
      <w:r w:rsidR="00900F6A">
        <w:t xml:space="preserve"> [3</w:t>
      </w:r>
      <w:proofErr w:type="gramStart"/>
      <w:r w:rsidR="00900F6A">
        <w:t>][</w:t>
      </w:r>
      <w:proofErr w:type="gramEnd"/>
      <w:r w:rsidR="00900F6A">
        <w:t>11]</w:t>
      </w:r>
      <w:r>
        <w:t xml:space="preserve">. </w:t>
      </w:r>
    </w:p>
    <w:p w14:paraId="03BEA712" w14:textId="6EB4C0E7" w:rsidR="002E37B2" w:rsidRDefault="00CE6B1A" w:rsidP="002E0BB1">
      <w:pPr>
        <w:jc w:val="both"/>
      </w:pPr>
      <w:r>
        <w:t xml:space="preserve">Para lograr esto, han establecido un procedimiento de aprendizaje </w:t>
      </w:r>
      <w:r w:rsidR="002E0BB1">
        <w:t>de VF. Primero MotivEn crea el número de SURs consideradas como necesarias para alcanzar la meta. A través de la concatenación de las distintas SURs se conduce al robot hasta el objetivo. Una vez conseguido esto el proceso de aprendizaje de la VF puede comenzar tratando de generalizar</w:t>
      </w:r>
      <w:r w:rsidR="0068235C">
        <w:t xml:space="preserve"> </w:t>
      </w:r>
      <w:r w:rsidR="002E0BB1">
        <w:t>la respuesta de estas SURs. Por lo tanto, la</w:t>
      </w:r>
      <w:r w:rsidR="002E37B2">
        <w:t xml:space="preserve"> idea </w:t>
      </w:r>
      <w:r w:rsidR="002E0BB1">
        <w:t xml:space="preserve">de este procedimiento </w:t>
      </w:r>
      <w:r w:rsidR="002E37B2">
        <w:t xml:space="preserve">es, intentar </w:t>
      </w:r>
      <w:r>
        <w:t>generalizar la respuesta de esta</w:t>
      </w:r>
      <w:r w:rsidR="002E37B2">
        <w:t>s SUR</w:t>
      </w:r>
      <w:r>
        <w:t>s</w:t>
      </w:r>
      <w:r w:rsidR="002E37B2">
        <w:t xml:space="preserve"> en una representación combinada más precisa</w:t>
      </w:r>
      <w:r w:rsidR="002E0BB1">
        <w:t xml:space="preserve"> mediante la VF</w:t>
      </w:r>
      <w:r w:rsidR="002E37B2">
        <w:t xml:space="preserve">. Esto es lo que han llamado un proceso de redescripción representativa del Modelo de Utilidad.  </w:t>
      </w:r>
    </w:p>
    <w:p w14:paraId="040A9506" w14:textId="24705F11" w:rsidR="002E37B2" w:rsidRDefault="002E37B2" w:rsidP="002E37B2">
      <w:pPr>
        <w:jc w:val="both"/>
      </w:pPr>
      <w:r>
        <w:t>Más específicamente, en el GII, se ha diseñado y probado un procedimiento, inspirado en el utilizado en la arquitectura cognitiva de MDB, en que las VF se representarán a través de un</w:t>
      </w:r>
      <w:r w:rsidR="009B3085">
        <w:t>a</w:t>
      </w:r>
      <w:r>
        <w:t xml:space="preserve"> Feed Forward ANN estándar (aunque se podría usar cualquier otro tipo de estructura), que tiene tantas entradas como el número de SUR seleccionados para generalizar, y una salida: el valor de utilidad. Las entradas corresponden a los valores de los sensores utilizados por los SURs considerados. La ANN se entrena utilizando un algoritmo clásico de descenso de gradiente sobre los buffers de rastreo de los SURs a generalizar, que se combinan en un solo buffer donde se asigna una utilidad decreciente siguiendo el esquema clásico de rastreos de elegibilidad utilizados en el aprendizaje de refuerzo.  </w:t>
      </w:r>
    </w:p>
    <w:p w14:paraId="1D78358C" w14:textId="12F4686A" w:rsidR="002E37B2" w:rsidRDefault="002E37B2" w:rsidP="002E37B2">
      <w:pPr>
        <w:jc w:val="both"/>
      </w:pPr>
      <w:r>
        <w:t>Una vez que una ANN se entrena con éxito en estas traz</w:t>
      </w:r>
      <w:r w:rsidR="00D326C0">
        <w:t>as iniciales relacionadas con las</w:t>
      </w:r>
      <w:r>
        <w:t xml:space="preserve"> SUR</w:t>
      </w:r>
      <w:r w:rsidR="00D326C0">
        <w:t>s</w:t>
      </w:r>
      <w:r>
        <w:t>, sustituye a la</w:t>
      </w:r>
      <w:r w:rsidR="00D326C0">
        <w:t>s</w:t>
      </w:r>
      <w:r>
        <w:t xml:space="preserve"> SUR</w:t>
      </w:r>
      <w:r w:rsidR="00D326C0">
        <w:t>s</w:t>
      </w:r>
      <w:r>
        <w:t xml:space="preserve"> y se utiliza como el modelo de utilidad para guiar al robot hacia la meta. Inicialmente, esta ANN modela directamente el comportamiento de la jerarquía SUR sobre la que fue entrenado, así como su área de certeza. Sin embargo, a medida que se utiliza esta ANN, cada vez que el robot alcanza el objetivo se obtiene una nueva traza y se almacena </w:t>
      </w:r>
      <w:r>
        <w:lastRenderedPageBreak/>
        <w:t>en el b</w:t>
      </w:r>
      <w:r w:rsidR="00D326C0">
        <w:t>uff</w:t>
      </w:r>
      <w:r>
        <w:t>er de traza de VF, lo que implica la eliminación de la más antigua</w:t>
      </w:r>
      <w:r w:rsidR="00D326C0">
        <w:t xml:space="preserve"> de este buffer</w:t>
      </w:r>
      <w:r>
        <w:t xml:space="preserve"> y la actualización del área de certeza de VF. Estos buffers de rastreo se utilizan periódicamente en procesos de reentrenamiento que mejoran la representación de VF, incluida la de su área de certeza. En otras palabras, progresivamente, el VF podrá generalizar las correlaciones de sensores unidimensionales de las SURs a correlaciones de sensores multidimensionales que proporcionan un camino hacia el objetivo más directo. </w:t>
      </w:r>
    </w:p>
    <w:p w14:paraId="6624EB76" w14:textId="33FA63B2" w:rsidR="002E37B2" w:rsidRDefault="002E37B2" w:rsidP="00640C96">
      <w:pPr>
        <w:jc w:val="both"/>
      </w:pPr>
      <w:r>
        <w:t xml:space="preserve">Como </w:t>
      </w:r>
      <w:r w:rsidR="00020BF2">
        <w:t xml:space="preserve">podemos ver, el aprendizaje de </w:t>
      </w:r>
      <w:r>
        <w:t>V</w:t>
      </w:r>
      <w:r w:rsidR="00020BF2">
        <w:t>F</w:t>
      </w:r>
      <w:r>
        <w:t xml:space="preserve"> es un proceso dinámico que se realiza de manera continua a medida que se obtienen nuevas trazas. El punto relevante aquí es que el aprendizaje de la VF comienza a partir de las trazas obtenidas con la metodología SUR, es decir, todos los puntos de percepción siguen una correlación hacia la meta (utilidad), lo que simplific</w:t>
      </w:r>
      <w:r w:rsidR="00020BF2">
        <w:t xml:space="preserve">a el espacio de búsqueda de la </w:t>
      </w:r>
      <w:r>
        <w:t>V</w:t>
      </w:r>
      <w:r w:rsidR="00020BF2">
        <w:t>F. Una vez aprendido, la</w:t>
      </w:r>
      <w:r>
        <w:t xml:space="preserve"> VF es una redescripción de los modelos de utilidad esperados</w:t>
      </w:r>
      <w:r w:rsidR="00D326C0">
        <w:t xml:space="preserve"> unidimensionales creados con la</w:t>
      </w:r>
      <w:r>
        <w:t xml:space="preserve">s SURs, que generalizan su respuesta. La </w:t>
      </w:r>
      <w:r w:rsidR="00003797" w:rsidRPr="00003797">
        <w:rPr>
          <w:b/>
        </w:rPr>
        <w:t>F</w:t>
      </w:r>
      <w:r w:rsidR="00917E49">
        <w:rPr>
          <w:b/>
        </w:rPr>
        <w:t>igura [</w:t>
      </w:r>
      <w:r w:rsidR="00FE0C71">
        <w:rPr>
          <w:b/>
        </w:rPr>
        <w:t>9</w:t>
      </w:r>
      <w:r w:rsidR="006F3C5D" w:rsidRPr="006F3C5D">
        <w:rPr>
          <w:b/>
        </w:rPr>
        <w:t>]</w:t>
      </w:r>
      <w:r>
        <w:t xml:space="preserve"> contiene una representación simplificada de este proceso, donde podemos ver dos regiones SUR </w:t>
      </w:r>
      <w:r w:rsidR="0068235C">
        <w:t xml:space="preserve">1 y 2, que llevan al objetivo después de </w:t>
      </w:r>
      <w:r>
        <w:t>seguir caminos unidimensionales en el espacio de estado. Con la generalización de la VF, su región de certeza es más amplia y generaliza las otras dos</w:t>
      </w:r>
      <w:r w:rsidR="0068235C">
        <w:t xml:space="preserve"> áreas de certeza</w:t>
      </w:r>
      <w:r>
        <w:t>, obteniendo rutas directas al objetivo en más de una dimensión (repres</w:t>
      </w:r>
      <w:r w:rsidR="00D60800">
        <w:t>e</w:t>
      </w:r>
      <w:r w:rsidR="006F3C5D">
        <w:t>ntadas mediante líneas verdes), [2</w:t>
      </w:r>
      <w:proofErr w:type="gramStart"/>
      <w:r w:rsidR="006F3C5D">
        <w:t>][</w:t>
      </w:r>
      <w:proofErr w:type="gramEnd"/>
      <w:r w:rsidR="006F3C5D">
        <w:t>11].</w:t>
      </w:r>
    </w:p>
    <w:p w14:paraId="01544E90" w14:textId="77777777" w:rsidR="002E37B2" w:rsidRDefault="002E37B2" w:rsidP="002E37B2">
      <w:pPr>
        <w:keepNext/>
        <w:jc w:val="center"/>
      </w:pPr>
      <w:r>
        <w:rPr>
          <w:noProof/>
        </w:rPr>
        <w:drawing>
          <wp:inline distT="0" distB="0" distL="0" distR="0" wp14:anchorId="19172202" wp14:editId="55CF6CB9">
            <wp:extent cx="4840941" cy="2557197"/>
            <wp:effectExtent l="0" t="0" r="0" b="0"/>
            <wp:docPr id="2" name="Imagen 2" descr="C:\Users\alvaro\AppData\Local\Microsoft\Windows\INetCache\Content.MSO\3692A56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lvaro\AppData\Local\Microsoft\Windows\INetCache\Content.MSO\3692A56D.tmp"/>
                    <pic:cNvPicPr>
                      <a:picLocks noChangeAspect="1" noChangeArrowheads="1"/>
                    </pic:cNvPicPr>
                  </pic:nvPicPr>
                  <pic:blipFill rotWithShape="1">
                    <a:blip r:embed="rId25">
                      <a:extLst>
                        <a:ext uri="{28A0092B-C50C-407E-A947-70E740481C1C}">
                          <a14:useLocalDpi xmlns:a14="http://schemas.microsoft.com/office/drawing/2010/main" val="0"/>
                        </a:ext>
                      </a:extLst>
                    </a:blip>
                    <a:srcRect t="-4345"/>
                    <a:stretch/>
                  </pic:blipFill>
                  <pic:spPr bwMode="auto">
                    <a:xfrm>
                      <a:off x="0" y="0"/>
                      <a:ext cx="4866479" cy="2570687"/>
                    </a:xfrm>
                    <a:prstGeom prst="rect">
                      <a:avLst/>
                    </a:prstGeom>
                    <a:noFill/>
                    <a:ln>
                      <a:noFill/>
                    </a:ln>
                    <a:extLst>
                      <a:ext uri="{53640926-AAD7-44D8-BBD7-CCE9431645EC}">
                        <a14:shadowObscured xmlns:a14="http://schemas.microsoft.com/office/drawing/2010/main"/>
                      </a:ext>
                    </a:extLst>
                  </pic:spPr>
                </pic:pic>
              </a:graphicData>
            </a:graphic>
          </wp:inline>
        </w:drawing>
      </w:r>
    </w:p>
    <w:p w14:paraId="21266317" w14:textId="68966501" w:rsidR="002E37B2" w:rsidRDefault="002E37B2" w:rsidP="002E37B2">
      <w:pPr>
        <w:pStyle w:val="Descripcin"/>
      </w:pPr>
      <w:bookmarkStart w:id="54" w:name="_Toc18919445"/>
      <w:r>
        <w:t xml:space="preserve">Figura </w:t>
      </w:r>
      <w:fldSimple w:instr=" SEQ Figura \* ARABIC ">
        <w:r w:rsidR="003E1C72">
          <w:rPr>
            <w:noProof/>
          </w:rPr>
          <w:t>9</w:t>
        </w:r>
      </w:fldSimple>
      <w:r>
        <w:t xml:space="preserve">: </w:t>
      </w:r>
      <w:r w:rsidRPr="002E37B2">
        <w:t>Identificación de subobjetivos y proceso de encadenamiento</w:t>
      </w:r>
      <w:r>
        <w:t>.</w:t>
      </w:r>
      <w:bookmarkEnd w:id="54"/>
    </w:p>
    <w:p w14:paraId="2D903014" w14:textId="4A7F663E" w:rsidR="002E37B2" w:rsidRDefault="002E37B2" w:rsidP="002E37B2">
      <w:pPr>
        <w:jc w:val="both"/>
      </w:pPr>
      <w:r>
        <w:t xml:space="preserve">Es importante tener en cuenta que este proceso de redescripción de SUR-VF no siempre es posible o eficiente. Puede haber casos o áreas del espacio del estado donde no es factible obtener una MU basada en VF directa. En esos casos, el sistema utilizará la representación basada en SUR, que, aunque es menos eficiente, </w:t>
      </w:r>
      <w:r w:rsidR="00D326C0">
        <w:t>consigue realizar el trabajo de forma correcta</w:t>
      </w:r>
      <w:r>
        <w:t>.</w:t>
      </w:r>
    </w:p>
    <w:p w14:paraId="460F33D1" w14:textId="77777777" w:rsidR="002D0684" w:rsidRDefault="00386743" w:rsidP="002D0684">
      <w:pPr>
        <w:jc w:val="both"/>
      </w:pPr>
      <w:r>
        <w:t>H</w:t>
      </w:r>
      <w:r w:rsidR="00020BF2">
        <w:t>asta el momento</w:t>
      </w:r>
      <w:r>
        <w:t>,</w:t>
      </w:r>
      <w:r w:rsidR="00020BF2">
        <w:t xml:space="preserve"> este tipo de entrenamiento de VF se lleva haciendo de forma </w:t>
      </w:r>
      <w:r>
        <w:t>o</w:t>
      </w:r>
      <w:r w:rsidR="00020BF2">
        <w:t xml:space="preserve">ff-line, </w:t>
      </w:r>
      <w:r>
        <w:t>es decir, una vez que el aprendizaje on-line con las SURs se daba por terminado, se iniciaba un entrenamiento off-line de la VF hasta que este convergía. Evidentemente, esta metodología no es compatible con el funcionamiento open-ended y on-line del MDB</w:t>
      </w:r>
      <w:r w:rsidR="00020BF2">
        <w:t xml:space="preserve">. </w:t>
      </w:r>
      <w:r>
        <w:t>En consecuencia, en</w:t>
      </w:r>
      <w:r w:rsidR="005047AA">
        <w:t xml:space="preserve"> este proyecto se pretende </w:t>
      </w:r>
      <w:r>
        <w:t xml:space="preserve">desarrollar un </w:t>
      </w:r>
      <w:r w:rsidR="00D57782">
        <w:t>método que permita el aprendizaje on-line y autónomo de las VF a partir de las SURs</w:t>
      </w:r>
      <w:r w:rsidR="005047AA">
        <w:t xml:space="preserve">. </w:t>
      </w:r>
      <w:r w:rsidR="002D0684">
        <w:t xml:space="preserve">Para poder realizar el aprendizaje on-line de las VF, se deberá integrar en MotivEn un algoritmo de optimización on-line basado en Keras. </w:t>
      </w:r>
    </w:p>
    <w:p w14:paraId="68F8A68C" w14:textId="27E8673C" w:rsidR="00020BF2" w:rsidRDefault="002D0684" w:rsidP="00020BF2">
      <w:pPr>
        <w:jc w:val="both"/>
      </w:pPr>
      <w:r>
        <w:t>El</w:t>
      </w:r>
      <w:r w:rsidR="0044376B">
        <w:t xml:space="preserve"> método</w:t>
      </w:r>
      <w:r>
        <w:t xml:space="preserve"> propuesto</w:t>
      </w:r>
      <w:r w:rsidR="0044376B">
        <w:t xml:space="preserve"> se va a probar en un problema representativo de robótica cognitiva, utilizando para ello el </w:t>
      </w:r>
      <w:r w:rsidR="005047AA">
        <w:t>simulador 3D Gazebo. Con él, a medida que el robot se</w:t>
      </w:r>
      <w:r w:rsidR="00096B62">
        <w:t xml:space="preserve"> desplaza</w:t>
      </w:r>
      <w:r w:rsidR="005047AA">
        <w:t xml:space="preserve"> por el conjunto de estados sensoriales, se va a poder </w:t>
      </w:r>
      <w:r w:rsidR="00096B62">
        <w:t xml:space="preserve">obtener los distintos datos necesarios para llevar a cabo el entrenamiento de las funciones de utilidad. </w:t>
      </w:r>
    </w:p>
    <w:p w14:paraId="59EA296A" w14:textId="5449A1D0" w:rsidR="002816B7" w:rsidRDefault="002816B7" w:rsidP="00E63360">
      <w:pPr>
        <w:jc w:val="both"/>
      </w:pPr>
      <w:r w:rsidRPr="002816B7">
        <w:t>A continuación</w:t>
      </w:r>
      <w:r>
        <w:t>, en los siguientes puntos de la memoria,</w:t>
      </w:r>
      <w:r w:rsidRPr="002816B7">
        <w:t xml:space="preserve"> se va a explicar </w:t>
      </w:r>
      <w:r>
        <w:t xml:space="preserve">con </w:t>
      </w:r>
      <w:r w:rsidRPr="002816B7">
        <w:t xml:space="preserve">más </w:t>
      </w:r>
      <w:r>
        <w:t>detalle</w:t>
      </w:r>
      <w:r w:rsidRPr="002816B7">
        <w:t xml:space="preserve"> esta nueva metodología introducida </w:t>
      </w:r>
      <w:r>
        <w:t xml:space="preserve">con anterioridad en este apartado. En ellos se hablará del </w:t>
      </w:r>
      <w:r>
        <w:lastRenderedPageBreak/>
        <w:t xml:space="preserve">desarrollo llevado a cabo para realizar este proyecto y los </w:t>
      </w:r>
      <w:r w:rsidR="0068235C">
        <w:t xml:space="preserve">distintos </w:t>
      </w:r>
      <w:r>
        <w:t xml:space="preserve">resultados obtenidos en las </w:t>
      </w:r>
      <w:r w:rsidR="0068235C">
        <w:t>diferentes</w:t>
      </w:r>
      <w:r>
        <w:t xml:space="preserve"> simulaciones realizadas para comprobar el correcto funcionamiento de esta nueva metodología de entrenamiento de VF desarrollada. </w:t>
      </w:r>
    </w:p>
    <w:p w14:paraId="6B4C4B8E" w14:textId="77777777" w:rsidR="00917E49" w:rsidRDefault="00917E49" w:rsidP="00E63360">
      <w:pPr>
        <w:jc w:val="both"/>
        <w:sectPr w:rsidR="00917E49" w:rsidSect="003E2039">
          <w:headerReference w:type="default" r:id="rId26"/>
          <w:pgSz w:w="11906" w:h="16838" w:code="9"/>
          <w:pgMar w:top="1418" w:right="1418" w:bottom="1418" w:left="1418" w:header="720" w:footer="720" w:gutter="0"/>
          <w:cols w:space="720"/>
          <w:docGrid w:linePitch="326"/>
        </w:sectPr>
      </w:pPr>
    </w:p>
    <w:p w14:paraId="4030D249" w14:textId="30A2EF4E" w:rsidR="00BA3633" w:rsidRDefault="00BA3633" w:rsidP="00BA3633">
      <w:pPr>
        <w:pStyle w:val="Ttulo1"/>
      </w:pPr>
      <w:bookmarkStart w:id="55" w:name="_Toc16678461"/>
      <w:bookmarkStart w:id="56" w:name="_Toc18919486"/>
      <w:r>
        <w:lastRenderedPageBreak/>
        <w:t>Requisitos de diseño</w:t>
      </w:r>
      <w:bookmarkEnd w:id="55"/>
      <w:bookmarkEnd w:id="56"/>
    </w:p>
    <w:p w14:paraId="3FE94ECC" w14:textId="0433377D" w:rsidR="000B44A8" w:rsidRDefault="00805D6A" w:rsidP="000B44A8">
      <w:pPr>
        <w:jc w:val="both"/>
      </w:pPr>
      <w:r>
        <w:t xml:space="preserve">A </w:t>
      </w:r>
      <w:r w:rsidR="0055627E">
        <w:t>continuación,</w:t>
      </w:r>
      <w:r>
        <w:t xml:space="preserve"> se van a describir los requisitos que deben cumplir todos los elementos que forman parte de este proyecto</w:t>
      </w:r>
      <w:r w:rsidR="000B44A8">
        <w:t>:</w:t>
      </w:r>
    </w:p>
    <w:p w14:paraId="46BF973E" w14:textId="04AAE67C" w:rsidR="00805D6A" w:rsidRDefault="00805D6A" w:rsidP="0039109E">
      <w:pPr>
        <w:pStyle w:val="Prrafodelista"/>
        <w:numPr>
          <w:ilvl w:val="0"/>
          <w:numId w:val="18"/>
        </w:numPr>
        <w:jc w:val="both"/>
      </w:pPr>
      <w:r>
        <w:t>En primer lugar, tal y como está establecido dentro del proyecto DREAM, todos los desarrollos que se realicen deben encontrarse bajo los estándares de ROS (Robot Operating System</w:t>
      </w:r>
      <w:r w:rsidR="00267E4E">
        <w:t>), por lo que, debe ser necesario implementar los comportamientos básicos en este nuevo sistema.</w:t>
      </w:r>
    </w:p>
    <w:p w14:paraId="0B806EBC" w14:textId="7CD1028B" w:rsidR="000B44A8" w:rsidRDefault="00267E4E" w:rsidP="0039109E">
      <w:pPr>
        <w:pStyle w:val="Prrafodelista"/>
        <w:numPr>
          <w:ilvl w:val="0"/>
          <w:numId w:val="18"/>
        </w:numPr>
        <w:jc w:val="both"/>
      </w:pPr>
      <w:r>
        <w:t>El lenguaje de programación empleado debe ser</w:t>
      </w:r>
      <w:r w:rsidR="000B44A8">
        <w:t xml:space="preserve"> Python 2.7.x para mantener la compatibilidad con el código de MotivEn</w:t>
      </w:r>
      <w:r>
        <w:t xml:space="preserve"> y porque es el que se usa en el código del simulador en 3D utilizado como base para realizar este proyecto</w:t>
      </w:r>
      <w:r w:rsidR="000B44A8">
        <w:t>.</w:t>
      </w:r>
      <w:r>
        <w:t xml:space="preserve"> Además, al ser Python el </w:t>
      </w:r>
      <w:r w:rsidR="00B4701D">
        <w:t>lenguaje</w:t>
      </w:r>
      <w:r>
        <w:t xml:space="preserve"> más utilizado por otros diseñadores en el mismo robot, facilitará la incorporación de nuevas funcionalidades futuras desarrolladas por otros diseñadores si lo considerasen necesario.</w:t>
      </w:r>
    </w:p>
    <w:p w14:paraId="05444B21" w14:textId="0689E3E8" w:rsidR="000B44A8" w:rsidRDefault="000B44A8" w:rsidP="0039109E">
      <w:pPr>
        <w:pStyle w:val="Prrafodelista"/>
        <w:numPr>
          <w:ilvl w:val="0"/>
          <w:numId w:val="18"/>
        </w:numPr>
        <w:jc w:val="both"/>
      </w:pPr>
      <w:r>
        <w:t>La implementación de la Value Function se debe realizar empleando la biblioteca TensorFlow</w:t>
      </w:r>
      <w:r w:rsidR="00267E4E">
        <w:t>, en concreto la API de Keras,</w:t>
      </w:r>
      <w:r>
        <w:t xml:space="preserve"> y empleando el algoritmo de optimización Adam como ejemplo de su correcto funcionamiento en las pruebas.</w:t>
      </w:r>
    </w:p>
    <w:p w14:paraId="13456C6C" w14:textId="5B1D38F4" w:rsidR="000B44A8" w:rsidRDefault="000B44A8" w:rsidP="0039109E">
      <w:pPr>
        <w:pStyle w:val="Prrafodelista"/>
        <w:numPr>
          <w:ilvl w:val="0"/>
          <w:numId w:val="18"/>
        </w:numPr>
        <w:jc w:val="both"/>
      </w:pPr>
      <w:r>
        <w:t>El escenario de simulación 3D para las pruebas debe realizarse empleando Gazebo. En consecuencia, los modelos robóticos empleados deben ser compatibles con este último.</w:t>
      </w:r>
    </w:p>
    <w:p w14:paraId="4D5AEE2D" w14:textId="367C55D4" w:rsidR="000B44A8" w:rsidRDefault="000B44A8" w:rsidP="0039109E">
      <w:pPr>
        <w:pStyle w:val="Prrafodelista"/>
        <w:numPr>
          <w:ilvl w:val="0"/>
          <w:numId w:val="18"/>
        </w:numPr>
        <w:jc w:val="both"/>
      </w:pPr>
      <w:r>
        <w:t>El sistema motivacional resultante debe mantener su correcto funcionamiento independientemente del entorno de simulación empleado.</w:t>
      </w:r>
    </w:p>
    <w:p w14:paraId="0B38539C" w14:textId="53EDF9B9" w:rsidR="00917E49" w:rsidRDefault="00CC5669" w:rsidP="0039109E">
      <w:pPr>
        <w:pStyle w:val="Prrafodelista"/>
        <w:numPr>
          <w:ilvl w:val="0"/>
          <w:numId w:val="18"/>
        </w:numPr>
        <w:jc w:val="both"/>
        <w:sectPr w:rsidR="00917E49" w:rsidSect="003E2039">
          <w:headerReference w:type="default" r:id="rId27"/>
          <w:pgSz w:w="11906" w:h="16838" w:code="9"/>
          <w:pgMar w:top="1418" w:right="1418" w:bottom="1418" w:left="1418" w:header="720" w:footer="720" w:gutter="0"/>
          <w:cols w:space="720"/>
          <w:docGrid w:linePitch="326"/>
        </w:sectPr>
      </w:pPr>
      <w:r>
        <w:t>Los comportamientos físicos del modelo de simulación deberán ser lo más files posibles a los movimientos realizados por el robot real.</w:t>
      </w:r>
    </w:p>
    <w:p w14:paraId="5A257028" w14:textId="3F070A9E" w:rsidR="00F25BB6" w:rsidRDefault="00F25BB6" w:rsidP="00F25BB6">
      <w:pPr>
        <w:pStyle w:val="Ttulo1"/>
      </w:pPr>
      <w:bookmarkStart w:id="57" w:name="_Toc18919487"/>
      <w:r>
        <w:lastRenderedPageBreak/>
        <w:t>Desarrollo</w:t>
      </w:r>
      <w:bookmarkEnd w:id="57"/>
    </w:p>
    <w:p w14:paraId="1A88B0B6" w14:textId="55AB7DD6" w:rsidR="005354FC" w:rsidRPr="005354FC" w:rsidRDefault="00A2562C" w:rsidP="00D436BA">
      <w:pPr>
        <w:jc w:val="both"/>
      </w:pPr>
      <w:r w:rsidRPr="005354FC">
        <w:t xml:space="preserve">Como se ha mencionado anteriormente en el apartado </w:t>
      </w:r>
      <w:r w:rsidRPr="005354FC">
        <w:rPr>
          <w:i/>
        </w:rPr>
        <w:t>6. Antecedentes</w:t>
      </w:r>
      <w:r w:rsidRPr="005354FC">
        <w:t>, en el GII las pruebas que se llevan a cabo para el estudio del aprendizaje de VF se realizan de forma Off-line. Con la realización de este proyecto se pretende incorporar el entrenamiento de VF On-line</w:t>
      </w:r>
      <w:r w:rsidR="0055627E">
        <w:t>, junto con el simulador 3D Gazebo</w:t>
      </w:r>
      <w:r w:rsidRPr="005354FC">
        <w:t xml:space="preserve">. </w:t>
      </w:r>
    </w:p>
    <w:p w14:paraId="64F8B56C" w14:textId="06B350B1" w:rsidR="00A2562C" w:rsidRDefault="00603B95" w:rsidP="00A2562C">
      <w:pPr>
        <w:jc w:val="both"/>
      </w:pPr>
      <w:r>
        <w:t xml:space="preserve">El diseño del nuevo método de obtención de forma autónoma de VF a partir de SURs que se va a llevar a cabo en este proyecto, mediante entrenamiento On-line, </w:t>
      </w:r>
      <w:r w:rsidR="00A2562C">
        <w:t xml:space="preserve">se puede resumir en los siguientes puntos: </w:t>
      </w:r>
    </w:p>
    <w:p w14:paraId="09138AD9" w14:textId="6B9D02AE" w:rsidR="005354FC" w:rsidRDefault="0055627E" w:rsidP="0039109E">
      <w:pPr>
        <w:pStyle w:val="Prrafodelista"/>
        <w:numPr>
          <w:ilvl w:val="0"/>
          <w:numId w:val="15"/>
        </w:numPr>
        <w:ind w:hanging="357"/>
        <w:contextualSpacing w:val="0"/>
        <w:jc w:val="both"/>
      </w:pPr>
      <w:r>
        <w:t>Inicialmente</w:t>
      </w:r>
      <w:r w:rsidR="005354FC">
        <w:t>,</w:t>
      </w:r>
      <w:r w:rsidR="00A2562C">
        <w:t xml:space="preserve"> el comportamiento </w:t>
      </w:r>
      <w:r>
        <w:t xml:space="preserve">del </w:t>
      </w:r>
      <w:r w:rsidR="00A2562C">
        <w:t>robot se va a guiar mediante la motivación intrínseca</w:t>
      </w:r>
      <w:r w:rsidR="005354FC">
        <w:t xml:space="preserve"> ciega</w:t>
      </w:r>
      <w:r w:rsidR="00A2562C">
        <w:t xml:space="preserve">, concretamente mediante Novelty. Con esta motivación se va a realizar </w:t>
      </w:r>
      <w:r w:rsidR="005354FC">
        <w:t xml:space="preserve">un proceso exploratorio inicial que hace </w:t>
      </w:r>
      <w:r w:rsidR="00A2562C">
        <w:t xml:space="preserve">el robot del entorno que lo rodea en busca de estados sensoriales no visitados. </w:t>
      </w:r>
    </w:p>
    <w:p w14:paraId="3454EDAA" w14:textId="2500D4B0" w:rsidR="00A2562C" w:rsidRDefault="005354FC" w:rsidP="0039109E">
      <w:pPr>
        <w:pStyle w:val="Prrafodelista"/>
        <w:numPr>
          <w:ilvl w:val="0"/>
          <w:numId w:val="15"/>
        </w:numPr>
        <w:ind w:hanging="357"/>
        <w:contextualSpacing w:val="0"/>
        <w:jc w:val="both"/>
      </w:pPr>
      <w:r>
        <w:t xml:space="preserve">Una vez que se alcanza un objetivo, </w:t>
      </w:r>
      <w:r w:rsidR="0055627E">
        <w:t xml:space="preserve">se obtiene una traza y </w:t>
      </w:r>
      <w:r>
        <w:t>se puede aprender un modelo de utilidad asociad</w:t>
      </w:r>
      <w:r w:rsidR="0055627E">
        <w:t>o a dicho objetivo, inicialmente, basado en SURs.</w:t>
      </w:r>
    </w:p>
    <w:p w14:paraId="392E6F25" w14:textId="7946C6BC" w:rsidR="00A2562C" w:rsidRPr="00FB0737" w:rsidRDefault="00A2562C" w:rsidP="0039109E">
      <w:pPr>
        <w:pStyle w:val="Prrafodelista"/>
        <w:numPr>
          <w:ilvl w:val="0"/>
          <w:numId w:val="15"/>
        </w:numPr>
        <w:ind w:hanging="357"/>
        <w:contextualSpacing w:val="0"/>
        <w:jc w:val="both"/>
      </w:pPr>
      <w:r>
        <w:t>Con el paso de las iteraciones, gracias a las trazas obtenid</w:t>
      </w:r>
      <w:r w:rsidR="005354FC">
        <w:t>as</w:t>
      </w:r>
      <w:r>
        <w:t>, se van a ir actualizando los mapas de certeza de cada SUR. Cuando el robot se encuentre dentro de un área de certeza, la SUR a la que le pertenece dicha área, gobernará el movimiento del robot, y cuando no se encuentre en ningún área de certeza, seguirá guiándose el comportamiento robot mediante motivación intrínseca. Cada vez que se llegue a</w:t>
      </w:r>
      <w:r w:rsidR="0055627E">
        <w:t xml:space="preserve">l </w:t>
      </w:r>
      <w:r>
        <w:t>objetivo</w:t>
      </w:r>
      <w:r w:rsidR="0055627E">
        <w:t>,</w:t>
      </w:r>
      <w:r>
        <w:t xml:space="preserve"> los mapas de certezas se va</w:t>
      </w:r>
      <w:r w:rsidR="0055627E">
        <w:t>n</w:t>
      </w:r>
      <w:r>
        <w:t xml:space="preserve"> a ir actualizando y </w:t>
      </w:r>
      <w:r w:rsidRPr="00FB0737">
        <w:t>mejorando sus predicciones.</w:t>
      </w:r>
    </w:p>
    <w:p w14:paraId="456AB6DB" w14:textId="5849B048" w:rsidR="00A2562C" w:rsidRPr="00FB0737" w:rsidRDefault="00FB0737" w:rsidP="0039109E">
      <w:pPr>
        <w:pStyle w:val="Prrafodelista"/>
        <w:numPr>
          <w:ilvl w:val="0"/>
          <w:numId w:val="15"/>
        </w:numPr>
        <w:ind w:hanging="357"/>
        <w:contextualSpacing w:val="0"/>
        <w:jc w:val="both"/>
      </w:pPr>
      <w:r w:rsidRPr="00FB0737">
        <w:t xml:space="preserve">Una vez </w:t>
      </w:r>
      <w:r w:rsidR="0055627E">
        <w:t xml:space="preserve">superado un umbral mínimo de veces que se llega al objetivo utilizando las </w:t>
      </w:r>
      <w:r w:rsidRPr="00FB0737">
        <w:t>SURs</w:t>
      </w:r>
      <w:r w:rsidR="00F035D6">
        <w:t xml:space="preserve">, </w:t>
      </w:r>
      <w:r w:rsidR="00E97E72">
        <w:t>comienza el aprendizaje on-line de la VF</w:t>
      </w:r>
      <w:r w:rsidR="00D134C2">
        <w:t xml:space="preserve"> en paralelo con el de las SURs. En la primera iteración de entrenamiento de la VF, se utilizarán </w:t>
      </w:r>
      <w:r w:rsidRPr="00FB0737">
        <w:t xml:space="preserve">todas las trazas obtenidas hasta el momento. </w:t>
      </w:r>
      <w:r>
        <w:t xml:space="preserve">A partir de </w:t>
      </w:r>
      <w:r w:rsidR="00D134C2">
        <w:t>ahí</w:t>
      </w:r>
      <w:r>
        <w:t xml:space="preserve">, </w:t>
      </w:r>
      <w:r w:rsidR="00D134C2">
        <w:t>se entrena la VF con cada nueva traza. En el momento en que el error de predicción de la VF sea inferior a un umbral, esta sustituirá a las SURs como modelo de utilidad asociado a la</w:t>
      </w:r>
      <w:r w:rsidRPr="00FB0737">
        <w:t xml:space="preserve"> motivación extrínsec</w:t>
      </w:r>
      <w:r w:rsidR="00D134C2">
        <w:t>a</w:t>
      </w:r>
      <w:r w:rsidRPr="00FB0737">
        <w:t>.</w:t>
      </w:r>
      <w:r w:rsidR="00A2562C" w:rsidRPr="00FB0737">
        <w:t xml:space="preserve"> </w:t>
      </w:r>
    </w:p>
    <w:p w14:paraId="1B43B6D1" w14:textId="66CDAE8D" w:rsidR="00FB0737" w:rsidRDefault="00A2562C" w:rsidP="0039109E">
      <w:pPr>
        <w:pStyle w:val="Prrafodelista"/>
        <w:numPr>
          <w:ilvl w:val="0"/>
          <w:numId w:val="15"/>
        </w:numPr>
        <w:ind w:hanging="357"/>
        <w:contextualSpacing w:val="0"/>
        <w:jc w:val="both"/>
      </w:pPr>
      <w:r>
        <w:t xml:space="preserve">A partir de este momento se van a utilizar como datos de entrenamiento las trazas obtenidas mediante la VF.  </w:t>
      </w:r>
    </w:p>
    <w:p w14:paraId="083F23F0" w14:textId="5DC7EFC5" w:rsidR="00FB0737" w:rsidRDefault="003827EB" w:rsidP="00FB0737">
      <w:pPr>
        <w:jc w:val="both"/>
      </w:pPr>
      <w:r>
        <w:t xml:space="preserve">En la </w:t>
      </w:r>
      <w:r w:rsidRPr="003827EB">
        <w:rPr>
          <w:b/>
        </w:rPr>
        <w:t>Figura [</w:t>
      </w:r>
      <w:r>
        <w:rPr>
          <w:b/>
        </w:rPr>
        <w:t>10</w:t>
      </w:r>
      <w:r w:rsidRPr="003827EB">
        <w:rPr>
          <w:b/>
        </w:rPr>
        <w:t>]</w:t>
      </w:r>
      <w:r>
        <w:t xml:space="preserve"> se puede observar un esquema en el cual se representa la metodología </w:t>
      </w:r>
      <w:r w:rsidR="00F035D6">
        <w:t>para obtener VF a partir de SURs de forma autónoma</w:t>
      </w:r>
      <w:r>
        <w:t xml:space="preserve"> </w:t>
      </w:r>
      <w:r w:rsidR="00751BBC">
        <w:t>implementada</w:t>
      </w:r>
      <w:r>
        <w:t xml:space="preserve"> en este proyecto.</w:t>
      </w:r>
    </w:p>
    <w:p w14:paraId="5E864C92" w14:textId="1BCC5D69" w:rsidR="003827EB" w:rsidRDefault="003827EB" w:rsidP="003827EB">
      <w:pPr>
        <w:jc w:val="center"/>
        <w:rPr>
          <w:noProof/>
        </w:rPr>
      </w:pPr>
    </w:p>
    <w:p w14:paraId="3A140883" w14:textId="0E53B20E" w:rsidR="003827EB" w:rsidRDefault="00E02C39" w:rsidP="003827EB">
      <w:pPr>
        <w:keepNext/>
        <w:jc w:val="center"/>
      </w:pPr>
      <w:r>
        <w:rPr>
          <w:noProof/>
        </w:rPr>
        <w:lastRenderedPageBreak/>
        <w:drawing>
          <wp:inline distT="0" distB="0" distL="0" distR="0" wp14:anchorId="3BE26900" wp14:editId="6B8A2EC4">
            <wp:extent cx="4363575" cy="8702566"/>
            <wp:effectExtent l="0" t="0" r="0" b="3810"/>
            <wp:docPr id="88" name="Imagen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386703" cy="8748691"/>
                    </a:xfrm>
                    <a:prstGeom prst="rect">
                      <a:avLst/>
                    </a:prstGeom>
                  </pic:spPr>
                </pic:pic>
              </a:graphicData>
            </a:graphic>
          </wp:inline>
        </w:drawing>
      </w:r>
    </w:p>
    <w:p w14:paraId="0A284908" w14:textId="04011558" w:rsidR="003827EB" w:rsidRDefault="003827EB" w:rsidP="003827EB">
      <w:pPr>
        <w:pStyle w:val="Descripcin"/>
        <w:sectPr w:rsidR="003827EB" w:rsidSect="003E2039">
          <w:headerReference w:type="default" r:id="rId29"/>
          <w:pgSz w:w="11906" w:h="16838" w:code="9"/>
          <w:pgMar w:top="1418" w:right="1418" w:bottom="1418" w:left="1418" w:header="720" w:footer="720" w:gutter="0"/>
          <w:cols w:space="720"/>
          <w:docGrid w:linePitch="326"/>
        </w:sectPr>
      </w:pPr>
      <w:bookmarkStart w:id="58" w:name="_Toc18919446"/>
      <w:r>
        <w:t xml:space="preserve">Figura </w:t>
      </w:r>
      <w:fldSimple w:instr=" SEQ Figura \* ARABIC ">
        <w:r w:rsidR="003E1C72">
          <w:rPr>
            <w:noProof/>
          </w:rPr>
          <w:t>10</w:t>
        </w:r>
      </w:fldSimple>
      <w:r>
        <w:t>: Diagrama de bloques metodología entrenamiento VF.</w:t>
      </w:r>
      <w:bookmarkEnd w:id="58"/>
    </w:p>
    <w:p w14:paraId="370F87F4" w14:textId="49A1AA81" w:rsidR="00BA3633" w:rsidRDefault="008C41E3" w:rsidP="00BA3633">
      <w:pPr>
        <w:pStyle w:val="Ttulo1"/>
      </w:pPr>
      <w:bookmarkStart w:id="59" w:name="_Toc18919488"/>
      <w:r>
        <w:lastRenderedPageBreak/>
        <w:t>Pruebas</w:t>
      </w:r>
      <w:bookmarkEnd w:id="59"/>
    </w:p>
    <w:p w14:paraId="240C0786" w14:textId="501AD455" w:rsidR="008C41E3" w:rsidRDefault="008C41E3" w:rsidP="00FA4797">
      <w:pPr>
        <w:jc w:val="both"/>
      </w:pPr>
      <w:r>
        <w:t xml:space="preserve">En este apartado se van a explicar todas las pruebas llevadas a cabo en este proyecto. </w:t>
      </w:r>
      <w:r w:rsidR="00407112">
        <w:t>Primeramente,</w:t>
      </w:r>
      <w:r>
        <w:t xml:space="preserve"> se han realizado unas pruebas con trazas Off-line mediante un programa diseñado en Python 2.7 para elaborar un predimensionamiento de la red neuronal a utilizar para las pruebas On-line. En los siguientes puntos se explicará en profundidad el por</w:t>
      </w:r>
      <w:r w:rsidR="00407112">
        <w:t xml:space="preserve"> </w:t>
      </w:r>
      <w:r>
        <w:t>qué de realizar esta prueba previa, como se ha realizado y los distintos resultados obtenidos.</w:t>
      </w:r>
    </w:p>
    <w:p w14:paraId="5A16FA24" w14:textId="7C8961FD" w:rsidR="008C41E3" w:rsidRDefault="008C41E3" w:rsidP="00FA4797">
      <w:pPr>
        <w:jc w:val="both"/>
      </w:pPr>
      <w:r>
        <w:t>Después se realizarán las pruebas On-line en el simulador 3D con la nueva metodología de entrenamiento de VF implementada en este proyecto.</w:t>
      </w:r>
    </w:p>
    <w:p w14:paraId="0F277551" w14:textId="6501CB93" w:rsidR="00FA4797" w:rsidRDefault="008C41E3" w:rsidP="00B81F3E">
      <w:pPr>
        <w:pStyle w:val="Ttulo2"/>
      </w:pPr>
      <w:bookmarkStart w:id="60" w:name="_Toc18919489"/>
      <w:r>
        <w:t>Diseño red neuronal</w:t>
      </w:r>
      <w:bookmarkEnd w:id="60"/>
    </w:p>
    <w:p w14:paraId="148E220C" w14:textId="3BDC4BC5" w:rsidR="006B4FDA" w:rsidRDefault="006B4FDA" w:rsidP="006B4FDA">
      <w:pPr>
        <w:jc w:val="both"/>
      </w:pPr>
      <w:r>
        <w:t xml:space="preserve">Lo primero que se ha decidido realizar </w:t>
      </w:r>
      <w:r w:rsidR="008C41E3">
        <w:t xml:space="preserve">en este proyecto </w:t>
      </w:r>
      <w:r>
        <w:t xml:space="preserve">ha sido el diseño previo de la arquitectura de la red neuronal. Esto no va a ser posible llevarlo a cabo en la propia aplicación del simulador en 3D debido al alto tiempo de cómputo que sería necesario. Por esta razón se ha decidido desarrollar un programa implementado con Python </w:t>
      </w:r>
      <w:r w:rsidR="008C41E3">
        <w:t xml:space="preserve">2.7 </w:t>
      </w:r>
      <w:r>
        <w:t xml:space="preserve">en el que se van a probar distintas tipologías de red para encontrar la que mejor se comporte para el experimento </w:t>
      </w:r>
      <w:r w:rsidR="00645C04">
        <w:t>diseñado</w:t>
      </w:r>
      <w:r>
        <w:t xml:space="preserve"> en el simulador en 3D. </w:t>
      </w:r>
      <w:r w:rsidR="00645C04">
        <w:t>Una vez haya sido seleccionada una tipología de red,</w:t>
      </w:r>
      <w:r>
        <w:t xml:space="preserve"> se </w:t>
      </w:r>
      <w:r w:rsidR="00645C04">
        <w:t>podrán acometer las</w:t>
      </w:r>
      <w:r>
        <w:t xml:space="preserve"> pruebas requeridas en el simulador en 3D con la arquitectura de red </w:t>
      </w:r>
      <w:r w:rsidR="00645C04">
        <w:t xml:space="preserve">con la </w:t>
      </w:r>
      <w:r>
        <w:t xml:space="preserve">que mejores resultados se hayan </w:t>
      </w:r>
      <w:r w:rsidR="00645C04">
        <w:t>obtenido.</w:t>
      </w:r>
    </w:p>
    <w:p w14:paraId="2BBCD604" w14:textId="0EA311B5" w:rsidR="006B4FDA" w:rsidRDefault="006B4FDA" w:rsidP="006B4FDA">
      <w:pPr>
        <w:jc w:val="both"/>
      </w:pPr>
      <w:r>
        <w:t>Este archivo va a estar programado en Python</w:t>
      </w:r>
      <w:r w:rsidR="003949B3">
        <w:t xml:space="preserve"> 2.7</w:t>
      </w:r>
      <w:r>
        <w:t xml:space="preserve"> mediante Tensor Flow. En concreto se ha utilizado la API de Keras para el diseño de la arquitectura de la red. Esta API es muy utilizada para diseñar y entrenar modelos de Deep Learning debido a que se puede hacer de forma simple y rápida mediante bloques i</w:t>
      </w:r>
      <w:r w:rsidR="00645C04">
        <w:t>mplementados en Keras.</w:t>
      </w:r>
    </w:p>
    <w:p w14:paraId="0C7CF80A" w14:textId="0935C662" w:rsidR="00715AD9" w:rsidRDefault="00FA4797" w:rsidP="00715AD9">
      <w:pPr>
        <w:jc w:val="both"/>
      </w:pPr>
      <w:r>
        <w:t>Los datos</w:t>
      </w:r>
      <w:r w:rsidR="006B4FDA">
        <w:t xml:space="preserve"> que se van a utilizar para entrenar la red neuronal en este programa</w:t>
      </w:r>
      <w:r>
        <w:t xml:space="preserve"> </w:t>
      </w:r>
      <w:r w:rsidR="006B4FDA">
        <w:t>van a ser</w:t>
      </w:r>
      <w:r>
        <w:t xml:space="preserve"> trazas Off-line obtenida</w:t>
      </w:r>
      <w:r w:rsidR="006B4FDA">
        <w:t xml:space="preserve">s mediante un simulador en 2D, realizado por trabajadores del GII de la UDC, en el que se ha implementado el experimento </w:t>
      </w:r>
      <w:r w:rsidR="003949B3">
        <w:t>desarrollad</w:t>
      </w:r>
      <w:r w:rsidR="00D45FAB">
        <w:tab/>
      </w:r>
      <w:r w:rsidR="003949B3">
        <w:t>o en el simulador en 3D (</w:t>
      </w:r>
      <w:r w:rsidR="007575D3">
        <w:t>este experimento se puede observar en el apartado</w:t>
      </w:r>
      <w:r w:rsidR="003949B3">
        <w:t xml:space="preserve"> </w:t>
      </w:r>
      <w:r w:rsidR="003949B3" w:rsidRPr="003949B3">
        <w:rPr>
          <w:i/>
        </w:rPr>
        <w:t>8.2.1 Diseño del experimento en Gazebo</w:t>
      </w:r>
      <w:r w:rsidR="007575D3">
        <w:t>)</w:t>
      </w:r>
      <w:r w:rsidR="006B4FDA">
        <w:t xml:space="preserve">. Hay dos tipos de </w:t>
      </w:r>
      <w:r w:rsidR="00C42AA3">
        <w:t>trazas</w:t>
      </w:r>
      <w:r w:rsidR="006B4FDA">
        <w:t xml:space="preserve"> que se van a utilizar para el entrenamiento, </w:t>
      </w:r>
      <w:r w:rsidR="00C42AA3">
        <w:t>las primeras son obtenida</w:t>
      </w:r>
      <w:r w:rsidR="006B4FDA">
        <w:t xml:space="preserve">s </w:t>
      </w:r>
      <w:r w:rsidR="00C42AA3">
        <w:t>mediante</w:t>
      </w:r>
      <w:r w:rsidR="006B4FDA">
        <w:t xml:space="preserve"> moti</w:t>
      </w:r>
      <w:r w:rsidR="00C42AA3">
        <w:t>vación intrínseca, Novelty, y las segunda</w:t>
      </w:r>
      <w:r w:rsidR="006B4FDA">
        <w:t xml:space="preserve">s </w:t>
      </w:r>
      <w:r w:rsidR="00C42AA3">
        <w:t>obtenidas mediante</w:t>
      </w:r>
      <w:r w:rsidR="006B4FDA">
        <w:t xml:space="preserve"> SURs. </w:t>
      </w:r>
      <w:r w:rsidR="00C71D9F">
        <w:t>En ambos casos las trazas utilizadas para entrenamiento y test fueron sacadas de un conjunto original de datos separando las 82 primeras trazas para entrenamient</w:t>
      </w:r>
      <w:r w:rsidR="00B62A85">
        <w:t>o y las 7 siguientes para test.</w:t>
      </w:r>
    </w:p>
    <w:p w14:paraId="553B861A" w14:textId="1C4BBA8C" w:rsidR="006B4FDA" w:rsidRDefault="00B62A85" w:rsidP="00B62A85">
      <w:pPr>
        <w:pStyle w:val="Ttulo3"/>
      </w:pPr>
      <w:bookmarkStart w:id="61" w:name="_Toc18919490"/>
      <w:r>
        <w:t>Programa desarrollado</w:t>
      </w:r>
      <w:bookmarkEnd w:id="61"/>
    </w:p>
    <w:p w14:paraId="56917B79" w14:textId="20405B3D" w:rsidR="006B4FDA" w:rsidRDefault="00C71D9F" w:rsidP="006B4FDA">
      <w:pPr>
        <w:jc w:val="both"/>
      </w:pPr>
      <w:r>
        <w:t>En este apartado se va a explicar cómo se ha realizado el</w:t>
      </w:r>
      <w:r w:rsidR="006B4FDA">
        <w:t xml:space="preserve"> programa</w:t>
      </w:r>
      <w:r w:rsidR="007E73AE">
        <w:t xml:space="preserve"> para </w:t>
      </w:r>
      <w:r>
        <w:t>la rea</w:t>
      </w:r>
      <w:r w:rsidR="007E73AE">
        <w:t>l</w:t>
      </w:r>
      <w:r>
        <w:t>ización del</w:t>
      </w:r>
      <w:r w:rsidR="007E73AE">
        <w:t xml:space="preserve"> entrenamiento y diseño de la red neuronal</w:t>
      </w:r>
      <w:r>
        <w:t>. Este</w:t>
      </w:r>
      <w:r w:rsidR="006B4FDA">
        <w:t xml:space="preserve"> se puede dividir en 4 partes principalmente: </w:t>
      </w:r>
    </w:p>
    <w:p w14:paraId="7FC3FB18" w14:textId="463EDD50" w:rsidR="00640C96" w:rsidRDefault="00C71D9F" w:rsidP="0039109E">
      <w:pPr>
        <w:pStyle w:val="Prrafodelista"/>
        <w:numPr>
          <w:ilvl w:val="0"/>
          <w:numId w:val="17"/>
        </w:numPr>
        <w:ind w:hanging="357"/>
        <w:contextualSpacing w:val="0"/>
        <w:jc w:val="both"/>
      </w:pPr>
      <w:r>
        <w:t xml:space="preserve">La primera parte va a ser la encargada de </w:t>
      </w:r>
      <w:r w:rsidR="006B4FDA">
        <w:t xml:space="preserve">leer los datos obtenidos </w:t>
      </w:r>
      <w:r>
        <w:t>con el</w:t>
      </w:r>
      <w:r w:rsidR="006B4FDA">
        <w:t xml:space="preserve"> simulador 2D gua</w:t>
      </w:r>
      <w:r>
        <w:t xml:space="preserve">rdados en un archivo .csv. </w:t>
      </w:r>
      <w:r w:rsidR="00DD2F71">
        <w:t>Este conjunto de trazas se va</w:t>
      </w:r>
      <w:r w:rsidR="006B4FDA">
        <w:t xml:space="preserve"> a guardar en vectores de valores tipo float para permitir su posterior manejo</w:t>
      </w:r>
      <w:r>
        <w:t xml:space="preserve"> a la hora de realizar el entrenamiento de la red de una forma similar a la que se realizaría de forma On-line</w:t>
      </w:r>
      <w:r w:rsidR="006B4FDA">
        <w:t xml:space="preserve">. </w:t>
      </w:r>
      <w:r w:rsidR="00266A23">
        <w:t>Por lo tanto, s</w:t>
      </w:r>
      <w:r>
        <w:t>e van a tener dos archivos .csv</w:t>
      </w:r>
      <w:r w:rsidR="006B4FDA">
        <w:t>, uno de nombre TRAZA</w:t>
      </w:r>
      <w:r>
        <w:t>S ENTRENAMIENTO en el que se va</w:t>
      </w:r>
      <w:r w:rsidR="006B4FDA">
        <w:t xml:space="preserve"> a </w:t>
      </w:r>
      <w:r>
        <w:t>guardar las</w:t>
      </w:r>
      <w:r w:rsidR="006B4FDA">
        <w:t xml:space="preserve"> 82 trazas que se van a utilizar para entrenar el modelo, y otro llamado TRAZAS TEST </w:t>
      </w:r>
      <w:r>
        <w:t>en el que se va a almacenar</w:t>
      </w:r>
      <w:r w:rsidR="006B4FDA">
        <w:t xml:space="preserve"> </w:t>
      </w:r>
      <w:r>
        <w:t>las 7 trazas que</w:t>
      </w:r>
      <w:r w:rsidR="006B4FDA">
        <w:t xml:space="preserve"> se van a utilizar para el testeo del modelo. El tamaño máximo de cada traza se ha prediseñado anteriormente con </w:t>
      </w:r>
      <w:r>
        <w:t>un valor de 50 datos de máximo, por lo que solo van a contar, como máximo, con los últimos 50 puntos de la trayectoria del robot junto a sus respectivos valores de utilidad.</w:t>
      </w:r>
      <w:r w:rsidR="00640C96">
        <w:t xml:space="preserve">  </w:t>
      </w:r>
    </w:p>
    <w:p w14:paraId="263AB271" w14:textId="6AAF0D25" w:rsidR="006B4FDA" w:rsidRDefault="00640C96" w:rsidP="000A6A6E">
      <w:pPr>
        <w:pStyle w:val="Prrafodelista"/>
        <w:ind w:left="1117" w:firstLine="0"/>
        <w:contextualSpacing w:val="0"/>
        <w:jc w:val="both"/>
      </w:pPr>
      <w:r>
        <w:lastRenderedPageBreak/>
        <w:t xml:space="preserve">En la </w:t>
      </w:r>
      <w:r w:rsidR="00543686" w:rsidRPr="00543686">
        <w:rPr>
          <w:b/>
        </w:rPr>
        <w:t>F</w:t>
      </w:r>
      <w:r w:rsidRPr="00543686">
        <w:rPr>
          <w:b/>
        </w:rPr>
        <w:t>igura [</w:t>
      </w:r>
      <w:r w:rsidR="003949B3">
        <w:rPr>
          <w:b/>
        </w:rPr>
        <w:t>11</w:t>
      </w:r>
      <w:r w:rsidRPr="00543686">
        <w:rPr>
          <w:b/>
        </w:rPr>
        <w:t>]</w:t>
      </w:r>
      <w:r>
        <w:t xml:space="preserve"> se puede observar el código implementado para la realización de lo explicado anteriormente.</w:t>
      </w:r>
    </w:p>
    <w:p w14:paraId="43D6B6E9" w14:textId="77777777" w:rsidR="00640C96" w:rsidRDefault="006B4FDA" w:rsidP="00640C96">
      <w:pPr>
        <w:keepNext/>
        <w:ind w:firstLine="0"/>
        <w:jc w:val="center"/>
      </w:pPr>
      <w:r>
        <w:rPr>
          <w:noProof/>
        </w:rPr>
        <w:drawing>
          <wp:inline distT="0" distB="0" distL="0" distR="0" wp14:anchorId="786E2B89" wp14:editId="7F49126C">
            <wp:extent cx="5759450" cy="1443355"/>
            <wp:effectExtent l="0" t="0" r="0" b="4445"/>
            <wp:docPr id="24" name="Imagen 24" descr="Imagen que contiene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LECTURA DE DATOS.png"/>
                    <pic:cNvPicPr/>
                  </pic:nvPicPr>
                  <pic:blipFill>
                    <a:blip r:embed="rId30"/>
                    <a:stretch>
                      <a:fillRect/>
                    </a:stretch>
                  </pic:blipFill>
                  <pic:spPr>
                    <a:xfrm>
                      <a:off x="0" y="0"/>
                      <a:ext cx="5759450" cy="1443355"/>
                    </a:xfrm>
                    <a:prstGeom prst="rect">
                      <a:avLst/>
                    </a:prstGeom>
                  </pic:spPr>
                </pic:pic>
              </a:graphicData>
            </a:graphic>
          </wp:inline>
        </w:drawing>
      </w:r>
    </w:p>
    <w:p w14:paraId="34DC5897" w14:textId="01EE1452" w:rsidR="006B4FDA" w:rsidRDefault="00640C96" w:rsidP="00640C96">
      <w:pPr>
        <w:pStyle w:val="Descripcin"/>
      </w:pPr>
      <w:bookmarkStart w:id="62" w:name="_Toc18919447"/>
      <w:r>
        <w:t xml:space="preserve">Figura </w:t>
      </w:r>
      <w:fldSimple w:instr=" SEQ Figura \* ARABIC ">
        <w:r w:rsidR="003E1C72">
          <w:rPr>
            <w:noProof/>
          </w:rPr>
          <w:t>11</w:t>
        </w:r>
      </w:fldSimple>
      <w:r>
        <w:t>: Código para lectura de datos.</w:t>
      </w:r>
      <w:bookmarkEnd w:id="62"/>
    </w:p>
    <w:p w14:paraId="043F73E6" w14:textId="263C681C" w:rsidR="006B4FDA" w:rsidRDefault="006B4FDA" w:rsidP="0039109E">
      <w:pPr>
        <w:pStyle w:val="Prrafodelista"/>
        <w:numPr>
          <w:ilvl w:val="0"/>
          <w:numId w:val="17"/>
        </w:numPr>
        <w:ind w:hanging="357"/>
        <w:contextualSpacing w:val="0"/>
        <w:jc w:val="both"/>
      </w:pPr>
      <w:r>
        <w:t xml:space="preserve">Una vez que tenemos todos los datos guardados en vectores para su posterior uso ya podemos empezar a diseñar la red neuronal de tipo Feed Forward ANN. Para ello, como se ha explicado con anterioridad, se ha utilizado la API de Tensor Flow llamada Keras. La forma más simple para diseñar redes neuronales en Keras es utilizando el modelo </w:t>
      </w:r>
      <w:proofErr w:type="gramStart"/>
      <w:r>
        <w:t>Sequential(</w:t>
      </w:r>
      <w:proofErr w:type="gramEnd"/>
      <w:r>
        <w:t xml:space="preserve">), que crea series de capas de neuronas de forma secuencial (una </w:t>
      </w:r>
      <w:r w:rsidR="00640C96">
        <w:t>tras otra</w:t>
      </w:r>
      <w:r>
        <w:t>), y el tipo de capa Dense(), que es un tipo de capa “normal”. Este tipo de modelad</w:t>
      </w:r>
      <w:r w:rsidR="00640C96">
        <w:t>o</w:t>
      </w:r>
      <w:r>
        <w:t xml:space="preserve"> permite añadir la capa de entrada, las capas ocultas y la capa de salida, con la </w:t>
      </w:r>
      <w:r w:rsidR="00DD2F71">
        <w:t xml:space="preserve">función. </w:t>
      </w:r>
      <w:proofErr w:type="gramStart"/>
      <w:r w:rsidR="00DD2F71">
        <w:t>add</w:t>
      </w:r>
      <w:r>
        <w:t>(</w:t>
      </w:r>
      <w:proofErr w:type="gramEnd"/>
      <w:r>
        <w:t>) de forma muy sencilla y rápida</w:t>
      </w:r>
      <w:r w:rsidR="00640C96">
        <w:t xml:space="preserve"> como se puede observar en l</w:t>
      </w:r>
      <w:r w:rsidR="00543686">
        <w:t xml:space="preserve">a </w:t>
      </w:r>
      <w:r w:rsidR="00543686" w:rsidRPr="00543686">
        <w:rPr>
          <w:b/>
        </w:rPr>
        <w:t>F</w:t>
      </w:r>
      <w:r w:rsidR="00640C96" w:rsidRPr="00543686">
        <w:rPr>
          <w:b/>
        </w:rPr>
        <w:t>igura [</w:t>
      </w:r>
      <w:r w:rsidR="003949B3">
        <w:rPr>
          <w:b/>
        </w:rPr>
        <w:t>12</w:t>
      </w:r>
      <w:r w:rsidR="00640C96" w:rsidRPr="00543686">
        <w:rPr>
          <w:b/>
        </w:rPr>
        <w:t>]</w:t>
      </w:r>
      <w:r>
        <w:t>.</w:t>
      </w:r>
    </w:p>
    <w:p w14:paraId="42B307C3" w14:textId="77777777" w:rsidR="00640C96" w:rsidRDefault="006B4FDA" w:rsidP="00640C96">
      <w:pPr>
        <w:keepNext/>
        <w:ind w:firstLine="0"/>
        <w:jc w:val="both"/>
      </w:pPr>
      <w:r>
        <w:rPr>
          <w:noProof/>
        </w:rPr>
        <w:drawing>
          <wp:inline distT="0" distB="0" distL="0" distR="0" wp14:anchorId="67478B9E" wp14:editId="3154C760">
            <wp:extent cx="5759450" cy="1453515"/>
            <wp:effectExtent l="0" t="0" r="0" b="0"/>
            <wp:docPr id="25" name="Imagen 25" descr="Imagen que contiene monitor, interior, pantalla, televi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red neuronal.png"/>
                    <pic:cNvPicPr/>
                  </pic:nvPicPr>
                  <pic:blipFill>
                    <a:blip r:embed="rId31"/>
                    <a:stretch>
                      <a:fillRect/>
                    </a:stretch>
                  </pic:blipFill>
                  <pic:spPr>
                    <a:xfrm>
                      <a:off x="0" y="0"/>
                      <a:ext cx="5759450" cy="1453515"/>
                    </a:xfrm>
                    <a:prstGeom prst="rect">
                      <a:avLst/>
                    </a:prstGeom>
                  </pic:spPr>
                </pic:pic>
              </a:graphicData>
            </a:graphic>
          </wp:inline>
        </w:drawing>
      </w:r>
    </w:p>
    <w:p w14:paraId="114DE645" w14:textId="77777777" w:rsidR="006B4FDA" w:rsidRDefault="00640C96" w:rsidP="00640C96">
      <w:pPr>
        <w:pStyle w:val="Descripcin"/>
      </w:pPr>
      <w:bookmarkStart w:id="63" w:name="_Toc18919448"/>
      <w:r>
        <w:t xml:space="preserve">Figura </w:t>
      </w:r>
      <w:fldSimple w:instr=" SEQ Figura \* ARABIC ">
        <w:r w:rsidR="003E1C72">
          <w:rPr>
            <w:noProof/>
          </w:rPr>
          <w:t>12</w:t>
        </w:r>
      </w:fldSimple>
      <w:r>
        <w:t>: Diseño de la red neuronal.</w:t>
      </w:r>
      <w:bookmarkEnd w:id="63"/>
    </w:p>
    <w:p w14:paraId="3371A2C2" w14:textId="4BB3E6D6" w:rsidR="00266A23" w:rsidRDefault="006B4FDA" w:rsidP="006B4FDA">
      <w:pPr>
        <w:pStyle w:val="Prrafodelista"/>
        <w:ind w:left="1117" w:firstLine="0"/>
        <w:contextualSpacing w:val="0"/>
        <w:jc w:val="both"/>
      </w:pPr>
      <w:r>
        <w:t xml:space="preserve">En estas funciones es necesario introducir el número de neuronas en cada capa y la función de activación, que en este caso se ha decidido utilizar la función de activación relu. </w:t>
      </w:r>
      <w:r w:rsidR="00266A23">
        <w:t xml:space="preserve">Como se puede ver en la </w:t>
      </w:r>
      <w:r w:rsidR="003949B3">
        <w:rPr>
          <w:b/>
        </w:rPr>
        <w:t>Figura [12</w:t>
      </w:r>
      <w:r w:rsidR="00266A23" w:rsidRPr="00266A23">
        <w:rPr>
          <w:b/>
        </w:rPr>
        <w:t>]</w:t>
      </w:r>
      <w:r w:rsidR="00266A23">
        <w:t>, se ha diseñado</w:t>
      </w:r>
      <w:r w:rsidR="00B62A85">
        <w:t xml:space="preserve"> un ejemplo de un</w:t>
      </w:r>
      <w:r w:rsidR="00266A23">
        <w:t xml:space="preserve">a red neuronal </w:t>
      </w:r>
      <w:r w:rsidR="00B62A85">
        <w:t xml:space="preserve">para comprender como se realizaría la configuración de ella. </w:t>
      </w:r>
      <w:r w:rsidR="00D03E6D">
        <w:t>Este ejemplo cuenta</w:t>
      </w:r>
      <w:r w:rsidR="00B62A85">
        <w:t xml:space="preserve"> con</w:t>
      </w:r>
      <w:r w:rsidR="00266A23">
        <w:t xml:space="preserve"> dos entradas, dos capas ocultas de seis neuronas cada una y una salida. </w:t>
      </w:r>
    </w:p>
    <w:p w14:paraId="7487A2E1" w14:textId="64AD53C2" w:rsidR="006B4FDA" w:rsidRDefault="006B4FDA" w:rsidP="006B4FDA">
      <w:pPr>
        <w:pStyle w:val="Prrafodelista"/>
        <w:ind w:left="1117" w:firstLine="0"/>
        <w:contextualSpacing w:val="0"/>
        <w:jc w:val="both"/>
      </w:pPr>
      <w:r>
        <w:t>Una vez implementada todas las capas de</w:t>
      </w:r>
      <w:r w:rsidR="00266A23">
        <w:t xml:space="preserve"> la red </w:t>
      </w:r>
      <w:r>
        <w:t>neurona</w:t>
      </w:r>
      <w:r w:rsidR="00266A23">
        <w:t>l</w:t>
      </w:r>
      <w:r>
        <w:t xml:space="preserve">, mediante la </w:t>
      </w:r>
      <w:r w:rsidR="00DD2F71">
        <w:t>función. compile</w:t>
      </w:r>
      <w:r>
        <w:t>() se realiza la compilación del modelo definiendo en esta función el cálculo del error y el tipo de optimizador a utilizar, en este caso se ha decidido usar el optimizador tipo Adam</w:t>
      </w:r>
      <w:r w:rsidR="00640C96">
        <w:t>, c</w:t>
      </w:r>
      <w:r w:rsidR="00543686">
        <w:t xml:space="preserve">omo se puede ver en la </w:t>
      </w:r>
      <w:r w:rsidR="00917E49">
        <w:rPr>
          <w:b/>
        </w:rPr>
        <w:t>Figura [1</w:t>
      </w:r>
      <w:r w:rsidR="003949B3">
        <w:rPr>
          <w:b/>
        </w:rPr>
        <w:t>2</w:t>
      </w:r>
      <w:r w:rsidR="00640C96" w:rsidRPr="00543686">
        <w:rPr>
          <w:b/>
        </w:rPr>
        <w:t>]</w:t>
      </w:r>
      <w:r>
        <w:t xml:space="preserve">. </w:t>
      </w:r>
    </w:p>
    <w:p w14:paraId="12808C53" w14:textId="4D5D2313" w:rsidR="006B4FDA" w:rsidRDefault="006B4FDA" w:rsidP="0039109E">
      <w:pPr>
        <w:pStyle w:val="Prrafodelista"/>
        <w:numPr>
          <w:ilvl w:val="0"/>
          <w:numId w:val="17"/>
        </w:numPr>
        <w:ind w:hanging="357"/>
        <w:contextualSpacing w:val="0"/>
        <w:jc w:val="both"/>
      </w:pPr>
      <w:r>
        <w:t xml:space="preserve">El siguiente paso </w:t>
      </w:r>
      <w:r w:rsidR="00543686">
        <w:t>a realizar va a ser</w:t>
      </w:r>
      <w:r>
        <w:t xml:space="preserve"> el entrenamiento de la red neuronal. Para ello es importante comentar</w:t>
      </w:r>
      <w:r w:rsidR="00543686">
        <w:t>,</w:t>
      </w:r>
      <w:r>
        <w:t xml:space="preserve"> que para simular el entrenamiento</w:t>
      </w:r>
      <w:r w:rsidR="00543686">
        <w:t xml:space="preserve"> On-line</w:t>
      </w:r>
      <w:r>
        <w:t xml:space="preserve"> que se va a realizar </w:t>
      </w:r>
      <w:r w:rsidR="00543686">
        <w:t>posteriormente con</w:t>
      </w:r>
      <w:r>
        <w:t xml:space="preserve"> el simulador 3</w:t>
      </w:r>
      <w:r w:rsidR="00DD2F71">
        <w:t>D, se</w:t>
      </w:r>
      <w:r>
        <w:t xml:space="preserve"> ha tenido que implementar una forma determinada de selección de </w:t>
      </w:r>
      <w:r w:rsidR="00543686">
        <w:t>las trazas de entrenamiento</w:t>
      </w:r>
      <w:r>
        <w:t>, ya que, en este caso</w:t>
      </w:r>
      <w:r w:rsidR="00BC0235">
        <w:t>,</w:t>
      </w:r>
      <w:r>
        <w:t xml:space="preserve"> contamos inicialmente con todo el conjunto de trazas</w:t>
      </w:r>
      <w:r w:rsidR="00BC0235">
        <w:t xml:space="preserve"> obtenidas en el simulador 2D de forma Off-line</w:t>
      </w:r>
      <w:r>
        <w:t xml:space="preserve">. Esto se </w:t>
      </w:r>
      <w:r w:rsidR="00BC0235">
        <w:t xml:space="preserve">va a llevar </w:t>
      </w:r>
      <w:r>
        <w:t xml:space="preserve">a cabo mediante </w:t>
      </w:r>
      <w:r w:rsidR="00BC0235">
        <w:t xml:space="preserve">una serie </w:t>
      </w:r>
      <w:r>
        <w:t>de bucles que permiten entrenar solo con el conjunto de trazas deseadas por el diseñador.</w:t>
      </w:r>
      <w:r w:rsidR="00BC0235">
        <w:t xml:space="preserve"> </w:t>
      </w:r>
      <w:r>
        <w:t>Esto se ha realizado siguiendo la condición de que el último valor</w:t>
      </w:r>
      <w:r w:rsidR="00BC0235">
        <w:t xml:space="preserve"> de utilidad</w:t>
      </w:r>
      <w:r>
        <w:t xml:space="preserve"> de cada traza siempre va a ser </w:t>
      </w:r>
      <w:r w:rsidR="00BC0235">
        <w:t>uno</w:t>
      </w:r>
      <w:r>
        <w:t xml:space="preserve">, con lo que podemos separar el vector de conjuntos de datos en las distintas trazas que lo forman. </w:t>
      </w:r>
      <w:r w:rsidR="00266A23">
        <w:t xml:space="preserve">Aunque selecciones </w:t>
      </w:r>
      <w:r w:rsidR="00266A23">
        <w:lastRenderedPageBreak/>
        <w:t>un grupo de trazas de valor distinto a uno, este entrenamiento se realizará traza a traza de dicho conjunto.</w:t>
      </w:r>
    </w:p>
    <w:p w14:paraId="689405EB" w14:textId="606998C2" w:rsidR="006B4FDA" w:rsidRDefault="006B4FDA" w:rsidP="000A6A6E">
      <w:pPr>
        <w:pStyle w:val="Prrafodelista"/>
        <w:ind w:left="1117" w:firstLine="0"/>
        <w:contextualSpacing w:val="0"/>
        <w:jc w:val="both"/>
      </w:pPr>
      <w:r w:rsidRPr="00003E57">
        <w:t>Otro mecanismo de selección de datos implementado es la variación del tamaño de conjunto de trazas a entrenar. Se puede entrenar trazas a traza o con un conjunto de trazas</w:t>
      </w:r>
      <w:r w:rsidR="003949B3">
        <w:t xml:space="preserve"> para aumentar el conjunto de datos de entrenamiento</w:t>
      </w:r>
      <w:r w:rsidRPr="00003E57">
        <w:t>. Por ejemplo</w:t>
      </w:r>
      <w:r>
        <w:t>,</w:t>
      </w:r>
      <w:r w:rsidRPr="00003E57">
        <w:t xml:space="preserve"> si </w:t>
      </w:r>
      <w:r>
        <w:t>se desea se</w:t>
      </w:r>
      <w:r w:rsidRPr="00003E57">
        <w:t xml:space="preserve"> podría entrenar </w:t>
      </w:r>
      <w:r>
        <w:t xml:space="preserve">con </w:t>
      </w:r>
      <w:r w:rsidRPr="00003E57">
        <w:t xml:space="preserve">un conjunto de </w:t>
      </w:r>
      <w:r>
        <w:t>dos</w:t>
      </w:r>
      <w:r w:rsidRPr="00003E57">
        <w:t xml:space="preserve"> trazas, introduciendo n</w:t>
      </w:r>
      <w:r>
        <w:t>ú</w:t>
      </w:r>
      <w:r w:rsidRPr="00003E57">
        <w:t xml:space="preserve">mero de trazas = 2. </w:t>
      </w:r>
      <w:r>
        <w:t>Este</w:t>
      </w:r>
      <w:r w:rsidRPr="00003E57">
        <w:t xml:space="preserve"> entrenamiento se realizaría de la siguiente forma. </w:t>
      </w:r>
      <w:r>
        <w:t xml:space="preserve">Primero se seleccionarían las dos primeras trazas y se entrenaría primero con la primera traza y posteriormente con la segunda. Acto seguido se </w:t>
      </w:r>
      <w:r w:rsidR="00BC0235">
        <w:t>cambiaría</w:t>
      </w:r>
      <w:r>
        <w:t xml:space="preserve"> el conjunto de trazas incorporando a ell</w:t>
      </w:r>
      <w:r w:rsidR="00BC0235">
        <w:t>a la segunda y la tercera traza</w:t>
      </w:r>
      <w:r>
        <w:t xml:space="preserve">, eliminando la primera traza para mantener un conjunto de dos trazas, y se volvería a entrenar el modelo primero con la segunda trazas y después con la tercera. Se seguiría con este mecanismo de entrenamiento de forma secuencial hasta que lleguemos hasta el conjunto formado por la última y penúltima trazas, con los que terminaría de entrenar el modelo y se saldría del bucle gracias a un break.  </w:t>
      </w:r>
    </w:p>
    <w:p w14:paraId="11B40A4D" w14:textId="287A0475" w:rsidR="006B4FDA" w:rsidRDefault="006B4FDA" w:rsidP="000A6A6E">
      <w:pPr>
        <w:pStyle w:val="Prrafodelista"/>
        <w:ind w:left="1117" w:firstLine="0"/>
        <w:contextualSpacing w:val="0"/>
        <w:jc w:val="both"/>
      </w:pPr>
      <w:r w:rsidRPr="00003E57">
        <w:t xml:space="preserve">El entrenamiento se va a llevar a cabo mediante la </w:t>
      </w:r>
      <w:r w:rsidR="00DD2F71" w:rsidRPr="00003E57">
        <w:t xml:space="preserve">función. </w:t>
      </w:r>
      <w:proofErr w:type="gramStart"/>
      <w:r w:rsidR="00DD2F71" w:rsidRPr="00003E57">
        <w:t>fit</w:t>
      </w:r>
      <w:proofErr w:type="gramEnd"/>
      <w:r w:rsidRPr="00003E57">
        <w:t xml:space="preserve">() </w:t>
      </w:r>
      <w:r w:rsidR="00BC0235">
        <w:t xml:space="preserve">de Keras </w:t>
      </w:r>
      <w:r w:rsidR="002A10E8">
        <w:t>con la que realiza el</w:t>
      </w:r>
      <w:r w:rsidRPr="00003E57">
        <w:t xml:space="preserve"> entrena</w:t>
      </w:r>
      <w:r w:rsidR="002A10E8">
        <w:t>miento de</w:t>
      </w:r>
      <w:r>
        <w:t xml:space="preserve"> la red neuronal</w:t>
      </w:r>
      <w:r w:rsidRPr="00003E57">
        <w:t xml:space="preserve"> </w:t>
      </w:r>
      <w:r w:rsidR="002A10E8">
        <w:t xml:space="preserve">traza a traza </w:t>
      </w:r>
      <w:r w:rsidRPr="00003E57">
        <w:t xml:space="preserve">con el tamaño de lote </w:t>
      </w:r>
      <w:r w:rsidR="00BC0235">
        <w:t>deseado</w:t>
      </w:r>
      <w:r>
        <w:t>.</w:t>
      </w:r>
      <w:r w:rsidRPr="00003E57">
        <w:t xml:space="preserve"> Se le introducen como entradas </w:t>
      </w:r>
      <w:r>
        <w:t>el vector</w:t>
      </w:r>
      <w:r w:rsidRPr="00003E57">
        <w:t xml:space="preserve"> </w:t>
      </w:r>
      <w:r w:rsidR="00BC0235">
        <w:t>formado por los puntos de la trayectoria, valores</w:t>
      </w:r>
      <w:r>
        <w:t xml:space="preserve"> de los </w:t>
      </w:r>
      <w:r w:rsidRPr="00003E57">
        <w:t>dos sensores de distancia entre la pelota y el gr</w:t>
      </w:r>
      <w:r>
        <w:t>i</w:t>
      </w:r>
      <w:r w:rsidRPr="00003E57">
        <w:t xml:space="preserve">pper y la pelota y el </w:t>
      </w:r>
      <w:r w:rsidR="00F47289">
        <w:t>objetivo</w:t>
      </w:r>
      <w:r w:rsidR="00BC0235">
        <w:t>,</w:t>
      </w:r>
      <w:r w:rsidRPr="00003E57">
        <w:t xml:space="preserve"> y como salida </w:t>
      </w:r>
      <w:r>
        <w:t>el vector con los valores</w:t>
      </w:r>
      <w:r w:rsidRPr="00003E57">
        <w:t xml:space="preserve"> de utilidad asignado</w:t>
      </w:r>
      <w:r>
        <w:t>s</w:t>
      </w:r>
      <w:r w:rsidRPr="00003E57">
        <w:t xml:space="preserve"> a cada </w:t>
      </w:r>
      <w:r w:rsidR="00BC0235">
        <w:t>punto</w:t>
      </w:r>
      <w:r w:rsidRPr="00003E57">
        <w:t xml:space="preserve"> de la trayectoria. </w:t>
      </w:r>
      <w:r w:rsidR="00266A23">
        <w:t>Por otro lado,</w:t>
      </w:r>
      <w:r w:rsidRPr="00003E57">
        <w:t xml:space="preserve"> también es necesario definir el número de epochs, el número de veces que se va a </w:t>
      </w:r>
      <w:r w:rsidR="002A10E8">
        <w:t xml:space="preserve">llevar a cabo el entrenamiento </w:t>
      </w:r>
      <w:r w:rsidRPr="00003E57">
        <w:t>con es</w:t>
      </w:r>
      <w:r w:rsidR="002A10E8">
        <w:t>t</w:t>
      </w:r>
      <w:r w:rsidRPr="00003E57">
        <w:t>e conjunto de datos. Esto se va a realizar introduciendo un máximo de 3000 epoch (epoch=3000) y una condición de parada</w:t>
      </w:r>
      <w:r w:rsidR="003949B3">
        <w:t xml:space="preserve"> (callback)</w:t>
      </w:r>
      <w:r w:rsidR="002A10E8">
        <w:t>,</w:t>
      </w:r>
      <w:r w:rsidRPr="00003E57">
        <w:t xml:space="preserve"> que consiste en que cuando se estabilice el error de entrenamiento </w:t>
      </w:r>
      <w:r w:rsidR="002A10E8">
        <w:t xml:space="preserve">este </w:t>
      </w:r>
      <w:r w:rsidRPr="00003E57">
        <w:t>se corta</w:t>
      </w:r>
      <w:r w:rsidR="00266A23">
        <w:t xml:space="preserve"> (esta condición de parada va a ser la predominante).</w:t>
      </w:r>
      <w:r>
        <w:t xml:space="preserve"> </w:t>
      </w:r>
      <w:r w:rsidRPr="00003E57">
        <w:t xml:space="preserve">Se </w:t>
      </w:r>
      <w:r w:rsidR="002A10E8">
        <w:t>elige</w:t>
      </w:r>
      <w:r w:rsidRPr="00003E57">
        <w:t xml:space="preserve"> un tamaño d</w:t>
      </w:r>
      <w:r w:rsidR="007F299B">
        <w:t>e batch (nú</w:t>
      </w:r>
      <w:r w:rsidRPr="00003E57">
        <w:t xml:space="preserve">mero de datos </w:t>
      </w:r>
      <w:r w:rsidR="00DD2F71" w:rsidRPr="00003E57">
        <w:t>que forman</w:t>
      </w:r>
      <w:r w:rsidRPr="00003E57">
        <w:t xml:space="preserve"> el conjunto</w:t>
      </w:r>
      <w:r>
        <w:t xml:space="preserve"> de entrenamiento</w:t>
      </w:r>
      <w:r w:rsidR="007F299B">
        <w:t>)</w:t>
      </w:r>
      <w:r w:rsidRPr="00003E57">
        <w:t xml:space="preserve"> de valor la longitud </w:t>
      </w:r>
      <w:r w:rsidR="002A10E8">
        <w:t>de la traza (longitud del vector con valores de utilidad)</w:t>
      </w:r>
      <w:r w:rsidRPr="00003E57">
        <w:t xml:space="preserve"> y no </w:t>
      </w:r>
      <w:r w:rsidR="004E4703">
        <w:t xml:space="preserve">se va a utilizar un </w:t>
      </w:r>
      <w:r w:rsidRPr="00003E57">
        <w:t>conjunto de datos de validación</w:t>
      </w:r>
      <w:r w:rsidR="004E4703">
        <w:t>, y</w:t>
      </w:r>
      <w:r w:rsidR="007F299B">
        <w:t>a</w:t>
      </w:r>
      <w:r w:rsidR="004E4703">
        <w:t xml:space="preserve"> que, simplemente se hará una predicción</w:t>
      </w:r>
      <w:r w:rsidR="007F299B">
        <w:t xml:space="preserve"> del modelo</w:t>
      </w:r>
      <w:r w:rsidR="004E4703">
        <w:t xml:space="preserve"> más adelante</w:t>
      </w:r>
      <w:r w:rsidRPr="00003E57">
        <w:t xml:space="preserve">. Se van a guardar los datos de error de entrenamiento y </w:t>
      </w:r>
      <w:r w:rsidR="004E4703">
        <w:t xml:space="preserve">de </w:t>
      </w:r>
      <w:r w:rsidRPr="00003E57">
        <w:t>tiemp</w:t>
      </w:r>
      <w:r w:rsidR="002A10E8">
        <w:t>o de entrenamiento en archivos E</w:t>
      </w:r>
      <w:r w:rsidRPr="00003E57">
        <w:t>xcel para su posterior análisis</w:t>
      </w:r>
      <w:r>
        <w:t>.</w:t>
      </w:r>
      <w:r w:rsidR="002A10E8">
        <w:t xml:space="preserve"> Todo el código explicado anteriormente se puede observar en la </w:t>
      </w:r>
      <w:r w:rsidR="00917E49">
        <w:rPr>
          <w:b/>
        </w:rPr>
        <w:t>Figura [1</w:t>
      </w:r>
      <w:r w:rsidR="00EE6B06">
        <w:rPr>
          <w:b/>
        </w:rPr>
        <w:t>3</w:t>
      </w:r>
      <w:r w:rsidR="002A10E8" w:rsidRPr="00097C5D">
        <w:rPr>
          <w:b/>
        </w:rPr>
        <w:t>]</w:t>
      </w:r>
      <w:r w:rsidR="002A10E8">
        <w:t>.</w:t>
      </w:r>
    </w:p>
    <w:p w14:paraId="42FBDE1A" w14:textId="77777777" w:rsidR="006B4FDA" w:rsidRDefault="006B4FDA" w:rsidP="006B4FDA">
      <w:pPr>
        <w:ind w:firstLine="0"/>
        <w:jc w:val="both"/>
      </w:pPr>
      <w:r>
        <w:rPr>
          <w:noProof/>
        </w:rPr>
        <w:lastRenderedPageBreak/>
        <w:drawing>
          <wp:inline distT="0" distB="0" distL="0" distR="0" wp14:anchorId="069C855F" wp14:editId="1C717762">
            <wp:extent cx="5759450" cy="1435100"/>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entrenamiento1.png"/>
                    <pic:cNvPicPr/>
                  </pic:nvPicPr>
                  <pic:blipFill>
                    <a:blip r:embed="rId32"/>
                    <a:stretch>
                      <a:fillRect/>
                    </a:stretch>
                  </pic:blipFill>
                  <pic:spPr>
                    <a:xfrm>
                      <a:off x="0" y="0"/>
                      <a:ext cx="5759450" cy="1435100"/>
                    </a:xfrm>
                    <a:prstGeom prst="rect">
                      <a:avLst/>
                    </a:prstGeom>
                  </pic:spPr>
                </pic:pic>
              </a:graphicData>
            </a:graphic>
          </wp:inline>
        </w:drawing>
      </w:r>
      <w:r>
        <w:rPr>
          <w:noProof/>
        </w:rPr>
        <w:drawing>
          <wp:inline distT="0" distB="0" distL="0" distR="0" wp14:anchorId="6E2354BA" wp14:editId="47FDA558">
            <wp:extent cx="5759450" cy="2172970"/>
            <wp:effectExtent l="0" t="0" r="0" b="0"/>
            <wp:docPr id="27" name="Imagen 27" descr="Imagen que contiene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entrenamiento2.png"/>
                    <pic:cNvPicPr/>
                  </pic:nvPicPr>
                  <pic:blipFill>
                    <a:blip r:embed="rId33"/>
                    <a:stretch>
                      <a:fillRect/>
                    </a:stretch>
                  </pic:blipFill>
                  <pic:spPr>
                    <a:xfrm>
                      <a:off x="0" y="0"/>
                      <a:ext cx="5759450" cy="2172970"/>
                    </a:xfrm>
                    <a:prstGeom prst="rect">
                      <a:avLst/>
                    </a:prstGeom>
                  </pic:spPr>
                </pic:pic>
              </a:graphicData>
            </a:graphic>
          </wp:inline>
        </w:drawing>
      </w:r>
    </w:p>
    <w:p w14:paraId="41061D80" w14:textId="77777777" w:rsidR="002A10E8" w:rsidRDefault="006B4FDA" w:rsidP="002A10E8">
      <w:pPr>
        <w:keepNext/>
        <w:ind w:firstLine="0"/>
        <w:jc w:val="both"/>
      </w:pPr>
      <w:r>
        <w:rPr>
          <w:noProof/>
        </w:rPr>
        <w:drawing>
          <wp:inline distT="0" distB="0" distL="0" distR="0" wp14:anchorId="40D0C370" wp14:editId="68BD0A64">
            <wp:extent cx="5759450" cy="3013075"/>
            <wp:effectExtent l="0" t="0" r="0" b="0"/>
            <wp:docPr id="28" name="Imagen 28" descr="Imagen que contiene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entrenamiento3.png"/>
                    <pic:cNvPicPr/>
                  </pic:nvPicPr>
                  <pic:blipFill>
                    <a:blip r:embed="rId34"/>
                    <a:stretch>
                      <a:fillRect/>
                    </a:stretch>
                  </pic:blipFill>
                  <pic:spPr>
                    <a:xfrm>
                      <a:off x="0" y="0"/>
                      <a:ext cx="5759450" cy="3013075"/>
                    </a:xfrm>
                    <a:prstGeom prst="rect">
                      <a:avLst/>
                    </a:prstGeom>
                  </pic:spPr>
                </pic:pic>
              </a:graphicData>
            </a:graphic>
          </wp:inline>
        </w:drawing>
      </w:r>
    </w:p>
    <w:p w14:paraId="538452C7" w14:textId="1221CCF6" w:rsidR="006B4FDA" w:rsidRDefault="002A10E8" w:rsidP="002A10E8">
      <w:pPr>
        <w:pStyle w:val="Descripcin"/>
      </w:pPr>
      <w:bookmarkStart w:id="64" w:name="_Toc18919449"/>
      <w:r>
        <w:t xml:space="preserve">Figura </w:t>
      </w:r>
      <w:fldSimple w:instr=" SEQ Figura \* ARABIC ">
        <w:r w:rsidR="003E1C72">
          <w:rPr>
            <w:noProof/>
          </w:rPr>
          <w:t>13</w:t>
        </w:r>
      </w:fldSimple>
      <w:r>
        <w:t xml:space="preserve">: </w:t>
      </w:r>
      <w:r w:rsidR="00E5751F">
        <w:t>Metodología de r</w:t>
      </w:r>
      <w:r>
        <w:t>ealización del entrenamiento.</w:t>
      </w:r>
      <w:bookmarkEnd w:id="64"/>
    </w:p>
    <w:p w14:paraId="16687323" w14:textId="757EB4FD" w:rsidR="006B4FDA" w:rsidRDefault="006B4FDA" w:rsidP="0039109E">
      <w:pPr>
        <w:pStyle w:val="Prrafodelista"/>
        <w:numPr>
          <w:ilvl w:val="0"/>
          <w:numId w:val="17"/>
        </w:numPr>
        <w:contextualSpacing w:val="0"/>
        <w:jc w:val="both"/>
      </w:pPr>
      <w:r>
        <w:t xml:space="preserve">Ahora mediante la </w:t>
      </w:r>
      <w:r w:rsidR="00DD2F71">
        <w:t>función. evaluate</w:t>
      </w:r>
      <w:r w:rsidR="00E5751F">
        <w:t xml:space="preserve">() </w:t>
      </w:r>
      <w:r w:rsidR="002A10E8">
        <w:t>de Keras</w:t>
      </w:r>
      <w:r>
        <w:t xml:space="preserve"> se obtiene como salida, introduciéndole </w:t>
      </w:r>
      <w:r w:rsidR="002A10E8">
        <w:t>como</w:t>
      </w:r>
      <w:r w:rsidR="00E5751F">
        <w:t xml:space="preserve"> argumento</w:t>
      </w:r>
      <w:r w:rsidR="002A10E8">
        <w:t xml:space="preserve"> la trayectoria</w:t>
      </w:r>
      <w:r>
        <w:t xml:space="preserve"> y</w:t>
      </w:r>
      <w:r w:rsidR="002A10E8">
        <w:t xml:space="preserve"> la utilidad del conjunto de datos </w:t>
      </w:r>
      <w:r>
        <w:t xml:space="preserve">de test, el valor del error cuadrático medio del modelo para </w:t>
      </w:r>
      <w:r w:rsidR="00BF002B">
        <w:t>un</w:t>
      </w:r>
      <w:r>
        <w:t xml:space="preserve"> determinado </w:t>
      </w:r>
      <w:r w:rsidR="002A10E8">
        <w:t>conjunto de datos y</w:t>
      </w:r>
      <w:r w:rsidR="00BF002B">
        <w:t xml:space="preserve"> un </w:t>
      </w:r>
      <w:r w:rsidR="002A10E8">
        <w:t>diseño de</w:t>
      </w:r>
      <w:r>
        <w:t xml:space="preserve"> arquitectura de red neuronal. Este valor se</w:t>
      </w:r>
      <w:r w:rsidR="002A10E8">
        <w:t xml:space="preserve"> va a guardar en un archivo E</w:t>
      </w:r>
      <w:r>
        <w:t>xcel</w:t>
      </w:r>
      <w:r w:rsidR="002A10E8">
        <w:t xml:space="preserve"> para su posterior análisis</w:t>
      </w:r>
      <w:r>
        <w:t xml:space="preserve">. </w:t>
      </w:r>
    </w:p>
    <w:p w14:paraId="4015CD32" w14:textId="08B72FD2" w:rsidR="006B4FDA" w:rsidRDefault="006B4FDA" w:rsidP="000A6A6E">
      <w:pPr>
        <w:pStyle w:val="Prrafodelista"/>
        <w:ind w:left="1117" w:firstLine="0"/>
        <w:contextualSpacing w:val="0"/>
        <w:jc w:val="both"/>
      </w:pPr>
      <w:r>
        <w:t xml:space="preserve">Con la </w:t>
      </w:r>
      <w:r w:rsidR="00DD2F71">
        <w:t xml:space="preserve">función. </w:t>
      </w:r>
      <w:proofErr w:type="gramStart"/>
      <w:r w:rsidR="00DD2F71">
        <w:t>predict</w:t>
      </w:r>
      <w:proofErr w:type="gramEnd"/>
      <w:r w:rsidR="00BF002B">
        <w:t>() de</w:t>
      </w:r>
      <w:r w:rsidR="002A10E8">
        <w:t xml:space="preserve"> Keras</w:t>
      </w:r>
      <w:r>
        <w:t xml:space="preserve"> se realiza la evaluación del modelo</w:t>
      </w:r>
      <w:r w:rsidR="00BF002B">
        <w:t>,</w:t>
      </w:r>
      <w:r>
        <w:t xml:space="preserve"> introduciendo como entrada </w:t>
      </w:r>
      <w:r w:rsidR="00097C5D">
        <w:t>la trayectoria del conjunto de datos</w:t>
      </w:r>
      <w:r>
        <w:t xml:space="preserve"> de test. </w:t>
      </w:r>
      <w:r w:rsidR="00BF002B">
        <w:t xml:space="preserve">Con esta función se va a obtener </w:t>
      </w:r>
      <w:r>
        <w:t>como salida las predicciones de</w:t>
      </w:r>
      <w:r w:rsidR="00BF002B">
        <w:t xml:space="preserve"> los valores de</w:t>
      </w:r>
      <w:r>
        <w:t xml:space="preserve"> utilidad esperad</w:t>
      </w:r>
      <w:r w:rsidR="00BF002B">
        <w:t>os</w:t>
      </w:r>
      <w:r>
        <w:t xml:space="preserve"> por el modelo entrenado. Estos valores</w:t>
      </w:r>
      <w:r w:rsidR="00097C5D">
        <w:t xml:space="preserve"> también</w:t>
      </w:r>
      <w:r>
        <w:t xml:space="preserve"> se van a guardar en un archivo </w:t>
      </w:r>
      <w:r w:rsidR="00097C5D">
        <w:t>E</w:t>
      </w:r>
      <w:r>
        <w:t xml:space="preserve">xcel </w:t>
      </w:r>
      <w:r w:rsidR="00097C5D">
        <w:t xml:space="preserve">junto </w:t>
      </w:r>
      <w:r w:rsidR="00BF002B">
        <w:t xml:space="preserve">con el error de posición, </w:t>
      </w:r>
      <w:r>
        <w:t xml:space="preserve">valor absoluto de la resta entre los </w:t>
      </w:r>
      <w:r w:rsidR="00BF002B">
        <w:lastRenderedPageBreak/>
        <w:t>valores</w:t>
      </w:r>
      <w:r>
        <w:t xml:space="preserve"> </w:t>
      </w:r>
      <w:r w:rsidR="00097C5D">
        <w:t>de ut</w:t>
      </w:r>
      <w:r w:rsidR="00BF002B">
        <w:t>ilidad del conjunto de test y los valores de</w:t>
      </w:r>
      <w:r w:rsidR="00097C5D">
        <w:t xml:space="preserve"> </w:t>
      </w:r>
      <w:r w:rsidR="00BF002B">
        <w:t>salida</w:t>
      </w:r>
      <w:r w:rsidR="00097C5D">
        <w:t xml:space="preserve"> de las</w:t>
      </w:r>
      <w:r>
        <w:t xml:space="preserve"> predicciones realizadas </w:t>
      </w:r>
      <w:r w:rsidR="00097C5D">
        <w:t xml:space="preserve">mediante la </w:t>
      </w:r>
      <w:r w:rsidR="00406DC3">
        <w:t xml:space="preserve">función. </w:t>
      </w:r>
      <w:proofErr w:type="gramStart"/>
      <w:r w:rsidR="00406DC3">
        <w:t>predict</w:t>
      </w:r>
      <w:proofErr w:type="gramEnd"/>
      <w:r w:rsidR="00BF002B">
        <w:t>() de Keras.</w:t>
      </w:r>
    </w:p>
    <w:p w14:paraId="3BAB7AF9" w14:textId="05ED62BA" w:rsidR="00097C5D" w:rsidRDefault="00097C5D" w:rsidP="000A6A6E">
      <w:pPr>
        <w:pStyle w:val="Prrafodelista"/>
        <w:ind w:left="1117" w:firstLine="0"/>
        <w:contextualSpacing w:val="0"/>
        <w:jc w:val="both"/>
      </w:pPr>
      <w:r>
        <w:t xml:space="preserve">Todo lo mencionado en este punto se puede observar en la </w:t>
      </w:r>
      <w:r w:rsidR="00EE6B06">
        <w:rPr>
          <w:b/>
        </w:rPr>
        <w:t>Figura [14</w:t>
      </w:r>
      <w:r w:rsidRPr="00097C5D">
        <w:rPr>
          <w:b/>
        </w:rPr>
        <w:t>]</w:t>
      </w:r>
      <w:r>
        <w:t>.</w:t>
      </w:r>
    </w:p>
    <w:p w14:paraId="480B1244" w14:textId="77777777" w:rsidR="00330F38" w:rsidRDefault="00330F38" w:rsidP="00330F38">
      <w:pPr>
        <w:keepNext/>
        <w:ind w:firstLine="0"/>
        <w:jc w:val="center"/>
      </w:pPr>
      <w:r>
        <w:rPr>
          <w:noProof/>
        </w:rPr>
        <w:drawing>
          <wp:inline distT="0" distB="0" distL="0" distR="0" wp14:anchorId="5DA71625" wp14:editId="37448DF9">
            <wp:extent cx="5760000" cy="311510"/>
            <wp:effectExtent l="0" t="0" r="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captura predicciones.png"/>
                    <pic:cNvPicPr/>
                  </pic:nvPicPr>
                  <pic:blipFill rotWithShape="1">
                    <a:blip r:embed="rId35">
                      <a:extLst>
                        <a:ext uri="{28A0092B-C50C-407E-A947-70E740481C1C}">
                          <a14:useLocalDpi xmlns:a14="http://schemas.microsoft.com/office/drawing/2010/main" val="0"/>
                        </a:ext>
                      </a:extLst>
                    </a:blip>
                    <a:srcRect r="2756"/>
                    <a:stretch/>
                  </pic:blipFill>
                  <pic:spPr bwMode="auto">
                    <a:xfrm>
                      <a:off x="0" y="0"/>
                      <a:ext cx="5760000" cy="311510"/>
                    </a:xfrm>
                    <a:prstGeom prst="rect">
                      <a:avLst/>
                    </a:prstGeom>
                    <a:ln>
                      <a:noFill/>
                    </a:ln>
                    <a:extLst>
                      <a:ext uri="{53640926-AAD7-44D8-BBD7-CCE9431645EC}">
                        <a14:shadowObscured xmlns:a14="http://schemas.microsoft.com/office/drawing/2010/main"/>
                      </a:ext>
                    </a:extLst>
                  </pic:spPr>
                </pic:pic>
              </a:graphicData>
            </a:graphic>
          </wp:inline>
        </w:drawing>
      </w:r>
    </w:p>
    <w:p w14:paraId="49B24B2C" w14:textId="43D77C07" w:rsidR="00330F38" w:rsidRDefault="00330F38" w:rsidP="00330F38">
      <w:pPr>
        <w:pStyle w:val="Descripcin"/>
      </w:pPr>
      <w:bookmarkStart w:id="65" w:name="_Toc18919450"/>
      <w:r>
        <w:t xml:space="preserve">Figura </w:t>
      </w:r>
      <w:fldSimple w:instr=" SEQ Figura \* ARABIC ">
        <w:r w:rsidR="003E1C72">
          <w:rPr>
            <w:noProof/>
          </w:rPr>
          <w:t>14</w:t>
        </w:r>
      </w:fldSimple>
      <w:r>
        <w:t>: Función evaluate y predict.</w:t>
      </w:r>
      <w:bookmarkEnd w:id="65"/>
    </w:p>
    <w:p w14:paraId="549B9227" w14:textId="06626B23" w:rsidR="006B4FDA" w:rsidRDefault="00BF002B" w:rsidP="006B4FDA">
      <w:pPr>
        <w:jc w:val="both"/>
      </w:pPr>
      <w:r>
        <w:t>Finalmente, e</w:t>
      </w:r>
      <w:r w:rsidR="00097C5D">
        <w:t>n la función main se agrupan todas las funciones mencionadas anteriormente. Además, c</w:t>
      </w:r>
      <w:r w:rsidR="006B4FDA">
        <w:t xml:space="preserve">omo con una simulación no es suficiente para corroborar la validez de los resultados </w:t>
      </w:r>
      <w:r>
        <w:t xml:space="preserve">obtenidos, </w:t>
      </w:r>
      <w:r w:rsidR="006B4FDA">
        <w:t xml:space="preserve">se ha implementado un bucle </w:t>
      </w:r>
      <w:r w:rsidR="00097C5D">
        <w:t>con el que se permitirá</w:t>
      </w:r>
      <w:r w:rsidR="006B4FDA">
        <w:t xml:space="preserve"> realizar 10 veces estos cálculos descritos anteriormente</w:t>
      </w:r>
      <w:r w:rsidR="00097C5D">
        <w:t xml:space="preserve">, como se puede ver en la </w:t>
      </w:r>
      <w:r w:rsidR="00EE6B06">
        <w:rPr>
          <w:b/>
        </w:rPr>
        <w:t>Figura [15</w:t>
      </w:r>
      <w:r w:rsidR="00097C5D" w:rsidRPr="00097C5D">
        <w:rPr>
          <w:b/>
        </w:rPr>
        <w:t>]</w:t>
      </w:r>
      <w:r w:rsidR="006B4FDA">
        <w:t xml:space="preserve">. </w:t>
      </w:r>
    </w:p>
    <w:p w14:paraId="58E905C4" w14:textId="77777777" w:rsidR="00097C5D" w:rsidRDefault="006B4FDA" w:rsidP="00097C5D">
      <w:pPr>
        <w:keepNext/>
        <w:ind w:firstLine="0"/>
      </w:pPr>
      <w:r>
        <w:rPr>
          <w:noProof/>
        </w:rPr>
        <w:drawing>
          <wp:inline distT="0" distB="0" distL="0" distR="0" wp14:anchorId="5C91990C" wp14:editId="5C0755A8">
            <wp:extent cx="5759450" cy="535305"/>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conjunto de funciones.png"/>
                    <pic:cNvPicPr/>
                  </pic:nvPicPr>
                  <pic:blipFill>
                    <a:blip r:embed="rId36"/>
                    <a:stretch>
                      <a:fillRect/>
                    </a:stretch>
                  </pic:blipFill>
                  <pic:spPr>
                    <a:xfrm>
                      <a:off x="0" y="0"/>
                      <a:ext cx="5759450" cy="535305"/>
                    </a:xfrm>
                    <a:prstGeom prst="rect">
                      <a:avLst/>
                    </a:prstGeom>
                  </pic:spPr>
                </pic:pic>
              </a:graphicData>
            </a:graphic>
          </wp:inline>
        </w:drawing>
      </w:r>
    </w:p>
    <w:p w14:paraId="6F42C7B1" w14:textId="26A2DDFA" w:rsidR="006B4FDA" w:rsidRDefault="00097C5D" w:rsidP="00097C5D">
      <w:pPr>
        <w:pStyle w:val="Descripcin"/>
      </w:pPr>
      <w:bookmarkStart w:id="66" w:name="_Toc18919451"/>
      <w:r>
        <w:t xml:space="preserve">Figura </w:t>
      </w:r>
      <w:fldSimple w:instr=" SEQ Figura \* ARABIC ">
        <w:r w:rsidR="003E1C72">
          <w:rPr>
            <w:noProof/>
          </w:rPr>
          <w:t>15</w:t>
        </w:r>
      </w:fldSimple>
      <w:r>
        <w:t>: Función main con bucle de 10 iteraciones.</w:t>
      </w:r>
      <w:bookmarkEnd w:id="66"/>
    </w:p>
    <w:p w14:paraId="2395BCEC" w14:textId="737DA173" w:rsidR="00097C5D" w:rsidRDefault="00097C5D" w:rsidP="00097C5D">
      <w:pPr>
        <w:jc w:val="both"/>
      </w:pPr>
      <w:r w:rsidRPr="001F657C">
        <w:t>El conjunto completo del código descrito en este apartado</w:t>
      </w:r>
      <w:r w:rsidR="001F657C" w:rsidRPr="001F657C">
        <w:t xml:space="preserve"> se puede observar en el </w:t>
      </w:r>
      <w:r w:rsidR="001F657C" w:rsidRPr="001F657C">
        <w:rPr>
          <w:b/>
        </w:rPr>
        <w:t>Anexo 2</w:t>
      </w:r>
      <w:r w:rsidRPr="001F657C">
        <w:t>.</w:t>
      </w:r>
    </w:p>
    <w:p w14:paraId="64757EDA" w14:textId="2EFC720A" w:rsidR="006B4FDA" w:rsidRDefault="006B4FDA" w:rsidP="00917E49">
      <w:pPr>
        <w:pStyle w:val="Ttulo3"/>
      </w:pPr>
      <w:bookmarkStart w:id="67" w:name="_Toc16678465"/>
      <w:bookmarkStart w:id="68" w:name="_Toc18919491"/>
      <w:r>
        <w:t>Resultados</w:t>
      </w:r>
      <w:bookmarkEnd w:id="67"/>
      <w:bookmarkEnd w:id="68"/>
    </w:p>
    <w:p w14:paraId="51309F6C" w14:textId="7FCC64F6" w:rsidR="000D516F" w:rsidRDefault="000D516F" w:rsidP="00097C5D">
      <w:pPr>
        <w:jc w:val="both"/>
      </w:pPr>
      <w:r>
        <w:t>En este apartado se van a exponer los resultados obtenidos con distintas arquitecturas de red y seleccionar la que mejor se comporta para este experimento en concreto. Se van a tratar resultados conseguidos mediante dos tipos de datos, como se ha comentado con anterioridad, primero unas trazas obtenidas mediante motivación intrínseca, concretamente mediante Novelty, y después otras trazas obtenidas mediante SURs.</w:t>
      </w:r>
    </w:p>
    <w:p w14:paraId="5160CC73" w14:textId="45DC43D1" w:rsidR="000D516F" w:rsidRDefault="000D516F" w:rsidP="00097C5D">
      <w:pPr>
        <w:jc w:val="both"/>
      </w:pPr>
      <w:r>
        <w:t>Para el entrenamiento de la red neuronal se han probado distintas tipologías de red</w:t>
      </w:r>
      <w:r w:rsidR="009B7333">
        <w:t xml:space="preserve">, </w:t>
      </w:r>
      <w:r w:rsidR="00BF002B">
        <w:t xml:space="preserve">pero siendo </w:t>
      </w:r>
      <w:r w:rsidR="009B7333">
        <w:t>las mismas para ambos conjuntos de datos</w:t>
      </w:r>
      <w:r w:rsidR="00BF002B">
        <w:t>. Los datos están formados por</w:t>
      </w:r>
      <w:r w:rsidR="009B7333">
        <w:t xml:space="preserve"> dos entradas, los valores de los sensores de distancia</w:t>
      </w:r>
      <w:r w:rsidR="00BF002B">
        <w:t xml:space="preserve"> </w:t>
      </w:r>
      <w:r w:rsidR="0038436F">
        <w:t xml:space="preserve">que están </w:t>
      </w:r>
      <w:r w:rsidR="00BF002B">
        <w:t>situados en las dos primeras columnas</w:t>
      </w:r>
      <w:r w:rsidR="009B7333">
        <w:t>, y una salida, el valor de utilidad</w:t>
      </w:r>
      <w:r w:rsidR="00BF002B">
        <w:t xml:space="preserve"> </w:t>
      </w:r>
      <w:r w:rsidR="0038436F">
        <w:t xml:space="preserve">que está </w:t>
      </w:r>
      <w:r w:rsidR="00BF002B">
        <w:t>situado en la tercera y última columna</w:t>
      </w:r>
      <w:r w:rsidR="009B7333">
        <w:t>. Las redes neuronales han</w:t>
      </w:r>
      <w:r>
        <w:t xml:space="preserve"> sido </w:t>
      </w:r>
      <w:r w:rsidR="009B7333">
        <w:t xml:space="preserve">diseñadas </w:t>
      </w:r>
      <w:r>
        <w:t>con una capa oculta (</w:t>
      </w:r>
      <w:r w:rsidR="000A6A6E">
        <w:t>2-6-1 / 2-8-1 /2-10-1</w:t>
      </w:r>
      <w:r>
        <w:t>), dos capas ocultas (</w:t>
      </w:r>
      <w:r w:rsidR="000A6A6E">
        <w:t>2-6-6-1 / 2-8-8-1 / 2-10-10-1</w:t>
      </w:r>
      <w:r>
        <w:t>) y tres capas ocultas (</w:t>
      </w:r>
      <w:r w:rsidR="000A6A6E">
        <w:t>2-6-8-6-1 / 2-5-10-5-1 / 2-8-10-8-1)</w:t>
      </w:r>
      <w:r w:rsidR="00EB37C1">
        <w:t>. También se han realiza pruebas con un mayor número de capas ocultas, pero al no obtener ninguna mejora en los resultados, se ha optado por no profundizar en ellas.</w:t>
      </w:r>
      <w:r w:rsidR="00CB50AD">
        <w:t xml:space="preserve"> </w:t>
      </w:r>
    </w:p>
    <w:p w14:paraId="03B52BD9" w14:textId="3C616671" w:rsidR="00CB50AD" w:rsidRDefault="00CB50AD" w:rsidP="00097C5D">
      <w:pPr>
        <w:jc w:val="both"/>
      </w:pPr>
      <w:r>
        <w:t xml:space="preserve">Aparte de </w:t>
      </w:r>
      <w:r w:rsidR="0038436F">
        <w:t>los distintos ensayos llevados a cabo con diferentes arquitecturas</w:t>
      </w:r>
      <w:r>
        <w:t xml:space="preserve"> de redes</w:t>
      </w:r>
      <w:r w:rsidR="0038436F">
        <w:t>,</w:t>
      </w:r>
      <w:r>
        <w:t xml:space="preserve"> también se van a </w:t>
      </w:r>
      <w:r w:rsidR="0038436F">
        <w:t>hacer pruebas</w:t>
      </w:r>
      <w:r>
        <w:t xml:space="preserve"> con </w:t>
      </w:r>
      <w:r w:rsidR="0038436F">
        <w:t>tres tipos de tamaño de traza</w:t>
      </w:r>
      <w:r>
        <w:t>, en concreto se han probado con tamaño de traza de uno, dos y cinco, para observar con que diseño se obtienen mejores resultados.</w:t>
      </w:r>
    </w:p>
    <w:p w14:paraId="4E7F82B9" w14:textId="19612569" w:rsidR="0038436F" w:rsidRDefault="0038436F" w:rsidP="00097C5D">
      <w:pPr>
        <w:jc w:val="both"/>
      </w:pPr>
      <w:r>
        <w:t xml:space="preserve">A la hora de elegir la mejor tipología de red se va a comparar la media de la diferencia entre los valores de utilidad de los datos de test y los valores de utilidad estimados </w:t>
      </w:r>
      <w:r w:rsidR="001A4160">
        <w:t>por la red neuronal una vez se haya entrenado.</w:t>
      </w:r>
      <w:r w:rsidR="00545116">
        <w:t xml:space="preserve"> </w:t>
      </w:r>
      <w:r w:rsidR="00407112">
        <w:t>Todo el conjunto de los resultados obtenidos en estas pruebas se puede</w:t>
      </w:r>
      <w:r w:rsidR="00545116">
        <w:t xml:space="preserve"> observar en el </w:t>
      </w:r>
      <w:r w:rsidR="00545116" w:rsidRPr="00A77CF6">
        <w:rPr>
          <w:b/>
        </w:rPr>
        <w:t>Anexo 3</w:t>
      </w:r>
      <w:r w:rsidR="00545116" w:rsidRPr="00F34C95">
        <w:t>.</w:t>
      </w:r>
    </w:p>
    <w:p w14:paraId="291B715F" w14:textId="1CD923E1" w:rsidR="009B7333" w:rsidRDefault="009B7333" w:rsidP="00097C5D">
      <w:pPr>
        <w:jc w:val="both"/>
      </w:pPr>
      <w:r>
        <w:t xml:space="preserve">Ahora se van a exponer los resultados obtenidos con ambos tipos de datos: </w:t>
      </w:r>
    </w:p>
    <w:p w14:paraId="417944D5" w14:textId="22C74B85" w:rsidR="009B7333" w:rsidRDefault="009B7333" w:rsidP="00917E49">
      <w:pPr>
        <w:pStyle w:val="Ttulo4"/>
      </w:pPr>
      <w:bookmarkStart w:id="69" w:name="_Toc16678466"/>
      <w:r>
        <w:t>Datos obtenidos mediante motivación intrínseca</w:t>
      </w:r>
      <w:bookmarkEnd w:id="69"/>
    </w:p>
    <w:p w14:paraId="1447DA1F" w14:textId="6E25C5A3" w:rsidR="009B7333" w:rsidRDefault="00CB50AD" w:rsidP="00442522">
      <w:pPr>
        <w:jc w:val="both"/>
      </w:pPr>
      <w:r>
        <w:t xml:space="preserve">En la </w:t>
      </w:r>
      <w:r w:rsidRPr="00CB50AD">
        <w:rPr>
          <w:b/>
        </w:rPr>
        <w:t>Tabla</w:t>
      </w:r>
      <w:r w:rsidR="00FA107A">
        <w:rPr>
          <w:b/>
        </w:rPr>
        <w:t xml:space="preserve"> [2]</w:t>
      </w:r>
      <w:r>
        <w:t xml:space="preserve"> se puede observar </w:t>
      </w:r>
      <w:r w:rsidR="00FA107A">
        <w:t xml:space="preserve">una </w:t>
      </w:r>
      <w:r w:rsidR="001A4160">
        <w:t>selección</w:t>
      </w:r>
      <w:r w:rsidR="00FA107A">
        <w:t xml:space="preserve"> de algunos de los</w:t>
      </w:r>
      <w:r>
        <w:t xml:space="preserve"> resultados obtenidos para este conjunto de datos.</w:t>
      </w:r>
      <w:r w:rsidR="001A4160">
        <w:t xml:space="preserve"> Se ha decidido mostrar en este apartado el mejor resultado con una capa oculta, con dos capas ocultas y con tres capas ocultas.</w:t>
      </w:r>
    </w:p>
    <w:p w14:paraId="787FAF82" w14:textId="77777777" w:rsidR="000C50E7" w:rsidRDefault="000C50E7" w:rsidP="00442522">
      <w:pPr>
        <w:jc w:val="both"/>
      </w:pPr>
    </w:p>
    <w:p w14:paraId="07363FC0" w14:textId="77777777" w:rsidR="00FF50FF" w:rsidRDefault="00FF50FF" w:rsidP="00442522">
      <w:pPr>
        <w:jc w:val="both"/>
      </w:pPr>
    </w:p>
    <w:tbl>
      <w:tblPr>
        <w:tblStyle w:val="Tabladecuadrcula4-nfasis1"/>
        <w:tblW w:w="5668" w:type="dxa"/>
        <w:jc w:val="center"/>
        <w:tblLook w:val="04A0" w:firstRow="1" w:lastRow="0" w:firstColumn="1" w:lastColumn="0" w:noHBand="0" w:noVBand="1"/>
      </w:tblPr>
      <w:tblGrid>
        <w:gridCol w:w="1417"/>
        <w:gridCol w:w="1417"/>
        <w:gridCol w:w="1417"/>
        <w:gridCol w:w="1417"/>
      </w:tblGrid>
      <w:tr w:rsidR="00FA107A" w:rsidRPr="00FA107A" w14:paraId="1FE9DE52" w14:textId="77777777" w:rsidTr="003E0164">
        <w:trPr>
          <w:cnfStyle w:val="100000000000" w:firstRow="1" w:lastRow="0" w:firstColumn="0" w:lastColumn="0" w:oddVBand="0" w:evenVBand="0" w:oddHBand="0" w:evenHBand="0" w:firstRowFirstColumn="0" w:firstRowLastColumn="0" w:lastRowFirstColumn="0" w:lastRowLastColumn="0"/>
          <w:trHeight w:val="340"/>
          <w:tblHeader/>
          <w:jc w:val="center"/>
        </w:trPr>
        <w:tc>
          <w:tcPr>
            <w:cnfStyle w:val="001000000000" w:firstRow="0" w:lastRow="0" w:firstColumn="1" w:lastColumn="0" w:oddVBand="0" w:evenVBand="0" w:oddHBand="0" w:evenHBand="0" w:firstRowFirstColumn="0" w:firstRowLastColumn="0" w:lastRowFirstColumn="0" w:lastRowLastColumn="0"/>
            <w:tcW w:w="1417" w:type="dxa"/>
            <w:noWrap/>
            <w:vAlign w:val="center"/>
            <w:hideMark/>
          </w:tcPr>
          <w:p w14:paraId="29E9338F" w14:textId="77777777" w:rsidR="00FA107A" w:rsidRPr="00FA107A" w:rsidRDefault="00FA107A" w:rsidP="00FA107A">
            <w:pPr>
              <w:spacing w:before="0"/>
              <w:ind w:firstLine="0"/>
              <w:jc w:val="center"/>
              <w:rPr>
                <w:rFonts w:ascii="Calibri" w:hAnsi="Calibri" w:cs="Calibri"/>
                <w:color w:val="000000"/>
                <w:szCs w:val="22"/>
              </w:rPr>
            </w:pPr>
            <w:r w:rsidRPr="00FA107A">
              <w:rPr>
                <w:rFonts w:ascii="Calibri" w:hAnsi="Calibri" w:cs="Calibri"/>
                <w:color w:val="000000"/>
                <w:szCs w:val="22"/>
              </w:rPr>
              <w:lastRenderedPageBreak/>
              <w:t>Nº SIM</w:t>
            </w:r>
          </w:p>
        </w:tc>
        <w:tc>
          <w:tcPr>
            <w:tcW w:w="1417" w:type="dxa"/>
            <w:noWrap/>
            <w:vAlign w:val="center"/>
            <w:hideMark/>
          </w:tcPr>
          <w:p w14:paraId="151D186F" w14:textId="77777777" w:rsidR="00FA107A" w:rsidRPr="00FA107A" w:rsidRDefault="00FA107A" w:rsidP="00FA107A">
            <w:pPr>
              <w:spacing w:before="0"/>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Cs w:val="22"/>
              </w:rPr>
            </w:pPr>
            <w:r w:rsidRPr="00FA107A">
              <w:rPr>
                <w:rFonts w:ascii="Calibri" w:hAnsi="Calibri" w:cs="Calibri"/>
                <w:color w:val="000000"/>
                <w:szCs w:val="22"/>
              </w:rPr>
              <w:t>2-10-1</w:t>
            </w:r>
          </w:p>
        </w:tc>
        <w:tc>
          <w:tcPr>
            <w:tcW w:w="1417" w:type="dxa"/>
            <w:noWrap/>
            <w:vAlign w:val="center"/>
            <w:hideMark/>
          </w:tcPr>
          <w:p w14:paraId="183F04BD" w14:textId="77777777" w:rsidR="00FA107A" w:rsidRPr="00FA107A" w:rsidRDefault="00FA107A" w:rsidP="00FA107A">
            <w:pPr>
              <w:spacing w:before="0"/>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Cs w:val="22"/>
              </w:rPr>
            </w:pPr>
            <w:r w:rsidRPr="00FA107A">
              <w:rPr>
                <w:rFonts w:ascii="Calibri" w:hAnsi="Calibri" w:cs="Calibri"/>
                <w:color w:val="000000"/>
                <w:szCs w:val="22"/>
              </w:rPr>
              <w:t>2-6-6-1</w:t>
            </w:r>
          </w:p>
        </w:tc>
        <w:tc>
          <w:tcPr>
            <w:tcW w:w="1417" w:type="dxa"/>
            <w:noWrap/>
            <w:vAlign w:val="center"/>
            <w:hideMark/>
          </w:tcPr>
          <w:p w14:paraId="53DEA842" w14:textId="77777777" w:rsidR="00FA107A" w:rsidRPr="00FA107A" w:rsidRDefault="00FA107A" w:rsidP="00FA107A">
            <w:pPr>
              <w:spacing w:before="0"/>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Cs w:val="22"/>
              </w:rPr>
            </w:pPr>
            <w:r w:rsidRPr="00FA107A">
              <w:rPr>
                <w:rFonts w:ascii="Calibri" w:hAnsi="Calibri" w:cs="Calibri"/>
                <w:color w:val="000000"/>
                <w:szCs w:val="22"/>
              </w:rPr>
              <w:t>2-8-10-8-1</w:t>
            </w:r>
          </w:p>
        </w:tc>
      </w:tr>
      <w:tr w:rsidR="00FA107A" w:rsidRPr="00FA107A" w14:paraId="25E31823" w14:textId="77777777" w:rsidTr="000C50E7">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417" w:type="dxa"/>
            <w:noWrap/>
            <w:vAlign w:val="center"/>
            <w:hideMark/>
          </w:tcPr>
          <w:p w14:paraId="6A02B5C5" w14:textId="77777777" w:rsidR="00FA107A" w:rsidRPr="00FA107A" w:rsidRDefault="00FA107A" w:rsidP="00FA107A">
            <w:pPr>
              <w:spacing w:before="0"/>
              <w:ind w:firstLine="0"/>
              <w:jc w:val="center"/>
              <w:rPr>
                <w:rFonts w:ascii="Calibri" w:hAnsi="Calibri" w:cs="Calibri"/>
                <w:color w:val="000000"/>
                <w:szCs w:val="22"/>
              </w:rPr>
            </w:pPr>
            <w:r w:rsidRPr="00FA107A">
              <w:rPr>
                <w:rFonts w:ascii="Calibri" w:hAnsi="Calibri" w:cs="Calibri"/>
                <w:color w:val="000000"/>
                <w:szCs w:val="22"/>
              </w:rPr>
              <w:t>1</w:t>
            </w:r>
          </w:p>
        </w:tc>
        <w:tc>
          <w:tcPr>
            <w:tcW w:w="1417" w:type="dxa"/>
            <w:noWrap/>
            <w:vAlign w:val="center"/>
            <w:hideMark/>
          </w:tcPr>
          <w:p w14:paraId="6774EE02" w14:textId="77777777" w:rsidR="00FA107A" w:rsidRPr="00FA107A" w:rsidRDefault="00FA107A" w:rsidP="00FA107A">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FA107A">
              <w:rPr>
                <w:rFonts w:ascii="Calibri" w:hAnsi="Calibri" w:cs="Calibri"/>
                <w:color w:val="000000"/>
                <w:szCs w:val="22"/>
              </w:rPr>
              <w:t>0,139843</w:t>
            </w:r>
          </w:p>
        </w:tc>
        <w:tc>
          <w:tcPr>
            <w:tcW w:w="1417" w:type="dxa"/>
            <w:noWrap/>
            <w:vAlign w:val="center"/>
            <w:hideMark/>
          </w:tcPr>
          <w:p w14:paraId="0BDBC15C" w14:textId="77777777" w:rsidR="00FA107A" w:rsidRPr="00FA107A" w:rsidRDefault="00FA107A" w:rsidP="00FA107A">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FA107A">
              <w:rPr>
                <w:rFonts w:ascii="Calibri" w:hAnsi="Calibri" w:cs="Calibri"/>
                <w:color w:val="000000"/>
                <w:szCs w:val="22"/>
              </w:rPr>
              <w:t>0,140014</w:t>
            </w:r>
          </w:p>
        </w:tc>
        <w:tc>
          <w:tcPr>
            <w:tcW w:w="1417" w:type="dxa"/>
            <w:noWrap/>
            <w:vAlign w:val="center"/>
            <w:hideMark/>
          </w:tcPr>
          <w:p w14:paraId="3659962D" w14:textId="77777777" w:rsidR="00FA107A" w:rsidRPr="00FA107A" w:rsidRDefault="00FA107A" w:rsidP="00FA107A">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FA107A">
              <w:rPr>
                <w:rFonts w:ascii="Calibri" w:hAnsi="Calibri" w:cs="Calibri"/>
                <w:color w:val="000000"/>
                <w:szCs w:val="22"/>
              </w:rPr>
              <w:t>0,206944</w:t>
            </w:r>
          </w:p>
        </w:tc>
      </w:tr>
      <w:tr w:rsidR="00FA107A" w:rsidRPr="00FA107A" w14:paraId="33A2A417" w14:textId="77777777" w:rsidTr="000C50E7">
        <w:trPr>
          <w:trHeight w:val="340"/>
          <w:jc w:val="center"/>
        </w:trPr>
        <w:tc>
          <w:tcPr>
            <w:cnfStyle w:val="001000000000" w:firstRow="0" w:lastRow="0" w:firstColumn="1" w:lastColumn="0" w:oddVBand="0" w:evenVBand="0" w:oddHBand="0" w:evenHBand="0" w:firstRowFirstColumn="0" w:firstRowLastColumn="0" w:lastRowFirstColumn="0" w:lastRowLastColumn="0"/>
            <w:tcW w:w="1417" w:type="dxa"/>
            <w:noWrap/>
            <w:vAlign w:val="center"/>
            <w:hideMark/>
          </w:tcPr>
          <w:p w14:paraId="1421BDC0" w14:textId="77777777" w:rsidR="00FA107A" w:rsidRPr="00FA107A" w:rsidRDefault="00FA107A" w:rsidP="00FA107A">
            <w:pPr>
              <w:spacing w:before="0"/>
              <w:ind w:firstLine="0"/>
              <w:jc w:val="center"/>
              <w:rPr>
                <w:rFonts w:ascii="Calibri" w:hAnsi="Calibri" w:cs="Calibri"/>
                <w:color w:val="000000"/>
                <w:szCs w:val="22"/>
              </w:rPr>
            </w:pPr>
            <w:r w:rsidRPr="00FA107A">
              <w:rPr>
                <w:rFonts w:ascii="Calibri" w:hAnsi="Calibri" w:cs="Calibri"/>
                <w:color w:val="000000"/>
                <w:szCs w:val="22"/>
              </w:rPr>
              <w:t>2</w:t>
            </w:r>
          </w:p>
        </w:tc>
        <w:tc>
          <w:tcPr>
            <w:tcW w:w="1417" w:type="dxa"/>
            <w:noWrap/>
            <w:vAlign w:val="center"/>
            <w:hideMark/>
          </w:tcPr>
          <w:p w14:paraId="76FC9BA0" w14:textId="77777777" w:rsidR="00FA107A" w:rsidRPr="00FA107A" w:rsidRDefault="00FA107A" w:rsidP="00FA107A">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FA107A">
              <w:rPr>
                <w:rFonts w:ascii="Calibri" w:hAnsi="Calibri" w:cs="Calibri"/>
                <w:color w:val="000000"/>
                <w:szCs w:val="22"/>
              </w:rPr>
              <w:t>0,142902</w:t>
            </w:r>
          </w:p>
        </w:tc>
        <w:tc>
          <w:tcPr>
            <w:tcW w:w="1417" w:type="dxa"/>
            <w:noWrap/>
            <w:vAlign w:val="center"/>
            <w:hideMark/>
          </w:tcPr>
          <w:p w14:paraId="53EB4AC0" w14:textId="77777777" w:rsidR="00FA107A" w:rsidRPr="00FA107A" w:rsidRDefault="00FA107A" w:rsidP="00FA107A">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FA107A">
              <w:rPr>
                <w:rFonts w:ascii="Calibri" w:hAnsi="Calibri" w:cs="Calibri"/>
                <w:color w:val="000000"/>
                <w:szCs w:val="22"/>
              </w:rPr>
              <w:t>0,156966</w:t>
            </w:r>
          </w:p>
        </w:tc>
        <w:tc>
          <w:tcPr>
            <w:tcW w:w="1417" w:type="dxa"/>
            <w:noWrap/>
            <w:vAlign w:val="center"/>
            <w:hideMark/>
          </w:tcPr>
          <w:p w14:paraId="6FFC0D99" w14:textId="77777777" w:rsidR="00FA107A" w:rsidRPr="00FA107A" w:rsidRDefault="00FA107A" w:rsidP="00FA107A">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FA107A">
              <w:rPr>
                <w:rFonts w:ascii="Calibri" w:hAnsi="Calibri" w:cs="Calibri"/>
                <w:color w:val="000000"/>
                <w:szCs w:val="22"/>
              </w:rPr>
              <w:t>0,245665</w:t>
            </w:r>
          </w:p>
        </w:tc>
      </w:tr>
      <w:tr w:rsidR="00FA107A" w:rsidRPr="00FA107A" w14:paraId="601C8C38" w14:textId="77777777" w:rsidTr="000C50E7">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417" w:type="dxa"/>
            <w:noWrap/>
            <w:vAlign w:val="center"/>
            <w:hideMark/>
          </w:tcPr>
          <w:p w14:paraId="017DC36D" w14:textId="77777777" w:rsidR="00FA107A" w:rsidRPr="00FA107A" w:rsidRDefault="00FA107A" w:rsidP="00FA107A">
            <w:pPr>
              <w:spacing w:before="0"/>
              <w:ind w:firstLine="0"/>
              <w:jc w:val="center"/>
              <w:rPr>
                <w:rFonts w:ascii="Calibri" w:hAnsi="Calibri" w:cs="Calibri"/>
                <w:color w:val="000000"/>
                <w:szCs w:val="22"/>
              </w:rPr>
            </w:pPr>
            <w:r w:rsidRPr="00FA107A">
              <w:rPr>
                <w:rFonts w:ascii="Calibri" w:hAnsi="Calibri" w:cs="Calibri"/>
                <w:color w:val="000000"/>
                <w:szCs w:val="22"/>
              </w:rPr>
              <w:t>3</w:t>
            </w:r>
          </w:p>
        </w:tc>
        <w:tc>
          <w:tcPr>
            <w:tcW w:w="1417" w:type="dxa"/>
            <w:noWrap/>
            <w:vAlign w:val="center"/>
            <w:hideMark/>
          </w:tcPr>
          <w:p w14:paraId="63876A2D" w14:textId="77777777" w:rsidR="00FA107A" w:rsidRPr="00FA107A" w:rsidRDefault="00FA107A" w:rsidP="00FA107A">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FA107A">
              <w:rPr>
                <w:rFonts w:ascii="Calibri" w:hAnsi="Calibri" w:cs="Calibri"/>
                <w:color w:val="000000"/>
                <w:szCs w:val="22"/>
              </w:rPr>
              <w:t>0,128669</w:t>
            </w:r>
          </w:p>
        </w:tc>
        <w:tc>
          <w:tcPr>
            <w:tcW w:w="1417" w:type="dxa"/>
            <w:noWrap/>
            <w:vAlign w:val="center"/>
            <w:hideMark/>
          </w:tcPr>
          <w:p w14:paraId="5D013409" w14:textId="77777777" w:rsidR="00FA107A" w:rsidRPr="00FA107A" w:rsidRDefault="00FA107A" w:rsidP="00FA107A">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FA107A">
              <w:rPr>
                <w:rFonts w:ascii="Calibri" w:hAnsi="Calibri" w:cs="Calibri"/>
                <w:color w:val="000000"/>
                <w:szCs w:val="22"/>
              </w:rPr>
              <w:t>0,147692</w:t>
            </w:r>
          </w:p>
        </w:tc>
        <w:tc>
          <w:tcPr>
            <w:tcW w:w="1417" w:type="dxa"/>
            <w:noWrap/>
            <w:vAlign w:val="center"/>
            <w:hideMark/>
          </w:tcPr>
          <w:p w14:paraId="550C9E2A" w14:textId="77777777" w:rsidR="00FA107A" w:rsidRPr="00FA107A" w:rsidRDefault="00FA107A" w:rsidP="00FA107A">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FA107A">
              <w:rPr>
                <w:rFonts w:ascii="Calibri" w:hAnsi="Calibri" w:cs="Calibri"/>
                <w:color w:val="000000"/>
                <w:szCs w:val="22"/>
              </w:rPr>
              <w:t>0,123864</w:t>
            </w:r>
          </w:p>
        </w:tc>
      </w:tr>
      <w:tr w:rsidR="00FA107A" w:rsidRPr="00FA107A" w14:paraId="34269081" w14:textId="77777777" w:rsidTr="000C50E7">
        <w:trPr>
          <w:trHeight w:val="340"/>
          <w:jc w:val="center"/>
        </w:trPr>
        <w:tc>
          <w:tcPr>
            <w:cnfStyle w:val="001000000000" w:firstRow="0" w:lastRow="0" w:firstColumn="1" w:lastColumn="0" w:oddVBand="0" w:evenVBand="0" w:oddHBand="0" w:evenHBand="0" w:firstRowFirstColumn="0" w:firstRowLastColumn="0" w:lastRowFirstColumn="0" w:lastRowLastColumn="0"/>
            <w:tcW w:w="1417" w:type="dxa"/>
            <w:noWrap/>
            <w:vAlign w:val="center"/>
            <w:hideMark/>
          </w:tcPr>
          <w:p w14:paraId="423C2DD0" w14:textId="77777777" w:rsidR="00FA107A" w:rsidRPr="00FA107A" w:rsidRDefault="00FA107A" w:rsidP="00FA107A">
            <w:pPr>
              <w:spacing w:before="0"/>
              <w:ind w:firstLine="0"/>
              <w:jc w:val="center"/>
              <w:rPr>
                <w:rFonts w:ascii="Calibri" w:hAnsi="Calibri" w:cs="Calibri"/>
                <w:color w:val="000000"/>
                <w:szCs w:val="22"/>
              </w:rPr>
            </w:pPr>
            <w:r w:rsidRPr="00FA107A">
              <w:rPr>
                <w:rFonts w:ascii="Calibri" w:hAnsi="Calibri" w:cs="Calibri"/>
                <w:color w:val="000000"/>
                <w:szCs w:val="22"/>
              </w:rPr>
              <w:t>4</w:t>
            </w:r>
          </w:p>
        </w:tc>
        <w:tc>
          <w:tcPr>
            <w:tcW w:w="1417" w:type="dxa"/>
            <w:noWrap/>
            <w:vAlign w:val="center"/>
            <w:hideMark/>
          </w:tcPr>
          <w:p w14:paraId="3EA58BA5" w14:textId="77777777" w:rsidR="00FA107A" w:rsidRPr="00FA107A" w:rsidRDefault="00FA107A" w:rsidP="00FA107A">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FA107A">
              <w:rPr>
                <w:rFonts w:ascii="Calibri" w:hAnsi="Calibri" w:cs="Calibri"/>
                <w:color w:val="000000"/>
                <w:szCs w:val="22"/>
              </w:rPr>
              <w:t>0,139842</w:t>
            </w:r>
          </w:p>
        </w:tc>
        <w:tc>
          <w:tcPr>
            <w:tcW w:w="1417" w:type="dxa"/>
            <w:noWrap/>
            <w:vAlign w:val="center"/>
            <w:hideMark/>
          </w:tcPr>
          <w:p w14:paraId="6FEB02BE" w14:textId="77777777" w:rsidR="00FA107A" w:rsidRPr="00FA107A" w:rsidRDefault="00FA107A" w:rsidP="00FA107A">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0C50E7">
              <w:rPr>
                <w:rFonts w:ascii="Calibri" w:hAnsi="Calibri" w:cs="Calibri"/>
                <w:color w:val="000000"/>
                <w:szCs w:val="22"/>
              </w:rPr>
              <w:t>0,120588</w:t>
            </w:r>
          </w:p>
        </w:tc>
        <w:tc>
          <w:tcPr>
            <w:tcW w:w="1417" w:type="dxa"/>
            <w:noWrap/>
            <w:vAlign w:val="center"/>
            <w:hideMark/>
          </w:tcPr>
          <w:p w14:paraId="224109ED" w14:textId="77777777" w:rsidR="00FA107A" w:rsidRPr="00FA107A" w:rsidRDefault="00FA107A" w:rsidP="00FA107A">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FA107A">
              <w:rPr>
                <w:rFonts w:ascii="Calibri" w:hAnsi="Calibri" w:cs="Calibri"/>
                <w:color w:val="000000"/>
                <w:szCs w:val="22"/>
              </w:rPr>
              <w:t>0,245212</w:t>
            </w:r>
          </w:p>
        </w:tc>
      </w:tr>
      <w:tr w:rsidR="00FA107A" w:rsidRPr="00FA107A" w14:paraId="2AEF8BFE" w14:textId="77777777" w:rsidTr="000C50E7">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417" w:type="dxa"/>
            <w:noWrap/>
            <w:vAlign w:val="center"/>
            <w:hideMark/>
          </w:tcPr>
          <w:p w14:paraId="468282AC" w14:textId="77777777" w:rsidR="00FA107A" w:rsidRPr="00FA107A" w:rsidRDefault="00FA107A" w:rsidP="00FA107A">
            <w:pPr>
              <w:spacing w:before="0"/>
              <w:ind w:firstLine="0"/>
              <w:jc w:val="center"/>
              <w:rPr>
                <w:rFonts w:ascii="Calibri" w:hAnsi="Calibri" w:cs="Calibri"/>
                <w:color w:val="000000"/>
                <w:szCs w:val="22"/>
              </w:rPr>
            </w:pPr>
            <w:r w:rsidRPr="00FA107A">
              <w:rPr>
                <w:rFonts w:ascii="Calibri" w:hAnsi="Calibri" w:cs="Calibri"/>
                <w:color w:val="000000"/>
                <w:szCs w:val="22"/>
              </w:rPr>
              <w:t>5</w:t>
            </w:r>
          </w:p>
        </w:tc>
        <w:tc>
          <w:tcPr>
            <w:tcW w:w="1417" w:type="dxa"/>
            <w:noWrap/>
            <w:vAlign w:val="center"/>
            <w:hideMark/>
          </w:tcPr>
          <w:p w14:paraId="36DEEFDD" w14:textId="77777777" w:rsidR="00FA107A" w:rsidRPr="00FA107A" w:rsidRDefault="00FA107A" w:rsidP="00FA107A">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FA107A">
              <w:rPr>
                <w:rFonts w:ascii="Calibri" w:hAnsi="Calibri" w:cs="Calibri"/>
                <w:color w:val="000000"/>
                <w:szCs w:val="22"/>
              </w:rPr>
              <w:t>0,139842</w:t>
            </w:r>
          </w:p>
        </w:tc>
        <w:tc>
          <w:tcPr>
            <w:tcW w:w="1417" w:type="dxa"/>
            <w:noWrap/>
            <w:vAlign w:val="center"/>
            <w:hideMark/>
          </w:tcPr>
          <w:p w14:paraId="21A4C236" w14:textId="77777777" w:rsidR="00FA107A" w:rsidRPr="00FA107A" w:rsidRDefault="00FA107A" w:rsidP="00FA107A">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FA107A">
              <w:rPr>
                <w:rFonts w:ascii="Calibri" w:hAnsi="Calibri" w:cs="Calibri"/>
                <w:color w:val="000000"/>
                <w:szCs w:val="22"/>
              </w:rPr>
              <w:t>0,140428</w:t>
            </w:r>
          </w:p>
        </w:tc>
        <w:tc>
          <w:tcPr>
            <w:tcW w:w="1417" w:type="dxa"/>
            <w:noWrap/>
            <w:vAlign w:val="center"/>
            <w:hideMark/>
          </w:tcPr>
          <w:p w14:paraId="104E67C4" w14:textId="77777777" w:rsidR="00FA107A" w:rsidRPr="00FA107A" w:rsidRDefault="00FA107A" w:rsidP="00FA107A">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FA107A">
              <w:rPr>
                <w:rFonts w:ascii="Calibri" w:hAnsi="Calibri" w:cs="Calibri"/>
                <w:color w:val="000000"/>
                <w:szCs w:val="22"/>
              </w:rPr>
              <w:t>0,147207</w:t>
            </w:r>
          </w:p>
        </w:tc>
      </w:tr>
      <w:tr w:rsidR="00FA107A" w:rsidRPr="00FA107A" w14:paraId="7908D346" w14:textId="77777777" w:rsidTr="000C50E7">
        <w:trPr>
          <w:trHeight w:val="340"/>
          <w:jc w:val="center"/>
        </w:trPr>
        <w:tc>
          <w:tcPr>
            <w:cnfStyle w:val="001000000000" w:firstRow="0" w:lastRow="0" w:firstColumn="1" w:lastColumn="0" w:oddVBand="0" w:evenVBand="0" w:oddHBand="0" w:evenHBand="0" w:firstRowFirstColumn="0" w:firstRowLastColumn="0" w:lastRowFirstColumn="0" w:lastRowLastColumn="0"/>
            <w:tcW w:w="1417" w:type="dxa"/>
            <w:noWrap/>
            <w:vAlign w:val="center"/>
            <w:hideMark/>
          </w:tcPr>
          <w:p w14:paraId="42DA552F" w14:textId="77777777" w:rsidR="00FA107A" w:rsidRPr="00FA107A" w:rsidRDefault="00FA107A" w:rsidP="00FA107A">
            <w:pPr>
              <w:spacing w:before="0"/>
              <w:ind w:firstLine="0"/>
              <w:jc w:val="center"/>
              <w:rPr>
                <w:rFonts w:ascii="Calibri" w:hAnsi="Calibri" w:cs="Calibri"/>
                <w:color w:val="000000"/>
                <w:szCs w:val="22"/>
              </w:rPr>
            </w:pPr>
            <w:r w:rsidRPr="00FA107A">
              <w:rPr>
                <w:rFonts w:ascii="Calibri" w:hAnsi="Calibri" w:cs="Calibri"/>
                <w:color w:val="000000"/>
                <w:szCs w:val="22"/>
              </w:rPr>
              <w:t>6</w:t>
            </w:r>
          </w:p>
        </w:tc>
        <w:tc>
          <w:tcPr>
            <w:tcW w:w="1417" w:type="dxa"/>
            <w:noWrap/>
            <w:vAlign w:val="center"/>
            <w:hideMark/>
          </w:tcPr>
          <w:p w14:paraId="582B9B3B" w14:textId="77777777" w:rsidR="00FA107A" w:rsidRPr="00FA107A" w:rsidRDefault="00FA107A" w:rsidP="00FA107A">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FA107A">
              <w:rPr>
                <w:rFonts w:ascii="Calibri" w:hAnsi="Calibri" w:cs="Calibri"/>
                <w:color w:val="000000"/>
                <w:szCs w:val="22"/>
              </w:rPr>
              <w:t>0,153534</w:t>
            </w:r>
          </w:p>
        </w:tc>
        <w:tc>
          <w:tcPr>
            <w:tcW w:w="1417" w:type="dxa"/>
            <w:noWrap/>
            <w:vAlign w:val="center"/>
            <w:hideMark/>
          </w:tcPr>
          <w:p w14:paraId="1BEF0260" w14:textId="77777777" w:rsidR="00FA107A" w:rsidRPr="00FA107A" w:rsidRDefault="00FA107A" w:rsidP="00FA107A">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FA107A">
              <w:rPr>
                <w:rFonts w:ascii="Calibri" w:hAnsi="Calibri" w:cs="Calibri"/>
                <w:color w:val="000000"/>
                <w:szCs w:val="22"/>
              </w:rPr>
              <w:t>0,127126</w:t>
            </w:r>
          </w:p>
        </w:tc>
        <w:tc>
          <w:tcPr>
            <w:tcW w:w="1417" w:type="dxa"/>
            <w:noWrap/>
            <w:vAlign w:val="center"/>
            <w:hideMark/>
          </w:tcPr>
          <w:p w14:paraId="1E95EF44" w14:textId="77777777" w:rsidR="00FA107A" w:rsidRPr="00FA107A" w:rsidRDefault="00FA107A" w:rsidP="00FA107A">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FA107A">
              <w:rPr>
                <w:rFonts w:ascii="Calibri" w:hAnsi="Calibri" w:cs="Calibri"/>
                <w:color w:val="000000"/>
                <w:szCs w:val="22"/>
              </w:rPr>
              <w:t>0,12432</w:t>
            </w:r>
          </w:p>
        </w:tc>
      </w:tr>
      <w:tr w:rsidR="00FA107A" w:rsidRPr="00FA107A" w14:paraId="715F419A" w14:textId="77777777" w:rsidTr="000C50E7">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417" w:type="dxa"/>
            <w:noWrap/>
            <w:vAlign w:val="center"/>
            <w:hideMark/>
          </w:tcPr>
          <w:p w14:paraId="629E20E2" w14:textId="77777777" w:rsidR="00FA107A" w:rsidRPr="00FA107A" w:rsidRDefault="00FA107A" w:rsidP="00FA107A">
            <w:pPr>
              <w:spacing w:before="0"/>
              <w:ind w:firstLine="0"/>
              <w:jc w:val="center"/>
              <w:rPr>
                <w:rFonts w:ascii="Calibri" w:hAnsi="Calibri" w:cs="Calibri"/>
                <w:color w:val="000000"/>
                <w:szCs w:val="22"/>
              </w:rPr>
            </w:pPr>
            <w:r w:rsidRPr="00FA107A">
              <w:rPr>
                <w:rFonts w:ascii="Calibri" w:hAnsi="Calibri" w:cs="Calibri"/>
                <w:color w:val="000000"/>
                <w:szCs w:val="22"/>
              </w:rPr>
              <w:t>7</w:t>
            </w:r>
          </w:p>
        </w:tc>
        <w:tc>
          <w:tcPr>
            <w:tcW w:w="1417" w:type="dxa"/>
            <w:noWrap/>
            <w:vAlign w:val="center"/>
            <w:hideMark/>
          </w:tcPr>
          <w:p w14:paraId="62C74284" w14:textId="77777777" w:rsidR="00FA107A" w:rsidRPr="00FA107A" w:rsidRDefault="00FA107A" w:rsidP="00FA107A">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FA107A">
              <w:rPr>
                <w:rFonts w:ascii="Calibri" w:hAnsi="Calibri" w:cs="Calibri"/>
                <w:color w:val="000000"/>
                <w:szCs w:val="22"/>
              </w:rPr>
              <w:t>0,144634</w:t>
            </w:r>
          </w:p>
        </w:tc>
        <w:tc>
          <w:tcPr>
            <w:tcW w:w="1417" w:type="dxa"/>
            <w:noWrap/>
            <w:vAlign w:val="center"/>
            <w:hideMark/>
          </w:tcPr>
          <w:p w14:paraId="114FA4C9" w14:textId="77777777" w:rsidR="00FA107A" w:rsidRPr="00FA107A" w:rsidRDefault="00FA107A" w:rsidP="00FA107A">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FA107A">
              <w:rPr>
                <w:rFonts w:ascii="Calibri" w:hAnsi="Calibri" w:cs="Calibri"/>
                <w:color w:val="000000"/>
                <w:szCs w:val="22"/>
              </w:rPr>
              <w:t>0,13312</w:t>
            </w:r>
          </w:p>
        </w:tc>
        <w:tc>
          <w:tcPr>
            <w:tcW w:w="1417" w:type="dxa"/>
            <w:noWrap/>
            <w:vAlign w:val="center"/>
            <w:hideMark/>
          </w:tcPr>
          <w:p w14:paraId="3961A0B6" w14:textId="77777777" w:rsidR="00FA107A" w:rsidRPr="00FA107A" w:rsidRDefault="00FA107A" w:rsidP="00FA107A">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FA107A">
              <w:rPr>
                <w:rFonts w:ascii="Calibri" w:hAnsi="Calibri" w:cs="Calibri"/>
                <w:color w:val="000000"/>
                <w:szCs w:val="22"/>
              </w:rPr>
              <w:t>0,127766</w:t>
            </w:r>
          </w:p>
        </w:tc>
      </w:tr>
      <w:tr w:rsidR="00FA107A" w:rsidRPr="00FA107A" w14:paraId="1FE9D400" w14:textId="77777777" w:rsidTr="000C50E7">
        <w:trPr>
          <w:trHeight w:val="340"/>
          <w:jc w:val="center"/>
        </w:trPr>
        <w:tc>
          <w:tcPr>
            <w:cnfStyle w:val="001000000000" w:firstRow="0" w:lastRow="0" w:firstColumn="1" w:lastColumn="0" w:oddVBand="0" w:evenVBand="0" w:oddHBand="0" w:evenHBand="0" w:firstRowFirstColumn="0" w:firstRowLastColumn="0" w:lastRowFirstColumn="0" w:lastRowLastColumn="0"/>
            <w:tcW w:w="1417" w:type="dxa"/>
            <w:noWrap/>
            <w:vAlign w:val="center"/>
            <w:hideMark/>
          </w:tcPr>
          <w:p w14:paraId="6E64A8D4" w14:textId="77777777" w:rsidR="00FA107A" w:rsidRPr="00FA107A" w:rsidRDefault="00FA107A" w:rsidP="00FA107A">
            <w:pPr>
              <w:spacing w:before="0"/>
              <w:ind w:firstLine="0"/>
              <w:jc w:val="center"/>
              <w:rPr>
                <w:rFonts w:ascii="Calibri" w:hAnsi="Calibri" w:cs="Calibri"/>
                <w:color w:val="000000"/>
                <w:szCs w:val="22"/>
              </w:rPr>
            </w:pPr>
            <w:r w:rsidRPr="00FA107A">
              <w:rPr>
                <w:rFonts w:ascii="Calibri" w:hAnsi="Calibri" w:cs="Calibri"/>
                <w:color w:val="000000"/>
                <w:szCs w:val="22"/>
              </w:rPr>
              <w:t>8</w:t>
            </w:r>
          </w:p>
        </w:tc>
        <w:tc>
          <w:tcPr>
            <w:tcW w:w="1417" w:type="dxa"/>
            <w:noWrap/>
            <w:vAlign w:val="center"/>
            <w:hideMark/>
          </w:tcPr>
          <w:p w14:paraId="04C87AB6" w14:textId="77777777" w:rsidR="00FA107A" w:rsidRPr="00FA107A" w:rsidRDefault="00FA107A" w:rsidP="00FA107A">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FA107A">
              <w:rPr>
                <w:rFonts w:ascii="Calibri" w:hAnsi="Calibri" w:cs="Calibri"/>
                <w:color w:val="000000"/>
                <w:szCs w:val="22"/>
              </w:rPr>
              <w:t>0,116642</w:t>
            </w:r>
          </w:p>
        </w:tc>
        <w:tc>
          <w:tcPr>
            <w:tcW w:w="1417" w:type="dxa"/>
            <w:noWrap/>
            <w:vAlign w:val="center"/>
            <w:hideMark/>
          </w:tcPr>
          <w:p w14:paraId="1A1840CE" w14:textId="77777777" w:rsidR="00FA107A" w:rsidRPr="00FA107A" w:rsidRDefault="00FA107A" w:rsidP="00FA107A">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FA107A">
              <w:rPr>
                <w:rFonts w:ascii="Calibri" w:hAnsi="Calibri" w:cs="Calibri"/>
                <w:color w:val="000000"/>
                <w:szCs w:val="22"/>
              </w:rPr>
              <w:t>0,139111</w:t>
            </w:r>
          </w:p>
        </w:tc>
        <w:tc>
          <w:tcPr>
            <w:tcW w:w="1417" w:type="dxa"/>
            <w:noWrap/>
            <w:vAlign w:val="center"/>
            <w:hideMark/>
          </w:tcPr>
          <w:p w14:paraId="1D27EE33" w14:textId="77777777" w:rsidR="00FA107A" w:rsidRPr="00FA107A" w:rsidRDefault="00FA107A" w:rsidP="00FA107A">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FA107A">
              <w:rPr>
                <w:rFonts w:ascii="Calibri" w:hAnsi="Calibri" w:cs="Calibri"/>
                <w:color w:val="000000"/>
                <w:szCs w:val="22"/>
              </w:rPr>
              <w:t>0,182451</w:t>
            </w:r>
          </w:p>
        </w:tc>
      </w:tr>
      <w:tr w:rsidR="00FA107A" w:rsidRPr="00FA107A" w14:paraId="2E973775" w14:textId="77777777" w:rsidTr="000C50E7">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417" w:type="dxa"/>
            <w:noWrap/>
            <w:vAlign w:val="center"/>
            <w:hideMark/>
          </w:tcPr>
          <w:p w14:paraId="6876C3B0" w14:textId="77777777" w:rsidR="00FA107A" w:rsidRPr="00FA107A" w:rsidRDefault="00FA107A" w:rsidP="00FA107A">
            <w:pPr>
              <w:spacing w:before="0"/>
              <w:ind w:firstLine="0"/>
              <w:jc w:val="center"/>
              <w:rPr>
                <w:rFonts w:ascii="Calibri" w:hAnsi="Calibri" w:cs="Calibri"/>
                <w:color w:val="000000"/>
                <w:szCs w:val="22"/>
              </w:rPr>
            </w:pPr>
            <w:r w:rsidRPr="00FA107A">
              <w:rPr>
                <w:rFonts w:ascii="Calibri" w:hAnsi="Calibri" w:cs="Calibri"/>
                <w:color w:val="000000"/>
                <w:szCs w:val="22"/>
              </w:rPr>
              <w:t>9</w:t>
            </w:r>
          </w:p>
        </w:tc>
        <w:tc>
          <w:tcPr>
            <w:tcW w:w="1417" w:type="dxa"/>
            <w:noWrap/>
            <w:vAlign w:val="center"/>
            <w:hideMark/>
          </w:tcPr>
          <w:p w14:paraId="2AFB3209" w14:textId="77777777" w:rsidR="00FA107A" w:rsidRPr="00FA107A" w:rsidRDefault="00FA107A" w:rsidP="00FA107A">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FA107A">
              <w:rPr>
                <w:rFonts w:ascii="Calibri" w:hAnsi="Calibri" w:cs="Calibri"/>
                <w:color w:val="000000"/>
                <w:szCs w:val="22"/>
              </w:rPr>
              <w:t>0,139843</w:t>
            </w:r>
          </w:p>
        </w:tc>
        <w:tc>
          <w:tcPr>
            <w:tcW w:w="1417" w:type="dxa"/>
            <w:noWrap/>
            <w:vAlign w:val="center"/>
            <w:hideMark/>
          </w:tcPr>
          <w:p w14:paraId="01BB5086" w14:textId="77777777" w:rsidR="00FA107A" w:rsidRPr="00FA107A" w:rsidRDefault="00FA107A" w:rsidP="00FA107A">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FA107A">
              <w:rPr>
                <w:rFonts w:ascii="Calibri" w:hAnsi="Calibri" w:cs="Calibri"/>
                <w:color w:val="000000"/>
                <w:szCs w:val="22"/>
              </w:rPr>
              <w:t>0,123302</w:t>
            </w:r>
          </w:p>
        </w:tc>
        <w:tc>
          <w:tcPr>
            <w:tcW w:w="1417" w:type="dxa"/>
            <w:noWrap/>
            <w:vAlign w:val="center"/>
            <w:hideMark/>
          </w:tcPr>
          <w:p w14:paraId="22C65AD4" w14:textId="77777777" w:rsidR="00FA107A" w:rsidRPr="00FA107A" w:rsidRDefault="00FA107A" w:rsidP="00FA107A">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FA107A">
              <w:rPr>
                <w:rFonts w:ascii="Calibri" w:hAnsi="Calibri" w:cs="Calibri"/>
                <w:color w:val="000000"/>
                <w:szCs w:val="22"/>
              </w:rPr>
              <w:t>0,120523</w:t>
            </w:r>
          </w:p>
        </w:tc>
      </w:tr>
      <w:tr w:rsidR="00FA107A" w:rsidRPr="00FA107A" w14:paraId="78026DBA" w14:textId="77777777" w:rsidTr="000C50E7">
        <w:trPr>
          <w:trHeight w:val="340"/>
          <w:jc w:val="center"/>
        </w:trPr>
        <w:tc>
          <w:tcPr>
            <w:cnfStyle w:val="001000000000" w:firstRow="0" w:lastRow="0" w:firstColumn="1" w:lastColumn="0" w:oddVBand="0" w:evenVBand="0" w:oddHBand="0" w:evenHBand="0" w:firstRowFirstColumn="0" w:firstRowLastColumn="0" w:lastRowFirstColumn="0" w:lastRowLastColumn="0"/>
            <w:tcW w:w="1417" w:type="dxa"/>
            <w:tcBorders>
              <w:bottom w:val="double" w:sz="4" w:space="0" w:color="4F81BD" w:themeColor="accent1"/>
            </w:tcBorders>
            <w:noWrap/>
            <w:vAlign w:val="center"/>
            <w:hideMark/>
          </w:tcPr>
          <w:p w14:paraId="7A373F12" w14:textId="77777777" w:rsidR="00FA107A" w:rsidRPr="00FA107A" w:rsidRDefault="00FA107A" w:rsidP="00FA107A">
            <w:pPr>
              <w:spacing w:before="0"/>
              <w:ind w:firstLine="0"/>
              <w:jc w:val="center"/>
              <w:rPr>
                <w:rFonts w:ascii="Calibri" w:hAnsi="Calibri" w:cs="Calibri"/>
                <w:color w:val="000000"/>
                <w:szCs w:val="22"/>
              </w:rPr>
            </w:pPr>
            <w:r w:rsidRPr="00FA107A">
              <w:rPr>
                <w:rFonts w:ascii="Calibri" w:hAnsi="Calibri" w:cs="Calibri"/>
                <w:color w:val="000000"/>
                <w:szCs w:val="22"/>
              </w:rPr>
              <w:t>10</w:t>
            </w:r>
          </w:p>
        </w:tc>
        <w:tc>
          <w:tcPr>
            <w:tcW w:w="1417" w:type="dxa"/>
            <w:tcBorders>
              <w:bottom w:val="double" w:sz="4" w:space="0" w:color="4F81BD" w:themeColor="accent1"/>
            </w:tcBorders>
            <w:noWrap/>
            <w:vAlign w:val="center"/>
            <w:hideMark/>
          </w:tcPr>
          <w:p w14:paraId="554DFC24" w14:textId="77777777" w:rsidR="00FA107A" w:rsidRPr="00FA107A" w:rsidRDefault="00FA107A" w:rsidP="00FA107A">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FA107A">
              <w:rPr>
                <w:rFonts w:ascii="Calibri" w:hAnsi="Calibri" w:cs="Calibri"/>
                <w:color w:val="000000"/>
                <w:szCs w:val="22"/>
              </w:rPr>
              <w:t>0,139842</w:t>
            </w:r>
          </w:p>
        </w:tc>
        <w:tc>
          <w:tcPr>
            <w:tcW w:w="1417" w:type="dxa"/>
            <w:tcBorders>
              <w:bottom w:val="double" w:sz="4" w:space="0" w:color="4F81BD" w:themeColor="accent1"/>
            </w:tcBorders>
            <w:noWrap/>
            <w:vAlign w:val="center"/>
            <w:hideMark/>
          </w:tcPr>
          <w:p w14:paraId="2BCEDE40" w14:textId="77777777" w:rsidR="00FA107A" w:rsidRPr="00FA107A" w:rsidRDefault="00FA107A" w:rsidP="00FA107A">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FA107A">
              <w:rPr>
                <w:rFonts w:ascii="Calibri" w:hAnsi="Calibri" w:cs="Calibri"/>
                <w:color w:val="000000"/>
                <w:szCs w:val="22"/>
              </w:rPr>
              <w:t>0,132658</w:t>
            </w:r>
          </w:p>
        </w:tc>
        <w:tc>
          <w:tcPr>
            <w:tcW w:w="1417" w:type="dxa"/>
            <w:tcBorders>
              <w:bottom w:val="double" w:sz="4" w:space="0" w:color="4F81BD" w:themeColor="accent1"/>
            </w:tcBorders>
            <w:noWrap/>
            <w:vAlign w:val="center"/>
            <w:hideMark/>
          </w:tcPr>
          <w:p w14:paraId="4CBC89E1" w14:textId="77777777" w:rsidR="00FA107A" w:rsidRPr="00FA107A" w:rsidRDefault="00FA107A" w:rsidP="00FA107A">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FA107A">
              <w:rPr>
                <w:rFonts w:ascii="Calibri" w:hAnsi="Calibri" w:cs="Calibri"/>
                <w:color w:val="000000"/>
                <w:szCs w:val="22"/>
              </w:rPr>
              <w:t>0,049928</w:t>
            </w:r>
          </w:p>
        </w:tc>
      </w:tr>
      <w:tr w:rsidR="00FA107A" w:rsidRPr="00FA107A" w14:paraId="398D7481" w14:textId="77777777" w:rsidTr="000C50E7">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417" w:type="dxa"/>
            <w:tcBorders>
              <w:top w:val="double" w:sz="4" w:space="0" w:color="4F81BD" w:themeColor="accent1"/>
            </w:tcBorders>
            <w:noWrap/>
            <w:vAlign w:val="center"/>
            <w:hideMark/>
          </w:tcPr>
          <w:p w14:paraId="1038757B" w14:textId="2193573F" w:rsidR="00FA107A" w:rsidRPr="00FA107A" w:rsidRDefault="00FA107A" w:rsidP="00FA107A">
            <w:pPr>
              <w:spacing w:before="0"/>
              <w:ind w:firstLine="0"/>
              <w:jc w:val="center"/>
              <w:rPr>
                <w:rFonts w:ascii="Calibri" w:hAnsi="Calibri" w:cs="Calibri"/>
                <w:color w:val="000000"/>
                <w:szCs w:val="22"/>
              </w:rPr>
            </w:pPr>
            <w:r w:rsidRPr="00FA107A">
              <w:rPr>
                <w:rFonts w:ascii="Calibri" w:hAnsi="Calibri" w:cs="Calibri"/>
                <w:color w:val="000000"/>
                <w:szCs w:val="22"/>
              </w:rPr>
              <w:t>M</w:t>
            </w:r>
            <w:r>
              <w:rPr>
                <w:rFonts w:ascii="Calibri" w:hAnsi="Calibri" w:cs="Calibri"/>
                <w:color w:val="000000"/>
                <w:szCs w:val="22"/>
              </w:rPr>
              <w:t>edia</w:t>
            </w:r>
          </w:p>
        </w:tc>
        <w:tc>
          <w:tcPr>
            <w:tcW w:w="1417" w:type="dxa"/>
            <w:tcBorders>
              <w:top w:val="double" w:sz="4" w:space="0" w:color="4F81BD" w:themeColor="accent1"/>
            </w:tcBorders>
            <w:noWrap/>
            <w:vAlign w:val="center"/>
            <w:hideMark/>
          </w:tcPr>
          <w:p w14:paraId="75FCE86F" w14:textId="77777777" w:rsidR="00FA107A" w:rsidRPr="00FA107A" w:rsidRDefault="00FA107A" w:rsidP="00FA107A">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szCs w:val="22"/>
              </w:rPr>
            </w:pPr>
            <w:r w:rsidRPr="00FA107A">
              <w:rPr>
                <w:rFonts w:ascii="Calibri" w:hAnsi="Calibri" w:cs="Calibri"/>
                <w:b/>
                <w:bCs/>
                <w:color w:val="000000"/>
                <w:szCs w:val="22"/>
              </w:rPr>
              <w:t>0,138559</w:t>
            </w:r>
          </w:p>
        </w:tc>
        <w:tc>
          <w:tcPr>
            <w:tcW w:w="1417" w:type="dxa"/>
            <w:tcBorders>
              <w:top w:val="double" w:sz="4" w:space="0" w:color="4F81BD" w:themeColor="accent1"/>
            </w:tcBorders>
            <w:noWrap/>
            <w:vAlign w:val="center"/>
            <w:hideMark/>
          </w:tcPr>
          <w:p w14:paraId="026DDE51" w14:textId="77777777" w:rsidR="00FA107A" w:rsidRPr="00FA107A" w:rsidRDefault="00FA107A" w:rsidP="00FA107A">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szCs w:val="22"/>
              </w:rPr>
            </w:pPr>
            <w:r w:rsidRPr="00FA107A">
              <w:rPr>
                <w:rFonts w:ascii="Calibri" w:hAnsi="Calibri" w:cs="Calibri"/>
                <w:b/>
                <w:bCs/>
                <w:color w:val="000000"/>
                <w:szCs w:val="22"/>
              </w:rPr>
              <w:t>0,1361</w:t>
            </w:r>
          </w:p>
        </w:tc>
        <w:tc>
          <w:tcPr>
            <w:tcW w:w="1417" w:type="dxa"/>
            <w:tcBorders>
              <w:top w:val="double" w:sz="4" w:space="0" w:color="4F81BD" w:themeColor="accent1"/>
            </w:tcBorders>
            <w:noWrap/>
            <w:vAlign w:val="center"/>
            <w:hideMark/>
          </w:tcPr>
          <w:p w14:paraId="296F9AAC" w14:textId="77777777" w:rsidR="00FA107A" w:rsidRPr="00FA107A" w:rsidRDefault="00FA107A" w:rsidP="00FA107A">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szCs w:val="22"/>
              </w:rPr>
            </w:pPr>
            <w:r w:rsidRPr="00FA107A">
              <w:rPr>
                <w:rFonts w:ascii="Calibri" w:hAnsi="Calibri" w:cs="Calibri"/>
                <w:b/>
                <w:bCs/>
                <w:color w:val="000000"/>
                <w:szCs w:val="22"/>
              </w:rPr>
              <w:t>0,157388</w:t>
            </w:r>
          </w:p>
        </w:tc>
      </w:tr>
      <w:tr w:rsidR="00FA107A" w:rsidRPr="00FA107A" w14:paraId="27C9B0B6" w14:textId="77777777" w:rsidTr="000C50E7">
        <w:trPr>
          <w:trHeight w:val="340"/>
          <w:jc w:val="center"/>
        </w:trPr>
        <w:tc>
          <w:tcPr>
            <w:cnfStyle w:val="001000000000" w:firstRow="0" w:lastRow="0" w:firstColumn="1" w:lastColumn="0" w:oddVBand="0" w:evenVBand="0" w:oddHBand="0" w:evenHBand="0" w:firstRowFirstColumn="0" w:firstRowLastColumn="0" w:lastRowFirstColumn="0" w:lastRowLastColumn="0"/>
            <w:tcW w:w="1417" w:type="dxa"/>
            <w:noWrap/>
            <w:vAlign w:val="center"/>
            <w:hideMark/>
          </w:tcPr>
          <w:p w14:paraId="02BB3F4D" w14:textId="77777777" w:rsidR="00FA107A" w:rsidRPr="00FA107A" w:rsidRDefault="00FA107A" w:rsidP="00FA107A">
            <w:pPr>
              <w:spacing w:before="0"/>
              <w:ind w:firstLine="0"/>
              <w:jc w:val="center"/>
              <w:rPr>
                <w:rFonts w:ascii="Calibri" w:hAnsi="Calibri" w:cs="Calibri"/>
                <w:color w:val="000000"/>
                <w:szCs w:val="22"/>
              </w:rPr>
            </w:pPr>
            <w:r w:rsidRPr="00FA107A">
              <w:rPr>
                <w:rFonts w:ascii="Calibri" w:hAnsi="Calibri" w:cs="Calibri"/>
                <w:color w:val="000000"/>
                <w:szCs w:val="22"/>
              </w:rPr>
              <w:t>Desviación</w:t>
            </w:r>
          </w:p>
        </w:tc>
        <w:tc>
          <w:tcPr>
            <w:tcW w:w="1417" w:type="dxa"/>
            <w:noWrap/>
            <w:vAlign w:val="center"/>
            <w:hideMark/>
          </w:tcPr>
          <w:p w14:paraId="00996B9B" w14:textId="77777777" w:rsidR="00FA107A" w:rsidRPr="00FA107A" w:rsidRDefault="00FA107A" w:rsidP="00FA107A">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szCs w:val="22"/>
              </w:rPr>
            </w:pPr>
            <w:r w:rsidRPr="00FA107A">
              <w:rPr>
                <w:rFonts w:ascii="Calibri" w:hAnsi="Calibri" w:cs="Calibri"/>
                <w:b/>
                <w:bCs/>
                <w:color w:val="000000"/>
                <w:szCs w:val="22"/>
              </w:rPr>
              <w:t>0,000866</w:t>
            </w:r>
          </w:p>
        </w:tc>
        <w:tc>
          <w:tcPr>
            <w:tcW w:w="1417" w:type="dxa"/>
            <w:noWrap/>
            <w:vAlign w:val="center"/>
            <w:hideMark/>
          </w:tcPr>
          <w:p w14:paraId="18C1D361" w14:textId="77777777" w:rsidR="00FA107A" w:rsidRPr="00FA107A" w:rsidRDefault="00FA107A" w:rsidP="00FA107A">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szCs w:val="22"/>
              </w:rPr>
            </w:pPr>
            <w:r w:rsidRPr="00FA107A">
              <w:rPr>
                <w:rFonts w:ascii="Calibri" w:hAnsi="Calibri" w:cs="Calibri"/>
                <w:b/>
                <w:bCs/>
                <w:color w:val="000000"/>
                <w:szCs w:val="22"/>
              </w:rPr>
              <w:t>0,001119</w:t>
            </w:r>
          </w:p>
        </w:tc>
        <w:tc>
          <w:tcPr>
            <w:tcW w:w="1417" w:type="dxa"/>
            <w:noWrap/>
            <w:vAlign w:val="center"/>
            <w:hideMark/>
          </w:tcPr>
          <w:p w14:paraId="295472ED" w14:textId="77777777" w:rsidR="00FA107A" w:rsidRPr="00FA107A" w:rsidRDefault="00FA107A" w:rsidP="00FA107A">
            <w:pPr>
              <w:keepNext/>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szCs w:val="22"/>
              </w:rPr>
            </w:pPr>
            <w:r w:rsidRPr="00FA107A">
              <w:rPr>
                <w:rFonts w:ascii="Calibri" w:hAnsi="Calibri" w:cs="Calibri"/>
                <w:b/>
                <w:bCs/>
                <w:color w:val="000000"/>
                <w:szCs w:val="22"/>
              </w:rPr>
              <w:t>0,034695</w:t>
            </w:r>
          </w:p>
        </w:tc>
      </w:tr>
    </w:tbl>
    <w:p w14:paraId="7E69F3DA" w14:textId="245CB6EF" w:rsidR="00CB50AD" w:rsidRDefault="00FA107A" w:rsidP="00FA107A">
      <w:pPr>
        <w:pStyle w:val="Descripcin"/>
      </w:pPr>
      <w:bookmarkStart w:id="70" w:name="_Toc18919502"/>
      <w:r>
        <w:t xml:space="preserve">Tabla </w:t>
      </w:r>
      <w:fldSimple w:instr=" SEQ Tabla \* ARABIC ">
        <w:r w:rsidR="003E1C72">
          <w:rPr>
            <w:noProof/>
          </w:rPr>
          <w:t>2</w:t>
        </w:r>
      </w:fldSimple>
      <w:r>
        <w:t xml:space="preserve">: Resultados obtenidos </w:t>
      </w:r>
      <w:r w:rsidR="000C50E7">
        <w:t xml:space="preserve">con </w:t>
      </w:r>
      <w:r>
        <w:t>datos Novelty.</w:t>
      </w:r>
      <w:bookmarkEnd w:id="70"/>
    </w:p>
    <w:p w14:paraId="41BCE416" w14:textId="75CBE616" w:rsidR="00CB50AD" w:rsidRDefault="00FA107A" w:rsidP="00442522">
      <w:pPr>
        <w:jc w:val="both"/>
      </w:pPr>
      <w:r>
        <w:t xml:space="preserve">Como se puede observar, se obtienen mejores resultados </w:t>
      </w:r>
      <w:r w:rsidR="001A4160">
        <w:t>con tamaños de red neuronal</w:t>
      </w:r>
      <w:r>
        <w:t xml:space="preserve"> pequeña</w:t>
      </w:r>
      <w:r w:rsidR="001A4160">
        <w:t>s, pocas capas ocultas y de pequeño número de neuronas</w:t>
      </w:r>
      <w:r>
        <w:t>.</w:t>
      </w:r>
      <w:r w:rsidR="001A4160">
        <w:t xml:space="preserve"> Cuando mayor es la red neuronal mayor valor de error y desviación obtenemos.</w:t>
      </w:r>
      <w:r>
        <w:t xml:space="preserve"> Además, también se puede ver en el </w:t>
      </w:r>
      <w:r w:rsidRPr="00A77CF6">
        <w:rPr>
          <w:b/>
        </w:rPr>
        <w:t>A</w:t>
      </w:r>
      <w:r w:rsidR="00A77CF6" w:rsidRPr="00A77CF6">
        <w:rPr>
          <w:b/>
        </w:rPr>
        <w:t>nexo 3</w:t>
      </w:r>
      <w:r>
        <w:t xml:space="preserve">, donde se encuentran todos los resultados obtenidos, que </w:t>
      </w:r>
      <w:r w:rsidR="00CB50AD">
        <w:t xml:space="preserve">los mejores resultados se obtienen </w:t>
      </w:r>
      <w:r>
        <w:t>para</w:t>
      </w:r>
      <w:r w:rsidR="00CB50AD">
        <w:t xml:space="preserve"> tamaños de conjunto de trazas pequeño, cuan</w:t>
      </w:r>
      <w:r w:rsidR="00442522">
        <w:t>to mayor este tamaño de traza la</w:t>
      </w:r>
      <w:r w:rsidR="00CB50AD">
        <w:t xml:space="preserve"> </w:t>
      </w:r>
      <w:r w:rsidR="00442522">
        <w:t xml:space="preserve">variabilidad </w:t>
      </w:r>
      <w:r>
        <w:t>de la media del error aumenta</w:t>
      </w:r>
      <w:r w:rsidR="00442522">
        <w:t xml:space="preserve">. En concreto la arquitectura de red con la que mejores resultados se </w:t>
      </w:r>
      <w:r>
        <w:t>ha obtenido</w:t>
      </w:r>
      <w:r w:rsidR="001A4160">
        <w:t>, con este conjunto de datos,</w:t>
      </w:r>
      <w:r>
        <w:t xml:space="preserve"> </w:t>
      </w:r>
      <w:r w:rsidR="00442522">
        <w:t>es la de</w:t>
      </w:r>
      <w:r>
        <w:t xml:space="preserve"> dos capas ocultas de seis neuronas cada una (2-6-6-1)</w:t>
      </w:r>
      <w:r w:rsidR="000C50E7">
        <w:t>, obteniendo una media de error de 0,1361. En la simulación número 4 se ha obtenido el mejor resultado que es de un error de valor 0,120588.</w:t>
      </w:r>
    </w:p>
    <w:p w14:paraId="104C1EAB" w14:textId="5A4E8D10" w:rsidR="00442522" w:rsidRDefault="00442522" w:rsidP="00442522">
      <w:pPr>
        <w:jc w:val="both"/>
      </w:pPr>
      <w:r>
        <w:t xml:space="preserve">En la siguiente </w:t>
      </w:r>
      <w:r w:rsidR="001A4160">
        <w:t>figura</w:t>
      </w:r>
      <w:r w:rsidR="00FA107A">
        <w:t>, para los resultados obtenidos con la arquitectura de red de 2-6-6-1 (dos entradas, dos capas ocultas de seis neuronas cada una y una salida),</w:t>
      </w:r>
      <w:r>
        <w:t xml:space="preserve"> se ha comparado los valores de utilidad de los datos de test y los valores de utilidad predichos por la red neuronal. Se puede observar claramente la </w:t>
      </w:r>
      <w:r w:rsidR="00407112">
        <w:t>ambigüedad de</w:t>
      </w:r>
      <w:r>
        <w:t xml:space="preserve"> los datos, </w:t>
      </w:r>
      <w:r w:rsidR="00A17B5E">
        <w:t xml:space="preserve">hay </w:t>
      </w:r>
      <w:r w:rsidR="001A4160">
        <w:t>varios puntos, de</w:t>
      </w:r>
      <w:r w:rsidR="00A17B5E">
        <w:t xml:space="preserve"> </w:t>
      </w:r>
      <w:r>
        <w:t xml:space="preserve">distintos valores de </w:t>
      </w:r>
      <w:r w:rsidR="00A17B5E">
        <w:t>distancias del sensor</w:t>
      </w:r>
      <w:r w:rsidR="001A4160">
        <w:t>,</w:t>
      </w:r>
      <w:r w:rsidR="00A17B5E">
        <w:t xml:space="preserve"> que</w:t>
      </w:r>
      <w:r>
        <w:t xml:space="preserve"> tienen el mismo valor de utilidad</w:t>
      </w:r>
      <w:r w:rsidR="00A17B5E">
        <w:t xml:space="preserve"> (</w:t>
      </w:r>
      <w:r w:rsidR="00A17B5E" w:rsidRPr="001A4160">
        <w:rPr>
          <w:b/>
        </w:rPr>
        <w:t>Figura [</w:t>
      </w:r>
      <w:r w:rsidR="00FF50FF">
        <w:rPr>
          <w:b/>
        </w:rPr>
        <w:t>16</w:t>
      </w:r>
      <w:r w:rsidR="00A17B5E" w:rsidRPr="001A4160">
        <w:rPr>
          <w:b/>
        </w:rPr>
        <w:t>])</w:t>
      </w:r>
      <w:r w:rsidRPr="001A4160">
        <w:rPr>
          <w:b/>
        </w:rPr>
        <w:t>.</w:t>
      </w:r>
      <w:r>
        <w:t xml:space="preserve"> Esto puede ser debido</w:t>
      </w:r>
      <w:r w:rsidR="001A4160">
        <w:t>,</w:t>
      </w:r>
      <w:r>
        <w:t xml:space="preserve"> a que como los movimientos son gobernados mediante Novelty no alcanzan el objetivo directamente, sino que, al ser el movimiento semi-aleatorio, </w:t>
      </w:r>
      <w:r w:rsidR="00A17B5E">
        <w:t>el robot da muchas vueltas hasta que llega al objetivo</w:t>
      </w:r>
      <w:r>
        <w:t>.</w:t>
      </w:r>
      <w:r w:rsidR="00A17B5E">
        <w:t xml:space="preserve"> </w:t>
      </w:r>
      <w:r w:rsidR="001A4160">
        <w:t>También se puede ver que para valores de utilidad altos la predicción se ajusta mejor</w:t>
      </w:r>
      <w:r w:rsidR="000C50E7">
        <w:t xml:space="preserve"> a los datos </w:t>
      </w:r>
      <w:r w:rsidR="00407112">
        <w:t>reales porque</w:t>
      </w:r>
      <w:r w:rsidR="000C50E7">
        <w:t>,</w:t>
      </w:r>
      <w:r w:rsidR="001A4160">
        <w:t xml:space="preserve"> cuando más cerca del </w:t>
      </w:r>
      <w:r w:rsidR="00F47289">
        <w:t>objetivo</w:t>
      </w:r>
      <w:r w:rsidR="001A4160">
        <w:t xml:space="preserve"> nos encontremos</w:t>
      </w:r>
      <w:r w:rsidR="000C50E7">
        <w:t>,</w:t>
      </w:r>
      <w:r w:rsidR="001A4160">
        <w:t xml:space="preserve"> menor ambigüedad en los datos habrá.</w:t>
      </w:r>
    </w:p>
    <w:p w14:paraId="12868265" w14:textId="4D451F87" w:rsidR="007D52A0" w:rsidRDefault="007D52A0" w:rsidP="00442522">
      <w:pPr>
        <w:jc w:val="both"/>
      </w:pPr>
      <w:r>
        <w:t xml:space="preserve">En la </w:t>
      </w:r>
      <w:r w:rsidRPr="00976268">
        <w:rPr>
          <w:b/>
        </w:rPr>
        <w:t xml:space="preserve">Figura </w:t>
      </w:r>
      <w:r>
        <w:rPr>
          <w:b/>
        </w:rPr>
        <w:t xml:space="preserve">[17] </w:t>
      </w:r>
      <w:r>
        <w:t xml:space="preserve">se muestra el error de entrenamiento en la misma simulación que en el caso de la </w:t>
      </w:r>
      <w:r>
        <w:rPr>
          <w:b/>
        </w:rPr>
        <w:t>Figura [16</w:t>
      </w:r>
      <w:r w:rsidRPr="00976268">
        <w:rPr>
          <w:b/>
        </w:rPr>
        <w:t>]</w:t>
      </w:r>
      <w:r>
        <w:t>. La media del error de entrenamiento es de 0,01044. Los puntos con valores de error de entrenamiento más altos en cada entrenamiento corresponden a las primeras epochs del entrenamiento, y este error va disminuyendo continuamente mientras se realiza el entrenamiento. Como se puede observar, debido a la gran ambigüedad en los datos obtenidos con esta motivación intrínseca, no se consigue ir disminuyendo el valor del error de entrenamiento inicial en cada simulación de entrenamiento respecto al entrenamiento anterior.</w:t>
      </w:r>
    </w:p>
    <w:p w14:paraId="6BE6E208" w14:textId="77777777" w:rsidR="00A17B5E" w:rsidRDefault="00A17B5E" w:rsidP="00B817F5">
      <w:pPr>
        <w:keepNext/>
        <w:ind w:firstLine="0"/>
      </w:pPr>
      <w:r>
        <w:rPr>
          <w:noProof/>
        </w:rPr>
        <w:lastRenderedPageBreak/>
        <w:drawing>
          <wp:inline distT="0" distB="0" distL="0" distR="0" wp14:anchorId="4D62490E" wp14:editId="206E03D2">
            <wp:extent cx="5760000" cy="4170402"/>
            <wp:effectExtent l="0" t="0" r="0" b="1905"/>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NOVELTY.png"/>
                    <pic:cNvPicPr/>
                  </pic:nvPicPr>
                  <pic:blipFill rotWithShape="1">
                    <a:blip r:embed="rId37">
                      <a:extLst>
                        <a:ext uri="{28A0092B-C50C-407E-A947-70E740481C1C}">
                          <a14:useLocalDpi xmlns:a14="http://schemas.microsoft.com/office/drawing/2010/main" val="0"/>
                        </a:ext>
                      </a:extLst>
                    </a:blip>
                    <a:srcRect l="1340" t="10370" r="1532" b="5867"/>
                    <a:stretch/>
                  </pic:blipFill>
                  <pic:spPr bwMode="auto">
                    <a:xfrm>
                      <a:off x="0" y="0"/>
                      <a:ext cx="5760000" cy="4170402"/>
                    </a:xfrm>
                    <a:prstGeom prst="rect">
                      <a:avLst/>
                    </a:prstGeom>
                    <a:ln>
                      <a:noFill/>
                    </a:ln>
                    <a:extLst>
                      <a:ext uri="{53640926-AAD7-44D8-BBD7-CCE9431645EC}">
                        <a14:shadowObscured xmlns:a14="http://schemas.microsoft.com/office/drawing/2010/main"/>
                      </a:ext>
                    </a:extLst>
                  </pic:spPr>
                </pic:pic>
              </a:graphicData>
            </a:graphic>
          </wp:inline>
        </w:drawing>
      </w:r>
    </w:p>
    <w:p w14:paraId="553C1BEB" w14:textId="7D757C38" w:rsidR="00A17B5E" w:rsidRDefault="00A17B5E" w:rsidP="00A17B5E">
      <w:pPr>
        <w:pStyle w:val="Descripcin"/>
      </w:pPr>
      <w:bookmarkStart w:id="71" w:name="_Toc18919452"/>
      <w:r>
        <w:t xml:space="preserve">Figura </w:t>
      </w:r>
      <w:fldSimple w:instr=" SEQ Figura \* ARABIC ">
        <w:r w:rsidR="003E1C72">
          <w:rPr>
            <w:noProof/>
          </w:rPr>
          <w:t>16</w:t>
        </w:r>
      </w:fldSimple>
      <w:r>
        <w:t xml:space="preserve">: </w:t>
      </w:r>
      <w:r w:rsidR="000C50E7">
        <w:t>Datos reales vs Predicciones</w:t>
      </w:r>
      <w:r>
        <w:t xml:space="preserve"> con datos Novelty.</w:t>
      </w:r>
      <w:bookmarkEnd w:id="71"/>
    </w:p>
    <w:p w14:paraId="657BC0DD" w14:textId="15D9A9AA" w:rsidR="00196CEC" w:rsidRPr="00976268" w:rsidRDefault="00196CEC" w:rsidP="00976268">
      <w:pPr>
        <w:jc w:val="both"/>
      </w:pPr>
    </w:p>
    <w:p w14:paraId="307D88D3" w14:textId="77777777" w:rsidR="00976268" w:rsidRDefault="00196CEC" w:rsidP="00976268">
      <w:pPr>
        <w:keepNext/>
      </w:pPr>
      <w:r>
        <w:rPr>
          <w:noProof/>
        </w:rPr>
        <w:drawing>
          <wp:inline distT="0" distB="0" distL="0" distR="0" wp14:anchorId="7D20D588" wp14:editId="440AA04C">
            <wp:extent cx="5759450" cy="3654425"/>
            <wp:effectExtent l="0" t="0" r="12700" b="3175"/>
            <wp:docPr id="4" name="Gráfico 4"/>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70617180" w14:textId="62F26F20" w:rsidR="00196CEC" w:rsidRPr="00196CEC" w:rsidRDefault="00976268" w:rsidP="00976268">
      <w:pPr>
        <w:pStyle w:val="Descripcin"/>
      </w:pPr>
      <w:bookmarkStart w:id="72" w:name="_Toc18919453"/>
      <w:r>
        <w:t xml:space="preserve">Figura </w:t>
      </w:r>
      <w:fldSimple w:instr=" SEQ Figura \* ARABIC ">
        <w:r w:rsidR="003E1C72">
          <w:rPr>
            <w:noProof/>
          </w:rPr>
          <w:t>17</w:t>
        </w:r>
      </w:fldSimple>
      <w:r>
        <w:rPr>
          <w:noProof/>
        </w:rPr>
        <w:t xml:space="preserve"> : Error de entrenamiento</w:t>
      </w:r>
      <w:r w:rsidR="00FD3555">
        <w:rPr>
          <w:noProof/>
        </w:rPr>
        <w:t xml:space="preserve"> con</w:t>
      </w:r>
      <w:r>
        <w:rPr>
          <w:noProof/>
        </w:rPr>
        <w:t xml:space="preserve"> datos Novelty</w:t>
      </w:r>
      <w:r w:rsidR="00FD3555">
        <w:rPr>
          <w:noProof/>
        </w:rPr>
        <w:t>.</w:t>
      </w:r>
      <w:bookmarkEnd w:id="72"/>
    </w:p>
    <w:p w14:paraId="5765772B" w14:textId="50EFB072" w:rsidR="00442522" w:rsidRDefault="00442522" w:rsidP="00917E49">
      <w:pPr>
        <w:pStyle w:val="Ttulo4"/>
      </w:pPr>
      <w:bookmarkStart w:id="73" w:name="_Toc16678467"/>
      <w:r>
        <w:lastRenderedPageBreak/>
        <w:t>Datos obtenidos mediante SURs</w:t>
      </w:r>
      <w:bookmarkEnd w:id="73"/>
    </w:p>
    <w:p w14:paraId="29BCCA83" w14:textId="71CD9FFD" w:rsidR="00A17B5E" w:rsidRDefault="00442522" w:rsidP="00A17B5E">
      <w:pPr>
        <w:jc w:val="both"/>
      </w:pPr>
      <w:r>
        <w:t xml:space="preserve">En la </w:t>
      </w:r>
      <w:r w:rsidRPr="00CB50AD">
        <w:rPr>
          <w:b/>
        </w:rPr>
        <w:t>Tabla</w:t>
      </w:r>
      <w:r w:rsidR="00A17B5E">
        <w:rPr>
          <w:b/>
        </w:rPr>
        <w:t xml:space="preserve"> [3]</w:t>
      </w:r>
      <w:r>
        <w:t xml:space="preserve"> se puede observar</w:t>
      </w:r>
      <w:r w:rsidR="000C50E7">
        <w:t xml:space="preserve"> una selección de</w:t>
      </w:r>
      <w:r>
        <w:t xml:space="preserve"> los mejores resultados obtenid</w:t>
      </w:r>
      <w:r w:rsidR="00A17B5E">
        <w:t>os para este conjunto de datos.</w:t>
      </w:r>
      <w:r w:rsidR="000C50E7">
        <w:t xml:space="preserve"> Se ha decidido visualizar en este apartado los mismos ejemplos que en el punto de datos obtenidos mediante Novelty para facilitar la comparación de los distintos resultados obtenidos.</w:t>
      </w:r>
    </w:p>
    <w:p w14:paraId="1CEE01F4" w14:textId="77777777" w:rsidR="000C50E7" w:rsidRDefault="000C50E7" w:rsidP="00A17B5E">
      <w:pPr>
        <w:jc w:val="both"/>
      </w:pPr>
    </w:p>
    <w:tbl>
      <w:tblPr>
        <w:tblStyle w:val="Tabladecuadrcula4-nfasis1"/>
        <w:tblW w:w="5668" w:type="dxa"/>
        <w:jc w:val="center"/>
        <w:tblLook w:val="04A0" w:firstRow="1" w:lastRow="0" w:firstColumn="1" w:lastColumn="0" w:noHBand="0" w:noVBand="1"/>
      </w:tblPr>
      <w:tblGrid>
        <w:gridCol w:w="1417"/>
        <w:gridCol w:w="1417"/>
        <w:gridCol w:w="1417"/>
        <w:gridCol w:w="1417"/>
      </w:tblGrid>
      <w:tr w:rsidR="00A17B5E" w:rsidRPr="00A17B5E" w14:paraId="0114AA1C" w14:textId="77777777" w:rsidTr="003E0164">
        <w:trPr>
          <w:cnfStyle w:val="100000000000" w:firstRow="1" w:lastRow="0" w:firstColumn="0" w:lastColumn="0" w:oddVBand="0" w:evenVBand="0" w:oddHBand="0" w:evenHBand="0" w:firstRowFirstColumn="0" w:firstRowLastColumn="0" w:lastRowFirstColumn="0" w:lastRowLastColumn="0"/>
          <w:trHeight w:val="340"/>
          <w:tblHeader/>
          <w:jc w:val="center"/>
        </w:trPr>
        <w:tc>
          <w:tcPr>
            <w:cnfStyle w:val="001000000000" w:firstRow="0" w:lastRow="0" w:firstColumn="1" w:lastColumn="0" w:oddVBand="0" w:evenVBand="0" w:oddHBand="0" w:evenHBand="0" w:firstRowFirstColumn="0" w:firstRowLastColumn="0" w:lastRowFirstColumn="0" w:lastRowLastColumn="0"/>
            <w:tcW w:w="1417" w:type="dxa"/>
            <w:noWrap/>
            <w:vAlign w:val="center"/>
            <w:hideMark/>
          </w:tcPr>
          <w:p w14:paraId="2F22F40F" w14:textId="77777777" w:rsidR="00A17B5E" w:rsidRPr="00A17B5E" w:rsidRDefault="00A17B5E" w:rsidP="00A17B5E">
            <w:pPr>
              <w:spacing w:before="0"/>
              <w:ind w:firstLine="0"/>
              <w:jc w:val="center"/>
              <w:rPr>
                <w:rFonts w:ascii="Calibri" w:hAnsi="Calibri" w:cs="Calibri"/>
                <w:color w:val="000000"/>
                <w:szCs w:val="22"/>
              </w:rPr>
            </w:pPr>
            <w:r w:rsidRPr="00A17B5E">
              <w:rPr>
                <w:rFonts w:ascii="Calibri" w:hAnsi="Calibri" w:cs="Calibri"/>
                <w:color w:val="000000"/>
                <w:szCs w:val="22"/>
              </w:rPr>
              <w:t>Nº SIM</w:t>
            </w:r>
          </w:p>
        </w:tc>
        <w:tc>
          <w:tcPr>
            <w:tcW w:w="1417" w:type="dxa"/>
            <w:noWrap/>
            <w:vAlign w:val="center"/>
            <w:hideMark/>
          </w:tcPr>
          <w:p w14:paraId="280460A1" w14:textId="77777777" w:rsidR="00A17B5E" w:rsidRPr="00A17B5E" w:rsidRDefault="00A17B5E" w:rsidP="00A17B5E">
            <w:pPr>
              <w:spacing w:before="0"/>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Cs w:val="22"/>
              </w:rPr>
            </w:pPr>
            <w:r w:rsidRPr="00A17B5E">
              <w:rPr>
                <w:rFonts w:ascii="Calibri" w:hAnsi="Calibri" w:cs="Calibri"/>
                <w:color w:val="000000"/>
                <w:szCs w:val="22"/>
              </w:rPr>
              <w:t>2-10-1</w:t>
            </w:r>
          </w:p>
        </w:tc>
        <w:tc>
          <w:tcPr>
            <w:tcW w:w="1417" w:type="dxa"/>
            <w:noWrap/>
            <w:vAlign w:val="center"/>
            <w:hideMark/>
          </w:tcPr>
          <w:p w14:paraId="4AFBC2E0" w14:textId="77777777" w:rsidR="00A17B5E" w:rsidRPr="00A17B5E" w:rsidRDefault="00A17B5E" w:rsidP="00A17B5E">
            <w:pPr>
              <w:spacing w:before="0"/>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Cs w:val="22"/>
              </w:rPr>
            </w:pPr>
            <w:r w:rsidRPr="00A17B5E">
              <w:rPr>
                <w:rFonts w:ascii="Calibri" w:hAnsi="Calibri" w:cs="Calibri"/>
                <w:color w:val="000000"/>
                <w:szCs w:val="22"/>
              </w:rPr>
              <w:t>2-6-6-1</w:t>
            </w:r>
          </w:p>
        </w:tc>
        <w:tc>
          <w:tcPr>
            <w:tcW w:w="1417" w:type="dxa"/>
            <w:noWrap/>
            <w:vAlign w:val="center"/>
            <w:hideMark/>
          </w:tcPr>
          <w:p w14:paraId="70EAF70D" w14:textId="77777777" w:rsidR="00A17B5E" w:rsidRPr="00A17B5E" w:rsidRDefault="00A17B5E" w:rsidP="00A17B5E">
            <w:pPr>
              <w:spacing w:before="0"/>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Cs w:val="22"/>
              </w:rPr>
            </w:pPr>
            <w:r w:rsidRPr="00A17B5E">
              <w:rPr>
                <w:rFonts w:ascii="Calibri" w:hAnsi="Calibri" w:cs="Calibri"/>
                <w:color w:val="000000"/>
                <w:szCs w:val="22"/>
              </w:rPr>
              <w:t>2-8-10-8-1</w:t>
            </w:r>
          </w:p>
        </w:tc>
      </w:tr>
      <w:tr w:rsidR="00A17B5E" w:rsidRPr="00A17B5E" w14:paraId="0BC9ADD6" w14:textId="77777777" w:rsidTr="000C50E7">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417" w:type="dxa"/>
            <w:noWrap/>
            <w:vAlign w:val="center"/>
            <w:hideMark/>
          </w:tcPr>
          <w:p w14:paraId="10CE955E" w14:textId="77777777" w:rsidR="00A17B5E" w:rsidRPr="00A17B5E" w:rsidRDefault="00A17B5E" w:rsidP="00A17B5E">
            <w:pPr>
              <w:spacing w:before="0"/>
              <w:ind w:firstLine="0"/>
              <w:jc w:val="center"/>
              <w:rPr>
                <w:rFonts w:ascii="Calibri" w:hAnsi="Calibri" w:cs="Calibri"/>
                <w:color w:val="000000"/>
                <w:szCs w:val="22"/>
              </w:rPr>
            </w:pPr>
            <w:r w:rsidRPr="00A17B5E">
              <w:rPr>
                <w:rFonts w:ascii="Calibri" w:hAnsi="Calibri" w:cs="Calibri"/>
                <w:color w:val="000000"/>
                <w:szCs w:val="22"/>
              </w:rPr>
              <w:t>1</w:t>
            </w:r>
          </w:p>
        </w:tc>
        <w:tc>
          <w:tcPr>
            <w:tcW w:w="1417" w:type="dxa"/>
            <w:noWrap/>
            <w:vAlign w:val="center"/>
            <w:hideMark/>
          </w:tcPr>
          <w:p w14:paraId="6FFEFC8D" w14:textId="77777777" w:rsidR="00A17B5E" w:rsidRPr="00A17B5E" w:rsidRDefault="00A17B5E" w:rsidP="00A17B5E">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A17B5E">
              <w:rPr>
                <w:rFonts w:ascii="Calibri" w:hAnsi="Calibri" w:cs="Calibri"/>
                <w:color w:val="000000"/>
                <w:szCs w:val="22"/>
              </w:rPr>
              <w:t>0,054709</w:t>
            </w:r>
          </w:p>
        </w:tc>
        <w:tc>
          <w:tcPr>
            <w:tcW w:w="1417" w:type="dxa"/>
            <w:noWrap/>
            <w:vAlign w:val="center"/>
            <w:hideMark/>
          </w:tcPr>
          <w:p w14:paraId="242B9F57" w14:textId="77777777" w:rsidR="00A17B5E" w:rsidRPr="00A17B5E" w:rsidRDefault="00A17B5E" w:rsidP="00A17B5E">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A17B5E">
              <w:rPr>
                <w:rFonts w:ascii="Calibri" w:hAnsi="Calibri" w:cs="Calibri"/>
                <w:color w:val="000000"/>
                <w:szCs w:val="22"/>
              </w:rPr>
              <w:t>0,053455</w:t>
            </w:r>
          </w:p>
        </w:tc>
        <w:tc>
          <w:tcPr>
            <w:tcW w:w="1417" w:type="dxa"/>
            <w:noWrap/>
            <w:vAlign w:val="center"/>
            <w:hideMark/>
          </w:tcPr>
          <w:p w14:paraId="55C543DF" w14:textId="77777777" w:rsidR="00A17B5E" w:rsidRPr="00A17B5E" w:rsidRDefault="00A17B5E" w:rsidP="00A17B5E">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A17B5E">
              <w:rPr>
                <w:rFonts w:ascii="Calibri" w:hAnsi="Calibri" w:cs="Calibri"/>
                <w:color w:val="000000"/>
                <w:szCs w:val="22"/>
              </w:rPr>
              <w:t>0,036113</w:t>
            </w:r>
          </w:p>
        </w:tc>
      </w:tr>
      <w:tr w:rsidR="00A17B5E" w:rsidRPr="00A17B5E" w14:paraId="712B812F" w14:textId="77777777" w:rsidTr="000C50E7">
        <w:trPr>
          <w:trHeight w:val="340"/>
          <w:jc w:val="center"/>
        </w:trPr>
        <w:tc>
          <w:tcPr>
            <w:cnfStyle w:val="001000000000" w:firstRow="0" w:lastRow="0" w:firstColumn="1" w:lastColumn="0" w:oddVBand="0" w:evenVBand="0" w:oddHBand="0" w:evenHBand="0" w:firstRowFirstColumn="0" w:firstRowLastColumn="0" w:lastRowFirstColumn="0" w:lastRowLastColumn="0"/>
            <w:tcW w:w="1417" w:type="dxa"/>
            <w:noWrap/>
            <w:vAlign w:val="center"/>
            <w:hideMark/>
          </w:tcPr>
          <w:p w14:paraId="531EACD4" w14:textId="77777777" w:rsidR="00A17B5E" w:rsidRPr="00A17B5E" w:rsidRDefault="00A17B5E" w:rsidP="00A17B5E">
            <w:pPr>
              <w:spacing w:before="0"/>
              <w:ind w:firstLine="0"/>
              <w:jc w:val="center"/>
              <w:rPr>
                <w:rFonts w:ascii="Calibri" w:hAnsi="Calibri" w:cs="Calibri"/>
                <w:color w:val="000000"/>
                <w:szCs w:val="22"/>
              </w:rPr>
            </w:pPr>
            <w:r w:rsidRPr="00A17B5E">
              <w:rPr>
                <w:rFonts w:ascii="Calibri" w:hAnsi="Calibri" w:cs="Calibri"/>
                <w:color w:val="000000"/>
                <w:szCs w:val="22"/>
              </w:rPr>
              <w:t>2</w:t>
            </w:r>
          </w:p>
        </w:tc>
        <w:tc>
          <w:tcPr>
            <w:tcW w:w="1417" w:type="dxa"/>
            <w:noWrap/>
            <w:vAlign w:val="center"/>
            <w:hideMark/>
          </w:tcPr>
          <w:p w14:paraId="6CAB2A3B" w14:textId="77777777" w:rsidR="00A17B5E" w:rsidRPr="00A17B5E" w:rsidRDefault="00A17B5E" w:rsidP="00A17B5E">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A17B5E">
              <w:rPr>
                <w:rFonts w:ascii="Calibri" w:hAnsi="Calibri" w:cs="Calibri"/>
                <w:color w:val="000000"/>
                <w:szCs w:val="22"/>
              </w:rPr>
              <w:t>0,060418</w:t>
            </w:r>
          </w:p>
        </w:tc>
        <w:tc>
          <w:tcPr>
            <w:tcW w:w="1417" w:type="dxa"/>
            <w:noWrap/>
            <w:vAlign w:val="center"/>
            <w:hideMark/>
          </w:tcPr>
          <w:p w14:paraId="7D800F5E" w14:textId="77777777" w:rsidR="00A17B5E" w:rsidRPr="00A17B5E" w:rsidRDefault="00A17B5E" w:rsidP="00A17B5E">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A17B5E">
              <w:rPr>
                <w:rFonts w:ascii="Calibri" w:hAnsi="Calibri" w:cs="Calibri"/>
                <w:color w:val="000000"/>
                <w:szCs w:val="22"/>
              </w:rPr>
              <w:t>0,057024</w:t>
            </w:r>
          </w:p>
        </w:tc>
        <w:tc>
          <w:tcPr>
            <w:tcW w:w="1417" w:type="dxa"/>
            <w:noWrap/>
            <w:vAlign w:val="center"/>
            <w:hideMark/>
          </w:tcPr>
          <w:p w14:paraId="416595AA" w14:textId="77777777" w:rsidR="00A17B5E" w:rsidRPr="00A17B5E" w:rsidRDefault="00A17B5E" w:rsidP="00A17B5E">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A17B5E">
              <w:rPr>
                <w:rFonts w:ascii="Calibri" w:hAnsi="Calibri" w:cs="Calibri"/>
                <w:color w:val="000000"/>
                <w:szCs w:val="22"/>
              </w:rPr>
              <w:t>0,036541</w:t>
            </w:r>
          </w:p>
        </w:tc>
      </w:tr>
      <w:tr w:rsidR="00A17B5E" w:rsidRPr="00A17B5E" w14:paraId="621C71DA" w14:textId="77777777" w:rsidTr="000C50E7">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417" w:type="dxa"/>
            <w:noWrap/>
            <w:vAlign w:val="center"/>
            <w:hideMark/>
          </w:tcPr>
          <w:p w14:paraId="2D07CD87" w14:textId="77777777" w:rsidR="00A17B5E" w:rsidRPr="00A17B5E" w:rsidRDefault="00A17B5E" w:rsidP="00A17B5E">
            <w:pPr>
              <w:spacing w:before="0"/>
              <w:ind w:firstLine="0"/>
              <w:jc w:val="center"/>
              <w:rPr>
                <w:rFonts w:ascii="Calibri" w:hAnsi="Calibri" w:cs="Calibri"/>
                <w:color w:val="000000"/>
                <w:szCs w:val="22"/>
              </w:rPr>
            </w:pPr>
            <w:r w:rsidRPr="00A17B5E">
              <w:rPr>
                <w:rFonts w:ascii="Calibri" w:hAnsi="Calibri" w:cs="Calibri"/>
                <w:color w:val="000000"/>
                <w:szCs w:val="22"/>
              </w:rPr>
              <w:t>3</w:t>
            </w:r>
          </w:p>
        </w:tc>
        <w:tc>
          <w:tcPr>
            <w:tcW w:w="1417" w:type="dxa"/>
            <w:noWrap/>
            <w:vAlign w:val="center"/>
            <w:hideMark/>
          </w:tcPr>
          <w:p w14:paraId="6E723861" w14:textId="77777777" w:rsidR="00A17B5E" w:rsidRPr="00A17B5E" w:rsidRDefault="00A17B5E" w:rsidP="00A17B5E">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A17B5E">
              <w:rPr>
                <w:rFonts w:ascii="Calibri" w:hAnsi="Calibri" w:cs="Calibri"/>
                <w:color w:val="000000"/>
                <w:szCs w:val="22"/>
              </w:rPr>
              <w:t>0,026609</w:t>
            </w:r>
          </w:p>
        </w:tc>
        <w:tc>
          <w:tcPr>
            <w:tcW w:w="1417" w:type="dxa"/>
            <w:noWrap/>
            <w:vAlign w:val="center"/>
            <w:hideMark/>
          </w:tcPr>
          <w:p w14:paraId="2EE9CB6A" w14:textId="77777777" w:rsidR="00A17B5E" w:rsidRPr="00A17B5E" w:rsidRDefault="00A17B5E" w:rsidP="00A17B5E">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A17B5E">
              <w:rPr>
                <w:rFonts w:ascii="Calibri" w:hAnsi="Calibri" w:cs="Calibri"/>
                <w:color w:val="000000"/>
                <w:szCs w:val="22"/>
              </w:rPr>
              <w:t>0,022041</w:t>
            </w:r>
          </w:p>
        </w:tc>
        <w:tc>
          <w:tcPr>
            <w:tcW w:w="1417" w:type="dxa"/>
            <w:noWrap/>
            <w:vAlign w:val="center"/>
            <w:hideMark/>
          </w:tcPr>
          <w:p w14:paraId="5A6EA77E" w14:textId="77777777" w:rsidR="00A17B5E" w:rsidRPr="00A17B5E" w:rsidRDefault="00A17B5E" w:rsidP="00A17B5E">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A17B5E">
              <w:rPr>
                <w:rFonts w:ascii="Calibri" w:hAnsi="Calibri" w:cs="Calibri"/>
                <w:color w:val="000000"/>
                <w:szCs w:val="22"/>
              </w:rPr>
              <w:t>0,038516</w:t>
            </w:r>
          </w:p>
        </w:tc>
      </w:tr>
      <w:tr w:rsidR="00A17B5E" w:rsidRPr="00A17B5E" w14:paraId="60A7B8AE" w14:textId="77777777" w:rsidTr="000C50E7">
        <w:trPr>
          <w:trHeight w:val="340"/>
          <w:jc w:val="center"/>
        </w:trPr>
        <w:tc>
          <w:tcPr>
            <w:cnfStyle w:val="001000000000" w:firstRow="0" w:lastRow="0" w:firstColumn="1" w:lastColumn="0" w:oddVBand="0" w:evenVBand="0" w:oddHBand="0" w:evenHBand="0" w:firstRowFirstColumn="0" w:firstRowLastColumn="0" w:lastRowFirstColumn="0" w:lastRowLastColumn="0"/>
            <w:tcW w:w="1417" w:type="dxa"/>
            <w:noWrap/>
            <w:vAlign w:val="center"/>
            <w:hideMark/>
          </w:tcPr>
          <w:p w14:paraId="7848934E" w14:textId="77777777" w:rsidR="00A17B5E" w:rsidRPr="00A17B5E" w:rsidRDefault="00A17B5E" w:rsidP="00A17B5E">
            <w:pPr>
              <w:spacing w:before="0"/>
              <w:ind w:firstLine="0"/>
              <w:jc w:val="center"/>
              <w:rPr>
                <w:rFonts w:ascii="Calibri" w:hAnsi="Calibri" w:cs="Calibri"/>
                <w:color w:val="000000"/>
                <w:szCs w:val="22"/>
              </w:rPr>
            </w:pPr>
            <w:r w:rsidRPr="00A17B5E">
              <w:rPr>
                <w:rFonts w:ascii="Calibri" w:hAnsi="Calibri" w:cs="Calibri"/>
                <w:color w:val="000000"/>
                <w:szCs w:val="22"/>
              </w:rPr>
              <w:t>4</w:t>
            </w:r>
          </w:p>
        </w:tc>
        <w:tc>
          <w:tcPr>
            <w:tcW w:w="1417" w:type="dxa"/>
            <w:noWrap/>
            <w:vAlign w:val="center"/>
            <w:hideMark/>
          </w:tcPr>
          <w:p w14:paraId="632E5118" w14:textId="77777777" w:rsidR="00A17B5E" w:rsidRPr="00A17B5E" w:rsidRDefault="00A17B5E" w:rsidP="00A17B5E">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A17B5E">
              <w:rPr>
                <w:rFonts w:ascii="Calibri" w:hAnsi="Calibri" w:cs="Calibri"/>
                <w:color w:val="000000"/>
                <w:szCs w:val="22"/>
              </w:rPr>
              <w:t>0,026607</w:t>
            </w:r>
          </w:p>
        </w:tc>
        <w:tc>
          <w:tcPr>
            <w:tcW w:w="1417" w:type="dxa"/>
            <w:noWrap/>
            <w:vAlign w:val="center"/>
            <w:hideMark/>
          </w:tcPr>
          <w:p w14:paraId="02E9DE37" w14:textId="77777777" w:rsidR="00A17B5E" w:rsidRPr="00A17B5E" w:rsidRDefault="00A17B5E" w:rsidP="00A17B5E">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A17B5E">
              <w:rPr>
                <w:rFonts w:ascii="Calibri" w:hAnsi="Calibri" w:cs="Calibri"/>
                <w:color w:val="000000"/>
                <w:szCs w:val="22"/>
              </w:rPr>
              <w:t>0,053567</w:t>
            </w:r>
          </w:p>
        </w:tc>
        <w:tc>
          <w:tcPr>
            <w:tcW w:w="1417" w:type="dxa"/>
            <w:noWrap/>
            <w:vAlign w:val="center"/>
            <w:hideMark/>
          </w:tcPr>
          <w:p w14:paraId="397F3882" w14:textId="77777777" w:rsidR="00A17B5E" w:rsidRPr="00A17B5E" w:rsidRDefault="00A17B5E" w:rsidP="00A17B5E">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A17B5E">
              <w:rPr>
                <w:rFonts w:ascii="Calibri" w:hAnsi="Calibri" w:cs="Calibri"/>
                <w:color w:val="000000"/>
                <w:szCs w:val="22"/>
              </w:rPr>
              <w:t>0,040444</w:t>
            </w:r>
          </w:p>
        </w:tc>
      </w:tr>
      <w:tr w:rsidR="00A17B5E" w:rsidRPr="00A17B5E" w14:paraId="44B705FC" w14:textId="77777777" w:rsidTr="000C50E7">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417" w:type="dxa"/>
            <w:noWrap/>
            <w:vAlign w:val="center"/>
            <w:hideMark/>
          </w:tcPr>
          <w:p w14:paraId="1D64C2CE" w14:textId="77777777" w:rsidR="00A17B5E" w:rsidRPr="00A17B5E" w:rsidRDefault="00A17B5E" w:rsidP="00A17B5E">
            <w:pPr>
              <w:spacing w:before="0"/>
              <w:ind w:firstLine="0"/>
              <w:jc w:val="center"/>
              <w:rPr>
                <w:rFonts w:ascii="Calibri" w:hAnsi="Calibri" w:cs="Calibri"/>
                <w:color w:val="000000"/>
                <w:szCs w:val="22"/>
              </w:rPr>
            </w:pPr>
            <w:r w:rsidRPr="00A17B5E">
              <w:rPr>
                <w:rFonts w:ascii="Calibri" w:hAnsi="Calibri" w:cs="Calibri"/>
                <w:color w:val="000000"/>
                <w:szCs w:val="22"/>
              </w:rPr>
              <w:t>5</w:t>
            </w:r>
          </w:p>
        </w:tc>
        <w:tc>
          <w:tcPr>
            <w:tcW w:w="1417" w:type="dxa"/>
            <w:noWrap/>
            <w:vAlign w:val="center"/>
            <w:hideMark/>
          </w:tcPr>
          <w:p w14:paraId="45DCD6C5" w14:textId="77777777" w:rsidR="00A17B5E" w:rsidRPr="00A17B5E" w:rsidRDefault="00A17B5E" w:rsidP="00A17B5E">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A17B5E">
              <w:rPr>
                <w:rFonts w:ascii="Calibri" w:hAnsi="Calibri" w:cs="Calibri"/>
                <w:color w:val="000000"/>
                <w:szCs w:val="22"/>
              </w:rPr>
              <w:t>0,027667</w:t>
            </w:r>
          </w:p>
        </w:tc>
        <w:tc>
          <w:tcPr>
            <w:tcW w:w="1417" w:type="dxa"/>
            <w:noWrap/>
            <w:vAlign w:val="center"/>
            <w:hideMark/>
          </w:tcPr>
          <w:p w14:paraId="44282C3E" w14:textId="5796BB19" w:rsidR="00A17B5E" w:rsidRPr="00A17B5E" w:rsidRDefault="00A17B5E" w:rsidP="00A17B5E">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A17B5E">
              <w:rPr>
                <w:rFonts w:ascii="Calibri" w:hAnsi="Calibri" w:cs="Calibri"/>
                <w:color w:val="000000"/>
                <w:szCs w:val="22"/>
              </w:rPr>
              <w:t>0,04214</w:t>
            </w:r>
            <w:r>
              <w:rPr>
                <w:rFonts w:ascii="Calibri" w:hAnsi="Calibri" w:cs="Calibri"/>
                <w:color w:val="000000"/>
                <w:szCs w:val="22"/>
              </w:rPr>
              <w:t>0</w:t>
            </w:r>
          </w:p>
        </w:tc>
        <w:tc>
          <w:tcPr>
            <w:tcW w:w="1417" w:type="dxa"/>
            <w:noWrap/>
            <w:vAlign w:val="center"/>
            <w:hideMark/>
          </w:tcPr>
          <w:p w14:paraId="4FDF4DC3" w14:textId="77777777" w:rsidR="00A17B5E" w:rsidRPr="00A17B5E" w:rsidRDefault="00A17B5E" w:rsidP="00A17B5E">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A17B5E">
              <w:rPr>
                <w:rFonts w:ascii="Calibri" w:hAnsi="Calibri" w:cs="Calibri"/>
                <w:color w:val="000000"/>
                <w:szCs w:val="22"/>
              </w:rPr>
              <w:t>0,042159</w:t>
            </w:r>
          </w:p>
        </w:tc>
      </w:tr>
      <w:tr w:rsidR="00A17B5E" w:rsidRPr="00A17B5E" w14:paraId="6F5C37ED" w14:textId="77777777" w:rsidTr="000C50E7">
        <w:trPr>
          <w:trHeight w:val="340"/>
          <w:jc w:val="center"/>
        </w:trPr>
        <w:tc>
          <w:tcPr>
            <w:cnfStyle w:val="001000000000" w:firstRow="0" w:lastRow="0" w:firstColumn="1" w:lastColumn="0" w:oddVBand="0" w:evenVBand="0" w:oddHBand="0" w:evenHBand="0" w:firstRowFirstColumn="0" w:firstRowLastColumn="0" w:lastRowFirstColumn="0" w:lastRowLastColumn="0"/>
            <w:tcW w:w="1417" w:type="dxa"/>
            <w:noWrap/>
            <w:vAlign w:val="center"/>
            <w:hideMark/>
          </w:tcPr>
          <w:p w14:paraId="3C6D6DB6" w14:textId="77777777" w:rsidR="00A17B5E" w:rsidRPr="00A17B5E" w:rsidRDefault="00A17B5E" w:rsidP="00A17B5E">
            <w:pPr>
              <w:spacing w:before="0"/>
              <w:ind w:firstLine="0"/>
              <w:jc w:val="center"/>
              <w:rPr>
                <w:rFonts w:ascii="Calibri" w:hAnsi="Calibri" w:cs="Calibri"/>
                <w:color w:val="000000"/>
                <w:szCs w:val="22"/>
              </w:rPr>
            </w:pPr>
            <w:r w:rsidRPr="00A17B5E">
              <w:rPr>
                <w:rFonts w:ascii="Calibri" w:hAnsi="Calibri" w:cs="Calibri"/>
                <w:color w:val="000000"/>
                <w:szCs w:val="22"/>
              </w:rPr>
              <w:t>6</w:t>
            </w:r>
          </w:p>
        </w:tc>
        <w:tc>
          <w:tcPr>
            <w:tcW w:w="1417" w:type="dxa"/>
            <w:noWrap/>
            <w:vAlign w:val="center"/>
            <w:hideMark/>
          </w:tcPr>
          <w:p w14:paraId="0477E9B6" w14:textId="77777777" w:rsidR="00A17B5E" w:rsidRPr="00A17B5E" w:rsidRDefault="00A17B5E" w:rsidP="00A17B5E">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A17B5E">
              <w:rPr>
                <w:rFonts w:ascii="Calibri" w:hAnsi="Calibri" w:cs="Calibri"/>
                <w:color w:val="000000"/>
                <w:szCs w:val="22"/>
              </w:rPr>
              <w:t>0,026612</w:t>
            </w:r>
          </w:p>
        </w:tc>
        <w:tc>
          <w:tcPr>
            <w:tcW w:w="1417" w:type="dxa"/>
            <w:noWrap/>
            <w:vAlign w:val="center"/>
            <w:hideMark/>
          </w:tcPr>
          <w:p w14:paraId="074DB048" w14:textId="77777777" w:rsidR="00A17B5E" w:rsidRPr="00A17B5E" w:rsidRDefault="00A17B5E" w:rsidP="00A17B5E">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A17B5E">
              <w:rPr>
                <w:rFonts w:ascii="Calibri" w:hAnsi="Calibri" w:cs="Calibri"/>
                <w:color w:val="000000"/>
                <w:szCs w:val="22"/>
              </w:rPr>
              <w:t>0,026329</w:t>
            </w:r>
          </w:p>
        </w:tc>
        <w:tc>
          <w:tcPr>
            <w:tcW w:w="1417" w:type="dxa"/>
            <w:noWrap/>
            <w:vAlign w:val="center"/>
            <w:hideMark/>
          </w:tcPr>
          <w:p w14:paraId="424515A5" w14:textId="77777777" w:rsidR="00A17B5E" w:rsidRPr="00A17B5E" w:rsidRDefault="00A17B5E" w:rsidP="00A17B5E">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A17B5E">
              <w:rPr>
                <w:rFonts w:ascii="Calibri" w:hAnsi="Calibri" w:cs="Calibri"/>
                <w:color w:val="000000"/>
                <w:szCs w:val="22"/>
              </w:rPr>
              <w:t>0,045404</w:t>
            </w:r>
          </w:p>
        </w:tc>
      </w:tr>
      <w:tr w:rsidR="00A17B5E" w:rsidRPr="00A17B5E" w14:paraId="0F51A6A5" w14:textId="77777777" w:rsidTr="000C50E7">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417" w:type="dxa"/>
            <w:noWrap/>
            <w:vAlign w:val="center"/>
            <w:hideMark/>
          </w:tcPr>
          <w:p w14:paraId="3FDA68E6" w14:textId="77777777" w:rsidR="00A17B5E" w:rsidRPr="00A17B5E" w:rsidRDefault="00A17B5E" w:rsidP="00A17B5E">
            <w:pPr>
              <w:spacing w:before="0"/>
              <w:ind w:firstLine="0"/>
              <w:jc w:val="center"/>
              <w:rPr>
                <w:rFonts w:ascii="Calibri" w:hAnsi="Calibri" w:cs="Calibri"/>
                <w:color w:val="000000"/>
                <w:szCs w:val="22"/>
              </w:rPr>
            </w:pPr>
            <w:r w:rsidRPr="00A17B5E">
              <w:rPr>
                <w:rFonts w:ascii="Calibri" w:hAnsi="Calibri" w:cs="Calibri"/>
                <w:color w:val="000000"/>
                <w:szCs w:val="22"/>
              </w:rPr>
              <w:t>7</w:t>
            </w:r>
          </w:p>
        </w:tc>
        <w:tc>
          <w:tcPr>
            <w:tcW w:w="1417" w:type="dxa"/>
            <w:noWrap/>
            <w:vAlign w:val="center"/>
            <w:hideMark/>
          </w:tcPr>
          <w:p w14:paraId="773B3379" w14:textId="77777777" w:rsidR="00A17B5E" w:rsidRPr="00A17B5E" w:rsidRDefault="00A17B5E" w:rsidP="00A17B5E">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A17B5E">
              <w:rPr>
                <w:rFonts w:ascii="Calibri" w:hAnsi="Calibri" w:cs="Calibri"/>
                <w:color w:val="000000"/>
                <w:szCs w:val="22"/>
              </w:rPr>
              <w:t>0,027542</w:t>
            </w:r>
          </w:p>
        </w:tc>
        <w:tc>
          <w:tcPr>
            <w:tcW w:w="1417" w:type="dxa"/>
            <w:noWrap/>
            <w:vAlign w:val="center"/>
            <w:hideMark/>
          </w:tcPr>
          <w:p w14:paraId="3532AC4F" w14:textId="77777777" w:rsidR="00A17B5E" w:rsidRPr="00A17B5E" w:rsidRDefault="00A17B5E" w:rsidP="00A17B5E">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A17B5E">
              <w:rPr>
                <w:rFonts w:ascii="Calibri" w:hAnsi="Calibri" w:cs="Calibri"/>
                <w:color w:val="000000"/>
                <w:szCs w:val="22"/>
              </w:rPr>
              <w:t>0,041974</w:t>
            </w:r>
          </w:p>
        </w:tc>
        <w:tc>
          <w:tcPr>
            <w:tcW w:w="1417" w:type="dxa"/>
            <w:noWrap/>
            <w:vAlign w:val="center"/>
            <w:hideMark/>
          </w:tcPr>
          <w:p w14:paraId="1BC27D67" w14:textId="77777777" w:rsidR="00A17B5E" w:rsidRPr="00A17B5E" w:rsidRDefault="00A17B5E" w:rsidP="00A17B5E">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A17B5E">
              <w:rPr>
                <w:rFonts w:ascii="Calibri" w:hAnsi="Calibri" w:cs="Calibri"/>
                <w:color w:val="000000"/>
                <w:szCs w:val="22"/>
              </w:rPr>
              <w:t>0,040601</w:t>
            </w:r>
          </w:p>
        </w:tc>
      </w:tr>
      <w:tr w:rsidR="00A17B5E" w:rsidRPr="00A17B5E" w14:paraId="2F1D60B7" w14:textId="77777777" w:rsidTr="000C50E7">
        <w:trPr>
          <w:trHeight w:val="340"/>
          <w:jc w:val="center"/>
        </w:trPr>
        <w:tc>
          <w:tcPr>
            <w:cnfStyle w:val="001000000000" w:firstRow="0" w:lastRow="0" w:firstColumn="1" w:lastColumn="0" w:oddVBand="0" w:evenVBand="0" w:oddHBand="0" w:evenHBand="0" w:firstRowFirstColumn="0" w:firstRowLastColumn="0" w:lastRowFirstColumn="0" w:lastRowLastColumn="0"/>
            <w:tcW w:w="1417" w:type="dxa"/>
            <w:noWrap/>
            <w:vAlign w:val="center"/>
            <w:hideMark/>
          </w:tcPr>
          <w:p w14:paraId="4A72D3B2" w14:textId="77777777" w:rsidR="00A17B5E" w:rsidRPr="00A17B5E" w:rsidRDefault="00A17B5E" w:rsidP="00A17B5E">
            <w:pPr>
              <w:spacing w:before="0"/>
              <w:ind w:firstLine="0"/>
              <w:jc w:val="center"/>
              <w:rPr>
                <w:rFonts w:ascii="Calibri" w:hAnsi="Calibri" w:cs="Calibri"/>
                <w:color w:val="000000"/>
                <w:szCs w:val="22"/>
              </w:rPr>
            </w:pPr>
            <w:r w:rsidRPr="00A17B5E">
              <w:rPr>
                <w:rFonts w:ascii="Calibri" w:hAnsi="Calibri" w:cs="Calibri"/>
                <w:color w:val="000000"/>
                <w:szCs w:val="22"/>
              </w:rPr>
              <w:t>8</w:t>
            </w:r>
          </w:p>
        </w:tc>
        <w:tc>
          <w:tcPr>
            <w:tcW w:w="1417" w:type="dxa"/>
            <w:noWrap/>
            <w:vAlign w:val="center"/>
            <w:hideMark/>
          </w:tcPr>
          <w:p w14:paraId="169CFE64" w14:textId="4C94A06C" w:rsidR="00A17B5E" w:rsidRPr="00A17B5E" w:rsidRDefault="00A17B5E" w:rsidP="00A17B5E">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A17B5E">
              <w:rPr>
                <w:rFonts w:ascii="Calibri" w:hAnsi="Calibri" w:cs="Calibri"/>
                <w:color w:val="000000"/>
                <w:szCs w:val="22"/>
              </w:rPr>
              <w:t>0,05622</w:t>
            </w:r>
            <w:r>
              <w:rPr>
                <w:rFonts w:ascii="Calibri" w:hAnsi="Calibri" w:cs="Calibri"/>
                <w:color w:val="000000"/>
                <w:szCs w:val="22"/>
              </w:rPr>
              <w:t>0</w:t>
            </w:r>
          </w:p>
        </w:tc>
        <w:tc>
          <w:tcPr>
            <w:tcW w:w="1417" w:type="dxa"/>
            <w:noWrap/>
            <w:vAlign w:val="center"/>
            <w:hideMark/>
          </w:tcPr>
          <w:p w14:paraId="1FD7F19C" w14:textId="77777777" w:rsidR="00A17B5E" w:rsidRPr="00A17B5E" w:rsidRDefault="00A17B5E" w:rsidP="00A17B5E">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A17B5E">
              <w:rPr>
                <w:rFonts w:ascii="Calibri" w:hAnsi="Calibri" w:cs="Calibri"/>
                <w:color w:val="000000"/>
                <w:szCs w:val="22"/>
              </w:rPr>
              <w:t>0,028692</w:t>
            </w:r>
          </w:p>
        </w:tc>
        <w:tc>
          <w:tcPr>
            <w:tcW w:w="1417" w:type="dxa"/>
            <w:noWrap/>
            <w:vAlign w:val="center"/>
            <w:hideMark/>
          </w:tcPr>
          <w:p w14:paraId="7A7329F4" w14:textId="77777777" w:rsidR="00A17B5E" w:rsidRPr="00A17B5E" w:rsidRDefault="00A17B5E" w:rsidP="00A17B5E">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A17B5E">
              <w:rPr>
                <w:rFonts w:ascii="Calibri" w:hAnsi="Calibri" w:cs="Calibri"/>
                <w:color w:val="000000"/>
                <w:szCs w:val="22"/>
              </w:rPr>
              <w:t>0,039181</w:t>
            </w:r>
          </w:p>
        </w:tc>
      </w:tr>
      <w:tr w:rsidR="00A17B5E" w:rsidRPr="00A17B5E" w14:paraId="17533434" w14:textId="77777777" w:rsidTr="000C50E7">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417" w:type="dxa"/>
            <w:noWrap/>
            <w:vAlign w:val="center"/>
            <w:hideMark/>
          </w:tcPr>
          <w:p w14:paraId="1514213A" w14:textId="77777777" w:rsidR="00A17B5E" w:rsidRPr="00A17B5E" w:rsidRDefault="00A17B5E" w:rsidP="00A17B5E">
            <w:pPr>
              <w:spacing w:before="0"/>
              <w:ind w:firstLine="0"/>
              <w:jc w:val="center"/>
              <w:rPr>
                <w:rFonts w:ascii="Calibri" w:hAnsi="Calibri" w:cs="Calibri"/>
                <w:color w:val="000000"/>
                <w:szCs w:val="22"/>
              </w:rPr>
            </w:pPr>
            <w:r w:rsidRPr="00A17B5E">
              <w:rPr>
                <w:rFonts w:ascii="Calibri" w:hAnsi="Calibri" w:cs="Calibri"/>
                <w:color w:val="000000"/>
                <w:szCs w:val="22"/>
              </w:rPr>
              <w:t>9</w:t>
            </w:r>
          </w:p>
        </w:tc>
        <w:tc>
          <w:tcPr>
            <w:tcW w:w="1417" w:type="dxa"/>
            <w:noWrap/>
            <w:vAlign w:val="center"/>
            <w:hideMark/>
          </w:tcPr>
          <w:p w14:paraId="0AD2BD6B" w14:textId="77777777" w:rsidR="00A17B5E" w:rsidRPr="00A17B5E" w:rsidRDefault="00A17B5E" w:rsidP="00A17B5E">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A17B5E">
              <w:rPr>
                <w:rFonts w:ascii="Calibri" w:hAnsi="Calibri" w:cs="Calibri"/>
                <w:color w:val="000000"/>
                <w:szCs w:val="22"/>
              </w:rPr>
              <w:t>0,053462</w:t>
            </w:r>
          </w:p>
        </w:tc>
        <w:tc>
          <w:tcPr>
            <w:tcW w:w="1417" w:type="dxa"/>
            <w:noWrap/>
            <w:vAlign w:val="center"/>
            <w:hideMark/>
          </w:tcPr>
          <w:p w14:paraId="51B9608D" w14:textId="77777777" w:rsidR="00A17B5E" w:rsidRPr="00A17B5E" w:rsidRDefault="00A17B5E" w:rsidP="00A17B5E">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A17B5E">
              <w:rPr>
                <w:rFonts w:ascii="Calibri" w:hAnsi="Calibri" w:cs="Calibri"/>
                <w:color w:val="000000"/>
                <w:szCs w:val="22"/>
              </w:rPr>
              <w:t>0,022544</w:t>
            </w:r>
          </w:p>
        </w:tc>
        <w:tc>
          <w:tcPr>
            <w:tcW w:w="1417" w:type="dxa"/>
            <w:noWrap/>
            <w:vAlign w:val="center"/>
            <w:hideMark/>
          </w:tcPr>
          <w:p w14:paraId="0E596A64" w14:textId="77777777" w:rsidR="00A17B5E" w:rsidRPr="00A17B5E" w:rsidRDefault="00A17B5E" w:rsidP="00A17B5E">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A17B5E">
              <w:rPr>
                <w:rFonts w:ascii="Calibri" w:hAnsi="Calibri" w:cs="Calibri"/>
                <w:color w:val="000000"/>
                <w:szCs w:val="22"/>
              </w:rPr>
              <w:t>0,032899</w:t>
            </w:r>
          </w:p>
        </w:tc>
      </w:tr>
      <w:tr w:rsidR="00A17B5E" w:rsidRPr="00A17B5E" w14:paraId="44ADD047" w14:textId="77777777" w:rsidTr="000C50E7">
        <w:trPr>
          <w:trHeight w:val="340"/>
          <w:jc w:val="center"/>
        </w:trPr>
        <w:tc>
          <w:tcPr>
            <w:cnfStyle w:val="001000000000" w:firstRow="0" w:lastRow="0" w:firstColumn="1" w:lastColumn="0" w:oddVBand="0" w:evenVBand="0" w:oddHBand="0" w:evenHBand="0" w:firstRowFirstColumn="0" w:firstRowLastColumn="0" w:lastRowFirstColumn="0" w:lastRowLastColumn="0"/>
            <w:tcW w:w="1417" w:type="dxa"/>
            <w:tcBorders>
              <w:bottom w:val="double" w:sz="4" w:space="0" w:color="4F81BD" w:themeColor="accent1"/>
            </w:tcBorders>
            <w:noWrap/>
            <w:vAlign w:val="center"/>
            <w:hideMark/>
          </w:tcPr>
          <w:p w14:paraId="6E06795E" w14:textId="77777777" w:rsidR="00A17B5E" w:rsidRPr="00A17B5E" w:rsidRDefault="00A17B5E" w:rsidP="00A17B5E">
            <w:pPr>
              <w:spacing w:before="0"/>
              <w:ind w:firstLine="0"/>
              <w:jc w:val="center"/>
              <w:rPr>
                <w:rFonts w:ascii="Calibri" w:hAnsi="Calibri" w:cs="Calibri"/>
                <w:color w:val="000000"/>
                <w:szCs w:val="22"/>
              </w:rPr>
            </w:pPr>
            <w:r w:rsidRPr="00A17B5E">
              <w:rPr>
                <w:rFonts w:ascii="Calibri" w:hAnsi="Calibri" w:cs="Calibri"/>
                <w:color w:val="000000"/>
                <w:szCs w:val="22"/>
              </w:rPr>
              <w:t>10</w:t>
            </w:r>
          </w:p>
        </w:tc>
        <w:tc>
          <w:tcPr>
            <w:tcW w:w="1417" w:type="dxa"/>
            <w:tcBorders>
              <w:bottom w:val="double" w:sz="4" w:space="0" w:color="4F81BD" w:themeColor="accent1"/>
            </w:tcBorders>
            <w:noWrap/>
            <w:vAlign w:val="center"/>
            <w:hideMark/>
          </w:tcPr>
          <w:p w14:paraId="6927A58E" w14:textId="77777777" w:rsidR="00A17B5E" w:rsidRPr="00A17B5E" w:rsidRDefault="00A17B5E" w:rsidP="00A17B5E">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A17B5E">
              <w:rPr>
                <w:rFonts w:ascii="Calibri" w:hAnsi="Calibri" w:cs="Calibri"/>
                <w:color w:val="000000"/>
                <w:szCs w:val="22"/>
              </w:rPr>
              <w:t>0,026722</w:t>
            </w:r>
          </w:p>
        </w:tc>
        <w:tc>
          <w:tcPr>
            <w:tcW w:w="1417" w:type="dxa"/>
            <w:tcBorders>
              <w:bottom w:val="double" w:sz="4" w:space="0" w:color="4F81BD" w:themeColor="accent1"/>
            </w:tcBorders>
            <w:noWrap/>
            <w:vAlign w:val="center"/>
            <w:hideMark/>
          </w:tcPr>
          <w:p w14:paraId="31071F9D" w14:textId="614B7693" w:rsidR="00A17B5E" w:rsidRPr="00A17B5E" w:rsidRDefault="00A17B5E" w:rsidP="00A17B5E">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A17B5E">
              <w:rPr>
                <w:rFonts w:ascii="Calibri" w:hAnsi="Calibri" w:cs="Calibri"/>
                <w:color w:val="000000"/>
                <w:szCs w:val="22"/>
              </w:rPr>
              <w:t>0,04123</w:t>
            </w:r>
            <w:r w:rsidR="003E0337">
              <w:rPr>
                <w:rFonts w:ascii="Calibri" w:hAnsi="Calibri" w:cs="Calibri"/>
                <w:color w:val="000000"/>
                <w:szCs w:val="22"/>
              </w:rPr>
              <w:t>0</w:t>
            </w:r>
          </w:p>
        </w:tc>
        <w:tc>
          <w:tcPr>
            <w:tcW w:w="1417" w:type="dxa"/>
            <w:tcBorders>
              <w:bottom w:val="double" w:sz="4" w:space="0" w:color="4F81BD" w:themeColor="accent1"/>
            </w:tcBorders>
            <w:noWrap/>
            <w:vAlign w:val="center"/>
            <w:hideMark/>
          </w:tcPr>
          <w:p w14:paraId="5A1A7956" w14:textId="77777777" w:rsidR="00A17B5E" w:rsidRPr="00A17B5E" w:rsidRDefault="00A17B5E" w:rsidP="00A17B5E">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A17B5E">
              <w:rPr>
                <w:rFonts w:ascii="Calibri" w:hAnsi="Calibri" w:cs="Calibri"/>
                <w:color w:val="000000"/>
                <w:szCs w:val="22"/>
              </w:rPr>
              <w:t>0,041754</w:t>
            </w:r>
          </w:p>
        </w:tc>
      </w:tr>
      <w:tr w:rsidR="00A17B5E" w:rsidRPr="00A17B5E" w14:paraId="5714721D" w14:textId="77777777" w:rsidTr="000C50E7">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417" w:type="dxa"/>
            <w:tcBorders>
              <w:top w:val="double" w:sz="4" w:space="0" w:color="4F81BD" w:themeColor="accent1"/>
            </w:tcBorders>
            <w:noWrap/>
            <w:vAlign w:val="center"/>
            <w:hideMark/>
          </w:tcPr>
          <w:p w14:paraId="5B1C0D2E" w14:textId="174F251E" w:rsidR="00A17B5E" w:rsidRPr="00A17B5E" w:rsidRDefault="003E0164" w:rsidP="00A17B5E">
            <w:pPr>
              <w:spacing w:before="0"/>
              <w:ind w:firstLine="0"/>
              <w:jc w:val="center"/>
              <w:rPr>
                <w:rFonts w:ascii="Calibri" w:hAnsi="Calibri" w:cs="Calibri"/>
                <w:color w:val="000000"/>
                <w:szCs w:val="22"/>
              </w:rPr>
            </w:pPr>
            <w:r w:rsidRPr="00A17B5E">
              <w:rPr>
                <w:rFonts w:ascii="Calibri" w:hAnsi="Calibri" w:cs="Calibri"/>
                <w:color w:val="000000"/>
                <w:szCs w:val="22"/>
              </w:rPr>
              <w:t>Media</w:t>
            </w:r>
          </w:p>
        </w:tc>
        <w:tc>
          <w:tcPr>
            <w:tcW w:w="1417" w:type="dxa"/>
            <w:tcBorders>
              <w:top w:val="double" w:sz="4" w:space="0" w:color="4F81BD" w:themeColor="accent1"/>
            </w:tcBorders>
            <w:noWrap/>
            <w:vAlign w:val="center"/>
            <w:hideMark/>
          </w:tcPr>
          <w:p w14:paraId="491C2E8C" w14:textId="77777777" w:rsidR="00A17B5E" w:rsidRPr="00A17B5E" w:rsidRDefault="00A17B5E" w:rsidP="00A17B5E">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szCs w:val="22"/>
              </w:rPr>
            </w:pPr>
            <w:r w:rsidRPr="00A17B5E">
              <w:rPr>
                <w:rFonts w:ascii="Calibri" w:hAnsi="Calibri" w:cs="Calibri"/>
                <w:b/>
                <w:bCs/>
                <w:color w:val="000000"/>
                <w:szCs w:val="22"/>
              </w:rPr>
              <w:t>0,038657</w:t>
            </w:r>
          </w:p>
        </w:tc>
        <w:tc>
          <w:tcPr>
            <w:tcW w:w="1417" w:type="dxa"/>
            <w:tcBorders>
              <w:top w:val="double" w:sz="4" w:space="0" w:color="4F81BD" w:themeColor="accent1"/>
            </w:tcBorders>
            <w:noWrap/>
            <w:vAlign w:val="center"/>
            <w:hideMark/>
          </w:tcPr>
          <w:p w14:paraId="593291BE" w14:textId="77777777" w:rsidR="00A17B5E" w:rsidRPr="00A17B5E" w:rsidRDefault="00A17B5E" w:rsidP="00A17B5E">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szCs w:val="22"/>
              </w:rPr>
            </w:pPr>
            <w:r w:rsidRPr="00A17B5E">
              <w:rPr>
                <w:rFonts w:ascii="Calibri" w:hAnsi="Calibri" w:cs="Calibri"/>
                <w:b/>
                <w:bCs/>
                <w:color w:val="000000"/>
                <w:szCs w:val="22"/>
              </w:rPr>
              <w:t>0,038899</w:t>
            </w:r>
          </w:p>
        </w:tc>
        <w:tc>
          <w:tcPr>
            <w:tcW w:w="1417" w:type="dxa"/>
            <w:tcBorders>
              <w:top w:val="double" w:sz="4" w:space="0" w:color="4F81BD" w:themeColor="accent1"/>
            </w:tcBorders>
            <w:noWrap/>
            <w:vAlign w:val="center"/>
            <w:hideMark/>
          </w:tcPr>
          <w:p w14:paraId="5D386200" w14:textId="77777777" w:rsidR="00A17B5E" w:rsidRPr="00A17B5E" w:rsidRDefault="00A17B5E" w:rsidP="00A17B5E">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szCs w:val="22"/>
              </w:rPr>
            </w:pPr>
            <w:r w:rsidRPr="00A17B5E">
              <w:rPr>
                <w:rFonts w:ascii="Calibri" w:hAnsi="Calibri" w:cs="Calibri"/>
                <w:b/>
                <w:bCs/>
                <w:color w:val="000000"/>
                <w:szCs w:val="22"/>
              </w:rPr>
              <w:t>0,039361</w:t>
            </w:r>
          </w:p>
        </w:tc>
      </w:tr>
      <w:tr w:rsidR="00A17B5E" w:rsidRPr="00A17B5E" w14:paraId="30610821" w14:textId="77777777" w:rsidTr="000C50E7">
        <w:trPr>
          <w:trHeight w:val="340"/>
          <w:jc w:val="center"/>
        </w:trPr>
        <w:tc>
          <w:tcPr>
            <w:cnfStyle w:val="001000000000" w:firstRow="0" w:lastRow="0" w:firstColumn="1" w:lastColumn="0" w:oddVBand="0" w:evenVBand="0" w:oddHBand="0" w:evenHBand="0" w:firstRowFirstColumn="0" w:firstRowLastColumn="0" w:lastRowFirstColumn="0" w:lastRowLastColumn="0"/>
            <w:tcW w:w="1417" w:type="dxa"/>
            <w:noWrap/>
            <w:vAlign w:val="center"/>
            <w:hideMark/>
          </w:tcPr>
          <w:p w14:paraId="466AB3C0" w14:textId="77777777" w:rsidR="00A17B5E" w:rsidRPr="00A17B5E" w:rsidRDefault="00A17B5E" w:rsidP="00A17B5E">
            <w:pPr>
              <w:spacing w:before="0"/>
              <w:ind w:firstLine="0"/>
              <w:jc w:val="center"/>
              <w:rPr>
                <w:rFonts w:ascii="Calibri" w:hAnsi="Calibri" w:cs="Calibri"/>
                <w:color w:val="000000"/>
                <w:szCs w:val="22"/>
              </w:rPr>
            </w:pPr>
            <w:r w:rsidRPr="00A17B5E">
              <w:rPr>
                <w:rFonts w:ascii="Calibri" w:hAnsi="Calibri" w:cs="Calibri"/>
                <w:color w:val="000000"/>
                <w:szCs w:val="22"/>
              </w:rPr>
              <w:t>Desviación</w:t>
            </w:r>
          </w:p>
        </w:tc>
        <w:tc>
          <w:tcPr>
            <w:tcW w:w="1417" w:type="dxa"/>
            <w:noWrap/>
            <w:vAlign w:val="center"/>
            <w:hideMark/>
          </w:tcPr>
          <w:p w14:paraId="688F08BC" w14:textId="77777777" w:rsidR="00A17B5E" w:rsidRPr="00A17B5E" w:rsidRDefault="00A17B5E" w:rsidP="00A17B5E">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szCs w:val="22"/>
              </w:rPr>
            </w:pPr>
            <w:r w:rsidRPr="00A17B5E">
              <w:rPr>
                <w:rFonts w:ascii="Calibri" w:hAnsi="Calibri" w:cs="Calibri"/>
                <w:b/>
                <w:bCs/>
                <w:color w:val="000000"/>
                <w:szCs w:val="22"/>
              </w:rPr>
              <w:t>0,002081</w:t>
            </w:r>
          </w:p>
        </w:tc>
        <w:tc>
          <w:tcPr>
            <w:tcW w:w="1417" w:type="dxa"/>
            <w:noWrap/>
            <w:vAlign w:val="center"/>
            <w:hideMark/>
          </w:tcPr>
          <w:p w14:paraId="524F1433" w14:textId="77777777" w:rsidR="00A17B5E" w:rsidRPr="00A17B5E" w:rsidRDefault="00A17B5E" w:rsidP="00A17B5E">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szCs w:val="22"/>
              </w:rPr>
            </w:pPr>
            <w:r w:rsidRPr="00A17B5E">
              <w:rPr>
                <w:rFonts w:ascii="Calibri" w:hAnsi="Calibri" w:cs="Calibri"/>
                <w:b/>
                <w:bCs/>
                <w:color w:val="000000"/>
                <w:szCs w:val="22"/>
              </w:rPr>
              <w:t>0,001595</w:t>
            </w:r>
          </w:p>
        </w:tc>
        <w:tc>
          <w:tcPr>
            <w:tcW w:w="1417" w:type="dxa"/>
            <w:noWrap/>
            <w:vAlign w:val="center"/>
            <w:hideMark/>
          </w:tcPr>
          <w:p w14:paraId="7106E3E0" w14:textId="77777777" w:rsidR="00A17B5E" w:rsidRPr="00A17B5E" w:rsidRDefault="00A17B5E" w:rsidP="00A17B5E">
            <w:pPr>
              <w:keepNext/>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szCs w:val="22"/>
              </w:rPr>
            </w:pPr>
            <w:r w:rsidRPr="00A17B5E">
              <w:rPr>
                <w:rFonts w:ascii="Calibri" w:hAnsi="Calibri" w:cs="Calibri"/>
                <w:b/>
                <w:bCs/>
                <w:color w:val="000000"/>
                <w:szCs w:val="22"/>
              </w:rPr>
              <w:t>0,000114</w:t>
            </w:r>
          </w:p>
        </w:tc>
      </w:tr>
    </w:tbl>
    <w:p w14:paraId="231FD845" w14:textId="1F2B7BCA" w:rsidR="00A17B5E" w:rsidRDefault="00A17B5E" w:rsidP="00A17B5E">
      <w:pPr>
        <w:pStyle w:val="Descripcin"/>
      </w:pPr>
      <w:bookmarkStart w:id="74" w:name="_Toc18919503"/>
      <w:r>
        <w:t xml:space="preserve">Tabla </w:t>
      </w:r>
      <w:fldSimple w:instr=" SEQ Tabla \* ARABIC ">
        <w:r w:rsidR="003E1C72">
          <w:rPr>
            <w:noProof/>
          </w:rPr>
          <w:t>3</w:t>
        </w:r>
      </w:fldSimple>
      <w:r>
        <w:t xml:space="preserve">: Resultados obtenidos </w:t>
      </w:r>
      <w:r w:rsidR="000C50E7">
        <w:t xml:space="preserve">con </w:t>
      </w:r>
      <w:r>
        <w:t>datos SURs.</w:t>
      </w:r>
      <w:bookmarkEnd w:id="74"/>
    </w:p>
    <w:p w14:paraId="7ABB571D" w14:textId="7B4D208F" w:rsidR="00442522" w:rsidRDefault="00C36571" w:rsidP="00442522">
      <w:pPr>
        <w:jc w:val="both"/>
      </w:pPr>
      <w:r>
        <w:t xml:space="preserve">Como en el caso anterior, </w:t>
      </w:r>
      <w:r w:rsidR="00A17B5E">
        <w:t>los mejores resultados se obtienen con redes neuronales de pocas capas ocultas</w:t>
      </w:r>
      <w:r w:rsidR="003E0164">
        <w:t xml:space="preserve"> y pequeño número de neuronas</w:t>
      </w:r>
      <w:r w:rsidR="00A17B5E">
        <w:t xml:space="preserve">. También ocurre lo mismo con los tamaños de traza, </w:t>
      </w:r>
      <w:r w:rsidR="00442522">
        <w:t xml:space="preserve">los mejores resultados se obtienen </w:t>
      </w:r>
      <w:r w:rsidR="00A17B5E">
        <w:t>con tamaño de conjunto de traza</w:t>
      </w:r>
      <w:r w:rsidR="00442522">
        <w:t xml:space="preserve"> pequeño</w:t>
      </w:r>
      <w:r w:rsidR="002060A7">
        <w:t xml:space="preserve"> </w:t>
      </w:r>
      <w:r w:rsidR="002060A7" w:rsidRPr="00A77CF6">
        <w:t xml:space="preserve">(se puede ver en el la tabla de resultados completa en el </w:t>
      </w:r>
      <w:r w:rsidR="002060A7" w:rsidRPr="00A77CF6">
        <w:rPr>
          <w:b/>
        </w:rPr>
        <w:t xml:space="preserve">Anexo </w:t>
      </w:r>
      <w:r w:rsidR="00A77CF6" w:rsidRPr="00A77CF6">
        <w:rPr>
          <w:b/>
        </w:rPr>
        <w:t>3</w:t>
      </w:r>
      <w:r w:rsidR="002060A7">
        <w:t>)</w:t>
      </w:r>
      <w:r w:rsidR="00442522">
        <w:t xml:space="preserve">. </w:t>
      </w:r>
      <w:r>
        <w:t>En este caso con arquitecturas de red de menor cantidad de capas ocultas se obtienen resultados igualmente buenos, pero se ha decidido trabajar con el diseño de red que mejor funcione con los datos obtenidos mediante Novelty.</w:t>
      </w:r>
    </w:p>
    <w:p w14:paraId="6275AC72" w14:textId="73B634F2" w:rsidR="00442522" w:rsidRDefault="003E0164" w:rsidP="00B81F3E">
      <w:pPr>
        <w:jc w:val="both"/>
      </w:pPr>
      <w:r>
        <w:t xml:space="preserve">En la </w:t>
      </w:r>
      <w:r w:rsidR="00FF50FF">
        <w:rPr>
          <w:b/>
        </w:rPr>
        <w:t>Figura [18</w:t>
      </w:r>
      <w:r w:rsidR="00FD3555" w:rsidRPr="00FD3555">
        <w:rPr>
          <w:b/>
        </w:rPr>
        <w:t>]</w:t>
      </w:r>
      <w:r w:rsidR="00442522">
        <w:t xml:space="preserve"> se ha comparado los valores de utilidad de los datos de test y los valores de utilidad predichos por la red neuronal</w:t>
      </w:r>
      <w:r w:rsidR="003E0337">
        <w:t xml:space="preserve"> en el caso de la simulación número tres, que ha sido con la que mejores resultados se han obtenido</w:t>
      </w:r>
      <w:r w:rsidR="00442522">
        <w:t xml:space="preserve">. Se puede observar </w:t>
      </w:r>
      <w:r w:rsidR="00C36571">
        <w:t xml:space="preserve">que las predicciones </w:t>
      </w:r>
      <w:r>
        <w:t xml:space="preserve">de la red neurona (2-6-6-1) </w:t>
      </w:r>
      <w:r w:rsidR="00C36571">
        <w:t>son buenas</w:t>
      </w:r>
      <w:r>
        <w:t>,</w:t>
      </w:r>
      <w:r w:rsidR="00C36571">
        <w:t xml:space="preserve"> ajustando la curva de dichas predicciones bastante bien a la curva de los valores reales. </w:t>
      </w:r>
      <w:r w:rsidR="00EC218D">
        <w:t xml:space="preserve">En este caso los movimientos siguen el descenso del valor de un sensor de distancia, por lo </w:t>
      </w:r>
      <w:r w:rsidR="00406DC3">
        <w:t>que,</w:t>
      </w:r>
      <w:r w:rsidR="00EC218D">
        <w:t xml:space="preserve"> en este caso</w:t>
      </w:r>
      <w:r>
        <w:t>,</w:t>
      </w:r>
      <w:r w:rsidR="00EC218D">
        <w:t xml:space="preserve"> al no ser movimientos semi-aleatorios, no se ven claras ambigüedades</w:t>
      </w:r>
      <w:r>
        <w:t xml:space="preserve"> en los resultados</w:t>
      </w:r>
      <w:r w:rsidR="00EC218D">
        <w:t xml:space="preserve">. </w:t>
      </w:r>
      <w:r>
        <w:t xml:space="preserve">Principalmente, por la razón de la poca ambigüedad en </w:t>
      </w:r>
      <w:r w:rsidR="00406DC3">
        <w:t>los datos</w:t>
      </w:r>
      <w:r>
        <w:t xml:space="preserve"> de entrenamiento,</w:t>
      </w:r>
      <w:r w:rsidR="00EC218D">
        <w:t xml:space="preserve"> se </w:t>
      </w:r>
      <w:r>
        <w:t>consigue obtener</w:t>
      </w:r>
      <w:r w:rsidR="00EC218D">
        <w:t xml:space="preserve"> un mejor aprendizaje de la red neuronal.</w:t>
      </w:r>
    </w:p>
    <w:p w14:paraId="73F563DC" w14:textId="77777777" w:rsidR="007D52A0" w:rsidRPr="00976268" w:rsidRDefault="007D52A0" w:rsidP="007D52A0">
      <w:pPr>
        <w:jc w:val="both"/>
      </w:pPr>
      <w:r>
        <w:t xml:space="preserve">En la </w:t>
      </w:r>
      <w:r w:rsidRPr="00976268">
        <w:rPr>
          <w:b/>
        </w:rPr>
        <w:t xml:space="preserve">Figura </w:t>
      </w:r>
      <w:r>
        <w:rPr>
          <w:b/>
        </w:rPr>
        <w:t xml:space="preserve">[19] </w:t>
      </w:r>
      <w:r>
        <w:t xml:space="preserve">se muestra el error de entrenamiento en la misma simulación que en el caso de la </w:t>
      </w:r>
      <w:r>
        <w:rPr>
          <w:b/>
        </w:rPr>
        <w:t>Figura [18</w:t>
      </w:r>
      <w:r w:rsidRPr="00976268">
        <w:rPr>
          <w:b/>
        </w:rPr>
        <w:t>]</w:t>
      </w:r>
      <w:r>
        <w:t>. La media del error de entrenamiento es de 0,02448. Los puntos con valores de error de entrenamiento más altos en cada entrenamiento corresponden a las primeras epochs del entrenamiento, y este error va disminuyendo continuamente mientras se realiza el entrenamiento. Como se puede observar, a medida que van avanzando las simulaciones el valor del error de entrenamiento al comienzo de cada entrenamiento va disminuyendo respecto al entrenamiento anterior. A partir de la epoch 10.000 este valor de error de entrenamiento se vuelvo más o menos constante para todos los entrenamientos, sufriendo algunos pequeños picos puntuales.</w:t>
      </w:r>
    </w:p>
    <w:p w14:paraId="301A171C" w14:textId="77777777" w:rsidR="007D52A0" w:rsidRDefault="007D52A0" w:rsidP="00B81F3E">
      <w:pPr>
        <w:jc w:val="both"/>
      </w:pPr>
    </w:p>
    <w:p w14:paraId="339C7350" w14:textId="77777777" w:rsidR="002060A7" w:rsidRDefault="002060A7" w:rsidP="00B817F5">
      <w:pPr>
        <w:keepNext/>
        <w:ind w:firstLine="0"/>
        <w:jc w:val="center"/>
      </w:pPr>
      <w:r>
        <w:rPr>
          <w:noProof/>
        </w:rPr>
        <w:lastRenderedPageBreak/>
        <w:drawing>
          <wp:inline distT="0" distB="0" distL="0" distR="0" wp14:anchorId="6186B819" wp14:editId="4566BF9B">
            <wp:extent cx="5760000" cy="4165003"/>
            <wp:effectExtent l="0" t="0" r="0" b="6985"/>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SURs.png"/>
                    <pic:cNvPicPr/>
                  </pic:nvPicPr>
                  <pic:blipFill rotWithShape="1">
                    <a:blip r:embed="rId39">
                      <a:extLst>
                        <a:ext uri="{28A0092B-C50C-407E-A947-70E740481C1C}">
                          <a14:useLocalDpi xmlns:a14="http://schemas.microsoft.com/office/drawing/2010/main" val="0"/>
                        </a:ext>
                      </a:extLst>
                    </a:blip>
                    <a:srcRect l="639" t="10527" r="2491" b="6072"/>
                    <a:stretch/>
                  </pic:blipFill>
                  <pic:spPr bwMode="auto">
                    <a:xfrm>
                      <a:off x="0" y="0"/>
                      <a:ext cx="5760000" cy="4165003"/>
                    </a:xfrm>
                    <a:prstGeom prst="rect">
                      <a:avLst/>
                    </a:prstGeom>
                    <a:ln>
                      <a:noFill/>
                    </a:ln>
                    <a:extLst>
                      <a:ext uri="{53640926-AAD7-44D8-BBD7-CCE9431645EC}">
                        <a14:shadowObscured xmlns:a14="http://schemas.microsoft.com/office/drawing/2010/main"/>
                      </a:ext>
                    </a:extLst>
                  </pic:spPr>
                </pic:pic>
              </a:graphicData>
            </a:graphic>
          </wp:inline>
        </w:drawing>
      </w:r>
    </w:p>
    <w:p w14:paraId="75AE7B9B" w14:textId="59577CB2" w:rsidR="002060A7" w:rsidRDefault="002060A7" w:rsidP="002060A7">
      <w:pPr>
        <w:pStyle w:val="Descripcin"/>
      </w:pPr>
      <w:bookmarkStart w:id="75" w:name="_Toc18919454"/>
      <w:r>
        <w:t xml:space="preserve">Figura </w:t>
      </w:r>
      <w:fldSimple w:instr=" SEQ Figura \* ARABIC ">
        <w:r w:rsidR="003E1C72">
          <w:rPr>
            <w:noProof/>
          </w:rPr>
          <w:t>18</w:t>
        </w:r>
      </w:fldSimple>
      <w:r>
        <w:t xml:space="preserve">: </w:t>
      </w:r>
      <w:r w:rsidR="003E0164">
        <w:t>Datos reales vs Predicciones</w:t>
      </w:r>
      <w:r>
        <w:t xml:space="preserve"> con datos SURs.</w:t>
      </w:r>
      <w:bookmarkEnd w:id="75"/>
    </w:p>
    <w:p w14:paraId="1241E0AB" w14:textId="77777777" w:rsidR="00FD3555" w:rsidRPr="00FD3555" w:rsidRDefault="00FD3555" w:rsidP="00FD3555"/>
    <w:p w14:paraId="19D9E04F" w14:textId="77777777" w:rsidR="00FD3555" w:rsidRDefault="00FD3555" w:rsidP="00FD3555">
      <w:pPr>
        <w:keepNext/>
      </w:pPr>
      <w:r>
        <w:rPr>
          <w:noProof/>
        </w:rPr>
        <w:drawing>
          <wp:inline distT="0" distB="0" distL="0" distR="0" wp14:anchorId="121220ED" wp14:editId="5C85E31C">
            <wp:extent cx="5514975" cy="3395663"/>
            <wp:effectExtent l="0" t="0" r="9525" b="14605"/>
            <wp:docPr id="41" name="Gráfico 41"/>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39C3B588" w14:textId="73CA0A8A" w:rsidR="00976268" w:rsidRPr="00976268" w:rsidRDefault="00FD3555" w:rsidP="00FF50FF">
      <w:pPr>
        <w:pStyle w:val="Descripcin"/>
      </w:pPr>
      <w:bookmarkStart w:id="76" w:name="_Toc18919455"/>
      <w:r>
        <w:t xml:space="preserve">Figura </w:t>
      </w:r>
      <w:fldSimple w:instr=" SEQ Figura \* ARABIC ">
        <w:r w:rsidR="003E1C72">
          <w:rPr>
            <w:noProof/>
          </w:rPr>
          <w:t>19</w:t>
        </w:r>
      </w:fldSimple>
      <w:r>
        <w:t>: Error de entrenamiento con datos SURs.</w:t>
      </w:r>
      <w:bookmarkEnd w:id="76"/>
    </w:p>
    <w:p w14:paraId="7D767214" w14:textId="0536F100" w:rsidR="00EC218D" w:rsidRDefault="00EC218D" w:rsidP="00917E49">
      <w:pPr>
        <w:pStyle w:val="Ttulo3"/>
      </w:pPr>
      <w:bookmarkStart w:id="77" w:name="_Toc16678468"/>
      <w:bookmarkStart w:id="78" w:name="_Toc18919492"/>
      <w:r>
        <w:lastRenderedPageBreak/>
        <w:t>Conclusiones</w:t>
      </w:r>
      <w:bookmarkEnd w:id="77"/>
      <w:bookmarkEnd w:id="78"/>
    </w:p>
    <w:p w14:paraId="05D4ACB1" w14:textId="22B243A3" w:rsidR="00B81F3E" w:rsidRDefault="00EC218D" w:rsidP="00EC218D">
      <w:pPr>
        <w:jc w:val="both"/>
      </w:pPr>
      <w:r>
        <w:t>Como se pu</w:t>
      </w:r>
      <w:r w:rsidR="003E0164">
        <w:t>ede observar en las dos figuras (</w:t>
      </w:r>
      <w:r w:rsidR="00FD3555">
        <w:rPr>
          <w:b/>
        </w:rPr>
        <w:t>Figura [1</w:t>
      </w:r>
      <w:r w:rsidR="00FF50FF">
        <w:rPr>
          <w:b/>
        </w:rPr>
        <w:t>6] y Figura [18</w:t>
      </w:r>
      <w:r w:rsidR="003E0164" w:rsidRPr="003E0164">
        <w:rPr>
          <w:b/>
        </w:rPr>
        <w:t>]</w:t>
      </w:r>
      <w:r w:rsidR="003E0164">
        <w:t>)</w:t>
      </w:r>
      <w:r>
        <w:t xml:space="preserve">, para realizar un entrenamiento </w:t>
      </w:r>
      <w:r w:rsidR="003E0164">
        <w:t>más óptimo</w:t>
      </w:r>
      <w:r>
        <w:t xml:space="preserve"> de la red neuronal</w:t>
      </w:r>
      <w:r w:rsidR="00707178">
        <w:t>, en este experimento en concreto</w:t>
      </w:r>
      <w:r>
        <w:t>, es necesario partir de unos datos obtenidos mediante SURs. En el caso de los datos obtenidos mediante Novelty se ve una gran ambigüedad en los resultados</w:t>
      </w:r>
      <w:r w:rsidR="003E0164">
        <w:t>, debido a la ambigüedad de los datos,</w:t>
      </w:r>
      <w:r>
        <w:t xml:space="preserve"> por lo que no se obtiene un resultado </w:t>
      </w:r>
      <w:r w:rsidR="003E0164">
        <w:t>correcto</w:t>
      </w:r>
      <w:r>
        <w:t xml:space="preserve"> de aprendizaje de la red neuronal, ni con una arquitectura de red grande ni con una pequeña, ni tampoco </w:t>
      </w:r>
      <w:r w:rsidR="003E0164">
        <w:t>con mayores tamaños de conjunto</w:t>
      </w:r>
      <w:r>
        <w:t xml:space="preserve"> de traza. </w:t>
      </w:r>
      <w:r w:rsidR="00B81F3E">
        <w:t xml:space="preserve">Lo que sí que </w:t>
      </w:r>
      <w:r w:rsidR="00574792">
        <w:t>es</w:t>
      </w:r>
      <w:r w:rsidR="00B81F3E">
        <w:t xml:space="preserve"> posible </w:t>
      </w:r>
      <w:r w:rsidR="003E0164">
        <w:t>realizar</w:t>
      </w:r>
      <w:r w:rsidR="00B81F3E">
        <w:t xml:space="preserve">, y es lo que se </w:t>
      </w:r>
      <w:r w:rsidR="00574792">
        <w:t xml:space="preserve">realiza en la metodología de entrenamiento de VF que se utiliza actualmente en el GII, </w:t>
      </w:r>
      <w:r w:rsidR="00B81F3E">
        <w:t>es utilizar la motivación intrínseca antes de las SURs para guiar el comportamiento robot en las zonas en las que aún no estén definidas las áreas de certeza</w:t>
      </w:r>
      <w:r w:rsidR="003E0164">
        <w:t>, y servirse de las trazas obtenidas con esta motivación para actualizar estas áreas de certeza</w:t>
      </w:r>
      <w:r w:rsidR="00B81F3E">
        <w:t>.</w:t>
      </w:r>
    </w:p>
    <w:p w14:paraId="37B7DFE4" w14:textId="14798935" w:rsidR="00FD3555" w:rsidRDefault="00FD3555" w:rsidP="00EC218D">
      <w:pPr>
        <w:jc w:val="both"/>
      </w:pPr>
      <w:r>
        <w:t xml:space="preserve">También, en la </w:t>
      </w:r>
      <w:r w:rsidRPr="003E0164">
        <w:rPr>
          <w:b/>
        </w:rPr>
        <w:t>Figur</w:t>
      </w:r>
      <w:r w:rsidR="00FF50FF">
        <w:rPr>
          <w:b/>
        </w:rPr>
        <w:t>a [17</w:t>
      </w:r>
      <w:r w:rsidRPr="003E0164">
        <w:rPr>
          <w:b/>
        </w:rPr>
        <w:t>] y Figura [1</w:t>
      </w:r>
      <w:r w:rsidR="00FF50FF">
        <w:rPr>
          <w:b/>
        </w:rPr>
        <w:t>9</w:t>
      </w:r>
      <w:r w:rsidRPr="003E0164">
        <w:rPr>
          <w:b/>
        </w:rPr>
        <w:t>]</w:t>
      </w:r>
      <w:r>
        <w:t xml:space="preserve"> se puede observar las diferencias que hay en los errores de entrenamiento de cada caso. En la primera figura se ve que el error de entrenamiento inicial no va disminuyendo res</w:t>
      </w:r>
      <w:r w:rsidR="00917E49">
        <w:t>pecto al valor</w:t>
      </w:r>
      <w:r w:rsidR="00A953C3">
        <w:t xml:space="preserve"> del entrenamiento</w:t>
      </w:r>
      <w:r w:rsidR="00917E49">
        <w:t xml:space="preserve"> predecesor debido a la gran ambigüedad que hay en los valores de las trazas de entrenamiento. Esto no es lo que ocurre en la segunda gráfica, en ella se puede observar como a medida que avanzan </w:t>
      </w:r>
      <w:r w:rsidR="00A953C3">
        <w:t>los entrenamientos,</w:t>
      </w:r>
      <w:r w:rsidR="00917E49">
        <w:t xml:space="preserve"> el error de entrenamiento inicial de cada entrenamiento va disminuyendo respecto al valor predecesor hasta llegar a la epoch 10.000 que es cuando </w:t>
      </w:r>
      <w:r w:rsidR="00A953C3">
        <w:t>empieza a reducir la diferencia entre ellos</w:t>
      </w:r>
      <w:r w:rsidR="00917E49">
        <w:t>.</w:t>
      </w:r>
    </w:p>
    <w:p w14:paraId="34A48FD0" w14:textId="3764131E" w:rsidR="00EC218D" w:rsidRDefault="00B81F3E" w:rsidP="00EC218D">
      <w:pPr>
        <w:jc w:val="both"/>
      </w:pPr>
      <w:r>
        <w:t>Por otro lado, i</w:t>
      </w:r>
      <w:r w:rsidR="00EC218D">
        <w:t>gual con otra metodología de aprendizaje podría llegarse a obtener mejores resultados</w:t>
      </w:r>
      <w:r>
        <w:t xml:space="preserve"> utilizando solo Novelty,</w:t>
      </w:r>
      <w:r w:rsidR="00EC218D">
        <w:t xml:space="preserve"> pero </w:t>
      </w:r>
      <w:r>
        <w:t xml:space="preserve">este tema </w:t>
      </w:r>
      <w:r w:rsidR="00EC218D">
        <w:t>se encuentra fuera del alcance de este proyecto</w:t>
      </w:r>
      <w:r>
        <w:t xml:space="preserve"> de Trabajo Fin de Máster</w:t>
      </w:r>
      <w:r w:rsidR="00EC218D">
        <w:t xml:space="preserve">, por lo que se ha decidido no profundizar en ello. </w:t>
      </w:r>
    </w:p>
    <w:p w14:paraId="57300A5F" w14:textId="61426831" w:rsidR="00EC218D" w:rsidRPr="00EC218D" w:rsidRDefault="00EC218D" w:rsidP="00EC218D">
      <w:pPr>
        <w:jc w:val="both"/>
      </w:pPr>
      <w:r>
        <w:t>Con todo esto se puede concluir que la mejor arquitectura de red obtenida</w:t>
      </w:r>
      <w:r w:rsidR="00963364">
        <w:t>,</w:t>
      </w:r>
      <w:r>
        <w:t xml:space="preserve"> </w:t>
      </w:r>
      <w:r w:rsidR="00963364">
        <w:t xml:space="preserve">con dos entradas y una salida, es la de dos capas ocultas con seis neuronas cada una </w:t>
      </w:r>
      <w:r w:rsidR="002060A7">
        <w:t>(2-6-6-1)</w:t>
      </w:r>
      <w:r w:rsidR="00963364">
        <w:t>,</w:t>
      </w:r>
      <w:r>
        <w:t xml:space="preserve"> y </w:t>
      </w:r>
      <w:r w:rsidR="00B81F3E">
        <w:t xml:space="preserve">la mejor forma de guiar los movimientos del robot para obtener los datos de entrenamiento de la </w:t>
      </w:r>
      <w:r w:rsidR="002060A7">
        <w:t>VF</w:t>
      </w:r>
      <w:r w:rsidR="00B81F3E">
        <w:t xml:space="preserve"> es</w:t>
      </w:r>
      <w:r>
        <w:t xml:space="preserve"> mediante </w:t>
      </w:r>
      <w:r w:rsidR="00B81F3E">
        <w:t xml:space="preserve">las </w:t>
      </w:r>
      <w:r>
        <w:t xml:space="preserve">SURs. </w:t>
      </w:r>
    </w:p>
    <w:p w14:paraId="5B94545E" w14:textId="151BB819" w:rsidR="006B4FDA" w:rsidRDefault="00097C5D" w:rsidP="00B81F3E">
      <w:pPr>
        <w:jc w:val="both"/>
      </w:pPr>
      <w:r>
        <w:t>Una vez obtenidos los resultados de este programa realizado en Python,</w:t>
      </w:r>
      <w:r w:rsidR="00EC218D">
        <w:t xml:space="preserve"> se pretende implementar</w:t>
      </w:r>
      <w:r>
        <w:t xml:space="preserve"> el diseño de la arquitectura de la red neuronal, con la que se han obtenido mejores resultados, en el modelo del simulador en 3D, comprobando que los resultados son los mismos o muy </w:t>
      </w:r>
      <w:r w:rsidR="00EC218D">
        <w:t>similares</w:t>
      </w:r>
      <w:r>
        <w:t xml:space="preserve"> </w:t>
      </w:r>
      <w:r w:rsidR="00B81F3E">
        <w:t xml:space="preserve">a los obtenidos de esta forma. </w:t>
      </w:r>
      <w:r w:rsidR="002060A7">
        <w:t>En los siguientes apartados se pretende profundizar y explicar más e</w:t>
      </w:r>
      <w:r w:rsidR="00963364">
        <w:t>n detalle la parte del proyecto</w:t>
      </w:r>
      <w:r w:rsidR="00B81F3E">
        <w:t>.</w:t>
      </w:r>
    </w:p>
    <w:p w14:paraId="02DB34A4" w14:textId="53341E99" w:rsidR="006B4FDA" w:rsidRDefault="006B4FDA" w:rsidP="00917E49">
      <w:pPr>
        <w:pStyle w:val="Ttulo2"/>
      </w:pPr>
      <w:bookmarkStart w:id="79" w:name="_Toc16678469"/>
      <w:bookmarkStart w:id="80" w:name="_Toc18919493"/>
      <w:r>
        <w:t>Pruebas On-line</w:t>
      </w:r>
      <w:bookmarkEnd w:id="79"/>
      <w:bookmarkEnd w:id="80"/>
    </w:p>
    <w:p w14:paraId="2ECC6676" w14:textId="04A0572C" w:rsidR="00C5366F" w:rsidRDefault="00BE7F3D" w:rsidP="00917E49">
      <w:pPr>
        <w:ind w:firstLine="0"/>
        <w:jc w:val="both"/>
      </w:pPr>
      <w:r>
        <w:t xml:space="preserve">En este apartado se van a explicar </w:t>
      </w:r>
      <w:r w:rsidR="00E95A8D">
        <w:t xml:space="preserve">el desarrollo del experimento implementado en el Gazebo para el simulador en 3D y las </w:t>
      </w:r>
      <w:r w:rsidR="003627E5">
        <w:t>diversas</w:t>
      </w:r>
      <w:r w:rsidR="00E95A8D">
        <w:t xml:space="preserve"> modificaciones en la aplicación de MotivEn</w:t>
      </w:r>
      <w:r w:rsidR="001945BC">
        <w:t xml:space="preserve"> para hacer posible aplicar la</w:t>
      </w:r>
      <w:r w:rsidR="00E95A8D">
        <w:t xml:space="preserve"> nueva metod</w:t>
      </w:r>
      <w:r w:rsidR="003627E5">
        <w:t xml:space="preserve">ología mencionada en el punto </w:t>
      </w:r>
      <w:r w:rsidR="00917E49">
        <w:rPr>
          <w:i/>
        </w:rPr>
        <w:t>7</w:t>
      </w:r>
      <w:r w:rsidR="00917E49" w:rsidRPr="00917E49">
        <w:rPr>
          <w:i/>
        </w:rPr>
        <w:t>.</w:t>
      </w:r>
      <w:r w:rsidR="003627E5" w:rsidRPr="00917E49">
        <w:rPr>
          <w:i/>
        </w:rPr>
        <w:t xml:space="preserve"> </w:t>
      </w:r>
      <w:r w:rsidR="00917E49" w:rsidRPr="00917E49">
        <w:rPr>
          <w:i/>
        </w:rPr>
        <w:t>Desarrollo</w:t>
      </w:r>
      <w:r w:rsidR="00E95A8D">
        <w:t>.</w:t>
      </w:r>
    </w:p>
    <w:p w14:paraId="094E1D27" w14:textId="5BFE8253" w:rsidR="00481037" w:rsidRDefault="00481037" w:rsidP="00961E43">
      <w:pPr>
        <w:pStyle w:val="Ttulo3"/>
      </w:pPr>
      <w:bookmarkStart w:id="81" w:name="_Toc18919494"/>
      <w:r>
        <w:t>Diseño del experimento en Gazebo</w:t>
      </w:r>
      <w:bookmarkEnd w:id="81"/>
    </w:p>
    <w:p w14:paraId="42D1F8C5" w14:textId="67B0723E" w:rsidR="00C5366F" w:rsidRDefault="002C3C68" w:rsidP="00BE7F3D">
      <w:pPr>
        <w:jc w:val="both"/>
      </w:pPr>
      <w:r>
        <w:t>El experimento con el que</w:t>
      </w:r>
      <w:r w:rsidR="00C5366F">
        <w:t xml:space="preserve"> se </w:t>
      </w:r>
      <w:r w:rsidR="00BE7F3D">
        <w:t>va a</w:t>
      </w:r>
      <w:r w:rsidR="00C5366F">
        <w:t xml:space="preserve"> realizar la implementación de este nuevo método de análisis </w:t>
      </w:r>
      <w:r>
        <w:t>va a consistir principalmente en un robot Baxter. Se va a utilizar su brazo izquierdo para poder desplazar un objeto desde un punto de la mesa, donde se encentra una pelota, hasta otro punto, donde se va a encontrar una caja (</w:t>
      </w:r>
      <w:r w:rsidR="00F47289">
        <w:t>objetivo</w:t>
      </w:r>
      <w:r>
        <w:t>)</w:t>
      </w:r>
      <w:r w:rsidR="00C5366F">
        <w:t xml:space="preserve">. </w:t>
      </w:r>
      <w:r>
        <w:t>Más concretamente el Baxter va a mover su brazo, posicionar el gripper encima de la pelota y acto seguido descender el brazo y coger la pelota.</w:t>
      </w:r>
      <w:r w:rsidR="00C5366F">
        <w:t xml:space="preserve"> Una vez realizado este movimiento</w:t>
      </w:r>
      <w:r>
        <w:t xml:space="preserve"> llevará la pelota hasta la caja donde la</w:t>
      </w:r>
      <w:r w:rsidR="00C5366F">
        <w:t xml:space="preserve"> depositará. </w:t>
      </w:r>
      <w:r w:rsidR="00481037">
        <w:t>En la siguiente figura se puede ver</w:t>
      </w:r>
      <w:r>
        <w:t xml:space="preserve"> la disposición de los distintos elementos en el espacio d</w:t>
      </w:r>
      <w:r w:rsidR="00481037">
        <w:t>el experimento diseñado en Gazebo.</w:t>
      </w:r>
      <w:r>
        <w:t xml:space="preserve"> Los elementos, el bloque y la caja, van a ir modificando su posición aleatoriamente en la mesa cada vez que se reinicialice el experimento, pero siempre manteniendo una míni</w:t>
      </w:r>
      <w:r w:rsidR="005B57FB">
        <w:t>ma distancia entre ellos de 0,20</w:t>
      </w:r>
      <w:r>
        <w:t xml:space="preserve"> m.</w:t>
      </w:r>
      <w:r w:rsidR="005B57FB">
        <w:t xml:space="preserve"> A parte, las posiciones de estos elementos van a estar acotadas en </w:t>
      </w:r>
      <w:r w:rsidR="00AD0BCF">
        <w:t>las direcciones</w:t>
      </w:r>
      <w:r w:rsidR="005B57FB">
        <w:t xml:space="preserve"> x e y, </w:t>
      </w:r>
      <w:r w:rsidR="005B57FB">
        <w:lastRenderedPageBreak/>
        <w:t>teniendo que situarse en la dirección x entre los valores de 0,40 m y 0,75 m, y en dirección y entre 0,05 m y 0,50 m.</w:t>
      </w:r>
    </w:p>
    <w:p w14:paraId="7A368671" w14:textId="77777777" w:rsidR="002C3C68" w:rsidRDefault="00481037" w:rsidP="002C3C68">
      <w:pPr>
        <w:keepNext/>
        <w:jc w:val="center"/>
      </w:pPr>
      <w:r>
        <w:rPr>
          <w:noProof/>
        </w:rPr>
        <w:drawing>
          <wp:inline distT="0" distB="0" distL="0" distR="0" wp14:anchorId="259D41E7" wp14:editId="7748872E">
            <wp:extent cx="4320000" cy="2730566"/>
            <wp:effectExtent l="0" t="0" r="4445" b="0"/>
            <wp:docPr id="20" name="Imagen 20" descr="C:\Users\alvaro\AppData\Local\Microsoft\Windows\INetCache\Content.MSO\C9E2B16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lvaro\AppData\Local\Microsoft\Windows\INetCache\Content.MSO\C9E2B161.tmp"/>
                    <pic:cNvPicPr>
                      <a:picLocks noChangeAspect="1" noChangeArrowheads="1"/>
                    </pic:cNvPicPr>
                  </pic:nvPicPr>
                  <pic:blipFill rotWithShape="1">
                    <a:blip r:embed="rId22">
                      <a:extLst>
                        <a:ext uri="{28A0092B-C50C-407E-A947-70E740481C1C}">
                          <a14:useLocalDpi xmlns:a14="http://schemas.microsoft.com/office/drawing/2010/main" val="0"/>
                        </a:ext>
                      </a:extLst>
                    </a:blip>
                    <a:srcRect l="14292" t="6698" r="10892" b="11694"/>
                    <a:stretch/>
                  </pic:blipFill>
                  <pic:spPr bwMode="auto">
                    <a:xfrm>
                      <a:off x="0" y="0"/>
                      <a:ext cx="4320000" cy="2730566"/>
                    </a:xfrm>
                    <a:prstGeom prst="rect">
                      <a:avLst/>
                    </a:prstGeom>
                    <a:noFill/>
                    <a:ln>
                      <a:noFill/>
                    </a:ln>
                    <a:extLst>
                      <a:ext uri="{53640926-AAD7-44D8-BBD7-CCE9431645EC}">
                        <a14:shadowObscured xmlns:a14="http://schemas.microsoft.com/office/drawing/2010/main"/>
                      </a:ext>
                    </a:extLst>
                  </pic:spPr>
                </pic:pic>
              </a:graphicData>
            </a:graphic>
          </wp:inline>
        </w:drawing>
      </w:r>
    </w:p>
    <w:p w14:paraId="53927000" w14:textId="0A92FBE1" w:rsidR="00481037" w:rsidRDefault="002C3C68" w:rsidP="002C3C68">
      <w:pPr>
        <w:pStyle w:val="Descripcin"/>
      </w:pPr>
      <w:bookmarkStart w:id="82" w:name="_Toc18919456"/>
      <w:r>
        <w:t xml:space="preserve">Figura </w:t>
      </w:r>
      <w:fldSimple w:instr=" SEQ Figura \* ARABIC ">
        <w:r w:rsidR="003E1C72">
          <w:rPr>
            <w:noProof/>
          </w:rPr>
          <w:t>20</w:t>
        </w:r>
      </w:fldSimple>
      <w:r>
        <w:t>: Diseño del experimento en Gazebo.</w:t>
      </w:r>
      <w:bookmarkEnd w:id="82"/>
    </w:p>
    <w:p w14:paraId="0B5B7969" w14:textId="21D79502" w:rsidR="00BE7F3D" w:rsidRDefault="00C5366F" w:rsidP="00BE7F3D">
      <w:pPr>
        <w:jc w:val="both"/>
      </w:pPr>
      <w:r>
        <w:t xml:space="preserve">Para realizar el diseño del experimento </w:t>
      </w:r>
      <w:r w:rsidR="006E02F5">
        <w:t xml:space="preserve">en Gazebo </w:t>
      </w:r>
      <w:r w:rsidR="002C3C68">
        <w:t xml:space="preserve">mostrado en la </w:t>
      </w:r>
      <w:r w:rsidR="002C3C68" w:rsidRPr="002C3C68">
        <w:rPr>
          <w:b/>
        </w:rPr>
        <w:t>Figura [</w:t>
      </w:r>
      <w:r w:rsidR="009F1170">
        <w:rPr>
          <w:b/>
        </w:rPr>
        <w:t>20</w:t>
      </w:r>
      <w:r w:rsidR="002C3C68" w:rsidRPr="002C3C68">
        <w:rPr>
          <w:b/>
        </w:rPr>
        <w:t>]</w:t>
      </w:r>
      <w:r>
        <w:t xml:space="preserve"> van a ser necesarios </w:t>
      </w:r>
      <w:r w:rsidR="00BE7F3D">
        <w:t>los siguientes elementos:</w:t>
      </w:r>
    </w:p>
    <w:p w14:paraId="75DCD96F" w14:textId="3DCA8A25" w:rsidR="009B0187" w:rsidRDefault="00C5366F" w:rsidP="0039109E">
      <w:pPr>
        <w:pStyle w:val="Prrafodelista"/>
        <w:numPr>
          <w:ilvl w:val="0"/>
          <w:numId w:val="16"/>
        </w:numPr>
        <w:ind w:left="1418" w:hanging="661"/>
        <w:jc w:val="both"/>
      </w:pPr>
      <w:r>
        <w:t>Robot Baxter</w:t>
      </w:r>
      <w:r w:rsidR="009B0187">
        <w:t xml:space="preserve">: este robot cuenta con dos brazos móviles diseñados para permitir el </w:t>
      </w:r>
      <w:r w:rsidR="006E02F5">
        <w:t>manejo de objetos con ellos. Cad</w:t>
      </w:r>
      <w:r w:rsidR="009B0187">
        <w:t xml:space="preserve">a brazo cuenta con un gripper como mano lo que le permite interactuar con objetos cogiéndolos y soltándolos. La altura del Baxter se puede variar entre 1,75m y 1,90m y su peso ronda alrededor de los 140 kg. </w:t>
      </w:r>
      <w:r w:rsidR="009E74B5">
        <w:t xml:space="preserve">El diseño en Gazebo </w:t>
      </w:r>
      <w:r w:rsidR="006E02F5">
        <w:t xml:space="preserve">de este robot </w:t>
      </w:r>
      <w:r w:rsidR="009E74B5">
        <w:t>no se ha realizado</w:t>
      </w:r>
      <w:r w:rsidR="006E02F5">
        <w:t xml:space="preserve"> en este proyecto, si no que se </w:t>
      </w:r>
      <w:r w:rsidR="009E74B5">
        <w:t>puede descargar desde su página oficial</w:t>
      </w:r>
      <w:r w:rsidR="006A7244">
        <w:t xml:space="preserve"> </w:t>
      </w:r>
      <w:r w:rsidR="009E74B5" w:rsidRPr="009E74B5">
        <w:rPr>
          <w:color w:val="auto"/>
        </w:rPr>
        <w:t>(“</w:t>
      </w:r>
      <w:hyperlink r:id="rId41" w:history="1">
        <w:r w:rsidR="009E74B5" w:rsidRPr="009E74B5">
          <w:rPr>
            <w:rStyle w:val="Hipervnculo"/>
            <w:i/>
            <w:iCs/>
            <w:color w:val="auto"/>
          </w:rPr>
          <w:t>http://sdk.rethinkrobotics.com/wiki/SimulatorInstallation</w:t>
        </w:r>
      </w:hyperlink>
      <w:r w:rsidR="009E74B5" w:rsidRPr="009E74B5">
        <w:rPr>
          <w:rFonts w:cs="Times New Roman"/>
          <w:i/>
          <w:iCs/>
          <w:color w:val="auto"/>
        </w:rPr>
        <w:t>”</w:t>
      </w:r>
      <w:r w:rsidR="009E74B5" w:rsidRPr="009E74B5">
        <w:rPr>
          <w:color w:val="auto"/>
        </w:rPr>
        <w:t>)</w:t>
      </w:r>
      <w:r w:rsidR="009E74B5">
        <w:rPr>
          <w:color w:val="auto"/>
        </w:rPr>
        <w:t xml:space="preserve">. </w:t>
      </w:r>
    </w:p>
    <w:p w14:paraId="6CDAB5C8" w14:textId="77777777" w:rsidR="006E02F5" w:rsidRDefault="009B0187" w:rsidP="006E02F5">
      <w:pPr>
        <w:keepNext/>
        <w:ind w:firstLine="0"/>
        <w:jc w:val="center"/>
      </w:pPr>
      <w:r>
        <w:rPr>
          <w:noProof/>
        </w:rPr>
        <w:drawing>
          <wp:inline distT="0" distB="0" distL="0" distR="0" wp14:anchorId="767E3319" wp14:editId="3476D697">
            <wp:extent cx="3600000" cy="2275472"/>
            <wp:effectExtent l="0" t="0" r="635" b="0"/>
            <wp:docPr id="13" name="Imagen 13" descr="C:\Users\alvaro\AppData\Local\Microsoft\Windows\INetCache\Content.MSO\C9E2B16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lvaro\AppData\Local\Microsoft\Windows\INetCache\Content.MSO\C9E2B161.tmp"/>
                    <pic:cNvPicPr>
                      <a:picLocks noChangeAspect="1" noChangeArrowheads="1"/>
                    </pic:cNvPicPr>
                  </pic:nvPicPr>
                  <pic:blipFill rotWithShape="1">
                    <a:blip r:embed="rId22">
                      <a:extLst>
                        <a:ext uri="{28A0092B-C50C-407E-A947-70E740481C1C}">
                          <a14:useLocalDpi xmlns:a14="http://schemas.microsoft.com/office/drawing/2010/main" val="0"/>
                        </a:ext>
                      </a:extLst>
                    </a:blip>
                    <a:srcRect l="14292" t="6698" r="10892" b="11694"/>
                    <a:stretch/>
                  </pic:blipFill>
                  <pic:spPr bwMode="auto">
                    <a:xfrm>
                      <a:off x="0" y="0"/>
                      <a:ext cx="3600000" cy="2275472"/>
                    </a:xfrm>
                    <a:prstGeom prst="rect">
                      <a:avLst/>
                    </a:prstGeom>
                    <a:noFill/>
                    <a:ln>
                      <a:noFill/>
                    </a:ln>
                    <a:extLst>
                      <a:ext uri="{53640926-AAD7-44D8-BBD7-CCE9431645EC}">
                        <a14:shadowObscured xmlns:a14="http://schemas.microsoft.com/office/drawing/2010/main"/>
                      </a:ext>
                    </a:extLst>
                  </pic:spPr>
                </pic:pic>
              </a:graphicData>
            </a:graphic>
          </wp:inline>
        </w:drawing>
      </w:r>
    </w:p>
    <w:p w14:paraId="055C552A" w14:textId="574D3CF7" w:rsidR="009B0187" w:rsidRDefault="006E02F5" w:rsidP="006E02F5">
      <w:pPr>
        <w:pStyle w:val="Descripcin"/>
      </w:pPr>
      <w:bookmarkStart w:id="83" w:name="_Toc18919457"/>
      <w:r>
        <w:t xml:space="preserve">Figura </w:t>
      </w:r>
      <w:fldSimple w:instr=" SEQ Figura \* ARABIC ">
        <w:r w:rsidR="003E1C72">
          <w:rPr>
            <w:noProof/>
          </w:rPr>
          <w:t>21</w:t>
        </w:r>
      </w:fldSimple>
      <w:r>
        <w:t>: Robot Baxter.</w:t>
      </w:r>
      <w:bookmarkEnd w:id="83"/>
      <w:r w:rsidR="009E74B5">
        <w:t xml:space="preserve"> </w:t>
      </w:r>
    </w:p>
    <w:p w14:paraId="7BD69EB0" w14:textId="079F13C9" w:rsidR="009B0187" w:rsidRDefault="009B0187" w:rsidP="0039109E">
      <w:pPr>
        <w:pStyle w:val="Prrafodelista"/>
        <w:numPr>
          <w:ilvl w:val="0"/>
          <w:numId w:val="16"/>
        </w:numPr>
        <w:jc w:val="both"/>
      </w:pPr>
      <w:r>
        <w:t xml:space="preserve">Mesa: </w:t>
      </w:r>
      <w:r w:rsidR="006E02F5">
        <w:t>este elemento</w:t>
      </w:r>
      <w:r>
        <w:t xml:space="preserve"> </w:t>
      </w:r>
      <w:r w:rsidR="006E02F5">
        <w:t xml:space="preserve">está formado por </w:t>
      </w:r>
      <w:r>
        <w:t>cuatro patas de aspecto metálico en las que se apoya una tabla de aspecto de madera de</w:t>
      </w:r>
      <w:r w:rsidR="006E02F5">
        <w:t xml:space="preserve"> dimensiones</w:t>
      </w:r>
      <w:r>
        <w:t xml:space="preserve"> 1,5 m x 0,6 m y un espesor de 3 mm. </w:t>
      </w:r>
      <w:r w:rsidR="006E02F5">
        <w:t>La</w:t>
      </w:r>
      <w:r>
        <w:t xml:space="preserve"> altura </w:t>
      </w:r>
      <w:r w:rsidR="006E02F5">
        <w:t xml:space="preserve">es de </w:t>
      </w:r>
      <w:r>
        <w:t xml:space="preserve">un metro y se va a utilizar para apoyar los distintos </w:t>
      </w:r>
      <w:r w:rsidR="006E02F5">
        <w:t>bloques</w:t>
      </w:r>
      <w:r>
        <w:t xml:space="preserve"> con los que va a interactuar el robot Baxter. </w:t>
      </w:r>
      <w:r w:rsidR="006E02F5">
        <w:t>Está</w:t>
      </w:r>
      <w:r>
        <w:t xml:space="preserve"> diseñada en Gazebo como archivo .sdf.</w:t>
      </w:r>
    </w:p>
    <w:p w14:paraId="0D4B551D" w14:textId="77777777" w:rsidR="006E02F5" w:rsidRDefault="00481037" w:rsidP="006E02F5">
      <w:pPr>
        <w:keepNext/>
        <w:ind w:firstLine="0"/>
        <w:jc w:val="center"/>
      </w:pPr>
      <w:r>
        <w:rPr>
          <w:noProof/>
        </w:rPr>
        <w:lastRenderedPageBreak/>
        <w:drawing>
          <wp:inline distT="0" distB="0" distL="0" distR="0" wp14:anchorId="1AB37FA1" wp14:editId="4E132177">
            <wp:extent cx="3600000" cy="2021346"/>
            <wp:effectExtent l="0" t="0" r="635" b="0"/>
            <wp:docPr id="15" name="Imagen 15" descr="Imagen que contiene suelo, interio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esa.png"/>
                    <pic:cNvPicPr/>
                  </pic:nvPicPr>
                  <pic:blipFill rotWithShape="1">
                    <a:blip r:embed="rId42"/>
                    <a:srcRect l="5187" t="7402" r="5382" b="14718"/>
                    <a:stretch/>
                  </pic:blipFill>
                  <pic:spPr bwMode="auto">
                    <a:xfrm>
                      <a:off x="0" y="0"/>
                      <a:ext cx="3600000" cy="2021346"/>
                    </a:xfrm>
                    <a:prstGeom prst="rect">
                      <a:avLst/>
                    </a:prstGeom>
                    <a:ln>
                      <a:noFill/>
                    </a:ln>
                    <a:extLst>
                      <a:ext uri="{53640926-AAD7-44D8-BBD7-CCE9431645EC}">
                        <a14:shadowObscured xmlns:a14="http://schemas.microsoft.com/office/drawing/2010/main"/>
                      </a:ext>
                    </a:extLst>
                  </pic:spPr>
                </pic:pic>
              </a:graphicData>
            </a:graphic>
          </wp:inline>
        </w:drawing>
      </w:r>
    </w:p>
    <w:p w14:paraId="1F697B58" w14:textId="55310092" w:rsidR="00481037" w:rsidRDefault="006E02F5" w:rsidP="006E02F5">
      <w:pPr>
        <w:pStyle w:val="Descripcin"/>
      </w:pPr>
      <w:bookmarkStart w:id="84" w:name="_Toc18919458"/>
      <w:r>
        <w:t xml:space="preserve">Figura </w:t>
      </w:r>
      <w:fldSimple w:instr=" SEQ Figura \* ARABIC ">
        <w:r w:rsidR="003E1C72">
          <w:rPr>
            <w:noProof/>
          </w:rPr>
          <w:t>22</w:t>
        </w:r>
      </w:fldSimple>
      <w:r>
        <w:t>: Mesa diseñada en Gazebo</w:t>
      </w:r>
      <w:bookmarkEnd w:id="84"/>
    </w:p>
    <w:p w14:paraId="2164F4E2" w14:textId="78E643CC" w:rsidR="009B0187" w:rsidRDefault="006E02F5" w:rsidP="0039109E">
      <w:pPr>
        <w:pStyle w:val="Prrafodelista"/>
        <w:numPr>
          <w:ilvl w:val="0"/>
          <w:numId w:val="16"/>
        </w:numPr>
        <w:jc w:val="both"/>
      </w:pPr>
      <w:r>
        <w:t>Pelota: este elemento está</w:t>
      </w:r>
      <w:r w:rsidR="009B0187">
        <w:t xml:space="preserve"> diseñada como un cubo de dimensiones 3 mm x 3 mm x 3 mm</w:t>
      </w:r>
      <w:r w:rsidR="00C5366F">
        <w:t xml:space="preserve"> </w:t>
      </w:r>
      <w:r w:rsidR="009B0187">
        <w:t xml:space="preserve">de color azul. </w:t>
      </w:r>
      <w:r>
        <w:t>Está diseñada</w:t>
      </w:r>
      <w:r w:rsidR="009B0187">
        <w:t xml:space="preserve"> en Gazebo como un </w:t>
      </w:r>
      <w:r w:rsidR="00AD0BCF">
        <w:t>archivo. urdf</w:t>
      </w:r>
      <w:r w:rsidR="009B0187">
        <w:t>.</w:t>
      </w:r>
    </w:p>
    <w:p w14:paraId="1F3DDFDA" w14:textId="77777777" w:rsidR="006E02F5" w:rsidRDefault="00481037" w:rsidP="006E02F5">
      <w:pPr>
        <w:keepNext/>
        <w:ind w:firstLine="0"/>
        <w:jc w:val="center"/>
      </w:pPr>
      <w:r>
        <w:rPr>
          <w:noProof/>
        </w:rPr>
        <w:drawing>
          <wp:inline distT="0" distB="0" distL="0" distR="0" wp14:anchorId="09F183FA" wp14:editId="4EF7BE6D">
            <wp:extent cx="3600000" cy="2393461"/>
            <wp:effectExtent l="0" t="0" r="635" b="698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bloque.png"/>
                    <pic:cNvPicPr/>
                  </pic:nvPicPr>
                  <pic:blipFill rotWithShape="1">
                    <a:blip r:embed="rId43"/>
                    <a:srcRect r="14849" b="26506"/>
                    <a:stretch/>
                  </pic:blipFill>
                  <pic:spPr bwMode="auto">
                    <a:xfrm>
                      <a:off x="0" y="0"/>
                      <a:ext cx="3600000" cy="2393461"/>
                    </a:xfrm>
                    <a:prstGeom prst="rect">
                      <a:avLst/>
                    </a:prstGeom>
                    <a:ln>
                      <a:noFill/>
                    </a:ln>
                    <a:extLst>
                      <a:ext uri="{53640926-AAD7-44D8-BBD7-CCE9431645EC}">
                        <a14:shadowObscured xmlns:a14="http://schemas.microsoft.com/office/drawing/2010/main"/>
                      </a:ext>
                    </a:extLst>
                  </pic:spPr>
                </pic:pic>
              </a:graphicData>
            </a:graphic>
          </wp:inline>
        </w:drawing>
      </w:r>
    </w:p>
    <w:p w14:paraId="0E341033" w14:textId="7E5E4047" w:rsidR="006E02F5" w:rsidRPr="006E02F5" w:rsidRDefault="006E02F5" w:rsidP="006E02F5">
      <w:pPr>
        <w:pStyle w:val="Descripcin"/>
      </w:pPr>
      <w:bookmarkStart w:id="85" w:name="_Toc18919459"/>
      <w:r>
        <w:t xml:space="preserve">Figura </w:t>
      </w:r>
      <w:fldSimple w:instr=" SEQ Figura \* ARABIC ">
        <w:r w:rsidR="003E1C72">
          <w:rPr>
            <w:noProof/>
          </w:rPr>
          <w:t>23</w:t>
        </w:r>
      </w:fldSimple>
      <w:r>
        <w:t>: Pelota diseñada en Gazebo.</w:t>
      </w:r>
      <w:bookmarkEnd w:id="85"/>
    </w:p>
    <w:p w14:paraId="4DAB247C" w14:textId="724A875C" w:rsidR="009B0187" w:rsidRDefault="006E02F5" w:rsidP="0039109E">
      <w:pPr>
        <w:pStyle w:val="Prrafodelista"/>
        <w:numPr>
          <w:ilvl w:val="0"/>
          <w:numId w:val="16"/>
        </w:numPr>
        <w:jc w:val="both"/>
      </w:pPr>
      <w:r>
        <w:t>Caja</w:t>
      </w:r>
      <w:r w:rsidR="009B0187">
        <w:t xml:space="preserve">: </w:t>
      </w:r>
      <w:r>
        <w:t>este elemento está diseñado como una</w:t>
      </w:r>
      <w:r w:rsidR="00C5366F">
        <w:t xml:space="preserve"> lámina</w:t>
      </w:r>
      <w:r w:rsidR="009B0187">
        <w:t xml:space="preserve"> de color rojo de dimensiones 0,1 m</w:t>
      </w:r>
      <w:r w:rsidR="00481037">
        <w:t xml:space="preserve"> x 0,1 m</w:t>
      </w:r>
      <w:r>
        <w:t xml:space="preserve"> y está considerado como </w:t>
      </w:r>
      <w:r w:rsidR="00F47289">
        <w:t>objetivo</w:t>
      </w:r>
      <w:r>
        <w:t>, a donde tiene que llevar el Baxter la pelota para alcanzar el objetivo</w:t>
      </w:r>
      <w:r w:rsidR="00C5366F">
        <w:t>.</w:t>
      </w:r>
      <w:r w:rsidR="00481037">
        <w:t xml:space="preserve"> También se programa en Gazebo como un </w:t>
      </w:r>
      <w:r w:rsidR="00AD0BCF">
        <w:t>archivo. urdf</w:t>
      </w:r>
      <w:r w:rsidR="00481037">
        <w:t>.</w:t>
      </w:r>
      <w:r w:rsidR="00C5366F">
        <w:t xml:space="preserve"> </w:t>
      </w:r>
    </w:p>
    <w:p w14:paraId="0D98C25B" w14:textId="77777777" w:rsidR="006E02F5" w:rsidRDefault="00481037" w:rsidP="006E02F5">
      <w:pPr>
        <w:keepNext/>
        <w:ind w:firstLine="0"/>
        <w:jc w:val="center"/>
      </w:pPr>
      <w:r>
        <w:rPr>
          <w:noProof/>
        </w:rPr>
        <w:drawing>
          <wp:inline distT="0" distB="0" distL="0" distR="0" wp14:anchorId="17DB6529" wp14:editId="11514087">
            <wp:extent cx="3600000" cy="2044970"/>
            <wp:effectExtent l="0" t="0" r="635"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aptura de pantalla de 2019-07-24 16_51_56.png"/>
                    <pic:cNvPicPr/>
                  </pic:nvPicPr>
                  <pic:blipFill rotWithShape="1">
                    <a:blip r:embed="rId44"/>
                    <a:srcRect t="12039" r="7650" b="17199"/>
                    <a:stretch/>
                  </pic:blipFill>
                  <pic:spPr bwMode="auto">
                    <a:xfrm>
                      <a:off x="0" y="0"/>
                      <a:ext cx="3600000" cy="2044970"/>
                    </a:xfrm>
                    <a:prstGeom prst="rect">
                      <a:avLst/>
                    </a:prstGeom>
                    <a:ln>
                      <a:noFill/>
                    </a:ln>
                    <a:extLst>
                      <a:ext uri="{53640926-AAD7-44D8-BBD7-CCE9431645EC}">
                        <a14:shadowObscured xmlns:a14="http://schemas.microsoft.com/office/drawing/2010/main"/>
                      </a:ext>
                    </a:extLst>
                  </pic:spPr>
                </pic:pic>
              </a:graphicData>
            </a:graphic>
          </wp:inline>
        </w:drawing>
      </w:r>
    </w:p>
    <w:p w14:paraId="3956CDBC" w14:textId="69EB76F8" w:rsidR="00481037" w:rsidRDefault="006E02F5" w:rsidP="006E02F5">
      <w:pPr>
        <w:pStyle w:val="Descripcin"/>
      </w:pPr>
      <w:bookmarkStart w:id="86" w:name="_Toc18919460"/>
      <w:r>
        <w:t xml:space="preserve">Figura </w:t>
      </w:r>
      <w:fldSimple w:instr=" SEQ Figura \* ARABIC ">
        <w:r w:rsidR="003E1C72">
          <w:rPr>
            <w:noProof/>
          </w:rPr>
          <w:t>24</w:t>
        </w:r>
      </w:fldSimple>
      <w:r>
        <w:t xml:space="preserve">: Diseño en Gazebo del </w:t>
      </w:r>
      <w:r w:rsidR="00F47289">
        <w:t>objetivo</w:t>
      </w:r>
      <w:r>
        <w:t>.</w:t>
      </w:r>
      <w:bookmarkEnd w:id="86"/>
    </w:p>
    <w:p w14:paraId="638D688E" w14:textId="3410D4BD" w:rsidR="006E02F5" w:rsidRDefault="00C5366F" w:rsidP="004E7F3F">
      <w:pPr>
        <w:jc w:val="both"/>
      </w:pPr>
      <w:r>
        <w:t xml:space="preserve"> </w:t>
      </w:r>
      <w:r w:rsidR="006E02F5">
        <w:t>Para incorporar,</w:t>
      </w:r>
      <w:r w:rsidR="006E02F5" w:rsidRPr="006E02F5">
        <w:t xml:space="preserve"> </w:t>
      </w:r>
      <w:r w:rsidR="006E02F5">
        <w:t>al mundo de Gazebo, todos los elementos que formar parte del experimento, excepto el robot Baxter, s</w:t>
      </w:r>
      <w:r w:rsidR="00481037">
        <w:t xml:space="preserve">e ha implementado un </w:t>
      </w:r>
      <w:r>
        <w:t xml:space="preserve">archivo </w:t>
      </w:r>
      <w:r w:rsidR="009E74B5">
        <w:t xml:space="preserve">llamado </w:t>
      </w:r>
      <w:r>
        <w:t>simulator.py</w:t>
      </w:r>
      <w:r w:rsidR="006E02F5">
        <w:t>,</w:t>
      </w:r>
      <w:r>
        <w:t xml:space="preserve"> </w:t>
      </w:r>
      <w:r>
        <w:lastRenderedPageBreak/>
        <w:t xml:space="preserve">programado en </w:t>
      </w:r>
      <w:r w:rsidR="00481037">
        <w:t>Python</w:t>
      </w:r>
      <w:r w:rsidR="006E02F5">
        <w:t>,</w:t>
      </w:r>
      <w:r w:rsidR="00481037">
        <w:t xml:space="preserve"> donde se </w:t>
      </w:r>
      <w:r w:rsidR="006E02F5">
        <w:t>realiza el Spawn de todos estos bloques</w:t>
      </w:r>
      <w:r>
        <w:t>.</w:t>
      </w:r>
      <w:r w:rsidR="00A77CF6">
        <w:t xml:space="preserve"> En el </w:t>
      </w:r>
      <w:r w:rsidR="00A77CF6" w:rsidRPr="00A77CF6">
        <w:rPr>
          <w:b/>
        </w:rPr>
        <w:t>Anexo 1</w:t>
      </w:r>
      <w:r w:rsidR="006E02F5">
        <w:t xml:space="preserve"> se puede observar el código mencionado anteriormente.</w:t>
      </w:r>
    </w:p>
    <w:p w14:paraId="4797168E" w14:textId="686095D2" w:rsidR="00C5366F" w:rsidRDefault="00F71D4A" w:rsidP="004E7F3F">
      <w:pPr>
        <w:jc w:val="both"/>
      </w:pPr>
      <w:r>
        <w:t>Posteriormente, p</w:t>
      </w:r>
      <w:r w:rsidR="009E74B5">
        <w:t>ara</w:t>
      </w:r>
      <w:r>
        <w:t xml:space="preserve"> cargar el mundo en Gazebo solo </w:t>
      </w:r>
      <w:r w:rsidR="009E74B5">
        <w:t xml:space="preserve">es necesario </w:t>
      </w:r>
      <w:r>
        <w:t>lanzar</w:t>
      </w:r>
      <w:r w:rsidR="009E74B5">
        <w:t xml:space="preserve"> el archivo </w:t>
      </w:r>
      <w:r w:rsidR="00C5366F">
        <w:t>simulator.launc</w:t>
      </w:r>
      <w:r w:rsidR="009E74B5">
        <w:t xml:space="preserve">h, con el que se </w:t>
      </w:r>
      <w:r>
        <w:t xml:space="preserve">genera el mundo </w:t>
      </w:r>
      <w:r w:rsidR="004E7F3F">
        <w:t>del</w:t>
      </w:r>
      <w:r>
        <w:t xml:space="preserve"> robot</w:t>
      </w:r>
      <w:r w:rsidR="004E7F3F">
        <w:t xml:space="preserve"> Baxter </w:t>
      </w:r>
      <w:r>
        <w:t xml:space="preserve">y se cargan </w:t>
      </w:r>
      <w:r w:rsidR="004E7F3F">
        <w:t xml:space="preserve">los </w:t>
      </w:r>
      <w:r>
        <w:t xml:space="preserve">distintos </w:t>
      </w:r>
      <w:r w:rsidR="004E7F3F">
        <w:t>elementos</w:t>
      </w:r>
      <w:r>
        <w:t xml:space="preserve"> con los que interactúa el robot</w:t>
      </w:r>
      <w:r w:rsidR="004E7F3F">
        <w:t>.</w:t>
      </w:r>
      <w:r>
        <w:t xml:space="preserve"> El código de este archivo se puede ver en la </w:t>
      </w:r>
      <w:r w:rsidR="00AD0BCF" w:rsidRPr="00F71D4A">
        <w:rPr>
          <w:b/>
        </w:rPr>
        <w:t>Figura [</w:t>
      </w:r>
      <w:r w:rsidR="005B57FB">
        <w:rPr>
          <w:b/>
        </w:rPr>
        <w:t>2</w:t>
      </w:r>
      <w:r w:rsidR="009F1170">
        <w:rPr>
          <w:b/>
        </w:rPr>
        <w:t>5</w:t>
      </w:r>
      <w:r w:rsidRPr="00F71D4A">
        <w:rPr>
          <w:b/>
        </w:rPr>
        <w:t>]</w:t>
      </w:r>
      <w:r>
        <w:t>.</w:t>
      </w:r>
    </w:p>
    <w:p w14:paraId="777F6527" w14:textId="77777777" w:rsidR="00F71D4A" w:rsidRDefault="009E74B5" w:rsidP="00F71D4A">
      <w:pPr>
        <w:keepNext/>
        <w:jc w:val="center"/>
      </w:pPr>
      <w:r>
        <w:rPr>
          <w:noProof/>
        </w:rPr>
        <w:drawing>
          <wp:inline distT="0" distB="0" distL="0" distR="0" wp14:anchorId="7E6DAC5E" wp14:editId="75254837">
            <wp:extent cx="4943475" cy="918845"/>
            <wp:effectExtent l="0" t="0" r="9525"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launch.png"/>
                    <pic:cNvPicPr/>
                  </pic:nvPicPr>
                  <pic:blipFill rotWithShape="1">
                    <a:blip r:embed="rId45"/>
                    <a:srcRect r="14168"/>
                    <a:stretch/>
                  </pic:blipFill>
                  <pic:spPr bwMode="auto">
                    <a:xfrm>
                      <a:off x="0" y="0"/>
                      <a:ext cx="4943475" cy="918845"/>
                    </a:xfrm>
                    <a:prstGeom prst="rect">
                      <a:avLst/>
                    </a:prstGeom>
                    <a:ln>
                      <a:noFill/>
                    </a:ln>
                    <a:extLst>
                      <a:ext uri="{53640926-AAD7-44D8-BBD7-CCE9431645EC}">
                        <a14:shadowObscured xmlns:a14="http://schemas.microsoft.com/office/drawing/2010/main"/>
                      </a:ext>
                    </a:extLst>
                  </pic:spPr>
                </pic:pic>
              </a:graphicData>
            </a:graphic>
          </wp:inline>
        </w:drawing>
      </w:r>
    </w:p>
    <w:p w14:paraId="1920A050" w14:textId="27937346" w:rsidR="009E74B5" w:rsidRDefault="00F71D4A" w:rsidP="00F71D4A">
      <w:pPr>
        <w:pStyle w:val="Descripcin"/>
      </w:pPr>
      <w:bookmarkStart w:id="87" w:name="_Toc18919461"/>
      <w:r>
        <w:t xml:space="preserve">Figura </w:t>
      </w:r>
      <w:fldSimple w:instr=" SEQ Figura \* ARABIC ">
        <w:r w:rsidR="003E1C72">
          <w:rPr>
            <w:noProof/>
          </w:rPr>
          <w:t>25</w:t>
        </w:r>
      </w:fldSimple>
      <w:r>
        <w:t>: Código del archivo simulator.launch</w:t>
      </w:r>
      <w:bookmarkEnd w:id="87"/>
    </w:p>
    <w:p w14:paraId="2F83509D" w14:textId="1CF30668" w:rsidR="00F52763" w:rsidRDefault="00F52763" w:rsidP="00961E43">
      <w:pPr>
        <w:pStyle w:val="Ttulo3"/>
      </w:pPr>
      <w:bookmarkStart w:id="88" w:name="_Toc18919495"/>
      <w:r>
        <w:t>Simulador en 3D</w:t>
      </w:r>
      <w:bookmarkEnd w:id="88"/>
    </w:p>
    <w:p w14:paraId="2A3358BB" w14:textId="6329D227" w:rsidR="00FC52A2" w:rsidRDefault="00C5366F" w:rsidP="00F52763">
      <w:pPr>
        <w:jc w:val="both"/>
      </w:pPr>
      <w:r>
        <w:t xml:space="preserve">Una vez realizado el </w:t>
      </w:r>
      <w:r w:rsidR="00F71D4A">
        <w:t>diseño del experimento</w:t>
      </w:r>
      <w:r>
        <w:t xml:space="preserve"> en Gazebo el siguiente paso </w:t>
      </w:r>
      <w:r w:rsidR="00F71D4A">
        <w:t xml:space="preserve">va a ser </w:t>
      </w:r>
      <w:r w:rsidR="00F52763">
        <w:t>la co</w:t>
      </w:r>
      <w:r w:rsidR="00F71D4A">
        <w:t xml:space="preserve">nfiguración del simulador en 3D. </w:t>
      </w:r>
      <w:r w:rsidR="00F52763">
        <w:t>Para est</w:t>
      </w:r>
      <w:r w:rsidR="00FC52A2">
        <w:t>o,</w:t>
      </w:r>
      <w:r w:rsidR="00F52763">
        <w:t xml:space="preserve"> lo primero </w:t>
      </w:r>
      <w:r>
        <w:t>sería llevar a cabo la sensorización de cada elemento</w:t>
      </w:r>
      <w:r w:rsidR="00FC52A2">
        <w:t xml:space="preserve"> del experimento</w:t>
      </w:r>
      <w:r>
        <w:t xml:space="preserve"> para </w:t>
      </w:r>
      <w:r w:rsidR="00FC52A2">
        <w:t xml:space="preserve">calcular las futuras posiciones del brazo del Baxter y poder </w:t>
      </w:r>
      <w:r>
        <w:t>recoger los datos del simulador</w:t>
      </w:r>
      <w:r w:rsidR="00FC52A2">
        <w:t xml:space="preserve"> que, posteriormente, se utilizarán para la aplicación de MotivEn</w:t>
      </w:r>
      <w:r>
        <w:t xml:space="preserve">. Para ello se toma como partida los archivos implementados en el TFG </w:t>
      </w:r>
      <w:r w:rsidR="00320D7A">
        <w:t>de Yeray Méndez Montero con t</w:t>
      </w:r>
      <w:r w:rsidR="00FC52A2">
        <w:t>í</w:t>
      </w:r>
      <w:r w:rsidR="00320D7A">
        <w:t xml:space="preserve">tulo </w:t>
      </w:r>
      <w:r w:rsidR="00320D7A" w:rsidRPr="00320D7A">
        <w:rPr>
          <w:i/>
          <w:iCs/>
        </w:rPr>
        <w:t>“Desarrollo de un módulo de redescripción de modelos de utilidad mediante Deep</w:t>
      </w:r>
      <w:r w:rsidR="00320D7A">
        <w:rPr>
          <w:i/>
          <w:iCs/>
        </w:rPr>
        <w:t xml:space="preserve"> </w:t>
      </w:r>
      <w:r w:rsidR="00320D7A" w:rsidRPr="00320D7A">
        <w:rPr>
          <w:i/>
          <w:iCs/>
        </w:rPr>
        <w:t>Learning para robótica cognitiva</w:t>
      </w:r>
      <w:r w:rsidR="00320D7A">
        <w:rPr>
          <w:i/>
          <w:iCs/>
        </w:rPr>
        <w:t>”</w:t>
      </w:r>
      <w:r>
        <w:t xml:space="preserve">. </w:t>
      </w:r>
      <w:r w:rsidR="00FC52A2">
        <w:t xml:space="preserve">En este TFG se realizó una aplicación que juntaba la metodología de MotivEn con un simulador en 3D implementado en Gazebo. </w:t>
      </w:r>
    </w:p>
    <w:p w14:paraId="013FFFBF" w14:textId="77777777" w:rsidR="00B95168" w:rsidRDefault="00B95168" w:rsidP="00B95168">
      <w:pPr>
        <w:jc w:val="both"/>
      </w:pPr>
      <w:r w:rsidRPr="000A0671">
        <w:t>Este simulador</w:t>
      </w:r>
      <w:r>
        <w:t xml:space="preserve"> en 3D implementado en Gaze</w:t>
      </w:r>
      <w:r w:rsidRPr="000A0671">
        <w:t xml:space="preserve">bo forma parte de una aplicación en la que  también se incorporan archivos que permiten el cálculo de las futuras posiciones del brazo del robot Baxter, archivos en los que se definen los movimientos a realizar por el robot Baxter, archivos en los que se configuran las distintas motivaciones que pueden guiar el comportamiento robot y en qué orden lo van a hacer, archivos en los que se programa la VF y su entrenamiento a medida que se obtienen las trazas, lo que quiere decir, que esta implementado en la aplicación el sistema MotivEn desarrollado por el GII. </w:t>
      </w:r>
    </w:p>
    <w:p w14:paraId="64754654" w14:textId="7BD16349" w:rsidR="005B57FB" w:rsidRDefault="00FC52A2" w:rsidP="00F52763">
      <w:pPr>
        <w:jc w:val="both"/>
      </w:pPr>
      <w:r>
        <w:t xml:space="preserve">Se van a modificar los archivos de este TFG teniendo en cuenta que ahora solo son necesarios dos sensores, distancia de la pelota al gripper del baxter y distancia de la pelota al </w:t>
      </w:r>
      <w:r w:rsidR="00F47289">
        <w:t>objetivo</w:t>
      </w:r>
      <w:r>
        <w:t xml:space="preserve">. </w:t>
      </w:r>
      <w:r w:rsidR="005B57FB">
        <w:t xml:space="preserve">Con esto va a ser necesario modificar todos los archivos para que se realicen los cálculos, necesarios en la aplicación, a partir de estos dos sensores. Al ser un experimento distinto, </w:t>
      </w:r>
      <w:r w:rsidR="00AD0BCF">
        <w:t>la forma de calcular las futuras posiciones del Baxter se va</w:t>
      </w:r>
      <w:r w:rsidR="005B57FB">
        <w:t xml:space="preserve"> a modificar para que </w:t>
      </w:r>
      <w:r w:rsidR="00961E43">
        <w:t>se ajusten a la forma de actuar el robot en este nuevo experimento.</w:t>
      </w:r>
    </w:p>
    <w:p w14:paraId="6041CC88" w14:textId="457400E8" w:rsidR="000A0671" w:rsidRDefault="00961E43" w:rsidP="000A0671">
      <w:pPr>
        <w:jc w:val="both"/>
      </w:pPr>
      <w:r>
        <w:t>Es necesario comentar que aparte de lo mencionado anteriormente, ha sido necesario corregir algunos errores que daba el código, sobre todo en el relacionado con el Baxter, producto de estar trabajando con una versión distinta del sistema operativo. Por otro lado, también se ha modificado el cálculo de las posiciones candidatas mediante Novelty, porque en este nuevo experimento se</w:t>
      </w:r>
      <w:r w:rsidR="000A0671">
        <w:t xml:space="preserve"> obtenían valores incorrectos. </w:t>
      </w:r>
    </w:p>
    <w:p w14:paraId="64BF3A9F" w14:textId="57A11A54" w:rsidR="004A3EAD" w:rsidRDefault="00C56A87" w:rsidP="00F52763">
      <w:pPr>
        <w:jc w:val="both"/>
      </w:pPr>
      <w:r>
        <w:t>Un</w:t>
      </w:r>
      <w:r w:rsidR="00C5366F">
        <w:t xml:space="preserve"> punto importante </w:t>
      </w:r>
      <w:r>
        <w:t xml:space="preserve">para la realización del experimento </w:t>
      </w:r>
      <w:r w:rsidR="00C5366F">
        <w:t>es conocer el radio de actuación del brazo del Baxter para solo permitirle el movimiento en esa zona</w:t>
      </w:r>
      <w:r>
        <w:t>,</w:t>
      </w:r>
      <w:r w:rsidR="00C5366F">
        <w:t xml:space="preserve"> impidiendo que calcule puntos fuera </w:t>
      </w:r>
      <w:r w:rsidR="004A3EAD">
        <w:t xml:space="preserve">de ella </w:t>
      </w:r>
      <w:r w:rsidR="00C5366F">
        <w:t xml:space="preserve">que nos deriven en errores debido a que el robot no puede llegar a ellos. </w:t>
      </w:r>
      <w:r w:rsidR="004A3EAD">
        <w:t>Esta zona va a estar limitada en la dirección x entre los valores de 0,35 y 0,80 y el en la dirección y entre los valores de 0,00 y 0,55</w:t>
      </w:r>
      <w:r w:rsidR="00A946B4">
        <w:t>.</w:t>
      </w:r>
    </w:p>
    <w:p w14:paraId="46702751" w14:textId="7D5BA3C0" w:rsidR="00A946B4" w:rsidRDefault="00A946B4" w:rsidP="00F52763">
      <w:pPr>
        <w:jc w:val="both"/>
      </w:pPr>
      <w:r>
        <w:t>Otro tema importante ha sido incorporar dos medidas de seguridad.</w:t>
      </w:r>
      <w:r w:rsidR="00A5343E">
        <w:t xml:space="preserve"> La primera tiene que ver a la hora de calcular</w:t>
      </w:r>
      <w:r>
        <w:t xml:space="preserve"> las futuras posiciones del Baxter</w:t>
      </w:r>
      <w:r w:rsidR="00A5343E">
        <w:t xml:space="preserve">. Si durante la realización de estos movimientos obtiene una posición que sale de los límites preestablecidos, se recalculará esta futura posición obteniendo una nueva de valor el límite de movimiento del brazo en esa dirección menos la suma de lo que se ha pasado del límite en el anterior cálculo del límite y </w:t>
      </w:r>
      <w:r w:rsidR="00A5343E">
        <w:lastRenderedPageBreak/>
        <w:t>una contante de valor 0,05.</w:t>
      </w:r>
      <w:r>
        <w:t xml:space="preserve"> </w:t>
      </w:r>
      <w:r w:rsidR="00A5343E">
        <w:t>La segunda tiene que ver con un error que puede darse una vez que tiene cogida la pelota el Baxter. Para corregir la posible caída de la pelota durante los movimientos que realiza el brazo del Baxter se ha forzado a que, una vez que se haya cogido la pelota, la distancia entre el gripper del brazo izquierdo del Baxter y la pelota sea siempre constante y de valor igual a 0. De esta forma, si durante la realización de los movimientos se cae la pelota, el modelo no tendría ningún problema en seguir la simulación como si no pasara nada, lo que evita tener que repetir las simulaciones y poder condicionar en el tiempo necesario de simulación.</w:t>
      </w:r>
    </w:p>
    <w:p w14:paraId="1D23FE22" w14:textId="739FE504" w:rsidR="00C56A87" w:rsidRDefault="00F52763" w:rsidP="004A3EAD">
      <w:pPr>
        <w:jc w:val="both"/>
      </w:pPr>
      <w:r>
        <w:t>E</w:t>
      </w:r>
      <w:r w:rsidR="00C5366F">
        <w:t xml:space="preserve">s importante </w:t>
      </w:r>
      <w:r w:rsidR="004A3EAD">
        <w:t>recordar</w:t>
      </w:r>
      <w:r w:rsidR="00C5366F">
        <w:t xml:space="preserve"> que al principio de cada simulación los elementos del modelo, excepto el baxter y la mesa, van a modificar su posición inicial de forma aleatoria respecto a las simulaciones anteriores. </w:t>
      </w:r>
      <w:r w:rsidR="00C56A87">
        <w:t xml:space="preserve">Estas posiciones van a estar </w:t>
      </w:r>
      <w:r w:rsidR="004A3EAD">
        <w:t>dentro de</w:t>
      </w:r>
      <w:r w:rsidR="00C56A87">
        <w:t xml:space="preserve"> la zona de actuación del brazo de Baxter y la distancia entre ambos nunca podrá ser menor de 0,</w:t>
      </w:r>
      <w:r w:rsidR="004A3EAD">
        <w:t>20</w:t>
      </w:r>
      <w:r w:rsidR="00C56A87">
        <w:t xml:space="preserve"> m. </w:t>
      </w:r>
    </w:p>
    <w:p w14:paraId="0E538F10" w14:textId="178F896B" w:rsidR="000A0671" w:rsidRDefault="006733AC" w:rsidP="00F52763">
      <w:pPr>
        <w:jc w:val="both"/>
      </w:pPr>
      <w:r>
        <w:t xml:space="preserve">Se ha implementado también un método de obtención de VF a partir de SURs de forma autónoma. Esto se realizará mediante una </w:t>
      </w:r>
      <w:r w:rsidR="000A0671">
        <w:t>condición</w:t>
      </w:r>
      <w:r>
        <w:t>, diseñada por el diseñador,</w:t>
      </w:r>
      <w:r w:rsidR="000A0671">
        <w:t xml:space="preserve"> de cambio del tipo de motivación extrínseca.</w:t>
      </w:r>
    </w:p>
    <w:p w14:paraId="744090E1" w14:textId="1BB3D172" w:rsidR="0078194D" w:rsidRDefault="000A0671" w:rsidP="00DF5999">
      <w:pPr>
        <w:jc w:val="both"/>
      </w:pPr>
      <w:r>
        <w:t xml:space="preserve">También se ha implementado en el código la introducción del algoritmo estocástico On-line de optimización Adam, en vez del algoritmo de Descenso de Gradiente, </w:t>
      </w:r>
      <w:r w:rsidRPr="00E63360">
        <w:t xml:space="preserve">que se utiliza para actualizar los pesos de la red de forma iterativa en función de los datos de entrenamiento. Con este tipo de optimizador, </w:t>
      </w:r>
      <w:r>
        <w:t xml:space="preserve">con el que </w:t>
      </w:r>
      <w:r w:rsidRPr="00E63360">
        <w:t>se está extendiendo su uso en Deep Learning debido a su gran potencia de cálculo, se pretende obtener mejores resultados de forma más rápida.</w:t>
      </w:r>
    </w:p>
    <w:p w14:paraId="600B8184" w14:textId="77F1DBD6" w:rsidR="00BA3633" w:rsidRDefault="00BA3633" w:rsidP="008F5A1A">
      <w:pPr>
        <w:pStyle w:val="Ttulo3"/>
      </w:pPr>
      <w:bookmarkStart w:id="89" w:name="_Toc16678473"/>
      <w:bookmarkStart w:id="90" w:name="_Toc18919496"/>
      <w:r>
        <w:t>Análisis de resultados</w:t>
      </w:r>
      <w:bookmarkEnd w:id="89"/>
      <w:bookmarkEnd w:id="90"/>
    </w:p>
    <w:p w14:paraId="50A6B1D0" w14:textId="77777777" w:rsidR="00DF5999" w:rsidRDefault="00DF5999" w:rsidP="00DF5999">
      <w:pPr>
        <w:jc w:val="both"/>
      </w:pPr>
      <w:r>
        <w:t>En este apartado se van a exponer los distintos resultados obtenidos del entrenamiento On-line de la VF con el Simulador en 3D implementado en Gazebo. Se van a tratar tres tipos de metodologías para obtener VF a partir de SURs de forma autónoma:</w:t>
      </w:r>
    </w:p>
    <w:p w14:paraId="3CB53955" w14:textId="77777777" w:rsidR="00C06CCC" w:rsidRDefault="00C06CCC" w:rsidP="00C06CCC">
      <w:pPr>
        <w:pStyle w:val="Prrafodelista"/>
        <w:numPr>
          <w:ilvl w:val="0"/>
          <w:numId w:val="16"/>
        </w:numPr>
        <w:jc w:val="both"/>
      </w:pPr>
      <w:r>
        <w:t>La primera va a estar diseñada con una condición que va a tener en cuenta el número de iteraciones llevadas a cabo en la simulación. Este primer diseño va a ser bastante burdo pero va a servir para tener una primera impresión rápida del comportamiento del sistema. El diseñador va a poder elegir en qué valor de iteración de la simulación va a pasar en la motivación extrínseca de SURs a VF.</w:t>
      </w:r>
    </w:p>
    <w:p w14:paraId="0F6541C1" w14:textId="77777777" w:rsidR="00C06CCC" w:rsidRDefault="00C06CCC" w:rsidP="00C06CCC">
      <w:pPr>
        <w:pStyle w:val="Prrafodelista"/>
        <w:numPr>
          <w:ilvl w:val="0"/>
          <w:numId w:val="16"/>
        </w:numPr>
        <w:jc w:val="both"/>
      </w:pPr>
      <w:r>
        <w:t>La segunda va a estar diseñada con una condición que va a tener en cuenta el número de veces que se alcanza el objetivo mediante motivación extrínseca, SURs. Este segundo diseño, aunque sigue siendo bastante simple, permite obtener un método basado en un valor que puede indicar una idea más correcta del buen funcionamiento de la simulación. El diseñador va a poder elegir qué número de veces se alcance el objetivo con las SURs antes de cambiar el tipo de motivación extrínseca, de SURs a VF.</w:t>
      </w:r>
    </w:p>
    <w:p w14:paraId="3A9854B7" w14:textId="77777777" w:rsidR="00C06CCC" w:rsidRDefault="00C06CCC" w:rsidP="00C06CCC">
      <w:pPr>
        <w:pStyle w:val="Prrafodelista"/>
        <w:numPr>
          <w:ilvl w:val="0"/>
          <w:numId w:val="16"/>
        </w:numPr>
        <w:jc w:val="both"/>
      </w:pPr>
      <w:r>
        <w:t xml:space="preserve">La tercera va a estar diseñada con una condición que  va a tener en cuenta el error medio de entrenamiento de la VF. Este tercer diseño es el más complejo y el que permite tomar una decisión de cambio de motivación extrínseca más óptima y correcta. Esta se centra en que un vez que se alcance un número de veces el objetivo mediante motivación extrínseca, determinada por el diseñador, se va a empezar a realizar el entrenamiento de la VF. La primera vez se realizará con todas las trazas generadas hasta el momento. El valor del error medio de entrenamiento obtenido se va a comparar con un valor umbral, decido por el diseñador.  Si este valor de error es mayor que el umbral se seguirá con las SURs como motivación extrínseca. La siguiente vez que se alcance el objetivo se va a volver a entrenar la VF, en este caso solo con la última traza obtenida, y se comparará el error medio de entrenamiento con el valor umbral. Si este error sigue siendo mayor que el umbral se seguirá con las SURs como motivación extrínseca y se volverá a repetir este último proceso hasta conseguir que la media del error de entrenamiento sea menor al umbral. Una vez que se alcanza la condición que </w:t>
      </w:r>
      <w:r>
        <w:lastRenderedPageBreak/>
        <w:t>la media del error de entrenamiento sea menor al umbral se utilizará como motivación extrínseca la VF en vez de la SURs.</w:t>
      </w:r>
    </w:p>
    <w:p w14:paraId="3BA849F4" w14:textId="77777777" w:rsidR="00DF5999" w:rsidRDefault="00DF5999" w:rsidP="00DF5999">
      <w:pPr>
        <w:jc w:val="both"/>
      </w:pPr>
      <w:r>
        <w:t xml:space="preserve">A la hora de comparar los resultados con las distintas metodologías se va a tener en cuenta el número de iteraciones que tarda en alcanzar el objetivo en cada ejecución del experimento con las distintas pruebas realizadas y las curvas de error de entrenamiento de cada prueba. </w:t>
      </w:r>
    </w:p>
    <w:p w14:paraId="4229ED9B" w14:textId="77777777" w:rsidR="00DF5999" w:rsidRDefault="00DF5999" w:rsidP="00DF5999">
      <w:pPr>
        <w:jc w:val="both"/>
      </w:pPr>
      <w:r>
        <w:t>Ahora se van a exponer los resultados obtenidos con los distintos métodos para obtener VF a partir de SURs de forma automática:</w:t>
      </w:r>
    </w:p>
    <w:p w14:paraId="5D8D3696" w14:textId="77777777" w:rsidR="00DF5999" w:rsidRDefault="00DF5999" w:rsidP="00DF5999">
      <w:pPr>
        <w:pStyle w:val="Ttulo4"/>
      </w:pPr>
      <w:r>
        <w:t>En función del número de iteraciones</w:t>
      </w:r>
    </w:p>
    <w:p w14:paraId="0D740C2F" w14:textId="77777777" w:rsidR="00DF5999" w:rsidRDefault="00DF5999" w:rsidP="00DF5999">
      <w:pPr>
        <w:jc w:val="both"/>
      </w:pPr>
      <w:r>
        <w:t xml:space="preserve">Con esta condición se van a realizar cuatro pruebas con distinto valor del número de iteraciones en el cual la motivación extrínseca va a pasar de SURs a VF, estas son 1000 iteraciones, 2000 iteraciones, 3000 iteraciones y 4000 iteraciones. Todos los resultados obtenidos en estas cuatro pruebas se pueden observar en el </w:t>
      </w:r>
      <w:r w:rsidRPr="00E04964">
        <w:rPr>
          <w:b/>
        </w:rPr>
        <w:t>Anexo 4</w:t>
      </w:r>
      <w:r>
        <w:t>.</w:t>
      </w:r>
    </w:p>
    <w:p w14:paraId="38042BEF" w14:textId="77777777" w:rsidR="00DF5999" w:rsidRDefault="00DF5999" w:rsidP="00DF5999">
      <w:pPr>
        <w:jc w:val="both"/>
      </w:pPr>
      <w:r>
        <w:t xml:space="preserve">En la </w:t>
      </w:r>
      <w:r w:rsidRPr="003F1752">
        <w:rPr>
          <w:b/>
        </w:rPr>
        <w:t>Tabla [4]</w:t>
      </w:r>
      <w:r>
        <w:rPr>
          <w:b/>
        </w:rPr>
        <w:t xml:space="preserve"> </w:t>
      </w:r>
      <w:r>
        <w:t>se pueden observar los distintos valores de entrenamiento medio para las distintas condiciones de valor de iteraciones.</w:t>
      </w:r>
    </w:p>
    <w:p w14:paraId="7D00AD2C" w14:textId="77777777" w:rsidR="007B2910" w:rsidRPr="003F1752" w:rsidRDefault="007B2910" w:rsidP="00B26C94">
      <w:pPr>
        <w:ind w:firstLine="0"/>
        <w:jc w:val="both"/>
      </w:pPr>
    </w:p>
    <w:tbl>
      <w:tblPr>
        <w:tblStyle w:val="Tabladecuadrcula4-nfasis1"/>
        <w:tblW w:w="5952" w:type="dxa"/>
        <w:jc w:val="center"/>
        <w:tblLook w:val="04A0" w:firstRow="1" w:lastRow="0" w:firstColumn="1" w:lastColumn="0" w:noHBand="0" w:noVBand="1"/>
      </w:tblPr>
      <w:tblGrid>
        <w:gridCol w:w="2834"/>
        <w:gridCol w:w="3118"/>
      </w:tblGrid>
      <w:tr w:rsidR="00DF5999" w:rsidRPr="00A17B5E" w14:paraId="543FE46B" w14:textId="77777777" w:rsidTr="0046744A">
        <w:trPr>
          <w:cnfStyle w:val="100000000000" w:firstRow="1" w:lastRow="0" w:firstColumn="0" w:lastColumn="0" w:oddVBand="0" w:evenVBand="0" w:oddHBand="0" w:evenHBand="0" w:firstRowFirstColumn="0" w:firstRowLastColumn="0" w:lastRowFirstColumn="0" w:lastRowLastColumn="0"/>
          <w:trHeight w:val="340"/>
          <w:tblHeader/>
          <w:jc w:val="center"/>
        </w:trPr>
        <w:tc>
          <w:tcPr>
            <w:cnfStyle w:val="001000000000" w:firstRow="0" w:lastRow="0" w:firstColumn="1" w:lastColumn="0" w:oddVBand="0" w:evenVBand="0" w:oddHBand="0" w:evenHBand="0" w:firstRowFirstColumn="0" w:firstRowLastColumn="0" w:lastRowFirstColumn="0" w:lastRowLastColumn="0"/>
            <w:tcW w:w="2834" w:type="dxa"/>
            <w:noWrap/>
            <w:vAlign w:val="center"/>
            <w:hideMark/>
          </w:tcPr>
          <w:p w14:paraId="58AA7537" w14:textId="77777777" w:rsidR="00DF5999" w:rsidRPr="00A17B5E" w:rsidRDefault="00DF5999" w:rsidP="0046744A">
            <w:pPr>
              <w:spacing w:before="0"/>
              <w:ind w:firstLine="0"/>
              <w:jc w:val="center"/>
              <w:rPr>
                <w:rFonts w:ascii="Calibri" w:hAnsi="Calibri" w:cs="Calibri"/>
                <w:color w:val="000000"/>
                <w:szCs w:val="22"/>
              </w:rPr>
            </w:pPr>
            <w:r>
              <w:rPr>
                <w:rFonts w:ascii="Calibri" w:hAnsi="Calibri" w:cs="Calibri"/>
                <w:color w:val="000000"/>
                <w:szCs w:val="22"/>
              </w:rPr>
              <w:t xml:space="preserve">Iteraciones </w:t>
            </w:r>
          </w:p>
        </w:tc>
        <w:tc>
          <w:tcPr>
            <w:tcW w:w="3118" w:type="dxa"/>
            <w:noWrap/>
            <w:vAlign w:val="center"/>
            <w:hideMark/>
          </w:tcPr>
          <w:p w14:paraId="1E5F9766" w14:textId="77777777" w:rsidR="00DF5999" w:rsidRPr="00A17B5E" w:rsidRDefault="00DF5999" w:rsidP="0046744A">
            <w:pPr>
              <w:spacing w:before="0"/>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Cs w:val="22"/>
              </w:rPr>
            </w:pPr>
            <w:r>
              <w:rPr>
                <w:rFonts w:ascii="Calibri" w:hAnsi="Calibri" w:cs="Calibri"/>
                <w:color w:val="000000"/>
                <w:szCs w:val="22"/>
              </w:rPr>
              <w:t>Error de entrenamiento medio</w:t>
            </w:r>
          </w:p>
        </w:tc>
      </w:tr>
      <w:tr w:rsidR="00DF5999" w:rsidRPr="00A17B5E" w14:paraId="182C9423" w14:textId="77777777" w:rsidTr="0046744A">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834" w:type="dxa"/>
            <w:noWrap/>
            <w:vAlign w:val="center"/>
            <w:hideMark/>
          </w:tcPr>
          <w:p w14:paraId="322AB7D6" w14:textId="77777777" w:rsidR="00DF5999" w:rsidRPr="00A17B5E" w:rsidRDefault="00DF5999" w:rsidP="0046744A">
            <w:pPr>
              <w:spacing w:before="0"/>
              <w:ind w:firstLine="0"/>
              <w:jc w:val="center"/>
              <w:rPr>
                <w:rFonts w:ascii="Calibri" w:hAnsi="Calibri" w:cs="Calibri"/>
                <w:color w:val="000000"/>
                <w:szCs w:val="22"/>
              </w:rPr>
            </w:pPr>
            <w:r w:rsidRPr="00A17B5E">
              <w:rPr>
                <w:rFonts w:ascii="Calibri" w:hAnsi="Calibri" w:cs="Calibri"/>
                <w:color w:val="000000"/>
                <w:szCs w:val="22"/>
              </w:rPr>
              <w:t>1</w:t>
            </w:r>
            <w:r>
              <w:rPr>
                <w:rFonts w:ascii="Calibri" w:hAnsi="Calibri" w:cs="Calibri"/>
                <w:color w:val="000000"/>
                <w:szCs w:val="22"/>
              </w:rPr>
              <w:t>000</w:t>
            </w:r>
          </w:p>
        </w:tc>
        <w:tc>
          <w:tcPr>
            <w:tcW w:w="3118" w:type="dxa"/>
            <w:noWrap/>
            <w:vAlign w:val="center"/>
            <w:hideMark/>
          </w:tcPr>
          <w:p w14:paraId="2BDB53DA" w14:textId="77777777" w:rsidR="00DF5999" w:rsidRPr="00A17B5E" w:rsidRDefault="00DF5999" w:rsidP="0046744A">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Pr>
                <w:rFonts w:ascii="Calibri" w:hAnsi="Calibri" w:cs="Calibri"/>
                <w:color w:val="000000"/>
                <w:szCs w:val="22"/>
              </w:rPr>
              <w:t>0,023</w:t>
            </w:r>
          </w:p>
        </w:tc>
      </w:tr>
      <w:tr w:rsidR="00DF5999" w:rsidRPr="00A17B5E" w14:paraId="50C6AF18" w14:textId="77777777" w:rsidTr="0046744A">
        <w:trPr>
          <w:trHeight w:val="340"/>
          <w:jc w:val="center"/>
        </w:trPr>
        <w:tc>
          <w:tcPr>
            <w:cnfStyle w:val="001000000000" w:firstRow="0" w:lastRow="0" w:firstColumn="1" w:lastColumn="0" w:oddVBand="0" w:evenVBand="0" w:oddHBand="0" w:evenHBand="0" w:firstRowFirstColumn="0" w:firstRowLastColumn="0" w:lastRowFirstColumn="0" w:lastRowLastColumn="0"/>
            <w:tcW w:w="2834" w:type="dxa"/>
            <w:noWrap/>
            <w:vAlign w:val="center"/>
            <w:hideMark/>
          </w:tcPr>
          <w:p w14:paraId="013BB033" w14:textId="77777777" w:rsidR="00DF5999" w:rsidRPr="00A17B5E" w:rsidRDefault="00DF5999" w:rsidP="0046744A">
            <w:pPr>
              <w:spacing w:before="0"/>
              <w:ind w:firstLine="0"/>
              <w:jc w:val="center"/>
              <w:rPr>
                <w:rFonts w:ascii="Calibri" w:hAnsi="Calibri" w:cs="Calibri"/>
                <w:color w:val="000000"/>
                <w:szCs w:val="22"/>
              </w:rPr>
            </w:pPr>
            <w:r w:rsidRPr="00A17B5E">
              <w:rPr>
                <w:rFonts w:ascii="Calibri" w:hAnsi="Calibri" w:cs="Calibri"/>
                <w:color w:val="000000"/>
                <w:szCs w:val="22"/>
              </w:rPr>
              <w:t>2</w:t>
            </w:r>
            <w:r>
              <w:rPr>
                <w:rFonts w:ascii="Calibri" w:hAnsi="Calibri" w:cs="Calibri"/>
                <w:color w:val="000000"/>
                <w:szCs w:val="22"/>
              </w:rPr>
              <w:t>000</w:t>
            </w:r>
          </w:p>
        </w:tc>
        <w:tc>
          <w:tcPr>
            <w:tcW w:w="3118" w:type="dxa"/>
            <w:noWrap/>
            <w:vAlign w:val="center"/>
            <w:hideMark/>
          </w:tcPr>
          <w:p w14:paraId="69E351D1" w14:textId="77777777" w:rsidR="00DF5999" w:rsidRPr="00A17B5E" w:rsidRDefault="00DF5999" w:rsidP="0046744A">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Pr>
                <w:rFonts w:ascii="Calibri" w:hAnsi="Calibri" w:cs="Calibri"/>
                <w:color w:val="000000"/>
                <w:szCs w:val="22"/>
              </w:rPr>
              <w:t>0,016</w:t>
            </w:r>
          </w:p>
        </w:tc>
      </w:tr>
      <w:tr w:rsidR="00DF5999" w:rsidRPr="00A17B5E" w14:paraId="69DDFD1F" w14:textId="77777777" w:rsidTr="0046744A">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834" w:type="dxa"/>
            <w:noWrap/>
            <w:vAlign w:val="center"/>
            <w:hideMark/>
          </w:tcPr>
          <w:p w14:paraId="71380DCC" w14:textId="77777777" w:rsidR="00DF5999" w:rsidRPr="00A17B5E" w:rsidRDefault="00DF5999" w:rsidP="0046744A">
            <w:pPr>
              <w:spacing w:before="0"/>
              <w:ind w:firstLine="0"/>
              <w:jc w:val="center"/>
              <w:rPr>
                <w:rFonts w:ascii="Calibri" w:hAnsi="Calibri" w:cs="Calibri"/>
                <w:color w:val="000000"/>
                <w:szCs w:val="22"/>
              </w:rPr>
            </w:pPr>
            <w:r w:rsidRPr="00A17B5E">
              <w:rPr>
                <w:rFonts w:ascii="Calibri" w:hAnsi="Calibri" w:cs="Calibri"/>
                <w:color w:val="000000"/>
                <w:szCs w:val="22"/>
              </w:rPr>
              <w:t>3</w:t>
            </w:r>
            <w:r>
              <w:rPr>
                <w:rFonts w:ascii="Calibri" w:hAnsi="Calibri" w:cs="Calibri"/>
                <w:color w:val="000000"/>
                <w:szCs w:val="22"/>
              </w:rPr>
              <w:t>000</w:t>
            </w:r>
          </w:p>
        </w:tc>
        <w:tc>
          <w:tcPr>
            <w:tcW w:w="3118" w:type="dxa"/>
            <w:noWrap/>
            <w:vAlign w:val="center"/>
            <w:hideMark/>
          </w:tcPr>
          <w:p w14:paraId="0E764266" w14:textId="77777777" w:rsidR="00DF5999" w:rsidRPr="00A17B5E" w:rsidRDefault="00DF5999" w:rsidP="0046744A">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Pr>
                <w:rFonts w:ascii="Calibri" w:hAnsi="Calibri" w:cs="Calibri"/>
                <w:color w:val="000000"/>
                <w:szCs w:val="22"/>
              </w:rPr>
              <w:t>0,002</w:t>
            </w:r>
          </w:p>
        </w:tc>
      </w:tr>
      <w:tr w:rsidR="00DF5999" w:rsidRPr="00A17B5E" w14:paraId="0470DE1B" w14:textId="77777777" w:rsidTr="0046744A">
        <w:trPr>
          <w:trHeight w:val="340"/>
          <w:jc w:val="center"/>
        </w:trPr>
        <w:tc>
          <w:tcPr>
            <w:cnfStyle w:val="001000000000" w:firstRow="0" w:lastRow="0" w:firstColumn="1" w:lastColumn="0" w:oddVBand="0" w:evenVBand="0" w:oddHBand="0" w:evenHBand="0" w:firstRowFirstColumn="0" w:firstRowLastColumn="0" w:lastRowFirstColumn="0" w:lastRowLastColumn="0"/>
            <w:tcW w:w="2834" w:type="dxa"/>
            <w:noWrap/>
            <w:vAlign w:val="center"/>
            <w:hideMark/>
          </w:tcPr>
          <w:p w14:paraId="044485B4" w14:textId="77777777" w:rsidR="00DF5999" w:rsidRPr="00A17B5E" w:rsidRDefault="00DF5999" w:rsidP="0046744A">
            <w:pPr>
              <w:spacing w:before="0"/>
              <w:ind w:firstLine="0"/>
              <w:jc w:val="center"/>
              <w:rPr>
                <w:rFonts w:ascii="Calibri" w:hAnsi="Calibri" w:cs="Calibri"/>
                <w:color w:val="000000"/>
                <w:szCs w:val="22"/>
              </w:rPr>
            </w:pPr>
            <w:r w:rsidRPr="00A17B5E">
              <w:rPr>
                <w:rFonts w:ascii="Calibri" w:hAnsi="Calibri" w:cs="Calibri"/>
                <w:color w:val="000000"/>
                <w:szCs w:val="22"/>
              </w:rPr>
              <w:t>4</w:t>
            </w:r>
            <w:r>
              <w:rPr>
                <w:rFonts w:ascii="Calibri" w:hAnsi="Calibri" w:cs="Calibri"/>
                <w:color w:val="000000"/>
                <w:szCs w:val="22"/>
              </w:rPr>
              <w:t>000</w:t>
            </w:r>
          </w:p>
        </w:tc>
        <w:tc>
          <w:tcPr>
            <w:tcW w:w="3118" w:type="dxa"/>
            <w:noWrap/>
            <w:vAlign w:val="center"/>
            <w:hideMark/>
          </w:tcPr>
          <w:p w14:paraId="53C9EC08" w14:textId="77777777" w:rsidR="00DF5999" w:rsidRPr="00A17B5E" w:rsidRDefault="00DF5999" w:rsidP="0046744A">
            <w:pPr>
              <w:keepNext/>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3F1752">
              <w:rPr>
                <w:rFonts w:ascii="Calibri" w:hAnsi="Calibri" w:cs="Calibri"/>
                <w:color w:val="000000"/>
                <w:szCs w:val="22"/>
              </w:rPr>
              <w:t>0,003</w:t>
            </w:r>
          </w:p>
        </w:tc>
      </w:tr>
    </w:tbl>
    <w:p w14:paraId="79055433" w14:textId="77777777" w:rsidR="00DF5999" w:rsidRDefault="00DF5999" w:rsidP="00DF5999">
      <w:pPr>
        <w:pStyle w:val="Descripcin"/>
      </w:pPr>
      <w:bookmarkStart w:id="91" w:name="_Toc18919504"/>
      <w:r>
        <w:t xml:space="preserve">Tabla </w:t>
      </w:r>
      <w:fldSimple w:instr=" SEQ Tabla \* ARABIC ">
        <w:r w:rsidR="003E1C72">
          <w:rPr>
            <w:noProof/>
          </w:rPr>
          <w:t>4</w:t>
        </w:r>
      </w:fldSimple>
      <w:r>
        <w:t>: Valores de error de entrenamiento medio.</w:t>
      </w:r>
      <w:bookmarkEnd w:id="91"/>
    </w:p>
    <w:p w14:paraId="1E98A945" w14:textId="77777777" w:rsidR="00DF5999" w:rsidRDefault="00DF5999" w:rsidP="00DF5999">
      <w:pPr>
        <w:keepNext/>
        <w:jc w:val="center"/>
      </w:pPr>
      <w:r>
        <w:rPr>
          <w:noProof/>
        </w:rPr>
        <w:drawing>
          <wp:inline distT="0" distB="0" distL="0" distR="0" wp14:anchorId="479D92C2" wp14:editId="0313FC50">
            <wp:extent cx="5199321" cy="3959611"/>
            <wp:effectExtent l="0" t="0" r="1905" b="3175"/>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205267" cy="3964139"/>
                    </a:xfrm>
                    <a:prstGeom prst="rect">
                      <a:avLst/>
                    </a:prstGeom>
                    <a:noFill/>
                    <a:ln>
                      <a:noFill/>
                    </a:ln>
                  </pic:spPr>
                </pic:pic>
              </a:graphicData>
            </a:graphic>
          </wp:inline>
        </w:drawing>
      </w:r>
    </w:p>
    <w:p w14:paraId="61A28F89" w14:textId="77777777" w:rsidR="00DF5999" w:rsidRDefault="00DF5999" w:rsidP="00DF5999">
      <w:pPr>
        <w:pStyle w:val="Descripcin"/>
      </w:pPr>
      <w:bookmarkStart w:id="92" w:name="_Toc18919462"/>
      <w:r>
        <w:t xml:space="preserve">Figura </w:t>
      </w:r>
      <w:fldSimple w:instr=" SEQ Figura \* ARABIC ">
        <w:r w:rsidR="003E1C72">
          <w:rPr>
            <w:noProof/>
          </w:rPr>
          <w:t>26</w:t>
        </w:r>
      </w:fldSimple>
      <w:r>
        <w:t>: Valores de iteraciones necesarias para alcanzar el objetivo.</w:t>
      </w:r>
      <w:bookmarkEnd w:id="92"/>
    </w:p>
    <w:p w14:paraId="566A9454" w14:textId="77777777" w:rsidR="00B26C94" w:rsidRDefault="00B26C94" w:rsidP="00B26C94">
      <w:pPr>
        <w:jc w:val="both"/>
      </w:pPr>
      <w:r>
        <w:lastRenderedPageBreak/>
        <w:t xml:space="preserve">Después de analizar los distintos resultados se han obtenido como mejor condición la de 3000 iteraciones con valor medio de error de entrenamiento de 0,002. Centrándonos en la mejor solución, en la </w:t>
      </w:r>
      <w:r w:rsidRPr="003F1752">
        <w:rPr>
          <w:b/>
        </w:rPr>
        <w:t>Figura [26]</w:t>
      </w:r>
      <w:r>
        <w:t xml:space="preserve"> se puede observar los valores de las iteraciones necesarias para alcanzar los objetivos durante la ejecución de la simulación. Como se puede observar, al principio son necesarias un número mayor de iteraciones para alcanzar el objetivo, porque como se ve en la </w:t>
      </w:r>
      <w:r w:rsidRPr="003F1752">
        <w:rPr>
          <w:b/>
        </w:rPr>
        <w:t>Figura [27]</w:t>
      </w:r>
      <w:r>
        <w:rPr>
          <w:b/>
        </w:rPr>
        <w:t>,</w:t>
      </w:r>
      <w:r>
        <w:t xml:space="preserve"> la motivación intrínseca está bastante activa. Con el paso del tiempo se van acotando el número de iteraciones necesarias para llegar al objetivo notando una ligera mejora una vez que se activa la VF como motivación extrínseca.</w:t>
      </w:r>
    </w:p>
    <w:p w14:paraId="346961F2" w14:textId="671DEC10" w:rsidR="00DF5999" w:rsidRDefault="00DF5999" w:rsidP="00DF5999">
      <w:pPr>
        <w:keepNext/>
        <w:jc w:val="center"/>
      </w:pPr>
      <w:r>
        <w:rPr>
          <w:noProof/>
        </w:rPr>
        <w:drawing>
          <wp:inline distT="0" distB="0" distL="0" distR="0" wp14:anchorId="30C348C1" wp14:editId="4ECAD6BA">
            <wp:extent cx="5018568" cy="3775313"/>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024117" cy="3779487"/>
                    </a:xfrm>
                    <a:prstGeom prst="rect">
                      <a:avLst/>
                    </a:prstGeom>
                    <a:noFill/>
                    <a:ln>
                      <a:noFill/>
                    </a:ln>
                  </pic:spPr>
                </pic:pic>
              </a:graphicData>
            </a:graphic>
          </wp:inline>
        </w:drawing>
      </w:r>
    </w:p>
    <w:p w14:paraId="49DF5F53" w14:textId="77777777" w:rsidR="00DF5999" w:rsidRDefault="00DF5999" w:rsidP="00DF5999">
      <w:pPr>
        <w:pStyle w:val="Descripcin"/>
      </w:pPr>
      <w:bookmarkStart w:id="93" w:name="_Toc18919463"/>
      <w:r>
        <w:t xml:space="preserve">Figura </w:t>
      </w:r>
      <w:fldSimple w:instr=" SEQ Figura \* ARABIC ">
        <w:r w:rsidR="003E1C72">
          <w:rPr>
            <w:noProof/>
          </w:rPr>
          <w:t>27</w:t>
        </w:r>
      </w:fldSimple>
      <w:r>
        <w:t>: Número de iteraciones en las que la motivación intrínseca esta activa.</w:t>
      </w:r>
      <w:bookmarkEnd w:id="93"/>
    </w:p>
    <w:p w14:paraId="1958C7E6" w14:textId="77777777" w:rsidR="00DF5999" w:rsidRDefault="00DF5999" w:rsidP="00DF5999">
      <w:pPr>
        <w:pStyle w:val="Ttulo4"/>
      </w:pPr>
      <w:r>
        <w:t>En función del número de veces que se ha llegado al objetivo con SURs</w:t>
      </w:r>
    </w:p>
    <w:p w14:paraId="7DF986BC" w14:textId="77777777" w:rsidR="00DF5999" w:rsidRDefault="00DF5999" w:rsidP="00DF5999">
      <w:pPr>
        <w:jc w:val="both"/>
      </w:pPr>
      <w:r>
        <w:t xml:space="preserve">Con esta condición se van a realizar cuatro pruebas con distinto valor del número de veces que se ha llegado al objetivo con SURs necesarias para pasar de SURs a VF, estas son 20 veces, 30 veces, 50 veces y 70 veces. Todos los resultados obtenidos en estas cuatro pruebas se pueden observar en el </w:t>
      </w:r>
      <w:r w:rsidRPr="00E04964">
        <w:rPr>
          <w:b/>
        </w:rPr>
        <w:t>Anexo 4</w:t>
      </w:r>
      <w:r>
        <w:t>.</w:t>
      </w:r>
    </w:p>
    <w:p w14:paraId="68B2E5BC" w14:textId="77777777" w:rsidR="00DF5999" w:rsidRDefault="00DF5999" w:rsidP="00DF5999">
      <w:pPr>
        <w:jc w:val="both"/>
      </w:pPr>
      <w:r>
        <w:t xml:space="preserve">En la </w:t>
      </w:r>
      <w:r w:rsidRPr="003F1752">
        <w:rPr>
          <w:b/>
        </w:rPr>
        <w:t>Tabla [</w:t>
      </w:r>
      <w:r>
        <w:rPr>
          <w:b/>
        </w:rPr>
        <w:t>5</w:t>
      </w:r>
      <w:r w:rsidRPr="003F1752">
        <w:rPr>
          <w:b/>
        </w:rPr>
        <w:t>]</w:t>
      </w:r>
      <w:r>
        <w:rPr>
          <w:b/>
        </w:rPr>
        <w:t xml:space="preserve"> </w:t>
      </w:r>
      <w:r>
        <w:t>se pueden observar los distintos valores de entrenamiento medio para las distintas condiciones de valor de veces que se alcanza el objetivo con SURs.</w:t>
      </w:r>
    </w:p>
    <w:p w14:paraId="32245ED9" w14:textId="77777777" w:rsidR="00DF5999" w:rsidRPr="003F1752" w:rsidRDefault="00DF5999" w:rsidP="00DF5999">
      <w:pPr>
        <w:jc w:val="both"/>
      </w:pPr>
    </w:p>
    <w:tbl>
      <w:tblPr>
        <w:tblStyle w:val="Tabladecuadrcula4-nfasis1"/>
        <w:tblW w:w="6350" w:type="dxa"/>
        <w:jc w:val="center"/>
        <w:tblLook w:val="04A0" w:firstRow="1" w:lastRow="0" w:firstColumn="1" w:lastColumn="0" w:noHBand="0" w:noVBand="1"/>
      </w:tblPr>
      <w:tblGrid>
        <w:gridCol w:w="3175"/>
        <w:gridCol w:w="3175"/>
      </w:tblGrid>
      <w:tr w:rsidR="00DF5999" w:rsidRPr="00A17B5E" w14:paraId="05CCB2C1" w14:textId="77777777" w:rsidTr="0046744A">
        <w:trPr>
          <w:cnfStyle w:val="100000000000" w:firstRow="1" w:lastRow="0" w:firstColumn="0" w:lastColumn="0" w:oddVBand="0" w:evenVBand="0" w:oddHBand="0" w:evenHBand="0" w:firstRowFirstColumn="0" w:firstRowLastColumn="0" w:lastRowFirstColumn="0" w:lastRowLastColumn="0"/>
          <w:trHeight w:val="340"/>
          <w:tblHeader/>
          <w:jc w:val="center"/>
        </w:trPr>
        <w:tc>
          <w:tcPr>
            <w:cnfStyle w:val="001000000000" w:firstRow="0" w:lastRow="0" w:firstColumn="1" w:lastColumn="0" w:oddVBand="0" w:evenVBand="0" w:oddHBand="0" w:evenHBand="0" w:firstRowFirstColumn="0" w:firstRowLastColumn="0" w:lastRowFirstColumn="0" w:lastRowLastColumn="0"/>
            <w:tcW w:w="3175" w:type="dxa"/>
            <w:noWrap/>
            <w:vAlign w:val="center"/>
            <w:hideMark/>
          </w:tcPr>
          <w:p w14:paraId="385786D8" w14:textId="77777777" w:rsidR="00DF5999" w:rsidRPr="00A17B5E" w:rsidRDefault="00DF5999" w:rsidP="0046744A">
            <w:pPr>
              <w:spacing w:before="0"/>
              <w:ind w:firstLine="0"/>
              <w:jc w:val="center"/>
              <w:rPr>
                <w:rFonts w:ascii="Calibri" w:hAnsi="Calibri" w:cs="Calibri"/>
                <w:color w:val="000000"/>
                <w:szCs w:val="22"/>
              </w:rPr>
            </w:pPr>
            <w:r>
              <w:rPr>
                <w:rFonts w:ascii="Calibri" w:hAnsi="Calibri" w:cs="Calibri"/>
                <w:color w:val="000000"/>
                <w:szCs w:val="22"/>
              </w:rPr>
              <w:t>Veces que se alcanza el objetivo</w:t>
            </w:r>
          </w:p>
        </w:tc>
        <w:tc>
          <w:tcPr>
            <w:tcW w:w="3175" w:type="dxa"/>
            <w:noWrap/>
            <w:vAlign w:val="center"/>
            <w:hideMark/>
          </w:tcPr>
          <w:p w14:paraId="10DCE869" w14:textId="77777777" w:rsidR="00DF5999" w:rsidRPr="00A17B5E" w:rsidRDefault="00DF5999" w:rsidP="0046744A">
            <w:pPr>
              <w:spacing w:before="0"/>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Cs w:val="22"/>
              </w:rPr>
            </w:pPr>
            <w:r>
              <w:rPr>
                <w:rFonts w:ascii="Calibri" w:hAnsi="Calibri" w:cs="Calibri"/>
                <w:color w:val="000000"/>
                <w:szCs w:val="22"/>
              </w:rPr>
              <w:t>Error de entrenamiento medio</w:t>
            </w:r>
          </w:p>
        </w:tc>
      </w:tr>
      <w:tr w:rsidR="00DF5999" w:rsidRPr="00A17B5E" w14:paraId="584DAC86" w14:textId="77777777" w:rsidTr="0046744A">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3175" w:type="dxa"/>
            <w:noWrap/>
            <w:vAlign w:val="center"/>
            <w:hideMark/>
          </w:tcPr>
          <w:p w14:paraId="18F248D8" w14:textId="77777777" w:rsidR="00DF5999" w:rsidRPr="00A17B5E" w:rsidRDefault="00DF5999" w:rsidP="0046744A">
            <w:pPr>
              <w:spacing w:before="0"/>
              <w:ind w:firstLine="0"/>
              <w:jc w:val="center"/>
              <w:rPr>
                <w:rFonts w:ascii="Calibri" w:hAnsi="Calibri" w:cs="Calibri"/>
                <w:color w:val="000000"/>
                <w:szCs w:val="22"/>
              </w:rPr>
            </w:pPr>
            <w:r>
              <w:rPr>
                <w:rFonts w:ascii="Calibri" w:hAnsi="Calibri" w:cs="Calibri"/>
                <w:color w:val="000000"/>
                <w:szCs w:val="22"/>
              </w:rPr>
              <w:t>20</w:t>
            </w:r>
          </w:p>
        </w:tc>
        <w:tc>
          <w:tcPr>
            <w:tcW w:w="3175" w:type="dxa"/>
            <w:noWrap/>
            <w:vAlign w:val="center"/>
            <w:hideMark/>
          </w:tcPr>
          <w:p w14:paraId="21E138D3" w14:textId="77777777" w:rsidR="00DF5999" w:rsidRPr="00A17B5E" w:rsidRDefault="00DF5999" w:rsidP="0046744A">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E04964">
              <w:rPr>
                <w:rFonts w:ascii="Calibri" w:hAnsi="Calibri" w:cs="Calibri"/>
                <w:color w:val="000000"/>
                <w:szCs w:val="22"/>
              </w:rPr>
              <w:t>0,024</w:t>
            </w:r>
          </w:p>
        </w:tc>
      </w:tr>
      <w:tr w:rsidR="00DF5999" w:rsidRPr="00A17B5E" w14:paraId="6B585CBB" w14:textId="77777777" w:rsidTr="0046744A">
        <w:trPr>
          <w:trHeight w:val="340"/>
          <w:jc w:val="center"/>
        </w:trPr>
        <w:tc>
          <w:tcPr>
            <w:cnfStyle w:val="001000000000" w:firstRow="0" w:lastRow="0" w:firstColumn="1" w:lastColumn="0" w:oddVBand="0" w:evenVBand="0" w:oddHBand="0" w:evenHBand="0" w:firstRowFirstColumn="0" w:firstRowLastColumn="0" w:lastRowFirstColumn="0" w:lastRowLastColumn="0"/>
            <w:tcW w:w="3175" w:type="dxa"/>
            <w:noWrap/>
            <w:vAlign w:val="center"/>
            <w:hideMark/>
          </w:tcPr>
          <w:p w14:paraId="36E08186" w14:textId="77777777" w:rsidR="00DF5999" w:rsidRPr="00A17B5E" w:rsidRDefault="00DF5999" w:rsidP="0046744A">
            <w:pPr>
              <w:spacing w:before="0"/>
              <w:ind w:firstLine="0"/>
              <w:jc w:val="center"/>
              <w:rPr>
                <w:rFonts w:ascii="Calibri" w:hAnsi="Calibri" w:cs="Calibri"/>
                <w:color w:val="000000"/>
                <w:szCs w:val="22"/>
              </w:rPr>
            </w:pPr>
            <w:r>
              <w:rPr>
                <w:rFonts w:ascii="Calibri" w:hAnsi="Calibri" w:cs="Calibri"/>
                <w:color w:val="000000"/>
                <w:szCs w:val="22"/>
              </w:rPr>
              <w:t>30</w:t>
            </w:r>
          </w:p>
        </w:tc>
        <w:tc>
          <w:tcPr>
            <w:tcW w:w="3175" w:type="dxa"/>
            <w:noWrap/>
            <w:vAlign w:val="center"/>
            <w:hideMark/>
          </w:tcPr>
          <w:p w14:paraId="5DD5BA49" w14:textId="77777777" w:rsidR="00DF5999" w:rsidRPr="00A17B5E" w:rsidRDefault="00DF5999" w:rsidP="0046744A">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Pr>
                <w:rFonts w:ascii="Calibri" w:hAnsi="Calibri" w:cs="Calibri"/>
                <w:color w:val="000000"/>
                <w:szCs w:val="22"/>
              </w:rPr>
              <w:t>0,012</w:t>
            </w:r>
          </w:p>
        </w:tc>
      </w:tr>
      <w:tr w:rsidR="00DF5999" w:rsidRPr="00A17B5E" w14:paraId="77635A47" w14:textId="77777777" w:rsidTr="0046744A">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3175" w:type="dxa"/>
            <w:noWrap/>
            <w:vAlign w:val="center"/>
            <w:hideMark/>
          </w:tcPr>
          <w:p w14:paraId="37EA6673" w14:textId="77777777" w:rsidR="00DF5999" w:rsidRPr="00A17B5E" w:rsidRDefault="00DF5999" w:rsidP="0046744A">
            <w:pPr>
              <w:spacing w:before="0"/>
              <w:ind w:firstLine="0"/>
              <w:jc w:val="center"/>
              <w:rPr>
                <w:rFonts w:ascii="Calibri" w:hAnsi="Calibri" w:cs="Calibri"/>
                <w:color w:val="000000"/>
                <w:szCs w:val="22"/>
              </w:rPr>
            </w:pPr>
            <w:r>
              <w:rPr>
                <w:rFonts w:ascii="Calibri" w:hAnsi="Calibri" w:cs="Calibri"/>
                <w:color w:val="000000"/>
                <w:szCs w:val="22"/>
              </w:rPr>
              <w:t>50</w:t>
            </w:r>
          </w:p>
        </w:tc>
        <w:tc>
          <w:tcPr>
            <w:tcW w:w="3175" w:type="dxa"/>
            <w:noWrap/>
            <w:vAlign w:val="center"/>
            <w:hideMark/>
          </w:tcPr>
          <w:p w14:paraId="36690EA3" w14:textId="77777777" w:rsidR="00DF5999" w:rsidRPr="00A17B5E" w:rsidRDefault="00DF5999" w:rsidP="0046744A">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Pr>
                <w:rFonts w:ascii="Calibri" w:hAnsi="Calibri" w:cs="Calibri"/>
                <w:color w:val="000000"/>
                <w:szCs w:val="22"/>
              </w:rPr>
              <w:t>0,005</w:t>
            </w:r>
          </w:p>
        </w:tc>
      </w:tr>
      <w:tr w:rsidR="00DF5999" w:rsidRPr="00A17B5E" w14:paraId="2C56453E" w14:textId="77777777" w:rsidTr="0046744A">
        <w:trPr>
          <w:trHeight w:val="340"/>
          <w:jc w:val="center"/>
        </w:trPr>
        <w:tc>
          <w:tcPr>
            <w:cnfStyle w:val="001000000000" w:firstRow="0" w:lastRow="0" w:firstColumn="1" w:lastColumn="0" w:oddVBand="0" w:evenVBand="0" w:oddHBand="0" w:evenHBand="0" w:firstRowFirstColumn="0" w:firstRowLastColumn="0" w:lastRowFirstColumn="0" w:lastRowLastColumn="0"/>
            <w:tcW w:w="3175" w:type="dxa"/>
            <w:noWrap/>
            <w:vAlign w:val="center"/>
            <w:hideMark/>
          </w:tcPr>
          <w:p w14:paraId="398B588B" w14:textId="77777777" w:rsidR="00DF5999" w:rsidRPr="00A17B5E" w:rsidRDefault="00DF5999" w:rsidP="0046744A">
            <w:pPr>
              <w:spacing w:before="0"/>
              <w:ind w:firstLine="0"/>
              <w:jc w:val="center"/>
              <w:rPr>
                <w:rFonts w:ascii="Calibri" w:hAnsi="Calibri" w:cs="Calibri"/>
                <w:color w:val="000000"/>
                <w:szCs w:val="22"/>
              </w:rPr>
            </w:pPr>
            <w:r>
              <w:rPr>
                <w:rFonts w:ascii="Calibri" w:hAnsi="Calibri" w:cs="Calibri"/>
                <w:color w:val="000000"/>
                <w:szCs w:val="22"/>
              </w:rPr>
              <w:t>70</w:t>
            </w:r>
          </w:p>
        </w:tc>
        <w:tc>
          <w:tcPr>
            <w:tcW w:w="3175" w:type="dxa"/>
            <w:noWrap/>
            <w:vAlign w:val="center"/>
            <w:hideMark/>
          </w:tcPr>
          <w:p w14:paraId="31D0A4FD" w14:textId="77777777" w:rsidR="00DF5999" w:rsidRPr="00A17B5E" w:rsidRDefault="00DF5999" w:rsidP="0046744A">
            <w:pPr>
              <w:keepNext/>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Pr>
                <w:rFonts w:ascii="Calibri" w:hAnsi="Calibri" w:cs="Calibri"/>
                <w:color w:val="000000"/>
                <w:szCs w:val="22"/>
              </w:rPr>
              <w:t>0,003</w:t>
            </w:r>
          </w:p>
        </w:tc>
      </w:tr>
    </w:tbl>
    <w:p w14:paraId="04AB325F" w14:textId="77777777" w:rsidR="00DF5999" w:rsidRDefault="00DF5999" w:rsidP="00DF5999">
      <w:pPr>
        <w:pStyle w:val="Descripcin"/>
      </w:pPr>
      <w:bookmarkStart w:id="94" w:name="_Toc18919505"/>
      <w:r>
        <w:t xml:space="preserve">Tabla </w:t>
      </w:r>
      <w:fldSimple w:instr=" SEQ Tabla \* ARABIC ">
        <w:r w:rsidR="003E1C72">
          <w:rPr>
            <w:noProof/>
          </w:rPr>
          <w:t>5</w:t>
        </w:r>
      </w:fldSimple>
      <w:r>
        <w:t>: Valores de error de entrenamiento medio.</w:t>
      </w:r>
      <w:bookmarkEnd w:id="94"/>
    </w:p>
    <w:p w14:paraId="36B807A2" w14:textId="140F59E8" w:rsidR="00DF5999" w:rsidRDefault="00DF5999" w:rsidP="00DF5999">
      <w:pPr>
        <w:jc w:val="both"/>
      </w:pPr>
      <w:r>
        <w:t xml:space="preserve">Después de analizar los distintos resultados se han obtenido como mejor condición la de 70 veces alcanzar el objetivo mediante SURs con valor medio de error de entrenamiento de 0,003. </w:t>
      </w:r>
      <w:r w:rsidR="006B2ED8">
        <w:t>Centrándonos en la mejor solución, e</w:t>
      </w:r>
      <w:r>
        <w:t xml:space="preserve">n la </w:t>
      </w:r>
      <w:r w:rsidRPr="003F1752">
        <w:rPr>
          <w:b/>
        </w:rPr>
        <w:t>Figura [</w:t>
      </w:r>
      <w:r>
        <w:rPr>
          <w:b/>
        </w:rPr>
        <w:t>28</w:t>
      </w:r>
      <w:r w:rsidRPr="003F1752">
        <w:rPr>
          <w:b/>
        </w:rPr>
        <w:t>]</w:t>
      </w:r>
      <w:r>
        <w:t xml:space="preserve"> se puede observar los valores de </w:t>
      </w:r>
      <w:r>
        <w:lastRenderedPageBreak/>
        <w:t xml:space="preserve">las iteraciones necesarias para alcanzar los objetivos durante la ejecución de la simulación. Como se puede observar al principio son necesarias un número mayor de iteraciones para alcanzar el objetivo, porque como se ve en la </w:t>
      </w:r>
      <w:r>
        <w:rPr>
          <w:b/>
        </w:rPr>
        <w:t>Figura [29</w:t>
      </w:r>
      <w:r w:rsidRPr="003F1752">
        <w:rPr>
          <w:b/>
        </w:rPr>
        <w:t>]</w:t>
      </w:r>
      <w:r>
        <w:rPr>
          <w:b/>
        </w:rPr>
        <w:t>,</w:t>
      </w:r>
      <w:r>
        <w:t xml:space="preserve"> la motivación intrínseca está bastante activa. Con el paso del tiempo se van acotando el número de iteraciones necesarias para llegar al objetivo notando una ligera mejora una vez que se activa la VF como motivación extrínseca.</w:t>
      </w:r>
    </w:p>
    <w:p w14:paraId="4D099044" w14:textId="77777777" w:rsidR="00DF5999" w:rsidRDefault="00DF5999" w:rsidP="00DF5999">
      <w:pPr>
        <w:keepNext/>
        <w:ind w:firstLine="0"/>
        <w:jc w:val="center"/>
      </w:pPr>
      <w:r>
        <w:rPr>
          <w:noProof/>
        </w:rPr>
        <w:drawing>
          <wp:inline distT="0" distB="0" distL="0" distR="0" wp14:anchorId="569C7A68" wp14:editId="168FFA4B">
            <wp:extent cx="5389922" cy="3691852"/>
            <wp:effectExtent l="0" t="0" r="0" b="4445"/>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8">
                      <a:extLst>
                        <a:ext uri="{28A0092B-C50C-407E-A947-70E740481C1C}">
                          <a14:useLocalDpi xmlns:a14="http://schemas.microsoft.com/office/drawing/2010/main" val="0"/>
                        </a:ext>
                      </a:extLst>
                    </a:blip>
                    <a:srcRect t="9454"/>
                    <a:stretch/>
                  </pic:blipFill>
                  <pic:spPr bwMode="auto">
                    <a:xfrm>
                      <a:off x="0" y="0"/>
                      <a:ext cx="5394607" cy="3695061"/>
                    </a:xfrm>
                    <a:prstGeom prst="rect">
                      <a:avLst/>
                    </a:prstGeom>
                    <a:noFill/>
                    <a:ln>
                      <a:noFill/>
                    </a:ln>
                    <a:extLst>
                      <a:ext uri="{53640926-AAD7-44D8-BBD7-CCE9431645EC}">
                        <a14:shadowObscured xmlns:a14="http://schemas.microsoft.com/office/drawing/2010/main"/>
                      </a:ext>
                    </a:extLst>
                  </pic:spPr>
                </pic:pic>
              </a:graphicData>
            </a:graphic>
          </wp:inline>
        </w:drawing>
      </w:r>
    </w:p>
    <w:p w14:paraId="02F0664F" w14:textId="77777777" w:rsidR="00DF5999" w:rsidRDefault="00DF5999" w:rsidP="00DF5999">
      <w:pPr>
        <w:pStyle w:val="Descripcin"/>
      </w:pPr>
      <w:bookmarkStart w:id="95" w:name="_Toc18919464"/>
      <w:r>
        <w:t xml:space="preserve">Figura </w:t>
      </w:r>
      <w:fldSimple w:instr=" SEQ Figura \* ARABIC ">
        <w:r w:rsidR="003E1C72">
          <w:rPr>
            <w:noProof/>
          </w:rPr>
          <w:t>28</w:t>
        </w:r>
      </w:fldSimple>
      <w:r>
        <w:t xml:space="preserve">: </w:t>
      </w:r>
      <w:r w:rsidRPr="00542F81">
        <w:t>Valores de iteraciones necesarias para alcanzar el objetivo.</w:t>
      </w:r>
      <w:bookmarkEnd w:id="95"/>
    </w:p>
    <w:p w14:paraId="5B91A3DD" w14:textId="77777777" w:rsidR="00DF5999" w:rsidRDefault="00DF5999" w:rsidP="006B2ED8">
      <w:pPr>
        <w:keepNext/>
        <w:ind w:firstLine="0"/>
        <w:jc w:val="center"/>
      </w:pPr>
      <w:r>
        <w:rPr>
          <w:noProof/>
        </w:rPr>
        <w:drawing>
          <wp:inline distT="0" distB="0" distL="0" distR="0" wp14:anchorId="3A2E5EF1" wp14:editId="3C1C2103">
            <wp:extent cx="4937202" cy="3517826"/>
            <wp:effectExtent l="0" t="0" r="3175" b="635"/>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9">
                      <a:extLst>
                        <a:ext uri="{28A0092B-C50C-407E-A947-70E740481C1C}">
                          <a14:useLocalDpi xmlns:a14="http://schemas.microsoft.com/office/drawing/2010/main" val="0"/>
                        </a:ext>
                      </a:extLst>
                    </a:blip>
                    <a:srcRect t="8189"/>
                    <a:stretch/>
                  </pic:blipFill>
                  <pic:spPr bwMode="auto">
                    <a:xfrm>
                      <a:off x="0" y="0"/>
                      <a:ext cx="4946837" cy="3524691"/>
                    </a:xfrm>
                    <a:prstGeom prst="rect">
                      <a:avLst/>
                    </a:prstGeom>
                    <a:noFill/>
                    <a:ln>
                      <a:noFill/>
                    </a:ln>
                    <a:extLst>
                      <a:ext uri="{53640926-AAD7-44D8-BBD7-CCE9431645EC}">
                        <a14:shadowObscured xmlns:a14="http://schemas.microsoft.com/office/drawing/2010/main"/>
                      </a:ext>
                    </a:extLst>
                  </pic:spPr>
                </pic:pic>
              </a:graphicData>
            </a:graphic>
          </wp:inline>
        </w:drawing>
      </w:r>
    </w:p>
    <w:p w14:paraId="7D4833D8" w14:textId="77777777" w:rsidR="00DF5999" w:rsidRDefault="00DF5999" w:rsidP="00DF5999">
      <w:pPr>
        <w:pStyle w:val="Descripcin"/>
        <w:jc w:val="left"/>
      </w:pPr>
      <w:bookmarkStart w:id="96" w:name="_Toc18919465"/>
      <w:r>
        <w:t xml:space="preserve">Figura </w:t>
      </w:r>
      <w:fldSimple w:instr=" SEQ Figura \* ARABIC ">
        <w:r w:rsidR="003E1C72">
          <w:rPr>
            <w:noProof/>
          </w:rPr>
          <w:t>29</w:t>
        </w:r>
      </w:fldSimple>
      <w:r>
        <w:t xml:space="preserve">: </w:t>
      </w:r>
      <w:r w:rsidRPr="00FA7B6C">
        <w:t>Número de iteraciones en las que la motivación intrínseca esta activa.</w:t>
      </w:r>
      <w:bookmarkEnd w:id="96"/>
    </w:p>
    <w:p w14:paraId="55F9DF27" w14:textId="77777777" w:rsidR="00DF5999" w:rsidRDefault="00DF5999" w:rsidP="00DF5999">
      <w:pPr>
        <w:pStyle w:val="Ttulo4"/>
      </w:pPr>
      <w:r>
        <w:lastRenderedPageBreak/>
        <w:t>En función del error de entrenamiento de la VF</w:t>
      </w:r>
    </w:p>
    <w:p w14:paraId="3C9DCFF2" w14:textId="77777777" w:rsidR="005E6B9F" w:rsidRDefault="005E6B9F" w:rsidP="005E6B9F">
      <w:pPr>
        <w:jc w:val="both"/>
      </w:pPr>
      <w:r>
        <w:t>Esta condición es la más óptima de todas las estudiadas. Con ella se puede obtener un método de obtener VF a partir de SURs de forma automática. Una vez se alcance un número de veces el objetivo, mediante SURs, se empezara a entrenar la VF. Este valor se va a dimensionar en función de las pruebas realizadas anteriormente. Como el mejor valor de error de entrenamiento medio se dio con 70 veces alcanzar el objetivo se utilizará este valor  como condición para empezar a entrenar la VF. Después cambio de SURs a VF se producirá en el momento en el que el la media del error de entrenamiento sea menor a un umbral que considere el diseñador.</w:t>
      </w:r>
    </w:p>
    <w:p w14:paraId="0D3F4884" w14:textId="77777777" w:rsidR="005E6B9F" w:rsidRDefault="005E6B9F" w:rsidP="005E6B9F">
      <w:pPr>
        <w:jc w:val="both"/>
      </w:pPr>
      <w:r>
        <w:t xml:space="preserve">Con esta metodología se va a realizar una serie de pruebas con distinto umbral de error de entrenamiento medio, estos son 0.01, 0.008, 0.005 y 0.003. Todos los resultados obtenidos se pueden observar en el </w:t>
      </w:r>
      <w:r w:rsidRPr="0078194D">
        <w:rPr>
          <w:b/>
        </w:rPr>
        <w:t>Anexo 4</w:t>
      </w:r>
      <w:r>
        <w:t>.</w:t>
      </w:r>
    </w:p>
    <w:p w14:paraId="4FCD9C03" w14:textId="211A4EE3" w:rsidR="005E6B9F" w:rsidRDefault="005E6B9F" w:rsidP="005E6B9F">
      <w:pPr>
        <w:jc w:val="both"/>
      </w:pPr>
      <w:r>
        <w:t xml:space="preserve">En la </w:t>
      </w:r>
      <w:r>
        <w:rPr>
          <w:b/>
        </w:rPr>
        <w:t>Tabla [6</w:t>
      </w:r>
      <w:r w:rsidRPr="003F1752">
        <w:rPr>
          <w:b/>
        </w:rPr>
        <w:t>]</w:t>
      </w:r>
      <w:r>
        <w:rPr>
          <w:b/>
        </w:rPr>
        <w:t xml:space="preserve"> </w:t>
      </w:r>
      <w:r>
        <w:t>se pueden observar los distintos valores de entrenamiento medio para las distintas condiciones de valor de umbral de error medio de entrenamiento.</w:t>
      </w:r>
    </w:p>
    <w:tbl>
      <w:tblPr>
        <w:tblStyle w:val="Tabladecuadrcula4-nfasis1"/>
        <w:tblW w:w="6690" w:type="dxa"/>
        <w:jc w:val="center"/>
        <w:tblLook w:val="04A0" w:firstRow="1" w:lastRow="0" w:firstColumn="1" w:lastColumn="0" w:noHBand="0" w:noVBand="1"/>
      </w:tblPr>
      <w:tblGrid>
        <w:gridCol w:w="3515"/>
        <w:gridCol w:w="3175"/>
      </w:tblGrid>
      <w:tr w:rsidR="005E6B9F" w:rsidRPr="00A17B5E" w14:paraId="220658AD" w14:textId="77777777" w:rsidTr="003959C2">
        <w:trPr>
          <w:cnfStyle w:val="100000000000" w:firstRow="1" w:lastRow="0" w:firstColumn="0" w:lastColumn="0" w:oddVBand="0" w:evenVBand="0" w:oddHBand="0" w:evenHBand="0" w:firstRowFirstColumn="0" w:firstRowLastColumn="0" w:lastRowFirstColumn="0" w:lastRowLastColumn="0"/>
          <w:trHeight w:val="550"/>
          <w:tblHeader/>
          <w:jc w:val="center"/>
        </w:trPr>
        <w:tc>
          <w:tcPr>
            <w:cnfStyle w:val="001000000000" w:firstRow="0" w:lastRow="0" w:firstColumn="1" w:lastColumn="0" w:oddVBand="0" w:evenVBand="0" w:oddHBand="0" w:evenHBand="0" w:firstRowFirstColumn="0" w:firstRowLastColumn="0" w:lastRowFirstColumn="0" w:lastRowLastColumn="0"/>
            <w:tcW w:w="3515" w:type="dxa"/>
            <w:noWrap/>
            <w:vAlign w:val="center"/>
            <w:hideMark/>
          </w:tcPr>
          <w:p w14:paraId="1DE6F170" w14:textId="77777777" w:rsidR="005E6B9F" w:rsidRPr="00A17B5E" w:rsidRDefault="005E6B9F" w:rsidP="003959C2">
            <w:pPr>
              <w:spacing w:before="0"/>
              <w:ind w:firstLine="0"/>
              <w:jc w:val="center"/>
              <w:rPr>
                <w:rFonts w:ascii="Calibri" w:hAnsi="Calibri" w:cs="Calibri"/>
                <w:color w:val="000000"/>
                <w:szCs w:val="22"/>
              </w:rPr>
            </w:pPr>
            <w:r>
              <w:rPr>
                <w:rFonts w:ascii="Calibri" w:hAnsi="Calibri" w:cs="Calibri"/>
                <w:color w:val="000000"/>
                <w:szCs w:val="22"/>
              </w:rPr>
              <w:t>Umbral error medio entrenamiento</w:t>
            </w:r>
          </w:p>
        </w:tc>
        <w:tc>
          <w:tcPr>
            <w:tcW w:w="3175" w:type="dxa"/>
            <w:noWrap/>
            <w:vAlign w:val="center"/>
            <w:hideMark/>
          </w:tcPr>
          <w:p w14:paraId="3FC92111" w14:textId="77777777" w:rsidR="005E6B9F" w:rsidRPr="00A17B5E" w:rsidRDefault="005E6B9F" w:rsidP="003959C2">
            <w:pPr>
              <w:spacing w:before="0"/>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Cs w:val="22"/>
              </w:rPr>
            </w:pPr>
            <w:r>
              <w:rPr>
                <w:rFonts w:ascii="Calibri" w:hAnsi="Calibri" w:cs="Calibri"/>
                <w:color w:val="000000"/>
                <w:szCs w:val="22"/>
              </w:rPr>
              <w:t>Error de entrenamiento medio</w:t>
            </w:r>
          </w:p>
        </w:tc>
      </w:tr>
      <w:tr w:rsidR="005E6B9F" w:rsidRPr="00A17B5E" w14:paraId="02D10EB3" w14:textId="77777777" w:rsidTr="003959C2">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3515" w:type="dxa"/>
            <w:noWrap/>
            <w:vAlign w:val="center"/>
            <w:hideMark/>
          </w:tcPr>
          <w:p w14:paraId="6884B3F8" w14:textId="77777777" w:rsidR="005E6B9F" w:rsidRPr="00A17B5E" w:rsidRDefault="005E6B9F" w:rsidP="003959C2">
            <w:pPr>
              <w:spacing w:before="0"/>
              <w:ind w:firstLine="0"/>
              <w:jc w:val="center"/>
              <w:rPr>
                <w:rFonts w:ascii="Calibri" w:hAnsi="Calibri" w:cs="Calibri"/>
                <w:color w:val="000000"/>
                <w:szCs w:val="22"/>
              </w:rPr>
            </w:pPr>
            <w:r>
              <w:rPr>
                <w:rFonts w:ascii="Calibri" w:hAnsi="Calibri" w:cs="Calibri"/>
                <w:color w:val="000000"/>
                <w:szCs w:val="22"/>
              </w:rPr>
              <w:t>0,01</w:t>
            </w:r>
          </w:p>
        </w:tc>
        <w:tc>
          <w:tcPr>
            <w:tcW w:w="3175" w:type="dxa"/>
            <w:noWrap/>
            <w:vAlign w:val="center"/>
            <w:hideMark/>
          </w:tcPr>
          <w:p w14:paraId="45F92A1A" w14:textId="6533B9F3" w:rsidR="005E6B9F" w:rsidRPr="00A17B5E" w:rsidRDefault="002657CB" w:rsidP="002657CB">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2657CB">
              <w:rPr>
                <w:rFonts w:ascii="Calibri" w:hAnsi="Calibri" w:cs="Calibri"/>
                <w:color w:val="000000"/>
                <w:szCs w:val="22"/>
              </w:rPr>
              <w:t>0,0029</w:t>
            </w:r>
          </w:p>
        </w:tc>
      </w:tr>
      <w:tr w:rsidR="005E6B9F" w:rsidRPr="00A17B5E" w14:paraId="76CA7552" w14:textId="77777777" w:rsidTr="003959C2">
        <w:trPr>
          <w:trHeight w:val="340"/>
          <w:jc w:val="center"/>
        </w:trPr>
        <w:tc>
          <w:tcPr>
            <w:cnfStyle w:val="001000000000" w:firstRow="0" w:lastRow="0" w:firstColumn="1" w:lastColumn="0" w:oddVBand="0" w:evenVBand="0" w:oddHBand="0" w:evenHBand="0" w:firstRowFirstColumn="0" w:firstRowLastColumn="0" w:lastRowFirstColumn="0" w:lastRowLastColumn="0"/>
            <w:tcW w:w="3515" w:type="dxa"/>
            <w:noWrap/>
            <w:vAlign w:val="center"/>
            <w:hideMark/>
          </w:tcPr>
          <w:p w14:paraId="292DA80B" w14:textId="77777777" w:rsidR="005E6B9F" w:rsidRPr="00A17B5E" w:rsidRDefault="005E6B9F" w:rsidP="003959C2">
            <w:pPr>
              <w:spacing w:before="0"/>
              <w:ind w:firstLine="0"/>
              <w:jc w:val="center"/>
              <w:rPr>
                <w:rFonts w:ascii="Calibri" w:hAnsi="Calibri" w:cs="Calibri"/>
                <w:color w:val="000000"/>
                <w:szCs w:val="22"/>
              </w:rPr>
            </w:pPr>
            <w:r>
              <w:rPr>
                <w:rFonts w:ascii="Calibri" w:hAnsi="Calibri" w:cs="Calibri"/>
                <w:color w:val="000000"/>
                <w:szCs w:val="22"/>
              </w:rPr>
              <w:t>0,008</w:t>
            </w:r>
          </w:p>
        </w:tc>
        <w:tc>
          <w:tcPr>
            <w:tcW w:w="3175" w:type="dxa"/>
            <w:noWrap/>
            <w:vAlign w:val="center"/>
            <w:hideMark/>
          </w:tcPr>
          <w:p w14:paraId="57947E9F" w14:textId="795B7E13" w:rsidR="005E6B9F" w:rsidRPr="00A17B5E" w:rsidRDefault="005C7F6C" w:rsidP="005C7F6C">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5C7F6C">
              <w:rPr>
                <w:rFonts w:ascii="Calibri" w:hAnsi="Calibri" w:cs="Calibri"/>
                <w:color w:val="000000"/>
                <w:szCs w:val="22"/>
              </w:rPr>
              <w:t>0,0028</w:t>
            </w:r>
          </w:p>
        </w:tc>
      </w:tr>
      <w:tr w:rsidR="005E6B9F" w:rsidRPr="00A17B5E" w14:paraId="1E3DE225" w14:textId="77777777" w:rsidTr="003959C2">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3515" w:type="dxa"/>
            <w:noWrap/>
            <w:vAlign w:val="center"/>
            <w:hideMark/>
          </w:tcPr>
          <w:p w14:paraId="5003C9A4" w14:textId="77777777" w:rsidR="005E6B9F" w:rsidRPr="00A17B5E" w:rsidRDefault="005E6B9F" w:rsidP="003959C2">
            <w:pPr>
              <w:spacing w:before="0"/>
              <w:ind w:firstLine="0"/>
              <w:jc w:val="center"/>
              <w:rPr>
                <w:rFonts w:ascii="Calibri" w:hAnsi="Calibri" w:cs="Calibri"/>
                <w:color w:val="000000"/>
                <w:szCs w:val="22"/>
              </w:rPr>
            </w:pPr>
            <w:r>
              <w:rPr>
                <w:rFonts w:ascii="Calibri" w:hAnsi="Calibri" w:cs="Calibri"/>
                <w:color w:val="000000"/>
                <w:szCs w:val="22"/>
              </w:rPr>
              <w:t>0,005</w:t>
            </w:r>
          </w:p>
        </w:tc>
        <w:tc>
          <w:tcPr>
            <w:tcW w:w="3175" w:type="dxa"/>
            <w:noWrap/>
            <w:vAlign w:val="center"/>
            <w:hideMark/>
          </w:tcPr>
          <w:p w14:paraId="3C5B8659" w14:textId="43BAF7CE" w:rsidR="005E6B9F" w:rsidRPr="00A17B5E" w:rsidRDefault="005C7F6C" w:rsidP="003959C2">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Pr>
                <w:rFonts w:ascii="Calibri" w:hAnsi="Calibri" w:cs="Calibri"/>
                <w:color w:val="000000"/>
                <w:szCs w:val="22"/>
              </w:rPr>
              <w:t>0,0023</w:t>
            </w:r>
          </w:p>
        </w:tc>
      </w:tr>
      <w:tr w:rsidR="005E6B9F" w:rsidRPr="00A17B5E" w14:paraId="20058D35" w14:textId="77777777" w:rsidTr="003959C2">
        <w:trPr>
          <w:trHeight w:val="340"/>
          <w:jc w:val="center"/>
        </w:trPr>
        <w:tc>
          <w:tcPr>
            <w:cnfStyle w:val="001000000000" w:firstRow="0" w:lastRow="0" w:firstColumn="1" w:lastColumn="0" w:oddVBand="0" w:evenVBand="0" w:oddHBand="0" w:evenHBand="0" w:firstRowFirstColumn="0" w:firstRowLastColumn="0" w:lastRowFirstColumn="0" w:lastRowLastColumn="0"/>
            <w:tcW w:w="3515" w:type="dxa"/>
            <w:noWrap/>
            <w:vAlign w:val="center"/>
            <w:hideMark/>
          </w:tcPr>
          <w:p w14:paraId="471968CD" w14:textId="77777777" w:rsidR="005E6B9F" w:rsidRPr="00A17B5E" w:rsidRDefault="005E6B9F" w:rsidP="003959C2">
            <w:pPr>
              <w:spacing w:before="0"/>
              <w:ind w:firstLine="0"/>
              <w:jc w:val="center"/>
              <w:rPr>
                <w:rFonts w:ascii="Calibri" w:hAnsi="Calibri" w:cs="Calibri"/>
                <w:color w:val="000000"/>
                <w:szCs w:val="22"/>
              </w:rPr>
            </w:pPr>
            <w:r>
              <w:rPr>
                <w:rFonts w:ascii="Calibri" w:hAnsi="Calibri" w:cs="Calibri"/>
                <w:color w:val="000000"/>
                <w:szCs w:val="22"/>
              </w:rPr>
              <w:t>0,003</w:t>
            </w:r>
          </w:p>
        </w:tc>
        <w:tc>
          <w:tcPr>
            <w:tcW w:w="3175" w:type="dxa"/>
            <w:noWrap/>
            <w:vAlign w:val="center"/>
            <w:hideMark/>
          </w:tcPr>
          <w:p w14:paraId="34D665A0" w14:textId="654D3B8F" w:rsidR="005E6B9F" w:rsidRPr="00A17B5E" w:rsidRDefault="005C7F6C" w:rsidP="003959C2">
            <w:pPr>
              <w:keepNext/>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Pr>
                <w:rFonts w:ascii="Calibri" w:hAnsi="Calibri" w:cs="Calibri"/>
                <w:color w:val="000000"/>
                <w:szCs w:val="22"/>
              </w:rPr>
              <w:t>0,0024</w:t>
            </w:r>
          </w:p>
        </w:tc>
      </w:tr>
    </w:tbl>
    <w:p w14:paraId="1006FB2E" w14:textId="77777777" w:rsidR="005E6B9F" w:rsidRDefault="005E6B9F" w:rsidP="005E6B9F">
      <w:pPr>
        <w:pStyle w:val="Descripcin"/>
      </w:pPr>
      <w:bookmarkStart w:id="97" w:name="_Toc18919506"/>
      <w:r>
        <w:t xml:space="preserve">Tabla </w:t>
      </w:r>
      <w:fldSimple w:instr=" SEQ Tabla \* ARABIC ">
        <w:r w:rsidR="003E1C72">
          <w:rPr>
            <w:noProof/>
          </w:rPr>
          <w:t>6</w:t>
        </w:r>
      </w:fldSimple>
      <w:r>
        <w:t>: Valores de error de entrenamiento medio.</w:t>
      </w:r>
      <w:bookmarkEnd w:id="97"/>
    </w:p>
    <w:p w14:paraId="76DECDC7" w14:textId="1EC6E51D" w:rsidR="005E6B9F" w:rsidRDefault="002657CB" w:rsidP="005E6B9F">
      <w:pPr>
        <w:jc w:val="both"/>
      </w:pPr>
      <w:r>
        <w:t xml:space="preserve">Después de analizar los distintos resultados se han obtenido como mejor condición la de un umbral de 0,005 con valor medio de error de entrenamiento de 0,0023. </w:t>
      </w:r>
      <w:r w:rsidR="006B2ED8">
        <w:t>Centrándonos en la mejor solución, e</w:t>
      </w:r>
      <w:r w:rsidR="005E6B9F">
        <w:t xml:space="preserve">n la </w:t>
      </w:r>
      <w:r w:rsidR="005E6B9F" w:rsidRPr="003F1752">
        <w:rPr>
          <w:b/>
        </w:rPr>
        <w:t>Figura [</w:t>
      </w:r>
      <w:r w:rsidR="005E6B9F">
        <w:rPr>
          <w:b/>
        </w:rPr>
        <w:t>30</w:t>
      </w:r>
      <w:r w:rsidR="005E6B9F" w:rsidRPr="003F1752">
        <w:rPr>
          <w:b/>
        </w:rPr>
        <w:t>]</w:t>
      </w:r>
      <w:r w:rsidR="005E6B9F">
        <w:t xml:space="preserve"> se puede observar los valores de las iteraciones necesarias para alcanzar los objetivos durante la ejecución de la simulación. Como se puede observar al principio son necesarias un número mayor de iteraciones para alcanzar el objetivo, porque como se ve en la </w:t>
      </w:r>
      <w:r w:rsidR="005E6B9F">
        <w:rPr>
          <w:b/>
        </w:rPr>
        <w:t>Figura [31</w:t>
      </w:r>
      <w:r w:rsidR="005E6B9F" w:rsidRPr="003F1752">
        <w:rPr>
          <w:b/>
        </w:rPr>
        <w:t>]</w:t>
      </w:r>
      <w:r w:rsidR="005E6B9F">
        <w:rPr>
          <w:b/>
        </w:rPr>
        <w:t>,</w:t>
      </w:r>
      <w:r w:rsidR="005E6B9F">
        <w:t xml:space="preserve"> la motivación intrínseca está bastante activa. Con el paso del tiempo se van acotando el número de iteraciones necesarias para llegar al objetivo notando una ligera mejora una vez que se activa la VF como motivación extrínseca.</w:t>
      </w:r>
    </w:p>
    <w:p w14:paraId="38062584" w14:textId="77777777" w:rsidR="002657CB" w:rsidRDefault="002657CB" w:rsidP="002657CB">
      <w:pPr>
        <w:keepNext/>
        <w:jc w:val="center"/>
      </w:pPr>
      <w:r>
        <w:rPr>
          <w:noProof/>
        </w:rPr>
        <w:drawing>
          <wp:inline distT="0" distB="0" distL="0" distR="0" wp14:anchorId="129EA49E" wp14:editId="2DA840D0">
            <wp:extent cx="4460686" cy="3328416"/>
            <wp:effectExtent l="0" t="0" r="0" b="5715"/>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472048" cy="3336894"/>
                    </a:xfrm>
                    <a:prstGeom prst="rect">
                      <a:avLst/>
                    </a:prstGeom>
                    <a:noFill/>
                    <a:ln>
                      <a:noFill/>
                    </a:ln>
                  </pic:spPr>
                </pic:pic>
              </a:graphicData>
            </a:graphic>
          </wp:inline>
        </w:drawing>
      </w:r>
    </w:p>
    <w:p w14:paraId="6D51A796" w14:textId="4E48EACC" w:rsidR="002657CB" w:rsidRDefault="002657CB" w:rsidP="002657CB">
      <w:pPr>
        <w:pStyle w:val="Descripcin"/>
      </w:pPr>
      <w:bookmarkStart w:id="98" w:name="_Toc18919466"/>
      <w:r>
        <w:t xml:space="preserve">Figura </w:t>
      </w:r>
      <w:fldSimple w:instr=" SEQ Figura \* ARABIC ">
        <w:r w:rsidR="003E1C72">
          <w:rPr>
            <w:noProof/>
          </w:rPr>
          <w:t>30</w:t>
        </w:r>
      </w:fldSimple>
      <w:r>
        <w:t xml:space="preserve">: </w:t>
      </w:r>
      <w:r w:rsidRPr="00542F81">
        <w:t>Valores de iteraciones necesarias para alcanzar el objetivo.</w:t>
      </w:r>
      <w:bookmarkEnd w:id="98"/>
    </w:p>
    <w:p w14:paraId="2A2F9138" w14:textId="77777777" w:rsidR="002657CB" w:rsidRDefault="002657CB" w:rsidP="002657CB">
      <w:pPr>
        <w:keepNext/>
        <w:jc w:val="center"/>
      </w:pPr>
      <w:r>
        <w:rPr>
          <w:rStyle w:val="Textoennegrita"/>
          <w:noProof/>
        </w:rPr>
        <w:lastRenderedPageBreak/>
        <w:drawing>
          <wp:inline distT="0" distB="0" distL="0" distR="0" wp14:anchorId="671F7B52" wp14:editId="6305000E">
            <wp:extent cx="4486656" cy="3399606"/>
            <wp:effectExtent l="0" t="0" r="0" b="0"/>
            <wp:docPr id="77"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503269" cy="3412194"/>
                    </a:xfrm>
                    <a:prstGeom prst="rect">
                      <a:avLst/>
                    </a:prstGeom>
                    <a:noFill/>
                    <a:ln>
                      <a:noFill/>
                    </a:ln>
                  </pic:spPr>
                </pic:pic>
              </a:graphicData>
            </a:graphic>
          </wp:inline>
        </w:drawing>
      </w:r>
    </w:p>
    <w:p w14:paraId="147DCECB" w14:textId="70495516" w:rsidR="006A7244" w:rsidRDefault="002657CB" w:rsidP="002657CB">
      <w:pPr>
        <w:pStyle w:val="Descripcin"/>
      </w:pPr>
      <w:bookmarkStart w:id="99" w:name="_Toc18919467"/>
      <w:r>
        <w:t xml:space="preserve">Figura </w:t>
      </w:r>
      <w:fldSimple w:instr=" SEQ Figura \* ARABIC ">
        <w:r w:rsidR="003E1C72">
          <w:rPr>
            <w:noProof/>
          </w:rPr>
          <w:t>31</w:t>
        </w:r>
      </w:fldSimple>
      <w:r>
        <w:t xml:space="preserve">: </w:t>
      </w:r>
      <w:r w:rsidRPr="00FA7B6C">
        <w:t>Número de iteraciones en las que la motivación intrínseca esta activa.</w:t>
      </w:r>
      <w:bookmarkEnd w:id="99"/>
    </w:p>
    <w:p w14:paraId="060CE4A1" w14:textId="77777777" w:rsidR="004D6753" w:rsidRDefault="004D6753" w:rsidP="004D6753">
      <w:pPr>
        <w:sectPr w:rsidR="004D6753" w:rsidSect="003E2039">
          <w:headerReference w:type="default" r:id="rId52"/>
          <w:pgSz w:w="11906" w:h="16838" w:code="9"/>
          <w:pgMar w:top="1418" w:right="1418" w:bottom="1418" w:left="1418" w:header="720" w:footer="720" w:gutter="0"/>
          <w:cols w:space="720"/>
          <w:docGrid w:linePitch="326"/>
        </w:sectPr>
      </w:pPr>
    </w:p>
    <w:p w14:paraId="348DE13F" w14:textId="10E84961" w:rsidR="00BA3633" w:rsidRDefault="00BA3633" w:rsidP="00BA3633">
      <w:pPr>
        <w:pStyle w:val="Ttulo1"/>
      </w:pPr>
      <w:bookmarkStart w:id="100" w:name="_Toc16678474"/>
      <w:bookmarkStart w:id="101" w:name="_Toc18919497"/>
      <w:r>
        <w:lastRenderedPageBreak/>
        <w:t>Conclusiones y trabajo futuro</w:t>
      </w:r>
      <w:bookmarkEnd w:id="100"/>
      <w:bookmarkEnd w:id="101"/>
    </w:p>
    <w:p w14:paraId="33B8A8D6" w14:textId="417BE1EC" w:rsidR="00FC54E4" w:rsidRDefault="00FC54E4" w:rsidP="00FC54E4">
      <w:pPr>
        <w:pStyle w:val="Ttulo2"/>
      </w:pPr>
      <w:bookmarkStart w:id="102" w:name="_Toc18919498"/>
      <w:r>
        <w:t>Conclusiones</w:t>
      </w:r>
      <w:bookmarkEnd w:id="102"/>
    </w:p>
    <w:p w14:paraId="4E31EB6A" w14:textId="4F8C2BCA" w:rsidR="00FC54E4" w:rsidRDefault="00FC54E4" w:rsidP="00FC54E4">
      <w:pPr>
        <w:jc w:val="both"/>
      </w:pPr>
      <w:r>
        <w:t xml:space="preserve">En el presente proyecto se ha conseguido llevar a cabo </w:t>
      </w:r>
      <w:r w:rsidR="003959C2">
        <w:t>el principal objetivo</w:t>
      </w:r>
      <w:r w:rsidR="003E5631">
        <w:t xml:space="preserve"> planteado originalmente: diseñar y estudiar la viabilidad de un método de aprendizaje on-line de modelos de utilidad para MotivEn</w:t>
      </w:r>
      <w:r w:rsidR="005030F9">
        <w:t>.</w:t>
      </w:r>
      <w:r w:rsidR="003E5631">
        <w:t xml:space="preserve"> </w:t>
      </w:r>
      <w:r w:rsidR="005030F9">
        <w:t>Con este método se logra un avance notable en el MDB, ya que ahora el aprendizaje de los modelos de utilidad se puede llevar a cabo de forma autónoma y en tiempo real.</w:t>
      </w:r>
    </w:p>
    <w:p w14:paraId="6C211AE5" w14:textId="65A9A47F" w:rsidR="00FC54E4" w:rsidRDefault="005030F9" w:rsidP="00FC54E4">
      <w:pPr>
        <w:jc w:val="both"/>
      </w:pPr>
      <w:r>
        <w:t xml:space="preserve">Para lograr este objetivo se </w:t>
      </w:r>
      <w:r w:rsidR="00FC54E4">
        <w:t>ha implementado de forma satisfactoria el algoritmo estocástico On-line de optimización Adam en vez del algoritmo de Descenso de Gradiente</w:t>
      </w:r>
      <w:r>
        <w:t xml:space="preserve"> que se utilizaba originalmente.</w:t>
      </w:r>
      <w:r w:rsidR="00FC54E4">
        <w:t xml:space="preserve"> </w:t>
      </w:r>
      <w:r w:rsidR="00FC54E4" w:rsidRPr="00E63360">
        <w:t xml:space="preserve">Con este tipo de optimizador, </w:t>
      </w:r>
      <w:r w:rsidR="00FC54E4">
        <w:t xml:space="preserve">con el que </w:t>
      </w:r>
      <w:r w:rsidR="00FC54E4" w:rsidRPr="00E63360">
        <w:t xml:space="preserve">se está extendiendo su uso en Deep Learning debido a su gran potencia de cálculo, se </w:t>
      </w:r>
      <w:r w:rsidR="00FC54E4">
        <w:t xml:space="preserve">han obtenido </w:t>
      </w:r>
      <w:r w:rsidR="00FC54E4" w:rsidRPr="00E63360">
        <w:t>mejores resultados de forma más rápida.</w:t>
      </w:r>
      <w:r>
        <w:t xml:space="preserve"> </w:t>
      </w:r>
    </w:p>
    <w:p w14:paraId="4D11B7C8" w14:textId="40A0F1F6" w:rsidR="00FC54E4" w:rsidRDefault="005030F9" w:rsidP="00FC54E4">
      <w:pPr>
        <w:jc w:val="both"/>
      </w:pPr>
      <w:r>
        <w:t>Para implementar el algoritmo Adam se ha</w:t>
      </w:r>
      <w:r w:rsidR="00FC54E4">
        <w:t xml:space="preserve"> estudia</w:t>
      </w:r>
      <w:r>
        <w:t>do</w:t>
      </w:r>
      <w:r w:rsidR="00FC54E4">
        <w:t xml:space="preserve"> el</w:t>
      </w:r>
      <w:r>
        <w:t xml:space="preserve"> campo del</w:t>
      </w:r>
      <w:r w:rsidR="00FC54E4">
        <w:t xml:space="preserve"> aprendizaje en tiempo real de redes neuronales </w:t>
      </w:r>
      <w:r>
        <w:t>mediante</w:t>
      </w:r>
      <w:r w:rsidR="00FC54E4">
        <w:t xml:space="preserve"> Tensor Flow. En concreto</w:t>
      </w:r>
      <w:r>
        <w:t>,</w:t>
      </w:r>
      <w:r w:rsidR="00FC54E4">
        <w:t xml:space="preserve"> se ha </w:t>
      </w:r>
      <w:r>
        <w:t>integrado</w:t>
      </w:r>
      <w:r w:rsidR="00FC54E4">
        <w:t xml:space="preserve"> la API Keras para el dimensionamiento y entrenamiento de las redes neuronales</w:t>
      </w:r>
      <w:r>
        <w:t>, en MotivEn</w:t>
      </w:r>
      <w:r w:rsidR="00FC54E4">
        <w:t>. Esto permite tener el código del simulador en un lenguaje universal</w:t>
      </w:r>
      <w:r>
        <w:t xml:space="preserve"> como Python</w:t>
      </w:r>
      <w:r w:rsidR="00FC54E4">
        <w:t>, lo que permite realizar modificaciones a otros usuarios que deseen utilizarlo de forma sencilla.</w:t>
      </w:r>
    </w:p>
    <w:p w14:paraId="3BC43F69" w14:textId="39B0EE8F" w:rsidR="00FC54E4" w:rsidRDefault="005030F9" w:rsidP="005030F9">
      <w:pPr>
        <w:jc w:val="both"/>
      </w:pPr>
      <w:r>
        <w:t xml:space="preserve">Se ha implementado un experimento representativo del campo de la robótica cognitiva en el simulador 3D Gazebo mediante ROS, y sobre este se ha estudiado el método de aprendizaje propuesto. </w:t>
      </w:r>
      <w:r w:rsidR="00FC54E4">
        <w:t xml:space="preserve">Como se puede observar en </w:t>
      </w:r>
      <w:r>
        <w:t>la sección de</w:t>
      </w:r>
      <w:r w:rsidR="00FC54E4">
        <w:t xml:space="preserve"> resultados, la </w:t>
      </w:r>
      <w:r>
        <w:t xml:space="preserve">gestión del uso de SURs y VF en base al </w:t>
      </w:r>
      <w:r w:rsidR="00FC54E4">
        <w:t xml:space="preserve"> error de entrenamiento es la más óptima</w:t>
      </w:r>
      <w:r>
        <w:t>,</w:t>
      </w:r>
      <w:r w:rsidR="00FC54E4">
        <w:t xml:space="preserve"> y con la que se ha obtenido mejores resultados. Con esta condición se ha diseñado un método con el cual se empieza a guiar el comportamiento robot mediante VF cuando el error medio de entrenamiento descienda de un valor que considere el diseñador.</w:t>
      </w:r>
    </w:p>
    <w:p w14:paraId="647A5987" w14:textId="66A7C3B7" w:rsidR="00521AA7" w:rsidRPr="00842224" w:rsidRDefault="00521AA7" w:rsidP="006204F2">
      <w:pPr>
        <w:jc w:val="both"/>
      </w:pPr>
      <w:r>
        <w:t xml:space="preserve">Por lo </w:t>
      </w:r>
      <w:r w:rsidR="005030F9">
        <w:t>tanto,</w:t>
      </w:r>
      <w:r>
        <w:t xml:space="preserve"> se puede decir que se ha cumplido el objetivo principal de este proyecto, se ha desarrollado</w:t>
      </w:r>
      <w:r w:rsidRPr="00C822D3">
        <w:t xml:space="preserve"> un esquema operativo para el aprendizaje </w:t>
      </w:r>
      <w:r>
        <w:t xml:space="preserve">on-line </w:t>
      </w:r>
      <w:r w:rsidRPr="00C822D3">
        <w:t>de modelos de utilidad en entornos realistas de robótica autónoma</w:t>
      </w:r>
      <w:r>
        <w:t>, que esté integrado dentro del mecanismo motivacional MotivEn desarrollado por el Grupo Integrado de Ingenería de la UDC.</w:t>
      </w:r>
    </w:p>
    <w:p w14:paraId="72C16B1E" w14:textId="77777777" w:rsidR="00FC54E4" w:rsidRDefault="00FC54E4" w:rsidP="00FC54E4">
      <w:pPr>
        <w:pStyle w:val="Ttulo2"/>
      </w:pPr>
      <w:bookmarkStart w:id="103" w:name="_Toc18919499"/>
      <w:r>
        <w:t>Trabajo futuro</w:t>
      </w:r>
      <w:bookmarkEnd w:id="103"/>
    </w:p>
    <w:p w14:paraId="01376526" w14:textId="77777777" w:rsidR="00FC54E4" w:rsidRDefault="00FC54E4" w:rsidP="00FC54E4">
      <w:pPr>
        <w:jc w:val="both"/>
      </w:pPr>
      <w:r>
        <w:t>Los procedimientos realizados han permitido la consecución de los objetivos planteados inicialmente. Sin embargo, al tratarse de un proyecto de robótica cognitiva centrado en el campo del aprendizaje abierto, todavía se podrían realizar diferentes mejoras y experimentos que podrían contribuir a mejorar el sistema motivacional:</w:t>
      </w:r>
    </w:p>
    <w:p w14:paraId="45301109" w14:textId="4866FDF7" w:rsidR="00FC54E4" w:rsidRDefault="00FC54E4" w:rsidP="00FC54E4">
      <w:pPr>
        <w:pStyle w:val="Prrafodelista"/>
        <w:numPr>
          <w:ilvl w:val="0"/>
          <w:numId w:val="22"/>
        </w:numPr>
        <w:jc w:val="both"/>
      </w:pPr>
      <w:r>
        <w:t>Comportamiento del robot. Mejorar el desenvolvimiento de determinadas acciones realizadas por el robot</w:t>
      </w:r>
      <w:r w:rsidR="005030F9">
        <w:t xml:space="preserve"> Baxter en Gazebo</w:t>
      </w:r>
      <w:r>
        <w:t>, ya que a veces el agarre de objetos o su posicionamiento en su sitio no se hacían de la forma más correcta.</w:t>
      </w:r>
    </w:p>
    <w:p w14:paraId="600A62E1" w14:textId="77777777" w:rsidR="00FC54E4" w:rsidRDefault="00FC54E4" w:rsidP="00FC54E4">
      <w:pPr>
        <w:pStyle w:val="Prrafodelista"/>
        <w:numPr>
          <w:ilvl w:val="0"/>
          <w:numId w:val="22"/>
        </w:numPr>
        <w:jc w:val="both"/>
      </w:pPr>
      <w:r>
        <w:t>Comprobar el experimento desarrollado en un entorno real. Comprobar el correcto comportamiento del simulador haciendo las mismas pruebas con el robot real.</w:t>
      </w:r>
    </w:p>
    <w:p w14:paraId="09804A87" w14:textId="56FC50B6" w:rsidR="00FC54E4" w:rsidRDefault="00FC54E4" w:rsidP="00FC54E4">
      <w:pPr>
        <w:pStyle w:val="Prrafodelista"/>
        <w:numPr>
          <w:ilvl w:val="0"/>
          <w:numId w:val="22"/>
        </w:numPr>
        <w:jc w:val="both"/>
      </w:pPr>
      <w:r>
        <w:t>Aprendizaje en paralelo de los modelos de utilidad</w:t>
      </w:r>
      <w:r w:rsidR="005030F9">
        <w:t xml:space="preserve"> desde el inicio</w:t>
      </w:r>
      <w:r>
        <w:t>. Sería muy interesante realizar</w:t>
      </w:r>
      <w:r w:rsidR="005030F9">
        <w:t xml:space="preserve"> pruebas sobre</w:t>
      </w:r>
      <w:r>
        <w:t xml:space="preserve"> el entrenamiento de la SURs </w:t>
      </w:r>
      <w:r w:rsidR="005030F9">
        <w:t xml:space="preserve">y </w:t>
      </w:r>
      <w:r>
        <w:t>de la VF en paralelo</w:t>
      </w:r>
      <w:r w:rsidR="005030F9">
        <w:t xml:space="preserve"> desde el inicio,</w:t>
      </w:r>
      <w:r>
        <w:t xml:space="preserve"> para poder seleccionar el momento más óptimo en el cual pasar de utilizar </w:t>
      </w:r>
      <w:r w:rsidR="005030F9">
        <w:t>unas a utilizar otras</w:t>
      </w:r>
      <w:r>
        <w:t>.</w:t>
      </w:r>
      <w:r w:rsidR="005030F9">
        <w:t xml:space="preserve"> Esto implica el desarrollo de un sistema zonas de certeza para la VF.</w:t>
      </w:r>
    </w:p>
    <w:p w14:paraId="19B7C907" w14:textId="75187003" w:rsidR="00FC54E4" w:rsidRPr="00DC2D4A" w:rsidRDefault="00FC54E4" w:rsidP="00FC54E4">
      <w:pPr>
        <w:pStyle w:val="Prrafodelista"/>
        <w:numPr>
          <w:ilvl w:val="0"/>
          <w:numId w:val="22"/>
        </w:numPr>
        <w:jc w:val="both"/>
      </w:pPr>
      <w:r>
        <w:t xml:space="preserve">Probar la aplicación desarrollada </w:t>
      </w:r>
      <w:r w:rsidR="005030F9">
        <w:t>en</w:t>
      </w:r>
      <w:r>
        <w:t xml:space="preserve"> otros experimentos para comprobar su correcto funcionamiento. </w:t>
      </w:r>
    </w:p>
    <w:p w14:paraId="53066AB6" w14:textId="64EA1774" w:rsidR="006A7244" w:rsidRDefault="006A7244" w:rsidP="006A7244">
      <w:pPr>
        <w:sectPr w:rsidR="006A7244" w:rsidSect="003E2039">
          <w:headerReference w:type="default" r:id="rId53"/>
          <w:pgSz w:w="11906" w:h="16838" w:code="9"/>
          <w:pgMar w:top="1418" w:right="1418" w:bottom="1418" w:left="1418" w:header="720" w:footer="720" w:gutter="0"/>
          <w:cols w:space="720"/>
          <w:docGrid w:linePitch="326"/>
        </w:sectPr>
      </w:pPr>
    </w:p>
    <w:p w14:paraId="482D0BF0" w14:textId="69780EA3" w:rsidR="00BA3633" w:rsidRDefault="00BA3633" w:rsidP="00BA3633">
      <w:pPr>
        <w:pStyle w:val="Ttulo1"/>
      </w:pPr>
      <w:bookmarkStart w:id="104" w:name="_Toc16678475"/>
      <w:bookmarkStart w:id="105" w:name="_Toc18919500"/>
      <w:r>
        <w:lastRenderedPageBreak/>
        <w:t>Bibliografía</w:t>
      </w:r>
      <w:bookmarkEnd w:id="104"/>
      <w:bookmarkEnd w:id="105"/>
    </w:p>
    <w:p w14:paraId="3F42AE1C" w14:textId="7C1E5171" w:rsidR="00297654" w:rsidRDefault="00297654" w:rsidP="00297654">
      <w:pPr>
        <w:pStyle w:val="paragraph"/>
        <w:spacing w:before="0" w:beforeAutospacing="0" w:after="0" w:afterAutospacing="0"/>
        <w:ind w:firstLine="390"/>
        <w:textAlignment w:val="baseline"/>
        <w:rPr>
          <w:rStyle w:val="normaltextrun"/>
          <w:rFonts w:ascii="Arial" w:hAnsi="Arial" w:cs="Arial"/>
          <w:color w:val="000000"/>
          <w:sz w:val="22"/>
          <w:szCs w:val="22"/>
        </w:rPr>
      </w:pPr>
      <w:r>
        <w:rPr>
          <w:rStyle w:val="normaltextrun"/>
          <w:rFonts w:ascii="Arial" w:hAnsi="Arial" w:cs="Arial"/>
          <w:color w:val="000000"/>
          <w:sz w:val="22"/>
          <w:szCs w:val="22"/>
        </w:rPr>
        <w:t>[1] G. I. de Ingeniería, “Grupo integrado de ingeniería,” http</w:t>
      </w:r>
      <w:proofErr w:type="gramStart"/>
      <w:r>
        <w:rPr>
          <w:rStyle w:val="normaltextrun"/>
          <w:rFonts w:ascii="Arial" w:hAnsi="Arial" w:cs="Arial"/>
          <w:color w:val="000000"/>
          <w:sz w:val="22"/>
          <w:szCs w:val="22"/>
        </w:rPr>
        <w:t>:/</w:t>
      </w:r>
      <w:proofErr w:type="gramEnd"/>
      <w:r>
        <w:rPr>
          <w:rStyle w:val="normaltextrun"/>
          <w:rFonts w:ascii="Arial" w:hAnsi="Arial" w:cs="Arial"/>
          <w:color w:val="000000"/>
          <w:sz w:val="22"/>
          <w:szCs w:val="22"/>
        </w:rPr>
        <w:t>/www.gii.udc.es/, 2014.</w:t>
      </w:r>
      <w:r w:rsidRPr="00297654">
        <w:rPr>
          <w:rStyle w:val="normaltextrun"/>
          <w:rFonts w:ascii="Arial" w:hAnsi="Arial" w:cs="Arial"/>
          <w:color w:val="000000"/>
          <w:sz w:val="22"/>
          <w:szCs w:val="22"/>
        </w:rPr>
        <w:t> </w:t>
      </w:r>
    </w:p>
    <w:p w14:paraId="3227641F" w14:textId="77777777" w:rsidR="00297654" w:rsidRPr="00297654" w:rsidRDefault="00297654" w:rsidP="00297654">
      <w:pPr>
        <w:pStyle w:val="paragraph"/>
        <w:spacing w:before="0" w:beforeAutospacing="0" w:after="0" w:afterAutospacing="0"/>
        <w:ind w:firstLine="390"/>
        <w:textAlignment w:val="baseline"/>
        <w:rPr>
          <w:rStyle w:val="normaltextrun"/>
          <w:rFonts w:ascii="Arial" w:hAnsi="Arial" w:cs="Arial"/>
          <w:color w:val="000000"/>
          <w:sz w:val="22"/>
          <w:szCs w:val="22"/>
        </w:rPr>
      </w:pPr>
    </w:p>
    <w:p w14:paraId="65B3CA46" w14:textId="77777777" w:rsidR="00BA3633" w:rsidRPr="005411A7" w:rsidRDefault="00BA3633" w:rsidP="00BA3633">
      <w:pPr>
        <w:pStyle w:val="paragraph"/>
        <w:spacing w:before="0" w:beforeAutospacing="0" w:after="0" w:afterAutospacing="0"/>
        <w:ind w:firstLine="390"/>
        <w:textAlignment w:val="baseline"/>
        <w:rPr>
          <w:rStyle w:val="normaltextrun"/>
          <w:rFonts w:ascii="Arial" w:hAnsi="Arial" w:cs="Arial"/>
          <w:color w:val="000000"/>
          <w:sz w:val="22"/>
          <w:szCs w:val="22"/>
          <w:lang w:val="en-US"/>
        </w:rPr>
      </w:pPr>
      <w:r w:rsidRPr="005411A7">
        <w:rPr>
          <w:rStyle w:val="normaltextrun"/>
          <w:rFonts w:ascii="Arial" w:hAnsi="Arial" w:cs="Arial"/>
          <w:color w:val="000000"/>
          <w:sz w:val="22"/>
          <w:szCs w:val="22"/>
          <w:lang w:val="en-US"/>
        </w:rPr>
        <w:t>[2]</w:t>
      </w:r>
      <w:r w:rsidR="00297654" w:rsidRPr="005411A7">
        <w:rPr>
          <w:rStyle w:val="normaltextrun"/>
          <w:rFonts w:ascii="Arial" w:hAnsi="Arial" w:cs="Arial"/>
          <w:color w:val="000000"/>
          <w:sz w:val="22"/>
          <w:szCs w:val="22"/>
          <w:lang w:val="en-US"/>
        </w:rPr>
        <w:t xml:space="preserve"> </w:t>
      </w:r>
      <w:r w:rsidRPr="005411A7">
        <w:rPr>
          <w:rStyle w:val="normaltextrun"/>
          <w:rFonts w:ascii="Arial" w:hAnsi="Arial" w:cs="Arial"/>
          <w:color w:val="000000"/>
          <w:sz w:val="22"/>
          <w:szCs w:val="22"/>
          <w:lang w:val="en-US"/>
        </w:rPr>
        <w:t>DREAM, “Deferred restructuring of experience in autonomous machines,” </w:t>
      </w:r>
      <w:hyperlink r:id="rId54" w:tgtFrame="_blank" w:history="1">
        <w:r w:rsidRPr="005411A7">
          <w:rPr>
            <w:rStyle w:val="normaltextrun"/>
            <w:rFonts w:ascii="Arial" w:hAnsi="Arial" w:cs="Arial"/>
            <w:color w:val="000000"/>
            <w:sz w:val="22"/>
            <w:szCs w:val="22"/>
            <w:lang w:val="en-US"/>
          </w:rPr>
          <w:t>http://www</w:t>
        </w:r>
      </w:hyperlink>
      <w:r w:rsidRPr="005411A7">
        <w:rPr>
          <w:rStyle w:val="normaltextrun"/>
          <w:rFonts w:ascii="Arial" w:hAnsi="Arial" w:cs="Arial"/>
          <w:color w:val="000000"/>
          <w:sz w:val="22"/>
          <w:szCs w:val="22"/>
          <w:lang w:val="en-US"/>
        </w:rPr>
        <w:t>. </w:t>
      </w:r>
    </w:p>
    <w:p w14:paraId="3D63BB4B" w14:textId="1AAB8A5C" w:rsidR="00BA3633" w:rsidRPr="005411A7" w:rsidRDefault="00BA3633" w:rsidP="00BA3633">
      <w:pPr>
        <w:pStyle w:val="paragraph"/>
        <w:spacing w:before="0" w:beforeAutospacing="0" w:after="0" w:afterAutospacing="0"/>
        <w:ind w:firstLine="390"/>
        <w:textAlignment w:val="baseline"/>
        <w:rPr>
          <w:rStyle w:val="normaltextrun"/>
          <w:rFonts w:ascii="Arial" w:hAnsi="Arial" w:cs="Arial"/>
          <w:color w:val="000000"/>
          <w:sz w:val="22"/>
          <w:szCs w:val="22"/>
          <w:lang w:val="en-US"/>
        </w:rPr>
      </w:pPr>
      <w:r w:rsidRPr="005411A7">
        <w:rPr>
          <w:rStyle w:val="normaltextrun"/>
          <w:rFonts w:ascii="Arial" w:hAnsi="Arial" w:cs="Arial"/>
          <w:color w:val="000000"/>
          <w:sz w:val="22"/>
          <w:szCs w:val="22"/>
          <w:lang w:val="en-US"/>
        </w:rPr>
        <w:t>robotsthatdream.eu/, 2015. </w:t>
      </w:r>
    </w:p>
    <w:p w14:paraId="3614FA3F" w14:textId="714886E0" w:rsidR="00BA3633" w:rsidRPr="005411A7" w:rsidRDefault="00BA3633" w:rsidP="00297654">
      <w:pPr>
        <w:pStyle w:val="paragraph"/>
        <w:spacing w:before="0" w:beforeAutospacing="0" w:after="0" w:afterAutospacing="0"/>
        <w:textAlignment w:val="baseline"/>
        <w:rPr>
          <w:rStyle w:val="normaltextrun"/>
          <w:rFonts w:ascii="Arial" w:hAnsi="Arial" w:cs="Arial"/>
          <w:color w:val="000000"/>
          <w:sz w:val="22"/>
          <w:szCs w:val="22"/>
          <w:lang w:val="en-US"/>
        </w:rPr>
      </w:pPr>
      <w:r w:rsidRPr="005411A7">
        <w:rPr>
          <w:rStyle w:val="normaltextrun"/>
          <w:rFonts w:ascii="Arial" w:hAnsi="Arial" w:cs="Arial"/>
          <w:color w:val="000000"/>
          <w:sz w:val="22"/>
          <w:szCs w:val="22"/>
          <w:lang w:val="en-US"/>
        </w:rPr>
        <w:t> </w:t>
      </w:r>
    </w:p>
    <w:p w14:paraId="2E821226" w14:textId="77777777" w:rsidR="008C4E40" w:rsidRPr="005411A7" w:rsidRDefault="00BA3633" w:rsidP="008C4E40">
      <w:pPr>
        <w:pStyle w:val="paragraph"/>
        <w:spacing w:before="0" w:beforeAutospacing="0" w:after="0" w:afterAutospacing="0"/>
        <w:ind w:left="390"/>
        <w:jc w:val="both"/>
        <w:textAlignment w:val="baseline"/>
        <w:rPr>
          <w:rStyle w:val="normaltextrun"/>
          <w:rFonts w:ascii="Arial" w:hAnsi="Arial" w:cs="Arial"/>
          <w:color w:val="000000"/>
          <w:sz w:val="22"/>
          <w:szCs w:val="22"/>
          <w:lang w:val="en-US"/>
        </w:rPr>
      </w:pPr>
      <w:r w:rsidRPr="005411A7">
        <w:rPr>
          <w:rStyle w:val="normaltextrun"/>
          <w:rFonts w:ascii="Arial" w:hAnsi="Arial" w:cs="Arial"/>
          <w:color w:val="000000"/>
          <w:sz w:val="22"/>
          <w:szCs w:val="22"/>
          <w:lang w:val="en-US"/>
        </w:rPr>
        <w:t>[3]</w:t>
      </w:r>
      <w:r w:rsidR="008C4E40" w:rsidRPr="005411A7">
        <w:rPr>
          <w:rStyle w:val="normaltextrun"/>
          <w:rFonts w:ascii="Arial" w:hAnsi="Arial" w:cs="Arial"/>
          <w:color w:val="000000"/>
          <w:sz w:val="22"/>
          <w:szCs w:val="22"/>
          <w:lang w:val="en-US"/>
        </w:rPr>
        <w:t xml:space="preserve"> Alejandro Romero, Abraham Prieto, Francisco Bellas and Richard J. Duro, “Simplifying the Creation and Management of Utility Models in Continuous Domains for Cognitive Robotics”, 2018.</w:t>
      </w:r>
    </w:p>
    <w:p w14:paraId="4D0F2007" w14:textId="77777777" w:rsidR="00EA1733" w:rsidRPr="005411A7" w:rsidRDefault="00EA1733" w:rsidP="00297654">
      <w:pPr>
        <w:pStyle w:val="paragraph"/>
        <w:spacing w:before="0" w:beforeAutospacing="0" w:after="0" w:afterAutospacing="0"/>
        <w:ind w:left="390"/>
        <w:jc w:val="both"/>
        <w:textAlignment w:val="baseline"/>
        <w:rPr>
          <w:rStyle w:val="normaltextrun"/>
          <w:rFonts w:ascii="Arial" w:hAnsi="Arial" w:cs="Arial"/>
          <w:color w:val="000000"/>
          <w:sz w:val="22"/>
          <w:szCs w:val="22"/>
          <w:lang w:val="en-US"/>
        </w:rPr>
      </w:pPr>
    </w:p>
    <w:p w14:paraId="287E68AE" w14:textId="419D5684" w:rsidR="008C4E40" w:rsidRPr="005411A7" w:rsidRDefault="00EA1733" w:rsidP="008C4E40">
      <w:pPr>
        <w:pStyle w:val="paragraph"/>
        <w:spacing w:before="0" w:beforeAutospacing="0" w:after="0" w:afterAutospacing="0"/>
        <w:ind w:left="390"/>
        <w:jc w:val="both"/>
        <w:textAlignment w:val="baseline"/>
        <w:rPr>
          <w:rStyle w:val="normaltextrun"/>
          <w:rFonts w:ascii="Arial" w:hAnsi="Arial" w:cs="Arial"/>
          <w:color w:val="000000"/>
          <w:sz w:val="22"/>
          <w:szCs w:val="22"/>
          <w:lang w:val="en-US"/>
        </w:rPr>
      </w:pPr>
      <w:r w:rsidRPr="005411A7">
        <w:rPr>
          <w:rStyle w:val="normaltextrun"/>
          <w:rFonts w:ascii="Arial" w:hAnsi="Arial" w:cs="Arial"/>
          <w:color w:val="000000"/>
          <w:sz w:val="22"/>
          <w:szCs w:val="22"/>
          <w:lang w:val="en-US"/>
        </w:rPr>
        <w:t xml:space="preserve">[4] </w:t>
      </w:r>
      <w:r w:rsidR="008C4E40" w:rsidRPr="005411A7">
        <w:rPr>
          <w:rStyle w:val="normaltextrun"/>
          <w:rFonts w:ascii="Arial" w:hAnsi="Arial" w:cs="Arial"/>
          <w:color w:val="000000"/>
          <w:sz w:val="22"/>
          <w:szCs w:val="22"/>
          <w:lang w:val="en-US"/>
        </w:rPr>
        <w:t>José Antonio Becerra, Alejandro Romero, Francisco Bellas and Richard J. D, “Motivational Engine and</w:t>
      </w:r>
      <w:r w:rsidR="00487DB1">
        <w:rPr>
          <w:rStyle w:val="normaltextrun"/>
          <w:rFonts w:ascii="Arial" w:hAnsi="Arial" w:cs="Arial"/>
          <w:color w:val="000000"/>
          <w:sz w:val="22"/>
          <w:szCs w:val="22"/>
          <w:lang w:val="en-US"/>
        </w:rPr>
        <w:t xml:space="preserve"> </w:t>
      </w:r>
      <w:r w:rsidR="008C4E40" w:rsidRPr="005411A7">
        <w:rPr>
          <w:rStyle w:val="normaltextrun"/>
          <w:rFonts w:ascii="Arial" w:hAnsi="Arial" w:cs="Arial"/>
          <w:color w:val="000000"/>
          <w:sz w:val="22"/>
          <w:szCs w:val="22"/>
          <w:lang w:val="en-US"/>
        </w:rPr>
        <w:t>Long Term Memory Coupling within a Cognitive Architecture for Life-long Open-ended Learning”, 2019.</w:t>
      </w:r>
    </w:p>
    <w:p w14:paraId="06B4C7A7" w14:textId="77777777" w:rsidR="00297654" w:rsidRPr="005411A7" w:rsidRDefault="00297654" w:rsidP="00297654">
      <w:pPr>
        <w:pStyle w:val="paragraph"/>
        <w:spacing w:before="0" w:beforeAutospacing="0" w:after="0" w:afterAutospacing="0"/>
        <w:ind w:left="390"/>
        <w:jc w:val="both"/>
        <w:textAlignment w:val="baseline"/>
        <w:rPr>
          <w:rStyle w:val="normaltextrun"/>
          <w:rFonts w:ascii="Arial" w:hAnsi="Arial" w:cs="Arial"/>
          <w:color w:val="000000"/>
          <w:sz w:val="22"/>
          <w:szCs w:val="22"/>
          <w:lang w:val="en-US"/>
        </w:rPr>
      </w:pPr>
    </w:p>
    <w:p w14:paraId="605C16E6" w14:textId="7F572E3F" w:rsidR="00297654" w:rsidRPr="00D86F44" w:rsidRDefault="00297654" w:rsidP="00297654">
      <w:pPr>
        <w:pStyle w:val="paragraph"/>
        <w:spacing w:before="0" w:beforeAutospacing="0" w:after="0" w:afterAutospacing="0"/>
        <w:ind w:firstLine="390"/>
        <w:textAlignment w:val="baseline"/>
        <w:rPr>
          <w:rStyle w:val="normaltextrun"/>
          <w:rFonts w:ascii="Arial" w:hAnsi="Arial" w:cs="Arial"/>
          <w:color w:val="000000"/>
          <w:sz w:val="22"/>
          <w:szCs w:val="22"/>
          <w:lang w:val="en-US"/>
        </w:rPr>
      </w:pPr>
      <w:r w:rsidRPr="00D86F44">
        <w:rPr>
          <w:rStyle w:val="normaltextrun"/>
          <w:rFonts w:ascii="Arial" w:hAnsi="Arial" w:cs="Arial"/>
          <w:color w:val="000000"/>
          <w:sz w:val="22"/>
          <w:szCs w:val="22"/>
          <w:lang w:val="en-US"/>
        </w:rPr>
        <w:t>[</w:t>
      </w:r>
      <w:r w:rsidR="008C4E40" w:rsidRPr="00D86F44">
        <w:rPr>
          <w:rStyle w:val="normaltextrun"/>
          <w:rFonts w:ascii="Arial" w:hAnsi="Arial" w:cs="Arial"/>
          <w:color w:val="000000"/>
          <w:sz w:val="22"/>
          <w:szCs w:val="22"/>
          <w:lang w:val="en-US"/>
        </w:rPr>
        <w:t>5</w:t>
      </w:r>
      <w:r w:rsidRPr="00D86F44">
        <w:rPr>
          <w:rStyle w:val="normaltextrun"/>
          <w:rFonts w:ascii="Arial" w:hAnsi="Arial" w:cs="Arial"/>
          <w:color w:val="000000"/>
          <w:sz w:val="22"/>
          <w:szCs w:val="22"/>
          <w:lang w:val="en-US"/>
        </w:rPr>
        <w:t>] http://wiki.ros.org/ROS/Introduction, 2018. </w:t>
      </w:r>
    </w:p>
    <w:p w14:paraId="0F1352AD" w14:textId="77777777" w:rsidR="002E37B2" w:rsidRPr="00D86F44" w:rsidRDefault="002E37B2">
      <w:pPr>
        <w:widowControl w:val="0"/>
        <w:autoSpaceDE w:val="0"/>
        <w:autoSpaceDN w:val="0"/>
        <w:adjustRightInd w:val="0"/>
        <w:rPr>
          <w:rFonts w:ascii="Times New Roman" w:hAnsi="Times New Roman" w:cs="Times New Roman"/>
          <w:sz w:val="24"/>
          <w:szCs w:val="24"/>
          <w:lang w:val="en-US"/>
        </w:rPr>
      </w:pPr>
    </w:p>
    <w:p w14:paraId="736C7D76" w14:textId="0E88F919" w:rsidR="00297654" w:rsidRPr="005411A7" w:rsidRDefault="002E37B2" w:rsidP="002E37B2">
      <w:pPr>
        <w:pStyle w:val="paragraph"/>
        <w:spacing w:before="0" w:beforeAutospacing="0" w:after="0" w:afterAutospacing="0"/>
        <w:ind w:firstLine="390"/>
        <w:textAlignment w:val="baseline"/>
        <w:rPr>
          <w:rStyle w:val="normaltextrun"/>
          <w:rFonts w:ascii="Arial" w:hAnsi="Arial" w:cs="Arial"/>
          <w:color w:val="000000"/>
          <w:sz w:val="22"/>
          <w:szCs w:val="22"/>
          <w:lang w:val="en-US"/>
        </w:rPr>
      </w:pPr>
      <w:r w:rsidRPr="005411A7">
        <w:rPr>
          <w:rStyle w:val="normaltextrun"/>
          <w:rFonts w:ascii="Arial" w:hAnsi="Arial" w:cs="Arial"/>
          <w:color w:val="000000"/>
          <w:sz w:val="22"/>
          <w:szCs w:val="22"/>
          <w:lang w:val="en-US"/>
        </w:rPr>
        <w:t>[</w:t>
      </w:r>
      <w:r w:rsidR="00D0316F" w:rsidRPr="00297654">
        <w:rPr>
          <w:rStyle w:val="normaltextrun"/>
          <w:rFonts w:ascii="Arial" w:hAnsi="Arial" w:cs="Arial"/>
          <w:color w:val="000000"/>
          <w:sz w:val="22"/>
          <w:szCs w:val="22"/>
        </w:rPr>
        <w:fldChar w:fldCharType="begin" w:fldLock="1"/>
      </w:r>
      <w:r w:rsidR="00D0316F" w:rsidRPr="005411A7">
        <w:rPr>
          <w:rStyle w:val="normaltextrun"/>
          <w:rFonts w:ascii="Arial" w:hAnsi="Arial" w:cs="Arial"/>
          <w:color w:val="000000"/>
          <w:sz w:val="22"/>
          <w:szCs w:val="22"/>
          <w:lang w:val="en-US"/>
        </w:rPr>
        <w:instrText xml:space="preserve">ADDIN Mendeley Bibliography CSL_BIBLIOGRAPHY </w:instrText>
      </w:r>
      <w:r w:rsidR="00D0316F" w:rsidRPr="00297654">
        <w:rPr>
          <w:rStyle w:val="normaltextrun"/>
          <w:rFonts w:ascii="Arial" w:hAnsi="Arial" w:cs="Arial"/>
          <w:color w:val="000000"/>
          <w:sz w:val="22"/>
          <w:szCs w:val="22"/>
        </w:rPr>
        <w:fldChar w:fldCharType="end"/>
      </w:r>
      <w:r w:rsidR="008C4E40" w:rsidRPr="005411A7">
        <w:rPr>
          <w:rStyle w:val="normaltextrun"/>
          <w:rFonts w:ascii="Arial" w:hAnsi="Arial" w:cs="Arial"/>
          <w:color w:val="000000"/>
          <w:sz w:val="22"/>
          <w:szCs w:val="22"/>
          <w:lang w:val="en-US"/>
        </w:rPr>
        <w:t>6</w:t>
      </w:r>
      <w:r w:rsidR="00297654" w:rsidRPr="005411A7">
        <w:rPr>
          <w:rStyle w:val="normaltextrun"/>
          <w:rFonts w:ascii="Arial" w:hAnsi="Arial" w:cs="Arial"/>
          <w:color w:val="000000"/>
          <w:sz w:val="22"/>
          <w:szCs w:val="22"/>
          <w:lang w:val="en-US"/>
        </w:rPr>
        <w:t>] Gazebo, “Gazebo,” http://gazebosim.org/, 2014. </w:t>
      </w:r>
    </w:p>
    <w:p w14:paraId="78B78B23" w14:textId="77777777" w:rsidR="00297654" w:rsidRPr="005411A7" w:rsidRDefault="00297654" w:rsidP="00BA3633">
      <w:pPr>
        <w:pStyle w:val="paragraph"/>
        <w:spacing w:before="0" w:beforeAutospacing="0" w:after="0" w:afterAutospacing="0"/>
        <w:ind w:firstLine="390"/>
        <w:textAlignment w:val="baseline"/>
        <w:rPr>
          <w:rStyle w:val="normaltextrun"/>
          <w:rFonts w:ascii="Arial" w:hAnsi="Arial" w:cs="Arial"/>
          <w:color w:val="000000"/>
          <w:sz w:val="22"/>
          <w:szCs w:val="22"/>
          <w:lang w:val="en-US"/>
        </w:rPr>
      </w:pPr>
    </w:p>
    <w:p w14:paraId="2B1B8855" w14:textId="1F7DB54B" w:rsidR="00D0316F" w:rsidRPr="005411A7" w:rsidRDefault="00297654" w:rsidP="00297654">
      <w:pPr>
        <w:pStyle w:val="paragraph"/>
        <w:spacing w:before="0" w:beforeAutospacing="0" w:after="0" w:afterAutospacing="0"/>
        <w:ind w:firstLine="390"/>
        <w:textAlignment w:val="baseline"/>
        <w:rPr>
          <w:rStyle w:val="normaltextrun"/>
          <w:rFonts w:ascii="Arial" w:hAnsi="Arial" w:cs="Arial"/>
          <w:color w:val="000000"/>
          <w:sz w:val="22"/>
          <w:szCs w:val="22"/>
          <w:lang w:val="en-US"/>
        </w:rPr>
      </w:pPr>
      <w:r w:rsidRPr="005411A7">
        <w:rPr>
          <w:rStyle w:val="normaltextrun"/>
          <w:rFonts w:ascii="Arial" w:hAnsi="Arial" w:cs="Arial"/>
          <w:color w:val="000000"/>
          <w:sz w:val="22"/>
          <w:szCs w:val="22"/>
          <w:lang w:val="en-US"/>
        </w:rPr>
        <w:t>[</w:t>
      </w:r>
      <w:r w:rsidR="008C4E40" w:rsidRPr="005411A7">
        <w:rPr>
          <w:rStyle w:val="normaltextrun"/>
          <w:rFonts w:ascii="Arial" w:hAnsi="Arial" w:cs="Arial"/>
          <w:color w:val="000000"/>
          <w:sz w:val="22"/>
          <w:szCs w:val="22"/>
          <w:lang w:val="en-US"/>
        </w:rPr>
        <w:t>7</w:t>
      </w:r>
      <w:r w:rsidRPr="005411A7">
        <w:rPr>
          <w:rStyle w:val="normaltextrun"/>
          <w:rFonts w:ascii="Arial" w:hAnsi="Arial" w:cs="Arial"/>
          <w:color w:val="000000"/>
          <w:sz w:val="22"/>
          <w:szCs w:val="22"/>
          <w:lang w:val="en-US"/>
        </w:rPr>
        <w:t xml:space="preserve">] </w:t>
      </w:r>
      <w:r w:rsidR="00BA3633" w:rsidRPr="005411A7">
        <w:rPr>
          <w:rStyle w:val="normaltextrun"/>
          <w:rFonts w:ascii="Arial" w:hAnsi="Arial" w:cs="Arial"/>
          <w:color w:val="000000"/>
          <w:sz w:val="22"/>
          <w:szCs w:val="22"/>
          <w:lang w:val="en-US"/>
        </w:rPr>
        <w:t>R. Robotics, “Baxter research robot,” http://sdk.rethinkrobotics.com/wiki/Home, 2015. </w:t>
      </w:r>
    </w:p>
    <w:p w14:paraId="03334785" w14:textId="685A353B" w:rsidR="00297654" w:rsidRDefault="00297654" w:rsidP="007D5C4F">
      <w:pPr>
        <w:pStyle w:val="paragraph"/>
        <w:spacing w:before="0"/>
        <w:ind w:left="390"/>
        <w:jc w:val="both"/>
        <w:textAlignment w:val="baseline"/>
        <w:rPr>
          <w:rStyle w:val="normaltextrun"/>
          <w:rFonts w:ascii="Arial" w:hAnsi="Arial" w:cs="Arial"/>
          <w:color w:val="000000"/>
          <w:sz w:val="22"/>
          <w:szCs w:val="22"/>
        </w:rPr>
      </w:pPr>
      <w:r>
        <w:rPr>
          <w:rStyle w:val="normaltextrun"/>
          <w:rFonts w:ascii="Arial" w:hAnsi="Arial" w:cs="Arial"/>
          <w:color w:val="000000"/>
          <w:sz w:val="22"/>
          <w:szCs w:val="22"/>
        </w:rPr>
        <w:t>[</w:t>
      </w:r>
      <w:r w:rsidR="008C4E40">
        <w:rPr>
          <w:rStyle w:val="normaltextrun"/>
          <w:rFonts w:ascii="Arial" w:hAnsi="Arial" w:cs="Arial"/>
          <w:color w:val="000000"/>
          <w:sz w:val="22"/>
          <w:szCs w:val="22"/>
        </w:rPr>
        <w:t>8</w:t>
      </w:r>
      <w:r>
        <w:rPr>
          <w:rStyle w:val="normaltextrun"/>
          <w:rFonts w:ascii="Arial" w:hAnsi="Arial" w:cs="Arial"/>
          <w:color w:val="000000"/>
          <w:sz w:val="22"/>
          <w:szCs w:val="22"/>
        </w:rPr>
        <w:t xml:space="preserve">] </w:t>
      </w:r>
      <w:r w:rsidR="007D5C4F" w:rsidRPr="007D5C4F">
        <w:rPr>
          <w:rStyle w:val="normaltextrun"/>
          <w:rFonts w:ascii="Arial" w:hAnsi="Arial" w:cs="Arial"/>
          <w:color w:val="000000"/>
          <w:sz w:val="22"/>
          <w:szCs w:val="22"/>
        </w:rPr>
        <w:t>ROBOLOGS, “Gazebo simulator: simular un robot nunca fue tan fácil,”</w:t>
      </w:r>
      <w:r w:rsidR="007D5C4F">
        <w:rPr>
          <w:rStyle w:val="normaltextrun"/>
          <w:rFonts w:ascii="Arial" w:hAnsi="Arial" w:cs="Arial"/>
          <w:color w:val="000000"/>
          <w:sz w:val="22"/>
          <w:szCs w:val="22"/>
        </w:rPr>
        <w:t xml:space="preserve"> h</w:t>
      </w:r>
      <w:r w:rsidR="007D5C4F" w:rsidRPr="007D5C4F">
        <w:rPr>
          <w:rStyle w:val="normaltextrun"/>
          <w:rFonts w:ascii="Arial" w:hAnsi="Arial" w:cs="Arial"/>
          <w:color w:val="000000"/>
          <w:sz w:val="22"/>
          <w:szCs w:val="22"/>
        </w:rPr>
        <w:t>ttps</w:t>
      </w:r>
      <w:proofErr w:type="gramStart"/>
      <w:r w:rsidR="007D5C4F" w:rsidRPr="007D5C4F">
        <w:rPr>
          <w:rStyle w:val="normaltextrun"/>
          <w:rFonts w:ascii="Arial" w:hAnsi="Arial" w:cs="Arial"/>
          <w:color w:val="000000"/>
          <w:sz w:val="22"/>
          <w:szCs w:val="22"/>
        </w:rPr>
        <w:t>:/</w:t>
      </w:r>
      <w:proofErr w:type="gramEnd"/>
      <w:r w:rsidR="007D5C4F" w:rsidRPr="007D5C4F">
        <w:rPr>
          <w:rStyle w:val="normaltextrun"/>
          <w:rFonts w:ascii="Arial" w:hAnsi="Arial" w:cs="Arial"/>
          <w:color w:val="000000"/>
          <w:sz w:val="22"/>
          <w:szCs w:val="22"/>
        </w:rPr>
        <w:t>/robologs.net/2016/06/25/gazebo-simulator-simular-un-robot-nunca-fue-tan-facil/, 2016.</w:t>
      </w:r>
    </w:p>
    <w:p w14:paraId="08D27A9D" w14:textId="07DAE6C2" w:rsidR="007D5C4F" w:rsidRPr="005411A7" w:rsidRDefault="007D5C4F" w:rsidP="007D5C4F">
      <w:pPr>
        <w:pStyle w:val="paragraph"/>
        <w:spacing w:before="0"/>
        <w:ind w:left="390"/>
        <w:jc w:val="both"/>
        <w:textAlignment w:val="baseline"/>
        <w:rPr>
          <w:rStyle w:val="Hipervnculo"/>
          <w:lang w:val="en-US"/>
        </w:rPr>
      </w:pPr>
      <w:r w:rsidRPr="005411A7">
        <w:rPr>
          <w:rStyle w:val="normaltextrun"/>
          <w:rFonts w:ascii="Arial" w:hAnsi="Arial" w:cs="Arial"/>
          <w:color w:val="000000"/>
          <w:sz w:val="22"/>
          <w:szCs w:val="22"/>
          <w:lang w:val="en-US"/>
        </w:rPr>
        <w:t>[</w:t>
      </w:r>
      <w:r w:rsidR="008C4E40" w:rsidRPr="005411A7">
        <w:rPr>
          <w:rStyle w:val="normaltextrun"/>
          <w:rFonts w:ascii="Arial" w:hAnsi="Arial" w:cs="Arial"/>
          <w:color w:val="000000"/>
          <w:sz w:val="22"/>
          <w:szCs w:val="22"/>
          <w:lang w:val="en-US"/>
        </w:rPr>
        <w:t>9</w:t>
      </w:r>
      <w:r w:rsidRPr="005411A7">
        <w:rPr>
          <w:rStyle w:val="normaltextrun"/>
          <w:rFonts w:ascii="Arial" w:hAnsi="Arial" w:cs="Arial"/>
          <w:color w:val="000000"/>
          <w:sz w:val="22"/>
          <w:szCs w:val="22"/>
          <w:lang w:val="en-US"/>
        </w:rPr>
        <w:t xml:space="preserve">] </w:t>
      </w:r>
      <w:hyperlink r:id="rId55" w:history="1">
        <w:r w:rsidRPr="005411A7">
          <w:rPr>
            <w:rStyle w:val="normaltextrun"/>
            <w:rFonts w:ascii="Arial" w:hAnsi="Arial" w:cs="Arial"/>
            <w:color w:val="000000"/>
            <w:sz w:val="22"/>
            <w:szCs w:val="22"/>
            <w:lang w:val="en-US"/>
          </w:rPr>
          <w:t>https://www.tensorflow.org/</w:t>
        </w:r>
      </w:hyperlink>
    </w:p>
    <w:p w14:paraId="73D35E37" w14:textId="46D3FC91" w:rsidR="007003F3" w:rsidRPr="005411A7" w:rsidRDefault="007003F3" w:rsidP="007D5C4F">
      <w:pPr>
        <w:pStyle w:val="paragraph"/>
        <w:spacing w:before="0"/>
        <w:ind w:left="390"/>
        <w:jc w:val="both"/>
        <w:textAlignment w:val="baseline"/>
        <w:rPr>
          <w:rStyle w:val="normaltextrun"/>
          <w:rFonts w:ascii="Arial" w:hAnsi="Arial" w:cs="Arial"/>
          <w:color w:val="000000"/>
          <w:sz w:val="22"/>
          <w:szCs w:val="22"/>
          <w:lang w:val="en-US"/>
        </w:rPr>
      </w:pPr>
      <w:r w:rsidRPr="005411A7">
        <w:rPr>
          <w:rStyle w:val="normaltextrun"/>
          <w:rFonts w:ascii="Arial" w:hAnsi="Arial" w:cs="Arial"/>
          <w:color w:val="000000"/>
          <w:sz w:val="22"/>
          <w:szCs w:val="22"/>
          <w:lang w:val="en-US"/>
        </w:rPr>
        <w:t>[10] A. Prieto, A. Romero, F. Bellas, R. Salgado and R.J. Duro, “Introducing Separable Utility Regions in a Motivational Engine for Cognitive Developmental Robotics”, 2018</w:t>
      </w:r>
      <w:r w:rsidR="00900F6A" w:rsidRPr="005411A7">
        <w:rPr>
          <w:rStyle w:val="normaltextrun"/>
          <w:rFonts w:ascii="Arial" w:hAnsi="Arial" w:cs="Arial"/>
          <w:color w:val="000000"/>
          <w:sz w:val="22"/>
          <w:szCs w:val="22"/>
          <w:lang w:val="en-US"/>
        </w:rPr>
        <w:t>.</w:t>
      </w:r>
    </w:p>
    <w:p w14:paraId="36FEF5FF" w14:textId="01A91AD8" w:rsidR="00900F6A" w:rsidRPr="005411A7" w:rsidRDefault="00900F6A" w:rsidP="00900F6A">
      <w:pPr>
        <w:pStyle w:val="paragraph"/>
        <w:spacing w:before="0"/>
        <w:ind w:left="390"/>
        <w:jc w:val="both"/>
        <w:textAlignment w:val="baseline"/>
        <w:rPr>
          <w:rStyle w:val="normaltextrun"/>
          <w:rFonts w:ascii="Arial" w:hAnsi="Arial" w:cs="Arial"/>
          <w:color w:val="000000"/>
          <w:sz w:val="22"/>
          <w:szCs w:val="22"/>
          <w:lang w:val="en-US"/>
        </w:rPr>
      </w:pPr>
      <w:r w:rsidRPr="005411A7">
        <w:rPr>
          <w:rStyle w:val="normaltextrun"/>
          <w:rFonts w:ascii="Arial" w:hAnsi="Arial" w:cs="Arial"/>
          <w:color w:val="000000"/>
          <w:sz w:val="22"/>
          <w:szCs w:val="22"/>
          <w:lang w:val="en-US"/>
        </w:rPr>
        <w:t>[11] A. Romero, F. Bellas, A. Prieto, R. J. Duro, A Re-description Based Developmental Approach to the Generation of Value Functions for Cognitive Robots.</w:t>
      </w:r>
    </w:p>
    <w:bookmarkEnd w:id="3"/>
    <w:p w14:paraId="102FCAB4" w14:textId="77777777" w:rsidR="006A7244" w:rsidRPr="005411A7" w:rsidRDefault="006A7244" w:rsidP="006A7244">
      <w:pPr>
        <w:pStyle w:val="paragraph"/>
        <w:ind w:left="390"/>
        <w:jc w:val="both"/>
        <w:textAlignment w:val="baseline"/>
        <w:rPr>
          <w:rStyle w:val="normaltextrun"/>
          <w:rFonts w:ascii="Arial" w:hAnsi="Arial" w:cs="Arial"/>
          <w:color w:val="000000"/>
          <w:sz w:val="22"/>
          <w:szCs w:val="22"/>
          <w:lang w:val="en-US"/>
        </w:rPr>
        <w:sectPr w:rsidR="006A7244" w:rsidRPr="005411A7" w:rsidSect="003E2039">
          <w:headerReference w:type="default" r:id="rId56"/>
          <w:pgSz w:w="11906" w:h="16838" w:code="9"/>
          <w:pgMar w:top="1418" w:right="1418" w:bottom="1418" w:left="1418" w:header="720" w:footer="720" w:gutter="0"/>
          <w:cols w:space="720"/>
          <w:docGrid w:linePitch="326"/>
        </w:sectPr>
      </w:pPr>
    </w:p>
    <w:p w14:paraId="49DB95AF" w14:textId="77777777" w:rsidR="006A7244" w:rsidRPr="005411A7" w:rsidRDefault="006A7244" w:rsidP="006A7244">
      <w:pPr>
        <w:pStyle w:val="Figura"/>
        <w:ind w:firstLine="0"/>
        <w:jc w:val="left"/>
        <w:rPr>
          <w:noProof/>
          <w:sz w:val="40"/>
          <w:szCs w:val="40"/>
          <w:lang w:val="en-US"/>
        </w:rPr>
      </w:pPr>
      <w:bookmarkStart w:id="106" w:name="Anexos"/>
    </w:p>
    <w:p w14:paraId="0A477B28" w14:textId="46817F4A" w:rsidR="006A7244" w:rsidRPr="005411A7" w:rsidRDefault="006A7244" w:rsidP="006A7244">
      <w:pPr>
        <w:pStyle w:val="Figura"/>
        <w:ind w:firstLine="0"/>
        <w:rPr>
          <w:noProof/>
          <w:sz w:val="36"/>
          <w:szCs w:val="40"/>
          <w:lang w:val="en-US"/>
        </w:rPr>
      </w:pPr>
      <w:r w:rsidRPr="006A7244">
        <w:rPr>
          <w:noProof/>
          <w:sz w:val="36"/>
          <w:szCs w:val="40"/>
        </w:rPr>
        <w:drawing>
          <wp:anchor distT="0" distB="0" distL="114300" distR="114300" simplePos="0" relativeHeight="251662336" behindDoc="0" locked="0" layoutInCell="1" allowOverlap="1" wp14:anchorId="70FD0482" wp14:editId="325069A1">
            <wp:simplePos x="0" y="0"/>
            <wp:positionH relativeFrom="column">
              <wp:posOffset>4751705</wp:posOffset>
            </wp:positionH>
            <wp:positionV relativeFrom="paragraph">
              <wp:posOffset>-635</wp:posOffset>
            </wp:positionV>
            <wp:extent cx="952500" cy="899795"/>
            <wp:effectExtent l="0" t="0" r="12700" b="0"/>
            <wp:wrapNone/>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extLst>
                        <a:ext uri="{28A0092B-C50C-407E-A947-70E740481C1C}">
                          <a14:useLocalDpi xmlns:a14="http://schemas.microsoft.com/office/drawing/2010/main"/>
                        </a:ext>
                      </a:extLst>
                    </a:blip>
                    <a:srcRect/>
                    <a:stretch/>
                  </pic:blipFill>
                  <pic:spPr bwMode="auto">
                    <a:xfrm>
                      <a:off x="0" y="0"/>
                      <a:ext cx="952500" cy="8997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6A7244">
        <w:rPr>
          <w:noProof/>
          <w:sz w:val="36"/>
          <w:szCs w:val="40"/>
        </w:rPr>
        <w:drawing>
          <wp:anchor distT="0" distB="0" distL="114300" distR="114300" simplePos="0" relativeHeight="251663360" behindDoc="0" locked="0" layoutInCell="1" allowOverlap="1" wp14:anchorId="4649A666" wp14:editId="51F124DF">
            <wp:simplePos x="0" y="0"/>
            <wp:positionH relativeFrom="column">
              <wp:posOffset>0</wp:posOffset>
            </wp:positionH>
            <wp:positionV relativeFrom="paragraph">
              <wp:posOffset>189230</wp:posOffset>
            </wp:positionV>
            <wp:extent cx="3805555" cy="539750"/>
            <wp:effectExtent l="0" t="0" r="4445" b="0"/>
            <wp:wrapNone/>
            <wp:docPr id="37" name="Imagen 37" descr="../../../../../../../Downloads/udc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wnloads/udc_"/>
                    <pic:cNvPicPr>
                      <a:picLocks noChangeAspect="1" noChangeArrowheads="1"/>
                    </pic:cNvPicPr>
                  </pic:nvPicPr>
                  <pic:blipFill>
                    <a:blip r:embed="rId9">
                      <a:extLst>
                        <a:ext uri="{28A0092B-C50C-407E-A947-70E740481C1C}">
                          <a14:useLocalDpi xmlns:a14="http://schemas.microsoft.com/office/drawing/2010/main"/>
                        </a:ext>
                      </a:extLst>
                    </a:blip>
                    <a:srcRect/>
                    <a:stretch>
                      <a:fillRect/>
                    </a:stretch>
                  </pic:blipFill>
                  <pic:spPr bwMode="auto">
                    <a:xfrm>
                      <a:off x="0" y="0"/>
                      <a:ext cx="3805555" cy="539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34C729D" w14:textId="77777777" w:rsidR="006A7244" w:rsidRPr="005411A7" w:rsidRDefault="006A7244" w:rsidP="006A7244">
      <w:pPr>
        <w:pStyle w:val="Figura"/>
        <w:ind w:firstLine="0"/>
        <w:rPr>
          <w:noProof/>
          <w:sz w:val="36"/>
          <w:szCs w:val="40"/>
          <w:lang w:val="en-US"/>
        </w:rPr>
      </w:pPr>
    </w:p>
    <w:p w14:paraId="54DC8850" w14:textId="77777777" w:rsidR="004C434A" w:rsidRPr="005411A7" w:rsidRDefault="004C434A" w:rsidP="006A7244">
      <w:pPr>
        <w:pStyle w:val="Figura"/>
        <w:ind w:firstLine="0"/>
        <w:rPr>
          <w:noProof/>
          <w:sz w:val="36"/>
          <w:szCs w:val="40"/>
          <w:lang w:val="en-US"/>
        </w:rPr>
      </w:pPr>
    </w:p>
    <w:p w14:paraId="56D5DD01" w14:textId="77777777" w:rsidR="006A7244" w:rsidRPr="003A6CF8" w:rsidRDefault="006A7244" w:rsidP="006A7244">
      <w:pPr>
        <w:pStyle w:val="Figura"/>
        <w:ind w:firstLine="0"/>
        <w:rPr>
          <w:noProof/>
          <w:sz w:val="36"/>
          <w:szCs w:val="40"/>
        </w:rPr>
      </w:pPr>
      <w:r w:rsidRPr="003A6CF8">
        <w:rPr>
          <w:noProof/>
          <w:sz w:val="36"/>
          <w:szCs w:val="40"/>
        </w:rPr>
        <w:t>Escola Politécnica Superior</w:t>
      </w:r>
    </w:p>
    <w:p w14:paraId="658C65D3" w14:textId="77777777" w:rsidR="006A7244" w:rsidRPr="000F1060" w:rsidRDefault="006A7244" w:rsidP="006A7244">
      <w:pPr>
        <w:ind w:firstLine="0"/>
      </w:pPr>
    </w:p>
    <w:p w14:paraId="562B3029" w14:textId="77777777" w:rsidR="006A7244" w:rsidRPr="00E94D4E" w:rsidRDefault="006A7244" w:rsidP="006A7244">
      <w:pPr>
        <w:pStyle w:val="TFG"/>
        <w:ind w:firstLine="0"/>
      </w:pPr>
      <w:r w:rsidRPr="00E94D4E">
        <w:t>Trabajo Fin de Máster</w:t>
      </w:r>
    </w:p>
    <w:p w14:paraId="51E36CEF" w14:textId="77777777" w:rsidR="006A7244" w:rsidRDefault="006A7244" w:rsidP="006A7244">
      <w:pPr>
        <w:pStyle w:val="TFG"/>
        <w:ind w:firstLine="0"/>
      </w:pPr>
      <w:r w:rsidRPr="00E94D4E">
        <w:t>CURSO 20</w:t>
      </w:r>
      <w:r>
        <w:t>18</w:t>
      </w:r>
      <w:r w:rsidRPr="00E94D4E">
        <w:t>/</w:t>
      </w:r>
      <w:r>
        <w:t>19</w:t>
      </w:r>
    </w:p>
    <w:p w14:paraId="1CD6F713" w14:textId="77777777" w:rsidR="006A7244" w:rsidRDefault="006A7244" w:rsidP="006A7244">
      <w:pPr>
        <w:ind w:firstLine="0"/>
      </w:pPr>
    </w:p>
    <w:p w14:paraId="7DD15D1B" w14:textId="77777777" w:rsidR="006A7244" w:rsidRDefault="006A7244" w:rsidP="006A7244">
      <w:pPr>
        <w:pStyle w:val="TFG"/>
        <w:ind w:firstLine="0"/>
      </w:pPr>
    </w:p>
    <w:p w14:paraId="63EDC067" w14:textId="77777777" w:rsidR="006A7244" w:rsidRPr="00E94D4E" w:rsidRDefault="006A7244" w:rsidP="006A7244">
      <w:pPr>
        <w:ind w:firstLine="0"/>
      </w:pPr>
      <w:r>
        <w:rPr>
          <w:noProof/>
          <w:color w:val="020303"/>
        </w:rPr>
        <mc:AlternateContent>
          <mc:Choice Requires="wps">
            <w:drawing>
              <wp:anchor distT="4294967295" distB="4294967295" distL="114300" distR="114300" simplePos="0" relativeHeight="251658240" behindDoc="0" locked="0" layoutInCell="1" allowOverlap="1" wp14:anchorId="5C3AFD09" wp14:editId="2B20619E">
                <wp:simplePos x="0" y="0"/>
                <wp:positionH relativeFrom="column">
                  <wp:posOffset>0</wp:posOffset>
                </wp:positionH>
                <wp:positionV relativeFrom="paragraph">
                  <wp:posOffset>3810</wp:posOffset>
                </wp:positionV>
                <wp:extent cx="5760000" cy="2839"/>
                <wp:effectExtent l="0" t="0" r="31750" b="48260"/>
                <wp:wrapNone/>
                <wp:docPr id="34" name="3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60000" cy="2839"/>
                        </a:xfrm>
                        <a:prstGeom prst="line">
                          <a:avLst/>
                        </a:prstGeom>
                        <a:ln w="31750">
                          <a:solidFill>
                            <a:srgbClr val="D539BF"/>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line w14:anchorId="0B980AF5" id="3 Conector recto" o:spid="_x0000_s1026" style="position:absolute;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0,.3pt" to="453.55pt,.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" strokecolor="#d539bf" strokeweight="2.5pt">
                <o:lock v:ext="edit" shapetype="f"/>
              </v:line>
            </w:pict>
          </mc:Fallback>
        </mc:AlternateContent>
      </w:r>
      <w:r>
        <w:tab/>
      </w:r>
    </w:p>
    <w:p w14:paraId="32FB2954" w14:textId="77777777" w:rsidR="006A7244" w:rsidRPr="006F52B2" w:rsidRDefault="006A7244" w:rsidP="006A7244">
      <w:pPr>
        <w:ind w:firstLine="0"/>
      </w:pPr>
    </w:p>
    <w:p w14:paraId="686D434B" w14:textId="77777777" w:rsidR="006A7244" w:rsidRPr="00D80DD2" w:rsidRDefault="006A7244" w:rsidP="006A7244">
      <w:pPr>
        <w:pStyle w:val="TituloTFG"/>
        <w:ind w:firstLine="0"/>
      </w:pPr>
      <w:r>
        <w:t>ESTUDIO DEL APRENDIZAJE EN TIEMPO REAL DE MODELOS DE UTILIDAD EN ROBÓTICA COGNITIVA</w:t>
      </w:r>
    </w:p>
    <w:p w14:paraId="42BB94E6" w14:textId="77777777" w:rsidR="006A7244" w:rsidRPr="006F52B2" w:rsidRDefault="006A7244" w:rsidP="006A7244">
      <w:pPr>
        <w:ind w:firstLine="0"/>
      </w:pPr>
    </w:p>
    <w:p w14:paraId="314C10AD" w14:textId="77777777" w:rsidR="006A7244" w:rsidRPr="006F52B2" w:rsidRDefault="006A7244" w:rsidP="006A7244">
      <w:pPr>
        <w:ind w:firstLine="0"/>
      </w:pPr>
    </w:p>
    <w:p w14:paraId="4E287D83" w14:textId="77777777" w:rsidR="006A7244" w:rsidRPr="006F52B2" w:rsidRDefault="006A7244" w:rsidP="006A7244">
      <w:pPr>
        <w:ind w:firstLine="0"/>
      </w:pPr>
      <w:r>
        <w:rPr>
          <w:noProof/>
          <w:color w:val="020303"/>
        </w:rPr>
        <mc:AlternateContent>
          <mc:Choice Requires="wps">
            <w:drawing>
              <wp:anchor distT="4294967295" distB="4294967295" distL="114300" distR="114300" simplePos="0" relativeHeight="251661312" behindDoc="0" locked="0" layoutInCell="1" allowOverlap="1" wp14:anchorId="44DF701A" wp14:editId="144DC5BD">
                <wp:simplePos x="0" y="0"/>
                <wp:positionH relativeFrom="column">
                  <wp:posOffset>0</wp:posOffset>
                </wp:positionH>
                <wp:positionV relativeFrom="paragraph">
                  <wp:posOffset>3810</wp:posOffset>
                </wp:positionV>
                <wp:extent cx="5760000" cy="2839"/>
                <wp:effectExtent l="0" t="0" r="31750" b="48260"/>
                <wp:wrapNone/>
                <wp:docPr id="35" name="3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60000" cy="2839"/>
                        </a:xfrm>
                        <a:prstGeom prst="line">
                          <a:avLst/>
                        </a:prstGeom>
                        <a:ln w="31750">
                          <a:solidFill>
                            <a:srgbClr val="D539BF"/>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line w14:anchorId="141EE25B" id="3 Conector recto" o:spid="_x0000_s1026" style="position:absolute;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0,.3pt" to="453.55pt,.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" strokecolor="#d539bf" strokeweight="2.5pt">
                <o:lock v:ext="edit" shapetype="f"/>
              </v:line>
            </w:pict>
          </mc:Fallback>
        </mc:AlternateContent>
      </w:r>
    </w:p>
    <w:p w14:paraId="0263DB11" w14:textId="77777777" w:rsidR="006A7244" w:rsidRDefault="006A7244" w:rsidP="006A7244">
      <w:pPr>
        <w:pStyle w:val="Titulacin"/>
        <w:ind w:firstLine="0"/>
      </w:pPr>
    </w:p>
    <w:p w14:paraId="4BD7D1CC" w14:textId="77777777" w:rsidR="006A7244" w:rsidRPr="006F52B2" w:rsidRDefault="006A7244" w:rsidP="006A7244">
      <w:pPr>
        <w:pStyle w:val="Titulacin"/>
        <w:ind w:firstLine="0"/>
      </w:pPr>
      <w:r>
        <w:t>Máster en Ingeniería Industrial</w:t>
      </w:r>
    </w:p>
    <w:p w14:paraId="319868E9" w14:textId="77777777" w:rsidR="006A7244" w:rsidRDefault="006A7244" w:rsidP="006A7244">
      <w:pPr>
        <w:ind w:firstLine="0"/>
      </w:pPr>
    </w:p>
    <w:p w14:paraId="3EFD8F68" w14:textId="77777777" w:rsidR="006A7244" w:rsidRDefault="006A7244" w:rsidP="006A7244">
      <w:pPr>
        <w:ind w:firstLine="0"/>
      </w:pPr>
    </w:p>
    <w:p w14:paraId="20735DAD" w14:textId="77777777" w:rsidR="006A7244" w:rsidRDefault="006A7244" w:rsidP="006A7244">
      <w:pPr>
        <w:ind w:firstLine="0"/>
      </w:pPr>
    </w:p>
    <w:p w14:paraId="04DD87F9" w14:textId="77777777" w:rsidR="006A7244" w:rsidRPr="006F52B2" w:rsidRDefault="006A7244" w:rsidP="006A7244">
      <w:pPr>
        <w:pStyle w:val="Titulacin"/>
        <w:ind w:firstLine="0"/>
      </w:pPr>
      <w:r w:rsidRPr="006F52B2">
        <w:t>Documento</w:t>
      </w:r>
    </w:p>
    <w:p w14:paraId="41B611EE" w14:textId="77777777" w:rsidR="006A7244" w:rsidRPr="006F52B2" w:rsidRDefault="006A7244" w:rsidP="006A7244">
      <w:pPr>
        <w:pStyle w:val="Figura"/>
        <w:ind w:firstLine="0"/>
      </w:pPr>
    </w:p>
    <w:p w14:paraId="00DAB354" w14:textId="5A03EBC8" w:rsidR="006A7244" w:rsidRDefault="006A7244" w:rsidP="006A7244">
      <w:pPr>
        <w:pStyle w:val="TFG"/>
        <w:ind w:firstLine="0"/>
      </w:pPr>
      <w:r>
        <w:t>anexos</w:t>
      </w:r>
    </w:p>
    <w:p w14:paraId="611E4527" w14:textId="77777777" w:rsidR="006A7244" w:rsidRDefault="006A7244" w:rsidP="006A7244"/>
    <w:p w14:paraId="483B76B5" w14:textId="77777777" w:rsidR="00DC605E" w:rsidRDefault="00DC605E" w:rsidP="006A7244"/>
    <w:p w14:paraId="7EECB63C" w14:textId="77777777" w:rsidR="00DC605E" w:rsidRDefault="00DC605E" w:rsidP="006A7244"/>
    <w:p w14:paraId="5A181D59" w14:textId="77777777" w:rsidR="00DC605E" w:rsidRDefault="00DC605E" w:rsidP="006A7244"/>
    <w:p w14:paraId="6A2ABB6B" w14:textId="77777777" w:rsidR="00DC605E" w:rsidRDefault="00DC605E" w:rsidP="006A7244"/>
    <w:p w14:paraId="0464DAC8" w14:textId="77777777" w:rsidR="00DC605E" w:rsidRDefault="00DC605E" w:rsidP="006A7244"/>
    <w:p w14:paraId="2C29D524" w14:textId="5E94F95B" w:rsidR="00DC605E" w:rsidRPr="00DC605E" w:rsidRDefault="00DC605E" w:rsidP="00DC605E">
      <w:pPr>
        <w:pStyle w:val="TtulodeTDC"/>
        <w:rPr>
          <w:smallCaps/>
          <w:color w:val="D7108D"/>
        </w:rPr>
      </w:pPr>
      <w:r w:rsidRPr="00DC605E">
        <w:rPr>
          <w:smallCaps/>
          <w:color w:val="D7108D"/>
        </w:rPr>
        <w:lastRenderedPageBreak/>
        <w:t>Índice</w:t>
      </w:r>
    </w:p>
    <w:p w14:paraId="31D27F63" w14:textId="77777777" w:rsidR="00D8662A" w:rsidRDefault="00DC605E">
      <w:pPr>
        <w:pStyle w:val="TDC1"/>
        <w:tabs>
          <w:tab w:val="right" w:leader="dot" w:pos="9060"/>
        </w:tabs>
        <w:rPr>
          <w:rFonts w:asciiTheme="minorHAnsi" w:eastAsiaTheme="minorEastAsia" w:hAnsiTheme="minorHAnsi" w:cstheme="minorBidi"/>
          <w:noProof/>
          <w:color w:val="auto"/>
          <w:szCs w:val="22"/>
        </w:rPr>
      </w:pPr>
      <w:r>
        <w:fldChar w:fldCharType="begin"/>
      </w:r>
      <w:r>
        <w:instrText xml:space="preserve"> TOC \o "1-3" \h \z \u \b "Anexos"</w:instrText>
      </w:r>
      <w:r>
        <w:fldChar w:fldCharType="separate"/>
      </w:r>
      <w:hyperlink w:anchor="_Toc18919507" w:history="1">
        <w:r w:rsidR="00D8662A" w:rsidRPr="00861368">
          <w:rPr>
            <w:rStyle w:val="Hipervnculo"/>
            <w:noProof/>
          </w:rPr>
          <w:t>1 Archivo Simulator.py</w:t>
        </w:r>
        <w:r w:rsidR="00D8662A">
          <w:rPr>
            <w:noProof/>
            <w:webHidden/>
          </w:rPr>
          <w:tab/>
        </w:r>
        <w:r w:rsidR="00D8662A">
          <w:rPr>
            <w:noProof/>
            <w:webHidden/>
          </w:rPr>
          <w:fldChar w:fldCharType="begin"/>
        </w:r>
        <w:r w:rsidR="00D8662A">
          <w:rPr>
            <w:noProof/>
            <w:webHidden/>
          </w:rPr>
          <w:instrText xml:space="preserve"> PAGEREF _Toc18919507 \h </w:instrText>
        </w:r>
        <w:r w:rsidR="00D8662A">
          <w:rPr>
            <w:noProof/>
            <w:webHidden/>
          </w:rPr>
        </w:r>
        <w:r w:rsidR="00D8662A">
          <w:rPr>
            <w:noProof/>
            <w:webHidden/>
          </w:rPr>
          <w:fldChar w:fldCharType="separate"/>
        </w:r>
        <w:r w:rsidR="003E1C72">
          <w:rPr>
            <w:noProof/>
            <w:webHidden/>
          </w:rPr>
          <w:t>51</w:t>
        </w:r>
        <w:r w:rsidR="00D8662A">
          <w:rPr>
            <w:noProof/>
            <w:webHidden/>
          </w:rPr>
          <w:fldChar w:fldCharType="end"/>
        </w:r>
      </w:hyperlink>
    </w:p>
    <w:p w14:paraId="736DBCFF" w14:textId="77777777" w:rsidR="00D8662A" w:rsidRDefault="00D45FAB">
      <w:pPr>
        <w:pStyle w:val="TDC1"/>
        <w:tabs>
          <w:tab w:val="right" w:leader="dot" w:pos="9060"/>
        </w:tabs>
        <w:rPr>
          <w:rFonts w:asciiTheme="minorHAnsi" w:eastAsiaTheme="minorEastAsia" w:hAnsiTheme="minorHAnsi" w:cstheme="minorBidi"/>
          <w:noProof/>
          <w:color w:val="auto"/>
          <w:szCs w:val="22"/>
        </w:rPr>
      </w:pPr>
      <w:hyperlink w:anchor="_Toc18919508" w:history="1">
        <w:r w:rsidR="00D8662A" w:rsidRPr="00861368">
          <w:rPr>
            <w:rStyle w:val="Hipervnculo"/>
            <w:noProof/>
          </w:rPr>
          <w:t>2 Programa pruebas Off-line</w:t>
        </w:r>
        <w:r w:rsidR="00D8662A">
          <w:rPr>
            <w:noProof/>
            <w:webHidden/>
          </w:rPr>
          <w:tab/>
        </w:r>
        <w:r w:rsidR="00D8662A">
          <w:rPr>
            <w:noProof/>
            <w:webHidden/>
          </w:rPr>
          <w:fldChar w:fldCharType="begin"/>
        </w:r>
        <w:r w:rsidR="00D8662A">
          <w:rPr>
            <w:noProof/>
            <w:webHidden/>
          </w:rPr>
          <w:instrText xml:space="preserve"> PAGEREF _Toc18919508 \h </w:instrText>
        </w:r>
        <w:r w:rsidR="00D8662A">
          <w:rPr>
            <w:noProof/>
            <w:webHidden/>
          </w:rPr>
        </w:r>
        <w:r w:rsidR="00D8662A">
          <w:rPr>
            <w:noProof/>
            <w:webHidden/>
          </w:rPr>
          <w:fldChar w:fldCharType="separate"/>
        </w:r>
        <w:r w:rsidR="003E1C72">
          <w:rPr>
            <w:noProof/>
            <w:webHidden/>
          </w:rPr>
          <w:t>53</w:t>
        </w:r>
        <w:r w:rsidR="00D8662A">
          <w:rPr>
            <w:noProof/>
            <w:webHidden/>
          </w:rPr>
          <w:fldChar w:fldCharType="end"/>
        </w:r>
      </w:hyperlink>
    </w:p>
    <w:p w14:paraId="53F88024" w14:textId="77777777" w:rsidR="00D8662A" w:rsidRDefault="00D45FAB">
      <w:pPr>
        <w:pStyle w:val="TDC1"/>
        <w:tabs>
          <w:tab w:val="right" w:leader="dot" w:pos="9060"/>
        </w:tabs>
        <w:rPr>
          <w:rFonts w:asciiTheme="minorHAnsi" w:eastAsiaTheme="minorEastAsia" w:hAnsiTheme="minorHAnsi" w:cstheme="minorBidi"/>
          <w:noProof/>
          <w:color w:val="auto"/>
          <w:szCs w:val="22"/>
        </w:rPr>
      </w:pPr>
      <w:hyperlink w:anchor="_Toc18919509" w:history="1">
        <w:r w:rsidR="00D8662A" w:rsidRPr="00861368">
          <w:rPr>
            <w:rStyle w:val="Hipervnculo"/>
            <w:noProof/>
          </w:rPr>
          <w:t>3 Resultados pruebas Off-line</w:t>
        </w:r>
        <w:r w:rsidR="00D8662A">
          <w:rPr>
            <w:noProof/>
            <w:webHidden/>
          </w:rPr>
          <w:tab/>
        </w:r>
        <w:r w:rsidR="00D8662A">
          <w:rPr>
            <w:noProof/>
            <w:webHidden/>
          </w:rPr>
          <w:fldChar w:fldCharType="begin"/>
        </w:r>
        <w:r w:rsidR="00D8662A">
          <w:rPr>
            <w:noProof/>
            <w:webHidden/>
          </w:rPr>
          <w:instrText xml:space="preserve"> PAGEREF _Toc18919509 \h </w:instrText>
        </w:r>
        <w:r w:rsidR="00D8662A">
          <w:rPr>
            <w:noProof/>
            <w:webHidden/>
          </w:rPr>
        </w:r>
        <w:r w:rsidR="00D8662A">
          <w:rPr>
            <w:noProof/>
            <w:webHidden/>
          </w:rPr>
          <w:fldChar w:fldCharType="separate"/>
        </w:r>
        <w:r w:rsidR="003E1C72">
          <w:rPr>
            <w:noProof/>
            <w:webHidden/>
          </w:rPr>
          <w:t>57</w:t>
        </w:r>
        <w:r w:rsidR="00D8662A">
          <w:rPr>
            <w:noProof/>
            <w:webHidden/>
          </w:rPr>
          <w:fldChar w:fldCharType="end"/>
        </w:r>
      </w:hyperlink>
    </w:p>
    <w:p w14:paraId="7F58C881" w14:textId="77777777" w:rsidR="00D8662A" w:rsidRDefault="00D45FAB">
      <w:pPr>
        <w:pStyle w:val="TDC2"/>
        <w:tabs>
          <w:tab w:val="right" w:leader="dot" w:pos="9060"/>
        </w:tabs>
        <w:rPr>
          <w:rFonts w:asciiTheme="minorHAnsi" w:eastAsiaTheme="minorEastAsia" w:hAnsiTheme="minorHAnsi" w:cstheme="minorBidi"/>
          <w:noProof/>
          <w:color w:val="auto"/>
          <w:szCs w:val="22"/>
        </w:rPr>
      </w:pPr>
      <w:hyperlink w:anchor="_Toc18919510" w:history="1">
        <w:r w:rsidR="00D8662A" w:rsidRPr="00861368">
          <w:rPr>
            <w:rStyle w:val="Hipervnculo"/>
            <w:noProof/>
          </w:rPr>
          <w:t>3.1 Resultados con datos Novelty</w:t>
        </w:r>
        <w:r w:rsidR="00D8662A">
          <w:rPr>
            <w:noProof/>
            <w:webHidden/>
          </w:rPr>
          <w:tab/>
        </w:r>
        <w:r w:rsidR="00D8662A">
          <w:rPr>
            <w:noProof/>
            <w:webHidden/>
          </w:rPr>
          <w:fldChar w:fldCharType="begin"/>
        </w:r>
        <w:r w:rsidR="00D8662A">
          <w:rPr>
            <w:noProof/>
            <w:webHidden/>
          </w:rPr>
          <w:instrText xml:space="preserve"> PAGEREF _Toc18919510 \h </w:instrText>
        </w:r>
        <w:r w:rsidR="00D8662A">
          <w:rPr>
            <w:noProof/>
            <w:webHidden/>
          </w:rPr>
        </w:r>
        <w:r w:rsidR="00D8662A">
          <w:rPr>
            <w:noProof/>
            <w:webHidden/>
          </w:rPr>
          <w:fldChar w:fldCharType="separate"/>
        </w:r>
        <w:r w:rsidR="003E1C72">
          <w:rPr>
            <w:noProof/>
            <w:webHidden/>
          </w:rPr>
          <w:t>57</w:t>
        </w:r>
        <w:r w:rsidR="00D8662A">
          <w:rPr>
            <w:noProof/>
            <w:webHidden/>
          </w:rPr>
          <w:fldChar w:fldCharType="end"/>
        </w:r>
      </w:hyperlink>
    </w:p>
    <w:p w14:paraId="0C10FE7E" w14:textId="77777777" w:rsidR="00D8662A" w:rsidRDefault="00D45FAB">
      <w:pPr>
        <w:pStyle w:val="TDC3"/>
        <w:tabs>
          <w:tab w:val="right" w:leader="dot" w:pos="9060"/>
        </w:tabs>
        <w:rPr>
          <w:rFonts w:asciiTheme="minorHAnsi" w:eastAsiaTheme="minorEastAsia" w:hAnsiTheme="minorHAnsi" w:cstheme="minorBidi"/>
          <w:noProof/>
          <w:color w:val="auto"/>
          <w:szCs w:val="22"/>
        </w:rPr>
      </w:pPr>
      <w:hyperlink w:anchor="_Toc18919511" w:history="1">
        <w:r w:rsidR="00D8662A" w:rsidRPr="00861368">
          <w:rPr>
            <w:rStyle w:val="Hipervnculo"/>
            <w:noProof/>
          </w:rPr>
          <w:t>3.1.1 Tamaño de traza de uno</w:t>
        </w:r>
        <w:r w:rsidR="00D8662A">
          <w:rPr>
            <w:noProof/>
            <w:webHidden/>
          </w:rPr>
          <w:tab/>
        </w:r>
        <w:r w:rsidR="00D8662A">
          <w:rPr>
            <w:noProof/>
            <w:webHidden/>
          </w:rPr>
          <w:fldChar w:fldCharType="begin"/>
        </w:r>
        <w:r w:rsidR="00D8662A">
          <w:rPr>
            <w:noProof/>
            <w:webHidden/>
          </w:rPr>
          <w:instrText xml:space="preserve"> PAGEREF _Toc18919511 \h </w:instrText>
        </w:r>
        <w:r w:rsidR="00D8662A">
          <w:rPr>
            <w:noProof/>
            <w:webHidden/>
          </w:rPr>
        </w:r>
        <w:r w:rsidR="00D8662A">
          <w:rPr>
            <w:noProof/>
            <w:webHidden/>
          </w:rPr>
          <w:fldChar w:fldCharType="separate"/>
        </w:r>
        <w:r w:rsidR="003E1C72">
          <w:rPr>
            <w:noProof/>
            <w:webHidden/>
          </w:rPr>
          <w:t>57</w:t>
        </w:r>
        <w:r w:rsidR="00D8662A">
          <w:rPr>
            <w:noProof/>
            <w:webHidden/>
          </w:rPr>
          <w:fldChar w:fldCharType="end"/>
        </w:r>
      </w:hyperlink>
    </w:p>
    <w:p w14:paraId="02FFE48B" w14:textId="77777777" w:rsidR="00D8662A" w:rsidRDefault="00D45FAB">
      <w:pPr>
        <w:pStyle w:val="TDC3"/>
        <w:tabs>
          <w:tab w:val="right" w:leader="dot" w:pos="9060"/>
        </w:tabs>
        <w:rPr>
          <w:rFonts w:asciiTheme="minorHAnsi" w:eastAsiaTheme="minorEastAsia" w:hAnsiTheme="minorHAnsi" w:cstheme="minorBidi"/>
          <w:noProof/>
          <w:color w:val="auto"/>
          <w:szCs w:val="22"/>
        </w:rPr>
      </w:pPr>
      <w:hyperlink w:anchor="_Toc18919512" w:history="1">
        <w:r w:rsidR="00D8662A" w:rsidRPr="00861368">
          <w:rPr>
            <w:rStyle w:val="Hipervnculo"/>
            <w:noProof/>
          </w:rPr>
          <w:t>3.1.1 Tamaño de traza de dos y de cinco respectivamente</w:t>
        </w:r>
        <w:r w:rsidR="00D8662A">
          <w:rPr>
            <w:noProof/>
            <w:webHidden/>
          </w:rPr>
          <w:tab/>
        </w:r>
        <w:r w:rsidR="00D8662A">
          <w:rPr>
            <w:noProof/>
            <w:webHidden/>
          </w:rPr>
          <w:fldChar w:fldCharType="begin"/>
        </w:r>
        <w:r w:rsidR="00D8662A">
          <w:rPr>
            <w:noProof/>
            <w:webHidden/>
          </w:rPr>
          <w:instrText xml:space="preserve"> PAGEREF _Toc18919512 \h </w:instrText>
        </w:r>
        <w:r w:rsidR="00D8662A">
          <w:rPr>
            <w:noProof/>
            <w:webHidden/>
          </w:rPr>
        </w:r>
        <w:r w:rsidR="00D8662A">
          <w:rPr>
            <w:noProof/>
            <w:webHidden/>
          </w:rPr>
          <w:fldChar w:fldCharType="separate"/>
        </w:r>
        <w:r w:rsidR="003E1C72">
          <w:rPr>
            <w:noProof/>
            <w:webHidden/>
          </w:rPr>
          <w:t>58</w:t>
        </w:r>
        <w:r w:rsidR="00D8662A">
          <w:rPr>
            <w:noProof/>
            <w:webHidden/>
          </w:rPr>
          <w:fldChar w:fldCharType="end"/>
        </w:r>
      </w:hyperlink>
    </w:p>
    <w:p w14:paraId="2DEF67E3" w14:textId="77777777" w:rsidR="00D8662A" w:rsidRDefault="00D45FAB">
      <w:pPr>
        <w:pStyle w:val="TDC2"/>
        <w:tabs>
          <w:tab w:val="right" w:leader="dot" w:pos="9060"/>
        </w:tabs>
        <w:rPr>
          <w:rFonts w:asciiTheme="minorHAnsi" w:eastAsiaTheme="minorEastAsia" w:hAnsiTheme="minorHAnsi" w:cstheme="minorBidi"/>
          <w:noProof/>
          <w:color w:val="auto"/>
          <w:szCs w:val="22"/>
        </w:rPr>
      </w:pPr>
      <w:hyperlink w:anchor="_Toc18919513" w:history="1">
        <w:r w:rsidR="00D8662A" w:rsidRPr="00861368">
          <w:rPr>
            <w:rStyle w:val="Hipervnculo"/>
            <w:noProof/>
          </w:rPr>
          <w:t>3.2 Resultados con datos SURs</w:t>
        </w:r>
        <w:r w:rsidR="00D8662A">
          <w:rPr>
            <w:noProof/>
            <w:webHidden/>
          </w:rPr>
          <w:tab/>
        </w:r>
        <w:r w:rsidR="00D8662A">
          <w:rPr>
            <w:noProof/>
            <w:webHidden/>
          </w:rPr>
          <w:fldChar w:fldCharType="begin"/>
        </w:r>
        <w:r w:rsidR="00D8662A">
          <w:rPr>
            <w:noProof/>
            <w:webHidden/>
          </w:rPr>
          <w:instrText xml:space="preserve"> PAGEREF _Toc18919513 \h </w:instrText>
        </w:r>
        <w:r w:rsidR="00D8662A">
          <w:rPr>
            <w:noProof/>
            <w:webHidden/>
          </w:rPr>
        </w:r>
        <w:r w:rsidR="00D8662A">
          <w:rPr>
            <w:noProof/>
            <w:webHidden/>
          </w:rPr>
          <w:fldChar w:fldCharType="separate"/>
        </w:r>
        <w:r w:rsidR="003E1C72">
          <w:rPr>
            <w:noProof/>
            <w:webHidden/>
          </w:rPr>
          <w:t>58</w:t>
        </w:r>
        <w:r w:rsidR="00D8662A">
          <w:rPr>
            <w:noProof/>
            <w:webHidden/>
          </w:rPr>
          <w:fldChar w:fldCharType="end"/>
        </w:r>
      </w:hyperlink>
    </w:p>
    <w:p w14:paraId="54713C91" w14:textId="77777777" w:rsidR="00D8662A" w:rsidRDefault="00D45FAB">
      <w:pPr>
        <w:pStyle w:val="TDC3"/>
        <w:tabs>
          <w:tab w:val="right" w:leader="dot" w:pos="9060"/>
        </w:tabs>
        <w:rPr>
          <w:rFonts w:asciiTheme="minorHAnsi" w:eastAsiaTheme="minorEastAsia" w:hAnsiTheme="minorHAnsi" w:cstheme="minorBidi"/>
          <w:noProof/>
          <w:color w:val="auto"/>
          <w:szCs w:val="22"/>
        </w:rPr>
      </w:pPr>
      <w:hyperlink w:anchor="_Toc18919514" w:history="1">
        <w:r w:rsidR="00D8662A" w:rsidRPr="00861368">
          <w:rPr>
            <w:rStyle w:val="Hipervnculo"/>
            <w:noProof/>
          </w:rPr>
          <w:t>3.2.1 Tamaño de traza de uno</w:t>
        </w:r>
        <w:r w:rsidR="00D8662A">
          <w:rPr>
            <w:noProof/>
            <w:webHidden/>
          </w:rPr>
          <w:tab/>
        </w:r>
        <w:r w:rsidR="00D8662A">
          <w:rPr>
            <w:noProof/>
            <w:webHidden/>
          </w:rPr>
          <w:fldChar w:fldCharType="begin"/>
        </w:r>
        <w:r w:rsidR="00D8662A">
          <w:rPr>
            <w:noProof/>
            <w:webHidden/>
          </w:rPr>
          <w:instrText xml:space="preserve"> PAGEREF _Toc18919514 \h </w:instrText>
        </w:r>
        <w:r w:rsidR="00D8662A">
          <w:rPr>
            <w:noProof/>
            <w:webHidden/>
          </w:rPr>
        </w:r>
        <w:r w:rsidR="00D8662A">
          <w:rPr>
            <w:noProof/>
            <w:webHidden/>
          </w:rPr>
          <w:fldChar w:fldCharType="separate"/>
        </w:r>
        <w:r w:rsidR="003E1C72">
          <w:rPr>
            <w:noProof/>
            <w:webHidden/>
          </w:rPr>
          <w:t>58</w:t>
        </w:r>
        <w:r w:rsidR="00D8662A">
          <w:rPr>
            <w:noProof/>
            <w:webHidden/>
          </w:rPr>
          <w:fldChar w:fldCharType="end"/>
        </w:r>
      </w:hyperlink>
    </w:p>
    <w:p w14:paraId="172D7400" w14:textId="77777777" w:rsidR="00D8662A" w:rsidRDefault="00D45FAB">
      <w:pPr>
        <w:pStyle w:val="TDC3"/>
        <w:tabs>
          <w:tab w:val="right" w:leader="dot" w:pos="9060"/>
        </w:tabs>
        <w:rPr>
          <w:rFonts w:asciiTheme="minorHAnsi" w:eastAsiaTheme="minorEastAsia" w:hAnsiTheme="minorHAnsi" w:cstheme="minorBidi"/>
          <w:noProof/>
          <w:color w:val="auto"/>
          <w:szCs w:val="22"/>
        </w:rPr>
      </w:pPr>
      <w:hyperlink w:anchor="_Toc18919515" w:history="1">
        <w:r w:rsidR="00D8662A" w:rsidRPr="00861368">
          <w:rPr>
            <w:rStyle w:val="Hipervnculo"/>
            <w:noProof/>
          </w:rPr>
          <w:t>3.2.1 Tamaño de traza de dos y de cinco respectivamente</w:t>
        </w:r>
        <w:r w:rsidR="00D8662A">
          <w:rPr>
            <w:noProof/>
            <w:webHidden/>
          </w:rPr>
          <w:tab/>
        </w:r>
        <w:r w:rsidR="00D8662A">
          <w:rPr>
            <w:noProof/>
            <w:webHidden/>
          </w:rPr>
          <w:fldChar w:fldCharType="begin"/>
        </w:r>
        <w:r w:rsidR="00D8662A">
          <w:rPr>
            <w:noProof/>
            <w:webHidden/>
          </w:rPr>
          <w:instrText xml:space="preserve"> PAGEREF _Toc18919515 \h </w:instrText>
        </w:r>
        <w:r w:rsidR="00D8662A">
          <w:rPr>
            <w:noProof/>
            <w:webHidden/>
          </w:rPr>
        </w:r>
        <w:r w:rsidR="00D8662A">
          <w:rPr>
            <w:noProof/>
            <w:webHidden/>
          </w:rPr>
          <w:fldChar w:fldCharType="separate"/>
        </w:r>
        <w:r w:rsidR="003E1C72">
          <w:rPr>
            <w:noProof/>
            <w:webHidden/>
          </w:rPr>
          <w:t>59</w:t>
        </w:r>
        <w:r w:rsidR="00D8662A">
          <w:rPr>
            <w:noProof/>
            <w:webHidden/>
          </w:rPr>
          <w:fldChar w:fldCharType="end"/>
        </w:r>
      </w:hyperlink>
    </w:p>
    <w:p w14:paraId="45C7D800" w14:textId="77777777" w:rsidR="00D8662A" w:rsidRDefault="00D45FAB">
      <w:pPr>
        <w:pStyle w:val="TDC1"/>
        <w:tabs>
          <w:tab w:val="right" w:leader="dot" w:pos="9060"/>
        </w:tabs>
        <w:rPr>
          <w:rFonts w:asciiTheme="minorHAnsi" w:eastAsiaTheme="minorEastAsia" w:hAnsiTheme="minorHAnsi" w:cstheme="minorBidi"/>
          <w:noProof/>
          <w:color w:val="auto"/>
          <w:szCs w:val="22"/>
        </w:rPr>
      </w:pPr>
      <w:hyperlink w:anchor="_Toc18919516" w:history="1">
        <w:r w:rsidR="00D8662A" w:rsidRPr="00861368">
          <w:rPr>
            <w:rStyle w:val="Hipervnculo"/>
            <w:noProof/>
          </w:rPr>
          <w:t>4 Resultados pruebas On-line</w:t>
        </w:r>
        <w:r w:rsidR="00D8662A">
          <w:rPr>
            <w:noProof/>
            <w:webHidden/>
          </w:rPr>
          <w:tab/>
        </w:r>
        <w:r w:rsidR="00D8662A">
          <w:rPr>
            <w:noProof/>
            <w:webHidden/>
          </w:rPr>
          <w:fldChar w:fldCharType="begin"/>
        </w:r>
        <w:r w:rsidR="00D8662A">
          <w:rPr>
            <w:noProof/>
            <w:webHidden/>
          </w:rPr>
          <w:instrText xml:space="preserve"> PAGEREF _Toc18919516 \h </w:instrText>
        </w:r>
        <w:r w:rsidR="00D8662A">
          <w:rPr>
            <w:noProof/>
            <w:webHidden/>
          </w:rPr>
        </w:r>
        <w:r w:rsidR="00D8662A">
          <w:rPr>
            <w:noProof/>
            <w:webHidden/>
          </w:rPr>
          <w:fldChar w:fldCharType="separate"/>
        </w:r>
        <w:r w:rsidR="003E1C72">
          <w:rPr>
            <w:noProof/>
            <w:webHidden/>
          </w:rPr>
          <w:t>60</w:t>
        </w:r>
        <w:r w:rsidR="00D8662A">
          <w:rPr>
            <w:noProof/>
            <w:webHidden/>
          </w:rPr>
          <w:fldChar w:fldCharType="end"/>
        </w:r>
      </w:hyperlink>
    </w:p>
    <w:p w14:paraId="1EB65417" w14:textId="77777777" w:rsidR="00D8662A" w:rsidRDefault="00D45FAB">
      <w:pPr>
        <w:pStyle w:val="TDC2"/>
        <w:tabs>
          <w:tab w:val="right" w:leader="dot" w:pos="9060"/>
        </w:tabs>
        <w:rPr>
          <w:rFonts w:asciiTheme="minorHAnsi" w:eastAsiaTheme="minorEastAsia" w:hAnsiTheme="minorHAnsi" w:cstheme="minorBidi"/>
          <w:noProof/>
          <w:color w:val="auto"/>
          <w:szCs w:val="22"/>
        </w:rPr>
      </w:pPr>
      <w:hyperlink w:anchor="_Toc18919517" w:history="1">
        <w:r w:rsidR="00D8662A" w:rsidRPr="00861368">
          <w:rPr>
            <w:rStyle w:val="Hipervnculo"/>
            <w:noProof/>
          </w:rPr>
          <w:t>4.1 En función del número de iteraciones</w:t>
        </w:r>
        <w:r w:rsidR="00D8662A">
          <w:rPr>
            <w:noProof/>
            <w:webHidden/>
          </w:rPr>
          <w:tab/>
        </w:r>
        <w:r w:rsidR="00D8662A">
          <w:rPr>
            <w:noProof/>
            <w:webHidden/>
          </w:rPr>
          <w:fldChar w:fldCharType="begin"/>
        </w:r>
        <w:r w:rsidR="00D8662A">
          <w:rPr>
            <w:noProof/>
            <w:webHidden/>
          </w:rPr>
          <w:instrText xml:space="preserve"> PAGEREF _Toc18919517 \h </w:instrText>
        </w:r>
        <w:r w:rsidR="00D8662A">
          <w:rPr>
            <w:noProof/>
            <w:webHidden/>
          </w:rPr>
        </w:r>
        <w:r w:rsidR="00D8662A">
          <w:rPr>
            <w:noProof/>
            <w:webHidden/>
          </w:rPr>
          <w:fldChar w:fldCharType="separate"/>
        </w:r>
        <w:r w:rsidR="003E1C72">
          <w:rPr>
            <w:noProof/>
            <w:webHidden/>
          </w:rPr>
          <w:t>60</w:t>
        </w:r>
        <w:r w:rsidR="00D8662A">
          <w:rPr>
            <w:noProof/>
            <w:webHidden/>
          </w:rPr>
          <w:fldChar w:fldCharType="end"/>
        </w:r>
      </w:hyperlink>
    </w:p>
    <w:p w14:paraId="53C4B2E6" w14:textId="77777777" w:rsidR="00D8662A" w:rsidRDefault="00D45FAB">
      <w:pPr>
        <w:pStyle w:val="TDC3"/>
        <w:tabs>
          <w:tab w:val="right" w:leader="dot" w:pos="9060"/>
        </w:tabs>
        <w:rPr>
          <w:rFonts w:asciiTheme="minorHAnsi" w:eastAsiaTheme="minorEastAsia" w:hAnsiTheme="minorHAnsi" w:cstheme="minorBidi"/>
          <w:noProof/>
          <w:color w:val="auto"/>
          <w:szCs w:val="22"/>
        </w:rPr>
      </w:pPr>
      <w:hyperlink w:anchor="_Toc18919518" w:history="1">
        <w:r w:rsidR="00D8662A" w:rsidRPr="00861368">
          <w:rPr>
            <w:rStyle w:val="Hipervnculo"/>
            <w:noProof/>
          </w:rPr>
          <w:t>4.1.1 1000 iteraciones</w:t>
        </w:r>
        <w:r w:rsidR="00D8662A">
          <w:rPr>
            <w:noProof/>
            <w:webHidden/>
          </w:rPr>
          <w:tab/>
        </w:r>
        <w:r w:rsidR="00D8662A">
          <w:rPr>
            <w:noProof/>
            <w:webHidden/>
          </w:rPr>
          <w:fldChar w:fldCharType="begin"/>
        </w:r>
        <w:r w:rsidR="00D8662A">
          <w:rPr>
            <w:noProof/>
            <w:webHidden/>
          </w:rPr>
          <w:instrText xml:space="preserve"> PAGEREF _Toc18919518 \h </w:instrText>
        </w:r>
        <w:r w:rsidR="00D8662A">
          <w:rPr>
            <w:noProof/>
            <w:webHidden/>
          </w:rPr>
        </w:r>
        <w:r w:rsidR="00D8662A">
          <w:rPr>
            <w:noProof/>
            <w:webHidden/>
          </w:rPr>
          <w:fldChar w:fldCharType="separate"/>
        </w:r>
        <w:r w:rsidR="003E1C72">
          <w:rPr>
            <w:noProof/>
            <w:webHidden/>
          </w:rPr>
          <w:t>60</w:t>
        </w:r>
        <w:r w:rsidR="00D8662A">
          <w:rPr>
            <w:noProof/>
            <w:webHidden/>
          </w:rPr>
          <w:fldChar w:fldCharType="end"/>
        </w:r>
      </w:hyperlink>
    </w:p>
    <w:p w14:paraId="3C0FF267" w14:textId="77777777" w:rsidR="00D8662A" w:rsidRDefault="00D45FAB">
      <w:pPr>
        <w:pStyle w:val="TDC3"/>
        <w:tabs>
          <w:tab w:val="right" w:leader="dot" w:pos="9060"/>
        </w:tabs>
        <w:rPr>
          <w:rFonts w:asciiTheme="minorHAnsi" w:eastAsiaTheme="minorEastAsia" w:hAnsiTheme="minorHAnsi" w:cstheme="minorBidi"/>
          <w:noProof/>
          <w:color w:val="auto"/>
          <w:szCs w:val="22"/>
        </w:rPr>
      </w:pPr>
      <w:hyperlink w:anchor="_Toc18919519" w:history="1">
        <w:r w:rsidR="00D8662A" w:rsidRPr="00861368">
          <w:rPr>
            <w:rStyle w:val="Hipervnculo"/>
            <w:noProof/>
          </w:rPr>
          <w:t>4.1.2 2000 iteraciones</w:t>
        </w:r>
        <w:r w:rsidR="00D8662A">
          <w:rPr>
            <w:noProof/>
            <w:webHidden/>
          </w:rPr>
          <w:tab/>
        </w:r>
        <w:r w:rsidR="00D8662A">
          <w:rPr>
            <w:noProof/>
            <w:webHidden/>
          </w:rPr>
          <w:fldChar w:fldCharType="begin"/>
        </w:r>
        <w:r w:rsidR="00D8662A">
          <w:rPr>
            <w:noProof/>
            <w:webHidden/>
          </w:rPr>
          <w:instrText xml:space="preserve"> PAGEREF _Toc18919519 \h </w:instrText>
        </w:r>
        <w:r w:rsidR="00D8662A">
          <w:rPr>
            <w:noProof/>
            <w:webHidden/>
          </w:rPr>
        </w:r>
        <w:r w:rsidR="00D8662A">
          <w:rPr>
            <w:noProof/>
            <w:webHidden/>
          </w:rPr>
          <w:fldChar w:fldCharType="separate"/>
        </w:r>
        <w:r w:rsidR="003E1C72">
          <w:rPr>
            <w:noProof/>
            <w:webHidden/>
          </w:rPr>
          <w:t>61</w:t>
        </w:r>
        <w:r w:rsidR="00D8662A">
          <w:rPr>
            <w:noProof/>
            <w:webHidden/>
          </w:rPr>
          <w:fldChar w:fldCharType="end"/>
        </w:r>
      </w:hyperlink>
    </w:p>
    <w:p w14:paraId="4AD332E2" w14:textId="77777777" w:rsidR="00D8662A" w:rsidRDefault="00D45FAB">
      <w:pPr>
        <w:pStyle w:val="TDC3"/>
        <w:tabs>
          <w:tab w:val="right" w:leader="dot" w:pos="9060"/>
        </w:tabs>
        <w:rPr>
          <w:rFonts w:asciiTheme="minorHAnsi" w:eastAsiaTheme="minorEastAsia" w:hAnsiTheme="minorHAnsi" w:cstheme="minorBidi"/>
          <w:noProof/>
          <w:color w:val="auto"/>
          <w:szCs w:val="22"/>
        </w:rPr>
      </w:pPr>
      <w:hyperlink w:anchor="_Toc18919520" w:history="1">
        <w:r w:rsidR="00D8662A" w:rsidRPr="00861368">
          <w:rPr>
            <w:rStyle w:val="Hipervnculo"/>
            <w:noProof/>
          </w:rPr>
          <w:t>4.1.3 3000 iteraciones</w:t>
        </w:r>
        <w:r w:rsidR="00D8662A">
          <w:rPr>
            <w:noProof/>
            <w:webHidden/>
          </w:rPr>
          <w:tab/>
        </w:r>
        <w:r w:rsidR="00D8662A">
          <w:rPr>
            <w:noProof/>
            <w:webHidden/>
          </w:rPr>
          <w:fldChar w:fldCharType="begin"/>
        </w:r>
        <w:r w:rsidR="00D8662A">
          <w:rPr>
            <w:noProof/>
            <w:webHidden/>
          </w:rPr>
          <w:instrText xml:space="preserve"> PAGEREF _Toc18919520 \h </w:instrText>
        </w:r>
        <w:r w:rsidR="00D8662A">
          <w:rPr>
            <w:noProof/>
            <w:webHidden/>
          </w:rPr>
        </w:r>
        <w:r w:rsidR="00D8662A">
          <w:rPr>
            <w:noProof/>
            <w:webHidden/>
          </w:rPr>
          <w:fldChar w:fldCharType="separate"/>
        </w:r>
        <w:r w:rsidR="003E1C72">
          <w:rPr>
            <w:noProof/>
            <w:webHidden/>
          </w:rPr>
          <w:t>63</w:t>
        </w:r>
        <w:r w:rsidR="00D8662A">
          <w:rPr>
            <w:noProof/>
            <w:webHidden/>
          </w:rPr>
          <w:fldChar w:fldCharType="end"/>
        </w:r>
      </w:hyperlink>
    </w:p>
    <w:p w14:paraId="2353DD4C" w14:textId="77777777" w:rsidR="00D8662A" w:rsidRDefault="00D45FAB">
      <w:pPr>
        <w:pStyle w:val="TDC3"/>
        <w:tabs>
          <w:tab w:val="right" w:leader="dot" w:pos="9060"/>
        </w:tabs>
        <w:rPr>
          <w:rFonts w:asciiTheme="minorHAnsi" w:eastAsiaTheme="minorEastAsia" w:hAnsiTheme="minorHAnsi" w:cstheme="minorBidi"/>
          <w:noProof/>
          <w:color w:val="auto"/>
          <w:szCs w:val="22"/>
        </w:rPr>
      </w:pPr>
      <w:hyperlink w:anchor="_Toc18919521" w:history="1">
        <w:r w:rsidR="00D8662A" w:rsidRPr="00861368">
          <w:rPr>
            <w:rStyle w:val="Hipervnculo"/>
            <w:noProof/>
          </w:rPr>
          <w:t>4.1.4 4000 iteraciones</w:t>
        </w:r>
        <w:r w:rsidR="00D8662A">
          <w:rPr>
            <w:noProof/>
            <w:webHidden/>
          </w:rPr>
          <w:tab/>
        </w:r>
        <w:r w:rsidR="00D8662A">
          <w:rPr>
            <w:noProof/>
            <w:webHidden/>
          </w:rPr>
          <w:fldChar w:fldCharType="begin"/>
        </w:r>
        <w:r w:rsidR="00D8662A">
          <w:rPr>
            <w:noProof/>
            <w:webHidden/>
          </w:rPr>
          <w:instrText xml:space="preserve"> PAGEREF _Toc18919521 \h </w:instrText>
        </w:r>
        <w:r w:rsidR="00D8662A">
          <w:rPr>
            <w:noProof/>
            <w:webHidden/>
          </w:rPr>
        </w:r>
        <w:r w:rsidR="00D8662A">
          <w:rPr>
            <w:noProof/>
            <w:webHidden/>
          </w:rPr>
          <w:fldChar w:fldCharType="separate"/>
        </w:r>
        <w:r w:rsidR="003E1C72">
          <w:rPr>
            <w:noProof/>
            <w:webHidden/>
          </w:rPr>
          <w:t>64</w:t>
        </w:r>
        <w:r w:rsidR="00D8662A">
          <w:rPr>
            <w:noProof/>
            <w:webHidden/>
          </w:rPr>
          <w:fldChar w:fldCharType="end"/>
        </w:r>
      </w:hyperlink>
    </w:p>
    <w:p w14:paraId="635D743D" w14:textId="77777777" w:rsidR="00D8662A" w:rsidRDefault="00D45FAB">
      <w:pPr>
        <w:pStyle w:val="TDC2"/>
        <w:tabs>
          <w:tab w:val="right" w:leader="dot" w:pos="9060"/>
        </w:tabs>
        <w:rPr>
          <w:rFonts w:asciiTheme="minorHAnsi" w:eastAsiaTheme="minorEastAsia" w:hAnsiTheme="minorHAnsi" w:cstheme="minorBidi"/>
          <w:noProof/>
          <w:color w:val="auto"/>
          <w:szCs w:val="22"/>
        </w:rPr>
      </w:pPr>
      <w:hyperlink w:anchor="_Toc18919522" w:history="1">
        <w:r w:rsidR="00D8662A" w:rsidRPr="00861368">
          <w:rPr>
            <w:rStyle w:val="Hipervnculo"/>
            <w:noProof/>
          </w:rPr>
          <w:t>4.2 En función del número de veces que se ha llegado al objetivo con SURs</w:t>
        </w:r>
        <w:r w:rsidR="00D8662A">
          <w:rPr>
            <w:noProof/>
            <w:webHidden/>
          </w:rPr>
          <w:tab/>
        </w:r>
        <w:r w:rsidR="00D8662A">
          <w:rPr>
            <w:noProof/>
            <w:webHidden/>
          </w:rPr>
          <w:fldChar w:fldCharType="begin"/>
        </w:r>
        <w:r w:rsidR="00D8662A">
          <w:rPr>
            <w:noProof/>
            <w:webHidden/>
          </w:rPr>
          <w:instrText xml:space="preserve"> PAGEREF _Toc18919522 \h </w:instrText>
        </w:r>
        <w:r w:rsidR="00D8662A">
          <w:rPr>
            <w:noProof/>
            <w:webHidden/>
          </w:rPr>
        </w:r>
        <w:r w:rsidR="00D8662A">
          <w:rPr>
            <w:noProof/>
            <w:webHidden/>
          </w:rPr>
          <w:fldChar w:fldCharType="separate"/>
        </w:r>
        <w:r w:rsidR="003E1C72">
          <w:rPr>
            <w:noProof/>
            <w:webHidden/>
          </w:rPr>
          <w:t>66</w:t>
        </w:r>
        <w:r w:rsidR="00D8662A">
          <w:rPr>
            <w:noProof/>
            <w:webHidden/>
          </w:rPr>
          <w:fldChar w:fldCharType="end"/>
        </w:r>
      </w:hyperlink>
    </w:p>
    <w:p w14:paraId="13413AE1" w14:textId="77777777" w:rsidR="00D8662A" w:rsidRDefault="00D45FAB">
      <w:pPr>
        <w:pStyle w:val="TDC3"/>
        <w:tabs>
          <w:tab w:val="right" w:leader="dot" w:pos="9060"/>
        </w:tabs>
        <w:rPr>
          <w:rFonts w:asciiTheme="minorHAnsi" w:eastAsiaTheme="minorEastAsia" w:hAnsiTheme="minorHAnsi" w:cstheme="minorBidi"/>
          <w:noProof/>
          <w:color w:val="auto"/>
          <w:szCs w:val="22"/>
        </w:rPr>
      </w:pPr>
      <w:hyperlink w:anchor="_Toc18919523" w:history="1">
        <w:r w:rsidR="00D8662A" w:rsidRPr="00861368">
          <w:rPr>
            <w:rStyle w:val="Hipervnculo"/>
            <w:noProof/>
          </w:rPr>
          <w:t>4.2.1 20 veces</w:t>
        </w:r>
        <w:r w:rsidR="00D8662A">
          <w:rPr>
            <w:noProof/>
            <w:webHidden/>
          </w:rPr>
          <w:tab/>
        </w:r>
        <w:r w:rsidR="00D8662A">
          <w:rPr>
            <w:noProof/>
            <w:webHidden/>
          </w:rPr>
          <w:fldChar w:fldCharType="begin"/>
        </w:r>
        <w:r w:rsidR="00D8662A">
          <w:rPr>
            <w:noProof/>
            <w:webHidden/>
          </w:rPr>
          <w:instrText xml:space="preserve"> PAGEREF _Toc18919523 \h </w:instrText>
        </w:r>
        <w:r w:rsidR="00D8662A">
          <w:rPr>
            <w:noProof/>
            <w:webHidden/>
          </w:rPr>
        </w:r>
        <w:r w:rsidR="00D8662A">
          <w:rPr>
            <w:noProof/>
            <w:webHidden/>
          </w:rPr>
          <w:fldChar w:fldCharType="separate"/>
        </w:r>
        <w:r w:rsidR="003E1C72">
          <w:rPr>
            <w:noProof/>
            <w:webHidden/>
          </w:rPr>
          <w:t>66</w:t>
        </w:r>
        <w:r w:rsidR="00D8662A">
          <w:rPr>
            <w:noProof/>
            <w:webHidden/>
          </w:rPr>
          <w:fldChar w:fldCharType="end"/>
        </w:r>
      </w:hyperlink>
    </w:p>
    <w:p w14:paraId="487C80BC" w14:textId="77777777" w:rsidR="00D8662A" w:rsidRDefault="00D45FAB">
      <w:pPr>
        <w:pStyle w:val="TDC3"/>
        <w:tabs>
          <w:tab w:val="right" w:leader="dot" w:pos="9060"/>
        </w:tabs>
        <w:rPr>
          <w:rFonts w:asciiTheme="minorHAnsi" w:eastAsiaTheme="minorEastAsia" w:hAnsiTheme="minorHAnsi" w:cstheme="minorBidi"/>
          <w:noProof/>
          <w:color w:val="auto"/>
          <w:szCs w:val="22"/>
        </w:rPr>
      </w:pPr>
      <w:hyperlink w:anchor="_Toc18919524" w:history="1">
        <w:r w:rsidR="00D8662A" w:rsidRPr="00861368">
          <w:rPr>
            <w:rStyle w:val="Hipervnculo"/>
            <w:noProof/>
          </w:rPr>
          <w:t>4.2.2 30 veces</w:t>
        </w:r>
        <w:r w:rsidR="00D8662A">
          <w:rPr>
            <w:noProof/>
            <w:webHidden/>
          </w:rPr>
          <w:tab/>
        </w:r>
        <w:r w:rsidR="00D8662A">
          <w:rPr>
            <w:noProof/>
            <w:webHidden/>
          </w:rPr>
          <w:fldChar w:fldCharType="begin"/>
        </w:r>
        <w:r w:rsidR="00D8662A">
          <w:rPr>
            <w:noProof/>
            <w:webHidden/>
          </w:rPr>
          <w:instrText xml:space="preserve"> PAGEREF _Toc18919524 \h </w:instrText>
        </w:r>
        <w:r w:rsidR="00D8662A">
          <w:rPr>
            <w:noProof/>
            <w:webHidden/>
          </w:rPr>
        </w:r>
        <w:r w:rsidR="00D8662A">
          <w:rPr>
            <w:noProof/>
            <w:webHidden/>
          </w:rPr>
          <w:fldChar w:fldCharType="separate"/>
        </w:r>
        <w:r w:rsidR="003E1C72">
          <w:rPr>
            <w:noProof/>
            <w:webHidden/>
          </w:rPr>
          <w:t>67</w:t>
        </w:r>
        <w:r w:rsidR="00D8662A">
          <w:rPr>
            <w:noProof/>
            <w:webHidden/>
          </w:rPr>
          <w:fldChar w:fldCharType="end"/>
        </w:r>
      </w:hyperlink>
    </w:p>
    <w:p w14:paraId="6B639292" w14:textId="77777777" w:rsidR="00D8662A" w:rsidRDefault="00D45FAB">
      <w:pPr>
        <w:pStyle w:val="TDC3"/>
        <w:tabs>
          <w:tab w:val="right" w:leader="dot" w:pos="9060"/>
        </w:tabs>
        <w:rPr>
          <w:rFonts w:asciiTheme="minorHAnsi" w:eastAsiaTheme="minorEastAsia" w:hAnsiTheme="minorHAnsi" w:cstheme="minorBidi"/>
          <w:noProof/>
          <w:color w:val="auto"/>
          <w:szCs w:val="22"/>
        </w:rPr>
      </w:pPr>
      <w:hyperlink w:anchor="_Toc18919525" w:history="1">
        <w:r w:rsidR="00D8662A" w:rsidRPr="00861368">
          <w:rPr>
            <w:rStyle w:val="Hipervnculo"/>
            <w:noProof/>
          </w:rPr>
          <w:t>4.2.3 50 veces</w:t>
        </w:r>
        <w:r w:rsidR="00D8662A">
          <w:rPr>
            <w:noProof/>
            <w:webHidden/>
          </w:rPr>
          <w:tab/>
        </w:r>
        <w:r w:rsidR="00D8662A">
          <w:rPr>
            <w:noProof/>
            <w:webHidden/>
          </w:rPr>
          <w:fldChar w:fldCharType="begin"/>
        </w:r>
        <w:r w:rsidR="00D8662A">
          <w:rPr>
            <w:noProof/>
            <w:webHidden/>
          </w:rPr>
          <w:instrText xml:space="preserve"> PAGEREF _Toc18919525 \h </w:instrText>
        </w:r>
        <w:r w:rsidR="00D8662A">
          <w:rPr>
            <w:noProof/>
            <w:webHidden/>
          </w:rPr>
        </w:r>
        <w:r w:rsidR="00D8662A">
          <w:rPr>
            <w:noProof/>
            <w:webHidden/>
          </w:rPr>
          <w:fldChar w:fldCharType="separate"/>
        </w:r>
        <w:r w:rsidR="003E1C72">
          <w:rPr>
            <w:noProof/>
            <w:webHidden/>
          </w:rPr>
          <w:t>69</w:t>
        </w:r>
        <w:r w:rsidR="00D8662A">
          <w:rPr>
            <w:noProof/>
            <w:webHidden/>
          </w:rPr>
          <w:fldChar w:fldCharType="end"/>
        </w:r>
      </w:hyperlink>
    </w:p>
    <w:p w14:paraId="65FAE8EB" w14:textId="77777777" w:rsidR="00D8662A" w:rsidRDefault="00D45FAB">
      <w:pPr>
        <w:pStyle w:val="TDC3"/>
        <w:tabs>
          <w:tab w:val="right" w:leader="dot" w:pos="9060"/>
        </w:tabs>
        <w:rPr>
          <w:rFonts w:asciiTheme="minorHAnsi" w:eastAsiaTheme="minorEastAsia" w:hAnsiTheme="minorHAnsi" w:cstheme="minorBidi"/>
          <w:noProof/>
          <w:color w:val="auto"/>
          <w:szCs w:val="22"/>
        </w:rPr>
      </w:pPr>
      <w:hyperlink w:anchor="_Toc18919526" w:history="1">
        <w:r w:rsidR="00D8662A" w:rsidRPr="00861368">
          <w:rPr>
            <w:rStyle w:val="Hipervnculo"/>
            <w:noProof/>
          </w:rPr>
          <w:t>4.2.4 70 veces</w:t>
        </w:r>
        <w:r w:rsidR="00D8662A">
          <w:rPr>
            <w:noProof/>
            <w:webHidden/>
          </w:rPr>
          <w:tab/>
        </w:r>
        <w:r w:rsidR="00D8662A">
          <w:rPr>
            <w:noProof/>
            <w:webHidden/>
          </w:rPr>
          <w:fldChar w:fldCharType="begin"/>
        </w:r>
        <w:r w:rsidR="00D8662A">
          <w:rPr>
            <w:noProof/>
            <w:webHidden/>
          </w:rPr>
          <w:instrText xml:space="preserve"> PAGEREF _Toc18919526 \h </w:instrText>
        </w:r>
        <w:r w:rsidR="00D8662A">
          <w:rPr>
            <w:noProof/>
            <w:webHidden/>
          </w:rPr>
        </w:r>
        <w:r w:rsidR="00D8662A">
          <w:rPr>
            <w:noProof/>
            <w:webHidden/>
          </w:rPr>
          <w:fldChar w:fldCharType="separate"/>
        </w:r>
        <w:r w:rsidR="003E1C72">
          <w:rPr>
            <w:noProof/>
            <w:webHidden/>
          </w:rPr>
          <w:t>70</w:t>
        </w:r>
        <w:r w:rsidR="00D8662A">
          <w:rPr>
            <w:noProof/>
            <w:webHidden/>
          </w:rPr>
          <w:fldChar w:fldCharType="end"/>
        </w:r>
      </w:hyperlink>
    </w:p>
    <w:p w14:paraId="65C65F34" w14:textId="77777777" w:rsidR="00D8662A" w:rsidRDefault="00D45FAB">
      <w:pPr>
        <w:pStyle w:val="TDC2"/>
        <w:tabs>
          <w:tab w:val="right" w:leader="dot" w:pos="9060"/>
        </w:tabs>
        <w:rPr>
          <w:rFonts w:asciiTheme="minorHAnsi" w:eastAsiaTheme="minorEastAsia" w:hAnsiTheme="minorHAnsi" w:cstheme="minorBidi"/>
          <w:noProof/>
          <w:color w:val="auto"/>
          <w:szCs w:val="22"/>
        </w:rPr>
      </w:pPr>
      <w:hyperlink w:anchor="_Toc18919527" w:history="1">
        <w:r w:rsidR="00D8662A" w:rsidRPr="00861368">
          <w:rPr>
            <w:rStyle w:val="Hipervnculo"/>
            <w:noProof/>
          </w:rPr>
          <w:t>4.3 En función del error de entrenamiento de la VF</w:t>
        </w:r>
        <w:r w:rsidR="00D8662A">
          <w:rPr>
            <w:noProof/>
            <w:webHidden/>
          </w:rPr>
          <w:tab/>
        </w:r>
        <w:r w:rsidR="00D8662A">
          <w:rPr>
            <w:noProof/>
            <w:webHidden/>
          </w:rPr>
          <w:fldChar w:fldCharType="begin"/>
        </w:r>
        <w:r w:rsidR="00D8662A">
          <w:rPr>
            <w:noProof/>
            <w:webHidden/>
          </w:rPr>
          <w:instrText xml:space="preserve"> PAGEREF _Toc18919527 \h </w:instrText>
        </w:r>
        <w:r w:rsidR="00D8662A">
          <w:rPr>
            <w:noProof/>
            <w:webHidden/>
          </w:rPr>
        </w:r>
        <w:r w:rsidR="00D8662A">
          <w:rPr>
            <w:noProof/>
            <w:webHidden/>
          </w:rPr>
          <w:fldChar w:fldCharType="separate"/>
        </w:r>
        <w:r w:rsidR="003E1C72">
          <w:rPr>
            <w:noProof/>
            <w:webHidden/>
          </w:rPr>
          <w:t>72</w:t>
        </w:r>
        <w:r w:rsidR="00D8662A">
          <w:rPr>
            <w:noProof/>
            <w:webHidden/>
          </w:rPr>
          <w:fldChar w:fldCharType="end"/>
        </w:r>
      </w:hyperlink>
    </w:p>
    <w:p w14:paraId="063F33F2" w14:textId="77777777" w:rsidR="00D8662A" w:rsidRDefault="00D45FAB">
      <w:pPr>
        <w:pStyle w:val="TDC3"/>
        <w:tabs>
          <w:tab w:val="right" w:leader="dot" w:pos="9060"/>
        </w:tabs>
        <w:rPr>
          <w:rFonts w:asciiTheme="minorHAnsi" w:eastAsiaTheme="minorEastAsia" w:hAnsiTheme="minorHAnsi" w:cstheme="minorBidi"/>
          <w:noProof/>
          <w:color w:val="auto"/>
          <w:szCs w:val="22"/>
        </w:rPr>
      </w:pPr>
      <w:hyperlink w:anchor="_Toc18919528" w:history="1">
        <w:r w:rsidR="00D8662A" w:rsidRPr="00861368">
          <w:rPr>
            <w:rStyle w:val="Hipervnculo"/>
            <w:noProof/>
          </w:rPr>
          <w:t>4.3.1 Umbral de error de entrenamiento de 0,01</w:t>
        </w:r>
        <w:r w:rsidR="00D8662A">
          <w:rPr>
            <w:noProof/>
            <w:webHidden/>
          </w:rPr>
          <w:tab/>
        </w:r>
        <w:r w:rsidR="00D8662A">
          <w:rPr>
            <w:noProof/>
            <w:webHidden/>
          </w:rPr>
          <w:fldChar w:fldCharType="begin"/>
        </w:r>
        <w:r w:rsidR="00D8662A">
          <w:rPr>
            <w:noProof/>
            <w:webHidden/>
          </w:rPr>
          <w:instrText xml:space="preserve"> PAGEREF _Toc18919528 \h </w:instrText>
        </w:r>
        <w:r w:rsidR="00D8662A">
          <w:rPr>
            <w:noProof/>
            <w:webHidden/>
          </w:rPr>
        </w:r>
        <w:r w:rsidR="00D8662A">
          <w:rPr>
            <w:noProof/>
            <w:webHidden/>
          </w:rPr>
          <w:fldChar w:fldCharType="separate"/>
        </w:r>
        <w:r w:rsidR="003E1C72">
          <w:rPr>
            <w:noProof/>
            <w:webHidden/>
          </w:rPr>
          <w:t>72</w:t>
        </w:r>
        <w:r w:rsidR="00D8662A">
          <w:rPr>
            <w:noProof/>
            <w:webHidden/>
          </w:rPr>
          <w:fldChar w:fldCharType="end"/>
        </w:r>
      </w:hyperlink>
    </w:p>
    <w:p w14:paraId="41B88D87" w14:textId="77777777" w:rsidR="00D8662A" w:rsidRDefault="00D45FAB">
      <w:pPr>
        <w:pStyle w:val="TDC3"/>
        <w:tabs>
          <w:tab w:val="right" w:leader="dot" w:pos="9060"/>
        </w:tabs>
        <w:rPr>
          <w:rFonts w:asciiTheme="minorHAnsi" w:eastAsiaTheme="minorEastAsia" w:hAnsiTheme="minorHAnsi" w:cstheme="minorBidi"/>
          <w:noProof/>
          <w:color w:val="auto"/>
          <w:szCs w:val="22"/>
        </w:rPr>
      </w:pPr>
      <w:hyperlink w:anchor="_Toc18919529" w:history="1">
        <w:r w:rsidR="00D8662A" w:rsidRPr="00861368">
          <w:rPr>
            <w:rStyle w:val="Hipervnculo"/>
            <w:noProof/>
          </w:rPr>
          <w:t>4.3.2 Umbral de error de entrenamiento de 0,008</w:t>
        </w:r>
        <w:r w:rsidR="00D8662A">
          <w:rPr>
            <w:noProof/>
            <w:webHidden/>
          </w:rPr>
          <w:tab/>
        </w:r>
        <w:r w:rsidR="00D8662A">
          <w:rPr>
            <w:noProof/>
            <w:webHidden/>
          </w:rPr>
          <w:fldChar w:fldCharType="begin"/>
        </w:r>
        <w:r w:rsidR="00D8662A">
          <w:rPr>
            <w:noProof/>
            <w:webHidden/>
          </w:rPr>
          <w:instrText xml:space="preserve"> PAGEREF _Toc18919529 \h </w:instrText>
        </w:r>
        <w:r w:rsidR="00D8662A">
          <w:rPr>
            <w:noProof/>
            <w:webHidden/>
          </w:rPr>
        </w:r>
        <w:r w:rsidR="00D8662A">
          <w:rPr>
            <w:noProof/>
            <w:webHidden/>
          </w:rPr>
          <w:fldChar w:fldCharType="separate"/>
        </w:r>
        <w:r w:rsidR="003E1C72">
          <w:rPr>
            <w:noProof/>
            <w:webHidden/>
          </w:rPr>
          <w:t>73</w:t>
        </w:r>
        <w:r w:rsidR="00D8662A">
          <w:rPr>
            <w:noProof/>
            <w:webHidden/>
          </w:rPr>
          <w:fldChar w:fldCharType="end"/>
        </w:r>
      </w:hyperlink>
    </w:p>
    <w:p w14:paraId="601A39E0" w14:textId="77777777" w:rsidR="00D8662A" w:rsidRDefault="00D45FAB">
      <w:pPr>
        <w:pStyle w:val="TDC3"/>
        <w:tabs>
          <w:tab w:val="right" w:leader="dot" w:pos="9060"/>
        </w:tabs>
        <w:rPr>
          <w:rFonts w:asciiTheme="minorHAnsi" w:eastAsiaTheme="minorEastAsia" w:hAnsiTheme="minorHAnsi" w:cstheme="minorBidi"/>
          <w:noProof/>
          <w:color w:val="auto"/>
          <w:szCs w:val="22"/>
        </w:rPr>
      </w:pPr>
      <w:hyperlink w:anchor="_Toc18919530" w:history="1">
        <w:r w:rsidR="00D8662A" w:rsidRPr="00861368">
          <w:rPr>
            <w:rStyle w:val="Hipervnculo"/>
            <w:noProof/>
          </w:rPr>
          <w:t>4.3.3 Umbral de error de entrenamiento de 0,005</w:t>
        </w:r>
        <w:r w:rsidR="00D8662A">
          <w:rPr>
            <w:noProof/>
            <w:webHidden/>
          </w:rPr>
          <w:tab/>
        </w:r>
        <w:r w:rsidR="00D8662A">
          <w:rPr>
            <w:noProof/>
            <w:webHidden/>
          </w:rPr>
          <w:fldChar w:fldCharType="begin"/>
        </w:r>
        <w:r w:rsidR="00D8662A">
          <w:rPr>
            <w:noProof/>
            <w:webHidden/>
          </w:rPr>
          <w:instrText xml:space="preserve"> PAGEREF _Toc18919530 \h </w:instrText>
        </w:r>
        <w:r w:rsidR="00D8662A">
          <w:rPr>
            <w:noProof/>
            <w:webHidden/>
          </w:rPr>
        </w:r>
        <w:r w:rsidR="00D8662A">
          <w:rPr>
            <w:noProof/>
            <w:webHidden/>
          </w:rPr>
          <w:fldChar w:fldCharType="separate"/>
        </w:r>
        <w:r w:rsidR="003E1C72">
          <w:rPr>
            <w:noProof/>
            <w:webHidden/>
          </w:rPr>
          <w:t>75</w:t>
        </w:r>
        <w:r w:rsidR="00D8662A">
          <w:rPr>
            <w:noProof/>
            <w:webHidden/>
          </w:rPr>
          <w:fldChar w:fldCharType="end"/>
        </w:r>
      </w:hyperlink>
    </w:p>
    <w:p w14:paraId="692B2B4D" w14:textId="77777777" w:rsidR="00D8662A" w:rsidRDefault="00D45FAB">
      <w:pPr>
        <w:pStyle w:val="TDC3"/>
        <w:tabs>
          <w:tab w:val="right" w:leader="dot" w:pos="9060"/>
        </w:tabs>
        <w:rPr>
          <w:rFonts w:asciiTheme="minorHAnsi" w:eastAsiaTheme="minorEastAsia" w:hAnsiTheme="minorHAnsi" w:cstheme="minorBidi"/>
          <w:noProof/>
          <w:color w:val="auto"/>
          <w:szCs w:val="22"/>
        </w:rPr>
      </w:pPr>
      <w:hyperlink w:anchor="_Toc18919531" w:history="1">
        <w:r w:rsidR="00D8662A" w:rsidRPr="00861368">
          <w:rPr>
            <w:rStyle w:val="Hipervnculo"/>
            <w:noProof/>
          </w:rPr>
          <w:t>4.3.4 Umbral de error de entrenamiento de 0,003</w:t>
        </w:r>
        <w:r w:rsidR="00D8662A">
          <w:rPr>
            <w:noProof/>
            <w:webHidden/>
          </w:rPr>
          <w:tab/>
        </w:r>
        <w:r w:rsidR="00D8662A">
          <w:rPr>
            <w:noProof/>
            <w:webHidden/>
          </w:rPr>
          <w:fldChar w:fldCharType="begin"/>
        </w:r>
        <w:r w:rsidR="00D8662A">
          <w:rPr>
            <w:noProof/>
            <w:webHidden/>
          </w:rPr>
          <w:instrText xml:space="preserve"> PAGEREF _Toc18919531 \h </w:instrText>
        </w:r>
        <w:r w:rsidR="00D8662A">
          <w:rPr>
            <w:noProof/>
            <w:webHidden/>
          </w:rPr>
        </w:r>
        <w:r w:rsidR="00D8662A">
          <w:rPr>
            <w:noProof/>
            <w:webHidden/>
          </w:rPr>
          <w:fldChar w:fldCharType="separate"/>
        </w:r>
        <w:r w:rsidR="003E1C72">
          <w:rPr>
            <w:noProof/>
            <w:webHidden/>
          </w:rPr>
          <w:t>76</w:t>
        </w:r>
        <w:r w:rsidR="00D8662A">
          <w:rPr>
            <w:noProof/>
            <w:webHidden/>
          </w:rPr>
          <w:fldChar w:fldCharType="end"/>
        </w:r>
      </w:hyperlink>
    </w:p>
    <w:p w14:paraId="0AF5F325" w14:textId="187D895E" w:rsidR="004C434A" w:rsidRDefault="00DC605E" w:rsidP="004C434A">
      <w:pPr>
        <w:spacing w:before="0"/>
        <w:ind w:firstLine="0"/>
        <w:sectPr w:rsidR="004C434A" w:rsidSect="006A7244">
          <w:headerReference w:type="default" r:id="rId57"/>
          <w:headerReference w:type="first" r:id="rId58"/>
          <w:pgSz w:w="11906" w:h="16838" w:code="9"/>
          <w:pgMar w:top="1418" w:right="1418" w:bottom="1418" w:left="1418" w:header="720" w:footer="720" w:gutter="0"/>
          <w:cols w:space="720"/>
          <w:titlePg/>
          <w:docGrid w:linePitch="326"/>
        </w:sectPr>
      </w:pPr>
      <w:r>
        <w:fldChar w:fldCharType="end"/>
      </w:r>
    </w:p>
    <w:p w14:paraId="4504212E" w14:textId="1FE74B53" w:rsidR="004C434A" w:rsidRDefault="001F657C" w:rsidP="0039109E">
      <w:pPr>
        <w:pStyle w:val="Ttulo1"/>
        <w:numPr>
          <w:ilvl w:val="0"/>
          <w:numId w:val="19"/>
        </w:numPr>
      </w:pPr>
      <w:bookmarkStart w:id="107" w:name="_Toc18919507"/>
      <w:r>
        <w:lastRenderedPageBreak/>
        <w:t>Archivo Simulator.py</w:t>
      </w:r>
      <w:bookmarkEnd w:id="107"/>
    </w:p>
    <w:p w14:paraId="7F62DB09" w14:textId="77777777" w:rsidR="00BB0D9A" w:rsidRPr="00024465" w:rsidRDefault="00BB0D9A" w:rsidP="00BB0D9A">
      <w:pPr>
        <w:pStyle w:val="Standard"/>
        <w:rPr>
          <w:rFonts w:ascii="Monaco" w:hAnsi="Monaco"/>
          <w:sz w:val="16"/>
          <w:szCs w:val="16"/>
          <w:lang w:val="en-US"/>
        </w:rPr>
      </w:pPr>
      <w:proofErr w:type="gramStart"/>
      <w:r w:rsidRPr="00024465">
        <w:rPr>
          <w:rFonts w:ascii="Monaco" w:hAnsi="Monaco"/>
          <w:sz w:val="16"/>
          <w:szCs w:val="16"/>
          <w:lang w:val="en-US"/>
        </w:rPr>
        <w:t>import</w:t>
      </w:r>
      <w:proofErr w:type="gramEnd"/>
      <w:r w:rsidRPr="00024465">
        <w:rPr>
          <w:rFonts w:ascii="Monaco" w:hAnsi="Monaco"/>
          <w:sz w:val="16"/>
          <w:szCs w:val="16"/>
          <w:lang w:val="en-US"/>
        </w:rPr>
        <w:t xml:space="preserve"> rospy</w:t>
      </w:r>
    </w:p>
    <w:p w14:paraId="0E79F1D8" w14:textId="77777777" w:rsidR="00BB0D9A" w:rsidRPr="00024465" w:rsidRDefault="00BB0D9A" w:rsidP="00BB0D9A">
      <w:pPr>
        <w:pStyle w:val="Standard"/>
        <w:rPr>
          <w:rFonts w:ascii="Monaco" w:hAnsi="Monaco"/>
          <w:sz w:val="16"/>
          <w:szCs w:val="16"/>
          <w:lang w:val="en-US"/>
        </w:rPr>
      </w:pPr>
      <w:proofErr w:type="gramStart"/>
      <w:r w:rsidRPr="00024465">
        <w:rPr>
          <w:rFonts w:ascii="Monaco" w:hAnsi="Monaco"/>
          <w:sz w:val="16"/>
          <w:szCs w:val="16"/>
          <w:lang w:val="en-US"/>
        </w:rPr>
        <w:t>import</w:t>
      </w:r>
      <w:proofErr w:type="gramEnd"/>
      <w:r w:rsidRPr="00024465">
        <w:rPr>
          <w:rFonts w:ascii="Monaco" w:hAnsi="Monaco"/>
          <w:sz w:val="16"/>
          <w:szCs w:val="16"/>
          <w:lang w:val="en-US"/>
        </w:rPr>
        <w:t xml:space="preserve"> rospkg</w:t>
      </w:r>
    </w:p>
    <w:p w14:paraId="773F9700" w14:textId="77777777" w:rsidR="00BB0D9A" w:rsidRPr="00024465" w:rsidRDefault="00BB0D9A" w:rsidP="00BB0D9A">
      <w:pPr>
        <w:pStyle w:val="Standard"/>
        <w:rPr>
          <w:rFonts w:ascii="Monaco" w:hAnsi="Monaco"/>
          <w:sz w:val="16"/>
          <w:szCs w:val="16"/>
          <w:lang w:val="en-US"/>
        </w:rPr>
      </w:pPr>
      <w:proofErr w:type="gramStart"/>
      <w:r w:rsidRPr="00024465">
        <w:rPr>
          <w:rFonts w:ascii="Monaco" w:hAnsi="Monaco"/>
          <w:sz w:val="16"/>
          <w:szCs w:val="16"/>
          <w:lang w:val="en-US"/>
        </w:rPr>
        <w:t>import</w:t>
      </w:r>
      <w:proofErr w:type="gramEnd"/>
      <w:r w:rsidRPr="00024465">
        <w:rPr>
          <w:rFonts w:ascii="Monaco" w:hAnsi="Monaco"/>
          <w:sz w:val="16"/>
          <w:szCs w:val="16"/>
          <w:lang w:val="en-US"/>
        </w:rPr>
        <w:t xml:space="preserve"> baxter_interface</w:t>
      </w:r>
    </w:p>
    <w:p w14:paraId="5D90C94B" w14:textId="77777777" w:rsidR="00BB0D9A" w:rsidRPr="00024465" w:rsidRDefault="00BB0D9A" w:rsidP="00BB0D9A">
      <w:pPr>
        <w:pStyle w:val="Standard"/>
        <w:rPr>
          <w:rFonts w:ascii="Monaco" w:hAnsi="Monaco"/>
          <w:sz w:val="16"/>
          <w:szCs w:val="16"/>
          <w:lang w:val="en-US"/>
        </w:rPr>
      </w:pPr>
      <w:proofErr w:type="gramStart"/>
      <w:r w:rsidRPr="00024465">
        <w:rPr>
          <w:rFonts w:ascii="Monaco" w:hAnsi="Monaco"/>
          <w:sz w:val="16"/>
          <w:szCs w:val="16"/>
          <w:lang w:val="en-US"/>
        </w:rPr>
        <w:t>from</w:t>
      </w:r>
      <w:proofErr w:type="gramEnd"/>
      <w:r w:rsidRPr="00024465">
        <w:rPr>
          <w:rFonts w:ascii="Monaco" w:hAnsi="Monaco"/>
          <w:sz w:val="16"/>
          <w:szCs w:val="16"/>
          <w:lang w:val="en-US"/>
        </w:rPr>
        <w:t xml:space="preserve"> gazebo_msgs.srv import SpawnModel</w:t>
      </w:r>
    </w:p>
    <w:p w14:paraId="16872A79" w14:textId="77777777" w:rsidR="00BB0D9A" w:rsidRPr="00024465" w:rsidRDefault="00BB0D9A" w:rsidP="00BB0D9A">
      <w:pPr>
        <w:pStyle w:val="Standard"/>
        <w:rPr>
          <w:rFonts w:ascii="Monaco" w:hAnsi="Monaco"/>
          <w:sz w:val="16"/>
          <w:szCs w:val="16"/>
          <w:lang w:val="en-US"/>
        </w:rPr>
      </w:pPr>
      <w:proofErr w:type="gramStart"/>
      <w:r w:rsidRPr="00024465">
        <w:rPr>
          <w:rFonts w:ascii="Monaco" w:hAnsi="Monaco"/>
          <w:sz w:val="16"/>
          <w:szCs w:val="16"/>
          <w:lang w:val="en-US"/>
        </w:rPr>
        <w:t>from</w:t>
      </w:r>
      <w:proofErr w:type="gramEnd"/>
      <w:r w:rsidRPr="00024465">
        <w:rPr>
          <w:rFonts w:ascii="Monaco" w:hAnsi="Monaco"/>
          <w:sz w:val="16"/>
          <w:szCs w:val="16"/>
          <w:lang w:val="en-US"/>
        </w:rPr>
        <w:t xml:space="preserve"> gazebo_msgs.srv import DeleteModel</w:t>
      </w:r>
    </w:p>
    <w:p w14:paraId="5A7530D5" w14:textId="77777777" w:rsidR="00BB0D9A" w:rsidRPr="00024465" w:rsidRDefault="00BB0D9A" w:rsidP="00BB0D9A">
      <w:pPr>
        <w:pStyle w:val="Standard"/>
        <w:rPr>
          <w:rFonts w:ascii="Monaco" w:hAnsi="Monaco"/>
          <w:sz w:val="16"/>
          <w:szCs w:val="16"/>
          <w:lang w:val="en-US"/>
        </w:rPr>
      </w:pPr>
      <w:proofErr w:type="gramStart"/>
      <w:r w:rsidRPr="00024465">
        <w:rPr>
          <w:rFonts w:ascii="Monaco" w:hAnsi="Monaco"/>
          <w:sz w:val="16"/>
          <w:szCs w:val="16"/>
          <w:lang w:val="en-US"/>
        </w:rPr>
        <w:t>from</w:t>
      </w:r>
      <w:proofErr w:type="gramEnd"/>
      <w:r w:rsidRPr="00024465">
        <w:rPr>
          <w:rFonts w:ascii="Monaco" w:hAnsi="Monaco"/>
          <w:sz w:val="16"/>
          <w:szCs w:val="16"/>
          <w:lang w:val="en-US"/>
        </w:rPr>
        <w:t xml:space="preserve"> gazebo_msgs.msg import ModelStates</w:t>
      </w:r>
    </w:p>
    <w:p w14:paraId="5CDF4327" w14:textId="77777777" w:rsidR="00BB0D9A" w:rsidRPr="00024465" w:rsidRDefault="00BB0D9A" w:rsidP="00BB0D9A">
      <w:pPr>
        <w:pStyle w:val="Standard"/>
        <w:rPr>
          <w:rFonts w:ascii="Monaco" w:hAnsi="Monaco"/>
          <w:sz w:val="16"/>
          <w:szCs w:val="16"/>
          <w:lang w:val="en-US"/>
        </w:rPr>
      </w:pPr>
      <w:proofErr w:type="gramStart"/>
      <w:r w:rsidRPr="00024465">
        <w:rPr>
          <w:rFonts w:ascii="Monaco" w:hAnsi="Monaco"/>
          <w:sz w:val="16"/>
          <w:szCs w:val="16"/>
          <w:lang w:val="en-US"/>
        </w:rPr>
        <w:t>from</w:t>
      </w:r>
      <w:proofErr w:type="gramEnd"/>
      <w:r w:rsidRPr="00024465">
        <w:rPr>
          <w:rFonts w:ascii="Monaco" w:hAnsi="Monaco"/>
          <w:sz w:val="16"/>
          <w:szCs w:val="16"/>
          <w:lang w:val="en-US"/>
        </w:rPr>
        <w:t xml:space="preserve"> gazebo_msgs.msg import ModelState</w:t>
      </w:r>
    </w:p>
    <w:p w14:paraId="7C201EF5" w14:textId="77777777" w:rsidR="00BB0D9A" w:rsidRPr="00024465" w:rsidRDefault="00BB0D9A" w:rsidP="00BB0D9A">
      <w:pPr>
        <w:pStyle w:val="Standard"/>
        <w:rPr>
          <w:rFonts w:ascii="Monaco" w:hAnsi="Monaco"/>
          <w:sz w:val="16"/>
          <w:szCs w:val="16"/>
          <w:lang w:val="en-US"/>
        </w:rPr>
      </w:pPr>
      <w:proofErr w:type="gramStart"/>
      <w:r w:rsidRPr="00024465">
        <w:rPr>
          <w:rFonts w:ascii="Monaco" w:hAnsi="Monaco"/>
          <w:sz w:val="16"/>
          <w:szCs w:val="16"/>
          <w:lang w:val="en-US"/>
        </w:rPr>
        <w:t>from</w:t>
      </w:r>
      <w:proofErr w:type="gramEnd"/>
      <w:r w:rsidRPr="00024465">
        <w:rPr>
          <w:rFonts w:ascii="Monaco" w:hAnsi="Monaco"/>
          <w:sz w:val="16"/>
          <w:szCs w:val="16"/>
          <w:lang w:val="en-US"/>
        </w:rPr>
        <w:t xml:space="preserve"> gazebo_msgs.srv import SetModelState</w:t>
      </w:r>
    </w:p>
    <w:p w14:paraId="77509D81" w14:textId="77777777" w:rsidR="00BB0D9A" w:rsidRPr="00024465" w:rsidRDefault="00BB0D9A" w:rsidP="00BB0D9A">
      <w:pPr>
        <w:pStyle w:val="Standard"/>
        <w:rPr>
          <w:rFonts w:ascii="Monaco" w:hAnsi="Monaco"/>
          <w:sz w:val="16"/>
          <w:szCs w:val="16"/>
          <w:lang w:val="en-US"/>
        </w:rPr>
      </w:pPr>
      <w:proofErr w:type="gramStart"/>
      <w:r w:rsidRPr="00024465">
        <w:rPr>
          <w:rFonts w:ascii="Monaco" w:hAnsi="Monaco"/>
          <w:sz w:val="16"/>
          <w:szCs w:val="16"/>
          <w:lang w:val="en-US"/>
        </w:rPr>
        <w:t>from</w:t>
      </w:r>
      <w:proofErr w:type="gramEnd"/>
      <w:r w:rsidRPr="00024465">
        <w:rPr>
          <w:rFonts w:ascii="Monaco" w:hAnsi="Monaco"/>
          <w:sz w:val="16"/>
          <w:szCs w:val="16"/>
          <w:lang w:val="en-US"/>
        </w:rPr>
        <w:t xml:space="preserve"> geometry_msgs.msg import Twist</w:t>
      </w:r>
    </w:p>
    <w:p w14:paraId="6AB74B7B" w14:textId="77777777" w:rsidR="00BB0D9A" w:rsidRPr="00024465" w:rsidRDefault="00BB0D9A" w:rsidP="00BB0D9A">
      <w:pPr>
        <w:pStyle w:val="Standard"/>
        <w:rPr>
          <w:rFonts w:ascii="Monaco" w:hAnsi="Monaco"/>
          <w:sz w:val="16"/>
          <w:szCs w:val="16"/>
          <w:lang w:val="en-US"/>
        </w:rPr>
      </w:pPr>
      <w:proofErr w:type="gramStart"/>
      <w:r w:rsidRPr="00024465">
        <w:rPr>
          <w:rFonts w:ascii="Monaco" w:hAnsi="Monaco"/>
          <w:sz w:val="16"/>
          <w:szCs w:val="16"/>
          <w:lang w:val="en-US"/>
        </w:rPr>
        <w:t>from</w:t>
      </w:r>
      <w:proofErr w:type="gramEnd"/>
      <w:r w:rsidRPr="00024465">
        <w:rPr>
          <w:rFonts w:ascii="Monaco" w:hAnsi="Monaco"/>
          <w:sz w:val="16"/>
          <w:szCs w:val="16"/>
          <w:lang w:val="en-US"/>
        </w:rPr>
        <w:t xml:space="preserve"> geometry_msgs.msg import Pose</w:t>
      </w:r>
    </w:p>
    <w:p w14:paraId="14D7A400" w14:textId="77777777" w:rsidR="00BB0D9A" w:rsidRPr="00024465" w:rsidRDefault="00BB0D9A" w:rsidP="00BB0D9A">
      <w:pPr>
        <w:pStyle w:val="Standard"/>
        <w:rPr>
          <w:rFonts w:ascii="Monaco" w:hAnsi="Monaco"/>
          <w:sz w:val="16"/>
          <w:szCs w:val="16"/>
          <w:lang w:val="en-US"/>
        </w:rPr>
      </w:pPr>
      <w:proofErr w:type="gramStart"/>
      <w:r w:rsidRPr="00024465">
        <w:rPr>
          <w:rFonts w:ascii="Monaco" w:hAnsi="Monaco"/>
          <w:sz w:val="16"/>
          <w:szCs w:val="16"/>
          <w:lang w:val="en-US"/>
        </w:rPr>
        <w:t>from</w:t>
      </w:r>
      <w:proofErr w:type="gramEnd"/>
      <w:r w:rsidRPr="00024465">
        <w:rPr>
          <w:rFonts w:ascii="Monaco" w:hAnsi="Monaco"/>
          <w:sz w:val="16"/>
          <w:szCs w:val="16"/>
          <w:lang w:val="en-US"/>
        </w:rPr>
        <w:t xml:space="preserve"> geometry_msgs.msg import PoseStamped</w:t>
      </w:r>
    </w:p>
    <w:p w14:paraId="2FBB4036" w14:textId="77777777" w:rsidR="00BB0D9A" w:rsidRPr="00024465" w:rsidRDefault="00BB0D9A" w:rsidP="00BB0D9A">
      <w:pPr>
        <w:pStyle w:val="Standard"/>
        <w:rPr>
          <w:rFonts w:ascii="Monaco" w:hAnsi="Monaco"/>
          <w:sz w:val="16"/>
          <w:szCs w:val="16"/>
          <w:lang w:val="en-US"/>
        </w:rPr>
      </w:pPr>
      <w:proofErr w:type="gramStart"/>
      <w:r w:rsidRPr="00024465">
        <w:rPr>
          <w:rFonts w:ascii="Monaco" w:hAnsi="Monaco"/>
          <w:sz w:val="16"/>
          <w:szCs w:val="16"/>
          <w:lang w:val="en-US"/>
        </w:rPr>
        <w:t>from</w:t>
      </w:r>
      <w:proofErr w:type="gramEnd"/>
      <w:r w:rsidRPr="00024465">
        <w:rPr>
          <w:rFonts w:ascii="Monaco" w:hAnsi="Monaco"/>
          <w:sz w:val="16"/>
          <w:szCs w:val="16"/>
          <w:lang w:val="en-US"/>
        </w:rPr>
        <w:t xml:space="preserve"> geometry_msgs.msg import Quaternion</w:t>
      </w:r>
    </w:p>
    <w:p w14:paraId="3D9B118A" w14:textId="77777777" w:rsidR="00BB0D9A" w:rsidRPr="00024465" w:rsidRDefault="00BB0D9A" w:rsidP="00BB0D9A">
      <w:pPr>
        <w:pStyle w:val="Standard"/>
        <w:rPr>
          <w:rFonts w:ascii="Monaco" w:hAnsi="Monaco"/>
          <w:sz w:val="16"/>
          <w:szCs w:val="16"/>
          <w:lang w:val="en-US"/>
        </w:rPr>
      </w:pPr>
      <w:proofErr w:type="gramStart"/>
      <w:r w:rsidRPr="00024465">
        <w:rPr>
          <w:rFonts w:ascii="Monaco" w:hAnsi="Monaco"/>
          <w:sz w:val="16"/>
          <w:szCs w:val="16"/>
          <w:lang w:val="en-US"/>
        </w:rPr>
        <w:t>from</w:t>
      </w:r>
      <w:proofErr w:type="gramEnd"/>
      <w:r w:rsidRPr="00024465">
        <w:rPr>
          <w:rFonts w:ascii="Monaco" w:hAnsi="Monaco"/>
          <w:sz w:val="16"/>
          <w:szCs w:val="16"/>
          <w:lang w:val="en-US"/>
        </w:rPr>
        <w:t xml:space="preserve"> geometry_msgs.msg import Point</w:t>
      </w:r>
    </w:p>
    <w:p w14:paraId="00FC9E46" w14:textId="77777777" w:rsidR="00BB0D9A" w:rsidRPr="00024465" w:rsidRDefault="00BB0D9A" w:rsidP="00BB0D9A">
      <w:pPr>
        <w:pStyle w:val="Standard"/>
        <w:rPr>
          <w:rFonts w:ascii="Monaco" w:hAnsi="Monaco"/>
          <w:sz w:val="16"/>
          <w:szCs w:val="16"/>
          <w:lang w:val="en-US"/>
        </w:rPr>
      </w:pPr>
      <w:proofErr w:type="gramStart"/>
      <w:r w:rsidRPr="00024465">
        <w:rPr>
          <w:rFonts w:ascii="Monaco" w:hAnsi="Monaco"/>
          <w:sz w:val="16"/>
          <w:szCs w:val="16"/>
          <w:lang w:val="en-US"/>
        </w:rPr>
        <w:t>from</w:t>
      </w:r>
      <w:proofErr w:type="gramEnd"/>
      <w:r w:rsidRPr="00024465">
        <w:rPr>
          <w:rFonts w:ascii="Monaco" w:hAnsi="Monaco"/>
          <w:sz w:val="16"/>
          <w:szCs w:val="16"/>
          <w:lang w:val="en-US"/>
        </w:rPr>
        <w:t xml:space="preserve"> nav_msgs.msg import Odometry</w:t>
      </w:r>
    </w:p>
    <w:p w14:paraId="76508D50" w14:textId="77777777" w:rsidR="00BB0D9A" w:rsidRPr="00024465" w:rsidRDefault="00BB0D9A" w:rsidP="00BB0D9A">
      <w:pPr>
        <w:pStyle w:val="Standard"/>
        <w:rPr>
          <w:rFonts w:ascii="Monaco" w:hAnsi="Monaco"/>
          <w:sz w:val="16"/>
          <w:szCs w:val="16"/>
          <w:lang w:val="en-US"/>
        </w:rPr>
      </w:pPr>
      <w:proofErr w:type="gramStart"/>
      <w:r w:rsidRPr="00024465">
        <w:rPr>
          <w:rFonts w:ascii="Monaco" w:hAnsi="Monaco"/>
          <w:sz w:val="16"/>
          <w:szCs w:val="16"/>
          <w:lang w:val="en-US"/>
        </w:rPr>
        <w:t>from</w:t>
      </w:r>
      <w:proofErr w:type="gramEnd"/>
      <w:r w:rsidRPr="00024465">
        <w:rPr>
          <w:rFonts w:ascii="Monaco" w:hAnsi="Monaco"/>
          <w:sz w:val="16"/>
          <w:szCs w:val="16"/>
          <w:lang w:val="en-US"/>
        </w:rPr>
        <w:t xml:space="preserve"> tf.transformations import euler_from_quaternion</w:t>
      </w:r>
    </w:p>
    <w:p w14:paraId="0B4A2483" w14:textId="77777777" w:rsidR="00BB0D9A" w:rsidRPr="00024465" w:rsidRDefault="00BB0D9A" w:rsidP="00BB0D9A">
      <w:pPr>
        <w:pStyle w:val="Standard"/>
        <w:rPr>
          <w:rFonts w:ascii="Monaco" w:hAnsi="Monaco"/>
          <w:sz w:val="16"/>
          <w:szCs w:val="16"/>
          <w:lang w:val="en-US"/>
        </w:rPr>
      </w:pPr>
      <w:proofErr w:type="gramStart"/>
      <w:r w:rsidRPr="00024465">
        <w:rPr>
          <w:rFonts w:ascii="Monaco" w:hAnsi="Monaco"/>
          <w:sz w:val="16"/>
          <w:szCs w:val="16"/>
          <w:lang w:val="en-US"/>
        </w:rPr>
        <w:t>from</w:t>
      </w:r>
      <w:proofErr w:type="gramEnd"/>
      <w:r w:rsidRPr="00024465">
        <w:rPr>
          <w:rFonts w:ascii="Monaco" w:hAnsi="Monaco"/>
          <w:sz w:val="16"/>
          <w:szCs w:val="16"/>
          <w:lang w:val="en-US"/>
        </w:rPr>
        <w:t xml:space="preserve"> tf.transformations import quaternion_from_euler</w:t>
      </w:r>
    </w:p>
    <w:p w14:paraId="36676A91" w14:textId="77777777" w:rsidR="00BB0D9A" w:rsidRPr="00024465" w:rsidRDefault="00BB0D9A" w:rsidP="00BB0D9A">
      <w:pPr>
        <w:pStyle w:val="Standard"/>
        <w:rPr>
          <w:rFonts w:ascii="Monaco" w:hAnsi="Monaco"/>
          <w:sz w:val="16"/>
          <w:szCs w:val="16"/>
          <w:lang w:val="en-US"/>
        </w:rPr>
      </w:pPr>
      <w:proofErr w:type="gramStart"/>
      <w:r w:rsidRPr="00024465">
        <w:rPr>
          <w:rFonts w:ascii="Monaco" w:hAnsi="Monaco"/>
          <w:sz w:val="16"/>
          <w:szCs w:val="16"/>
          <w:lang w:val="en-US"/>
        </w:rPr>
        <w:t>from</w:t>
      </w:r>
      <w:proofErr w:type="gramEnd"/>
      <w:r w:rsidRPr="00024465">
        <w:rPr>
          <w:rFonts w:ascii="Monaco" w:hAnsi="Monaco"/>
          <w:sz w:val="16"/>
          <w:szCs w:val="16"/>
          <w:lang w:val="en-US"/>
        </w:rPr>
        <w:t xml:space="preserve"> std_msgs.msg import Header</w:t>
      </w:r>
    </w:p>
    <w:p w14:paraId="38700043" w14:textId="77777777" w:rsidR="00BB0D9A" w:rsidRPr="00024465" w:rsidRDefault="00BB0D9A" w:rsidP="00BB0D9A">
      <w:pPr>
        <w:pStyle w:val="Standard"/>
        <w:rPr>
          <w:rFonts w:ascii="Monaco" w:hAnsi="Monaco"/>
          <w:sz w:val="16"/>
          <w:szCs w:val="16"/>
          <w:lang w:val="en-US"/>
        </w:rPr>
      </w:pPr>
      <w:proofErr w:type="gramStart"/>
      <w:r w:rsidRPr="00024465">
        <w:rPr>
          <w:rFonts w:ascii="Monaco" w:hAnsi="Monaco"/>
          <w:sz w:val="16"/>
          <w:szCs w:val="16"/>
          <w:lang w:val="en-US"/>
        </w:rPr>
        <w:t>from</w:t>
      </w:r>
      <w:proofErr w:type="gramEnd"/>
      <w:r w:rsidRPr="00024465">
        <w:rPr>
          <w:rFonts w:ascii="Monaco" w:hAnsi="Monaco"/>
          <w:sz w:val="16"/>
          <w:szCs w:val="16"/>
          <w:lang w:val="en-US"/>
        </w:rPr>
        <w:t xml:space="preserve"> std_msgs.msg import Empty</w:t>
      </w:r>
    </w:p>
    <w:p w14:paraId="3BC6DE09" w14:textId="77777777" w:rsidR="00BB0D9A" w:rsidRPr="00024465" w:rsidRDefault="00BB0D9A" w:rsidP="00BB0D9A">
      <w:pPr>
        <w:pStyle w:val="Standard"/>
        <w:rPr>
          <w:rFonts w:ascii="Monaco" w:hAnsi="Monaco"/>
          <w:sz w:val="16"/>
          <w:szCs w:val="16"/>
          <w:lang w:val="en-US"/>
        </w:rPr>
      </w:pPr>
      <w:proofErr w:type="gramStart"/>
      <w:r w:rsidRPr="00024465">
        <w:rPr>
          <w:rFonts w:ascii="Monaco" w:hAnsi="Monaco"/>
          <w:sz w:val="16"/>
          <w:szCs w:val="16"/>
          <w:lang w:val="en-US"/>
        </w:rPr>
        <w:t>from</w:t>
      </w:r>
      <w:proofErr w:type="gramEnd"/>
      <w:r w:rsidRPr="00024465">
        <w:rPr>
          <w:rFonts w:ascii="Monaco" w:hAnsi="Monaco"/>
          <w:sz w:val="16"/>
          <w:szCs w:val="16"/>
          <w:lang w:val="en-US"/>
        </w:rPr>
        <w:t xml:space="preserve"> baxter_core_msgs.srv import SolvePositionIK</w:t>
      </w:r>
    </w:p>
    <w:p w14:paraId="5740D4FD" w14:textId="77777777" w:rsidR="00BB0D9A" w:rsidRPr="00024465" w:rsidRDefault="00BB0D9A" w:rsidP="00BB0D9A">
      <w:pPr>
        <w:pStyle w:val="Standard"/>
        <w:rPr>
          <w:rFonts w:ascii="Monaco" w:hAnsi="Monaco"/>
          <w:sz w:val="16"/>
          <w:szCs w:val="16"/>
          <w:lang w:val="en-US"/>
        </w:rPr>
      </w:pPr>
      <w:proofErr w:type="gramStart"/>
      <w:r w:rsidRPr="00024465">
        <w:rPr>
          <w:rFonts w:ascii="Monaco" w:hAnsi="Monaco"/>
          <w:sz w:val="16"/>
          <w:szCs w:val="16"/>
          <w:lang w:val="en-US"/>
        </w:rPr>
        <w:t>from</w:t>
      </w:r>
      <w:proofErr w:type="gramEnd"/>
      <w:r w:rsidRPr="00024465">
        <w:rPr>
          <w:rFonts w:ascii="Monaco" w:hAnsi="Monaco"/>
          <w:sz w:val="16"/>
          <w:szCs w:val="16"/>
          <w:lang w:val="en-US"/>
        </w:rPr>
        <w:t xml:space="preserve"> baxter_core_msgs.srv import SolvePositionIKRequest</w:t>
      </w:r>
    </w:p>
    <w:p w14:paraId="6D37BFF4" w14:textId="77777777" w:rsidR="00BB0D9A" w:rsidRPr="00024465" w:rsidRDefault="00BB0D9A" w:rsidP="00BB0D9A">
      <w:pPr>
        <w:pStyle w:val="Standard"/>
        <w:rPr>
          <w:rFonts w:ascii="Monaco" w:hAnsi="Monaco"/>
          <w:sz w:val="16"/>
          <w:szCs w:val="16"/>
          <w:lang w:val="en-US"/>
        </w:rPr>
      </w:pPr>
      <w:proofErr w:type="gramStart"/>
      <w:r w:rsidRPr="00024465">
        <w:rPr>
          <w:rFonts w:ascii="Monaco" w:hAnsi="Monaco"/>
          <w:sz w:val="16"/>
          <w:szCs w:val="16"/>
          <w:lang w:val="en-US"/>
        </w:rPr>
        <w:t>from</w:t>
      </w:r>
      <w:proofErr w:type="gramEnd"/>
      <w:r w:rsidRPr="00024465">
        <w:rPr>
          <w:rFonts w:ascii="Monaco" w:hAnsi="Monaco"/>
          <w:sz w:val="16"/>
          <w:szCs w:val="16"/>
          <w:lang w:val="en-US"/>
        </w:rPr>
        <w:t xml:space="preserve"> baxter_interface import CHECK_VERSION</w:t>
      </w:r>
    </w:p>
    <w:p w14:paraId="0ECBEFE0" w14:textId="77777777" w:rsidR="00BB0D9A" w:rsidRPr="00024465" w:rsidRDefault="00BB0D9A" w:rsidP="00BB0D9A">
      <w:pPr>
        <w:pStyle w:val="Standard"/>
        <w:rPr>
          <w:rFonts w:ascii="Monaco" w:hAnsi="Monaco"/>
          <w:sz w:val="16"/>
          <w:szCs w:val="16"/>
          <w:lang w:val="en-US"/>
        </w:rPr>
      </w:pPr>
      <w:proofErr w:type="gramStart"/>
      <w:r w:rsidRPr="00024465">
        <w:rPr>
          <w:rFonts w:ascii="Monaco" w:hAnsi="Monaco"/>
          <w:sz w:val="16"/>
          <w:szCs w:val="16"/>
          <w:lang w:val="en-US"/>
        </w:rPr>
        <w:t>from</w:t>
      </w:r>
      <w:proofErr w:type="gramEnd"/>
      <w:r w:rsidRPr="00024465">
        <w:rPr>
          <w:rFonts w:ascii="Monaco" w:hAnsi="Monaco"/>
          <w:sz w:val="16"/>
          <w:szCs w:val="16"/>
          <w:lang w:val="en-US"/>
        </w:rPr>
        <w:t xml:space="preserve"> random import uniform</w:t>
      </w:r>
    </w:p>
    <w:p w14:paraId="40BE1E25" w14:textId="77777777" w:rsidR="00BB0D9A" w:rsidRPr="00024465" w:rsidRDefault="00BB0D9A" w:rsidP="00BB0D9A">
      <w:pPr>
        <w:pStyle w:val="Standard"/>
        <w:rPr>
          <w:rFonts w:ascii="Monaco" w:hAnsi="Monaco"/>
          <w:sz w:val="16"/>
          <w:szCs w:val="16"/>
          <w:lang w:val="en-US"/>
        </w:rPr>
      </w:pPr>
    </w:p>
    <w:p w14:paraId="58974D01" w14:textId="77777777" w:rsidR="00BB0D9A" w:rsidRPr="00024465" w:rsidRDefault="00BB0D9A" w:rsidP="00BB0D9A">
      <w:pPr>
        <w:pStyle w:val="Standard"/>
        <w:rPr>
          <w:rFonts w:ascii="Monaco" w:hAnsi="Monaco"/>
          <w:sz w:val="16"/>
          <w:szCs w:val="16"/>
          <w:lang w:val="en-US"/>
        </w:rPr>
      </w:pPr>
      <w:r w:rsidRPr="00024465">
        <w:rPr>
          <w:rFonts w:ascii="Monaco" w:hAnsi="Monaco"/>
          <w:sz w:val="16"/>
          <w:szCs w:val="16"/>
          <w:lang w:val="en-US"/>
        </w:rPr>
        <w:t>MODEL_PATH = "/home/alvaro/catkin_ws/src/simulator/models/"</w:t>
      </w:r>
    </w:p>
    <w:p w14:paraId="3F71F7DB" w14:textId="77777777" w:rsidR="00BB0D9A" w:rsidRPr="00024465" w:rsidRDefault="00BB0D9A" w:rsidP="00BB0D9A">
      <w:pPr>
        <w:pStyle w:val="Standard"/>
        <w:rPr>
          <w:rFonts w:ascii="Monaco" w:hAnsi="Monaco"/>
          <w:sz w:val="16"/>
          <w:szCs w:val="16"/>
          <w:lang w:val="en-US"/>
        </w:rPr>
      </w:pPr>
      <w:r w:rsidRPr="00024465">
        <w:rPr>
          <w:rFonts w:ascii="Monaco" w:hAnsi="Monaco"/>
          <w:sz w:val="16"/>
          <w:szCs w:val="16"/>
          <w:lang w:val="en-US"/>
        </w:rPr>
        <w:t>BLOCK = "block"</w:t>
      </w:r>
    </w:p>
    <w:p w14:paraId="123E53E5" w14:textId="77777777" w:rsidR="00BB0D9A" w:rsidRPr="00024465" w:rsidRDefault="00BB0D9A" w:rsidP="00BB0D9A">
      <w:pPr>
        <w:pStyle w:val="Standard"/>
        <w:rPr>
          <w:rFonts w:ascii="Monaco" w:hAnsi="Monaco"/>
          <w:sz w:val="16"/>
          <w:szCs w:val="16"/>
          <w:lang w:val="en-US"/>
        </w:rPr>
      </w:pPr>
      <w:r w:rsidRPr="00024465">
        <w:rPr>
          <w:rFonts w:ascii="Monaco" w:hAnsi="Monaco"/>
          <w:sz w:val="16"/>
          <w:szCs w:val="16"/>
          <w:lang w:val="en-US"/>
        </w:rPr>
        <w:t>GOAL = "goal"</w:t>
      </w:r>
    </w:p>
    <w:p w14:paraId="7C2528AB" w14:textId="77777777" w:rsidR="00BB0D9A" w:rsidRPr="00024465" w:rsidRDefault="00BB0D9A" w:rsidP="00BB0D9A">
      <w:pPr>
        <w:pStyle w:val="Standard"/>
        <w:rPr>
          <w:rFonts w:ascii="Monaco" w:hAnsi="Monaco"/>
          <w:sz w:val="16"/>
          <w:szCs w:val="16"/>
          <w:lang w:val="en-US"/>
        </w:rPr>
      </w:pPr>
      <w:r w:rsidRPr="00024465">
        <w:rPr>
          <w:rFonts w:ascii="Monaco" w:hAnsi="Monaco"/>
          <w:sz w:val="16"/>
          <w:szCs w:val="16"/>
          <w:lang w:val="en-US"/>
        </w:rPr>
        <w:t>TABLE = "table"</w:t>
      </w:r>
    </w:p>
    <w:p w14:paraId="389615F7" w14:textId="77777777" w:rsidR="00BB0D9A" w:rsidRPr="00024465" w:rsidRDefault="00BB0D9A" w:rsidP="00BB0D9A">
      <w:pPr>
        <w:pStyle w:val="Standard"/>
        <w:rPr>
          <w:rFonts w:ascii="Monaco" w:hAnsi="Monaco"/>
          <w:sz w:val="16"/>
          <w:szCs w:val="16"/>
          <w:lang w:val="en-US"/>
        </w:rPr>
      </w:pPr>
    </w:p>
    <w:p w14:paraId="70D589A8" w14:textId="77777777" w:rsidR="00BB0D9A" w:rsidRPr="00024465" w:rsidRDefault="00BB0D9A" w:rsidP="00BB0D9A">
      <w:pPr>
        <w:pStyle w:val="Standard"/>
        <w:rPr>
          <w:rFonts w:ascii="Monaco" w:hAnsi="Monaco"/>
          <w:sz w:val="16"/>
          <w:szCs w:val="16"/>
          <w:lang w:val="en-US"/>
        </w:rPr>
      </w:pPr>
      <w:r w:rsidRPr="00024465">
        <w:rPr>
          <w:rFonts w:ascii="Monaco" w:hAnsi="Monaco"/>
          <w:sz w:val="16"/>
          <w:szCs w:val="16"/>
          <w:lang w:val="en-US"/>
        </w:rPr>
        <w:t>BAXTER_POSITION_X_MIN = 0.3</w:t>
      </w:r>
    </w:p>
    <w:p w14:paraId="4B0EE592" w14:textId="77777777" w:rsidR="00BB0D9A" w:rsidRPr="00024465" w:rsidRDefault="00BB0D9A" w:rsidP="00BB0D9A">
      <w:pPr>
        <w:pStyle w:val="Standard"/>
        <w:rPr>
          <w:rFonts w:ascii="Monaco" w:hAnsi="Monaco"/>
          <w:sz w:val="16"/>
          <w:szCs w:val="16"/>
          <w:lang w:val="en-US"/>
        </w:rPr>
      </w:pPr>
      <w:r w:rsidRPr="00024465">
        <w:rPr>
          <w:rFonts w:ascii="Monaco" w:hAnsi="Monaco"/>
          <w:sz w:val="16"/>
          <w:szCs w:val="16"/>
          <w:lang w:val="en-US"/>
        </w:rPr>
        <w:t>BAXTER_POSITION_X_MAX = 0.9</w:t>
      </w:r>
    </w:p>
    <w:p w14:paraId="1589EF7A" w14:textId="77777777" w:rsidR="00BB0D9A" w:rsidRPr="00024465" w:rsidRDefault="00BB0D9A" w:rsidP="00BB0D9A">
      <w:pPr>
        <w:pStyle w:val="Standard"/>
        <w:rPr>
          <w:rFonts w:ascii="Monaco" w:hAnsi="Monaco"/>
          <w:sz w:val="16"/>
          <w:szCs w:val="16"/>
          <w:lang w:val="en-US"/>
        </w:rPr>
      </w:pPr>
      <w:r w:rsidRPr="00024465">
        <w:rPr>
          <w:rFonts w:ascii="Monaco" w:hAnsi="Monaco"/>
          <w:sz w:val="16"/>
          <w:szCs w:val="16"/>
          <w:lang w:val="en-US"/>
        </w:rPr>
        <w:t>BAXTER_POSITION_Y_MIN = -0.2</w:t>
      </w:r>
    </w:p>
    <w:p w14:paraId="67B4E233" w14:textId="77777777" w:rsidR="00BB0D9A" w:rsidRPr="00024465" w:rsidRDefault="00BB0D9A" w:rsidP="00BB0D9A">
      <w:pPr>
        <w:pStyle w:val="Standard"/>
        <w:rPr>
          <w:rFonts w:ascii="Monaco" w:hAnsi="Monaco"/>
          <w:sz w:val="16"/>
          <w:szCs w:val="16"/>
          <w:lang w:val="en-US"/>
        </w:rPr>
      </w:pPr>
      <w:r w:rsidRPr="00024465">
        <w:rPr>
          <w:rFonts w:ascii="Monaco" w:hAnsi="Monaco"/>
          <w:sz w:val="16"/>
          <w:szCs w:val="16"/>
          <w:lang w:val="en-US"/>
        </w:rPr>
        <w:t>BAXTER_POSITION_Y_MAX = 0.5</w:t>
      </w:r>
    </w:p>
    <w:p w14:paraId="2156B84A" w14:textId="77777777" w:rsidR="00BB0D9A" w:rsidRPr="00024465" w:rsidRDefault="00BB0D9A" w:rsidP="00BB0D9A">
      <w:pPr>
        <w:pStyle w:val="Standard"/>
        <w:rPr>
          <w:rFonts w:ascii="Monaco" w:hAnsi="Monaco"/>
          <w:sz w:val="16"/>
          <w:szCs w:val="16"/>
          <w:lang w:val="en-US"/>
        </w:rPr>
      </w:pPr>
    </w:p>
    <w:p w14:paraId="16E8A8BB" w14:textId="77777777" w:rsidR="00BB0D9A" w:rsidRPr="00024465" w:rsidRDefault="00BB0D9A" w:rsidP="00BB0D9A">
      <w:pPr>
        <w:pStyle w:val="Standard"/>
        <w:rPr>
          <w:rFonts w:ascii="Monaco" w:hAnsi="Monaco"/>
          <w:sz w:val="16"/>
          <w:szCs w:val="16"/>
          <w:lang w:val="es-ES"/>
        </w:rPr>
      </w:pPr>
      <w:proofErr w:type="gramStart"/>
      <w:r w:rsidRPr="00024465">
        <w:rPr>
          <w:rFonts w:ascii="Monaco" w:hAnsi="Monaco"/>
          <w:sz w:val="16"/>
          <w:szCs w:val="16"/>
          <w:lang w:val="es-ES"/>
        </w:rPr>
        <w:t>def</w:t>
      </w:r>
      <w:proofErr w:type="gramEnd"/>
      <w:r w:rsidRPr="00024465">
        <w:rPr>
          <w:rFonts w:ascii="Monaco" w:hAnsi="Monaco"/>
          <w:sz w:val="16"/>
          <w:szCs w:val="16"/>
          <w:lang w:val="es-ES"/>
        </w:rPr>
        <w:t xml:space="preserve"> diference(x, y):</w:t>
      </w:r>
    </w:p>
    <w:p w14:paraId="769DCA19" w14:textId="77777777" w:rsidR="00BB0D9A" w:rsidRPr="00024465" w:rsidRDefault="00BB0D9A" w:rsidP="00BB0D9A">
      <w:pPr>
        <w:pStyle w:val="Standard"/>
        <w:rPr>
          <w:rFonts w:ascii="Monaco" w:hAnsi="Monaco"/>
          <w:sz w:val="16"/>
          <w:szCs w:val="16"/>
          <w:lang w:val="es-ES"/>
        </w:rPr>
      </w:pPr>
      <w:r w:rsidRPr="00024465">
        <w:rPr>
          <w:rFonts w:ascii="Monaco" w:hAnsi="Monaco"/>
          <w:sz w:val="16"/>
          <w:szCs w:val="16"/>
          <w:lang w:val="es-ES"/>
        </w:rPr>
        <w:t xml:space="preserve">    </w:t>
      </w:r>
      <w:proofErr w:type="gramStart"/>
      <w:r w:rsidRPr="00024465">
        <w:rPr>
          <w:rFonts w:ascii="Monaco" w:hAnsi="Monaco"/>
          <w:sz w:val="16"/>
          <w:szCs w:val="16"/>
          <w:lang w:val="es-ES"/>
        </w:rPr>
        <w:t>dif</w:t>
      </w:r>
      <w:proofErr w:type="gramEnd"/>
      <w:r w:rsidRPr="00024465">
        <w:rPr>
          <w:rFonts w:ascii="Monaco" w:hAnsi="Monaco"/>
          <w:sz w:val="16"/>
          <w:szCs w:val="16"/>
          <w:lang w:val="es-ES"/>
        </w:rPr>
        <w:t xml:space="preserve"> = 0</w:t>
      </w:r>
    </w:p>
    <w:p w14:paraId="1E5F1BD1" w14:textId="77777777" w:rsidR="00BB0D9A" w:rsidRPr="00024465" w:rsidRDefault="00BB0D9A" w:rsidP="00BB0D9A">
      <w:pPr>
        <w:pStyle w:val="Standard"/>
        <w:rPr>
          <w:rFonts w:ascii="Monaco" w:hAnsi="Monaco"/>
          <w:sz w:val="16"/>
          <w:szCs w:val="16"/>
          <w:lang w:val="en-US"/>
        </w:rPr>
      </w:pPr>
      <w:r w:rsidRPr="00024465">
        <w:rPr>
          <w:rFonts w:ascii="Monaco" w:hAnsi="Monaco"/>
          <w:sz w:val="16"/>
          <w:szCs w:val="16"/>
          <w:lang w:val="es-ES"/>
        </w:rPr>
        <w:t xml:space="preserve">    </w:t>
      </w:r>
      <w:proofErr w:type="gramStart"/>
      <w:r w:rsidRPr="00024465">
        <w:rPr>
          <w:rFonts w:ascii="Monaco" w:hAnsi="Monaco"/>
          <w:sz w:val="16"/>
          <w:szCs w:val="16"/>
          <w:lang w:val="en-US"/>
        </w:rPr>
        <w:t>if</w:t>
      </w:r>
      <w:proofErr w:type="gramEnd"/>
      <w:r w:rsidRPr="00024465">
        <w:rPr>
          <w:rFonts w:ascii="Monaco" w:hAnsi="Monaco"/>
          <w:sz w:val="16"/>
          <w:szCs w:val="16"/>
          <w:lang w:val="en-US"/>
        </w:rPr>
        <w:t xml:space="preserve"> x &gt; 0 and y &lt; 0:</w:t>
      </w:r>
    </w:p>
    <w:p w14:paraId="41BAE8C8" w14:textId="77777777" w:rsidR="00BB0D9A" w:rsidRPr="00024465" w:rsidRDefault="00BB0D9A" w:rsidP="00BB0D9A">
      <w:pPr>
        <w:pStyle w:val="Standard"/>
        <w:rPr>
          <w:rFonts w:ascii="Monaco" w:hAnsi="Monaco"/>
          <w:sz w:val="16"/>
          <w:szCs w:val="16"/>
          <w:lang w:val="en-US"/>
        </w:rPr>
      </w:pPr>
      <w:r w:rsidRPr="00024465">
        <w:rPr>
          <w:rFonts w:ascii="Monaco" w:hAnsi="Monaco"/>
          <w:sz w:val="16"/>
          <w:szCs w:val="16"/>
          <w:lang w:val="en-US"/>
        </w:rPr>
        <w:t xml:space="preserve">        </w:t>
      </w:r>
      <w:proofErr w:type="gramStart"/>
      <w:r w:rsidRPr="00024465">
        <w:rPr>
          <w:rFonts w:ascii="Monaco" w:hAnsi="Monaco"/>
          <w:sz w:val="16"/>
          <w:szCs w:val="16"/>
          <w:lang w:val="en-US"/>
        </w:rPr>
        <w:t>dif</w:t>
      </w:r>
      <w:proofErr w:type="gramEnd"/>
      <w:r w:rsidRPr="00024465">
        <w:rPr>
          <w:rFonts w:ascii="Monaco" w:hAnsi="Monaco"/>
          <w:sz w:val="16"/>
          <w:szCs w:val="16"/>
          <w:lang w:val="en-US"/>
        </w:rPr>
        <w:t xml:space="preserve"> = x + y</w:t>
      </w:r>
    </w:p>
    <w:p w14:paraId="3A8121EA" w14:textId="77777777" w:rsidR="00BB0D9A" w:rsidRPr="00024465" w:rsidRDefault="00BB0D9A" w:rsidP="00BB0D9A">
      <w:pPr>
        <w:pStyle w:val="Standard"/>
        <w:rPr>
          <w:rFonts w:ascii="Monaco" w:hAnsi="Monaco"/>
          <w:sz w:val="16"/>
          <w:szCs w:val="16"/>
          <w:lang w:val="en-US"/>
        </w:rPr>
      </w:pPr>
      <w:r w:rsidRPr="00024465">
        <w:rPr>
          <w:rFonts w:ascii="Monaco" w:hAnsi="Monaco"/>
          <w:sz w:val="16"/>
          <w:szCs w:val="16"/>
          <w:lang w:val="en-US"/>
        </w:rPr>
        <w:t xml:space="preserve">    </w:t>
      </w:r>
      <w:proofErr w:type="gramStart"/>
      <w:r w:rsidRPr="00024465">
        <w:rPr>
          <w:rFonts w:ascii="Monaco" w:hAnsi="Monaco"/>
          <w:sz w:val="16"/>
          <w:szCs w:val="16"/>
          <w:lang w:val="en-US"/>
        </w:rPr>
        <w:t>elif</w:t>
      </w:r>
      <w:proofErr w:type="gramEnd"/>
      <w:r w:rsidRPr="00024465">
        <w:rPr>
          <w:rFonts w:ascii="Monaco" w:hAnsi="Monaco"/>
          <w:sz w:val="16"/>
          <w:szCs w:val="16"/>
          <w:lang w:val="en-US"/>
        </w:rPr>
        <w:t xml:space="preserve"> x &lt; 0 and y &gt; 0:</w:t>
      </w:r>
    </w:p>
    <w:p w14:paraId="06FEDF02" w14:textId="77777777" w:rsidR="00BB0D9A" w:rsidRPr="00024465" w:rsidRDefault="00BB0D9A" w:rsidP="00BB0D9A">
      <w:pPr>
        <w:pStyle w:val="Standard"/>
        <w:rPr>
          <w:rFonts w:ascii="Monaco" w:hAnsi="Monaco"/>
          <w:sz w:val="16"/>
          <w:szCs w:val="16"/>
          <w:lang w:val="en-US"/>
        </w:rPr>
      </w:pPr>
      <w:r w:rsidRPr="00024465">
        <w:rPr>
          <w:rFonts w:ascii="Monaco" w:hAnsi="Monaco"/>
          <w:sz w:val="16"/>
          <w:szCs w:val="16"/>
          <w:lang w:val="en-US"/>
        </w:rPr>
        <w:t xml:space="preserve">        </w:t>
      </w:r>
      <w:proofErr w:type="gramStart"/>
      <w:r w:rsidRPr="00024465">
        <w:rPr>
          <w:rFonts w:ascii="Monaco" w:hAnsi="Monaco"/>
          <w:sz w:val="16"/>
          <w:szCs w:val="16"/>
          <w:lang w:val="en-US"/>
        </w:rPr>
        <w:t>dif</w:t>
      </w:r>
      <w:proofErr w:type="gramEnd"/>
      <w:r w:rsidRPr="00024465">
        <w:rPr>
          <w:rFonts w:ascii="Monaco" w:hAnsi="Monaco"/>
          <w:sz w:val="16"/>
          <w:szCs w:val="16"/>
          <w:lang w:val="en-US"/>
        </w:rPr>
        <w:t xml:space="preserve"> = y + x</w:t>
      </w:r>
    </w:p>
    <w:p w14:paraId="7ABE10C3" w14:textId="77777777" w:rsidR="00BB0D9A" w:rsidRPr="00024465" w:rsidRDefault="00BB0D9A" w:rsidP="00BB0D9A">
      <w:pPr>
        <w:pStyle w:val="Standard"/>
        <w:rPr>
          <w:rFonts w:ascii="Monaco" w:hAnsi="Monaco"/>
          <w:sz w:val="16"/>
          <w:szCs w:val="16"/>
          <w:lang w:val="en-US"/>
        </w:rPr>
      </w:pPr>
      <w:r w:rsidRPr="00024465">
        <w:rPr>
          <w:rFonts w:ascii="Monaco" w:hAnsi="Monaco"/>
          <w:sz w:val="16"/>
          <w:szCs w:val="16"/>
          <w:lang w:val="en-US"/>
        </w:rPr>
        <w:t xml:space="preserve">    </w:t>
      </w:r>
      <w:proofErr w:type="gramStart"/>
      <w:r w:rsidRPr="00024465">
        <w:rPr>
          <w:rFonts w:ascii="Monaco" w:hAnsi="Monaco"/>
          <w:sz w:val="16"/>
          <w:szCs w:val="16"/>
          <w:lang w:val="en-US"/>
        </w:rPr>
        <w:t>else</w:t>
      </w:r>
      <w:proofErr w:type="gramEnd"/>
      <w:r w:rsidRPr="00024465">
        <w:rPr>
          <w:rFonts w:ascii="Monaco" w:hAnsi="Monaco"/>
          <w:sz w:val="16"/>
          <w:szCs w:val="16"/>
          <w:lang w:val="en-US"/>
        </w:rPr>
        <w:t>:</w:t>
      </w:r>
    </w:p>
    <w:p w14:paraId="6895FC27" w14:textId="77777777" w:rsidR="00BB0D9A" w:rsidRPr="00024465" w:rsidRDefault="00BB0D9A" w:rsidP="00BB0D9A">
      <w:pPr>
        <w:pStyle w:val="Standard"/>
        <w:rPr>
          <w:rFonts w:ascii="Monaco" w:hAnsi="Monaco"/>
          <w:sz w:val="16"/>
          <w:szCs w:val="16"/>
          <w:lang w:val="en-US"/>
        </w:rPr>
      </w:pPr>
      <w:r w:rsidRPr="00024465">
        <w:rPr>
          <w:rFonts w:ascii="Monaco" w:hAnsi="Monaco"/>
          <w:sz w:val="16"/>
          <w:szCs w:val="16"/>
          <w:lang w:val="en-US"/>
        </w:rPr>
        <w:t xml:space="preserve">        </w:t>
      </w:r>
      <w:proofErr w:type="gramStart"/>
      <w:r w:rsidRPr="00024465">
        <w:rPr>
          <w:rFonts w:ascii="Monaco" w:hAnsi="Monaco"/>
          <w:sz w:val="16"/>
          <w:szCs w:val="16"/>
          <w:lang w:val="en-US"/>
        </w:rPr>
        <w:t>dif</w:t>
      </w:r>
      <w:proofErr w:type="gramEnd"/>
      <w:r w:rsidRPr="00024465">
        <w:rPr>
          <w:rFonts w:ascii="Monaco" w:hAnsi="Monaco"/>
          <w:sz w:val="16"/>
          <w:szCs w:val="16"/>
          <w:lang w:val="en-US"/>
        </w:rPr>
        <w:t xml:space="preserve"> = abs(x - y)</w:t>
      </w:r>
    </w:p>
    <w:p w14:paraId="5CF752FC" w14:textId="77777777" w:rsidR="00BB0D9A" w:rsidRPr="00024465" w:rsidRDefault="00BB0D9A" w:rsidP="00BB0D9A">
      <w:pPr>
        <w:pStyle w:val="Standard"/>
        <w:rPr>
          <w:rFonts w:ascii="Monaco" w:hAnsi="Monaco"/>
          <w:sz w:val="16"/>
          <w:szCs w:val="16"/>
          <w:lang w:val="en-US"/>
        </w:rPr>
      </w:pPr>
    </w:p>
    <w:p w14:paraId="17378031" w14:textId="77777777" w:rsidR="00BB0D9A" w:rsidRPr="00024465" w:rsidRDefault="00BB0D9A" w:rsidP="00BB0D9A">
      <w:pPr>
        <w:pStyle w:val="Standard"/>
        <w:rPr>
          <w:rFonts w:ascii="Monaco" w:hAnsi="Monaco"/>
          <w:sz w:val="16"/>
          <w:szCs w:val="16"/>
          <w:lang w:val="en-US"/>
        </w:rPr>
      </w:pPr>
      <w:r w:rsidRPr="00024465">
        <w:rPr>
          <w:rFonts w:ascii="Monaco" w:hAnsi="Monaco"/>
          <w:sz w:val="16"/>
          <w:szCs w:val="16"/>
          <w:lang w:val="en-US"/>
        </w:rPr>
        <w:t xml:space="preserve">    </w:t>
      </w:r>
      <w:proofErr w:type="gramStart"/>
      <w:r w:rsidRPr="00024465">
        <w:rPr>
          <w:rFonts w:ascii="Monaco" w:hAnsi="Monaco"/>
          <w:sz w:val="16"/>
          <w:szCs w:val="16"/>
          <w:lang w:val="en-US"/>
        </w:rPr>
        <w:t>return</w:t>
      </w:r>
      <w:proofErr w:type="gramEnd"/>
      <w:r w:rsidRPr="00024465">
        <w:rPr>
          <w:rFonts w:ascii="Monaco" w:hAnsi="Monaco"/>
          <w:sz w:val="16"/>
          <w:szCs w:val="16"/>
          <w:lang w:val="en-US"/>
        </w:rPr>
        <w:t xml:space="preserve"> dif</w:t>
      </w:r>
    </w:p>
    <w:p w14:paraId="473D87D4" w14:textId="77777777" w:rsidR="00BB0D9A" w:rsidRPr="00024465" w:rsidRDefault="00BB0D9A" w:rsidP="00BB0D9A">
      <w:pPr>
        <w:pStyle w:val="Standard"/>
        <w:rPr>
          <w:rFonts w:ascii="Monaco" w:hAnsi="Monaco"/>
          <w:sz w:val="16"/>
          <w:szCs w:val="16"/>
          <w:lang w:val="en-US"/>
        </w:rPr>
      </w:pPr>
    </w:p>
    <w:p w14:paraId="1E90BA6B" w14:textId="77777777" w:rsidR="00BB0D9A" w:rsidRPr="00024465" w:rsidRDefault="00BB0D9A" w:rsidP="00BB0D9A">
      <w:pPr>
        <w:pStyle w:val="Standard"/>
        <w:rPr>
          <w:rFonts w:ascii="Monaco" w:hAnsi="Monaco"/>
          <w:sz w:val="16"/>
          <w:szCs w:val="16"/>
          <w:lang w:val="en-US"/>
        </w:rPr>
      </w:pPr>
      <w:proofErr w:type="gramStart"/>
      <w:r w:rsidRPr="00024465">
        <w:rPr>
          <w:rFonts w:ascii="Monaco" w:hAnsi="Monaco"/>
          <w:sz w:val="16"/>
          <w:szCs w:val="16"/>
          <w:lang w:val="en-US"/>
        </w:rPr>
        <w:t>def</w:t>
      </w:r>
      <w:proofErr w:type="gramEnd"/>
      <w:r w:rsidRPr="00024465">
        <w:rPr>
          <w:rFonts w:ascii="Monaco" w:hAnsi="Monaco"/>
          <w:sz w:val="16"/>
          <w:szCs w:val="16"/>
          <w:lang w:val="en-US"/>
        </w:rPr>
        <w:t xml:space="preserve"> generate_random_pose_for_objects():</w:t>
      </w:r>
    </w:p>
    <w:p w14:paraId="314C4BA7" w14:textId="77777777" w:rsidR="00BB0D9A" w:rsidRPr="00024465" w:rsidRDefault="00BB0D9A" w:rsidP="00BB0D9A">
      <w:pPr>
        <w:pStyle w:val="Standard"/>
        <w:rPr>
          <w:rFonts w:ascii="Monaco" w:hAnsi="Monaco"/>
          <w:sz w:val="16"/>
          <w:szCs w:val="16"/>
          <w:lang w:val="en-US"/>
        </w:rPr>
      </w:pPr>
    </w:p>
    <w:p w14:paraId="56FF02A9" w14:textId="77777777" w:rsidR="00BB0D9A" w:rsidRPr="00024465" w:rsidRDefault="00BB0D9A" w:rsidP="00BB0D9A">
      <w:pPr>
        <w:pStyle w:val="Standard"/>
        <w:rPr>
          <w:rFonts w:ascii="Monaco" w:hAnsi="Monaco"/>
          <w:sz w:val="16"/>
          <w:szCs w:val="16"/>
          <w:lang w:val="en-US"/>
        </w:rPr>
      </w:pPr>
      <w:r w:rsidRPr="00024465">
        <w:rPr>
          <w:rFonts w:ascii="Monaco" w:hAnsi="Monaco"/>
          <w:sz w:val="16"/>
          <w:szCs w:val="16"/>
          <w:lang w:val="en-US"/>
        </w:rPr>
        <w:t xml:space="preserve">    x = </w:t>
      </w:r>
      <w:proofErr w:type="gramStart"/>
      <w:r w:rsidRPr="00024465">
        <w:rPr>
          <w:rFonts w:ascii="Monaco" w:hAnsi="Monaco"/>
          <w:sz w:val="16"/>
          <w:szCs w:val="16"/>
          <w:lang w:val="en-US"/>
        </w:rPr>
        <w:t>round(</w:t>
      </w:r>
      <w:proofErr w:type="gramEnd"/>
      <w:r w:rsidRPr="00024465">
        <w:rPr>
          <w:rFonts w:ascii="Monaco" w:hAnsi="Monaco"/>
          <w:sz w:val="16"/>
          <w:szCs w:val="16"/>
          <w:lang w:val="en-US"/>
        </w:rPr>
        <w:t>uniform(0.4,0.74),4)</w:t>
      </w:r>
    </w:p>
    <w:p w14:paraId="1015E1B1" w14:textId="77777777" w:rsidR="00BB0D9A" w:rsidRPr="00024465" w:rsidRDefault="00BB0D9A" w:rsidP="00BB0D9A">
      <w:pPr>
        <w:pStyle w:val="Standard"/>
        <w:rPr>
          <w:rFonts w:ascii="Monaco" w:hAnsi="Monaco"/>
          <w:sz w:val="16"/>
          <w:szCs w:val="16"/>
          <w:lang w:val="en-US"/>
        </w:rPr>
      </w:pPr>
      <w:r w:rsidRPr="00024465">
        <w:rPr>
          <w:rFonts w:ascii="Monaco" w:hAnsi="Monaco"/>
          <w:sz w:val="16"/>
          <w:szCs w:val="16"/>
          <w:lang w:val="en-US"/>
        </w:rPr>
        <w:t xml:space="preserve">    y = </w:t>
      </w:r>
      <w:proofErr w:type="gramStart"/>
      <w:r w:rsidRPr="00024465">
        <w:rPr>
          <w:rFonts w:ascii="Monaco" w:hAnsi="Monaco"/>
          <w:sz w:val="16"/>
          <w:szCs w:val="16"/>
          <w:lang w:val="en-US"/>
        </w:rPr>
        <w:t>round(</w:t>
      </w:r>
      <w:proofErr w:type="gramEnd"/>
      <w:r w:rsidRPr="00024465">
        <w:rPr>
          <w:rFonts w:ascii="Monaco" w:hAnsi="Monaco"/>
          <w:sz w:val="16"/>
          <w:szCs w:val="16"/>
          <w:lang w:val="en-US"/>
        </w:rPr>
        <w:t>uniform(-0.1,0.5),4)</w:t>
      </w:r>
    </w:p>
    <w:p w14:paraId="3280040A" w14:textId="77777777" w:rsidR="00BB0D9A" w:rsidRPr="00024465" w:rsidRDefault="00BB0D9A" w:rsidP="00BB0D9A">
      <w:pPr>
        <w:pStyle w:val="Standard"/>
        <w:rPr>
          <w:rFonts w:ascii="Monaco" w:hAnsi="Monaco"/>
          <w:sz w:val="16"/>
          <w:szCs w:val="16"/>
          <w:lang w:val="en-US"/>
        </w:rPr>
      </w:pPr>
      <w:r w:rsidRPr="00024465">
        <w:rPr>
          <w:rFonts w:ascii="Monaco" w:hAnsi="Monaco"/>
          <w:sz w:val="16"/>
          <w:szCs w:val="16"/>
          <w:lang w:val="en-US"/>
        </w:rPr>
        <w:t xml:space="preserve">    </w:t>
      </w:r>
      <w:proofErr w:type="gramStart"/>
      <w:r w:rsidRPr="00024465">
        <w:rPr>
          <w:rFonts w:ascii="Monaco" w:hAnsi="Monaco"/>
          <w:sz w:val="16"/>
          <w:szCs w:val="16"/>
          <w:lang w:val="en-US"/>
        </w:rPr>
        <w:t>x1</w:t>
      </w:r>
      <w:proofErr w:type="gramEnd"/>
      <w:r w:rsidRPr="00024465">
        <w:rPr>
          <w:rFonts w:ascii="Monaco" w:hAnsi="Monaco"/>
          <w:sz w:val="16"/>
          <w:szCs w:val="16"/>
          <w:lang w:val="en-US"/>
        </w:rPr>
        <w:t xml:space="preserve"> = round(uniform(0.4,0.75),4)</w:t>
      </w:r>
    </w:p>
    <w:p w14:paraId="7427CB12" w14:textId="77777777" w:rsidR="00BB0D9A" w:rsidRPr="00024465" w:rsidRDefault="00BB0D9A" w:rsidP="00BB0D9A">
      <w:pPr>
        <w:pStyle w:val="Standard"/>
        <w:rPr>
          <w:rFonts w:ascii="Monaco" w:hAnsi="Monaco"/>
          <w:sz w:val="16"/>
          <w:szCs w:val="16"/>
          <w:lang w:val="en-US"/>
        </w:rPr>
      </w:pPr>
      <w:r w:rsidRPr="00024465">
        <w:rPr>
          <w:rFonts w:ascii="Monaco" w:hAnsi="Monaco"/>
          <w:sz w:val="16"/>
          <w:szCs w:val="16"/>
          <w:lang w:val="en-US"/>
        </w:rPr>
        <w:t xml:space="preserve">    y1 = </w:t>
      </w:r>
      <w:proofErr w:type="gramStart"/>
      <w:r w:rsidRPr="00024465">
        <w:rPr>
          <w:rFonts w:ascii="Monaco" w:hAnsi="Monaco"/>
          <w:sz w:val="16"/>
          <w:szCs w:val="16"/>
          <w:lang w:val="en-US"/>
        </w:rPr>
        <w:t>round(</w:t>
      </w:r>
      <w:proofErr w:type="gramEnd"/>
      <w:r w:rsidRPr="00024465">
        <w:rPr>
          <w:rFonts w:ascii="Monaco" w:hAnsi="Monaco"/>
          <w:sz w:val="16"/>
          <w:szCs w:val="16"/>
          <w:lang w:val="en-US"/>
        </w:rPr>
        <w:t>uniform(-0.1,0.5),4)</w:t>
      </w:r>
    </w:p>
    <w:p w14:paraId="35A670C5" w14:textId="77777777" w:rsidR="00BB0D9A" w:rsidRPr="00024465" w:rsidRDefault="00BB0D9A" w:rsidP="00BB0D9A">
      <w:pPr>
        <w:pStyle w:val="Standard"/>
        <w:rPr>
          <w:rFonts w:ascii="Monaco" w:hAnsi="Monaco"/>
          <w:sz w:val="16"/>
          <w:szCs w:val="16"/>
          <w:lang w:val="en-US"/>
        </w:rPr>
      </w:pPr>
    </w:p>
    <w:p w14:paraId="4D40F987" w14:textId="77777777" w:rsidR="00BB0D9A" w:rsidRPr="00024465" w:rsidRDefault="00BB0D9A" w:rsidP="00BB0D9A">
      <w:pPr>
        <w:pStyle w:val="Standard"/>
        <w:rPr>
          <w:rFonts w:ascii="Monaco" w:hAnsi="Monaco"/>
          <w:sz w:val="16"/>
          <w:szCs w:val="16"/>
          <w:lang w:val="en-US"/>
        </w:rPr>
      </w:pPr>
      <w:r w:rsidRPr="00024465">
        <w:rPr>
          <w:rFonts w:ascii="Monaco" w:hAnsi="Monaco"/>
          <w:sz w:val="16"/>
          <w:szCs w:val="16"/>
          <w:lang w:val="en-US"/>
        </w:rPr>
        <w:t xml:space="preserve">    </w:t>
      </w:r>
      <w:proofErr w:type="gramStart"/>
      <w:r w:rsidRPr="00024465">
        <w:rPr>
          <w:rFonts w:ascii="Monaco" w:hAnsi="Monaco"/>
          <w:sz w:val="16"/>
          <w:szCs w:val="16"/>
          <w:lang w:val="en-US"/>
        </w:rPr>
        <w:t>while</w:t>
      </w:r>
      <w:proofErr w:type="gramEnd"/>
      <w:r w:rsidRPr="00024465">
        <w:rPr>
          <w:rFonts w:ascii="Monaco" w:hAnsi="Monaco"/>
          <w:sz w:val="16"/>
          <w:szCs w:val="16"/>
          <w:lang w:val="en-US"/>
        </w:rPr>
        <w:t xml:space="preserve"> (diference(x, x1) &lt; 0.2) and (diference(y, y1) &lt; 0.2):</w:t>
      </w:r>
    </w:p>
    <w:p w14:paraId="50B18037" w14:textId="77777777" w:rsidR="00BB0D9A" w:rsidRPr="00024465" w:rsidRDefault="00BB0D9A" w:rsidP="00BB0D9A">
      <w:pPr>
        <w:pStyle w:val="Standard"/>
        <w:rPr>
          <w:rFonts w:ascii="Monaco" w:hAnsi="Monaco"/>
          <w:sz w:val="16"/>
          <w:szCs w:val="16"/>
          <w:lang w:val="en-US"/>
        </w:rPr>
      </w:pPr>
      <w:r w:rsidRPr="00024465">
        <w:rPr>
          <w:rFonts w:ascii="Monaco" w:hAnsi="Monaco"/>
          <w:sz w:val="16"/>
          <w:szCs w:val="16"/>
          <w:lang w:val="en-US"/>
        </w:rPr>
        <w:t xml:space="preserve">    </w:t>
      </w:r>
    </w:p>
    <w:p w14:paraId="4490A575" w14:textId="77777777" w:rsidR="00BB0D9A" w:rsidRPr="00024465" w:rsidRDefault="00BB0D9A" w:rsidP="00BB0D9A">
      <w:pPr>
        <w:pStyle w:val="Standard"/>
        <w:rPr>
          <w:rFonts w:ascii="Monaco" w:hAnsi="Monaco"/>
          <w:sz w:val="16"/>
          <w:szCs w:val="16"/>
          <w:lang w:val="en-US"/>
        </w:rPr>
      </w:pPr>
      <w:r w:rsidRPr="00024465">
        <w:rPr>
          <w:rFonts w:ascii="Monaco" w:hAnsi="Monaco"/>
          <w:sz w:val="16"/>
          <w:szCs w:val="16"/>
          <w:lang w:val="en-US"/>
        </w:rPr>
        <w:tab/>
        <w:t xml:space="preserve">    x = </w:t>
      </w:r>
      <w:proofErr w:type="gramStart"/>
      <w:r w:rsidRPr="00024465">
        <w:rPr>
          <w:rFonts w:ascii="Monaco" w:hAnsi="Monaco"/>
          <w:sz w:val="16"/>
          <w:szCs w:val="16"/>
          <w:lang w:val="en-US"/>
        </w:rPr>
        <w:t>round(</w:t>
      </w:r>
      <w:proofErr w:type="gramEnd"/>
      <w:r w:rsidRPr="00024465">
        <w:rPr>
          <w:rFonts w:ascii="Monaco" w:hAnsi="Monaco"/>
          <w:sz w:val="16"/>
          <w:szCs w:val="16"/>
          <w:lang w:val="en-US"/>
        </w:rPr>
        <w:t>uniform(0.4,0.74),4)</w:t>
      </w:r>
    </w:p>
    <w:p w14:paraId="7C284D6C" w14:textId="77777777" w:rsidR="00BB0D9A" w:rsidRPr="00024465" w:rsidRDefault="00BB0D9A" w:rsidP="00BB0D9A">
      <w:pPr>
        <w:pStyle w:val="Standard"/>
        <w:rPr>
          <w:rFonts w:ascii="Monaco" w:hAnsi="Monaco"/>
          <w:sz w:val="16"/>
          <w:szCs w:val="16"/>
          <w:lang w:val="en-US"/>
        </w:rPr>
      </w:pPr>
      <w:r w:rsidRPr="00024465">
        <w:rPr>
          <w:rFonts w:ascii="Monaco" w:hAnsi="Monaco"/>
          <w:sz w:val="16"/>
          <w:szCs w:val="16"/>
          <w:lang w:val="en-US"/>
        </w:rPr>
        <w:tab/>
        <w:t xml:space="preserve">    y = </w:t>
      </w:r>
      <w:proofErr w:type="gramStart"/>
      <w:r w:rsidRPr="00024465">
        <w:rPr>
          <w:rFonts w:ascii="Monaco" w:hAnsi="Monaco"/>
          <w:sz w:val="16"/>
          <w:szCs w:val="16"/>
          <w:lang w:val="en-US"/>
        </w:rPr>
        <w:t>round(</w:t>
      </w:r>
      <w:proofErr w:type="gramEnd"/>
      <w:r w:rsidRPr="00024465">
        <w:rPr>
          <w:rFonts w:ascii="Monaco" w:hAnsi="Monaco"/>
          <w:sz w:val="16"/>
          <w:szCs w:val="16"/>
          <w:lang w:val="en-US"/>
        </w:rPr>
        <w:t>uniform(-0.1,0.5),4)</w:t>
      </w:r>
    </w:p>
    <w:p w14:paraId="312F12DC" w14:textId="77777777" w:rsidR="00BB0D9A" w:rsidRPr="00024465" w:rsidRDefault="00BB0D9A" w:rsidP="00BB0D9A">
      <w:pPr>
        <w:pStyle w:val="Standard"/>
        <w:rPr>
          <w:rFonts w:ascii="Monaco" w:hAnsi="Monaco"/>
          <w:sz w:val="16"/>
          <w:szCs w:val="16"/>
          <w:lang w:val="en-US"/>
        </w:rPr>
      </w:pPr>
      <w:r w:rsidRPr="00024465">
        <w:rPr>
          <w:rFonts w:ascii="Monaco" w:hAnsi="Monaco"/>
          <w:sz w:val="16"/>
          <w:szCs w:val="16"/>
          <w:lang w:val="en-US"/>
        </w:rPr>
        <w:tab/>
        <w:t xml:space="preserve">    </w:t>
      </w:r>
      <w:proofErr w:type="gramStart"/>
      <w:r w:rsidRPr="00024465">
        <w:rPr>
          <w:rFonts w:ascii="Monaco" w:hAnsi="Monaco"/>
          <w:sz w:val="16"/>
          <w:szCs w:val="16"/>
          <w:lang w:val="en-US"/>
        </w:rPr>
        <w:t>x1</w:t>
      </w:r>
      <w:proofErr w:type="gramEnd"/>
      <w:r w:rsidRPr="00024465">
        <w:rPr>
          <w:rFonts w:ascii="Monaco" w:hAnsi="Monaco"/>
          <w:sz w:val="16"/>
          <w:szCs w:val="16"/>
          <w:lang w:val="en-US"/>
        </w:rPr>
        <w:t xml:space="preserve"> = round(uniform(0.4,0.75),4)</w:t>
      </w:r>
    </w:p>
    <w:p w14:paraId="75F347AD" w14:textId="77777777" w:rsidR="00BB0D9A" w:rsidRPr="00024465" w:rsidRDefault="00BB0D9A" w:rsidP="00BB0D9A">
      <w:pPr>
        <w:pStyle w:val="Standard"/>
        <w:rPr>
          <w:rFonts w:ascii="Monaco" w:hAnsi="Monaco"/>
          <w:sz w:val="16"/>
          <w:szCs w:val="16"/>
          <w:lang w:val="en-US"/>
        </w:rPr>
      </w:pPr>
      <w:r w:rsidRPr="00024465">
        <w:rPr>
          <w:rFonts w:ascii="Monaco" w:hAnsi="Monaco"/>
          <w:sz w:val="16"/>
          <w:szCs w:val="16"/>
          <w:lang w:val="en-US"/>
        </w:rPr>
        <w:tab/>
        <w:t xml:space="preserve">    y1 = </w:t>
      </w:r>
      <w:proofErr w:type="gramStart"/>
      <w:r w:rsidRPr="00024465">
        <w:rPr>
          <w:rFonts w:ascii="Monaco" w:hAnsi="Monaco"/>
          <w:sz w:val="16"/>
          <w:szCs w:val="16"/>
          <w:lang w:val="en-US"/>
        </w:rPr>
        <w:t>round(</w:t>
      </w:r>
      <w:proofErr w:type="gramEnd"/>
      <w:r w:rsidRPr="00024465">
        <w:rPr>
          <w:rFonts w:ascii="Monaco" w:hAnsi="Monaco"/>
          <w:sz w:val="16"/>
          <w:szCs w:val="16"/>
          <w:lang w:val="en-US"/>
        </w:rPr>
        <w:t>uniform(-0.1,0.5),4)</w:t>
      </w:r>
    </w:p>
    <w:p w14:paraId="1111BC2D" w14:textId="77777777" w:rsidR="00BB0D9A" w:rsidRPr="00024465" w:rsidRDefault="00BB0D9A" w:rsidP="00BB0D9A">
      <w:pPr>
        <w:pStyle w:val="Standard"/>
        <w:rPr>
          <w:rFonts w:ascii="Monaco" w:hAnsi="Monaco"/>
          <w:sz w:val="16"/>
          <w:szCs w:val="16"/>
          <w:lang w:val="en-US"/>
        </w:rPr>
      </w:pPr>
    </w:p>
    <w:p w14:paraId="706CB56E" w14:textId="77777777" w:rsidR="00BB0D9A" w:rsidRPr="00024465" w:rsidRDefault="00BB0D9A" w:rsidP="00BB0D9A">
      <w:pPr>
        <w:pStyle w:val="Standard"/>
        <w:rPr>
          <w:rFonts w:ascii="Monaco" w:hAnsi="Monaco"/>
          <w:sz w:val="16"/>
          <w:szCs w:val="16"/>
          <w:lang w:val="en-US"/>
        </w:rPr>
      </w:pPr>
      <w:r w:rsidRPr="00024465">
        <w:rPr>
          <w:rFonts w:ascii="Monaco" w:hAnsi="Monaco"/>
          <w:sz w:val="16"/>
          <w:szCs w:val="16"/>
          <w:lang w:val="en-US"/>
        </w:rPr>
        <w:t xml:space="preserve">    </w:t>
      </w:r>
      <w:proofErr w:type="gramStart"/>
      <w:r w:rsidRPr="00024465">
        <w:rPr>
          <w:rFonts w:ascii="Monaco" w:hAnsi="Monaco"/>
          <w:sz w:val="16"/>
          <w:szCs w:val="16"/>
          <w:lang w:val="en-US"/>
        </w:rPr>
        <w:t>return</w:t>
      </w:r>
      <w:proofErr w:type="gramEnd"/>
      <w:r w:rsidRPr="00024465">
        <w:rPr>
          <w:rFonts w:ascii="Monaco" w:hAnsi="Monaco"/>
          <w:sz w:val="16"/>
          <w:szCs w:val="16"/>
          <w:lang w:val="en-US"/>
        </w:rPr>
        <w:t xml:space="preserve"> (x, y), (x1, y1)</w:t>
      </w:r>
    </w:p>
    <w:p w14:paraId="157927D0" w14:textId="77777777" w:rsidR="00BB0D9A" w:rsidRPr="00024465" w:rsidRDefault="00BB0D9A" w:rsidP="00BB0D9A">
      <w:pPr>
        <w:pStyle w:val="Standard"/>
        <w:rPr>
          <w:rFonts w:ascii="Monaco" w:hAnsi="Monaco"/>
          <w:sz w:val="16"/>
          <w:szCs w:val="16"/>
          <w:lang w:val="en-US"/>
        </w:rPr>
      </w:pPr>
    </w:p>
    <w:p w14:paraId="63F90AEF" w14:textId="77777777" w:rsidR="00BB0D9A" w:rsidRPr="00024465" w:rsidRDefault="00BB0D9A" w:rsidP="00BB0D9A">
      <w:pPr>
        <w:pStyle w:val="Standard"/>
        <w:rPr>
          <w:rFonts w:ascii="Monaco" w:hAnsi="Monaco"/>
          <w:sz w:val="16"/>
          <w:szCs w:val="16"/>
          <w:lang w:val="en-US"/>
        </w:rPr>
      </w:pPr>
      <w:r w:rsidRPr="00024465">
        <w:rPr>
          <w:rFonts w:ascii="Monaco" w:hAnsi="Monaco"/>
          <w:sz w:val="16"/>
          <w:szCs w:val="16"/>
          <w:lang w:val="en-US"/>
        </w:rPr>
        <w:t>(a_x, a_y), (b_x, b_y) = generate_random_pose_for_</w:t>
      </w:r>
      <w:proofErr w:type="gramStart"/>
      <w:r w:rsidRPr="00024465">
        <w:rPr>
          <w:rFonts w:ascii="Monaco" w:hAnsi="Monaco"/>
          <w:sz w:val="16"/>
          <w:szCs w:val="16"/>
          <w:lang w:val="en-US"/>
        </w:rPr>
        <w:t>objects()</w:t>
      </w:r>
      <w:proofErr w:type="gramEnd"/>
    </w:p>
    <w:p w14:paraId="642571C0" w14:textId="77777777" w:rsidR="00BB0D9A" w:rsidRPr="00024465" w:rsidRDefault="00BB0D9A" w:rsidP="00BB0D9A">
      <w:pPr>
        <w:pStyle w:val="Standard"/>
        <w:rPr>
          <w:rFonts w:ascii="Monaco" w:hAnsi="Monaco"/>
          <w:sz w:val="16"/>
          <w:szCs w:val="16"/>
          <w:lang w:val="en-US"/>
        </w:rPr>
      </w:pPr>
    </w:p>
    <w:p w14:paraId="0B89C76B" w14:textId="77777777" w:rsidR="00BB0D9A" w:rsidRPr="00024465" w:rsidRDefault="00BB0D9A" w:rsidP="00BB0D9A">
      <w:pPr>
        <w:pStyle w:val="Standard"/>
        <w:rPr>
          <w:rFonts w:ascii="Monaco" w:hAnsi="Monaco"/>
          <w:sz w:val="16"/>
          <w:szCs w:val="16"/>
          <w:lang w:val="en-US"/>
        </w:rPr>
      </w:pPr>
      <w:proofErr w:type="gramStart"/>
      <w:r w:rsidRPr="00024465">
        <w:rPr>
          <w:rFonts w:ascii="Monaco" w:hAnsi="Monaco"/>
          <w:sz w:val="16"/>
          <w:szCs w:val="16"/>
          <w:lang w:val="en-US"/>
        </w:rPr>
        <w:t>def</w:t>
      </w:r>
      <w:proofErr w:type="gramEnd"/>
      <w:r w:rsidRPr="00024465">
        <w:rPr>
          <w:rFonts w:ascii="Monaco" w:hAnsi="Monaco"/>
          <w:sz w:val="16"/>
          <w:szCs w:val="16"/>
          <w:lang w:val="en-US"/>
        </w:rPr>
        <w:t xml:space="preserve"> delete_gazebo_models():</w:t>
      </w:r>
    </w:p>
    <w:p w14:paraId="3FB4003B" w14:textId="77777777" w:rsidR="00BB0D9A" w:rsidRPr="00024465" w:rsidRDefault="00BB0D9A" w:rsidP="00BB0D9A">
      <w:pPr>
        <w:pStyle w:val="Standard"/>
        <w:rPr>
          <w:rFonts w:ascii="Monaco" w:hAnsi="Monaco"/>
          <w:sz w:val="16"/>
          <w:szCs w:val="16"/>
          <w:lang w:val="en-US"/>
        </w:rPr>
      </w:pPr>
      <w:r w:rsidRPr="00024465">
        <w:rPr>
          <w:rFonts w:ascii="Monaco" w:hAnsi="Monaco"/>
          <w:sz w:val="16"/>
          <w:szCs w:val="16"/>
          <w:lang w:val="en-US"/>
        </w:rPr>
        <w:t xml:space="preserve">    </w:t>
      </w:r>
      <w:proofErr w:type="gramStart"/>
      <w:r w:rsidRPr="00024465">
        <w:rPr>
          <w:rFonts w:ascii="Monaco" w:hAnsi="Monaco"/>
          <w:sz w:val="16"/>
          <w:szCs w:val="16"/>
          <w:lang w:val="en-US"/>
        </w:rPr>
        <w:t>try</w:t>
      </w:r>
      <w:proofErr w:type="gramEnd"/>
      <w:r w:rsidRPr="00024465">
        <w:rPr>
          <w:rFonts w:ascii="Monaco" w:hAnsi="Monaco"/>
          <w:sz w:val="16"/>
          <w:szCs w:val="16"/>
          <w:lang w:val="en-US"/>
        </w:rPr>
        <w:t>:</w:t>
      </w:r>
    </w:p>
    <w:p w14:paraId="77799F49" w14:textId="77777777" w:rsidR="00BB0D9A" w:rsidRPr="00024465" w:rsidRDefault="00BB0D9A" w:rsidP="00BB0D9A">
      <w:pPr>
        <w:pStyle w:val="Standard"/>
        <w:rPr>
          <w:rFonts w:ascii="Monaco" w:hAnsi="Monaco"/>
          <w:sz w:val="16"/>
          <w:szCs w:val="16"/>
        </w:rPr>
      </w:pPr>
      <w:r w:rsidRPr="00024465">
        <w:rPr>
          <w:rFonts w:ascii="Monaco" w:hAnsi="Monaco"/>
          <w:sz w:val="16"/>
          <w:szCs w:val="16"/>
          <w:lang w:val="en-US"/>
        </w:rPr>
        <w:t xml:space="preserve">        </w:t>
      </w:r>
      <w:r w:rsidRPr="00024465">
        <w:rPr>
          <w:rFonts w:ascii="Monaco" w:hAnsi="Monaco"/>
          <w:sz w:val="16"/>
          <w:szCs w:val="16"/>
        </w:rPr>
        <w:t xml:space="preserve">delete_model = </w:t>
      </w:r>
      <w:proofErr w:type="gramStart"/>
      <w:r w:rsidRPr="00024465">
        <w:rPr>
          <w:rFonts w:ascii="Monaco" w:hAnsi="Monaco"/>
          <w:sz w:val="16"/>
          <w:szCs w:val="16"/>
        </w:rPr>
        <w:t>rospy.ServiceProxy(</w:t>
      </w:r>
      <w:proofErr w:type="gramEnd"/>
      <w:r w:rsidRPr="00024465">
        <w:rPr>
          <w:rFonts w:ascii="Monaco" w:hAnsi="Monaco"/>
          <w:sz w:val="16"/>
          <w:szCs w:val="16"/>
        </w:rPr>
        <w:t>'/gazebo/delete_model', DeleteModel)</w:t>
      </w:r>
    </w:p>
    <w:p w14:paraId="0FE0BB25" w14:textId="77777777" w:rsidR="00BB0D9A" w:rsidRPr="00024465" w:rsidRDefault="00BB0D9A" w:rsidP="00BB0D9A">
      <w:pPr>
        <w:pStyle w:val="Standard"/>
        <w:rPr>
          <w:rFonts w:ascii="Monaco" w:hAnsi="Monaco"/>
          <w:sz w:val="16"/>
          <w:szCs w:val="16"/>
          <w:lang w:val="en-US"/>
        </w:rPr>
      </w:pPr>
      <w:r w:rsidRPr="00024465">
        <w:rPr>
          <w:rFonts w:ascii="Monaco" w:hAnsi="Monaco"/>
          <w:sz w:val="16"/>
          <w:szCs w:val="16"/>
        </w:rPr>
        <w:t xml:space="preserve">        </w:t>
      </w:r>
      <w:r w:rsidRPr="00024465">
        <w:rPr>
          <w:rFonts w:ascii="Monaco" w:hAnsi="Monaco"/>
          <w:sz w:val="16"/>
          <w:szCs w:val="16"/>
          <w:lang w:val="en-US"/>
        </w:rPr>
        <w:t>delete_</w:t>
      </w:r>
      <w:proofErr w:type="gramStart"/>
      <w:r w:rsidRPr="00024465">
        <w:rPr>
          <w:rFonts w:ascii="Monaco" w:hAnsi="Monaco"/>
          <w:sz w:val="16"/>
          <w:szCs w:val="16"/>
          <w:lang w:val="en-US"/>
        </w:rPr>
        <w:t>model(</w:t>
      </w:r>
      <w:proofErr w:type="gramEnd"/>
      <w:r w:rsidRPr="00024465">
        <w:rPr>
          <w:rFonts w:ascii="Monaco" w:hAnsi="Monaco"/>
          <w:sz w:val="16"/>
          <w:szCs w:val="16"/>
          <w:lang w:val="en-US"/>
        </w:rPr>
        <w:t>"table")</w:t>
      </w:r>
    </w:p>
    <w:p w14:paraId="3B78253A" w14:textId="77777777" w:rsidR="00BB0D9A" w:rsidRPr="00024465" w:rsidRDefault="00BB0D9A" w:rsidP="00BB0D9A">
      <w:pPr>
        <w:pStyle w:val="Standard"/>
        <w:rPr>
          <w:rFonts w:ascii="Monaco" w:hAnsi="Monaco"/>
          <w:sz w:val="16"/>
          <w:szCs w:val="16"/>
          <w:lang w:val="en-US"/>
        </w:rPr>
      </w:pPr>
      <w:r w:rsidRPr="00024465">
        <w:rPr>
          <w:rFonts w:ascii="Monaco" w:hAnsi="Monaco"/>
          <w:sz w:val="16"/>
          <w:szCs w:val="16"/>
          <w:lang w:val="en-US"/>
        </w:rPr>
        <w:t xml:space="preserve">        delete_</w:t>
      </w:r>
      <w:proofErr w:type="gramStart"/>
      <w:r w:rsidRPr="00024465">
        <w:rPr>
          <w:rFonts w:ascii="Monaco" w:hAnsi="Monaco"/>
          <w:sz w:val="16"/>
          <w:szCs w:val="16"/>
          <w:lang w:val="en-US"/>
        </w:rPr>
        <w:t>model(</w:t>
      </w:r>
      <w:proofErr w:type="gramEnd"/>
      <w:r w:rsidRPr="00024465">
        <w:rPr>
          <w:rFonts w:ascii="Monaco" w:hAnsi="Monaco"/>
          <w:sz w:val="16"/>
          <w:szCs w:val="16"/>
          <w:lang w:val="en-US"/>
        </w:rPr>
        <w:t>"block")</w:t>
      </w:r>
    </w:p>
    <w:p w14:paraId="0B38F10C" w14:textId="77777777" w:rsidR="00BB0D9A" w:rsidRPr="00024465" w:rsidRDefault="00BB0D9A" w:rsidP="00BB0D9A">
      <w:pPr>
        <w:pStyle w:val="Standard"/>
        <w:rPr>
          <w:rFonts w:ascii="Monaco" w:hAnsi="Monaco"/>
          <w:sz w:val="16"/>
          <w:szCs w:val="16"/>
          <w:lang w:val="en-US"/>
        </w:rPr>
      </w:pPr>
      <w:r w:rsidRPr="00024465">
        <w:rPr>
          <w:rFonts w:ascii="Monaco" w:hAnsi="Monaco"/>
          <w:sz w:val="16"/>
          <w:szCs w:val="16"/>
          <w:lang w:val="en-US"/>
        </w:rPr>
        <w:t xml:space="preserve">        delete_</w:t>
      </w:r>
      <w:proofErr w:type="gramStart"/>
      <w:r w:rsidRPr="00024465">
        <w:rPr>
          <w:rFonts w:ascii="Monaco" w:hAnsi="Monaco"/>
          <w:sz w:val="16"/>
          <w:szCs w:val="16"/>
          <w:lang w:val="en-US"/>
        </w:rPr>
        <w:t>model(</w:t>
      </w:r>
      <w:proofErr w:type="gramEnd"/>
      <w:r w:rsidRPr="00024465">
        <w:rPr>
          <w:rFonts w:ascii="Monaco" w:hAnsi="Monaco"/>
          <w:sz w:val="16"/>
          <w:szCs w:val="16"/>
          <w:lang w:val="en-US"/>
        </w:rPr>
        <w:t>"goal")</w:t>
      </w:r>
    </w:p>
    <w:p w14:paraId="22841E12" w14:textId="77777777" w:rsidR="00BB0D9A" w:rsidRPr="00024465" w:rsidRDefault="00BB0D9A" w:rsidP="00BB0D9A">
      <w:pPr>
        <w:pStyle w:val="Standard"/>
        <w:rPr>
          <w:rFonts w:ascii="Monaco" w:hAnsi="Monaco"/>
          <w:sz w:val="16"/>
          <w:szCs w:val="16"/>
          <w:lang w:val="en-US"/>
        </w:rPr>
      </w:pPr>
      <w:r w:rsidRPr="00024465">
        <w:rPr>
          <w:rFonts w:ascii="Monaco" w:hAnsi="Monaco"/>
          <w:sz w:val="16"/>
          <w:szCs w:val="16"/>
          <w:lang w:val="en-US"/>
        </w:rPr>
        <w:t xml:space="preserve">        </w:t>
      </w:r>
      <w:proofErr w:type="gramStart"/>
      <w:r w:rsidRPr="00024465">
        <w:rPr>
          <w:rFonts w:ascii="Monaco" w:hAnsi="Monaco"/>
          <w:sz w:val="16"/>
          <w:szCs w:val="16"/>
          <w:lang w:val="en-US"/>
        </w:rPr>
        <w:t>rospy.sleep(</w:t>
      </w:r>
      <w:proofErr w:type="gramEnd"/>
      <w:r w:rsidRPr="00024465">
        <w:rPr>
          <w:rFonts w:ascii="Monaco" w:hAnsi="Monaco"/>
          <w:sz w:val="16"/>
          <w:szCs w:val="16"/>
          <w:lang w:val="en-US"/>
        </w:rPr>
        <w:t>1.0)</w:t>
      </w:r>
    </w:p>
    <w:p w14:paraId="418261AB" w14:textId="77777777" w:rsidR="00BB0D9A" w:rsidRPr="00024465" w:rsidRDefault="00BB0D9A" w:rsidP="00BB0D9A">
      <w:pPr>
        <w:pStyle w:val="Standard"/>
        <w:rPr>
          <w:rFonts w:ascii="Monaco" w:hAnsi="Monaco"/>
          <w:sz w:val="16"/>
          <w:szCs w:val="16"/>
          <w:lang w:val="en-US"/>
        </w:rPr>
      </w:pPr>
      <w:r w:rsidRPr="00024465">
        <w:rPr>
          <w:rFonts w:ascii="Monaco" w:hAnsi="Monaco"/>
          <w:sz w:val="16"/>
          <w:szCs w:val="16"/>
          <w:lang w:val="en-US"/>
        </w:rPr>
        <w:lastRenderedPageBreak/>
        <w:t xml:space="preserve">    </w:t>
      </w:r>
      <w:proofErr w:type="gramStart"/>
      <w:r w:rsidRPr="00024465">
        <w:rPr>
          <w:rFonts w:ascii="Monaco" w:hAnsi="Monaco"/>
          <w:sz w:val="16"/>
          <w:szCs w:val="16"/>
          <w:lang w:val="en-US"/>
        </w:rPr>
        <w:t>except</w:t>
      </w:r>
      <w:proofErr w:type="gramEnd"/>
      <w:r w:rsidRPr="00024465">
        <w:rPr>
          <w:rFonts w:ascii="Monaco" w:hAnsi="Monaco"/>
          <w:sz w:val="16"/>
          <w:szCs w:val="16"/>
          <w:lang w:val="en-US"/>
        </w:rPr>
        <w:t xml:space="preserve"> rospy.ServiceException, e:</w:t>
      </w:r>
    </w:p>
    <w:p w14:paraId="41E9C1C0" w14:textId="77777777" w:rsidR="00BB0D9A" w:rsidRPr="00024465" w:rsidRDefault="00BB0D9A" w:rsidP="00BB0D9A">
      <w:pPr>
        <w:pStyle w:val="Standard"/>
        <w:rPr>
          <w:rFonts w:ascii="Monaco" w:hAnsi="Monaco"/>
          <w:sz w:val="16"/>
          <w:szCs w:val="16"/>
          <w:lang w:val="en-US"/>
        </w:rPr>
      </w:pPr>
      <w:r w:rsidRPr="00024465">
        <w:rPr>
          <w:rFonts w:ascii="Monaco" w:hAnsi="Monaco"/>
          <w:sz w:val="16"/>
          <w:szCs w:val="16"/>
          <w:lang w:val="en-US"/>
        </w:rPr>
        <w:t xml:space="preserve">        </w:t>
      </w:r>
      <w:proofErr w:type="gramStart"/>
      <w:r w:rsidRPr="00024465">
        <w:rPr>
          <w:rFonts w:ascii="Monaco" w:hAnsi="Monaco"/>
          <w:sz w:val="16"/>
          <w:szCs w:val="16"/>
          <w:lang w:val="en-US"/>
        </w:rPr>
        <w:t>rospy.loginfo(</w:t>
      </w:r>
      <w:proofErr w:type="gramEnd"/>
      <w:r w:rsidRPr="00024465">
        <w:rPr>
          <w:rFonts w:ascii="Monaco" w:hAnsi="Monaco"/>
          <w:sz w:val="16"/>
          <w:szCs w:val="16"/>
          <w:lang w:val="en-US"/>
        </w:rPr>
        <w:t>"Delete Model service call failed: {0}".format(e))</w:t>
      </w:r>
    </w:p>
    <w:p w14:paraId="3FBABA6B" w14:textId="77777777" w:rsidR="00BB0D9A" w:rsidRPr="00024465" w:rsidRDefault="00BB0D9A" w:rsidP="00BB0D9A">
      <w:pPr>
        <w:pStyle w:val="Standard"/>
        <w:rPr>
          <w:rFonts w:ascii="Monaco" w:hAnsi="Monaco"/>
          <w:sz w:val="16"/>
          <w:szCs w:val="16"/>
          <w:lang w:val="en-US"/>
        </w:rPr>
      </w:pPr>
    </w:p>
    <w:p w14:paraId="798E6246" w14:textId="77777777" w:rsidR="00BB0D9A" w:rsidRPr="00024465" w:rsidRDefault="00BB0D9A" w:rsidP="00BB0D9A">
      <w:pPr>
        <w:pStyle w:val="Standard"/>
        <w:rPr>
          <w:rFonts w:ascii="Monaco" w:hAnsi="Monaco"/>
          <w:sz w:val="16"/>
          <w:szCs w:val="16"/>
          <w:lang w:val="en-US"/>
        </w:rPr>
      </w:pPr>
    </w:p>
    <w:p w14:paraId="665D1B9A" w14:textId="77777777" w:rsidR="00BB0D9A" w:rsidRPr="00024465" w:rsidRDefault="00BB0D9A" w:rsidP="00BB0D9A">
      <w:pPr>
        <w:pStyle w:val="Standard"/>
        <w:rPr>
          <w:rFonts w:ascii="Monaco" w:hAnsi="Monaco"/>
          <w:sz w:val="16"/>
          <w:szCs w:val="16"/>
          <w:lang w:val="en-US"/>
        </w:rPr>
      </w:pPr>
      <w:proofErr w:type="gramStart"/>
      <w:r w:rsidRPr="00024465">
        <w:rPr>
          <w:rFonts w:ascii="Monaco" w:hAnsi="Monaco"/>
          <w:sz w:val="16"/>
          <w:szCs w:val="16"/>
          <w:lang w:val="en-US"/>
        </w:rPr>
        <w:t>def</w:t>
      </w:r>
      <w:proofErr w:type="gramEnd"/>
      <w:r w:rsidRPr="00024465">
        <w:rPr>
          <w:rFonts w:ascii="Monaco" w:hAnsi="Monaco"/>
          <w:sz w:val="16"/>
          <w:szCs w:val="16"/>
          <w:lang w:val="en-US"/>
        </w:rPr>
        <w:t xml:space="preserve"> load_gazebo_models():</w:t>
      </w:r>
    </w:p>
    <w:p w14:paraId="1CF8CCAC" w14:textId="77777777" w:rsidR="00BB0D9A" w:rsidRPr="00024465" w:rsidRDefault="00BB0D9A" w:rsidP="00BB0D9A">
      <w:pPr>
        <w:pStyle w:val="Standard"/>
        <w:rPr>
          <w:rFonts w:ascii="Monaco" w:hAnsi="Monaco"/>
          <w:sz w:val="16"/>
          <w:szCs w:val="16"/>
          <w:lang w:val="en-US"/>
        </w:rPr>
      </w:pPr>
      <w:r w:rsidRPr="00024465">
        <w:rPr>
          <w:rFonts w:ascii="Monaco" w:hAnsi="Monaco"/>
          <w:sz w:val="16"/>
          <w:szCs w:val="16"/>
          <w:lang w:val="en-US"/>
        </w:rPr>
        <w:t xml:space="preserve">    world_frame = "world"</w:t>
      </w:r>
    </w:p>
    <w:p w14:paraId="0FD0A147" w14:textId="77777777" w:rsidR="00BB0D9A" w:rsidRPr="00024465" w:rsidRDefault="00BB0D9A" w:rsidP="00BB0D9A">
      <w:pPr>
        <w:pStyle w:val="Standard"/>
        <w:rPr>
          <w:rFonts w:ascii="Monaco" w:hAnsi="Monaco"/>
          <w:sz w:val="16"/>
          <w:szCs w:val="16"/>
          <w:lang w:val="en-US"/>
        </w:rPr>
      </w:pPr>
      <w:r w:rsidRPr="00024465">
        <w:rPr>
          <w:rFonts w:ascii="Monaco" w:hAnsi="Monaco"/>
          <w:sz w:val="16"/>
          <w:szCs w:val="16"/>
          <w:lang w:val="en-US"/>
        </w:rPr>
        <w:t xml:space="preserve">    block_pose = </w:t>
      </w:r>
      <w:proofErr w:type="gramStart"/>
      <w:r w:rsidRPr="00024465">
        <w:rPr>
          <w:rFonts w:ascii="Monaco" w:hAnsi="Monaco"/>
          <w:sz w:val="16"/>
          <w:szCs w:val="16"/>
          <w:lang w:val="en-US"/>
        </w:rPr>
        <w:t>Pose(</w:t>
      </w:r>
      <w:proofErr w:type="gramEnd"/>
      <w:r w:rsidRPr="00024465">
        <w:rPr>
          <w:rFonts w:ascii="Monaco" w:hAnsi="Monaco"/>
          <w:sz w:val="16"/>
          <w:szCs w:val="16"/>
          <w:lang w:val="en-US"/>
        </w:rPr>
        <w:t>position=Point(x=a_x,y=a_y, z=1.2))</w:t>
      </w:r>
    </w:p>
    <w:p w14:paraId="51C7DC83" w14:textId="77777777" w:rsidR="00BB0D9A" w:rsidRPr="00024465" w:rsidRDefault="00BB0D9A" w:rsidP="00BB0D9A">
      <w:pPr>
        <w:pStyle w:val="Standard"/>
        <w:rPr>
          <w:rFonts w:ascii="Monaco" w:hAnsi="Monaco"/>
          <w:sz w:val="16"/>
          <w:szCs w:val="16"/>
          <w:lang w:val="en-US"/>
        </w:rPr>
      </w:pPr>
      <w:r w:rsidRPr="00024465">
        <w:rPr>
          <w:rFonts w:ascii="Monaco" w:hAnsi="Monaco"/>
          <w:sz w:val="16"/>
          <w:szCs w:val="16"/>
          <w:lang w:val="en-US"/>
        </w:rPr>
        <w:t xml:space="preserve">    table_pose = </w:t>
      </w:r>
      <w:proofErr w:type="gramStart"/>
      <w:r w:rsidRPr="00024465">
        <w:rPr>
          <w:rFonts w:ascii="Monaco" w:hAnsi="Monaco"/>
          <w:sz w:val="16"/>
          <w:szCs w:val="16"/>
          <w:lang w:val="en-US"/>
        </w:rPr>
        <w:t>Pose(</w:t>
      </w:r>
      <w:proofErr w:type="gramEnd"/>
      <w:r w:rsidRPr="00024465">
        <w:rPr>
          <w:rFonts w:ascii="Monaco" w:hAnsi="Monaco"/>
          <w:sz w:val="16"/>
          <w:szCs w:val="16"/>
          <w:lang w:val="en-US"/>
        </w:rPr>
        <w:t>position=Point(x=0.6, y=-0.05, z=-0.17),</w:t>
      </w:r>
    </w:p>
    <w:p w14:paraId="7B635E82" w14:textId="77777777" w:rsidR="00BB0D9A" w:rsidRPr="00024465" w:rsidRDefault="00BB0D9A" w:rsidP="00BB0D9A">
      <w:pPr>
        <w:pStyle w:val="Standard"/>
        <w:rPr>
          <w:rFonts w:ascii="Monaco" w:hAnsi="Monaco"/>
          <w:sz w:val="16"/>
          <w:szCs w:val="16"/>
          <w:lang w:val="en-US"/>
        </w:rPr>
      </w:pPr>
      <w:r w:rsidRPr="00024465">
        <w:rPr>
          <w:rFonts w:ascii="Monaco" w:hAnsi="Monaco"/>
          <w:sz w:val="16"/>
          <w:szCs w:val="16"/>
          <w:lang w:val="en-US"/>
        </w:rPr>
        <w:t xml:space="preserve">                        </w:t>
      </w:r>
      <w:proofErr w:type="gramStart"/>
      <w:r w:rsidRPr="00024465">
        <w:rPr>
          <w:rFonts w:ascii="Monaco" w:hAnsi="Monaco"/>
          <w:sz w:val="16"/>
          <w:szCs w:val="16"/>
          <w:lang w:val="en-US"/>
        </w:rPr>
        <w:t>orientation=</w:t>
      </w:r>
      <w:proofErr w:type="gramEnd"/>
      <w:r w:rsidRPr="00024465">
        <w:rPr>
          <w:rFonts w:ascii="Monaco" w:hAnsi="Monaco"/>
          <w:sz w:val="16"/>
          <w:szCs w:val="16"/>
          <w:lang w:val="en-US"/>
        </w:rPr>
        <w:t>Quaternion(x=0,y=0,z=-1,w=1))</w:t>
      </w:r>
    </w:p>
    <w:p w14:paraId="2E2DA806" w14:textId="77777777" w:rsidR="00BB0D9A" w:rsidRPr="00024465" w:rsidRDefault="00BB0D9A" w:rsidP="00BB0D9A">
      <w:pPr>
        <w:pStyle w:val="Standard"/>
        <w:rPr>
          <w:rFonts w:ascii="Monaco" w:hAnsi="Monaco"/>
          <w:sz w:val="16"/>
          <w:szCs w:val="16"/>
          <w:lang w:val="en-US"/>
        </w:rPr>
      </w:pPr>
      <w:r w:rsidRPr="00024465">
        <w:rPr>
          <w:rFonts w:ascii="Monaco" w:hAnsi="Monaco"/>
          <w:sz w:val="16"/>
          <w:szCs w:val="16"/>
          <w:lang w:val="en-US"/>
        </w:rPr>
        <w:t xml:space="preserve">    goal_pose = </w:t>
      </w:r>
      <w:proofErr w:type="gramStart"/>
      <w:r w:rsidRPr="00024465">
        <w:rPr>
          <w:rFonts w:ascii="Monaco" w:hAnsi="Monaco"/>
          <w:sz w:val="16"/>
          <w:szCs w:val="16"/>
          <w:lang w:val="en-US"/>
        </w:rPr>
        <w:t>Pose(</w:t>
      </w:r>
      <w:proofErr w:type="gramEnd"/>
      <w:r w:rsidRPr="00024465">
        <w:rPr>
          <w:rFonts w:ascii="Monaco" w:hAnsi="Monaco"/>
          <w:sz w:val="16"/>
          <w:szCs w:val="16"/>
          <w:lang w:val="en-US"/>
        </w:rPr>
        <w:t>position=Point(x=b_x, y=b_y, z=1.2))</w:t>
      </w:r>
    </w:p>
    <w:p w14:paraId="2893BF54" w14:textId="77777777" w:rsidR="00BB0D9A" w:rsidRPr="00024465" w:rsidRDefault="00BB0D9A" w:rsidP="00BB0D9A">
      <w:pPr>
        <w:pStyle w:val="Standard"/>
        <w:rPr>
          <w:rFonts w:ascii="Monaco" w:hAnsi="Monaco"/>
          <w:sz w:val="16"/>
          <w:szCs w:val="16"/>
          <w:lang w:val="en-US"/>
        </w:rPr>
      </w:pPr>
      <w:r w:rsidRPr="00024465">
        <w:rPr>
          <w:rFonts w:ascii="Monaco" w:hAnsi="Monaco"/>
          <w:sz w:val="16"/>
          <w:szCs w:val="16"/>
          <w:lang w:val="en-US"/>
        </w:rPr>
        <w:t xml:space="preserve">    </w:t>
      </w:r>
      <w:proofErr w:type="gramStart"/>
      <w:r w:rsidRPr="00024465">
        <w:rPr>
          <w:rFonts w:ascii="Monaco" w:hAnsi="Monaco"/>
          <w:sz w:val="16"/>
          <w:szCs w:val="16"/>
          <w:lang w:val="en-US"/>
        </w:rPr>
        <w:t>rospy.loginfo(</w:t>
      </w:r>
      <w:proofErr w:type="gramEnd"/>
      <w:r w:rsidRPr="00024465">
        <w:rPr>
          <w:rFonts w:ascii="Monaco" w:hAnsi="Monaco"/>
          <w:sz w:val="16"/>
          <w:szCs w:val="16"/>
          <w:lang w:val="en-US"/>
        </w:rPr>
        <w:t>'***Cargando modelos.....')</w:t>
      </w:r>
    </w:p>
    <w:p w14:paraId="471FC87D" w14:textId="77777777" w:rsidR="00BB0D9A" w:rsidRPr="00024465" w:rsidRDefault="00BB0D9A" w:rsidP="00BB0D9A">
      <w:pPr>
        <w:pStyle w:val="Standard"/>
        <w:rPr>
          <w:rFonts w:ascii="Monaco" w:hAnsi="Monaco"/>
          <w:sz w:val="16"/>
          <w:szCs w:val="16"/>
          <w:lang w:val="en-US"/>
        </w:rPr>
      </w:pPr>
    </w:p>
    <w:p w14:paraId="295B4E7C" w14:textId="77777777" w:rsidR="00BB0D9A" w:rsidRPr="00024465" w:rsidRDefault="00BB0D9A" w:rsidP="00BB0D9A">
      <w:pPr>
        <w:pStyle w:val="Standard"/>
        <w:rPr>
          <w:rFonts w:ascii="Monaco" w:hAnsi="Monaco"/>
          <w:sz w:val="16"/>
          <w:szCs w:val="16"/>
          <w:lang w:val="en-US"/>
        </w:rPr>
      </w:pPr>
      <w:r w:rsidRPr="00024465">
        <w:rPr>
          <w:rFonts w:ascii="Monaco" w:hAnsi="Monaco"/>
          <w:sz w:val="16"/>
          <w:szCs w:val="16"/>
          <w:lang w:val="en-US"/>
        </w:rPr>
        <w:t xml:space="preserve">    # Load Mesa SDF</w:t>
      </w:r>
    </w:p>
    <w:p w14:paraId="2EDEB42E" w14:textId="77777777" w:rsidR="00BB0D9A" w:rsidRPr="00024465" w:rsidRDefault="00BB0D9A" w:rsidP="00BB0D9A">
      <w:pPr>
        <w:pStyle w:val="Standard"/>
        <w:rPr>
          <w:rFonts w:ascii="Monaco" w:hAnsi="Monaco"/>
          <w:sz w:val="16"/>
          <w:szCs w:val="16"/>
          <w:lang w:val="en-US"/>
        </w:rPr>
      </w:pPr>
      <w:r w:rsidRPr="00024465">
        <w:rPr>
          <w:rFonts w:ascii="Monaco" w:hAnsi="Monaco"/>
          <w:sz w:val="16"/>
          <w:szCs w:val="16"/>
          <w:lang w:val="en-US"/>
        </w:rPr>
        <w:t xml:space="preserve">    table_xml = ''</w:t>
      </w:r>
    </w:p>
    <w:p w14:paraId="30B306FA" w14:textId="77777777" w:rsidR="00BB0D9A" w:rsidRPr="00024465" w:rsidRDefault="00BB0D9A" w:rsidP="00BB0D9A">
      <w:pPr>
        <w:pStyle w:val="Standard"/>
        <w:rPr>
          <w:rFonts w:ascii="Monaco" w:hAnsi="Monaco"/>
          <w:sz w:val="16"/>
          <w:szCs w:val="16"/>
          <w:lang w:val="en-US"/>
        </w:rPr>
      </w:pPr>
      <w:r w:rsidRPr="00024465">
        <w:rPr>
          <w:rFonts w:ascii="Monaco" w:hAnsi="Monaco"/>
          <w:sz w:val="16"/>
          <w:szCs w:val="16"/>
          <w:lang w:val="en-US"/>
        </w:rPr>
        <w:t xml:space="preserve">    </w:t>
      </w:r>
      <w:proofErr w:type="gramStart"/>
      <w:r w:rsidRPr="00024465">
        <w:rPr>
          <w:rFonts w:ascii="Monaco" w:hAnsi="Monaco"/>
          <w:sz w:val="16"/>
          <w:szCs w:val="16"/>
          <w:lang w:val="en-US"/>
        </w:rPr>
        <w:t>with</w:t>
      </w:r>
      <w:proofErr w:type="gramEnd"/>
      <w:r w:rsidRPr="00024465">
        <w:rPr>
          <w:rFonts w:ascii="Monaco" w:hAnsi="Monaco"/>
          <w:sz w:val="16"/>
          <w:szCs w:val="16"/>
          <w:lang w:val="en-US"/>
        </w:rPr>
        <w:t xml:space="preserve"> open (MODEL_PATH + "table/model.sdf", "r") as table_file:</w:t>
      </w:r>
    </w:p>
    <w:p w14:paraId="5F1F7C7C" w14:textId="77777777" w:rsidR="00BB0D9A" w:rsidRPr="00024465" w:rsidRDefault="00BB0D9A" w:rsidP="00BB0D9A">
      <w:pPr>
        <w:pStyle w:val="Standard"/>
        <w:rPr>
          <w:rFonts w:ascii="Monaco" w:hAnsi="Monaco"/>
          <w:sz w:val="16"/>
          <w:szCs w:val="16"/>
          <w:lang w:val="en-US"/>
        </w:rPr>
      </w:pPr>
      <w:r w:rsidRPr="00024465">
        <w:rPr>
          <w:rFonts w:ascii="Monaco" w:hAnsi="Monaco"/>
          <w:sz w:val="16"/>
          <w:szCs w:val="16"/>
          <w:lang w:val="en-US"/>
        </w:rPr>
        <w:t xml:space="preserve">        table_xml=table_</w:t>
      </w:r>
      <w:proofErr w:type="gramStart"/>
      <w:r w:rsidRPr="00024465">
        <w:rPr>
          <w:rFonts w:ascii="Monaco" w:hAnsi="Monaco"/>
          <w:sz w:val="16"/>
          <w:szCs w:val="16"/>
          <w:lang w:val="en-US"/>
        </w:rPr>
        <w:t>file.read(</w:t>
      </w:r>
      <w:proofErr w:type="gramEnd"/>
      <w:r w:rsidRPr="00024465">
        <w:rPr>
          <w:rFonts w:ascii="Monaco" w:hAnsi="Monaco"/>
          <w:sz w:val="16"/>
          <w:szCs w:val="16"/>
          <w:lang w:val="en-US"/>
        </w:rPr>
        <w:t>).replace('\n', '')</w:t>
      </w:r>
    </w:p>
    <w:p w14:paraId="55F78ED1" w14:textId="77777777" w:rsidR="00BB0D9A" w:rsidRPr="00024465" w:rsidRDefault="00BB0D9A" w:rsidP="00BB0D9A">
      <w:pPr>
        <w:pStyle w:val="Standard"/>
        <w:rPr>
          <w:rFonts w:ascii="Monaco" w:hAnsi="Monaco"/>
          <w:sz w:val="16"/>
          <w:szCs w:val="16"/>
          <w:lang w:val="en-US"/>
        </w:rPr>
      </w:pPr>
    </w:p>
    <w:p w14:paraId="152EC5BD" w14:textId="77777777" w:rsidR="00BB0D9A" w:rsidRPr="00024465" w:rsidRDefault="00BB0D9A" w:rsidP="00BB0D9A">
      <w:pPr>
        <w:pStyle w:val="Standard"/>
        <w:rPr>
          <w:rFonts w:ascii="Monaco" w:hAnsi="Monaco"/>
          <w:sz w:val="16"/>
          <w:szCs w:val="16"/>
          <w:lang w:val="en-US"/>
        </w:rPr>
      </w:pPr>
      <w:r w:rsidRPr="00024465">
        <w:rPr>
          <w:rFonts w:ascii="Monaco" w:hAnsi="Monaco"/>
          <w:sz w:val="16"/>
          <w:szCs w:val="16"/>
          <w:lang w:val="en-US"/>
        </w:rPr>
        <w:t xml:space="preserve">    # Load Bloque URDF</w:t>
      </w:r>
    </w:p>
    <w:p w14:paraId="3E64A705" w14:textId="77777777" w:rsidR="00BB0D9A" w:rsidRPr="00024465" w:rsidRDefault="00BB0D9A" w:rsidP="00BB0D9A">
      <w:pPr>
        <w:pStyle w:val="Standard"/>
        <w:rPr>
          <w:rFonts w:ascii="Monaco" w:hAnsi="Monaco"/>
          <w:sz w:val="16"/>
          <w:szCs w:val="16"/>
          <w:lang w:val="en-US"/>
        </w:rPr>
      </w:pPr>
      <w:r w:rsidRPr="00024465">
        <w:rPr>
          <w:rFonts w:ascii="Monaco" w:hAnsi="Monaco"/>
          <w:sz w:val="16"/>
          <w:szCs w:val="16"/>
          <w:lang w:val="en-US"/>
        </w:rPr>
        <w:t xml:space="preserve">    block_xml = ''</w:t>
      </w:r>
    </w:p>
    <w:p w14:paraId="36684FF8" w14:textId="77777777" w:rsidR="00BB0D9A" w:rsidRPr="00024465" w:rsidRDefault="00BB0D9A" w:rsidP="00BB0D9A">
      <w:pPr>
        <w:pStyle w:val="Standard"/>
        <w:rPr>
          <w:rFonts w:ascii="Monaco" w:hAnsi="Monaco"/>
          <w:sz w:val="16"/>
          <w:szCs w:val="16"/>
          <w:lang w:val="en-US"/>
        </w:rPr>
      </w:pPr>
      <w:r w:rsidRPr="00024465">
        <w:rPr>
          <w:rFonts w:ascii="Monaco" w:hAnsi="Monaco"/>
          <w:sz w:val="16"/>
          <w:szCs w:val="16"/>
          <w:lang w:val="en-US"/>
        </w:rPr>
        <w:t xml:space="preserve">    </w:t>
      </w:r>
      <w:proofErr w:type="gramStart"/>
      <w:r w:rsidRPr="00024465">
        <w:rPr>
          <w:rFonts w:ascii="Monaco" w:hAnsi="Monaco"/>
          <w:sz w:val="16"/>
          <w:szCs w:val="16"/>
          <w:lang w:val="en-US"/>
        </w:rPr>
        <w:t>with</w:t>
      </w:r>
      <w:proofErr w:type="gramEnd"/>
      <w:r w:rsidRPr="00024465">
        <w:rPr>
          <w:rFonts w:ascii="Monaco" w:hAnsi="Monaco"/>
          <w:sz w:val="16"/>
          <w:szCs w:val="16"/>
          <w:lang w:val="en-US"/>
        </w:rPr>
        <w:t xml:space="preserve"> open (MODEL_PATH + "block/model.urdf", "r") as block_file:</w:t>
      </w:r>
    </w:p>
    <w:p w14:paraId="5AD0BF2C" w14:textId="77777777" w:rsidR="00BB0D9A" w:rsidRPr="00024465" w:rsidRDefault="00BB0D9A" w:rsidP="00BB0D9A">
      <w:pPr>
        <w:pStyle w:val="Standard"/>
        <w:rPr>
          <w:rFonts w:ascii="Monaco" w:hAnsi="Monaco"/>
          <w:sz w:val="16"/>
          <w:szCs w:val="16"/>
          <w:lang w:val="en-US"/>
        </w:rPr>
      </w:pPr>
      <w:r w:rsidRPr="00024465">
        <w:rPr>
          <w:rFonts w:ascii="Monaco" w:hAnsi="Monaco"/>
          <w:sz w:val="16"/>
          <w:szCs w:val="16"/>
          <w:lang w:val="en-US"/>
        </w:rPr>
        <w:t xml:space="preserve">        block_xml=block_</w:t>
      </w:r>
      <w:proofErr w:type="gramStart"/>
      <w:r w:rsidRPr="00024465">
        <w:rPr>
          <w:rFonts w:ascii="Monaco" w:hAnsi="Monaco"/>
          <w:sz w:val="16"/>
          <w:szCs w:val="16"/>
          <w:lang w:val="en-US"/>
        </w:rPr>
        <w:t>file.read(</w:t>
      </w:r>
      <w:proofErr w:type="gramEnd"/>
      <w:r w:rsidRPr="00024465">
        <w:rPr>
          <w:rFonts w:ascii="Monaco" w:hAnsi="Monaco"/>
          <w:sz w:val="16"/>
          <w:szCs w:val="16"/>
          <w:lang w:val="en-US"/>
        </w:rPr>
        <w:t>).replace('\n', '')</w:t>
      </w:r>
    </w:p>
    <w:p w14:paraId="1542F246" w14:textId="77777777" w:rsidR="00BB0D9A" w:rsidRPr="00024465" w:rsidRDefault="00BB0D9A" w:rsidP="00BB0D9A">
      <w:pPr>
        <w:pStyle w:val="Standard"/>
        <w:rPr>
          <w:rFonts w:ascii="Monaco" w:hAnsi="Monaco"/>
          <w:sz w:val="16"/>
          <w:szCs w:val="16"/>
          <w:lang w:val="en-US"/>
        </w:rPr>
      </w:pPr>
      <w:r w:rsidRPr="00024465">
        <w:rPr>
          <w:rFonts w:ascii="Monaco" w:hAnsi="Monaco"/>
          <w:sz w:val="16"/>
          <w:szCs w:val="16"/>
          <w:lang w:val="en-US"/>
        </w:rPr>
        <w:t xml:space="preserve">    </w:t>
      </w:r>
    </w:p>
    <w:p w14:paraId="44552180" w14:textId="77777777" w:rsidR="00BB0D9A" w:rsidRPr="00024465" w:rsidRDefault="00BB0D9A" w:rsidP="00BB0D9A">
      <w:pPr>
        <w:pStyle w:val="Standard"/>
        <w:rPr>
          <w:rFonts w:ascii="Monaco" w:hAnsi="Monaco"/>
          <w:sz w:val="16"/>
          <w:szCs w:val="16"/>
          <w:lang w:val="en-US"/>
        </w:rPr>
      </w:pPr>
      <w:r w:rsidRPr="00024465">
        <w:rPr>
          <w:rFonts w:ascii="Monaco" w:hAnsi="Monaco"/>
          <w:sz w:val="16"/>
          <w:szCs w:val="16"/>
          <w:lang w:val="en-US"/>
        </w:rPr>
        <w:t xml:space="preserve">    # Load Goal URDF</w:t>
      </w:r>
    </w:p>
    <w:p w14:paraId="10F2FC93" w14:textId="77777777" w:rsidR="00BB0D9A" w:rsidRPr="00024465" w:rsidRDefault="00BB0D9A" w:rsidP="00BB0D9A">
      <w:pPr>
        <w:pStyle w:val="Standard"/>
        <w:rPr>
          <w:rFonts w:ascii="Monaco" w:hAnsi="Monaco"/>
          <w:sz w:val="16"/>
          <w:szCs w:val="16"/>
          <w:lang w:val="en-US"/>
        </w:rPr>
      </w:pPr>
      <w:r w:rsidRPr="00024465">
        <w:rPr>
          <w:rFonts w:ascii="Monaco" w:hAnsi="Monaco"/>
          <w:sz w:val="16"/>
          <w:szCs w:val="16"/>
          <w:lang w:val="en-US"/>
        </w:rPr>
        <w:t xml:space="preserve">    goal_xml = ''</w:t>
      </w:r>
    </w:p>
    <w:p w14:paraId="54D05B68" w14:textId="77777777" w:rsidR="00BB0D9A" w:rsidRPr="00024465" w:rsidRDefault="00BB0D9A" w:rsidP="00BB0D9A">
      <w:pPr>
        <w:pStyle w:val="Standard"/>
        <w:rPr>
          <w:rFonts w:ascii="Monaco" w:hAnsi="Monaco"/>
          <w:sz w:val="16"/>
          <w:szCs w:val="16"/>
          <w:lang w:val="en-US"/>
        </w:rPr>
      </w:pPr>
      <w:r w:rsidRPr="00024465">
        <w:rPr>
          <w:rFonts w:ascii="Monaco" w:hAnsi="Monaco"/>
          <w:sz w:val="16"/>
          <w:szCs w:val="16"/>
          <w:lang w:val="en-US"/>
        </w:rPr>
        <w:t xml:space="preserve">    </w:t>
      </w:r>
      <w:proofErr w:type="gramStart"/>
      <w:r w:rsidRPr="00024465">
        <w:rPr>
          <w:rFonts w:ascii="Monaco" w:hAnsi="Monaco"/>
          <w:sz w:val="16"/>
          <w:szCs w:val="16"/>
          <w:lang w:val="en-US"/>
        </w:rPr>
        <w:t>with</w:t>
      </w:r>
      <w:proofErr w:type="gramEnd"/>
      <w:r w:rsidRPr="00024465">
        <w:rPr>
          <w:rFonts w:ascii="Monaco" w:hAnsi="Monaco"/>
          <w:sz w:val="16"/>
          <w:szCs w:val="16"/>
          <w:lang w:val="en-US"/>
        </w:rPr>
        <w:t xml:space="preserve"> open (MODEL_PATH + "goal/model.urdf", "r") as goal_file:</w:t>
      </w:r>
    </w:p>
    <w:p w14:paraId="584F93F9" w14:textId="77777777" w:rsidR="00BB0D9A" w:rsidRPr="00024465" w:rsidRDefault="00BB0D9A" w:rsidP="00BB0D9A">
      <w:pPr>
        <w:pStyle w:val="Standard"/>
        <w:rPr>
          <w:rFonts w:ascii="Monaco" w:hAnsi="Monaco"/>
          <w:sz w:val="16"/>
          <w:szCs w:val="16"/>
          <w:lang w:val="en-US"/>
        </w:rPr>
      </w:pPr>
      <w:r w:rsidRPr="00024465">
        <w:rPr>
          <w:rFonts w:ascii="Monaco" w:hAnsi="Monaco"/>
          <w:sz w:val="16"/>
          <w:szCs w:val="16"/>
          <w:lang w:val="en-US"/>
        </w:rPr>
        <w:t xml:space="preserve">        goal_xml=goal_</w:t>
      </w:r>
      <w:proofErr w:type="gramStart"/>
      <w:r w:rsidRPr="00024465">
        <w:rPr>
          <w:rFonts w:ascii="Monaco" w:hAnsi="Monaco"/>
          <w:sz w:val="16"/>
          <w:szCs w:val="16"/>
          <w:lang w:val="en-US"/>
        </w:rPr>
        <w:t>file.read(</w:t>
      </w:r>
      <w:proofErr w:type="gramEnd"/>
      <w:r w:rsidRPr="00024465">
        <w:rPr>
          <w:rFonts w:ascii="Monaco" w:hAnsi="Monaco"/>
          <w:sz w:val="16"/>
          <w:szCs w:val="16"/>
          <w:lang w:val="en-US"/>
        </w:rPr>
        <w:t>).replace('\n', '')</w:t>
      </w:r>
    </w:p>
    <w:p w14:paraId="7FECA692" w14:textId="77777777" w:rsidR="00BB0D9A" w:rsidRPr="00024465" w:rsidRDefault="00BB0D9A" w:rsidP="00BB0D9A">
      <w:pPr>
        <w:pStyle w:val="Standard"/>
        <w:rPr>
          <w:rFonts w:ascii="Monaco" w:hAnsi="Monaco"/>
          <w:sz w:val="16"/>
          <w:szCs w:val="16"/>
          <w:lang w:val="en-US"/>
        </w:rPr>
      </w:pPr>
    </w:p>
    <w:p w14:paraId="34BF3D8E" w14:textId="77777777" w:rsidR="00BB0D9A" w:rsidRPr="00024465" w:rsidRDefault="00BB0D9A" w:rsidP="00BB0D9A">
      <w:pPr>
        <w:pStyle w:val="Standard"/>
        <w:rPr>
          <w:rFonts w:ascii="Monaco" w:hAnsi="Monaco"/>
          <w:sz w:val="16"/>
          <w:szCs w:val="16"/>
          <w:lang w:val="en-US"/>
        </w:rPr>
      </w:pPr>
      <w:r w:rsidRPr="00024465">
        <w:rPr>
          <w:rFonts w:ascii="Monaco" w:hAnsi="Monaco"/>
          <w:sz w:val="16"/>
          <w:szCs w:val="16"/>
          <w:lang w:val="en-US"/>
        </w:rPr>
        <w:t xml:space="preserve">    </w:t>
      </w:r>
    </w:p>
    <w:p w14:paraId="27A936A5" w14:textId="77777777" w:rsidR="00BB0D9A" w:rsidRPr="00024465" w:rsidRDefault="00BB0D9A" w:rsidP="00BB0D9A">
      <w:pPr>
        <w:pStyle w:val="Standard"/>
        <w:rPr>
          <w:rFonts w:ascii="Monaco" w:hAnsi="Monaco"/>
          <w:sz w:val="16"/>
          <w:szCs w:val="16"/>
          <w:lang w:val="en-US"/>
        </w:rPr>
      </w:pPr>
      <w:r w:rsidRPr="00024465">
        <w:rPr>
          <w:rFonts w:ascii="Monaco" w:hAnsi="Monaco"/>
          <w:sz w:val="16"/>
          <w:szCs w:val="16"/>
          <w:lang w:val="en-US"/>
        </w:rPr>
        <w:t xml:space="preserve">    #Spawn Mesa SDF</w:t>
      </w:r>
    </w:p>
    <w:p w14:paraId="21A22B6A" w14:textId="77777777" w:rsidR="00BB0D9A" w:rsidRPr="00024465" w:rsidRDefault="00BB0D9A" w:rsidP="00BB0D9A">
      <w:pPr>
        <w:pStyle w:val="Standard"/>
        <w:rPr>
          <w:rFonts w:ascii="Monaco" w:hAnsi="Monaco"/>
          <w:sz w:val="16"/>
          <w:szCs w:val="16"/>
          <w:lang w:val="en-US"/>
        </w:rPr>
      </w:pPr>
      <w:r w:rsidRPr="00024465">
        <w:rPr>
          <w:rFonts w:ascii="Monaco" w:hAnsi="Monaco"/>
          <w:sz w:val="16"/>
          <w:szCs w:val="16"/>
          <w:lang w:val="en-US"/>
        </w:rPr>
        <w:t xml:space="preserve">    rospy.wait_for_</w:t>
      </w:r>
      <w:proofErr w:type="gramStart"/>
      <w:r w:rsidRPr="00024465">
        <w:rPr>
          <w:rFonts w:ascii="Monaco" w:hAnsi="Monaco"/>
          <w:sz w:val="16"/>
          <w:szCs w:val="16"/>
          <w:lang w:val="en-US"/>
        </w:rPr>
        <w:t>service(</w:t>
      </w:r>
      <w:proofErr w:type="gramEnd"/>
      <w:r w:rsidRPr="00024465">
        <w:rPr>
          <w:rFonts w:ascii="Monaco" w:hAnsi="Monaco"/>
          <w:sz w:val="16"/>
          <w:szCs w:val="16"/>
          <w:lang w:val="en-US"/>
        </w:rPr>
        <w:t>'/gazebo/spawn_sdf_model')</w:t>
      </w:r>
    </w:p>
    <w:p w14:paraId="65684252" w14:textId="77777777" w:rsidR="00BB0D9A" w:rsidRPr="00024465" w:rsidRDefault="00BB0D9A" w:rsidP="00BB0D9A">
      <w:pPr>
        <w:pStyle w:val="Standard"/>
        <w:rPr>
          <w:rFonts w:ascii="Monaco" w:hAnsi="Monaco"/>
          <w:sz w:val="16"/>
          <w:szCs w:val="16"/>
          <w:lang w:val="en-US"/>
        </w:rPr>
      </w:pPr>
    </w:p>
    <w:p w14:paraId="6BC52232" w14:textId="77777777" w:rsidR="00BB0D9A" w:rsidRPr="00024465" w:rsidRDefault="00BB0D9A" w:rsidP="00BB0D9A">
      <w:pPr>
        <w:pStyle w:val="Standard"/>
        <w:rPr>
          <w:rFonts w:ascii="Monaco" w:hAnsi="Monaco"/>
          <w:sz w:val="16"/>
          <w:szCs w:val="16"/>
          <w:lang w:val="en-US"/>
        </w:rPr>
      </w:pPr>
      <w:r w:rsidRPr="00024465">
        <w:rPr>
          <w:rFonts w:ascii="Monaco" w:hAnsi="Monaco"/>
          <w:sz w:val="16"/>
          <w:szCs w:val="16"/>
          <w:lang w:val="en-US"/>
        </w:rPr>
        <w:t xml:space="preserve">    </w:t>
      </w:r>
      <w:proofErr w:type="gramStart"/>
      <w:r w:rsidRPr="00024465">
        <w:rPr>
          <w:rFonts w:ascii="Monaco" w:hAnsi="Monaco"/>
          <w:sz w:val="16"/>
          <w:szCs w:val="16"/>
          <w:lang w:val="en-US"/>
        </w:rPr>
        <w:t>try</w:t>
      </w:r>
      <w:proofErr w:type="gramEnd"/>
      <w:r w:rsidRPr="00024465">
        <w:rPr>
          <w:rFonts w:ascii="Monaco" w:hAnsi="Monaco"/>
          <w:sz w:val="16"/>
          <w:szCs w:val="16"/>
          <w:lang w:val="en-US"/>
        </w:rPr>
        <w:t xml:space="preserve">:      </w:t>
      </w:r>
    </w:p>
    <w:p w14:paraId="04BDD346" w14:textId="77777777" w:rsidR="00BB0D9A" w:rsidRPr="00024465" w:rsidRDefault="00BB0D9A" w:rsidP="00BB0D9A">
      <w:pPr>
        <w:pStyle w:val="Standard"/>
        <w:rPr>
          <w:rFonts w:ascii="Monaco" w:hAnsi="Monaco"/>
          <w:sz w:val="16"/>
          <w:szCs w:val="16"/>
          <w:lang w:val="en-US"/>
        </w:rPr>
      </w:pPr>
      <w:r w:rsidRPr="00024465">
        <w:rPr>
          <w:rFonts w:ascii="Monaco" w:hAnsi="Monaco"/>
          <w:sz w:val="16"/>
          <w:szCs w:val="16"/>
          <w:lang w:val="en-US"/>
        </w:rPr>
        <w:t xml:space="preserve">        spawn_sdf = </w:t>
      </w:r>
      <w:proofErr w:type="gramStart"/>
      <w:r w:rsidRPr="00024465">
        <w:rPr>
          <w:rFonts w:ascii="Monaco" w:hAnsi="Monaco"/>
          <w:sz w:val="16"/>
          <w:szCs w:val="16"/>
          <w:lang w:val="en-US"/>
        </w:rPr>
        <w:t>rospy.ServiceProxy(</w:t>
      </w:r>
      <w:proofErr w:type="gramEnd"/>
      <w:r w:rsidRPr="00024465">
        <w:rPr>
          <w:rFonts w:ascii="Monaco" w:hAnsi="Monaco"/>
          <w:sz w:val="16"/>
          <w:szCs w:val="16"/>
          <w:lang w:val="en-US"/>
        </w:rPr>
        <w:t>'/gazebo/spawn_sdf_model', SpawnModel)</w:t>
      </w:r>
    </w:p>
    <w:p w14:paraId="015EE8B2" w14:textId="77777777" w:rsidR="00BB0D9A" w:rsidRPr="00024465" w:rsidRDefault="00BB0D9A" w:rsidP="00BB0D9A">
      <w:pPr>
        <w:pStyle w:val="Standard"/>
        <w:rPr>
          <w:rFonts w:ascii="Monaco" w:hAnsi="Monaco"/>
          <w:sz w:val="16"/>
          <w:szCs w:val="16"/>
          <w:lang w:val="en-US"/>
        </w:rPr>
      </w:pPr>
      <w:r w:rsidRPr="00024465">
        <w:rPr>
          <w:rFonts w:ascii="Monaco" w:hAnsi="Monaco"/>
          <w:sz w:val="16"/>
          <w:szCs w:val="16"/>
          <w:lang w:val="en-US"/>
        </w:rPr>
        <w:t xml:space="preserve">        spawn_</w:t>
      </w:r>
      <w:proofErr w:type="gramStart"/>
      <w:r w:rsidRPr="00024465">
        <w:rPr>
          <w:rFonts w:ascii="Monaco" w:hAnsi="Monaco"/>
          <w:sz w:val="16"/>
          <w:szCs w:val="16"/>
          <w:lang w:val="en-US"/>
        </w:rPr>
        <w:t>sdf(</w:t>
      </w:r>
      <w:proofErr w:type="gramEnd"/>
      <w:r w:rsidRPr="00024465">
        <w:rPr>
          <w:rFonts w:ascii="Monaco" w:hAnsi="Monaco"/>
          <w:sz w:val="16"/>
          <w:szCs w:val="16"/>
          <w:lang w:val="en-US"/>
        </w:rPr>
        <w:t>"table", table_xml, "/",table_pose, world_frame)</w:t>
      </w:r>
    </w:p>
    <w:p w14:paraId="311193FC" w14:textId="77777777" w:rsidR="00BB0D9A" w:rsidRPr="00024465" w:rsidRDefault="00BB0D9A" w:rsidP="00BB0D9A">
      <w:pPr>
        <w:pStyle w:val="Standard"/>
        <w:rPr>
          <w:rFonts w:ascii="Monaco" w:hAnsi="Monaco"/>
          <w:sz w:val="16"/>
          <w:szCs w:val="16"/>
          <w:lang w:val="en-US"/>
        </w:rPr>
      </w:pPr>
      <w:r w:rsidRPr="00024465">
        <w:rPr>
          <w:rFonts w:ascii="Monaco" w:hAnsi="Monaco"/>
          <w:sz w:val="16"/>
          <w:szCs w:val="16"/>
          <w:lang w:val="en-US"/>
        </w:rPr>
        <w:t xml:space="preserve">    </w:t>
      </w:r>
      <w:proofErr w:type="gramStart"/>
      <w:r w:rsidRPr="00024465">
        <w:rPr>
          <w:rFonts w:ascii="Monaco" w:hAnsi="Monaco"/>
          <w:sz w:val="16"/>
          <w:szCs w:val="16"/>
          <w:lang w:val="en-US"/>
        </w:rPr>
        <w:t>except</w:t>
      </w:r>
      <w:proofErr w:type="gramEnd"/>
      <w:r w:rsidRPr="00024465">
        <w:rPr>
          <w:rFonts w:ascii="Monaco" w:hAnsi="Monaco"/>
          <w:sz w:val="16"/>
          <w:szCs w:val="16"/>
          <w:lang w:val="en-US"/>
        </w:rPr>
        <w:t xml:space="preserve"> rospy.ServiceException, e:</w:t>
      </w:r>
    </w:p>
    <w:p w14:paraId="0A67018B" w14:textId="77777777" w:rsidR="00BB0D9A" w:rsidRPr="00024465" w:rsidRDefault="00BB0D9A" w:rsidP="00BB0D9A">
      <w:pPr>
        <w:pStyle w:val="Standard"/>
        <w:rPr>
          <w:rFonts w:ascii="Monaco" w:hAnsi="Monaco"/>
          <w:sz w:val="16"/>
          <w:szCs w:val="16"/>
          <w:lang w:val="en-US"/>
        </w:rPr>
      </w:pPr>
      <w:r w:rsidRPr="00024465">
        <w:rPr>
          <w:rFonts w:ascii="Monaco" w:hAnsi="Monaco"/>
          <w:sz w:val="16"/>
          <w:szCs w:val="16"/>
          <w:lang w:val="en-US"/>
        </w:rPr>
        <w:t xml:space="preserve">        </w:t>
      </w:r>
      <w:proofErr w:type="gramStart"/>
      <w:r w:rsidRPr="00024465">
        <w:rPr>
          <w:rFonts w:ascii="Monaco" w:hAnsi="Monaco"/>
          <w:sz w:val="16"/>
          <w:szCs w:val="16"/>
          <w:lang w:val="en-US"/>
        </w:rPr>
        <w:t>rospy.logerr(</w:t>
      </w:r>
      <w:proofErr w:type="gramEnd"/>
      <w:r w:rsidRPr="00024465">
        <w:rPr>
          <w:rFonts w:ascii="Monaco" w:hAnsi="Monaco"/>
          <w:sz w:val="16"/>
          <w:szCs w:val="16"/>
          <w:lang w:val="en-US"/>
        </w:rPr>
        <w:t>"Spawn SDF service call failed: {0}".format(e))</w:t>
      </w:r>
    </w:p>
    <w:p w14:paraId="2CB2EC0E" w14:textId="77777777" w:rsidR="00BB0D9A" w:rsidRPr="00024465" w:rsidRDefault="00BB0D9A" w:rsidP="00BB0D9A">
      <w:pPr>
        <w:pStyle w:val="Standard"/>
        <w:rPr>
          <w:rFonts w:ascii="Monaco" w:hAnsi="Monaco"/>
          <w:sz w:val="16"/>
          <w:szCs w:val="16"/>
          <w:lang w:val="en-US"/>
        </w:rPr>
      </w:pPr>
    </w:p>
    <w:p w14:paraId="671699E8" w14:textId="77777777" w:rsidR="00BB0D9A" w:rsidRPr="00024465" w:rsidRDefault="00BB0D9A" w:rsidP="00BB0D9A">
      <w:pPr>
        <w:pStyle w:val="Standard"/>
        <w:rPr>
          <w:rFonts w:ascii="Monaco" w:hAnsi="Monaco"/>
          <w:sz w:val="16"/>
          <w:szCs w:val="16"/>
          <w:lang w:val="en-US"/>
        </w:rPr>
      </w:pPr>
      <w:r w:rsidRPr="00024465">
        <w:rPr>
          <w:rFonts w:ascii="Monaco" w:hAnsi="Monaco"/>
          <w:sz w:val="16"/>
          <w:szCs w:val="16"/>
          <w:lang w:val="en-US"/>
        </w:rPr>
        <w:t xml:space="preserve">    #Spawn Bloque y Goal RTDF</w:t>
      </w:r>
    </w:p>
    <w:p w14:paraId="691B400B" w14:textId="77777777" w:rsidR="00BB0D9A" w:rsidRPr="00024465" w:rsidRDefault="00BB0D9A" w:rsidP="00BB0D9A">
      <w:pPr>
        <w:pStyle w:val="Standard"/>
        <w:rPr>
          <w:rFonts w:ascii="Monaco" w:hAnsi="Monaco"/>
          <w:sz w:val="16"/>
          <w:szCs w:val="16"/>
          <w:lang w:val="en-US"/>
        </w:rPr>
      </w:pPr>
      <w:r w:rsidRPr="00024465">
        <w:rPr>
          <w:rFonts w:ascii="Monaco" w:hAnsi="Monaco"/>
          <w:sz w:val="16"/>
          <w:szCs w:val="16"/>
          <w:lang w:val="en-US"/>
        </w:rPr>
        <w:t xml:space="preserve">    rospy.wait_for_</w:t>
      </w:r>
      <w:proofErr w:type="gramStart"/>
      <w:r w:rsidRPr="00024465">
        <w:rPr>
          <w:rFonts w:ascii="Monaco" w:hAnsi="Monaco"/>
          <w:sz w:val="16"/>
          <w:szCs w:val="16"/>
          <w:lang w:val="en-US"/>
        </w:rPr>
        <w:t>service(</w:t>
      </w:r>
      <w:proofErr w:type="gramEnd"/>
      <w:r w:rsidRPr="00024465">
        <w:rPr>
          <w:rFonts w:ascii="Monaco" w:hAnsi="Monaco"/>
          <w:sz w:val="16"/>
          <w:szCs w:val="16"/>
          <w:lang w:val="en-US"/>
        </w:rPr>
        <w:t>'/gazebo/spawn_urdf_model')</w:t>
      </w:r>
    </w:p>
    <w:p w14:paraId="5574D796" w14:textId="77777777" w:rsidR="00BB0D9A" w:rsidRPr="00024465" w:rsidRDefault="00BB0D9A" w:rsidP="00BB0D9A">
      <w:pPr>
        <w:pStyle w:val="Standard"/>
        <w:rPr>
          <w:rFonts w:ascii="Monaco" w:hAnsi="Monaco"/>
          <w:sz w:val="16"/>
          <w:szCs w:val="16"/>
          <w:lang w:val="en-US"/>
        </w:rPr>
      </w:pPr>
    </w:p>
    <w:p w14:paraId="7E7F7D6A" w14:textId="77777777" w:rsidR="00BB0D9A" w:rsidRPr="00024465" w:rsidRDefault="00BB0D9A" w:rsidP="00BB0D9A">
      <w:pPr>
        <w:pStyle w:val="Standard"/>
        <w:rPr>
          <w:rFonts w:ascii="Monaco" w:hAnsi="Monaco"/>
          <w:sz w:val="16"/>
          <w:szCs w:val="16"/>
          <w:lang w:val="en-US"/>
        </w:rPr>
      </w:pPr>
      <w:r w:rsidRPr="00024465">
        <w:rPr>
          <w:rFonts w:ascii="Monaco" w:hAnsi="Monaco"/>
          <w:sz w:val="16"/>
          <w:szCs w:val="16"/>
          <w:lang w:val="en-US"/>
        </w:rPr>
        <w:t xml:space="preserve">    </w:t>
      </w:r>
      <w:proofErr w:type="gramStart"/>
      <w:r w:rsidRPr="00024465">
        <w:rPr>
          <w:rFonts w:ascii="Monaco" w:hAnsi="Monaco"/>
          <w:sz w:val="16"/>
          <w:szCs w:val="16"/>
          <w:lang w:val="en-US"/>
        </w:rPr>
        <w:t>try</w:t>
      </w:r>
      <w:proofErr w:type="gramEnd"/>
      <w:r w:rsidRPr="00024465">
        <w:rPr>
          <w:rFonts w:ascii="Monaco" w:hAnsi="Monaco"/>
          <w:sz w:val="16"/>
          <w:szCs w:val="16"/>
          <w:lang w:val="en-US"/>
        </w:rPr>
        <w:t>:</w:t>
      </w:r>
    </w:p>
    <w:p w14:paraId="7BFB493C" w14:textId="77777777" w:rsidR="00BB0D9A" w:rsidRPr="00024465" w:rsidRDefault="00BB0D9A" w:rsidP="00BB0D9A">
      <w:pPr>
        <w:pStyle w:val="Standard"/>
        <w:rPr>
          <w:rFonts w:ascii="Monaco" w:hAnsi="Monaco"/>
          <w:sz w:val="16"/>
          <w:szCs w:val="16"/>
          <w:lang w:val="en-US"/>
        </w:rPr>
      </w:pPr>
      <w:r w:rsidRPr="00024465">
        <w:rPr>
          <w:rFonts w:ascii="Monaco" w:hAnsi="Monaco"/>
          <w:sz w:val="16"/>
          <w:szCs w:val="16"/>
          <w:lang w:val="en-US"/>
        </w:rPr>
        <w:t xml:space="preserve">        spawn_urdf = </w:t>
      </w:r>
      <w:proofErr w:type="gramStart"/>
      <w:r w:rsidRPr="00024465">
        <w:rPr>
          <w:rFonts w:ascii="Monaco" w:hAnsi="Monaco"/>
          <w:sz w:val="16"/>
          <w:szCs w:val="16"/>
          <w:lang w:val="en-US"/>
        </w:rPr>
        <w:t>rospy.ServiceProxy(</w:t>
      </w:r>
      <w:proofErr w:type="gramEnd"/>
      <w:r w:rsidRPr="00024465">
        <w:rPr>
          <w:rFonts w:ascii="Monaco" w:hAnsi="Monaco"/>
          <w:sz w:val="16"/>
          <w:szCs w:val="16"/>
          <w:lang w:val="en-US"/>
        </w:rPr>
        <w:t>'/gazebo/spawn_urdf_model', SpawnModel)</w:t>
      </w:r>
    </w:p>
    <w:p w14:paraId="72357B34" w14:textId="77777777" w:rsidR="00BB0D9A" w:rsidRPr="00024465" w:rsidRDefault="00BB0D9A" w:rsidP="00BB0D9A">
      <w:pPr>
        <w:pStyle w:val="Standard"/>
        <w:rPr>
          <w:rFonts w:ascii="Monaco" w:hAnsi="Monaco"/>
          <w:sz w:val="16"/>
          <w:szCs w:val="16"/>
          <w:lang w:val="en-US"/>
        </w:rPr>
      </w:pPr>
      <w:r w:rsidRPr="00024465">
        <w:rPr>
          <w:rFonts w:ascii="Monaco" w:hAnsi="Monaco"/>
          <w:sz w:val="16"/>
          <w:szCs w:val="16"/>
          <w:lang w:val="en-US"/>
        </w:rPr>
        <w:t xml:space="preserve">        spawn_</w:t>
      </w:r>
      <w:proofErr w:type="gramStart"/>
      <w:r w:rsidRPr="00024465">
        <w:rPr>
          <w:rFonts w:ascii="Monaco" w:hAnsi="Monaco"/>
          <w:sz w:val="16"/>
          <w:szCs w:val="16"/>
          <w:lang w:val="en-US"/>
        </w:rPr>
        <w:t>urdf(</w:t>
      </w:r>
      <w:proofErr w:type="gramEnd"/>
      <w:r w:rsidRPr="00024465">
        <w:rPr>
          <w:rFonts w:ascii="Monaco" w:hAnsi="Monaco"/>
          <w:sz w:val="16"/>
          <w:szCs w:val="16"/>
          <w:lang w:val="en-US"/>
        </w:rPr>
        <w:t>"block", block_xml, "/", block_pose, world_frame)</w:t>
      </w:r>
    </w:p>
    <w:p w14:paraId="08C47633" w14:textId="77777777" w:rsidR="00BB0D9A" w:rsidRPr="00024465" w:rsidRDefault="00BB0D9A" w:rsidP="00BB0D9A">
      <w:pPr>
        <w:pStyle w:val="Standard"/>
        <w:rPr>
          <w:rFonts w:ascii="Monaco" w:hAnsi="Monaco"/>
          <w:sz w:val="16"/>
          <w:szCs w:val="16"/>
          <w:lang w:val="en-US"/>
        </w:rPr>
      </w:pPr>
      <w:r w:rsidRPr="00024465">
        <w:rPr>
          <w:rFonts w:ascii="Monaco" w:hAnsi="Monaco"/>
          <w:sz w:val="16"/>
          <w:szCs w:val="16"/>
          <w:lang w:val="en-US"/>
        </w:rPr>
        <w:t xml:space="preserve">        spawn_</w:t>
      </w:r>
      <w:proofErr w:type="gramStart"/>
      <w:r w:rsidRPr="00024465">
        <w:rPr>
          <w:rFonts w:ascii="Monaco" w:hAnsi="Monaco"/>
          <w:sz w:val="16"/>
          <w:szCs w:val="16"/>
          <w:lang w:val="en-US"/>
        </w:rPr>
        <w:t>urdf(</w:t>
      </w:r>
      <w:proofErr w:type="gramEnd"/>
      <w:r w:rsidRPr="00024465">
        <w:rPr>
          <w:rFonts w:ascii="Monaco" w:hAnsi="Monaco"/>
          <w:sz w:val="16"/>
          <w:szCs w:val="16"/>
          <w:lang w:val="en-US"/>
        </w:rPr>
        <w:t>"goal", goal_xml, "/", goal_pose, world_frame)</w:t>
      </w:r>
    </w:p>
    <w:p w14:paraId="73F74330" w14:textId="77777777" w:rsidR="00BB0D9A" w:rsidRPr="00024465" w:rsidRDefault="00BB0D9A" w:rsidP="00BB0D9A">
      <w:pPr>
        <w:pStyle w:val="Standard"/>
        <w:rPr>
          <w:rFonts w:ascii="Monaco" w:hAnsi="Monaco"/>
          <w:sz w:val="16"/>
          <w:szCs w:val="16"/>
          <w:lang w:val="en-US"/>
        </w:rPr>
      </w:pPr>
      <w:r w:rsidRPr="00024465">
        <w:rPr>
          <w:rFonts w:ascii="Monaco" w:hAnsi="Monaco"/>
          <w:sz w:val="16"/>
          <w:szCs w:val="16"/>
          <w:lang w:val="en-US"/>
        </w:rPr>
        <w:t xml:space="preserve">    </w:t>
      </w:r>
      <w:proofErr w:type="gramStart"/>
      <w:r w:rsidRPr="00024465">
        <w:rPr>
          <w:rFonts w:ascii="Monaco" w:hAnsi="Monaco"/>
          <w:sz w:val="16"/>
          <w:szCs w:val="16"/>
          <w:lang w:val="en-US"/>
        </w:rPr>
        <w:t>except</w:t>
      </w:r>
      <w:proofErr w:type="gramEnd"/>
      <w:r w:rsidRPr="00024465">
        <w:rPr>
          <w:rFonts w:ascii="Monaco" w:hAnsi="Monaco"/>
          <w:sz w:val="16"/>
          <w:szCs w:val="16"/>
          <w:lang w:val="en-US"/>
        </w:rPr>
        <w:t xml:space="preserve"> rospy.ServiceException, e:</w:t>
      </w:r>
    </w:p>
    <w:p w14:paraId="6FD97F45" w14:textId="77777777" w:rsidR="00BB0D9A" w:rsidRPr="00024465" w:rsidRDefault="00BB0D9A" w:rsidP="00BB0D9A">
      <w:pPr>
        <w:pStyle w:val="Standard"/>
        <w:rPr>
          <w:rFonts w:ascii="Monaco" w:hAnsi="Monaco"/>
          <w:sz w:val="16"/>
          <w:szCs w:val="16"/>
          <w:lang w:val="en-US"/>
        </w:rPr>
      </w:pPr>
      <w:r w:rsidRPr="00024465">
        <w:rPr>
          <w:rFonts w:ascii="Monaco" w:hAnsi="Monaco"/>
          <w:sz w:val="16"/>
          <w:szCs w:val="16"/>
          <w:lang w:val="en-US"/>
        </w:rPr>
        <w:t xml:space="preserve">        </w:t>
      </w:r>
      <w:proofErr w:type="gramStart"/>
      <w:r w:rsidRPr="00024465">
        <w:rPr>
          <w:rFonts w:ascii="Monaco" w:hAnsi="Monaco"/>
          <w:sz w:val="16"/>
          <w:szCs w:val="16"/>
          <w:lang w:val="en-US"/>
        </w:rPr>
        <w:t>rospy.logerr(</w:t>
      </w:r>
      <w:proofErr w:type="gramEnd"/>
      <w:r w:rsidRPr="00024465">
        <w:rPr>
          <w:rFonts w:ascii="Monaco" w:hAnsi="Monaco"/>
          <w:sz w:val="16"/>
          <w:szCs w:val="16"/>
          <w:lang w:val="en-US"/>
        </w:rPr>
        <w:t>"Spawn URDF service call failed: {0}".format(e))</w:t>
      </w:r>
    </w:p>
    <w:p w14:paraId="05F47D92" w14:textId="77777777" w:rsidR="00BB0D9A" w:rsidRPr="00024465" w:rsidRDefault="00BB0D9A" w:rsidP="00BB0D9A">
      <w:pPr>
        <w:pStyle w:val="Standard"/>
        <w:rPr>
          <w:rFonts w:ascii="Monaco" w:hAnsi="Monaco"/>
          <w:sz w:val="16"/>
          <w:szCs w:val="16"/>
          <w:lang w:val="en-US"/>
        </w:rPr>
      </w:pPr>
    </w:p>
    <w:p w14:paraId="0F81F520" w14:textId="77777777" w:rsidR="00BB0D9A" w:rsidRPr="00024465" w:rsidRDefault="00BB0D9A" w:rsidP="00BB0D9A">
      <w:pPr>
        <w:pStyle w:val="Standard"/>
        <w:rPr>
          <w:rFonts w:ascii="Monaco" w:hAnsi="Monaco"/>
          <w:sz w:val="16"/>
          <w:szCs w:val="16"/>
        </w:rPr>
      </w:pPr>
      <w:r w:rsidRPr="00024465">
        <w:rPr>
          <w:rFonts w:ascii="Monaco" w:hAnsi="Monaco"/>
          <w:sz w:val="16"/>
          <w:szCs w:val="16"/>
          <w:lang w:val="en-US"/>
        </w:rPr>
        <w:t xml:space="preserve">    </w:t>
      </w:r>
      <w:proofErr w:type="gramStart"/>
      <w:r w:rsidRPr="00024465">
        <w:rPr>
          <w:rFonts w:ascii="Monaco" w:hAnsi="Monaco"/>
          <w:sz w:val="16"/>
          <w:szCs w:val="16"/>
        </w:rPr>
        <w:t>rospy.loginfo(</w:t>
      </w:r>
      <w:proofErr w:type="gramEnd"/>
      <w:r w:rsidRPr="00024465">
        <w:rPr>
          <w:rFonts w:ascii="Monaco" w:hAnsi="Monaco"/>
          <w:sz w:val="16"/>
          <w:szCs w:val="16"/>
        </w:rPr>
        <w:t>'***Entorno cargado.')</w:t>
      </w:r>
    </w:p>
    <w:p w14:paraId="07A5911D" w14:textId="77777777" w:rsidR="00BB0D9A" w:rsidRPr="00024465" w:rsidRDefault="00BB0D9A" w:rsidP="00BB0D9A">
      <w:pPr>
        <w:pStyle w:val="Standard"/>
        <w:rPr>
          <w:rFonts w:ascii="Monaco" w:hAnsi="Monaco"/>
          <w:sz w:val="16"/>
          <w:szCs w:val="16"/>
        </w:rPr>
      </w:pPr>
    </w:p>
    <w:p w14:paraId="75BCB9C2" w14:textId="77777777" w:rsidR="00BB0D9A" w:rsidRPr="00024465" w:rsidRDefault="00BB0D9A" w:rsidP="00BB0D9A">
      <w:pPr>
        <w:pStyle w:val="Standard"/>
        <w:rPr>
          <w:rFonts w:ascii="Monaco" w:hAnsi="Monaco"/>
          <w:sz w:val="16"/>
          <w:szCs w:val="16"/>
        </w:rPr>
      </w:pPr>
      <w:proofErr w:type="gramStart"/>
      <w:r w:rsidRPr="00024465">
        <w:rPr>
          <w:rFonts w:ascii="Monaco" w:hAnsi="Monaco"/>
          <w:sz w:val="16"/>
          <w:szCs w:val="16"/>
        </w:rPr>
        <w:t>def</w:t>
      </w:r>
      <w:proofErr w:type="gramEnd"/>
      <w:r w:rsidRPr="00024465">
        <w:rPr>
          <w:rFonts w:ascii="Monaco" w:hAnsi="Monaco"/>
          <w:sz w:val="16"/>
          <w:szCs w:val="16"/>
        </w:rPr>
        <w:t xml:space="preserve"> main():</w:t>
      </w:r>
    </w:p>
    <w:p w14:paraId="642F3877" w14:textId="77777777" w:rsidR="00BB0D9A" w:rsidRPr="00024465" w:rsidRDefault="00BB0D9A" w:rsidP="00BB0D9A">
      <w:pPr>
        <w:pStyle w:val="Standard"/>
        <w:rPr>
          <w:rFonts w:ascii="Monaco" w:hAnsi="Monaco"/>
          <w:sz w:val="16"/>
          <w:szCs w:val="16"/>
        </w:rPr>
      </w:pPr>
      <w:r w:rsidRPr="00024465">
        <w:rPr>
          <w:rFonts w:ascii="Monaco" w:hAnsi="Monaco"/>
          <w:sz w:val="16"/>
          <w:szCs w:val="16"/>
        </w:rPr>
        <w:t xml:space="preserve">    </w:t>
      </w:r>
      <w:proofErr w:type="gramStart"/>
      <w:r w:rsidRPr="00024465">
        <w:rPr>
          <w:rFonts w:ascii="Monaco" w:hAnsi="Monaco"/>
          <w:sz w:val="16"/>
          <w:szCs w:val="16"/>
        </w:rPr>
        <w:t>rospy.loginfo(</w:t>
      </w:r>
      <w:proofErr w:type="gramEnd"/>
      <w:r w:rsidRPr="00024465">
        <w:rPr>
          <w:rFonts w:ascii="Monaco" w:hAnsi="Monaco"/>
          <w:sz w:val="16"/>
          <w:szCs w:val="16"/>
        </w:rPr>
        <w:t>'***Inicializando nodo...')</w:t>
      </w:r>
    </w:p>
    <w:p w14:paraId="02962A24" w14:textId="77777777" w:rsidR="00BB0D9A" w:rsidRPr="00024465" w:rsidRDefault="00BB0D9A" w:rsidP="00BB0D9A">
      <w:pPr>
        <w:pStyle w:val="Standard"/>
        <w:rPr>
          <w:rFonts w:ascii="Monaco" w:hAnsi="Monaco"/>
          <w:sz w:val="16"/>
          <w:szCs w:val="16"/>
          <w:lang w:val="en-US"/>
        </w:rPr>
      </w:pPr>
      <w:r w:rsidRPr="00024465">
        <w:rPr>
          <w:rFonts w:ascii="Monaco" w:hAnsi="Monaco"/>
          <w:sz w:val="16"/>
          <w:szCs w:val="16"/>
        </w:rPr>
        <w:t xml:space="preserve">    </w:t>
      </w:r>
      <w:r w:rsidRPr="00024465">
        <w:rPr>
          <w:rFonts w:ascii="Monaco" w:hAnsi="Monaco"/>
          <w:sz w:val="16"/>
          <w:szCs w:val="16"/>
          <w:lang w:val="en-US"/>
        </w:rPr>
        <w:t>rospy.init_</w:t>
      </w:r>
      <w:proofErr w:type="gramStart"/>
      <w:r w:rsidRPr="00024465">
        <w:rPr>
          <w:rFonts w:ascii="Monaco" w:hAnsi="Monaco"/>
          <w:sz w:val="16"/>
          <w:szCs w:val="16"/>
          <w:lang w:val="en-US"/>
        </w:rPr>
        <w:t>node(</w:t>
      </w:r>
      <w:proofErr w:type="gramEnd"/>
      <w:r w:rsidRPr="00024465">
        <w:rPr>
          <w:rFonts w:ascii="Monaco" w:hAnsi="Monaco"/>
          <w:sz w:val="16"/>
          <w:szCs w:val="16"/>
          <w:lang w:val="en-US"/>
        </w:rPr>
        <w:t>"simulator")</w:t>
      </w:r>
    </w:p>
    <w:p w14:paraId="55DB52AF" w14:textId="77777777" w:rsidR="00BB0D9A" w:rsidRPr="00024465" w:rsidRDefault="00BB0D9A" w:rsidP="00BB0D9A">
      <w:pPr>
        <w:pStyle w:val="Standard"/>
        <w:rPr>
          <w:rFonts w:ascii="Monaco" w:hAnsi="Monaco"/>
          <w:sz w:val="16"/>
          <w:szCs w:val="16"/>
          <w:lang w:val="en-US"/>
        </w:rPr>
      </w:pPr>
      <w:r w:rsidRPr="00024465">
        <w:rPr>
          <w:rFonts w:ascii="Monaco" w:hAnsi="Monaco"/>
          <w:sz w:val="16"/>
          <w:szCs w:val="16"/>
          <w:lang w:val="en-US"/>
        </w:rPr>
        <w:t xml:space="preserve">    </w:t>
      </w:r>
      <w:proofErr w:type="gramStart"/>
      <w:r w:rsidRPr="00024465">
        <w:rPr>
          <w:rFonts w:ascii="Monaco" w:hAnsi="Monaco"/>
          <w:sz w:val="16"/>
          <w:szCs w:val="16"/>
          <w:lang w:val="en-US"/>
        </w:rPr>
        <w:t>rospy.Rate(</w:t>
      </w:r>
      <w:proofErr w:type="gramEnd"/>
      <w:r w:rsidRPr="00024465">
        <w:rPr>
          <w:rFonts w:ascii="Monaco" w:hAnsi="Monaco"/>
          <w:sz w:val="16"/>
          <w:szCs w:val="16"/>
          <w:lang w:val="en-US"/>
        </w:rPr>
        <w:t>100)</w:t>
      </w:r>
    </w:p>
    <w:p w14:paraId="59FFF8D7" w14:textId="77777777" w:rsidR="00BB0D9A" w:rsidRPr="00024465" w:rsidRDefault="00BB0D9A" w:rsidP="00BB0D9A">
      <w:pPr>
        <w:pStyle w:val="Standard"/>
        <w:rPr>
          <w:rFonts w:ascii="Monaco" w:hAnsi="Monaco"/>
          <w:sz w:val="16"/>
          <w:szCs w:val="16"/>
          <w:lang w:val="en-US"/>
        </w:rPr>
      </w:pPr>
      <w:r w:rsidRPr="00024465">
        <w:rPr>
          <w:rFonts w:ascii="Monaco" w:hAnsi="Monaco"/>
          <w:sz w:val="16"/>
          <w:szCs w:val="16"/>
          <w:lang w:val="en-US"/>
        </w:rPr>
        <w:t xml:space="preserve">    load_gazebo_</w:t>
      </w:r>
      <w:proofErr w:type="gramStart"/>
      <w:r w:rsidRPr="00024465">
        <w:rPr>
          <w:rFonts w:ascii="Monaco" w:hAnsi="Monaco"/>
          <w:sz w:val="16"/>
          <w:szCs w:val="16"/>
          <w:lang w:val="en-US"/>
        </w:rPr>
        <w:t>models()</w:t>
      </w:r>
      <w:proofErr w:type="gramEnd"/>
    </w:p>
    <w:p w14:paraId="4BFA24D9" w14:textId="77777777" w:rsidR="00BB0D9A" w:rsidRPr="00024465" w:rsidRDefault="00BB0D9A" w:rsidP="00BB0D9A">
      <w:pPr>
        <w:pStyle w:val="Standard"/>
        <w:rPr>
          <w:rFonts w:ascii="Monaco" w:hAnsi="Monaco"/>
          <w:sz w:val="16"/>
          <w:szCs w:val="16"/>
          <w:lang w:val="en-US"/>
        </w:rPr>
      </w:pPr>
      <w:r w:rsidRPr="00024465">
        <w:rPr>
          <w:rFonts w:ascii="Monaco" w:hAnsi="Monaco"/>
          <w:sz w:val="16"/>
          <w:szCs w:val="16"/>
          <w:lang w:val="en-US"/>
        </w:rPr>
        <w:t xml:space="preserve">    rospy.on_</w:t>
      </w:r>
      <w:proofErr w:type="gramStart"/>
      <w:r w:rsidRPr="00024465">
        <w:rPr>
          <w:rFonts w:ascii="Monaco" w:hAnsi="Monaco"/>
          <w:sz w:val="16"/>
          <w:szCs w:val="16"/>
          <w:lang w:val="en-US"/>
        </w:rPr>
        <w:t>shutdown(</w:t>
      </w:r>
      <w:proofErr w:type="gramEnd"/>
      <w:r w:rsidRPr="00024465">
        <w:rPr>
          <w:rFonts w:ascii="Monaco" w:hAnsi="Monaco"/>
          <w:sz w:val="16"/>
          <w:szCs w:val="16"/>
          <w:lang w:val="en-US"/>
        </w:rPr>
        <w:t>delete_gazebo_models)</w:t>
      </w:r>
    </w:p>
    <w:p w14:paraId="56648361" w14:textId="77777777" w:rsidR="00BB0D9A" w:rsidRPr="00024465" w:rsidRDefault="00BB0D9A" w:rsidP="00BB0D9A">
      <w:pPr>
        <w:pStyle w:val="Standard"/>
        <w:rPr>
          <w:rFonts w:ascii="Monaco" w:hAnsi="Monaco"/>
          <w:sz w:val="16"/>
          <w:szCs w:val="16"/>
          <w:lang w:val="en-US"/>
        </w:rPr>
      </w:pPr>
      <w:r w:rsidRPr="00024465">
        <w:rPr>
          <w:rFonts w:ascii="Monaco" w:hAnsi="Monaco"/>
          <w:sz w:val="16"/>
          <w:szCs w:val="16"/>
          <w:lang w:val="en-US"/>
        </w:rPr>
        <w:t xml:space="preserve">    rospy.wait_for_</w:t>
      </w:r>
      <w:proofErr w:type="gramStart"/>
      <w:r w:rsidRPr="00024465">
        <w:rPr>
          <w:rFonts w:ascii="Monaco" w:hAnsi="Monaco"/>
          <w:sz w:val="16"/>
          <w:szCs w:val="16"/>
          <w:lang w:val="en-US"/>
        </w:rPr>
        <w:t>message(</w:t>
      </w:r>
      <w:proofErr w:type="gramEnd"/>
      <w:r w:rsidRPr="00024465">
        <w:rPr>
          <w:rFonts w:ascii="Monaco" w:hAnsi="Monaco"/>
          <w:sz w:val="16"/>
          <w:szCs w:val="16"/>
          <w:lang w:val="en-US"/>
        </w:rPr>
        <w:t>"/robot/sim/started", Empty)</w:t>
      </w:r>
    </w:p>
    <w:p w14:paraId="69110550" w14:textId="77777777" w:rsidR="00BB0D9A" w:rsidRPr="00024465" w:rsidRDefault="00BB0D9A" w:rsidP="00BB0D9A">
      <w:pPr>
        <w:pStyle w:val="Standard"/>
        <w:rPr>
          <w:rFonts w:ascii="Monaco" w:hAnsi="Monaco"/>
          <w:sz w:val="16"/>
          <w:szCs w:val="16"/>
          <w:lang w:val="en-US"/>
        </w:rPr>
      </w:pPr>
      <w:r w:rsidRPr="00024465">
        <w:rPr>
          <w:rFonts w:ascii="Monaco" w:hAnsi="Monaco"/>
          <w:sz w:val="16"/>
          <w:szCs w:val="16"/>
          <w:lang w:val="en-US"/>
        </w:rPr>
        <w:t xml:space="preserve">    </w:t>
      </w:r>
      <w:proofErr w:type="gramStart"/>
      <w:r w:rsidRPr="00024465">
        <w:rPr>
          <w:rFonts w:ascii="Monaco" w:hAnsi="Monaco"/>
          <w:sz w:val="16"/>
          <w:szCs w:val="16"/>
          <w:lang w:val="en-US"/>
        </w:rPr>
        <w:t>limb</w:t>
      </w:r>
      <w:proofErr w:type="gramEnd"/>
      <w:r w:rsidRPr="00024465">
        <w:rPr>
          <w:rFonts w:ascii="Monaco" w:hAnsi="Monaco"/>
          <w:sz w:val="16"/>
          <w:szCs w:val="16"/>
          <w:lang w:val="en-US"/>
        </w:rPr>
        <w:t xml:space="preserve"> = 'left'</w:t>
      </w:r>
    </w:p>
    <w:p w14:paraId="4D05CF8A" w14:textId="77777777" w:rsidR="00BB0D9A" w:rsidRPr="00024465" w:rsidRDefault="00BB0D9A" w:rsidP="00BB0D9A">
      <w:pPr>
        <w:pStyle w:val="Standard"/>
        <w:rPr>
          <w:rFonts w:ascii="Monaco" w:hAnsi="Monaco"/>
          <w:sz w:val="16"/>
          <w:szCs w:val="16"/>
          <w:lang w:val="en-US"/>
        </w:rPr>
      </w:pPr>
      <w:r w:rsidRPr="00024465">
        <w:rPr>
          <w:rFonts w:ascii="Monaco" w:hAnsi="Monaco"/>
          <w:sz w:val="16"/>
          <w:szCs w:val="16"/>
          <w:lang w:val="en-US"/>
        </w:rPr>
        <w:t xml:space="preserve">    left_arm = baxter_</w:t>
      </w:r>
      <w:proofErr w:type="gramStart"/>
      <w:r w:rsidRPr="00024465">
        <w:rPr>
          <w:rFonts w:ascii="Monaco" w:hAnsi="Monaco"/>
          <w:sz w:val="16"/>
          <w:szCs w:val="16"/>
          <w:lang w:val="en-US"/>
        </w:rPr>
        <w:t>interface.Limb(</w:t>
      </w:r>
      <w:proofErr w:type="gramEnd"/>
      <w:r w:rsidRPr="00024465">
        <w:rPr>
          <w:rFonts w:ascii="Monaco" w:hAnsi="Monaco"/>
          <w:sz w:val="16"/>
          <w:szCs w:val="16"/>
          <w:lang w:val="en-US"/>
        </w:rPr>
        <w:t>limb)</w:t>
      </w:r>
    </w:p>
    <w:p w14:paraId="72F7B62C" w14:textId="77777777" w:rsidR="00BB0D9A" w:rsidRPr="00024465" w:rsidRDefault="00BB0D9A" w:rsidP="00BB0D9A">
      <w:pPr>
        <w:pStyle w:val="Standard"/>
        <w:rPr>
          <w:rFonts w:ascii="Monaco" w:hAnsi="Monaco"/>
          <w:sz w:val="16"/>
          <w:szCs w:val="16"/>
          <w:lang w:val="en-US"/>
        </w:rPr>
      </w:pPr>
      <w:r w:rsidRPr="00024465">
        <w:rPr>
          <w:rFonts w:ascii="Monaco" w:hAnsi="Monaco"/>
          <w:sz w:val="16"/>
          <w:szCs w:val="16"/>
          <w:lang w:val="en-US"/>
        </w:rPr>
        <w:t xml:space="preserve">    left_gripper = baxter_</w:t>
      </w:r>
      <w:proofErr w:type="gramStart"/>
      <w:r w:rsidRPr="00024465">
        <w:rPr>
          <w:rFonts w:ascii="Monaco" w:hAnsi="Monaco"/>
          <w:sz w:val="16"/>
          <w:szCs w:val="16"/>
          <w:lang w:val="en-US"/>
        </w:rPr>
        <w:t>interface.Gripper(</w:t>
      </w:r>
      <w:proofErr w:type="gramEnd"/>
      <w:r w:rsidRPr="00024465">
        <w:rPr>
          <w:rFonts w:ascii="Monaco" w:hAnsi="Monaco"/>
          <w:sz w:val="16"/>
          <w:szCs w:val="16"/>
          <w:lang w:val="en-US"/>
        </w:rPr>
        <w:t>limb)</w:t>
      </w:r>
    </w:p>
    <w:p w14:paraId="2414BC68" w14:textId="77777777" w:rsidR="00BB0D9A" w:rsidRPr="00024465" w:rsidRDefault="00BB0D9A" w:rsidP="00BB0D9A">
      <w:pPr>
        <w:pStyle w:val="Standard"/>
        <w:rPr>
          <w:rFonts w:ascii="Monaco" w:hAnsi="Monaco"/>
          <w:sz w:val="16"/>
          <w:szCs w:val="16"/>
        </w:rPr>
      </w:pPr>
      <w:r w:rsidRPr="00024465">
        <w:rPr>
          <w:rFonts w:ascii="Monaco" w:hAnsi="Monaco"/>
          <w:sz w:val="16"/>
          <w:szCs w:val="16"/>
          <w:lang w:val="en-US"/>
        </w:rPr>
        <w:t xml:space="preserve">    </w:t>
      </w:r>
      <w:proofErr w:type="gramStart"/>
      <w:r w:rsidRPr="00024465">
        <w:rPr>
          <w:rFonts w:ascii="Monaco" w:hAnsi="Monaco"/>
          <w:sz w:val="16"/>
          <w:szCs w:val="16"/>
        </w:rPr>
        <w:t>rospy.loginfo(</w:t>
      </w:r>
      <w:proofErr w:type="gramEnd"/>
      <w:r w:rsidRPr="00024465">
        <w:rPr>
          <w:rFonts w:ascii="Monaco" w:hAnsi="Monaco"/>
          <w:sz w:val="16"/>
          <w:szCs w:val="16"/>
        </w:rPr>
        <w:t>"***Colocando baxter en posicion de inicio...")</w:t>
      </w:r>
    </w:p>
    <w:p w14:paraId="4A8CB686" w14:textId="77777777" w:rsidR="00BB0D9A" w:rsidRPr="00024465" w:rsidRDefault="00BB0D9A" w:rsidP="00BB0D9A">
      <w:pPr>
        <w:pStyle w:val="Standard"/>
        <w:rPr>
          <w:rFonts w:ascii="Monaco" w:hAnsi="Monaco"/>
          <w:sz w:val="16"/>
          <w:szCs w:val="16"/>
          <w:lang w:val="en-US"/>
        </w:rPr>
      </w:pPr>
      <w:r w:rsidRPr="00024465">
        <w:rPr>
          <w:rFonts w:ascii="Monaco" w:hAnsi="Monaco"/>
          <w:sz w:val="16"/>
          <w:szCs w:val="16"/>
        </w:rPr>
        <w:t xml:space="preserve">    </w:t>
      </w:r>
      <w:proofErr w:type="gramStart"/>
      <w:r w:rsidRPr="00024465">
        <w:rPr>
          <w:rFonts w:ascii="Monaco" w:hAnsi="Monaco"/>
          <w:sz w:val="16"/>
          <w:szCs w:val="16"/>
        </w:rPr>
        <w:t>rospy.loginfo(</w:t>
      </w:r>
      <w:proofErr w:type="gramEnd"/>
      <w:r w:rsidRPr="00024465">
        <w:rPr>
          <w:rFonts w:ascii="Monaco" w:hAnsi="Monaco"/>
          <w:sz w:val="16"/>
          <w:szCs w:val="16"/>
        </w:rPr>
        <w:t xml:space="preserve">"***Obteniendo estado del baxter... </w:t>
      </w:r>
      <w:r w:rsidRPr="00024465">
        <w:rPr>
          <w:rFonts w:ascii="Monaco" w:hAnsi="Monaco"/>
          <w:sz w:val="16"/>
          <w:szCs w:val="16"/>
          <w:lang w:val="en-US"/>
        </w:rPr>
        <w:t>")</w:t>
      </w:r>
    </w:p>
    <w:p w14:paraId="13431D3B" w14:textId="77777777" w:rsidR="00BB0D9A" w:rsidRPr="00024465" w:rsidRDefault="00BB0D9A" w:rsidP="00BB0D9A">
      <w:pPr>
        <w:pStyle w:val="Standard"/>
        <w:rPr>
          <w:rFonts w:ascii="Monaco" w:hAnsi="Monaco"/>
          <w:sz w:val="16"/>
          <w:szCs w:val="16"/>
          <w:lang w:val="en-US"/>
        </w:rPr>
      </w:pPr>
      <w:r w:rsidRPr="00024465">
        <w:rPr>
          <w:rFonts w:ascii="Monaco" w:hAnsi="Monaco"/>
          <w:sz w:val="16"/>
          <w:szCs w:val="16"/>
          <w:lang w:val="en-US"/>
        </w:rPr>
        <w:t xml:space="preserve">    robot_state = baxter_</w:t>
      </w:r>
      <w:proofErr w:type="gramStart"/>
      <w:r w:rsidRPr="00024465">
        <w:rPr>
          <w:rFonts w:ascii="Monaco" w:hAnsi="Monaco"/>
          <w:sz w:val="16"/>
          <w:szCs w:val="16"/>
          <w:lang w:val="en-US"/>
        </w:rPr>
        <w:t>interface.RobotEnable(</w:t>
      </w:r>
      <w:proofErr w:type="gramEnd"/>
      <w:r w:rsidRPr="00024465">
        <w:rPr>
          <w:rFonts w:ascii="Monaco" w:hAnsi="Monaco"/>
          <w:sz w:val="16"/>
          <w:szCs w:val="16"/>
          <w:lang w:val="en-US"/>
        </w:rPr>
        <w:t>baxter_interface.CHECK_VERSION)</w:t>
      </w:r>
    </w:p>
    <w:p w14:paraId="10C51F27" w14:textId="77777777" w:rsidR="00BB0D9A" w:rsidRPr="00024465" w:rsidRDefault="00BB0D9A" w:rsidP="00BB0D9A">
      <w:pPr>
        <w:pStyle w:val="Standard"/>
        <w:rPr>
          <w:rFonts w:ascii="Monaco" w:hAnsi="Monaco"/>
          <w:sz w:val="16"/>
          <w:szCs w:val="16"/>
          <w:lang w:val="en-US"/>
        </w:rPr>
      </w:pPr>
      <w:r w:rsidRPr="00024465">
        <w:rPr>
          <w:rFonts w:ascii="Monaco" w:hAnsi="Monaco"/>
          <w:sz w:val="16"/>
          <w:szCs w:val="16"/>
          <w:lang w:val="en-US"/>
        </w:rPr>
        <w:t xml:space="preserve">    robot_</w:t>
      </w:r>
      <w:proofErr w:type="gramStart"/>
      <w:r w:rsidRPr="00024465">
        <w:rPr>
          <w:rFonts w:ascii="Monaco" w:hAnsi="Monaco"/>
          <w:sz w:val="16"/>
          <w:szCs w:val="16"/>
          <w:lang w:val="en-US"/>
        </w:rPr>
        <w:t>state.state(</w:t>
      </w:r>
      <w:proofErr w:type="gramEnd"/>
      <w:r w:rsidRPr="00024465">
        <w:rPr>
          <w:rFonts w:ascii="Monaco" w:hAnsi="Monaco"/>
          <w:sz w:val="16"/>
          <w:szCs w:val="16"/>
          <w:lang w:val="en-US"/>
        </w:rPr>
        <w:t>).enabled</w:t>
      </w:r>
    </w:p>
    <w:p w14:paraId="7548CFEA" w14:textId="77777777" w:rsidR="00BB0D9A" w:rsidRPr="00024465" w:rsidRDefault="00BB0D9A" w:rsidP="00BB0D9A">
      <w:pPr>
        <w:pStyle w:val="Standard"/>
        <w:rPr>
          <w:rFonts w:ascii="Monaco" w:hAnsi="Monaco"/>
          <w:sz w:val="16"/>
          <w:szCs w:val="16"/>
          <w:lang w:val="en-US"/>
        </w:rPr>
      </w:pPr>
      <w:r w:rsidRPr="00024465">
        <w:rPr>
          <w:rFonts w:ascii="Monaco" w:hAnsi="Monaco"/>
          <w:sz w:val="16"/>
          <w:szCs w:val="16"/>
          <w:lang w:val="en-US"/>
        </w:rPr>
        <w:t xml:space="preserve">    </w:t>
      </w:r>
      <w:proofErr w:type="gramStart"/>
      <w:r w:rsidRPr="00024465">
        <w:rPr>
          <w:rFonts w:ascii="Monaco" w:hAnsi="Monaco"/>
          <w:sz w:val="16"/>
          <w:szCs w:val="16"/>
          <w:lang w:val="en-US"/>
        </w:rPr>
        <w:t>rospy.loginfo(</w:t>
      </w:r>
      <w:proofErr w:type="gramEnd"/>
      <w:r w:rsidRPr="00024465">
        <w:rPr>
          <w:rFonts w:ascii="Monaco" w:hAnsi="Monaco"/>
          <w:sz w:val="16"/>
          <w:szCs w:val="16"/>
          <w:lang w:val="en-US"/>
        </w:rPr>
        <w:t>"***Activando robot... ")</w:t>
      </w:r>
    </w:p>
    <w:p w14:paraId="055D3F6B" w14:textId="77777777" w:rsidR="00BB0D9A" w:rsidRPr="00024465" w:rsidRDefault="00BB0D9A" w:rsidP="00BB0D9A">
      <w:pPr>
        <w:pStyle w:val="Standard"/>
        <w:rPr>
          <w:rFonts w:ascii="Monaco" w:hAnsi="Monaco"/>
          <w:sz w:val="16"/>
          <w:szCs w:val="16"/>
          <w:lang w:val="en-US"/>
        </w:rPr>
      </w:pPr>
      <w:r w:rsidRPr="00024465">
        <w:rPr>
          <w:rFonts w:ascii="Monaco" w:hAnsi="Monaco"/>
          <w:sz w:val="16"/>
          <w:szCs w:val="16"/>
          <w:lang w:val="en-US"/>
        </w:rPr>
        <w:t xml:space="preserve">    robot_</w:t>
      </w:r>
      <w:proofErr w:type="gramStart"/>
      <w:r w:rsidRPr="00024465">
        <w:rPr>
          <w:rFonts w:ascii="Monaco" w:hAnsi="Monaco"/>
          <w:sz w:val="16"/>
          <w:szCs w:val="16"/>
          <w:lang w:val="en-US"/>
        </w:rPr>
        <w:t>state.enable()</w:t>
      </w:r>
      <w:proofErr w:type="gramEnd"/>
    </w:p>
    <w:p w14:paraId="6556A5A4" w14:textId="77777777" w:rsidR="00BB0D9A" w:rsidRPr="00024465" w:rsidRDefault="00BB0D9A" w:rsidP="00BB0D9A">
      <w:pPr>
        <w:pStyle w:val="Standard"/>
        <w:rPr>
          <w:rFonts w:ascii="Monaco" w:hAnsi="Monaco"/>
          <w:sz w:val="16"/>
          <w:szCs w:val="16"/>
          <w:lang w:val="en-US"/>
        </w:rPr>
      </w:pPr>
      <w:r w:rsidRPr="00024465">
        <w:rPr>
          <w:rFonts w:ascii="Monaco" w:hAnsi="Monaco"/>
          <w:sz w:val="16"/>
          <w:szCs w:val="16"/>
          <w:lang w:val="en-US"/>
        </w:rPr>
        <w:t xml:space="preserve">    left_arm.move_to_</w:t>
      </w:r>
      <w:proofErr w:type="gramStart"/>
      <w:r w:rsidRPr="00024465">
        <w:rPr>
          <w:rFonts w:ascii="Monaco" w:hAnsi="Monaco"/>
          <w:sz w:val="16"/>
          <w:szCs w:val="16"/>
          <w:lang w:val="en-US"/>
        </w:rPr>
        <w:t>neutral()</w:t>
      </w:r>
      <w:proofErr w:type="gramEnd"/>
    </w:p>
    <w:p w14:paraId="481D6024" w14:textId="77777777" w:rsidR="00BB0D9A" w:rsidRPr="00024465" w:rsidRDefault="00BB0D9A" w:rsidP="00BB0D9A">
      <w:pPr>
        <w:pStyle w:val="Standard"/>
        <w:rPr>
          <w:rFonts w:ascii="Monaco" w:hAnsi="Monaco"/>
          <w:sz w:val="16"/>
          <w:szCs w:val="16"/>
          <w:lang w:val="en-US"/>
        </w:rPr>
      </w:pPr>
      <w:r w:rsidRPr="00024465">
        <w:rPr>
          <w:rFonts w:ascii="Monaco" w:hAnsi="Monaco"/>
          <w:sz w:val="16"/>
          <w:szCs w:val="16"/>
          <w:lang w:val="en-US"/>
        </w:rPr>
        <w:t xml:space="preserve">    left_</w:t>
      </w:r>
      <w:proofErr w:type="gramStart"/>
      <w:r w:rsidRPr="00024465">
        <w:rPr>
          <w:rFonts w:ascii="Monaco" w:hAnsi="Monaco"/>
          <w:sz w:val="16"/>
          <w:szCs w:val="16"/>
          <w:lang w:val="en-US"/>
        </w:rPr>
        <w:t>gripper.close()</w:t>
      </w:r>
      <w:proofErr w:type="gramEnd"/>
    </w:p>
    <w:p w14:paraId="29FE1D92" w14:textId="77777777" w:rsidR="00BB0D9A" w:rsidRPr="00024465" w:rsidRDefault="00BB0D9A" w:rsidP="00BB0D9A">
      <w:pPr>
        <w:pStyle w:val="Standard"/>
        <w:rPr>
          <w:rFonts w:ascii="Monaco" w:hAnsi="Monaco"/>
          <w:sz w:val="16"/>
          <w:szCs w:val="16"/>
          <w:lang w:val="en-US"/>
        </w:rPr>
      </w:pPr>
      <w:r w:rsidRPr="00024465">
        <w:rPr>
          <w:rFonts w:ascii="Monaco" w:hAnsi="Monaco"/>
          <w:sz w:val="16"/>
          <w:szCs w:val="16"/>
          <w:lang w:val="en-US"/>
        </w:rPr>
        <w:t xml:space="preserve">    </w:t>
      </w:r>
      <w:proofErr w:type="gramStart"/>
      <w:r w:rsidRPr="00024465">
        <w:rPr>
          <w:rFonts w:ascii="Monaco" w:hAnsi="Monaco"/>
          <w:sz w:val="16"/>
          <w:szCs w:val="16"/>
          <w:lang w:val="en-US"/>
        </w:rPr>
        <w:t>rospy.spin()</w:t>
      </w:r>
      <w:proofErr w:type="gramEnd"/>
    </w:p>
    <w:p w14:paraId="14C13160" w14:textId="77777777" w:rsidR="00BB0D9A" w:rsidRPr="00024465" w:rsidRDefault="00BB0D9A" w:rsidP="00BB0D9A">
      <w:pPr>
        <w:pStyle w:val="Standard"/>
        <w:rPr>
          <w:rFonts w:ascii="Monaco" w:hAnsi="Monaco"/>
          <w:sz w:val="16"/>
          <w:szCs w:val="16"/>
          <w:lang w:val="en-US"/>
        </w:rPr>
      </w:pPr>
    </w:p>
    <w:p w14:paraId="528FE05A" w14:textId="77777777" w:rsidR="00BB0D9A" w:rsidRPr="00024465" w:rsidRDefault="00BB0D9A" w:rsidP="00BB0D9A">
      <w:pPr>
        <w:pStyle w:val="Standard"/>
        <w:rPr>
          <w:rFonts w:ascii="Monaco" w:hAnsi="Monaco"/>
          <w:sz w:val="16"/>
          <w:szCs w:val="16"/>
          <w:lang w:val="en-US"/>
        </w:rPr>
      </w:pPr>
      <w:proofErr w:type="gramStart"/>
      <w:r w:rsidRPr="00024465">
        <w:rPr>
          <w:rFonts w:ascii="Monaco" w:hAnsi="Monaco"/>
          <w:sz w:val="16"/>
          <w:szCs w:val="16"/>
          <w:lang w:val="en-US"/>
        </w:rPr>
        <w:t>if</w:t>
      </w:r>
      <w:proofErr w:type="gramEnd"/>
      <w:r w:rsidRPr="00024465">
        <w:rPr>
          <w:rFonts w:ascii="Monaco" w:hAnsi="Monaco"/>
          <w:sz w:val="16"/>
          <w:szCs w:val="16"/>
          <w:lang w:val="en-US"/>
        </w:rPr>
        <w:t xml:space="preserve"> __name__ == '__main__':</w:t>
      </w:r>
    </w:p>
    <w:p w14:paraId="749ECA8A" w14:textId="77777777" w:rsidR="00BB0D9A" w:rsidRPr="00024465" w:rsidRDefault="00BB0D9A" w:rsidP="00BB0D9A">
      <w:pPr>
        <w:pStyle w:val="Standard"/>
        <w:rPr>
          <w:rFonts w:ascii="Monaco" w:hAnsi="Monaco"/>
          <w:sz w:val="16"/>
          <w:szCs w:val="16"/>
        </w:rPr>
      </w:pPr>
      <w:r w:rsidRPr="00024465">
        <w:rPr>
          <w:rFonts w:ascii="Monaco" w:hAnsi="Monaco"/>
          <w:sz w:val="16"/>
          <w:szCs w:val="16"/>
          <w:lang w:val="en-US"/>
        </w:rPr>
        <w:t xml:space="preserve">    </w:t>
      </w:r>
      <w:proofErr w:type="gramStart"/>
      <w:r w:rsidRPr="00024465">
        <w:rPr>
          <w:rFonts w:ascii="Monaco" w:hAnsi="Monaco"/>
          <w:sz w:val="16"/>
          <w:szCs w:val="16"/>
        </w:rPr>
        <w:t>main</w:t>
      </w:r>
      <w:proofErr w:type="gramEnd"/>
      <w:r w:rsidRPr="00024465">
        <w:rPr>
          <w:rFonts w:ascii="Monaco" w:hAnsi="Monaco"/>
          <w:sz w:val="16"/>
          <w:szCs w:val="16"/>
        </w:rPr>
        <w:t>()</w:t>
      </w:r>
    </w:p>
    <w:p w14:paraId="16FA7583" w14:textId="0D34F88F" w:rsidR="00DC605E" w:rsidRDefault="00DC605E" w:rsidP="0065326C"/>
    <w:p w14:paraId="28398777" w14:textId="77777777" w:rsidR="00DC605E" w:rsidRPr="00DC605E" w:rsidRDefault="00DC605E" w:rsidP="00DC605E"/>
    <w:p w14:paraId="60072C27" w14:textId="77777777" w:rsidR="00DC605E" w:rsidRPr="00DC605E" w:rsidRDefault="00DC605E" w:rsidP="00D8662A">
      <w:pPr>
        <w:ind w:firstLine="0"/>
      </w:pPr>
    </w:p>
    <w:p w14:paraId="4BFE0E30" w14:textId="723AEE9D" w:rsidR="0065326C" w:rsidRDefault="001F657C" w:rsidP="0065326C">
      <w:pPr>
        <w:pStyle w:val="Ttulo1"/>
      </w:pPr>
      <w:bookmarkStart w:id="108" w:name="_Toc16678477"/>
      <w:bookmarkStart w:id="109" w:name="_Toc18919508"/>
      <w:r>
        <w:lastRenderedPageBreak/>
        <w:t>Programa</w:t>
      </w:r>
      <w:r w:rsidR="0065326C">
        <w:t xml:space="preserve"> pruebas Off-line</w:t>
      </w:r>
      <w:bookmarkEnd w:id="108"/>
      <w:bookmarkEnd w:id="109"/>
    </w:p>
    <w:p w14:paraId="7B6EB283" w14:textId="77777777" w:rsidR="00BA1151" w:rsidRPr="00024465" w:rsidRDefault="00BA1151" w:rsidP="00BA1151">
      <w:pPr>
        <w:pStyle w:val="Standard"/>
        <w:rPr>
          <w:rFonts w:ascii="Monaco" w:hAnsi="Monaco"/>
          <w:sz w:val="16"/>
          <w:szCs w:val="16"/>
          <w:lang w:val="en-US"/>
        </w:rPr>
      </w:pPr>
      <w:proofErr w:type="gramStart"/>
      <w:r w:rsidRPr="00024465">
        <w:rPr>
          <w:rFonts w:ascii="Monaco" w:hAnsi="Monaco"/>
          <w:sz w:val="16"/>
          <w:szCs w:val="16"/>
          <w:lang w:val="en-US"/>
        </w:rPr>
        <w:t>from</w:t>
      </w:r>
      <w:proofErr w:type="gramEnd"/>
      <w:r w:rsidRPr="00024465">
        <w:rPr>
          <w:rFonts w:ascii="Monaco" w:hAnsi="Monaco"/>
          <w:sz w:val="16"/>
          <w:szCs w:val="16"/>
          <w:lang w:val="en-US"/>
        </w:rPr>
        <w:t xml:space="preserve"> tensorflow import keras</w:t>
      </w:r>
    </w:p>
    <w:p w14:paraId="60C338C2" w14:textId="77777777" w:rsidR="00BA1151" w:rsidRPr="00024465" w:rsidRDefault="00BA1151" w:rsidP="00BA1151">
      <w:pPr>
        <w:pStyle w:val="Standard"/>
        <w:rPr>
          <w:rFonts w:ascii="Monaco" w:hAnsi="Monaco"/>
          <w:sz w:val="16"/>
          <w:szCs w:val="16"/>
          <w:lang w:val="en-US"/>
        </w:rPr>
      </w:pPr>
      <w:proofErr w:type="gramStart"/>
      <w:r w:rsidRPr="00024465">
        <w:rPr>
          <w:rFonts w:ascii="Monaco" w:hAnsi="Monaco"/>
          <w:sz w:val="16"/>
          <w:szCs w:val="16"/>
          <w:lang w:val="en-US"/>
        </w:rPr>
        <w:t>import</w:t>
      </w:r>
      <w:proofErr w:type="gramEnd"/>
      <w:r w:rsidRPr="00024465">
        <w:rPr>
          <w:rFonts w:ascii="Monaco" w:hAnsi="Monaco"/>
          <w:sz w:val="16"/>
          <w:szCs w:val="16"/>
          <w:lang w:val="en-US"/>
        </w:rPr>
        <w:t xml:space="preserve"> pandas as pd</w:t>
      </w:r>
    </w:p>
    <w:p w14:paraId="3C655D58" w14:textId="77777777" w:rsidR="00BA1151" w:rsidRPr="00024465" w:rsidRDefault="00BA1151" w:rsidP="00BA1151">
      <w:pPr>
        <w:pStyle w:val="Standard"/>
        <w:rPr>
          <w:rFonts w:ascii="Monaco" w:hAnsi="Monaco"/>
          <w:sz w:val="16"/>
          <w:szCs w:val="16"/>
          <w:lang w:val="en-US"/>
        </w:rPr>
      </w:pPr>
      <w:proofErr w:type="gramStart"/>
      <w:r w:rsidRPr="00024465">
        <w:rPr>
          <w:rFonts w:ascii="Monaco" w:hAnsi="Monaco"/>
          <w:sz w:val="16"/>
          <w:szCs w:val="16"/>
          <w:lang w:val="en-US"/>
        </w:rPr>
        <w:t>import</w:t>
      </w:r>
      <w:proofErr w:type="gramEnd"/>
      <w:r w:rsidRPr="00024465">
        <w:rPr>
          <w:rFonts w:ascii="Monaco" w:hAnsi="Monaco"/>
          <w:sz w:val="16"/>
          <w:szCs w:val="16"/>
          <w:lang w:val="en-US"/>
        </w:rPr>
        <w:t xml:space="preserve"> numpy as np</w:t>
      </w:r>
    </w:p>
    <w:p w14:paraId="17BABDE8" w14:textId="77777777" w:rsidR="00BA1151" w:rsidRPr="00024465" w:rsidRDefault="00BA1151" w:rsidP="00BA1151">
      <w:pPr>
        <w:pStyle w:val="Standard"/>
        <w:rPr>
          <w:rFonts w:ascii="Monaco" w:hAnsi="Monaco"/>
          <w:sz w:val="16"/>
          <w:szCs w:val="16"/>
          <w:lang w:val="en-US"/>
        </w:rPr>
      </w:pPr>
      <w:proofErr w:type="gramStart"/>
      <w:r w:rsidRPr="00024465">
        <w:rPr>
          <w:rFonts w:ascii="Monaco" w:hAnsi="Monaco"/>
          <w:sz w:val="16"/>
          <w:szCs w:val="16"/>
          <w:lang w:val="en-US"/>
        </w:rPr>
        <w:t>from</w:t>
      </w:r>
      <w:proofErr w:type="gramEnd"/>
      <w:r w:rsidRPr="00024465">
        <w:rPr>
          <w:rFonts w:ascii="Monaco" w:hAnsi="Monaco"/>
          <w:sz w:val="16"/>
          <w:szCs w:val="16"/>
          <w:lang w:val="en-US"/>
        </w:rPr>
        <w:t xml:space="preserve"> tensorflow.keras import Sequential</w:t>
      </w:r>
    </w:p>
    <w:p w14:paraId="721424F3" w14:textId="77777777" w:rsidR="00BA1151" w:rsidRPr="00024465" w:rsidRDefault="00BA1151" w:rsidP="00BA1151">
      <w:pPr>
        <w:pStyle w:val="Standard"/>
        <w:rPr>
          <w:rFonts w:ascii="Monaco" w:hAnsi="Monaco"/>
          <w:sz w:val="16"/>
          <w:szCs w:val="16"/>
          <w:lang w:val="en-US"/>
        </w:rPr>
      </w:pPr>
      <w:proofErr w:type="gramStart"/>
      <w:r w:rsidRPr="00024465">
        <w:rPr>
          <w:rFonts w:ascii="Monaco" w:hAnsi="Monaco"/>
          <w:sz w:val="16"/>
          <w:szCs w:val="16"/>
          <w:lang w:val="en-US"/>
        </w:rPr>
        <w:t>from</w:t>
      </w:r>
      <w:proofErr w:type="gramEnd"/>
      <w:r w:rsidRPr="00024465">
        <w:rPr>
          <w:rFonts w:ascii="Monaco" w:hAnsi="Monaco"/>
          <w:sz w:val="16"/>
          <w:szCs w:val="16"/>
          <w:lang w:val="en-US"/>
        </w:rPr>
        <w:t xml:space="preserve"> tensorflow.keras.layers import Dense, InputLayer</w:t>
      </w:r>
    </w:p>
    <w:p w14:paraId="09DA7CE9" w14:textId="77777777" w:rsidR="00BA1151" w:rsidRPr="00024465" w:rsidRDefault="00BA1151" w:rsidP="00BA1151">
      <w:pPr>
        <w:pStyle w:val="Standard"/>
        <w:rPr>
          <w:rFonts w:ascii="Monaco" w:hAnsi="Monaco"/>
          <w:sz w:val="16"/>
          <w:szCs w:val="16"/>
          <w:lang w:val="en-US"/>
        </w:rPr>
      </w:pPr>
      <w:proofErr w:type="gramStart"/>
      <w:r w:rsidRPr="00024465">
        <w:rPr>
          <w:rFonts w:ascii="Monaco" w:hAnsi="Monaco"/>
          <w:sz w:val="16"/>
          <w:szCs w:val="16"/>
          <w:lang w:val="en-US"/>
        </w:rPr>
        <w:t>from</w:t>
      </w:r>
      <w:proofErr w:type="gramEnd"/>
      <w:r w:rsidRPr="00024465">
        <w:rPr>
          <w:rFonts w:ascii="Monaco" w:hAnsi="Monaco"/>
          <w:sz w:val="16"/>
          <w:szCs w:val="16"/>
          <w:lang w:val="en-US"/>
        </w:rPr>
        <w:t xml:space="preserve"> tensorflow.keras.wrappers.scikit_learn import KerasRegressor</w:t>
      </w:r>
    </w:p>
    <w:p w14:paraId="1DF6A939" w14:textId="77777777" w:rsidR="00BA1151" w:rsidRPr="00024465" w:rsidRDefault="00BA1151" w:rsidP="00BA1151">
      <w:pPr>
        <w:pStyle w:val="Standard"/>
        <w:rPr>
          <w:rFonts w:ascii="Monaco" w:hAnsi="Monaco"/>
          <w:sz w:val="16"/>
          <w:szCs w:val="16"/>
          <w:lang w:val="en-US"/>
        </w:rPr>
      </w:pPr>
      <w:proofErr w:type="gramStart"/>
      <w:r w:rsidRPr="00024465">
        <w:rPr>
          <w:rFonts w:ascii="Monaco" w:hAnsi="Monaco"/>
          <w:sz w:val="16"/>
          <w:szCs w:val="16"/>
          <w:lang w:val="en-US"/>
        </w:rPr>
        <w:t>import</w:t>
      </w:r>
      <w:proofErr w:type="gramEnd"/>
      <w:r w:rsidRPr="00024465">
        <w:rPr>
          <w:rFonts w:ascii="Monaco" w:hAnsi="Monaco"/>
          <w:sz w:val="16"/>
          <w:szCs w:val="16"/>
          <w:lang w:val="en-US"/>
        </w:rPr>
        <w:t xml:space="preserve"> matplotlib.pyplot as plt</w:t>
      </w:r>
    </w:p>
    <w:p w14:paraId="1AC6BA7D" w14:textId="77777777" w:rsidR="00BA1151" w:rsidRPr="00024465" w:rsidRDefault="00BA1151" w:rsidP="00BA1151">
      <w:pPr>
        <w:pStyle w:val="Standard"/>
        <w:rPr>
          <w:rFonts w:ascii="Monaco" w:hAnsi="Monaco"/>
          <w:sz w:val="16"/>
          <w:szCs w:val="16"/>
          <w:lang w:val="en-US"/>
        </w:rPr>
      </w:pPr>
      <w:proofErr w:type="gramStart"/>
      <w:r w:rsidRPr="00024465">
        <w:rPr>
          <w:rFonts w:ascii="Monaco" w:hAnsi="Monaco"/>
          <w:sz w:val="16"/>
          <w:szCs w:val="16"/>
          <w:lang w:val="en-US"/>
        </w:rPr>
        <w:t>import</w:t>
      </w:r>
      <w:proofErr w:type="gramEnd"/>
      <w:r w:rsidRPr="00024465">
        <w:rPr>
          <w:rFonts w:ascii="Monaco" w:hAnsi="Monaco"/>
          <w:sz w:val="16"/>
          <w:szCs w:val="16"/>
          <w:lang w:val="en-US"/>
        </w:rPr>
        <w:t xml:space="preserve"> tensorflow.keras.initializers as initializer</w:t>
      </w:r>
    </w:p>
    <w:p w14:paraId="54ED0B86" w14:textId="77777777" w:rsidR="00BA1151" w:rsidRPr="00024465" w:rsidRDefault="00BA1151" w:rsidP="00BA1151">
      <w:pPr>
        <w:pStyle w:val="Standard"/>
        <w:rPr>
          <w:rFonts w:ascii="Monaco" w:hAnsi="Monaco"/>
          <w:sz w:val="16"/>
          <w:szCs w:val="16"/>
          <w:lang w:val="en-US"/>
        </w:rPr>
      </w:pPr>
      <w:proofErr w:type="gramStart"/>
      <w:r w:rsidRPr="00024465">
        <w:rPr>
          <w:rFonts w:ascii="Monaco" w:hAnsi="Monaco"/>
          <w:sz w:val="16"/>
          <w:szCs w:val="16"/>
          <w:lang w:val="en-US"/>
        </w:rPr>
        <w:t>from</w:t>
      </w:r>
      <w:proofErr w:type="gramEnd"/>
      <w:r w:rsidRPr="00024465">
        <w:rPr>
          <w:rFonts w:ascii="Monaco" w:hAnsi="Monaco"/>
          <w:sz w:val="16"/>
          <w:szCs w:val="16"/>
          <w:lang w:val="en-US"/>
        </w:rPr>
        <w:t xml:space="preserve"> tensorflow.keras.callbacks import TensorBoard, EarlyStopping</w:t>
      </w:r>
    </w:p>
    <w:p w14:paraId="24E003C6" w14:textId="77777777" w:rsidR="00BA1151" w:rsidRPr="00024465" w:rsidRDefault="00BA1151" w:rsidP="00BA1151">
      <w:pPr>
        <w:pStyle w:val="Standard"/>
        <w:rPr>
          <w:rFonts w:ascii="Monaco" w:hAnsi="Monaco"/>
          <w:sz w:val="16"/>
          <w:szCs w:val="16"/>
          <w:lang w:val="en-US"/>
        </w:rPr>
      </w:pPr>
      <w:proofErr w:type="gramStart"/>
      <w:r w:rsidRPr="00024465">
        <w:rPr>
          <w:rFonts w:ascii="Monaco" w:hAnsi="Monaco"/>
          <w:sz w:val="16"/>
          <w:szCs w:val="16"/>
          <w:lang w:val="en-US"/>
        </w:rPr>
        <w:t>from</w:t>
      </w:r>
      <w:proofErr w:type="gramEnd"/>
      <w:r w:rsidRPr="00024465">
        <w:rPr>
          <w:rFonts w:ascii="Monaco" w:hAnsi="Monaco"/>
          <w:sz w:val="16"/>
          <w:szCs w:val="16"/>
          <w:lang w:val="en-US"/>
        </w:rPr>
        <w:t xml:space="preserve"> tensorflow.keras.models import model_from_json</w:t>
      </w:r>
    </w:p>
    <w:p w14:paraId="40FD9294" w14:textId="77777777" w:rsidR="00BA1151" w:rsidRPr="00024465" w:rsidRDefault="00BA1151" w:rsidP="00BA1151">
      <w:pPr>
        <w:pStyle w:val="Standard"/>
        <w:rPr>
          <w:rFonts w:ascii="Monaco" w:hAnsi="Monaco"/>
          <w:sz w:val="16"/>
          <w:szCs w:val="16"/>
          <w:lang w:val="en-US"/>
        </w:rPr>
      </w:pPr>
      <w:proofErr w:type="gramStart"/>
      <w:r w:rsidRPr="00024465">
        <w:rPr>
          <w:rFonts w:ascii="Monaco" w:hAnsi="Monaco"/>
          <w:sz w:val="16"/>
          <w:szCs w:val="16"/>
          <w:lang w:val="en-US"/>
        </w:rPr>
        <w:t>from</w:t>
      </w:r>
      <w:proofErr w:type="gramEnd"/>
      <w:r w:rsidRPr="00024465">
        <w:rPr>
          <w:rFonts w:ascii="Monaco" w:hAnsi="Monaco"/>
          <w:sz w:val="16"/>
          <w:szCs w:val="16"/>
          <w:lang w:val="en-US"/>
        </w:rPr>
        <w:t xml:space="preserve"> sklearn.model_selection import train_test_split, KFold, cross_val_score, StratifiedKFold</w:t>
      </w:r>
    </w:p>
    <w:p w14:paraId="5AED14D3" w14:textId="77777777" w:rsidR="00BA1151" w:rsidRPr="00024465" w:rsidRDefault="00BA1151" w:rsidP="00BA1151">
      <w:pPr>
        <w:pStyle w:val="Standard"/>
        <w:rPr>
          <w:rFonts w:ascii="Monaco" w:hAnsi="Monaco"/>
          <w:sz w:val="16"/>
          <w:szCs w:val="16"/>
          <w:lang w:val="en-US"/>
        </w:rPr>
      </w:pPr>
      <w:proofErr w:type="gramStart"/>
      <w:r w:rsidRPr="00024465">
        <w:rPr>
          <w:rFonts w:ascii="Monaco" w:hAnsi="Monaco"/>
          <w:sz w:val="16"/>
          <w:szCs w:val="16"/>
          <w:lang w:val="en-US"/>
        </w:rPr>
        <w:t>import</w:t>
      </w:r>
      <w:proofErr w:type="gramEnd"/>
      <w:r w:rsidRPr="00024465">
        <w:rPr>
          <w:rFonts w:ascii="Monaco" w:hAnsi="Monaco"/>
          <w:sz w:val="16"/>
          <w:szCs w:val="16"/>
          <w:lang w:val="en-US"/>
        </w:rPr>
        <w:t xml:space="preserve"> time</w:t>
      </w:r>
    </w:p>
    <w:p w14:paraId="5444D36B" w14:textId="77777777" w:rsidR="00BA1151" w:rsidRPr="00024465" w:rsidRDefault="00BA1151" w:rsidP="00BA1151">
      <w:pPr>
        <w:pStyle w:val="Standard"/>
        <w:rPr>
          <w:rFonts w:ascii="Monaco" w:hAnsi="Monaco"/>
          <w:sz w:val="16"/>
          <w:szCs w:val="16"/>
          <w:lang w:val="en-US"/>
        </w:rPr>
      </w:pPr>
      <w:proofErr w:type="gramStart"/>
      <w:r w:rsidRPr="00024465">
        <w:rPr>
          <w:rFonts w:ascii="Monaco" w:hAnsi="Monaco"/>
          <w:sz w:val="16"/>
          <w:szCs w:val="16"/>
          <w:lang w:val="en-US"/>
        </w:rPr>
        <w:t>import</w:t>
      </w:r>
      <w:proofErr w:type="gramEnd"/>
      <w:r w:rsidRPr="00024465">
        <w:rPr>
          <w:rFonts w:ascii="Monaco" w:hAnsi="Monaco"/>
          <w:sz w:val="16"/>
          <w:szCs w:val="16"/>
          <w:lang w:val="en-US"/>
        </w:rPr>
        <w:t xml:space="preserve"> h5py</w:t>
      </w:r>
    </w:p>
    <w:p w14:paraId="6F6F97DE" w14:textId="77777777" w:rsidR="00BA1151" w:rsidRPr="00024465" w:rsidRDefault="00BA1151" w:rsidP="00BA1151">
      <w:pPr>
        <w:pStyle w:val="Standard"/>
        <w:rPr>
          <w:rFonts w:ascii="Monaco" w:hAnsi="Monaco"/>
          <w:sz w:val="16"/>
          <w:szCs w:val="16"/>
          <w:lang w:val="en-US"/>
        </w:rPr>
      </w:pPr>
      <w:proofErr w:type="gramStart"/>
      <w:r w:rsidRPr="00024465">
        <w:rPr>
          <w:rFonts w:ascii="Monaco" w:hAnsi="Monaco"/>
          <w:sz w:val="16"/>
          <w:szCs w:val="16"/>
          <w:lang w:val="en-US"/>
        </w:rPr>
        <w:t>import</w:t>
      </w:r>
      <w:proofErr w:type="gramEnd"/>
      <w:r w:rsidRPr="00024465">
        <w:rPr>
          <w:rFonts w:ascii="Monaco" w:hAnsi="Monaco"/>
          <w:sz w:val="16"/>
          <w:szCs w:val="16"/>
          <w:lang w:val="en-US"/>
        </w:rPr>
        <w:t xml:space="preserve"> xlsxwriter</w:t>
      </w:r>
    </w:p>
    <w:p w14:paraId="27222459" w14:textId="77777777" w:rsidR="00BA1151" w:rsidRPr="00024465" w:rsidRDefault="00BA1151" w:rsidP="00BA1151">
      <w:pPr>
        <w:pStyle w:val="Standard"/>
        <w:rPr>
          <w:rFonts w:ascii="Monaco" w:hAnsi="Monaco"/>
          <w:sz w:val="16"/>
          <w:szCs w:val="16"/>
          <w:lang w:val="en-US"/>
        </w:rPr>
      </w:pPr>
    </w:p>
    <w:p w14:paraId="63D9382E" w14:textId="77777777" w:rsidR="00BA1151" w:rsidRPr="00024465" w:rsidRDefault="00BA1151" w:rsidP="00BA1151">
      <w:pPr>
        <w:pStyle w:val="Standard"/>
        <w:rPr>
          <w:rFonts w:ascii="Monaco" w:hAnsi="Monaco"/>
          <w:sz w:val="16"/>
          <w:szCs w:val="16"/>
          <w:lang w:val="en-US"/>
        </w:rPr>
      </w:pPr>
    </w:p>
    <w:p w14:paraId="1F4D325A" w14:textId="77777777" w:rsidR="00BA1151" w:rsidRPr="00024465" w:rsidRDefault="00BA1151" w:rsidP="00BA1151">
      <w:pPr>
        <w:pStyle w:val="Standard"/>
        <w:rPr>
          <w:rFonts w:ascii="Monaco" w:hAnsi="Monaco"/>
          <w:sz w:val="16"/>
          <w:szCs w:val="16"/>
          <w:lang w:val="en-US"/>
        </w:rPr>
      </w:pPr>
      <w:proofErr w:type="gramStart"/>
      <w:r w:rsidRPr="00024465">
        <w:rPr>
          <w:rFonts w:ascii="Monaco" w:hAnsi="Monaco"/>
          <w:sz w:val="16"/>
          <w:szCs w:val="16"/>
          <w:lang w:val="en-US"/>
        </w:rPr>
        <w:t>normal</w:t>
      </w:r>
      <w:proofErr w:type="gramEnd"/>
      <w:r w:rsidRPr="00024465">
        <w:rPr>
          <w:rFonts w:ascii="Monaco" w:hAnsi="Monaco"/>
          <w:sz w:val="16"/>
          <w:szCs w:val="16"/>
          <w:lang w:val="en-US"/>
        </w:rPr>
        <w:t xml:space="preserve"> = initializer.random_normal(stddev=0.1, seed=101)</w:t>
      </w:r>
    </w:p>
    <w:p w14:paraId="6F9160E9" w14:textId="77777777" w:rsidR="00BA1151" w:rsidRPr="00024465" w:rsidRDefault="00BA1151" w:rsidP="00BA1151">
      <w:pPr>
        <w:pStyle w:val="Standard"/>
        <w:rPr>
          <w:rFonts w:ascii="Monaco" w:hAnsi="Monaco"/>
          <w:sz w:val="16"/>
          <w:szCs w:val="16"/>
          <w:lang w:val="en-US"/>
        </w:rPr>
      </w:pPr>
      <w:proofErr w:type="gramStart"/>
      <w:r w:rsidRPr="00024465">
        <w:rPr>
          <w:rFonts w:ascii="Monaco" w:hAnsi="Monaco"/>
          <w:sz w:val="16"/>
          <w:szCs w:val="16"/>
          <w:lang w:val="en-US"/>
        </w:rPr>
        <w:t>callback=</w:t>
      </w:r>
      <w:proofErr w:type="gramEnd"/>
      <w:r w:rsidRPr="00024465">
        <w:rPr>
          <w:rFonts w:ascii="Monaco" w:hAnsi="Monaco"/>
          <w:sz w:val="16"/>
          <w:szCs w:val="16"/>
          <w:lang w:val="en-US"/>
        </w:rPr>
        <w:t>keras.callbacks.EarlyStopping(monitor='loss', min_delta=0, patience=25, verbose=0, mode='min')</w:t>
      </w:r>
    </w:p>
    <w:p w14:paraId="373FD005" w14:textId="77777777" w:rsidR="00BA1151" w:rsidRPr="00024465" w:rsidRDefault="00BA1151" w:rsidP="00BA1151">
      <w:pPr>
        <w:pStyle w:val="Standard"/>
        <w:rPr>
          <w:rFonts w:ascii="Monaco" w:hAnsi="Monaco"/>
          <w:sz w:val="16"/>
          <w:szCs w:val="16"/>
          <w:lang w:val="en-US"/>
        </w:rPr>
      </w:pPr>
    </w:p>
    <w:p w14:paraId="261C0F95" w14:textId="77777777" w:rsidR="00BA1151" w:rsidRPr="00024465" w:rsidRDefault="00BA1151" w:rsidP="00BA1151">
      <w:pPr>
        <w:pStyle w:val="Standard"/>
        <w:rPr>
          <w:rFonts w:ascii="Monaco" w:hAnsi="Monaco"/>
          <w:sz w:val="16"/>
          <w:szCs w:val="16"/>
        </w:rPr>
      </w:pPr>
      <w:proofErr w:type="gramStart"/>
      <w:r w:rsidRPr="00024465">
        <w:rPr>
          <w:rFonts w:ascii="Monaco" w:hAnsi="Monaco"/>
          <w:sz w:val="16"/>
          <w:szCs w:val="16"/>
        </w:rPr>
        <w:t>def</w:t>
      </w:r>
      <w:proofErr w:type="gramEnd"/>
      <w:r w:rsidRPr="00024465">
        <w:rPr>
          <w:rFonts w:ascii="Monaco" w:hAnsi="Monaco"/>
          <w:sz w:val="16"/>
          <w:szCs w:val="16"/>
        </w:rPr>
        <w:t xml:space="preserve"> lectura_train():</w:t>
      </w:r>
    </w:p>
    <w:p w14:paraId="1D8E90B6" w14:textId="77777777" w:rsidR="00BA1151" w:rsidRPr="00024465" w:rsidRDefault="00BA1151" w:rsidP="00BA1151">
      <w:pPr>
        <w:pStyle w:val="Standard"/>
        <w:rPr>
          <w:rFonts w:ascii="Monaco" w:hAnsi="Monaco"/>
          <w:sz w:val="16"/>
          <w:szCs w:val="16"/>
        </w:rPr>
      </w:pPr>
      <w:r w:rsidRPr="00024465">
        <w:rPr>
          <w:rFonts w:ascii="Monaco" w:hAnsi="Monaco"/>
          <w:sz w:val="16"/>
          <w:szCs w:val="16"/>
        </w:rPr>
        <w:t xml:space="preserve">    #Lectura de datos de entrenamiento</w:t>
      </w:r>
    </w:p>
    <w:p w14:paraId="015257D5" w14:textId="77777777" w:rsidR="00BA1151" w:rsidRPr="00024465" w:rsidRDefault="00BA1151" w:rsidP="00BA1151">
      <w:pPr>
        <w:pStyle w:val="Standard"/>
        <w:rPr>
          <w:rFonts w:ascii="Monaco" w:hAnsi="Monaco"/>
          <w:sz w:val="16"/>
          <w:szCs w:val="16"/>
        </w:rPr>
      </w:pPr>
      <w:r w:rsidRPr="00024465">
        <w:rPr>
          <w:rFonts w:ascii="Monaco" w:hAnsi="Monaco"/>
          <w:sz w:val="16"/>
          <w:szCs w:val="16"/>
        </w:rPr>
        <w:t xml:space="preserve">    </w:t>
      </w:r>
      <w:proofErr w:type="gramStart"/>
      <w:r w:rsidRPr="00024465">
        <w:rPr>
          <w:rFonts w:ascii="Monaco" w:hAnsi="Monaco"/>
          <w:sz w:val="16"/>
          <w:szCs w:val="16"/>
        </w:rPr>
        <w:t>lectura</w:t>
      </w:r>
      <w:proofErr w:type="gramEnd"/>
      <w:r w:rsidRPr="00024465">
        <w:rPr>
          <w:rFonts w:ascii="Monaco" w:hAnsi="Monaco"/>
          <w:sz w:val="16"/>
          <w:szCs w:val="16"/>
        </w:rPr>
        <w:t xml:space="preserve"> = pd.read_csv("/home/alvaro/Escritorio/PROGRAMA/DATOS/TRAZAS_ENTRENAMIENTO.csv", sep=";")</w:t>
      </w:r>
    </w:p>
    <w:p w14:paraId="4F004551" w14:textId="77777777" w:rsidR="00BA1151" w:rsidRPr="00024465" w:rsidRDefault="00BA1151" w:rsidP="00BA1151">
      <w:pPr>
        <w:pStyle w:val="Standard"/>
        <w:rPr>
          <w:rFonts w:ascii="Monaco" w:hAnsi="Monaco"/>
          <w:sz w:val="16"/>
          <w:szCs w:val="16"/>
          <w:lang w:val="en-US"/>
        </w:rPr>
      </w:pPr>
      <w:r w:rsidRPr="00024465">
        <w:rPr>
          <w:rFonts w:ascii="Monaco" w:hAnsi="Monaco"/>
          <w:sz w:val="16"/>
          <w:szCs w:val="16"/>
        </w:rPr>
        <w:t xml:space="preserve">    </w:t>
      </w:r>
      <w:r w:rsidRPr="00024465">
        <w:rPr>
          <w:rFonts w:ascii="Monaco" w:hAnsi="Monaco"/>
          <w:sz w:val="16"/>
          <w:szCs w:val="16"/>
          <w:lang w:val="en-US"/>
        </w:rPr>
        <w:t xml:space="preserve">X = </w:t>
      </w:r>
      <w:proofErr w:type="gramStart"/>
      <w:r w:rsidRPr="00024465">
        <w:rPr>
          <w:rFonts w:ascii="Monaco" w:hAnsi="Monaco"/>
          <w:sz w:val="16"/>
          <w:szCs w:val="16"/>
          <w:lang w:val="en-US"/>
        </w:rPr>
        <w:t>lectura.iloc[</w:t>
      </w:r>
      <w:proofErr w:type="gramEnd"/>
      <w:r w:rsidRPr="00024465">
        <w:rPr>
          <w:rFonts w:ascii="Monaco" w:hAnsi="Monaco"/>
          <w:sz w:val="16"/>
          <w:szCs w:val="16"/>
          <w:lang w:val="en-US"/>
        </w:rPr>
        <w:t>0:,1:3].values.astype(float)</w:t>
      </w:r>
    </w:p>
    <w:p w14:paraId="58702472" w14:textId="77777777" w:rsidR="00BA1151" w:rsidRPr="00024465" w:rsidRDefault="00BA1151" w:rsidP="00BA1151">
      <w:pPr>
        <w:pStyle w:val="Standard"/>
        <w:rPr>
          <w:rFonts w:ascii="Monaco" w:hAnsi="Monaco"/>
          <w:sz w:val="16"/>
          <w:szCs w:val="16"/>
          <w:lang w:val="en-US"/>
        </w:rPr>
      </w:pPr>
      <w:r w:rsidRPr="00024465">
        <w:rPr>
          <w:rFonts w:ascii="Monaco" w:hAnsi="Monaco"/>
          <w:sz w:val="16"/>
          <w:szCs w:val="16"/>
          <w:lang w:val="en-US"/>
        </w:rPr>
        <w:t xml:space="preserve">    Y = </w:t>
      </w:r>
      <w:proofErr w:type="gramStart"/>
      <w:r w:rsidRPr="00024465">
        <w:rPr>
          <w:rFonts w:ascii="Monaco" w:hAnsi="Monaco"/>
          <w:sz w:val="16"/>
          <w:szCs w:val="16"/>
          <w:lang w:val="en-US"/>
        </w:rPr>
        <w:t>lectura.iloc[</w:t>
      </w:r>
      <w:proofErr w:type="gramEnd"/>
      <w:r w:rsidRPr="00024465">
        <w:rPr>
          <w:rFonts w:ascii="Monaco" w:hAnsi="Monaco"/>
          <w:sz w:val="16"/>
          <w:szCs w:val="16"/>
          <w:lang w:val="en-US"/>
        </w:rPr>
        <w:t>0:,3:4].values.astype(float)</w:t>
      </w:r>
    </w:p>
    <w:p w14:paraId="6132FD8F" w14:textId="77777777" w:rsidR="00BA1151" w:rsidRPr="00024465" w:rsidRDefault="00BA1151" w:rsidP="00BA1151">
      <w:pPr>
        <w:pStyle w:val="Standard"/>
        <w:rPr>
          <w:rFonts w:ascii="Monaco" w:hAnsi="Monaco"/>
          <w:sz w:val="16"/>
          <w:szCs w:val="16"/>
        </w:rPr>
      </w:pPr>
      <w:r w:rsidRPr="00024465">
        <w:rPr>
          <w:rFonts w:ascii="Monaco" w:hAnsi="Monaco"/>
          <w:sz w:val="16"/>
          <w:szCs w:val="16"/>
          <w:lang w:val="en-US"/>
        </w:rPr>
        <w:t xml:space="preserve">    </w:t>
      </w:r>
      <w:proofErr w:type="gramStart"/>
      <w:r w:rsidRPr="00024465">
        <w:rPr>
          <w:rFonts w:ascii="Monaco" w:hAnsi="Monaco"/>
          <w:sz w:val="16"/>
          <w:szCs w:val="16"/>
        </w:rPr>
        <w:t>return</w:t>
      </w:r>
      <w:proofErr w:type="gramEnd"/>
      <w:r w:rsidRPr="00024465">
        <w:rPr>
          <w:rFonts w:ascii="Monaco" w:hAnsi="Monaco"/>
          <w:sz w:val="16"/>
          <w:szCs w:val="16"/>
        </w:rPr>
        <w:t xml:space="preserve"> X,Y</w:t>
      </w:r>
    </w:p>
    <w:p w14:paraId="7C36301C" w14:textId="77777777" w:rsidR="00BA1151" w:rsidRPr="00024465" w:rsidRDefault="00BA1151" w:rsidP="00BA1151">
      <w:pPr>
        <w:pStyle w:val="Standard"/>
        <w:rPr>
          <w:rFonts w:ascii="Monaco" w:hAnsi="Monaco"/>
          <w:sz w:val="16"/>
          <w:szCs w:val="16"/>
        </w:rPr>
      </w:pPr>
    </w:p>
    <w:p w14:paraId="45E0A838" w14:textId="77777777" w:rsidR="00BA1151" w:rsidRPr="00024465" w:rsidRDefault="00BA1151" w:rsidP="00BA1151">
      <w:pPr>
        <w:pStyle w:val="Standard"/>
        <w:rPr>
          <w:rFonts w:ascii="Monaco" w:hAnsi="Monaco"/>
          <w:sz w:val="16"/>
          <w:szCs w:val="16"/>
        </w:rPr>
      </w:pPr>
      <w:proofErr w:type="gramStart"/>
      <w:r w:rsidRPr="00024465">
        <w:rPr>
          <w:rFonts w:ascii="Monaco" w:hAnsi="Monaco"/>
          <w:sz w:val="16"/>
          <w:szCs w:val="16"/>
        </w:rPr>
        <w:t>def</w:t>
      </w:r>
      <w:proofErr w:type="gramEnd"/>
      <w:r w:rsidRPr="00024465">
        <w:rPr>
          <w:rFonts w:ascii="Monaco" w:hAnsi="Monaco"/>
          <w:sz w:val="16"/>
          <w:szCs w:val="16"/>
        </w:rPr>
        <w:t xml:space="preserve"> lectura_test():</w:t>
      </w:r>
    </w:p>
    <w:p w14:paraId="56A24489" w14:textId="77777777" w:rsidR="00BA1151" w:rsidRPr="00024465" w:rsidRDefault="00BA1151" w:rsidP="00BA1151">
      <w:pPr>
        <w:pStyle w:val="Standard"/>
        <w:rPr>
          <w:rFonts w:ascii="Monaco" w:hAnsi="Monaco"/>
          <w:sz w:val="16"/>
          <w:szCs w:val="16"/>
        </w:rPr>
      </w:pPr>
      <w:r w:rsidRPr="00024465">
        <w:rPr>
          <w:rFonts w:ascii="Monaco" w:hAnsi="Monaco"/>
          <w:sz w:val="16"/>
          <w:szCs w:val="16"/>
        </w:rPr>
        <w:t xml:space="preserve">    #Lectura de datos de test</w:t>
      </w:r>
    </w:p>
    <w:p w14:paraId="2A2C0D98" w14:textId="77777777" w:rsidR="00BA1151" w:rsidRPr="00024465" w:rsidRDefault="00BA1151" w:rsidP="00BA1151">
      <w:pPr>
        <w:pStyle w:val="Standard"/>
        <w:rPr>
          <w:rFonts w:ascii="Monaco" w:hAnsi="Monaco"/>
          <w:sz w:val="16"/>
          <w:szCs w:val="16"/>
        </w:rPr>
      </w:pPr>
      <w:r w:rsidRPr="00024465">
        <w:rPr>
          <w:rFonts w:ascii="Monaco" w:hAnsi="Monaco"/>
          <w:sz w:val="16"/>
          <w:szCs w:val="16"/>
        </w:rPr>
        <w:t xml:space="preserve">    </w:t>
      </w:r>
      <w:proofErr w:type="gramStart"/>
      <w:r w:rsidRPr="00024465">
        <w:rPr>
          <w:rFonts w:ascii="Monaco" w:hAnsi="Monaco"/>
          <w:sz w:val="16"/>
          <w:szCs w:val="16"/>
        </w:rPr>
        <w:t>lectura</w:t>
      </w:r>
      <w:proofErr w:type="gramEnd"/>
      <w:r w:rsidRPr="00024465">
        <w:rPr>
          <w:rFonts w:ascii="Monaco" w:hAnsi="Monaco"/>
          <w:sz w:val="16"/>
          <w:szCs w:val="16"/>
        </w:rPr>
        <w:t xml:space="preserve"> = pd.read_csv("/home/alvaro/Escritorio/PROGRAMA/DATOS/TRAZAS_TEST.csv", sep=";")</w:t>
      </w:r>
    </w:p>
    <w:p w14:paraId="7712412E" w14:textId="77777777" w:rsidR="00BA1151" w:rsidRPr="00024465" w:rsidRDefault="00BA1151" w:rsidP="00BA1151">
      <w:pPr>
        <w:pStyle w:val="Standard"/>
        <w:rPr>
          <w:rFonts w:ascii="Monaco" w:hAnsi="Monaco"/>
          <w:sz w:val="16"/>
          <w:szCs w:val="16"/>
          <w:lang w:val="en-US"/>
        </w:rPr>
      </w:pPr>
      <w:r w:rsidRPr="00024465">
        <w:rPr>
          <w:rFonts w:ascii="Monaco" w:hAnsi="Monaco"/>
          <w:sz w:val="16"/>
          <w:szCs w:val="16"/>
        </w:rPr>
        <w:t xml:space="preserve">    </w:t>
      </w:r>
      <w:r w:rsidRPr="00024465">
        <w:rPr>
          <w:rFonts w:ascii="Monaco" w:hAnsi="Monaco"/>
          <w:sz w:val="16"/>
          <w:szCs w:val="16"/>
          <w:lang w:val="en-US"/>
        </w:rPr>
        <w:t xml:space="preserve">X = </w:t>
      </w:r>
      <w:proofErr w:type="gramStart"/>
      <w:r w:rsidRPr="00024465">
        <w:rPr>
          <w:rFonts w:ascii="Monaco" w:hAnsi="Monaco"/>
          <w:sz w:val="16"/>
          <w:szCs w:val="16"/>
          <w:lang w:val="en-US"/>
        </w:rPr>
        <w:t>lectura.iloc[</w:t>
      </w:r>
      <w:proofErr w:type="gramEnd"/>
      <w:r w:rsidRPr="00024465">
        <w:rPr>
          <w:rFonts w:ascii="Monaco" w:hAnsi="Monaco"/>
          <w:sz w:val="16"/>
          <w:szCs w:val="16"/>
          <w:lang w:val="en-US"/>
        </w:rPr>
        <w:t>0:,1:3].values.astype(float)</w:t>
      </w:r>
    </w:p>
    <w:p w14:paraId="125B6E0F" w14:textId="77777777" w:rsidR="00BA1151" w:rsidRPr="00024465" w:rsidRDefault="00BA1151" w:rsidP="00BA1151">
      <w:pPr>
        <w:pStyle w:val="Standard"/>
        <w:rPr>
          <w:rFonts w:ascii="Monaco" w:hAnsi="Monaco"/>
          <w:sz w:val="16"/>
          <w:szCs w:val="16"/>
          <w:lang w:val="en-US"/>
        </w:rPr>
      </w:pPr>
      <w:r w:rsidRPr="00024465">
        <w:rPr>
          <w:rFonts w:ascii="Monaco" w:hAnsi="Monaco"/>
          <w:sz w:val="16"/>
          <w:szCs w:val="16"/>
          <w:lang w:val="en-US"/>
        </w:rPr>
        <w:t xml:space="preserve">    Y = </w:t>
      </w:r>
      <w:proofErr w:type="gramStart"/>
      <w:r w:rsidRPr="00024465">
        <w:rPr>
          <w:rFonts w:ascii="Monaco" w:hAnsi="Monaco"/>
          <w:sz w:val="16"/>
          <w:szCs w:val="16"/>
          <w:lang w:val="en-US"/>
        </w:rPr>
        <w:t>lectura.iloc[</w:t>
      </w:r>
      <w:proofErr w:type="gramEnd"/>
      <w:r w:rsidRPr="00024465">
        <w:rPr>
          <w:rFonts w:ascii="Monaco" w:hAnsi="Monaco"/>
          <w:sz w:val="16"/>
          <w:szCs w:val="16"/>
          <w:lang w:val="en-US"/>
        </w:rPr>
        <w:t>0:,3:4].values.astype(float)</w:t>
      </w:r>
    </w:p>
    <w:p w14:paraId="589A021A" w14:textId="77777777" w:rsidR="00BA1151" w:rsidRPr="00024465" w:rsidRDefault="00BA1151" w:rsidP="00BA1151">
      <w:pPr>
        <w:pStyle w:val="Standard"/>
        <w:rPr>
          <w:rFonts w:ascii="Monaco" w:hAnsi="Monaco"/>
          <w:sz w:val="16"/>
          <w:szCs w:val="16"/>
        </w:rPr>
      </w:pPr>
      <w:r w:rsidRPr="00024465">
        <w:rPr>
          <w:rFonts w:ascii="Monaco" w:hAnsi="Monaco"/>
          <w:sz w:val="16"/>
          <w:szCs w:val="16"/>
          <w:lang w:val="en-US"/>
        </w:rPr>
        <w:t xml:space="preserve">    </w:t>
      </w:r>
      <w:proofErr w:type="gramStart"/>
      <w:r w:rsidRPr="00024465">
        <w:rPr>
          <w:rFonts w:ascii="Monaco" w:hAnsi="Monaco"/>
          <w:sz w:val="16"/>
          <w:szCs w:val="16"/>
        </w:rPr>
        <w:t>return</w:t>
      </w:r>
      <w:proofErr w:type="gramEnd"/>
      <w:r w:rsidRPr="00024465">
        <w:rPr>
          <w:rFonts w:ascii="Monaco" w:hAnsi="Monaco"/>
          <w:sz w:val="16"/>
          <w:szCs w:val="16"/>
        </w:rPr>
        <w:t xml:space="preserve"> X,Y</w:t>
      </w:r>
    </w:p>
    <w:p w14:paraId="274F7251" w14:textId="77777777" w:rsidR="00BA1151" w:rsidRPr="00024465" w:rsidRDefault="00BA1151" w:rsidP="00BA1151">
      <w:pPr>
        <w:pStyle w:val="Standard"/>
        <w:rPr>
          <w:rFonts w:ascii="Monaco" w:hAnsi="Monaco"/>
          <w:sz w:val="16"/>
          <w:szCs w:val="16"/>
        </w:rPr>
      </w:pPr>
    </w:p>
    <w:p w14:paraId="2DE16338" w14:textId="77777777" w:rsidR="00BA1151" w:rsidRPr="00024465" w:rsidRDefault="00BA1151" w:rsidP="00BA1151">
      <w:pPr>
        <w:pStyle w:val="Standard"/>
        <w:rPr>
          <w:rFonts w:ascii="Monaco" w:hAnsi="Monaco"/>
          <w:sz w:val="16"/>
          <w:szCs w:val="16"/>
        </w:rPr>
      </w:pPr>
      <w:proofErr w:type="gramStart"/>
      <w:r w:rsidRPr="00024465">
        <w:rPr>
          <w:rFonts w:ascii="Monaco" w:hAnsi="Monaco"/>
          <w:sz w:val="16"/>
          <w:szCs w:val="16"/>
        </w:rPr>
        <w:t>def</w:t>
      </w:r>
      <w:proofErr w:type="gramEnd"/>
      <w:r w:rsidRPr="00024465">
        <w:rPr>
          <w:rFonts w:ascii="Monaco" w:hAnsi="Monaco"/>
          <w:sz w:val="16"/>
          <w:szCs w:val="16"/>
        </w:rPr>
        <w:t xml:space="preserve"> ordenados(p,yt,iteracion):</w:t>
      </w:r>
    </w:p>
    <w:p w14:paraId="3AA8345C" w14:textId="77777777" w:rsidR="00BA1151" w:rsidRPr="00024465" w:rsidRDefault="00BA1151" w:rsidP="00BA1151">
      <w:pPr>
        <w:pStyle w:val="Standard"/>
        <w:rPr>
          <w:rFonts w:ascii="Monaco" w:hAnsi="Monaco"/>
          <w:sz w:val="16"/>
          <w:szCs w:val="16"/>
          <w:lang w:val="en-US"/>
        </w:rPr>
      </w:pPr>
      <w:r w:rsidRPr="00024465">
        <w:rPr>
          <w:rFonts w:ascii="Monaco" w:hAnsi="Monaco"/>
          <w:sz w:val="16"/>
          <w:szCs w:val="16"/>
        </w:rPr>
        <w:t xml:space="preserve">    </w:t>
      </w:r>
      <w:proofErr w:type="gramStart"/>
      <w:r w:rsidRPr="00024465">
        <w:rPr>
          <w:rFonts w:ascii="Monaco" w:hAnsi="Monaco"/>
          <w:sz w:val="16"/>
          <w:szCs w:val="16"/>
          <w:lang w:val="en-US"/>
        </w:rPr>
        <w:t>ordenado</w:t>
      </w:r>
      <w:proofErr w:type="gramEnd"/>
      <w:r w:rsidRPr="00024465">
        <w:rPr>
          <w:rFonts w:ascii="Monaco" w:hAnsi="Monaco"/>
          <w:sz w:val="16"/>
          <w:szCs w:val="16"/>
          <w:lang w:val="en-US"/>
        </w:rPr>
        <w:t xml:space="preserve"> = []</w:t>
      </w:r>
    </w:p>
    <w:p w14:paraId="61ED7F2B" w14:textId="77777777" w:rsidR="00BA1151" w:rsidRPr="00024465" w:rsidRDefault="00BA1151" w:rsidP="00BA1151">
      <w:pPr>
        <w:pStyle w:val="Standard"/>
        <w:rPr>
          <w:rFonts w:ascii="Monaco" w:hAnsi="Monaco"/>
          <w:sz w:val="16"/>
          <w:szCs w:val="16"/>
          <w:lang w:val="en-US"/>
        </w:rPr>
      </w:pPr>
      <w:r w:rsidRPr="00024465">
        <w:rPr>
          <w:rFonts w:ascii="Monaco" w:hAnsi="Monaco"/>
          <w:sz w:val="16"/>
          <w:szCs w:val="16"/>
          <w:lang w:val="en-US"/>
        </w:rPr>
        <w:t xml:space="preserve">    </w:t>
      </w:r>
    </w:p>
    <w:p w14:paraId="6F3474FA" w14:textId="77777777" w:rsidR="00BA1151" w:rsidRPr="00024465" w:rsidRDefault="00BA1151" w:rsidP="00BA1151">
      <w:pPr>
        <w:pStyle w:val="Standard"/>
        <w:rPr>
          <w:rFonts w:ascii="Monaco" w:hAnsi="Monaco"/>
          <w:sz w:val="16"/>
          <w:szCs w:val="16"/>
          <w:lang w:val="en-US"/>
        </w:rPr>
      </w:pPr>
      <w:r w:rsidRPr="00024465">
        <w:rPr>
          <w:rFonts w:ascii="Monaco" w:hAnsi="Monaco"/>
          <w:sz w:val="16"/>
          <w:szCs w:val="16"/>
          <w:lang w:val="en-US"/>
        </w:rPr>
        <w:t xml:space="preserve">    </w:t>
      </w:r>
      <w:proofErr w:type="gramStart"/>
      <w:r w:rsidRPr="00024465">
        <w:rPr>
          <w:rFonts w:ascii="Monaco" w:hAnsi="Monaco"/>
          <w:sz w:val="16"/>
          <w:szCs w:val="16"/>
          <w:lang w:val="en-US"/>
        </w:rPr>
        <w:t>for</w:t>
      </w:r>
      <w:proofErr w:type="gramEnd"/>
      <w:r w:rsidRPr="00024465">
        <w:rPr>
          <w:rFonts w:ascii="Monaco" w:hAnsi="Monaco"/>
          <w:sz w:val="16"/>
          <w:szCs w:val="16"/>
          <w:lang w:val="en-US"/>
        </w:rPr>
        <w:t xml:space="preserve"> l in range(len(p)):</w:t>
      </w:r>
    </w:p>
    <w:p w14:paraId="4A788B4A" w14:textId="77777777" w:rsidR="00BA1151" w:rsidRPr="00024465" w:rsidRDefault="00BA1151" w:rsidP="00BA1151">
      <w:pPr>
        <w:pStyle w:val="Standard"/>
        <w:rPr>
          <w:rFonts w:ascii="Monaco" w:hAnsi="Monaco"/>
          <w:sz w:val="16"/>
          <w:szCs w:val="16"/>
          <w:lang w:val="en-US"/>
        </w:rPr>
      </w:pPr>
      <w:r w:rsidRPr="00024465">
        <w:rPr>
          <w:rFonts w:ascii="Monaco" w:hAnsi="Monaco"/>
          <w:sz w:val="16"/>
          <w:szCs w:val="16"/>
          <w:lang w:val="en-US"/>
        </w:rPr>
        <w:t xml:space="preserve">        </w:t>
      </w:r>
      <w:proofErr w:type="gramStart"/>
      <w:r w:rsidRPr="00024465">
        <w:rPr>
          <w:rFonts w:ascii="Monaco" w:hAnsi="Monaco"/>
          <w:sz w:val="16"/>
          <w:szCs w:val="16"/>
          <w:lang w:val="en-US"/>
        </w:rPr>
        <w:t>vx.append(</w:t>
      </w:r>
      <w:proofErr w:type="gramEnd"/>
      <w:r w:rsidRPr="00024465">
        <w:rPr>
          <w:rFonts w:ascii="Monaco" w:hAnsi="Monaco"/>
          <w:sz w:val="16"/>
          <w:szCs w:val="16"/>
          <w:lang w:val="en-US"/>
        </w:rPr>
        <w:t>(yt[l],p[l]))</w:t>
      </w:r>
    </w:p>
    <w:p w14:paraId="0D846217" w14:textId="77777777" w:rsidR="00BA1151" w:rsidRPr="00024465" w:rsidRDefault="00BA1151" w:rsidP="00BA1151">
      <w:pPr>
        <w:pStyle w:val="Standard"/>
        <w:rPr>
          <w:rFonts w:ascii="Monaco" w:hAnsi="Monaco"/>
          <w:sz w:val="16"/>
          <w:szCs w:val="16"/>
          <w:lang w:val="en-US"/>
        </w:rPr>
      </w:pPr>
      <w:r w:rsidRPr="00024465">
        <w:rPr>
          <w:rFonts w:ascii="Monaco" w:hAnsi="Monaco"/>
          <w:sz w:val="16"/>
          <w:szCs w:val="16"/>
          <w:lang w:val="en-US"/>
        </w:rPr>
        <w:t xml:space="preserve">    </w:t>
      </w:r>
    </w:p>
    <w:p w14:paraId="2AB3B56B" w14:textId="77777777" w:rsidR="00BA1151" w:rsidRPr="00024465" w:rsidRDefault="00BA1151" w:rsidP="00BA1151">
      <w:pPr>
        <w:pStyle w:val="Standard"/>
        <w:rPr>
          <w:rFonts w:ascii="Monaco" w:hAnsi="Monaco"/>
          <w:sz w:val="16"/>
          <w:szCs w:val="16"/>
        </w:rPr>
      </w:pPr>
      <w:r w:rsidRPr="00024465">
        <w:rPr>
          <w:rFonts w:ascii="Monaco" w:hAnsi="Monaco"/>
          <w:sz w:val="16"/>
          <w:szCs w:val="16"/>
          <w:lang w:val="en-US"/>
        </w:rPr>
        <w:t xml:space="preserve">    </w:t>
      </w:r>
      <w:proofErr w:type="gramStart"/>
      <w:r w:rsidRPr="00024465">
        <w:rPr>
          <w:rFonts w:ascii="Monaco" w:hAnsi="Monaco"/>
          <w:sz w:val="16"/>
          <w:szCs w:val="16"/>
        </w:rPr>
        <w:t>ordenado</w:t>
      </w:r>
      <w:proofErr w:type="gramEnd"/>
      <w:r w:rsidRPr="00024465">
        <w:rPr>
          <w:rFonts w:ascii="Monaco" w:hAnsi="Monaco"/>
          <w:sz w:val="16"/>
          <w:szCs w:val="16"/>
        </w:rPr>
        <w:t xml:space="preserve"> = sorted(vx)</w:t>
      </w:r>
    </w:p>
    <w:p w14:paraId="4B439207" w14:textId="77777777" w:rsidR="00BA1151" w:rsidRPr="00024465" w:rsidRDefault="00BA1151" w:rsidP="00BA1151">
      <w:pPr>
        <w:pStyle w:val="Standard"/>
        <w:rPr>
          <w:rFonts w:ascii="Monaco" w:hAnsi="Monaco"/>
          <w:sz w:val="16"/>
          <w:szCs w:val="16"/>
        </w:rPr>
      </w:pPr>
    </w:p>
    <w:p w14:paraId="7A45ED4F" w14:textId="77777777" w:rsidR="00BA1151" w:rsidRPr="00024465" w:rsidRDefault="00BA1151" w:rsidP="00BA1151">
      <w:pPr>
        <w:pStyle w:val="Standard"/>
        <w:rPr>
          <w:rFonts w:ascii="Monaco" w:hAnsi="Monaco"/>
          <w:sz w:val="16"/>
          <w:szCs w:val="16"/>
        </w:rPr>
      </w:pPr>
      <w:r w:rsidRPr="00024465">
        <w:rPr>
          <w:rFonts w:ascii="Monaco" w:hAnsi="Monaco"/>
          <w:sz w:val="16"/>
          <w:szCs w:val="16"/>
        </w:rPr>
        <w:t xml:space="preserve">    store_info_</w:t>
      </w:r>
      <w:proofErr w:type="gramStart"/>
      <w:r w:rsidRPr="00024465">
        <w:rPr>
          <w:rFonts w:ascii="Monaco" w:hAnsi="Monaco"/>
          <w:sz w:val="16"/>
          <w:szCs w:val="16"/>
        </w:rPr>
        <w:t>6(</w:t>
      </w:r>
      <w:proofErr w:type="gramEnd"/>
      <w:r w:rsidRPr="00024465">
        <w:rPr>
          <w:rFonts w:ascii="Monaco" w:hAnsi="Monaco"/>
          <w:sz w:val="16"/>
          <w:szCs w:val="16"/>
        </w:rPr>
        <w:t>ordenado,iteracion)</w:t>
      </w:r>
    </w:p>
    <w:p w14:paraId="67ADD693" w14:textId="77777777" w:rsidR="00BA1151" w:rsidRPr="00024465" w:rsidRDefault="00BA1151" w:rsidP="00BA1151">
      <w:pPr>
        <w:pStyle w:val="Standard"/>
        <w:rPr>
          <w:rFonts w:ascii="Monaco" w:hAnsi="Monaco"/>
          <w:sz w:val="16"/>
          <w:szCs w:val="16"/>
        </w:rPr>
      </w:pPr>
      <w:r w:rsidRPr="00024465">
        <w:rPr>
          <w:rFonts w:ascii="Monaco" w:hAnsi="Monaco"/>
          <w:sz w:val="16"/>
          <w:szCs w:val="16"/>
        </w:rPr>
        <w:t xml:space="preserve">    </w:t>
      </w:r>
    </w:p>
    <w:p w14:paraId="130DAE61" w14:textId="77777777" w:rsidR="00BA1151" w:rsidRPr="00024465" w:rsidRDefault="00BA1151" w:rsidP="00BA1151">
      <w:pPr>
        <w:pStyle w:val="Standard"/>
        <w:rPr>
          <w:rFonts w:ascii="Monaco" w:hAnsi="Monaco"/>
          <w:sz w:val="16"/>
          <w:szCs w:val="16"/>
        </w:rPr>
      </w:pPr>
      <w:proofErr w:type="gramStart"/>
      <w:r w:rsidRPr="00024465">
        <w:rPr>
          <w:rFonts w:ascii="Monaco" w:hAnsi="Monaco"/>
          <w:sz w:val="16"/>
          <w:szCs w:val="16"/>
        </w:rPr>
        <w:t>def</w:t>
      </w:r>
      <w:proofErr w:type="gramEnd"/>
      <w:r w:rsidRPr="00024465">
        <w:rPr>
          <w:rFonts w:ascii="Monaco" w:hAnsi="Monaco"/>
          <w:sz w:val="16"/>
          <w:szCs w:val="16"/>
        </w:rPr>
        <w:t xml:space="preserve"> baseline_model():</w:t>
      </w:r>
    </w:p>
    <w:p w14:paraId="0EE78513" w14:textId="77777777" w:rsidR="00BA1151" w:rsidRPr="00024465" w:rsidRDefault="00BA1151" w:rsidP="00BA1151">
      <w:pPr>
        <w:pStyle w:val="Standard"/>
        <w:rPr>
          <w:rFonts w:ascii="Monaco" w:hAnsi="Monaco"/>
          <w:sz w:val="16"/>
          <w:szCs w:val="16"/>
        </w:rPr>
      </w:pPr>
      <w:r w:rsidRPr="00024465">
        <w:rPr>
          <w:rFonts w:ascii="Monaco" w:hAnsi="Monaco"/>
          <w:sz w:val="16"/>
          <w:szCs w:val="16"/>
        </w:rPr>
        <w:t xml:space="preserve">    #Se configura la red neuronal</w:t>
      </w:r>
    </w:p>
    <w:p w14:paraId="62E8E877" w14:textId="77777777" w:rsidR="00BA1151" w:rsidRPr="00024465" w:rsidRDefault="00BA1151" w:rsidP="00BA1151">
      <w:pPr>
        <w:pStyle w:val="Standard"/>
        <w:rPr>
          <w:rFonts w:ascii="Monaco" w:hAnsi="Monaco"/>
          <w:sz w:val="16"/>
          <w:szCs w:val="16"/>
        </w:rPr>
      </w:pPr>
      <w:r w:rsidRPr="00024465">
        <w:rPr>
          <w:rFonts w:ascii="Monaco" w:hAnsi="Monaco"/>
          <w:sz w:val="16"/>
          <w:szCs w:val="16"/>
        </w:rPr>
        <w:t xml:space="preserve">    </w:t>
      </w:r>
      <w:proofErr w:type="gramStart"/>
      <w:r w:rsidRPr="00024465">
        <w:rPr>
          <w:rFonts w:ascii="Monaco" w:hAnsi="Monaco"/>
          <w:sz w:val="16"/>
          <w:szCs w:val="16"/>
        </w:rPr>
        <w:t>model</w:t>
      </w:r>
      <w:proofErr w:type="gramEnd"/>
      <w:r w:rsidRPr="00024465">
        <w:rPr>
          <w:rFonts w:ascii="Monaco" w:hAnsi="Monaco"/>
          <w:sz w:val="16"/>
          <w:szCs w:val="16"/>
        </w:rPr>
        <w:t xml:space="preserve"> = Sequential()</w:t>
      </w:r>
    </w:p>
    <w:p w14:paraId="1C2B10C6" w14:textId="77777777" w:rsidR="00BA1151" w:rsidRPr="00024465" w:rsidRDefault="00BA1151" w:rsidP="00BA1151">
      <w:pPr>
        <w:pStyle w:val="Standard"/>
        <w:rPr>
          <w:rFonts w:ascii="Monaco" w:hAnsi="Monaco"/>
          <w:sz w:val="16"/>
          <w:szCs w:val="16"/>
        </w:rPr>
      </w:pPr>
    </w:p>
    <w:p w14:paraId="3B2F32DA" w14:textId="77777777" w:rsidR="00BA1151" w:rsidRPr="00024465" w:rsidRDefault="00BA1151" w:rsidP="00BA1151">
      <w:pPr>
        <w:pStyle w:val="Standard"/>
        <w:rPr>
          <w:rFonts w:ascii="Monaco" w:hAnsi="Monaco"/>
          <w:sz w:val="16"/>
          <w:szCs w:val="16"/>
        </w:rPr>
      </w:pPr>
      <w:r w:rsidRPr="00024465">
        <w:rPr>
          <w:rFonts w:ascii="Monaco" w:hAnsi="Monaco"/>
          <w:sz w:val="16"/>
          <w:szCs w:val="16"/>
        </w:rPr>
        <w:t xml:space="preserve">    #Se añaden las distintas capas que forman la arquitectura de la red</w:t>
      </w:r>
    </w:p>
    <w:p w14:paraId="1CBEB482" w14:textId="77777777" w:rsidR="00BA1151" w:rsidRPr="00024465" w:rsidRDefault="00BA1151" w:rsidP="00BA1151">
      <w:pPr>
        <w:pStyle w:val="Standard"/>
        <w:rPr>
          <w:rFonts w:ascii="Monaco" w:hAnsi="Monaco"/>
          <w:sz w:val="16"/>
          <w:szCs w:val="16"/>
          <w:lang w:val="en-US"/>
        </w:rPr>
      </w:pPr>
      <w:r w:rsidRPr="00024465">
        <w:rPr>
          <w:rFonts w:ascii="Monaco" w:hAnsi="Monaco"/>
          <w:sz w:val="16"/>
          <w:szCs w:val="16"/>
        </w:rPr>
        <w:t xml:space="preserve">    </w:t>
      </w:r>
      <w:proofErr w:type="gramStart"/>
      <w:r w:rsidRPr="00024465">
        <w:rPr>
          <w:rFonts w:ascii="Monaco" w:hAnsi="Monaco"/>
          <w:sz w:val="16"/>
          <w:szCs w:val="16"/>
          <w:lang w:val="en-US"/>
        </w:rPr>
        <w:t>model.add(</w:t>
      </w:r>
      <w:proofErr w:type="gramEnd"/>
      <w:r w:rsidRPr="00024465">
        <w:rPr>
          <w:rFonts w:ascii="Monaco" w:hAnsi="Monaco"/>
          <w:sz w:val="16"/>
          <w:szCs w:val="16"/>
          <w:lang w:val="en-US"/>
        </w:rPr>
        <w:t>Dense(6, input_dim=2, kernel_initializer=normal, bias_initializer='ones', activation='relu'))</w:t>
      </w:r>
    </w:p>
    <w:p w14:paraId="5B1F9480" w14:textId="77777777" w:rsidR="00BA1151" w:rsidRPr="00024465" w:rsidRDefault="00BA1151" w:rsidP="00BA1151">
      <w:pPr>
        <w:pStyle w:val="Standard"/>
        <w:rPr>
          <w:rFonts w:ascii="Monaco" w:hAnsi="Monaco"/>
          <w:sz w:val="16"/>
          <w:szCs w:val="16"/>
          <w:lang w:val="en-US"/>
        </w:rPr>
      </w:pPr>
      <w:r w:rsidRPr="00024465">
        <w:rPr>
          <w:rFonts w:ascii="Monaco" w:hAnsi="Monaco"/>
          <w:sz w:val="16"/>
          <w:szCs w:val="16"/>
          <w:lang w:val="en-US"/>
        </w:rPr>
        <w:t xml:space="preserve">    </w:t>
      </w:r>
      <w:proofErr w:type="gramStart"/>
      <w:r w:rsidRPr="00024465">
        <w:rPr>
          <w:rFonts w:ascii="Monaco" w:hAnsi="Monaco"/>
          <w:sz w:val="16"/>
          <w:szCs w:val="16"/>
          <w:lang w:val="en-US"/>
        </w:rPr>
        <w:t>model.add(</w:t>
      </w:r>
      <w:proofErr w:type="gramEnd"/>
      <w:r w:rsidRPr="00024465">
        <w:rPr>
          <w:rFonts w:ascii="Monaco" w:hAnsi="Monaco"/>
          <w:sz w:val="16"/>
          <w:szCs w:val="16"/>
          <w:lang w:val="en-US"/>
        </w:rPr>
        <w:t>Dense(6, kernel_initializer=normal, bias_initializer='ones', activation='relu'))</w:t>
      </w:r>
    </w:p>
    <w:p w14:paraId="6590D1F5" w14:textId="77777777" w:rsidR="00BA1151" w:rsidRPr="00024465" w:rsidRDefault="00BA1151" w:rsidP="00BA1151">
      <w:pPr>
        <w:pStyle w:val="Standard"/>
        <w:rPr>
          <w:rFonts w:ascii="Monaco" w:hAnsi="Monaco"/>
          <w:sz w:val="16"/>
          <w:szCs w:val="16"/>
          <w:lang w:val="en-US"/>
        </w:rPr>
      </w:pPr>
      <w:r w:rsidRPr="00024465">
        <w:rPr>
          <w:rFonts w:ascii="Monaco" w:hAnsi="Monaco"/>
          <w:sz w:val="16"/>
          <w:szCs w:val="16"/>
          <w:lang w:val="en-US"/>
        </w:rPr>
        <w:t xml:space="preserve">    </w:t>
      </w:r>
      <w:proofErr w:type="gramStart"/>
      <w:r w:rsidRPr="00024465">
        <w:rPr>
          <w:rFonts w:ascii="Monaco" w:hAnsi="Monaco"/>
          <w:sz w:val="16"/>
          <w:szCs w:val="16"/>
          <w:lang w:val="en-US"/>
        </w:rPr>
        <w:t>model.add(</w:t>
      </w:r>
      <w:proofErr w:type="gramEnd"/>
      <w:r w:rsidRPr="00024465">
        <w:rPr>
          <w:rFonts w:ascii="Monaco" w:hAnsi="Monaco"/>
          <w:sz w:val="16"/>
          <w:szCs w:val="16"/>
          <w:lang w:val="en-US"/>
        </w:rPr>
        <w:t>Dense(1, kernel_initializer=normal,bias_initializer='ones', activation='relu'))</w:t>
      </w:r>
    </w:p>
    <w:p w14:paraId="7FD38D93" w14:textId="77777777" w:rsidR="00BA1151" w:rsidRPr="00024465" w:rsidRDefault="00BA1151" w:rsidP="00BA1151">
      <w:pPr>
        <w:pStyle w:val="Standard"/>
        <w:rPr>
          <w:rFonts w:ascii="Monaco" w:hAnsi="Monaco"/>
          <w:sz w:val="16"/>
          <w:szCs w:val="16"/>
          <w:lang w:val="en-US"/>
        </w:rPr>
      </w:pPr>
    </w:p>
    <w:p w14:paraId="71EB3DFB" w14:textId="77777777" w:rsidR="00BA1151" w:rsidRPr="00024465" w:rsidRDefault="00BA1151" w:rsidP="00BA1151">
      <w:pPr>
        <w:pStyle w:val="Standard"/>
        <w:rPr>
          <w:rFonts w:ascii="Monaco" w:hAnsi="Monaco"/>
          <w:sz w:val="16"/>
          <w:szCs w:val="16"/>
        </w:rPr>
      </w:pPr>
      <w:r w:rsidRPr="00024465">
        <w:rPr>
          <w:rFonts w:ascii="Monaco" w:hAnsi="Monaco"/>
          <w:sz w:val="16"/>
          <w:szCs w:val="16"/>
          <w:lang w:val="en-US"/>
        </w:rPr>
        <w:t xml:space="preserve">    </w:t>
      </w:r>
      <w:r w:rsidRPr="00024465">
        <w:rPr>
          <w:rFonts w:ascii="Monaco" w:hAnsi="Monaco"/>
          <w:sz w:val="16"/>
          <w:szCs w:val="16"/>
        </w:rPr>
        <w:t># Se compila el modelo</w:t>
      </w:r>
    </w:p>
    <w:p w14:paraId="68B5B081" w14:textId="77777777" w:rsidR="00BA1151" w:rsidRPr="00024465" w:rsidRDefault="00BA1151" w:rsidP="00BA1151">
      <w:pPr>
        <w:pStyle w:val="Standard"/>
        <w:rPr>
          <w:rFonts w:ascii="Monaco" w:hAnsi="Monaco"/>
          <w:sz w:val="16"/>
          <w:szCs w:val="16"/>
          <w:lang w:val="en-US"/>
        </w:rPr>
      </w:pPr>
      <w:r w:rsidRPr="00024465">
        <w:rPr>
          <w:rFonts w:ascii="Monaco" w:hAnsi="Monaco"/>
          <w:sz w:val="16"/>
          <w:szCs w:val="16"/>
        </w:rPr>
        <w:t xml:space="preserve">    </w:t>
      </w:r>
      <w:proofErr w:type="gramStart"/>
      <w:r w:rsidRPr="00024465">
        <w:rPr>
          <w:rFonts w:ascii="Monaco" w:hAnsi="Monaco"/>
          <w:sz w:val="16"/>
          <w:szCs w:val="16"/>
          <w:lang w:val="en-US"/>
        </w:rPr>
        <w:t>model.compile(</w:t>
      </w:r>
      <w:proofErr w:type="gramEnd"/>
      <w:r w:rsidRPr="00024465">
        <w:rPr>
          <w:rFonts w:ascii="Monaco" w:hAnsi="Monaco"/>
          <w:sz w:val="16"/>
          <w:szCs w:val="16"/>
          <w:lang w:val="en-US"/>
        </w:rPr>
        <w:t>loss='mse', optimizer='adam' , metrics=['mse'])</w:t>
      </w:r>
    </w:p>
    <w:p w14:paraId="1D413B7A" w14:textId="77777777" w:rsidR="00BA1151" w:rsidRPr="00024465" w:rsidRDefault="00BA1151" w:rsidP="00BA1151">
      <w:pPr>
        <w:pStyle w:val="Standard"/>
        <w:rPr>
          <w:rFonts w:ascii="Monaco" w:hAnsi="Monaco"/>
          <w:sz w:val="16"/>
          <w:szCs w:val="16"/>
          <w:lang w:val="en-US"/>
        </w:rPr>
      </w:pPr>
    </w:p>
    <w:p w14:paraId="6A937F66" w14:textId="77777777" w:rsidR="00BA1151" w:rsidRPr="00024465" w:rsidRDefault="00BA1151" w:rsidP="00BA1151">
      <w:pPr>
        <w:pStyle w:val="Standard"/>
        <w:rPr>
          <w:rFonts w:ascii="Monaco" w:hAnsi="Monaco"/>
          <w:sz w:val="16"/>
          <w:szCs w:val="16"/>
          <w:lang w:val="en-US"/>
        </w:rPr>
      </w:pPr>
      <w:r w:rsidRPr="00024465">
        <w:rPr>
          <w:rFonts w:ascii="Monaco" w:hAnsi="Monaco"/>
          <w:sz w:val="16"/>
          <w:szCs w:val="16"/>
          <w:lang w:val="en-US"/>
        </w:rPr>
        <w:t xml:space="preserve">    </w:t>
      </w:r>
      <w:proofErr w:type="gramStart"/>
      <w:r w:rsidRPr="00024465">
        <w:rPr>
          <w:rFonts w:ascii="Monaco" w:hAnsi="Monaco"/>
          <w:sz w:val="16"/>
          <w:szCs w:val="16"/>
          <w:lang w:val="en-US"/>
        </w:rPr>
        <w:t>return</w:t>
      </w:r>
      <w:proofErr w:type="gramEnd"/>
      <w:r w:rsidRPr="00024465">
        <w:rPr>
          <w:rFonts w:ascii="Monaco" w:hAnsi="Monaco"/>
          <w:sz w:val="16"/>
          <w:szCs w:val="16"/>
          <w:lang w:val="en-US"/>
        </w:rPr>
        <w:t xml:space="preserve"> model</w:t>
      </w:r>
    </w:p>
    <w:p w14:paraId="378B6238" w14:textId="77777777" w:rsidR="00BA1151" w:rsidRPr="00024465" w:rsidRDefault="00BA1151" w:rsidP="00BA1151">
      <w:pPr>
        <w:pStyle w:val="Standard"/>
        <w:rPr>
          <w:rFonts w:ascii="Monaco" w:hAnsi="Monaco"/>
          <w:sz w:val="16"/>
          <w:szCs w:val="16"/>
          <w:lang w:val="en-US"/>
        </w:rPr>
      </w:pPr>
    </w:p>
    <w:p w14:paraId="7943C2FA" w14:textId="77777777" w:rsidR="00BA1151" w:rsidRPr="00024465" w:rsidRDefault="00BA1151" w:rsidP="00BA1151">
      <w:pPr>
        <w:pStyle w:val="Standard"/>
        <w:rPr>
          <w:rFonts w:ascii="Monaco" w:hAnsi="Monaco"/>
          <w:sz w:val="16"/>
          <w:szCs w:val="16"/>
          <w:lang w:val="en-US"/>
        </w:rPr>
      </w:pPr>
    </w:p>
    <w:p w14:paraId="379BD959" w14:textId="77777777" w:rsidR="00BA1151" w:rsidRPr="00024465" w:rsidRDefault="00BA1151" w:rsidP="00BA1151">
      <w:pPr>
        <w:pStyle w:val="Standard"/>
        <w:rPr>
          <w:rFonts w:ascii="Monaco" w:hAnsi="Monaco"/>
          <w:sz w:val="16"/>
          <w:szCs w:val="16"/>
          <w:lang w:val="en-US"/>
        </w:rPr>
      </w:pPr>
      <w:proofErr w:type="gramStart"/>
      <w:r w:rsidRPr="00024465">
        <w:rPr>
          <w:rFonts w:ascii="Monaco" w:hAnsi="Monaco"/>
          <w:sz w:val="16"/>
          <w:szCs w:val="16"/>
          <w:lang w:val="en-US"/>
        </w:rPr>
        <w:t>def</w:t>
      </w:r>
      <w:proofErr w:type="gramEnd"/>
      <w:r w:rsidRPr="00024465">
        <w:rPr>
          <w:rFonts w:ascii="Monaco" w:hAnsi="Monaco"/>
          <w:sz w:val="16"/>
          <w:szCs w:val="16"/>
          <w:lang w:val="en-US"/>
        </w:rPr>
        <w:t xml:space="preserve"> train (xtrain,xtest,ytrain,ytest,numero_trazas,iteracion):</w:t>
      </w:r>
    </w:p>
    <w:p w14:paraId="70EDEDCA" w14:textId="77777777" w:rsidR="00BA1151" w:rsidRPr="00024465" w:rsidRDefault="00BA1151" w:rsidP="00BA1151">
      <w:pPr>
        <w:pStyle w:val="Standard"/>
        <w:rPr>
          <w:rFonts w:ascii="Monaco" w:hAnsi="Monaco"/>
          <w:sz w:val="16"/>
          <w:szCs w:val="16"/>
        </w:rPr>
      </w:pPr>
      <w:r w:rsidRPr="00024465">
        <w:rPr>
          <w:rFonts w:ascii="Monaco" w:hAnsi="Monaco"/>
          <w:sz w:val="16"/>
          <w:szCs w:val="16"/>
          <w:lang w:val="en-US"/>
        </w:rPr>
        <w:t xml:space="preserve">    </w:t>
      </w:r>
      <w:r w:rsidRPr="00024465">
        <w:rPr>
          <w:rFonts w:ascii="Monaco" w:hAnsi="Monaco"/>
          <w:sz w:val="16"/>
          <w:szCs w:val="16"/>
        </w:rPr>
        <w:t>#Se realiza el entrenamiento.</w:t>
      </w:r>
    </w:p>
    <w:p w14:paraId="72C86301" w14:textId="77777777" w:rsidR="00BA1151" w:rsidRPr="00024465" w:rsidRDefault="00BA1151" w:rsidP="00BA1151">
      <w:pPr>
        <w:pStyle w:val="Standard"/>
        <w:rPr>
          <w:rFonts w:ascii="Monaco" w:hAnsi="Monaco"/>
          <w:sz w:val="16"/>
          <w:szCs w:val="16"/>
        </w:rPr>
      </w:pPr>
      <w:r w:rsidRPr="00024465">
        <w:rPr>
          <w:rFonts w:ascii="Monaco" w:hAnsi="Monaco"/>
          <w:sz w:val="16"/>
          <w:szCs w:val="16"/>
        </w:rPr>
        <w:t xml:space="preserve">    </w:t>
      </w:r>
      <w:proofErr w:type="gramStart"/>
      <w:r w:rsidRPr="00024465">
        <w:rPr>
          <w:rFonts w:ascii="Monaco" w:hAnsi="Monaco"/>
          <w:sz w:val="16"/>
          <w:szCs w:val="16"/>
        </w:rPr>
        <w:t>predictions</w:t>
      </w:r>
      <w:proofErr w:type="gramEnd"/>
      <w:r w:rsidRPr="00024465">
        <w:rPr>
          <w:rFonts w:ascii="Monaco" w:hAnsi="Monaco"/>
          <w:sz w:val="16"/>
          <w:szCs w:val="16"/>
        </w:rPr>
        <w:t xml:space="preserve"> = []</w:t>
      </w:r>
    </w:p>
    <w:p w14:paraId="0C8B0AB0" w14:textId="77777777" w:rsidR="00BA1151" w:rsidRPr="00024465" w:rsidRDefault="00BA1151" w:rsidP="00BA1151">
      <w:pPr>
        <w:pStyle w:val="Standard"/>
        <w:rPr>
          <w:rFonts w:ascii="Monaco" w:hAnsi="Monaco"/>
          <w:sz w:val="16"/>
          <w:szCs w:val="16"/>
        </w:rPr>
      </w:pPr>
      <w:r w:rsidRPr="00024465">
        <w:rPr>
          <w:rFonts w:ascii="Monaco" w:hAnsi="Monaco"/>
          <w:sz w:val="16"/>
          <w:szCs w:val="16"/>
        </w:rPr>
        <w:t xml:space="preserve">    </w:t>
      </w:r>
      <w:proofErr w:type="gramStart"/>
      <w:r w:rsidRPr="00024465">
        <w:rPr>
          <w:rFonts w:ascii="Monaco" w:hAnsi="Monaco"/>
          <w:sz w:val="16"/>
          <w:szCs w:val="16"/>
        </w:rPr>
        <w:t>evaluacion</w:t>
      </w:r>
      <w:proofErr w:type="gramEnd"/>
      <w:r w:rsidRPr="00024465">
        <w:rPr>
          <w:rFonts w:ascii="Monaco" w:hAnsi="Monaco"/>
          <w:sz w:val="16"/>
          <w:szCs w:val="16"/>
        </w:rPr>
        <w:t xml:space="preserve"> = []</w:t>
      </w:r>
    </w:p>
    <w:p w14:paraId="4D25B603" w14:textId="77777777" w:rsidR="00BA1151" w:rsidRPr="00024465" w:rsidRDefault="00BA1151" w:rsidP="00BA1151">
      <w:pPr>
        <w:pStyle w:val="Standard"/>
        <w:rPr>
          <w:rFonts w:ascii="Monaco" w:hAnsi="Monaco"/>
          <w:sz w:val="16"/>
          <w:szCs w:val="16"/>
        </w:rPr>
      </w:pPr>
      <w:r w:rsidRPr="00024465">
        <w:rPr>
          <w:rFonts w:ascii="Monaco" w:hAnsi="Monaco"/>
          <w:sz w:val="16"/>
          <w:szCs w:val="16"/>
        </w:rPr>
        <w:t xml:space="preserve">    </w:t>
      </w:r>
      <w:proofErr w:type="gramStart"/>
      <w:r w:rsidRPr="00024465">
        <w:rPr>
          <w:rFonts w:ascii="Monaco" w:hAnsi="Monaco"/>
          <w:sz w:val="16"/>
          <w:szCs w:val="16"/>
        </w:rPr>
        <w:t>datos</w:t>
      </w:r>
      <w:proofErr w:type="gramEnd"/>
      <w:r w:rsidRPr="00024465">
        <w:rPr>
          <w:rFonts w:ascii="Monaco" w:hAnsi="Monaco"/>
          <w:sz w:val="16"/>
          <w:szCs w:val="16"/>
        </w:rPr>
        <w:t xml:space="preserve"> = []</w:t>
      </w:r>
    </w:p>
    <w:p w14:paraId="3AC47425" w14:textId="77777777" w:rsidR="00BA1151" w:rsidRPr="00024465" w:rsidRDefault="00BA1151" w:rsidP="00BA1151">
      <w:pPr>
        <w:pStyle w:val="Standard"/>
        <w:rPr>
          <w:rFonts w:ascii="Monaco" w:hAnsi="Monaco"/>
          <w:sz w:val="16"/>
          <w:szCs w:val="16"/>
        </w:rPr>
      </w:pPr>
      <w:r w:rsidRPr="00024465">
        <w:rPr>
          <w:rFonts w:ascii="Monaco" w:hAnsi="Monaco"/>
          <w:sz w:val="16"/>
          <w:szCs w:val="16"/>
        </w:rPr>
        <w:t xml:space="preserve">    </w:t>
      </w:r>
      <w:proofErr w:type="gramStart"/>
      <w:r w:rsidRPr="00024465">
        <w:rPr>
          <w:rFonts w:ascii="Monaco" w:hAnsi="Monaco"/>
          <w:sz w:val="16"/>
          <w:szCs w:val="16"/>
        </w:rPr>
        <w:t>model</w:t>
      </w:r>
      <w:proofErr w:type="gramEnd"/>
      <w:r w:rsidRPr="00024465">
        <w:rPr>
          <w:rFonts w:ascii="Monaco" w:hAnsi="Monaco"/>
          <w:sz w:val="16"/>
          <w:szCs w:val="16"/>
        </w:rPr>
        <w:t xml:space="preserve"> = baseline_model()</w:t>
      </w:r>
    </w:p>
    <w:p w14:paraId="1DA88E3A" w14:textId="77777777" w:rsidR="00BA1151" w:rsidRPr="00024465" w:rsidRDefault="00BA1151" w:rsidP="00BA1151">
      <w:pPr>
        <w:pStyle w:val="Standard"/>
        <w:rPr>
          <w:rFonts w:ascii="Monaco" w:hAnsi="Monaco"/>
          <w:sz w:val="16"/>
          <w:szCs w:val="16"/>
        </w:rPr>
      </w:pPr>
      <w:r w:rsidRPr="00024465">
        <w:rPr>
          <w:rFonts w:ascii="Monaco" w:hAnsi="Monaco"/>
          <w:sz w:val="16"/>
          <w:szCs w:val="16"/>
        </w:rPr>
        <w:t xml:space="preserve">    </w:t>
      </w:r>
      <w:proofErr w:type="gramStart"/>
      <w:r w:rsidRPr="00024465">
        <w:rPr>
          <w:rFonts w:ascii="Monaco" w:hAnsi="Monaco"/>
          <w:sz w:val="16"/>
          <w:szCs w:val="16"/>
        </w:rPr>
        <w:t>cont</w:t>
      </w:r>
      <w:proofErr w:type="gramEnd"/>
      <w:r w:rsidRPr="00024465">
        <w:rPr>
          <w:rFonts w:ascii="Monaco" w:hAnsi="Monaco"/>
          <w:sz w:val="16"/>
          <w:szCs w:val="16"/>
        </w:rPr>
        <w:t xml:space="preserve"> = 0</w:t>
      </w:r>
    </w:p>
    <w:p w14:paraId="6665184A" w14:textId="77777777" w:rsidR="00BA1151" w:rsidRPr="00024465" w:rsidRDefault="00BA1151" w:rsidP="00BA1151">
      <w:pPr>
        <w:pStyle w:val="Standard"/>
        <w:rPr>
          <w:rFonts w:ascii="Monaco" w:hAnsi="Monaco"/>
          <w:sz w:val="16"/>
          <w:szCs w:val="16"/>
        </w:rPr>
      </w:pPr>
      <w:r w:rsidRPr="00024465">
        <w:rPr>
          <w:rFonts w:ascii="Monaco" w:hAnsi="Monaco"/>
          <w:sz w:val="16"/>
          <w:szCs w:val="16"/>
        </w:rPr>
        <w:t xml:space="preserve">    </w:t>
      </w:r>
      <w:proofErr w:type="gramStart"/>
      <w:r w:rsidRPr="00024465">
        <w:rPr>
          <w:rFonts w:ascii="Monaco" w:hAnsi="Monaco"/>
          <w:sz w:val="16"/>
          <w:szCs w:val="16"/>
        </w:rPr>
        <w:t>suma</w:t>
      </w:r>
      <w:proofErr w:type="gramEnd"/>
      <w:r w:rsidRPr="00024465">
        <w:rPr>
          <w:rFonts w:ascii="Monaco" w:hAnsi="Monaco"/>
          <w:sz w:val="16"/>
          <w:szCs w:val="16"/>
        </w:rPr>
        <w:t xml:space="preserve"> = 0</w:t>
      </w:r>
    </w:p>
    <w:p w14:paraId="4F61CB30" w14:textId="77777777" w:rsidR="00BA1151" w:rsidRPr="00024465" w:rsidRDefault="00BA1151" w:rsidP="00BA1151">
      <w:pPr>
        <w:pStyle w:val="Standard"/>
        <w:rPr>
          <w:rFonts w:ascii="Monaco" w:hAnsi="Monaco"/>
          <w:sz w:val="16"/>
          <w:szCs w:val="16"/>
        </w:rPr>
      </w:pPr>
      <w:r w:rsidRPr="00024465">
        <w:rPr>
          <w:rFonts w:ascii="Monaco" w:hAnsi="Monaco"/>
          <w:sz w:val="16"/>
          <w:szCs w:val="16"/>
        </w:rPr>
        <w:t xml:space="preserve">    punto_inicio = 0</w:t>
      </w:r>
    </w:p>
    <w:p w14:paraId="75BCD763" w14:textId="77777777" w:rsidR="00BA1151" w:rsidRPr="00024465" w:rsidRDefault="00BA1151" w:rsidP="00BA1151">
      <w:pPr>
        <w:pStyle w:val="Standard"/>
        <w:rPr>
          <w:rFonts w:ascii="Monaco" w:hAnsi="Monaco"/>
          <w:sz w:val="16"/>
          <w:szCs w:val="16"/>
          <w:lang w:val="en-US"/>
        </w:rPr>
      </w:pPr>
      <w:r w:rsidRPr="00024465">
        <w:rPr>
          <w:rFonts w:ascii="Monaco" w:hAnsi="Monaco"/>
          <w:sz w:val="16"/>
          <w:szCs w:val="16"/>
        </w:rPr>
        <w:t xml:space="preserve">    </w:t>
      </w:r>
      <w:r w:rsidRPr="00024465">
        <w:rPr>
          <w:rFonts w:ascii="Monaco" w:hAnsi="Monaco"/>
          <w:sz w:val="16"/>
          <w:szCs w:val="16"/>
          <w:lang w:val="en-US"/>
        </w:rPr>
        <w:t>xtrain2 = []</w:t>
      </w:r>
    </w:p>
    <w:p w14:paraId="689FE0D5" w14:textId="77777777" w:rsidR="00BA1151" w:rsidRPr="00024465" w:rsidRDefault="00BA1151" w:rsidP="00BA1151">
      <w:pPr>
        <w:pStyle w:val="Standard"/>
        <w:rPr>
          <w:rFonts w:ascii="Monaco" w:hAnsi="Monaco"/>
          <w:sz w:val="16"/>
          <w:szCs w:val="16"/>
          <w:lang w:val="en-US"/>
        </w:rPr>
      </w:pPr>
      <w:r w:rsidRPr="00024465">
        <w:rPr>
          <w:rFonts w:ascii="Monaco" w:hAnsi="Monaco"/>
          <w:sz w:val="16"/>
          <w:szCs w:val="16"/>
          <w:lang w:val="en-US"/>
        </w:rPr>
        <w:t xml:space="preserve">    ytrain2 = []</w:t>
      </w:r>
    </w:p>
    <w:p w14:paraId="58812C8F" w14:textId="77777777" w:rsidR="00BA1151" w:rsidRPr="00024465" w:rsidRDefault="00BA1151" w:rsidP="00BA1151">
      <w:pPr>
        <w:pStyle w:val="Standard"/>
        <w:rPr>
          <w:rFonts w:ascii="Monaco" w:hAnsi="Monaco"/>
          <w:sz w:val="16"/>
          <w:szCs w:val="16"/>
          <w:lang w:val="en-US"/>
        </w:rPr>
      </w:pPr>
      <w:r w:rsidRPr="00024465">
        <w:rPr>
          <w:rFonts w:ascii="Monaco" w:hAnsi="Monaco"/>
          <w:sz w:val="16"/>
          <w:szCs w:val="16"/>
          <w:lang w:val="en-US"/>
        </w:rPr>
        <w:t xml:space="preserve">    xtrain3 = []</w:t>
      </w:r>
    </w:p>
    <w:p w14:paraId="6E975A57" w14:textId="77777777" w:rsidR="00BA1151" w:rsidRPr="00024465" w:rsidRDefault="00BA1151" w:rsidP="00BA1151">
      <w:pPr>
        <w:pStyle w:val="Standard"/>
        <w:rPr>
          <w:rFonts w:ascii="Monaco" w:hAnsi="Monaco"/>
          <w:sz w:val="16"/>
          <w:szCs w:val="16"/>
          <w:lang w:val="en-US"/>
        </w:rPr>
      </w:pPr>
      <w:r w:rsidRPr="00024465">
        <w:rPr>
          <w:rFonts w:ascii="Monaco" w:hAnsi="Monaco"/>
          <w:sz w:val="16"/>
          <w:szCs w:val="16"/>
          <w:lang w:val="en-US"/>
        </w:rPr>
        <w:t xml:space="preserve">    ytrain3 = []</w:t>
      </w:r>
    </w:p>
    <w:p w14:paraId="3F71A721" w14:textId="77777777" w:rsidR="00BA1151" w:rsidRPr="00024465" w:rsidRDefault="00BA1151" w:rsidP="00BA1151">
      <w:pPr>
        <w:pStyle w:val="Standard"/>
        <w:rPr>
          <w:rFonts w:ascii="Monaco" w:hAnsi="Monaco"/>
          <w:sz w:val="16"/>
          <w:szCs w:val="16"/>
          <w:lang w:val="en-US"/>
        </w:rPr>
      </w:pPr>
      <w:r w:rsidRPr="00024465">
        <w:rPr>
          <w:rFonts w:ascii="Monaco" w:hAnsi="Monaco"/>
          <w:sz w:val="16"/>
          <w:szCs w:val="16"/>
          <w:lang w:val="en-US"/>
        </w:rPr>
        <w:t xml:space="preserve">    vector_error = []</w:t>
      </w:r>
    </w:p>
    <w:p w14:paraId="062569A5" w14:textId="77777777" w:rsidR="00BA1151" w:rsidRPr="00024465" w:rsidRDefault="00BA1151" w:rsidP="00BA1151">
      <w:pPr>
        <w:pStyle w:val="Standard"/>
        <w:rPr>
          <w:rFonts w:ascii="Monaco" w:hAnsi="Monaco"/>
          <w:sz w:val="16"/>
          <w:szCs w:val="16"/>
          <w:lang w:val="en-US"/>
        </w:rPr>
      </w:pPr>
      <w:r w:rsidRPr="00024465">
        <w:rPr>
          <w:rFonts w:ascii="Monaco" w:hAnsi="Monaco"/>
          <w:sz w:val="16"/>
          <w:szCs w:val="16"/>
          <w:lang w:val="en-US"/>
        </w:rPr>
        <w:lastRenderedPageBreak/>
        <w:t xml:space="preserve">    vector_tiempo = []</w:t>
      </w:r>
    </w:p>
    <w:p w14:paraId="64528B72" w14:textId="77777777" w:rsidR="00BA1151" w:rsidRPr="00024465" w:rsidRDefault="00BA1151" w:rsidP="00BA1151">
      <w:pPr>
        <w:pStyle w:val="Standard"/>
        <w:rPr>
          <w:rFonts w:ascii="Monaco" w:hAnsi="Monaco"/>
          <w:sz w:val="16"/>
          <w:szCs w:val="16"/>
          <w:lang w:val="en-US"/>
        </w:rPr>
      </w:pPr>
      <w:r w:rsidRPr="00024465">
        <w:rPr>
          <w:rFonts w:ascii="Monaco" w:hAnsi="Monaco"/>
          <w:sz w:val="16"/>
          <w:szCs w:val="16"/>
          <w:lang w:val="en-US"/>
        </w:rPr>
        <w:t xml:space="preserve">    vector_diferencia = []</w:t>
      </w:r>
    </w:p>
    <w:p w14:paraId="4DBC9092" w14:textId="77777777" w:rsidR="00BA1151" w:rsidRPr="00024465" w:rsidRDefault="00BA1151" w:rsidP="00BA1151">
      <w:pPr>
        <w:pStyle w:val="Standard"/>
        <w:rPr>
          <w:rFonts w:ascii="Monaco" w:hAnsi="Monaco"/>
          <w:sz w:val="16"/>
          <w:szCs w:val="16"/>
          <w:lang w:val="en-US"/>
        </w:rPr>
      </w:pPr>
    </w:p>
    <w:p w14:paraId="56030A0E" w14:textId="77777777" w:rsidR="00BA1151" w:rsidRPr="00024465" w:rsidRDefault="00BA1151" w:rsidP="00BA1151">
      <w:pPr>
        <w:pStyle w:val="Standard"/>
        <w:rPr>
          <w:rFonts w:ascii="Monaco" w:hAnsi="Monaco"/>
          <w:sz w:val="16"/>
          <w:szCs w:val="16"/>
          <w:lang w:val="en-US"/>
        </w:rPr>
      </w:pPr>
      <w:r w:rsidRPr="00024465">
        <w:rPr>
          <w:rFonts w:ascii="Monaco" w:hAnsi="Monaco"/>
          <w:sz w:val="16"/>
          <w:szCs w:val="16"/>
          <w:lang w:val="en-US"/>
        </w:rPr>
        <w:t xml:space="preserve">    </w:t>
      </w:r>
      <w:proofErr w:type="gramStart"/>
      <w:r w:rsidRPr="00024465">
        <w:rPr>
          <w:rFonts w:ascii="Monaco" w:hAnsi="Monaco"/>
          <w:sz w:val="16"/>
          <w:szCs w:val="16"/>
          <w:lang w:val="en-US"/>
        </w:rPr>
        <w:t>for</w:t>
      </w:r>
      <w:proofErr w:type="gramEnd"/>
      <w:r w:rsidRPr="00024465">
        <w:rPr>
          <w:rFonts w:ascii="Monaco" w:hAnsi="Monaco"/>
          <w:sz w:val="16"/>
          <w:szCs w:val="16"/>
          <w:lang w:val="en-US"/>
        </w:rPr>
        <w:t xml:space="preserve"> i in ytrain:</w:t>
      </w:r>
    </w:p>
    <w:p w14:paraId="4DA58CD5" w14:textId="77777777" w:rsidR="00BA1151" w:rsidRPr="00024465" w:rsidRDefault="00BA1151" w:rsidP="00BA1151">
      <w:pPr>
        <w:pStyle w:val="Standard"/>
        <w:rPr>
          <w:rFonts w:ascii="Monaco" w:hAnsi="Monaco"/>
          <w:sz w:val="16"/>
          <w:szCs w:val="16"/>
          <w:lang w:val="en-US"/>
        </w:rPr>
      </w:pPr>
      <w:r w:rsidRPr="00024465">
        <w:rPr>
          <w:rFonts w:ascii="Monaco" w:hAnsi="Monaco"/>
          <w:sz w:val="16"/>
          <w:szCs w:val="16"/>
          <w:lang w:val="en-US"/>
        </w:rPr>
        <w:t xml:space="preserve">        </w:t>
      </w:r>
      <w:proofErr w:type="gramStart"/>
      <w:r w:rsidRPr="00024465">
        <w:rPr>
          <w:rFonts w:ascii="Monaco" w:hAnsi="Monaco"/>
          <w:sz w:val="16"/>
          <w:szCs w:val="16"/>
          <w:lang w:val="en-US"/>
        </w:rPr>
        <w:t>if</w:t>
      </w:r>
      <w:proofErr w:type="gramEnd"/>
      <w:r w:rsidRPr="00024465">
        <w:rPr>
          <w:rFonts w:ascii="Monaco" w:hAnsi="Monaco"/>
          <w:sz w:val="16"/>
          <w:szCs w:val="16"/>
          <w:lang w:val="en-US"/>
        </w:rPr>
        <w:t xml:space="preserve"> i != 1.0:</w:t>
      </w:r>
    </w:p>
    <w:p w14:paraId="6318A7BC" w14:textId="77777777" w:rsidR="00BA1151" w:rsidRPr="00024465" w:rsidRDefault="00BA1151" w:rsidP="00BA1151">
      <w:pPr>
        <w:pStyle w:val="Standard"/>
        <w:rPr>
          <w:rFonts w:ascii="Monaco" w:hAnsi="Monaco"/>
          <w:sz w:val="16"/>
          <w:szCs w:val="16"/>
          <w:lang w:val="en-US"/>
        </w:rPr>
      </w:pPr>
      <w:r w:rsidRPr="00024465">
        <w:rPr>
          <w:rFonts w:ascii="Monaco" w:hAnsi="Monaco"/>
          <w:sz w:val="16"/>
          <w:szCs w:val="16"/>
          <w:lang w:val="en-US"/>
        </w:rPr>
        <w:t xml:space="preserve">            </w:t>
      </w:r>
      <w:proofErr w:type="gramStart"/>
      <w:r w:rsidRPr="00024465">
        <w:rPr>
          <w:rFonts w:ascii="Monaco" w:hAnsi="Monaco"/>
          <w:sz w:val="16"/>
          <w:szCs w:val="16"/>
          <w:lang w:val="en-US"/>
        </w:rPr>
        <w:t>cont</w:t>
      </w:r>
      <w:proofErr w:type="gramEnd"/>
      <w:r w:rsidRPr="00024465">
        <w:rPr>
          <w:rFonts w:ascii="Monaco" w:hAnsi="Monaco"/>
          <w:sz w:val="16"/>
          <w:szCs w:val="16"/>
          <w:lang w:val="en-US"/>
        </w:rPr>
        <w:t xml:space="preserve"> += 1</w:t>
      </w:r>
    </w:p>
    <w:p w14:paraId="43E7C7C4" w14:textId="77777777" w:rsidR="00BA1151" w:rsidRPr="00024465" w:rsidRDefault="00BA1151" w:rsidP="00BA1151">
      <w:pPr>
        <w:pStyle w:val="Standard"/>
        <w:rPr>
          <w:rFonts w:ascii="Monaco" w:hAnsi="Monaco"/>
          <w:sz w:val="16"/>
          <w:szCs w:val="16"/>
          <w:lang w:val="en-US"/>
        </w:rPr>
      </w:pPr>
      <w:r w:rsidRPr="00024465">
        <w:rPr>
          <w:rFonts w:ascii="Monaco" w:hAnsi="Monaco"/>
          <w:sz w:val="16"/>
          <w:szCs w:val="16"/>
          <w:lang w:val="en-US"/>
        </w:rPr>
        <w:t xml:space="preserve">        </w:t>
      </w:r>
      <w:proofErr w:type="gramStart"/>
      <w:r w:rsidRPr="00024465">
        <w:rPr>
          <w:rFonts w:ascii="Monaco" w:hAnsi="Monaco"/>
          <w:sz w:val="16"/>
          <w:szCs w:val="16"/>
          <w:lang w:val="en-US"/>
        </w:rPr>
        <w:t>if</w:t>
      </w:r>
      <w:proofErr w:type="gramEnd"/>
      <w:r w:rsidRPr="00024465">
        <w:rPr>
          <w:rFonts w:ascii="Monaco" w:hAnsi="Monaco"/>
          <w:sz w:val="16"/>
          <w:szCs w:val="16"/>
          <w:lang w:val="en-US"/>
        </w:rPr>
        <w:t xml:space="preserve"> i == 1.0:</w:t>
      </w:r>
    </w:p>
    <w:p w14:paraId="2DE77655" w14:textId="77777777" w:rsidR="00BA1151" w:rsidRPr="00024465" w:rsidRDefault="00BA1151" w:rsidP="00BA1151">
      <w:pPr>
        <w:pStyle w:val="Standard"/>
        <w:rPr>
          <w:rFonts w:ascii="Monaco" w:hAnsi="Monaco"/>
          <w:sz w:val="16"/>
          <w:szCs w:val="16"/>
          <w:lang w:val="en-US"/>
        </w:rPr>
      </w:pPr>
      <w:r w:rsidRPr="00024465">
        <w:rPr>
          <w:rFonts w:ascii="Monaco" w:hAnsi="Monaco"/>
          <w:sz w:val="16"/>
          <w:szCs w:val="16"/>
          <w:lang w:val="en-US"/>
        </w:rPr>
        <w:t xml:space="preserve">            </w:t>
      </w:r>
      <w:proofErr w:type="gramStart"/>
      <w:r w:rsidRPr="00024465">
        <w:rPr>
          <w:rFonts w:ascii="Monaco" w:hAnsi="Monaco"/>
          <w:sz w:val="16"/>
          <w:szCs w:val="16"/>
          <w:lang w:val="en-US"/>
        </w:rPr>
        <w:t>cont</w:t>
      </w:r>
      <w:proofErr w:type="gramEnd"/>
      <w:r w:rsidRPr="00024465">
        <w:rPr>
          <w:rFonts w:ascii="Monaco" w:hAnsi="Monaco"/>
          <w:sz w:val="16"/>
          <w:szCs w:val="16"/>
          <w:lang w:val="en-US"/>
        </w:rPr>
        <w:t xml:space="preserve"> += 1</w:t>
      </w:r>
    </w:p>
    <w:p w14:paraId="23B36356" w14:textId="77777777" w:rsidR="00BA1151" w:rsidRPr="00024465" w:rsidRDefault="00BA1151" w:rsidP="00BA1151">
      <w:pPr>
        <w:pStyle w:val="Standard"/>
        <w:rPr>
          <w:rFonts w:ascii="Monaco" w:hAnsi="Monaco"/>
          <w:sz w:val="16"/>
          <w:szCs w:val="16"/>
          <w:lang w:val="en-US"/>
        </w:rPr>
      </w:pPr>
      <w:r w:rsidRPr="00024465">
        <w:rPr>
          <w:rFonts w:ascii="Monaco" w:hAnsi="Monaco"/>
          <w:sz w:val="16"/>
          <w:szCs w:val="16"/>
          <w:lang w:val="en-US"/>
        </w:rPr>
        <w:t xml:space="preserve">            </w:t>
      </w:r>
      <w:proofErr w:type="gramStart"/>
      <w:r w:rsidRPr="00024465">
        <w:rPr>
          <w:rFonts w:ascii="Monaco" w:hAnsi="Monaco"/>
          <w:sz w:val="16"/>
          <w:szCs w:val="16"/>
          <w:lang w:val="en-US"/>
        </w:rPr>
        <w:t>datos.append(</w:t>
      </w:r>
      <w:proofErr w:type="gramEnd"/>
      <w:r w:rsidRPr="00024465">
        <w:rPr>
          <w:rFonts w:ascii="Monaco" w:hAnsi="Monaco"/>
          <w:sz w:val="16"/>
          <w:szCs w:val="16"/>
          <w:lang w:val="en-US"/>
        </w:rPr>
        <w:t>cont)</w:t>
      </w:r>
    </w:p>
    <w:p w14:paraId="33F6A685" w14:textId="77777777" w:rsidR="00BA1151" w:rsidRPr="00024465" w:rsidRDefault="00BA1151" w:rsidP="00BA1151">
      <w:pPr>
        <w:pStyle w:val="Standard"/>
        <w:rPr>
          <w:rFonts w:ascii="Monaco" w:hAnsi="Monaco"/>
          <w:sz w:val="16"/>
          <w:szCs w:val="16"/>
          <w:lang w:val="en-US"/>
        </w:rPr>
      </w:pPr>
      <w:r w:rsidRPr="00024465">
        <w:rPr>
          <w:rFonts w:ascii="Monaco" w:hAnsi="Monaco"/>
          <w:sz w:val="16"/>
          <w:szCs w:val="16"/>
          <w:lang w:val="en-US"/>
        </w:rPr>
        <w:t xml:space="preserve">            </w:t>
      </w:r>
      <w:proofErr w:type="gramStart"/>
      <w:r w:rsidRPr="00024465">
        <w:rPr>
          <w:rFonts w:ascii="Monaco" w:hAnsi="Monaco"/>
          <w:sz w:val="16"/>
          <w:szCs w:val="16"/>
          <w:lang w:val="en-US"/>
        </w:rPr>
        <w:t>cont</w:t>
      </w:r>
      <w:proofErr w:type="gramEnd"/>
      <w:r w:rsidRPr="00024465">
        <w:rPr>
          <w:rFonts w:ascii="Monaco" w:hAnsi="Monaco"/>
          <w:sz w:val="16"/>
          <w:szCs w:val="16"/>
          <w:lang w:val="en-US"/>
        </w:rPr>
        <w:t xml:space="preserve"> = 0</w:t>
      </w:r>
    </w:p>
    <w:p w14:paraId="185F12B6" w14:textId="77777777" w:rsidR="00BA1151" w:rsidRPr="00024465" w:rsidRDefault="00BA1151" w:rsidP="00BA1151">
      <w:pPr>
        <w:pStyle w:val="Standard"/>
        <w:rPr>
          <w:rFonts w:ascii="Monaco" w:hAnsi="Monaco"/>
          <w:sz w:val="16"/>
          <w:szCs w:val="16"/>
          <w:lang w:val="en-US"/>
        </w:rPr>
      </w:pPr>
    </w:p>
    <w:p w14:paraId="125D9428" w14:textId="77777777" w:rsidR="00BA1151" w:rsidRPr="00024465" w:rsidRDefault="00BA1151" w:rsidP="00BA1151">
      <w:pPr>
        <w:pStyle w:val="Standard"/>
        <w:rPr>
          <w:rFonts w:ascii="Monaco" w:hAnsi="Monaco"/>
          <w:sz w:val="16"/>
          <w:szCs w:val="16"/>
          <w:lang w:val="en-US"/>
        </w:rPr>
      </w:pPr>
      <w:r w:rsidRPr="00024465">
        <w:rPr>
          <w:rFonts w:ascii="Monaco" w:hAnsi="Monaco"/>
          <w:sz w:val="16"/>
          <w:szCs w:val="16"/>
          <w:lang w:val="en-US"/>
        </w:rPr>
        <w:t xml:space="preserve">    </w:t>
      </w:r>
      <w:proofErr w:type="gramStart"/>
      <w:r w:rsidRPr="00024465">
        <w:rPr>
          <w:rFonts w:ascii="Monaco" w:hAnsi="Monaco"/>
          <w:sz w:val="16"/>
          <w:szCs w:val="16"/>
          <w:lang w:val="en-US"/>
        </w:rPr>
        <w:t>for</w:t>
      </w:r>
      <w:proofErr w:type="gramEnd"/>
      <w:r w:rsidRPr="00024465">
        <w:rPr>
          <w:rFonts w:ascii="Monaco" w:hAnsi="Monaco"/>
          <w:sz w:val="16"/>
          <w:szCs w:val="16"/>
          <w:lang w:val="en-US"/>
        </w:rPr>
        <w:t xml:space="preserve"> i in datos:</w:t>
      </w:r>
    </w:p>
    <w:p w14:paraId="2B097350" w14:textId="77777777" w:rsidR="00BA1151" w:rsidRPr="00024465" w:rsidRDefault="00BA1151" w:rsidP="00BA1151">
      <w:pPr>
        <w:pStyle w:val="Standard"/>
        <w:rPr>
          <w:rFonts w:ascii="Monaco" w:hAnsi="Monaco"/>
          <w:sz w:val="16"/>
          <w:szCs w:val="16"/>
        </w:rPr>
      </w:pPr>
      <w:r w:rsidRPr="00024465">
        <w:rPr>
          <w:rFonts w:ascii="Monaco" w:hAnsi="Monaco"/>
          <w:sz w:val="16"/>
          <w:szCs w:val="16"/>
          <w:lang w:val="en-US"/>
        </w:rPr>
        <w:t xml:space="preserve">        </w:t>
      </w:r>
      <w:proofErr w:type="gramStart"/>
      <w:r w:rsidRPr="00024465">
        <w:rPr>
          <w:rFonts w:ascii="Monaco" w:hAnsi="Monaco"/>
          <w:sz w:val="16"/>
          <w:szCs w:val="16"/>
        </w:rPr>
        <w:t>suma</w:t>
      </w:r>
      <w:proofErr w:type="gramEnd"/>
      <w:r w:rsidRPr="00024465">
        <w:rPr>
          <w:rFonts w:ascii="Monaco" w:hAnsi="Monaco"/>
          <w:sz w:val="16"/>
          <w:szCs w:val="16"/>
        </w:rPr>
        <w:t xml:space="preserve"> = suma + i</w:t>
      </w:r>
    </w:p>
    <w:p w14:paraId="2499810E" w14:textId="77777777" w:rsidR="00BA1151" w:rsidRPr="00024465" w:rsidRDefault="00BA1151" w:rsidP="00BA1151">
      <w:pPr>
        <w:pStyle w:val="Standard"/>
        <w:rPr>
          <w:rFonts w:ascii="Monaco" w:hAnsi="Monaco"/>
          <w:sz w:val="16"/>
          <w:szCs w:val="16"/>
        </w:rPr>
      </w:pPr>
    </w:p>
    <w:p w14:paraId="2FF8CA62" w14:textId="77777777" w:rsidR="00BA1151" w:rsidRPr="00024465" w:rsidRDefault="00BA1151" w:rsidP="00BA1151">
      <w:pPr>
        <w:pStyle w:val="Standard"/>
        <w:rPr>
          <w:rFonts w:ascii="Monaco" w:hAnsi="Monaco"/>
          <w:sz w:val="16"/>
          <w:szCs w:val="16"/>
        </w:rPr>
      </w:pPr>
      <w:r w:rsidRPr="00024465">
        <w:rPr>
          <w:rFonts w:ascii="Monaco" w:hAnsi="Monaco"/>
          <w:sz w:val="16"/>
          <w:szCs w:val="16"/>
        </w:rPr>
        <w:t xml:space="preserve">    n = numero_trazas</w:t>
      </w:r>
    </w:p>
    <w:p w14:paraId="7678D256" w14:textId="77777777" w:rsidR="00BA1151" w:rsidRPr="00024465" w:rsidRDefault="00BA1151" w:rsidP="00BA1151">
      <w:pPr>
        <w:pStyle w:val="Standard"/>
        <w:rPr>
          <w:rFonts w:ascii="Monaco" w:hAnsi="Monaco"/>
          <w:sz w:val="16"/>
          <w:szCs w:val="16"/>
        </w:rPr>
      </w:pPr>
      <w:r w:rsidRPr="00024465">
        <w:rPr>
          <w:rFonts w:ascii="Monaco" w:hAnsi="Monaco"/>
          <w:sz w:val="16"/>
          <w:szCs w:val="16"/>
        </w:rPr>
        <w:t xml:space="preserve">    </w:t>
      </w:r>
      <w:proofErr w:type="gramStart"/>
      <w:r w:rsidRPr="00024465">
        <w:rPr>
          <w:rFonts w:ascii="Monaco" w:hAnsi="Monaco"/>
          <w:sz w:val="16"/>
          <w:szCs w:val="16"/>
        </w:rPr>
        <w:t>inicio</w:t>
      </w:r>
      <w:proofErr w:type="gramEnd"/>
      <w:r w:rsidRPr="00024465">
        <w:rPr>
          <w:rFonts w:ascii="Monaco" w:hAnsi="Monaco"/>
          <w:sz w:val="16"/>
          <w:szCs w:val="16"/>
        </w:rPr>
        <w:t xml:space="preserve"> = 0</w:t>
      </w:r>
    </w:p>
    <w:p w14:paraId="142A2B0D" w14:textId="77777777" w:rsidR="00BA1151" w:rsidRPr="00024465" w:rsidRDefault="00BA1151" w:rsidP="00BA1151">
      <w:pPr>
        <w:pStyle w:val="Standard"/>
        <w:rPr>
          <w:rFonts w:ascii="Monaco" w:hAnsi="Monaco"/>
          <w:sz w:val="16"/>
          <w:szCs w:val="16"/>
        </w:rPr>
      </w:pPr>
      <w:r w:rsidRPr="00024465">
        <w:rPr>
          <w:rFonts w:ascii="Monaco" w:hAnsi="Monaco"/>
          <w:sz w:val="16"/>
          <w:szCs w:val="16"/>
        </w:rPr>
        <w:t xml:space="preserve">    </w:t>
      </w:r>
      <w:proofErr w:type="gramStart"/>
      <w:r w:rsidRPr="00024465">
        <w:rPr>
          <w:rFonts w:ascii="Monaco" w:hAnsi="Monaco"/>
          <w:sz w:val="16"/>
          <w:szCs w:val="16"/>
        </w:rPr>
        <w:t>valor</w:t>
      </w:r>
      <w:proofErr w:type="gramEnd"/>
      <w:r w:rsidRPr="00024465">
        <w:rPr>
          <w:rFonts w:ascii="Monaco" w:hAnsi="Monaco"/>
          <w:sz w:val="16"/>
          <w:szCs w:val="16"/>
        </w:rPr>
        <w:t xml:space="preserve"> = 0</w:t>
      </w:r>
    </w:p>
    <w:p w14:paraId="30C2444D" w14:textId="77777777" w:rsidR="00BA1151" w:rsidRPr="00024465" w:rsidRDefault="00BA1151" w:rsidP="00BA1151">
      <w:pPr>
        <w:pStyle w:val="Standard"/>
        <w:rPr>
          <w:rFonts w:ascii="Monaco" w:hAnsi="Monaco"/>
          <w:sz w:val="16"/>
          <w:szCs w:val="16"/>
        </w:rPr>
      </w:pPr>
    </w:p>
    <w:p w14:paraId="27C308C1" w14:textId="77777777" w:rsidR="00BA1151" w:rsidRPr="00024465" w:rsidRDefault="00BA1151" w:rsidP="00BA1151">
      <w:pPr>
        <w:pStyle w:val="Standard"/>
        <w:rPr>
          <w:rFonts w:ascii="Monaco" w:hAnsi="Monaco"/>
          <w:sz w:val="16"/>
          <w:szCs w:val="16"/>
        </w:rPr>
      </w:pPr>
      <w:r w:rsidRPr="00024465">
        <w:rPr>
          <w:rFonts w:ascii="Monaco" w:hAnsi="Monaco"/>
          <w:sz w:val="16"/>
          <w:szCs w:val="16"/>
        </w:rPr>
        <w:t xml:space="preserve">    </w:t>
      </w:r>
      <w:proofErr w:type="gramStart"/>
      <w:r w:rsidRPr="00024465">
        <w:rPr>
          <w:rFonts w:ascii="Monaco" w:hAnsi="Monaco"/>
          <w:sz w:val="16"/>
          <w:szCs w:val="16"/>
        </w:rPr>
        <w:t>for</w:t>
      </w:r>
      <w:proofErr w:type="gramEnd"/>
      <w:r w:rsidRPr="00024465">
        <w:rPr>
          <w:rFonts w:ascii="Monaco" w:hAnsi="Monaco"/>
          <w:sz w:val="16"/>
          <w:szCs w:val="16"/>
        </w:rPr>
        <w:t xml:space="preserve"> i in range(len(datos)):</w:t>
      </w:r>
    </w:p>
    <w:p w14:paraId="0033923C" w14:textId="77777777" w:rsidR="00BA1151" w:rsidRPr="00024465" w:rsidRDefault="00BA1151" w:rsidP="00BA1151">
      <w:pPr>
        <w:pStyle w:val="Standard"/>
        <w:rPr>
          <w:rFonts w:ascii="Monaco" w:hAnsi="Monaco"/>
          <w:sz w:val="16"/>
          <w:szCs w:val="16"/>
        </w:rPr>
      </w:pPr>
      <w:r w:rsidRPr="00024465">
        <w:rPr>
          <w:rFonts w:ascii="Monaco" w:hAnsi="Monaco"/>
          <w:sz w:val="16"/>
          <w:szCs w:val="16"/>
        </w:rPr>
        <w:t xml:space="preserve">        numero_datos = 0</w:t>
      </w:r>
    </w:p>
    <w:p w14:paraId="557DAB29" w14:textId="77777777" w:rsidR="00BA1151" w:rsidRPr="00024465" w:rsidRDefault="00BA1151" w:rsidP="00BA1151">
      <w:pPr>
        <w:pStyle w:val="Standard"/>
        <w:rPr>
          <w:rFonts w:ascii="Monaco" w:hAnsi="Monaco"/>
          <w:sz w:val="16"/>
          <w:szCs w:val="16"/>
        </w:rPr>
      </w:pPr>
    </w:p>
    <w:p w14:paraId="511C39E8" w14:textId="77777777" w:rsidR="00BA1151" w:rsidRPr="00024465" w:rsidRDefault="00BA1151" w:rsidP="00BA1151">
      <w:pPr>
        <w:pStyle w:val="Standard"/>
        <w:rPr>
          <w:rFonts w:ascii="Monaco" w:hAnsi="Monaco"/>
          <w:sz w:val="16"/>
          <w:szCs w:val="16"/>
          <w:lang w:val="en-US"/>
        </w:rPr>
      </w:pPr>
      <w:r w:rsidRPr="00024465">
        <w:rPr>
          <w:rFonts w:ascii="Monaco" w:hAnsi="Monaco"/>
          <w:sz w:val="16"/>
          <w:szCs w:val="16"/>
        </w:rPr>
        <w:t xml:space="preserve">        </w:t>
      </w:r>
      <w:proofErr w:type="gramStart"/>
      <w:r w:rsidRPr="00024465">
        <w:rPr>
          <w:rFonts w:ascii="Monaco" w:hAnsi="Monaco"/>
          <w:sz w:val="16"/>
          <w:szCs w:val="16"/>
          <w:lang w:val="en-US"/>
        </w:rPr>
        <w:t>for</w:t>
      </w:r>
      <w:proofErr w:type="gramEnd"/>
      <w:r w:rsidRPr="00024465">
        <w:rPr>
          <w:rFonts w:ascii="Monaco" w:hAnsi="Monaco"/>
          <w:sz w:val="16"/>
          <w:szCs w:val="16"/>
          <w:lang w:val="en-US"/>
        </w:rPr>
        <w:t xml:space="preserve"> j in datos[i:n]:</w:t>
      </w:r>
    </w:p>
    <w:p w14:paraId="42E664BB" w14:textId="77777777" w:rsidR="00BA1151" w:rsidRPr="00024465" w:rsidRDefault="00BA1151" w:rsidP="00BA1151">
      <w:pPr>
        <w:pStyle w:val="Standard"/>
        <w:rPr>
          <w:rFonts w:ascii="Monaco" w:hAnsi="Monaco"/>
          <w:sz w:val="16"/>
          <w:szCs w:val="16"/>
        </w:rPr>
      </w:pPr>
      <w:r w:rsidRPr="00024465">
        <w:rPr>
          <w:rFonts w:ascii="Monaco" w:hAnsi="Monaco"/>
          <w:sz w:val="16"/>
          <w:szCs w:val="16"/>
          <w:lang w:val="en-US"/>
        </w:rPr>
        <w:t xml:space="preserve">            </w:t>
      </w:r>
      <w:r w:rsidRPr="00024465">
        <w:rPr>
          <w:rFonts w:ascii="Monaco" w:hAnsi="Monaco"/>
          <w:sz w:val="16"/>
          <w:szCs w:val="16"/>
        </w:rPr>
        <w:t>numero_datos=numero_datos + j</w:t>
      </w:r>
    </w:p>
    <w:p w14:paraId="1BB31F8B" w14:textId="77777777" w:rsidR="00BA1151" w:rsidRPr="00024465" w:rsidRDefault="00BA1151" w:rsidP="00BA1151">
      <w:pPr>
        <w:pStyle w:val="Standard"/>
        <w:rPr>
          <w:rFonts w:ascii="Monaco" w:hAnsi="Monaco"/>
          <w:sz w:val="16"/>
          <w:szCs w:val="16"/>
        </w:rPr>
      </w:pPr>
    </w:p>
    <w:p w14:paraId="41CDE785" w14:textId="77777777" w:rsidR="00BA1151" w:rsidRPr="00024465" w:rsidRDefault="00BA1151" w:rsidP="00BA1151">
      <w:pPr>
        <w:pStyle w:val="Standard"/>
        <w:rPr>
          <w:rFonts w:ascii="Monaco" w:hAnsi="Monaco"/>
          <w:sz w:val="16"/>
          <w:szCs w:val="16"/>
        </w:rPr>
      </w:pPr>
      <w:r w:rsidRPr="00024465">
        <w:rPr>
          <w:rFonts w:ascii="Monaco" w:hAnsi="Monaco"/>
          <w:sz w:val="16"/>
          <w:szCs w:val="16"/>
        </w:rPr>
        <w:t xml:space="preserve">        </w:t>
      </w:r>
      <w:proofErr w:type="gramStart"/>
      <w:r w:rsidRPr="00024465">
        <w:rPr>
          <w:rFonts w:ascii="Monaco" w:hAnsi="Monaco"/>
          <w:sz w:val="16"/>
          <w:szCs w:val="16"/>
        </w:rPr>
        <w:t>if</w:t>
      </w:r>
      <w:proofErr w:type="gramEnd"/>
      <w:r w:rsidRPr="00024465">
        <w:rPr>
          <w:rFonts w:ascii="Monaco" w:hAnsi="Monaco"/>
          <w:sz w:val="16"/>
          <w:szCs w:val="16"/>
        </w:rPr>
        <w:t xml:space="preserve"> inicio == 0:</w:t>
      </w:r>
    </w:p>
    <w:p w14:paraId="1337B2DC" w14:textId="77777777" w:rsidR="00BA1151" w:rsidRPr="00024465" w:rsidRDefault="00BA1151" w:rsidP="00BA1151">
      <w:pPr>
        <w:pStyle w:val="Standard"/>
        <w:rPr>
          <w:rFonts w:ascii="Monaco" w:hAnsi="Monaco"/>
          <w:sz w:val="16"/>
          <w:szCs w:val="16"/>
        </w:rPr>
      </w:pPr>
      <w:r w:rsidRPr="00024465">
        <w:rPr>
          <w:rFonts w:ascii="Monaco" w:hAnsi="Monaco"/>
          <w:sz w:val="16"/>
          <w:szCs w:val="16"/>
        </w:rPr>
        <w:t xml:space="preserve">            </w:t>
      </w:r>
      <w:proofErr w:type="gramStart"/>
      <w:r w:rsidRPr="00024465">
        <w:rPr>
          <w:rFonts w:ascii="Monaco" w:hAnsi="Monaco"/>
          <w:sz w:val="16"/>
          <w:szCs w:val="16"/>
        </w:rPr>
        <w:t>inicio</w:t>
      </w:r>
      <w:proofErr w:type="gramEnd"/>
      <w:r w:rsidRPr="00024465">
        <w:rPr>
          <w:rFonts w:ascii="Monaco" w:hAnsi="Monaco"/>
          <w:sz w:val="16"/>
          <w:szCs w:val="16"/>
        </w:rPr>
        <w:t xml:space="preserve"> = 1</w:t>
      </w:r>
    </w:p>
    <w:p w14:paraId="5AD557B8" w14:textId="77777777" w:rsidR="00BA1151" w:rsidRPr="00024465" w:rsidRDefault="00BA1151" w:rsidP="00BA1151">
      <w:pPr>
        <w:pStyle w:val="Standard"/>
        <w:rPr>
          <w:rFonts w:ascii="Monaco" w:hAnsi="Monaco"/>
          <w:sz w:val="16"/>
          <w:szCs w:val="16"/>
        </w:rPr>
      </w:pPr>
      <w:r w:rsidRPr="00024465">
        <w:rPr>
          <w:rFonts w:ascii="Monaco" w:hAnsi="Monaco"/>
          <w:sz w:val="16"/>
          <w:szCs w:val="16"/>
        </w:rPr>
        <w:t xml:space="preserve">            punto_inicio = 0</w:t>
      </w:r>
    </w:p>
    <w:p w14:paraId="459317B8" w14:textId="77777777" w:rsidR="00BA1151" w:rsidRPr="00024465" w:rsidRDefault="00BA1151" w:rsidP="00BA1151">
      <w:pPr>
        <w:pStyle w:val="Standard"/>
        <w:rPr>
          <w:rFonts w:ascii="Monaco" w:hAnsi="Monaco"/>
          <w:sz w:val="16"/>
          <w:szCs w:val="16"/>
        </w:rPr>
      </w:pPr>
      <w:r w:rsidRPr="00024465">
        <w:rPr>
          <w:rFonts w:ascii="Monaco" w:hAnsi="Monaco"/>
          <w:sz w:val="16"/>
          <w:szCs w:val="16"/>
        </w:rPr>
        <w:t xml:space="preserve">        </w:t>
      </w:r>
      <w:proofErr w:type="gramStart"/>
      <w:r w:rsidRPr="00024465">
        <w:rPr>
          <w:rFonts w:ascii="Monaco" w:hAnsi="Monaco"/>
          <w:sz w:val="16"/>
          <w:szCs w:val="16"/>
        </w:rPr>
        <w:t>else</w:t>
      </w:r>
      <w:proofErr w:type="gramEnd"/>
      <w:r w:rsidRPr="00024465">
        <w:rPr>
          <w:rFonts w:ascii="Monaco" w:hAnsi="Monaco"/>
          <w:sz w:val="16"/>
          <w:szCs w:val="16"/>
        </w:rPr>
        <w:t>:</w:t>
      </w:r>
    </w:p>
    <w:p w14:paraId="3701BA92" w14:textId="77777777" w:rsidR="00BA1151" w:rsidRPr="00024465" w:rsidRDefault="00BA1151" w:rsidP="00BA1151">
      <w:pPr>
        <w:pStyle w:val="Standard"/>
        <w:rPr>
          <w:rFonts w:ascii="Monaco" w:hAnsi="Monaco"/>
          <w:sz w:val="16"/>
          <w:szCs w:val="16"/>
        </w:rPr>
      </w:pPr>
      <w:r w:rsidRPr="00024465">
        <w:rPr>
          <w:rFonts w:ascii="Monaco" w:hAnsi="Monaco"/>
          <w:sz w:val="16"/>
          <w:szCs w:val="16"/>
        </w:rPr>
        <w:t xml:space="preserve">            punto_inicio = punto_inicio + </w:t>
      </w:r>
      <w:proofErr w:type="gramStart"/>
      <w:r w:rsidRPr="00024465">
        <w:rPr>
          <w:rFonts w:ascii="Monaco" w:hAnsi="Monaco"/>
          <w:sz w:val="16"/>
          <w:szCs w:val="16"/>
        </w:rPr>
        <w:t>datos[</w:t>
      </w:r>
      <w:proofErr w:type="gramEnd"/>
      <w:r w:rsidRPr="00024465">
        <w:rPr>
          <w:rFonts w:ascii="Monaco" w:hAnsi="Monaco"/>
          <w:sz w:val="16"/>
          <w:szCs w:val="16"/>
        </w:rPr>
        <w:t>(i-1)]</w:t>
      </w:r>
    </w:p>
    <w:p w14:paraId="585F4CE0" w14:textId="77777777" w:rsidR="00BA1151" w:rsidRPr="00024465" w:rsidRDefault="00BA1151" w:rsidP="00BA1151">
      <w:pPr>
        <w:pStyle w:val="Standard"/>
        <w:rPr>
          <w:rFonts w:ascii="Monaco" w:hAnsi="Monaco"/>
          <w:sz w:val="16"/>
          <w:szCs w:val="16"/>
        </w:rPr>
      </w:pPr>
    </w:p>
    <w:p w14:paraId="5B152569" w14:textId="77777777" w:rsidR="00BA1151" w:rsidRPr="00024465" w:rsidRDefault="00BA1151" w:rsidP="00BA1151">
      <w:pPr>
        <w:pStyle w:val="Standard"/>
        <w:rPr>
          <w:rFonts w:ascii="Monaco" w:hAnsi="Monaco"/>
          <w:sz w:val="16"/>
          <w:szCs w:val="16"/>
        </w:rPr>
      </w:pPr>
      <w:r w:rsidRPr="00024465">
        <w:rPr>
          <w:rFonts w:ascii="Monaco" w:hAnsi="Monaco"/>
          <w:sz w:val="16"/>
          <w:szCs w:val="16"/>
        </w:rPr>
        <w:t xml:space="preserve">        </w:t>
      </w:r>
      <w:proofErr w:type="gramStart"/>
      <w:r w:rsidRPr="00024465">
        <w:rPr>
          <w:rFonts w:ascii="Monaco" w:hAnsi="Monaco"/>
          <w:sz w:val="16"/>
          <w:szCs w:val="16"/>
        </w:rPr>
        <w:t>cont</w:t>
      </w:r>
      <w:proofErr w:type="gramEnd"/>
      <w:r w:rsidRPr="00024465">
        <w:rPr>
          <w:rFonts w:ascii="Monaco" w:hAnsi="Monaco"/>
          <w:sz w:val="16"/>
          <w:szCs w:val="16"/>
        </w:rPr>
        <w:t xml:space="preserve"> = 0</w:t>
      </w:r>
    </w:p>
    <w:p w14:paraId="55490688" w14:textId="77777777" w:rsidR="00BA1151" w:rsidRPr="00024465" w:rsidRDefault="00BA1151" w:rsidP="00BA1151">
      <w:pPr>
        <w:pStyle w:val="Standard"/>
        <w:rPr>
          <w:rFonts w:ascii="Monaco" w:hAnsi="Monaco"/>
          <w:sz w:val="16"/>
          <w:szCs w:val="16"/>
        </w:rPr>
      </w:pPr>
    </w:p>
    <w:p w14:paraId="6D8C83FE" w14:textId="77777777" w:rsidR="00BA1151" w:rsidRPr="00024465" w:rsidRDefault="00BA1151" w:rsidP="00BA1151">
      <w:pPr>
        <w:pStyle w:val="Standard"/>
        <w:rPr>
          <w:rFonts w:ascii="Monaco" w:hAnsi="Monaco"/>
          <w:sz w:val="16"/>
          <w:szCs w:val="16"/>
        </w:rPr>
      </w:pPr>
      <w:r w:rsidRPr="00024465">
        <w:rPr>
          <w:rFonts w:ascii="Monaco" w:hAnsi="Monaco"/>
          <w:sz w:val="16"/>
          <w:szCs w:val="16"/>
        </w:rPr>
        <w:t xml:space="preserve">        </w:t>
      </w:r>
      <w:proofErr w:type="gramStart"/>
      <w:r w:rsidRPr="00024465">
        <w:rPr>
          <w:rFonts w:ascii="Monaco" w:hAnsi="Monaco"/>
          <w:sz w:val="16"/>
          <w:szCs w:val="16"/>
        </w:rPr>
        <w:t>for</w:t>
      </w:r>
      <w:proofErr w:type="gramEnd"/>
      <w:r w:rsidRPr="00024465">
        <w:rPr>
          <w:rFonts w:ascii="Monaco" w:hAnsi="Monaco"/>
          <w:sz w:val="16"/>
          <w:szCs w:val="16"/>
        </w:rPr>
        <w:t xml:space="preserve"> k in xtrain[punto_inicio:(punto_inicio+numero_datos)]:</w:t>
      </w:r>
    </w:p>
    <w:p w14:paraId="42B09964" w14:textId="77777777" w:rsidR="00BA1151" w:rsidRPr="00024465" w:rsidRDefault="00BA1151" w:rsidP="00BA1151">
      <w:pPr>
        <w:pStyle w:val="Standard"/>
        <w:rPr>
          <w:rFonts w:ascii="Monaco" w:hAnsi="Monaco"/>
          <w:sz w:val="16"/>
          <w:szCs w:val="16"/>
          <w:lang w:val="en-US"/>
        </w:rPr>
      </w:pPr>
      <w:r w:rsidRPr="00024465">
        <w:rPr>
          <w:rFonts w:ascii="Monaco" w:hAnsi="Monaco"/>
          <w:sz w:val="16"/>
          <w:szCs w:val="16"/>
        </w:rPr>
        <w:t xml:space="preserve">            </w:t>
      </w:r>
      <w:proofErr w:type="gramStart"/>
      <w:r w:rsidRPr="00024465">
        <w:rPr>
          <w:rFonts w:ascii="Monaco" w:hAnsi="Monaco"/>
          <w:sz w:val="16"/>
          <w:szCs w:val="16"/>
          <w:lang w:val="en-US"/>
        </w:rPr>
        <w:t>xtrain2.append(</w:t>
      </w:r>
      <w:proofErr w:type="gramEnd"/>
      <w:r w:rsidRPr="00024465">
        <w:rPr>
          <w:rFonts w:ascii="Monaco" w:hAnsi="Monaco"/>
          <w:sz w:val="16"/>
          <w:szCs w:val="16"/>
          <w:lang w:val="en-US"/>
        </w:rPr>
        <w:t>k)</w:t>
      </w:r>
    </w:p>
    <w:p w14:paraId="0BF95D62" w14:textId="77777777" w:rsidR="00BA1151" w:rsidRPr="00024465" w:rsidRDefault="00BA1151" w:rsidP="00BA1151">
      <w:pPr>
        <w:pStyle w:val="Standard"/>
        <w:rPr>
          <w:rFonts w:ascii="Monaco" w:hAnsi="Monaco"/>
          <w:sz w:val="16"/>
          <w:szCs w:val="16"/>
          <w:lang w:val="en-US"/>
        </w:rPr>
      </w:pPr>
    </w:p>
    <w:p w14:paraId="78803A16" w14:textId="77777777" w:rsidR="00BA1151" w:rsidRPr="00024465" w:rsidRDefault="00BA1151" w:rsidP="00BA1151">
      <w:pPr>
        <w:pStyle w:val="Standard"/>
        <w:rPr>
          <w:rFonts w:ascii="Monaco" w:hAnsi="Monaco"/>
          <w:sz w:val="16"/>
          <w:szCs w:val="16"/>
          <w:lang w:val="en-US"/>
        </w:rPr>
      </w:pPr>
      <w:r w:rsidRPr="00024465">
        <w:rPr>
          <w:rFonts w:ascii="Monaco" w:hAnsi="Monaco"/>
          <w:sz w:val="16"/>
          <w:szCs w:val="16"/>
          <w:lang w:val="en-US"/>
        </w:rPr>
        <w:t xml:space="preserve">        </w:t>
      </w:r>
      <w:proofErr w:type="gramStart"/>
      <w:r w:rsidRPr="00024465">
        <w:rPr>
          <w:rFonts w:ascii="Monaco" w:hAnsi="Monaco"/>
          <w:sz w:val="16"/>
          <w:szCs w:val="16"/>
          <w:lang w:val="en-US"/>
        </w:rPr>
        <w:t>for</w:t>
      </w:r>
      <w:proofErr w:type="gramEnd"/>
      <w:r w:rsidRPr="00024465">
        <w:rPr>
          <w:rFonts w:ascii="Monaco" w:hAnsi="Monaco"/>
          <w:sz w:val="16"/>
          <w:szCs w:val="16"/>
          <w:lang w:val="en-US"/>
        </w:rPr>
        <w:t xml:space="preserve"> k in ytrain[punto_inicio:(punto_inicio+numero_datos)]:</w:t>
      </w:r>
    </w:p>
    <w:p w14:paraId="6A4154C0" w14:textId="77777777" w:rsidR="00BA1151" w:rsidRPr="00024465" w:rsidRDefault="00BA1151" w:rsidP="00BA1151">
      <w:pPr>
        <w:pStyle w:val="Standard"/>
        <w:rPr>
          <w:rFonts w:ascii="Monaco" w:hAnsi="Monaco"/>
          <w:sz w:val="16"/>
          <w:szCs w:val="16"/>
          <w:lang w:val="en-US"/>
        </w:rPr>
      </w:pPr>
      <w:r w:rsidRPr="00024465">
        <w:rPr>
          <w:rFonts w:ascii="Monaco" w:hAnsi="Monaco"/>
          <w:sz w:val="16"/>
          <w:szCs w:val="16"/>
          <w:lang w:val="en-US"/>
        </w:rPr>
        <w:t xml:space="preserve">            </w:t>
      </w:r>
      <w:proofErr w:type="gramStart"/>
      <w:r w:rsidRPr="00024465">
        <w:rPr>
          <w:rFonts w:ascii="Monaco" w:hAnsi="Monaco"/>
          <w:sz w:val="16"/>
          <w:szCs w:val="16"/>
          <w:lang w:val="en-US"/>
        </w:rPr>
        <w:t>ytrain2.append(</w:t>
      </w:r>
      <w:proofErr w:type="gramEnd"/>
      <w:r w:rsidRPr="00024465">
        <w:rPr>
          <w:rFonts w:ascii="Monaco" w:hAnsi="Monaco"/>
          <w:sz w:val="16"/>
          <w:szCs w:val="16"/>
          <w:lang w:val="en-US"/>
        </w:rPr>
        <w:t>k)</w:t>
      </w:r>
    </w:p>
    <w:p w14:paraId="675D4634" w14:textId="77777777" w:rsidR="00BA1151" w:rsidRPr="00024465" w:rsidRDefault="00BA1151" w:rsidP="00BA1151">
      <w:pPr>
        <w:pStyle w:val="Standard"/>
        <w:rPr>
          <w:rFonts w:ascii="Monaco" w:hAnsi="Monaco"/>
          <w:sz w:val="16"/>
          <w:szCs w:val="16"/>
          <w:lang w:val="en-US"/>
        </w:rPr>
      </w:pPr>
    </w:p>
    <w:p w14:paraId="005B2DC8" w14:textId="77777777" w:rsidR="00BA1151" w:rsidRPr="00024465" w:rsidRDefault="00BA1151" w:rsidP="00BA1151">
      <w:pPr>
        <w:pStyle w:val="Standard"/>
        <w:rPr>
          <w:rFonts w:ascii="Monaco" w:hAnsi="Monaco"/>
          <w:sz w:val="16"/>
          <w:szCs w:val="16"/>
          <w:lang w:val="en-US"/>
        </w:rPr>
      </w:pPr>
      <w:r w:rsidRPr="00024465">
        <w:rPr>
          <w:rFonts w:ascii="Monaco" w:hAnsi="Monaco"/>
          <w:sz w:val="16"/>
          <w:szCs w:val="16"/>
          <w:lang w:val="en-US"/>
        </w:rPr>
        <w:t xml:space="preserve">        n += 1</w:t>
      </w:r>
    </w:p>
    <w:p w14:paraId="44F812EB" w14:textId="77777777" w:rsidR="00BA1151" w:rsidRPr="00024465" w:rsidRDefault="00BA1151" w:rsidP="00BA1151">
      <w:pPr>
        <w:pStyle w:val="Standard"/>
        <w:rPr>
          <w:rFonts w:ascii="Monaco" w:hAnsi="Monaco"/>
          <w:sz w:val="16"/>
          <w:szCs w:val="16"/>
          <w:lang w:val="en-US"/>
        </w:rPr>
      </w:pPr>
    </w:p>
    <w:p w14:paraId="7BFAA33A" w14:textId="77777777" w:rsidR="00BA1151" w:rsidRPr="00024465" w:rsidRDefault="00BA1151" w:rsidP="00BA1151">
      <w:pPr>
        <w:pStyle w:val="Standard"/>
        <w:rPr>
          <w:rFonts w:ascii="Monaco" w:hAnsi="Monaco"/>
          <w:sz w:val="16"/>
          <w:szCs w:val="16"/>
          <w:lang w:val="en-US"/>
        </w:rPr>
      </w:pPr>
      <w:r w:rsidRPr="00024465">
        <w:rPr>
          <w:rFonts w:ascii="Monaco" w:hAnsi="Monaco"/>
          <w:sz w:val="16"/>
          <w:szCs w:val="16"/>
          <w:lang w:val="en-US"/>
        </w:rPr>
        <w:t xml:space="preserve">        </w:t>
      </w:r>
      <w:proofErr w:type="gramStart"/>
      <w:r w:rsidRPr="00024465">
        <w:rPr>
          <w:rFonts w:ascii="Monaco" w:hAnsi="Monaco"/>
          <w:sz w:val="16"/>
          <w:szCs w:val="16"/>
          <w:lang w:val="en-US"/>
        </w:rPr>
        <w:t>for</w:t>
      </w:r>
      <w:proofErr w:type="gramEnd"/>
      <w:r w:rsidRPr="00024465">
        <w:rPr>
          <w:rFonts w:ascii="Monaco" w:hAnsi="Monaco"/>
          <w:sz w:val="16"/>
          <w:szCs w:val="16"/>
          <w:lang w:val="en-US"/>
        </w:rPr>
        <w:t xml:space="preserve"> f in range(len(xtrain2)):</w:t>
      </w:r>
    </w:p>
    <w:p w14:paraId="5954D8D6" w14:textId="77777777" w:rsidR="00BA1151" w:rsidRPr="00024465" w:rsidRDefault="00BA1151" w:rsidP="00BA1151">
      <w:pPr>
        <w:pStyle w:val="Standard"/>
        <w:rPr>
          <w:rFonts w:ascii="Monaco" w:hAnsi="Monaco"/>
          <w:sz w:val="16"/>
          <w:szCs w:val="16"/>
          <w:lang w:val="en-US"/>
        </w:rPr>
      </w:pPr>
      <w:r w:rsidRPr="00024465">
        <w:rPr>
          <w:rFonts w:ascii="Monaco" w:hAnsi="Monaco"/>
          <w:sz w:val="16"/>
          <w:szCs w:val="16"/>
          <w:lang w:val="en-US"/>
        </w:rPr>
        <w:t xml:space="preserve">            </w:t>
      </w:r>
      <w:proofErr w:type="gramStart"/>
      <w:r w:rsidRPr="00024465">
        <w:rPr>
          <w:rFonts w:ascii="Monaco" w:hAnsi="Monaco"/>
          <w:sz w:val="16"/>
          <w:szCs w:val="16"/>
          <w:lang w:val="en-US"/>
        </w:rPr>
        <w:t>for</w:t>
      </w:r>
      <w:proofErr w:type="gramEnd"/>
      <w:r w:rsidRPr="00024465">
        <w:rPr>
          <w:rFonts w:ascii="Monaco" w:hAnsi="Monaco"/>
          <w:sz w:val="16"/>
          <w:szCs w:val="16"/>
          <w:lang w:val="en-US"/>
        </w:rPr>
        <w:t xml:space="preserve"> l in xtrain2[f]:</w:t>
      </w:r>
    </w:p>
    <w:p w14:paraId="270F71D2" w14:textId="77777777" w:rsidR="00BA1151" w:rsidRPr="00024465" w:rsidRDefault="00BA1151" w:rsidP="00BA1151">
      <w:pPr>
        <w:pStyle w:val="Standard"/>
        <w:rPr>
          <w:rFonts w:ascii="Monaco" w:hAnsi="Monaco"/>
          <w:sz w:val="16"/>
          <w:szCs w:val="16"/>
          <w:lang w:val="en-US"/>
        </w:rPr>
      </w:pPr>
      <w:r w:rsidRPr="00024465">
        <w:rPr>
          <w:rFonts w:ascii="Monaco" w:hAnsi="Monaco"/>
          <w:sz w:val="16"/>
          <w:szCs w:val="16"/>
          <w:lang w:val="en-US"/>
        </w:rPr>
        <w:t xml:space="preserve">                </w:t>
      </w:r>
      <w:proofErr w:type="gramStart"/>
      <w:r w:rsidRPr="00024465">
        <w:rPr>
          <w:rFonts w:ascii="Monaco" w:hAnsi="Monaco"/>
          <w:sz w:val="16"/>
          <w:szCs w:val="16"/>
          <w:lang w:val="en-US"/>
        </w:rPr>
        <w:t>xtrain3.append(</w:t>
      </w:r>
      <w:proofErr w:type="gramEnd"/>
      <w:r w:rsidRPr="00024465">
        <w:rPr>
          <w:rFonts w:ascii="Monaco" w:hAnsi="Monaco"/>
          <w:sz w:val="16"/>
          <w:szCs w:val="16"/>
          <w:lang w:val="en-US"/>
        </w:rPr>
        <w:t>l)</w:t>
      </w:r>
    </w:p>
    <w:p w14:paraId="168E443B" w14:textId="77777777" w:rsidR="00BA1151" w:rsidRPr="00024465" w:rsidRDefault="00BA1151" w:rsidP="00BA1151">
      <w:pPr>
        <w:pStyle w:val="Standard"/>
        <w:rPr>
          <w:rFonts w:ascii="Monaco" w:hAnsi="Monaco"/>
          <w:sz w:val="16"/>
          <w:szCs w:val="16"/>
          <w:lang w:val="en-US"/>
        </w:rPr>
      </w:pPr>
      <w:r w:rsidRPr="00024465">
        <w:rPr>
          <w:rFonts w:ascii="Monaco" w:hAnsi="Monaco"/>
          <w:sz w:val="16"/>
          <w:szCs w:val="16"/>
          <w:lang w:val="en-US"/>
        </w:rPr>
        <w:t xml:space="preserve">            </w:t>
      </w:r>
      <w:proofErr w:type="gramStart"/>
      <w:r w:rsidRPr="00024465">
        <w:rPr>
          <w:rFonts w:ascii="Monaco" w:hAnsi="Monaco"/>
          <w:sz w:val="16"/>
          <w:szCs w:val="16"/>
          <w:lang w:val="en-US"/>
        </w:rPr>
        <w:t>ytrain3.append(</w:t>
      </w:r>
      <w:proofErr w:type="gramEnd"/>
      <w:r w:rsidRPr="00024465">
        <w:rPr>
          <w:rFonts w:ascii="Monaco" w:hAnsi="Monaco"/>
          <w:sz w:val="16"/>
          <w:szCs w:val="16"/>
          <w:lang w:val="en-US"/>
        </w:rPr>
        <w:t>ytrain2[f])</w:t>
      </w:r>
    </w:p>
    <w:p w14:paraId="6ADC5516" w14:textId="77777777" w:rsidR="00BA1151" w:rsidRPr="00024465" w:rsidRDefault="00BA1151" w:rsidP="00BA1151">
      <w:pPr>
        <w:pStyle w:val="Standard"/>
        <w:rPr>
          <w:rFonts w:ascii="Monaco" w:hAnsi="Monaco"/>
          <w:sz w:val="16"/>
          <w:szCs w:val="16"/>
          <w:lang w:val="en-US"/>
        </w:rPr>
      </w:pPr>
      <w:r w:rsidRPr="00024465">
        <w:rPr>
          <w:rFonts w:ascii="Monaco" w:hAnsi="Monaco"/>
          <w:sz w:val="16"/>
          <w:szCs w:val="16"/>
          <w:lang w:val="en-US"/>
        </w:rPr>
        <w:t xml:space="preserve">            </w:t>
      </w:r>
      <w:proofErr w:type="gramStart"/>
      <w:r w:rsidRPr="00024465">
        <w:rPr>
          <w:rFonts w:ascii="Monaco" w:hAnsi="Monaco"/>
          <w:sz w:val="16"/>
          <w:szCs w:val="16"/>
          <w:lang w:val="en-US"/>
        </w:rPr>
        <w:t>cont</w:t>
      </w:r>
      <w:proofErr w:type="gramEnd"/>
      <w:r w:rsidRPr="00024465">
        <w:rPr>
          <w:rFonts w:ascii="Monaco" w:hAnsi="Monaco"/>
          <w:sz w:val="16"/>
          <w:szCs w:val="16"/>
          <w:lang w:val="en-US"/>
        </w:rPr>
        <w:t xml:space="preserve"> += 1</w:t>
      </w:r>
    </w:p>
    <w:p w14:paraId="21B91C0A" w14:textId="77777777" w:rsidR="00BA1151" w:rsidRPr="00024465" w:rsidRDefault="00BA1151" w:rsidP="00BA1151">
      <w:pPr>
        <w:pStyle w:val="Standard"/>
        <w:rPr>
          <w:rFonts w:ascii="Monaco" w:hAnsi="Monaco"/>
          <w:sz w:val="16"/>
          <w:szCs w:val="16"/>
          <w:lang w:val="en-US"/>
        </w:rPr>
      </w:pPr>
      <w:r w:rsidRPr="00024465">
        <w:rPr>
          <w:rFonts w:ascii="Monaco" w:hAnsi="Monaco"/>
          <w:sz w:val="16"/>
          <w:szCs w:val="16"/>
          <w:lang w:val="en-US"/>
        </w:rPr>
        <w:t xml:space="preserve">            </w:t>
      </w:r>
      <w:proofErr w:type="gramStart"/>
      <w:r w:rsidRPr="00024465">
        <w:rPr>
          <w:rFonts w:ascii="Monaco" w:hAnsi="Monaco"/>
          <w:sz w:val="16"/>
          <w:szCs w:val="16"/>
          <w:lang w:val="en-US"/>
        </w:rPr>
        <w:t>if</w:t>
      </w:r>
      <w:proofErr w:type="gramEnd"/>
      <w:r w:rsidRPr="00024465">
        <w:rPr>
          <w:rFonts w:ascii="Monaco" w:hAnsi="Monaco"/>
          <w:sz w:val="16"/>
          <w:szCs w:val="16"/>
          <w:lang w:val="en-US"/>
        </w:rPr>
        <w:t xml:space="preserve"> ytrain2[f] == 1:</w:t>
      </w:r>
    </w:p>
    <w:p w14:paraId="5575669A" w14:textId="77777777" w:rsidR="00BA1151" w:rsidRPr="00024465" w:rsidRDefault="00BA1151" w:rsidP="00BA1151">
      <w:pPr>
        <w:pStyle w:val="Standard"/>
        <w:rPr>
          <w:rFonts w:ascii="Monaco" w:hAnsi="Monaco"/>
          <w:sz w:val="16"/>
          <w:szCs w:val="16"/>
          <w:lang w:val="en-US"/>
        </w:rPr>
      </w:pPr>
      <w:r w:rsidRPr="00024465">
        <w:rPr>
          <w:rFonts w:ascii="Monaco" w:hAnsi="Monaco"/>
          <w:sz w:val="16"/>
          <w:szCs w:val="16"/>
          <w:lang w:val="en-US"/>
        </w:rPr>
        <w:t xml:space="preserve">                xtrain3 = </w:t>
      </w:r>
      <w:proofErr w:type="gramStart"/>
      <w:r w:rsidRPr="00024465">
        <w:rPr>
          <w:rFonts w:ascii="Monaco" w:hAnsi="Monaco"/>
          <w:sz w:val="16"/>
          <w:szCs w:val="16"/>
          <w:lang w:val="en-US"/>
        </w:rPr>
        <w:t>np.reshape(</w:t>
      </w:r>
      <w:proofErr w:type="gramEnd"/>
      <w:r w:rsidRPr="00024465">
        <w:rPr>
          <w:rFonts w:ascii="Monaco" w:hAnsi="Monaco"/>
          <w:sz w:val="16"/>
          <w:szCs w:val="16"/>
          <w:lang w:val="en-US"/>
        </w:rPr>
        <w:t>xtrain3, (cont, 2))</w:t>
      </w:r>
    </w:p>
    <w:p w14:paraId="13EDF9EA" w14:textId="77777777" w:rsidR="00BA1151" w:rsidRPr="00024465" w:rsidRDefault="00BA1151" w:rsidP="00BA1151">
      <w:pPr>
        <w:pStyle w:val="Standard"/>
        <w:rPr>
          <w:rFonts w:ascii="Monaco" w:hAnsi="Monaco"/>
          <w:sz w:val="16"/>
          <w:szCs w:val="16"/>
          <w:lang w:val="en-US"/>
        </w:rPr>
      </w:pPr>
      <w:r w:rsidRPr="00024465">
        <w:rPr>
          <w:rFonts w:ascii="Monaco" w:hAnsi="Monaco"/>
          <w:sz w:val="16"/>
          <w:szCs w:val="16"/>
          <w:lang w:val="en-US"/>
        </w:rPr>
        <w:t xml:space="preserve">                ytrain3 = </w:t>
      </w:r>
      <w:proofErr w:type="gramStart"/>
      <w:r w:rsidRPr="00024465">
        <w:rPr>
          <w:rFonts w:ascii="Monaco" w:hAnsi="Monaco"/>
          <w:sz w:val="16"/>
          <w:szCs w:val="16"/>
          <w:lang w:val="en-US"/>
        </w:rPr>
        <w:t>np.reshape(</w:t>
      </w:r>
      <w:proofErr w:type="gramEnd"/>
      <w:r w:rsidRPr="00024465">
        <w:rPr>
          <w:rFonts w:ascii="Monaco" w:hAnsi="Monaco"/>
          <w:sz w:val="16"/>
          <w:szCs w:val="16"/>
          <w:lang w:val="en-US"/>
        </w:rPr>
        <w:t>ytrain3,(cont,1))</w:t>
      </w:r>
    </w:p>
    <w:p w14:paraId="2B9942ED" w14:textId="77777777" w:rsidR="00BA1151" w:rsidRPr="00024465" w:rsidRDefault="00BA1151" w:rsidP="00BA1151">
      <w:pPr>
        <w:pStyle w:val="Standard"/>
        <w:rPr>
          <w:rFonts w:ascii="Monaco" w:hAnsi="Monaco"/>
          <w:sz w:val="16"/>
          <w:szCs w:val="16"/>
          <w:lang w:val="en-US"/>
        </w:rPr>
      </w:pPr>
      <w:r w:rsidRPr="00024465">
        <w:rPr>
          <w:rFonts w:ascii="Monaco" w:hAnsi="Monaco"/>
          <w:sz w:val="16"/>
          <w:szCs w:val="16"/>
          <w:lang w:val="en-US"/>
        </w:rPr>
        <w:t xml:space="preserve">                t0 = </w:t>
      </w:r>
      <w:proofErr w:type="gramStart"/>
      <w:r w:rsidRPr="00024465">
        <w:rPr>
          <w:rFonts w:ascii="Monaco" w:hAnsi="Monaco"/>
          <w:sz w:val="16"/>
          <w:szCs w:val="16"/>
          <w:lang w:val="en-US"/>
        </w:rPr>
        <w:t>time.time()</w:t>
      </w:r>
      <w:proofErr w:type="gramEnd"/>
    </w:p>
    <w:p w14:paraId="31A94B6D" w14:textId="77777777" w:rsidR="00BA1151" w:rsidRPr="00024465" w:rsidRDefault="00BA1151" w:rsidP="00BA1151">
      <w:pPr>
        <w:pStyle w:val="Standard"/>
        <w:rPr>
          <w:rFonts w:ascii="Monaco" w:hAnsi="Monaco"/>
          <w:sz w:val="16"/>
          <w:szCs w:val="16"/>
          <w:lang w:val="en-US"/>
        </w:rPr>
      </w:pPr>
      <w:r w:rsidRPr="00024465">
        <w:rPr>
          <w:rFonts w:ascii="Monaco" w:hAnsi="Monaco"/>
          <w:sz w:val="16"/>
          <w:szCs w:val="16"/>
          <w:lang w:val="en-US"/>
        </w:rPr>
        <w:t xml:space="preserve">                </w:t>
      </w:r>
      <w:proofErr w:type="gramStart"/>
      <w:r w:rsidRPr="00024465">
        <w:rPr>
          <w:rFonts w:ascii="Monaco" w:hAnsi="Monaco"/>
          <w:sz w:val="16"/>
          <w:szCs w:val="16"/>
          <w:lang w:val="en-US"/>
        </w:rPr>
        <w:t>history</w:t>
      </w:r>
      <w:proofErr w:type="gramEnd"/>
      <w:r w:rsidRPr="00024465">
        <w:rPr>
          <w:rFonts w:ascii="Monaco" w:hAnsi="Monaco"/>
          <w:sz w:val="16"/>
          <w:szCs w:val="16"/>
          <w:lang w:val="en-US"/>
        </w:rPr>
        <w:t xml:space="preserve"> = model.fit(xtrain3, ytrain3, epochs=3000, callbacks=[callback], batch_size=len(ytrain3),</w:t>
      </w:r>
    </w:p>
    <w:p w14:paraId="46BF5975" w14:textId="77777777" w:rsidR="00BA1151" w:rsidRPr="00024465" w:rsidRDefault="00BA1151" w:rsidP="00BA1151">
      <w:pPr>
        <w:pStyle w:val="Standard"/>
        <w:rPr>
          <w:rFonts w:ascii="Monaco" w:hAnsi="Monaco"/>
          <w:sz w:val="16"/>
          <w:szCs w:val="16"/>
          <w:lang w:val="en-US"/>
        </w:rPr>
      </w:pPr>
      <w:r w:rsidRPr="00024465">
        <w:rPr>
          <w:rFonts w:ascii="Monaco" w:hAnsi="Monaco"/>
          <w:sz w:val="16"/>
          <w:szCs w:val="16"/>
          <w:lang w:val="en-US"/>
        </w:rPr>
        <w:t xml:space="preserve">                                    </w:t>
      </w:r>
      <w:proofErr w:type="gramStart"/>
      <w:r w:rsidRPr="00024465">
        <w:rPr>
          <w:rFonts w:ascii="Monaco" w:hAnsi="Monaco"/>
          <w:sz w:val="16"/>
          <w:szCs w:val="16"/>
          <w:lang w:val="en-US"/>
        </w:rPr>
        <w:t>verbose=</w:t>
      </w:r>
      <w:proofErr w:type="gramEnd"/>
      <w:r w:rsidRPr="00024465">
        <w:rPr>
          <w:rFonts w:ascii="Monaco" w:hAnsi="Monaco"/>
          <w:sz w:val="16"/>
          <w:szCs w:val="16"/>
          <w:lang w:val="en-US"/>
        </w:rPr>
        <w:t>0,validation_split = 0.0)</w:t>
      </w:r>
    </w:p>
    <w:p w14:paraId="35D7B492" w14:textId="77777777" w:rsidR="00BA1151" w:rsidRPr="00024465" w:rsidRDefault="00BA1151" w:rsidP="00BA1151">
      <w:pPr>
        <w:pStyle w:val="Standard"/>
        <w:rPr>
          <w:rFonts w:ascii="Monaco" w:hAnsi="Monaco"/>
          <w:sz w:val="16"/>
          <w:szCs w:val="16"/>
          <w:lang w:val="en-US"/>
        </w:rPr>
      </w:pPr>
      <w:r w:rsidRPr="00024465">
        <w:rPr>
          <w:rFonts w:ascii="Monaco" w:hAnsi="Monaco"/>
          <w:sz w:val="16"/>
          <w:szCs w:val="16"/>
          <w:lang w:val="en-US"/>
        </w:rPr>
        <w:t xml:space="preserve">                t1 = </w:t>
      </w:r>
      <w:proofErr w:type="gramStart"/>
      <w:r w:rsidRPr="00024465">
        <w:rPr>
          <w:rFonts w:ascii="Monaco" w:hAnsi="Monaco"/>
          <w:sz w:val="16"/>
          <w:szCs w:val="16"/>
          <w:lang w:val="en-US"/>
        </w:rPr>
        <w:t>time.time()</w:t>
      </w:r>
      <w:proofErr w:type="gramEnd"/>
    </w:p>
    <w:p w14:paraId="2F37216D" w14:textId="77777777" w:rsidR="00BA1151" w:rsidRPr="00024465" w:rsidRDefault="00BA1151" w:rsidP="00BA1151">
      <w:pPr>
        <w:pStyle w:val="Standard"/>
        <w:rPr>
          <w:rFonts w:ascii="Monaco" w:hAnsi="Monaco"/>
          <w:sz w:val="16"/>
          <w:szCs w:val="16"/>
          <w:lang w:val="en-US"/>
        </w:rPr>
      </w:pPr>
      <w:r w:rsidRPr="00024465">
        <w:rPr>
          <w:rFonts w:ascii="Monaco" w:hAnsi="Monaco"/>
          <w:sz w:val="16"/>
          <w:szCs w:val="16"/>
          <w:lang w:val="en-US"/>
        </w:rPr>
        <w:t xml:space="preserve">                t = t1-t0</w:t>
      </w:r>
    </w:p>
    <w:p w14:paraId="710A2B03" w14:textId="77777777" w:rsidR="00BA1151" w:rsidRPr="00024465" w:rsidRDefault="00BA1151" w:rsidP="00BA1151">
      <w:pPr>
        <w:pStyle w:val="Standard"/>
        <w:rPr>
          <w:rFonts w:ascii="Monaco" w:hAnsi="Monaco"/>
          <w:sz w:val="16"/>
          <w:szCs w:val="16"/>
          <w:lang w:val="es-ES"/>
        </w:rPr>
      </w:pPr>
      <w:r w:rsidRPr="00024465">
        <w:rPr>
          <w:rFonts w:ascii="Monaco" w:hAnsi="Monaco"/>
          <w:sz w:val="16"/>
          <w:szCs w:val="16"/>
          <w:lang w:val="en-US"/>
        </w:rPr>
        <w:t xml:space="preserve">                </w:t>
      </w:r>
      <w:r w:rsidRPr="00024465">
        <w:rPr>
          <w:rFonts w:ascii="Monaco" w:hAnsi="Monaco"/>
          <w:sz w:val="16"/>
          <w:szCs w:val="16"/>
          <w:lang w:val="es-ES"/>
        </w:rPr>
        <w:t>vector_</w:t>
      </w:r>
      <w:proofErr w:type="gramStart"/>
      <w:r w:rsidRPr="00024465">
        <w:rPr>
          <w:rFonts w:ascii="Monaco" w:hAnsi="Monaco"/>
          <w:sz w:val="16"/>
          <w:szCs w:val="16"/>
          <w:lang w:val="es-ES"/>
        </w:rPr>
        <w:t>tiempo.append(</w:t>
      </w:r>
      <w:proofErr w:type="gramEnd"/>
      <w:r w:rsidRPr="00024465">
        <w:rPr>
          <w:rFonts w:ascii="Monaco" w:hAnsi="Monaco"/>
          <w:sz w:val="16"/>
          <w:szCs w:val="16"/>
          <w:lang w:val="es-ES"/>
        </w:rPr>
        <w:t>t)</w:t>
      </w:r>
    </w:p>
    <w:p w14:paraId="2E20F8D1" w14:textId="77777777" w:rsidR="00BA1151" w:rsidRPr="00024465" w:rsidRDefault="00BA1151" w:rsidP="00BA1151">
      <w:pPr>
        <w:pStyle w:val="Standard"/>
        <w:rPr>
          <w:rFonts w:ascii="Monaco" w:hAnsi="Monaco"/>
          <w:sz w:val="16"/>
          <w:szCs w:val="16"/>
          <w:lang w:val="es-ES"/>
        </w:rPr>
      </w:pPr>
      <w:r w:rsidRPr="00024465">
        <w:rPr>
          <w:rFonts w:ascii="Monaco" w:hAnsi="Monaco"/>
          <w:sz w:val="16"/>
          <w:szCs w:val="16"/>
          <w:lang w:val="es-ES"/>
        </w:rPr>
        <w:t xml:space="preserve">                </w:t>
      </w:r>
      <w:proofErr w:type="gramStart"/>
      <w:r w:rsidRPr="00024465">
        <w:rPr>
          <w:rFonts w:ascii="Monaco" w:hAnsi="Monaco"/>
          <w:sz w:val="16"/>
          <w:szCs w:val="16"/>
          <w:lang w:val="es-ES"/>
        </w:rPr>
        <w:t>valor</w:t>
      </w:r>
      <w:proofErr w:type="gramEnd"/>
      <w:r w:rsidRPr="00024465">
        <w:rPr>
          <w:rFonts w:ascii="Monaco" w:hAnsi="Monaco"/>
          <w:sz w:val="16"/>
          <w:szCs w:val="16"/>
          <w:lang w:val="es-ES"/>
        </w:rPr>
        <w:t xml:space="preserve"> += 1</w:t>
      </w:r>
    </w:p>
    <w:p w14:paraId="41F644F7" w14:textId="77777777" w:rsidR="00BA1151" w:rsidRPr="00024465" w:rsidRDefault="00BA1151" w:rsidP="00BA1151">
      <w:pPr>
        <w:pStyle w:val="Standard"/>
        <w:rPr>
          <w:rFonts w:ascii="Monaco" w:hAnsi="Monaco"/>
          <w:sz w:val="16"/>
          <w:szCs w:val="16"/>
          <w:lang w:val="en-US"/>
        </w:rPr>
      </w:pPr>
      <w:r w:rsidRPr="00024465">
        <w:rPr>
          <w:rFonts w:ascii="Monaco" w:hAnsi="Monaco"/>
          <w:sz w:val="16"/>
          <w:szCs w:val="16"/>
          <w:lang w:val="es-ES"/>
        </w:rPr>
        <w:t xml:space="preserve">                </w:t>
      </w:r>
      <w:proofErr w:type="gramStart"/>
      <w:r w:rsidRPr="00024465">
        <w:rPr>
          <w:rFonts w:ascii="Monaco" w:hAnsi="Monaco"/>
          <w:sz w:val="16"/>
          <w:szCs w:val="16"/>
          <w:lang w:val="en-US"/>
        </w:rPr>
        <w:t>for</w:t>
      </w:r>
      <w:proofErr w:type="gramEnd"/>
      <w:r w:rsidRPr="00024465">
        <w:rPr>
          <w:rFonts w:ascii="Monaco" w:hAnsi="Monaco"/>
          <w:sz w:val="16"/>
          <w:szCs w:val="16"/>
          <w:lang w:val="en-US"/>
        </w:rPr>
        <w:t xml:space="preserve"> i in history.history['loss']:</w:t>
      </w:r>
    </w:p>
    <w:p w14:paraId="1FC085CF" w14:textId="77777777" w:rsidR="00BA1151" w:rsidRPr="00024465" w:rsidRDefault="00BA1151" w:rsidP="00BA1151">
      <w:pPr>
        <w:pStyle w:val="Standard"/>
        <w:rPr>
          <w:rFonts w:ascii="Monaco" w:hAnsi="Monaco"/>
          <w:sz w:val="16"/>
          <w:szCs w:val="16"/>
          <w:lang w:val="en-US"/>
        </w:rPr>
      </w:pPr>
      <w:r w:rsidRPr="00024465">
        <w:rPr>
          <w:rFonts w:ascii="Monaco" w:hAnsi="Monaco"/>
          <w:sz w:val="16"/>
          <w:szCs w:val="16"/>
          <w:lang w:val="en-US"/>
        </w:rPr>
        <w:t xml:space="preserve">                    vector_</w:t>
      </w:r>
      <w:proofErr w:type="gramStart"/>
      <w:r w:rsidRPr="00024465">
        <w:rPr>
          <w:rFonts w:ascii="Monaco" w:hAnsi="Monaco"/>
          <w:sz w:val="16"/>
          <w:szCs w:val="16"/>
          <w:lang w:val="en-US"/>
        </w:rPr>
        <w:t>error.append(</w:t>
      </w:r>
      <w:proofErr w:type="gramEnd"/>
      <w:r w:rsidRPr="00024465">
        <w:rPr>
          <w:rFonts w:ascii="Monaco" w:hAnsi="Monaco"/>
          <w:sz w:val="16"/>
          <w:szCs w:val="16"/>
          <w:lang w:val="en-US"/>
        </w:rPr>
        <w:t>i)</w:t>
      </w:r>
    </w:p>
    <w:p w14:paraId="37DA1404" w14:textId="77777777" w:rsidR="00BA1151" w:rsidRPr="00024465" w:rsidRDefault="00BA1151" w:rsidP="00BA1151">
      <w:pPr>
        <w:pStyle w:val="Standard"/>
        <w:rPr>
          <w:rFonts w:ascii="Monaco" w:hAnsi="Monaco"/>
          <w:sz w:val="16"/>
          <w:szCs w:val="16"/>
          <w:lang w:val="en-US"/>
        </w:rPr>
      </w:pPr>
      <w:r w:rsidRPr="00024465">
        <w:rPr>
          <w:rFonts w:ascii="Monaco" w:hAnsi="Monaco"/>
          <w:sz w:val="16"/>
          <w:szCs w:val="16"/>
          <w:lang w:val="en-US"/>
        </w:rPr>
        <w:t xml:space="preserve">                store_info_</w:t>
      </w:r>
      <w:proofErr w:type="gramStart"/>
      <w:r w:rsidRPr="00024465">
        <w:rPr>
          <w:rFonts w:ascii="Monaco" w:hAnsi="Monaco"/>
          <w:sz w:val="16"/>
          <w:szCs w:val="16"/>
          <w:lang w:val="en-US"/>
        </w:rPr>
        <w:t>3(</w:t>
      </w:r>
      <w:proofErr w:type="gramEnd"/>
      <w:r w:rsidRPr="00024465">
        <w:rPr>
          <w:rFonts w:ascii="Monaco" w:hAnsi="Monaco"/>
          <w:sz w:val="16"/>
          <w:szCs w:val="16"/>
          <w:lang w:val="en-US"/>
        </w:rPr>
        <w:t>xtrain3,ytrain3, valor)</w:t>
      </w:r>
    </w:p>
    <w:p w14:paraId="443EB1AC" w14:textId="77777777" w:rsidR="00BA1151" w:rsidRPr="00024465" w:rsidRDefault="00BA1151" w:rsidP="00BA1151">
      <w:pPr>
        <w:pStyle w:val="Standard"/>
        <w:rPr>
          <w:rFonts w:ascii="Monaco" w:hAnsi="Monaco"/>
          <w:sz w:val="16"/>
          <w:szCs w:val="16"/>
        </w:rPr>
      </w:pPr>
      <w:r w:rsidRPr="00024465">
        <w:rPr>
          <w:rFonts w:ascii="Monaco" w:hAnsi="Monaco"/>
          <w:sz w:val="16"/>
          <w:szCs w:val="16"/>
          <w:lang w:val="en-US"/>
        </w:rPr>
        <w:t xml:space="preserve">                </w:t>
      </w:r>
      <w:r w:rsidRPr="00024465">
        <w:rPr>
          <w:rFonts w:ascii="Monaco" w:hAnsi="Monaco"/>
          <w:sz w:val="16"/>
          <w:szCs w:val="16"/>
        </w:rPr>
        <w:t>store_info_</w:t>
      </w:r>
      <w:proofErr w:type="gramStart"/>
      <w:r w:rsidRPr="00024465">
        <w:rPr>
          <w:rFonts w:ascii="Monaco" w:hAnsi="Monaco"/>
          <w:sz w:val="16"/>
          <w:szCs w:val="16"/>
        </w:rPr>
        <w:t>2(</w:t>
      </w:r>
      <w:proofErr w:type="gramEnd"/>
      <w:r w:rsidRPr="00024465">
        <w:rPr>
          <w:rFonts w:ascii="Monaco" w:hAnsi="Monaco"/>
          <w:sz w:val="16"/>
          <w:szCs w:val="16"/>
        </w:rPr>
        <w:t>vector_tiempo,iteracion)</w:t>
      </w:r>
    </w:p>
    <w:p w14:paraId="3432F39E" w14:textId="77777777" w:rsidR="00BA1151" w:rsidRPr="00024465" w:rsidRDefault="00BA1151" w:rsidP="00BA1151">
      <w:pPr>
        <w:pStyle w:val="Standard"/>
        <w:rPr>
          <w:rFonts w:ascii="Monaco" w:hAnsi="Monaco"/>
          <w:sz w:val="16"/>
          <w:szCs w:val="16"/>
        </w:rPr>
      </w:pPr>
      <w:r w:rsidRPr="00024465">
        <w:rPr>
          <w:rFonts w:ascii="Monaco" w:hAnsi="Monaco"/>
          <w:sz w:val="16"/>
          <w:szCs w:val="16"/>
        </w:rPr>
        <w:t xml:space="preserve">                store_info_</w:t>
      </w:r>
      <w:proofErr w:type="gramStart"/>
      <w:r w:rsidRPr="00024465">
        <w:rPr>
          <w:rFonts w:ascii="Monaco" w:hAnsi="Monaco"/>
          <w:sz w:val="16"/>
          <w:szCs w:val="16"/>
        </w:rPr>
        <w:t>1(</w:t>
      </w:r>
      <w:proofErr w:type="gramEnd"/>
      <w:r w:rsidRPr="00024465">
        <w:rPr>
          <w:rFonts w:ascii="Monaco" w:hAnsi="Monaco"/>
          <w:sz w:val="16"/>
          <w:szCs w:val="16"/>
        </w:rPr>
        <w:t>vector_error, iteracion)</w:t>
      </w:r>
    </w:p>
    <w:p w14:paraId="21B8CFF7" w14:textId="77777777" w:rsidR="00BA1151" w:rsidRPr="00024465" w:rsidRDefault="00BA1151" w:rsidP="00BA1151">
      <w:pPr>
        <w:pStyle w:val="Standard"/>
        <w:rPr>
          <w:rFonts w:ascii="Monaco" w:hAnsi="Monaco"/>
          <w:sz w:val="16"/>
          <w:szCs w:val="16"/>
          <w:lang w:val="en-US"/>
        </w:rPr>
      </w:pPr>
      <w:r w:rsidRPr="00024465">
        <w:rPr>
          <w:rFonts w:ascii="Monaco" w:hAnsi="Monaco"/>
          <w:sz w:val="16"/>
          <w:szCs w:val="16"/>
        </w:rPr>
        <w:t xml:space="preserve">                </w:t>
      </w:r>
      <w:r w:rsidRPr="00024465">
        <w:rPr>
          <w:rFonts w:ascii="Monaco" w:hAnsi="Monaco"/>
          <w:sz w:val="16"/>
          <w:szCs w:val="16"/>
          <w:lang w:val="en-US"/>
        </w:rPr>
        <w:t>xtrain3 = []</w:t>
      </w:r>
    </w:p>
    <w:p w14:paraId="4A0EE8DB" w14:textId="77777777" w:rsidR="00BA1151" w:rsidRPr="00024465" w:rsidRDefault="00BA1151" w:rsidP="00BA1151">
      <w:pPr>
        <w:pStyle w:val="Standard"/>
        <w:rPr>
          <w:rFonts w:ascii="Monaco" w:hAnsi="Monaco"/>
          <w:sz w:val="16"/>
          <w:szCs w:val="16"/>
          <w:lang w:val="en-US"/>
        </w:rPr>
      </w:pPr>
      <w:r w:rsidRPr="00024465">
        <w:rPr>
          <w:rFonts w:ascii="Monaco" w:hAnsi="Monaco"/>
          <w:sz w:val="16"/>
          <w:szCs w:val="16"/>
          <w:lang w:val="en-US"/>
        </w:rPr>
        <w:t xml:space="preserve">                ytrain3 = []</w:t>
      </w:r>
    </w:p>
    <w:p w14:paraId="39080741" w14:textId="77777777" w:rsidR="00BA1151" w:rsidRPr="00024465" w:rsidRDefault="00BA1151" w:rsidP="00BA1151">
      <w:pPr>
        <w:pStyle w:val="Standard"/>
        <w:rPr>
          <w:rFonts w:ascii="Monaco" w:hAnsi="Monaco"/>
          <w:sz w:val="16"/>
          <w:szCs w:val="16"/>
          <w:lang w:val="en-US"/>
        </w:rPr>
      </w:pPr>
      <w:r w:rsidRPr="00024465">
        <w:rPr>
          <w:rFonts w:ascii="Monaco" w:hAnsi="Monaco"/>
          <w:sz w:val="16"/>
          <w:szCs w:val="16"/>
          <w:lang w:val="en-US"/>
        </w:rPr>
        <w:t xml:space="preserve">                </w:t>
      </w:r>
      <w:proofErr w:type="gramStart"/>
      <w:r w:rsidRPr="00024465">
        <w:rPr>
          <w:rFonts w:ascii="Monaco" w:hAnsi="Monaco"/>
          <w:sz w:val="16"/>
          <w:szCs w:val="16"/>
          <w:lang w:val="en-US"/>
        </w:rPr>
        <w:t>cont</w:t>
      </w:r>
      <w:proofErr w:type="gramEnd"/>
      <w:r w:rsidRPr="00024465">
        <w:rPr>
          <w:rFonts w:ascii="Monaco" w:hAnsi="Monaco"/>
          <w:sz w:val="16"/>
          <w:szCs w:val="16"/>
          <w:lang w:val="en-US"/>
        </w:rPr>
        <w:t xml:space="preserve"> = 0</w:t>
      </w:r>
    </w:p>
    <w:p w14:paraId="040B1F76" w14:textId="77777777" w:rsidR="00BA1151" w:rsidRPr="00024465" w:rsidRDefault="00BA1151" w:rsidP="00BA1151">
      <w:pPr>
        <w:pStyle w:val="Standard"/>
        <w:rPr>
          <w:rFonts w:ascii="Monaco" w:hAnsi="Monaco"/>
          <w:sz w:val="16"/>
          <w:szCs w:val="16"/>
          <w:lang w:val="en-US"/>
        </w:rPr>
      </w:pPr>
    </w:p>
    <w:p w14:paraId="39C292FC" w14:textId="77777777" w:rsidR="00BA1151" w:rsidRPr="00024465" w:rsidRDefault="00BA1151" w:rsidP="00BA1151">
      <w:pPr>
        <w:pStyle w:val="Standard"/>
        <w:rPr>
          <w:rFonts w:ascii="Monaco" w:hAnsi="Monaco"/>
          <w:sz w:val="16"/>
          <w:szCs w:val="16"/>
          <w:lang w:val="en-US"/>
        </w:rPr>
      </w:pPr>
      <w:r w:rsidRPr="00024465">
        <w:rPr>
          <w:rFonts w:ascii="Monaco" w:hAnsi="Monaco"/>
          <w:sz w:val="16"/>
          <w:szCs w:val="16"/>
          <w:lang w:val="en-US"/>
        </w:rPr>
        <w:t xml:space="preserve">        xtrain2 = []</w:t>
      </w:r>
    </w:p>
    <w:p w14:paraId="788DB253" w14:textId="77777777" w:rsidR="00BA1151" w:rsidRPr="00024465" w:rsidRDefault="00BA1151" w:rsidP="00BA1151">
      <w:pPr>
        <w:pStyle w:val="Standard"/>
        <w:rPr>
          <w:rFonts w:ascii="Monaco" w:hAnsi="Monaco"/>
          <w:sz w:val="16"/>
          <w:szCs w:val="16"/>
          <w:lang w:val="en-US"/>
        </w:rPr>
      </w:pPr>
      <w:r w:rsidRPr="00024465">
        <w:rPr>
          <w:rFonts w:ascii="Monaco" w:hAnsi="Monaco"/>
          <w:sz w:val="16"/>
          <w:szCs w:val="16"/>
          <w:lang w:val="en-US"/>
        </w:rPr>
        <w:t xml:space="preserve">        ytrain2 = []</w:t>
      </w:r>
    </w:p>
    <w:p w14:paraId="6EFEFFC1" w14:textId="77777777" w:rsidR="00BA1151" w:rsidRPr="00024465" w:rsidRDefault="00BA1151" w:rsidP="00BA1151">
      <w:pPr>
        <w:pStyle w:val="Standard"/>
        <w:rPr>
          <w:rFonts w:ascii="Monaco" w:hAnsi="Monaco"/>
          <w:sz w:val="16"/>
          <w:szCs w:val="16"/>
          <w:lang w:val="en-US"/>
        </w:rPr>
      </w:pPr>
    </w:p>
    <w:p w14:paraId="47A674A4" w14:textId="77777777" w:rsidR="00BA1151" w:rsidRPr="00024465" w:rsidRDefault="00BA1151" w:rsidP="00BA1151">
      <w:pPr>
        <w:pStyle w:val="Standard"/>
        <w:rPr>
          <w:rFonts w:ascii="Monaco" w:hAnsi="Monaco"/>
          <w:sz w:val="16"/>
          <w:szCs w:val="16"/>
        </w:rPr>
      </w:pPr>
      <w:r w:rsidRPr="00024465">
        <w:rPr>
          <w:rFonts w:ascii="Monaco" w:hAnsi="Monaco"/>
          <w:sz w:val="16"/>
          <w:szCs w:val="16"/>
          <w:lang w:val="en-US"/>
        </w:rPr>
        <w:t xml:space="preserve">        </w:t>
      </w:r>
      <w:proofErr w:type="gramStart"/>
      <w:r w:rsidRPr="00024465">
        <w:rPr>
          <w:rFonts w:ascii="Monaco" w:hAnsi="Monaco"/>
          <w:sz w:val="16"/>
          <w:szCs w:val="16"/>
        </w:rPr>
        <w:t>if</w:t>
      </w:r>
      <w:proofErr w:type="gramEnd"/>
      <w:r w:rsidRPr="00024465">
        <w:rPr>
          <w:rFonts w:ascii="Monaco" w:hAnsi="Monaco"/>
          <w:sz w:val="16"/>
          <w:szCs w:val="16"/>
        </w:rPr>
        <w:t xml:space="preserve"> i == (len(datos)-numero_trazas):</w:t>
      </w:r>
    </w:p>
    <w:p w14:paraId="57D59636" w14:textId="77777777" w:rsidR="00BA1151" w:rsidRPr="00024465" w:rsidRDefault="00BA1151" w:rsidP="00BA1151">
      <w:pPr>
        <w:pStyle w:val="Standard"/>
        <w:rPr>
          <w:rFonts w:ascii="Monaco" w:hAnsi="Monaco"/>
          <w:sz w:val="16"/>
          <w:szCs w:val="16"/>
          <w:lang w:val="en-US"/>
        </w:rPr>
      </w:pPr>
      <w:r w:rsidRPr="00024465">
        <w:rPr>
          <w:rFonts w:ascii="Monaco" w:hAnsi="Monaco"/>
          <w:sz w:val="16"/>
          <w:szCs w:val="16"/>
        </w:rPr>
        <w:t xml:space="preserve">            </w:t>
      </w:r>
      <w:proofErr w:type="gramStart"/>
      <w:r w:rsidRPr="00024465">
        <w:rPr>
          <w:rFonts w:ascii="Monaco" w:hAnsi="Monaco"/>
          <w:sz w:val="16"/>
          <w:szCs w:val="16"/>
          <w:lang w:val="en-US"/>
        </w:rPr>
        <w:t>break</w:t>
      </w:r>
      <w:proofErr w:type="gramEnd"/>
    </w:p>
    <w:p w14:paraId="37F07F44" w14:textId="77777777" w:rsidR="00BA1151" w:rsidRPr="00024465" w:rsidRDefault="00BA1151" w:rsidP="00BA1151">
      <w:pPr>
        <w:pStyle w:val="Standard"/>
        <w:rPr>
          <w:rFonts w:ascii="Monaco" w:hAnsi="Monaco"/>
          <w:sz w:val="16"/>
          <w:szCs w:val="16"/>
          <w:lang w:val="en-US"/>
        </w:rPr>
      </w:pPr>
    </w:p>
    <w:p w14:paraId="204F31E4" w14:textId="77777777" w:rsidR="00BA1151" w:rsidRPr="00024465" w:rsidRDefault="00BA1151" w:rsidP="00BA1151">
      <w:pPr>
        <w:pStyle w:val="Standard"/>
        <w:rPr>
          <w:rFonts w:ascii="Monaco" w:hAnsi="Monaco"/>
          <w:sz w:val="16"/>
          <w:szCs w:val="16"/>
          <w:lang w:val="en-US"/>
        </w:rPr>
      </w:pPr>
      <w:r w:rsidRPr="00024465">
        <w:rPr>
          <w:rFonts w:ascii="Monaco" w:hAnsi="Monaco"/>
          <w:sz w:val="16"/>
          <w:szCs w:val="16"/>
          <w:lang w:val="en-US"/>
        </w:rPr>
        <w:t xml:space="preserve">    </w:t>
      </w:r>
      <w:proofErr w:type="gramStart"/>
      <w:r w:rsidRPr="00024465">
        <w:rPr>
          <w:rFonts w:ascii="Monaco" w:hAnsi="Monaco"/>
          <w:sz w:val="16"/>
          <w:szCs w:val="16"/>
          <w:lang w:val="en-US"/>
        </w:rPr>
        <w:t>evaluacion</w:t>
      </w:r>
      <w:proofErr w:type="gramEnd"/>
      <w:r w:rsidRPr="00024465">
        <w:rPr>
          <w:rFonts w:ascii="Monaco" w:hAnsi="Monaco"/>
          <w:sz w:val="16"/>
          <w:szCs w:val="16"/>
          <w:lang w:val="en-US"/>
        </w:rPr>
        <w:t xml:space="preserve"> = model.evaluate(xtest, ytest)</w:t>
      </w:r>
    </w:p>
    <w:p w14:paraId="1939B7AB" w14:textId="77777777" w:rsidR="00BA1151" w:rsidRPr="00024465" w:rsidRDefault="00BA1151" w:rsidP="00BA1151">
      <w:pPr>
        <w:pStyle w:val="Standard"/>
        <w:rPr>
          <w:rFonts w:ascii="Monaco" w:hAnsi="Monaco"/>
          <w:sz w:val="16"/>
          <w:szCs w:val="16"/>
          <w:lang w:val="en-US"/>
        </w:rPr>
      </w:pPr>
      <w:r w:rsidRPr="00024465">
        <w:rPr>
          <w:rFonts w:ascii="Monaco" w:hAnsi="Monaco"/>
          <w:sz w:val="16"/>
          <w:szCs w:val="16"/>
          <w:lang w:val="en-US"/>
        </w:rPr>
        <w:t xml:space="preserve">    </w:t>
      </w:r>
      <w:proofErr w:type="gramStart"/>
      <w:r w:rsidRPr="00024465">
        <w:rPr>
          <w:rFonts w:ascii="Monaco" w:hAnsi="Monaco"/>
          <w:sz w:val="16"/>
          <w:szCs w:val="16"/>
          <w:lang w:val="en-US"/>
        </w:rPr>
        <w:t>predictions</w:t>
      </w:r>
      <w:proofErr w:type="gramEnd"/>
      <w:r w:rsidRPr="00024465">
        <w:rPr>
          <w:rFonts w:ascii="Monaco" w:hAnsi="Monaco"/>
          <w:sz w:val="16"/>
          <w:szCs w:val="16"/>
          <w:lang w:val="en-US"/>
        </w:rPr>
        <w:t xml:space="preserve"> = model.predict(xtest,verbose=0)</w:t>
      </w:r>
    </w:p>
    <w:p w14:paraId="5647EBAB" w14:textId="77777777" w:rsidR="00BA1151" w:rsidRPr="00024465" w:rsidRDefault="00BA1151" w:rsidP="00BA1151">
      <w:pPr>
        <w:pStyle w:val="Standard"/>
        <w:rPr>
          <w:rFonts w:ascii="Monaco" w:hAnsi="Monaco"/>
          <w:sz w:val="16"/>
          <w:szCs w:val="16"/>
          <w:lang w:val="en-US"/>
        </w:rPr>
      </w:pPr>
    </w:p>
    <w:p w14:paraId="2028E314" w14:textId="77777777" w:rsidR="00BA1151" w:rsidRPr="00024465" w:rsidRDefault="00BA1151" w:rsidP="00BA1151">
      <w:pPr>
        <w:pStyle w:val="Standard"/>
        <w:rPr>
          <w:rFonts w:ascii="Monaco" w:hAnsi="Monaco"/>
          <w:sz w:val="16"/>
          <w:szCs w:val="16"/>
          <w:lang w:val="en-US"/>
        </w:rPr>
      </w:pPr>
      <w:r w:rsidRPr="00024465">
        <w:rPr>
          <w:rFonts w:ascii="Monaco" w:hAnsi="Monaco"/>
          <w:sz w:val="16"/>
          <w:szCs w:val="16"/>
          <w:lang w:val="en-US"/>
        </w:rPr>
        <w:t xml:space="preserve">    </w:t>
      </w:r>
      <w:proofErr w:type="gramStart"/>
      <w:r w:rsidRPr="00024465">
        <w:rPr>
          <w:rFonts w:ascii="Monaco" w:hAnsi="Monaco"/>
          <w:sz w:val="16"/>
          <w:szCs w:val="16"/>
          <w:lang w:val="en-US"/>
        </w:rPr>
        <w:t>for</w:t>
      </w:r>
      <w:proofErr w:type="gramEnd"/>
      <w:r w:rsidRPr="00024465">
        <w:rPr>
          <w:rFonts w:ascii="Monaco" w:hAnsi="Monaco"/>
          <w:sz w:val="16"/>
          <w:szCs w:val="16"/>
          <w:lang w:val="en-US"/>
        </w:rPr>
        <w:t xml:space="preserve"> i in range(len(ytest)):</w:t>
      </w:r>
    </w:p>
    <w:p w14:paraId="5B9C3594" w14:textId="77777777" w:rsidR="00BA1151" w:rsidRPr="00024465" w:rsidRDefault="00BA1151" w:rsidP="00BA1151">
      <w:pPr>
        <w:pStyle w:val="Standard"/>
        <w:rPr>
          <w:rFonts w:ascii="Monaco" w:hAnsi="Monaco"/>
          <w:sz w:val="16"/>
          <w:szCs w:val="16"/>
          <w:lang w:val="en-US"/>
        </w:rPr>
      </w:pPr>
      <w:r w:rsidRPr="00024465">
        <w:rPr>
          <w:rFonts w:ascii="Monaco" w:hAnsi="Monaco"/>
          <w:sz w:val="16"/>
          <w:szCs w:val="16"/>
          <w:lang w:val="en-US"/>
        </w:rPr>
        <w:t xml:space="preserve">        </w:t>
      </w:r>
      <w:proofErr w:type="gramStart"/>
      <w:r w:rsidRPr="00024465">
        <w:rPr>
          <w:rFonts w:ascii="Monaco" w:hAnsi="Monaco"/>
          <w:sz w:val="16"/>
          <w:szCs w:val="16"/>
          <w:lang w:val="en-US"/>
        </w:rPr>
        <w:t>diferencia</w:t>
      </w:r>
      <w:proofErr w:type="gramEnd"/>
      <w:r w:rsidRPr="00024465">
        <w:rPr>
          <w:rFonts w:ascii="Monaco" w:hAnsi="Monaco"/>
          <w:sz w:val="16"/>
          <w:szCs w:val="16"/>
          <w:lang w:val="en-US"/>
        </w:rPr>
        <w:t xml:space="preserve"> = abs(ytest[i]-predictions[i])</w:t>
      </w:r>
    </w:p>
    <w:p w14:paraId="12C05B44" w14:textId="77777777" w:rsidR="00BA1151" w:rsidRPr="00024465" w:rsidRDefault="00BA1151" w:rsidP="00BA1151">
      <w:pPr>
        <w:pStyle w:val="Standard"/>
        <w:rPr>
          <w:rFonts w:ascii="Monaco" w:hAnsi="Monaco"/>
          <w:sz w:val="16"/>
          <w:szCs w:val="16"/>
        </w:rPr>
      </w:pPr>
      <w:r w:rsidRPr="00024465">
        <w:rPr>
          <w:rFonts w:ascii="Monaco" w:hAnsi="Monaco"/>
          <w:sz w:val="16"/>
          <w:szCs w:val="16"/>
          <w:lang w:val="en-US"/>
        </w:rPr>
        <w:t xml:space="preserve">        </w:t>
      </w:r>
      <w:r w:rsidRPr="00024465">
        <w:rPr>
          <w:rFonts w:ascii="Monaco" w:hAnsi="Monaco"/>
          <w:sz w:val="16"/>
          <w:szCs w:val="16"/>
        </w:rPr>
        <w:t>vector_</w:t>
      </w:r>
      <w:proofErr w:type="gramStart"/>
      <w:r w:rsidRPr="00024465">
        <w:rPr>
          <w:rFonts w:ascii="Monaco" w:hAnsi="Monaco"/>
          <w:sz w:val="16"/>
          <w:szCs w:val="16"/>
        </w:rPr>
        <w:t>diferencia.append(</w:t>
      </w:r>
      <w:proofErr w:type="gramEnd"/>
      <w:r w:rsidRPr="00024465">
        <w:rPr>
          <w:rFonts w:ascii="Monaco" w:hAnsi="Monaco"/>
          <w:sz w:val="16"/>
          <w:szCs w:val="16"/>
        </w:rPr>
        <w:t>diferencia)</w:t>
      </w:r>
    </w:p>
    <w:p w14:paraId="7879F3C6" w14:textId="77777777" w:rsidR="00BA1151" w:rsidRPr="00024465" w:rsidRDefault="00BA1151" w:rsidP="00BA1151">
      <w:pPr>
        <w:pStyle w:val="Standard"/>
        <w:rPr>
          <w:rFonts w:ascii="Monaco" w:hAnsi="Monaco"/>
          <w:sz w:val="16"/>
          <w:szCs w:val="16"/>
        </w:rPr>
      </w:pPr>
    </w:p>
    <w:p w14:paraId="7989FC58" w14:textId="77777777" w:rsidR="00BA1151" w:rsidRPr="00024465" w:rsidRDefault="00BA1151" w:rsidP="00BA1151">
      <w:pPr>
        <w:pStyle w:val="Standard"/>
        <w:rPr>
          <w:rFonts w:ascii="Monaco" w:hAnsi="Monaco"/>
          <w:sz w:val="16"/>
          <w:szCs w:val="16"/>
        </w:rPr>
      </w:pPr>
      <w:r w:rsidRPr="00024465">
        <w:rPr>
          <w:rFonts w:ascii="Monaco" w:hAnsi="Monaco"/>
          <w:sz w:val="16"/>
          <w:szCs w:val="16"/>
        </w:rPr>
        <w:t xml:space="preserve">    store_info_</w:t>
      </w:r>
      <w:proofErr w:type="gramStart"/>
      <w:r w:rsidRPr="00024465">
        <w:rPr>
          <w:rFonts w:ascii="Monaco" w:hAnsi="Monaco"/>
          <w:sz w:val="16"/>
          <w:szCs w:val="16"/>
        </w:rPr>
        <w:t>4(</w:t>
      </w:r>
      <w:proofErr w:type="gramEnd"/>
      <w:r w:rsidRPr="00024465">
        <w:rPr>
          <w:rFonts w:ascii="Monaco" w:hAnsi="Monaco"/>
          <w:sz w:val="16"/>
          <w:szCs w:val="16"/>
        </w:rPr>
        <w:t>evaluacion, iteracion)</w:t>
      </w:r>
    </w:p>
    <w:p w14:paraId="3DA2C144" w14:textId="77777777" w:rsidR="00BA1151" w:rsidRPr="00024465" w:rsidRDefault="00BA1151" w:rsidP="00BA1151">
      <w:pPr>
        <w:pStyle w:val="Standard"/>
        <w:rPr>
          <w:rFonts w:ascii="Monaco" w:hAnsi="Monaco"/>
          <w:sz w:val="16"/>
          <w:szCs w:val="16"/>
          <w:lang w:val="en-US"/>
        </w:rPr>
      </w:pPr>
      <w:r w:rsidRPr="00024465">
        <w:rPr>
          <w:rFonts w:ascii="Monaco" w:hAnsi="Monaco"/>
          <w:sz w:val="16"/>
          <w:szCs w:val="16"/>
        </w:rPr>
        <w:t xml:space="preserve">    </w:t>
      </w:r>
      <w:r w:rsidRPr="00024465">
        <w:rPr>
          <w:rFonts w:ascii="Monaco" w:hAnsi="Monaco"/>
          <w:sz w:val="16"/>
          <w:szCs w:val="16"/>
          <w:lang w:val="en-US"/>
        </w:rPr>
        <w:t>store_info_</w:t>
      </w:r>
      <w:proofErr w:type="gramStart"/>
      <w:r w:rsidRPr="00024465">
        <w:rPr>
          <w:rFonts w:ascii="Monaco" w:hAnsi="Monaco"/>
          <w:sz w:val="16"/>
          <w:szCs w:val="16"/>
          <w:lang w:val="en-US"/>
        </w:rPr>
        <w:t>5(</w:t>
      </w:r>
      <w:proofErr w:type="gramEnd"/>
      <w:r w:rsidRPr="00024465">
        <w:rPr>
          <w:rFonts w:ascii="Monaco" w:hAnsi="Monaco"/>
          <w:sz w:val="16"/>
          <w:szCs w:val="16"/>
          <w:lang w:val="en-US"/>
        </w:rPr>
        <w:t>predictions, ytest, vector_diferencia, iteracion)</w:t>
      </w:r>
    </w:p>
    <w:p w14:paraId="27DD2CF0" w14:textId="77777777" w:rsidR="00BA1151" w:rsidRPr="00024465" w:rsidRDefault="00BA1151" w:rsidP="00BA1151">
      <w:pPr>
        <w:pStyle w:val="Standard"/>
        <w:rPr>
          <w:rFonts w:ascii="Monaco" w:hAnsi="Monaco"/>
          <w:sz w:val="16"/>
          <w:szCs w:val="16"/>
          <w:lang w:val="en-US"/>
        </w:rPr>
      </w:pPr>
    </w:p>
    <w:p w14:paraId="6B11C7DB" w14:textId="77777777" w:rsidR="00BA1151" w:rsidRPr="00024465" w:rsidRDefault="00BA1151" w:rsidP="00BA1151">
      <w:pPr>
        <w:pStyle w:val="Standard"/>
        <w:rPr>
          <w:rFonts w:ascii="Monaco" w:hAnsi="Monaco"/>
          <w:sz w:val="16"/>
          <w:szCs w:val="16"/>
          <w:lang w:val="en-US"/>
        </w:rPr>
      </w:pPr>
      <w:r w:rsidRPr="00024465">
        <w:rPr>
          <w:rFonts w:ascii="Monaco" w:hAnsi="Monaco"/>
          <w:sz w:val="16"/>
          <w:szCs w:val="16"/>
          <w:lang w:val="en-US"/>
        </w:rPr>
        <w:t xml:space="preserve">    </w:t>
      </w:r>
      <w:proofErr w:type="gramStart"/>
      <w:r w:rsidRPr="00024465">
        <w:rPr>
          <w:rFonts w:ascii="Monaco" w:hAnsi="Monaco"/>
          <w:sz w:val="16"/>
          <w:szCs w:val="16"/>
          <w:lang w:val="en-US"/>
        </w:rPr>
        <w:t>return</w:t>
      </w:r>
      <w:proofErr w:type="gramEnd"/>
      <w:r w:rsidRPr="00024465">
        <w:rPr>
          <w:rFonts w:ascii="Monaco" w:hAnsi="Monaco"/>
          <w:sz w:val="16"/>
          <w:szCs w:val="16"/>
          <w:lang w:val="en-US"/>
        </w:rPr>
        <w:t xml:space="preserve"> predictions</w:t>
      </w:r>
    </w:p>
    <w:p w14:paraId="242D0024" w14:textId="77777777" w:rsidR="00BA1151" w:rsidRPr="00024465" w:rsidRDefault="00BA1151" w:rsidP="00BA1151">
      <w:pPr>
        <w:pStyle w:val="Standard"/>
        <w:rPr>
          <w:rFonts w:ascii="Monaco" w:hAnsi="Monaco"/>
          <w:sz w:val="16"/>
          <w:szCs w:val="16"/>
          <w:lang w:val="en-US"/>
        </w:rPr>
      </w:pPr>
    </w:p>
    <w:p w14:paraId="6D6B27FD" w14:textId="77777777" w:rsidR="00BA1151" w:rsidRPr="00024465" w:rsidRDefault="00BA1151" w:rsidP="00BA1151">
      <w:pPr>
        <w:pStyle w:val="Standard"/>
        <w:rPr>
          <w:rFonts w:ascii="Monaco" w:hAnsi="Monaco"/>
          <w:sz w:val="16"/>
          <w:szCs w:val="16"/>
        </w:rPr>
      </w:pPr>
      <w:proofErr w:type="gramStart"/>
      <w:r w:rsidRPr="00024465">
        <w:rPr>
          <w:rFonts w:ascii="Monaco" w:hAnsi="Monaco"/>
          <w:sz w:val="16"/>
          <w:szCs w:val="16"/>
        </w:rPr>
        <w:t>def</w:t>
      </w:r>
      <w:proofErr w:type="gramEnd"/>
      <w:r w:rsidRPr="00024465">
        <w:rPr>
          <w:rFonts w:ascii="Monaco" w:hAnsi="Monaco"/>
          <w:sz w:val="16"/>
          <w:szCs w:val="16"/>
        </w:rPr>
        <w:t xml:space="preserve"> store_info_1(error,iteracion):</w:t>
      </w:r>
    </w:p>
    <w:p w14:paraId="42E9F69E" w14:textId="77777777" w:rsidR="00BA1151" w:rsidRPr="00024465" w:rsidRDefault="00BA1151" w:rsidP="00BA1151">
      <w:pPr>
        <w:pStyle w:val="Standard"/>
        <w:rPr>
          <w:rFonts w:ascii="Monaco" w:hAnsi="Monaco"/>
          <w:sz w:val="16"/>
          <w:szCs w:val="16"/>
        </w:rPr>
      </w:pPr>
    </w:p>
    <w:p w14:paraId="24A6DFD8" w14:textId="77777777" w:rsidR="00BA1151" w:rsidRPr="00024465" w:rsidRDefault="00BA1151" w:rsidP="00BA1151">
      <w:pPr>
        <w:pStyle w:val="Standard"/>
        <w:rPr>
          <w:rFonts w:ascii="Monaco" w:hAnsi="Monaco"/>
          <w:sz w:val="16"/>
          <w:szCs w:val="16"/>
          <w:lang w:val="en-US"/>
        </w:rPr>
      </w:pPr>
      <w:r w:rsidRPr="00024465">
        <w:rPr>
          <w:rFonts w:ascii="Monaco" w:hAnsi="Monaco"/>
          <w:sz w:val="16"/>
          <w:szCs w:val="16"/>
        </w:rPr>
        <w:t xml:space="preserve">    </w:t>
      </w:r>
      <w:r w:rsidRPr="00024465">
        <w:rPr>
          <w:rFonts w:ascii="Monaco" w:hAnsi="Monaco"/>
          <w:sz w:val="16"/>
          <w:szCs w:val="16"/>
          <w:lang w:val="en-US"/>
        </w:rPr>
        <w:t>file_name = 'ERROR_' + '{0}'.</w:t>
      </w:r>
      <w:proofErr w:type="gramStart"/>
      <w:r w:rsidRPr="00024465">
        <w:rPr>
          <w:rFonts w:ascii="Monaco" w:hAnsi="Monaco"/>
          <w:sz w:val="16"/>
          <w:szCs w:val="16"/>
          <w:lang w:val="en-US"/>
        </w:rPr>
        <w:t>format(</w:t>
      </w:r>
      <w:proofErr w:type="gramEnd"/>
      <w:r w:rsidRPr="00024465">
        <w:rPr>
          <w:rFonts w:ascii="Monaco" w:hAnsi="Monaco"/>
          <w:sz w:val="16"/>
          <w:szCs w:val="16"/>
          <w:lang w:val="en-US"/>
        </w:rPr>
        <w:t>iteracion) + ".xlsx"</w:t>
      </w:r>
    </w:p>
    <w:p w14:paraId="30E63025" w14:textId="77777777" w:rsidR="00BA1151" w:rsidRPr="00024465" w:rsidRDefault="00BA1151" w:rsidP="00BA1151">
      <w:pPr>
        <w:pStyle w:val="Standard"/>
        <w:rPr>
          <w:rFonts w:ascii="Monaco" w:hAnsi="Monaco"/>
          <w:sz w:val="16"/>
          <w:szCs w:val="16"/>
          <w:lang w:val="en-US"/>
        </w:rPr>
      </w:pPr>
      <w:r w:rsidRPr="00024465">
        <w:rPr>
          <w:rFonts w:ascii="Monaco" w:hAnsi="Monaco"/>
          <w:sz w:val="16"/>
          <w:szCs w:val="16"/>
          <w:lang w:val="en-US"/>
        </w:rPr>
        <w:t xml:space="preserve">    sheet_name = 'Datos modelo'</w:t>
      </w:r>
    </w:p>
    <w:p w14:paraId="09D1CAA5" w14:textId="77777777" w:rsidR="00BA1151" w:rsidRPr="00024465" w:rsidRDefault="00BA1151" w:rsidP="00BA1151">
      <w:pPr>
        <w:pStyle w:val="Standard"/>
        <w:rPr>
          <w:rFonts w:ascii="Monaco" w:hAnsi="Monaco"/>
          <w:sz w:val="16"/>
          <w:szCs w:val="16"/>
          <w:lang w:val="en-US"/>
        </w:rPr>
      </w:pPr>
    </w:p>
    <w:p w14:paraId="5057CF31" w14:textId="77777777" w:rsidR="00BA1151" w:rsidRPr="00024465" w:rsidRDefault="00BA1151" w:rsidP="00BA1151">
      <w:pPr>
        <w:pStyle w:val="Standard"/>
        <w:rPr>
          <w:rFonts w:ascii="Monaco" w:hAnsi="Monaco"/>
          <w:sz w:val="16"/>
          <w:szCs w:val="16"/>
          <w:lang w:val="en-US"/>
        </w:rPr>
      </w:pPr>
      <w:r w:rsidRPr="00024465">
        <w:rPr>
          <w:rFonts w:ascii="Monaco" w:hAnsi="Monaco"/>
          <w:sz w:val="16"/>
          <w:szCs w:val="16"/>
          <w:lang w:val="en-US"/>
        </w:rPr>
        <w:t xml:space="preserve">    </w:t>
      </w:r>
      <w:proofErr w:type="gramStart"/>
      <w:r w:rsidRPr="00024465">
        <w:rPr>
          <w:rFonts w:ascii="Monaco" w:hAnsi="Monaco"/>
          <w:sz w:val="16"/>
          <w:szCs w:val="16"/>
          <w:lang w:val="en-US"/>
        </w:rPr>
        <w:t>df</w:t>
      </w:r>
      <w:proofErr w:type="gramEnd"/>
      <w:r w:rsidRPr="00024465">
        <w:rPr>
          <w:rFonts w:ascii="Monaco" w:hAnsi="Monaco"/>
          <w:sz w:val="16"/>
          <w:szCs w:val="16"/>
          <w:lang w:val="en-US"/>
        </w:rPr>
        <w:t xml:space="preserve"> = pd.DataFrame()</w:t>
      </w:r>
    </w:p>
    <w:p w14:paraId="53B46DEE" w14:textId="77777777" w:rsidR="00BA1151" w:rsidRPr="00024465" w:rsidRDefault="00BA1151" w:rsidP="00BA1151">
      <w:pPr>
        <w:pStyle w:val="Standard"/>
        <w:rPr>
          <w:rFonts w:ascii="Monaco" w:hAnsi="Monaco"/>
          <w:sz w:val="16"/>
          <w:szCs w:val="16"/>
          <w:lang w:val="en-US"/>
        </w:rPr>
      </w:pPr>
      <w:r w:rsidRPr="00024465">
        <w:rPr>
          <w:rFonts w:ascii="Monaco" w:hAnsi="Monaco"/>
          <w:sz w:val="16"/>
          <w:szCs w:val="16"/>
          <w:lang w:val="en-US"/>
        </w:rPr>
        <w:t xml:space="preserve">    </w:t>
      </w:r>
      <w:proofErr w:type="gramStart"/>
      <w:r w:rsidRPr="00024465">
        <w:rPr>
          <w:rFonts w:ascii="Monaco" w:hAnsi="Monaco"/>
          <w:sz w:val="16"/>
          <w:szCs w:val="16"/>
          <w:lang w:val="en-US"/>
        </w:rPr>
        <w:t>df[</w:t>
      </w:r>
      <w:proofErr w:type="gramEnd"/>
      <w:r w:rsidRPr="00024465">
        <w:rPr>
          <w:rFonts w:ascii="Monaco" w:hAnsi="Monaco"/>
          <w:sz w:val="16"/>
          <w:szCs w:val="16"/>
          <w:lang w:val="en-US"/>
        </w:rPr>
        <w:t>'Error'] = error</w:t>
      </w:r>
    </w:p>
    <w:p w14:paraId="4BEA2937" w14:textId="77777777" w:rsidR="00BA1151" w:rsidRPr="00024465" w:rsidRDefault="00BA1151" w:rsidP="00BA1151">
      <w:pPr>
        <w:pStyle w:val="Standard"/>
        <w:rPr>
          <w:rFonts w:ascii="Monaco" w:hAnsi="Monaco"/>
          <w:sz w:val="16"/>
          <w:szCs w:val="16"/>
          <w:lang w:val="en-US"/>
        </w:rPr>
      </w:pPr>
    </w:p>
    <w:p w14:paraId="713BF014" w14:textId="77777777" w:rsidR="00BA1151" w:rsidRPr="00024465" w:rsidRDefault="00BA1151" w:rsidP="00BA1151">
      <w:pPr>
        <w:pStyle w:val="Standard"/>
        <w:rPr>
          <w:rFonts w:ascii="Monaco" w:hAnsi="Monaco"/>
          <w:sz w:val="16"/>
          <w:szCs w:val="16"/>
          <w:lang w:val="en-US"/>
        </w:rPr>
      </w:pPr>
      <w:r w:rsidRPr="00024465">
        <w:rPr>
          <w:rFonts w:ascii="Monaco" w:hAnsi="Monaco"/>
          <w:sz w:val="16"/>
          <w:szCs w:val="16"/>
          <w:lang w:val="en-US"/>
        </w:rPr>
        <w:t xml:space="preserve">    </w:t>
      </w:r>
      <w:proofErr w:type="gramStart"/>
      <w:r w:rsidRPr="00024465">
        <w:rPr>
          <w:rFonts w:ascii="Monaco" w:hAnsi="Monaco"/>
          <w:sz w:val="16"/>
          <w:szCs w:val="16"/>
          <w:lang w:val="en-US"/>
        </w:rPr>
        <w:t>writer</w:t>
      </w:r>
      <w:proofErr w:type="gramEnd"/>
      <w:r w:rsidRPr="00024465">
        <w:rPr>
          <w:rFonts w:ascii="Monaco" w:hAnsi="Monaco"/>
          <w:sz w:val="16"/>
          <w:szCs w:val="16"/>
          <w:lang w:val="en-US"/>
        </w:rPr>
        <w:t xml:space="preserve"> = pd.ExcelWriter(file_name,engine='xlsxwriter')</w:t>
      </w:r>
    </w:p>
    <w:p w14:paraId="23762BF3" w14:textId="77777777" w:rsidR="00BA1151" w:rsidRPr="00024465" w:rsidRDefault="00BA1151" w:rsidP="00BA1151">
      <w:pPr>
        <w:pStyle w:val="Standard"/>
        <w:rPr>
          <w:rFonts w:ascii="Monaco" w:hAnsi="Monaco"/>
          <w:sz w:val="16"/>
          <w:szCs w:val="16"/>
          <w:lang w:val="en-US"/>
        </w:rPr>
      </w:pPr>
      <w:r w:rsidRPr="00024465">
        <w:rPr>
          <w:rFonts w:ascii="Monaco" w:hAnsi="Monaco"/>
          <w:sz w:val="16"/>
          <w:szCs w:val="16"/>
          <w:lang w:val="en-US"/>
        </w:rPr>
        <w:t xml:space="preserve">    df.to_</w:t>
      </w:r>
      <w:proofErr w:type="gramStart"/>
      <w:r w:rsidRPr="00024465">
        <w:rPr>
          <w:rFonts w:ascii="Monaco" w:hAnsi="Monaco"/>
          <w:sz w:val="16"/>
          <w:szCs w:val="16"/>
          <w:lang w:val="en-US"/>
        </w:rPr>
        <w:t>excel(</w:t>
      </w:r>
      <w:proofErr w:type="gramEnd"/>
      <w:r w:rsidRPr="00024465">
        <w:rPr>
          <w:rFonts w:ascii="Monaco" w:hAnsi="Monaco"/>
          <w:sz w:val="16"/>
          <w:szCs w:val="16"/>
          <w:lang w:val="en-US"/>
        </w:rPr>
        <w:t>writer,sheet_name=sheet_name)</w:t>
      </w:r>
    </w:p>
    <w:p w14:paraId="0780C659" w14:textId="77777777" w:rsidR="00BA1151" w:rsidRPr="00024465" w:rsidRDefault="00BA1151" w:rsidP="00BA1151">
      <w:pPr>
        <w:pStyle w:val="Standard"/>
        <w:rPr>
          <w:rFonts w:ascii="Monaco" w:hAnsi="Monaco"/>
          <w:sz w:val="16"/>
          <w:szCs w:val="16"/>
        </w:rPr>
      </w:pPr>
      <w:r w:rsidRPr="00024465">
        <w:rPr>
          <w:rFonts w:ascii="Monaco" w:hAnsi="Monaco"/>
          <w:sz w:val="16"/>
          <w:szCs w:val="16"/>
          <w:lang w:val="en-US"/>
        </w:rPr>
        <w:t xml:space="preserve">    </w:t>
      </w:r>
      <w:proofErr w:type="gramStart"/>
      <w:r w:rsidRPr="00024465">
        <w:rPr>
          <w:rFonts w:ascii="Monaco" w:hAnsi="Monaco"/>
          <w:sz w:val="16"/>
          <w:szCs w:val="16"/>
        </w:rPr>
        <w:t>writer.save()</w:t>
      </w:r>
      <w:proofErr w:type="gramEnd"/>
    </w:p>
    <w:p w14:paraId="7245F93B" w14:textId="77777777" w:rsidR="00BA1151" w:rsidRPr="00024465" w:rsidRDefault="00BA1151" w:rsidP="00BA1151">
      <w:pPr>
        <w:pStyle w:val="Standard"/>
        <w:rPr>
          <w:rFonts w:ascii="Monaco" w:hAnsi="Monaco"/>
          <w:sz w:val="16"/>
          <w:szCs w:val="16"/>
        </w:rPr>
      </w:pPr>
    </w:p>
    <w:p w14:paraId="01772F6B" w14:textId="77777777" w:rsidR="00BA1151" w:rsidRPr="00024465" w:rsidRDefault="00BA1151" w:rsidP="00BA1151">
      <w:pPr>
        <w:pStyle w:val="Standard"/>
        <w:rPr>
          <w:rFonts w:ascii="Monaco" w:hAnsi="Monaco"/>
          <w:sz w:val="16"/>
          <w:szCs w:val="16"/>
        </w:rPr>
      </w:pPr>
      <w:proofErr w:type="gramStart"/>
      <w:r w:rsidRPr="00024465">
        <w:rPr>
          <w:rFonts w:ascii="Monaco" w:hAnsi="Monaco"/>
          <w:sz w:val="16"/>
          <w:szCs w:val="16"/>
        </w:rPr>
        <w:t>def</w:t>
      </w:r>
      <w:proofErr w:type="gramEnd"/>
      <w:r w:rsidRPr="00024465">
        <w:rPr>
          <w:rFonts w:ascii="Monaco" w:hAnsi="Monaco"/>
          <w:sz w:val="16"/>
          <w:szCs w:val="16"/>
        </w:rPr>
        <w:t xml:space="preserve"> store_info_2(tiempo, iteracion):</w:t>
      </w:r>
    </w:p>
    <w:p w14:paraId="5462CD66" w14:textId="77777777" w:rsidR="00BA1151" w:rsidRPr="00024465" w:rsidRDefault="00BA1151" w:rsidP="00BA1151">
      <w:pPr>
        <w:pStyle w:val="Standard"/>
        <w:rPr>
          <w:rFonts w:ascii="Monaco" w:hAnsi="Monaco"/>
          <w:sz w:val="16"/>
          <w:szCs w:val="16"/>
        </w:rPr>
      </w:pPr>
    </w:p>
    <w:p w14:paraId="6D6E9E5D" w14:textId="77777777" w:rsidR="00BA1151" w:rsidRPr="00024465" w:rsidRDefault="00BA1151" w:rsidP="00BA1151">
      <w:pPr>
        <w:pStyle w:val="Standard"/>
        <w:rPr>
          <w:rFonts w:ascii="Monaco" w:hAnsi="Monaco"/>
          <w:sz w:val="16"/>
          <w:szCs w:val="16"/>
          <w:lang w:val="en-US"/>
        </w:rPr>
      </w:pPr>
      <w:r w:rsidRPr="00024465">
        <w:rPr>
          <w:rFonts w:ascii="Monaco" w:hAnsi="Monaco"/>
          <w:sz w:val="16"/>
          <w:szCs w:val="16"/>
        </w:rPr>
        <w:t xml:space="preserve">    </w:t>
      </w:r>
      <w:r w:rsidRPr="00024465">
        <w:rPr>
          <w:rFonts w:ascii="Monaco" w:hAnsi="Monaco"/>
          <w:sz w:val="16"/>
          <w:szCs w:val="16"/>
          <w:lang w:val="en-US"/>
        </w:rPr>
        <w:t>file_name = 'TIEMPO_' + '{0}'.</w:t>
      </w:r>
      <w:proofErr w:type="gramStart"/>
      <w:r w:rsidRPr="00024465">
        <w:rPr>
          <w:rFonts w:ascii="Monaco" w:hAnsi="Monaco"/>
          <w:sz w:val="16"/>
          <w:szCs w:val="16"/>
          <w:lang w:val="en-US"/>
        </w:rPr>
        <w:t>format(</w:t>
      </w:r>
      <w:proofErr w:type="gramEnd"/>
      <w:r w:rsidRPr="00024465">
        <w:rPr>
          <w:rFonts w:ascii="Monaco" w:hAnsi="Monaco"/>
          <w:sz w:val="16"/>
          <w:szCs w:val="16"/>
          <w:lang w:val="en-US"/>
        </w:rPr>
        <w:t>iteracion) + ".xlsx"</w:t>
      </w:r>
    </w:p>
    <w:p w14:paraId="47BE590F" w14:textId="77777777" w:rsidR="00BA1151" w:rsidRPr="00024465" w:rsidRDefault="00BA1151" w:rsidP="00BA1151">
      <w:pPr>
        <w:pStyle w:val="Standard"/>
        <w:rPr>
          <w:rFonts w:ascii="Monaco" w:hAnsi="Monaco"/>
          <w:sz w:val="16"/>
          <w:szCs w:val="16"/>
          <w:lang w:val="en-US"/>
        </w:rPr>
      </w:pPr>
      <w:r w:rsidRPr="00024465">
        <w:rPr>
          <w:rFonts w:ascii="Monaco" w:hAnsi="Monaco"/>
          <w:sz w:val="16"/>
          <w:szCs w:val="16"/>
          <w:lang w:val="en-US"/>
        </w:rPr>
        <w:t xml:space="preserve">    sheet_name = 'Datos modelo'</w:t>
      </w:r>
    </w:p>
    <w:p w14:paraId="6C6B7747" w14:textId="77777777" w:rsidR="00BA1151" w:rsidRPr="00024465" w:rsidRDefault="00BA1151" w:rsidP="00BA1151">
      <w:pPr>
        <w:pStyle w:val="Standard"/>
        <w:rPr>
          <w:rFonts w:ascii="Monaco" w:hAnsi="Monaco"/>
          <w:sz w:val="16"/>
          <w:szCs w:val="16"/>
          <w:lang w:val="en-US"/>
        </w:rPr>
      </w:pPr>
      <w:r w:rsidRPr="00024465">
        <w:rPr>
          <w:rFonts w:ascii="Monaco" w:hAnsi="Monaco"/>
          <w:sz w:val="16"/>
          <w:szCs w:val="16"/>
          <w:lang w:val="en-US"/>
        </w:rPr>
        <w:t xml:space="preserve">    </w:t>
      </w:r>
      <w:proofErr w:type="gramStart"/>
      <w:r w:rsidRPr="00024465">
        <w:rPr>
          <w:rFonts w:ascii="Monaco" w:hAnsi="Monaco"/>
          <w:sz w:val="16"/>
          <w:szCs w:val="16"/>
          <w:lang w:val="en-US"/>
        </w:rPr>
        <w:t>vector</w:t>
      </w:r>
      <w:proofErr w:type="gramEnd"/>
      <w:r w:rsidRPr="00024465">
        <w:rPr>
          <w:rFonts w:ascii="Monaco" w:hAnsi="Monaco"/>
          <w:sz w:val="16"/>
          <w:szCs w:val="16"/>
          <w:lang w:val="en-US"/>
        </w:rPr>
        <w:t>=[]</w:t>
      </w:r>
    </w:p>
    <w:p w14:paraId="71CBCF08" w14:textId="77777777" w:rsidR="00BA1151" w:rsidRPr="00024465" w:rsidRDefault="00BA1151" w:rsidP="00BA1151">
      <w:pPr>
        <w:pStyle w:val="Standard"/>
        <w:rPr>
          <w:rFonts w:ascii="Monaco" w:hAnsi="Monaco"/>
          <w:sz w:val="16"/>
          <w:szCs w:val="16"/>
          <w:lang w:val="en-US"/>
        </w:rPr>
      </w:pPr>
    </w:p>
    <w:p w14:paraId="32D26A02" w14:textId="77777777" w:rsidR="00BA1151" w:rsidRPr="00024465" w:rsidRDefault="00BA1151" w:rsidP="00BA1151">
      <w:pPr>
        <w:pStyle w:val="Standard"/>
        <w:rPr>
          <w:rFonts w:ascii="Monaco" w:hAnsi="Monaco"/>
          <w:sz w:val="16"/>
          <w:szCs w:val="16"/>
          <w:lang w:val="en-US"/>
        </w:rPr>
      </w:pPr>
      <w:r w:rsidRPr="00024465">
        <w:rPr>
          <w:rFonts w:ascii="Monaco" w:hAnsi="Monaco"/>
          <w:sz w:val="16"/>
          <w:szCs w:val="16"/>
          <w:lang w:val="en-US"/>
        </w:rPr>
        <w:t xml:space="preserve">    </w:t>
      </w:r>
      <w:proofErr w:type="gramStart"/>
      <w:r w:rsidRPr="00024465">
        <w:rPr>
          <w:rFonts w:ascii="Monaco" w:hAnsi="Monaco"/>
          <w:sz w:val="16"/>
          <w:szCs w:val="16"/>
          <w:lang w:val="en-US"/>
        </w:rPr>
        <w:t>for</w:t>
      </w:r>
      <w:proofErr w:type="gramEnd"/>
      <w:r w:rsidRPr="00024465">
        <w:rPr>
          <w:rFonts w:ascii="Monaco" w:hAnsi="Monaco"/>
          <w:sz w:val="16"/>
          <w:szCs w:val="16"/>
          <w:lang w:val="en-US"/>
        </w:rPr>
        <w:t xml:space="preserve"> i in range(len(tiempo)):</w:t>
      </w:r>
    </w:p>
    <w:p w14:paraId="4D398B31" w14:textId="77777777" w:rsidR="00BA1151" w:rsidRPr="00024465" w:rsidRDefault="00BA1151" w:rsidP="00BA1151">
      <w:pPr>
        <w:pStyle w:val="Standard"/>
        <w:rPr>
          <w:rFonts w:ascii="Monaco" w:hAnsi="Monaco"/>
          <w:sz w:val="16"/>
          <w:szCs w:val="16"/>
          <w:lang w:val="en-US"/>
        </w:rPr>
      </w:pPr>
      <w:r w:rsidRPr="00024465">
        <w:rPr>
          <w:rFonts w:ascii="Monaco" w:hAnsi="Monaco"/>
          <w:sz w:val="16"/>
          <w:szCs w:val="16"/>
          <w:lang w:val="en-US"/>
        </w:rPr>
        <w:t xml:space="preserve">        </w:t>
      </w:r>
      <w:proofErr w:type="gramStart"/>
      <w:r w:rsidRPr="00024465">
        <w:rPr>
          <w:rFonts w:ascii="Monaco" w:hAnsi="Monaco"/>
          <w:sz w:val="16"/>
          <w:szCs w:val="16"/>
          <w:lang w:val="en-US"/>
        </w:rPr>
        <w:t>vector.append(</w:t>
      </w:r>
      <w:proofErr w:type="gramEnd"/>
      <w:r w:rsidRPr="00024465">
        <w:rPr>
          <w:rFonts w:ascii="Monaco" w:hAnsi="Monaco"/>
          <w:sz w:val="16"/>
          <w:szCs w:val="16"/>
          <w:lang w:val="en-US"/>
        </w:rPr>
        <w:t>tiempo[i])</w:t>
      </w:r>
    </w:p>
    <w:p w14:paraId="339DC70B" w14:textId="77777777" w:rsidR="00BA1151" w:rsidRPr="00024465" w:rsidRDefault="00BA1151" w:rsidP="00BA1151">
      <w:pPr>
        <w:pStyle w:val="Standard"/>
        <w:rPr>
          <w:rFonts w:ascii="Monaco" w:hAnsi="Monaco"/>
          <w:sz w:val="16"/>
          <w:szCs w:val="16"/>
          <w:lang w:val="en-US"/>
        </w:rPr>
      </w:pPr>
    </w:p>
    <w:p w14:paraId="46E9CE95" w14:textId="77777777" w:rsidR="00BA1151" w:rsidRPr="00024465" w:rsidRDefault="00BA1151" w:rsidP="00BA1151">
      <w:pPr>
        <w:pStyle w:val="Standard"/>
        <w:rPr>
          <w:rFonts w:ascii="Monaco" w:hAnsi="Monaco"/>
          <w:sz w:val="16"/>
          <w:szCs w:val="16"/>
          <w:lang w:val="en-US"/>
        </w:rPr>
      </w:pPr>
      <w:r w:rsidRPr="00024465">
        <w:rPr>
          <w:rFonts w:ascii="Monaco" w:hAnsi="Monaco"/>
          <w:sz w:val="16"/>
          <w:szCs w:val="16"/>
          <w:lang w:val="en-US"/>
        </w:rPr>
        <w:t xml:space="preserve">    </w:t>
      </w:r>
      <w:proofErr w:type="gramStart"/>
      <w:r w:rsidRPr="00024465">
        <w:rPr>
          <w:rFonts w:ascii="Monaco" w:hAnsi="Monaco"/>
          <w:sz w:val="16"/>
          <w:szCs w:val="16"/>
          <w:lang w:val="en-US"/>
        </w:rPr>
        <w:t>df</w:t>
      </w:r>
      <w:proofErr w:type="gramEnd"/>
      <w:r w:rsidRPr="00024465">
        <w:rPr>
          <w:rFonts w:ascii="Monaco" w:hAnsi="Monaco"/>
          <w:sz w:val="16"/>
          <w:szCs w:val="16"/>
          <w:lang w:val="en-US"/>
        </w:rPr>
        <w:t xml:space="preserve"> = pd.DataFrame()</w:t>
      </w:r>
    </w:p>
    <w:p w14:paraId="12A6FEF3" w14:textId="77777777" w:rsidR="00BA1151" w:rsidRPr="00024465" w:rsidRDefault="00BA1151" w:rsidP="00BA1151">
      <w:pPr>
        <w:pStyle w:val="Standard"/>
        <w:rPr>
          <w:rFonts w:ascii="Monaco" w:hAnsi="Monaco"/>
          <w:sz w:val="16"/>
          <w:szCs w:val="16"/>
          <w:lang w:val="en-US"/>
        </w:rPr>
      </w:pPr>
      <w:r w:rsidRPr="00024465">
        <w:rPr>
          <w:rFonts w:ascii="Monaco" w:hAnsi="Monaco"/>
          <w:sz w:val="16"/>
          <w:szCs w:val="16"/>
          <w:lang w:val="en-US"/>
        </w:rPr>
        <w:t xml:space="preserve">    </w:t>
      </w:r>
      <w:proofErr w:type="gramStart"/>
      <w:r w:rsidRPr="00024465">
        <w:rPr>
          <w:rFonts w:ascii="Monaco" w:hAnsi="Monaco"/>
          <w:sz w:val="16"/>
          <w:szCs w:val="16"/>
          <w:lang w:val="en-US"/>
        </w:rPr>
        <w:t>df[</w:t>
      </w:r>
      <w:proofErr w:type="gramEnd"/>
      <w:r w:rsidRPr="00024465">
        <w:rPr>
          <w:rFonts w:ascii="Monaco" w:hAnsi="Monaco"/>
          <w:sz w:val="16"/>
          <w:szCs w:val="16"/>
          <w:lang w:val="en-US"/>
        </w:rPr>
        <w:t>'Tiempo'] = vector</w:t>
      </w:r>
    </w:p>
    <w:p w14:paraId="2B8F7B6F" w14:textId="77777777" w:rsidR="00BA1151" w:rsidRPr="00024465" w:rsidRDefault="00BA1151" w:rsidP="00BA1151">
      <w:pPr>
        <w:pStyle w:val="Standard"/>
        <w:rPr>
          <w:rFonts w:ascii="Monaco" w:hAnsi="Monaco"/>
          <w:sz w:val="16"/>
          <w:szCs w:val="16"/>
          <w:lang w:val="en-US"/>
        </w:rPr>
      </w:pPr>
    </w:p>
    <w:p w14:paraId="3A7F0BEB" w14:textId="77777777" w:rsidR="00BA1151" w:rsidRPr="00024465" w:rsidRDefault="00BA1151" w:rsidP="00BA1151">
      <w:pPr>
        <w:pStyle w:val="Standard"/>
        <w:rPr>
          <w:rFonts w:ascii="Monaco" w:hAnsi="Monaco"/>
          <w:sz w:val="16"/>
          <w:szCs w:val="16"/>
          <w:lang w:val="en-US"/>
        </w:rPr>
      </w:pPr>
      <w:r w:rsidRPr="00024465">
        <w:rPr>
          <w:rFonts w:ascii="Monaco" w:hAnsi="Monaco"/>
          <w:sz w:val="16"/>
          <w:szCs w:val="16"/>
          <w:lang w:val="en-US"/>
        </w:rPr>
        <w:t xml:space="preserve">    </w:t>
      </w:r>
      <w:proofErr w:type="gramStart"/>
      <w:r w:rsidRPr="00024465">
        <w:rPr>
          <w:rFonts w:ascii="Monaco" w:hAnsi="Monaco"/>
          <w:sz w:val="16"/>
          <w:szCs w:val="16"/>
          <w:lang w:val="en-US"/>
        </w:rPr>
        <w:t>writer</w:t>
      </w:r>
      <w:proofErr w:type="gramEnd"/>
      <w:r w:rsidRPr="00024465">
        <w:rPr>
          <w:rFonts w:ascii="Monaco" w:hAnsi="Monaco"/>
          <w:sz w:val="16"/>
          <w:szCs w:val="16"/>
          <w:lang w:val="en-US"/>
        </w:rPr>
        <w:t xml:space="preserve"> = pd.ExcelWriter(file_name, engine='xlsxwriter')</w:t>
      </w:r>
    </w:p>
    <w:p w14:paraId="36F911DC" w14:textId="77777777" w:rsidR="00BA1151" w:rsidRPr="00024465" w:rsidRDefault="00BA1151" w:rsidP="00BA1151">
      <w:pPr>
        <w:pStyle w:val="Standard"/>
        <w:rPr>
          <w:rFonts w:ascii="Monaco" w:hAnsi="Monaco"/>
          <w:sz w:val="16"/>
          <w:szCs w:val="16"/>
          <w:lang w:val="en-US"/>
        </w:rPr>
      </w:pPr>
      <w:r w:rsidRPr="00024465">
        <w:rPr>
          <w:rFonts w:ascii="Monaco" w:hAnsi="Monaco"/>
          <w:sz w:val="16"/>
          <w:szCs w:val="16"/>
          <w:lang w:val="en-US"/>
        </w:rPr>
        <w:t xml:space="preserve">    df.to_</w:t>
      </w:r>
      <w:proofErr w:type="gramStart"/>
      <w:r w:rsidRPr="00024465">
        <w:rPr>
          <w:rFonts w:ascii="Monaco" w:hAnsi="Monaco"/>
          <w:sz w:val="16"/>
          <w:szCs w:val="16"/>
          <w:lang w:val="en-US"/>
        </w:rPr>
        <w:t>excel(</w:t>
      </w:r>
      <w:proofErr w:type="gramEnd"/>
      <w:r w:rsidRPr="00024465">
        <w:rPr>
          <w:rFonts w:ascii="Monaco" w:hAnsi="Monaco"/>
          <w:sz w:val="16"/>
          <w:szCs w:val="16"/>
          <w:lang w:val="en-US"/>
        </w:rPr>
        <w:t>writer, sheet_name=sheet_name)</w:t>
      </w:r>
    </w:p>
    <w:p w14:paraId="0C2EF673" w14:textId="77777777" w:rsidR="00BA1151" w:rsidRPr="00024465" w:rsidRDefault="00BA1151" w:rsidP="00BA1151">
      <w:pPr>
        <w:pStyle w:val="Standard"/>
        <w:rPr>
          <w:rFonts w:ascii="Monaco" w:hAnsi="Monaco"/>
          <w:sz w:val="16"/>
          <w:szCs w:val="16"/>
          <w:lang w:val="en-US"/>
        </w:rPr>
      </w:pPr>
      <w:r w:rsidRPr="00024465">
        <w:rPr>
          <w:rFonts w:ascii="Monaco" w:hAnsi="Monaco"/>
          <w:sz w:val="16"/>
          <w:szCs w:val="16"/>
          <w:lang w:val="en-US"/>
        </w:rPr>
        <w:t xml:space="preserve">    </w:t>
      </w:r>
      <w:proofErr w:type="gramStart"/>
      <w:r w:rsidRPr="00024465">
        <w:rPr>
          <w:rFonts w:ascii="Monaco" w:hAnsi="Monaco"/>
          <w:sz w:val="16"/>
          <w:szCs w:val="16"/>
          <w:lang w:val="en-US"/>
        </w:rPr>
        <w:t>writer.save()</w:t>
      </w:r>
      <w:proofErr w:type="gramEnd"/>
    </w:p>
    <w:p w14:paraId="00B13EDF" w14:textId="77777777" w:rsidR="00BA1151" w:rsidRPr="00024465" w:rsidRDefault="00BA1151" w:rsidP="00BA1151">
      <w:pPr>
        <w:pStyle w:val="Standard"/>
        <w:rPr>
          <w:rFonts w:ascii="Monaco" w:hAnsi="Monaco"/>
          <w:sz w:val="16"/>
          <w:szCs w:val="16"/>
          <w:lang w:val="en-US"/>
        </w:rPr>
      </w:pPr>
    </w:p>
    <w:p w14:paraId="2AC5A11E" w14:textId="77777777" w:rsidR="00BA1151" w:rsidRPr="00024465" w:rsidRDefault="00BA1151" w:rsidP="00BA1151">
      <w:pPr>
        <w:pStyle w:val="Standard"/>
        <w:rPr>
          <w:rFonts w:ascii="Monaco" w:hAnsi="Monaco"/>
          <w:sz w:val="16"/>
          <w:szCs w:val="16"/>
          <w:lang w:val="en-US"/>
        </w:rPr>
      </w:pPr>
      <w:proofErr w:type="gramStart"/>
      <w:r w:rsidRPr="00024465">
        <w:rPr>
          <w:rFonts w:ascii="Monaco" w:hAnsi="Monaco"/>
          <w:sz w:val="16"/>
          <w:szCs w:val="16"/>
          <w:lang w:val="en-US"/>
        </w:rPr>
        <w:t>def</w:t>
      </w:r>
      <w:proofErr w:type="gramEnd"/>
      <w:r w:rsidRPr="00024465">
        <w:rPr>
          <w:rFonts w:ascii="Monaco" w:hAnsi="Monaco"/>
          <w:sz w:val="16"/>
          <w:szCs w:val="16"/>
          <w:lang w:val="en-US"/>
        </w:rPr>
        <w:t xml:space="preserve"> store_info_3(xtrain3,ytrain3, cont):</w:t>
      </w:r>
    </w:p>
    <w:p w14:paraId="7AC2C6E6" w14:textId="77777777" w:rsidR="00BA1151" w:rsidRPr="00024465" w:rsidRDefault="00BA1151" w:rsidP="00BA1151">
      <w:pPr>
        <w:pStyle w:val="Standard"/>
        <w:rPr>
          <w:rFonts w:ascii="Monaco" w:hAnsi="Monaco"/>
          <w:sz w:val="16"/>
          <w:szCs w:val="16"/>
          <w:lang w:val="en-US"/>
        </w:rPr>
      </w:pPr>
    </w:p>
    <w:p w14:paraId="1D556A71" w14:textId="77777777" w:rsidR="00BA1151" w:rsidRPr="00024465" w:rsidRDefault="00BA1151" w:rsidP="00BA1151">
      <w:pPr>
        <w:pStyle w:val="Standard"/>
        <w:rPr>
          <w:rFonts w:ascii="Monaco" w:hAnsi="Monaco"/>
          <w:sz w:val="16"/>
          <w:szCs w:val="16"/>
          <w:lang w:val="en-US"/>
        </w:rPr>
      </w:pPr>
      <w:r w:rsidRPr="00024465">
        <w:rPr>
          <w:rFonts w:ascii="Monaco" w:hAnsi="Monaco"/>
          <w:sz w:val="16"/>
          <w:szCs w:val="16"/>
          <w:lang w:val="en-US"/>
        </w:rPr>
        <w:t xml:space="preserve">    file_name = 'VALORES' + "_" + 'numero</w:t>
      </w:r>
      <w:proofErr w:type="gramStart"/>
      <w:r w:rsidRPr="00024465">
        <w:rPr>
          <w:rFonts w:ascii="Monaco" w:hAnsi="Monaco"/>
          <w:sz w:val="16"/>
          <w:szCs w:val="16"/>
          <w:lang w:val="en-US"/>
        </w:rPr>
        <w:t>_{</w:t>
      </w:r>
      <w:proofErr w:type="gramEnd"/>
      <w:r w:rsidRPr="00024465">
        <w:rPr>
          <w:rFonts w:ascii="Monaco" w:hAnsi="Monaco"/>
          <w:sz w:val="16"/>
          <w:szCs w:val="16"/>
          <w:lang w:val="en-US"/>
        </w:rPr>
        <w:t>0}'.format(cont) + ".xlsx"</w:t>
      </w:r>
    </w:p>
    <w:p w14:paraId="70E13D1A" w14:textId="77777777" w:rsidR="00BA1151" w:rsidRPr="00024465" w:rsidRDefault="00BA1151" w:rsidP="00BA1151">
      <w:pPr>
        <w:pStyle w:val="Standard"/>
        <w:rPr>
          <w:rFonts w:ascii="Monaco" w:hAnsi="Monaco"/>
          <w:sz w:val="16"/>
          <w:szCs w:val="16"/>
          <w:lang w:val="en-US"/>
        </w:rPr>
      </w:pPr>
      <w:r w:rsidRPr="00024465">
        <w:rPr>
          <w:rFonts w:ascii="Monaco" w:hAnsi="Monaco"/>
          <w:sz w:val="16"/>
          <w:szCs w:val="16"/>
          <w:lang w:val="en-US"/>
        </w:rPr>
        <w:t xml:space="preserve">    sheet_name = 'Datos modelo'</w:t>
      </w:r>
    </w:p>
    <w:p w14:paraId="0BF1F64D" w14:textId="77777777" w:rsidR="00BA1151" w:rsidRPr="00024465" w:rsidRDefault="00BA1151" w:rsidP="00BA1151">
      <w:pPr>
        <w:pStyle w:val="Standard"/>
        <w:rPr>
          <w:rFonts w:ascii="Monaco" w:hAnsi="Monaco"/>
          <w:sz w:val="16"/>
          <w:szCs w:val="16"/>
          <w:lang w:val="en-US"/>
        </w:rPr>
      </w:pPr>
      <w:r w:rsidRPr="00024465">
        <w:rPr>
          <w:rFonts w:ascii="Monaco" w:hAnsi="Monaco"/>
          <w:sz w:val="16"/>
          <w:szCs w:val="16"/>
          <w:lang w:val="en-US"/>
        </w:rPr>
        <w:t xml:space="preserve">    sensor_data_1 = []</w:t>
      </w:r>
    </w:p>
    <w:p w14:paraId="5C829228" w14:textId="77777777" w:rsidR="00BA1151" w:rsidRPr="00024465" w:rsidRDefault="00BA1151" w:rsidP="00BA1151">
      <w:pPr>
        <w:pStyle w:val="Standard"/>
        <w:rPr>
          <w:rFonts w:ascii="Monaco" w:hAnsi="Monaco"/>
          <w:sz w:val="16"/>
          <w:szCs w:val="16"/>
          <w:lang w:val="en-US"/>
        </w:rPr>
      </w:pPr>
      <w:r w:rsidRPr="00024465">
        <w:rPr>
          <w:rFonts w:ascii="Monaco" w:hAnsi="Monaco"/>
          <w:sz w:val="16"/>
          <w:szCs w:val="16"/>
          <w:lang w:val="en-US"/>
        </w:rPr>
        <w:t xml:space="preserve">    sensor_data_2 = []</w:t>
      </w:r>
    </w:p>
    <w:p w14:paraId="182DEC7D" w14:textId="77777777" w:rsidR="00BA1151" w:rsidRPr="00024465" w:rsidRDefault="00BA1151" w:rsidP="00BA1151">
      <w:pPr>
        <w:pStyle w:val="Standard"/>
        <w:rPr>
          <w:rFonts w:ascii="Monaco" w:hAnsi="Monaco"/>
          <w:sz w:val="16"/>
          <w:szCs w:val="16"/>
          <w:lang w:val="en-US"/>
        </w:rPr>
      </w:pPr>
      <w:r w:rsidRPr="00024465">
        <w:rPr>
          <w:rFonts w:ascii="Monaco" w:hAnsi="Monaco"/>
          <w:sz w:val="16"/>
          <w:szCs w:val="16"/>
          <w:lang w:val="en-US"/>
        </w:rPr>
        <w:t xml:space="preserve">    </w:t>
      </w:r>
      <w:proofErr w:type="gramStart"/>
      <w:r w:rsidRPr="00024465">
        <w:rPr>
          <w:rFonts w:ascii="Monaco" w:hAnsi="Monaco"/>
          <w:sz w:val="16"/>
          <w:szCs w:val="16"/>
          <w:lang w:val="en-US"/>
        </w:rPr>
        <w:t>utility</w:t>
      </w:r>
      <w:proofErr w:type="gramEnd"/>
      <w:r w:rsidRPr="00024465">
        <w:rPr>
          <w:rFonts w:ascii="Monaco" w:hAnsi="Monaco"/>
          <w:sz w:val="16"/>
          <w:szCs w:val="16"/>
          <w:lang w:val="en-US"/>
        </w:rPr>
        <w:t xml:space="preserve"> = []</w:t>
      </w:r>
    </w:p>
    <w:p w14:paraId="34D636BA" w14:textId="77777777" w:rsidR="00BA1151" w:rsidRPr="00024465" w:rsidRDefault="00BA1151" w:rsidP="00BA1151">
      <w:pPr>
        <w:pStyle w:val="Standard"/>
        <w:rPr>
          <w:rFonts w:ascii="Monaco" w:hAnsi="Monaco"/>
          <w:sz w:val="16"/>
          <w:szCs w:val="16"/>
          <w:lang w:val="en-US"/>
        </w:rPr>
      </w:pPr>
      <w:r w:rsidRPr="00024465">
        <w:rPr>
          <w:rFonts w:ascii="Monaco" w:hAnsi="Monaco"/>
          <w:sz w:val="16"/>
          <w:szCs w:val="16"/>
          <w:lang w:val="en-US"/>
        </w:rPr>
        <w:t xml:space="preserve">    </w:t>
      </w:r>
      <w:proofErr w:type="gramStart"/>
      <w:r w:rsidRPr="00024465">
        <w:rPr>
          <w:rFonts w:ascii="Monaco" w:hAnsi="Monaco"/>
          <w:sz w:val="16"/>
          <w:szCs w:val="16"/>
          <w:lang w:val="en-US"/>
        </w:rPr>
        <w:t>for</w:t>
      </w:r>
      <w:proofErr w:type="gramEnd"/>
      <w:r w:rsidRPr="00024465">
        <w:rPr>
          <w:rFonts w:ascii="Monaco" w:hAnsi="Monaco"/>
          <w:sz w:val="16"/>
          <w:szCs w:val="16"/>
          <w:lang w:val="en-US"/>
        </w:rPr>
        <w:t xml:space="preserve"> i in range(len(ytrain3)):</w:t>
      </w:r>
    </w:p>
    <w:p w14:paraId="18FE43B5" w14:textId="77777777" w:rsidR="00BA1151" w:rsidRPr="00024465" w:rsidRDefault="00BA1151" w:rsidP="00BA1151">
      <w:pPr>
        <w:pStyle w:val="Standard"/>
        <w:rPr>
          <w:rFonts w:ascii="Monaco" w:hAnsi="Monaco"/>
          <w:sz w:val="16"/>
          <w:szCs w:val="16"/>
          <w:lang w:val="en-US"/>
        </w:rPr>
      </w:pPr>
      <w:r w:rsidRPr="00024465">
        <w:rPr>
          <w:rFonts w:ascii="Monaco" w:hAnsi="Monaco"/>
          <w:sz w:val="16"/>
          <w:szCs w:val="16"/>
          <w:lang w:val="en-US"/>
        </w:rPr>
        <w:t xml:space="preserve">        sensor_data_</w:t>
      </w:r>
      <w:proofErr w:type="gramStart"/>
      <w:r w:rsidRPr="00024465">
        <w:rPr>
          <w:rFonts w:ascii="Monaco" w:hAnsi="Monaco"/>
          <w:sz w:val="16"/>
          <w:szCs w:val="16"/>
          <w:lang w:val="en-US"/>
        </w:rPr>
        <w:t>1.append(</w:t>
      </w:r>
      <w:proofErr w:type="gramEnd"/>
      <w:r w:rsidRPr="00024465">
        <w:rPr>
          <w:rFonts w:ascii="Monaco" w:hAnsi="Monaco"/>
          <w:sz w:val="16"/>
          <w:szCs w:val="16"/>
          <w:lang w:val="en-US"/>
        </w:rPr>
        <w:t>xtrain3[i][0])</w:t>
      </w:r>
    </w:p>
    <w:p w14:paraId="6D782AD4" w14:textId="77777777" w:rsidR="00BA1151" w:rsidRPr="00024465" w:rsidRDefault="00BA1151" w:rsidP="00BA1151">
      <w:pPr>
        <w:pStyle w:val="Standard"/>
        <w:rPr>
          <w:rFonts w:ascii="Monaco" w:hAnsi="Monaco"/>
          <w:sz w:val="16"/>
          <w:szCs w:val="16"/>
          <w:lang w:val="en-US"/>
        </w:rPr>
      </w:pPr>
      <w:r w:rsidRPr="00024465">
        <w:rPr>
          <w:rFonts w:ascii="Monaco" w:hAnsi="Monaco"/>
          <w:sz w:val="16"/>
          <w:szCs w:val="16"/>
          <w:lang w:val="en-US"/>
        </w:rPr>
        <w:t xml:space="preserve">        sensor_data_</w:t>
      </w:r>
      <w:proofErr w:type="gramStart"/>
      <w:r w:rsidRPr="00024465">
        <w:rPr>
          <w:rFonts w:ascii="Monaco" w:hAnsi="Monaco"/>
          <w:sz w:val="16"/>
          <w:szCs w:val="16"/>
          <w:lang w:val="en-US"/>
        </w:rPr>
        <w:t>2.append(</w:t>
      </w:r>
      <w:proofErr w:type="gramEnd"/>
      <w:r w:rsidRPr="00024465">
        <w:rPr>
          <w:rFonts w:ascii="Monaco" w:hAnsi="Monaco"/>
          <w:sz w:val="16"/>
          <w:szCs w:val="16"/>
          <w:lang w:val="en-US"/>
        </w:rPr>
        <w:t>xtrain3[i][1])</w:t>
      </w:r>
    </w:p>
    <w:p w14:paraId="360FEA12" w14:textId="77777777" w:rsidR="00BA1151" w:rsidRPr="00024465" w:rsidRDefault="00BA1151" w:rsidP="00BA1151">
      <w:pPr>
        <w:pStyle w:val="Standard"/>
        <w:rPr>
          <w:rFonts w:ascii="Monaco" w:hAnsi="Monaco"/>
          <w:sz w:val="16"/>
          <w:szCs w:val="16"/>
          <w:lang w:val="en-US"/>
        </w:rPr>
      </w:pPr>
      <w:r w:rsidRPr="00024465">
        <w:rPr>
          <w:rFonts w:ascii="Monaco" w:hAnsi="Monaco"/>
          <w:sz w:val="16"/>
          <w:szCs w:val="16"/>
          <w:lang w:val="en-US"/>
        </w:rPr>
        <w:t xml:space="preserve">        </w:t>
      </w:r>
      <w:proofErr w:type="gramStart"/>
      <w:r w:rsidRPr="00024465">
        <w:rPr>
          <w:rFonts w:ascii="Monaco" w:hAnsi="Monaco"/>
          <w:sz w:val="16"/>
          <w:szCs w:val="16"/>
          <w:lang w:val="en-US"/>
        </w:rPr>
        <w:t>utility.append(</w:t>
      </w:r>
      <w:proofErr w:type="gramEnd"/>
      <w:r w:rsidRPr="00024465">
        <w:rPr>
          <w:rFonts w:ascii="Monaco" w:hAnsi="Monaco"/>
          <w:sz w:val="16"/>
          <w:szCs w:val="16"/>
          <w:lang w:val="en-US"/>
        </w:rPr>
        <w:t>ytrain3[i][0])</w:t>
      </w:r>
    </w:p>
    <w:p w14:paraId="1B93937A" w14:textId="77777777" w:rsidR="00BA1151" w:rsidRPr="00024465" w:rsidRDefault="00BA1151" w:rsidP="00BA1151">
      <w:pPr>
        <w:pStyle w:val="Standard"/>
        <w:rPr>
          <w:rFonts w:ascii="Monaco" w:hAnsi="Monaco"/>
          <w:sz w:val="16"/>
          <w:szCs w:val="16"/>
          <w:lang w:val="en-US"/>
        </w:rPr>
      </w:pPr>
    </w:p>
    <w:p w14:paraId="078D681F" w14:textId="77777777" w:rsidR="00BA1151" w:rsidRPr="00024465" w:rsidRDefault="00BA1151" w:rsidP="00BA1151">
      <w:pPr>
        <w:pStyle w:val="Standard"/>
        <w:rPr>
          <w:rFonts w:ascii="Monaco" w:hAnsi="Monaco"/>
          <w:sz w:val="16"/>
          <w:szCs w:val="16"/>
          <w:lang w:val="en-US"/>
        </w:rPr>
      </w:pPr>
      <w:r w:rsidRPr="00024465">
        <w:rPr>
          <w:rFonts w:ascii="Monaco" w:hAnsi="Monaco"/>
          <w:sz w:val="16"/>
          <w:szCs w:val="16"/>
          <w:lang w:val="en-US"/>
        </w:rPr>
        <w:t xml:space="preserve">    </w:t>
      </w:r>
      <w:proofErr w:type="gramStart"/>
      <w:r w:rsidRPr="00024465">
        <w:rPr>
          <w:rFonts w:ascii="Monaco" w:hAnsi="Monaco"/>
          <w:sz w:val="16"/>
          <w:szCs w:val="16"/>
          <w:lang w:val="en-US"/>
        </w:rPr>
        <w:t>df</w:t>
      </w:r>
      <w:proofErr w:type="gramEnd"/>
      <w:r w:rsidRPr="00024465">
        <w:rPr>
          <w:rFonts w:ascii="Monaco" w:hAnsi="Monaco"/>
          <w:sz w:val="16"/>
          <w:szCs w:val="16"/>
          <w:lang w:val="en-US"/>
        </w:rPr>
        <w:t xml:space="preserve"> = pd.DataFrame()</w:t>
      </w:r>
    </w:p>
    <w:p w14:paraId="56E01499" w14:textId="77777777" w:rsidR="00BA1151" w:rsidRPr="00024465" w:rsidRDefault="00BA1151" w:rsidP="00BA1151">
      <w:pPr>
        <w:pStyle w:val="Standard"/>
        <w:rPr>
          <w:rFonts w:ascii="Monaco" w:hAnsi="Monaco"/>
          <w:sz w:val="16"/>
          <w:szCs w:val="16"/>
          <w:lang w:val="en-US"/>
        </w:rPr>
      </w:pPr>
      <w:r w:rsidRPr="00024465">
        <w:rPr>
          <w:rFonts w:ascii="Monaco" w:hAnsi="Monaco"/>
          <w:sz w:val="16"/>
          <w:szCs w:val="16"/>
          <w:lang w:val="en-US"/>
        </w:rPr>
        <w:t xml:space="preserve">    </w:t>
      </w:r>
      <w:proofErr w:type="gramStart"/>
      <w:r w:rsidRPr="00024465">
        <w:rPr>
          <w:rFonts w:ascii="Monaco" w:hAnsi="Monaco"/>
          <w:sz w:val="16"/>
          <w:szCs w:val="16"/>
          <w:lang w:val="en-US"/>
        </w:rPr>
        <w:t>df[</w:t>
      </w:r>
      <w:proofErr w:type="gramEnd"/>
      <w:r w:rsidRPr="00024465">
        <w:rPr>
          <w:rFonts w:ascii="Monaco" w:hAnsi="Monaco"/>
          <w:sz w:val="16"/>
          <w:szCs w:val="16"/>
          <w:lang w:val="en-US"/>
        </w:rPr>
        <w:t>'Sensor Data 1'] = sensor_data_1</w:t>
      </w:r>
    </w:p>
    <w:p w14:paraId="6D831948" w14:textId="77777777" w:rsidR="00BA1151" w:rsidRPr="00024465" w:rsidRDefault="00BA1151" w:rsidP="00BA1151">
      <w:pPr>
        <w:pStyle w:val="Standard"/>
        <w:rPr>
          <w:rFonts w:ascii="Monaco" w:hAnsi="Monaco"/>
          <w:sz w:val="16"/>
          <w:szCs w:val="16"/>
          <w:lang w:val="en-US"/>
        </w:rPr>
      </w:pPr>
      <w:r w:rsidRPr="00024465">
        <w:rPr>
          <w:rFonts w:ascii="Monaco" w:hAnsi="Monaco"/>
          <w:sz w:val="16"/>
          <w:szCs w:val="16"/>
          <w:lang w:val="en-US"/>
        </w:rPr>
        <w:t xml:space="preserve">    </w:t>
      </w:r>
      <w:proofErr w:type="gramStart"/>
      <w:r w:rsidRPr="00024465">
        <w:rPr>
          <w:rFonts w:ascii="Monaco" w:hAnsi="Monaco"/>
          <w:sz w:val="16"/>
          <w:szCs w:val="16"/>
          <w:lang w:val="en-US"/>
        </w:rPr>
        <w:t>df[</w:t>
      </w:r>
      <w:proofErr w:type="gramEnd"/>
      <w:r w:rsidRPr="00024465">
        <w:rPr>
          <w:rFonts w:ascii="Monaco" w:hAnsi="Monaco"/>
          <w:sz w:val="16"/>
          <w:szCs w:val="16"/>
          <w:lang w:val="en-US"/>
        </w:rPr>
        <w:t>'Sensor Data 2'] = sensor_data_2</w:t>
      </w:r>
    </w:p>
    <w:p w14:paraId="596DC7FB" w14:textId="77777777" w:rsidR="00BA1151" w:rsidRPr="00024465" w:rsidRDefault="00BA1151" w:rsidP="00BA1151">
      <w:pPr>
        <w:pStyle w:val="Standard"/>
        <w:rPr>
          <w:rFonts w:ascii="Monaco" w:hAnsi="Monaco"/>
          <w:sz w:val="16"/>
          <w:szCs w:val="16"/>
          <w:lang w:val="en-US"/>
        </w:rPr>
      </w:pPr>
      <w:r w:rsidRPr="00024465">
        <w:rPr>
          <w:rFonts w:ascii="Monaco" w:hAnsi="Monaco"/>
          <w:sz w:val="16"/>
          <w:szCs w:val="16"/>
          <w:lang w:val="en-US"/>
        </w:rPr>
        <w:t xml:space="preserve">    </w:t>
      </w:r>
      <w:proofErr w:type="gramStart"/>
      <w:r w:rsidRPr="00024465">
        <w:rPr>
          <w:rFonts w:ascii="Monaco" w:hAnsi="Monaco"/>
          <w:sz w:val="16"/>
          <w:szCs w:val="16"/>
          <w:lang w:val="en-US"/>
        </w:rPr>
        <w:t>df[</w:t>
      </w:r>
      <w:proofErr w:type="gramEnd"/>
      <w:r w:rsidRPr="00024465">
        <w:rPr>
          <w:rFonts w:ascii="Monaco" w:hAnsi="Monaco"/>
          <w:sz w:val="16"/>
          <w:szCs w:val="16"/>
          <w:lang w:val="en-US"/>
        </w:rPr>
        <w:t>'Utility'] = utility</w:t>
      </w:r>
    </w:p>
    <w:p w14:paraId="639DC684" w14:textId="77777777" w:rsidR="00BA1151" w:rsidRPr="00024465" w:rsidRDefault="00BA1151" w:rsidP="00BA1151">
      <w:pPr>
        <w:pStyle w:val="Standard"/>
        <w:rPr>
          <w:rFonts w:ascii="Monaco" w:hAnsi="Monaco"/>
          <w:sz w:val="16"/>
          <w:szCs w:val="16"/>
          <w:lang w:val="en-US"/>
        </w:rPr>
      </w:pPr>
    </w:p>
    <w:p w14:paraId="36D5AA18" w14:textId="77777777" w:rsidR="00BA1151" w:rsidRPr="00024465" w:rsidRDefault="00BA1151" w:rsidP="00BA1151">
      <w:pPr>
        <w:pStyle w:val="Standard"/>
        <w:rPr>
          <w:rFonts w:ascii="Monaco" w:hAnsi="Monaco"/>
          <w:sz w:val="16"/>
          <w:szCs w:val="16"/>
          <w:lang w:val="en-US"/>
        </w:rPr>
      </w:pPr>
      <w:r w:rsidRPr="00024465">
        <w:rPr>
          <w:rFonts w:ascii="Monaco" w:hAnsi="Monaco"/>
          <w:sz w:val="16"/>
          <w:szCs w:val="16"/>
          <w:lang w:val="en-US"/>
        </w:rPr>
        <w:t xml:space="preserve">    </w:t>
      </w:r>
      <w:proofErr w:type="gramStart"/>
      <w:r w:rsidRPr="00024465">
        <w:rPr>
          <w:rFonts w:ascii="Monaco" w:hAnsi="Monaco"/>
          <w:sz w:val="16"/>
          <w:szCs w:val="16"/>
          <w:lang w:val="en-US"/>
        </w:rPr>
        <w:t>writer</w:t>
      </w:r>
      <w:proofErr w:type="gramEnd"/>
      <w:r w:rsidRPr="00024465">
        <w:rPr>
          <w:rFonts w:ascii="Monaco" w:hAnsi="Monaco"/>
          <w:sz w:val="16"/>
          <w:szCs w:val="16"/>
          <w:lang w:val="en-US"/>
        </w:rPr>
        <w:t xml:space="preserve"> = pd.ExcelWriter(file_name,engine='xlsxwriter')</w:t>
      </w:r>
    </w:p>
    <w:p w14:paraId="3DEB2306" w14:textId="77777777" w:rsidR="00BA1151" w:rsidRPr="00024465" w:rsidRDefault="00BA1151" w:rsidP="00BA1151">
      <w:pPr>
        <w:pStyle w:val="Standard"/>
        <w:rPr>
          <w:rFonts w:ascii="Monaco" w:hAnsi="Monaco"/>
          <w:sz w:val="16"/>
          <w:szCs w:val="16"/>
          <w:lang w:val="en-US"/>
        </w:rPr>
      </w:pPr>
      <w:r w:rsidRPr="00024465">
        <w:rPr>
          <w:rFonts w:ascii="Monaco" w:hAnsi="Monaco"/>
          <w:sz w:val="16"/>
          <w:szCs w:val="16"/>
          <w:lang w:val="en-US"/>
        </w:rPr>
        <w:t xml:space="preserve">    df.to_</w:t>
      </w:r>
      <w:proofErr w:type="gramStart"/>
      <w:r w:rsidRPr="00024465">
        <w:rPr>
          <w:rFonts w:ascii="Monaco" w:hAnsi="Monaco"/>
          <w:sz w:val="16"/>
          <w:szCs w:val="16"/>
          <w:lang w:val="en-US"/>
        </w:rPr>
        <w:t>excel(</w:t>
      </w:r>
      <w:proofErr w:type="gramEnd"/>
      <w:r w:rsidRPr="00024465">
        <w:rPr>
          <w:rFonts w:ascii="Monaco" w:hAnsi="Monaco"/>
          <w:sz w:val="16"/>
          <w:szCs w:val="16"/>
          <w:lang w:val="en-US"/>
        </w:rPr>
        <w:t>writer,sheet_name=sheet_name)</w:t>
      </w:r>
    </w:p>
    <w:p w14:paraId="00AB81E3" w14:textId="77777777" w:rsidR="00BA1151" w:rsidRPr="00024465" w:rsidRDefault="00BA1151" w:rsidP="00BA1151">
      <w:pPr>
        <w:pStyle w:val="Standard"/>
        <w:rPr>
          <w:rFonts w:ascii="Monaco" w:hAnsi="Monaco"/>
          <w:sz w:val="16"/>
          <w:szCs w:val="16"/>
          <w:lang w:val="en-US"/>
        </w:rPr>
      </w:pPr>
      <w:r w:rsidRPr="00024465">
        <w:rPr>
          <w:rFonts w:ascii="Monaco" w:hAnsi="Monaco"/>
          <w:sz w:val="16"/>
          <w:szCs w:val="16"/>
          <w:lang w:val="en-US"/>
        </w:rPr>
        <w:t xml:space="preserve">    </w:t>
      </w:r>
      <w:proofErr w:type="gramStart"/>
      <w:r w:rsidRPr="00024465">
        <w:rPr>
          <w:rFonts w:ascii="Monaco" w:hAnsi="Monaco"/>
          <w:sz w:val="16"/>
          <w:szCs w:val="16"/>
          <w:lang w:val="en-US"/>
        </w:rPr>
        <w:t>writer.save()</w:t>
      </w:r>
      <w:proofErr w:type="gramEnd"/>
    </w:p>
    <w:p w14:paraId="4EA299BC" w14:textId="77777777" w:rsidR="00BA1151" w:rsidRPr="00024465" w:rsidRDefault="00BA1151" w:rsidP="00BA1151">
      <w:pPr>
        <w:pStyle w:val="Standard"/>
        <w:rPr>
          <w:rFonts w:ascii="Monaco" w:hAnsi="Monaco"/>
          <w:sz w:val="16"/>
          <w:szCs w:val="16"/>
          <w:lang w:val="en-US"/>
        </w:rPr>
      </w:pPr>
    </w:p>
    <w:p w14:paraId="4EF0AAF2" w14:textId="77777777" w:rsidR="00BA1151" w:rsidRPr="00024465" w:rsidRDefault="00BA1151" w:rsidP="00BA1151">
      <w:pPr>
        <w:pStyle w:val="Standard"/>
        <w:rPr>
          <w:rFonts w:ascii="Monaco" w:hAnsi="Monaco"/>
          <w:sz w:val="16"/>
          <w:szCs w:val="16"/>
          <w:lang w:val="en-US"/>
        </w:rPr>
      </w:pPr>
      <w:proofErr w:type="gramStart"/>
      <w:r w:rsidRPr="00024465">
        <w:rPr>
          <w:rFonts w:ascii="Monaco" w:hAnsi="Monaco"/>
          <w:sz w:val="16"/>
          <w:szCs w:val="16"/>
          <w:lang w:val="en-US"/>
        </w:rPr>
        <w:t>def</w:t>
      </w:r>
      <w:proofErr w:type="gramEnd"/>
      <w:r w:rsidRPr="00024465">
        <w:rPr>
          <w:rFonts w:ascii="Monaco" w:hAnsi="Monaco"/>
          <w:sz w:val="16"/>
          <w:szCs w:val="16"/>
          <w:lang w:val="en-US"/>
        </w:rPr>
        <w:t xml:space="preserve"> store_info_4(error, iteracion):</w:t>
      </w:r>
    </w:p>
    <w:p w14:paraId="01DAEF91" w14:textId="77777777" w:rsidR="00BA1151" w:rsidRPr="00024465" w:rsidRDefault="00BA1151" w:rsidP="00BA1151">
      <w:pPr>
        <w:pStyle w:val="Standard"/>
        <w:rPr>
          <w:rFonts w:ascii="Monaco" w:hAnsi="Monaco"/>
          <w:sz w:val="16"/>
          <w:szCs w:val="16"/>
          <w:lang w:val="en-US"/>
        </w:rPr>
      </w:pPr>
    </w:p>
    <w:p w14:paraId="4725457F" w14:textId="77777777" w:rsidR="00BA1151" w:rsidRPr="00024465" w:rsidRDefault="00BA1151" w:rsidP="00BA1151">
      <w:pPr>
        <w:pStyle w:val="Standard"/>
        <w:rPr>
          <w:rFonts w:ascii="Monaco" w:hAnsi="Monaco"/>
          <w:sz w:val="16"/>
          <w:szCs w:val="16"/>
          <w:lang w:val="en-US"/>
        </w:rPr>
      </w:pPr>
      <w:r w:rsidRPr="00024465">
        <w:rPr>
          <w:rFonts w:ascii="Monaco" w:hAnsi="Monaco"/>
          <w:sz w:val="16"/>
          <w:szCs w:val="16"/>
          <w:lang w:val="en-US"/>
        </w:rPr>
        <w:t xml:space="preserve">    file_name = 'VALIDACION_' + '{0}'.</w:t>
      </w:r>
      <w:proofErr w:type="gramStart"/>
      <w:r w:rsidRPr="00024465">
        <w:rPr>
          <w:rFonts w:ascii="Monaco" w:hAnsi="Monaco"/>
          <w:sz w:val="16"/>
          <w:szCs w:val="16"/>
          <w:lang w:val="en-US"/>
        </w:rPr>
        <w:t>format(</w:t>
      </w:r>
      <w:proofErr w:type="gramEnd"/>
      <w:r w:rsidRPr="00024465">
        <w:rPr>
          <w:rFonts w:ascii="Monaco" w:hAnsi="Monaco"/>
          <w:sz w:val="16"/>
          <w:szCs w:val="16"/>
          <w:lang w:val="en-US"/>
        </w:rPr>
        <w:t>iteracion) + ".xlsx"</w:t>
      </w:r>
    </w:p>
    <w:p w14:paraId="7BE7FF57" w14:textId="77777777" w:rsidR="00BA1151" w:rsidRPr="00024465" w:rsidRDefault="00BA1151" w:rsidP="00BA1151">
      <w:pPr>
        <w:pStyle w:val="Standard"/>
        <w:rPr>
          <w:rFonts w:ascii="Monaco" w:hAnsi="Monaco"/>
          <w:sz w:val="16"/>
          <w:szCs w:val="16"/>
          <w:lang w:val="en-US"/>
        </w:rPr>
      </w:pPr>
      <w:r w:rsidRPr="00024465">
        <w:rPr>
          <w:rFonts w:ascii="Monaco" w:hAnsi="Monaco"/>
          <w:sz w:val="16"/>
          <w:szCs w:val="16"/>
          <w:lang w:val="en-US"/>
        </w:rPr>
        <w:t xml:space="preserve">    sheet_name = 'Datos modelo'</w:t>
      </w:r>
    </w:p>
    <w:p w14:paraId="0E3B9429" w14:textId="77777777" w:rsidR="00BA1151" w:rsidRPr="00024465" w:rsidRDefault="00BA1151" w:rsidP="00BA1151">
      <w:pPr>
        <w:pStyle w:val="Standard"/>
        <w:rPr>
          <w:rFonts w:ascii="Monaco" w:hAnsi="Monaco"/>
          <w:sz w:val="16"/>
          <w:szCs w:val="16"/>
          <w:lang w:val="en-US"/>
        </w:rPr>
      </w:pPr>
      <w:r w:rsidRPr="00024465">
        <w:rPr>
          <w:rFonts w:ascii="Monaco" w:hAnsi="Monaco"/>
          <w:sz w:val="16"/>
          <w:szCs w:val="16"/>
          <w:lang w:val="en-US"/>
        </w:rPr>
        <w:t xml:space="preserve">    </w:t>
      </w:r>
      <w:proofErr w:type="gramStart"/>
      <w:r w:rsidRPr="00024465">
        <w:rPr>
          <w:rFonts w:ascii="Monaco" w:hAnsi="Monaco"/>
          <w:sz w:val="16"/>
          <w:szCs w:val="16"/>
          <w:lang w:val="en-US"/>
        </w:rPr>
        <w:t>vector</w:t>
      </w:r>
      <w:proofErr w:type="gramEnd"/>
      <w:r w:rsidRPr="00024465">
        <w:rPr>
          <w:rFonts w:ascii="Monaco" w:hAnsi="Monaco"/>
          <w:sz w:val="16"/>
          <w:szCs w:val="16"/>
          <w:lang w:val="en-US"/>
        </w:rPr>
        <w:t xml:space="preserve"> = []</w:t>
      </w:r>
    </w:p>
    <w:p w14:paraId="1EAF9D92" w14:textId="77777777" w:rsidR="00BA1151" w:rsidRPr="00024465" w:rsidRDefault="00BA1151" w:rsidP="00BA1151">
      <w:pPr>
        <w:pStyle w:val="Standard"/>
        <w:rPr>
          <w:rFonts w:ascii="Monaco" w:hAnsi="Monaco"/>
          <w:sz w:val="16"/>
          <w:szCs w:val="16"/>
          <w:lang w:val="en-US"/>
        </w:rPr>
      </w:pPr>
    </w:p>
    <w:p w14:paraId="523CB81D" w14:textId="77777777" w:rsidR="00BA1151" w:rsidRPr="00024465" w:rsidRDefault="00BA1151" w:rsidP="00BA1151">
      <w:pPr>
        <w:pStyle w:val="Standard"/>
        <w:rPr>
          <w:rFonts w:ascii="Monaco" w:hAnsi="Monaco"/>
          <w:sz w:val="16"/>
          <w:szCs w:val="16"/>
          <w:lang w:val="en-US"/>
        </w:rPr>
      </w:pPr>
      <w:r w:rsidRPr="00024465">
        <w:rPr>
          <w:rFonts w:ascii="Monaco" w:hAnsi="Monaco"/>
          <w:sz w:val="16"/>
          <w:szCs w:val="16"/>
          <w:lang w:val="en-US"/>
        </w:rPr>
        <w:t xml:space="preserve">    </w:t>
      </w:r>
      <w:proofErr w:type="gramStart"/>
      <w:r w:rsidRPr="00024465">
        <w:rPr>
          <w:rFonts w:ascii="Monaco" w:hAnsi="Monaco"/>
          <w:sz w:val="16"/>
          <w:szCs w:val="16"/>
          <w:lang w:val="en-US"/>
        </w:rPr>
        <w:t>for</w:t>
      </w:r>
      <w:proofErr w:type="gramEnd"/>
      <w:r w:rsidRPr="00024465">
        <w:rPr>
          <w:rFonts w:ascii="Monaco" w:hAnsi="Monaco"/>
          <w:sz w:val="16"/>
          <w:szCs w:val="16"/>
          <w:lang w:val="en-US"/>
        </w:rPr>
        <w:t xml:space="preserve"> i in range(len(error)):</w:t>
      </w:r>
    </w:p>
    <w:p w14:paraId="7E7014B6" w14:textId="77777777" w:rsidR="00BA1151" w:rsidRPr="00024465" w:rsidRDefault="00BA1151" w:rsidP="00BA1151">
      <w:pPr>
        <w:pStyle w:val="Standard"/>
        <w:rPr>
          <w:rFonts w:ascii="Monaco" w:hAnsi="Monaco"/>
          <w:sz w:val="16"/>
          <w:szCs w:val="16"/>
          <w:lang w:val="en-US"/>
        </w:rPr>
      </w:pPr>
      <w:r w:rsidRPr="00024465">
        <w:rPr>
          <w:rFonts w:ascii="Monaco" w:hAnsi="Monaco"/>
          <w:sz w:val="16"/>
          <w:szCs w:val="16"/>
          <w:lang w:val="en-US"/>
        </w:rPr>
        <w:t xml:space="preserve">        </w:t>
      </w:r>
      <w:proofErr w:type="gramStart"/>
      <w:r w:rsidRPr="00024465">
        <w:rPr>
          <w:rFonts w:ascii="Monaco" w:hAnsi="Monaco"/>
          <w:sz w:val="16"/>
          <w:szCs w:val="16"/>
          <w:lang w:val="en-US"/>
        </w:rPr>
        <w:t>vector.append(</w:t>
      </w:r>
      <w:proofErr w:type="gramEnd"/>
      <w:r w:rsidRPr="00024465">
        <w:rPr>
          <w:rFonts w:ascii="Monaco" w:hAnsi="Monaco"/>
          <w:sz w:val="16"/>
          <w:szCs w:val="16"/>
          <w:lang w:val="en-US"/>
        </w:rPr>
        <w:t>error[i])</w:t>
      </w:r>
    </w:p>
    <w:p w14:paraId="2CD784B4" w14:textId="77777777" w:rsidR="00BA1151" w:rsidRPr="00024465" w:rsidRDefault="00BA1151" w:rsidP="00BA1151">
      <w:pPr>
        <w:pStyle w:val="Standard"/>
        <w:rPr>
          <w:rFonts w:ascii="Monaco" w:hAnsi="Monaco"/>
          <w:sz w:val="16"/>
          <w:szCs w:val="16"/>
          <w:lang w:val="en-US"/>
        </w:rPr>
      </w:pPr>
    </w:p>
    <w:p w14:paraId="630AA729" w14:textId="77777777" w:rsidR="00BA1151" w:rsidRPr="00024465" w:rsidRDefault="00BA1151" w:rsidP="00BA1151">
      <w:pPr>
        <w:pStyle w:val="Standard"/>
        <w:rPr>
          <w:rFonts w:ascii="Monaco" w:hAnsi="Monaco"/>
          <w:sz w:val="16"/>
          <w:szCs w:val="16"/>
          <w:lang w:val="en-US"/>
        </w:rPr>
      </w:pPr>
      <w:r w:rsidRPr="00024465">
        <w:rPr>
          <w:rFonts w:ascii="Monaco" w:hAnsi="Monaco"/>
          <w:sz w:val="16"/>
          <w:szCs w:val="16"/>
          <w:lang w:val="en-US"/>
        </w:rPr>
        <w:t xml:space="preserve">    </w:t>
      </w:r>
      <w:proofErr w:type="gramStart"/>
      <w:r w:rsidRPr="00024465">
        <w:rPr>
          <w:rFonts w:ascii="Monaco" w:hAnsi="Monaco"/>
          <w:sz w:val="16"/>
          <w:szCs w:val="16"/>
          <w:lang w:val="en-US"/>
        </w:rPr>
        <w:t>df</w:t>
      </w:r>
      <w:proofErr w:type="gramEnd"/>
      <w:r w:rsidRPr="00024465">
        <w:rPr>
          <w:rFonts w:ascii="Monaco" w:hAnsi="Monaco"/>
          <w:sz w:val="16"/>
          <w:szCs w:val="16"/>
          <w:lang w:val="en-US"/>
        </w:rPr>
        <w:t xml:space="preserve"> = pd.DataFrame()</w:t>
      </w:r>
    </w:p>
    <w:p w14:paraId="2ABBAB75" w14:textId="77777777" w:rsidR="00BA1151" w:rsidRPr="00024465" w:rsidRDefault="00BA1151" w:rsidP="00BA1151">
      <w:pPr>
        <w:pStyle w:val="Standard"/>
        <w:rPr>
          <w:rFonts w:ascii="Monaco" w:hAnsi="Monaco"/>
          <w:sz w:val="16"/>
          <w:szCs w:val="16"/>
          <w:lang w:val="en-US"/>
        </w:rPr>
      </w:pPr>
      <w:r w:rsidRPr="00024465">
        <w:rPr>
          <w:rFonts w:ascii="Monaco" w:hAnsi="Monaco"/>
          <w:sz w:val="16"/>
          <w:szCs w:val="16"/>
          <w:lang w:val="en-US"/>
        </w:rPr>
        <w:t xml:space="preserve">    </w:t>
      </w:r>
      <w:proofErr w:type="gramStart"/>
      <w:r w:rsidRPr="00024465">
        <w:rPr>
          <w:rFonts w:ascii="Monaco" w:hAnsi="Monaco"/>
          <w:sz w:val="16"/>
          <w:szCs w:val="16"/>
          <w:lang w:val="en-US"/>
        </w:rPr>
        <w:t>df[</w:t>
      </w:r>
      <w:proofErr w:type="gramEnd"/>
      <w:r w:rsidRPr="00024465">
        <w:rPr>
          <w:rFonts w:ascii="Monaco" w:hAnsi="Monaco"/>
          <w:sz w:val="16"/>
          <w:szCs w:val="16"/>
          <w:lang w:val="en-US"/>
        </w:rPr>
        <w:t>'Error'] = vector</w:t>
      </w:r>
    </w:p>
    <w:p w14:paraId="7CAD7FFE" w14:textId="77777777" w:rsidR="00BA1151" w:rsidRPr="00024465" w:rsidRDefault="00BA1151" w:rsidP="00BA1151">
      <w:pPr>
        <w:pStyle w:val="Standard"/>
        <w:rPr>
          <w:rFonts w:ascii="Monaco" w:hAnsi="Monaco"/>
          <w:sz w:val="16"/>
          <w:szCs w:val="16"/>
          <w:lang w:val="en-US"/>
        </w:rPr>
      </w:pPr>
    </w:p>
    <w:p w14:paraId="271420F8" w14:textId="77777777" w:rsidR="00BA1151" w:rsidRPr="00024465" w:rsidRDefault="00BA1151" w:rsidP="00BA1151">
      <w:pPr>
        <w:pStyle w:val="Standard"/>
        <w:rPr>
          <w:rFonts w:ascii="Monaco" w:hAnsi="Monaco"/>
          <w:sz w:val="16"/>
          <w:szCs w:val="16"/>
          <w:lang w:val="en-US"/>
        </w:rPr>
      </w:pPr>
      <w:r w:rsidRPr="00024465">
        <w:rPr>
          <w:rFonts w:ascii="Monaco" w:hAnsi="Monaco"/>
          <w:sz w:val="16"/>
          <w:szCs w:val="16"/>
          <w:lang w:val="en-US"/>
        </w:rPr>
        <w:t xml:space="preserve">    </w:t>
      </w:r>
      <w:proofErr w:type="gramStart"/>
      <w:r w:rsidRPr="00024465">
        <w:rPr>
          <w:rFonts w:ascii="Monaco" w:hAnsi="Monaco"/>
          <w:sz w:val="16"/>
          <w:szCs w:val="16"/>
          <w:lang w:val="en-US"/>
        </w:rPr>
        <w:t>writer</w:t>
      </w:r>
      <w:proofErr w:type="gramEnd"/>
      <w:r w:rsidRPr="00024465">
        <w:rPr>
          <w:rFonts w:ascii="Monaco" w:hAnsi="Monaco"/>
          <w:sz w:val="16"/>
          <w:szCs w:val="16"/>
          <w:lang w:val="en-US"/>
        </w:rPr>
        <w:t xml:space="preserve"> = pd.ExcelWriter(file_name, engine='xlsxwriter')</w:t>
      </w:r>
    </w:p>
    <w:p w14:paraId="4A41A0EF" w14:textId="77777777" w:rsidR="00BA1151" w:rsidRPr="00024465" w:rsidRDefault="00BA1151" w:rsidP="00BA1151">
      <w:pPr>
        <w:pStyle w:val="Standard"/>
        <w:rPr>
          <w:rFonts w:ascii="Monaco" w:hAnsi="Monaco"/>
          <w:sz w:val="16"/>
          <w:szCs w:val="16"/>
          <w:lang w:val="en-US"/>
        </w:rPr>
      </w:pPr>
      <w:r w:rsidRPr="00024465">
        <w:rPr>
          <w:rFonts w:ascii="Monaco" w:hAnsi="Monaco"/>
          <w:sz w:val="16"/>
          <w:szCs w:val="16"/>
          <w:lang w:val="en-US"/>
        </w:rPr>
        <w:t xml:space="preserve">    df.to_</w:t>
      </w:r>
      <w:proofErr w:type="gramStart"/>
      <w:r w:rsidRPr="00024465">
        <w:rPr>
          <w:rFonts w:ascii="Monaco" w:hAnsi="Monaco"/>
          <w:sz w:val="16"/>
          <w:szCs w:val="16"/>
          <w:lang w:val="en-US"/>
        </w:rPr>
        <w:t>excel(</w:t>
      </w:r>
      <w:proofErr w:type="gramEnd"/>
      <w:r w:rsidRPr="00024465">
        <w:rPr>
          <w:rFonts w:ascii="Monaco" w:hAnsi="Monaco"/>
          <w:sz w:val="16"/>
          <w:szCs w:val="16"/>
          <w:lang w:val="en-US"/>
        </w:rPr>
        <w:t>writer, sheet_name=sheet_name)</w:t>
      </w:r>
    </w:p>
    <w:p w14:paraId="52C7DEAB" w14:textId="77777777" w:rsidR="00BA1151" w:rsidRPr="00024465" w:rsidRDefault="00BA1151" w:rsidP="00BA1151">
      <w:pPr>
        <w:pStyle w:val="Standard"/>
        <w:rPr>
          <w:rFonts w:ascii="Monaco" w:hAnsi="Monaco"/>
          <w:sz w:val="16"/>
          <w:szCs w:val="16"/>
          <w:lang w:val="en-US"/>
        </w:rPr>
      </w:pPr>
      <w:r w:rsidRPr="00024465">
        <w:rPr>
          <w:rFonts w:ascii="Monaco" w:hAnsi="Monaco"/>
          <w:sz w:val="16"/>
          <w:szCs w:val="16"/>
          <w:lang w:val="en-US"/>
        </w:rPr>
        <w:t xml:space="preserve">    </w:t>
      </w:r>
      <w:proofErr w:type="gramStart"/>
      <w:r w:rsidRPr="00024465">
        <w:rPr>
          <w:rFonts w:ascii="Monaco" w:hAnsi="Monaco"/>
          <w:sz w:val="16"/>
          <w:szCs w:val="16"/>
          <w:lang w:val="en-US"/>
        </w:rPr>
        <w:t>writer.save()</w:t>
      </w:r>
      <w:proofErr w:type="gramEnd"/>
    </w:p>
    <w:p w14:paraId="58B62AE6" w14:textId="77777777" w:rsidR="00BA1151" w:rsidRPr="00024465" w:rsidRDefault="00BA1151" w:rsidP="00BA1151">
      <w:pPr>
        <w:pStyle w:val="Standard"/>
        <w:rPr>
          <w:rFonts w:ascii="Monaco" w:hAnsi="Monaco"/>
          <w:sz w:val="16"/>
          <w:szCs w:val="16"/>
          <w:lang w:val="en-US"/>
        </w:rPr>
      </w:pPr>
      <w:proofErr w:type="gramStart"/>
      <w:r w:rsidRPr="00024465">
        <w:rPr>
          <w:rFonts w:ascii="Monaco" w:hAnsi="Monaco"/>
          <w:sz w:val="16"/>
          <w:szCs w:val="16"/>
          <w:lang w:val="en-US"/>
        </w:rPr>
        <w:t>def</w:t>
      </w:r>
      <w:proofErr w:type="gramEnd"/>
      <w:r w:rsidRPr="00024465">
        <w:rPr>
          <w:rFonts w:ascii="Monaco" w:hAnsi="Monaco"/>
          <w:sz w:val="16"/>
          <w:szCs w:val="16"/>
          <w:lang w:val="en-US"/>
        </w:rPr>
        <w:t xml:space="preserve"> store_info_5(predictions, ytest, diferencia, iteracion):</w:t>
      </w:r>
    </w:p>
    <w:p w14:paraId="5F989F28" w14:textId="77777777" w:rsidR="00BA1151" w:rsidRPr="00024465" w:rsidRDefault="00BA1151" w:rsidP="00BA1151">
      <w:pPr>
        <w:pStyle w:val="Standard"/>
        <w:rPr>
          <w:rFonts w:ascii="Monaco" w:hAnsi="Monaco"/>
          <w:sz w:val="16"/>
          <w:szCs w:val="16"/>
          <w:lang w:val="en-US"/>
        </w:rPr>
      </w:pPr>
    </w:p>
    <w:p w14:paraId="7D1EA70E" w14:textId="77777777" w:rsidR="00BA1151" w:rsidRPr="00024465" w:rsidRDefault="00BA1151" w:rsidP="00BA1151">
      <w:pPr>
        <w:pStyle w:val="Standard"/>
        <w:rPr>
          <w:rFonts w:ascii="Monaco" w:hAnsi="Monaco"/>
          <w:sz w:val="16"/>
          <w:szCs w:val="16"/>
        </w:rPr>
      </w:pPr>
      <w:r w:rsidRPr="00024465">
        <w:rPr>
          <w:rFonts w:ascii="Monaco" w:hAnsi="Monaco"/>
          <w:sz w:val="16"/>
          <w:szCs w:val="16"/>
          <w:lang w:val="en-US"/>
        </w:rPr>
        <w:t xml:space="preserve">    </w:t>
      </w:r>
      <w:r w:rsidRPr="00024465">
        <w:rPr>
          <w:rFonts w:ascii="Monaco" w:hAnsi="Monaco"/>
          <w:sz w:val="16"/>
          <w:szCs w:val="16"/>
        </w:rPr>
        <w:t>file_name = 'PREDICCIONES_' + '{0}'.</w:t>
      </w:r>
      <w:proofErr w:type="gramStart"/>
      <w:r w:rsidRPr="00024465">
        <w:rPr>
          <w:rFonts w:ascii="Monaco" w:hAnsi="Monaco"/>
          <w:sz w:val="16"/>
          <w:szCs w:val="16"/>
        </w:rPr>
        <w:t>format(</w:t>
      </w:r>
      <w:proofErr w:type="gramEnd"/>
      <w:r w:rsidRPr="00024465">
        <w:rPr>
          <w:rFonts w:ascii="Monaco" w:hAnsi="Monaco"/>
          <w:sz w:val="16"/>
          <w:szCs w:val="16"/>
        </w:rPr>
        <w:t>iteracion) + ".xlsx"</w:t>
      </w:r>
    </w:p>
    <w:p w14:paraId="1BFBC903" w14:textId="77777777" w:rsidR="00BA1151" w:rsidRPr="00024465" w:rsidRDefault="00BA1151" w:rsidP="00BA1151">
      <w:pPr>
        <w:pStyle w:val="Standard"/>
        <w:rPr>
          <w:rFonts w:ascii="Monaco" w:hAnsi="Monaco"/>
          <w:sz w:val="16"/>
          <w:szCs w:val="16"/>
        </w:rPr>
      </w:pPr>
      <w:r w:rsidRPr="00024465">
        <w:rPr>
          <w:rFonts w:ascii="Monaco" w:hAnsi="Monaco"/>
          <w:sz w:val="16"/>
          <w:szCs w:val="16"/>
        </w:rPr>
        <w:t xml:space="preserve">    sheet_name = 'Datos modelo'</w:t>
      </w:r>
    </w:p>
    <w:p w14:paraId="255B348F" w14:textId="77777777" w:rsidR="00BA1151" w:rsidRPr="00024465" w:rsidRDefault="00BA1151" w:rsidP="00BA1151">
      <w:pPr>
        <w:pStyle w:val="Standard"/>
        <w:rPr>
          <w:rFonts w:ascii="Monaco" w:hAnsi="Monaco"/>
          <w:sz w:val="16"/>
          <w:szCs w:val="16"/>
          <w:lang w:val="en-US"/>
        </w:rPr>
      </w:pPr>
      <w:r w:rsidRPr="00024465">
        <w:rPr>
          <w:rFonts w:ascii="Monaco" w:hAnsi="Monaco"/>
          <w:sz w:val="16"/>
          <w:szCs w:val="16"/>
        </w:rPr>
        <w:t xml:space="preserve">    </w:t>
      </w:r>
      <w:proofErr w:type="gramStart"/>
      <w:r w:rsidRPr="00024465">
        <w:rPr>
          <w:rFonts w:ascii="Monaco" w:hAnsi="Monaco"/>
          <w:sz w:val="16"/>
          <w:szCs w:val="16"/>
          <w:lang w:val="en-US"/>
        </w:rPr>
        <w:t>vector</w:t>
      </w:r>
      <w:proofErr w:type="gramEnd"/>
      <w:r w:rsidRPr="00024465">
        <w:rPr>
          <w:rFonts w:ascii="Monaco" w:hAnsi="Monaco"/>
          <w:sz w:val="16"/>
          <w:szCs w:val="16"/>
          <w:lang w:val="en-US"/>
        </w:rPr>
        <w:t xml:space="preserve"> = []</w:t>
      </w:r>
    </w:p>
    <w:p w14:paraId="36FC1BD4" w14:textId="77777777" w:rsidR="00BA1151" w:rsidRPr="00024465" w:rsidRDefault="00BA1151" w:rsidP="00BA1151">
      <w:pPr>
        <w:pStyle w:val="Standard"/>
        <w:rPr>
          <w:rFonts w:ascii="Monaco" w:hAnsi="Monaco"/>
          <w:sz w:val="16"/>
          <w:szCs w:val="16"/>
          <w:lang w:val="en-US"/>
        </w:rPr>
      </w:pPr>
      <w:r w:rsidRPr="00024465">
        <w:rPr>
          <w:rFonts w:ascii="Monaco" w:hAnsi="Monaco"/>
          <w:sz w:val="16"/>
          <w:szCs w:val="16"/>
          <w:lang w:val="en-US"/>
        </w:rPr>
        <w:t xml:space="preserve">    y</w:t>
      </w:r>
      <w:proofErr w:type="gramStart"/>
      <w:r w:rsidRPr="00024465">
        <w:rPr>
          <w:rFonts w:ascii="Monaco" w:hAnsi="Monaco"/>
          <w:sz w:val="16"/>
          <w:szCs w:val="16"/>
          <w:lang w:val="en-US"/>
        </w:rPr>
        <w:t>=[]</w:t>
      </w:r>
      <w:proofErr w:type="gramEnd"/>
    </w:p>
    <w:p w14:paraId="00C4719B" w14:textId="77777777" w:rsidR="00BA1151" w:rsidRPr="00024465" w:rsidRDefault="00BA1151" w:rsidP="00BA1151">
      <w:pPr>
        <w:pStyle w:val="Standard"/>
        <w:rPr>
          <w:rFonts w:ascii="Monaco" w:hAnsi="Monaco"/>
          <w:sz w:val="16"/>
          <w:szCs w:val="16"/>
          <w:lang w:val="en-US"/>
        </w:rPr>
      </w:pPr>
      <w:r w:rsidRPr="00024465">
        <w:rPr>
          <w:rFonts w:ascii="Monaco" w:hAnsi="Monaco"/>
          <w:sz w:val="16"/>
          <w:szCs w:val="16"/>
          <w:lang w:val="en-US"/>
        </w:rPr>
        <w:t xml:space="preserve">    </w:t>
      </w:r>
      <w:proofErr w:type="gramStart"/>
      <w:r w:rsidRPr="00024465">
        <w:rPr>
          <w:rFonts w:ascii="Monaco" w:hAnsi="Monaco"/>
          <w:sz w:val="16"/>
          <w:szCs w:val="16"/>
          <w:lang w:val="en-US"/>
        </w:rPr>
        <w:t>dif</w:t>
      </w:r>
      <w:proofErr w:type="gramEnd"/>
      <w:r w:rsidRPr="00024465">
        <w:rPr>
          <w:rFonts w:ascii="Monaco" w:hAnsi="Monaco"/>
          <w:sz w:val="16"/>
          <w:szCs w:val="16"/>
          <w:lang w:val="en-US"/>
        </w:rPr>
        <w:t>=[]</w:t>
      </w:r>
    </w:p>
    <w:p w14:paraId="0B46F5C5" w14:textId="77777777" w:rsidR="00BA1151" w:rsidRPr="00024465" w:rsidRDefault="00BA1151" w:rsidP="00BA1151">
      <w:pPr>
        <w:pStyle w:val="Standard"/>
        <w:rPr>
          <w:rFonts w:ascii="Monaco" w:hAnsi="Monaco"/>
          <w:sz w:val="16"/>
          <w:szCs w:val="16"/>
          <w:lang w:val="en-US"/>
        </w:rPr>
      </w:pPr>
    </w:p>
    <w:p w14:paraId="3C4F2B5C" w14:textId="77777777" w:rsidR="00BA1151" w:rsidRPr="00024465" w:rsidRDefault="00BA1151" w:rsidP="00BA1151">
      <w:pPr>
        <w:pStyle w:val="Standard"/>
        <w:rPr>
          <w:rFonts w:ascii="Monaco" w:hAnsi="Monaco"/>
          <w:sz w:val="16"/>
          <w:szCs w:val="16"/>
          <w:lang w:val="en-US"/>
        </w:rPr>
      </w:pPr>
      <w:r w:rsidRPr="00024465">
        <w:rPr>
          <w:rFonts w:ascii="Monaco" w:hAnsi="Monaco"/>
          <w:sz w:val="16"/>
          <w:szCs w:val="16"/>
          <w:lang w:val="en-US"/>
        </w:rPr>
        <w:t xml:space="preserve">    </w:t>
      </w:r>
      <w:proofErr w:type="gramStart"/>
      <w:r w:rsidRPr="00024465">
        <w:rPr>
          <w:rFonts w:ascii="Monaco" w:hAnsi="Monaco"/>
          <w:sz w:val="16"/>
          <w:szCs w:val="16"/>
          <w:lang w:val="en-US"/>
        </w:rPr>
        <w:t>for</w:t>
      </w:r>
      <w:proofErr w:type="gramEnd"/>
      <w:r w:rsidRPr="00024465">
        <w:rPr>
          <w:rFonts w:ascii="Monaco" w:hAnsi="Monaco"/>
          <w:sz w:val="16"/>
          <w:szCs w:val="16"/>
          <w:lang w:val="en-US"/>
        </w:rPr>
        <w:t xml:space="preserve"> i in range(len(ytest)):</w:t>
      </w:r>
    </w:p>
    <w:p w14:paraId="443F2E84" w14:textId="77777777" w:rsidR="00BA1151" w:rsidRPr="00024465" w:rsidRDefault="00BA1151" w:rsidP="00BA1151">
      <w:pPr>
        <w:pStyle w:val="Standard"/>
        <w:rPr>
          <w:rFonts w:ascii="Monaco" w:hAnsi="Monaco"/>
          <w:sz w:val="16"/>
          <w:szCs w:val="16"/>
          <w:lang w:val="en-US"/>
        </w:rPr>
      </w:pPr>
      <w:r w:rsidRPr="00024465">
        <w:rPr>
          <w:rFonts w:ascii="Monaco" w:hAnsi="Monaco"/>
          <w:sz w:val="16"/>
          <w:szCs w:val="16"/>
          <w:lang w:val="en-US"/>
        </w:rPr>
        <w:t xml:space="preserve">        </w:t>
      </w:r>
      <w:proofErr w:type="gramStart"/>
      <w:r w:rsidRPr="00024465">
        <w:rPr>
          <w:rFonts w:ascii="Monaco" w:hAnsi="Monaco"/>
          <w:sz w:val="16"/>
          <w:szCs w:val="16"/>
          <w:lang w:val="en-US"/>
        </w:rPr>
        <w:t>vector.append(</w:t>
      </w:r>
      <w:proofErr w:type="gramEnd"/>
      <w:r w:rsidRPr="00024465">
        <w:rPr>
          <w:rFonts w:ascii="Monaco" w:hAnsi="Monaco"/>
          <w:sz w:val="16"/>
          <w:szCs w:val="16"/>
          <w:lang w:val="en-US"/>
        </w:rPr>
        <w:t>predictions[i][0])</w:t>
      </w:r>
    </w:p>
    <w:p w14:paraId="46E8680D" w14:textId="77777777" w:rsidR="00BA1151" w:rsidRPr="00024465" w:rsidRDefault="00BA1151" w:rsidP="00BA1151">
      <w:pPr>
        <w:pStyle w:val="Standard"/>
        <w:rPr>
          <w:rFonts w:ascii="Monaco" w:hAnsi="Monaco"/>
          <w:sz w:val="16"/>
          <w:szCs w:val="16"/>
          <w:lang w:val="en-US"/>
        </w:rPr>
      </w:pPr>
      <w:r w:rsidRPr="00024465">
        <w:rPr>
          <w:rFonts w:ascii="Monaco" w:hAnsi="Monaco"/>
          <w:sz w:val="16"/>
          <w:szCs w:val="16"/>
          <w:lang w:val="en-US"/>
        </w:rPr>
        <w:t xml:space="preserve">        </w:t>
      </w:r>
      <w:proofErr w:type="gramStart"/>
      <w:r w:rsidRPr="00024465">
        <w:rPr>
          <w:rFonts w:ascii="Monaco" w:hAnsi="Monaco"/>
          <w:sz w:val="16"/>
          <w:szCs w:val="16"/>
          <w:lang w:val="en-US"/>
        </w:rPr>
        <w:t>y.append(</w:t>
      </w:r>
      <w:proofErr w:type="gramEnd"/>
      <w:r w:rsidRPr="00024465">
        <w:rPr>
          <w:rFonts w:ascii="Monaco" w:hAnsi="Monaco"/>
          <w:sz w:val="16"/>
          <w:szCs w:val="16"/>
          <w:lang w:val="en-US"/>
        </w:rPr>
        <w:t>ytest[i][0])</w:t>
      </w:r>
    </w:p>
    <w:p w14:paraId="5CEC9C5A" w14:textId="77777777" w:rsidR="00BA1151" w:rsidRPr="00024465" w:rsidRDefault="00BA1151" w:rsidP="00BA1151">
      <w:pPr>
        <w:pStyle w:val="Standard"/>
        <w:rPr>
          <w:rFonts w:ascii="Monaco" w:hAnsi="Monaco"/>
          <w:sz w:val="16"/>
          <w:szCs w:val="16"/>
          <w:lang w:val="en-US"/>
        </w:rPr>
      </w:pPr>
      <w:r w:rsidRPr="00024465">
        <w:rPr>
          <w:rFonts w:ascii="Monaco" w:hAnsi="Monaco"/>
          <w:sz w:val="16"/>
          <w:szCs w:val="16"/>
          <w:lang w:val="en-US"/>
        </w:rPr>
        <w:t xml:space="preserve">        </w:t>
      </w:r>
      <w:proofErr w:type="gramStart"/>
      <w:r w:rsidRPr="00024465">
        <w:rPr>
          <w:rFonts w:ascii="Monaco" w:hAnsi="Monaco"/>
          <w:sz w:val="16"/>
          <w:szCs w:val="16"/>
          <w:lang w:val="en-US"/>
        </w:rPr>
        <w:t>dif.append(</w:t>
      </w:r>
      <w:proofErr w:type="gramEnd"/>
      <w:r w:rsidRPr="00024465">
        <w:rPr>
          <w:rFonts w:ascii="Monaco" w:hAnsi="Monaco"/>
          <w:sz w:val="16"/>
          <w:szCs w:val="16"/>
          <w:lang w:val="en-US"/>
        </w:rPr>
        <w:t>diferencia[i][0])</w:t>
      </w:r>
    </w:p>
    <w:p w14:paraId="7C371C88" w14:textId="77777777" w:rsidR="00BA1151" w:rsidRPr="00024465" w:rsidRDefault="00BA1151" w:rsidP="00BA1151">
      <w:pPr>
        <w:pStyle w:val="Standard"/>
        <w:rPr>
          <w:rFonts w:ascii="Monaco" w:hAnsi="Monaco"/>
          <w:sz w:val="16"/>
          <w:szCs w:val="16"/>
          <w:lang w:val="en-US"/>
        </w:rPr>
      </w:pPr>
    </w:p>
    <w:p w14:paraId="694E8690" w14:textId="77777777" w:rsidR="00BA1151" w:rsidRPr="00024465" w:rsidRDefault="00BA1151" w:rsidP="00BA1151">
      <w:pPr>
        <w:pStyle w:val="Standard"/>
        <w:rPr>
          <w:rFonts w:ascii="Monaco" w:hAnsi="Monaco"/>
          <w:sz w:val="16"/>
          <w:szCs w:val="16"/>
          <w:lang w:val="en-US"/>
        </w:rPr>
      </w:pPr>
      <w:r w:rsidRPr="00024465">
        <w:rPr>
          <w:rFonts w:ascii="Monaco" w:hAnsi="Monaco"/>
          <w:sz w:val="16"/>
          <w:szCs w:val="16"/>
          <w:lang w:val="en-US"/>
        </w:rPr>
        <w:t xml:space="preserve">    </w:t>
      </w:r>
      <w:proofErr w:type="gramStart"/>
      <w:r w:rsidRPr="00024465">
        <w:rPr>
          <w:rFonts w:ascii="Monaco" w:hAnsi="Monaco"/>
          <w:sz w:val="16"/>
          <w:szCs w:val="16"/>
          <w:lang w:val="en-US"/>
        </w:rPr>
        <w:t>df</w:t>
      </w:r>
      <w:proofErr w:type="gramEnd"/>
      <w:r w:rsidRPr="00024465">
        <w:rPr>
          <w:rFonts w:ascii="Monaco" w:hAnsi="Monaco"/>
          <w:sz w:val="16"/>
          <w:szCs w:val="16"/>
          <w:lang w:val="en-US"/>
        </w:rPr>
        <w:t xml:space="preserve"> = pd.DataFrame()</w:t>
      </w:r>
    </w:p>
    <w:p w14:paraId="048D3794" w14:textId="77777777" w:rsidR="00BA1151" w:rsidRPr="00024465" w:rsidRDefault="00BA1151" w:rsidP="00BA1151">
      <w:pPr>
        <w:pStyle w:val="Standard"/>
        <w:rPr>
          <w:rFonts w:ascii="Monaco" w:hAnsi="Monaco"/>
          <w:sz w:val="16"/>
          <w:szCs w:val="16"/>
        </w:rPr>
      </w:pPr>
      <w:r w:rsidRPr="00024465">
        <w:rPr>
          <w:rFonts w:ascii="Monaco" w:hAnsi="Monaco"/>
          <w:sz w:val="16"/>
          <w:szCs w:val="16"/>
          <w:lang w:val="en-US"/>
        </w:rPr>
        <w:t xml:space="preserve">    </w:t>
      </w:r>
      <w:proofErr w:type="gramStart"/>
      <w:r w:rsidRPr="00024465">
        <w:rPr>
          <w:rFonts w:ascii="Monaco" w:hAnsi="Monaco"/>
          <w:sz w:val="16"/>
          <w:szCs w:val="16"/>
        </w:rPr>
        <w:t>df</w:t>
      </w:r>
      <w:proofErr w:type="gramEnd"/>
      <w:r w:rsidRPr="00024465">
        <w:rPr>
          <w:rFonts w:ascii="Monaco" w:hAnsi="Monaco"/>
          <w:sz w:val="16"/>
          <w:szCs w:val="16"/>
        </w:rPr>
        <w:t>['Prediccion'] = vector</w:t>
      </w:r>
    </w:p>
    <w:p w14:paraId="3899E682" w14:textId="77777777" w:rsidR="00BA1151" w:rsidRPr="00024465" w:rsidRDefault="00BA1151" w:rsidP="00BA1151">
      <w:pPr>
        <w:pStyle w:val="Standard"/>
        <w:rPr>
          <w:rFonts w:ascii="Monaco" w:hAnsi="Monaco"/>
          <w:sz w:val="16"/>
          <w:szCs w:val="16"/>
        </w:rPr>
      </w:pPr>
      <w:r w:rsidRPr="00024465">
        <w:rPr>
          <w:rFonts w:ascii="Monaco" w:hAnsi="Monaco"/>
          <w:sz w:val="16"/>
          <w:szCs w:val="16"/>
        </w:rPr>
        <w:t xml:space="preserve">    </w:t>
      </w:r>
      <w:proofErr w:type="gramStart"/>
      <w:r w:rsidRPr="00024465">
        <w:rPr>
          <w:rFonts w:ascii="Monaco" w:hAnsi="Monaco"/>
          <w:sz w:val="16"/>
          <w:szCs w:val="16"/>
        </w:rPr>
        <w:t>df</w:t>
      </w:r>
      <w:proofErr w:type="gramEnd"/>
      <w:r w:rsidRPr="00024465">
        <w:rPr>
          <w:rFonts w:ascii="Monaco" w:hAnsi="Monaco"/>
          <w:sz w:val="16"/>
          <w:szCs w:val="16"/>
        </w:rPr>
        <w:t>['utilidad'] = y</w:t>
      </w:r>
    </w:p>
    <w:p w14:paraId="032CD67B" w14:textId="77777777" w:rsidR="00BA1151" w:rsidRPr="00024465" w:rsidRDefault="00BA1151" w:rsidP="00BA1151">
      <w:pPr>
        <w:pStyle w:val="Standard"/>
        <w:rPr>
          <w:rFonts w:ascii="Monaco" w:hAnsi="Monaco"/>
          <w:sz w:val="16"/>
          <w:szCs w:val="16"/>
          <w:lang w:val="en-US"/>
        </w:rPr>
      </w:pPr>
      <w:r w:rsidRPr="00024465">
        <w:rPr>
          <w:rFonts w:ascii="Monaco" w:hAnsi="Monaco"/>
          <w:sz w:val="16"/>
          <w:szCs w:val="16"/>
        </w:rPr>
        <w:t xml:space="preserve">    </w:t>
      </w:r>
      <w:proofErr w:type="gramStart"/>
      <w:r w:rsidRPr="00024465">
        <w:rPr>
          <w:rFonts w:ascii="Monaco" w:hAnsi="Monaco"/>
          <w:sz w:val="16"/>
          <w:szCs w:val="16"/>
          <w:lang w:val="en-US"/>
        </w:rPr>
        <w:t>df[</w:t>
      </w:r>
      <w:proofErr w:type="gramEnd"/>
      <w:r w:rsidRPr="00024465">
        <w:rPr>
          <w:rFonts w:ascii="Monaco" w:hAnsi="Monaco"/>
          <w:sz w:val="16"/>
          <w:szCs w:val="16"/>
          <w:lang w:val="en-US"/>
        </w:rPr>
        <w:t>'diferencia'] = dif</w:t>
      </w:r>
    </w:p>
    <w:p w14:paraId="6A2CEA92" w14:textId="77777777" w:rsidR="00BA1151" w:rsidRPr="00024465" w:rsidRDefault="00BA1151" w:rsidP="00BA1151">
      <w:pPr>
        <w:pStyle w:val="Standard"/>
        <w:rPr>
          <w:rFonts w:ascii="Monaco" w:hAnsi="Monaco"/>
          <w:sz w:val="16"/>
          <w:szCs w:val="16"/>
          <w:lang w:val="en-US"/>
        </w:rPr>
      </w:pPr>
    </w:p>
    <w:p w14:paraId="582FE497" w14:textId="77777777" w:rsidR="00BA1151" w:rsidRPr="00024465" w:rsidRDefault="00BA1151" w:rsidP="00BA1151">
      <w:pPr>
        <w:pStyle w:val="Standard"/>
        <w:rPr>
          <w:rFonts w:ascii="Monaco" w:hAnsi="Monaco"/>
          <w:sz w:val="16"/>
          <w:szCs w:val="16"/>
          <w:lang w:val="en-US"/>
        </w:rPr>
      </w:pPr>
      <w:r w:rsidRPr="00024465">
        <w:rPr>
          <w:rFonts w:ascii="Monaco" w:hAnsi="Monaco"/>
          <w:sz w:val="16"/>
          <w:szCs w:val="16"/>
          <w:lang w:val="en-US"/>
        </w:rPr>
        <w:t xml:space="preserve">    </w:t>
      </w:r>
      <w:proofErr w:type="gramStart"/>
      <w:r w:rsidRPr="00024465">
        <w:rPr>
          <w:rFonts w:ascii="Monaco" w:hAnsi="Monaco"/>
          <w:sz w:val="16"/>
          <w:szCs w:val="16"/>
          <w:lang w:val="en-US"/>
        </w:rPr>
        <w:t>writer</w:t>
      </w:r>
      <w:proofErr w:type="gramEnd"/>
      <w:r w:rsidRPr="00024465">
        <w:rPr>
          <w:rFonts w:ascii="Monaco" w:hAnsi="Monaco"/>
          <w:sz w:val="16"/>
          <w:szCs w:val="16"/>
          <w:lang w:val="en-US"/>
        </w:rPr>
        <w:t xml:space="preserve"> = pd.ExcelWriter(file_name, engine='xlsxwriter')</w:t>
      </w:r>
    </w:p>
    <w:p w14:paraId="406167DF" w14:textId="77777777" w:rsidR="00BA1151" w:rsidRPr="00024465" w:rsidRDefault="00BA1151" w:rsidP="00BA1151">
      <w:pPr>
        <w:pStyle w:val="Standard"/>
        <w:rPr>
          <w:rFonts w:ascii="Monaco" w:hAnsi="Monaco"/>
          <w:sz w:val="16"/>
          <w:szCs w:val="16"/>
          <w:lang w:val="en-US"/>
        </w:rPr>
      </w:pPr>
      <w:r w:rsidRPr="00024465">
        <w:rPr>
          <w:rFonts w:ascii="Monaco" w:hAnsi="Monaco"/>
          <w:sz w:val="16"/>
          <w:szCs w:val="16"/>
          <w:lang w:val="en-US"/>
        </w:rPr>
        <w:t xml:space="preserve">    df.to_</w:t>
      </w:r>
      <w:proofErr w:type="gramStart"/>
      <w:r w:rsidRPr="00024465">
        <w:rPr>
          <w:rFonts w:ascii="Monaco" w:hAnsi="Monaco"/>
          <w:sz w:val="16"/>
          <w:szCs w:val="16"/>
          <w:lang w:val="en-US"/>
        </w:rPr>
        <w:t>excel(</w:t>
      </w:r>
      <w:proofErr w:type="gramEnd"/>
      <w:r w:rsidRPr="00024465">
        <w:rPr>
          <w:rFonts w:ascii="Monaco" w:hAnsi="Monaco"/>
          <w:sz w:val="16"/>
          <w:szCs w:val="16"/>
          <w:lang w:val="en-US"/>
        </w:rPr>
        <w:t>writer, sheet_name=sheet_name)</w:t>
      </w:r>
    </w:p>
    <w:p w14:paraId="73DAA8E1" w14:textId="77777777" w:rsidR="00BA1151" w:rsidRPr="00024465" w:rsidRDefault="00BA1151" w:rsidP="00BA1151">
      <w:pPr>
        <w:pStyle w:val="Standard"/>
        <w:rPr>
          <w:rFonts w:ascii="Monaco" w:hAnsi="Monaco"/>
          <w:sz w:val="16"/>
          <w:szCs w:val="16"/>
        </w:rPr>
      </w:pPr>
      <w:r w:rsidRPr="00024465">
        <w:rPr>
          <w:rFonts w:ascii="Monaco" w:hAnsi="Monaco"/>
          <w:sz w:val="16"/>
          <w:szCs w:val="16"/>
          <w:lang w:val="en-US"/>
        </w:rPr>
        <w:t xml:space="preserve">    </w:t>
      </w:r>
      <w:proofErr w:type="gramStart"/>
      <w:r w:rsidRPr="00024465">
        <w:rPr>
          <w:rFonts w:ascii="Monaco" w:hAnsi="Monaco"/>
          <w:sz w:val="16"/>
          <w:szCs w:val="16"/>
        </w:rPr>
        <w:t>writer.save()</w:t>
      </w:r>
      <w:proofErr w:type="gramEnd"/>
    </w:p>
    <w:p w14:paraId="268DBBE5" w14:textId="77777777" w:rsidR="00BA1151" w:rsidRPr="00024465" w:rsidRDefault="00BA1151" w:rsidP="00BA1151">
      <w:pPr>
        <w:pStyle w:val="Standard"/>
        <w:rPr>
          <w:rFonts w:ascii="Monaco" w:hAnsi="Monaco"/>
          <w:sz w:val="16"/>
          <w:szCs w:val="16"/>
        </w:rPr>
      </w:pPr>
    </w:p>
    <w:p w14:paraId="266E1948" w14:textId="77777777" w:rsidR="00BA1151" w:rsidRPr="00024465" w:rsidRDefault="00BA1151" w:rsidP="00BA1151">
      <w:pPr>
        <w:pStyle w:val="Standard"/>
        <w:rPr>
          <w:rFonts w:ascii="Monaco" w:hAnsi="Monaco"/>
          <w:sz w:val="16"/>
          <w:szCs w:val="16"/>
        </w:rPr>
      </w:pPr>
      <w:proofErr w:type="gramStart"/>
      <w:r w:rsidRPr="00024465">
        <w:rPr>
          <w:rFonts w:ascii="Monaco" w:hAnsi="Monaco"/>
          <w:sz w:val="16"/>
          <w:szCs w:val="16"/>
        </w:rPr>
        <w:t>def</w:t>
      </w:r>
      <w:proofErr w:type="gramEnd"/>
      <w:r w:rsidRPr="00024465">
        <w:rPr>
          <w:rFonts w:ascii="Monaco" w:hAnsi="Monaco"/>
          <w:sz w:val="16"/>
          <w:szCs w:val="16"/>
        </w:rPr>
        <w:t xml:space="preserve"> store_info_6(ordenado, iteracion):</w:t>
      </w:r>
    </w:p>
    <w:p w14:paraId="68CCB7DF" w14:textId="77777777" w:rsidR="00BA1151" w:rsidRPr="00024465" w:rsidRDefault="00BA1151" w:rsidP="00BA1151">
      <w:pPr>
        <w:pStyle w:val="Standard"/>
        <w:rPr>
          <w:rFonts w:ascii="Monaco" w:hAnsi="Monaco"/>
          <w:sz w:val="16"/>
          <w:szCs w:val="16"/>
        </w:rPr>
      </w:pPr>
    </w:p>
    <w:p w14:paraId="10B6C240" w14:textId="77777777" w:rsidR="00BA1151" w:rsidRPr="00024465" w:rsidRDefault="00BA1151" w:rsidP="00BA1151">
      <w:pPr>
        <w:pStyle w:val="Standard"/>
        <w:rPr>
          <w:rFonts w:ascii="Monaco" w:hAnsi="Monaco"/>
          <w:sz w:val="16"/>
          <w:szCs w:val="16"/>
        </w:rPr>
      </w:pPr>
      <w:r w:rsidRPr="00024465">
        <w:rPr>
          <w:rFonts w:ascii="Monaco" w:hAnsi="Monaco"/>
          <w:sz w:val="16"/>
          <w:szCs w:val="16"/>
        </w:rPr>
        <w:t xml:space="preserve">    file_name = 'PREDICCIONES ORDENADAS' + "_" + 'numero</w:t>
      </w:r>
      <w:proofErr w:type="gramStart"/>
      <w:r w:rsidRPr="00024465">
        <w:rPr>
          <w:rFonts w:ascii="Monaco" w:hAnsi="Monaco"/>
          <w:sz w:val="16"/>
          <w:szCs w:val="16"/>
        </w:rPr>
        <w:t>_{</w:t>
      </w:r>
      <w:proofErr w:type="gramEnd"/>
      <w:r w:rsidRPr="00024465">
        <w:rPr>
          <w:rFonts w:ascii="Monaco" w:hAnsi="Monaco"/>
          <w:sz w:val="16"/>
          <w:szCs w:val="16"/>
        </w:rPr>
        <w:t>0}'.format(iteracion) + ".xlsx"</w:t>
      </w:r>
    </w:p>
    <w:p w14:paraId="4E46DBBA" w14:textId="77777777" w:rsidR="00BA1151" w:rsidRPr="00024465" w:rsidRDefault="00BA1151" w:rsidP="00BA1151">
      <w:pPr>
        <w:pStyle w:val="Standard"/>
        <w:rPr>
          <w:rFonts w:ascii="Monaco" w:hAnsi="Monaco"/>
          <w:sz w:val="16"/>
          <w:szCs w:val="16"/>
        </w:rPr>
      </w:pPr>
      <w:r w:rsidRPr="00024465">
        <w:rPr>
          <w:rFonts w:ascii="Monaco" w:hAnsi="Monaco"/>
          <w:sz w:val="16"/>
          <w:szCs w:val="16"/>
        </w:rPr>
        <w:t xml:space="preserve">    sheet_name = 'Datos modelo'</w:t>
      </w:r>
    </w:p>
    <w:p w14:paraId="0F685D8B" w14:textId="77777777" w:rsidR="00BA1151" w:rsidRPr="00024465" w:rsidRDefault="00BA1151" w:rsidP="00BA1151">
      <w:pPr>
        <w:pStyle w:val="Standard"/>
        <w:rPr>
          <w:rFonts w:ascii="Monaco" w:hAnsi="Monaco"/>
          <w:sz w:val="16"/>
          <w:szCs w:val="16"/>
        </w:rPr>
      </w:pPr>
    </w:p>
    <w:p w14:paraId="31D95159" w14:textId="77777777" w:rsidR="00BA1151" w:rsidRPr="00024465" w:rsidRDefault="00BA1151" w:rsidP="00BA1151">
      <w:pPr>
        <w:pStyle w:val="Standard"/>
        <w:rPr>
          <w:rFonts w:ascii="Monaco" w:hAnsi="Monaco"/>
          <w:sz w:val="16"/>
          <w:szCs w:val="16"/>
        </w:rPr>
      </w:pPr>
      <w:r w:rsidRPr="00024465">
        <w:rPr>
          <w:rFonts w:ascii="Monaco" w:hAnsi="Monaco"/>
          <w:sz w:val="16"/>
          <w:szCs w:val="16"/>
        </w:rPr>
        <w:t xml:space="preserve">    datos_1</w:t>
      </w:r>
      <w:proofErr w:type="gramStart"/>
      <w:r w:rsidRPr="00024465">
        <w:rPr>
          <w:rFonts w:ascii="Monaco" w:hAnsi="Monaco"/>
          <w:sz w:val="16"/>
          <w:szCs w:val="16"/>
        </w:rPr>
        <w:t>=[]</w:t>
      </w:r>
      <w:proofErr w:type="gramEnd"/>
    </w:p>
    <w:p w14:paraId="7912917B" w14:textId="77777777" w:rsidR="00BA1151" w:rsidRPr="00024465" w:rsidRDefault="00BA1151" w:rsidP="00BA1151">
      <w:pPr>
        <w:pStyle w:val="Standard"/>
        <w:rPr>
          <w:rFonts w:ascii="Monaco" w:hAnsi="Monaco"/>
          <w:sz w:val="16"/>
          <w:szCs w:val="16"/>
        </w:rPr>
      </w:pPr>
      <w:r w:rsidRPr="00024465">
        <w:rPr>
          <w:rFonts w:ascii="Monaco" w:hAnsi="Monaco"/>
          <w:sz w:val="16"/>
          <w:szCs w:val="16"/>
        </w:rPr>
        <w:t xml:space="preserve">    datos_2</w:t>
      </w:r>
      <w:proofErr w:type="gramStart"/>
      <w:r w:rsidRPr="00024465">
        <w:rPr>
          <w:rFonts w:ascii="Monaco" w:hAnsi="Monaco"/>
          <w:sz w:val="16"/>
          <w:szCs w:val="16"/>
        </w:rPr>
        <w:t>=[]</w:t>
      </w:r>
      <w:proofErr w:type="gramEnd"/>
    </w:p>
    <w:p w14:paraId="586406D4" w14:textId="77777777" w:rsidR="00BA1151" w:rsidRPr="00024465" w:rsidRDefault="00BA1151" w:rsidP="00BA1151">
      <w:pPr>
        <w:pStyle w:val="Standard"/>
        <w:rPr>
          <w:rFonts w:ascii="Monaco" w:hAnsi="Monaco"/>
          <w:sz w:val="16"/>
          <w:szCs w:val="16"/>
        </w:rPr>
      </w:pPr>
    </w:p>
    <w:p w14:paraId="1066E9A1" w14:textId="77777777" w:rsidR="00BA1151" w:rsidRPr="00024465" w:rsidRDefault="00BA1151" w:rsidP="00BA1151">
      <w:pPr>
        <w:pStyle w:val="Standard"/>
        <w:rPr>
          <w:rFonts w:ascii="Monaco" w:hAnsi="Monaco"/>
          <w:sz w:val="16"/>
          <w:szCs w:val="16"/>
        </w:rPr>
      </w:pPr>
      <w:r w:rsidRPr="00024465">
        <w:rPr>
          <w:rFonts w:ascii="Monaco" w:hAnsi="Monaco"/>
          <w:sz w:val="16"/>
          <w:szCs w:val="16"/>
        </w:rPr>
        <w:t xml:space="preserve">    </w:t>
      </w:r>
      <w:proofErr w:type="gramStart"/>
      <w:r w:rsidRPr="00024465">
        <w:rPr>
          <w:rFonts w:ascii="Monaco" w:hAnsi="Monaco"/>
          <w:sz w:val="16"/>
          <w:szCs w:val="16"/>
        </w:rPr>
        <w:t>for</w:t>
      </w:r>
      <w:proofErr w:type="gramEnd"/>
      <w:r w:rsidRPr="00024465">
        <w:rPr>
          <w:rFonts w:ascii="Monaco" w:hAnsi="Monaco"/>
          <w:sz w:val="16"/>
          <w:szCs w:val="16"/>
        </w:rPr>
        <w:t xml:space="preserve"> i in range(len(ordenado)):</w:t>
      </w:r>
    </w:p>
    <w:p w14:paraId="571D8D91" w14:textId="77777777" w:rsidR="00BA1151" w:rsidRPr="00024465" w:rsidRDefault="00BA1151" w:rsidP="00BA1151">
      <w:pPr>
        <w:pStyle w:val="Standard"/>
        <w:rPr>
          <w:rFonts w:ascii="Monaco" w:hAnsi="Monaco"/>
          <w:sz w:val="16"/>
          <w:szCs w:val="16"/>
        </w:rPr>
      </w:pPr>
      <w:r w:rsidRPr="00024465">
        <w:rPr>
          <w:rFonts w:ascii="Monaco" w:hAnsi="Monaco"/>
          <w:sz w:val="16"/>
          <w:szCs w:val="16"/>
        </w:rPr>
        <w:t xml:space="preserve">        datos_</w:t>
      </w:r>
      <w:proofErr w:type="gramStart"/>
      <w:r w:rsidRPr="00024465">
        <w:rPr>
          <w:rFonts w:ascii="Monaco" w:hAnsi="Monaco"/>
          <w:sz w:val="16"/>
          <w:szCs w:val="16"/>
        </w:rPr>
        <w:t>1.append(</w:t>
      </w:r>
      <w:proofErr w:type="gramEnd"/>
      <w:r w:rsidRPr="00024465">
        <w:rPr>
          <w:rFonts w:ascii="Monaco" w:hAnsi="Monaco"/>
          <w:sz w:val="16"/>
          <w:szCs w:val="16"/>
        </w:rPr>
        <w:t>ordenado[i][0][0])</w:t>
      </w:r>
    </w:p>
    <w:p w14:paraId="23CCE9D7" w14:textId="77777777" w:rsidR="00BA1151" w:rsidRPr="00024465" w:rsidRDefault="00BA1151" w:rsidP="00BA1151">
      <w:pPr>
        <w:pStyle w:val="Standard"/>
        <w:rPr>
          <w:rFonts w:ascii="Monaco" w:hAnsi="Monaco"/>
          <w:sz w:val="16"/>
          <w:szCs w:val="16"/>
        </w:rPr>
      </w:pPr>
      <w:r w:rsidRPr="00024465">
        <w:rPr>
          <w:rFonts w:ascii="Monaco" w:hAnsi="Monaco"/>
          <w:sz w:val="16"/>
          <w:szCs w:val="16"/>
        </w:rPr>
        <w:t xml:space="preserve">        datos_</w:t>
      </w:r>
      <w:proofErr w:type="gramStart"/>
      <w:r w:rsidRPr="00024465">
        <w:rPr>
          <w:rFonts w:ascii="Monaco" w:hAnsi="Monaco"/>
          <w:sz w:val="16"/>
          <w:szCs w:val="16"/>
        </w:rPr>
        <w:t>2.append(</w:t>
      </w:r>
      <w:proofErr w:type="gramEnd"/>
      <w:r w:rsidRPr="00024465">
        <w:rPr>
          <w:rFonts w:ascii="Monaco" w:hAnsi="Monaco"/>
          <w:sz w:val="16"/>
          <w:szCs w:val="16"/>
        </w:rPr>
        <w:t>ordenado[i][1][0])</w:t>
      </w:r>
    </w:p>
    <w:p w14:paraId="0733A1BE" w14:textId="77777777" w:rsidR="00BA1151" w:rsidRPr="00024465" w:rsidRDefault="00BA1151" w:rsidP="00BA1151">
      <w:pPr>
        <w:pStyle w:val="Standard"/>
        <w:rPr>
          <w:rFonts w:ascii="Monaco" w:hAnsi="Monaco"/>
          <w:sz w:val="16"/>
          <w:szCs w:val="16"/>
        </w:rPr>
      </w:pPr>
    </w:p>
    <w:p w14:paraId="62D0B82F" w14:textId="77777777" w:rsidR="00BA1151" w:rsidRPr="00024465" w:rsidRDefault="00BA1151" w:rsidP="00BA1151">
      <w:pPr>
        <w:pStyle w:val="Standard"/>
        <w:rPr>
          <w:rFonts w:ascii="Monaco" w:hAnsi="Monaco"/>
          <w:sz w:val="16"/>
          <w:szCs w:val="16"/>
        </w:rPr>
      </w:pPr>
      <w:r w:rsidRPr="00024465">
        <w:rPr>
          <w:rFonts w:ascii="Monaco" w:hAnsi="Monaco"/>
          <w:sz w:val="16"/>
          <w:szCs w:val="16"/>
        </w:rPr>
        <w:t xml:space="preserve">    </w:t>
      </w:r>
      <w:proofErr w:type="gramStart"/>
      <w:r w:rsidRPr="00024465">
        <w:rPr>
          <w:rFonts w:ascii="Monaco" w:hAnsi="Monaco"/>
          <w:sz w:val="16"/>
          <w:szCs w:val="16"/>
        </w:rPr>
        <w:t>df</w:t>
      </w:r>
      <w:proofErr w:type="gramEnd"/>
      <w:r w:rsidRPr="00024465">
        <w:rPr>
          <w:rFonts w:ascii="Monaco" w:hAnsi="Monaco"/>
          <w:sz w:val="16"/>
          <w:szCs w:val="16"/>
        </w:rPr>
        <w:t xml:space="preserve"> = pd.DataFrame()</w:t>
      </w:r>
    </w:p>
    <w:p w14:paraId="7C36CBD2" w14:textId="77777777" w:rsidR="00BA1151" w:rsidRPr="00024465" w:rsidRDefault="00BA1151" w:rsidP="00BA1151">
      <w:pPr>
        <w:pStyle w:val="Standard"/>
        <w:rPr>
          <w:rFonts w:ascii="Monaco" w:hAnsi="Monaco"/>
          <w:sz w:val="16"/>
          <w:szCs w:val="16"/>
        </w:rPr>
      </w:pPr>
      <w:r w:rsidRPr="00024465">
        <w:rPr>
          <w:rFonts w:ascii="Monaco" w:hAnsi="Monaco"/>
          <w:sz w:val="16"/>
          <w:szCs w:val="16"/>
        </w:rPr>
        <w:t xml:space="preserve">    </w:t>
      </w:r>
      <w:proofErr w:type="gramStart"/>
      <w:r w:rsidRPr="00024465">
        <w:rPr>
          <w:rFonts w:ascii="Monaco" w:hAnsi="Monaco"/>
          <w:sz w:val="16"/>
          <w:szCs w:val="16"/>
        </w:rPr>
        <w:t>df</w:t>
      </w:r>
      <w:proofErr w:type="gramEnd"/>
      <w:r w:rsidRPr="00024465">
        <w:rPr>
          <w:rFonts w:ascii="Monaco" w:hAnsi="Monaco"/>
          <w:sz w:val="16"/>
          <w:szCs w:val="16"/>
        </w:rPr>
        <w:t>['Salida'] = datos_1</w:t>
      </w:r>
    </w:p>
    <w:p w14:paraId="5D3634F1" w14:textId="77777777" w:rsidR="00BA1151" w:rsidRPr="00024465" w:rsidRDefault="00BA1151" w:rsidP="00BA1151">
      <w:pPr>
        <w:pStyle w:val="Standard"/>
        <w:rPr>
          <w:rFonts w:ascii="Monaco" w:hAnsi="Monaco"/>
          <w:sz w:val="16"/>
          <w:szCs w:val="16"/>
          <w:lang w:val="en-US"/>
        </w:rPr>
      </w:pPr>
      <w:r w:rsidRPr="00024465">
        <w:rPr>
          <w:rFonts w:ascii="Monaco" w:hAnsi="Monaco"/>
          <w:sz w:val="16"/>
          <w:szCs w:val="16"/>
        </w:rPr>
        <w:t xml:space="preserve">    </w:t>
      </w:r>
      <w:proofErr w:type="gramStart"/>
      <w:r w:rsidRPr="00024465">
        <w:rPr>
          <w:rFonts w:ascii="Monaco" w:hAnsi="Monaco"/>
          <w:sz w:val="16"/>
          <w:szCs w:val="16"/>
          <w:lang w:val="en-US"/>
        </w:rPr>
        <w:t>df[</w:t>
      </w:r>
      <w:proofErr w:type="gramEnd"/>
      <w:r w:rsidRPr="00024465">
        <w:rPr>
          <w:rFonts w:ascii="Monaco" w:hAnsi="Monaco"/>
          <w:sz w:val="16"/>
          <w:szCs w:val="16"/>
          <w:lang w:val="en-US"/>
        </w:rPr>
        <w:t>'Prediccion'] = datos_2</w:t>
      </w:r>
    </w:p>
    <w:p w14:paraId="0399F2EC" w14:textId="77777777" w:rsidR="00BA1151" w:rsidRPr="00024465" w:rsidRDefault="00BA1151" w:rsidP="00BA1151">
      <w:pPr>
        <w:pStyle w:val="Standard"/>
        <w:rPr>
          <w:rFonts w:ascii="Monaco" w:hAnsi="Monaco"/>
          <w:sz w:val="16"/>
          <w:szCs w:val="16"/>
          <w:lang w:val="en-US"/>
        </w:rPr>
      </w:pPr>
    </w:p>
    <w:p w14:paraId="4408F464" w14:textId="77777777" w:rsidR="00BA1151" w:rsidRPr="00024465" w:rsidRDefault="00BA1151" w:rsidP="00BA1151">
      <w:pPr>
        <w:pStyle w:val="Standard"/>
        <w:rPr>
          <w:rFonts w:ascii="Monaco" w:hAnsi="Monaco"/>
          <w:sz w:val="16"/>
          <w:szCs w:val="16"/>
          <w:lang w:val="en-US"/>
        </w:rPr>
      </w:pPr>
      <w:r w:rsidRPr="00024465">
        <w:rPr>
          <w:rFonts w:ascii="Monaco" w:hAnsi="Monaco"/>
          <w:sz w:val="16"/>
          <w:szCs w:val="16"/>
          <w:lang w:val="en-US"/>
        </w:rPr>
        <w:t xml:space="preserve">    </w:t>
      </w:r>
      <w:proofErr w:type="gramStart"/>
      <w:r w:rsidRPr="00024465">
        <w:rPr>
          <w:rFonts w:ascii="Monaco" w:hAnsi="Monaco"/>
          <w:sz w:val="16"/>
          <w:szCs w:val="16"/>
          <w:lang w:val="en-US"/>
        </w:rPr>
        <w:t>writer</w:t>
      </w:r>
      <w:proofErr w:type="gramEnd"/>
      <w:r w:rsidRPr="00024465">
        <w:rPr>
          <w:rFonts w:ascii="Monaco" w:hAnsi="Monaco"/>
          <w:sz w:val="16"/>
          <w:szCs w:val="16"/>
          <w:lang w:val="en-US"/>
        </w:rPr>
        <w:t xml:space="preserve"> = pd.ExcelWriter(file_name,engine='xlsxwriter')</w:t>
      </w:r>
    </w:p>
    <w:p w14:paraId="2694840F" w14:textId="77777777" w:rsidR="00BA1151" w:rsidRPr="00024465" w:rsidRDefault="00BA1151" w:rsidP="00BA1151">
      <w:pPr>
        <w:pStyle w:val="Standard"/>
        <w:rPr>
          <w:rFonts w:ascii="Monaco" w:hAnsi="Monaco"/>
          <w:sz w:val="16"/>
          <w:szCs w:val="16"/>
          <w:lang w:val="en-US"/>
        </w:rPr>
      </w:pPr>
      <w:r w:rsidRPr="00024465">
        <w:rPr>
          <w:rFonts w:ascii="Monaco" w:hAnsi="Monaco"/>
          <w:sz w:val="16"/>
          <w:szCs w:val="16"/>
          <w:lang w:val="en-US"/>
        </w:rPr>
        <w:t xml:space="preserve">    df.to_</w:t>
      </w:r>
      <w:proofErr w:type="gramStart"/>
      <w:r w:rsidRPr="00024465">
        <w:rPr>
          <w:rFonts w:ascii="Monaco" w:hAnsi="Monaco"/>
          <w:sz w:val="16"/>
          <w:szCs w:val="16"/>
          <w:lang w:val="en-US"/>
        </w:rPr>
        <w:t>excel(</w:t>
      </w:r>
      <w:proofErr w:type="gramEnd"/>
      <w:r w:rsidRPr="00024465">
        <w:rPr>
          <w:rFonts w:ascii="Monaco" w:hAnsi="Monaco"/>
          <w:sz w:val="16"/>
          <w:szCs w:val="16"/>
          <w:lang w:val="en-US"/>
        </w:rPr>
        <w:t>writer,sheet_name=sheet_name)</w:t>
      </w:r>
    </w:p>
    <w:p w14:paraId="2A9B0439" w14:textId="77777777" w:rsidR="00BA1151" w:rsidRPr="00024465" w:rsidRDefault="00BA1151" w:rsidP="00BA1151">
      <w:pPr>
        <w:pStyle w:val="Standard"/>
        <w:rPr>
          <w:rFonts w:ascii="Monaco" w:hAnsi="Monaco"/>
          <w:sz w:val="16"/>
          <w:szCs w:val="16"/>
        </w:rPr>
      </w:pPr>
      <w:r w:rsidRPr="00024465">
        <w:rPr>
          <w:rFonts w:ascii="Monaco" w:hAnsi="Monaco"/>
          <w:sz w:val="16"/>
          <w:szCs w:val="16"/>
          <w:lang w:val="en-US"/>
        </w:rPr>
        <w:t xml:space="preserve">    </w:t>
      </w:r>
      <w:proofErr w:type="gramStart"/>
      <w:r w:rsidRPr="00024465">
        <w:rPr>
          <w:rFonts w:ascii="Monaco" w:hAnsi="Monaco"/>
          <w:sz w:val="16"/>
          <w:szCs w:val="16"/>
        </w:rPr>
        <w:t>writer.save()</w:t>
      </w:r>
      <w:proofErr w:type="gramEnd"/>
    </w:p>
    <w:p w14:paraId="17FDD135" w14:textId="77777777" w:rsidR="00BA1151" w:rsidRPr="00024465" w:rsidRDefault="00BA1151" w:rsidP="00BA1151">
      <w:pPr>
        <w:pStyle w:val="Standard"/>
        <w:rPr>
          <w:rFonts w:ascii="Monaco" w:hAnsi="Monaco"/>
          <w:sz w:val="16"/>
          <w:szCs w:val="16"/>
        </w:rPr>
      </w:pPr>
    </w:p>
    <w:p w14:paraId="7F4F9134" w14:textId="77777777" w:rsidR="00BA1151" w:rsidRPr="00024465" w:rsidRDefault="00BA1151" w:rsidP="00BA1151">
      <w:pPr>
        <w:pStyle w:val="Standard"/>
        <w:rPr>
          <w:rFonts w:ascii="Monaco" w:hAnsi="Monaco"/>
          <w:sz w:val="16"/>
          <w:szCs w:val="16"/>
        </w:rPr>
      </w:pPr>
      <w:proofErr w:type="gramStart"/>
      <w:r w:rsidRPr="00024465">
        <w:rPr>
          <w:rFonts w:ascii="Monaco" w:hAnsi="Monaco"/>
          <w:sz w:val="16"/>
          <w:szCs w:val="16"/>
        </w:rPr>
        <w:t>print</w:t>
      </w:r>
      <w:proofErr w:type="gramEnd"/>
      <w:r w:rsidRPr="00024465">
        <w:rPr>
          <w:rFonts w:ascii="Monaco" w:hAnsi="Monaco"/>
          <w:sz w:val="16"/>
          <w:szCs w:val="16"/>
        </w:rPr>
        <w:t>("Empieza el entrenamiento.")</w:t>
      </w:r>
    </w:p>
    <w:p w14:paraId="2A826583" w14:textId="77777777" w:rsidR="00BA1151" w:rsidRPr="00024465" w:rsidRDefault="00BA1151" w:rsidP="00BA1151">
      <w:pPr>
        <w:pStyle w:val="Standard"/>
        <w:rPr>
          <w:rFonts w:ascii="Monaco" w:hAnsi="Monaco"/>
          <w:sz w:val="16"/>
          <w:szCs w:val="16"/>
        </w:rPr>
      </w:pPr>
    </w:p>
    <w:p w14:paraId="677D2289" w14:textId="77777777" w:rsidR="00BA1151" w:rsidRPr="00024465" w:rsidRDefault="00BA1151" w:rsidP="00BA1151">
      <w:pPr>
        <w:pStyle w:val="Standard"/>
        <w:rPr>
          <w:rFonts w:ascii="Monaco" w:hAnsi="Monaco"/>
          <w:sz w:val="16"/>
          <w:szCs w:val="16"/>
          <w:lang w:val="en-US"/>
        </w:rPr>
      </w:pPr>
      <w:r w:rsidRPr="00024465">
        <w:rPr>
          <w:rFonts w:ascii="Monaco" w:hAnsi="Monaco"/>
          <w:sz w:val="16"/>
          <w:szCs w:val="16"/>
          <w:lang w:val="en-US"/>
        </w:rPr>
        <w:t>numero_trazas=1</w:t>
      </w:r>
    </w:p>
    <w:p w14:paraId="46A2DAB4" w14:textId="77777777" w:rsidR="00BA1151" w:rsidRPr="00024465" w:rsidRDefault="00BA1151" w:rsidP="00BA1151">
      <w:pPr>
        <w:pStyle w:val="Standard"/>
        <w:rPr>
          <w:rFonts w:ascii="Monaco" w:hAnsi="Monaco"/>
          <w:sz w:val="16"/>
          <w:szCs w:val="16"/>
          <w:lang w:val="en-US"/>
        </w:rPr>
      </w:pPr>
    </w:p>
    <w:p w14:paraId="70AD0BAC" w14:textId="77777777" w:rsidR="00BA1151" w:rsidRPr="00024465" w:rsidRDefault="00BA1151" w:rsidP="00BA1151">
      <w:pPr>
        <w:pStyle w:val="Standard"/>
        <w:rPr>
          <w:rFonts w:ascii="Monaco" w:hAnsi="Monaco"/>
          <w:sz w:val="16"/>
          <w:szCs w:val="16"/>
          <w:lang w:val="en-US"/>
        </w:rPr>
      </w:pPr>
      <w:proofErr w:type="gramStart"/>
      <w:r w:rsidRPr="00024465">
        <w:rPr>
          <w:rFonts w:ascii="Monaco" w:hAnsi="Monaco"/>
          <w:sz w:val="16"/>
          <w:szCs w:val="16"/>
          <w:lang w:val="en-US"/>
        </w:rPr>
        <w:t>for</w:t>
      </w:r>
      <w:proofErr w:type="gramEnd"/>
      <w:r w:rsidRPr="00024465">
        <w:rPr>
          <w:rFonts w:ascii="Monaco" w:hAnsi="Monaco"/>
          <w:sz w:val="16"/>
          <w:szCs w:val="16"/>
          <w:lang w:val="en-US"/>
        </w:rPr>
        <w:t xml:space="preserve"> i in range(10):</w:t>
      </w:r>
    </w:p>
    <w:p w14:paraId="39A5AEFC" w14:textId="77777777" w:rsidR="00BA1151" w:rsidRPr="00024465" w:rsidRDefault="00BA1151" w:rsidP="00BA1151">
      <w:pPr>
        <w:pStyle w:val="Standard"/>
        <w:rPr>
          <w:rFonts w:ascii="Monaco" w:hAnsi="Monaco"/>
          <w:sz w:val="16"/>
          <w:szCs w:val="16"/>
          <w:lang w:val="en-US"/>
        </w:rPr>
      </w:pPr>
      <w:r w:rsidRPr="00024465">
        <w:rPr>
          <w:rFonts w:ascii="Monaco" w:hAnsi="Monaco"/>
          <w:sz w:val="16"/>
          <w:szCs w:val="16"/>
          <w:lang w:val="en-US"/>
        </w:rPr>
        <w:t xml:space="preserve">    </w:t>
      </w:r>
      <w:proofErr w:type="gramStart"/>
      <w:r w:rsidRPr="00024465">
        <w:rPr>
          <w:rFonts w:ascii="Monaco" w:hAnsi="Monaco"/>
          <w:sz w:val="16"/>
          <w:szCs w:val="16"/>
          <w:lang w:val="en-US"/>
        </w:rPr>
        <w:t>xtrain,</w:t>
      </w:r>
      <w:proofErr w:type="gramEnd"/>
      <w:r w:rsidRPr="00024465">
        <w:rPr>
          <w:rFonts w:ascii="Monaco" w:hAnsi="Monaco"/>
          <w:sz w:val="16"/>
          <w:szCs w:val="16"/>
          <w:lang w:val="en-US"/>
        </w:rPr>
        <w:t>ytrain=lectura_train()</w:t>
      </w:r>
    </w:p>
    <w:p w14:paraId="2436C9CC" w14:textId="77777777" w:rsidR="00BA1151" w:rsidRPr="00024465" w:rsidRDefault="00BA1151" w:rsidP="00BA1151">
      <w:pPr>
        <w:pStyle w:val="Standard"/>
        <w:rPr>
          <w:rFonts w:ascii="Monaco" w:hAnsi="Monaco"/>
          <w:sz w:val="16"/>
          <w:szCs w:val="16"/>
          <w:lang w:val="en-US"/>
        </w:rPr>
      </w:pPr>
      <w:r w:rsidRPr="00024465">
        <w:rPr>
          <w:rFonts w:ascii="Monaco" w:hAnsi="Monaco"/>
          <w:sz w:val="16"/>
          <w:szCs w:val="16"/>
          <w:lang w:val="en-US"/>
        </w:rPr>
        <w:t xml:space="preserve">    </w:t>
      </w:r>
      <w:proofErr w:type="gramStart"/>
      <w:r w:rsidRPr="00024465">
        <w:rPr>
          <w:rFonts w:ascii="Monaco" w:hAnsi="Monaco"/>
          <w:sz w:val="16"/>
          <w:szCs w:val="16"/>
          <w:lang w:val="en-US"/>
        </w:rPr>
        <w:t>xtest,</w:t>
      </w:r>
      <w:proofErr w:type="gramEnd"/>
      <w:r w:rsidRPr="00024465">
        <w:rPr>
          <w:rFonts w:ascii="Monaco" w:hAnsi="Monaco"/>
          <w:sz w:val="16"/>
          <w:szCs w:val="16"/>
          <w:lang w:val="en-US"/>
        </w:rPr>
        <w:t>ytest=lectura_test()</w:t>
      </w:r>
    </w:p>
    <w:p w14:paraId="64E85F30" w14:textId="77777777" w:rsidR="00BA1151" w:rsidRPr="00024465" w:rsidRDefault="00BA1151" w:rsidP="00BA1151">
      <w:pPr>
        <w:pStyle w:val="Standard"/>
        <w:rPr>
          <w:rFonts w:ascii="Monaco" w:hAnsi="Monaco"/>
          <w:sz w:val="16"/>
          <w:szCs w:val="16"/>
          <w:lang w:val="en-US"/>
        </w:rPr>
      </w:pPr>
      <w:r w:rsidRPr="00024465">
        <w:rPr>
          <w:rFonts w:ascii="Monaco" w:hAnsi="Monaco"/>
          <w:sz w:val="16"/>
          <w:szCs w:val="16"/>
          <w:lang w:val="en-US"/>
        </w:rPr>
        <w:t xml:space="preserve">    </w:t>
      </w:r>
      <w:proofErr w:type="gramStart"/>
      <w:r w:rsidRPr="00024465">
        <w:rPr>
          <w:rFonts w:ascii="Monaco" w:hAnsi="Monaco"/>
          <w:sz w:val="16"/>
          <w:szCs w:val="16"/>
          <w:lang w:val="en-US"/>
        </w:rPr>
        <w:t>pred=</w:t>
      </w:r>
      <w:proofErr w:type="gramEnd"/>
      <w:r w:rsidRPr="00024465">
        <w:rPr>
          <w:rFonts w:ascii="Monaco" w:hAnsi="Monaco"/>
          <w:sz w:val="16"/>
          <w:szCs w:val="16"/>
          <w:lang w:val="en-US"/>
        </w:rPr>
        <w:t>train(xtrain,xtest,ytrain,ytest,numero_trazas,i)</w:t>
      </w:r>
    </w:p>
    <w:p w14:paraId="4198AA9A" w14:textId="77777777" w:rsidR="00BA1151" w:rsidRPr="00024465" w:rsidRDefault="00BA1151" w:rsidP="00BA1151">
      <w:pPr>
        <w:pStyle w:val="Standard"/>
        <w:rPr>
          <w:rFonts w:ascii="Monaco" w:hAnsi="Monaco"/>
          <w:sz w:val="16"/>
          <w:szCs w:val="16"/>
          <w:lang w:val="en-US"/>
        </w:rPr>
      </w:pPr>
    </w:p>
    <w:p w14:paraId="18D59A95" w14:textId="77777777" w:rsidR="00BA1151" w:rsidRPr="00366230" w:rsidRDefault="00BA1151" w:rsidP="00BA1151">
      <w:pPr>
        <w:pStyle w:val="Standard"/>
        <w:rPr>
          <w:rFonts w:ascii="Monaco" w:hAnsi="Monaco"/>
          <w:sz w:val="20"/>
          <w:szCs w:val="20"/>
        </w:rPr>
      </w:pPr>
      <w:r w:rsidRPr="00024465">
        <w:rPr>
          <w:rFonts w:ascii="Monaco" w:hAnsi="Monaco"/>
          <w:sz w:val="16"/>
          <w:szCs w:val="16"/>
          <w:lang w:val="en-US"/>
        </w:rPr>
        <w:t xml:space="preserve">    </w:t>
      </w:r>
      <w:proofErr w:type="gramStart"/>
      <w:r w:rsidRPr="00024465">
        <w:rPr>
          <w:rFonts w:ascii="Monaco" w:hAnsi="Monaco"/>
          <w:sz w:val="16"/>
          <w:szCs w:val="16"/>
        </w:rPr>
        <w:t>ordenados(</w:t>
      </w:r>
      <w:proofErr w:type="gramEnd"/>
      <w:r w:rsidRPr="00024465">
        <w:rPr>
          <w:rFonts w:ascii="Monaco" w:hAnsi="Monaco"/>
          <w:sz w:val="16"/>
          <w:szCs w:val="16"/>
        </w:rPr>
        <w:t>pred,ytest,i)</w:t>
      </w:r>
    </w:p>
    <w:p w14:paraId="4F88BE67" w14:textId="77777777" w:rsidR="00BA1151" w:rsidRPr="00BA1151" w:rsidRDefault="00BA1151" w:rsidP="00BA1151"/>
    <w:p w14:paraId="3DF32BCE" w14:textId="27325184" w:rsidR="001F657C" w:rsidRDefault="001F657C" w:rsidP="0039109E">
      <w:pPr>
        <w:pStyle w:val="Ttulo1"/>
        <w:numPr>
          <w:ilvl w:val="0"/>
          <w:numId w:val="19"/>
        </w:numPr>
      </w:pPr>
      <w:bookmarkStart w:id="110" w:name="_Toc16678476"/>
      <w:bookmarkStart w:id="111" w:name="_Toc18919509"/>
      <w:r>
        <w:lastRenderedPageBreak/>
        <w:t>Resu</w:t>
      </w:r>
      <w:r w:rsidR="00BA1151">
        <w:t>l</w:t>
      </w:r>
      <w:r>
        <w:t>tados pruebas Off-line</w:t>
      </w:r>
      <w:bookmarkEnd w:id="110"/>
      <w:bookmarkEnd w:id="111"/>
    </w:p>
    <w:p w14:paraId="2F701FB2" w14:textId="0C655195" w:rsidR="00BA1151" w:rsidRDefault="00BA1151" w:rsidP="0039109E">
      <w:pPr>
        <w:pStyle w:val="Ttulo2"/>
        <w:numPr>
          <w:ilvl w:val="1"/>
          <w:numId w:val="19"/>
        </w:numPr>
      </w:pPr>
      <w:bookmarkStart w:id="112" w:name="_Toc18919510"/>
      <w:r>
        <w:t>Resultados con datos Novelty</w:t>
      </w:r>
      <w:bookmarkEnd w:id="112"/>
    </w:p>
    <w:p w14:paraId="4023C038" w14:textId="43BC955D" w:rsidR="00BA1151" w:rsidRDefault="00BA1151" w:rsidP="0039109E">
      <w:pPr>
        <w:pStyle w:val="Ttulo3"/>
        <w:numPr>
          <w:ilvl w:val="2"/>
          <w:numId w:val="19"/>
        </w:numPr>
      </w:pPr>
      <w:bookmarkStart w:id="113" w:name="_Toc18919511"/>
      <w:r>
        <w:t>Tamaño de traza de uno</w:t>
      </w:r>
      <w:bookmarkEnd w:id="113"/>
    </w:p>
    <w:p w14:paraId="0635760A" w14:textId="0B5D4AF8" w:rsidR="0065326C" w:rsidRDefault="0017765E" w:rsidP="0017765E">
      <w:r>
        <w:t>En estas tablas se muestra el error de test promedio de cada simulación para los distintos diseños de arquitectura de red.</w:t>
      </w:r>
    </w:p>
    <w:p w14:paraId="1511D620" w14:textId="77777777" w:rsidR="0017765E" w:rsidRPr="0065326C" w:rsidRDefault="0017765E" w:rsidP="0017765E"/>
    <w:tbl>
      <w:tblPr>
        <w:tblStyle w:val="Tabladecuadrcula4-nfasis11"/>
        <w:tblpPr w:leftFromText="141" w:rightFromText="141" w:vertAnchor="text" w:tblpY="1"/>
        <w:tblOverlap w:val="never"/>
        <w:tblW w:w="8502" w:type="dxa"/>
        <w:tblLook w:val="04A0" w:firstRow="1" w:lastRow="0" w:firstColumn="1" w:lastColumn="0" w:noHBand="0" w:noVBand="1"/>
      </w:tblPr>
      <w:tblGrid>
        <w:gridCol w:w="1417"/>
        <w:gridCol w:w="1417"/>
        <w:gridCol w:w="1417"/>
        <w:gridCol w:w="1417"/>
        <w:gridCol w:w="1417"/>
        <w:gridCol w:w="1417"/>
      </w:tblGrid>
      <w:tr w:rsidR="00BA1151" w:rsidRPr="00BA1151" w14:paraId="2B9E3F33" w14:textId="77777777" w:rsidTr="00B82E0B">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417" w:type="dxa"/>
            <w:noWrap/>
            <w:vAlign w:val="center"/>
            <w:hideMark/>
          </w:tcPr>
          <w:p w14:paraId="2FA91715" w14:textId="77777777" w:rsidR="00BA1151" w:rsidRPr="00BA1151" w:rsidRDefault="00BA1151" w:rsidP="00B82E0B">
            <w:pPr>
              <w:spacing w:before="0"/>
              <w:ind w:firstLine="0"/>
              <w:jc w:val="center"/>
              <w:rPr>
                <w:rFonts w:ascii="Calibri" w:hAnsi="Calibri" w:cs="Calibri"/>
                <w:color w:val="000000"/>
                <w:szCs w:val="22"/>
              </w:rPr>
            </w:pPr>
            <w:r w:rsidRPr="00BA1151">
              <w:rPr>
                <w:rFonts w:ascii="Calibri" w:hAnsi="Calibri" w:cs="Calibri"/>
                <w:color w:val="000000"/>
                <w:szCs w:val="22"/>
              </w:rPr>
              <w:t>Nº SIM</w:t>
            </w:r>
          </w:p>
        </w:tc>
        <w:tc>
          <w:tcPr>
            <w:tcW w:w="1417" w:type="dxa"/>
            <w:noWrap/>
            <w:vAlign w:val="center"/>
            <w:hideMark/>
          </w:tcPr>
          <w:p w14:paraId="04E74FFB" w14:textId="77777777" w:rsidR="00BA1151" w:rsidRPr="00BA1151" w:rsidRDefault="00BA1151" w:rsidP="00B82E0B">
            <w:pPr>
              <w:spacing w:before="0"/>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2-6-1</w:t>
            </w:r>
          </w:p>
        </w:tc>
        <w:tc>
          <w:tcPr>
            <w:tcW w:w="1417" w:type="dxa"/>
            <w:noWrap/>
            <w:vAlign w:val="center"/>
            <w:hideMark/>
          </w:tcPr>
          <w:p w14:paraId="38F4115F" w14:textId="77777777" w:rsidR="00BA1151" w:rsidRPr="00BA1151" w:rsidRDefault="00BA1151" w:rsidP="00B82E0B">
            <w:pPr>
              <w:spacing w:before="0"/>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2-8-1</w:t>
            </w:r>
          </w:p>
        </w:tc>
        <w:tc>
          <w:tcPr>
            <w:tcW w:w="1417" w:type="dxa"/>
            <w:noWrap/>
            <w:vAlign w:val="center"/>
            <w:hideMark/>
          </w:tcPr>
          <w:p w14:paraId="064B4467" w14:textId="77777777" w:rsidR="00BA1151" w:rsidRPr="00BA1151" w:rsidRDefault="00BA1151" w:rsidP="00B82E0B">
            <w:pPr>
              <w:spacing w:before="0"/>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2-10-1</w:t>
            </w:r>
          </w:p>
        </w:tc>
        <w:tc>
          <w:tcPr>
            <w:tcW w:w="1417" w:type="dxa"/>
            <w:noWrap/>
            <w:vAlign w:val="center"/>
            <w:hideMark/>
          </w:tcPr>
          <w:p w14:paraId="108BE38F" w14:textId="77777777" w:rsidR="00BA1151" w:rsidRPr="00BA1151" w:rsidRDefault="00BA1151" w:rsidP="00B82E0B">
            <w:pPr>
              <w:spacing w:before="0"/>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2-6-6-1</w:t>
            </w:r>
          </w:p>
        </w:tc>
        <w:tc>
          <w:tcPr>
            <w:tcW w:w="1417" w:type="dxa"/>
            <w:noWrap/>
            <w:vAlign w:val="center"/>
            <w:hideMark/>
          </w:tcPr>
          <w:p w14:paraId="61A5AB01" w14:textId="77777777" w:rsidR="00BA1151" w:rsidRPr="00BA1151" w:rsidRDefault="00BA1151" w:rsidP="00B82E0B">
            <w:pPr>
              <w:spacing w:before="0"/>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2-8-8-1</w:t>
            </w:r>
          </w:p>
        </w:tc>
      </w:tr>
      <w:tr w:rsidR="00BA1151" w:rsidRPr="00BA1151" w14:paraId="5AAF36D6" w14:textId="77777777" w:rsidTr="00B82E0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417" w:type="dxa"/>
            <w:noWrap/>
            <w:vAlign w:val="center"/>
            <w:hideMark/>
          </w:tcPr>
          <w:p w14:paraId="70EB4856" w14:textId="77777777" w:rsidR="00BA1151" w:rsidRPr="00BA1151" w:rsidRDefault="00BA1151" w:rsidP="00B82E0B">
            <w:pPr>
              <w:spacing w:before="0"/>
              <w:ind w:firstLine="0"/>
              <w:jc w:val="center"/>
              <w:rPr>
                <w:rFonts w:ascii="Calibri" w:hAnsi="Calibri" w:cs="Calibri"/>
                <w:color w:val="000000"/>
                <w:szCs w:val="22"/>
              </w:rPr>
            </w:pPr>
            <w:r w:rsidRPr="00BA1151">
              <w:rPr>
                <w:rFonts w:ascii="Calibri" w:hAnsi="Calibri" w:cs="Calibri"/>
                <w:color w:val="000000"/>
                <w:szCs w:val="22"/>
              </w:rPr>
              <w:t>1</w:t>
            </w:r>
          </w:p>
        </w:tc>
        <w:tc>
          <w:tcPr>
            <w:tcW w:w="1417" w:type="dxa"/>
            <w:noWrap/>
            <w:vAlign w:val="center"/>
            <w:hideMark/>
          </w:tcPr>
          <w:p w14:paraId="0D431005" w14:textId="77777777" w:rsidR="00BA1151" w:rsidRPr="00BA1151" w:rsidRDefault="00BA1151" w:rsidP="00B82E0B">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148504</w:t>
            </w:r>
          </w:p>
        </w:tc>
        <w:tc>
          <w:tcPr>
            <w:tcW w:w="1417" w:type="dxa"/>
            <w:noWrap/>
            <w:vAlign w:val="center"/>
            <w:hideMark/>
          </w:tcPr>
          <w:p w14:paraId="60CA3E32" w14:textId="77777777" w:rsidR="00BA1151" w:rsidRPr="00BA1151" w:rsidRDefault="00BA1151" w:rsidP="00B82E0B">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148501</w:t>
            </w:r>
          </w:p>
        </w:tc>
        <w:tc>
          <w:tcPr>
            <w:tcW w:w="1417" w:type="dxa"/>
            <w:noWrap/>
            <w:vAlign w:val="center"/>
            <w:hideMark/>
          </w:tcPr>
          <w:p w14:paraId="49C0EEB6" w14:textId="77777777" w:rsidR="00BA1151" w:rsidRPr="00BA1151" w:rsidRDefault="00BA1151" w:rsidP="00B82E0B">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139843</w:t>
            </w:r>
          </w:p>
        </w:tc>
        <w:tc>
          <w:tcPr>
            <w:tcW w:w="1417" w:type="dxa"/>
            <w:noWrap/>
            <w:vAlign w:val="center"/>
            <w:hideMark/>
          </w:tcPr>
          <w:p w14:paraId="0992A133" w14:textId="77777777" w:rsidR="00BA1151" w:rsidRPr="00BA1151" w:rsidRDefault="00BA1151" w:rsidP="00B82E0B">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140014</w:t>
            </w:r>
          </w:p>
        </w:tc>
        <w:tc>
          <w:tcPr>
            <w:tcW w:w="1417" w:type="dxa"/>
            <w:noWrap/>
            <w:vAlign w:val="center"/>
            <w:hideMark/>
          </w:tcPr>
          <w:p w14:paraId="593ED647" w14:textId="77777777" w:rsidR="00BA1151" w:rsidRPr="00BA1151" w:rsidRDefault="00BA1151" w:rsidP="00B82E0B">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148504</w:t>
            </w:r>
          </w:p>
        </w:tc>
      </w:tr>
      <w:tr w:rsidR="00BA1151" w:rsidRPr="00BA1151" w14:paraId="4B151E61" w14:textId="77777777" w:rsidTr="00B82E0B">
        <w:trPr>
          <w:trHeight w:val="340"/>
        </w:trPr>
        <w:tc>
          <w:tcPr>
            <w:cnfStyle w:val="001000000000" w:firstRow="0" w:lastRow="0" w:firstColumn="1" w:lastColumn="0" w:oddVBand="0" w:evenVBand="0" w:oddHBand="0" w:evenHBand="0" w:firstRowFirstColumn="0" w:firstRowLastColumn="0" w:lastRowFirstColumn="0" w:lastRowLastColumn="0"/>
            <w:tcW w:w="1417" w:type="dxa"/>
            <w:noWrap/>
            <w:vAlign w:val="center"/>
            <w:hideMark/>
          </w:tcPr>
          <w:p w14:paraId="0ED78FCE" w14:textId="77777777" w:rsidR="00BA1151" w:rsidRPr="00BA1151" w:rsidRDefault="00BA1151" w:rsidP="00B82E0B">
            <w:pPr>
              <w:spacing w:before="0"/>
              <w:ind w:firstLine="0"/>
              <w:jc w:val="center"/>
              <w:rPr>
                <w:rFonts w:ascii="Calibri" w:hAnsi="Calibri" w:cs="Calibri"/>
                <w:color w:val="000000"/>
                <w:szCs w:val="22"/>
              </w:rPr>
            </w:pPr>
            <w:r w:rsidRPr="00BA1151">
              <w:rPr>
                <w:rFonts w:ascii="Calibri" w:hAnsi="Calibri" w:cs="Calibri"/>
                <w:color w:val="000000"/>
                <w:szCs w:val="22"/>
              </w:rPr>
              <w:t>2</w:t>
            </w:r>
          </w:p>
        </w:tc>
        <w:tc>
          <w:tcPr>
            <w:tcW w:w="1417" w:type="dxa"/>
            <w:noWrap/>
            <w:vAlign w:val="center"/>
            <w:hideMark/>
          </w:tcPr>
          <w:p w14:paraId="7EB48010" w14:textId="77777777" w:rsidR="00BA1151" w:rsidRPr="00BA1151" w:rsidRDefault="00BA1151" w:rsidP="00B82E0B">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148503</w:t>
            </w:r>
          </w:p>
        </w:tc>
        <w:tc>
          <w:tcPr>
            <w:tcW w:w="1417" w:type="dxa"/>
            <w:noWrap/>
            <w:vAlign w:val="center"/>
            <w:hideMark/>
          </w:tcPr>
          <w:p w14:paraId="6DA1E8C9" w14:textId="77777777" w:rsidR="00BA1151" w:rsidRPr="00BA1151" w:rsidRDefault="00BA1151" w:rsidP="00B82E0B">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152175</w:t>
            </w:r>
          </w:p>
        </w:tc>
        <w:tc>
          <w:tcPr>
            <w:tcW w:w="1417" w:type="dxa"/>
            <w:noWrap/>
            <w:vAlign w:val="center"/>
            <w:hideMark/>
          </w:tcPr>
          <w:p w14:paraId="776C5456" w14:textId="77777777" w:rsidR="00BA1151" w:rsidRPr="00BA1151" w:rsidRDefault="00BA1151" w:rsidP="00B82E0B">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142902</w:t>
            </w:r>
          </w:p>
        </w:tc>
        <w:tc>
          <w:tcPr>
            <w:tcW w:w="1417" w:type="dxa"/>
            <w:noWrap/>
            <w:vAlign w:val="center"/>
            <w:hideMark/>
          </w:tcPr>
          <w:p w14:paraId="11EC680C" w14:textId="77777777" w:rsidR="00BA1151" w:rsidRPr="00BA1151" w:rsidRDefault="00BA1151" w:rsidP="00B82E0B">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156966</w:t>
            </w:r>
          </w:p>
        </w:tc>
        <w:tc>
          <w:tcPr>
            <w:tcW w:w="1417" w:type="dxa"/>
            <w:noWrap/>
            <w:vAlign w:val="center"/>
            <w:hideMark/>
          </w:tcPr>
          <w:p w14:paraId="35605121" w14:textId="77777777" w:rsidR="00BA1151" w:rsidRPr="00BA1151" w:rsidRDefault="00BA1151" w:rsidP="00B82E0B">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121364</w:t>
            </w:r>
          </w:p>
        </w:tc>
      </w:tr>
      <w:tr w:rsidR="00BA1151" w:rsidRPr="00BA1151" w14:paraId="6FE62124" w14:textId="77777777" w:rsidTr="00B82E0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417" w:type="dxa"/>
            <w:noWrap/>
            <w:vAlign w:val="center"/>
            <w:hideMark/>
          </w:tcPr>
          <w:p w14:paraId="043B3C58" w14:textId="77777777" w:rsidR="00BA1151" w:rsidRPr="00BA1151" w:rsidRDefault="00BA1151" w:rsidP="00B82E0B">
            <w:pPr>
              <w:spacing w:before="0"/>
              <w:ind w:firstLine="0"/>
              <w:jc w:val="center"/>
              <w:rPr>
                <w:rFonts w:ascii="Calibri" w:hAnsi="Calibri" w:cs="Calibri"/>
                <w:color w:val="000000"/>
                <w:szCs w:val="22"/>
              </w:rPr>
            </w:pPr>
            <w:r w:rsidRPr="00BA1151">
              <w:rPr>
                <w:rFonts w:ascii="Calibri" w:hAnsi="Calibri" w:cs="Calibri"/>
                <w:color w:val="000000"/>
                <w:szCs w:val="22"/>
              </w:rPr>
              <w:t>3</w:t>
            </w:r>
          </w:p>
        </w:tc>
        <w:tc>
          <w:tcPr>
            <w:tcW w:w="1417" w:type="dxa"/>
            <w:noWrap/>
            <w:vAlign w:val="center"/>
            <w:hideMark/>
          </w:tcPr>
          <w:p w14:paraId="6F86ABEC" w14:textId="77777777" w:rsidR="00BA1151" w:rsidRPr="00BA1151" w:rsidRDefault="00BA1151" w:rsidP="00B82E0B">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148510</w:t>
            </w:r>
          </w:p>
        </w:tc>
        <w:tc>
          <w:tcPr>
            <w:tcW w:w="1417" w:type="dxa"/>
            <w:noWrap/>
            <w:vAlign w:val="center"/>
            <w:hideMark/>
          </w:tcPr>
          <w:p w14:paraId="1C7E602B" w14:textId="77777777" w:rsidR="00BA1151" w:rsidRPr="00BA1151" w:rsidRDefault="00BA1151" w:rsidP="00B82E0B">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148503</w:t>
            </w:r>
          </w:p>
        </w:tc>
        <w:tc>
          <w:tcPr>
            <w:tcW w:w="1417" w:type="dxa"/>
            <w:noWrap/>
            <w:vAlign w:val="center"/>
            <w:hideMark/>
          </w:tcPr>
          <w:p w14:paraId="373C0699" w14:textId="77777777" w:rsidR="00BA1151" w:rsidRPr="00BA1151" w:rsidRDefault="00BA1151" w:rsidP="00B82E0B">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128669</w:t>
            </w:r>
          </w:p>
        </w:tc>
        <w:tc>
          <w:tcPr>
            <w:tcW w:w="1417" w:type="dxa"/>
            <w:noWrap/>
            <w:vAlign w:val="center"/>
            <w:hideMark/>
          </w:tcPr>
          <w:p w14:paraId="14D5DF2C" w14:textId="77777777" w:rsidR="00BA1151" w:rsidRPr="00BA1151" w:rsidRDefault="00BA1151" w:rsidP="00B82E0B">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147692</w:t>
            </w:r>
          </w:p>
        </w:tc>
        <w:tc>
          <w:tcPr>
            <w:tcW w:w="1417" w:type="dxa"/>
            <w:noWrap/>
            <w:vAlign w:val="center"/>
            <w:hideMark/>
          </w:tcPr>
          <w:p w14:paraId="6BDF4850" w14:textId="77777777" w:rsidR="00BA1151" w:rsidRPr="00BA1151" w:rsidRDefault="00BA1151" w:rsidP="00B82E0B">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187506</w:t>
            </w:r>
          </w:p>
        </w:tc>
      </w:tr>
      <w:tr w:rsidR="00BA1151" w:rsidRPr="00BA1151" w14:paraId="3B59541F" w14:textId="77777777" w:rsidTr="00B82E0B">
        <w:trPr>
          <w:trHeight w:val="340"/>
        </w:trPr>
        <w:tc>
          <w:tcPr>
            <w:cnfStyle w:val="001000000000" w:firstRow="0" w:lastRow="0" w:firstColumn="1" w:lastColumn="0" w:oddVBand="0" w:evenVBand="0" w:oddHBand="0" w:evenHBand="0" w:firstRowFirstColumn="0" w:firstRowLastColumn="0" w:lastRowFirstColumn="0" w:lastRowLastColumn="0"/>
            <w:tcW w:w="1417" w:type="dxa"/>
            <w:noWrap/>
            <w:vAlign w:val="center"/>
            <w:hideMark/>
          </w:tcPr>
          <w:p w14:paraId="6A925A7C" w14:textId="77777777" w:rsidR="00BA1151" w:rsidRPr="00BA1151" w:rsidRDefault="00BA1151" w:rsidP="00B82E0B">
            <w:pPr>
              <w:spacing w:before="0"/>
              <w:ind w:firstLine="0"/>
              <w:jc w:val="center"/>
              <w:rPr>
                <w:rFonts w:ascii="Calibri" w:hAnsi="Calibri" w:cs="Calibri"/>
                <w:color w:val="000000"/>
                <w:szCs w:val="22"/>
              </w:rPr>
            </w:pPr>
            <w:r w:rsidRPr="00BA1151">
              <w:rPr>
                <w:rFonts w:ascii="Calibri" w:hAnsi="Calibri" w:cs="Calibri"/>
                <w:color w:val="000000"/>
                <w:szCs w:val="22"/>
              </w:rPr>
              <w:t>4</w:t>
            </w:r>
          </w:p>
        </w:tc>
        <w:tc>
          <w:tcPr>
            <w:tcW w:w="1417" w:type="dxa"/>
            <w:noWrap/>
            <w:vAlign w:val="center"/>
            <w:hideMark/>
          </w:tcPr>
          <w:p w14:paraId="0BA6435B" w14:textId="77777777" w:rsidR="00BA1151" w:rsidRPr="00BA1151" w:rsidRDefault="00BA1151" w:rsidP="00B82E0B">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145690</w:t>
            </w:r>
          </w:p>
        </w:tc>
        <w:tc>
          <w:tcPr>
            <w:tcW w:w="1417" w:type="dxa"/>
            <w:noWrap/>
            <w:vAlign w:val="center"/>
            <w:hideMark/>
          </w:tcPr>
          <w:p w14:paraId="0472BAA7" w14:textId="77777777" w:rsidR="00BA1151" w:rsidRPr="00BA1151" w:rsidRDefault="00BA1151" w:rsidP="00B82E0B">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152026</w:t>
            </w:r>
          </w:p>
        </w:tc>
        <w:tc>
          <w:tcPr>
            <w:tcW w:w="1417" w:type="dxa"/>
            <w:noWrap/>
            <w:vAlign w:val="center"/>
            <w:hideMark/>
          </w:tcPr>
          <w:p w14:paraId="406F3BCF" w14:textId="77777777" w:rsidR="00BA1151" w:rsidRPr="00BA1151" w:rsidRDefault="00BA1151" w:rsidP="00B82E0B">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139842</w:t>
            </w:r>
          </w:p>
        </w:tc>
        <w:tc>
          <w:tcPr>
            <w:tcW w:w="1417" w:type="dxa"/>
            <w:noWrap/>
            <w:vAlign w:val="center"/>
            <w:hideMark/>
          </w:tcPr>
          <w:p w14:paraId="0656554F" w14:textId="77777777" w:rsidR="00BA1151" w:rsidRPr="00BA1151" w:rsidRDefault="00BA1151" w:rsidP="00B82E0B">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120588</w:t>
            </w:r>
          </w:p>
        </w:tc>
        <w:tc>
          <w:tcPr>
            <w:tcW w:w="1417" w:type="dxa"/>
            <w:noWrap/>
            <w:vAlign w:val="center"/>
            <w:hideMark/>
          </w:tcPr>
          <w:p w14:paraId="39137AC3" w14:textId="77777777" w:rsidR="00BA1151" w:rsidRPr="00BA1151" w:rsidRDefault="00BA1151" w:rsidP="00B82E0B">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131289</w:t>
            </w:r>
          </w:p>
        </w:tc>
      </w:tr>
      <w:tr w:rsidR="00BA1151" w:rsidRPr="00BA1151" w14:paraId="36CED9AD" w14:textId="77777777" w:rsidTr="00B82E0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417" w:type="dxa"/>
            <w:noWrap/>
            <w:vAlign w:val="center"/>
            <w:hideMark/>
          </w:tcPr>
          <w:p w14:paraId="6CFCF576" w14:textId="77777777" w:rsidR="00BA1151" w:rsidRPr="00BA1151" w:rsidRDefault="00BA1151" w:rsidP="00B82E0B">
            <w:pPr>
              <w:spacing w:before="0"/>
              <w:ind w:firstLine="0"/>
              <w:jc w:val="center"/>
              <w:rPr>
                <w:rFonts w:ascii="Calibri" w:hAnsi="Calibri" w:cs="Calibri"/>
                <w:color w:val="000000"/>
                <w:szCs w:val="22"/>
              </w:rPr>
            </w:pPr>
            <w:r w:rsidRPr="00BA1151">
              <w:rPr>
                <w:rFonts w:ascii="Calibri" w:hAnsi="Calibri" w:cs="Calibri"/>
                <w:color w:val="000000"/>
                <w:szCs w:val="22"/>
              </w:rPr>
              <w:t>5</w:t>
            </w:r>
          </w:p>
        </w:tc>
        <w:tc>
          <w:tcPr>
            <w:tcW w:w="1417" w:type="dxa"/>
            <w:noWrap/>
            <w:vAlign w:val="center"/>
            <w:hideMark/>
          </w:tcPr>
          <w:p w14:paraId="3F61A5A8" w14:textId="77777777" w:rsidR="00BA1151" w:rsidRPr="00BA1151" w:rsidRDefault="00BA1151" w:rsidP="00B82E0B">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148503</w:t>
            </w:r>
          </w:p>
        </w:tc>
        <w:tc>
          <w:tcPr>
            <w:tcW w:w="1417" w:type="dxa"/>
            <w:noWrap/>
            <w:vAlign w:val="center"/>
            <w:hideMark/>
          </w:tcPr>
          <w:p w14:paraId="201CE631" w14:textId="77777777" w:rsidR="00BA1151" w:rsidRPr="00BA1151" w:rsidRDefault="00BA1151" w:rsidP="00B82E0B">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148500</w:t>
            </w:r>
          </w:p>
        </w:tc>
        <w:tc>
          <w:tcPr>
            <w:tcW w:w="1417" w:type="dxa"/>
            <w:noWrap/>
            <w:vAlign w:val="center"/>
            <w:hideMark/>
          </w:tcPr>
          <w:p w14:paraId="0FB79635" w14:textId="77777777" w:rsidR="00BA1151" w:rsidRPr="00BA1151" w:rsidRDefault="00BA1151" w:rsidP="00B82E0B">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139842</w:t>
            </w:r>
          </w:p>
        </w:tc>
        <w:tc>
          <w:tcPr>
            <w:tcW w:w="1417" w:type="dxa"/>
            <w:noWrap/>
            <w:vAlign w:val="center"/>
            <w:hideMark/>
          </w:tcPr>
          <w:p w14:paraId="110A2FC5" w14:textId="77777777" w:rsidR="00BA1151" w:rsidRPr="00BA1151" w:rsidRDefault="00BA1151" w:rsidP="00B82E0B">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140428</w:t>
            </w:r>
          </w:p>
        </w:tc>
        <w:tc>
          <w:tcPr>
            <w:tcW w:w="1417" w:type="dxa"/>
            <w:noWrap/>
            <w:vAlign w:val="center"/>
            <w:hideMark/>
          </w:tcPr>
          <w:p w14:paraId="4ED75B1A" w14:textId="77777777" w:rsidR="00BA1151" w:rsidRPr="00BA1151" w:rsidRDefault="00BA1151" w:rsidP="00B82E0B">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187829</w:t>
            </w:r>
          </w:p>
        </w:tc>
      </w:tr>
      <w:tr w:rsidR="00BA1151" w:rsidRPr="00BA1151" w14:paraId="115E4CB6" w14:textId="77777777" w:rsidTr="00B82E0B">
        <w:trPr>
          <w:trHeight w:val="340"/>
        </w:trPr>
        <w:tc>
          <w:tcPr>
            <w:cnfStyle w:val="001000000000" w:firstRow="0" w:lastRow="0" w:firstColumn="1" w:lastColumn="0" w:oddVBand="0" w:evenVBand="0" w:oddHBand="0" w:evenHBand="0" w:firstRowFirstColumn="0" w:firstRowLastColumn="0" w:lastRowFirstColumn="0" w:lastRowLastColumn="0"/>
            <w:tcW w:w="1417" w:type="dxa"/>
            <w:noWrap/>
            <w:vAlign w:val="center"/>
            <w:hideMark/>
          </w:tcPr>
          <w:p w14:paraId="38818489" w14:textId="77777777" w:rsidR="00BA1151" w:rsidRPr="00BA1151" w:rsidRDefault="00BA1151" w:rsidP="00B82E0B">
            <w:pPr>
              <w:spacing w:before="0"/>
              <w:ind w:firstLine="0"/>
              <w:jc w:val="center"/>
              <w:rPr>
                <w:rFonts w:ascii="Calibri" w:hAnsi="Calibri" w:cs="Calibri"/>
                <w:color w:val="000000"/>
                <w:szCs w:val="22"/>
              </w:rPr>
            </w:pPr>
            <w:r w:rsidRPr="00BA1151">
              <w:rPr>
                <w:rFonts w:ascii="Calibri" w:hAnsi="Calibri" w:cs="Calibri"/>
                <w:color w:val="000000"/>
                <w:szCs w:val="22"/>
              </w:rPr>
              <w:t>6</w:t>
            </w:r>
          </w:p>
        </w:tc>
        <w:tc>
          <w:tcPr>
            <w:tcW w:w="1417" w:type="dxa"/>
            <w:noWrap/>
            <w:vAlign w:val="center"/>
            <w:hideMark/>
          </w:tcPr>
          <w:p w14:paraId="5BC64892" w14:textId="77777777" w:rsidR="00BA1151" w:rsidRPr="00BA1151" w:rsidRDefault="00BA1151" w:rsidP="00B82E0B">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148503</w:t>
            </w:r>
          </w:p>
        </w:tc>
        <w:tc>
          <w:tcPr>
            <w:tcW w:w="1417" w:type="dxa"/>
            <w:noWrap/>
            <w:vAlign w:val="center"/>
            <w:hideMark/>
          </w:tcPr>
          <w:p w14:paraId="60DAE9D8" w14:textId="77777777" w:rsidR="00BA1151" w:rsidRPr="00BA1151" w:rsidRDefault="00BA1151" w:rsidP="00B82E0B">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152443</w:t>
            </w:r>
          </w:p>
        </w:tc>
        <w:tc>
          <w:tcPr>
            <w:tcW w:w="1417" w:type="dxa"/>
            <w:noWrap/>
            <w:vAlign w:val="center"/>
            <w:hideMark/>
          </w:tcPr>
          <w:p w14:paraId="4949F762" w14:textId="77777777" w:rsidR="00BA1151" w:rsidRPr="00BA1151" w:rsidRDefault="00BA1151" w:rsidP="00B82E0B">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153534</w:t>
            </w:r>
          </w:p>
        </w:tc>
        <w:tc>
          <w:tcPr>
            <w:tcW w:w="1417" w:type="dxa"/>
            <w:noWrap/>
            <w:vAlign w:val="center"/>
            <w:hideMark/>
          </w:tcPr>
          <w:p w14:paraId="35A4445E" w14:textId="77777777" w:rsidR="00BA1151" w:rsidRPr="00BA1151" w:rsidRDefault="00BA1151" w:rsidP="00B82E0B">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127126</w:t>
            </w:r>
          </w:p>
        </w:tc>
        <w:tc>
          <w:tcPr>
            <w:tcW w:w="1417" w:type="dxa"/>
            <w:noWrap/>
            <w:vAlign w:val="center"/>
            <w:hideMark/>
          </w:tcPr>
          <w:p w14:paraId="79DF94D9" w14:textId="77777777" w:rsidR="00BA1151" w:rsidRPr="00BA1151" w:rsidRDefault="00BA1151" w:rsidP="00B82E0B">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245740</w:t>
            </w:r>
          </w:p>
        </w:tc>
      </w:tr>
      <w:tr w:rsidR="00BA1151" w:rsidRPr="00BA1151" w14:paraId="32B6192A" w14:textId="77777777" w:rsidTr="00B82E0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417" w:type="dxa"/>
            <w:noWrap/>
            <w:vAlign w:val="center"/>
            <w:hideMark/>
          </w:tcPr>
          <w:p w14:paraId="69B1899A" w14:textId="77777777" w:rsidR="00BA1151" w:rsidRPr="00BA1151" w:rsidRDefault="00BA1151" w:rsidP="00B82E0B">
            <w:pPr>
              <w:spacing w:before="0"/>
              <w:ind w:firstLine="0"/>
              <w:jc w:val="center"/>
              <w:rPr>
                <w:rFonts w:ascii="Calibri" w:hAnsi="Calibri" w:cs="Calibri"/>
                <w:color w:val="000000"/>
                <w:szCs w:val="22"/>
              </w:rPr>
            </w:pPr>
            <w:r w:rsidRPr="00BA1151">
              <w:rPr>
                <w:rFonts w:ascii="Calibri" w:hAnsi="Calibri" w:cs="Calibri"/>
                <w:color w:val="000000"/>
                <w:szCs w:val="22"/>
              </w:rPr>
              <w:t>7</w:t>
            </w:r>
          </w:p>
        </w:tc>
        <w:tc>
          <w:tcPr>
            <w:tcW w:w="1417" w:type="dxa"/>
            <w:noWrap/>
            <w:vAlign w:val="center"/>
            <w:hideMark/>
          </w:tcPr>
          <w:p w14:paraId="5AF8CE95" w14:textId="77777777" w:rsidR="00BA1151" w:rsidRPr="00BA1151" w:rsidRDefault="00BA1151" w:rsidP="00B82E0B">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148504</w:t>
            </w:r>
          </w:p>
        </w:tc>
        <w:tc>
          <w:tcPr>
            <w:tcW w:w="1417" w:type="dxa"/>
            <w:noWrap/>
            <w:vAlign w:val="center"/>
            <w:hideMark/>
          </w:tcPr>
          <w:p w14:paraId="161A0AB7" w14:textId="77777777" w:rsidR="00BA1151" w:rsidRPr="00BA1151" w:rsidRDefault="00BA1151" w:rsidP="00B82E0B">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152161</w:t>
            </w:r>
          </w:p>
        </w:tc>
        <w:tc>
          <w:tcPr>
            <w:tcW w:w="1417" w:type="dxa"/>
            <w:noWrap/>
            <w:vAlign w:val="center"/>
            <w:hideMark/>
          </w:tcPr>
          <w:p w14:paraId="0019C721" w14:textId="77777777" w:rsidR="00BA1151" w:rsidRPr="00BA1151" w:rsidRDefault="00BA1151" w:rsidP="00B82E0B">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144634</w:t>
            </w:r>
          </w:p>
        </w:tc>
        <w:tc>
          <w:tcPr>
            <w:tcW w:w="1417" w:type="dxa"/>
            <w:noWrap/>
            <w:vAlign w:val="center"/>
            <w:hideMark/>
          </w:tcPr>
          <w:p w14:paraId="77F8FCC0" w14:textId="77777777" w:rsidR="00BA1151" w:rsidRPr="00BA1151" w:rsidRDefault="00BA1151" w:rsidP="00B82E0B">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133120</w:t>
            </w:r>
          </w:p>
        </w:tc>
        <w:tc>
          <w:tcPr>
            <w:tcW w:w="1417" w:type="dxa"/>
            <w:noWrap/>
            <w:vAlign w:val="center"/>
            <w:hideMark/>
          </w:tcPr>
          <w:p w14:paraId="260541B2" w14:textId="77777777" w:rsidR="00BA1151" w:rsidRPr="00BA1151" w:rsidRDefault="00BA1151" w:rsidP="00B82E0B">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181049</w:t>
            </w:r>
          </w:p>
        </w:tc>
      </w:tr>
      <w:tr w:rsidR="00BA1151" w:rsidRPr="00BA1151" w14:paraId="2AE2AEAD" w14:textId="77777777" w:rsidTr="00B82E0B">
        <w:trPr>
          <w:trHeight w:val="340"/>
        </w:trPr>
        <w:tc>
          <w:tcPr>
            <w:cnfStyle w:val="001000000000" w:firstRow="0" w:lastRow="0" w:firstColumn="1" w:lastColumn="0" w:oddVBand="0" w:evenVBand="0" w:oddHBand="0" w:evenHBand="0" w:firstRowFirstColumn="0" w:firstRowLastColumn="0" w:lastRowFirstColumn="0" w:lastRowLastColumn="0"/>
            <w:tcW w:w="1417" w:type="dxa"/>
            <w:noWrap/>
            <w:vAlign w:val="center"/>
            <w:hideMark/>
          </w:tcPr>
          <w:p w14:paraId="0EF02F63" w14:textId="77777777" w:rsidR="00BA1151" w:rsidRPr="00BA1151" w:rsidRDefault="00BA1151" w:rsidP="00B82E0B">
            <w:pPr>
              <w:spacing w:before="0"/>
              <w:ind w:firstLine="0"/>
              <w:jc w:val="center"/>
              <w:rPr>
                <w:rFonts w:ascii="Calibri" w:hAnsi="Calibri" w:cs="Calibri"/>
                <w:color w:val="000000"/>
                <w:szCs w:val="22"/>
              </w:rPr>
            </w:pPr>
            <w:r w:rsidRPr="00BA1151">
              <w:rPr>
                <w:rFonts w:ascii="Calibri" w:hAnsi="Calibri" w:cs="Calibri"/>
                <w:color w:val="000000"/>
                <w:szCs w:val="22"/>
              </w:rPr>
              <w:t>8</w:t>
            </w:r>
          </w:p>
        </w:tc>
        <w:tc>
          <w:tcPr>
            <w:tcW w:w="1417" w:type="dxa"/>
            <w:noWrap/>
            <w:vAlign w:val="center"/>
            <w:hideMark/>
          </w:tcPr>
          <w:p w14:paraId="2F569540" w14:textId="77777777" w:rsidR="00BA1151" w:rsidRPr="00BA1151" w:rsidRDefault="00BA1151" w:rsidP="00B82E0B">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148277</w:t>
            </w:r>
          </w:p>
        </w:tc>
        <w:tc>
          <w:tcPr>
            <w:tcW w:w="1417" w:type="dxa"/>
            <w:noWrap/>
            <w:vAlign w:val="center"/>
            <w:hideMark/>
          </w:tcPr>
          <w:p w14:paraId="27A87924" w14:textId="77777777" w:rsidR="00BA1151" w:rsidRPr="00BA1151" w:rsidRDefault="00BA1151" w:rsidP="00B82E0B">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151707</w:t>
            </w:r>
          </w:p>
        </w:tc>
        <w:tc>
          <w:tcPr>
            <w:tcW w:w="1417" w:type="dxa"/>
            <w:noWrap/>
            <w:vAlign w:val="center"/>
            <w:hideMark/>
          </w:tcPr>
          <w:p w14:paraId="053C1919" w14:textId="77777777" w:rsidR="00BA1151" w:rsidRPr="00BA1151" w:rsidRDefault="00BA1151" w:rsidP="00B82E0B">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116642</w:t>
            </w:r>
          </w:p>
        </w:tc>
        <w:tc>
          <w:tcPr>
            <w:tcW w:w="1417" w:type="dxa"/>
            <w:noWrap/>
            <w:vAlign w:val="center"/>
            <w:hideMark/>
          </w:tcPr>
          <w:p w14:paraId="6D9B7E57" w14:textId="77777777" w:rsidR="00BA1151" w:rsidRPr="00BA1151" w:rsidRDefault="00BA1151" w:rsidP="00B82E0B">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139111</w:t>
            </w:r>
          </w:p>
        </w:tc>
        <w:tc>
          <w:tcPr>
            <w:tcW w:w="1417" w:type="dxa"/>
            <w:noWrap/>
            <w:vAlign w:val="center"/>
            <w:hideMark/>
          </w:tcPr>
          <w:p w14:paraId="014ABA88" w14:textId="77777777" w:rsidR="00BA1151" w:rsidRPr="00BA1151" w:rsidRDefault="00BA1151" w:rsidP="00B82E0B">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190992</w:t>
            </w:r>
          </w:p>
        </w:tc>
      </w:tr>
      <w:tr w:rsidR="00BA1151" w:rsidRPr="00BA1151" w14:paraId="5E0765C5" w14:textId="77777777" w:rsidTr="00B82E0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417" w:type="dxa"/>
            <w:noWrap/>
            <w:vAlign w:val="center"/>
            <w:hideMark/>
          </w:tcPr>
          <w:p w14:paraId="5553F053" w14:textId="77777777" w:rsidR="00BA1151" w:rsidRPr="00BA1151" w:rsidRDefault="00BA1151" w:rsidP="00B82E0B">
            <w:pPr>
              <w:spacing w:before="0"/>
              <w:ind w:firstLine="0"/>
              <w:jc w:val="center"/>
              <w:rPr>
                <w:rFonts w:ascii="Calibri" w:hAnsi="Calibri" w:cs="Calibri"/>
                <w:color w:val="000000"/>
                <w:szCs w:val="22"/>
              </w:rPr>
            </w:pPr>
            <w:r w:rsidRPr="00BA1151">
              <w:rPr>
                <w:rFonts w:ascii="Calibri" w:hAnsi="Calibri" w:cs="Calibri"/>
                <w:color w:val="000000"/>
                <w:szCs w:val="22"/>
              </w:rPr>
              <w:t>9</w:t>
            </w:r>
          </w:p>
        </w:tc>
        <w:tc>
          <w:tcPr>
            <w:tcW w:w="1417" w:type="dxa"/>
            <w:noWrap/>
            <w:vAlign w:val="center"/>
            <w:hideMark/>
          </w:tcPr>
          <w:p w14:paraId="10377E74" w14:textId="77777777" w:rsidR="00BA1151" w:rsidRPr="00BA1151" w:rsidRDefault="00BA1151" w:rsidP="00B82E0B">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148503</w:t>
            </w:r>
          </w:p>
        </w:tc>
        <w:tc>
          <w:tcPr>
            <w:tcW w:w="1417" w:type="dxa"/>
            <w:noWrap/>
            <w:vAlign w:val="center"/>
            <w:hideMark/>
          </w:tcPr>
          <w:p w14:paraId="3BFADF4A" w14:textId="77777777" w:rsidR="00BA1151" w:rsidRPr="00BA1151" w:rsidRDefault="00BA1151" w:rsidP="00B82E0B">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148502</w:t>
            </w:r>
          </w:p>
        </w:tc>
        <w:tc>
          <w:tcPr>
            <w:tcW w:w="1417" w:type="dxa"/>
            <w:noWrap/>
            <w:vAlign w:val="center"/>
            <w:hideMark/>
          </w:tcPr>
          <w:p w14:paraId="2254E7BC" w14:textId="77777777" w:rsidR="00BA1151" w:rsidRPr="00BA1151" w:rsidRDefault="00BA1151" w:rsidP="00B82E0B">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139843</w:t>
            </w:r>
          </w:p>
        </w:tc>
        <w:tc>
          <w:tcPr>
            <w:tcW w:w="1417" w:type="dxa"/>
            <w:noWrap/>
            <w:vAlign w:val="center"/>
            <w:hideMark/>
          </w:tcPr>
          <w:p w14:paraId="2E4AE693" w14:textId="77777777" w:rsidR="00BA1151" w:rsidRPr="00BA1151" w:rsidRDefault="00BA1151" w:rsidP="00B82E0B">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123302</w:t>
            </w:r>
          </w:p>
        </w:tc>
        <w:tc>
          <w:tcPr>
            <w:tcW w:w="1417" w:type="dxa"/>
            <w:noWrap/>
            <w:vAlign w:val="center"/>
            <w:hideMark/>
          </w:tcPr>
          <w:p w14:paraId="0A7C4FA0" w14:textId="77777777" w:rsidR="00BA1151" w:rsidRPr="00BA1151" w:rsidRDefault="00BA1151" w:rsidP="00B82E0B">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126531</w:t>
            </w:r>
          </w:p>
        </w:tc>
      </w:tr>
      <w:tr w:rsidR="00BA1151" w:rsidRPr="00BA1151" w14:paraId="09971B9B" w14:textId="77777777" w:rsidTr="00B82E0B">
        <w:trPr>
          <w:trHeight w:val="340"/>
        </w:trPr>
        <w:tc>
          <w:tcPr>
            <w:cnfStyle w:val="001000000000" w:firstRow="0" w:lastRow="0" w:firstColumn="1" w:lastColumn="0" w:oddVBand="0" w:evenVBand="0" w:oddHBand="0" w:evenHBand="0" w:firstRowFirstColumn="0" w:firstRowLastColumn="0" w:lastRowFirstColumn="0" w:lastRowLastColumn="0"/>
            <w:tcW w:w="1417" w:type="dxa"/>
            <w:tcBorders>
              <w:bottom w:val="double" w:sz="4" w:space="0" w:color="5B9BD5"/>
            </w:tcBorders>
            <w:noWrap/>
            <w:vAlign w:val="center"/>
            <w:hideMark/>
          </w:tcPr>
          <w:p w14:paraId="5CD81CB1" w14:textId="77777777" w:rsidR="00BA1151" w:rsidRPr="00BA1151" w:rsidRDefault="00BA1151" w:rsidP="00B82E0B">
            <w:pPr>
              <w:spacing w:before="0"/>
              <w:ind w:firstLine="0"/>
              <w:jc w:val="center"/>
              <w:rPr>
                <w:rFonts w:ascii="Calibri" w:hAnsi="Calibri" w:cs="Calibri"/>
                <w:color w:val="000000"/>
                <w:szCs w:val="22"/>
              </w:rPr>
            </w:pPr>
            <w:r w:rsidRPr="00BA1151">
              <w:rPr>
                <w:rFonts w:ascii="Calibri" w:hAnsi="Calibri" w:cs="Calibri"/>
                <w:color w:val="000000"/>
                <w:szCs w:val="22"/>
              </w:rPr>
              <w:t>10</w:t>
            </w:r>
          </w:p>
        </w:tc>
        <w:tc>
          <w:tcPr>
            <w:tcW w:w="1417" w:type="dxa"/>
            <w:tcBorders>
              <w:bottom w:val="double" w:sz="4" w:space="0" w:color="5B9BD5"/>
            </w:tcBorders>
            <w:noWrap/>
            <w:vAlign w:val="center"/>
            <w:hideMark/>
          </w:tcPr>
          <w:p w14:paraId="69D1A23E" w14:textId="77777777" w:rsidR="00BA1151" w:rsidRPr="00BA1151" w:rsidRDefault="00BA1151" w:rsidP="00B82E0B">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146016</w:t>
            </w:r>
          </w:p>
        </w:tc>
        <w:tc>
          <w:tcPr>
            <w:tcW w:w="1417" w:type="dxa"/>
            <w:tcBorders>
              <w:bottom w:val="double" w:sz="4" w:space="0" w:color="5B9BD5"/>
            </w:tcBorders>
            <w:noWrap/>
            <w:vAlign w:val="center"/>
            <w:hideMark/>
          </w:tcPr>
          <w:p w14:paraId="2A4A0C9A" w14:textId="77777777" w:rsidR="00BA1151" w:rsidRPr="00BA1151" w:rsidRDefault="00BA1151" w:rsidP="00B82E0B">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152857</w:t>
            </w:r>
          </w:p>
        </w:tc>
        <w:tc>
          <w:tcPr>
            <w:tcW w:w="1417" w:type="dxa"/>
            <w:tcBorders>
              <w:bottom w:val="double" w:sz="4" w:space="0" w:color="5B9BD5"/>
            </w:tcBorders>
            <w:noWrap/>
            <w:vAlign w:val="center"/>
            <w:hideMark/>
          </w:tcPr>
          <w:p w14:paraId="75D22EE2" w14:textId="77777777" w:rsidR="00BA1151" w:rsidRPr="00BA1151" w:rsidRDefault="00BA1151" w:rsidP="00B82E0B">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139842</w:t>
            </w:r>
          </w:p>
        </w:tc>
        <w:tc>
          <w:tcPr>
            <w:tcW w:w="1417" w:type="dxa"/>
            <w:tcBorders>
              <w:bottom w:val="double" w:sz="4" w:space="0" w:color="5B9BD5"/>
            </w:tcBorders>
            <w:noWrap/>
            <w:vAlign w:val="center"/>
            <w:hideMark/>
          </w:tcPr>
          <w:p w14:paraId="1B5D841F" w14:textId="77777777" w:rsidR="00BA1151" w:rsidRPr="00BA1151" w:rsidRDefault="00BA1151" w:rsidP="00B82E0B">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132658</w:t>
            </w:r>
          </w:p>
        </w:tc>
        <w:tc>
          <w:tcPr>
            <w:tcW w:w="1417" w:type="dxa"/>
            <w:tcBorders>
              <w:bottom w:val="double" w:sz="4" w:space="0" w:color="5B9BD5"/>
            </w:tcBorders>
            <w:noWrap/>
            <w:vAlign w:val="center"/>
            <w:hideMark/>
          </w:tcPr>
          <w:p w14:paraId="6DA26204" w14:textId="77777777" w:rsidR="00BA1151" w:rsidRPr="00BA1151" w:rsidRDefault="00BA1151" w:rsidP="00B82E0B">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139511</w:t>
            </w:r>
          </w:p>
        </w:tc>
      </w:tr>
      <w:tr w:rsidR="00BA1151" w:rsidRPr="00BA1151" w14:paraId="5FC9EE2E" w14:textId="77777777" w:rsidTr="00B82E0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417" w:type="dxa"/>
            <w:tcBorders>
              <w:top w:val="double" w:sz="4" w:space="0" w:color="5B9BD5"/>
            </w:tcBorders>
            <w:noWrap/>
            <w:vAlign w:val="center"/>
            <w:hideMark/>
          </w:tcPr>
          <w:p w14:paraId="050ACF5F" w14:textId="77777777" w:rsidR="00BA1151" w:rsidRPr="00BA1151" w:rsidRDefault="00BA1151" w:rsidP="00B82E0B">
            <w:pPr>
              <w:spacing w:before="0"/>
              <w:ind w:firstLine="0"/>
              <w:jc w:val="center"/>
              <w:rPr>
                <w:rFonts w:ascii="Calibri" w:hAnsi="Calibri" w:cs="Calibri"/>
                <w:color w:val="000000"/>
                <w:szCs w:val="22"/>
              </w:rPr>
            </w:pPr>
            <w:r w:rsidRPr="00BA1151">
              <w:rPr>
                <w:rFonts w:ascii="Calibri" w:hAnsi="Calibri" w:cs="Calibri"/>
                <w:color w:val="000000"/>
                <w:szCs w:val="22"/>
              </w:rPr>
              <w:t>Media</w:t>
            </w:r>
          </w:p>
        </w:tc>
        <w:tc>
          <w:tcPr>
            <w:tcW w:w="1417" w:type="dxa"/>
            <w:tcBorders>
              <w:top w:val="double" w:sz="4" w:space="0" w:color="5B9BD5"/>
            </w:tcBorders>
            <w:noWrap/>
            <w:vAlign w:val="center"/>
            <w:hideMark/>
          </w:tcPr>
          <w:p w14:paraId="0AC21C9F" w14:textId="77777777" w:rsidR="00BA1151" w:rsidRPr="00BA1151" w:rsidRDefault="00BA1151" w:rsidP="00B82E0B">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szCs w:val="22"/>
              </w:rPr>
            </w:pPr>
            <w:r w:rsidRPr="00BA1151">
              <w:rPr>
                <w:rFonts w:ascii="Calibri" w:hAnsi="Calibri" w:cs="Calibri"/>
                <w:b/>
                <w:bCs/>
                <w:color w:val="000000"/>
                <w:szCs w:val="22"/>
              </w:rPr>
              <w:t>0,147951</w:t>
            </w:r>
          </w:p>
        </w:tc>
        <w:tc>
          <w:tcPr>
            <w:tcW w:w="1417" w:type="dxa"/>
            <w:tcBorders>
              <w:top w:val="double" w:sz="4" w:space="0" w:color="5B9BD5"/>
            </w:tcBorders>
            <w:noWrap/>
            <w:vAlign w:val="center"/>
            <w:hideMark/>
          </w:tcPr>
          <w:p w14:paraId="53D0C093" w14:textId="77777777" w:rsidR="00BA1151" w:rsidRPr="00BA1151" w:rsidRDefault="00BA1151" w:rsidP="00B82E0B">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szCs w:val="22"/>
              </w:rPr>
            </w:pPr>
            <w:r w:rsidRPr="00BA1151">
              <w:rPr>
                <w:rFonts w:ascii="Calibri" w:hAnsi="Calibri" w:cs="Calibri"/>
                <w:b/>
                <w:bCs/>
                <w:color w:val="000000"/>
                <w:szCs w:val="22"/>
              </w:rPr>
              <w:t>0,150738</w:t>
            </w:r>
          </w:p>
        </w:tc>
        <w:tc>
          <w:tcPr>
            <w:tcW w:w="1417" w:type="dxa"/>
            <w:tcBorders>
              <w:top w:val="double" w:sz="4" w:space="0" w:color="5B9BD5"/>
            </w:tcBorders>
            <w:noWrap/>
            <w:vAlign w:val="center"/>
            <w:hideMark/>
          </w:tcPr>
          <w:p w14:paraId="0A78A5D1" w14:textId="77777777" w:rsidR="00BA1151" w:rsidRPr="00BA1151" w:rsidRDefault="00BA1151" w:rsidP="00B82E0B">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szCs w:val="22"/>
              </w:rPr>
            </w:pPr>
            <w:r w:rsidRPr="00BA1151">
              <w:rPr>
                <w:rFonts w:ascii="Calibri" w:hAnsi="Calibri" w:cs="Calibri"/>
                <w:b/>
                <w:bCs/>
                <w:color w:val="000000"/>
                <w:szCs w:val="22"/>
              </w:rPr>
              <w:t>0,138559</w:t>
            </w:r>
          </w:p>
        </w:tc>
        <w:tc>
          <w:tcPr>
            <w:tcW w:w="1417" w:type="dxa"/>
            <w:tcBorders>
              <w:top w:val="double" w:sz="4" w:space="0" w:color="5B9BD5"/>
            </w:tcBorders>
            <w:noWrap/>
            <w:vAlign w:val="center"/>
            <w:hideMark/>
          </w:tcPr>
          <w:p w14:paraId="517DF14E" w14:textId="77777777" w:rsidR="00BA1151" w:rsidRPr="00BA1151" w:rsidRDefault="00BA1151" w:rsidP="00B82E0B">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szCs w:val="22"/>
              </w:rPr>
            </w:pPr>
            <w:r w:rsidRPr="00BA1151">
              <w:rPr>
                <w:rFonts w:ascii="Calibri" w:hAnsi="Calibri" w:cs="Calibri"/>
                <w:b/>
                <w:bCs/>
                <w:color w:val="000000"/>
                <w:szCs w:val="22"/>
              </w:rPr>
              <w:t>0,1361</w:t>
            </w:r>
          </w:p>
        </w:tc>
        <w:tc>
          <w:tcPr>
            <w:tcW w:w="1417" w:type="dxa"/>
            <w:tcBorders>
              <w:top w:val="double" w:sz="4" w:space="0" w:color="5B9BD5"/>
            </w:tcBorders>
            <w:noWrap/>
            <w:vAlign w:val="center"/>
            <w:hideMark/>
          </w:tcPr>
          <w:p w14:paraId="679F27E2" w14:textId="77777777" w:rsidR="00BA1151" w:rsidRPr="00BA1151" w:rsidRDefault="00BA1151" w:rsidP="00B82E0B">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szCs w:val="22"/>
              </w:rPr>
            </w:pPr>
            <w:r w:rsidRPr="00BA1151">
              <w:rPr>
                <w:rFonts w:ascii="Calibri" w:hAnsi="Calibri" w:cs="Calibri"/>
                <w:b/>
                <w:bCs/>
                <w:color w:val="000000"/>
                <w:szCs w:val="22"/>
              </w:rPr>
              <w:t>0,166031</w:t>
            </w:r>
          </w:p>
        </w:tc>
      </w:tr>
      <w:tr w:rsidR="00BA1151" w:rsidRPr="00BA1151" w14:paraId="0F377CA5" w14:textId="77777777" w:rsidTr="00B82E0B">
        <w:trPr>
          <w:trHeight w:val="340"/>
        </w:trPr>
        <w:tc>
          <w:tcPr>
            <w:cnfStyle w:val="001000000000" w:firstRow="0" w:lastRow="0" w:firstColumn="1" w:lastColumn="0" w:oddVBand="0" w:evenVBand="0" w:oddHBand="0" w:evenHBand="0" w:firstRowFirstColumn="0" w:firstRowLastColumn="0" w:lastRowFirstColumn="0" w:lastRowLastColumn="0"/>
            <w:tcW w:w="1417" w:type="dxa"/>
            <w:noWrap/>
            <w:vAlign w:val="center"/>
            <w:hideMark/>
          </w:tcPr>
          <w:p w14:paraId="60C335D2" w14:textId="77777777" w:rsidR="00BA1151" w:rsidRPr="00BA1151" w:rsidRDefault="00BA1151" w:rsidP="00B82E0B">
            <w:pPr>
              <w:spacing w:before="0"/>
              <w:ind w:firstLine="0"/>
              <w:jc w:val="center"/>
              <w:rPr>
                <w:rFonts w:ascii="Calibri" w:hAnsi="Calibri" w:cs="Calibri"/>
                <w:color w:val="000000"/>
                <w:szCs w:val="22"/>
              </w:rPr>
            </w:pPr>
            <w:r w:rsidRPr="00BA1151">
              <w:rPr>
                <w:rFonts w:ascii="Calibri" w:hAnsi="Calibri" w:cs="Calibri"/>
                <w:color w:val="000000"/>
                <w:szCs w:val="22"/>
              </w:rPr>
              <w:t>Desviación</w:t>
            </w:r>
          </w:p>
        </w:tc>
        <w:tc>
          <w:tcPr>
            <w:tcW w:w="1417" w:type="dxa"/>
            <w:noWrap/>
            <w:vAlign w:val="center"/>
            <w:hideMark/>
          </w:tcPr>
          <w:p w14:paraId="3BF4B4B2" w14:textId="77777777" w:rsidR="00BA1151" w:rsidRPr="00BA1151" w:rsidRDefault="00BA1151" w:rsidP="00B82E0B">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szCs w:val="22"/>
              </w:rPr>
            </w:pPr>
            <w:r w:rsidRPr="00BA1151">
              <w:rPr>
                <w:rFonts w:ascii="Calibri" w:hAnsi="Calibri" w:cs="Calibri"/>
                <w:b/>
                <w:bCs/>
                <w:color w:val="000000"/>
                <w:szCs w:val="22"/>
              </w:rPr>
              <w:t>1,11E-05</w:t>
            </w:r>
          </w:p>
        </w:tc>
        <w:tc>
          <w:tcPr>
            <w:tcW w:w="1417" w:type="dxa"/>
            <w:noWrap/>
            <w:vAlign w:val="center"/>
            <w:hideMark/>
          </w:tcPr>
          <w:p w14:paraId="35C4F0B9" w14:textId="77777777" w:rsidR="00BA1151" w:rsidRPr="00BA1151" w:rsidRDefault="00BA1151" w:rsidP="00B82E0B">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szCs w:val="22"/>
              </w:rPr>
            </w:pPr>
            <w:r w:rsidRPr="00BA1151">
              <w:rPr>
                <w:rFonts w:ascii="Calibri" w:hAnsi="Calibri" w:cs="Calibri"/>
                <w:b/>
                <w:bCs/>
                <w:color w:val="000000"/>
                <w:szCs w:val="22"/>
              </w:rPr>
              <w:t>3,41E-05</w:t>
            </w:r>
          </w:p>
        </w:tc>
        <w:tc>
          <w:tcPr>
            <w:tcW w:w="1417" w:type="dxa"/>
            <w:noWrap/>
            <w:vAlign w:val="center"/>
            <w:hideMark/>
          </w:tcPr>
          <w:p w14:paraId="5F53BDCD" w14:textId="77777777" w:rsidR="00BA1151" w:rsidRPr="00BA1151" w:rsidRDefault="00BA1151" w:rsidP="00B82E0B">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szCs w:val="22"/>
              </w:rPr>
            </w:pPr>
            <w:r w:rsidRPr="00BA1151">
              <w:rPr>
                <w:rFonts w:ascii="Calibri" w:hAnsi="Calibri" w:cs="Calibri"/>
                <w:b/>
                <w:bCs/>
                <w:color w:val="000000"/>
                <w:szCs w:val="22"/>
              </w:rPr>
              <w:t>0,000866</w:t>
            </w:r>
          </w:p>
        </w:tc>
        <w:tc>
          <w:tcPr>
            <w:tcW w:w="1417" w:type="dxa"/>
            <w:noWrap/>
            <w:vAlign w:val="center"/>
            <w:hideMark/>
          </w:tcPr>
          <w:p w14:paraId="2AA53E16" w14:textId="77777777" w:rsidR="00BA1151" w:rsidRPr="00BA1151" w:rsidRDefault="00BA1151" w:rsidP="00B82E0B">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szCs w:val="22"/>
              </w:rPr>
            </w:pPr>
            <w:r w:rsidRPr="00BA1151">
              <w:rPr>
                <w:rFonts w:ascii="Calibri" w:hAnsi="Calibri" w:cs="Calibri"/>
                <w:b/>
                <w:bCs/>
                <w:color w:val="000000"/>
                <w:szCs w:val="22"/>
              </w:rPr>
              <w:t>0,001119</w:t>
            </w:r>
          </w:p>
        </w:tc>
        <w:tc>
          <w:tcPr>
            <w:tcW w:w="1417" w:type="dxa"/>
            <w:noWrap/>
            <w:vAlign w:val="center"/>
            <w:hideMark/>
          </w:tcPr>
          <w:p w14:paraId="204B98F4" w14:textId="77777777" w:rsidR="00BA1151" w:rsidRPr="00BA1151" w:rsidRDefault="00BA1151" w:rsidP="00B82E0B">
            <w:pPr>
              <w:keepNext/>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szCs w:val="22"/>
              </w:rPr>
            </w:pPr>
            <w:r w:rsidRPr="00BA1151">
              <w:rPr>
                <w:rFonts w:ascii="Calibri" w:hAnsi="Calibri" w:cs="Calibri"/>
                <w:b/>
                <w:bCs/>
                <w:color w:val="000000"/>
                <w:szCs w:val="22"/>
              </w:rPr>
              <w:t>0,013911</w:t>
            </w:r>
          </w:p>
        </w:tc>
      </w:tr>
    </w:tbl>
    <w:p w14:paraId="5EB57BAA" w14:textId="03A261D1" w:rsidR="00BA1151" w:rsidRPr="00BA1151" w:rsidRDefault="00B82E0B" w:rsidP="00BA1151">
      <w:pPr>
        <w:spacing w:before="0" w:after="160" w:line="259" w:lineRule="auto"/>
        <w:ind w:firstLine="0"/>
        <w:rPr>
          <w:rFonts w:ascii="Calibri" w:eastAsia="Calibri" w:hAnsi="Calibri" w:cs="Times New Roman"/>
          <w:color w:val="auto"/>
          <w:szCs w:val="22"/>
          <w:lang w:eastAsia="en-US"/>
        </w:rPr>
      </w:pPr>
      <w:r>
        <w:rPr>
          <w:rFonts w:ascii="Calibri" w:eastAsia="Calibri" w:hAnsi="Calibri" w:cs="Times New Roman"/>
          <w:color w:val="auto"/>
          <w:szCs w:val="22"/>
          <w:lang w:eastAsia="en-US"/>
        </w:rPr>
        <w:br w:type="textWrapping" w:clear="all"/>
      </w:r>
    </w:p>
    <w:tbl>
      <w:tblPr>
        <w:tblStyle w:val="Tabladecuadrcula4-nfasis11"/>
        <w:tblW w:w="7085" w:type="dxa"/>
        <w:tblLook w:val="04A0" w:firstRow="1" w:lastRow="0" w:firstColumn="1" w:lastColumn="0" w:noHBand="0" w:noVBand="1"/>
      </w:tblPr>
      <w:tblGrid>
        <w:gridCol w:w="1417"/>
        <w:gridCol w:w="1417"/>
        <w:gridCol w:w="1417"/>
        <w:gridCol w:w="1417"/>
        <w:gridCol w:w="1417"/>
      </w:tblGrid>
      <w:tr w:rsidR="00BA1151" w:rsidRPr="00BA1151" w14:paraId="268A6846" w14:textId="77777777" w:rsidTr="00BA1151">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417" w:type="dxa"/>
            <w:noWrap/>
            <w:vAlign w:val="center"/>
            <w:hideMark/>
          </w:tcPr>
          <w:p w14:paraId="73560BA9" w14:textId="77777777" w:rsidR="00BA1151" w:rsidRPr="00BA1151" w:rsidRDefault="00BA1151" w:rsidP="00BA1151">
            <w:pPr>
              <w:spacing w:before="0"/>
              <w:ind w:firstLine="0"/>
              <w:jc w:val="center"/>
              <w:rPr>
                <w:rFonts w:ascii="Calibri" w:hAnsi="Calibri" w:cs="Calibri"/>
                <w:color w:val="000000"/>
                <w:szCs w:val="22"/>
              </w:rPr>
            </w:pPr>
            <w:r w:rsidRPr="00BA1151">
              <w:rPr>
                <w:rFonts w:ascii="Calibri" w:hAnsi="Calibri" w:cs="Calibri"/>
                <w:color w:val="000000"/>
                <w:szCs w:val="22"/>
              </w:rPr>
              <w:t>Nº SIM</w:t>
            </w:r>
          </w:p>
        </w:tc>
        <w:tc>
          <w:tcPr>
            <w:tcW w:w="1417" w:type="dxa"/>
            <w:noWrap/>
            <w:vAlign w:val="center"/>
            <w:hideMark/>
          </w:tcPr>
          <w:p w14:paraId="470A499B" w14:textId="77777777" w:rsidR="00BA1151" w:rsidRPr="00BA1151" w:rsidRDefault="00BA1151" w:rsidP="00BA1151">
            <w:pPr>
              <w:spacing w:before="0"/>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2-10-10-1</w:t>
            </w:r>
          </w:p>
        </w:tc>
        <w:tc>
          <w:tcPr>
            <w:tcW w:w="1417" w:type="dxa"/>
            <w:noWrap/>
            <w:vAlign w:val="center"/>
            <w:hideMark/>
          </w:tcPr>
          <w:p w14:paraId="70B698D8" w14:textId="77777777" w:rsidR="00BA1151" w:rsidRPr="00BA1151" w:rsidRDefault="00BA1151" w:rsidP="00BA1151">
            <w:pPr>
              <w:spacing w:before="0"/>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2-6-8-6-1</w:t>
            </w:r>
          </w:p>
        </w:tc>
        <w:tc>
          <w:tcPr>
            <w:tcW w:w="1417" w:type="dxa"/>
            <w:noWrap/>
            <w:vAlign w:val="center"/>
            <w:hideMark/>
          </w:tcPr>
          <w:p w14:paraId="281298FF" w14:textId="77777777" w:rsidR="00BA1151" w:rsidRPr="00BA1151" w:rsidRDefault="00BA1151" w:rsidP="00BA1151">
            <w:pPr>
              <w:spacing w:before="0"/>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2-5-10-5-1</w:t>
            </w:r>
          </w:p>
        </w:tc>
        <w:tc>
          <w:tcPr>
            <w:tcW w:w="1417" w:type="dxa"/>
            <w:noWrap/>
            <w:vAlign w:val="center"/>
            <w:hideMark/>
          </w:tcPr>
          <w:p w14:paraId="6C84324B" w14:textId="77777777" w:rsidR="00BA1151" w:rsidRPr="00BA1151" w:rsidRDefault="00BA1151" w:rsidP="00BA1151">
            <w:pPr>
              <w:spacing w:before="0"/>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2-8-10-8-1</w:t>
            </w:r>
          </w:p>
        </w:tc>
      </w:tr>
      <w:tr w:rsidR="00BA1151" w:rsidRPr="00BA1151" w14:paraId="0F1AC3E2" w14:textId="77777777" w:rsidTr="00BA115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417" w:type="dxa"/>
            <w:noWrap/>
            <w:vAlign w:val="center"/>
            <w:hideMark/>
          </w:tcPr>
          <w:p w14:paraId="26CF172E" w14:textId="77777777" w:rsidR="00BA1151" w:rsidRPr="00BA1151" w:rsidRDefault="00BA1151" w:rsidP="00BA1151">
            <w:pPr>
              <w:spacing w:before="0"/>
              <w:ind w:firstLine="0"/>
              <w:jc w:val="center"/>
              <w:rPr>
                <w:rFonts w:ascii="Calibri" w:hAnsi="Calibri" w:cs="Calibri"/>
                <w:color w:val="000000"/>
                <w:szCs w:val="22"/>
              </w:rPr>
            </w:pPr>
            <w:r w:rsidRPr="00BA1151">
              <w:rPr>
                <w:rFonts w:ascii="Calibri" w:hAnsi="Calibri" w:cs="Calibri"/>
                <w:color w:val="000000"/>
                <w:szCs w:val="22"/>
              </w:rPr>
              <w:t>1</w:t>
            </w:r>
          </w:p>
        </w:tc>
        <w:tc>
          <w:tcPr>
            <w:tcW w:w="1417" w:type="dxa"/>
            <w:noWrap/>
            <w:vAlign w:val="center"/>
            <w:hideMark/>
          </w:tcPr>
          <w:p w14:paraId="71B8F9B4" w14:textId="77777777" w:rsidR="00BA1151" w:rsidRPr="00BA1151" w:rsidRDefault="00BA1151" w:rsidP="00BA1151">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183400</w:t>
            </w:r>
          </w:p>
        </w:tc>
        <w:tc>
          <w:tcPr>
            <w:tcW w:w="1417" w:type="dxa"/>
            <w:noWrap/>
            <w:vAlign w:val="center"/>
            <w:hideMark/>
          </w:tcPr>
          <w:p w14:paraId="60505EDB" w14:textId="77777777" w:rsidR="00BA1151" w:rsidRPr="00BA1151" w:rsidRDefault="00BA1151" w:rsidP="00BA1151">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132698</w:t>
            </w:r>
          </w:p>
        </w:tc>
        <w:tc>
          <w:tcPr>
            <w:tcW w:w="1417" w:type="dxa"/>
            <w:noWrap/>
            <w:vAlign w:val="center"/>
            <w:hideMark/>
          </w:tcPr>
          <w:p w14:paraId="0653EA21" w14:textId="77777777" w:rsidR="00BA1151" w:rsidRPr="00BA1151" w:rsidRDefault="00BA1151" w:rsidP="00BA1151">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245741</w:t>
            </w:r>
          </w:p>
        </w:tc>
        <w:tc>
          <w:tcPr>
            <w:tcW w:w="1417" w:type="dxa"/>
            <w:noWrap/>
            <w:vAlign w:val="center"/>
            <w:hideMark/>
          </w:tcPr>
          <w:p w14:paraId="5C499D0C" w14:textId="77777777" w:rsidR="00BA1151" w:rsidRPr="00BA1151" w:rsidRDefault="00BA1151" w:rsidP="00BA1151">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206944</w:t>
            </w:r>
          </w:p>
        </w:tc>
      </w:tr>
      <w:tr w:rsidR="00BA1151" w:rsidRPr="00BA1151" w14:paraId="2FA5BEDC" w14:textId="77777777" w:rsidTr="00BB0D9A">
        <w:trPr>
          <w:trHeight w:val="340"/>
        </w:trPr>
        <w:tc>
          <w:tcPr>
            <w:cnfStyle w:val="001000000000" w:firstRow="0" w:lastRow="0" w:firstColumn="1" w:lastColumn="0" w:oddVBand="0" w:evenVBand="0" w:oddHBand="0" w:evenHBand="0" w:firstRowFirstColumn="0" w:firstRowLastColumn="0" w:lastRowFirstColumn="0" w:lastRowLastColumn="0"/>
            <w:tcW w:w="1417" w:type="dxa"/>
            <w:noWrap/>
            <w:vAlign w:val="center"/>
            <w:hideMark/>
          </w:tcPr>
          <w:p w14:paraId="10D96582" w14:textId="77777777" w:rsidR="00BA1151" w:rsidRPr="00BA1151" w:rsidRDefault="00BA1151" w:rsidP="00BA1151">
            <w:pPr>
              <w:spacing w:before="0"/>
              <w:ind w:firstLine="0"/>
              <w:jc w:val="center"/>
              <w:rPr>
                <w:rFonts w:ascii="Calibri" w:hAnsi="Calibri" w:cs="Calibri"/>
                <w:color w:val="000000"/>
                <w:szCs w:val="22"/>
              </w:rPr>
            </w:pPr>
            <w:r w:rsidRPr="00BA1151">
              <w:rPr>
                <w:rFonts w:ascii="Calibri" w:hAnsi="Calibri" w:cs="Calibri"/>
                <w:color w:val="000000"/>
                <w:szCs w:val="22"/>
              </w:rPr>
              <w:t>2</w:t>
            </w:r>
          </w:p>
        </w:tc>
        <w:tc>
          <w:tcPr>
            <w:tcW w:w="1417" w:type="dxa"/>
            <w:noWrap/>
            <w:vAlign w:val="center"/>
            <w:hideMark/>
          </w:tcPr>
          <w:p w14:paraId="7F17ECBC" w14:textId="77777777" w:rsidR="00BA1151" w:rsidRPr="00BA1151" w:rsidRDefault="00BA1151" w:rsidP="00BA1151">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245653</w:t>
            </w:r>
          </w:p>
        </w:tc>
        <w:tc>
          <w:tcPr>
            <w:tcW w:w="1417" w:type="dxa"/>
            <w:noWrap/>
            <w:vAlign w:val="center"/>
            <w:hideMark/>
          </w:tcPr>
          <w:p w14:paraId="53E1F78F" w14:textId="77777777" w:rsidR="00BA1151" w:rsidRPr="00BA1151" w:rsidRDefault="00BA1151" w:rsidP="00BA1151">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189767</w:t>
            </w:r>
          </w:p>
        </w:tc>
        <w:tc>
          <w:tcPr>
            <w:tcW w:w="1417" w:type="dxa"/>
            <w:noWrap/>
            <w:vAlign w:val="center"/>
            <w:hideMark/>
          </w:tcPr>
          <w:p w14:paraId="1EE30E2E" w14:textId="77777777" w:rsidR="00BA1151" w:rsidRPr="00BA1151" w:rsidRDefault="00BA1151" w:rsidP="00BA1151">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131137</w:t>
            </w:r>
          </w:p>
        </w:tc>
        <w:tc>
          <w:tcPr>
            <w:tcW w:w="1417" w:type="dxa"/>
            <w:noWrap/>
            <w:vAlign w:val="center"/>
            <w:hideMark/>
          </w:tcPr>
          <w:p w14:paraId="07A3BD67" w14:textId="77777777" w:rsidR="00BA1151" w:rsidRPr="00BA1151" w:rsidRDefault="00BA1151" w:rsidP="00BA1151">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245665</w:t>
            </w:r>
          </w:p>
        </w:tc>
      </w:tr>
      <w:tr w:rsidR="00BA1151" w:rsidRPr="00BA1151" w14:paraId="4A8C66BC" w14:textId="77777777" w:rsidTr="00BA115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417" w:type="dxa"/>
            <w:noWrap/>
            <w:vAlign w:val="center"/>
            <w:hideMark/>
          </w:tcPr>
          <w:p w14:paraId="0497B85F" w14:textId="77777777" w:rsidR="00BA1151" w:rsidRPr="00BA1151" w:rsidRDefault="00BA1151" w:rsidP="00BA1151">
            <w:pPr>
              <w:spacing w:before="0"/>
              <w:ind w:firstLine="0"/>
              <w:jc w:val="center"/>
              <w:rPr>
                <w:rFonts w:ascii="Calibri" w:hAnsi="Calibri" w:cs="Calibri"/>
                <w:color w:val="000000"/>
                <w:szCs w:val="22"/>
              </w:rPr>
            </w:pPr>
            <w:r w:rsidRPr="00BA1151">
              <w:rPr>
                <w:rFonts w:ascii="Calibri" w:hAnsi="Calibri" w:cs="Calibri"/>
                <w:color w:val="000000"/>
                <w:szCs w:val="22"/>
              </w:rPr>
              <w:t>3</w:t>
            </w:r>
          </w:p>
        </w:tc>
        <w:tc>
          <w:tcPr>
            <w:tcW w:w="1417" w:type="dxa"/>
            <w:noWrap/>
            <w:vAlign w:val="center"/>
            <w:hideMark/>
          </w:tcPr>
          <w:p w14:paraId="4B88BBB3" w14:textId="77777777" w:rsidR="00BA1151" w:rsidRPr="00BA1151" w:rsidRDefault="00BA1151" w:rsidP="00BA1151">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139627</w:t>
            </w:r>
          </w:p>
        </w:tc>
        <w:tc>
          <w:tcPr>
            <w:tcW w:w="1417" w:type="dxa"/>
            <w:noWrap/>
            <w:vAlign w:val="center"/>
            <w:hideMark/>
          </w:tcPr>
          <w:p w14:paraId="57959BCA" w14:textId="77777777" w:rsidR="00BA1151" w:rsidRPr="00BA1151" w:rsidRDefault="00BA1151" w:rsidP="00BA1151">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184293</w:t>
            </w:r>
          </w:p>
        </w:tc>
        <w:tc>
          <w:tcPr>
            <w:tcW w:w="1417" w:type="dxa"/>
            <w:noWrap/>
            <w:vAlign w:val="center"/>
            <w:hideMark/>
          </w:tcPr>
          <w:p w14:paraId="21868574" w14:textId="77777777" w:rsidR="00BA1151" w:rsidRPr="00BA1151" w:rsidRDefault="00BA1151" w:rsidP="00BA1151">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184298</w:t>
            </w:r>
          </w:p>
        </w:tc>
        <w:tc>
          <w:tcPr>
            <w:tcW w:w="1417" w:type="dxa"/>
            <w:noWrap/>
            <w:vAlign w:val="center"/>
            <w:hideMark/>
          </w:tcPr>
          <w:p w14:paraId="40BA6A4A" w14:textId="77777777" w:rsidR="00BA1151" w:rsidRPr="00BA1151" w:rsidRDefault="00BA1151" w:rsidP="00BA1151">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123864</w:t>
            </w:r>
          </w:p>
        </w:tc>
      </w:tr>
      <w:tr w:rsidR="00BA1151" w:rsidRPr="00BA1151" w14:paraId="29E5739A" w14:textId="77777777" w:rsidTr="00BB0D9A">
        <w:trPr>
          <w:trHeight w:val="340"/>
        </w:trPr>
        <w:tc>
          <w:tcPr>
            <w:cnfStyle w:val="001000000000" w:firstRow="0" w:lastRow="0" w:firstColumn="1" w:lastColumn="0" w:oddVBand="0" w:evenVBand="0" w:oddHBand="0" w:evenHBand="0" w:firstRowFirstColumn="0" w:firstRowLastColumn="0" w:lastRowFirstColumn="0" w:lastRowLastColumn="0"/>
            <w:tcW w:w="1417" w:type="dxa"/>
            <w:noWrap/>
            <w:vAlign w:val="center"/>
            <w:hideMark/>
          </w:tcPr>
          <w:p w14:paraId="074E0993" w14:textId="77777777" w:rsidR="00BA1151" w:rsidRPr="00BA1151" w:rsidRDefault="00BA1151" w:rsidP="00BA1151">
            <w:pPr>
              <w:spacing w:before="0"/>
              <w:ind w:firstLine="0"/>
              <w:jc w:val="center"/>
              <w:rPr>
                <w:rFonts w:ascii="Calibri" w:hAnsi="Calibri" w:cs="Calibri"/>
                <w:color w:val="000000"/>
                <w:szCs w:val="22"/>
              </w:rPr>
            </w:pPr>
            <w:r w:rsidRPr="00BA1151">
              <w:rPr>
                <w:rFonts w:ascii="Calibri" w:hAnsi="Calibri" w:cs="Calibri"/>
                <w:color w:val="000000"/>
                <w:szCs w:val="22"/>
              </w:rPr>
              <w:t>4</w:t>
            </w:r>
          </w:p>
        </w:tc>
        <w:tc>
          <w:tcPr>
            <w:tcW w:w="1417" w:type="dxa"/>
            <w:noWrap/>
            <w:vAlign w:val="center"/>
            <w:hideMark/>
          </w:tcPr>
          <w:p w14:paraId="57D2069F" w14:textId="77777777" w:rsidR="00BA1151" w:rsidRPr="00BA1151" w:rsidRDefault="00BA1151" w:rsidP="00BA1151">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246435</w:t>
            </w:r>
          </w:p>
        </w:tc>
        <w:tc>
          <w:tcPr>
            <w:tcW w:w="1417" w:type="dxa"/>
            <w:noWrap/>
            <w:vAlign w:val="center"/>
            <w:hideMark/>
          </w:tcPr>
          <w:p w14:paraId="2F54E0C6" w14:textId="77777777" w:rsidR="00BA1151" w:rsidRPr="00BA1151" w:rsidRDefault="00BA1151" w:rsidP="00BA1151">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148026</w:t>
            </w:r>
          </w:p>
        </w:tc>
        <w:tc>
          <w:tcPr>
            <w:tcW w:w="1417" w:type="dxa"/>
            <w:noWrap/>
            <w:vAlign w:val="center"/>
            <w:hideMark/>
          </w:tcPr>
          <w:p w14:paraId="663FCBB1" w14:textId="77777777" w:rsidR="00BA1151" w:rsidRPr="00BA1151" w:rsidRDefault="00BA1151" w:rsidP="00BA1151">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184295</w:t>
            </w:r>
          </w:p>
        </w:tc>
        <w:tc>
          <w:tcPr>
            <w:tcW w:w="1417" w:type="dxa"/>
            <w:noWrap/>
            <w:vAlign w:val="center"/>
            <w:hideMark/>
          </w:tcPr>
          <w:p w14:paraId="3876353F" w14:textId="77777777" w:rsidR="00BA1151" w:rsidRPr="00BA1151" w:rsidRDefault="00BA1151" w:rsidP="00BA1151">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245212</w:t>
            </w:r>
          </w:p>
        </w:tc>
      </w:tr>
      <w:tr w:rsidR="00BA1151" w:rsidRPr="00BA1151" w14:paraId="444D1BAD" w14:textId="77777777" w:rsidTr="00BA115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417" w:type="dxa"/>
            <w:noWrap/>
            <w:vAlign w:val="center"/>
            <w:hideMark/>
          </w:tcPr>
          <w:p w14:paraId="629099E2" w14:textId="77777777" w:rsidR="00BA1151" w:rsidRPr="00BA1151" w:rsidRDefault="00BA1151" w:rsidP="00BA1151">
            <w:pPr>
              <w:spacing w:before="0"/>
              <w:ind w:firstLine="0"/>
              <w:jc w:val="center"/>
              <w:rPr>
                <w:rFonts w:ascii="Calibri" w:hAnsi="Calibri" w:cs="Calibri"/>
                <w:color w:val="000000"/>
                <w:szCs w:val="22"/>
              </w:rPr>
            </w:pPr>
            <w:r w:rsidRPr="00BA1151">
              <w:rPr>
                <w:rFonts w:ascii="Calibri" w:hAnsi="Calibri" w:cs="Calibri"/>
                <w:color w:val="000000"/>
                <w:szCs w:val="22"/>
              </w:rPr>
              <w:t>5</w:t>
            </w:r>
          </w:p>
        </w:tc>
        <w:tc>
          <w:tcPr>
            <w:tcW w:w="1417" w:type="dxa"/>
            <w:noWrap/>
            <w:vAlign w:val="center"/>
            <w:hideMark/>
          </w:tcPr>
          <w:p w14:paraId="606C631E" w14:textId="77777777" w:rsidR="00BA1151" w:rsidRPr="00BA1151" w:rsidRDefault="00BA1151" w:rsidP="00BA1151">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245669</w:t>
            </w:r>
          </w:p>
        </w:tc>
        <w:tc>
          <w:tcPr>
            <w:tcW w:w="1417" w:type="dxa"/>
            <w:noWrap/>
            <w:vAlign w:val="center"/>
            <w:hideMark/>
          </w:tcPr>
          <w:p w14:paraId="392364F1" w14:textId="77777777" w:rsidR="00BA1151" w:rsidRPr="00BA1151" w:rsidRDefault="00BA1151" w:rsidP="00BA1151">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121439</w:t>
            </w:r>
          </w:p>
        </w:tc>
        <w:tc>
          <w:tcPr>
            <w:tcW w:w="1417" w:type="dxa"/>
            <w:noWrap/>
            <w:vAlign w:val="center"/>
            <w:hideMark/>
          </w:tcPr>
          <w:p w14:paraId="1DE452BC" w14:textId="77777777" w:rsidR="00BA1151" w:rsidRPr="00BA1151" w:rsidRDefault="00BA1151" w:rsidP="00BA1151">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139870</w:t>
            </w:r>
          </w:p>
        </w:tc>
        <w:tc>
          <w:tcPr>
            <w:tcW w:w="1417" w:type="dxa"/>
            <w:noWrap/>
            <w:vAlign w:val="center"/>
            <w:hideMark/>
          </w:tcPr>
          <w:p w14:paraId="5B46C053" w14:textId="77777777" w:rsidR="00BA1151" w:rsidRPr="00BA1151" w:rsidRDefault="00BA1151" w:rsidP="00BA1151">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147207</w:t>
            </w:r>
          </w:p>
        </w:tc>
      </w:tr>
      <w:tr w:rsidR="00BA1151" w:rsidRPr="00BA1151" w14:paraId="7F8E8680" w14:textId="77777777" w:rsidTr="00BB0D9A">
        <w:trPr>
          <w:trHeight w:val="340"/>
        </w:trPr>
        <w:tc>
          <w:tcPr>
            <w:cnfStyle w:val="001000000000" w:firstRow="0" w:lastRow="0" w:firstColumn="1" w:lastColumn="0" w:oddVBand="0" w:evenVBand="0" w:oddHBand="0" w:evenHBand="0" w:firstRowFirstColumn="0" w:firstRowLastColumn="0" w:lastRowFirstColumn="0" w:lastRowLastColumn="0"/>
            <w:tcW w:w="1417" w:type="dxa"/>
            <w:noWrap/>
            <w:vAlign w:val="center"/>
            <w:hideMark/>
          </w:tcPr>
          <w:p w14:paraId="5D2B886C" w14:textId="77777777" w:rsidR="00BA1151" w:rsidRPr="00BA1151" w:rsidRDefault="00BA1151" w:rsidP="00BA1151">
            <w:pPr>
              <w:spacing w:before="0"/>
              <w:ind w:firstLine="0"/>
              <w:jc w:val="center"/>
              <w:rPr>
                <w:rFonts w:ascii="Calibri" w:hAnsi="Calibri" w:cs="Calibri"/>
                <w:color w:val="000000"/>
                <w:szCs w:val="22"/>
              </w:rPr>
            </w:pPr>
            <w:r w:rsidRPr="00BA1151">
              <w:rPr>
                <w:rFonts w:ascii="Calibri" w:hAnsi="Calibri" w:cs="Calibri"/>
                <w:color w:val="000000"/>
                <w:szCs w:val="22"/>
              </w:rPr>
              <w:t>6</w:t>
            </w:r>
          </w:p>
        </w:tc>
        <w:tc>
          <w:tcPr>
            <w:tcW w:w="1417" w:type="dxa"/>
            <w:noWrap/>
            <w:vAlign w:val="center"/>
            <w:hideMark/>
          </w:tcPr>
          <w:p w14:paraId="6A1D897F" w14:textId="77777777" w:rsidR="00BA1151" w:rsidRPr="00BA1151" w:rsidRDefault="00BA1151" w:rsidP="00BA1151">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140388</w:t>
            </w:r>
          </w:p>
        </w:tc>
        <w:tc>
          <w:tcPr>
            <w:tcW w:w="1417" w:type="dxa"/>
            <w:noWrap/>
            <w:vAlign w:val="center"/>
            <w:hideMark/>
          </w:tcPr>
          <w:p w14:paraId="0A30CD6B" w14:textId="77777777" w:rsidR="00BA1151" w:rsidRPr="00BA1151" w:rsidRDefault="00BA1151" w:rsidP="00BA1151">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245464</w:t>
            </w:r>
          </w:p>
        </w:tc>
        <w:tc>
          <w:tcPr>
            <w:tcW w:w="1417" w:type="dxa"/>
            <w:noWrap/>
            <w:vAlign w:val="center"/>
            <w:hideMark/>
          </w:tcPr>
          <w:p w14:paraId="0D453427" w14:textId="77777777" w:rsidR="00BA1151" w:rsidRPr="00BA1151" w:rsidRDefault="00BA1151" w:rsidP="00BA1151">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139841</w:t>
            </w:r>
          </w:p>
        </w:tc>
        <w:tc>
          <w:tcPr>
            <w:tcW w:w="1417" w:type="dxa"/>
            <w:noWrap/>
            <w:vAlign w:val="center"/>
            <w:hideMark/>
          </w:tcPr>
          <w:p w14:paraId="32EE6B13" w14:textId="77777777" w:rsidR="00BA1151" w:rsidRPr="00BA1151" w:rsidRDefault="00BA1151" w:rsidP="00BA1151">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124320</w:t>
            </w:r>
          </w:p>
        </w:tc>
      </w:tr>
      <w:tr w:rsidR="00BA1151" w:rsidRPr="00BA1151" w14:paraId="78B70CA1" w14:textId="77777777" w:rsidTr="00BA115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417" w:type="dxa"/>
            <w:noWrap/>
            <w:vAlign w:val="center"/>
            <w:hideMark/>
          </w:tcPr>
          <w:p w14:paraId="19CACB19" w14:textId="77777777" w:rsidR="00BA1151" w:rsidRPr="00BA1151" w:rsidRDefault="00BA1151" w:rsidP="00BA1151">
            <w:pPr>
              <w:spacing w:before="0"/>
              <w:ind w:firstLine="0"/>
              <w:jc w:val="center"/>
              <w:rPr>
                <w:rFonts w:ascii="Calibri" w:hAnsi="Calibri" w:cs="Calibri"/>
                <w:color w:val="000000"/>
                <w:szCs w:val="22"/>
              </w:rPr>
            </w:pPr>
            <w:r w:rsidRPr="00BA1151">
              <w:rPr>
                <w:rFonts w:ascii="Calibri" w:hAnsi="Calibri" w:cs="Calibri"/>
                <w:color w:val="000000"/>
                <w:szCs w:val="22"/>
              </w:rPr>
              <w:t>7</w:t>
            </w:r>
          </w:p>
        </w:tc>
        <w:tc>
          <w:tcPr>
            <w:tcW w:w="1417" w:type="dxa"/>
            <w:noWrap/>
            <w:vAlign w:val="center"/>
            <w:hideMark/>
          </w:tcPr>
          <w:p w14:paraId="13DE3575" w14:textId="77777777" w:rsidR="00BA1151" w:rsidRPr="00BA1151" w:rsidRDefault="00BA1151" w:rsidP="00BA1151">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125906</w:t>
            </w:r>
          </w:p>
        </w:tc>
        <w:tc>
          <w:tcPr>
            <w:tcW w:w="1417" w:type="dxa"/>
            <w:noWrap/>
            <w:vAlign w:val="center"/>
            <w:hideMark/>
          </w:tcPr>
          <w:p w14:paraId="4EB585E5" w14:textId="77777777" w:rsidR="00BA1151" w:rsidRPr="00BA1151" w:rsidRDefault="00BA1151" w:rsidP="00BA1151">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140983</w:t>
            </w:r>
          </w:p>
        </w:tc>
        <w:tc>
          <w:tcPr>
            <w:tcW w:w="1417" w:type="dxa"/>
            <w:noWrap/>
            <w:vAlign w:val="center"/>
            <w:hideMark/>
          </w:tcPr>
          <w:p w14:paraId="24DE8B78" w14:textId="77777777" w:rsidR="00BA1151" w:rsidRPr="00BA1151" w:rsidRDefault="00BA1151" w:rsidP="00BA1151">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182093</w:t>
            </w:r>
          </w:p>
        </w:tc>
        <w:tc>
          <w:tcPr>
            <w:tcW w:w="1417" w:type="dxa"/>
            <w:noWrap/>
            <w:vAlign w:val="center"/>
            <w:hideMark/>
          </w:tcPr>
          <w:p w14:paraId="089935F1" w14:textId="77777777" w:rsidR="00BA1151" w:rsidRPr="00BA1151" w:rsidRDefault="00BA1151" w:rsidP="00BA1151">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127766</w:t>
            </w:r>
          </w:p>
        </w:tc>
      </w:tr>
      <w:tr w:rsidR="00BA1151" w:rsidRPr="00BA1151" w14:paraId="156AFE6B" w14:textId="77777777" w:rsidTr="00BB0D9A">
        <w:trPr>
          <w:trHeight w:val="340"/>
        </w:trPr>
        <w:tc>
          <w:tcPr>
            <w:cnfStyle w:val="001000000000" w:firstRow="0" w:lastRow="0" w:firstColumn="1" w:lastColumn="0" w:oddVBand="0" w:evenVBand="0" w:oddHBand="0" w:evenHBand="0" w:firstRowFirstColumn="0" w:firstRowLastColumn="0" w:lastRowFirstColumn="0" w:lastRowLastColumn="0"/>
            <w:tcW w:w="1417" w:type="dxa"/>
            <w:noWrap/>
            <w:vAlign w:val="center"/>
            <w:hideMark/>
          </w:tcPr>
          <w:p w14:paraId="216C7187" w14:textId="77777777" w:rsidR="00BA1151" w:rsidRPr="00BA1151" w:rsidRDefault="00BA1151" w:rsidP="00BA1151">
            <w:pPr>
              <w:spacing w:before="0"/>
              <w:ind w:firstLine="0"/>
              <w:jc w:val="center"/>
              <w:rPr>
                <w:rFonts w:ascii="Calibri" w:hAnsi="Calibri" w:cs="Calibri"/>
                <w:color w:val="000000"/>
                <w:szCs w:val="22"/>
              </w:rPr>
            </w:pPr>
            <w:r w:rsidRPr="00BA1151">
              <w:rPr>
                <w:rFonts w:ascii="Calibri" w:hAnsi="Calibri" w:cs="Calibri"/>
                <w:color w:val="000000"/>
                <w:szCs w:val="22"/>
              </w:rPr>
              <w:t>8</w:t>
            </w:r>
          </w:p>
        </w:tc>
        <w:tc>
          <w:tcPr>
            <w:tcW w:w="1417" w:type="dxa"/>
            <w:noWrap/>
            <w:vAlign w:val="center"/>
            <w:hideMark/>
          </w:tcPr>
          <w:p w14:paraId="584C1764" w14:textId="77777777" w:rsidR="00BA1151" w:rsidRPr="00BA1151" w:rsidRDefault="00BA1151" w:rsidP="00BA1151">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139597</w:t>
            </w:r>
          </w:p>
        </w:tc>
        <w:tc>
          <w:tcPr>
            <w:tcW w:w="1417" w:type="dxa"/>
            <w:noWrap/>
            <w:vAlign w:val="center"/>
            <w:hideMark/>
          </w:tcPr>
          <w:p w14:paraId="7A2A3EE0" w14:textId="77777777" w:rsidR="00BA1151" w:rsidRPr="00BA1151" w:rsidRDefault="00BA1151" w:rsidP="00BA1151">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130268</w:t>
            </w:r>
          </w:p>
        </w:tc>
        <w:tc>
          <w:tcPr>
            <w:tcW w:w="1417" w:type="dxa"/>
            <w:noWrap/>
            <w:vAlign w:val="center"/>
            <w:hideMark/>
          </w:tcPr>
          <w:p w14:paraId="41BB18A0" w14:textId="77777777" w:rsidR="00BA1151" w:rsidRPr="00BA1151" w:rsidRDefault="00BA1151" w:rsidP="00BA1151">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120890</w:t>
            </w:r>
          </w:p>
        </w:tc>
        <w:tc>
          <w:tcPr>
            <w:tcW w:w="1417" w:type="dxa"/>
            <w:noWrap/>
            <w:vAlign w:val="center"/>
            <w:hideMark/>
          </w:tcPr>
          <w:p w14:paraId="41AC98B4" w14:textId="77777777" w:rsidR="00BA1151" w:rsidRPr="00BA1151" w:rsidRDefault="00BA1151" w:rsidP="00BA1151">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182451</w:t>
            </w:r>
          </w:p>
        </w:tc>
      </w:tr>
      <w:tr w:rsidR="00BA1151" w:rsidRPr="00BA1151" w14:paraId="5F31B698" w14:textId="77777777" w:rsidTr="00BA115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417" w:type="dxa"/>
            <w:noWrap/>
            <w:vAlign w:val="center"/>
            <w:hideMark/>
          </w:tcPr>
          <w:p w14:paraId="44AF1E38" w14:textId="77777777" w:rsidR="00BA1151" w:rsidRPr="00BA1151" w:rsidRDefault="00BA1151" w:rsidP="00BA1151">
            <w:pPr>
              <w:spacing w:before="0"/>
              <w:ind w:firstLine="0"/>
              <w:jc w:val="center"/>
              <w:rPr>
                <w:rFonts w:ascii="Calibri" w:hAnsi="Calibri" w:cs="Calibri"/>
                <w:color w:val="000000"/>
                <w:szCs w:val="22"/>
              </w:rPr>
            </w:pPr>
            <w:r w:rsidRPr="00BA1151">
              <w:rPr>
                <w:rFonts w:ascii="Calibri" w:hAnsi="Calibri" w:cs="Calibri"/>
                <w:color w:val="000000"/>
                <w:szCs w:val="22"/>
              </w:rPr>
              <w:t>9</w:t>
            </w:r>
          </w:p>
        </w:tc>
        <w:tc>
          <w:tcPr>
            <w:tcW w:w="1417" w:type="dxa"/>
            <w:noWrap/>
            <w:vAlign w:val="center"/>
            <w:hideMark/>
          </w:tcPr>
          <w:p w14:paraId="0D2731E6" w14:textId="77777777" w:rsidR="00BA1151" w:rsidRPr="00BA1151" w:rsidRDefault="00BA1151" w:rsidP="00BA1151">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246342</w:t>
            </w:r>
          </w:p>
        </w:tc>
        <w:tc>
          <w:tcPr>
            <w:tcW w:w="1417" w:type="dxa"/>
            <w:noWrap/>
            <w:vAlign w:val="center"/>
            <w:hideMark/>
          </w:tcPr>
          <w:p w14:paraId="33B1F915" w14:textId="77777777" w:rsidR="00BA1151" w:rsidRPr="00BA1151" w:rsidRDefault="00BA1151" w:rsidP="00BA1151">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245674</w:t>
            </w:r>
          </w:p>
        </w:tc>
        <w:tc>
          <w:tcPr>
            <w:tcW w:w="1417" w:type="dxa"/>
            <w:noWrap/>
            <w:vAlign w:val="center"/>
            <w:hideMark/>
          </w:tcPr>
          <w:p w14:paraId="4DAD5AC4" w14:textId="77777777" w:rsidR="00BA1151" w:rsidRPr="00BA1151" w:rsidRDefault="00BA1151" w:rsidP="00BA1151">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125461</w:t>
            </w:r>
          </w:p>
        </w:tc>
        <w:tc>
          <w:tcPr>
            <w:tcW w:w="1417" w:type="dxa"/>
            <w:noWrap/>
            <w:vAlign w:val="center"/>
            <w:hideMark/>
          </w:tcPr>
          <w:p w14:paraId="0E7FFDA1" w14:textId="77777777" w:rsidR="00BA1151" w:rsidRPr="00BA1151" w:rsidRDefault="00BA1151" w:rsidP="00BA1151">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120523</w:t>
            </w:r>
          </w:p>
        </w:tc>
      </w:tr>
      <w:tr w:rsidR="00BA1151" w:rsidRPr="00BA1151" w14:paraId="71ECC920" w14:textId="77777777" w:rsidTr="00BA1151">
        <w:trPr>
          <w:trHeight w:val="340"/>
        </w:trPr>
        <w:tc>
          <w:tcPr>
            <w:cnfStyle w:val="001000000000" w:firstRow="0" w:lastRow="0" w:firstColumn="1" w:lastColumn="0" w:oddVBand="0" w:evenVBand="0" w:oddHBand="0" w:evenHBand="0" w:firstRowFirstColumn="0" w:firstRowLastColumn="0" w:lastRowFirstColumn="0" w:lastRowLastColumn="0"/>
            <w:tcW w:w="1417" w:type="dxa"/>
            <w:tcBorders>
              <w:bottom w:val="double" w:sz="4" w:space="0" w:color="5B9BD5"/>
            </w:tcBorders>
            <w:noWrap/>
            <w:vAlign w:val="center"/>
            <w:hideMark/>
          </w:tcPr>
          <w:p w14:paraId="1136CC66" w14:textId="77777777" w:rsidR="00BA1151" w:rsidRPr="00BA1151" w:rsidRDefault="00BA1151" w:rsidP="00BA1151">
            <w:pPr>
              <w:spacing w:before="0"/>
              <w:ind w:firstLine="0"/>
              <w:jc w:val="center"/>
              <w:rPr>
                <w:rFonts w:ascii="Calibri" w:hAnsi="Calibri" w:cs="Calibri"/>
                <w:color w:val="000000"/>
                <w:szCs w:val="22"/>
              </w:rPr>
            </w:pPr>
            <w:r w:rsidRPr="00BA1151">
              <w:rPr>
                <w:rFonts w:ascii="Calibri" w:hAnsi="Calibri" w:cs="Calibri"/>
                <w:color w:val="000000"/>
                <w:szCs w:val="22"/>
              </w:rPr>
              <w:t>10</w:t>
            </w:r>
          </w:p>
        </w:tc>
        <w:tc>
          <w:tcPr>
            <w:tcW w:w="1417" w:type="dxa"/>
            <w:tcBorders>
              <w:bottom w:val="double" w:sz="4" w:space="0" w:color="5B9BD5"/>
            </w:tcBorders>
            <w:noWrap/>
            <w:vAlign w:val="center"/>
            <w:hideMark/>
          </w:tcPr>
          <w:p w14:paraId="7E4C1D19" w14:textId="77777777" w:rsidR="00BA1151" w:rsidRPr="00BA1151" w:rsidRDefault="00BA1151" w:rsidP="00BA1151">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560721</w:t>
            </w:r>
          </w:p>
        </w:tc>
        <w:tc>
          <w:tcPr>
            <w:tcW w:w="1417" w:type="dxa"/>
            <w:tcBorders>
              <w:bottom w:val="double" w:sz="4" w:space="0" w:color="5B9BD5"/>
            </w:tcBorders>
            <w:noWrap/>
            <w:vAlign w:val="center"/>
            <w:hideMark/>
          </w:tcPr>
          <w:p w14:paraId="49054330" w14:textId="77777777" w:rsidR="00BA1151" w:rsidRPr="00BA1151" w:rsidRDefault="00BA1151" w:rsidP="00BA1151">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120874</w:t>
            </w:r>
          </w:p>
        </w:tc>
        <w:tc>
          <w:tcPr>
            <w:tcW w:w="1417" w:type="dxa"/>
            <w:tcBorders>
              <w:bottom w:val="double" w:sz="4" w:space="0" w:color="5B9BD5"/>
            </w:tcBorders>
            <w:noWrap/>
            <w:vAlign w:val="center"/>
            <w:hideMark/>
          </w:tcPr>
          <w:p w14:paraId="69EF730F" w14:textId="77777777" w:rsidR="00BA1151" w:rsidRPr="00BA1151" w:rsidRDefault="00BA1151" w:rsidP="00BA1151">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126825</w:t>
            </w:r>
          </w:p>
        </w:tc>
        <w:tc>
          <w:tcPr>
            <w:tcW w:w="1417" w:type="dxa"/>
            <w:tcBorders>
              <w:bottom w:val="double" w:sz="4" w:space="0" w:color="5B9BD5"/>
            </w:tcBorders>
            <w:noWrap/>
            <w:vAlign w:val="center"/>
            <w:hideMark/>
          </w:tcPr>
          <w:p w14:paraId="221DF27F" w14:textId="77777777" w:rsidR="00BA1151" w:rsidRPr="00BA1151" w:rsidRDefault="00BA1151" w:rsidP="00BA1151">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049928</w:t>
            </w:r>
          </w:p>
        </w:tc>
      </w:tr>
      <w:tr w:rsidR="00BA1151" w:rsidRPr="00BA1151" w14:paraId="1D7B8DCB" w14:textId="77777777" w:rsidTr="00BA115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417" w:type="dxa"/>
            <w:tcBorders>
              <w:top w:val="double" w:sz="4" w:space="0" w:color="5B9BD5"/>
            </w:tcBorders>
            <w:noWrap/>
            <w:vAlign w:val="center"/>
            <w:hideMark/>
          </w:tcPr>
          <w:p w14:paraId="23ECCC69" w14:textId="77777777" w:rsidR="00BA1151" w:rsidRPr="00BA1151" w:rsidRDefault="00BA1151" w:rsidP="00BA1151">
            <w:pPr>
              <w:spacing w:before="0"/>
              <w:ind w:firstLine="0"/>
              <w:jc w:val="center"/>
              <w:rPr>
                <w:rFonts w:ascii="Calibri" w:hAnsi="Calibri" w:cs="Calibri"/>
                <w:color w:val="000000"/>
                <w:szCs w:val="22"/>
              </w:rPr>
            </w:pPr>
            <w:r w:rsidRPr="00BA1151">
              <w:rPr>
                <w:rFonts w:ascii="Calibri" w:hAnsi="Calibri" w:cs="Calibri"/>
                <w:color w:val="000000"/>
                <w:szCs w:val="22"/>
              </w:rPr>
              <w:t>Media</w:t>
            </w:r>
          </w:p>
        </w:tc>
        <w:tc>
          <w:tcPr>
            <w:tcW w:w="1417" w:type="dxa"/>
            <w:tcBorders>
              <w:top w:val="double" w:sz="4" w:space="0" w:color="5B9BD5"/>
            </w:tcBorders>
            <w:noWrap/>
            <w:vAlign w:val="center"/>
            <w:hideMark/>
          </w:tcPr>
          <w:p w14:paraId="4E6A8E51" w14:textId="77777777" w:rsidR="00BA1151" w:rsidRPr="00BA1151" w:rsidRDefault="00BA1151" w:rsidP="00BA1151">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szCs w:val="22"/>
              </w:rPr>
            </w:pPr>
            <w:r w:rsidRPr="00BA1151">
              <w:rPr>
                <w:rFonts w:ascii="Calibri" w:hAnsi="Calibri" w:cs="Calibri"/>
                <w:b/>
                <w:bCs/>
                <w:color w:val="000000"/>
                <w:szCs w:val="22"/>
              </w:rPr>
              <w:t>0,227374</w:t>
            </w:r>
          </w:p>
        </w:tc>
        <w:tc>
          <w:tcPr>
            <w:tcW w:w="1417" w:type="dxa"/>
            <w:tcBorders>
              <w:top w:val="double" w:sz="4" w:space="0" w:color="5B9BD5"/>
            </w:tcBorders>
            <w:noWrap/>
            <w:vAlign w:val="center"/>
            <w:hideMark/>
          </w:tcPr>
          <w:p w14:paraId="68E29FC7" w14:textId="77777777" w:rsidR="00BA1151" w:rsidRPr="00BA1151" w:rsidRDefault="00BA1151" w:rsidP="00BA1151">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szCs w:val="22"/>
              </w:rPr>
            </w:pPr>
            <w:r w:rsidRPr="00BA1151">
              <w:rPr>
                <w:rFonts w:ascii="Calibri" w:hAnsi="Calibri" w:cs="Calibri"/>
                <w:b/>
                <w:bCs/>
                <w:color w:val="000000"/>
                <w:szCs w:val="22"/>
              </w:rPr>
              <w:t>0,165949</w:t>
            </w:r>
          </w:p>
        </w:tc>
        <w:tc>
          <w:tcPr>
            <w:tcW w:w="1417" w:type="dxa"/>
            <w:tcBorders>
              <w:top w:val="double" w:sz="4" w:space="0" w:color="5B9BD5"/>
            </w:tcBorders>
            <w:noWrap/>
            <w:vAlign w:val="center"/>
            <w:hideMark/>
          </w:tcPr>
          <w:p w14:paraId="591873C7" w14:textId="77777777" w:rsidR="00BA1151" w:rsidRPr="00BA1151" w:rsidRDefault="00BA1151" w:rsidP="00BA1151">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szCs w:val="22"/>
              </w:rPr>
            </w:pPr>
            <w:r w:rsidRPr="00BA1151">
              <w:rPr>
                <w:rFonts w:ascii="Calibri" w:hAnsi="Calibri" w:cs="Calibri"/>
                <w:b/>
                <w:bCs/>
                <w:color w:val="000000"/>
                <w:szCs w:val="22"/>
              </w:rPr>
              <w:t>0,158045</w:t>
            </w:r>
          </w:p>
        </w:tc>
        <w:tc>
          <w:tcPr>
            <w:tcW w:w="1417" w:type="dxa"/>
            <w:tcBorders>
              <w:top w:val="double" w:sz="4" w:space="0" w:color="5B9BD5"/>
            </w:tcBorders>
            <w:noWrap/>
            <w:vAlign w:val="center"/>
            <w:hideMark/>
          </w:tcPr>
          <w:p w14:paraId="1A1E7502" w14:textId="77777777" w:rsidR="00BA1151" w:rsidRPr="00BA1151" w:rsidRDefault="00BA1151" w:rsidP="00BA1151">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szCs w:val="22"/>
              </w:rPr>
            </w:pPr>
            <w:r w:rsidRPr="00BA1151">
              <w:rPr>
                <w:rFonts w:ascii="Calibri" w:hAnsi="Calibri" w:cs="Calibri"/>
                <w:b/>
                <w:bCs/>
                <w:color w:val="000000"/>
                <w:szCs w:val="22"/>
              </w:rPr>
              <w:t>0,157388</w:t>
            </w:r>
          </w:p>
        </w:tc>
      </w:tr>
      <w:tr w:rsidR="00BA1151" w:rsidRPr="00BA1151" w14:paraId="3B81E025" w14:textId="77777777" w:rsidTr="00BB0D9A">
        <w:trPr>
          <w:trHeight w:val="340"/>
        </w:trPr>
        <w:tc>
          <w:tcPr>
            <w:cnfStyle w:val="001000000000" w:firstRow="0" w:lastRow="0" w:firstColumn="1" w:lastColumn="0" w:oddVBand="0" w:evenVBand="0" w:oddHBand="0" w:evenHBand="0" w:firstRowFirstColumn="0" w:firstRowLastColumn="0" w:lastRowFirstColumn="0" w:lastRowLastColumn="0"/>
            <w:tcW w:w="1417" w:type="dxa"/>
            <w:noWrap/>
            <w:vAlign w:val="center"/>
            <w:hideMark/>
          </w:tcPr>
          <w:p w14:paraId="27FB63D6" w14:textId="77777777" w:rsidR="00BA1151" w:rsidRPr="00BA1151" w:rsidRDefault="00BA1151" w:rsidP="00BA1151">
            <w:pPr>
              <w:spacing w:before="0"/>
              <w:ind w:firstLine="0"/>
              <w:jc w:val="center"/>
              <w:rPr>
                <w:rFonts w:ascii="Calibri" w:hAnsi="Calibri" w:cs="Calibri"/>
                <w:color w:val="000000"/>
                <w:szCs w:val="22"/>
              </w:rPr>
            </w:pPr>
            <w:r w:rsidRPr="00BA1151">
              <w:rPr>
                <w:rFonts w:ascii="Calibri" w:hAnsi="Calibri" w:cs="Calibri"/>
                <w:color w:val="000000"/>
                <w:szCs w:val="22"/>
              </w:rPr>
              <w:t>Desviación</w:t>
            </w:r>
          </w:p>
        </w:tc>
        <w:tc>
          <w:tcPr>
            <w:tcW w:w="1417" w:type="dxa"/>
            <w:noWrap/>
            <w:vAlign w:val="center"/>
            <w:hideMark/>
          </w:tcPr>
          <w:p w14:paraId="7231E055" w14:textId="77777777" w:rsidR="00BA1151" w:rsidRPr="00BA1151" w:rsidRDefault="00BA1151" w:rsidP="00BA1151">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szCs w:val="22"/>
              </w:rPr>
            </w:pPr>
            <w:r w:rsidRPr="00BA1151">
              <w:rPr>
                <w:rFonts w:ascii="Calibri" w:hAnsi="Calibri" w:cs="Calibri"/>
                <w:b/>
                <w:bCs/>
                <w:color w:val="000000"/>
                <w:szCs w:val="22"/>
              </w:rPr>
              <w:t>0,147712</w:t>
            </w:r>
          </w:p>
        </w:tc>
        <w:tc>
          <w:tcPr>
            <w:tcW w:w="1417" w:type="dxa"/>
            <w:noWrap/>
            <w:vAlign w:val="center"/>
            <w:hideMark/>
          </w:tcPr>
          <w:p w14:paraId="7E7803AD" w14:textId="77777777" w:rsidR="00BA1151" w:rsidRPr="00BA1151" w:rsidRDefault="00BA1151" w:rsidP="00BA1151">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szCs w:val="22"/>
              </w:rPr>
            </w:pPr>
            <w:r w:rsidRPr="00BA1151">
              <w:rPr>
                <w:rFonts w:ascii="Calibri" w:hAnsi="Calibri" w:cs="Calibri"/>
                <w:b/>
                <w:bCs/>
                <w:color w:val="000000"/>
                <w:szCs w:val="22"/>
              </w:rPr>
              <w:t>0,020919</w:t>
            </w:r>
          </w:p>
        </w:tc>
        <w:tc>
          <w:tcPr>
            <w:tcW w:w="1417" w:type="dxa"/>
            <w:noWrap/>
            <w:vAlign w:val="center"/>
            <w:hideMark/>
          </w:tcPr>
          <w:p w14:paraId="5D320C24" w14:textId="77777777" w:rsidR="00BA1151" w:rsidRPr="00BA1151" w:rsidRDefault="00BA1151" w:rsidP="00BA1151">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szCs w:val="22"/>
              </w:rPr>
            </w:pPr>
            <w:r w:rsidRPr="00BA1151">
              <w:rPr>
                <w:rFonts w:ascii="Calibri" w:hAnsi="Calibri" w:cs="Calibri"/>
                <w:b/>
                <w:bCs/>
                <w:color w:val="000000"/>
                <w:szCs w:val="22"/>
              </w:rPr>
              <w:t>0,01445</w:t>
            </w:r>
          </w:p>
        </w:tc>
        <w:tc>
          <w:tcPr>
            <w:tcW w:w="1417" w:type="dxa"/>
            <w:noWrap/>
            <w:vAlign w:val="center"/>
            <w:hideMark/>
          </w:tcPr>
          <w:p w14:paraId="6408AA80" w14:textId="77777777" w:rsidR="00BA1151" w:rsidRPr="00BA1151" w:rsidRDefault="00BA1151" w:rsidP="00B82E0B">
            <w:pPr>
              <w:keepNext/>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szCs w:val="22"/>
              </w:rPr>
            </w:pPr>
            <w:r w:rsidRPr="00BA1151">
              <w:rPr>
                <w:rFonts w:ascii="Calibri" w:hAnsi="Calibri" w:cs="Calibri"/>
                <w:b/>
                <w:bCs/>
                <w:color w:val="000000"/>
                <w:szCs w:val="22"/>
              </w:rPr>
              <w:t>0,034695</w:t>
            </w:r>
          </w:p>
        </w:tc>
      </w:tr>
    </w:tbl>
    <w:p w14:paraId="6512045D" w14:textId="77777777" w:rsidR="00BA1151" w:rsidRDefault="00BA1151" w:rsidP="00BA1151">
      <w:pPr>
        <w:spacing w:before="0" w:after="160" w:line="259" w:lineRule="auto"/>
        <w:ind w:firstLine="0"/>
        <w:rPr>
          <w:rFonts w:ascii="Calibri" w:eastAsia="Calibri" w:hAnsi="Calibri" w:cs="Times New Roman"/>
          <w:color w:val="auto"/>
          <w:szCs w:val="22"/>
          <w:lang w:eastAsia="en-US"/>
        </w:rPr>
      </w:pPr>
    </w:p>
    <w:p w14:paraId="02284317" w14:textId="77777777" w:rsidR="00B82E0B" w:rsidRDefault="00B82E0B" w:rsidP="00BA1151">
      <w:pPr>
        <w:spacing w:before="0" w:after="160" w:line="259" w:lineRule="auto"/>
        <w:ind w:firstLine="0"/>
        <w:rPr>
          <w:rFonts w:ascii="Calibri" w:eastAsia="Calibri" w:hAnsi="Calibri" w:cs="Times New Roman"/>
          <w:color w:val="auto"/>
          <w:szCs w:val="22"/>
          <w:lang w:eastAsia="en-US"/>
        </w:rPr>
      </w:pPr>
    </w:p>
    <w:p w14:paraId="08E9BA99" w14:textId="77777777" w:rsidR="0017765E" w:rsidRDefault="0017765E" w:rsidP="00BA1151">
      <w:pPr>
        <w:spacing w:before="0" w:after="160" w:line="259" w:lineRule="auto"/>
        <w:ind w:firstLine="0"/>
        <w:rPr>
          <w:rFonts w:ascii="Calibri" w:eastAsia="Calibri" w:hAnsi="Calibri" w:cs="Times New Roman"/>
          <w:color w:val="auto"/>
          <w:szCs w:val="22"/>
          <w:lang w:eastAsia="en-US"/>
        </w:rPr>
      </w:pPr>
    </w:p>
    <w:p w14:paraId="3ED9937B" w14:textId="77777777" w:rsidR="00BA1151" w:rsidRDefault="00BA1151" w:rsidP="00BA1151">
      <w:pPr>
        <w:spacing w:before="0" w:after="160" w:line="259" w:lineRule="auto"/>
        <w:ind w:firstLine="0"/>
        <w:rPr>
          <w:rFonts w:ascii="Calibri" w:eastAsia="Calibri" w:hAnsi="Calibri" w:cs="Times New Roman"/>
          <w:color w:val="auto"/>
          <w:szCs w:val="22"/>
          <w:lang w:eastAsia="en-US"/>
        </w:rPr>
      </w:pPr>
    </w:p>
    <w:p w14:paraId="697B6B8B" w14:textId="1B2BDEE9" w:rsidR="00BA1151" w:rsidRPr="00BA1151" w:rsidRDefault="00BA1151" w:rsidP="0039109E">
      <w:pPr>
        <w:pStyle w:val="Ttulo3"/>
        <w:numPr>
          <w:ilvl w:val="2"/>
          <w:numId w:val="13"/>
        </w:numPr>
      </w:pPr>
      <w:bookmarkStart w:id="114" w:name="_Toc18919512"/>
      <w:r>
        <w:lastRenderedPageBreak/>
        <w:t>Tamaño de traza de dos y de cinco respectivamente</w:t>
      </w:r>
      <w:bookmarkEnd w:id="114"/>
    </w:p>
    <w:p w14:paraId="2B189791" w14:textId="77777777" w:rsidR="00BA1151" w:rsidRPr="00BA1151" w:rsidRDefault="00BA1151" w:rsidP="00BA1151">
      <w:pPr>
        <w:spacing w:before="0" w:after="160" w:line="259" w:lineRule="auto"/>
        <w:ind w:firstLine="0"/>
        <w:rPr>
          <w:rFonts w:ascii="Calibri" w:eastAsia="Calibri" w:hAnsi="Calibri" w:cs="Times New Roman"/>
          <w:color w:val="auto"/>
          <w:szCs w:val="22"/>
          <w:lang w:eastAsia="en-US"/>
        </w:rPr>
      </w:pPr>
    </w:p>
    <w:tbl>
      <w:tblPr>
        <w:tblStyle w:val="Tabladecuadrcula4-nfasis11"/>
        <w:tblW w:w="4251" w:type="dxa"/>
        <w:tblLook w:val="04A0" w:firstRow="1" w:lastRow="0" w:firstColumn="1" w:lastColumn="0" w:noHBand="0" w:noVBand="1"/>
      </w:tblPr>
      <w:tblGrid>
        <w:gridCol w:w="1417"/>
        <w:gridCol w:w="1417"/>
        <w:gridCol w:w="1417"/>
      </w:tblGrid>
      <w:tr w:rsidR="00BA1151" w:rsidRPr="00BA1151" w14:paraId="33C810D5" w14:textId="77777777" w:rsidTr="00BA1151">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417" w:type="dxa"/>
            <w:noWrap/>
            <w:vAlign w:val="center"/>
            <w:hideMark/>
          </w:tcPr>
          <w:p w14:paraId="7F3E524D" w14:textId="77777777" w:rsidR="00BA1151" w:rsidRPr="00BA1151" w:rsidRDefault="00BA1151" w:rsidP="00BA1151">
            <w:pPr>
              <w:spacing w:before="0"/>
              <w:ind w:firstLine="0"/>
              <w:jc w:val="center"/>
              <w:rPr>
                <w:rFonts w:ascii="Calibri" w:hAnsi="Calibri" w:cs="Calibri"/>
                <w:color w:val="000000"/>
                <w:szCs w:val="22"/>
              </w:rPr>
            </w:pPr>
            <w:r w:rsidRPr="00BA1151">
              <w:rPr>
                <w:rFonts w:ascii="Calibri" w:hAnsi="Calibri" w:cs="Calibri"/>
                <w:color w:val="000000"/>
                <w:szCs w:val="22"/>
              </w:rPr>
              <w:t>Nº SIM</w:t>
            </w:r>
          </w:p>
        </w:tc>
        <w:tc>
          <w:tcPr>
            <w:tcW w:w="1417" w:type="dxa"/>
            <w:noWrap/>
            <w:vAlign w:val="center"/>
            <w:hideMark/>
          </w:tcPr>
          <w:p w14:paraId="14E85C92" w14:textId="7E3D9470" w:rsidR="0017765E" w:rsidRPr="00BA1151" w:rsidRDefault="00BA1151" w:rsidP="0017765E">
            <w:pPr>
              <w:spacing w:before="0"/>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2-6-6-1</w:t>
            </w:r>
            <w:r w:rsidR="0017765E">
              <w:rPr>
                <w:rFonts w:ascii="Calibri" w:hAnsi="Calibri" w:cs="Calibri"/>
                <w:color w:val="000000"/>
                <w:szCs w:val="22"/>
              </w:rPr>
              <w:t xml:space="preserve"> (tamaño traza 2)</w:t>
            </w:r>
          </w:p>
        </w:tc>
        <w:tc>
          <w:tcPr>
            <w:tcW w:w="1417" w:type="dxa"/>
            <w:noWrap/>
            <w:vAlign w:val="center"/>
            <w:hideMark/>
          </w:tcPr>
          <w:p w14:paraId="1B7477C3" w14:textId="77777777" w:rsidR="00BA1151" w:rsidRDefault="00BA1151" w:rsidP="00BA1151">
            <w:pPr>
              <w:spacing w:before="0"/>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2-6-6-1</w:t>
            </w:r>
          </w:p>
          <w:p w14:paraId="3134059C" w14:textId="5E233D0B" w:rsidR="0017765E" w:rsidRPr="00BA1151" w:rsidRDefault="0017765E" w:rsidP="00BA1151">
            <w:pPr>
              <w:spacing w:before="0"/>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Cs w:val="22"/>
              </w:rPr>
            </w:pPr>
            <w:r>
              <w:rPr>
                <w:rFonts w:ascii="Calibri" w:hAnsi="Calibri" w:cs="Calibri"/>
                <w:color w:val="000000"/>
                <w:szCs w:val="22"/>
              </w:rPr>
              <w:t>(tamaño de traza 5)</w:t>
            </w:r>
          </w:p>
        </w:tc>
      </w:tr>
      <w:tr w:rsidR="00BA1151" w:rsidRPr="00BA1151" w14:paraId="33C324D9" w14:textId="77777777" w:rsidTr="00BA115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417" w:type="dxa"/>
            <w:noWrap/>
            <w:vAlign w:val="center"/>
            <w:hideMark/>
          </w:tcPr>
          <w:p w14:paraId="1D3A8915" w14:textId="77777777" w:rsidR="00BA1151" w:rsidRPr="00BA1151" w:rsidRDefault="00BA1151" w:rsidP="00BA1151">
            <w:pPr>
              <w:spacing w:before="0"/>
              <w:ind w:firstLine="0"/>
              <w:jc w:val="center"/>
              <w:rPr>
                <w:rFonts w:ascii="Calibri" w:hAnsi="Calibri" w:cs="Calibri"/>
                <w:color w:val="000000"/>
                <w:szCs w:val="22"/>
              </w:rPr>
            </w:pPr>
            <w:r w:rsidRPr="00BA1151">
              <w:rPr>
                <w:rFonts w:ascii="Calibri" w:hAnsi="Calibri" w:cs="Calibri"/>
                <w:color w:val="000000"/>
                <w:szCs w:val="22"/>
              </w:rPr>
              <w:t>1</w:t>
            </w:r>
          </w:p>
        </w:tc>
        <w:tc>
          <w:tcPr>
            <w:tcW w:w="1417" w:type="dxa"/>
            <w:noWrap/>
            <w:vAlign w:val="center"/>
            <w:hideMark/>
          </w:tcPr>
          <w:p w14:paraId="69A9ABF7" w14:textId="77777777" w:rsidR="00BA1151" w:rsidRPr="00BA1151" w:rsidRDefault="00BA1151" w:rsidP="00BA1151">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13984</w:t>
            </w:r>
          </w:p>
        </w:tc>
        <w:tc>
          <w:tcPr>
            <w:tcW w:w="1417" w:type="dxa"/>
            <w:noWrap/>
            <w:vAlign w:val="center"/>
            <w:hideMark/>
          </w:tcPr>
          <w:p w14:paraId="2D370B8E" w14:textId="77777777" w:rsidR="00BA1151" w:rsidRPr="00BA1151" w:rsidRDefault="00BA1151" w:rsidP="00BA1151">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13347</w:t>
            </w:r>
          </w:p>
        </w:tc>
      </w:tr>
      <w:tr w:rsidR="00BA1151" w:rsidRPr="00BA1151" w14:paraId="67DF4574" w14:textId="77777777" w:rsidTr="00BB0D9A">
        <w:trPr>
          <w:trHeight w:val="340"/>
        </w:trPr>
        <w:tc>
          <w:tcPr>
            <w:cnfStyle w:val="001000000000" w:firstRow="0" w:lastRow="0" w:firstColumn="1" w:lastColumn="0" w:oddVBand="0" w:evenVBand="0" w:oddHBand="0" w:evenHBand="0" w:firstRowFirstColumn="0" w:firstRowLastColumn="0" w:lastRowFirstColumn="0" w:lastRowLastColumn="0"/>
            <w:tcW w:w="1417" w:type="dxa"/>
            <w:noWrap/>
            <w:vAlign w:val="center"/>
            <w:hideMark/>
          </w:tcPr>
          <w:p w14:paraId="60695FA3" w14:textId="77777777" w:rsidR="00BA1151" w:rsidRPr="00BA1151" w:rsidRDefault="00BA1151" w:rsidP="00BA1151">
            <w:pPr>
              <w:spacing w:before="0"/>
              <w:ind w:firstLine="0"/>
              <w:jc w:val="center"/>
              <w:rPr>
                <w:rFonts w:ascii="Calibri" w:hAnsi="Calibri" w:cs="Calibri"/>
                <w:color w:val="000000"/>
                <w:szCs w:val="22"/>
              </w:rPr>
            </w:pPr>
            <w:r w:rsidRPr="00BA1151">
              <w:rPr>
                <w:rFonts w:ascii="Calibri" w:hAnsi="Calibri" w:cs="Calibri"/>
                <w:color w:val="000000"/>
                <w:szCs w:val="22"/>
              </w:rPr>
              <w:t>2</w:t>
            </w:r>
          </w:p>
        </w:tc>
        <w:tc>
          <w:tcPr>
            <w:tcW w:w="1417" w:type="dxa"/>
            <w:noWrap/>
            <w:vAlign w:val="center"/>
            <w:hideMark/>
          </w:tcPr>
          <w:p w14:paraId="4586E301" w14:textId="77777777" w:rsidR="00BA1151" w:rsidRPr="00BA1151" w:rsidRDefault="00BA1151" w:rsidP="00BA1151">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14850</w:t>
            </w:r>
          </w:p>
        </w:tc>
        <w:tc>
          <w:tcPr>
            <w:tcW w:w="1417" w:type="dxa"/>
            <w:noWrap/>
            <w:vAlign w:val="center"/>
            <w:hideMark/>
          </w:tcPr>
          <w:p w14:paraId="62BF81B1" w14:textId="77777777" w:rsidR="00BA1151" w:rsidRPr="00BA1151" w:rsidRDefault="00BA1151" w:rsidP="00BA1151">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13200</w:t>
            </w:r>
          </w:p>
        </w:tc>
      </w:tr>
      <w:tr w:rsidR="00BA1151" w:rsidRPr="00BA1151" w14:paraId="356C170C" w14:textId="77777777" w:rsidTr="00BA115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417" w:type="dxa"/>
            <w:noWrap/>
            <w:vAlign w:val="center"/>
            <w:hideMark/>
          </w:tcPr>
          <w:p w14:paraId="7B787164" w14:textId="77777777" w:rsidR="00BA1151" w:rsidRPr="00BA1151" w:rsidRDefault="00BA1151" w:rsidP="00BA1151">
            <w:pPr>
              <w:spacing w:before="0"/>
              <w:ind w:firstLine="0"/>
              <w:jc w:val="center"/>
              <w:rPr>
                <w:rFonts w:ascii="Calibri" w:hAnsi="Calibri" w:cs="Calibri"/>
                <w:color w:val="000000"/>
                <w:szCs w:val="22"/>
              </w:rPr>
            </w:pPr>
            <w:r w:rsidRPr="00BA1151">
              <w:rPr>
                <w:rFonts w:ascii="Calibri" w:hAnsi="Calibri" w:cs="Calibri"/>
                <w:color w:val="000000"/>
                <w:szCs w:val="22"/>
              </w:rPr>
              <w:t>3</w:t>
            </w:r>
          </w:p>
        </w:tc>
        <w:tc>
          <w:tcPr>
            <w:tcW w:w="1417" w:type="dxa"/>
            <w:noWrap/>
            <w:vAlign w:val="center"/>
            <w:hideMark/>
          </w:tcPr>
          <w:p w14:paraId="56A30C01" w14:textId="77777777" w:rsidR="00BA1151" w:rsidRPr="00BA1151" w:rsidRDefault="00BA1151" w:rsidP="00BA1151">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12918</w:t>
            </w:r>
          </w:p>
        </w:tc>
        <w:tc>
          <w:tcPr>
            <w:tcW w:w="1417" w:type="dxa"/>
            <w:noWrap/>
            <w:vAlign w:val="center"/>
            <w:hideMark/>
          </w:tcPr>
          <w:p w14:paraId="481053CF" w14:textId="77777777" w:rsidR="00BA1151" w:rsidRPr="00BA1151" w:rsidRDefault="00BA1151" w:rsidP="00BA1151">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24576</w:t>
            </w:r>
          </w:p>
        </w:tc>
      </w:tr>
      <w:tr w:rsidR="00BA1151" w:rsidRPr="00BA1151" w14:paraId="4AD23BA0" w14:textId="77777777" w:rsidTr="00BB0D9A">
        <w:trPr>
          <w:trHeight w:val="340"/>
        </w:trPr>
        <w:tc>
          <w:tcPr>
            <w:cnfStyle w:val="001000000000" w:firstRow="0" w:lastRow="0" w:firstColumn="1" w:lastColumn="0" w:oddVBand="0" w:evenVBand="0" w:oddHBand="0" w:evenHBand="0" w:firstRowFirstColumn="0" w:firstRowLastColumn="0" w:lastRowFirstColumn="0" w:lastRowLastColumn="0"/>
            <w:tcW w:w="1417" w:type="dxa"/>
            <w:noWrap/>
            <w:vAlign w:val="center"/>
            <w:hideMark/>
          </w:tcPr>
          <w:p w14:paraId="0EBD01F3" w14:textId="77777777" w:rsidR="00BA1151" w:rsidRPr="00BA1151" w:rsidRDefault="00BA1151" w:rsidP="00BA1151">
            <w:pPr>
              <w:spacing w:before="0"/>
              <w:ind w:firstLine="0"/>
              <w:jc w:val="center"/>
              <w:rPr>
                <w:rFonts w:ascii="Calibri" w:hAnsi="Calibri" w:cs="Calibri"/>
                <w:color w:val="000000"/>
                <w:szCs w:val="22"/>
              </w:rPr>
            </w:pPr>
            <w:r w:rsidRPr="00BA1151">
              <w:rPr>
                <w:rFonts w:ascii="Calibri" w:hAnsi="Calibri" w:cs="Calibri"/>
                <w:color w:val="000000"/>
                <w:szCs w:val="22"/>
              </w:rPr>
              <w:t>4</w:t>
            </w:r>
          </w:p>
        </w:tc>
        <w:tc>
          <w:tcPr>
            <w:tcW w:w="1417" w:type="dxa"/>
            <w:noWrap/>
            <w:vAlign w:val="center"/>
            <w:hideMark/>
          </w:tcPr>
          <w:p w14:paraId="040091E9" w14:textId="77777777" w:rsidR="00BA1151" w:rsidRPr="00BA1151" w:rsidRDefault="00BA1151" w:rsidP="00BA1151">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13705</w:t>
            </w:r>
          </w:p>
        </w:tc>
        <w:tc>
          <w:tcPr>
            <w:tcW w:w="1417" w:type="dxa"/>
            <w:noWrap/>
            <w:vAlign w:val="center"/>
            <w:hideMark/>
          </w:tcPr>
          <w:p w14:paraId="24EA47D3" w14:textId="77777777" w:rsidR="00BA1151" w:rsidRPr="00BA1151" w:rsidRDefault="00BA1151" w:rsidP="00BA1151">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24565</w:t>
            </w:r>
          </w:p>
        </w:tc>
      </w:tr>
      <w:tr w:rsidR="00BA1151" w:rsidRPr="00BA1151" w14:paraId="15ECC4D3" w14:textId="77777777" w:rsidTr="00BA115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417" w:type="dxa"/>
            <w:noWrap/>
            <w:vAlign w:val="center"/>
            <w:hideMark/>
          </w:tcPr>
          <w:p w14:paraId="7E463805" w14:textId="77777777" w:rsidR="00BA1151" w:rsidRPr="00BA1151" w:rsidRDefault="00BA1151" w:rsidP="00BA1151">
            <w:pPr>
              <w:spacing w:before="0"/>
              <w:ind w:firstLine="0"/>
              <w:jc w:val="center"/>
              <w:rPr>
                <w:rFonts w:ascii="Calibri" w:hAnsi="Calibri" w:cs="Calibri"/>
                <w:color w:val="000000"/>
                <w:szCs w:val="22"/>
              </w:rPr>
            </w:pPr>
            <w:r w:rsidRPr="00BA1151">
              <w:rPr>
                <w:rFonts w:ascii="Calibri" w:hAnsi="Calibri" w:cs="Calibri"/>
                <w:color w:val="000000"/>
                <w:szCs w:val="22"/>
              </w:rPr>
              <w:t>5</w:t>
            </w:r>
          </w:p>
        </w:tc>
        <w:tc>
          <w:tcPr>
            <w:tcW w:w="1417" w:type="dxa"/>
            <w:noWrap/>
            <w:vAlign w:val="center"/>
            <w:hideMark/>
          </w:tcPr>
          <w:p w14:paraId="66E02248" w14:textId="77777777" w:rsidR="00BA1151" w:rsidRPr="00BA1151" w:rsidRDefault="00BA1151" w:rsidP="00BA1151">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13984</w:t>
            </w:r>
          </w:p>
        </w:tc>
        <w:tc>
          <w:tcPr>
            <w:tcW w:w="1417" w:type="dxa"/>
            <w:noWrap/>
            <w:vAlign w:val="center"/>
            <w:hideMark/>
          </w:tcPr>
          <w:p w14:paraId="3F9017C5" w14:textId="77777777" w:rsidR="00BA1151" w:rsidRPr="00BA1151" w:rsidRDefault="00BA1151" w:rsidP="00BA1151">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13987</w:t>
            </w:r>
          </w:p>
        </w:tc>
      </w:tr>
      <w:tr w:rsidR="00BA1151" w:rsidRPr="00BA1151" w14:paraId="1FED45E6" w14:textId="77777777" w:rsidTr="00BB0D9A">
        <w:trPr>
          <w:trHeight w:val="340"/>
        </w:trPr>
        <w:tc>
          <w:tcPr>
            <w:cnfStyle w:val="001000000000" w:firstRow="0" w:lastRow="0" w:firstColumn="1" w:lastColumn="0" w:oddVBand="0" w:evenVBand="0" w:oddHBand="0" w:evenHBand="0" w:firstRowFirstColumn="0" w:firstRowLastColumn="0" w:lastRowFirstColumn="0" w:lastRowLastColumn="0"/>
            <w:tcW w:w="1417" w:type="dxa"/>
            <w:noWrap/>
            <w:vAlign w:val="center"/>
            <w:hideMark/>
          </w:tcPr>
          <w:p w14:paraId="3747877A" w14:textId="77777777" w:rsidR="00BA1151" w:rsidRPr="00BA1151" w:rsidRDefault="00BA1151" w:rsidP="00BA1151">
            <w:pPr>
              <w:spacing w:before="0"/>
              <w:ind w:firstLine="0"/>
              <w:jc w:val="center"/>
              <w:rPr>
                <w:rFonts w:ascii="Calibri" w:hAnsi="Calibri" w:cs="Calibri"/>
                <w:color w:val="000000"/>
                <w:szCs w:val="22"/>
              </w:rPr>
            </w:pPr>
            <w:r w:rsidRPr="00BA1151">
              <w:rPr>
                <w:rFonts w:ascii="Calibri" w:hAnsi="Calibri" w:cs="Calibri"/>
                <w:color w:val="000000"/>
                <w:szCs w:val="22"/>
              </w:rPr>
              <w:t>6</w:t>
            </w:r>
          </w:p>
        </w:tc>
        <w:tc>
          <w:tcPr>
            <w:tcW w:w="1417" w:type="dxa"/>
            <w:noWrap/>
            <w:vAlign w:val="center"/>
            <w:hideMark/>
          </w:tcPr>
          <w:p w14:paraId="4E252F55" w14:textId="77777777" w:rsidR="00BA1151" w:rsidRPr="00BA1151" w:rsidRDefault="00BA1151" w:rsidP="00BA1151">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13984</w:t>
            </w:r>
          </w:p>
        </w:tc>
        <w:tc>
          <w:tcPr>
            <w:tcW w:w="1417" w:type="dxa"/>
            <w:noWrap/>
            <w:vAlign w:val="center"/>
            <w:hideMark/>
          </w:tcPr>
          <w:p w14:paraId="0395ABD2" w14:textId="77777777" w:rsidR="00BA1151" w:rsidRPr="00BA1151" w:rsidRDefault="00BA1151" w:rsidP="00BA1151">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13984</w:t>
            </w:r>
          </w:p>
        </w:tc>
      </w:tr>
      <w:tr w:rsidR="00BA1151" w:rsidRPr="00BA1151" w14:paraId="15CC85BB" w14:textId="77777777" w:rsidTr="00BA115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417" w:type="dxa"/>
            <w:noWrap/>
            <w:vAlign w:val="center"/>
            <w:hideMark/>
          </w:tcPr>
          <w:p w14:paraId="6C9F3B47" w14:textId="77777777" w:rsidR="00BA1151" w:rsidRPr="00BA1151" w:rsidRDefault="00BA1151" w:rsidP="00BA1151">
            <w:pPr>
              <w:spacing w:before="0"/>
              <w:ind w:firstLine="0"/>
              <w:jc w:val="center"/>
              <w:rPr>
                <w:rFonts w:ascii="Calibri" w:hAnsi="Calibri" w:cs="Calibri"/>
                <w:color w:val="000000"/>
                <w:szCs w:val="22"/>
              </w:rPr>
            </w:pPr>
            <w:r w:rsidRPr="00BA1151">
              <w:rPr>
                <w:rFonts w:ascii="Calibri" w:hAnsi="Calibri" w:cs="Calibri"/>
                <w:color w:val="000000"/>
                <w:szCs w:val="22"/>
              </w:rPr>
              <w:t>7</w:t>
            </w:r>
          </w:p>
        </w:tc>
        <w:tc>
          <w:tcPr>
            <w:tcW w:w="1417" w:type="dxa"/>
            <w:noWrap/>
            <w:vAlign w:val="center"/>
            <w:hideMark/>
          </w:tcPr>
          <w:p w14:paraId="33B211DF" w14:textId="77777777" w:rsidR="00BA1151" w:rsidRPr="00BA1151" w:rsidRDefault="00BA1151" w:rsidP="00BA1151">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13695</w:t>
            </w:r>
          </w:p>
        </w:tc>
        <w:tc>
          <w:tcPr>
            <w:tcW w:w="1417" w:type="dxa"/>
            <w:noWrap/>
            <w:vAlign w:val="center"/>
            <w:hideMark/>
          </w:tcPr>
          <w:p w14:paraId="5164743F" w14:textId="77777777" w:rsidR="00BA1151" w:rsidRPr="00BA1151" w:rsidRDefault="00BA1151" w:rsidP="00BA1151">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16216</w:t>
            </w:r>
          </w:p>
        </w:tc>
      </w:tr>
      <w:tr w:rsidR="00BA1151" w:rsidRPr="00BA1151" w14:paraId="43E9D0D5" w14:textId="77777777" w:rsidTr="00BB0D9A">
        <w:trPr>
          <w:trHeight w:val="340"/>
        </w:trPr>
        <w:tc>
          <w:tcPr>
            <w:cnfStyle w:val="001000000000" w:firstRow="0" w:lastRow="0" w:firstColumn="1" w:lastColumn="0" w:oddVBand="0" w:evenVBand="0" w:oddHBand="0" w:evenHBand="0" w:firstRowFirstColumn="0" w:firstRowLastColumn="0" w:lastRowFirstColumn="0" w:lastRowLastColumn="0"/>
            <w:tcW w:w="1417" w:type="dxa"/>
            <w:noWrap/>
            <w:vAlign w:val="center"/>
            <w:hideMark/>
          </w:tcPr>
          <w:p w14:paraId="62331F8A" w14:textId="77777777" w:rsidR="00BA1151" w:rsidRPr="00BA1151" w:rsidRDefault="00BA1151" w:rsidP="00BA1151">
            <w:pPr>
              <w:spacing w:before="0"/>
              <w:ind w:firstLine="0"/>
              <w:jc w:val="center"/>
              <w:rPr>
                <w:rFonts w:ascii="Calibri" w:hAnsi="Calibri" w:cs="Calibri"/>
                <w:color w:val="000000"/>
                <w:szCs w:val="22"/>
              </w:rPr>
            </w:pPr>
            <w:r w:rsidRPr="00BA1151">
              <w:rPr>
                <w:rFonts w:ascii="Calibri" w:hAnsi="Calibri" w:cs="Calibri"/>
                <w:color w:val="000000"/>
                <w:szCs w:val="22"/>
              </w:rPr>
              <w:t>8</w:t>
            </w:r>
          </w:p>
        </w:tc>
        <w:tc>
          <w:tcPr>
            <w:tcW w:w="1417" w:type="dxa"/>
            <w:noWrap/>
            <w:vAlign w:val="center"/>
            <w:hideMark/>
          </w:tcPr>
          <w:p w14:paraId="5E4DCB58" w14:textId="77777777" w:rsidR="00BA1151" w:rsidRPr="00BA1151" w:rsidRDefault="00BA1151" w:rsidP="00BA1151">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18416</w:t>
            </w:r>
          </w:p>
        </w:tc>
        <w:tc>
          <w:tcPr>
            <w:tcW w:w="1417" w:type="dxa"/>
            <w:noWrap/>
            <w:vAlign w:val="center"/>
            <w:hideMark/>
          </w:tcPr>
          <w:p w14:paraId="697EE37B" w14:textId="77777777" w:rsidR="00BA1151" w:rsidRPr="00BA1151" w:rsidRDefault="00BA1151" w:rsidP="00BA1151">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13997</w:t>
            </w:r>
          </w:p>
        </w:tc>
      </w:tr>
      <w:tr w:rsidR="00BA1151" w:rsidRPr="00BA1151" w14:paraId="5D1AEB55" w14:textId="77777777" w:rsidTr="00BA115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417" w:type="dxa"/>
            <w:noWrap/>
            <w:vAlign w:val="center"/>
            <w:hideMark/>
          </w:tcPr>
          <w:p w14:paraId="7BFD4B79" w14:textId="77777777" w:rsidR="00BA1151" w:rsidRPr="00BA1151" w:rsidRDefault="00BA1151" w:rsidP="00BA1151">
            <w:pPr>
              <w:spacing w:before="0"/>
              <w:ind w:firstLine="0"/>
              <w:jc w:val="center"/>
              <w:rPr>
                <w:rFonts w:ascii="Calibri" w:hAnsi="Calibri" w:cs="Calibri"/>
                <w:color w:val="000000"/>
                <w:szCs w:val="22"/>
              </w:rPr>
            </w:pPr>
            <w:r w:rsidRPr="00BA1151">
              <w:rPr>
                <w:rFonts w:ascii="Calibri" w:hAnsi="Calibri" w:cs="Calibri"/>
                <w:color w:val="000000"/>
                <w:szCs w:val="22"/>
              </w:rPr>
              <w:t>9</w:t>
            </w:r>
          </w:p>
        </w:tc>
        <w:tc>
          <w:tcPr>
            <w:tcW w:w="1417" w:type="dxa"/>
            <w:noWrap/>
            <w:vAlign w:val="center"/>
            <w:hideMark/>
          </w:tcPr>
          <w:p w14:paraId="3F4567D4" w14:textId="77777777" w:rsidR="00BA1151" w:rsidRPr="00BA1151" w:rsidRDefault="00BA1151" w:rsidP="00BA1151">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13216</w:t>
            </w:r>
          </w:p>
        </w:tc>
        <w:tc>
          <w:tcPr>
            <w:tcW w:w="1417" w:type="dxa"/>
            <w:noWrap/>
            <w:vAlign w:val="center"/>
            <w:hideMark/>
          </w:tcPr>
          <w:p w14:paraId="64AD080E" w14:textId="77777777" w:rsidR="00BA1151" w:rsidRPr="00BA1151" w:rsidRDefault="00BA1151" w:rsidP="00BA1151">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24567</w:t>
            </w:r>
          </w:p>
        </w:tc>
      </w:tr>
      <w:tr w:rsidR="00BA1151" w:rsidRPr="00BA1151" w14:paraId="290EA2FF" w14:textId="77777777" w:rsidTr="00BA1151">
        <w:trPr>
          <w:trHeight w:val="340"/>
        </w:trPr>
        <w:tc>
          <w:tcPr>
            <w:cnfStyle w:val="001000000000" w:firstRow="0" w:lastRow="0" w:firstColumn="1" w:lastColumn="0" w:oddVBand="0" w:evenVBand="0" w:oddHBand="0" w:evenHBand="0" w:firstRowFirstColumn="0" w:firstRowLastColumn="0" w:lastRowFirstColumn="0" w:lastRowLastColumn="0"/>
            <w:tcW w:w="1417" w:type="dxa"/>
            <w:tcBorders>
              <w:bottom w:val="double" w:sz="4" w:space="0" w:color="5B9BD5"/>
            </w:tcBorders>
            <w:noWrap/>
            <w:vAlign w:val="center"/>
            <w:hideMark/>
          </w:tcPr>
          <w:p w14:paraId="6CC30B72" w14:textId="77777777" w:rsidR="00BA1151" w:rsidRPr="00BA1151" w:rsidRDefault="00BA1151" w:rsidP="00BA1151">
            <w:pPr>
              <w:spacing w:before="0"/>
              <w:ind w:firstLine="0"/>
              <w:jc w:val="center"/>
              <w:rPr>
                <w:rFonts w:ascii="Calibri" w:hAnsi="Calibri" w:cs="Calibri"/>
                <w:color w:val="000000"/>
                <w:szCs w:val="22"/>
              </w:rPr>
            </w:pPr>
            <w:r w:rsidRPr="00BA1151">
              <w:rPr>
                <w:rFonts w:ascii="Calibri" w:hAnsi="Calibri" w:cs="Calibri"/>
                <w:color w:val="000000"/>
                <w:szCs w:val="22"/>
              </w:rPr>
              <w:t>10</w:t>
            </w:r>
          </w:p>
        </w:tc>
        <w:tc>
          <w:tcPr>
            <w:tcW w:w="1417" w:type="dxa"/>
            <w:tcBorders>
              <w:bottom w:val="double" w:sz="4" w:space="0" w:color="5B9BD5"/>
            </w:tcBorders>
            <w:noWrap/>
            <w:vAlign w:val="center"/>
            <w:hideMark/>
          </w:tcPr>
          <w:p w14:paraId="119B0004" w14:textId="77777777" w:rsidR="00BA1151" w:rsidRPr="00BA1151" w:rsidRDefault="00BA1151" w:rsidP="00BA1151">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13265</w:t>
            </w:r>
          </w:p>
        </w:tc>
        <w:tc>
          <w:tcPr>
            <w:tcW w:w="1417" w:type="dxa"/>
            <w:tcBorders>
              <w:bottom w:val="double" w:sz="4" w:space="0" w:color="5B9BD5"/>
            </w:tcBorders>
            <w:noWrap/>
            <w:vAlign w:val="center"/>
            <w:hideMark/>
          </w:tcPr>
          <w:p w14:paraId="025C46A4" w14:textId="77777777" w:rsidR="00BA1151" w:rsidRPr="00BA1151" w:rsidRDefault="00BA1151" w:rsidP="00BA1151">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13895</w:t>
            </w:r>
          </w:p>
        </w:tc>
      </w:tr>
      <w:tr w:rsidR="00BA1151" w:rsidRPr="00BA1151" w14:paraId="09F4FDC9" w14:textId="77777777" w:rsidTr="00BA115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417" w:type="dxa"/>
            <w:tcBorders>
              <w:top w:val="double" w:sz="4" w:space="0" w:color="5B9BD5"/>
            </w:tcBorders>
            <w:noWrap/>
            <w:vAlign w:val="center"/>
            <w:hideMark/>
          </w:tcPr>
          <w:p w14:paraId="318FEAEE" w14:textId="77777777" w:rsidR="00BA1151" w:rsidRPr="00BA1151" w:rsidRDefault="00BA1151" w:rsidP="00BA1151">
            <w:pPr>
              <w:spacing w:before="0"/>
              <w:ind w:firstLine="0"/>
              <w:jc w:val="center"/>
              <w:rPr>
                <w:rFonts w:ascii="Calibri" w:hAnsi="Calibri" w:cs="Calibri"/>
                <w:color w:val="000000"/>
                <w:szCs w:val="22"/>
              </w:rPr>
            </w:pPr>
            <w:r w:rsidRPr="00BA1151">
              <w:rPr>
                <w:rFonts w:ascii="Calibri" w:hAnsi="Calibri" w:cs="Calibri"/>
                <w:color w:val="000000"/>
                <w:szCs w:val="22"/>
              </w:rPr>
              <w:t>Media</w:t>
            </w:r>
          </w:p>
        </w:tc>
        <w:tc>
          <w:tcPr>
            <w:tcW w:w="1417" w:type="dxa"/>
            <w:tcBorders>
              <w:top w:val="double" w:sz="4" w:space="0" w:color="5B9BD5"/>
            </w:tcBorders>
            <w:noWrap/>
            <w:vAlign w:val="center"/>
            <w:hideMark/>
          </w:tcPr>
          <w:p w14:paraId="79347237" w14:textId="77777777" w:rsidR="00BA1151" w:rsidRPr="00BA1151" w:rsidRDefault="00BA1151" w:rsidP="00BA1151">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szCs w:val="22"/>
              </w:rPr>
            </w:pPr>
            <w:r w:rsidRPr="00BA1151">
              <w:rPr>
                <w:rFonts w:ascii="Calibri" w:hAnsi="Calibri" w:cs="Calibri"/>
                <w:b/>
                <w:bCs/>
                <w:color w:val="000000"/>
                <w:szCs w:val="22"/>
              </w:rPr>
              <w:t>0,14202</w:t>
            </w:r>
          </w:p>
        </w:tc>
        <w:tc>
          <w:tcPr>
            <w:tcW w:w="1417" w:type="dxa"/>
            <w:tcBorders>
              <w:top w:val="double" w:sz="4" w:space="0" w:color="5B9BD5"/>
            </w:tcBorders>
            <w:noWrap/>
            <w:vAlign w:val="center"/>
            <w:hideMark/>
          </w:tcPr>
          <w:p w14:paraId="6C0EAC4D" w14:textId="77777777" w:rsidR="00BA1151" w:rsidRPr="00BA1151" w:rsidRDefault="00BA1151" w:rsidP="00BA1151">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szCs w:val="22"/>
              </w:rPr>
            </w:pPr>
            <w:r w:rsidRPr="00BA1151">
              <w:rPr>
                <w:rFonts w:ascii="Calibri" w:hAnsi="Calibri" w:cs="Calibri"/>
                <w:b/>
                <w:bCs/>
                <w:color w:val="000000"/>
                <w:szCs w:val="22"/>
              </w:rPr>
              <w:t>0,17233</w:t>
            </w:r>
          </w:p>
        </w:tc>
      </w:tr>
      <w:tr w:rsidR="00BA1151" w:rsidRPr="00BA1151" w14:paraId="07E88B51" w14:textId="77777777" w:rsidTr="00BB0D9A">
        <w:trPr>
          <w:trHeight w:val="340"/>
        </w:trPr>
        <w:tc>
          <w:tcPr>
            <w:cnfStyle w:val="001000000000" w:firstRow="0" w:lastRow="0" w:firstColumn="1" w:lastColumn="0" w:oddVBand="0" w:evenVBand="0" w:oddHBand="0" w:evenHBand="0" w:firstRowFirstColumn="0" w:firstRowLastColumn="0" w:lastRowFirstColumn="0" w:lastRowLastColumn="0"/>
            <w:tcW w:w="1417" w:type="dxa"/>
            <w:noWrap/>
            <w:vAlign w:val="center"/>
            <w:hideMark/>
          </w:tcPr>
          <w:p w14:paraId="16B8CC95" w14:textId="77777777" w:rsidR="00BA1151" w:rsidRPr="00BA1151" w:rsidRDefault="00BA1151" w:rsidP="00BA1151">
            <w:pPr>
              <w:spacing w:before="0"/>
              <w:ind w:firstLine="0"/>
              <w:jc w:val="center"/>
              <w:rPr>
                <w:rFonts w:ascii="Calibri" w:hAnsi="Calibri" w:cs="Calibri"/>
                <w:color w:val="000000"/>
                <w:szCs w:val="22"/>
              </w:rPr>
            </w:pPr>
            <w:r w:rsidRPr="00BA1151">
              <w:rPr>
                <w:rFonts w:ascii="Calibri" w:hAnsi="Calibri" w:cs="Calibri"/>
                <w:color w:val="000000"/>
                <w:szCs w:val="22"/>
              </w:rPr>
              <w:t>Desviación</w:t>
            </w:r>
          </w:p>
        </w:tc>
        <w:tc>
          <w:tcPr>
            <w:tcW w:w="1417" w:type="dxa"/>
            <w:noWrap/>
            <w:vAlign w:val="center"/>
            <w:hideMark/>
          </w:tcPr>
          <w:p w14:paraId="4A8D2B52" w14:textId="77777777" w:rsidR="00BA1151" w:rsidRPr="00BA1151" w:rsidRDefault="00BA1151" w:rsidP="00BA1151">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szCs w:val="22"/>
              </w:rPr>
            </w:pPr>
            <w:r w:rsidRPr="00BA1151">
              <w:rPr>
                <w:rFonts w:ascii="Calibri" w:hAnsi="Calibri" w:cs="Calibri"/>
                <w:b/>
                <w:bCs/>
                <w:color w:val="000000"/>
                <w:szCs w:val="22"/>
              </w:rPr>
              <w:t>0,00223</w:t>
            </w:r>
          </w:p>
        </w:tc>
        <w:tc>
          <w:tcPr>
            <w:tcW w:w="1417" w:type="dxa"/>
            <w:noWrap/>
            <w:vAlign w:val="center"/>
            <w:hideMark/>
          </w:tcPr>
          <w:p w14:paraId="24C3D5A9" w14:textId="77777777" w:rsidR="00BA1151" w:rsidRPr="00BA1151" w:rsidRDefault="00BA1151" w:rsidP="00BA1151">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szCs w:val="22"/>
              </w:rPr>
            </w:pPr>
            <w:r w:rsidRPr="00BA1151">
              <w:rPr>
                <w:rFonts w:ascii="Calibri" w:hAnsi="Calibri" w:cs="Calibri"/>
                <w:b/>
                <w:bCs/>
                <w:color w:val="000000"/>
                <w:szCs w:val="22"/>
              </w:rPr>
              <w:t>0,02366</w:t>
            </w:r>
          </w:p>
        </w:tc>
      </w:tr>
    </w:tbl>
    <w:p w14:paraId="743B424E" w14:textId="3FE2A665" w:rsidR="00BA1151" w:rsidRDefault="00BA1151" w:rsidP="0039109E">
      <w:pPr>
        <w:pStyle w:val="Ttulo2"/>
        <w:numPr>
          <w:ilvl w:val="1"/>
          <w:numId w:val="19"/>
        </w:numPr>
      </w:pPr>
      <w:bookmarkStart w:id="115" w:name="_Toc18919513"/>
      <w:r>
        <w:t>Resultados con datos SURs</w:t>
      </w:r>
      <w:bookmarkEnd w:id="115"/>
    </w:p>
    <w:p w14:paraId="206BB328" w14:textId="77777777" w:rsidR="00BA1151" w:rsidRPr="00BA1151" w:rsidRDefault="00BA1151" w:rsidP="0039109E">
      <w:pPr>
        <w:pStyle w:val="Ttulo3"/>
        <w:numPr>
          <w:ilvl w:val="2"/>
          <w:numId w:val="19"/>
        </w:numPr>
      </w:pPr>
      <w:bookmarkStart w:id="116" w:name="_Toc18919514"/>
      <w:r>
        <w:t>Tamaño de traza de uno</w:t>
      </w:r>
      <w:bookmarkEnd w:id="116"/>
    </w:p>
    <w:p w14:paraId="7F354A82" w14:textId="77777777" w:rsidR="00BA1151" w:rsidRPr="00BA1151" w:rsidRDefault="00BA1151" w:rsidP="00BA1151">
      <w:pPr>
        <w:spacing w:before="0" w:after="160" w:line="259" w:lineRule="auto"/>
        <w:ind w:firstLine="0"/>
        <w:rPr>
          <w:rFonts w:ascii="Calibri" w:eastAsia="Calibri" w:hAnsi="Calibri" w:cs="Times New Roman"/>
          <w:color w:val="auto"/>
          <w:szCs w:val="22"/>
          <w:lang w:eastAsia="en-US"/>
        </w:rPr>
      </w:pPr>
    </w:p>
    <w:tbl>
      <w:tblPr>
        <w:tblStyle w:val="Tabladecuadrcula4-nfasis11"/>
        <w:tblW w:w="8502" w:type="dxa"/>
        <w:tblLook w:val="04A0" w:firstRow="1" w:lastRow="0" w:firstColumn="1" w:lastColumn="0" w:noHBand="0" w:noVBand="1"/>
      </w:tblPr>
      <w:tblGrid>
        <w:gridCol w:w="1417"/>
        <w:gridCol w:w="1417"/>
        <w:gridCol w:w="1417"/>
        <w:gridCol w:w="1417"/>
        <w:gridCol w:w="1417"/>
        <w:gridCol w:w="1417"/>
      </w:tblGrid>
      <w:tr w:rsidR="00BA1151" w:rsidRPr="00BA1151" w14:paraId="30D05BDC" w14:textId="77777777" w:rsidTr="00BA1151">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417" w:type="dxa"/>
            <w:noWrap/>
            <w:vAlign w:val="center"/>
            <w:hideMark/>
          </w:tcPr>
          <w:p w14:paraId="3A78643F" w14:textId="77777777" w:rsidR="00BA1151" w:rsidRPr="00BA1151" w:rsidRDefault="00BA1151" w:rsidP="00BA1151">
            <w:pPr>
              <w:spacing w:before="0"/>
              <w:ind w:firstLine="0"/>
              <w:jc w:val="center"/>
              <w:rPr>
                <w:rFonts w:ascii="Calibri" w:hAnsi="Calibri" w:cs="Calibri"/>
                <w:color w:val="000000"/>
                <w:szCs w:val="22"/>
              </w:rPr>
            </w:pPr>
            <w:r w:rsidRPr="00BA1151">
              <w:rPr>
                <w:rFonts w:ascii="Calibri" w:hAnsi="Calibri" w:cs="Calibri"/>
                <w:color w:val="000000"/>
                <w:szCs w:val="22"/>
              </w:rPr>
              <w:t>Nº SIM</w:t>
            </w:r>
          </w:p>
        </w:tc>
        <w:tc>
          <w:tcPr>
            <w:tcW w:w="1417" w:type="dxa"/>
            <w:noWrap/>
            <w:vAlign w:val="center"/>
            <w:hideMark/>
          </w:tcPr>
          <w:p w14:paraId="37AAAB04" w14:textId="77777777" w:rsidR="00BA1151" w:rsidRPr="00BA1151" w:rsidRDefault="00BA1151" w:rsidP="00BA1151">
            <w:pPr>
              <w:spacing w:before="0"/>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2-6-1</w:t>
            </w:r>
          </w:p>
        </w:tc>
        <w:tc>
          <w:tcPr>
            <w:tcW w:w="1417" w:type="dxa"/>
            <w:noWrap/>
            <w:vAlign w:val="center"/>
            <w:hideMark/>
          </w:tcPr>
          <w:p w14:paraId="296F8209" w14:textId="77777777" w:rsidR="00BA1151" w:rsidRPr="00BA1151" w:rsidRDefault="00BA1151" w:rsidP="00BA1151">
            <w:pPr>
              <w:spacing w:before="0"/>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2-8-1</w:t>
            </w:r>
          </w:p>
        </w:tc>
        <w:tc>
          <w:tcPr>
            <w:tcW w:w="1417" w:type="dxa"/>
            <w:noWrap/>
            <w:vAlign w:val="center"/>
            <w:hideMark/>
          </w:tcPr>
          <w:p w14:paraId="35DC54FC" w14:textId="77777777" w:rsidR="00BA1151" w:rsidRPr="00BA1151" w:rsidRDefault="00BA1151" w:rsidP="00BA1151">
            <w:pPr>
              <w:spacing w:before="0"/>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2-10-1</w:t>
            </w:r>
          </w:p>
        </w:tc>
        <w:tc>
          <w:tcPr>
            <w:tcW w:w="1417" w:type="dxa"/>
            <w:noWrap/>
            <w:vAlign w:val="center"/>
            <w:hideMark/>
          </w:tcPr>
          <w:p w14:paraId="60B5067C" w14:textId="77777777" w:rsidR="00BA1151" w:rsidRPr="00BA1151" w:rsidRDefault="00BA1151" w:rsidP="00BA1151">
            <w:pPr>
              <w:spacing w:before="0"/>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2-6-6-1</w:t>
            </w:r>
          </w:p>
        </w:tc>
        <w:tc>
          <w:tcPr>
            <w:tcW w:w="1417" w:type="dxa"/>
            <w:noWrap/>
            <w:vAlign w:val="center"/>
            <w:hideMark/>
          </w:tcPr>
          <w:p w14:paraId="1BC6B311" w14:textId="77777777" w:rsidR="00BA1151" w:rsidRPr="00BA1151" w:rsidRDefault="00BA1151" w:rsidP="00BA1151">
            <w:pPr>
              <w:spacing w:before="0"/>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2-8-8-1</w:t>
            </w:r>
          </w:p>
        </w:tc>
      </w:tr>
      <w:tr w:rsidR="00BA1151" w:rsidRPr="00BA1151" w14:paraId="2DAA8B4A" w14:textId="77777777" w:rsidTr="00BA115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417" w:type="dxa"/>
            <w:noWrap/>
            <w:vAlign w:val="center"/>
            <w:hideMark/>
          </w:tcPr>
          <w:p w14:paraId="4460C1BE" w14:textId="77777777" w:rsidR="00BA1151" w:rsidRPr="00BA1151" w:rsidRDefault="00BA1151" w:rsidP="00BA1151">
            <w:pPr>
              <w:spacing w:before="0"/>
              <w:ind w:firstLine="0"/>
              <w:jc w:val="center"/>
              <w:rPr>
                <w:rFonts w:ascii="Calibri" w:hAnsi="Calibri" w:cs="Calibri"/>
                <w:color w:val="000000"/>
                <w:szCs w:val="22"/>
              </w:rPr>
            </w:pPr>
            <w:r w:rsidRPr="00BA1151">
              <w:rPr>
                <w:rFonts w:ascii="Calibri" w:hAnsi="Calibri" w:cs="Calibri"/>
                <w:color w:val="000000"/>
                <w:szCs w:val="22"/>
              </w:rPr>
              <w:t>1</w:t>
            </w:r>
          </w:p>
        </w:tc>
        <w:tc>
          <w:tcPr>
            <w:tcW w:w="1417" w:type="dxa"/>
            <w:noWrap/>
            <w:vAlign w:val="center"/>
            <w:hideMark/>
          </w:tcPr>
          <w:p w14:paraId="4EF5600D" w14:textId="77777777" w:rsidR="00BA1151" w:rsidRPr="00BA1151" w:rsidRDefault="00BA1151" w:rsidP="00BA1151">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026605</w:t>
            </w:r>
          </w:p>
        </w:tc>
        <w:tc>
          <w:tcPr>
            <w:tcW w:w="1417" w:type="dxa"/>
            <w:noWrap/>
            <w:vAlign w:val="center"/>
            <w:hideMark/>
          </w:tcPr>
          <w:p w14:paraId="3672BE3F" w14:textId="77777777" w:rsidR="00BA1151" w:rsidRPr="00BA1151" w:rsidRDefault="00BA1151" w:rsidP="00BA1151">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026608</w:t>
            </w:r>
          </w:p>
        </w:tc>
        <w:tc>
          <w:tcPr>
            <w:tcW w:w="1417" w:type="dxa"/>
            <w:noWrap/>
            <w:vAlign w:val="center"/>
            <w:hideMark/>
          </w:tcPr>
          <w:p w14:paraId="6AF94376" w14:textId="77777777" w:rsidR="00BA1151" w:rsidRPr="00BA1151" w:rsidRDefault="00BA1151" w:rsidP="00BA1151">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054709</w:t>
            </w:r>
          </w:p>
        </w:tc>
        <w:tc>
          <w:tcPr>
            <w:tcW w:w="1417" w:type="dxa"/>
            <w:noWrap/>
            <w:vAlign w:val="center"/>
            <w:hideMark/>
          </w:tcPr>
          <w:p w14:paraId="779DF821" w14:textId="77777777" w:rsidR="00BA1151" w:rsidRPr="00BA1151" w:rsidRDefault="00BA1151" w:rsidP="00BA1151">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053455</w:t>
            </w:r>
          </w:p>
        </w:tc>
        <w:tc>
          <w:tcPr>
            <w:tcW w:w="1417" w:type="dxa"/>
            <w:noWrap/>
            <w:vAlign w:val="center"/>
            <w:hideMark/>
          </w:tcPr>
          <w:p w14:paraId="02450A58" w14:textId="77777777" w:rsidR="00BA1151" w:rsidRPr="00BA1151" w:rsidRDefault="00BA1151" w:rsidP="00BA1151">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025370</w:t>
            </w:r>
          </w:p>
        </w:tc>
      </w:tr>
      <w:tr w:rsidR="00BA1151" w:rsidRPr="00BA1151" w14:paraId="59086849" w14:textId="77777777" w:rsidTr="00BB0D9A">
        <w:trPr>
          <w:trHeight w:val="340"/>
        </w:trPr>
        <w:tc>
          <w:tcPr>
            <w:cnfStyle w:val="001000000000" w:firstRow="0" w:lastRow="0" w:firstColumn="1" w:lastColumn="0" w:oddVBand="0" w:evenVBand="0" w:oddHBand="0" w:evenHBand="0" w:firstRowFirstColumn="0" w:firstRowLastColumn="0" w:lastRowFirstColumn="0" w:lastRowLastColumn="0"/>
            <w:tcW w:w="1417" w:type="dxa"/>
            <w:noWrap/>
            <w:vAlign w:val="center"/>
            <w:hideMark/>
          </w:tcPr>
          <w:p w14:paraId="02AE6E01" w14:textId="77777777" w:rsidR="00BA1151" w:rsidRPr="00BA1151" w:rsidRDefault="00BA1151" w:rsidP="00BA1151">
            <w:pPr>
              <w:spacing w:before="0"/>
              <w:ind w:firstLine="0"/>
              <w:jc w:val="center"/>
              <w:rPr>
                <w:rFonts w:ascii="Calibri" w:hAnsi="Calibri" w:cs="Calibri"/>
                <w:color w:val="000000"/>
                <w:szCs w:val="22"/>
              </w:rPr>
            </w:pPr>
            <w:r w:rsidRPr="00BA1151">
              <w:rPr>
                <w:rFonts w:ascii="Calibri" w:hAnsi="Calibri" w:cs="Calibri"/>
                <w:color w:val="000000"/>
                <w:szCs w:val="22"/>
              </w:rPr>
              <w:t>2</w:t>
            </w:r>
          </w:p>
        </w:tc>
        <w:tc>
          <w:tcPr>
            <w:tcW w:w="1417" w:type="dxa"/>
            <w:noWrap/>
            <w:vAlign w:val="center"/>
            <w:hideMark/>
          </w:tcPr>
          <w:p w14:paraId="78BED7DA" w14:textId="77777777" w:rsidR="00BA1151" w:rsidRPr="00BA1151" w:rsidRDefault="00BA1151" w:rsidP="00BA1151">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026605</w:t>
            </w:r>
          </w:p>
        </w:tc>
        <w:tc>
          <w:tcPr>
            <w:tcW w:w="1417" w:type="dxa"/>
            <w:noWrap/>
            <w:vAlign w:val="center"/>
            <w:hideMark/>
          </w:tcPr>
          <w:p w14:paraId="4C6BCEF1" w14:textId="77777777" w:rsidR="00BA1151" w:rsidRPr="00BA1151" w:rsidRDefault="00BA1151" w:rsidP="00BA1151">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026606</w:t>
            </w:r>
          </w:p>
        </w:tc>
        <w:tc>
          <w:tcPr>
            <w:tcW w:w="1417" w:type="dxa"/>
            <w:noWrap/>
            <w:vAlign w:val="center"/>
            <w:hideMark/>
          </w:tcPr>
          <w:p w14:paraId="5EEED0FC" w14:textId="77777777" w:rsidR="00BA1151" w:rsidRPr="00BA1151" w:rsidRDefault="00BA1151" w:rsidP="00BA1151">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060418</w:t>
            </w:r>
          </w:p>
        </w:tc>
        <w:tc>
          <w:tcPr>
            <w:tcW w:w="1417" w:type="dxa"/>
            <w:noWrap/>
            <w:vAlign w:val="center"/>
            <w:hideMark/>
          </w:tcPr>
          <w:p w14:paraId="0AD440CC" w14:textId="77777777" w:rsidR="00BA1151" w:rsidRPr="00BA1151" w:rsidRDefault="00BA1151" w:rsidP="00BA1151">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057024</w:t>
            </w:r>
          </w:p>
        </w:tc>
        <w:tc>
          <w:tcPr>
            <w:tcW w:w="1417" w:type="dxa"/>
            <w:noWrap/>
            <w:vAlign w:val="center"/>
            <w:hideMark/>
          </w:tcPr>
          <w:p w14:paraId="0BC67F25" w14:textId="77777777" w:rsidR="00BA1151" w:rsidRPr="00BA1151" w:rsidRDefault="00BA1151" w:rsidP="00BA1151">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031114</w:t>
            </w:r>
          </w:p>
        </w:tc>
      </w:tr>
      <w:tr w:rsidR="00BA1151" w:rsidRPr="00BA1151" w14:paraId="428C2526" w14:textId="77777777" w:rsidTr="00BA115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417" w:type="dxa"/>
            <w:noWrap/>
            <w:vAlign w:val="center"/>
            <w:hideMark/>
          </w:tcPr>
          <w:p w14:paraId="32959B0D" w14:textId="77777777" w:rsidR="00BA1151" w:rsidRPr="00BA1151" w:rsidRDefault="00BA1151" w:rsidP="00BA1151">
            <w:pPr>
              <w:spacing w:before="0"/>
              <w:ind w:firstLine="0"/>
              <w:jc w:val="center"/>
              <w:rPr>
                <w:rFonts w:ascii="Calibri" w:hAnsi="Calibri" w:cs="Calibri"/>
                <w:color w:val="000000"/>
                <w:szCs w:val="22"/>
              </w:rPr>
            </w:pPr>
            <w:r w:rsidRPr="00BA1151">
              <w:rPr>
                <w:rFonts w:ascii="Calibri" w:hAnsi="Calibri" w:cs="Calibri"/>
                <w:color w:val="000000"/>
                <w:szCs w:val="22"/>
              </w:rPr>
              <w:t>3</w:t>
            </w:r>
          </w:p>
        </w:tc>
        <w:tc>
          <w:tcPr>
            <w:tcW w:w="1417" w:type="dxa"/>
            <w:noWrap/>
            <w:vAlign w:val="center"/>
            <w:hideMark/>
          </w:tcPr>
          <w:p w14:paraId="306A1618" w14:textId="77777777" w:rsidR="00BA1151" w:rsidRPr="00BA1151" w:rsidRDefault="00BA1151" w:rsidP="00BA1151">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026603</w:t>
            </w:r>
          </w:p>
        </w:tc>
        <w:tc>
          <w:tcPr>
            <w:tcW w:w="1417" w:type="dxa"/>
            <w:noWrap/>
            <w:vAlign w:val="center"/>
            <w:hideMark/>
          </w:tcPr>
          <w:p w14:paraId="70DE5E6C" w14:textId="77777777" w:rsidR="00BA1151" w:rsidRPr="00BA1151" w:rsidRDefault="00BA1151" w:rsidP="00BA1151">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026606</w:t>
            </w:r>
          </w:p>
        </w:tc>
        <w:tc>
          <w:tcPr>
            <w:tcW w:w="1417" w:type="dxa"/>
            <w:noWrap/>
            <w:vAlign w:val="center"/>
            <w:hideMark/>
          </w:tcPr>
          <w:p w14:paraId="1DD94EEC" w14:textId="77777777" w:rsidR="00BA1151" w:rsidRPr="00BA1151" w:rsidRDefault="00BA1151" w:rsidP="00BA1151">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026609</w:t>
            </w:r>
          </w:p>
        </w:tc>
        <w:tc>
          <w:tcPr>
            <w:tcW w:w="1417" w:type="dxa"/>
            <w:noWrap/>
            <w:vAlign w:val="center"/>
            <w:hideMark/>
          </w:tcPr>
          <w:p w14:paraId="34B5669D" w14:textId="77777777" w:rsidR="00BA1151" w:rsidRPr="00BA1151" w:rsidRDefault="00BA1151" w:rsidP="00BA1151">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022041</w:t>
            </w:r>
          </w:p>
        </w:tc>
        <w:tc>
          <w:tcPr>
            <w:tcW w:w="1417" w:type="dxa"/>
            <w:noWrap/>
            <w:vAlign w:val="center"/>
            <w:hideMark/>
          </w:tcPr>
          <w:p w14:paraId="2E2E5553" w14:textId="77777777" w:rsidR="00BA1151" w:rsidRPr="00BA1151" w:rsidRDefault="00BA1151" w:rsidP="00BA1151">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028300</w:t>
            </w:r>
          </w:p>
        </w:tc>
      </w:tr>
      <w:tr w:rsidR="00BA1151" w:rsidRPr="00BA1151" w14:paraId="1D5E62AD" w14:textId="77777777" w:rsidTr="00BB0D9A">
        <w:trPr>
          <w:trHeight w:val="340"/>
        </w:trPr>
        <w:tc>
          <w:tcPr>
            <w:cnfStyle w:val="001000000000" w:firstRow="0" w:lastRow="0" w:firstColumn="1" w:lastColumn="0" w:oddVBand="0" w:evenVBand="0" w:oddHBand="0" w:evenHBand="0" w:firstRowFirstColumn="0" w:firstRowLastColumn="0" w:lastRowFirstColumn="0" w:lastRowLastColumn="0"/>
            <w:tcW w:w="1417" w:type="dxa"/>
            <w:noWrap/>
            <w:vAlign w:val="center"/>
            <w:hideMark/>
          </w:tcPr>
          <w:p w14:paraId="1579EE09" w14:textId="77777777" w:rsidR="00BA1151" w:rsidRPr="00BA1151" w:rsidRDefault="00BA1151" w:rsidP="00BA1151">
            <w:pPr>
              <w:spacing w:before="0"/>
              <w:ind w:firstLine="0"/>
              <w:jc w:val="center"/>
              <w:rPr>
                <w:rFonts w:ascii="Calibri" w:hAnsi="Calibri" w:cs="Calibri"/>
                <w:color w:val="000000"/>
                <w:szCs w:val="22"/>
              </w:rPr>
            </w:pPr>
            <w:r w:rsidRPr="00BA1151">
              <w:rPr>
                <w:rFonts w:ascii="Calibri" w:hAnsi="Calibri" w:cs="Calibri"/>
                <w:color w:val="000000"/>
                <w:szCs w:val="22"/>
              </w:rPr>
              <w:t>4</w:t>
            </w:r>
          </w:p>
        </w:tc>
        <w:tc>
          <w:tcPr>
            <w:tcW w:w="1417" w:type="dxa"/>
            <w:noWrap/>
            <w:vAlign w:val="center"/>
            <w:hideMark/>
          </w:tcPr>
          <w:p w14:paraId="01AD90D6" w14:textId="77777777" w:rsidR="00BA1151" w:rsidRPr="00BA1151" w:rsidRDefault="00BA1151" w:rsidP="00BA1151">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026605</w:t>
            </w:r>
          </w:p>
        </w:tc>
        <w:tc>
          <w:tcPr>
            <w:tcW w:w="1417" w:type="dxa"/>
            <w:noWrap/>
            <w:vAlign w:val="center"/>
            <w:hideMark/>
          </w:tcPr>
          <w:p w14:paraId="7A9A12BE" w14:textId="77777777" w:rsidR="00BA1151" w:rsidRPr="00BA1151" w:rsidRDefault="00BA1151" w:rsidP="00BA1151">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026553</w:t>
            </w:r>
          </w:p>
        </w:tc>
        <w:tc>
          <w:tcPr>
            <w:tcW w:w="1417" w:type="dxa"/>
            <w:noWrap/>
            <w:vAlign w:val="center"/>
            <w:hideMark/>
          </w:tcPr>
          <w:p w14:paraId="03CDFB4A" w14:textId="77777777" w:rsidR="00BA1151" w:rsidRPr="00BA1151" w:rsidRDefault="00BA1151" w:rsidP="00BA1151">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026607</w:t>
            </w:r>
          </w:p>
        </w:tc>
        <w:tc>
          <w:tcPr>
            <w:tcW w:w="1417" w:type="dxa"/>
            <w:noWrap/>
            <w:vAlign w:val="center"/>
            <w:hideMark/>
          </w:tcPr>
          <w:p w14:paraId="102DFE75" w14:textId="77777777" w:rsidR="00BA1151" w:rsidRPr="00BA1151" w:rsidRDefault="00BA1151" w:rsidP="00BA1151">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053567</w:t>
            </w:r>
          </w:p>
        </w:tc>
        <w:tc>
          <w:tcPr>
            <w:tcW w:w="1417" w:type="dxa"/>
            <w:noWrap/>
            <w:vAlign w:val="center"/>
            <w:hideMark/>
          </w:tcPr>
          <w:p w14:paraId="4F87874D" w14:textId="77777777" w:rsidR="00BA1151" w:rsidRPr="00BA1151" w:rsidRDefault="00BA1151" w:rsidP="00BA1151">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034053</w:t>
            </w:r>
          </w:p>
        </w:tc>
      </w:tr>
      <w:tr w:rsidR="00BA1151" w:rsidRPr="00BA1151" w14:paraId="1EF606EE" w14:textId="77777777" w:rsidTr="00BA115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417" w:type="dxa"/>
            <w:noWrap/>
            <w:vAlign w:val="center"/>
            <w:hideMark/>
          </w:tcPr>
          <w:p w14:paraId="48FC482F" w14:textId="77777777" w:rsidR="00BA1151" w:rsidRPr="00BA1151" w:rsidRDefault="00BA1151" w:rsidP="00BA1151">
            <w:pPr>
              <w:spacing w:before="0"/>
              <w:ind w:firstLine="0"/>
              <w:jc w:val="center"/>
              <w:rPr>
                <w:rFonts w:ascii="Calibri" w:hAnsi="Calibri" w:cs="Calibri"/>
                <w:color w:val="000000"/>
                <w:szCs w:val="22"/>
              </w:rPr>
            </w:pPr>
            <w:r w:rsidRPr="00BA1151">
              <w:rPr>
                <w:rFonts w:ascii="Calibri" w:hAnsi="Calibri" w:cs="Calibri"/>
                <w:color w:val="000000"/>
                <w:szCs w:val="22"/>
              </w:rPr>
              <w:t>5</w:t>
            </w:r>
          </w:p>
        </w:tc>
        <w:tc>
          <w:tcPr>
            <w:tcW w:w="1417" w:type="dxa"/>
            <w:noWrap/>
            <w:vAlign w:val="center"/>
            <w:hideMark/>
          </w:tcPr>
          <w:p w14:paraId="116A1BE7" w14:textId="77777777" w:rsidR="00BA1151" w:rsidRPr="00BA1151" w:rsidRDefault="00BA1151" w:rsidP="00BA1151">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026601</w:t>
            </w:r>
          </w:p>
        </w:tc>
        <w:tc>
          <w:tcPr>
            <w:tcW w:w="1417" w:type="dxa"/>
            <w:noWrap/>
            <w:vAlign w:val="center"/>
            <w:hideMark/>
          </w:tcPr>
          <w:p w14:paraId="2EBD24D1" w14:textId="77777777" w:rsidR="00BA1151" w:rsidRPr="00BA1151" w:rsidRDefault="00BA1151" w:rsidP="00BA1151">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026608</w:t>
            </w:r>
          </w:p>
        </w:tc>
        <w:tc>
          <w:tcPr>
            <w:tcW w:w="1417" w:type="dxa"/>
            <w:noWrap/>
            <w:vAlign w:val="center"/>
            <w:hideMark/>
          </w:tcPr>
          <w:p w14:paraId="293A2CBC" w14:textId="77777777" w:rsidR="00BA1151" w:rsidRPr="00BA1151" w:rsidRDefault="00BA1151" w:rsidP="00BA1151">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027667</w:t>
            </w:r>
          </w:p>
        </w:tc>
        <w:tc>
          <w:tcPr>
            <w:tcW w:w="1417" w:type="dxa"/>
            <w:noWrap/>
            <w:vAlign w:val="center"/>
            <w:hideMark/>
          </w:tcPr>
          <w:p w14:paraId="37D2F4B9" w14:textId="77777777" w:rsidR="00BA1151" w:rsidRPr="00BA1151" w:rsidRDefault="00BA1151" w:rsidP="00BA1151">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042140</w:t>
            </w:r>
          </w:p>
        </w:tc>
        <w:tc>
          <w:tcPr>
            <w:tcW w:w="1417" w:type="dxa"/>
            <w:noWrap/>
            <w:vAlign w:val="center"/>
            <w:hideMark/>
          </w:tcPr>
          <w:p w14:paraId="3303418A" w14:textId="77777777" w:rsidR="00BA1151" w:rsidRPr="00BA1151" w:rsidRDefault="00BA1151" w:rsidP="00BA1151">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026607</w:t>
            </w:r>
          </w:p>
        </w:tc>
      </w:tr>
      <w:tr w:rsidR="00BA1151" w:rsidRPr="00BA1151" w14:paraId="237C45AC" w14:textId="77777777" w:rsidTr="00BB0D9A">
        <w:trPr>
          <w:trHeight w:val="340"/>
        </w:trPr>
        <w:tc>
          <w:tcPr>
            <w:cnfStyle w:val="001000000000" w:firstRow="0" w:lastRow="0" w:firstColumn="1" w:lastColumn="0" w:oddVBand="0" w:evenVBand="0" w:oddHBand="0" w:evenHBand="0" w:firstRowFirstColumn="0" w:firstRowLastColumn="0" w:lastRowFirstColumn="0" w:lastRowLastColumn="0"/>
            <w:tcW w:w="1417" w:type="dxa"/>
            <w:noWrap/>
            <w:vAlign w:val="center"/>
            <w:hideMark/>
          </w:tcPr>
          <w:p w14:paraId="5F7489FD" w14:textId="77777777" w:rsidR="00BA1151" w:rsidRPr="00BA1151" w:rsidRDefault="00BA1151" w:rsidP="00BA1151">
            <w:pPr>
              <w:spacing w:before="0"/>
              <w:ind w:firstLine="0"/>
              <w:jc w:val="center"/>
              <w:rPr>
                <w:rFonts w:ascii="Calibri" w:hAnsi="Calibri" w:cs="Calibri"/>
                <w:color w:val="000000"/>
                <w:szCs w:val="22"/>
              </w:rPr>
            </w:pPr>
            <w:r w:rsidRPr="00BA1151">
              <w:rPr>
                <w:rFonts w:ascii="Calibri" w:hAnsi="Calibri" w:cs="Calibri"/>
                <w:color w:val="000000"/>
                <w:szCs w:val="22"/>
              </w:rPr>
              <w:t>6</w:t>
            </w:r>
          </w:p>
        </w:tc>
        <w:tc>
          <w:tcPr>
            <w:tcW w:w="1417" w:type="dxa"/>
            <w:noWrap/>
            <w:vAlign w:val="center"/>
            <w:hideMark/>
          </w:tcPr>
          <w:p w14:paraId="14DE8B3A" w14:textId="77777777" w:rsidR="00BA1151" w:rsidRPr="00BA1151" w:rsidRDefault="00BA1151" w:rsidP="00BA1151">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026603</w:t>
            </w:r>
          </w:p>
        </w:tc>
        <w:tc>
          <w:tcPr>
            <w:tcW w:w="1417" w:type="dxa"/>
            <w:noWrap/>
            <w:vAlign w:val="center"/>
            <w:hideMark/>
          </w:tcPr>
          <w:p w14:paraId="388FDB28" w14:textId="77777777" w:rsidR="00BA1151" w:rsidRPr="00BA1151" w:rsidRDefault="00BA1151" w:rsidP="00BA1151">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026607</w:t>
            </w:r>
          </w:p>
        </w:tc>
        <w:tc>
          <w:tcPr>
            <w:tcW w:w="1417" w:type="dxa"/>
            <w:noWrap/>
            <w:vAlign w:val="center"/>
            <w:hideMark/>
          </w:tcPr>
          <w:p w14:paraId="01D75205" w14:textId="77777777" w:rsidR="00BA1151" w:rsidRPr="00BA1151" w:rsidRDefault="00BA1151" w:rsidP="00BA1151">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026612</w:t>
            </w:r>
          </w:p>
        </w:tc>
        <w:tc>
          <w:tcPr>
            <w:tcW w:w="1417" w:type="dxa"/>
            <w:noWrap/>
            <w:vAlign w:val="center"/>
            <w:hideMark/>
          </w:tcPr>
          <w:p w14:paraId="3C723E0B" w14:textId="77777777" w:rsidR="00BA1151" w:rsidRPr="00BA1151" w:rsidRDefault="00BA1151" w:rsidP="00BA1151">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026329</w:t>
            </w:r>
          </w:p>
        </w:tc>
        <w:tc>
          <w:tcPr>
            <w:tcW w:w="1417" w:type="dxa"/>
            <w:noWrap/>
            <w:vAlign w:val="center"/>
            <w:hideMark/>
          </w:tcPr>
          <w:p w14:paraId="05C2F6A2" w14:textId="77777777" w:rsidR="00BA1151" w:rsidRPr="00BA1151" w:rsidRDefault="00BA1151" w:rsidP="00BA1151">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026174</w:t>
            </w:r>
          </w:p>
        </w:tc>
      </w:tr>
      <w:tr w:rsidR="00BA1151" w:rsidRPr="00BA1151" w14:paraId="3E262672" w14:textId="77777777" w:rsidTr="00BA115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417" w:type="dxa"/>
            <w:noWrap/>
            <w:vAlign w:val="center"/>
            <w:hideMark/>
          </w:tcPr>
          <w:p w14:paraId="7189A063" w14:textId="77777777" w:rsidR="00BA1151" w:rsidRPr="00BA1151" w:rsidRDefault="00BA1151" w:rsidP="00BA1151">
            <w:pPr>
              <w:spacing w:before="0"/>
              <w:ind w:firstLine="0"/>
              <w:jc w:val="center"/>
              <w:rPr>
                <w:rFonts w:ascii="Calibri" w:hAnsi="Calibri" w:cs="Calibri"/>
                <w:color w:val="000000"/>
                <w:szCs w:val="22"/>
              </w:rPr>
            </w:pPr>
            <w:r w:rsidRPr="00BA1151">
              <w:rPr>
                <w:rFonts w:ascii="Calibri" w:hAnsi="Calibri" w:cs="Calibri"/>
                <w:color w:val="000000"/>
                <w:szCs w:val="22"/>
              </w:rPr>
              <w:t>7</w:t>
            </w:r>
          </w:p>
        </w:tc>
        <w:tc>
          <w:tcPr>
            <w:tcW w:w="1417" w:type="dxa"/>
            <w:noWrap/>
            <w:vAlign w:val="center"/>
            <w:hideMark/>
          </w:tcPr>
          <w:p w14:paraId="47DAEC0D" w14:textId="77777777" w:rsidR="00BA1151" w:rsidRPr="00BA1151" w:rsidRDefault="00BA1151" w:rsidP="00BA1151">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026605</w:t>
            </w:r>
          </w:p>
        </w:tc>
        <w:tc>
          <w:tcPr>
            <w:tcW w:w="1417" w:type="dxa"/>
            <w:noWrap/>
            <w:vAlign w:val="center"/>
            <w:hideMark/>
          </w:tcPr>
          <w:p w14:paraId="349E92C1" w14:textId="77777777" w:rsidR="00BA1151" w:rsidRPr="00BA1151" w:rsidRDefault="00BA1151" w:rsidP="00BA1151">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026606</w:t>
            </w:r>
          </w:p>
        </w:tc>
        <w:tc>
          <w:tcPr>
            <w:tcW w:w="1417" w:type="dxa"/>
            <w:noWrap/>
            <w:vAlign w:val="center"/>
            <w:hideMark/>
          </w:tcPr>
          <w:p w14:paraId="4270BC65" w14:textId="77777777" w:rsidR="00BA1151" w:rsidRPr="00BA1151" w:rsidRDefault="00BA1151" w:rsidP="00BA1151">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027542</w:t>
            </w:r>
          </w:p>
        </w:tc>
        <w:tc>
          <w:tcPr>
            <w:tcW w:w="1417" w:type="dxa"/>
            <w:noWrap/>
            <w:vAlign w:val="center"/>
            <w:hideMark/>
          </w:tcPr>
          <w:p w14:paraId="79F85710" w14:textId="77777777" w:rsidR="00BA1151" w:rsidRPr="00BA1151" w:rsidRDefault="00BA1151" w:rsidP="00BA1151">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041974</w:t>
            </w:r>
          </w:p>
        </w:tc>
        <w:tc>
          <w:tcPr>
            <w:tcW w:w="1417" w:type="dxa"/>
            <w:noWrap/>
            <w:vAlign w:val="center"/>
            <w:hideMark/>
          </w:tcPr>
          <w:p w14:paraId="473101FD" w14:textId="77777777" w:rsidR="00BA1151" w:rsidRPr="00BA1151" w:rsidRDefault="00BA1151" w:rsidP="00BA1151">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029004</w:t>
            </w:r>
          </w:p>
        </w:tc>
      </w:tr>
      <w:tr w:rsidR="00BA1151" w:rsidRPr="00BA1151" w14:paraId="1FD37350" w14:textId="77777777" w:rsidTr="00BB0D9A">
        <w:trPr>
          <w:trHeight w:val="340"/>
        </w:trPr>
        <w:tc>
          <w:tcPr>
            <w:cnfStyle w:val="001000000000" w:firstRow="0" w:lastRow="0" w:firstColumn="1" w:lastColumn="0" w:oddVBand="0" w:evenVBand="0" w:oddHBand="0" w:evenHBand="0" w:firstRowFirstColumn="0" w:firstRowLastColumn="0" w:lastRowFirstColumn="0" w:lastRowLastColumn="0"/>
            <w:tcW w:w="1417" w:type="dxa"/>
            <w:noWrap/>
            <w:vAlign w:val="center"/>
            <w:hideMark/>
          </w:tcPr>
          <w:p w14:paraId="589DAD98" w14:textId="77777777" w:rsidR="00BA1151" w:rsidRPr="00BA1151" w:rsidRDefault="00BA1151" w:rsidP="00BA1151">
            <w:pPr>
              <w:spacing w:before="0"/>
              <w:ind w:firstLine="0"/>
              <w:jc w:val="center"/>
              <w:rPr>
                <w:rFonts w:ascii="Calibri" w:hAnsi="Calibri" w:cs="Calibri"/>
                <w:color w:val="000000"/>
                <w:szCs w:val="22"/>
              </w:rPr>
            </w:pPr>
            <w:r w:rsidRPr="00BA1151">
              <w:rPr>
                <w:rFonts w:ascii="Calibri" w:hAnsi="Calibri" w:cs="Calibri"/>
                <w:color w:val="000000"/>
                <w:szCs w:val="22"/>
              </w:rPr>
              <w:t>8</w:t>
            </w:r>
          </w:p>
        </w:tc>
        <w:tc>
          <w:tcPr>
            <w:tcW w:w="1417" w:type="dxa"/>
            <w:noWrap/>
            <w:vAlign w:val="center"/>
            <w:hideMark/>
          </w:tcPr>
          <w:p w14:paraId="34197351" w14:textId="77777777" w:rsidR="00BA1151" w:rsidRPr="00BA1151" w:rsidRDefault="00BA1151" w:rsidP="00BA1151">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026606</w:t>
            </w:r>
          </w:p>
        </w:tc>
        <w:tc>
          <w:tcPr>
            <w:tcW w:w="1417" w:type="dxa"/>
            <w:noWrap/>
            <w:vAlign w:val="center"/>
            <w:hideMark/>
          </w:tcPr>
          <w:p w14:paraId="4F69AEC3" w14:textId="77777777" w:rsidR="00BA1151" w:rsidRPr="00BA1151" w:rsidRDefault="00BA1151" w:rsidP="00BA1151">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026576</w:t>
            </w:r>
          </w:p>
        </w:tc>
        <w:tc>
          <w:tcPr>
            <w:tcW w:w="1417" w:type="dxa"/>
            <w:noWrap/>
            <w:vAlign w:val="center"/>
            <w:hideMark/>
          </w:tcPr>
          <w:p w14:paraId="24623B7E" w14:textId="77777777" w:rsidR="00BA1151" w:rsidRPr="00BA1151" w:rsidRDefault="00BA1151" w:rsidP="00BA1151">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056220</w:t>
            </w:r>
          </w:p>
        </w:tc>
        <w:tc>
          <w:tcPr>
            <w:tcW w:w="1417" w:type="dxa"/>
            <w:noWrap/>
            <w:vAlign w:val="center"/>
            <w:hideMark/>
          </w:tcPr>
          <w:p w14:paraId="679123A4" w14:textId="77777777" w:rsidR="00BA1151" w:rsidRPr="00BA1151" w:rsidRDefault="00BA1151" w:rsidP="00BA1151">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028692</w:t>
            </w:r>
          </w:p>
        </w:tc>
        <w:tc>
          <w:tcPr>
            <w:tcW w:w="1417" w:type="dxa"/>
            <w:noWrap/>
            <w:vAlign w:val="center"/>
            <w:hideMark/>
          </w:tcPr>
          <w:p w14:paraId="461146BC" w14:textId="77777777" w:rsidR="00BA1151" w:rsidRPr="00BA1151" w:rsidRDefault="00BA1151" w:rsidP="00BA1151">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028844</w:t>
            </w:r>
          </w:p>
        </w:tc>
      </w:tr>
      <w:tr w:rsidR="00BA1151" w:rsidRPr="00BA1151" w14:paraId="29F31320" w14:textId="77777777" w:rsidTr="00BA115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417" w:type="dxa"/>
            <w:noWrap/>
            <w:vAlign w:val="center"/>
            <w:hideMark/>
          </w:tcPr>
          <w:p w14:paraId="0DFB95D0" w14:textId="77777777" w:rsidR="00BA1151" w:rsidRPr="00BA1151" w:rsidRDefault="00BA1151" w:rsidP="00BA1151">
            <w:pPr>
              <w:spacing w:before="0"/>
              <w:ind w:firstLine="0"/>
              <w:jc w:val="center"/>
              <w:rPr>
                <w:rFonts w:ascii="Calibri" w:hAnsi="Calibri" w:cs="Calibri"/>
                <w:color w:val="000000"/>
                <w:szCs w:val="22"/>
              </w:rPr>
            </w:pPr>
            <w:r w:rsidRPr="00BA1151">
              <w:rPr>
                <w:rFonts w:ascii="Calibri" w:hAnsi="Calibri" w:cs="Calibri"/>
                <w:color w:val="000000"/>
                <w:szCs w:val="22"/>
              </w:rPr>
              <w:t>9</w:t>
            </w:r>
          </w:p>
        </w:tc>
        <w:tc>
          <w:tcPr>
            <w:tcW w:w="1417" w:type="dxa"/>
            <w:noWrap/>
            <w:vAlign w:val="center"/>
            <w:hideMark/>
          </w:tcPr>
          <w:p w14:paraId="07AF0690" w14:textId="77777777" w:rsidR="00BA1151" w:rsidRPr="00BA1151" w:rsidRDefault="00BA1151" w:rsidP="00BA1151">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026605</w:t>
            </w:r>
          </w:p>
        </w:tc>
        <w:tc>
          <w:tcPr>
            <w:tcW w:w="1417" w:type="dxa"/>
            <w:noWrap/>
            <w:vAlign w:val="center"/>
            <w:hideMark/>
          </w:tcPr>
          <w:p w14:paraId="609B660D" w14:textId="77777777" w:rsidR="00BA1151" w:rsidRPr="00BA1151" w:rsidRDefault="00BA1151" w:rsidP="00BA1151">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026607</w:t>
            </w:r>
          </w:p>
        </w:tc>
        <w:tc>
          <w:tcPr>
            <w:tcW w:w="1417" w:type="dxa"/>
            <w:noWrap/>
            <w:vAlign w:val="center"/>
            <w:hideMark/>
          </w:tcPr>
          <w:p w14:paraId="44A6F337" w14:textId="77777777" w:rsidR="00BA1151" w:rsidRPr="00BA1151" w:rsidRDefault="00BA1151" w:rsidP="00BA1151">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053462</w:t>
            </w:r>
          </w:p>
        </w:tc>
        <w:tc>
          <w:tcPr>
            <w:tcW w:w="1417" w:type="dxa"/>
            <w:noWrap/>
            <w:vAlign w:val="center"/>
            <w:hideMark/>
          </w:tcPr>
          <w:p w14:paraId="53CD4D6F" w14:textId="77777777" w:rsidR="00BA1151" w:rsidRPr="00BA1151" w:rsidRDefault="00BA1151" w:rsidP="00BA1151">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022544</w:t>
            </w:r>
          </w:p>
        </w:tc>
        <w:tc>
          <w:tcPr>
            <w:tcW w:w="1417" w:type="dxa"/>
            <w:noWrap/>
            <w:vAlign w:val="center"/>
            <w:hideMark/>
          </w:tcPr>
          <w:p w14:paraId="06208DF8" w14:textId="77777777" w:rsidR="00BA1151" w:rsidRPr="00BA1151" w:rsidRDefault="00BA1151" w:rsidP="00BA1151">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026606</w:t>
            </w:r>
          </w:p>
        </w:tc>
      </w:tr>
      <w:tr w:rsidR="00BA1151" w:rsidRPr="00BA1151" w14:paraId="6034AE11" w14:textId="77777777" w:rsidTr="00BA1151">
        <w:trPr>
          <w:trHeight w:val="340"/>
        </w:trPr>
        <w:tc>
          <w:tcPr>
            <w:cnfStyle w:val="001000000000" w:firstRow="0" w:lastRow="0" w:firstColumn="1" w:lastColumn="0" w:oddVBand="0" w:evenVBand="0" w:oddHBand="0" w:evenHBand="0" w:firstRowFirstColumn="0" w:firstRowLastColumn="0" w:lastRowFirstColumn="0" w:lastRowLastColumn="0"/>
            <w:tcW w:w="1417" w:type="dxa"/>
            <w:tcBorders>
              <w:bottom w:val="double" w:sz="4" w:space="0" w:color="5B9BD5"/>
            </w:tcBorders>
            <w:noWrap/>
            <w:vAlign w:val="center"/>
            <w:hideMark/>
          </w:tcPr>
          <w:p w14:paraId="6D3176A8" w14:textId="77777777" w:rsidR="00BA1151" w:rsidRPr="00BA1151" w:rsidRDefault="00BA1151" w:rsidP="00BA1151">
            <w:pPr>
              <w:spacing w:before="0"/>
              <w:ind w:firstLine="0"/>
              <w:jc w:val="center"/>
              <w:rPr>
                <w:rFonts w:ascii="Calibri" w:hAnsi="Calibri" w:cs="Calibri"/>
                <w:color w:val="000000"/>
                <w:szCs w:val="22"/>
              </w:rPr>
            </w:pPr>
            <w:r w:rsidRPr="00BA1151">
              <w:rPr>
                <w:rFonts w:ascii="Calibri" w:hAnsi="Calibri" w:cs="Calibri"/>
                <w:color w:val="000000"/>
                <w:szCs w:val="22"/>
              </w:rPr>
              <w:t>10</w:t>
            </w:r>
          </w:p>
        </w:tc>
        <w:tc>
          <w:tcPr>
            <w:tcW w:w="1417" w:type="dxa"/>
            <w:tcBorders>
              <w:bottom w:val="double" w:sz="4" w:space="0" w:color="5B9BD5"/>
            </w:tcBorders>
            <w:noWrap/>
            <w:vAlign w:val="center"/>
            <w:hideMark/>
          </w:tcPr>
          <w:p w14:paraId="1DA2088A" w14:textId="77777777" w:rsidR="00BA1151" w:rsidRPr="00BA1151" w:rsidRDefault="00BA1151" w:rsidP="00BA1151">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026596</w:t>
            </w:r>
          </w:p>
        </w:tc>
        <w:tc>
          <w:tcPr>
            <w:tcW w:w="1417" w:type="dxa"/>
            <w:tcBorders>
              <w:bottom w:val="double" w:sz="4" w:space="0" w:color="5B9BD5"/>
            </w:tcBorders>
            <w:noWrap/>
            <w:vAlign w:val="center"/>
            <w:hideMark/>
          </w:tcPr>
          <w:p w14:paraId="6C2E5332" w14:textId="77777777" w:rsidR="00BA1151" w:rsidRPr="00BA1151" w:rsidRDefault="00BA1151" w:rsidP="00BA1151">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026608</w:t>
            </w:r>
          </w:p>
        </w:tc>
        <w:tc>
          <w:tcPr>
            <w:tcW w:w="1417" w:type="dxa"/>
            <w:tcBorders>
              <w:bottom w:val="double" w:sz="4" w:space="0" w:color="5B9BD5"/>
            </w:tcBorders>
            <w:noWrap/>
            <w:vAlign w:val="center"/>
            <w:hideMark/>
          </w:tcPr>
          <w:p w14:paraId="483AA6CA" w14:textId="77777777" w:rsidR="00BA1151" w:rsidRPr="00BA1151" w:rsidRDefault="00BA1151" w:rsidP="00BA1151">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026722</w:t>
            </w:r>
          </w:p>
        </w:tc>
        <w:tc>
          <w:tcPr>
            <w:tcW w:w="1417" w:type="dxa"/>
            <w:tcBorders>
              <w:bottom w:val="double" w:sz="4" w:space="0" w:color="5B9BD5"/>
            </w:tcBorders>
            <w:noWrap/>
            <w:vAlign w:val="center"/>
            <w:hideMark/>
          </w:tcPr>
          <w:p w14:paraId="0D1D7684" w14:textId="77777777" w:rsidR="00BA1151" w:rsidRPr="00BA1151" w:rsidRDefault="00BA1151" w:rsidP="00BA1151">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041230</w:t>
            </w:r>
          </w:p>
        </w:tc>
        <w:tc>
          <w:tcPr>
            <w:tcW w:w="1417" w:type="dxa"/>
            <w:tcBorders>
              <w:bottom w:val="double" w:sz="4" w:space="0" w:color="5B9BD5"/>
            </w:tcBorders>
            <w:noWrap/>
            <w:vAlign w:val="center"/>
            <w:hideMark/>
          </w:tcPr>
          <w:p w14:paraId="3E586558" w14:textId="77777777" w:rsidR="00BA1151" w:rsidRPr="00BA1151" w:rsidRDefault="00BA1151" w:rsidP="00BA1151">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041824</w:t>
            </w:r>
          </w:p>
        </w:tc>
      </w:tr>
      <w:tr w:rsidR="00BA1151" w:rsidRPr="00BA1151" w14:paraId="40992CDD" w14:textId="77777777" w:rsidTr="00BA115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417" w:type="dxa"/>
            <w:tcBorders>
              <w:top w:val="double" w:sz="4" w:space="0" w:color="5B9BD5"/>
            </w:tcBorders>
            <w:noWrap/>
            <w:vAlign w:val="center"/>
            <w:hideMark/>
          </w:tcPr>
          <w:p w14:paraId="6006BEDB" w14:textId="77777777" w:rsidR="00BA1151" w:rsidRPr="00BA1151" w:rsidRDefault="00BA1151" w:rsidP="00BA1151">
            <w:pPr>
              <w:spacing w:before="0"/>
              <w:ind w:firstLine="0"/>
              <w:jc w:val="center"/>
              <w:rPr>
                <w:rFonts w:ascii="Calibri" w:hAnsi="Calibri" w:cs="Calibri"/>
                <w:color w:val="000000"/>
                <w:szCs w:val="22"/>
              </w:rPr>
            </w:pPr>
            <w:r w:rsidRPr="00BA1151">
              <w:rPr>
                <w:rFonts w:ascii="Calibri" w:hAnsi="Calibri" w:cs="Calibri"/>
                <w:color w:val="000000"/>
                <w:szCs w:val="22"/>
              </w:rPr>
              <w:t>Media</w:t>
            </w:r>
          </w:p>
        </w:tc>
        <w:tc>
          <w:tcPr>
            <w:tcW w:w="1417" w:type="dxa"/>
            <w:tcBorders>
              <w:top w:val="double" w:sz="4" w:space="0" w:color="5B9BD5"/>
            </w:tcBorders>
            <w:noWrap/>
            <w:vAlign w:val="center"/>
            <w:hideMark/>
          </w:tcPr>
          <w:p w14:paraId="7DD4BAFC" w14:textId="77777777" w:rsidR="00BA1151" w:rsidRPr="00BA1151" w:rsidRDefault="00BA1151" w:rsidP="00BA1151">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szCs w:val="22"/>
              </w:rPr>
            </w:pPr>
            <w:r w:rsidRPr="00BA1151">
              <w:rPr>
                <w:rFonts w:ascii="Calibri" w:hAnsi="Calibri" w:cs="Calibri"/>
                <w:b/>
                <w:bCs/>
                <w:color w:val="000000"/>
                <w:szCs w:val="22"/>
              </w:rPr>
              <w:t>0,026604</w:t>
            </w:r>
          </w:p>
        </w:tc>
        <w:tc>
          <w:tcPr>
            <w:tcW w:w="1417" w:type="dxa"/>
            <w:tcBorders>
              <w:top w:val="double" w:sz="4" w:space="0" w:color="5B9BD5"/>
            </w:tcBorders>
            <w:noWrap/>
            <w:vAlign w:val="center"/>
            <w:hideMark/>
          </w:tcPr>
          <w:p w14:paraId="6516572C" w14:textId="77777777" w:rsidR="00BA1151" w:rsidRPr="00BA1151" w:rsidRDefault="00BA1151" w:rsidP="00BA1151">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szCs w:val="22"/>
              </w:rPr>
            </w:pPr>
            <w:r w:rsidRPr="00BA1151">
              <w:rPr>
                <w:rFonts w:ascii="Calibri" w:hAnsi="Calibri" w:cs="Calibri"/>
                <w:b/>
                <w:bCs/>
                <w:color w:val="000000"/>
                <w:szCs w:val="22"/>
              </w:rPr>
              <w:t>0,026599</w:t>
            </w:r>
          </w:p>
        </w:tc>
        <w:tc>
          <w:tcPr>
            <w:tcW w:w="1417" w:type="dxa"/>
            <w:tcBorders>
              <w:top w:val="double" w:sz="4" w:space="0" w:color="5B9BD5"/>
            </w:tcBorders>
            <w:noWrap/>
            <w:vAlign w:val="center"/>
            <w:hideMark/>
          </w:tcPr>
          <w:p w14:paraId="251B161E" w14:textId="77777777" w:rsidR="00BA1151" w:rsidRPr="00BA1151" w:rsidRDefault="00BA1151" w:rsidP="00BA1151">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szCs w:val="22"/>
              </w:rPr>
            </w:pPr>
            <w:r w:rsidRPr="00BA1151">
              <w:rPr>
                <w:rFonts w:ascii="Calibri" w:hAnsi="Calibri" w:cs="Calibri"/>
                <w:b/>
                <w:bCs/>
                <w:color w:val="000000"/>
                <w:szCs w:val="22"/>
              </w:rPr>
              <w:t>0,038657</w:t>
            </w:r>
          </w:p>
        </w:tc>
        <w:tc>
          <w:tcPr>
            <w:tcW w:w="1417" w:type="dxa"/>
            <w:tcBorders>
              <w:top w:val="double" w:sz="4" w:space="0" w:color="5B9BD5"/>
            </w:tcBorders>
            <w:noWrap/>
            <w:vAlign w:val="center"/>
            <w:hideMark/>
          </w:tcPr>
          <w:p w14:paraId="1B2C3C4A" w14:textId="77777777" w:rsidR="00BA1151" w:rsidRPr="00BA1151" w:rsidRDefault="00BA1151" w:rsidP="00BA1151">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szCs w:val="22"/>
              </w:rPr>
            </w:pPr>
            <w:r w:rsidRPr="00BA1151">
              <w:rPr>
                <w:rFonts w:ascii="Calibri" w:hAnsi="Calibri" w:cs="Calibri"/>
                <w:b/>
                <w:bCs/>
                <w:color w:val="000000"/>
                <w:szCs w:val="22"/>
              </w:rPr>
              <w:t>0,038899</w:t>
            </w:r>
          </w:p>
        </w:tc>
        <w:tc>
          <w:tcPr>
            <w:tcW w:w="1417" w:type="dxa"/>
            <w:tcBorders>
              <w:top w:val="double" w:sz="4" w:space="0" w:color="5B9BD5"/>
            </w:tcBorders>
            <w:noWrap/>
            <w:vAlign w:val="center"/>
            <w:hideMark/>
          </w:tcPr>
          <w:p w14:paraId="0B11AFFD" w14:textId="77777777" w:rsidR="00BA1151" w:rsidRPr="00BA1151" w:rsidRDefault="00BA1151" w:rsidP="00BA1151">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szCs w:val="22"/>
              </w:rPr>
            </w:pPr>
            <w:r w:rsidRPr="00BA1151">
              <w:rPr>
                <w:rFonts w:ascii="Calibri" w:hAnsi="Calibri" w:cs="Calibri"/>
                <w:b/>
                <w:bCs/>
                <w:color w:val="000000"/>
                <w:szCs w:val="22"/>
              </w:rPr>
              <w:t>0,02979</w:t>
            </w:r>
          </w:p>
        </w:tc>
      </w:tr>
      <w:tr w:rsidR="00BA1151" w:rsidRPr="00BA1151" w14:paraId="345B4358" w14:textId="77777777" w:rsidTr="00BB0D9A">
        <w:trPr>
          <w:trHeight w:val="340"/>
        </w:trPr>
        <w:tc>
          <w:tcPr>
            <w:cnfStyle w:val="001000000000" w:firstRow="0" w:lastRow="0" w:firstColumn="1" w:lastColumn="0" w:oddVBand="0" w:evenVBand="0" w:oddHBand="0" w:evenHBand="0" w:firstRowFirstColumn="0" w:firstRowLastColumn="0" w:lastRowFirstColumn="0" w:lastRowLastColumn="0"/>
            <w:tcW w:w="1417" w:type="dxa"/>
            <w:noWrap/>
            <w:vAlign w:val="center"/>
            <w:hideMark/>
          </w:tcPr>
          <w:p w14:paraId="4F5AFDB7" w14:textId="77777777" w:rsidR="00BA1151" w:rsidRPr="00BA1151" w:rsidRDefault="00BA1151" w:rsidP="00BA1151">
            <w:pPr>
              <w:spacing w:before="0"/>
              <w:ind w:firstLine="0"/>
              <w:jc w:val="center"/>
              <w:rPr>
                <w:rFonts w:ascii="Calibri" w:hAnsi="Calibri" w:cs="Calibri"/>
                <w:color w:val="000000"/>
                <w:szCs w:val="22"/>
              </w:rPr>
            </w:pPr>
            <w:r w:rsidRPr="00BA1151">
              <w:rPr>
                <w:rFonts w:ascii="Calibri" w:hAnsi="Calibri" w:cs="Calibri"/>
                <w:color w:val="000000"/>
                <w:szCs w:val="22"/>
              </w:rPr>
              <w:t>Desviación</w:t>
            </w:r>
          </w:p>
        </w:tc>
        <w:tc>
          <w:tcPr>
            <w:tcW w:w="1417" w:type="dxa"/>
            <w:noWrap/>
            <w:vAlign w:val="center"/>
            <w:hideMark/>
          </w:tcPr>
          <w:p w14:paraId="70C430BE" w14:textId="77777777" w:rsidR="00BA1151" w:rsidRPr="00BA1151" w:rsidRDefault="00BA1151" w:rsidP="00BA1151">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szCs w:val="22"/>
              </w:rPr>
            </w:pPr>
            <w:r w:rsidRPr="00BA1151">
              <w:rPr>
                <w:rFonts w:ascii="Calibri" w:hAnsi="Calibri" w:cs="Calibri"/>
                <w:b/>
                <w:bCs/>
                <w:color w:val="000000"/>
                <w:szCs w:val="22"/>
              </w:rPr>
              <w:t>7,54E-11</w:t>
            </w:r>
          </w:p>
        </w:tc>
        <w:tc>
          <w:tcPr>
            <w:tcW w:w="1417" w:type="dxa"/>
            <w:noWrap/>
            <w:vAlign w:val="center"/>
            <w:hideMark/>
          </w:tcPr>
          <w:p w14:paraId="318ECC01" w14:textId="77777777" w:rsidR="00BA1151" w:rsidRPr="00BA1151" w:rsidRDefault="00BA1151" w:rsidP="00BA1151">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szCs w:val="22"/>
              </w:rPr>
            </w:pPr>
            <w:r w:rsidRPr="00BA1151">
              <w:rPr>
                <w:rFonts w:ascii="Calibri" w:hAnsi="Calibri" w:cs="Calibri"/>
                <w:b/>
                <w:bCs/>
                <w:color w:val="000000"/>
                <w:szCs w:val="22"/>
              </w:rPr>
              <w:t>3,18E-09</w:t>
            </w:r>
          </w:p>
        </w:tc>
        <w:tc>
          <w:tcPr>
            <w:tcW w:w="1417" w:type="dxa"/>
            <w:noWrap/>
            <w:vAlign w:val="center"/>
            <w:hideMark/>
          </w:tcPr>
          <w:p w14:paraId="4E351A41" w14:textId="77777777" w:rsidR="00BA1151" w:rsidRPr="00BA1151" w:rsidRDefault="00BA1151" w:rsidP="00BA1151">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szCs w:val="22"/>
              </w:rPr>
            </w:pPr>
            <w:r w:rsidRPr="00BA1151">
              <w:rPr>
                <w:rFonts w:ascii="Calibri" w:hAnsi="Calibri" w:cs="Calibri"/>
                <w:b/>
                <w:bCs/>
                <w:color w:val="000000"/>
                <w:szCs w:val="22"/>
              </w:rPr>
              <w:t>0,002081</w:t>
            </w:r>
          </w:p>
        </w:tc>
        <w:tc>
          <w:tcPr>
            <w:tcW w:w="1417" w:type="dxa"/>
            <w:noWrap/>
            <w:vAlign w:val="center"/>
            <w:hideMark/>
          </w:tcPr>
          <w:p w14:paraId="663D0BEC" w14:textId="77777777" w:rsidR="00BA1151" w:rsidRPr="00BA1151" w:rsidRDefault="00BA1151" w:rsidP="00BA1151">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szCs w:val="22"/>
              </w:rPr>
            </w:pPr>
            <w:r w:rsidRPr="00BA1151">
              <w:rPr>
                <w:rFonts w:ascii="Calibri" w:hAnsi="Calibri" w:cs="Calibri"/>
                <w:b/>
                <w:bCs/>
                <w:color w:val="000000"/>
                <w:szCs w:val="22"/>
              </w:rPr>
              <w:t>0,001595</w:t>
            </w:r>
          </w:p>
        </w:tc>
        <w:tc>
          <w:tcPr>
            <w:tcW w:w="1417" w:type="dxa"/>
            <w:noWrap/>
            <w:vAlign w:val="center"/>
            <w:hideMark/>
          </w:tcPr>
          <w:p w14:paraId="4EFF548B" w14:textId="77777777" w:rsidR="00BA1151" w:rsidRPr="00BA1151" w:rsidRDefault="00BA1151" w:rsidP="00BA1151">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szCs w:val="22"/>
              </w:rPr>
            </w:pPr>
            <w:r w:rsidRPr="00BA1151">
              <w:rPr>
                <w:rFonts w:ascii="Calibri" w:hAnsi="Calibri" w:cs="Calibri"/>
                <w:b/>
                <w:bCs/>
                <w:color w:val="000000"/>
                <w:szCs w:val="22"/>
              </w:rPr>
              <w:t>0,000221</w:t>
            </w:r>
          </w:p>
        </w:tc>
      </w:tr>
    </w:tbl>
    <w:p w14:paraId="2C33618F" w14:textId="77777777" w:rsidR="00BA1151" w:rsidRPr="00BA1151" w:rsidRDefault="00BA1151" w:rsidP="00BA1151">
      <w:pPr>
        <w:spacing w:before="0" w:after="160" w:line="259" w:lineRule="auto"/>
        <w:ind w:firstLine="0"/>
        <w:rPr>
          <w:rFonts w:ascii="Calibri" w:eastAsia="Calibri" w:hAnsi="Calibri" w:cs="Times New Roman"/>
          <w:color w:val="auto"/>
          <w:szCs w:val="22"/>
          <w:lang w:eastAsia="en-US"/>
        </w:rPr>
      </w:pPr>
    </w:p>
    <w:tbl>
      <w:tblPr>
        <w:tblStyle w:val="Tabladecuadrcula4-nfasis11"/>
        <w:tblW w:w="7085" w:type="dxa"/>
        <w:tblLook w:val="04A0" w:firstRow="1" w:lastRow="0" w:firstColumn="1" w:lastColumn="0" w:noHBand="0" w:noVBand="1"/>
      </w:tblPr>
      <w:tblGrid>
        <w:gridCol w:w="1417"/>
        <w:gridCol w:w="1417"/>
        <w:gridCol w:w="1417"/>
        <w:gridCol w:w="1417"/>
        <w:gridCol w:w="1417"/>
      </w:tblGrid>
      <w:tr w:rsidR="00BA1151" w:rsidRPr="00BA1151" w14:paraId="49DD0DE0" w14:textId="77777777" w:rsidTr="00BA1151">
        <w:trPr>
          <w:cnfStyle w:val="100000000000" w:firstRow="1" w:lastRow="0" w:firstColumn="0" w:lastColumn="0" w:oddVBand="0" w:evenVBand="0" w:oddHBand="0" w:evenHBand="0" w:firstRowFirstColumn="0" w:firstRowLastColumn="0" w:lastRowFirstColumn="0" w:lastRowLastColumn="0"/>
          <w:trHeight w:val="340"/>
          <w:tblHeader/>
        </w:trPr>
        <w:tc>
          <w:tcPr>
            <w:cnfStyle w:val="001000000000" w:firstRow="0" w:lastRow="0" w:firstColumn="1" w:lastColumn="0" w:oddVBand="0" w:evenVBand="0" w:oddHBand="0" w:evenHBand="0" w:firstRowFirstColumn="0" w:firstRowLastColumn="0" w:lastRowFirstColumn="0" w:lastRowLastColumn="0"/>
            <w:tcW w:w="1417" w:type="dxa"/>
            <w:noWrap/>
            <w:vAlign w:val="center"/>
            <w:hideMark/>
          </w:tcPr>
          <w:p w14:paraId="4A327594" w14:textId="77777777" w:rsidR="00BA1151" w:rsidRPr="00BA1151" w:rsidRDefault="00BA1151" w:rsidP="00BA1151">
            <w:pPr>
              <w:spacing w:before="0"/>
              <w:ind w:firstLine="0"/>
              <w:jc w:val="center"/>
              <w:rPr>
                <w:rFonts w:ascii="Calibri" w:hAnsi="Calibri" w:cs="Calibri"/>
                <w:color w:val="000000"/>
                <w:szCs w:val="22"/>
              </w:rPr>
            </w:pPr>
            <w:r w:rsidRPr="00BA1151">
              <w:rPr>
                <w:rFonts w:ascii="Calibri" w:hAnsi="Calibri" w:cs="Calibri"/>
                <w:color w:val="000000"/>
                <w:szCs w:val="22"/>
              </w:rPr>
              <w:t>Nº SIM</w:t>
            </w:r>
          </w:p>
        </w:tc>
        <w:tc>
          <w:tcPr>
            <w:tcW w:w="1417" w:type="dxa"/>
            <w:noWrap/>
            <w:vAlign w:val="center"/>
            <w:hideMark/>
          </w:tcPr>
          <w:p w14:paraId="0CD58550" w14:textId="77777777" w:rsidR="00BA1151" w:rsidRPr="00BA1151" w:rsidRDefault="00BA1151" w:rsidP="00BA1151">
            <w:pPr>
              <w:spacing w:before="0"/>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2-10-10-1</w:t>
            </w:r>
          </w:p>
        </w:tc>
        <w:tc>
          <w:tcPr>
            <w:tcW w:w="1417" w:type="dxa"/>
            <w:noWrap/>
            <w:vAlign w:val="center"/>
            <w:hideMark/>
          </w:tcPr>
          <w:p w14:paraId="7667F9AB" w14:textId="77777777" w:rsidR="00BA1151" w:rsidRPr="00BA1151" w:rsidRDefault="00BA1151" w:rsidP="00BA1151">
            <w:pPr>
              <w:spacing w:before="0"/>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2-6-8-6-1</w:t>
            </w:r>
          </w:p>
        </w:tc>
        <w:tc>
          <w:tcPr>
            <w:tcW w:w="1417" w:type="dxa"/>
            <w:noWrap/>
            <w:vAlign w:val="center"/>
            <w:hideMark/>
          </w:tcPr>
          <w:p w14:paraId="0DE20A63" w14:textId="77777777" w:rsidR="00BA1151" w:rsidRPr="00BA1151" w:rsidRDefault="00BA1151" w:rsidP="00BA1151">
            <w:pPr>
              <w:spacing w:before="0"/>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2-5-10-5-1</w:t>
            </w:r>
          </w:p>
        </w:tc>
        <w:tc>
          <w:tcPr>
            <w:tcW w:w="1417" w:type="dxa"/>
            <w:noWrap/>
            <w:vAlign w:val="center"/>
            <w:hideMark/>
          </w:tcPr>
          <w:p w14:paraId="33B535C8" w14:textId="77777777" w:rsidR="00BA1151" w:rsidRPr="00BA1151" w:rsidRDefault="00BA1151" w:rsidP="00BA1151">
            <w:pPr>
              <w:spacing w:before="0"/>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2-8-10-8-1</w:t>
            </w:r>
          </w:p>
        </w:tc>
      </w:tr>
      <w:tr w:rsidR="00BA1151" w:rsidRPr="00BA1151" w14:paraId="4827D410" w14:textId="77777777" w:rsidTr="00BA115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417" w:type="dxa"/>
            <w:noWrap/>
            <w:vAlign w:val="center"/>
            <w:hideMark/>
          </w:tcPr>
          <w:p w14:paraId="406A2A82" w14:textId="77777777" w:rsidR="00BA1151" w:rsidRPr="00BA1151" w:rsidRDefault="00BA1151" w:rsidP="00BA1151">
            <w:pPr>
              <w:spacing w:before="0"/>
              <w:ind w:firstLine="0"/>
              <w:jc w:val="center"/>
              <w:rPr>
                <w:rFonts w:ascii="Calibri" w:hAnsi="Calibri" w:cs="Calibri"/>
                <w:color w:val="000000"/>
                <w:szCs w:val="22"/>
              </w:rPr>
            </w:pPr>
            <w:r w:rsidRPr="00BA1151">
              <w:rPr>
                <w:rFonts w:ascii="Calibri" w:hAnsi="Calibri" w:cs="Calibri"/>
                <w:color w:val="000000"/>
                <w:szCs w:val="22"/>
              </w:rPr>
              <w:t>1</w:t>
            </w:r>
          </w:p>
        </w:tc>
        <w:tc>
          <w:tcPr>
            <w:tcW w:w="1417" w:type="dxa"/>
            <w:noWrap/>
            <w:vAlign w:val="center"/>
            <w:hideMark/>
          </w:tcPr>
          <w:p w14:paraId="43ED98CA" w14:textId="77777777" w:rsidR="00BA1151" w:rsidRPr="00BA1151" w:rsidRDefault="00BA1151" w:rsidP="00BA1151">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032575</w:t>
            </w:r>
          </w:p>
        </w:tc>
        <w:tc>
          <w:tcPr>
            <w:tcW w:w="1417" w:type="dxa"/>
            <w:noWrap/>
            <w:vAlign w:val="center"/>
            <w:hideMark/>
          </w:tcPr>
          <w:p w14:paraId="0D0B55E0" w14:textId="77777777" w:rsidR="00BA1151" w:rsidRPr="00BA1151" w:rsidRDefault="00BA1151" w:rsidP="00BA1151">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030391</w:t>
            </w:r>
          </w:p>
        </w:tc>
        <w:tc>
          <w:tcPr>
            <w:tcW w:w="1417" w:type="dxa"/>
            <w:noWrap/>
            <w:vAlign w:val="center"/>
            <w:hideMark/>
          </w:tcPr>
          <w:p w14:paraId="06EA39B6" w14:textId="77777777" w:rsidR="00BA1151" w:rsidRPr="00BA1151" w:rsidRDefault="00BA1151" w:rsidP="00BA1151">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053462</w:t>
            </w:r>
          </w:p>
        </w:tc>
        <w:tc>
          <w:tcPr>
            <w:tcW w:w="1417" w:type="dxa"/>
            <w:noWrap/>
            <w:vAlign w:val="center"/>
            <w:hideMark/>
          </w:tcPr>
          <w:p w14:paraId="62B4AB98" w14:textId="77777777" w:rsidR="00BA1151" w:rsidRPr="00BA1151" w:rsidRDefault="00BA1151" w:rsidP="00BA1151">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036113</w:t>
            </w:r>
          </w:p>
        </w:tc>
      </w:tr>
      <w:tr w:rsidR="00BA1151" w:rsidRPr="00BA1151" w14:paraId="0C76CCD8" w14:textId="77777777" w:rsidTr="00BB0D9A">
        <w:trPr>
          <w:trHeight w:val="340"/>
        </w:trPr>
        <w:tc>
          <w:tcPr>
            <w:cnfStyle w:val="001000000000" w:firstRow="0" w:lastRow="0" w:firstColumn="1" w:lastColumn="0" w:oddVBand="0" w:evenVBand="0" w:oddHBand="0" w:evenHBand="0" w:firstRowFirstColumn="0" w:firstRowLastColumn="0" w:lastRowFirstColumn="0" w:lastRowLastColumn="0"/>
            <w:tcW w:w="1417" w:type="dxa"/>
            <w:noWrap/>
            <w:vAlign w:val="center"/>
            <w:hideMark/>
          </w:tcPr>
          <w:p w14:paraId="3AFF4E97" w14:textId="77777777" w:rsidR="00BA1151" w:rsidRPr="00BA1151" w:rsidRDefault="00BA1151" w:rsidP="00BA1151">
            <w:pPr>
              <w:spacing w:before="0"/>
              <w:ind w:firstLine="0"/>
              <w:jc w:val="center"/>
              <w:rPr>
                <w:rFonts w:ascii="Calibri" w:hAnsi="Calibri" w:cs="Calibri"/>
                <w:color w:val="000000"/>
                <w:szCs w:val="22"/>
              </w:rPr>
            </w:pPr>
            <w:r w:rsidRPr="00BA1151">
              <w:rPr>
                <w:rFonts w:ascii="Calibri" w:hAnsi="Calibri" w:cs="Calibri"/>
                <w:color w:val="000000"/>
                <w:szCs w:val="22"/>
              </w:rPr>
              <w:t>2</w:t>
            </w:r>
          </w:p>
        </w:tc>
        <w:tc>
          <w:tcPr>
            <w:tcW w:w="1417" w:type="dxa"/>
            <w:noWrap/>
            <w:vAlign w:val="center"/>
            <w:hideMark/>
          </w:tcPr>
          <w:p w14:paraId="6F76DC75" w14:textId="77777777" w:rsidR="00BA1151" w:rsidRPr="00BA1151" w:rsidRDefault="00BA1151" w:rsidP="00BA1151">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026758</w:t>
            </w:r>
          </w:p>
        </w:tc>
        <w:tc>
          <w:tcPr>
            <w:tcW w:w="1417" w:type="dxa"/>
            <w:noWrap/>
            <w:vAlign w:val="center"/>
            <w:hideMark/>
          </w:tcPr>
          <w:p w14:paraId="3DF45A08" w14:textId="77777777" w:rsidR="00BA1151" w:rsidRPr="00BA1151" w:rsidRDefault="00BA1151" w:rsidP="00BA1151">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027809</w:t>
            </w:r>
          </w:p>
        </w:tc>
        <w:tc>
          <w:tcPr>
            <w:tcW w:w="1417" w:type="dxa"/>
            <w:noWrap/>
            <w:vAlign w:val="center"/>
            <w:hideMark/>
          </w:tcPr>
          <w:p w14:paraId="622EC38A" w14:textId="77777777" w:rsidR="00BA1151" w:rsidRPr="00BA1151" w:rsidRDefault="00BA1151" w:rsidP="00BA1151">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042586</w:t>
            </w:r>
          </w:p>
        </w:tc>
        <w:tc>
          <w:tcPr>
            <w:tcW w:w="1417" w:type="dxa"/>
            <w:noWrap/>
            <w:vAlign w:val="center"/>
            <w:hideMark/>
          </w:tcPr>
          <w:p w14:paraId="37106EC8" w14:textId="77777777" w:rsidR="00BA1151" w:rsidRPr="00BA1151" w:rsidRDefault="00BA1151" w:rsidP="00BA1151">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036541</w:t>
            </w:r>
          </w:p>
        </w:tc>
      </w:tr>
      <w:tr w:rsidR="00BA1151" w:rsidRPr="00BA1151" w14:paraId="2702559C" w14:textId="77777777" w:rsidTr="00BA115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417" w:type="dxa"/>
            <w:noWrap/>
            <w:vAlign w:val="center"/>
            <w:hideMark/>
          </w:tcPr>
          <w:p w14:paraId="449D3A4F" w14:textId="77777777" w:rsidR="00BA1151" w:rsidRPr="00BA1151" w:rsidRDefault="00BA1151" w:rsidP="00BA1151">
            <w:pPr>
              <w:spacing w:before="0"/>
              <w:ind w:firstLine="0"/>
              <w:jc w:val="center"/>
              <w:rPr>
                <w:rFonts w:ascii="Calibri" w:hAnsi="Calibri" w:cs="Calibri"/>
                <w:color w:val="000000"/>
                <w:szCs w:val="22"/>
              </w:rPr>
            </w:pPr>
            <w:r w:rsidRPr="00BA1151">
              <w:rPr>
                <w:rFonts w:ascii="Calibri" w:hAnsi="Calibri" w:cs="Calibri"/>
                <w:color w:val="000000"/>
                <w:szCs w:val="22"/>
              </w:rPr>
              <w:t>3</w:t>
            </w:r>
          </w:p>
        </w:tc>
        <w:tc>
          <w:tcPr>
            <w:tcW w:w="1417" w:type="dxa"/>
            <w:noWrap/>
            <w:vAlign w:val="center"/>
            <w:hideMark/>
          </w:tcPr>
          <w:p w14:paraId="5ED2B93F" w14:textId="77777777" w:rsidR="00BA1151" w:rsidRPr="00BA1151" w:rsidRDefault="00BA1151" w:rsidP="00BA1151">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021529</w:t>
            </w:r>
          </w:p>
        </w:tc>
        <w:tc>
          <w:tcPr>
            <w:tcW w:w="1417" w:type="dxa"/>
            <w:noWrap/>
            <w:vAlign w:val="center"/>
            <w:hideMark/>
          </w:tcPr>
          <w:p w14:paraId="551989D7" w14:textId="77777777" w:rsidR="00BA1151" w:rsidRPr="00BA1151" w:rsidRDefault="00BA1151" w:rsidP="00BA1151">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040627</w:t>
            </w:r>
          </w:p>
        </w:tc>
        <w:tc>
          <w:tcPr>
            <w:tcW w:w="1417" w:type="dxa"/>
            <w:noWrap/>
            <w:vAlign w:val="center"/>
            <w:hideMark/>
          </w:tcPr>
          <w:p w14:paraId="4FC9E2C8" w14:textId="77777777" w:rsidR="00BA1151" w:rsidRPr="00BA1151" w:rsidRDefault="00BA1151" w:rsidP="00BA1151">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053462</w:t>
            </w:r>
          </w:p>
        </w:tc>
        <w:tc>
          <w:tcPr>
            <w:tcW w:w="1417" w:type="dxa"/>
            <w:noWrap/>
            <w:vAlign w:val="center"/>
            <w:hideMark/>
          </w:tcPr>
          <w:p w14:paraId="0F0DFF28" w14:textId="77777777" w:rsidR="00BA1151" w:rsidRPr="00BA1151" w:rsidRDefault="00BA1151" w:rsidP="00BA1151">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038516</w:t>
            </w:r>
          </w:p>
        </w:tc>
      </w:tr>
      <w:tr w:rsidR="00BA1151" w:rsidRPr="00BA1151" w14:paraId="7ACEF6D3" w14:textId="77777777" w:rsidTr="00BB0D9A">
        <w:trPr>
          <w:trHeight w:val="340"/>
        </w:trPr>
        <w:tc>
          <w:tcPr>
            <w:cnfStyle w:val="001000000000" w:firstRow="0" w:lastRow="0" w:firstColumn="1" w:lastColumn="0" w:oddVBand="0" w:evenVBand="0" w:oddHBand="0" w:evenHBand="0" w:firstRowFirstColumn="0" w:firstRowLastColumn="0" w:lastRowFirstColumn="0" w:lastRowLastColumn="0"/>
            <w:tcW w:w="1417" w:type="dxa"/>
            <w:noWrap/>
            <w:vAlign w:val="center"/>
            <w:hideMark/>
          </w:tcPr>
          <w:p w14:paraId="1F9AFE5E" w14:textId="77777777" w:rsidR="00BA1151" w:rsidRPr="00BA1151" w:rsidRDefault="00BA1151" w:rsidP="00BA1151">
            <w:pPr>
              <w:spacing w:before="0"/>
              <w:ind w:firstLine="0"/>
              <w:jc w:val="center"/>
              <w:rPr>
                <w:rFonts w:ascii="Calibri" w:hAnsi="Calibri" w:cs="Calibri"/>
                <w:color w:val="000000"/>
                <w:szCs w:val="22"/>
              </w:rPr>
            </w:pPr>
            <w:r w:rsidRPr="00BA1151">
              <w:rPr>
                <w:rFonts w:ascii="Calibri" w:hAnsi="Calibri" w:cs="Calibri"/>
                <w:color w:val="000000"/>
                <w:szCs w:val="22"/>
              </w:rPr>
              <w:lastRenderedPageBreak/>
              <w:t>4</w:t>
            </w:r>
          </w:p>
        </w:tc>
        <w:tc>
          <w:tcPr>
            <w:tcW w:w="1417" w:type="dxa"/>
            <w:noWrap/>
            <w:vAlign w:val="center"/>
            <w:hideMark/>
          </w:tcPr>
          <w:p w14:paraId="181D1492" w14:textId="77777777" w:rsidR="00BA1151" w:rsidRPr="00BA1151" w:rsidRDefault="00BA1151" w:rsidP="00BA1151">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037748</w:t>
            </w:r>
          </w:p>
        </w:tc>
        <w:tc>
          <w:tcPr>
            <w:tcW w:w="1417" w:type="dxa"/>
            <w:noWrap/>
            <w:vAlign w:val="center"/>
            <w:hideMark/>
          </w:tcPr>
          <w:p w14:paraId="2EAAF643" w14:textId="77777777" w:rsidR="00BA1151" w:rsidRPr="00BA1151" w:rsidRDefault="00BA1151" w:rsidP="00BA1151">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038519</w:t>
            </w:r>
          </w:p>
        </w:tc>
        <w:tc>
          <w:tcPr>
            <w:tcW w:w="1417" w:type="dxa"/>
            <w:noWrap/>
            <w:vAlign w:val="center"/>
            <w:hideMark/>
          </w:tcPr>
          <w:p w14:paraId="6FB63E48" w14:textId="77777777" w:rsidR="00BA1151" w:rsidRPr="00BA1151" w:rsidRDefault="00BA1151" w:rsidP="00BA1151">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029426</w:t>
            </w:r>
          </w:p>
        </w:tc>
        <w:tc>
          <w:tcPr>
            <w:tcW w:w="1417" w:type="dxa"/>
            <w:noWrap/>
            <w:vAlign w:val="center"/>
            <w:hideMark/>
          </w:tcPr>
          <w:p w14:paraId="3D80371C" w14:textId="77777777" w:rsidR="00BA1151" w:rsidRPr="00BA1151" w:rsidRDefault="00BA1151" w:rsidP="00BA1151">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040444</w:t>
            </w:r>
          </w:p>
        </w:tc>
      </w:tr>
      <w:tr w:rsidR="00BA1151" w:rsidRPr="00BA1151" w14:paraId="1F58051E" w14:textId="77777777" w:rsidTr="00BA115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417" w:type="dxa"/>
            <w:noWrap/>
            <w:vAlign w:val="center"/>
            <w:hideMark/>
          </w:tcPr>
          <w:p w14:paraId="70DFEBB2" w14:textId="77777777" w:rsidR="00BA1151" w:rsidRPr="00BA1151" w:rsidRDefault="00BA1151" w:rsidP="00BA1151">
            <w:pPr>
              <w:spacing w:before="0"/>
              <w:ind w:firstLine="0"/>
              <w:jc w:val="center"/>
              <w:rPr>
                <w:rFonts w:ascii="Calibri" w:hAnsi="Calibri" w:cs="Calibri"/>
                <w:color w:val="000000"/>
                <w:szCs w:val="22"/>
              </w:rPr>
            </w:pPr>
            <w:r w:rsidRPr="00BA1151">
              <w:rPr>
                <w:rFonts w:ascii="Calibri" w:hAnsi="Calibri" w:cs="Calibri"/>
                <w:color w:val="000000"/>
                <w:szCs w:val="22"/>
              </w:rPr>
              <w:t>5</w:t>
            </w:r>
          </w:p>
        </w:tc>
        <w:tc>
          <w:tcPr>
            <w:tcW w:w="1417" w:type="dxa"/>
            <w:noWrap/>
            <w:vAlign w:val="center"/>
            <w:hideMark/>
          </w:tcPr>
          <w:p w14:paraId="5961ECFF" w14:textId="77777777" w:rsidR="00BA1151" w:rsidRPr="00BA1151" w:rsidRDefault="00BA1151" w:rsidP="00BA1151">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030588</w:t>
            </w:r>
          </w:p>
        </w:tc>
        <w:tc>
          <w:tcPr>
            <w:tcW w:w="1417" w:type="dxa"/>
            <w:noWrap/>
            <w:vAlign w:val="center"/>
            <w:hideMark/>
          </w:tcPr>
          <w:p w14:paraId="1CCDCAAE" w14:textId="77777777" w:rsidR="00BA1151" w:rsidRPr="00BA1151" w:rsidRDefault="00BA1151" w:rsidP="00BA1151">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036239</w:t>
            </w:r>
          </w:p>
        </w:tc>
        <w:tc>
          <w:tcPr>
            <w:tcW w:w="1417" w:type="dxa"/>
            <w:noWrap/>
            <w:vAlign w:val="center"/>
            <w:hideMark/>
          </w:tcPr>
          <w:p w14:paraId="1DE53919" w14:textId="77777777" w:rsidR="00BA1151" w:rsidRPr="00BA1151" w:rsidRDefault="00BA1151" w:rsidP="00BA1151">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039506</w:t>
            </w:r>
          </w:p>
        </w:tc>
        <w:tc>
          <w:tcPr>
            <w:tcW w:w="1417" w:type="dxa"/>
            <w:noWrap/>
            <w:vAlign w:val="center"/>
            <w:hideMark/>
          </w:tcPr>
          <w:p w14:paraId="7DCC3D49" w14:textId="77777777" w:rsidR="00BA1151" w:rsidRPr="00BA1151" w:rsidRDefault="00BA1151" w:rsidP="00BA1151">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042159</w:t>
            </w:r>
          </w:p>
        </w:tc>
      </w:tr>
      <w:tr w:rsidR="00BA1151" w:rsidRPr="00BA1151" w14:paraId="622670E9" w14:textId="77777777" w:rsidTr="00BB0D9A">
        <w:trPr>
          <w:trHeight w:val="340"/>
        </w:trPr>
        <w:tc>
          <w:tcPr>
            <w:cnfStyle w:val="001000000000" w:firstRow="0" w:lastRow="0" w:firstColumn="1" w:lastColumn="0" w:oddVBand="0" w:evenVBand="0" w:oddHBand="0" w:evenHBand="0" w:firstRowFirstColumn="0" w:firstRowLastColumn="0" w:lastRowFirstColumn="0" w:lastRowLastColumn="0"/>
            <w:tcW w:w="1417" w:type="dxa"/>
            <w:noWrap/>
            <w:vAlign w:val="center"/>
            <w:hideMark/>
          </w:tcPr>
          <w:p w14:paraId="0EC92372" w14:textId="77777777" w:rsidR="00BA1151" w:rsidRPr="00BA1151" w:rsidRDefault="00BA1151" w:rsidP="00BA1151">
            <w:pPr>
              <w:spacing w:before="0"/>
              <w:ind w:firstLine="0"/>
              <w:jc w:val="center"/>
              <w:rPr>
                <w:rFonts w:ascii="Calibri" w:hAnsi="Calibri" w:cs="Calibri"/>
                <w:color w:val="000000"/>
                <w:szCs w:val="22"/>
              </w:rPr>
            </w:pPr>
            <w:r w:rsidRPr="00BA1151">
              <w:rPr>
                <w:rFonts w:ascii="Calibri" w:hAnsi="Calibri" w:cs="Calibri"/>
                <w:color w:val="000000"/>
                <w:szCs w:val="22"/>
              </w:rPr>
              <w:t>6</w:t>
            </w:r>
          </w:p>
        </w:tc>
        <w:tc>
          <w:tcPr>
            <w:tcW w:w="1417" w:type="dxa"/>
            <w:noWrap/>
            <w:vAlign w:val="center"/>
            <w:hideMark/>
          </w:tcPr>
          <w:p w14:paraId="55619432" w14:textId="77777777" w:rsidR="00BA1151" w:rsidRPr="00BA1151" w:rsidRDefault="00BA1151" w:rsidP="00BA1151">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026609</w:t>
            </w:r>
          </w:p>
        </w:tc>
        <w:tc>
          <w:tcPr>
            <w:tcW w:w="1417" w:type="dxa"/>
            <w:noWrap/>
            <w:vAlign w:val="center"/>
            <w:hideMark/>
          </w:tcPr>
          <w:p w14:paraId="1B7F1C75" w14:textId="77777777" w:rsidR="00BA1151" w:rsidRPr="00BA1151" w:rsidRDefault="00BA1151" w:rsidP="00BA1151">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030071</w:t>
            </w:r>
          </w:p>
        </w:tc>
        <w:tc>
          <w:tcPr>
            <w:tcW w:w="1417" w:type="dxa"/>
            <w:noWrap/>
            <w:vAlign w:val="center"/>
            <w:hideMark/>
          </w:tcPr>
          <w:p w14:paraId="76736342" w14:textId="77777777" w:rsidR="00BA1151" w:rsidRPr="00BA1151" w:rsidRDefault="00BA1151" w:rsidP="00BA1151">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038334</w:t>
            </w:r>
          </w:p>
        </w:tc>
        <w:tc>
          <w:tcPr>
            <w:tcW w:w="1417" w:type="dxa"/>
            <w:noWrap/>
            <w:vAlign w:val="center"/>
            <w:hideMark/>
          </w:tcPr>
          <w:p w14:paraId="43B3C201" w14:textId="77777777" w:rsidR="00BA1151" w:rsidRPr="00BA1151" w:rsidRDefault="00BA1151" w:rsidP="00BA1151">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045404</w:t>
            </w:r>
          </w:p>
        </w:tc>
      </w:tr>
      <w:tr w:rsidR="00BA1151" w:rsidRPr="00BA1151" w14:paraId="5722745F" w14:textId="77777777" w:rsidTr="00BA115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417" w:type="dxa"/>
            <w:noWrap/>
            <w:vAlign w:val="center"/>
            <w:hideMark/>
          </w:tcPr>
          <w:p w14:paraId="77C67E99" w14:textId="77777777" w:rsidR="00BA1151" w:rsidRPr="00BA1151" w:rsidRDefault="00BA1151" w:rsidP="00BA1151">
            <w:pPr>
              <w:spacing w:before="0"/>
              <w:ind w:firstLine="0"/>
              <w:jc w:val="center"/>
              <w:rPr>
                <w:rFonts w:ascii="Calibri" w:hAnsi="Calibri" w:cs="Calibri"/>
                <w:color w:val="000000"/>
                <w:szCs w:val="22"/>
              </w:rPr>
            </w:pPr>
            <w:r w:rsidRPr="00BA1151">
              <w:rPr>
                <w:rFonts w:ascii="Calibri" w:hAnsi="Calibri" w:cs="Calibri"/>
                <w:color w:val="000000"/>
                <w:szCs w:val="22"/>
              </w:rPr>
              <w:t>7</w:t>
            </w:r>
          </w:p>
        </w:tc>
        <w:tc>
          <w:tcPr>
            <w:tcW w:w="1417" w:type="dxa"/>
            <w:noWrap/>
            <w:vAlign w:val="center"/>
            <w:hideMark/>
          </w:tcPr>
          <w:p w14:paraId="14F39943" w14:textId="77777777" w:rsidR="00BA1151" w:rsidRPr="00BA1151" w:rsidRDefault="00BA1151" w:rsidP="00BA1151">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028497</w:t>
            </w:r>
          </w:p>
        </w:tc>
        <w:tc>
          <w:tcPr>
            <w:tcW w:w="1417" w:type="dxa"/>
            <w:noWrap/>
            <w:vAlign w:val="center"/>
            <w:hideMark/>
          </w:tcPr>
          <w:p w14:paraId="604B658C" w14:textId="77777777" w:rsidR="00BA1151" w:rsidRPr="00BA1151" w:rsidRDefault="00BA1151" w:rsidP="00BA1151">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041204</w:t>
            </w:r>
          </w:p>
        </w:tc>
        <w:tc>
          <w:tcPr>
            <w:tcW w:w="1417" w:type="dxa"/>
            <w:noWrap/>
            <w:vAlign w:val="center"/>
            <w:hideMark/>
          </w:tcPr>
          <w:p w14:paraId="47838D44" w14:textId="77777777" w:rsidR="00BA1151" w:rsidRPr="00BA1151" w:rsidRDefault="00BA1151" w:rsidP="00BA1151">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042490</w:t>
            </w:r>
          </w:p>
        </w:tc>
        <w:tc>
          <w:tcPr>
            <w:tcW w:w="1417" w:type="dxa"/>
            <w:noWrap/>
            <w:vAlign w:val="center"/>
            <w:hideMark/>
          </w:tcPr>
          <w:p w14:paraId="1CCF48A4" w14:textId="77777777" w:rsidR="00BA1151" w:rsidRPr="00BA1151" w:rsidRDefault="00BA1151" w:rsidP="00BA1151">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040601</w:t>
            </w:r>
          </w:p>
        </w:tc>
      </w:tr>
      <w:tr w:rsidR="00BA1151" w:rsidRPr="00BA1151" w14:paraId="25728B95" w14:textId="77777777" w:rsidTr="00BB0D9A">
        <w:trPr>
          <w:trHeight w:val="340"/>
        </w:trPr>
        <w:tc>
          <w:tcPr>
            <w:cnfStyle w:val="001000000000" w:firstRow="0" w:lastRow="0" w:firstColumn="1" w:lastColumn="0" w:oddVBand="0" w:evenVBand="0" w:oddHBand="0" w:evenHBand="0" w:firstRowFirstColumn="0" w:firstRowLastColumn="0" w:lastRowFirstColumn="0" w:lastRowLastColumn="0"/>
            <w:tcW w:w="1417" w:type="dxa"/>
            <w:noWrap/>
            <w:vAlign w:val="center"/>
            <w:hideMark/>
          </w:tcPr>
          <w:p w14:paraId="5FD75493" w14:textId="77777777" w:rsidR="00BA1151" w:rsidRPr="00BA1151" w:rsidRDefault="00BA1151" w:rsidP="00BA1151">
            <w:pPr>
              <w:spacing w:before="0"/>
              <w:ind w:firstLine="0"/>
              <w:jc w:val="center"/>
              <w:rPr>
                <w:rFonts w:ascii="Calibri" w:hAnsi="Calibri" w:cs="Calibri"/>
                <w:color w:val="000000"/>
                <w:szCs w:val="22"/>
              </w:rPr>
            </w:pPr>
            <w:r w:rsidRPr="00BA1151">
              <w:rPr>
                <w:rFonts w:ascii="Calibri" w:hAnsi="Calibri" w:cs="Calibri"/>
                <w:color w:val="000000"/>
                <w:szCs w:val="22"/>
              </w:rPr>
              <w:t>8</w:t>
            </w:r>
          </w:p>
        </w:tc>
        <w:tc>
          <w:tcPr>
            <w:tcW w:w="1417" w:type="dxa"/>
            <w:noWrap/>
            <w:vAlign w:val="center"/>
            <w:hideMark/>
          </w:tcPr>
          <w:p w14:paraId="62D4731A" w14:textId="77777777" w:rsidR="00BA1151" w:rsidRPr="00BA1151" w:rsidRDefault="00BA1151" w:rsidP="00BA1151">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023842</w:t>
            </w:r>
          </w:p>
        </w:tc>
        <w:tc>
          <w:tcPr>
            <w:tcW w:w="1417" w:type="dxa"/>
            <w:noWrap/>
            <w:vAlign w:val="center"/>
            <w:hideMark/>
          </w:tcPr>
          <w:p w14:paraId="0B509546" w14:textId="77777777" w:rsidR="00BA1151" w:rsidRPr="00BA1151" w:rsidRDefault="00BA1151" w:rsidP="00BA1151">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043215</w:t>
            </w:r>
          </w:p>
        </w:tc>
        <w:tc>
          <w:tcPr>
            <w:tcW w:w="1417" w:type="dxa"/>
            <w:noWrap/>
            <w:vAlign w:val="center"/>
            <w:hideMark/>
          </w:tcPr>
          <w:p w14:paraId="2D7B5654" w14:textId="77777777" w:rsidR="00BA1151" w:rsidRPr="00BA1151" w:rsidRDefault="00BA1151" w:rsidP="00BA1151">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031677</w:t>
            </w:r>
          </w:p>
        </w:tc>
        <w:tc>
          <w:tcPr>
            <w:tcW w:w="1417" w:type="dxa"/>
            <w:noWrap/>
            <w:vAlign w:val="center"/>
            <w:hideMark/>
          </w:tcPr>
          <w:p w14:paraId="6FAB9B52" w14:textId="77777777" w:rsidR="00BA1151" w:rsidRPr="00BA1151" w:rsidRDefault="00BA1151" w:rsidP="00BA1151">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039181</w:t>
            </w:r>
          </w:p>
        </w:tc>
      </w:tr>
      <w:tr w:rsidR="00BA1151" w:rsidRPr="00BA1151" w14:paraId="44C5FD67" w14:textId="77777777" w:rsidTr="00BA115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417" w:type="dxa"/>
            <w:noWrap/>
            <w:vAlign w:val="center"/>
            <w:hideMark/>
          </w:tcPr>
          <w:p w14:paraId="36619118" w14:textId="77777777" w:rsidR="00BA1151" w:rsidRPr="00BA1151" w:rsidRDefault="00BA1151" w:rsidP="00BA1151">
            <w:pPr>
              <w:spacing w:before="0"/>
              <w:ind w:firstLine="0"/>
              <w:jc w:val="center"/>
              <w:rPr>
                <w:rFonts w:ascii="Calibri" w:hAnsi="Calibri" w:cs="Calibri"/>
                <w:color w:val="000000"/>
                <w:szCs w:val="22"/>
              </w:rPr>
            </w:pPr>
            <w:r w:rsidRPr="00BA1151">
              <w:rPr>
                <w:rFonts w:ascii="Calibri" w:hAnsi="Calibri" w:cs="Calibri"/>
                <w:color w:val="000000"/>
                <w:szCs w:val="22"/>
              </w:rPr>
              <w:t>9</w:t>
            </w:r>
          </w:p>
        </w:tc>
        <w:tc>
          <w:tcPr>
            <w:tcW w:w="1417" w:type="dxa"/>
            <w:noWrap/>
            <w:vAlign w:val="center"/>
            <w:hideMark/>
          </w:tcPr>
          <w:p w14:paraId="580827E0" w14:textId="77777777" w:rsidR="00BA1151" w:rsidRPr="00BA1151" w:rsidRDefault="00BA1151" w:rsidP="00BA1151">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041858</w:t>
            </w:r>
          </w:p>
        </w:tc>
        <w:tc>
          <w:tcPr>
            <w:tcW w:w="1417" w:type="dxa"/>
            <w:noWrap/>
            <w:vAlign w:val="center"/>
            <w:hideMark/>
          </w:tcPr>
          <w:p w14:paraId="4BEE9444" w14:textId="77777777" w:rsidR="00BA1151" w:rsidRPr="00BA1151" w:rsidRDefault="00BA1151" w:rsidP="00BA1151">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026000</w:t>
            </w:r>
          </w:p>
        </w:tc>
        <w:tc>
          <w:tcPr>
            <w:tcW w:w="1417" w:type="dxa"/>
            <w:noWrap/>
            <w:vAlign w:val="center"/>
            <w:hideMark/>
          </w:tcPr>
          <w:p w14:paraId="1ABAD104" w14:textId="77777777" w:rsidR="00BA1151" w:rsidRPr="00BA1151" w:rsidRDefault="00BA1151" w:rsidP="00BA1151">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026624</w:t>
            </w:r>
          </w:p>
        </w:tc>
        <w:tc>
          <w:tcPr>
            <w:tcW w:w="1417" w:type="dxa"/>
            <w:noWrap/>
            <w:vAlign w:val="center"/>
            <w:hideMark/>
          </w:tcPr>
          <w:p w14:paraId="0BF157E7" w14:textId="77777777" w:rsidR="00BA1151" w:rsidRPr="00BA1151" w:rsidRDefault="00BA1151" w:rsidP="00BA1151">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032899</w:t>
            </w:r>
          </w:p>
        </w:tc>
      </w:tr>
      <w:tr w:rsidR="00BA1151" w:rsidRPr="00BA1151" w14:paraId="2318913F" w14:textId="77777777" w:rsidTr="00BA1151">
        <w:trPr>
          <w:trHeight w:val="340"/>
        </w:trPr>
        <w:tc>
          <w:tcPr>
            <w:cnfStyle w:val="001000000000" w:firstRow="0" w:lastRow="0" w:firstColumn="1" w:lastColumn="0" w:oddVBand="0" w:evenVBand="0" w:oddHBand="0" w:evenHBand="0" w:firstRowFirstColumn="0" w:firstRowLastColumn="0" w:lastRowFirstColumn="0" w:lastRowLastColumn="0"/>
            <w:tcW w:w="1417" w:type="dxa"/>
            <w:tcBorders>
              <w:bottom w:val="double" w:sz="4" w:space="0" w:color="5B9BD5"/>
            </w:tcBorders>
            <w:noWrap/>
            <w:vAlign w:val="center"/>
            <w:hideMark/>
          </w:tcPr>
          <w:p w14:paraId="7A973301" w14:textId="77777777" w:rsidR="00BA1151" w:rsidRPr="00BA1151" w:rsidRDefault="00BA1151" w:rsidP="00BA1151">
            <w:pPr>
              <w:spacing w:before="0"/>
              <w:ind w:firstLine="0"/>
              <w:jc w:val="center"/>
              <w:rPr>
                <w:rFonts w:ascii="Calibri" w:hAnsi="Calibri" w:cs="Calibri"/>
                <w:color w:val="000000"/>
                <w:szCs w:val="22"/>
              </w:rPr>
            </w:pPr>
            <w:r w:rsidRPr="00BA1151">
              <w:rPr>
                <w:rFonts w:ascii="Calibri" w:hAnsi="Calibri" w:cs="Calibri"/>
                <w:color w:val="000000"/>
                <w:szCs w:val="22"/>
              </w:rPr>
              <w:t>10</w:t>
            </w:r>
          </w:p>
        </w:tc>
        <w:tc>
          <w:tcPr>
            <w:tcW w:w="1417" w:type="dxa"/>
            <w:tcBorders>
              <w:bottom w:val="double" w:sz="4" w:space="0" w:color="5B9BD5"/>
            </w:tcBorders>
            <w:noWrap/>
            <w:vAlign w:val="center"/>
            <w:hideMark/>
          </w:tcPr>
          <w:p w14:paraId="158C9E5C" w14:textId="77777777" w:rsidR="00BA1151" w:rsidRPr="00BA1151" w:rsidRDefault="00BA1151" w:rsidP="00BA1151">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029011</w:t>
            </w:r>
          </w:p>
        </w:tc>
        <w:tc>
          <w:tcPr>
            <w:tcW w:w="1417" w:type="dxa"/>
            <w:tcBorders>
              <w:bottom w:val="double" w:sz="4" w:space="0" w:color="5B9BD5"/>
            </w:tcBorders>
            <w:noWrap/>
            <w:vAlign w:val="center"/>
            <w:hideMark/>
          </w:tcPr>
          <w:p w14:paraId="4EA3DF9A" w14:textId="77777777" w:rsidR="00BA1151" w:rsidRPr="00BA1151" w:rsidRDefault="00BA1151" w:rsidP="00BA1151">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042039</w:t>
            </w:r>
          </w:p>
        </w:tc>
        <w:tc>
          <w:tcPr>
            <w:tcW w:w="1417" w:type="dxa"/>
            <w:tcBorders>
              <w:bottom w:val="double" w:sz="4" w:space="0" w:color="5B9BD5"/>
            </w:tcBorders>
            <w:noWrap/>
            <w:vAlign w:val="center"/>
            <w:hideMark/>
          </w:tcPr>
          <w:p w14:paraId="7FC5E8EA" w14:textId="77777777" w:rsidR="00BA1151" w:rsidRPr="00BA1151" w:rsidRDefault="00BA1151" w:rsidP="00BA1151">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050401</w:t>
            </w:r>
          </w:p>
        </w:tc>
        <w:tc>
          <w:tcPr>
            <w:tcW w:w="1417" w:type="dxa"/>
            <w:tcBorders>
              <w:bottom w:val="double" w:sz="4" w:space="0" w:color="5B9BD5"/>
            </w:tcBorders>
            <w:noWrap/>
            <w:vAlign w:val="center"/>
            <w:hideMark/>
          </w:tcPr>
          <w:p w14:paraId="66854E45" w14:textId="77777777" w:rsidR="00BA1151" w:rsidRPr="00BA1151" w:rsidRDefault="00BA1151" w:rsidP="00BA1151">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041754</w:t>
            </w:r>
          </w:p>
        </w:tc>
      </w:tr>
      <w:tr w:rsidR="00BA1151" w:rsidRPr="00BA1151" w14:paraId="75C4C865" w14:textId="77777777" w:rsidTr="00BA115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417" w:type="dxa"/>
            <w:tcBorders>
              <w:top w:val="double" w:sz="4" w:space="0" w:color="5B9BD5"/>
            </w:tcBorders>
            <w:noWrap/>
            <w:vAlign w:val="center"/>
            <w:hideMark/>
          </w:tcPr>
          <w:p w14:paraId="0088F21C" w14:textId="77777777" w:rsidR="00BA1151" w:rsidRPr="00BA1151" w:rsidRDefault="00BA1151" w:rsidP="00BA1151">
            <w:pPr>
              <w:spacing w:before="0"/>
              <w:ind w:firstLine="0"/>
              <w:jc w:val="center"/>
              <w:rPr>
                <w:rFonts w:ascii="Calibri" w:hAnsi="Calibri" w:cs="Calibri"/>
                <w:color w:val="000000"/>
                <w:szCs w:val="22"/>
              </w:rPr>
            </w:pPr>
            <w:r w:rsidRPr="00BA1151">
              <w:rPr>
                <w:rFonts w:ascii="Calibri" w:hAnsi="Calibri" w:cs="Calibri"/>
                <w:color w:val="000000"/>
                <w:szCs w:val="22"/>
              </w:rPr>
              <w:t>Media</w:t>
            </w:r>
          </w:p>
        </w:tc>
        <w:tc>
          <w:tcPr>
            <w:tcW w:w="1417" w:type="dxa"/>
            <w:tcBorders>
              <w:top w:val="double" w:sz="4" w:space="0" w:color="5B9BD5"/>
            </w:tcBorders>
            <w:noWrap/>
            <w:vAlign w:val="center"/>
            <w:hideMark/>
          </w:tcPr>
          <w:p w14:paraId="20BCD5F2" w14:textId="77777777" w:rsidR="00BA1151" w:rsidRPr="00BA1151" w:rsidRDefault="00BA1151" w:rsidP="00BA1151">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szCs w:val="22"/>
              </w:rPr>
            </w:pPr>
            <w:r w:rsidRPr="00BA1151">
              <w:rPr>
                <w:rFonts w:ascii="Calibri" w:hAnsi="Calibri" w:cs="Calibri"/>
                <w:b/>
                <w:bCs/>
                <w:color w:val="000000"/>
                <w:szCs w:val="22"/>
              </w:rPr>
              <w:t>0,029901</w:t>
            </w:r>
          </w:p>
        </w:tc>
        <w:tc>
          <w:tcPr>
            <w:tcW w:w="1417" w:type="dxa"/>
            <w:tcBorders>
              <w:top w:val="double" w:sz="4" w:space="0" w:color="5B9BD5"/>
            </w:tcBorders>
            <w:noWrap/>
            <w:vAlign w:val="center"/>
            <w:hideMark/>
          </w:tcPr>
          <w:p w14:paraId="07685A1E" w14:textId="77777777" w:rsidR="00BA1151" w:rsidRPr="00BA1151" w:rsidRDefault="00BA1151" w:rsidP="00BA1151">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szCs w:val="22"/>
              </w:rPr>
            </w:pPr>
            <w:r w:rsidRPr="00BA1151">
              <w:rPr>
                <w:rFonts w:ascii="Calibri" w:hAnsi="Calibri" w:cs="Calibri"/>
                <w:b/>
                <w:bCs/>
                <w:color w:val="000000"/>
                <w:szCs w:val="22"/>
              </w:rPr>
              <w:t>0,035611</w:t>
            </w:r>
          </w:p>
        </w:tc>
        <w:tc>
          <w:tcPr>
            <w:tcW w:w="1417" w:type="dxa"/>
            <w:tcBorders>
              <w:top w:val="double" w:sz="4" w:space="0" w:color="5B9BD5"/>
            </w:tcBorders>
            <w:noWrap/>
            <w:vAlign w:val="center"/>
            <w:hideMark/>
          </w:tcPr>
          <w:p w14:paraId="4955EE87" w14:textId="77777777" w:rsidR="00BA1151" w:rsidRPr="00BA1151" w:rsidRDefault="00BA1151" w:rsidP="00BA1151">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szCs w:val="22"/>
              </w:rPr>
            </w:pPr>
            <w:r w:rsidRPr="00BA1151">
              <w:rPr>
                <w:rFonts w:ascii="Calibri" w:hAnsi="Calibri" w:cs="Calibri"/>
                <w:b/>
                <w:bCs/>
                <w:color w:val="000000"/>
                <w:szCs w:val="22"/>
              </w:rPr>
              <w:t>0,040797</w:t>
            </w:r>
          </w:p>
        </w:tc>
        <w:tc>
          <w:tcPr>
            <w:tcW w:w="1417" w:type="dxa"/>
            <w:tcBorders>
              <w:top w:val="double" w:sz="4" w:space="0" w:color="5B9BD5"/>
            </w:tcBorders>
            <w:noWrap/>
            <w:vAlign w:val="center"/>
            <w:hideMark/>
          </w:tcPr>
          <w:p w14:paraId="00AC8707" w14:textId="77777777" w:rsidR="00BA1151" w:rsidRPr="00BA1151" w:rsidRDefault="00BA1151" w:rsidP="00BA1151">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szCs w:val="22"/>
              </w:rPr>
            </w:pPr>
            <w:r w:rsidRPr="00BA1151">
              <w:rPr>
                <w:rFonts w:ascii="Calibri" w:hAnsi="Calibri" w:cs="Calibri"/>
                <w:b/>
                <w:bCs/>
                <w:color w:val="000000"/>
                <w:szCs w:val="22"/>
              </w:rPr>
              <w:t>0,039361</w:t>
            </w:r>
          </w:p>
        </w:tc>
      </w:tr>
      <w:tr w:rsidR="00BA1151" w:rsidRPr="00BA1151" w14:paraId="36241806" w14:textId="77777777" w:rsidTr="00BB0D9A">
        <w:trPr>
          <w:trHeight w:val="340"/>
        </w:trPr>
        <w:tc>
          <w:tcPr>
            <w:cnfStyle w:val="001000000000" w:firstRow="0" w:lastRow="0" w:firstColumn="1" w:lastColumn="0" w:oddVBand="0" w:evenVBand="0" w:oddHBand="0" w:evenHBand="0" w:firstRowFirstColumn="0" w:firstRowLastColumn="0" w:lastRowFirstColumn="0" w:lastRowLastColumn="0"/>
            <w:tcW w:w="1417" w:type="dxa"/>
            <w:noWrap/>
            <w:vAlign w:val="center"/>
            <w:hideMark/>
          </w:tcPr>
          <w:p w14:paraId="1948B505" w14:textId="77777777" w:rsidR="00BA1151" w:rsidRPr="00BA1151" w:rsidRDefault="00BA1151" w:rsidP="00BA1151">
            <w:pPr>
              <w:spacing w:before="0"/>
              <w:ind w:firstLine="0"/>
              <w:jc w:val="center"/>
              <w:rPr>
                <w:rFonts w:ascii="Calibri" w:hAnsi="Calibri" w:cs="Calibri"/>
                <w:color w:val="000000"/>
                <w:szCs w:val="22"/>
              </w:rPr>
            </w:pPr>
            <w:r w:rsidRPr="00BA1151">
              <w:rPr>
                <w:rFonts w:ascii="Calibri" w:hAnsi="Calibri" w:cs="Calibri"/>
                <w:color w:val="000000"/>
                <w:szCs w:val="22"/>
              </w:rPr>
              <w:t>Desviación</w:t>
            </w:r>
          </w:p>
        </w:tc>
        <w:tc>
          <w:tcPr>
            <w:tcW w:w="1417" w:type="dxa"/>
            <w:noWrap/>
            <w:vAlign w:val="center"/>
            <w:hideMark/>
          </w:tcPr>
          <w:p w14:paraId="1555363E" w14:textId="77777777" w:rsidR="00BA1151" w:rsidRPr="00BA1151" w:rsidRDefault="00BA1151" w:rsidP="00BA1151">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szCs w:val="22"/>
              </w:rPr>
            </w:pPr>
            <w:r w:rsidRPr="00BA1151">
              <w:rPr>
                <w:rFonts w:ascii="Calibri" w:hAnsi="Calibri" w:cs="Calibri"/>
                <w:b/>
                <w:bCs/>
                <w:color w:val="000000"/>
                <w:szCs w:val="22"/>
              </w:rPr>
              <w:t>0,000342</w:t>
            </w:r>
          </w:p>
        </w:tc>
        <w:tc>
          <w:tcPr>
            <w:tcW w:w="1417" w:type="dxa"/>
            <w:noWrap/>
            <w:vAlign w:val="center"/>
            <w:hideMark/>
          </w:tcPr>
          <w:p w14:paraId="010EAF8F" w14:textId="77777777" w:rsidR="00BA1151" w:rsidRPr="00BA1151" w:rsidRDefault="00BA1151" w:rsidP="00BA1151">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szCs w:val="22"/>
              </w:rPr>
            </w:pPr>
            <w:r w:rsidRPr="00BA1151">
              <w:rPr>
                <w:rFonts w:ascii="Calibri" w:hAnsi="Calibri" w:cs="Calibri"/>
                <w:b/>
                <w:bCs/>
                <w:color w:val="000000"/>
                <w:szCs w:val="22"/>
              </w:rPr>
              <w:t>0,000376</w:t>
            </w:r>
          </w:p>
        </w:tc>
        <w:tc>
          <w:tcPr>
            <w:tcW w:w="1417" w:type="dxa"/>
            <w:noWrap/>
            <w:vAlign w:val="center"/>
            <w:hideMark/>
          </w:tcPr>
          <w:p w14:paraId="2B71BBEB" w14:textId="77777777" w:rsidR="00BA1151" w:rsidRPr="00BA1151" w:rsidRDefault="00BA1151" w:rsidP="00BA1151">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szCs w:val="22"/>
              </w:rPr>
            </w:pPr>
            <w:r w:rsidRPr="00BA1151">
              <w:rPr>
                <w:rFonts w:ascii="Calibri" w:hAnsi="Calibri" w:cs="Calibri"/>
                <w:b/>
                <w:bCs/>
                <w:color w:val="000000"/>
                <w:szCs w:val="22"/>
              </w:rPr>
              <w:t>0,00084</w:t>
            </w:r>
          </w:p>
        </w:tc>
        <w:tc>
          <w:tcPr>
            <w:tcW w:w="1417" w:type="dxa"/>
            <w:noWrap/>
            <w:vAlign w:val="center"/>
            <w:hideMark/>
          </w:tcPr>
          <w:p w14:paraId="4542FE57" w14:textId="77777777" w:rsidR="00BA1151" w:rsidRPr="00BA1151" w:rsidRDefault="00BA1151" w:rsidP="00BA1151">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szCs w:val="22"/>
              </w:rPr>
            </w:pPr>
            <w:r w:rsidRPr="00BA1151">
              <w:rPr>
                <w:rFonts w:ascii="Calibri" w:hAnsi="Calibri" w:cs="Calibri"/>
                <w:b/>
                <w:bCs/>
                <w:color w:val="000000"/>
                <w:szCs w:val="22"/>
              </w:rPr>
              <w:t>0,000114</w:t>
            </w:r>
          </w:p>
        </w:tc>
      </w:tr>
    </w:tbl>
    <w:p w14:paraId="21BA7A32" w14:textId="77777777" w:rsidR="00BA1151" w:rsidRDefault="00BA1151" w:rsidP="00BA1151">
      <w:pPr>
        <w:spacing w:before="0" w:after="160" w:line="259" w:lineRule="auto"/>
        <w:ind w:firstLine="0"/>
        <w:rPr>
          <w:rFonts w:ascii="Calibri" w:eastAsia="Calibri" w:hAnsi="Calibri" w:cs="Times New Roman"/>
          <w:color w:val="auto"/>
          <w:szCs w:val="22"/>
          <w:lang w:eastAsia="en-US"/>
        </w:rPr>
      </w:pPr>
    </w:p>
    <w:p w14:paraId="4AFAA713" w14:textId="77777777" w:rsidR="00BA1151" w:rsidRPr="00BA1151" w:rsidRDefault="00BA1151" w:rsidP="0039109E">
      <w:pPr>
        <w:pStyle w:val="Ttulo3"/>
        <w:numPr>
          <w:ilvl w:val="2"/>
          <w:numId w:val="20"/>
        </w:numPr>
      </w:pPr>
      <w:bookmarkStart w:id="117" w:name="_Toc18919515"/>
      <w:r>
        <w:t>Tamaño de traza de dos y de cinco respectivamente</w:t>
      </w:r>
      <w:bookmarkEnd w:id="117"/>
    </w:p>
    <w:p w14:paraId="67B5F812" w14:textId="77777777" w:rsidR="00BA1151" w:rsidRPr="00BA1151" w:rsidRDefault="00BA1151" w:rsidP="00B82E0B">
      <w:pPr>
        <w:spacing w:before="0" w:after="160" w:line="259" w:lineRule="auto"/>
        <w:ind w:firstLine="0"/>
        <w:jc w:val="center"/>
        <w:rPr>
          <w:rFonts w:ascii="Calibri" w:eastAsia="Calibri" w:hAnsi="Calibri" w:cs="Times New Roman"/>
          <w:color w:val="auto"/>
          <w:szCs w:val="22"/>
          <w:lang w:eastAsia="en-US"/>
        </w:rPr>
      </w:pPr>
    </w:p>
    <w:tbl>
      <w:tblPr>
        <w:tblStyle w:val="Tabladecuadrcula4-nfasis11"/>
        <w:tblW w:w="4251" w:type="dxa"/>
        <w:tblLook w:val="04A0" w:firstRow="1" w:lastRow="0" w:firstColumn="1" w:lastColumn="0" w:noHBand="0" w:noVBand="1"/>
      </w:tblPr>
      <w:tblGrid>
        <w:gridCol w:w="1417"/>
        <w:gridCol w:w="1417"/>
        <w:gridCol w:w="1417"/>
      </w:tblGrid>
      <w:tr w:rsidR="00BA1151" w:rsidRPr="00BA1151" w14:paraId="6B32B37A" w14:textId="77777777" w:rsidTr="00BA1151">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417" w:type="dxa"/>
            <w:noWrap/>
            <w:vAlign w:val="center"/>
            <w:hideMark/>
          </w:tcPr>
          <w:p w14:paraId="09EE85BE" w14:textId="77777777" w:rsidR="00BA1151" w:rsidRPr="00BA1151" w:rsidRDefault="00BA1151" w:rsidP="00B82E0B">
            <w:pPr>
              <w:spacing w:before="0"/>
              <w:ind w:firstLine="0"/>
              <w:jc w:val="center"/>
              <w:rPr>
                <w:rFonts w:ascii="Calibri" w:hAnsi="Calibri" w:cs="Calibri"/>
                <w:color w:val="000000"/>
                <w:szCs w:val="22"/>
              </w:rPr>
            </w:pPr>
            <w:r w:rsidRPr="00BA1151">
              <w:rPr>
                <w:rFonts w:ascii="Calibri" w:hAnsi="Calibri" w:cs="Calibri"/>
                <w:color w:val="000000"/>
                <w:szCs w:val="22"/>
              </w:rPr>
              <w:t>Nº SIM</w:t>
            </w:r>
          </w:p>
        </w:tc>
        <w:tc>
          <w:tcPr>
            <w:tcW w:w="1417" w:type="dxa"/>
            <w:noWrap/>
            <w:vAlign w:val="center"/>
            <w:hideMark/>
          </w:tcPr>
          <w:p w14:paraId="1E8D78A2" w14:textId="22ACA1DD" w:rsidR="00BA1151" w:rsidRPr="00BA1151" w:rsidRDefault="0017765E" w:rsidP="00B82E0B">
            <w:pPr>
              <w:spacing w:before="0"/>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2-6-6-1</w:t>
            </w:r>
            <w:r>
              <w:rPr>
                <w:rFonts w:ascii="Calibri" w:hAnsi="Calibri" w:cs="Calibri"/>
                <w:color w:val="000000"/>
                <w:szCs w:val="22"/>
              </w:rPr>
              <w:t xml:space="preserve"> (tamaño traza 2)</w:t>
            </w:r>
          </w:p>
        </w:tc>
        <w:tc>
          <w:tcPr>
            <w:tcW w:w="1417" w:type="dxa"/>
            <w:noWrap/>
            <w:vAlign w:val="center"/>
            <w:hideMark/>
          </w:tcPr>
          <w:p w14:paraId="34599194" w14:textId="59D94118" w:rsidR="00BA1151" w:rsidRPr="00BA1151" w:rsidRDefault="0017765E" w:rsidP="00B82E0B">
            <w:pPr>
              <w:spacing w:before="0"/>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2-6-6-1</w:t>
            </w:r>
            <w:r>
              <w:rPr>
                <w:rFonts w:ascii="Calibri" w:hAnsi="Calibri" w:cs="Calibri"/>
                <w:color w:val="000000"/>
                <w:szCs w:val="22"/>
              </w:rPr>
              <w:t xml:space="preserve"> (tamaño traza 5)</w:t>
            </w:r>
          </w:p>
        </w:tc>
      </w:tr>
      <w:tr w:rsidR="00BA1151" w:rsidRPr="00BA1151" w14:paraId="7F1DE998" w14:textId="77777777" w:rsidTr="00BA115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417" w:type="dxa"/>
            <w:noWrap/>
            <w:vAlign w:val="center"/>
            <w:hideMark/>
          </w:tcPr>
          <w:p w14:paraId="131C51EC" w14:textId="77777777" w:rsidR="00BA1151" w:rsidRPr="00BA1151" w:rsidRDefault="00BA1151" w:rsidP="00B82E0B">
            <w:pPr>
              <w:spacing w:before="0"/>
              <w:ind w:firstLine="0"/>
              <w:jc w:val="center"/>
              <w:rPr>
                <w:rFonts w:ascii="Calibri" w:hAnsi="Calibri" w:cs="Calibri"/>
                <w:color w:val="000000"/>
                <w:szCs w:val="22"/>
              </w:rPr>
            </w:pPr>
            <w:r w:rsidRPr="00BA1151">
              <w:rPr>
                <w:rFonts w:ascii="Calibri" w:hAnsi="Calibri" w:cs="Calibri"/>
                <w:color w:val="000000"/>
                <w:szCs w:val="22"/>
              </w:rPr>
              <w:t>1</w:t>
            </w:r>
          </w:p>
        </w:tc>
        <w:tc>
          <w:tcPr>
            <w:tcW w:w="1417" w:type="dxa"/>
            <w:noWrap/>
            <w:vAlign w:val="center"/>
            <w:hideMark/>
          </w:tcPr>
          <w:p w14:paraId="407F954A" w14:textId="77777777" w:rsidR="00BA1151" w:rsidRPr="00BA1151" w:rsidRDefault="00BA1151" w:rsidP="00B82E0B">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05346</w:t>
            </w:r>
          </w:p>
        </w:tc>
        <w:tc>
          <w:tcPr>
            <w:tcW w:w="1417" w:type="dxa"/>
            <w:noWrap/>
            <w:vAlign w:val="center"/>
            <w:hideMark/>
          </w:tcPr>
          <w:p w14:paraId="798F0774" w14:textId="77777777" w:rsidR="00BA1151" w:rsidRPr="00BA1151" w:rsidRDefault="00BA1151" w:rsidP="00B82E0B">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05346</w:t>
            </w:r>
          </w:p>
        </w:tc>
      </w:tr>
      <w:tr w:rsidR="00BA1151" w:rsidRPr="00BA1151" w14:paraId="2F6A2530" w14:textId="77777777" w:rsidTr="00BB0D9A">
        <w:trPr>
          <w:trHeight w:val="340"/>
        </w:trPr>
        <w:tc>
          <w:tcPr>
            <w:cnfStyle w:val="001000000000" w:firstRow="0" w:lastRow="0" w:firstColumn="1" w:lastColumn="0" w:oddVBand="0" w:evenVBand="0" w:oddHBand="0" w:evenHBand="0" w:firstRowFirstColumn="0" w:firstRowLastColumn="0" w:lastRowFirstColumn="0" w:lastRowLastColumn="0"/>
            <w:tcW w:w="1417" w:type="dxa"/>
            <w:noWrap/>
            <w:vAlign w:val="center"/>
            <w:hideMark/>
          </w:tcPr>
          <w:p w14:paraId="3997612F" w14:textId="77777777" w:rsidR="00BA1151" w:rsidRPr="00BA1151" w:rsidRDefault="00BA1151" w:rsidP="00B82E0B">
            <w:pPr>
              <w:spacing w:before="0"/>
              <w:ind w:firstLine="0"/>
              <w:jc w:val="center"/>
              <w:rPr>
                <w:rFonts w:ascii="Calibri" w:hAnsi="Calibri" w:cs="Calibri"/>
                <w:color w:val="000000"/>
                <w:szCs w:val="22"/>
              </w:rPr>
            </w:pPr>
            <w:r w:rsidRPr="00BA1151">
              <w:rPr>
                <w:rFonts w:ascii="Calibri" w:hAnsi="Calibri" w:cs="Calibri"/>
                <w:color w:val="000000"/>
                <w:szCs w:val="22"/>
              </w:rPr>
              <w:t>2</w:t>
            </w:r>
          </w:p>
        </w:tc>
        <w:tc>
          <w:tcPr>
            <w:tcW w:w="1417" w:type="dxa"/>
            <w:noWrap/>
            <w:vAlign w:val="center"/>
            <w:hideMark/>
          </w:tcPr>
          <w:p w14:paraId="7F781060" w14:textId="77777777" w:rsidR="00BA1151" w:rsidRPr="00BA1151" w:rsidRDefault="00BA1151" w:rsidP="00B82E0B">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02742</w:t>
            </w:r>
          </w:p>
        </w:tc>
        <w:tc>
          <w:tcPr>
            <w:tcW w:w="1417" w:type="dxa"/>
            <w:noWrap/>
            <w:vAlign w:val="center"/>
            <w:hideMark/>
          </w:tcPr>
          <w:p w14:paraId="3C193DF1" w14:textId="77777777" w:rsidR="00BA1151" w:rsidRPr="00BA1151" w:rsidRDefault="00BA1151" w:rsidP="00B82E0B">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02661</w:t>
            </w:r>
          </w:p>
        </w:tc>
      </w:tr>
      <w:tr w:rsidR="00BA1151" w:rsidRPr="00BA1151" w14:paraId="4FB6D3F4" w14:textId="77777777" w:rsidTr="00BA115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417" w:type="dxa"/>
            <w:noWrap/>
            <w:vAlign w:val="center"/>
            <w:hideMark/>
          </w:tcPr>
          <w:p w14:paraId="162165BA" w14:textId="77777777" w:rsidR="00BA1151" w:rsidRPr="00BA1151" w:rsidRDefault="00BA1151" w:rsidP="00B82E0B">
            <w:pPr>
              <w:spacing w:before="0"/>
              <w:ind w:firstLine="0"/>
              <w:jc w:val="center"/>
              <w:rPr>
                <w:rFonts w:ascii="Calibri" w:hAnsi="Calibri" w:cs="Calibri"/>
                <w:color w:val="000000"/>
                <w:szCs w:val="22"/>
              </w:rPr>
            </w:pPr>
            <w:r w:rsidRPr="00BA1151">
              <w:rPr>
                <w:rFonts w:ascii="Calibri" w:hAnsi="Calibri" w:cs="Calibri"/>
                <w:color w:val="000000"/>
                <w:szCs w:val="22"/>
              </w:rPr>
              <w:t>3</w:t>
            </w:r>
          </w:p>
        </w:tc>
        <w:tc>
          <w:tcPr>
            <w:tcW w:w="1417" w:type="dxa"/>
            <w:noWrap/>
            <w:vAlign w:val="center"/>
            <w:hideMark/>
          </w:tcPr>
          <w:p w14:paraId="1A484865" w14:textId="77777777" w:rsidR="00BA1151" w:rsidRPr="00BA1151" w:rsidRDefault="00BA1151" w:rsidP="00B82E0B">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05346</w:t>
            </w:r>
          </w:p>
        </w:tc>
        <w:tc>
          <w:tcPr>
            <w:tcW w:w="1417" w:type="dxa"/>
            <w:noWrap/>
            <w:vAlign w:val="center"/>
            <w:hideMark/>
          </w:tcPr>
          <w:p w14:paraId="620E0A87" w14:textId="77777777" w:rsidR="00BA1151" w:rsidRPr="00BA1151" w:rsidRDefault="00BA1151" w:rsidP="00B82E0B">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02945</w:t>
            </w:r>
          </w:p>
        </w:tc>
      </w:tr>
      <w:tr w:rsidR="00BA1151" w:rsidRPr="00BA1151" w14:paraId="411AF660" w14:textId="77777777" w:rsidTr="00BB0D9A">
        <w:trPr>
          <w:trHeight w:val="340"/>
        </w:trPr>
        <w:tc>
          <w:tcPr>
            <w:cnfStyle w:val="001000000000" w:firstRow="0" w:lastRow="0" w:firstColumn="1" w:lastColumn="0" w:oddVBand="0" w:evenVBand="0" w:oddHBand="0" w:evenHBand="0" w:firstRowFirstColumn="0" w:firstRowLastColumn="0" w:lastRowFirstColumn="0" w:lastRowLastColumn="0"/>
            <w:tcW w:w="1417" w:type="dxa"/>
            <w:noWrap/>
            <w:vAlign w:val="center"/>
            <w:hideMark/>
          </w:tcPr>
          <w:p w14:paraId="33EE1B99" w14:textId="77777777" w:rsidR="00BA1151" w:rsidRPr="00BA1151" w:rsidRDefault="00BA1151" w:rsidP="00B82E0B">
            <w:pPr>
              <w:spacing w:before="0"/>
              <w:ind w:firstLine="0"/>
              <w:jc w:val="center"/>
              <w:rPr>
                <w:rFonts w:ascii="Calibri" w:hAnsi="Calibri" w:cs="Calibri"/>
                <w:color w:val="000000"/>
                <w:szCs w:val="22"/>
              </w:rPr>
            </w:pPr>
            <w:r w:rsidRPr="00BA1151">
              <w:rPr>
                <w:rFonts w:ascii="Calibri" w:hAnsi="Calibri" w:cs="Calibri"/>
                <w:color w:val="000000"/>
                <w:szCs w:val="22"/>
              </w:rPr>
              <w:t>4</w:t>
            </w:r>
          </w:p>
        </w:tc>
        <w:tc>
          <w:tcPr>
            <w:tcW w:w="1417" w:type="dxa"/>
            <w:noWrap/>
            <w:vAlign w:val="center"/>
            <w:hideMark/>
          </w:tcPr>
          <w:p w14:paraId="50A57BE5" w14:textId="77777777" w:rsidR="00BA1151" w:rsidRPr="00BA1151" w:rsidRDefault="00BA1151" w:rsidP="00B82E0B">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05326</w:t>
            </w:r>
          </w:p>
        </w:tc>
        <w:tc>
          <w:tcPr>
            <w:tcW w:w="1417" w:type="dxa"/>
            <w:noWrap/>
            <w:vAlign w:val="center"/>
            <w:hideMark/>
          </w:tcPr>
          <w:p w14:paraId="778EECAF" w14:textId="77777777" w:rsidR="00BA1151" w:rsidRPr="00BA1151" w:rsidRDefault="00BA1151" w:rsidP="00B82E0B">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02662</w:t>
            </w:r>
          </w:p>
        </w:tc>
      </w:tr>
      <w:tr w:rsidR="00BA1151" w:rsidRPr="00BA1151" w14:paraId="1CED1252" w14:textId="77777777" w:rsidTr="00BA115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417" w:type="dxa"/>
            <w:noWrap/>
            <w:vAlign w:val="center"/>
            <w:hideMark/>
          </w:tcPr>
          <w:p w14:paraId="426AA401" w14:textId="77777777" w:rsidR="00BA1151" w:rsidRPr="00BA1151" w:rsidRDefault="00BA1151" w:rsidP="00B82E0B">
            <w:pPr>
              <w:spacing w:before="0"/>
              <w:ind w:firstLine="0"/>
              <w:jc w:val="center"/>
              <w:rPr>
                <w:rFonts w:ascii="Calibri" w:hAnsi="Calibri" w:cs="Calibri"/>
                <w:color w:val="000000"/>
                <w:szCs w:val="22"/>
              </w:rPr>
            </w:pPr>
            <w:r w:rsidRPr="00BA1151">
              <w:rPr>
                <w:rFonts w:ascii="Calibri" w:hAnsi="Calibri" w:cs="Calibri"/>
                <w:color w:val="000000"/>
                <w:szCs w:val="22"/>
              </w:rPr>
              <w:t>5</w:t>
            </w:r>
          </w:p>
        </w:tc>
        <w:tc>
          <w:tcPr>
            <w:tcW w:w="1417" w:type="dxa"/>
            <w:noWrap/>
            <w:vAlign w:val="center"/>
            <w:hideMark/>
          </w:tcPr>
          <w:p w14:paraId="1022A01F" w14:textId="77777777" w:rsidR="00BA1151" w:rsidRPr="00BA1151" w:rsidRDefault="00BA1151" w:rsidP="00B82E0B">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03345</w:t>
            </w:r>
          </w:p>
        </w:tc>
        <w:tc>
          <w:tcPr>
            <w:tcW w:w="1417" w:type="dxa"/>
            <w:noWrap/>
            <w:vAlign w:val="center"/>
            <w:hideMark/>
          </w:tcPr>
          <w:p w14:paraId="1B656C01" w14:textId="77777777" w:rsidR="00BA1151" w:rsidRPr="00BA1151" w:rsidRDefault="00BA1151" w:rsidP="00B82E0B">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02995</w:t>
            </w:r>
          </w:p>
        </w:tc>
      </w:tr>
      <w:tr w:rsidR="00BA1151" w:rsidRPr="00BA1151" w14:paraId="388519E2" w14:textId="77777777" w:rsidTr="00BB0D9A">
        <w:trPr>
          <w:trHeight w:val="340"/>
        </w:trPr>
        <w:tc>
          <w:tcPr>
            <w:cnfStyle w:val="001000000000" w:firstRow="0" w:lastRow="0" w:firstColumn="1" w:lastColumn="0" w:oddVBand="0" w:evenVBand="0" w:oddHBand="0" w:evenHBand="0" w:firstRowFirstColumn="0" w:firstRowLastColumn="0" w:lastRowFirstColumn="0" w:lastRowLastColumn="0"/>
            <w:tcW w:w="1417" w:type="dxa"/>
            <w:noWrap/>
            <w:vAlign w:val="center"/>
            <w:hideMark/>
          </w:tcPr>
          <w:p w14:paraId="4DE490DB" w14:textId="77777777" w:rsidR="00BA1151" w:rsidRPr="00BA1151" w:rsidRDefault="00BA1151" w:rsidP="00B82E0B">
            <w:pPr>
              <w:spacing w:before="0"/>
              <w:ind w:firstLine="0"/>
              <w:jc w:val="center"/>
              <w:rPr>
                <w:rFonts w:ascii="Calibri" w:hAnsi="Calibri" w:cs="Calibri"/>
                <w:color w:val="000000"/>
                <w:szCs w:val="22"/>
              </w:rPr>
            </w:pPr>
            <w:r w:rsidRPr="00BA1151">
              <w:rPr>
                <w:rFonts w:ascii="Calibri" w:hAnsi="Calibri" w:cs="Calibri"/>
                <w:color w:val="000000"/>
                <w:szCs w:val="22"/>
              </w:rPr>
              <w:t>6</w:t>
            </w:r>
          </w:p>
        </w:tc>
        <w:tc>
          <w:tcPr>
            <w:tcW w:w="1417" w:type="dxa"/>
            <w:noWrap/>
            <w:vAlign w:val="center"/>
            <w:hideMark/>
          </w:tcPr>
          <w:p w14:paraId="5495FCD2" w14:textId="77777777" w:rsidR="00BA1151" w:rsidRPr="00BA1151" w:rsidRDefault="00BA1151" w:rsidP="00B82E0B">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02775</w:t>
            </w:r>
          </w:p>
        </w:tc>
        <w:tc>
          <w:tcPr>
            <w:tcW w:w="1417" w:type="dxa"/>
            <w:noWrap/>
            <w:vAlign w:val="center"/>
            <w:hideMark/>
          </w:tcPr>
          <w:p w14:paraId="1910E746" w14:textId="77777777" w:rsidR="00BA1151" w:rsidRPr="00BA1151" w:rsidRDefault="00BA1151" w:rsidP="00B82E0B">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02588</w:t>
            </w:r>
          </w:p>
        </w:tc>
      </w:tr>
      <w:tr w:rsidR="00BA1151" w:rsidRPr="00BA1151" w14:paraId="5143B824" w14:textId="77777777" w:rsidTr="00BA115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417" w:type="dxa"/>
            <w:noWrap/>
            <w:vAlign w:val="center"/>
            <w:hideMark/>
          </w:tcPr>
          <w:p w14:paraId="653EC871" w14:textId="77777777" w:rsidR="00BA1151" w:rsidRPr="00BA1151" w:rsidRDefault="00BA1151" w:rsidP="00B82E0B">
            <w:pPr>
              <w:spacing w:before="0"/>
              <w:ind w:firstLine="0"/>
              <w:jc w:val="center"/>
              <w:rPr>
                <w:rFonts w:ascii="Calibri" w:hAnsi="Calibri" w:cs="Calibri"/>
                <w:color w:val="000000"/>
                <w:szCs w:val="22"/>
              </w:rPr>
            </w:pPr>
            <w:r w:rsidRPr="00BA1151">
              <w:rPr>
                <w:rFonts w:ascii="Calibri" w:hAnsi="Calibri" w:cs="Calibri"/>
                <w:color w:val="000000"/>
                <w:szCs w:val="22"/>
              </w:rPr>
              <w:t>7</w:t>
            </w:r>
          </w:p>
        </w:tc>
        <w:tc>
          <w:tcPr>
            <w:tcW w:w="1417" w:type="dxa"/>
            <w:noWrap/>
            <w:vAlign w:val="center"/>
            <w:hideMark/>
          </w:tcPr>
          <w:p w14:paraId="349C92FC" w14:textId="77777777" w:rsidR="00BA1151" w:rsidRPr="00BA1151" w:rsidRDefault="00BA1151" w:rsidP="00B82E0B">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04606</w:t>
            </w:r>
          </w:p>
        </w:tc>
        <w:tc>
          <w:tcPr>
            <w:tcW w:w="1417" w:type="dxa"/>
            <w:noWrap/>
            <w:vAlign w:val="center"/>
            <w:hideMark/>
          </w:tcPr>
          <w:p w14:paraId="75BF91A7" w14:textId="77777777" w:rsidR="00BA1151" w:rsidRPr="00BA1151" w:rsidRDefault="00BA1151" w:rsidP="00B82E0B">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03040</w:t>
            </w:r>
          </w:p>
        </w:tc>
      </w:tr>
      <w:tr w:rsidR="00BA1151" w:rsidRPr="00BA1151" w14:paraId="0328D4CB" w14:textId="77777777" w:rsidTr="00BB0D9A">
        <w:trPr>
          <w:trHeight w:val="340"/>
        </w:trPr>
        <w:tc>
          <w:tcPr>
            <w:cnfStyle w:val="001000000000" w:firstRow="0" w:lastRow="0" w:firstColumn="1" w:lastColumn="0" w:oddVBand="0" w:evenVBand="0" w:oddHBand="0" w:evenHBand="0" w:firstRowFirstColumn="0" w:firstRowLastColumn="0" w:lastRowFirstColumn="0" w:lastRowLastColumn="0"/>
            <w:tcW w:w="1417" w:type="dxa"/>
            <w:noWrap/>
            <w:vAlign w:val="center"/>
            <w:hideMark/>
          </w:tcPr>
          <w:p w14:paraId="2DFC1C50" w14:textId="77777777" w:rsidR="00BA1151" w:rsidRPr="00BA1151" w:rsidRDefault="00BA1151" w:rsidP="00B82E0B">
            <w:pPr>
              <w:spacing w:before="0"/>
              <w:ind w:firstLine="0"/>
              <w:jc w:val="center"/>
              <w:rPr>
                <w:rFonts w:ascii="Calibri" w:hAnsi="Calibri" w:cs="Calibri"/>
                <w:color w:val="000000"/>
                <w:szCs w:val="22"/>
              </w:rPr>
            </w:pPr>
            <w:r w:rsidRPr="00BA1151">
              <w:rPr>
                <w:rFonts w:ascii="Calibri" w:hAnsi="Calibri" w:cs="Calibri"/>
                <w:color w:val="000000"/>
                <w:szCs w:val="22"/>
              </w:rPr>
              <w:t>8</w:t>
            </w:r>
          </w:p>
        </w:tc>
        <w:tc>
          <w:tcPr>
            <w:tcW w:w="1417" w:type="dxa"/>
            <w:noWrap/>
            <w:vAlign w:val="center"/>
            <w:hideMark/>
          </w:tcPr>
          <w:p w14:paraId="3BD6FDBB" w14:textId="77777777" w:rsidR="00BA1151" w:rsidRPr="00BA1151" w:rsidRDefault="00BA1151" w:rsidP="00B82E0B">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04350</w:t>
            </w:r>
          </w:p>
        </w:tc>
        <w:tc>
          <w:tcPr>
            <w:tcW w:w="1417" w:type="dxa"/>
            <w:noWrap/>
            <w:vAlign w:val="center"/>
            <w:hideMark/>
          </w:tcPr>
          <w:p w14:paraId="41D0D283" w14:textId="77777777" w:rsidR="00BA1151" w:rsidRPr="00BA1151" w:rsidRDefault="00BA1151" w:rsidP="00B82E0B">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05346</w:t>
            </w:r>
          </w:p>
        </w:tc>
      </w:tr>
      <w:tr w:rsidR="00BA1151" w:rsidRPr="00BA1151" w14:paraId="230BAE72" w14:textId="77777777" w:rsidTr="00BA115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417" w:type="dxa"/>
            <w:noWrap/>
            <w:vAlign w:val="center"/>
            <w:hideMark/>
          </w:tcPr>
          <w:p w14:paraId="5078241F" w14:textId="77777777" w:rsidR="00BA1151" w:rsidRPr="00BA1151" w:rsidRDefault="00BA1151" w:rsidP="00B82E0B">
            <w:pPr>
              <w:spacing w:before="0"/>
              <w:ind w:firstLine="0"/>
              <w:jc w:val="center"/>
              <w:rPr>
                <w:rFonts w:ascii="Calibri" w:hAnsi="Calibri" w:cs="Calibri"/>
                <w:color w:val="000000"/>
                <w:szCs w:val="22"/>
              </w:rPr>
            </w:pPr>
            <w:r w:rsidRPr="00BA1151">
              <w:rPr>
                <w:rFonts w:ascii="Calibri" w:hAnsi="Calibri" w:cs="Calibri"/>
                <w:color w:val="000000"/>
                <w:szCs w:val="22"/>
              </w:rPr>
              <w:t>9</w:t>
            </w:r>
          </w:p>
        </w:tc>
        <w:tc>
          <w:tcPr>
            <w:tcW w:w="1417" w:type="dxa"/>
            <w:noWrap/>
            <w:vAlign w:val="center"/>
            <w:hideMark/>
          </w:tcPr>
          <w:p w14:paraId="2C0E91D5" w14:textId="77777777" w:rsidR="00BA1151" w:rsidRPr="00BA1151" w:rsidRDefault="00BA1151" w:rsidP="00B82E0B">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05326</w:t>
            </w:r>
          </w:p>
        </w:tc>
        <w:tc>
          <w:tcPr>
            <w:tcW w:w="1417" w:type="dxa"/>
            <w:noWrap/>
            <w:vAlign w:val="center"/>
            <w:hideMark/>
          </w:tcPr>
          <w:p w14:paraId="45FD5752" w14:textId="77777777" w:rsidR="00BA1151" w:rsidRPr="00BA1151" w:rsidRDefault="00BA1151" w:rsidP="00B82E0B">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04547</w:t>
            </w:r>
          </w:p>
        </w:tc>
      </w:tr>
      <w:tr w:rsidR="00BA1151" w:rsidRPr="00BA1151" w14:paraId="1B87FF70" w14:textId="77777777" w:rsidTr="00BA1151">
        <w:trPr>
          <w:trHeight w:val="340"/>
        </w:trPr>
        <w:tc>
          <w:tcPr>
            <w:cnfStyle w:val="001000000000" w:firstRow="0" w:lastRow="0" w:firstColumn="1" w:lastColumn="0" w:oddVBand="0" w:evenVBand="0" w:oddHBand="0" w:evenHBand="0" w:firstRowFirstColumn="0" w:firstRowLastColumn="0" w:lastRowFirstColumn="0" w:lastRowLastColumn="0"/>
            <w:tcW w:w="1417" w:type="dxa"/>
            <w:tcBorders>
              <w:bottom w:val="double" w:sz="4" w:space="0" w:color="5B9BD5"/>
            </w:tcBorders>
            <w:noWrap/>
            <w:vAlign w:val="center"/>
            <w:hideMark/>
          </w:tcPr>
          <w:p w14:paraId="12301419" w14:textId="77777777" w:rsidR="00BA1151" w:rsidRPr="00BA1151" w:rsidRDefault="00BA1151" w:rsidP="00B82E0B">
            <w:pPr>
              <w:spacing w:before="0"/>
              <w:ind w:firstLine="0"/>
              <w:jc w:val="center"/>
              <w:rPr>
                <w:rFonts w:ascii="Calibri" w:hAnsi="Calibri" w:cs="Calibri"/>
                <w:color w:val="000000"/>
                <w:szCs w:val="22"/>
              </w:rPr>
            </w:pPr>
            <w:r w:rsidRPr="00BA1151">
              <w:rPr>
                <w:rFonts w:ascii="Calibri" w:hAnsi="Calibri" w:cs="Calibri"/>
                <w:color w:val="000000"/>
                <w:szCs w:val="22"/>
              </w:rPr>
              <w:t>10</w:t>
            </w:r>
          </w:p>
        </w:tc>
        <w:tc>
          <w:tcPr>
            <w:tcW w:w="1417" w:type="dxa"/>
            <w:tcBorders>
              <w:bottom w:val="double" w:sz="4" w:space="0" w:color="5B9BD5"/>
            </w:tcBorders>
            <w:noWrap/>
            <w:vAlign w:val="center"/>
            <w:hideMark/>
          </w:tcPr>
          <w:p w14:paraId="597FBDE6" w14:textId="77777777" w:rsidR="00BA1151" w:rsidRPr="00BA1151" w:rsidRDefault="00BA1151" w:rsidP="00B82E0B">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02952</w:t>
            </w:r>
          </w:p>
        </w:tc>
        <w:tc>
          <w:tcPr>
            <w:tcW w:w="1417" w:type="dxa"/>
            <w:tcBorders>
              <w:bottom w:val="double" w:sz="4" w:space="0" w:color="5B9BD5"/>
            </w:tcBorders>
            <w:noWrap/>
            <w:vAlign w:val="center"/>
            <w:hideMark/>
          </w:tcPr>
          <w:p w14:paraId="14A510F3" w14:textId="77777777" w:rsidR="00BA1151" w:rsidRPr="00BA1151" w:rsidRDefault="00BA1151" w:rsidP="00B82E0B">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BA1151">
              <w:rPr>
                <w:rFonts w:ascii="Calibri" w:hAnsi="Calibri" w:cs="Calibri"/>
                <w:color w:val="000000"/>
                <w:szCs w:val="22"/>
              </w:rPr>
              <w:t>0,02661</w:t>
            </w:r>
          </w:p>
        </w:tc>
      </w:tr>
      <w:tr w:rsidR="00BA1151" w:rsidRPr="00BA1151" w14:paraId="17DC9B5A" w14:textId="77777777" w:rsidTr="00BA115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417" w:type="dxa"/>
            <w:tcBorders>
              <w:top w:val="double" w:sz="4" w:space="0" w:color="5B9BD5"/>
            </w:tcBorders>
            <w:noWrap/>
            <w:vAlign w:val="center"/>
            <w:hideMark/>
          </w:tcPr>
          <w:p w14:paraId="4B5F3844" w14:textId="77777777" w:rsidR="00BA1151" w:rsidRPr="00BA1151" w:rsidRDefault="00BA1151" w:rsidP="00B82E0B">
            <w:pPr>
              <w:spacing w:before="0"/>
              <w:ind w:firstLine="0"/>
              <w:jc w:val="center"/>
              <w:rPr>
                <w:rFonts w:ascii="Calibri" w:hAnsi="Calibri" w:cs="Calibri"/>
                <w:color w:val="000000"/>
                <w:szCs w:val="22"/>
              </w:rPr>
            </w:pPr>
            <w:r w:rsidRPr="00BA1151">
              <w:rPr>
                <w:rFonts w:ascii="Calibri" w:hAnsi="Calibri" w:cs="Calibri"/>
                <w:color w:val="000000"/>
                <w:szCs w:val="22"/>
              </w:rPr>
              <w:t>Media</w:t>
            </w:r>
          </w:p>
        </w:tc>
        <w:tc>
          <w:tcPr>
            <w:tcW w:w="1417" w:type="dxa"/>
            <w:tcBorders>
              <w:top w:val="double" w:sz="4" w:space="0" w:color="5B9BD5"/>
            </w:tcBorders>
            <w:noWrap/>
            <w:vAlign w:val="center"/>
            <w:hideMark/>
          </w:tcPr>
          <w:p w14:paraId="1EFE549C" w14:textId="77777777" w:rsidR="00BA1151" w:rsidRPr="00BA1151" w:rsidRDefault="00BA1151" w:rsidP="00B82E0B">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szCs w:val="22"/>
              </w:rPr>
            </w:pPr>
            <w:r w:rsidRPr="00BA1151">
              <w:rPr>
                <w:rFonts w:ascii="Calibri" w:hAnsi="Calibri" w:cs="Calibri"/>
                <w:b/>
                <w:bCs/>
                <w:color w:val="000000"/>
                <w:szCs w:val="22"/>
              </w:rPr>
              <w:t>0,04212</w:t>
            </w:r>
          </w:p>
        </w:tc>
        <w:tc>
          <w:tcPr>
            <w:tcW w:w="1417" w:type="dxa"/>
            <w:tcBorders>
              <w:top w:val="double" w:sz="4" w:space="0" w:color="5B9BD5"/>
            </w:tcBorders>
            <w:noWrap/>
            <w:vAlign w:val="center"/>
            <w:hideMark/>
          </w:tcPr>
          <w:p w14:paraId="1E00983A" w14:textId="77777777" w:rsidR="00BA1151" w:rsidRPr="00BA1151" w:rsidRDefault="00BA1151" w:rsidP="00B82E0B">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szCs w:val="22"/>
              </w:rPr>
            </w:pPr>
            <w:r w:rsidRPr="00BA1151">
              <w:rPr>
                <w:rFonts w:ascii="Calibri" w:hAnsi="Calibri" w:cs="Calibri"/>
                <w:b/>
                <w:bCs/>
                <w:color w:val="000000"/>
                <w:szCs w:val="22"/>
              </w:rPr>
              <w:t>0,03479</w:t>
            </w:r>
          </w:p>
        </w:tc>
      </w:tr>
      <w:tr w:rsidR="00BA1151" w:rsidRPr="00BA1151" w14:paraId="6BDEFB17" w14:textId="77777777" w:rsidTr="00BB0D9A">
        <w:trPr>
          <w:trHeight w:val="340"/>
        </w:trPr>
        <w:tc>
          <w:tcPr>
            <w:cnfStyle w:val="001000000000" w:firstRow="0" w:lastRow="0" w:firstColumn="1" w:lastColumn="0" w:oddVBand="0" w:evenVBand="0" w:oddHBand="0" w:evenHBand="0" w:firstRowFirstColumn="0" w:firstRowLastColumn="0" w:lastRowFirstColumn="0" w:lastRowLastColumn="0"/>
            <w:tcW w:w="1417" w:type="dxa"/>
            <w:noWrap/>
            <w:vAlign w:val="center"/>
            <w:hideMark/>
          </w:tcPr>
          <w:p w14:paraId="05407A9B" w14:textId="77777777" w:rsidR="00BA1151" w:rsidRPr="00BA1151" w:rsidRDefault="00BA1151" w:rsidP="00B82E0B">
            <w:pPr>
              <w:spacing w:before="0"/>
              <w:ind w:firstLine="0"/>
              <w:jc w:val="center"/>
              <w:rPr>
                <w:rFonts w:ascii="Calibri" w:hAnsi="Calibri" w:cs="Calibri"/>
                <w:color w:val="000000"/>
                <w:szCs w:val="22"/>
              </w:rPr>
            </w:pPr>
            <w:r w:rsidRPr="00BA1151">
              <w:rPr>
                <w:rFonts w:ascii="Calibri" w:hAnsi="Calibri" w:cs="Calibri"/>
                <w:color w:val="000000"/>
                <w:szCs w:val="22"/>
              </w:rPr>
              <w:t>Desviación</w:t>
            </w:r>
          </w:p>
        </w:tc>
        <w:tc>
          <w:tcPr>
            <w:tcW w:w="1417" w:type="dxa"/>
            <w:noWrap/>
            <w:vAlign w:val="center"/>
            <w:hideMark/>
          </w:tcPr>
          <w:p w14:paraId="15AC348C" w14:textId="77777777" w:rsidR="00BA1151" w:rsidRPr="00BA1151" w:rsidRDefault="00BA1151" w:rsidP="00B82E0B">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szCs w:val="22"/>
              </w:rPr>
            </w:pPr>
            <w:r w:rsidRPr="00BA1151">
              <w:rPr>
                <w:rFonts w:ascii="Calibri" w:hAnsi="Calibri" w:cs="Calibri"/>
                <w:b/>
                <w:bCs/>
                <w:color w:val="000000"/>
                <w:szCs w:val="22"/>
              </w:rPr>
              <w:t>0,00118</w:t>
            </w:r>
          </w:p>
        </w:tc>
        <w:tc>
          <w:tcPr>
            <w:tcW w:w="1417" w:type="dxa"/>
            <w:noWrap/>
            <w:vAlign w:val="center"/>
            <w:hideMark/>
          </w:tcPr>
          <w:p w14:paraId="0A68A718" w14:textId="77777777" w:rsidR="00BA1151" w:rsidRPr="00BA1151" w:rsidRDefault="00BA1151" w:rsidP="00B82E0B">
            <w:pPr>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szCs w:val="22"/>
              </w:rPr>
            </w:pPr>
            <w:r w:rsidRPr="00BA1151">
              <w:rPr>
                <w:rFonts w:ascii="Calibri" w:hAnsi="Calibri" w:cs="Calibri"/>
                <w:b/>
                <w:bCs/>
                <w:color w:val="000000"/>
                <w:szCs w:val="22"/>
              </w:rPr>
              <w:t>0,00116</w:t>
            </w:r>
          </w:p>
        </w:tc>
      </w:tr>
    </w:tbl>
    <w:p w14:paraId="6453841C" w14:textId="77777777" w:rsidR="00BA1151" w:rsidRPr="00BA1151" w:rsidRDefault="00BA1151" w:rsidP="00B82E0B">
      <w:pPr>
        <w:spacing w:before="0" w:after="160" w:line="259" w:lineRule="auto"/>
        <w:ind w:firstLine="0"/>
        <w:jc w:val="center"/>
        <w:rPr>
          <w:rFonts w:ascii="Calibri" w:eastAsia="Calibri" w:hAnsi="Calibri" w:cs="Times New Roman"/>
          <w:color w:val="auto"/>
          <w:szCs w:val="22"/>
          <w:lang w:eastAsia="en-US"/>
        </w:rPr>
      </w:pPr>
    </w:p>
    <w:p w14:paraId="4C7A5B0B" w14:textId="5151FB78" w:rsidR="009839D6" w:rsidRDefault="009839D6" w:rsidP="006A7244"/>
    <w:p w14:paraId="5128FB84" w14:textId="77777777" w:rsidR="009839D6" w:rsidRDefault="009839D6">
      <w:pPr>
        <w:spacing w:before="0"/>
        <w:ind w:firstLine="0"/>
      </w:pPr>
      <w:r>
        <w:br w:type="page"/>
      </w:r>
    </w:p>
    <w:p w14:paraId="04CE7719" w14:textId="77777777" w:rsidR="00FC54E4" w:rsidRDefault="00FC54E4" w:rsidP="00FC54E4">
      <w:pPr>
        <w:pStyle w:val="Ttulo1"/>
        <w:numPr>
          <w:ilvl w:val="0"/>
          <w:numId w:val="13"/>
        </w:numPr>
      </w:pPr>
      <w:bookmarkStart w:id="118" w:name="_Toc18871159"/>
      <w:bookmarkStart w:id="119" w:name="_Toc18919516"/>
      <w:r>
        <w:lastRenderedPageBreak/>
        <w:t>Resultados pruebas On-line</w:t>
      </w:r>
      <w:bookmarkEnd w:id="118"/>
      <w:bookmarkEnd w:id="119"/>
    </w:p>
    <w:p w14:paraId="7FBBAF81" w14:textId="77777777" w:rsidR="00FC54E4" w:rsidRDefault="00FC54E4" w:rsidP="00FC54E4">
      <w:pPr>
        <w:pStyle w:val="Ttulo2"/>
      </w:pPr>
      <w:bookmarkStart w:id="120" w:name="_Toc18871160"/>
      <w:bookmarkStart w:id="121" w:name="_Toc18919517"/>
      <w:r>
        <w:t>En función del número de iteraciones</w:t>
      </w:r>
      <w:bookmarkEnd w:id="120"/>
      <w:bookmarkEnd w:id="121"/>
    </w:p>
    <w:p w14:paraId="5E48D542" w14:textId="77777777" w:rsidR="00FC54E4" w:rsidRPr="0080143E" w:rsidRDefault="00FC54E4" w:rsidP="00FC54E4">
      <w:pPr>
        <w:pStyle w:val="Ttulo3"/>
      </w:pPr>
      <w:bookmarkStart w:id="122" w:name="_Toc18871161"/>
      <w:bookmarkStart w:id="123" w:name="_Toc18919518"/>
      <w:r>
        <w:t>1000 iteraciones</w:t>
      </w:r>
      <w:bookmarkEnd w:id="122"/>
      <w:bookmarkEnd w:id="123"/>
    </w:p>
    <w:p w14:paraId="2B2A264F" w14:textId="77777777" w:rsidR="00FC54E4" w:rsidRDefault="00FC54E4" w:rsidP="00FC54E4">
      <w:pPr>
        <w:jc w:val="center"/>
      </w:pPr>
      <w:r>
        <w:rPr>
          <w:noProof/>
        </w:rPr>
        <w:drawing>
          <wp:inline distT="0" distB="0" distL="0" distR="0" wp14:anchorId="3E468B8E" wp14:editId="3364A278">
            <wp:extent cx="5400040" cy="3156585"/>
            <wp:effectExtent l="0" t="0" r="10160" b="5715"/>
            <wp:docPr id="53" name="Gráfico 53"/>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0B0C7CAB" w14:textId="77777777" w:rsidR="00FC54E4" w:rsidRDefault="00FC54E4" w:rsidP="00FC54E4">
      <w:pPr>
        <w:jc w:val="center"/>
      </w:pPr>
      <w:r>
        <w:rPr>
          <w:noProof/>
        </w:rPr>
        <w:drawing>
          <wp:inline distT="0" distB="0" distL="0" distR="0" wp14:anchorId="36B9B2BB" wp14:editId="0D0A814F">
            <wp:extent cx="5401310" cy="4072255"/>
            <wp:effectExtent l="0" t="0" r="8890" b="4445"/>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401310" cy="4072255"/>
                    </a:xfrm>
                    <a:prstGeom prst="rect">
                      <a:avLst/>
                    </a:prstGeom>
                    <a:noFill/>
                    <a:ln>
                      <a:noFill/>
                    </a:ln>
                  </pic:spPr>
                </pic:pic>
              </a:graphicData>
            </a:graphic>
          </wp:inline>
        </w:drawing>
      </w:r>
    </w:p>
    <w:p w14:paraId="79176909" w14:textId="77777777" w:rsidR="00FC54E4" w:rsidRDefault="00FC54E4" w:rsidP="00FC54E4">
      <w:pPr>
        <w:jc w:val="center"/>
      </w:pPr>
      <w:r>
        <w:rPr>
          <w:noProof/>
        </w:rPr>
        <w:lastRenderedPageBreak/>
        <w:drawing>
          <wp:inline distT="0" distB="0" distL="0" distR="0" wp14:anchorId="670F7137" wp14:editId="567729B0">
            <wp:extent cx="5401310" cy="4029710"/>
            <wp:effectExtent l="0" t="0" r="8890" b="889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401310" cy="4029710"/>
                    </a:xfrm>
                    <a:prstGeom prst="rect">
                      <a:avLst/>
                    </a:prstGeom>
                    <a:noFill/>
                    <a:ln>
                      <a:noFill/>
                    </a:ln>
                  </pic:spPr>
                </pic:pic>
              </a:graphicData>
            </a:graphic>
          </wp:inline>
        </w:drawing>
      </w:r>
    </w:p>
    <w:p w14:paraId="122571F6" w14:textId="77777777" w:rsidR="00FC54E4" w:rsidRDefault="00FC54E4" w:rsidP="00FC54E4">
      <w:pPr>
        <w:pStyle w:val="Ttulo3"/>
      </w:pPr>
      <w:bookmarkStart w:id="124" w:name="_Toc18871162"/>
      <w:bookmarkStart w:id="125" w:name="_Toc18919519"/>
      <w:r>
        <w:t>2000 iteraciones</w:t>
      </w:r>
      <w:bookmarkEnd w:id="124"/>
      <w:bookmarkEnd w:id="125"/>
    </w:p>
    <w:p w14:paraId="4191AF3A" w14:textId="77777777" w:rsidR="00FC54E4" w:rsidRDefault="00FC54E4" w:rsidP="00FC54E4">
      <w:pPr>
        <w:jc w:val="center"/>
      </w:pPr>
      <w:r>
        <w:rPr>
          <w:noProof/>
        </w:rPr>
        <w:drawing>
          <wp:inline distT="0" distB="0" distL="0" distR="0" wp14:anchorId="3487358E" wp14:editId="421E62A6">
            <wp:extent cx="5326912" cy="3136605"/>
            <wp:effectExtent l="0" t="0" r="7620" b="6985"/>
            <wp:docPr id="56" name="Gráfico 56"/>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14:paraId="0CFC1B24" w14:textId="77777777" w:rsidR="00FC54E4" w:rsidRDefault="00FC54E4" w:rsidP="00FC54E4">
      <w:pPr>
        <w:jc w:val="center"/>
      </w:pPr>
      <w:r>
        <w:rPr>
          <w:noProof/>
        </w:rPr>
        <w:lastRenderedPageBreak/>
        <w:drawing>
          <wp:inline distT="0" distB="0" distL="0" distR="0" wp14:anchorId="22BB60E2" wp14:editId="09808B22">
            <wp:extent cx="5391150" cy="3990975"/>
            <wp:effectExtent l="0" t="0" r="0" b="9525"/>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391150" cy="3990975"/>
                    </a:xfrm>
                    <a:prstGeom prst="rect">
                      <a:avLst/>
                    </a:prstGeom>
                    <a:noFill/>
                    <a:ln>
                      <a:noFill/>
                    </a:ln>
                  </pic:spPr>
                </pic:pic>
              </a:graphicData>
            </a:graphic>
          </wp:inline>
        </w:drawing>
      </w:r>
    </w:p>
    <w:p w14:paraId="3EA9EA1A" w14:textId="77777777" w:rsidR="00FC54E4" w:rsidRDefault="00FC54E4" w:rsidP="00FC54E4">
      <w:pPr>
        <w:jc w:val="center"/>
      </w:pPr>
      <w:r>
        <w:rPr>
          <w:noProof/>
        </w:rPr>
        <w:drawing>
          <wp:inline distT="0" distB="0" distL="0" distR="0" wp14:anchorId="23664057" wp14:editId="24BF0ACC">
            <wp:extent cx="5400675" cy="3876896"/>
            <wp:effectExtent l="0" t="0" r="0" b="9525"/>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4">
                      <a:extLst>
                        <a:ext uri="{28A0092B-C50C-407E-A947-70E740481C1C}">
                          <a14:useLocalDpi xmlns:a14="http://schemas.microsoft.com/office/drawing/2010/main" val="0"/>
                        </a:ext>
                      </a:extLst>
                    </a:blip>
                    <a:srcRect t="4454"/>
                    <a:stretch/>
                  </pic:blipFill>
                  <pic:spPr bwMode="auto">
                    <a:xfrm>
                      <a:off x="0" y="0"/>
                      <a:ext cx="5400675" cy="3876896"/>
                    </a:xfrm>
                    <a:prstGeom prst="rect">
                      <a:avLst/>
                    </a:prstGeom>
                    <a:noFill/>
                    <a:ln>
                      <a:noFill/>
                    </a:ln>
                    <a:extLst>
                      <a:ext uri="{53640926-AAD7-44D8-BBD7-CCE9431645EC}">
                        <a14:shadowObscured xmlns:a14="http://schemas.microsoft.com/office/drawing/2010/main"/>
                      </a:ext>
                    </a:extLst>
                  </pic:spPr>
                </pic:pic>
              </a:graphicData>
            </a:graphic>
          </wp:inline>
        </w:drawing>
      </w:r>
    </w:p>
    <w:p w14:paraId="1786BFDD" w14:textId="77777777" w:rsidR="00FC54E4" w:rsidRDefault="00FC54E4" w:rsidP="00FC54E4">
      <w:pPr>
        <w:pStyle w:val="Ttulo3"/>
      </w:pPr>
      <w:bookmarkStart w:id="126" w:name="_Toc18871163"/>
      <w:bookmarkStart w:id="127" w:name="_Toc18919520"/>
      <w:r>
        <w:lastRenderedPageBreak/>
        <w:t>3000 iteraciones</w:t>
      </w:r>
      <w:bookmarkEnd w:id="126"/>
      <w:bookmarkEnd w:id="127"/>
    </w:p>
    <w:p w14:paraId="277B41A6" w14:textId="77777777" w:rsidR="00FC54E4" w:rsidRDefault="00FC54E4" w:rsidP="00FC54E4">
      <w:pPr>
        <w:jc w:val="center"/>
      </w:pPr>
      <w:r>
        <w:rPr>
          <w:noProof/>
        </w:rPr>
        <w:drawing>
          <wp:inline distT="0" distB="0" distL="0" distR="0" wp14:anchorId="500DE8A2" wp14:editId="40A2755B">
            <wp:extent cx="5172076" cy="3233739"/>
            <wp:effectExtent l="0" t="0" r="9525" b="5080"/>
            <wp:docPr id="59" name="Gráfico 59"/>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14:paraId="3E925845" w14:textId="77777777" w:rsidR="00FC54E4" w:rsidRDefault="00FC54E4" w:rsidP="00FC54E4">
      <w:pPr>
        <w:jc w:val="center"/>
      </w:pPr>
      <w:r>
        <w:rPr>
          <w:noProof/>
        </w:rPr>
        <w:drawing>
          <wp:inline distT="0" distB="0" distL="0" distR="0" wp14:anchorId="337CEA1E" wp14:editId="5A2E545E">
            <wp:extent cx="5401310" cy="3902459"/>
            <wp:effectExtent l="0" t="0" r="8890" b="3175"/>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66">
                      <a:extLst>
                        <a:ext uri="{28A0092B-C50C-407E-A947-70E740481C1C}">
                          <a14:useLocalDpi xmlns:a14="http://schemas.microsoft.com/office/drawing/2010/main" val="0"/>
                        </a:ext>
                      </a:extLst>
                    </a:blip>
                    <a:srcRect t="4675"/>
                    <a:stretch/>
                  </pic:blipFill>
                  <pic:spPr bwMode="auto">
                    <a:xfrm>
                      <a:off x="0" y="0"/>
                      <a:ext cx="5401310" cy="3902459"/>
                    </a:xfrm>
                    <a:prstGeom prst="rect">
                      <a:avLst/>
                    </a:prstGeom>
                    <a:noFill/>
                    <a:ln>
                      <a:noFill/>
                    </a:ln>
                    <a:extLst>
                      <a:ext uri="{53640926-AAD7-44D8-BBD7-CCE9431645EC}">
                        <a14:shadowObscured xmlns:a14="http://schemas.microsoft.com/office/drawing/2010/main"/>
                      </a:ext>
                    </a:extLst>
                  </pic:spPr>
                </pic:pic>
              </a:graphicData>
            </a:graphic>
          </wp:inline>
        </w:drawing>
      </w:r>
    </w:p>
    <w:p w14:paraId="0F51162D" w14:textId="77777777" w:rsidR="00FC54E4" w:rsidRDefault="00FC54E4" w:rsidP="00FC54E4">
      <w:pPr>
        <w:jc w:val="center"/>
      </w:pPr>
      <w:r>
        <w:rPr>
          <w:noProof/>
        </w:rPr>
        <w:lastRenderedPageBreak/>
        <w:drawing>
          <wp:inline distT="0" distB="0" distL="0" distR="0" wp14:anchorId="3E678153" wp14:editId="23D92B90">
            <wp:extent cx="5400675" cy="4048125"/>
            <wp:effectExtent l="0" t="0" r="9525" b="9525"/>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400675" cy="4048125"/>
                    </a:xfrm>
                    <a:prstGeom prst="rect">
                      <a:avLst/>
                    </a:prstGeom>
                    <a:noFill/>
                    <a:ln>
                      <a:noFill/>
                    </a:ln>
                  </pic:spPr>
                </pic:pic>
              </a:graphicData>
            </a:graphic>
          </wp:inline>
        </w:drawing>
      </w:r>
    </w:p>
    <w:p w14:paraId="34CC7E49" w14:textId="77777777" w:rsidR="00FC54E4" w:rsidRDefault="00FC54E4" w:rsidP="00FC54E4">
      <w:pPr>
        <w:pStyle w:val="Ttulo3"/>
      </w:pPr>
      <w:bookmarkStart w:id="128" w:name="_Toc18871164"/>
      <w:bookmarkStart w:id="129" w:name="_Toc18919521"/>
      <w:r>
        <w:t>4000 iteraciones</w:t>
      </w:r>
      <w:bookmarkEnd w:id="128"/>
      <w:bookmarkEnd w:id="129"/>
    </w:p>
    <w:p w14:paraId="24158A5E" w14:textId="77777777" w:rsidR="00FC54E4" w:rsidRDefault="00FC54E4" w:rsidP="00FC54E4">
      <w:pPr>
        <w:jc w:val="center"/>
      </w:pPr>
      <w:r>
        <w:rPr>
          <w:noProof/>
        </w:rPr>
        <w:drawing>
          <wp:inline distT="0" distB="0" distL="0" distR="0" wp14:anchorId="5D69080E" wp14:editId="2166EBA3">
            <wp:extent cx="5050465" cy="3094074"/>
            <wp:effectExtent l="0" t="0" r="17145" b="11430"/>
            <wp:docPr id="62" name="Gráfico 62"/>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p>
    <w:p w14:paraId="6969F570" w14:textId="77777777" w:rsidR="00FC54E4" w:rsidRDefault="00FC54E4" w:rsidP="00FC54E4">
      <w:pPr>
        <w:jc w:val="center"/>
      </w:pPr>
      <w:r>
        <w:rPr>
          <w:noProof/>
        </w:rPr>
        <w:lastRenderedPageBreak/>
        <w:drawing>
          <wp:inline distT="0" distB="0" distL="0" distR="0" wp14:anchorId="046A8AEF" wp14:editId="0660A794">
            <wp:extent cx="5400675" cy="3990975"/>
            <wp:effectExtent l="0" t="0" r="9525" b="9525"/>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400675" cy="3990975"/>
                    </a:xfrm>
                    <a:prstGeom prst="rect">
                      <a:avLst/>
                    </a:prstGeom>
                    <a:noFill/>
                    <a:ln>
                      <a:noFill/>
                    </a:ln>
                  </pic:spPr>
                </pic:pic>
              </a:graphicData>
            </a:graphic>
          </wp:inline>
        </w:drawing>
      </w:r>
    </w:p>
    <w:p w14:paraId="20F9B9DB" w14:textId="77777777" w:rsidR="00FC54E4" w:rsidRDefault="00FC54E4" w:rsidP="00FC54E4">
      <w:pPr>
        <w:jc w:val="center"/>
      </w:pPr>
      <w:r>
        <w:rPr>
          <w:noProof/>
        </w:rPr>
        <w:drawing>
          <wp:inline distT="0" distB="0" distL="0" distR="0" wp14:anchorId="45098772" wp14:editId="199E007A">
            <wp:extent cx="5401310" cy="4051300"/>
            <wp:effectExtent l="0" t="0" r="8890" b="6350"/>
            <wp:docPr id="6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401310" cy="4051300"/>
                    </a:xfrm>
                    <a:prstGeom prst="rect">
                      <a:avLst/>
                    </a:prstGeom>
                    <a:noFill/>
                    <a:ln>
                      <a:noFill/>
                    </a:ln>
                  </pic:spPr>
                </pic:pic>
              </a:graphicData>
            </a:graphic>
          </wp:inline>
        </w:drawing>
      </w:r>
    </w:p>
    <w:p w14:paraId="275BDD2D" w14:textId="77777777" w:rsidR="00FC54E4" w:rsidRDefault="00FC54E4" w:rsidP="00FC54E4">
      <w:pPr>
        <w:pStyle w:val="Ttulo2"/>
      </w:pPr>
      <w:bookmarkStart w:id="130" w:name="_Toc18871165"/>
      <w:bookmarkStart w:id="131" w:name="_Toc18919522"/>
      <w:r>
        <w:lastRenderedPageBreak/>
        <w:t>En función del número de veces que se ha llegado al objetivo con SURs</w:t>
      </w:r>
      <w:bookmarkEnd w:id="130"/>
      <w:bookmarkEnd w:id="131"/>
    </w:p>
    <w:p w14:paraId="0A40E04B" w14:textId="77777777" w:rsidR="00FC54E4" w:rsidRDefault="00FC54E4" w:rsidP="00FC54E4">
      <w:pPr>
        <w:pStyle w:val="Ttulo3"/>
      </w:pPr>
      <w:bookmarkStart w:id="132" w:name="_Toc18871166"/>
      <w:bookmarkStart w:id="133" w:name="_Toc18919523"/>
      <w:r>
        <w:t>20 veces</w:t>
      </w:r>
      <w:bookmarkEnd w:id="132"/>
      <w:bookmarkEnd w:id="133"/>
    </w:p>
    <w:p w14:paraId="75E941A9" w14:textId="77777777" w:rsidR="00FC54E4" w:rsidRDefault="00FC54E4" w:rsidP="00FC54E4">
      <w:r>
        <w:rPr>
          <w:noProof/>
        </w:rPr>
        <w:drawing>
          <wp:inline distT="0" distB="0" distL="0" distR="0" wp14:anchorId="5D84F68D" wp14:editId="50F35BD5">
            <wp:extent cx="5167424" cy="2923953"/>
            <wp:effectExtent l="0" t="0" r="14605" b="10160"/>
            <wp:docPr id="65" name="Gráfico 65"/>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p>
    <w:p w14:paraId="1088D4E0" w14:textId="77777777" w:rsidR="00FC54E4" w:rsidRDefault="00FC54E4" w:rsidP="00FC54E4">
      <w:pPr>
        <w:jc w:val="center"/>
      </w:pPr>
      <w:r>
        <w:rPr>
          <w:noProof/>
        </w:rPr>
        <w:drawing>
          <wp:inline distT="0" distB="0" distL="0" distR="0" wp14:anchorId="2316E7B4" wp14:editId="40C39864">
            <wp:extent cx="5401310" cy="4018915"/>
            <wp:effectExtent l="0" t="0" r="8890" b="635"/>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401310" cy="4018915"/>
                    </a:xfrm>
                    <a:prstGeom prst="rect">
                      <a:avLst/>
                    </a:prstGeom>
                    <a:noFill/>
                    <a:ln>
                      <a:noFill/>
                    </a:ln>
                  </pic:spPr>
                </pic:pic>
              </a:graphicData>
            </a:graphic>
          </wp:inline>
        </w:drawing>
      </w:r>
    </w:p>
    <w:p w14:paraId="6C5B5F2D" w14:textId="77777777" w:rsidR="00FC54E4" w:rsidRDefault="00FC54E4" w:rsidP="00FC54E4">
      <w:pPr>
        <w:jc w:val="center"/>
      </w:pPr>
      <w:r>
        <w:rPr>
          <w:noProof/>
        </w:rPr>
        <w:lastRenderedPageBreak/>
        <w:drawing>
          <wp:inline distT="0" distB="0" distL="0" distR="0" wp14:anchorId="2ABA106B" wp14:editId="3F14956A">
            <wp:extent cx="5391150" cy="4010025"/>
            <wp:effectExtent l="0" t="0" r="0" b="9525"/>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391150" cy="4010025"/>
                    </a:xfrm>
                    <a:prstGeom prst="rect">
                      <a:avLst/>
                    </a:prstGeom>
                    <a:noFill/>
                    <a:ln>
                      <a:noFill/>
                    </a:ln>
                  </pic:spPr>
                </pic:pic>
              </a:graphicData>
            </a:graphic>
          </wp:inline>
        </w:drawing>
      </w:r>
    </w:p>
    <w:p w14:paraId="085F3E55" w14:textId="77777777" w:rsidR="00FC54E4" w:rsidRDefault="00FC54E4" w:rsidP="00FC54E4">
      <w:pPr>
        <w:pStyle w:val="Ttulo3"/>
      </w:pPr>
      <w:bookmarkStart w:id="134" w:name="_Toc18871167"/>
      <w:bookmarkStart w:id="135" w:name="_Toc18919524"/>
      <w:r>
        <w:t>30 veces</w:t>
      </w:r>
      <w:bookmarkEnd w:id="134"/>
      <w:bookmarkEnd w:id="135"/>
    </w:p>
    <w:p w14:paraId="48E6F575" w14:textId="77777777" w:rsidR="00FC54E4" w:rsidRDefault="00FC54E4" w:rsidP="00FC54E4">
      <w:pPr>
        <w:jc w:val="center"/>
      </w:pPr>
      <w:r>
        <w:rPr>
          <w:noProof/>
        </w:rPr>
        <w:drawing>
          <wp:inline distT="0" distB="0" distL="0" distR="0" wp14:anchorId="13B4D45C" wp14:editId="1B438087">
            <wp:extent cx="5241851" cy="3221665"/>
            <wp:effectExtent l="0" t="0" r="16510" b="17145"/>
            <wp:docPr id="68" name="Gráfico 68"/>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inline>
        </w:drawing>
      </w:r>
    </w:p>
    <w:p w14:paraId="5F635448" w14:textId="77777777" w:rsidR="00FC54E4" w:rsidRDefault="00FC54E4" w:rsidP="00FC54E4">
      <w:pPr>
        <w:jc w:val="center"/>
      </w:pPr>
      <w:r>
        <w:rPr>
          <w:noProof/>
        </w:rPr>
        <w:lastRenderedPageBreak/>
        <w:drawing>
          <wp:inline distT="0" distB="0" distL="0" distR="0" wp14:anchorId="07A669E0" wp14:editId="16387E02">
            <wp:extent cx="5400675" cy="3924300"/>
            <wp:effectExtent l="0" t="0" r="9525" b="0"/>
            <wp:docPr id="69"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400675" cy="3924300"/>
                    </a:xfrm>
                    <a:prstGeom prst="rect">
                      <a:avLst/>
                    </a:prstGeom>
                    <a:noFill/>
                    <a:ln>
                      <a:noFill/>
                    </a:ln>
                  </pic:spPr>
                </pic:pic>
              </a:graphicData>
            </a:graphic>
          </wp:inline>
        </w:drawing>
      </w:r>
    </w:p>
    <w:p w14:paraId="00A532A4" w14:textId="77777777" w:rsidR="00FC54E4" w:rsidRDefault="00FC54E4" w:rsidP="00FC54E4">
      <w:pPr>
        <w:jc w:val="center"/>
      </w:pPr>
      <w:r>
        <w:rPr>
          <w:noProof/>
        </w:rPr>
        <w:drawing>
          <wp:inline distT="0" distB="0" distL="0" distR="0" wp14:anchorId="1046DF15" wp14:editId="09E8DFA1">
            <wp:extent cx="5401310" cy="3955415"/>
            <wp:effectExtent l="0" t="0" r="8890" b="6985"/>
            <wp:docPr id="70"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401310" cy="3955415"/>
                    </a:xfrm>
                    <a:prstGeom prst="rect">
                      <a:avLst/>
                    </a:prstGeom>
                    <a:noFill/>
                    <a:ln>
                      <a:noFill/>
                    </a:ln>
                  </pic:spPr>
                </pic:pic>
              </a:graphicData>
            </a:graphic>
          </wp:inline>
        </w:drawing>
      </w:r>
    </w:p>
    <w:p w14:paraId="5C9460F1" w14:textId="77777777" w:rsidR="00FC54E4" w:rsidRDefault="00FC54E4" w:rsidP="00FC54E4">
      <w:pPr>
        <w:pStyle w:val="Ttulo3"/>
      </w:pPr>
      <w:bookmarkStart w:id="136" w:name="_Toc18871168"/>
      <w:bookmarkStart w:id="137" w:name="_Toc18919525"/>
      <w:r>
        <w:lastRenderedPageBreak/>
        <w:t>50 veces</w:t>
      </w:r>
      <w:bookmarkEnd w:id="136"/>
      <w:bookmarkEnd w:id="137"/>
    </w:p>
    <w:p w14:paraId="4357F390" w14:textId="77777777" w:rsidR="00FC54E4" w:rsidRDefault="00FC54E4" w:rsidP="00FC54E4">
      <w:pPr>
        <w:jc w:val="center"/>
      </w:pPr>
      <w:r>
        <w:rPr>
          <w:noProof/>
        </w:rPr>
        <w:drawing>
          <wp:inline distT="0" distB="0" distL="0" distR="0" wp14:anchorId="45D7E367" wp14:editId="063BBDF0">
            <wp:extent cx="5273749" cy="3221665"/>
            <wp:effectExtent l="0" t="0" r="3175" b="17145"/>
            <wp:docPr id="71" name="Gráfico 71"/>
            <wp:cNvGraphicFramePr/>
            <a:graphic xmlns:a="http://schemas.openxmlformats.org/drawingml/2006/main">
              <a:graphicData uri="http://schemas.openxmlformats.org/drawingml/2006/chart">
                <c:chart xmlns:c="http://schemas.openxmlformats.org/drawingml/2006/chart" xmlns:r="http://schemas.openxmlformats.org/officeDocument/2006/relationships" r:id="rId77"/>
              </a:graphicData>
            </a:graphic>
          </wp:inline>
        </w:drawing>
      </w:r>
    </w:p>
    <w:p w14:paraId="2027C3D7" w14:textId="77777777" w:rsidR="00FC54E4" w:rsidRDefault="00FC54E4" w:rsidP="00FC54E4">
      <w:pPr>
        <w:jc w:val="center"/>
      </w:pPr>
      <w:r>
        <w:rPr>
          <w:noProof/>
        </w:rPr>
        <w:drawing>
          <wp:inline distT="0" distB="0" distL="0" distR="0" wp14:anchorId="3CF259A8" wp14:editId="38666816">
            <wp:extent cx="5401310" cy="4051300"/>
            <wp:effectExtent l="0" t="0" r="8890" b="6350"/>
            <wp:docPr id="72"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401310" cy="4051300"/>
                    </a:xfrm>
                    <a:prstGeom prst="rect">
                      <a:avLst/>
                    </a:prstGeom>
                    <a:noFill/>
                    <a:ln>
                      <a:noFill/>
                    </a:ln>
                  </pic:spPr>
                </pic:pic>
              </a:graphicData>
            </a:graphic>
          </wp:inline>
        </w:drawing>
      </w:r>
    </w:p>
    <w:p w14:paraId="3090D17E" w14:textId="77777777" w:rsidR="00FC54E4" w:rsidRDefault="00FC54E4" w:rsidP="00FC54E4">
      <w:pPr>
        <w:jc w:val="center"/>
      </w:pPr>
      <w:r>
        <w:rPr>
          <w:noProof/>
        </w:rPr>
        <w:lastRenderedPageBreak/>
        <w:drawing>
          <wp:inline distT="0" distB="0" distL="0" distR="0" wp14:anchorId="4BB3D69A" wp14:editId="4D3CBE24">
            <wp:extent cx="5391150" cy="3933825"/>
            <wp:effectExtent l="0" t="0" r="0" b="9525"/>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391150" cy="3933825"/>
                    </a:xfrm>
                    <a:prstGeom prst="rect">
                      <a:avLst/>
                    </a:prstGeom>
                    <a:noFill/>
                    <a:ln>
                      <a:noFill/>
                    </a:ln>
                  </pic:spPr>
                </pic:pic>
              </a:graphicData>
            </a:graphic>
          </wp:inline>
        </w:drawing>
      </w:r>
    </w:p>
    <w:p w14:paraId="3EC1A611" w14:textId="77777777" w:rsidR="00FC54E4" w:rsidRDefault="00FC54E4" w:rsidP="00FC54E4">
      <w:pPr>
        <w:pStyle w:val="Ttulo3"/>
      </w:pPr>
      <w:bookmarkStart w:id="138" w:name="_Toc18871169"/>
      <w:bookmarkStart w:id="139" w:name="_Toc18919526"/>
      <w:r>
        <w:t>70 veces</w:t>
      </w:r>
      <w:bookmarkEnd w:id="138"/>
      <w:bookmarkEnd w:id="139"/>
    </w:p>
    <w:p w14:paraId="260CA51B" w14:textId="77777777" w:rsidR="00FC54E4" w:rsidRDefault="00FC54E4" w:rsidP="00FC54E4">
      <w:pPr>
        <w:jc w:val="center"/>
      </w:pPr>
      <w:r>
        <w:rPr>
          <w:noProof/>
        </w:rPr>
        <w:drawing>
          <wp:inline distT="0" distB="0" distL="0" distR="0" wp14:anchorId="2E575002" wp14:editId="66A529E7">
            <wp:extent cx="5454946" cy="3200400"/>
            <wp:effectExtent l="0" t="0" r="12700" b="0"/>
            <wp:docPr id="74" name="Gráfico 74"/>
            <wp:cNvGraphicFramePr/>
            <a:graphic xmlns:a="http://schemas.openxmlformats.org/drawingml/2006/main">
              <a:graphicData uri="http://schemas.openxmlformats.org/drawingml/2006/chart">
                <c:chart xmlns:c="http://schemas.openxmlformats.org/drawingml/2006/chart" xmlns:r="http://schemas.openxmlformats.org/officeDocument/2006/relationships" r:id="rId80"/>
              </a:graphicData>
            </a:graphic>
          </wp:inline>
        </w:drawing>
      </w:r>
    </w:p>
    <w:p w14:paraId="4E26C8DC" w14:textId="77777777" w:rsidR="00FC54E4" w:rsidRDefault="00FC54E4" w:rsidP="00FC54E4">
      <w:pPr>
        <w:jc w:val="center"/>
      </w:pPr>
      <w:r>
        <w:rPr>
          <w:noProof/>
        </w:rPr>
        <w:lastRenderedPageBreak/>
        <w:drawing>
          <wp:inline distT="0" distB="0" distL="0" distR="0" wp14:anchorId="69456034" wp14:editId="25888A34">
            <wp:extent cx="5400675" cy="4057650"/>
            <wp:effectExtent l="0" t="0" r="9525" b="0"/>
            <wp:docPr id="75"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400675" cy="4057650"/>
                    </a:xfrm>
                    <a:prstGeom prst="rect">
                      <a:avLst/>
                    </a:prstGeom>
                    <a:noFill/>
                    <a:ln>
                      <a:noFill/>
                    </a:ln>
                  </pic:spPr>
                </pic:pic>
              </a:graphicData>
            </a:graphic>
          </wp:inline>
        </w:drawing>
      </w:r>
    </w:p>
    <w:p w14:paraId="40F487C6" w14:textId="77777777" w:rsidR="00FC54E4" w:rsidRPr="00D627D4" w:rsidRDefault="00FC54E4" w:rsidP="00FC54E4">
      <w:pPr>
        <w:jc w:val="center"/>
      </w:pPr>
      <w:r>
        <w:rPr>
          <w:noProof/>
        </w:rPr>
        <w:drawing>
          <wp:inline distT="0" distB="0" distL="0" distR="0" wp14:anchorId="022AA22B" wp14:editId="389C04B8">
            <wp:extent cx="5422900" cy="4104005"/>
            <wp:effectExtent l="0" t="0" r="6350" b="0"/>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422900" cy="4104005"/>
                    </a:xfrm>
                    <a:prstGeom prst="rect">
                      <a:avLst/>
                    </a:prstGeom>
                    <a:noFill/>
                    <a:ln>
                      <a:noFill/>
                    </a:ln>
                  </pic:spPr>
                </pic:pic>
              </a:graphicData>
            </a:graphic>
          </wp:inline>
        </w:drawing>
      </w:r>
    </w:p>
    <w:p w14:paraId="00098755" w14:textId="77777777" w:rsidR="00FC54E4" w:rsidRDefault="00FC54E4" w:rsidP="00FC54E4">
      <w:pPr>
        <w:pStyle w:val="Ttulo2"/>
      </w:pPr>
      <w:r>
        <w:rPr>
          <w:color w:val="000000"/>
          <w:sz w:val="22"/>
          <w:szCs w:val="22"/>
        </w:rPr>
        <w:lastRenderedPageBreak/>
        <w:tab/>
      </w:r>
      <w:bookmarkStart w:id="140" w:name="_Toc18919527"/>
      <w:r>
        <w:t>En función del error de entrenamiento de la VF</w:t>
      </w:r>
      <w:bookmarkEnd w:id="140"/>
    </w:p>
    <w:p w14:paraId="08997789" w14:textId="359F9F50" w:rsidR="00FC54E4" w:rsidRDefault="0050154E" w:rsidP="00FC54E4">
      <w:pPr>
        <w:pStyle w:val="Ttulo3"/>
      </w:pPr>
      <w:bookmarkStart w:id="141" w:name="_Toc18919528"/>
      <w:r>
        <w:t>Umbral de error de entrenamiento de 0,01</w:t>
      </w:r>
      <w:bookmarkEnd w:id="141"/>
    </w:p>
    <w:p w14:paraId="21B8E84B" w14:textId="5FFCEB80" w:rsidR="0050154E" w:rsidRDefault="0050154E" w:rsidP="0050154E">
      <w:pPr>
        <w:jc w:val="center"/>
      </w:pPr>
      <w:r>
        <w:rPr>
          <w:noProof/>
        </w:rPr>
        <w:drawing>
          <wp:inline distT="0" distB="0" distL="0" distR="0" wp14:anchorId="04E3665E" wp14:editId="4877F684">
            <wp:extent cx="4828032" cy="2999232"/>
            <wp:effectExtent l="0" t="0" r="10795" b="10795"/>
            <wp:docPr id="79" name="Gráfico 79"/>
            <wp:cNvGraphicFramePr/>
            <a:graphic xmlns:a="http://schemas.openxmlformats.org/drawingml/2006/main">
              <a:graphicData uri="http://schemas.openxmlformats.org/drawingml/2006/chart">
                <c:chart xmlns:c="http://schemas.openxmlformats.org/drawingml/2006/chart" xmlns:r="http://schemas.openxmlformats.org/officeDocument/2006/relationships" r:id="rId83"/>
              </a:graphicData>
            </a:graphic>
          </wp:inline>
        </w:drawing>
      </w:r>
    </w:p>
    <w:p w14:paraId="3D38F4DA" w14:textId="7C0C9A81" w:rsidR="0050154E" w:rsidRDefault="0050154E" w:rsidP="0050154E">
      <w:pPr>
        <w:jc w:val="center"/>
      </w:pPr>
      <w:r>
        <w:rPr>
          <w:noProof/>
        </w:rPr>
        <w:drawing>
          <wp:inline distT="0" distB="0" distL="0" distR="0" wp14:anchorId="44405B5B" wp14:editId="5F989803">
            <wp:extent cx="5547360" cy="4255135"/>
            <wp:effectExtent l="0" t="0" r="0" b="0"/>
            <wp:docPr id="80"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547360" cy="4255135"/>
                    </a:xfrm>
                    <a:prstGeom prst="rect">
                      <a:avLst/>
                    </a:prstGeom>
                    <a:noFill/>
                    <a:ln>
                      <a:noFill/>
                    </a:ln>
                  </pic:spPr>
                </pic:pic>
              </a:graphicData>
            </a:graphic>
          </wp:inline>
        </w:drawing>
      </w:r>
    </w:p>
    <w:p w14:paraId="0A904AE4" w14:textId="4007702C" w:rsidR="0050154E" w:rsidRDefault="0050154E" w:rsidP="0050154E">
      <w:pPr>
        <w:jc w:val="center"/>
      </w:pPr>
      <w:r>
        <w:rPr>
          <w:noProof/>
        </w:rPr>
        <w:lastRenderedPageBreak/>
        <w:drawing>
          <wp:inline distT="0" distB="0" distL="0" distR="0" wp14:anchorId="3081A382" wp14:editId="64698B07">
            <wp:extent cx="5667375" cy="4333875"/>
            <wp:effectExtent l="0" t="0" r="9525" b="9525"/>
            <wp:docPr id="81"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667375" cy="4333875"/>
                    </a:xfrm>
                    <a:prstGeom prst="rect">
                      <a:avLst/>
                    </a:prstGeom>
                    <a:noFill/>
                    <a:ln>
                      <a:noFill/>
                    </a:ln>
                  </pic:spPr>
                </pic:pic>
              </a:graphicData>
            </a:graphic>
          </wp:inline>
        </w:drawing>
      </w:r>
    </w:p>
    <w:p w14:paraId="171055F3" w14:textId="75BD2DA1" w:rsidR="0050154E" w:rsidRDefault="0050154E" w:rsidP="0050154E">
      <w:pPr>
        <w:pStyle w:val="Ttulo3"/>
      </w:pPr>
      <w:bookmarkStart w:id="142" w:name="_Toc18919529"/>
      <w:r>
        <w:t>Umbral de error de entrenamiento de 0,008</w:t>
      </w:r>
      <w:bookmarkEnd w:id="142"/>
    </w:p>
    <w:p w14:paraId="78671FA6" w14:textId="6D64CB19" w:rsidR="0050154E" w:rsidRDefault="0050154E" w:rsidP="0050154E">
      <w:pPr>
        <w:jc w:val="center"/>
      </w:pPr>
      <w:r>
        <w:rPr>
          <w:noProof/>
        </w:rPr>
        <w:drawing>
          <wp:inline distT="0" distB="0" distL="0" distR="0" wp14:anchorId="4ED060E9" wp14:editId="60178948">
            <wp:extent cx="5035296" cy="3121152"/>
            <wp:effectExtent l="0" t="0" r="13335" b="3175"/>
            <wp:docPr id="82" name="Gráfico 82"/>
            <wp:cNvGraphicFramePr/>
            <a:graphic xmlns:a="http://schemas.openxmlformats.org/drawingml/2006/main">
              <a:graphicData uri="http://schemas.openxmlformats.org/drawingml/2006/chart">
                <c:chart xmlns:c="http://schemas.openxmlformats.org/drawingml/2006/chart" xmlns:r="http://schemas.openxmlformats.org/officeDocument/2006/relationships" r:id="rId86"/>
              </a:graphicData>
            </a:graphic>
          </wp:inline>
        </w:drawing>
      </w:r>
    </w:p>
    <w:p w14:paraId="01FA7789" w14:textId="61F5D5A3" w:rsidR="0050154E" w:rsidRDefault="0050154E" w:rsidP="0050154E">
      <w:pPr>
        <w:jc w:val="center"/>
      </w:pPr>
      <w:r>
        <w:rPr>
          <w:noProof/>
        </w:rPr>
        <w:lastRenderedPageBreak/>
        <w:drawing>
          <wp:inline distT="0" distB="0" distL="0" distR="0" wp14:anchorId="53A9A996" wp14:editId="4655BB0E">
            <wp:extent cx="5495925" cy="4210050"/>
            <wp:effectExtent l="0" t="0" r="9525" b="0"/>
            <wp:docPr id="83"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495925" cy="4210050"/>
                    </a:xfrm>
                    <a:prstGeom prst="rect">
                      <a:avLst/>
                    </a:prstGeom>
                    <a:noFill/>
                    <a:ln>
                      <a:noFill/>
                    </a:ln>
                  </pic:spPr>
                </pic:pic>
              </a:graphicData>
            </a:graphic>
          </wp:inline>
        </w:drawing>
      </w:r>
    </w:p>
    <w:p w14:paraId="2F11A7FB" w14:textId="428DE665" w:rsidR="0050154E" w:rsidRPr="0050154E" w:rsidRDefault="0050154E" w:rsidP="0050154E">
      <w:pPr>
        <w:jc w:val="center"/>
      </w:pPr>
      <w:r>
        <w:rPr>
          <w:noProof/>
        </w:rPr>
        <w:drawing>
          <wp:inline distT="0" distB="0" distL="0" distR="0" wp14:anchorId="000FE64A" wp14:editId="7E4BF1F3">
            <wp:extent cx="5535295" cy="4060190"/>
            <wp:effectExtent l="0" t="0" r="8255" b="0"/>
            <wp:docPr id="84" name="Imagen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535295" cy="4060190"/>
                    </a:xfrm>
                    <a:prstGeom prst="rect">
                      <a:avLst/>
                    </a:prstGeom>
                    <a:noFill/>
                    <a:ln>
                      <a:noFill/>
                    </a:ln>
                  </pic:spPr>
                </pic:pic>
              </a:graphicData>
            </a:graphic>
          </wp:inline>
        </w:drawing>
      </w:r>
    </w:p>
    <w:p w14:paraId="5D4D337D" w14:textId="77777777" w:rsidR="0050154E" w:rsidRDefault="0050154E" w:rsidP="0050154E"/>
    <w:p w14:paraId="28BAF1E9" w14:textId="4339C8D8" w:rsidR="0050154E" w:rsidRDefault="0050154E" w:rsidP="0050154E">
      <w:pPr>
        <w:pStyle w:val="Ttulo3"/>
      </w:pPr>
      <w:bookmarkStart w:id="143" w:name="_Toc18919530"/>
      <w:r>
        <w:lastRenderedPageBreak/>
        <w:t>Umbral de error de entrenamiento de 0,005</w:t>
      </w:r>
      <w:bookmarkEnd w:id="143"/>
    </w:p>
    <w:p w14:paraId="58CC98EA" w14:textId="62CB578A" w:rsidR="0050154E" w:rsidRDefault="0050154E" w:rsidP="0050154E">
      <w:pPr>
        <w:jc w:val="center"/>
      </w:pPr>
      <w:r>
        <w:rPr>
          <w:noProof/>
        </w:rPr>
        <w:drawing>
          <wp:inline distT="0" distB="0" distL="0" distR="0" wp14:anchorId="2DEA436B" wp14:editId="2292B12C">
            <wp:extent cx="5303520" cy="3425952"/>
            <wp:effectExtent l="0" t="0" r="11430" b="3175"/>
            <wp:docPr id="85" name="Gráfico 85"/>
            <wp:cNvGraphicFramePr/>
            <a:graphic xmlns:a="http://schemas.openxmlformats.org/drawingml/2006/main">
              <a:graphicData uri="http://schemas.openxmlformats.org/drawingml/2006/chart">
                <c:chart xmlns:c="http://schemas.openxmlformats.org/drawingml/2006/chart" xmlns:r="http://schemas.openxmlformats.org/officeDocument/2006/relationships" r:id="rId89"/>
              </a:graphicData>
            </a:graphic>
          </wp:inline>
        </w:drawing>
      </w:r>
    </w:p>
    <w:p w14:paraId="70A3A5B8" w14:textId="457E0F48" w:rsidR="0050154E" w:rsidRDefault="0050154E" w:rsidP="0050154E">
      <w:pPr>
        <w:jc w:val="center"/>
      </w:pPr>
      <w:r>
        <w:rPr>
          <w:noProof/>
        </w:rPr>
        <w:drawing>
          <wp:inline distT="0" distB="0" distL="0" distR="0" wp14:anchorId="54243861" wp14:editId="2CEE1A92">
            <wp:extent cx="5547360" cy="4279265"/>
            <wp:effectExtent l="0" t="0" r="0" b="6985"/>
            <wp:docPr id="86"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547360" cy="4279265"/>
                    </a:xfrm>
                    <a:prstGeom prst="rect">
                      <a:avLst/>
                    </a:prstGeom>
                    <a:noFill/>
                    <a:ln>
                      <a:noFill/>
                    </a:ln>
                  </pic:spPr>
                </pic:pic>
              </a:graphicData>
            </a:graphic>
          </wp:inline>
        </w:drawing>
      </w:r>
    </w:p>
    <w:p w14:paraId="5C690035" w14:textId="5FAC419F" w:rsidR="0050154E" w:rsidRDefault="0050154E" w:rsidP="0050154E">
      <w:pPr>
        <w:jc w:val="center"/>
      </w:pPr>
      <w:r>
        <w:rPr>
          <w:noProof/>
        </w:rPr>
        <w:lastRenderedPageBreak/>
        <w:drawing>
          <wp:inline distT="0" distB="0" distL="0" distR="0" wp14:anchorId="7F8A6B40" wp14:editId="5172E6E9">
            <wp:extent cx="5495925" cy="4162425"/>
            <wp:effectExtent l="0" t="0" r="9525" b="9525"/>
            <wp:docPr id="87"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495925" cy="4162425"/>
                    </a:xfrm>
                    <a:prstGeom prst="rect">
                      <a:avLst/>
                    </a:prstGeom>
                    <a:noFill/>
                    <a:ln>
                      <a:noFill/>
                    </a:ln>
                  </pic:spPr>
                </pic:pic>
              </a:graphicData>
            </a:graphic>
          </wp:inline>
        </w:drawing>
      </w:r>
    </w:p>
    <w:p w14:paraId="5BCD51FF" w14:textId="2B608839" w:rsidR="0050154E" w:rsidRDefault="0050154E" w:rsidP="0050154E">
      <w:pPr>
        <w:pStyle w:val="Ttulo3"/>
      </w:pPr>
      <w:bookmarkStart w:id="144" w:name="_Toc18919531"/>
      <w:r>
        <w:t>Umbral de error de entrenamiento de 0,003</w:t>
      </w:r>
      <w:bookmarkEnd w:id="144"/>
    </w:p>
    <w:p w14:paraId="1ADAED46" w14:textId="0AC4BBBC" w:rsidR="0050154E" w:rsidRDefault="0050154E" w:rsidP="0050154E">
      <w:pPr>
        <w:jc w:val="center"/>
      </w:pPr>
      <w:r>
        <w:rPr>
          <w:noProof/>
        </w:rPr>
        <w:drawing>
          <wp:inline distT="0" distB="0" distL="0" distR="0" wp14:anchorId="3862D24C" wp14:editId="762962A8">
            <wp:extent cx="4925568" cy="3145536"/>
            <wp:effectExtent l="0" t="0" r="8890" b="17145"/>
            <wp:docPr id="89" name="Gráfico 89"/>
            <wp:cNvGraphicFramePr/>
            <a:graphic xmlns:a="http://schemas.openxmlformats.org/drawingml/2006/main">
              <a:graphicData uri="http://schemas.openxmlformats.org/drawingml/2006/chart">
                <c:chart xmlns:c="http://schemas.openxmlformats.org/drawingml/2006/chart" xmlns:r="http://schemas.openxmlformats.org/officeDocument/2006/relationships" r:id="rId92"/>
              </a:graphicData>
            </a:graphic>
          </wp:inline>
        </w:drawing>
      </w:r>
    </w:p>
    <w:p w14:paraId="2CBAC609" w14:textId="078D330F" w:rsidR="0050154E" w:rsidRPr="0050154E" w:rsidRDefault="0050154E" w:rsidP="0050154E">
      <w:pPr>
        <w:jc w:val="center"/>
      </w:pPr>
      <w:r>
        <w:rPr>
          <w:noProof/>
        </w:rPr>
        <w:lastRenderedPageBreak/>
        <w:drawing>
          <wp:inline distT="0" distB="0" distL="0" distR="0" wp14:anchorId="2AAF4B41" wp14:editId="0514BC6C">
            <wp:extent cx="5562600" cy="4152900"/>
            <wp:effectExtent l="0" t="0" r="0" b="0"/>
            <wp:docPr id="93"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562600" cy="4152900"/>
                    </a:xfrm>
                    <a:prstGeom prst="rect">
                      <a:avLst/>
                    </a:prstGeom>
                    <a:noFill/>
                    <a:ln>
                      <a:noFill/>
                    </a:ln>
                  </pic:spPr>
                </pic:pic>
              </a:graphicData>
            </a:graphic>
          </wp:inline>
        </w:drawing>
      </w:r>
    </w:p>
    <w:p w14:paraId="758C76EA" w14:textId="330F07D0" w:rsidR="0050154E" w:rsidRDefault="0050154E" w:rsidP="0050154E">
      <w:r>
        <w:rPr>
          <w:noProof/>
        </w:rPr>
        <w:drawing>
          <wp:inline distT="0" distB="0" distL="0" distR="0" wp14:anchorId="61E8871D" wp14:editId="1C458BC0">
            <wp:extent cx="5437505" cy="4035425"/>
            <wp:effectExtent l="0" t="0" r="0" b="3175"/>
            <wp:docPr id="94" name="Imagen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437505" cy="4035425"/>
                    </a:xfrm>
                    <a:prstGeom prst="rect">
                      <a:avLst/>
                    </a:prstGeom>
                    <a:noFill/>
                    <a:ln>
                      <a:noFill/>
                    </a:ln>
                  </pic:spPr>
                </pic:pic>
              </a:graphicData>
            </a:graphic>
          </wp:inline>
        </w:drawing>
      </w:r>
      <w:bookmarkEnd w:id="106"/>
    </w:p>
    <w:p w14:paraId="33D317C5" w14:textId="302B40BC" w:rsidR="009018A0" w:rsidRDefault="009018A0" w:rsidP="0050154E"/>
    <w:p w14:paraId="0E2DA99A" w14:textId="77777777" w:rsidR="009018A0" w:rsidRDefault="009018A0">
      <w:pPr>
        <w:spacing w:before="0"/>
        <w:ind w:firstLine="0"/>
        <w:sectPr w:rsidR="009018A0" w:rsidSect="00DC605E">
          <w:footerReference w:type="default" r:id="rId95"/>
          <w:headerReference w:type="first" r:id="rId96"/>
          <w:pgSz w:w="11906" w:h="16838" w:code="9"/>
          <w:pgMar w:top="1418" w:right="1418" w:bottom="1418" w:left="1418" w:header="720" w:footer="720" w:gutter="0"/>
          <w:cols w:space="720"/>
          <w:docGrid w:linePitch="326"/>
        </w:sectPr>
      </w:pPr>
    </w:p>
    <w:p w14:paraId="065F2D6A" w14:textId="17C57BDE" w:rsidR="009018A0" w:rsidRDefault="009018A0">
      <w:pPr>
        <w:spacing w:before="0"/>
        <w:ind w:firstLine="0"/>
      </w:pPr>
    </w:p>
    <w:sectPr w:rsidR="009018A0" w:rsidSect="00DC605E">
      <w:footerReference w:type="default" r:id="rId97"/>
      <w:pgSz w:w="11906" w:h="16838" w:code="9"/>
      <w:pgMar w:top="1418" w:right="1418" w:bottom="1418" w:left="1418" w:header="720" w:footer="720" w:gutter="0"/>
      <w:cols w:space="720"/>
      <w:docGrid w:linePitch="326"/>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5B87EFE" w16cid:durableId="21209E20"/>
  <w16cid:commentId w16cid:paraId="632608EE" w16cid:durableId="21209E0C"/>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3F45017" w14:textId="77777777" w:rsidR="00A113CA" w:rsidRDefault="00A113CA" w:rsidP="009E19C4">
      <w:r>
        <w:separator/>
      </w:r>
    </w:p>
  </w:endnote>
  <w:endnote w:type="continuationSeparator" w:id="0">
    <w:p w14:paraId="23E02AB6" w14:textId="77777777" w:rsidR="00A113CA" w:rsidRDefault="00A113CA" w:rsidP="009E19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Liberation Serif">
    <w:altName w:val="Times New Roman"/>
    <w:charset w:val="00"/>
    <w:family w:val="roman"/>
    <w:pitch w:val="variable"/>
  </w:font>
  <w:font w:name="Droid Sans Fallback">
    <w:charset w:val="00"/>
    <w:family w:val="auto"/>
    <w:pitch w:val="variable"/>
  </w:font>
  <w:font w:name="FreeSans">
    <w:altName w:val="Arial"/>
    <w:charset w:val="00"/>
    <w:family w:val="swiss"/>
    <w:pitch w:val="default"/>
  </w:font>
  <w:font w:name="Calibri">
    <w:panose1 w:val="020F0502020204030204"/>
    <w:charset w:val="00"/>
    <w:family w:val="swiss"/>
    <w:pitch w:val="variable"/>
    <w:sig w:usb0="E0002EFF" w:usb1="C000247B" w:usb2="00000009" w:usb3="00000000" w:csb0="000001FF" w:csb1="00000000"/>
  </w:font>
  <w:font w:name="Monaco">
    <w:altName w:val="Courier New"/>
    <w:charset w:val="4D"/>
    <w:family w:val="auto"/>
    <w:pitch w:val="variable"/>
    <w:sig w:usb0="A00002FF" w:usb1="500039FB" w:usb2="00000000" w:usb3="00000000" w:csb0="00000197"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6F81D7" w14:textId="056CFB56" w:rsidR="00D45FAB" w:rsidRPr="004D6753" w:rsidRDefault="00D45FAB" w:rsidP="009E19C4">
    <w:pPr>
      <w:pStyle w:val="Piedepgina"/>
      <w:rPr>
        <w:color w:val="auto"/>
      </w:rPr>
    </w:pPr>
    <w:r w:rsidRPr="004D6753">
      <w:rPr>
        <w:color w:val="auto"/>
      </w:rPr>
      <w:fldChar w:fldCharType="begin"/>
    </w:r>
    <w:r w:rsidRPr="004D6753">
      <w:rPr>
        <w:color w:val="auto"/>
      </w:rPr>
      <w:instrText xml:space="preserve"> PAGE </w:instrText>
    </w:r>
    <w:r w:rsidRPr="004D6753">
      <w:rPr>
        <w:color w:val="auto"/>
      </w:rPr>
      <w:fldChar w:fldCharType="separate"/>
    </w:r>
    <w:r w:rsidR="00DF33A7">
      <w:rPr>
        <w:noProof/>
        <w:color w:val="auto"/>
      </w:rPr>
      <w:t>36</w:t>
    </w:r>
    <w:r w:rsidRPr="004D6753">
      <w:rPr>
        <w:noProof/>
        <w:color w:val="auto"/>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6CFAC1" w14:textId="77777777" w:rsidR="00D45FAB" w:rsidRPr="00B82E0B" w:rsidRDefault="00D45FAB" w:rsidP="009E19C4">
    <w:pPr>
      <w:pStyle w:val="Piedepgina"/>
      <w:rPr>
        <w:color w:val="auto"/>
      </w:rPr>
    </w:pPr>
    <w:r w:rsidRPr="00B82E0B">
      <w:rPr>
        <w:color w:val="auto"/>
      </w:rPr>
      <w:fldChar w:fldCharType="begin"/>
    </w:r>
    <w:r w:rsidRPr="00B82E0B">
      <w:rPr>
        <w:color w:val="auto"/>
      </w:rPr>
      <w:instrText xml:space="preserve"> PAGE </w:instrText>
    </w:r>
    <w:r w:rsidRPr="00B82E0B">
      <w:rPr>
        <w:color w:val="auto"/>
      </w:rPr>
      <w:fldChar w:fldCharType="separate"/>
    </w:r>
    <w:r w:rsidR="00DF33A7">
      <w:rPr>
        <w:noProof/>
        <w:color w:val="auto"/>
      </w:rPr>
      <w:t>62</w:t>
    </w:r>
    <w:r w:rsidRPr="00B82E0B">
      <w:rPr>
        <w:noProof/>
        <w:color w:val="auto"/>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8BEFAF" w14:textId="2C76F148" w:rsidR="00D45FAB" w:rsidRPr="00B82E0B" w:rsidRDefault="00D45FAB" w:rsidP="009E19C4">
    <w:pPr>
      <w:pStyle w:val="Piedepgina"/>
      <w:rPr>
        <w:color w:val="auto"/>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5605C3D" w14:textId="77777777" w:rsidR="00A113CA" w:rsidRDefault="00A113CA" w:rsidP="009E19C4">
      <w:r>
        <w:separator/>
      </w:r>
    </w:p>
  </w:footnote>
  <w:footnote w:type="continuationSeparator" w:id="0">
    <w:p w14:paraId="191E1379" w14:textId="77777777" w:rsidR="00A113CA" w:rsidRDefault="00A113CA" w:rsidP="009E19C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900624" w14:textId="77777777" w:rsidR="00D45FAB" w:rsidRDefault="00D45FAB" w:rsidP="009E19C4">
    <w:pPr>
      <w:pStyle w:val="Encabezado"/>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BB3F60" w14:textId="2BB1F48B" w:rsidR="00D45FAB" w:rsidRDefault="00D45FAB" w:rsidP="00F14D0B">
    <w:pPr>
      <w:pStyle w:val="Encabezado"/>
      <w:rPr>
        <w:smallCaps w:val="0"/>
        <w:sz w:val="20"/>
      </w:rPr>
    </w:pPr>
    <w:r>
      <w:rPr>
        <w:noProof/>
      </w:rPr>
      <w:drawing>
        <wp:anchor distT="0" distB="0" distL="114300" distR="114300" simplePos="0" relativeHeight="251672064" behindDoc="0" locked="0" layoutInCell="1" allowOverlap="1" wp14:anchorId="1268B915" wp14:editId="569108C9">
          <wp:simplePos x="0" y="0"/>
          <wp:positionH relativeFrom="column">
            <wp:posOffset>3978233</wp:posOffset>
          </wp:positionH>
          <wp:positionV relativeFrom="paragraph">
            <wp:posOffset>16865</wp:posOffset>
          </wp:positionV>
          <wp:extent cx="1776748" cy="252000"/>
          <wp:effectExtent l="0" t="0" r="0" b="0"/>
          <wp:wrapNone/>
          <wp:docPr id="46" name="Imagen 46" descr="../../../../../../../Downloads/udc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wnloads/udc_"/>
                  <pic:cNvPicPr>
                    <a:picLocks noChangeAspect="1" noChangeArrowheads="1"/>
                  </pic:cNvPicPr>
                </pic:nvPicPr>
                <pic:blipFill>
                  <a:blip r:embed="rId1">
                    <a:extLst>
                      <a:ext uri="{28A0092B-C50C-407E-A947-70E740481C1C}">
                        <a14:useLocalDpi xmlns:a14="http://schemas.microsoft.com/office/drawing/2010/main"/>
                      </a:ext>
                    </a:extLst>
                  </a:blip>
                  <a:srcRect/>
                  <a:stretch>
                    <a:fillRect/>
                  </a:stretch>
                </pic:blipFill>
                <pic:spPr bwMode="auto">
                  <a:xfrm>
                    <a:off x="0" y="0"/>
                    <a:ext cx="1776748" cy="252000"/>
                  </a:xfrm>
                  <a:prstGeom prst="rect">
                    <a:avLst/>
                  </a:prstGeom>
                  <a:noFill/>
                  <a:ln>
                    <a:noFill/>
                  </a:ln>
                </pic:spPr>
              </pic:pic>
            </a:graphicData>
          </a:graphic>
          <wp14:sizeRelH relativeFrom="page">
            <wp14:pctWidth>0</wp14:pctWidth>
          </wp14:sizeRelH>
          <wp14:sizeRelV relativeFrom="page">
            <wp14:pctHeight>0</wp14:pctHeight>
          </wp14:sizeRelV>
        </wp:anchor>
      </w:drawing>
    </w:r>
    <w:r>
      <w:rPr>
        <w:smallCaps w:val="0"/>
        <w:sz w:val="20"/>
      </w:rPr>
      <w:t>Memoria / 8. Pruebas</w:t>
    </w:r>
  </w:p>
  <w:p w14:paraId="3E7B11DA" w14:textId="77777777" w:rsidR="00D45FAB" w:rsidRDefault="00D45FAB" w:rsidP="00F14D0B">
    <w:pPr>
      <w:pStyle w:val="Encabezado"/>
      <w:rPr>
        <w:smallCaps w:val="0"/>
        <w:sz w:val="20"/>
      </w:rPr>
    </w:pPr>
    <w:r>
      <w:rPr>
        <w:smallCaps w:val="0"/>
        <w:sz w:val="20"/>
      </w:rPr>
      <w:t>Álvaro Fernández de la Torre</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29E962" w14:textId="657BD9BB" w:rsidR="00D45FAB" w:rsidRDefault="00D45FAB" w:rsidP="00F14D0B">
    <w:pPr>
      <w:pStyle w:val="Encabezado"/>
      <w:rPr>
        <w:smallCaps w:val="0"/>
        <w:sz w:val="20"/>
      </w:rPr>
    </w:pPr>
    <w:r>
      <w:rPr>
        <w:noProof/>
      </w:rPr>
      <w:drawing>
        <wp:anchor distT="0" distB="0" distL="114300" distR="114300" simplePos="0" relativeHeight="251674112" behindDoc="0" locked="0" layoutInCell="1" allowOverlap="1" wp14:anchorId="44AB59F6" wp14:editId="7CA702D6">
          <wp:simplePos x="0" y="0"/>
          <wp:positionH relativeFrom="column">
            <wp:posOffset>3978233</wp:posOffset>
          </wp:positionH>
          <wp:positionV relativeFrom="paragraph">
            <wp:posOffset>16865</wp:posOffset>
          </wp:positionV>
          <wp:extent cx="1776748" cy="252000"/>
          <wp:effectExtent l="0" t="0" r="0" b="0"/>
          <wp:wrapNone/>
          <wp:docPr id="95" name="Imagen 95" descr="../../../../../../../Downloads/udc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wnloads/udc_"/>
                  <pic:cNvPicPr>
                    <a:picLocks noChangeAspect="1" noChangeArrowheads="1"/>
                  </pic:cNvPicPr>
                </pic:nvPicPr>
                <pic:blipFill>
                  <a:blip r:embed="rId1">
                    <a:extLst>
                      <a:ext uri="{28A0092B-C50C-407E-A947-70E740481C1C}">
                        <a14:useLocalDpi xmlns:a14="http://schemas.microsoft.com/office/drawing/2010/main"/>
                      </a:ext>
                    </a:extLst>
                  </a:blip>
                  <a:srcRect/>
                  <a:stretch>
                    <a:fillRect/>
                  </a:stretch>
                </pic:blipFill>
                <pic:spPr bwMode="auto">
                  <a:xfrm>
                    <a:off x="0" y="0"/>
                    <a:ext cx="1776748" cy="252000"/>
                  </a:xfrm>
                  <a:prstGeom prst="rect">
                    <a:avLst/>
                  </a:prstGeom>
                  <a:noFill/>
                  <a:ln>
                    <a:noFill/>
                  </a:ln>
                </pic:spPr>
              </pic:pic>
            </a:graphicData>
          </a:graphic>
          <wp14:sizeRelH relativeFrom="page">
            <wp14:pctWidth>0</wp14:pctWidth>
          </wp14:sizeRelH>
          <wp14:sizeRelV relativeFrom="page">
            <wp14:pctHeight>0</wp14:pctHeight>
          </wp14:sizeRelV>
        </wp:anchor>
      </w:drawing>
    </w:r>
    <w:r>
      <w:rPr>
        <w:smallCaps w:val="0"/>
        <w:sz w:val="20"/>
      </w:rPr>
      <w:t>Memoria / 9. Conclusiones y trabajo futuro</w:t>
    </w:r>
  </w:p>
  <w:p w14:paraId="1EEB51BC" w14:textId="77777777" w:rsidR="00D45FAB" w:rsidRDefault="00D45FAB" w:rsidP="00F14D0B">
    <w:pPr>
      <w:pStyle w:val="Encabezado"/>
      <w:rPr>
        <w:smallCaps w:val="0"/>
        <w:sz w:val="20"/>
      </w:rPr>
    </w:pPr>
    <w:r>
      <w:rPr>
        <w:smallCaps w:val="0"/>
        <w:sz w:val="20"/>
      </w:rPr>
      <w:t>Álvaro Fernández de la Torre</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543839" w14:textId="1760472F" w:rsidR="00D45FAB" w:rsidRDefault="00D45FAB" w:rsidP="00F14D0B">
    <w:pPr>
      <w:pStyle w:val="Encabezado"/>
      <w:rPr>
        <w:smallCaps w:val="0"/>
        <w:sz w:val="20"/>
      </w:rPr>
    </w:pPr>
    <w:r>
      <w:rPr>
        <w:noProof/>
      </w:rPr>
      <w:drawing>
        <wp:anchor distT="0" distB="0" distL="114300" distR="114300" simplePos="0" relativeHeight="251665920" behindDoc="0" locked="0" layoutInCell="1" allowOverlap="1" wp14:anchorId="662B49B5" wp14:editId="09F93658">
          <wp:simplePos x="0" y="0"/>
          <wp:positionH relativeFrom="column">
            <wp:posOffset>3978233</wp:posOffset>
          </wp:positionH>
          <wp:positionV relativeFrom="paragraph">
            <wp:posOffset>23750</wp:posOffset>
          </wp:positionV>
          <wp:extent cx="1776748" cy="252000"/>
          <wp:effectExtent l="0" t="0" r="0" b="0"/>
          <wp:wrapNone/>
          <wp:docPr id="92" name="Imagen 92" descr="../../../../../../../Downloads/udc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wnloads/udc_"/>
                  <pic:cNvPicPr>
                    <a:picLocks noChangeAspect="1" noChangeArrowheads="1"/>
                  </pic:cNvPicPr>
                </pic:nvPicPr>
                <pic:blipFill>
                  <a:blip r:embed="rId1">
                    <a:extLst>
                      <a:ext uri="{28A0092B-C50C-407E-A947-70E740481C1C}">
                        <a14:useLocalDpi xmlns:a14="http://schemas.microsoft.com/office/drawing/2010/main"/>
                      </a:ext>
                    </a:extLst>
                  </a:blip>
                  <a:srcRect/>
                  <a:stretch>
                    <a:fillRect/>
                  </a:stretch>
                </pic:blipFill>
                <pic:spPr bwMode="auto">
                  <a:xfrm>
                    <a:off x="0" y="0"/>
                    <a:ext cx="1776748" cy="252000"/>
                  </a:xfrm>
                  <a:prstGeom prst="rect">
                    <a:avLst/>
                  </a:prstGeom>
                  <a:noFill/>
                  <a:ln>
                    <a:noFill/>
                  </a:ln>
                </pic:spPr>
              </pic:pic>
            </a:graphicData>
          </a:graphic>
          <wp14:sizeRelH relativeFrom="page">
            <wp14:pctWidth>0</wp14:pctWidth>
          </wp14:sizeRelH>
          <wp14:sizeRelV relativeFrom="page">
            <wp14:pctHeight>0</wp14:pctHeight>
          </wp14:sizeRelV>
        </wp:anchor>
      </w:drawing>
    </w:r>
    <w:r>
      <w:rPr>
        <w:smallCaps w:val="0"/>
        <w:sz w:val="20"/>
      </w:rPr>
      <w:t>Memoria / 10. Bibliografía</w:t>
    </w:r>
  </w:p>
  <w:p w14:paraId="21FD9330" w14:textId="77777777" w:rsidR="00D45FAB" w:rsidRDefault="00D45FAB" w:rsidP="00F14D0B">
    <w:pPr>
      <w:pStyle w:val="Encabezado"/>
      <w:rPr>
        <w:smallCaps w:val="0"/>
        <w:sz w:val="20"/>
      </w:rPr>
    </w:pPr>
    <w:r>
      <w:rPr>
        <w:smallCaps w:val="0"/>
        <w:sz w:val="20"/>
      </w:rPr>
      <w:t>Álvaro Fernández de la Torre</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57747C" w14:textId="2A1A9A7C" w:rsidR="00D45FAB" w:rsidRPr="006A7244" w:rsidRDefault="00D45FAB" w:rsidP="005B0AF9">
    <w:pPr>
      <w:pStyle w:val="Encabezado"/>
      <w:pBdr>
        <w:bottom w:val="none" w:sz="0" w:space="0" w:color="auto"/>
      </w:pBdr>
      <w:jc w:val="cente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A9D3AB" w14:textId="77777777" w:rsidR="00D45FAB" w:rsidRPr="00C4580B" w:rsidRDefault="00D45FAB" w:rsidP="00C4580B">
    <w:pPr>
      <w:pStyle w:val="Encabezado"/>
      <w:pBdr>
        <w:bottom w:val="none" w:sz="0" w:space="0" w:color="auto"/>
      </w:pBd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5A5E89" w14:textId="28515FC5" w:rsidR="00D45FAB" w:rsidRDefault="00D45FAB" w:rsidP="0065326C">
    <w:pPr>
      <w:pStyle w:val="Encabezado"/>
      <w:rPr>
        <w:smallCaps w:val="0"/>
        <w:sz w:val="20"/>
      </w:rPr>
    </w:pPr>
    <w:r>
      <w:rPr>
        <w:noProof/>
      </w:rPr>
      <w:drawing>
        <wp:anchor distT="0" distB="0" distL="114300" distR="114300" simplePos="0" relativeHeight="251664896" behindDoc="0" locked="0" layoutInCell="1" allowOverlap="1" wp14:anchorId="36F224B8" wp14:editId="6989A403">
          <wp:simplePos x="0" y="0"/>
          <wp:positionH relativeFrom="column">
            <wp:posOffset>3978233</wp:posOffset>
          </wp:positionH>
          <wp:positionV relativeFrom="paragraph">
            <wp:posOffset>23750</wp:posOffset>
          </wp:positionV>
          <wp:extent cx="1776748" cy="252000"/>
          <wp:effectExtent l="0" t="0" r="0" b="0"/>
          <wp:wrapNone/>
          <wp:docPr id="49" name="Imagen 49" descr="../../../../../../../Downloads/udc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wnloads/udc_"/>
                  <pic:cNvPicPr>
                    <a:picLocks noChangeAspect="1" noChangeArrowheads="1"/>
                  </pic:cNvPicPr>
                </pic:nvPicPr>
                <pic:blipFill>
                  <a:blip r:embed="rId1">
                    <a:extLst>
                      <a:ext uri="{28A0092B-C50C-407E-A947-70E740481C1C}">
                        <a14:useLocalDpi xmlns:a14="http://schemas.microsoft.com/office/drawing/2010/main"/>
                      </a:ext>
                    </a:extLst>
                  </a:blip>
                  <a:srcRect/>
                  <a:stretch>
                    <a:fillRect/>
                  </a:stretch>
                </pic:blipFill>
                <pic:spPr bwMode="auto">
                  <a:xfrm>
                    <a:off x="0" y="0"/>
                    <a:ext cx="1776748" cy="252000"/>
                  </a:xfrm>
                  <a:prstGeom prst="rect">
                    <a:avLst/>
                  </a:prstGeom>
                  <a:noFill/>
                  <a:ln>
                    <a:noFill/>
                  </a:ln>
                </pic:spPr>
              </pic:pic>
            </a:graphicData>
          </a:graphic>
          <wp14:sizeRelH relativeFrom="page">
            <wp14:pctWidth>0</wp14:pctWidth>
          </wp14:sizeRelH>
          <wp14:sizeRelV relativeFrom="page">
            <wp14:pctHeight>0</wp14:pctHeight>
          </wp14:sizeRelV>
        </wp:anchor>
      </w:drawing>
    </w:r>
    <w:r>
      <w:rPr>
        <w:smallCaps w:val="0"/>
        <w:sz w:val="20"/>
      </w:rPr>
      <w:t>Anexos / 2. Resultados pruebas Off-line</w:t>
    </w:r>
  </w:p>
  <w:p w14:paraId="78E9A880" w14:textId="77777777" w:rsidR="00D45FAB" w:rsidRPr="0065326C" w:rsidRDefault="00D45FAB" w:rsidP="0065326C">
    <w:pPr>
      <w:pStyle w:val="Encabezado"/>
      <w:rPr>
        <w:smallCaps w:val="0"/>
        <w:sz w:val="20"/>
      </w:rPr>
    </w:pPr>
    <w:r>
      <w:rPr>
        <w:smallCaps w:val="0"/>
        <w:sz w:val="20"/>
      </w:rPr>
      <w:t>Álvaro Fernández de la Torre</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15079C" w14:textId="4DD25567" w:rsidR="00D45FAB" w:rsidRDefault="00D45FAB" w:rsidP="00F14D0B">
    <w:pPr>
      <w:pStyle w:val="Encabezado"/>
      <w:rPr>
        <w:smallCaps w:val="0"/>
        <w:sz w:val="20"/>
      </w:rPr>
    </w:pPr>
    <w:r>
      <w:rPr>
        <w:noProof/>
      </w:rPr>
      <w:drawing>
        <wp:anchor distT="0" distB="0" distL="114300" distR="114300" simplePos="0" relativeHeight="251650560" behindDoc="0" locked="0" layoutInCell="1" allowOverlap="1" wp14:anchorId="6616A8FD" wp14:editId="349DF938">
          <wp:simplePos x="0" y="0"/>
          <wp:positionH relativeFrom="column">
            <wp:posOffset>3977970</wp:posOffset>
          </wp:positionH>
          <wp:positionV relativeFrom="paragraph">
            <wp:posOffset>23306</wp:posOffset>
          </wp:positionV>
          <wp:extent cx="1776748" cy="252000"/>
          <wp:effectExtent l="0" t="0" r="0" b="0"/>
          <wp:wrapNone/>
          <wp:docPr id="30" name="Imagen 30" descr="../../../../../../../Downloads/udc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wnloads/udc_"/>
                  <pic:cNvPicPr>
                    <a:picLocks noChangeAspect="1" noChangeArrowheads="1"/>
                  </pic:cNvPicPr>
                </pic:nvPicPr>
                <pic:blipFill>
                  <a:blip r:embed="rId1">
                    <a:extLst>
                      <a:ext uri="{28A0092B-C50C-407E-A947-70E740481C1C}">
                        <a14:useLocalDpi xmlns:a14="http://schemas.microsoft.com/office/drawing/2010/main"/>
                      </a:ext>
                    </a:extLst>
                  </a:blip>
                  <a:srcRect/>
                  <a:stretch>
                    <a:fillRect/>
                  </a:stretch>
                </pic:blipFill>
                <pic:spPr bwMode="auto">
                  <a:xfrm>
                    <a:off x="0" y="0"/>
                    <a:ext cx="1776748" cy="252000"/>
                  </a:xfrm>
                  <a:prstGeom prst="rect">
                    <a:avLst/>
                  </a:prstGeom>
                  <a:noFill/>
                  <a:ln>
                    <a:noFill/>
                  </a:ln>
                </pic:spPr>
              </pic:pic>
            </a:graphicData>
          </a:graphic>
          <wp14:sizeRelH relativeFrom="page">
            <wp14:pctWidth>0</wp14:pctWidth>
          </wp14:sizeRelH>
          <wp14:sizeRelV relativeFrom="page">
            <wp14:pctHeight>0</wp14:pctHeight>
          </wp14:sizeRelV>
        </wp:anchor>
      </w:drawing>
    </w:r>
    <w:r>
      <w:rPr>
        <w:smallCaps w:val="0"/>
        <w:sz w:val="20"/>
      </w:rPr>
      <w:t>Memoria / 1. Introducción</w:t>
    </w:r>
  </w:p>
  <w:p w14:paraId="04D1AF90" w14:textId="5F50A1B9" w:rsidR="00D45FAB" w:rsidRDefault="00D45FAB" w:rsidP="00F14D0B">
    <w:pPr>
      <w:pStyle w:val="Encabezado"/>
      <w:rPr>
        <w:smallCaps w:val="0"/>
        <w:sz w:val="20"/>
      </w:rPr>
    </w:pPr>
    <w:r>
      <w:rPr>
        <w:smallCaps w:val="0"/>
        <w:sz w:val="20"/>
      </w:rPr>
      <w:t>Álvaro Fernández de la Torre</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162920" w14:textId="77777777" w:rsidR="00D45FAB" w:rsidRDefault="00D45FAB" w:rsidP="009E19C4">
    <w:pPr>
      <w:pStyle w:val="Encabezado"/>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83A11B" w14:textId="68DF7E48" w:rsidR="00D45FAB" w:rsidRDefault="00D45FAB" w:rsidP="006701F9">
    <w:pPr>
      <w:pStyle w:val="Encabezado"/>
      <w:rPr>
        <w:smallCaps w:val="0"/>
        <w:sz w:val="20"/>
      </w:rPr>
    </w:pPr>
    <w:r>
      <w:rPr>
        <w:noProof/>
      </w:rPr>
      <w:drawing>
        <wp:anchor distT="0" distB="0" distL="114300" distR="114300" simplePos="0" relativeHeight="251651584" behindDoc="0" locked="0" layoutInCell="1" allowOverlap="1" wp14:anchorId="2DDF703E" wp14:editId="2B6EA6E5">
          <wp:simplePos x="0" y="0"/>
          <wp:positionH relativeFrom="column">
            <wp:posOffset>3978234</wp:posOffset>
          </wp:positionH>
          <wp:positionV relativeFrom="paragraph">
            <wp:posOffset>23750</wp:posOffset>
          </wp:positionV>
          <wp:extent cx="1776748" cy="252000"/>
          <wp:effectExtent l="0" t="0" r="0" b="0"/>
          <wp:wrapNone/>
          <wp:docPr id="31" name="Imagen 31" descr="../../../../../../../Downloads/udc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wnloads/udc_"/>
                  <pic:cNvPicPr>
                    <a:picLocks noChangeAspect="1" noChangeArrowheads="1"/>
                  </pic:cNvPicPr>
                </pic:nvPicPr>
                <pic:blipFill>
                  <a:blip r:embed="rId1">
                    <a:extLst>
                      <a:ext uri="{28A0092B-C50C-407E-A947-70E740481C1C}">
                        <a14:useLocalDpi xmlns:a14="http://schemas.microsoft.com/office/drawing/2010/main"/>
                      </a:ext>
                    </a:extLst>
                  </a:blip>
                  <a:srcRect/>
                  <a:stretch>
                    <a:fillRect/>
                  </a:stretch>
                </pic:blipFill>
                <pic:spPr bwMode="auto">
                  <a:xfrm>
                    <a:off x="0" y="0"/>
                    <a:ext cx="1776748" cy="252000"/>
                  </a:xfrm>
                  <a:prstGeom prst="rect">
                    <a:avLst/>
                  </a:prstGeom>
                  <a:noFill/>
                  <a:ln>
                    <a:noFill/>
                  </a:ln>
                </pic:spPr>
              </pic:pic>
            </a:graphicData>
          </a:graphic>
          <wp14:sizeRelH relativeFrom="page">
            <wp14:pctWidth>0</wp14:pctWidth>
          </wp14:sizeRelH>
          <wp14:sizeRelV relativeFrom="page">
            <wp14:pctHeight>0</wp14:pctHeight>
          </wp14:sizeRelV>
        </wp:anchor>
      </w:drawing>
    </w:r>
    <w:r>
      <w:rPr>
        <w:smallCaps w:val="0"/>
        <w:sz w:val="20"/>
      </w:rPr>
      <w:t>Memoria / 2. Objetivos</w:t>
    </w:r>
  </w:p>
  <w:p w14:paraId="34C86BF1" w14:textId="77777777" w:rsidR="00D45FAB" w:rsidRDefault="00D45FAB" w:rsidP="00F14D0B">
    <w:pPr>
      <w:pStyle w:val="Encabezado"/>
      <w:rPr>
        <w:smallCaps w:val="0"/>
        <w:sz w:val="20"/>
      </w:rPr>
    </w:pPr>
    <w:r>
      <w:rPr>
        <w:smallCaps w:val="0"/>
        <w:sz w:val="20"/>
      </w:rPr>
      <w:t>Álvaro Fernández de la Torre</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EF139D" w14:textId="20C5BC0C" w:rsidR="00D45FAB" w:rsidRDefault="00D45FAB" w:rsidP="00F14D0B">
    <w:pPr>
      <w:pStyle w:val="Encabezado"/>
      <w:rPr>
        <w:smallCaps w:val="0"/>
        <w:sz w:val="20"/>
      </w:rPr>
    </w:pPr>
    <w:r>
      <w:rPr>
        <w:noProof/>
      </w:rPr>
      <w:drawing>
        <wp:anchor distT="0" distB="0" distL="114300" distR="114300" simplePos="0" relativeHeight="251654656" behindDoc="0" locked="0" layoutInCell="1" allowOverlap="1" wp14:anchorId="06916FB9" wp14:editId="4F0578F4">
          <wp:simplePos x="0" y="0"/>
          <wp:positionH relativeFrom="column">
            <wp:posOffset>3978234</wp:posOffset>
          </wp:positionH>
          <wp:positionV relativeFrom="paragraph">
            <wp:posOffset>23751</wp:posOffset>
          </wp:positionV>
          <wp:extent cx="1776748" cy="252000"/>
          <wp:effectExtent l="0" t="0" r="0" b="0"/>
          <wp:wrapNone/>
          <wp:docPr id="32" name="Imagen 32" descr="../../../../../../../Downloads/udc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wnloads/udc_"/>
                  <pic:cNvPicPr>
                    <a:picLocks noChangeAspect="1" noChangeArrowheads="1"/>
                  </pic:cNvPicPr>
                </pic:nvPicPr>
                <pic:blipFill>
                  <a:blip r:embed="rId1">
                    <a:extLst>
                      <a:ext uri="{28A0092B-C50C-407E-A947-70E740481C1C}">
                        <a14:useLocalDpi xmlns:a14="http://schemas.microsoft.com/office/drawing/2010/main"/>
                      </a:ext>
                    </a:extLst>
                  </a:blip>
                  <a:srcRect/>
                  <a:stretch>
                    <a:fillRect/>
                  </a:stretch>
                </pic:blipFill>
                <pic:spPr bwMode="auto">
                  <a:xfrm>
                    <a:off x="0" y="0"/>
                    <a:ext cx="1776748" cy="252000"/>
                  </a:xfrm>
                  <a:prstGeom prst="rect">
                    <a:avLst/>
                  </a:prstGeom>
                  <a:noFill/>
                  <a:ln>
                    <a:noFill/>
                  </a:ln>
                </pic:spPr>
              </pic:pic>
            </a:graphicData>
          </a:graphic>
          <wp14:sizeRelH relativeFrom="page">
            <wp14:pctWidth>0</wp14:pctWidth>
          </wp14:sizeRelH>
          <wp14:sizeRelV relativeFrom="page">
            <wp14:pctHeight>0</wp14:pctHeight>
          </wp14:sizeRelV>
        </wp:anchor>
      </w:drawing>
    </w:r>
    <w:r>
      <w:rPr>
        <w:smallCaps w:val="0"/>
        <w:sz w:val="20"/>
      </w:rPr>
      <w:t>Memoria / 3. Estructura de la memoria</w:t>
    </w:r>
  </w:p>
  <w:p w14:paraId="31D0361E" w14:textId="77777777" w:rsidR="00D45FAB" w:rsidRDefault="00D45FAB" w:rsidP="00F14D0B">
    <w:pPr>
      <w:pStyle w:val="Encabezado"/>
      <w:rPr>
        <w:smallCaps w:val="0"/>
        <w:sz w:val="20"/>
      </w:rPr>
    </w:pPr>
    <w:r>
      <w:rPr>
        <w:smallCaps w:val="0"/>
        <w:sz w:val="20"/>
      </w:rPr>
      <w:t>Álvaro Fernández de la Torre</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92DC71" w14:textId="73B95D2E" w:rsidR="00D45FAB" w:rsidRDefault="00D45FAB" w:rsidP="00F14D0B">
    <w:pPr>
      <w:pStyle w:val="Encabezado"/>
      <w:rPr>
        <w:smallCaps w:val="0"/>
        <w:sz w:val="20"/>
      </w:rPr>
    </w:pPr>
    <w:r>
      <w:rPr>
        <w:noProof/>
      </w:rPr>
      <w:drawing>
        <wp:anchor distT="0" distB="0" distL="114300" distR="114300" simplePos="0" relativeHeight="251656704" behindDoc="0" locked="0" layoutInCell="1" allowOverlap="1" wp14:anchorId="6CBAD4CC" wp14:editId="1FFE19B6">
          <wp:simplePos x="0" y="0"/>
          <wp:positionH relativeFrom="column">
            <wp:posOffset>3978234</wp:posOffset>
          </wp:positionH>
          <wp:positionV relativeFrom="paragraph">
            <wp:posOffset>23750</wp:posOffset>
          </wp:positionV>
          <wp:extent cx="1776748" cy="252000"/>
          <wp:effectExtent l="0" t="0" r="0" b="0"/>
          <wp:wrapNone/>
          <wp:docPr id="33" name="Imagen 33" descr="../../../../../../../Downloads/udc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wnloads/udc_"/>
                  <pic:cNvPicPr>
                    <a:picLocks noChangeAspect="1" noChangeArrowheads="1"/>
                  </pic:cNvPicPr>
                </pic:nvPicPr>
                <pic:blipFill>
                  <a:blip r:embed="rId1">
                    <a:extLst>
                      <a:ext uri="{28A0092B-C50C-407E-A947-70E740481C1C}">
                        <a14:useLocalDpi xmlns:a14="http://schemas.microsoft.com/office/drawing/2010/main"/>
                      </a:ext>
                    </a:extLst>
                  </a:blip>
                  <a:srcRect/>
                  <a:stretch>
                    <a:fillRect/>
                  </a:stretch>
                </pic:blipFill>
                <pic:spPr bwMode="auto">
                  <a:xfrm>
                    <a:off x="0" y="0"/>
                    <a:ext cx="1776748" cy="252000"/>
                  </a:xfrm>
                  <a:prstGeom prst="rect">
                    <a:avLst/>
                  </a:prstGeom>
                  <a:noFill/>
                  <a:ln>
                    <a:noFill/>
                  </a:ln>
                </pic:spPr>
              </pic:pic>
            </a:graphicData>
          </a:graphic>
          <wp14:sizeRelH relativeFrom="page">
            <wp14:pctWidth>0</wp14:pctWidth>
          </wp14:sizeRelH>
          <wp14:sizeRelV relativeFrom="page">
            <wp14:pctHeight>0</wp14:pctHeight>
          </wp14:sizeRelV>
        </wp:anchor>
      </w:drawing>
    </w:r>
    <w:r>
      <w:rPr>
        <w:smallCaps w:val="0"/>
        <w:sz w:val="20"/>
      </w:rPr>
      <w:t>Memoria / 4. Fundamentos teóricos y tecnológicos</w:t>
    </w:r>
  </w:p>
  <w:p w14:paraId="5A1FBC28" w14:textId="6961105D" w:rsidR="00D45FAB" w:rsidRDefault="00D45FAB" w:rsidP="00F14D0B">
    <w:pPr>
      <w:pStyle w:val="Encabezado"/>
      <w:rPr>
        <w:smallCaps w:val="0"/>
        <w:sz w:val="20"/>
      </w:rPr>
    </w:pPr>
    <w:r>
      <w:rPr>
        <w:smallCaps w:val="0"/>
        <w:sz w:val="20"/>
      </w:rPr>
      <w:t>Álvaro Fernández de la Torre</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959541" w14:textId="426F50C6" w:rsidR="00D45FAB" w:rsidRDefault="00D45FAB" w:rsidP="00F14D0B">
    <w:pPr>
      <w:pStyle w:val="Encabezado"/>
      <w:rPr>
        <w:smallCaps w:val="0"/>
        <w:sz w:val="20"/>
      </w:rPr>
    </w:pPr>
    <w:r>
      <w:rPr>
        <w:noProof/>
      </w:rPr>
      <w:drawing>
        <wp:anchor distT="0" distB="0" distL="114300" distR="114300" simplePos="0" relativeHeight="251658752" behindDoc="0" locked="0" layoutInCell="1" allowOverlap="1" wp14:anchorId="0D0C6D89" wp14:editId="722D1243">
          <wp:simplePos x="0" y="0"/>
          <wp:positionH relativeFrom="column">
            <wp:posOffset>3978233</wp:posOffset>
          </wp:positionH>
          <wp:positionV relativeFrom="paragraph">
            <wp:posOffset>16865</wp:posOffset>
          </wp:positionV>
          <wp:extent cx="1776748" cy="252000"/>
          <wp:effectExtent l="0" t="0" r="0" b="0"/>
          <wp:wrapNone/>
          <wp:docPr id="38" name="Imagen 38" descr="../../../../../../../Downloads/udc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wnloads/udc_"/>
                  <pic:cNvPicPr>
                    <a:picLocks noChangeAspect="1" noChangeArrowheads="1"/>
                  </pic:cNvPicPr>
                </pic:nvPicPr>
                <pic:blipFill>
                  <a:blip r:embed="rId1">
                    <a:extLst>
                      <a:ext uri="{28A0092B-C50C-407E-A947-70E740481C1C}">
                        <a14:useLocalDpi xmlns:a14="http://schemas.microsoft.com/office/drawing/2010/main"/>
                      </a:ext>
                    </a:extLst>
                  </a:blip>
                  <a:srcRect/>
                  <a:stretch>
                    <a:fillRect/>
                  </a:stretch>
                </pic:blipFill>
                <pic:spPr bwMode="auto">
                  <a:xfrm>
                    <a:off x="0" y="0"/>
                    <a:ext cx="1776748" cy="252000"/>
                  </a:xfrm>
                  <a:prstGeom prst="rect">
                    <a:avLst/>
                  </a:prstGeom>
                  <a:noFill/>
                  <a:ln>
                    <a:noFill/>
                  </a:ln>
                </pic:spPr>
              </pic:pic>
            </a:graphicData>
          </a:graphic>
          <wp14:sizeRelH relativeFrom="page">
            <wp14:pctWidth>0</wp14:pctWidth>
          </wp14:sizeRelH>
          <wp14:sizeRelV relativeFrom="page">
            <wp14:pctHeight>0</wp14:pctHeight>
          </wp14:sizeRelV>
        </wp:anchor>
      </w:drawing>
    </w:r>
    <w:r>
      <w:rPr>
        <w:smallCaps w:val="0"/>
        <w:sz w:val="20"/>
      </w:rPr>
      <w:t>Memoria / 5. Antecedentes</w:t>
    </w:r>
  </w:p>
  <w:p w14:paraId="268B9444" w14:textId="77777777" w:rsidR="00D45FAB" w:rsidRDefault="00D45FAB" w:rsidP="00F14D0B">
    <w:pPr>
      <w:pStyle w:val="Encabezado"/>
      <w:rPr>
        <w:smallCaps w:val="0"/>
        <w:sz w:val="20"/>
      </w:rPr>
    </w:pPr>
    <w:r>
      <w:rPr>
        <w:smallCaps w:val="0"/>
        <w:sz w:val="20"/>
      </w:rPr>
      <w:t>Álvaro Fernández de la Torre</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463D06" w14:textId="6E314BB4" w:rsidR="00D45FAB" w:rsidRDefault="00D45FAB" w:rsidP="00F14D0B">
    <w:pPr>
      <w:pStyle w:val="Encabezado"/>
      <w:rPr>
        <w:smallCaps w:val="0"/>
        <w:sz w:val="20"/>
      </w:rPr>
    </w:pPr>
    <w:r>
      <w:rPr>
        <w:noProof/>
      </w:rPr>
      <w:drawing>
        <wp:anchor distT="0" distB="0" distL="114300" distR="114300" simplePos="0" relativeHeight="251667968" behindDoc="0" locked="0" layoutInCell="1" allowOverlap="1" wp14:anchorId="606ABA1C" wp14:editId="79729DDC">
          <wp:simplePos x="0" y="0"/>
          <wp:positionH relativeFrom="column">
            <wp:posOffset>3978233</wp:posOffset>
          </wp:positionH>
          <wp:positionV relativeFrom="paragraph">
            <wp:posOffset>16865</wp:posOffset>
          </wp:positionV>
          <wp:extent cx="1776748" cy="252000"/>
          <wp:effectExtent l="0" t="0" r="0" b="0"/>
          <wp:wrapNone/>
          <wp:docPr id="42" name="Imagen 42" descr="../../../../../../../Downloads/udc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wnloads/udc_"/>
                  <pic:cNvPicPr>
                    <a:picLocks noChangeAspect="1" noChangeArrowheads="1"/>
                  </pic:cNvPicPr>
                </pic:nvPicPr>
                <pic:blipFill>
                  <a:blip r:embed="rId1">
                    <a:extLst>
                      <a:ext uri="{28A0092B-C50C-407E-A947-70E740481C1C}">
                        <a14:useLocalDpi xmlns:a14="http://schemas.microsoft.com/office/drawing/2010/main"/>
                      </a:ext>
                    </a:extLst>
                  </a:blip>
                  <a:srcRect/>
                  <a:stretch>
                    <a:fillRect/>
                  </a:stretch>
                </pic:blipFill>
                <pic:spPr bwMode="auto">
                  <a:xfrm>
                    <a:off x="0" y="0"/>
                    <a:ext cx="1776748" cy="252000"/>
                  </a:xfrm>
                  <a:prstGeom prst="rect">
                    <a:avLst/>
                  </a:prstGeom>
                  <a:noFill/>
                  <a:ln>
                    <a:noFill/>
                  </a:ln>
                </pic:spPr>
              </pic:pic>
            </a:graphicData>
          </a:graphic>
          <wp14:sizeRelH relativeFrom="page">
            <wp14:pctWidth>0</wp14:pctWidth>
          </wp14:sizeRelH>
          <wp14:sizeRelV relativeFrom="page">
            <wp14:pctHeight>0</wp14:pctHeight>
          </wp14:sizeRelV>
        </wp:anchor>
      </w:drawing>
    </w:r>
    <w:r>
      <w:rPr>
        <w:smallCaps w:val="0"/>
        <w:sz w:val="20"/>
      </w:rPr>
      <w:t>Memoria / 6. Requisitos del sistema</w:t>
    </w:r>
  </w:p>
  <w:p w14:paraId="1B9FE6EC" w14:textId="77777777" w:rsidR="00D45FAB" w:rsidRDefault="00D45FAB" w:rsidP="00F14D0B">
    <w:pPr>
      <w:pStyle w:val="Encabezado"/>
      <w:rPr>
        <w:smallCaps w:val="0"/>
        <w:sz w:val="20"/>
      </w:rPr>
    </w:pPr>
    <w:r>
      <w:rPr>
        <w:smallCaps w:val="0"/>
        <w:sz w:val="20"/>
      </w:rPr>
      <w:t>Álvaro Fernández de la Torre</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0DB2BE8" w14:textId="7EDADDA1" w:rsidR="00D45FAB" w:rsidRDefault="00D45FAB" w:rsidP="00F14D0B">
    <w:pPr>
      <w:pStyle w:val="Encabezado"/>
      <w:rPr>
        <w:smallCaps w:val="0"/>
        <w:sz w:val="20"/>
      </w:rPr>
    </w:pPr>
    <w:r>
      <w:rPr>
        <w:noProof/>
      </w:rPr>
      <w:drawing>
        <wp:anchor distT="0" distB="0" distL="114300" distR="114300" simplePos="0" relativeHeight="251670016" behindDoc="0" locked="0" layoutInCell="1" allowOverlap="1" wp14:anchorId="36A0E541" wp14:editId="5587B7D1">
          <wp:simplePos x="0" y="0"/>
          <wp:positionH relativeFrom="column">
            <wp:posOffset>3978233</wp:posOffset>
          </wp:positionH>
          <wp:positionV relativeFrom="paragraph">
            <wp:posOffset>16865</wp:posOffset>
          </wp:positionV>
          <wp:extent cx="1776748" cy="252000"/>
          <wp:effectExtent l="0" t="0" r="0" b="0"/>
          <wp:wrapNone/>
          <wp:docPr id="43" name="Imagen 43" descr="../../../../../../../Downloads/udc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wnloads/udc_"/>
                  <pic:cNvPicPr>
                    <a:picLocks noChangeAspect="1" noChangeArrowheads="1"/>
                  </pic:cNvPicPr>
                </pic:nvPicPr>
                <pic:blipFill>
                  <a:blip r:embed="rId1">
                    <a:extLst>
                      <a:ext uri="{28A0092B-C50C-407E-A947-70E740481C1C}">
                        <a14:useLocalDpi xmlns:a14="http://schemas.microsoft.com/office/drawing/2010/main"/>
                      </a:ext>
                    </a:extLst>
                  </a:blip>
                  <a:srcRect/>
                  <a:stretch>
                    <a:fillRect/>
                  </a:stretch>
                </pic:blipFill>
                <pic:spPr bwMode="auto">
                  <a:xfrm>
                    <a:off x="0" y="0"/>
                    <a:ext cx="1776748" cy="252000"/>
                  </a:xfrm>
                  <a:prstGeom prst="rect">
                    <a:avLst/>
                  </a:prstGeom>
                  <a:noFill/>
                  <a:ln>
                    <a:noFill/>
                  </a:ln>
                </pic:spPr>
              </pic:pic>
            </a:graphicData>
          </a:graphic>
          <wp14:sizeRelH relativeFrom="page">
            <wp14:pctWidth>0</wp14:pctWidth>
          </wp14:sizeRelH>
          <wp14:sizeRelV relativeFrom="page">
            <wp14:pctHeight>0</wp14:pctHeight>
          </wp14:sizeRelV>
        </wp:anchor>
      </w:drawing>
    </w:r>
    <w:r>
      <w:rPr>
        <w:smallCaps w:val="0"/>
        <w:sz w:val="20"/>
      </w:rPr>
      <w:t>Memoria / 7. Desarrollo</w:t>
    </w:r>
  </w:p>
  <w:p w14:paraId="133014F6" w14:textId="77777777" w:rsidR="00D45FAB" w:rsidRDefault="00D45FAB" w:rsidP="00F14D0B">
    <w:pPr>
      <w:pStyle w:val="Encabezado"/>
      <w:rPr>
        <w:smallCaps w:val="0"/>
        <w:sz w:val="20"/>
      </w:rPr>
    </w:pPr>
    <w:r>
      <w:rPr>
        <w:smallCaps w:val="0"/>
        <w:sz w:val="20"/>
      </w:rPr>
      <w:t>Álvaro Fernández de la Torr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2031BD"/>
    <w:multiLevelType w:val="hybridMultilevel"/>
    <w:tmpl w:val="9B3A8A86"/>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1">
    <w:nsid w:val="139C08D3"/>
    <w:multiLevelType w:val="hybridMultilevel"/>
    <w:tmpl w:val="8D2A2190"/>
    <w:lvl w:ilvl="0" w:tplc="0C0A000F">
      <w:start w:val="1"/>
      <w:numFmt w:val="decimal"/>
      <w:lvlText w:val="%1."/>
      <w:lvlJc w:val="left"/>
      <w:pPr>
        <w:ind w:left="1117" w:hanging="360"/>
      </w:pPr>
    </w:lvl>
    <w:lvl w:ilvl="1" w:tplc="0C0A0019" w:tentative="1">
      <w:start w:val="1"/>
      <w:numFmt w:val="lowerLetter"/>
      <w:lvlText w:val="%2."/>
      <w:lvlJc w:val="left"/>
      <w:pPr>
        <w:ind w:left="1837" w:hanging="360"/>
      </w:pPr>
    </w:lvl>
    <w:lvl w:ilvl="2" w:tplc="0C0A001B" w:tentative="1">
      <w:start w:val="1"/>
      <w:numFmt w:val="lowerRoman"/>
      <w:lvlText w:val="%3."/>
      <w:lvlJc w:val="right"/>
      <w:pPr>
        <w:ind w:left="2557" w:hanging="180"/>
      </w:pPr>
    </w:lvl>
    <w:lvl w:ilvl="3" w:tplc="0C0A000F" w:tentative="1">
      <w:start w:val="1"/>
      <w:numFmt w:val="decimal"/>
      <w:lvlText w:val="%4."/>
      <w:lvlJc w:val="left"/>
      <w:pPr>
        <w:ind w:left="3277" w:hanging="360"/>
      </w:pPr>
    </w:lvl>
    <w:lvl w:ilvl="4" w:tplc="0C0A0019" w:tentative="1">
      <w:start w:val="1"/>
      <w:numFmt w:val="lowerLetter"/>
      <w:lvlText w:val="%5."/>
      <w:lvlJc w:val="left"/>
      <w:pPr>
        <w:ind w:left="3997" w:hanging="360"/>
      </w:pPr>
    </w:lvl>
    <w:lvl w:ilvl="5" w:tplc="0C0A001B" w:tentative="1">
      <w:start w:val="1"/>
      <w:numFmt w:val="lowerRoman"/>
      <w:lvlText w:val="%6."/>
      <w:lvlJc w:val="right"/>
      <w:pPr>
        <w:ind w:left="4717" w:hanging="180"/>
      </w:pPr>
    </w:lvl>
    <w:lvl w:ilvl="6" w:tplc="0C0A000F" w:tentative="1">
      <w:start w:val="1"/>
      <w:numFmt w:val="decimal"/>
      <w:lvlText w:val="%7."/>
      <w:lvlJc w:val="left"/>
      <w:pPr>
        <w:ind w:left="5437" w:hanging="360"/>
      </w:pPr>
    </w:lvl>
    <w:lvl w:ilvl="7" w:tplc="0C0A0019" w:tentative="1">
      <w:start w:val="1"/>
      <w:numFmt w:val="lowerLetter"/>
      <w:lvlText w:val="%8."/>
      <w:lvlJc w:val="left"/>
      <w:pPr>
        <w:ind w:left="6157" w:hanging="360"/>
      </w:pPr>
    </w:lvl>
    <w:lvl w:ilvl="8" w:tplc="0C0A001B" w:tentative="1">
      <w:start w:val="1"/>
      <w:numFmt w:val="lowerRoman"/>
      <w:lvlText w:val="%9."/>
      <w:lvlJc w:val="right"/>
      <w:pPr>
        <w:ind w:left="6877" w:hanging="180"/>
      </w:pPr>
    </w:lvl>
  </w:abstractNum>
  <w:abstractNum w:abstractNumId="2">
    <w:nsid w:val="21ED30D2"/>
    <w:multiLevelType w:val="multilevel"/>
    <w:tmpl w:val="72BAC588"/>
    <w:lvl w:ilvl="0">
      <w:start w:val="1"/>
      <w:numFmt w:val="decimal"/>
      <w:pStyle w:val="Ttulo1"/>
      <w:suff w:val="space"/>
      <w:lvlText w:val="%1"/>
      <w:lvlJc w:val="left"/>
      <w:pPr>
        <w:ind w:left="432" w:hanging="432"/>
      </w:pPr>
      <w:rPr>
        <w:rFonts w:cs="Times New Roman" w:hint="default"/>
      </w:rPr>
    </w:lvl>
    <w:lvl w:ilvl="1">
      <w:start w:val="1"/>
      <w:numFmt w:val="decimal"/>
      <w:pStyle w:val="Ttulo2"/>
      <w:suff w:val="space"/>
      <w:lvlText w:val="%1.%2"/>
      <w:lvlJc w:val="left"/>
      <w:pPr>
        <w:ind w:left="576" w:hanging="576"/>
      </w:pPr>
      <w:rPr>
        <w:rFonts w:cs="Times New Roman" w:hint="default"/>
      </w:rPr>
    </w:lvl>
    <w:lvl w:ilvl="2">
      <w:start w:val="1"/>
      <w:numFmt w:val="decimal"/>
      <w:pStyle w:val="Ttulo3"/>
      <w:suff w:val="space"/>
      <w:lvlText w:val="%1.%2.%3"/>
      <w:lvlJc w:val="left"/>
      <w:pPr>
        <w:ind w:left="1003" w:hanging="720"/>
      </w:pPr>
      <w:rPr>
        <w:rFonts w:cs="Times New Roman" w:hint="default"/>
      </w:rPr>
    </w:lvl>
    <w:lvl w:ilvl="3">
      <w:start w:val="1"/>
      <w:numFmt w:val="decimal"/>
      <w:pStyle w:val="Ttulo4"/>
      <w:suff w:val="space"/>
      <w:lvlText w:val="%1.%2.%3.%4"/>
      <w:lvlJc w:val="left"/>
      <w:pPr>
        <w:ind w:left="864" w:hanging="864"/>
      </w:pPr>
      <w:rPr>
        <w:rFonts w:cs="Times New Roman" w:hint="default"/>
      </w:rPr>
    </w:lvl>
    <w:lvl w:ilvl="4">
      <w:start w:val="1"/>
      <w:numFmt w:val="decimal"/>
      <w:pStyle w:val="Ttulo5"/>
      <w:suff w:val="space"/>
      <w:lvlText w:val="%1.%2.%3.%4.%5"/>
      <w:lvlJc w:val="left"/>
      <w:pPr>
        <w:ind w:left="1008" w:hanging="1008"/>
      </w:pPr>
      <w:rPr>
        <w:rFonts w:cs="Times New Roman" w:hint="default"/>
      </w:rPr>
    </w:lvl>
    <w:lvl w:ilvl="5">
      <w:start w:val="1"/>
      <w:numFmt w:val="decimal"/>
      <w:pStyle w:val="Ttulo6"/>
      <w:suff w:val="space"/>
      <w:lvlText w:val="%1.%2.%3.%4.%5.%6"/>
      <w:lvlJc w:val="left"/>
      <w:pPr>
        <w:ind w:left="1152" w:hanging="1152"/>
      </w:pPr>
      <w:rPr>
        <w:rFonts w:cs="Times New Roman" w:hint="default"/>
      </w:rPr>
    </w:lvl>
    <w:lvl w:ilvl="6">
      <w:start w:val="1"/>
      <w:numFmt w:val="decimal"/>
      <w:pStyle w:val="Ttulo7"/>
      <w:lvlText w:val="%1.%2.%3.%4.%5.%6.%7"/>
      <w:lvlJc w:val="left"/>
      <w:pPr>
        <w:tabs>
          <w:tab w:val="num" w:pos="1296"/>
        </w:tabs>
        <w:ind w:left="1296" w:hanging="1296"/>
      </w:pPr>
      <w:rPr>
        <w:rFonts w:cs="Times New Roman" w:hint="default"/>
      </w:rPr>
    </w:lvl>
    <w:lvl w:ilvl="7">
      <w:start w:val="1"/>
      <w:numFmt w:val="decimal"/>
      <w:pStyle w:val="Ttulo8"/>
      <w:lvlText w:val="%1.%2.%3.%4.%5.%6.%7.%8"/>
      <w:lvlJc w:val="left"/>
      <w:pPr>
        <w:tabs>
          <w:tab w:val="num" w:pos="1440"/>
        </w:tabs>
        <w:ind w:left="1440" w:hanging="1440"/>
      </w:pPr>
      <w:rPr>
        <w:rFonts w:cs="Times New Roman" w:hint="default"/>
      </w:rPr>
    </w:lvl>
    <w:lvl w:ilvl="8">
      <w:start w:val="1"/>
      <w:numFmt w:val="decimal"/>
      <w:pStyle w:val="Ttulo9"/>
      <w:lvlText w:val="%1.%2.%3.%4.%5.%6.%7.%8.%9"/>
      <w:lvlJc w:val="left"/>
      <w:pPr>
        <w:tabs>
          <w:tab w:val="num" w:pos="1584"/>
        </w:tabs>
        <w:ind w:left="1584" w:hanging="1584"/>
      </w:pPr>
      <w:rPr>
        <w:rFonts w:cs="Times New Roman" w:hint="default"/>
      </w:rPr>
    </w:lvl>
  </w:abstractNum>
  <w:abstractNum w:abstractNumId="3">
    <w:nsid w:val="24894649"/>
    <w:multiLevelType w:val="hybridMultilevel"/>
    <w:tmpl w:val="33828D2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258E6B2F"/>
    <w:multiLevelType w:val="hybridMultilevel"/>
    <w:tmpl w:val="4680EB6C"/>
    <w:lvl w:ilvl="0" w:tplc="0C0A000F">
      <w:start w:val="1"/>
      <w:numFmt w:val="decimal"/>
      <w:lvlText w:val="%1."/>
      <w:lvlJc w:val="left"/>
      <w:pPr>
        <w:ind w:left="1117" w:hanging="360"/>
      </w:pPr>
    </w:lvl>
    <w:lvl w:ilvl="1" w:tplc="0C0A0019" w:tentative="1">
      <w:start w:val="1"/>
      <w:numFmt w:val="lowerLetter"/>
      <w:lvlText w:val="%2."/>
      <w:lvlJc w:val="left"/>
      <w:pPr>
        <w:ind w:left="1837" w:hanging="360"/>
      </w:pPr>
    </w:lvl>
    <w:lvl w:ilvl="2" w:tplc="0C0A001B" w:tentative="1">
      <w:start w:val="1"/>
      <w:numFmt w:val="lowerRoman"/>
      <w:lvlText w:val="%3."/>
      <w:lvlJc w:val="right"/>
      <w:pPr>
        <w:ind w:left="2557" w:hanging="180"/>
      </w:pPr>
    </w:lvl>
    <w:lvl w:ilvl="3" w:tplc="0C0A000F" w:tentative="1">
      <w:start w:val="1"/>
      <w:numFmt w:val="decimal"/>
      <w:lvlText w:val="%4."/>
      <w:lvlJc w:val="left"/>
      <w:pPr>
        <w:ind w:left="3277" w:hanging="360"/>
      </w:pPr>
    </w:lvl>
    <w:lvl w:ilvl="4" w:tplc="0C0A0019" w:tentative="1">
      <w:start w:val="1"/>
      <w:numFmt w:val="lowerLetter"/>
      <w:lvlText w:val="%5."/>
      <w:lvlJc w:val="left"/>
      <w:pPr>
        <w:ind w:left="3997" w:hanging="360"/>
      </w:pPr>
    </w:lvl>
    <w:lvl w:ilvl="5" w:tplc="0C0A001B" w:tentative="1">
      <w:start w:val="1"/>
      <w:numFmt w:val="lowerRoman"/>
      <w:lvlText w:val="%6."/>
      <w:lvlJc w:val="right"/>
      <w:pPr>
        <w:ind w:left="4717" w:hanging="180"/>
      </w:pPr>
    </w:lvl>
    <w:lvl w:ilvl="6" w:tplc="0C0A000F" w:tentative="1">
      <w:start w:val="1"/>
      <w:numFmt w:val="decimal"/>
      <w:lvlText w:val="%7."/>
      <w:lvlJc w:val="left"/>
      <w:pPr>
        <w:ind w:left="5437" w:hanging="360"/>
      </w:pPr>
    </w:lvl>
    <w:lvl w:ilvl="7" w:tplc="0C0A0019" w:tentative="1">
      <w:start w:val="1"/>
      <w:numFmt w:val="lowerLetter"/>
      <w:lvlText w:val="%8."/>
      <w:lvlJc w:val="left"/>
      <w:pPr>
        <w:ind w:left="6157" w:hanging="360"/>
      </w:pPr>
    </w:lvl>
    <w:lvl w:ilvl="8" w:tplc="0C0A001B" w:tentative="1">
      <w:start w:val="1"/>
      <w:numFmt w:val="lowerRoman"/>
      <w:lvlText w:val="%9."/>
      <w:lvlJc w:val="right"/>
      <w:pPr>
        <w:ind w:left="6877" w:hanging="180"/>
      </w:pPr>
    </w:lvl>
  </w:abstractNum>
  <w:abstractNum w:abstractNumId="5">
    <w:nsid w:val="27983251"/>
    <w:multiLevelType w:val="hybridMultilevel"/>
    <w:tmpl w:val="01CE7DC8"/>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6">
    <w:nsid w:val="2826743C"/>
    <w:multiLevelType w:val="hybridMultilevel"/>
    <w:tmpl w:val="EFBEEE6E"/>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7">
    <w:nsid w:val="28DE188B"/>
    <w:multiLevelType w:val="hybridMultilevel"/>
    <w:tmpl w:val="82F68EB8"/>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8">
    <w:nsid w:val="33951011"/>
    <w:multiLevelType w:val="hybridMultilevel"/>
    <w:tmpl w:val="0F8E1300"/>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9">
    <w:nsid w:val="33E17D39"/>
    <w:multiLevelType w:val="hybridMultilevel"/>
    <w:tmpl w:val="6A328D48"/>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10">
    <w:nsid w:val="42627A1D"/>
    <w:multiLevelType w:val="multilevel"/>
    <w:tmpl w:val="DB12DE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46E20783"/>
    <w:multiLevelType w:val="hybridMultilevel"/>
    <w:tmpl w:val="A1C44FD0"/>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12">
    <w:nsid w:val="4A9A3E22"/>
    <w:multiLevelType w:val="hybridMultilevel"/>
    <w:tmpl w:val="A32EC6B2"/>
    <w:lvl w:ilvl="0" w:tplc="0C0A000F">
      <w:start w:val="1"/>
      <w:numFmt w:val="decimal"/>
      <w:lvlText w:val="%1."/>
      <w:lvlJc w:val="left"/>
      <w:pPr>
        <w:ind w:left="1117" w:hanging="360"/>
      </w:pPr>
      <w:rPr>
        <w:rFonts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13">
    <w:nsid w:val="4AFA169F"/>
    <w:multiLevelType w:val="hybridMultilevel"/>
    <w:tmpl w:val="583C85A0"/>
    <w:lvl w:ilvl="0" w:tplc="0C0A000F">
      <w:start w:val="1"/>
      <w:numFmt w:val="decimal"/>
      <w:lvlText w:val="%1."/>
      <w:lvlJc w:val="left"/>
      <w:pPr>
        <w:ind w:left="1117" w:hanging="360"/>
      </w:pPr>
    </w:lvl>
    <w:lvl w:ilvl="1" w:tplc="0C0A0019" w:tentative="1">
      <w:start w:val="1"/>
      <w:numFmt w:val="lowerLetter"/>
      <w:lvlText w:val="%2."/>
      <w:lvlJc w:val="left"/>
      <w:pPr>
        <w:ind w:left="1837" w:hanging="360"/>
      </w:pPr>
    </w:lvl>
    <w:lvl w:ilvl="2" w:tplc="0C0A001B" w:tentative="1">
      <w:start w:val="1"/>
      <w:numFmt w:val="lowerRoman"/>
      <w:lvlText w:val="%3."/>
      <w:lvlJc w:val="right"/>
      <w:pPr>
        <w:ind w:left="2557" w:hanging="180"/>
      </w:pPr>
    </w:lvl>
    <w:lvl w:ilvl="3" w:tplc="0C0A000F" w:tentative="1">
      <w:start w:val="1"/>
      <w:numFmt w:val="decimal"/>
      <w:lvlText w:val="%4."/>
      <w:lvlJc w:val="left"/>
      <w:pPr>
        <w:ind w:left="3277" w:hanging="360"/>
      </w:pPr>
    </w:lvl>
    <w:lvl w:ilvl="4" w:tplc="0C0A0019" w:tentative="1">
      <w:start w:val="1"/>
      <w:numFmt w:val="lowerLetter"/>
      <w:lvlText w:val="%5."/>
      <w:lvlJc w:val="left"/>
      <w:pPr>
        <w:ind w:left="3997" w:hanging="360"/>
      </w:pPr>
    </w:lvl>
    <w:lvl w:ilvl="5" w:tplc="0C0A001B" w:tentative="1">
      <w:start w:val="1"/>
      <w:numFmt w:val="lowerRoman"/>
      <w:lvlText w:val="%6."/>
      <w:lvlJc w:val="right"/>
      <w:pPr>
        <w:ind w:left="4717" w:hanging="180"/>
      </w:pPr>
    </w:lvl>
    <w:lvl w:ilvl="6" w:tplc="0C0A000F" w:tentative="1">
      <w:start w:val="1"/>
      <w:numFmt w:val="decimal"/>
      <w:lvlText w:val="%7."/>
      <w:lvlJc w:val="left"/>
      <w:pPr>
        <w:ind w:left="5437" w:hanging="360"/>
      </w:pPr>
    </w:lvl>
    <w:lvl w:ilvl="7" w:tplc="0C0A0019" w:tentative="1">
      <w:start w:val="1"/>
      <w:numFmt w:val="lowerLetter"/>
      <w:lvlText w:val="%8."/>
      <w:lvlJc w:val="left"/>
      <w:pPr>
        <w:ind w:left="6157" w:hanging="360"/>
      </w:pPr>
    </w:lvl>
    <w:lvl w:ilvl="8" w:tplc="0C0A001B" w:tentative="1">
      <w:start w:val="1"/>
      <w:numFmt w:val="lowerRoman"/>
      <w:lvlText w:val="%9."/>
      <w:lvlJc w:val="right"/>
      <w:pPr>
        <w:ind w:left="6877" w:hanging="180"/>
      </w:pPr>
    </w:lvl>
  </w:abstractNum>
  <w:abstractNum w:abstractNumId="14">
    <w:nsid w:val="4EE568AE"/>
    <w:multiLevelType w:val="hybridMultilevel"/>
    <w:tmpl w:val="6790860C"/>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15">
    <w:nsid w:val="689446D0"/>
    <w:multiLevelType w:val="hybridMultilevel"/>
    <w:tmpl w:val="B7D03AF8"/>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16">
    <w:nsid w:val="6AC95FFE"/>
    <w:multiLevelType w:val="hybridMultilevel"/>
    <w:tmpl w:val="D222E2A8"/>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17">
    <w:nsid w:val="726A210C"/>
    <w:multiLevelType w:val="hybridMultilevel"/>
    <w:tmpl w:val="DDCA4E14"/>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18">
    <w:nsid w:val="775A1667"/>
    <w:multiLevelType w:val="hybridMultilevel"/>
    <w:tmpl w:val="22BCE0C0"/>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num w:numId="1">
    <w:abstractNumId w:val="2"/>
  </w:num>
  <w:num w:numId="2">
    <w:abstractNumId w:val="8"/>
  </w:num>
  <w:num w:numId="3">
    <w:abstractNumId w:val="18"/>
  </w:num>
  <w:num w:numId="4">
    <w:abstractNumId w:val="7"/>
  </w:num>
  <w:num w:numId="5">
    <w:abstractNumId w:val="9"/>
  </w:num>
  <w:num w:numId="6">
    <w:abstractNumId w:val="6"/>
  </w:num>
  <w:num w:numId="7">
    <w:abstractNumId w:val="0"/>
  </w:num>
  <w:num w:numId="8">
    <w:abstractNumId w:val="5"/>
  </w:num>
  <w:num w:numId="9">
    <w:abstractNumId w:val="1"/>
  </w:num>
  <w:num w:numId="10">
    <w:abstractNumId w:val="17"/>
  </w:num>
  <w:num w:numId="11">
    <w:abstractNumId w:val="16"/>
  </w:num>
  <w:num w:numId="12">
    <w:abstractNumId w:val="3"/>
  </w:num>
  <w:num w:numId="1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2"/>
  </w:num>
  <w:num w:numId="15">
    <w:abstractNumId w:val="13"/>
  </w:num>
  <w:num w:numId="16">
    <w:abstractNumId w:val="15"/>
  </w:num>
  <w:num w:numId="17">
    <w:abstractNumId w:val="4"/>
  </w:num>
  <w:num w:numId="18">
    <w:abstractNumId w:val="11"/>
  </w:num>
  <w:num w:numId="1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0"/>
  </w:num>
  <w:num w:numId="22">
    <w:abstractNumId w:val="14"/>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0"/>
  <w:embedSystemFonts/>
  <w:proofState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09"/>
  <w:hyphenationZone w:val="425"/>
  <w:drawingGridHorizontalSpacing w:val="110"/>
  <w:drawingGridVerticalSpacing w:val="163"/>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1EE4"/>
    <w:rsid w:val="00003797"/>
    <w:rsid w:val="00003E57"/>
    <w:rsid w:val="00007ECD"/>
    <w:rsid w:val="00020BF2"/>
    <w:rsid w:val="00024465"/>
    <w:rsid w:val="00033EC8"/>
    <w:rsid w:val="00042216"/>
    <w:rsid w:val="00043469"/>
    <w:rsid w:val="000530EA"/>
    <w:rsid w:val="00056AF0"/>
    <w:rsid w:val="00057C2C"/>
    <w:rsid w:val="0006198C"/>
    <w:rsid w:val="00062767"/>
    <w:rsid w:val="00073EE0"/>
    <w:rsid w:val="00073F69"/>
    <w:rsid w:val="00092E31"/>
    <w:rsid w:val="0009400D"/>
    <w:rsid w:val="000954F2"/>
    <w:rsid w:val="00095A41"/>
    <w:rsid w:val="00096B62"/>
    <w:rsid w:val="00097C5D"/>
    <w:rsid w:val="000A0671"/>
    <w:rsid w:val="000A6A6E"/>
    <w:rsid w:val="000B3A59"/>
    <w:rsid w:val="000B44A8"/>
    <w:rsid w:val="000C230A"/>
    <w:rsid w:val="000C361A"/>
    <w:rsid w:val="000C50E7"/>
    <w:rsid w:val="000C6C96"/>
    <w:rsid w:val="000C7509"/>
    <w:rsid w:val="000D5089"/>
    <w:rsid w:val="000D516F"/>
    <w:rsid w:val="000D7E1A"/>
    <w:rsid w:val="000E2FE6"/>
    <w:rsid w:val="000E55FD"/>
    <w:rsid w:val="000E5955"/>
    <w:rsid w:val="000F1060"/>
    <w:rsid w:val="000F4389"/>
    <w:rsid w:val="000F5F69"/>
    <w:rsid w:val="00101F46"/>
    <w:rsid w:val="00104C65"/>
    <w:rsid w:val="001051EB"/>
    <w:rsid w:val="00124200"/>
    <w:rsid w:val="00124490"/>
    <w:rsid w:val="00126217"/>
    <w:rsid w:val="00130FCE"/>
    <w:rsid w:val="001372C4"/>
    <w:rsid w:val="00141E4A"/>
    <w:rsid w:val="0014519C"/>
    <w:rsid w:val="00151C01"/>
    <w:rsid w:val="00151DAD"/>
    <w:rsid w:val="00152EBE"/>
    <w:rsid w:val="00154DAB"/>
    <w:rsid w:val="0016009C"/>
    <w:rsid w:val="00162851"/>
    <w:rsid w:val="001646B0"/>
    <w:rsid w:val="00165617"/>
    <w:rsid w:val="00172F61"/>
    <w:rsid w:val="0017765E"/>
    <w:rsid w:val="00177DA0"/>
    <w:rsid w:val="0018458B"/>
    <w:rsid w:val="00187BB3"/>
    <w:rsid w:val="001945BC"/>
    <w:rsid w:val="00196CEC"/>
    <w:rsid w:val="00197F14"/>
    <w:rsid w:val="001A4160"/>
    <w:rsid w:val="001B37E2"/>
    <w:rsid w:val="001B556C"/>
    <w:rsid w:val="001B64EE"/>
    <w:rsid w:val="001C0A96"/>
    <w:rsid w:val="001C1E2A"/>
    <w:rsid w:val="001C7B64"/>
    <w:rsid w:val="001D0F52"/>
    <w:rsid w:val="001E74BA"/>
    <w:rsid w:val="001F21B0"/>
    <w:rsid w:val="001F657C"/>
    <w:rsid w:val="002060A7"/>
    <w:rsid w:val="00206DE4"/>
    <w:rsid w:val="00212A65"/>
    <w:rsid w:val="00213808"/>
    <w:rsid w:val="002202C5"/>
    <w:rsid w:val="00231F21"/>
    <w:rsid w:val="00235F35"/>
    <w:rsid w:val="00241611"/>
    <w:rsid w:val="00242613"/>
    <w:rsid w:val="0024349B"/>
    <w:rsid w:val="00245E45"/>
    <w:rsid w:val="00256D65"/>
    <w:rsid w:val="002657CB"/>
    <w:rsid w:val="00266A23"/>
    <w:rsid w:val="00267E4E"/>
    <w:rsid w:val="002816B7"/>
    <w:rsid w:val="00295F1E"/>
    <w:rsid w:val="00297654"/>
    <w:rsid w:val="002A10E8"/>
    <w:rsid w:val="002B2905"/>
    <w:rsid w:val="002B5291"/>
    <w:rsid w:val="002B74E1"/>
    <w:rsid w:val="002C382E"/>
    <w:rsid w:val="002C3C68"/>
    <w:rsid w:val="002C7216"/>
    <w:rsid w:val="002D0684"/>
    <w:rsid w:val="002D16DC"/>
    <w:rsid w:val="002D3368"/>
    <w:rsid w:val="002D3C65"/>
    <w:rsid w:val="002E0BB1"/>
    <w:rsid w:val="002E3150"/>
    <w:rsid w:val="002E37B2"/>
    <w:rsid w:val="002E7E77"/>
    <w:rsid w:val="002F0792"/>
    <w:rsid w:val="00300D60"/>
    <w:rsid w:val="00302329"/>
    <w:rsid w:val="003070CD"/>
    <w:rsid w:val="0031413A"/>
    <w:rsid w:val="00317506"/>
    <w:rsid w:val="00320D7A"/>
    <w:rsid w:val="003233C4"/>
    <w:rsid w:val="00324DDE"/>
    <w:rsid w:val="00326C35"/>
    <w:rsid w:val="00330F38"/>
    <w:rsid w:val="00343167"/>
    <w:rsid w:val="003555F2"/>
    <w:rsid w:val="0036036F"/>
    <w:rsid w:val="00361385"/>
    <w:rsid w:val="00361AA2"/>
    <w:rsid w:val="003627E5"/>
    <w:rsid w:val="00363CEA"/>
    <w:rsid w:val="00366230"/>
    <w:rsid w:val="003668FA"/>
    <w:rsid w:val="00367213"/>
    <w:rsid w:val="003827EB"/>
    <w:rsid w:val="0038436F"/>
    <w:rsid w:val="00385587"/>
    <w:rsid w:val="00386743"/>
    <w:rsid w:val="00387243"/>
    <w:rsid w:val="0039109E"/>
    <w:rsid w:val="003949B3"/>
    <w:rsid w:val="00395282"/>
    <w:rsid w:val="003959C2"/>
    <w:rsid w:val="003A272B"/>
    <w:rsid w:val="003A288E"/>
    <w:rsid w:val="003A2DF2"/>
    <w:rsid w:val="003A52B7"/>
    <w:rsid w:val="003A5C83"/>
    <w:rsid w:val="003A6CF8"/>
    <w:rsid w:val="003D17FA"/>
    <w:rsid w:val="003E0034"/>
    <w:rsid w:val="003E0164"/>
    <w:rsid w:val="003E0337"/>
    <w:rsid w:val="003E1C72"/>
    <w:rsid w:val="003E2039"/>
    <w:rsid w:val="003E5631"/>
    <w:rsid w:val="003E752E"/>
    <w:rsid w:val="003F1752"/>
    <w:rsid w:val="00401D94"/>
    <w:rsid w:val="00406DC3"/>
    <w:rsid w:val="00407112"/>
    <w:rsid w:val="00407A21"/>
    <w:rsid w:val="004154AE"/>
    <w:rsid w:val="00425096"/>
    <w:rsid w:val="00431CB9"/>
    <w:rsid w:val="00431F41"/>
    <w:rsid w:val="00442522"/>
    <w:rsid w:val="004427ED"/>
    <w:rsid w:val="0044376B"/>
    <w:rsid w:val="00443AF9"/>
    <w:rsid w:val="00444101"/>
    <w:rsid w:val="00444D72"/>
    <w:rsid w:val="0044582C"/>
    <w:rsid w:val="00450E26"/>
    <w:rsid w:val="00451146"/>
    <w:rsid w:val="00451432"/>
    <w:rsid w:val="004626F1"/>
    <w:rsid w:val="004631BE"/>
    <w:rsid w:val="0046744A"/>
    <w:rsid w:val="00476206"/>
    <w:rsid w:val="00481037"/>
    <w:rsid w:val="00482CF3"/>
    <w:rsid w:val="004834D4"/>
    <w:rsid w:val="004845C5"/>
    <w:rsid w:val="00487DB1"/>
    <w:rsid w:val="00497344"/>
    <w:rsid w:val="004A3EAD"/>
    <w:rsid w:val="004A71EE"/>
    <w:rsid w:val="004C3BD8"/>
    <w:rsid w:val="004C434A"/>
    <w:rsid w:val="004C4ABB"/>
    <w:rsid w:val="004D1F0C"/>
    <w:rsid w:val="004D6753"/>
    <w:rsid w:val="004E4703"/>
    <w:rsid w:val="004E7F3F"/>
    <w:rsid w:val="00500800"/>
    <w:rsid w:val="0050154E"/>
    <w:rsid w:val="005030F9"/>
    <w:rsid w:val="00503E81"/>
    <w:rsid w:val="005047AA"/>
    <w:rsid w:val="00505743"/>
    <w:rsid w:val="00516A16"/>
    <w:rsid w:val="00521AA7"/>
    <w:rsid w:val="00521E69"/>
    <w:rsid w:val="00525B85"/>
    <w:rsid w:val="005354FC"/>
    <w:rsid w:val="005366BA"/>
    <w:rsid w:val="00537134"/>
    <w:rsid w:val="00540A30"/>
    <w:rsid w:val="005411A7"/>
    <w:rsid w:val="00543686"/>
    <w:rsid w:val="00545116"/>
    <w:rsid w:val="00551B8E"/>
    <w:rsid w:val="0055627E"/>
    <w:rsid w:val="00561091"/>
    <w:rsid w:val="00570073"/>
    <w:rsid w:val="005708ED"/>
    <w:rsid w:val="00571AB0"/>
    <w:rsid w:val="00574792"/>
    <w:rsid w:val="0057594C"/>
    <w:rsid w:val="0059062D"/>
    <w:rsid w:val="0059460C"/>
    <w:rsid w:val="0059566E"/>
    <w:rsid w:val="005A28B5"/>
    <w:rsid w:val="005A7F21"/>
    <w:rsid w:val="005B0AF9"/>
    <w:rsid w:val="005B1ED4"/>
    <w:rsid w:val="005B2EAF"/>
    <w:rsid w:val="005B301C"/>
    <w:rsid w:val="005B57FB"/>
    <w:rsid w:val="005C5F9B"/>
    <w:rsid w:val="005C7F6C"/>
    <w:rsid w:val="005D2539"/>
    <w:rsid w:val="005E0C83"/>
    <w:rsid w:val="005E25E7"/>
    <w:rsid w:val="005E6B9F"/>
    <w:rsid w:val="005F1399"/>
    <w:rsid w:val="005F3BEB"/>
    <w:rsid w:val="005F49A8"/>
    <w:rsid w:val="00603B95"/>
    <w:rsid w:val="0060712D"/>
    <w:rsid w:val="006204F2"/>
    <w:rsid w:val="00631B17"/>
    <w:rsid w:val="00633E8F"/>
    <w:rsid w:val="00640C96"/>
    <w:rsid w:val="00641890"/>
    <w:rsid w:val="00645C04"/>
    <w:rsid w:val="0065015C"/>
    <w:rsid w:val="00652455"/>
    <w:rsid w:val="0065326C"/>
    <w:rsid w:val="00654432"/>
    <w:rsid w:val="0065653E"/>
    <w:rsid w:val="00657422"/>
    <w:rsid w:val="006701F9"/>
    <w:rsid w:val="006733AC"/>
    <w:rsid w:val="0068235C"/>
    <w:rsid w:val="00684CDF"/>
    <w:rsid w:val="006A7244"/>
    <w:rsid w:val="006A7D47"/>
    <w:rsid w:val="006B1636"/>
    <w:rsid w:val="006B1CC1"/>
    <w:rsid w:val="006B2ED8"/>
    <w:rsid w:val="006B371E"/>
    <w:rsid w:val="006B4FDA"/>
    <w:rsid w:val="006C4F1B"/>
    <w:rsid w:val="006E02F5"/>
    <w:rsid w:val="006E34E0"/>
    <w:rsid w:val="006F2216"/>
    <w:rsid w:val="006F3C5D"/>
    <w:rsid w:val="006F52B2"/>
    <w:rsid w:val="006F627B"/>
    <w:rsid w:val="006F6F3B"/>
    <w:rsid w:val="007003F3"/>
    <w:rsid w:val="00707178"/>
    <w:rsid w:val="007102BE"/>
    <w:rsid w:val="007133C7"/>
    <w:rsid w:val="00713FC1"/>
    <w:rsid w:val="00715AD9"/>
    <w:rsid w:val="00715BA9"/>
    <w:rsid w:val="007218E8"/>
    <w:rsid w:val="00730ED9"/>
    <w:rsid w:val="00735A19"/>
    <w:rsid w:val="00743C11"/>
    <w:rsid w:val="00744F09"/>
    <w:rsid w:val="00751BBC"/>
    <w:rsid w:val="00751CA6"/>
    <w:rsid w:val="007575D3"/>
    <w:rsid w:val="00763BDB"/>
    <w:rsid w:val="00766012"/>
    <w:rsid w:val="007713EE"/>
    <w:rsid w:val="00781910"/>
    <w:rsid w:val="0078194D"/>
    <w:rsid w:val="00782A20"/>
    <w:rsid w:val="007869FC"/>
    <w:rsid w:val="0079019A"/>
    <w:rsid w:val="00792338"/>
    <w:rsid w:val="00792F2F"/>
    <w:rsid w:val="0079688D"/>
    <w:rsid w:val="007A381B"/>
    <w:rsid w:val="007B1C37"/>
    <w:rsid w:val="007B2910"/>
    <w:rsid w:val="007C44C4"/>
    <w:rsid w:val="007C7D3B"/>
    <w:rsid w:val="007D3C29"/>
    <w:rsid w:val="007D52A0"/>
    <w:rsid w:val="007D5C4F"/>
    <w:rsid w:val="007E0070"/>
    <w:rsid w:val="007E09AE"/>
    <w:rsid w:val="007E1C3C"/>
    <w:rsid w:val="007E73AE"/>
    <w:rsid w:val="007F299B"/>
    <w:rsid w:val="00800FA2"/>
    <w:rsid w:val="00805D6A"/>
    <w:rsid w:val="0080750C"/>
    <w:rsid w:val="00807B43"/>
    <w:rsid w:val="00807EA0"/>
    <w:rsid w:val="00814614"/>
    <w:rsid w:val="00817205"/>
    <w:rsid w:val="00835475"/>
    <w:rsid w:val="00842371"/>
    <w:rsid w:val="00845F49"/>
    <w:rsid w:val="00854A72"/>
    <w:rsid w:val="00861D10"/>
    <w:rsid w:val="008701E1"/>
    <w:rsid w:val="008703A2"/>
    <w:rsid w:val="00870ADF"/>
    <w:rsid w:val="00873318"/>
    <w:rsid w:val="008803B6"/>
    <w:rsid w:val="00890B53"/>
    <w:rsid w:val="008A2DBA"/>
    <w:rsid w:val="008C41E3"/>
    <w:rsid w:val="008C4E40"/>
    <w:rsid w:val="008C63D5"/>
    <w:rsid w:val="008E17A5"/>
    <w:rsid w:val="008F4FB1"/>
    <w:rsid w:val="008F5A1A"/>
    <w:rsid w:val="008F68B9"/>
    <w:rsid w:val="00900F6A"/>
    <w:rsid w:val="009018A0"/>
    <w:rsid w:val="00903650"/>
    <w:rsid w:val="00905C3B"/>
    <w:rsid w:val="00917E49"/>
    <w:rsid w:val="0092761A"/>
    <w:rsid w:val="00941C3A"/>
    <w:rsid w:val="009420D2"/>
    <w:rsid w:val="00942B8D"/>
    <w:rsid w:val="009513BA"/>
    <w:rsid w:val="00953A38"/>
    <w:rsid w:val="00954F09"/>
    <w:rsid w:val="00956FF8"/>
    <w:rsid w:val="00960FD0"/>
    <w:rsid w:val="00961E43"/>
    <w:rsid w:val="00963364"/>
    <w:rsid w:val="0097192F"/>
    <w:rsid w:val="00976268"/>
    <w:rsid w:val="009839D6"/>
    <w:rsid w:val="009870A9"/>
    <w:rsid w:val="00987241"/>
    <w:rsid w:val="009942E5"/>
    <w:rsid w:val="0099451B"/>
    <w:rsid w:val="00994DB5"/>
    <w:rsid w:val="00997036"/>
    <w:rsid w:val="009A38FE"/>
    <w:rsid w:val="009B0187"/>
    <w:rsid w:val="009B3085"/>
    <w:rsid w:val="009B371E"/>
    <w:rsid w:val="009B7333"/>
    <w:rsid w:val="009D0E72"/>
    <w:rsid w:val="009D2ACD"/>
    <w:rsid w:val="009D6E80"/>
    <w:rsid w:val="009E19C4"/>
    <w:rsid w:val="009E5E5E"/>
    <w:rsid w:val="009E74B5"/>
    <w:rsid w:val="009F1170"/>
    <w:rsid w:val="00A0491C"/>
    <w:rsid w:val="00A113CA"/>
    <w:rsid w:val="00A15B42"/>
    <w:rsid w:val="00A17B5E"/>
    <w:rsid w:val="00A2562C"/>
    <w:rsid w:val="00A43BEF"/>
    <w:rsid w:val="00A4665E"/>
    <w:rsid w:val="00A5074E"/>
    <w:rsid w:val="00A513D1"/>
    <w:rsid w:val="00A5343E"/>
    <w:rsid w:val="00A57EE0"/>
    <w:rsid w:val="00A61ADA"/>
    <w:rsid w:val="00A77CF6"/>
    <w:rsid w:val="00A81AE5"/>
    <w:rsid w:val="00A83430"/>
    <w:rsid w:val="00A8477F"/>
    <w:rsid w:val="00A92C8D"/>
    <w:rsid w:val="00A946B4"/>
    <w:rsid w:val="00A949A9"/>
    <w:rsid w:val="00A953C3"/>
    <w:rsid w:val="00A978E6"/>
    <w:rsid w:val="00A97D44"/>
    <w:rsid w:val="00AB13D0"/>
    <w:rsid w:val="00AB6A28"/>
    <w:rsid w:val="00AC01A4"/>
    <w:rsid w:val="00AC6913"/>
    <w:rsid w:val="00AC7004"/>
    <w:rsid w:val="00AD0BCF"/>
    <w:rsid w:val="00AD7EBC"/>
    <w:rsid w:val="00AE3656"/>
    <w:rsid w:val="00AE48C6"/>
    <w:rsid w:val="00AE6FC3"/>
    <w:rsid w:val="00AF0F50"/>
    <w:rsid w:val="00AF7DFA"/>
    <w:rsid w:val="00B00C2E"/>
    <w:rsid w:val="00B02A8B"/>
    <w:rsid w:val="00B05144"/>
    <w:rsid w:val="00B06A0C"/>
    <w:rsid w:val="00B16B5A"/>
    <w:rsid w:val="00B207D0"/>
    <w:rsid w:val="00B26C94"/>
    <w:rsid w:val="00B30DED"/>
    <w:rsid w:val="00B355F4"/>
    <w:rsid w:val="00B4701D"/>
    <w:rsid w:val="00B50EA7"/>
    <w:rsid w:val="00B60F1F"/>
    <w:rsid w:val="00B61673"/>
    <w:rsid w:val="00B62A85"/>
    <w:rsid w:val="00B63767"/>
    <w:rsid w:val="00B817F5"/>
    <w:rsid w:val="00B81F3E"/>
    <w:rsid w:val="00B82E0B"/>
    <w:rsid w:val="00B90A51"/>
    <w:rsid w:val="00B936EA"/>
    <w:rsid w:val="00B95168"/>
    <w:rsid w:val="00BA1151"/>
    <w:rsid w:val="00BA3633"/>
    <w:rsid w:val="00BB0A8B"/>
    <w:rsid w:val="00BB0D9A"/>
    <w:rsid w:val="00BB2FB0"/>
    <w:rsid w:val="00BB5D58"/>
    <w:rsid w:val="00BC0235"/>
    <w:rsid w:val="00BC2DBD"/>
    <w:rsid w:val="00BD1E76"/>
    <w:rsid w:val="00BD35A4"/>
    <w:rsid w:val="00BE7F3D"/>
    <w:rsid w:val="00BF002B"/>
    <w:rsid w:val="00BF11FB"/>
    <w:rsid w:val="00BF4EF5"/>
    <w:rsid w:val="00BF53A4"/>
    <w:rsid w:val="00C0341A"/>
    <w:rsid w:val="00C03C9F"/>
    <w:rsid w:val="00C0666F"/>
    <w:rsid w:val="00C06CCC"/>
    <w:rsid w:val="00C07D6D"/>
    <w:rsid w:val="00C10C3B"/>
    <w:rsid w:val="00C11821"/>
    <w:rsid w:val="00C16805"/>
    <w:rsid w:val="00C23480"/>
    <w:rsid w:val="00C319CA"/>
    <w:rsid w:val="00C33FC6"/>
    <w:rsid w:val="00C36571"/>
    <w:rsid w:val="00C40809"/>
    <w:rsid w:val="00C41CD6"/>
    <w:rsid w:val="00C42AA3"/>
    <w:rsid w:val="00C4580B"/>
    <w:rsid w:val="00C5366F"/>
    <w:rsid w:val="00C56A87"/>
    <w:rsid w:val="00C71D9F"/>
    <w:rsid w:val="00C822D3"/>
    <w:rsid w:val="00C9694E"/>
    <w:rsid w:val="00CB4FF9"/>
    <w:rsid w:val="00CB50AD"/>
    <w:rsid w:val="00CB747F"/>
    <w:rsid w:val="00CC51FD"/>
    <w:rsid w:val="00CC5669"/>
    <w:rsid w:val="00CD157E"/>
    <w:rsid w:val="00CD4D4C"/>
    <w:rsid w:val="00CD7C68"/>
    <w:rsid w:val="00CE272A"/>
    <w:rsid w:val="00CE6B1A"/>
    <w:rsid w:val="00CF12D7"/>
    <w:rsid w:val="00CF1EE4"/>
    <w:rsid w:val="00CF2612"/>
    <w:rsid w:val="00CF6172"/>
    <w:rsid w:val="00CF6E5C"/>
    <w:rsid w:val="00D013D0"/>
    <w:rsid w:val="00D019B6"/>
    <w:rsid w:val="00D0316F"/>
    <w:rsid w:val="00D037DD"/>
    <w:rsid w:val="00D03E6D"/>
    <w:rsid w:val="00D134C2"/>
    <w:rsid w:val="00D1772D"/>
    <w:rsid w:val="00D21DE0"/>
    <w:rsid w:val="00D326C0"/>
    <w:rsid w:val="00D33E66"/>
    <w:rsid w:val="00D436BA"/>
    <w:rsid w:val="00D45FAB"/>
    <w:rsid w:val="00D54CCE"/>
    <w:rsid w:val="00D57782"/>
    <w:rsid w:val="00D60800"/>
    <w:rsid w:val="00D612DE"/>
    <w:rsid w:val="00D71261"/>
    <w:rsid w:val="00D71273"/>
    <w:rsid w:val="00D72DDE"/>
    <w:rsid w:val="00D77DAF"/>
    <w:rsid w:val="00D80DD2"/>
    <w:rsid w:val="00D8662A"/>
    <w:rsid w:val="00D86F44"/>
    <w:rsid w:val="00D87E70"/>
    <w:rsid w:val="00D976EC"/>
    <w:rsid w:val="00D97D93"/>
    <w:rsid w:val="00DB44D3"/>
    <w:rsid w:val="00DC605E"/>
    <w:rsid w:val="00DC7541"/>
    <w:rsid w:val="00DD10D9"/>
    <w:rsid w:val="00DD2F71"/>
    <w:rsid w:val="00DD5413"/>
    <w:rsid w:val="00DE664E"/>
    <w:rsid w:val="00DF33A7"/>
    <w:rsid w:val="00DF5999"/>
    <w:rsid w:val="00E02C39"/>
    <w:rsid w:val="00E04964"/>
    <w:rsid w:val="00E05B31"/>
    <w:rsid w:val="00E23A04"/>
    <w:rsid w:val="00E272CC"/>
    <w:rsid w:val="00E31B3E"/>
    <w:rsid w:val="00E361B9"/>
    <w:rsid w:val="00E43B7A"/>
    <w:rsid w:val="00E4451A"/>
    <w:rsid w:val="00E47D02"/>
    <w:rsid w:val="00E5751F"/>
    <w:rsid w:val="00E611E0"/>
    <w:rsid w:val="00E63360"/>
    <w:rsid w:val="00E65B20"/>
    <w:rsid w:val="00E7347E"/>
    <w:rsid w:val="00E73EAD"/>
    <w:rsid w:val="00E833C9"/>
    <w:rsid w:val="00E909EB"/>
    <w:rsid w:val="00E9494B"/>
    <w:rsid w:val="00E94D4E"/>
    <w:rsid w:val="00E95A8D"/>
    <w:rsid w:val="00E97E72"/>
    <w:rsid w:val="00EA1733"/>
    <w:rsid w:val="00EA3B8B"/>
    <w:rsid w:val="00EA48C9"/>
    <w:rsid w:val="00EA6BE7"/>
    <w:rsid w:val="00EB37C1"/>
    <w:rsid w:val="00EC218D"/>
    <w:rsid w:val="00EC26FD"/>
    <w:rsid w:val="00EC4BD5"/>
    <w:rsid w:val="00EC59C5"/>
    <w:rsid w:val="00EC5AFB"/>
    <w:rsid w:val="00ED01D7"/>
    <w:rsid w:val="00ED41B8"/>
    <w:rsid w:val="00EE350C"/>
    <w:rsid w:val="00EE6B06"/>
    <w:rsid w:val="00EF0AC4"/>
    <w:rsid w:val="00EF26F7"/>
    <w:rsid w:val="00EF4400"/>
    <w:rsid w:val="00F00AB8"/>
    <w:rsid w:val="00F02E4A"/>
    <w:rsid w:val="00F035D6"/>
    <w:rsid w:val="00F14D0B"/>
    <w:rsid w:val="00F15CFE"/>
    <w:rsid w:val="00F20B06"/>
    <w:rsid w:val="00F25BB6"/>
    <w:rsid w:val="00F30410"/>
    <w:rsid w:val="00F32BF9"/>
    <w:rsid w:val="00F34C95"/>
    <w:rsid w:val="00F47289"/>
    <w:rsid w:val="00F52763"/>
    <w:rsid w:val="00F529D2"/>
    <w:rsid w:val="00F57089"/>
    <w:rsid w:val="00F71D4A"/>
    <w:rsid w:val="00F80786"/>
    <w:rsid w:val="00F80840"/>
    <w:rsid w:val="00F83FFD"/>
    <w:rsid w:val="00F87C0E"/>
    <w:rsid w:val="00F909EA"/>
    <w:rsid w:val="00F91D28"/>
    <w:rsid w:val="00F97074"/>
    <w:rsid w:val="00FA107A"/>
    <w:rsid w:val="00FA4797"/>
    <w:rsid w:val="00FB0737"/>
    <w:rsid w:val="00FB17C3"/>
    <w:rsid w:val="00FB4CAE"/>
    <w:rsid w:val="00FB6C97"/>
    <w:rsid w:val="00FB798C"/>
    <w:rsid w:val="00FC21E1"/>
    <w:rsid w:val="00FC46D0"/>
    <w:rsid w:val="00FC52A2"/>
    <w:rsid w:val="00FC54E4"/>
    <w:rsid w:val="00FD3555"/>
    <w:rsid w:val="00FD450F"/>
    <w:rsid w:val="00FE0C71"/>
    <w:rsid w:val="00FE2505"/>
    <w:rsid w:val="00FE37AF"/>
    <w:rsid w:val="00FE56EB"/>
    <w:rsid w:val="00FF50FF"/>
    <w:rsid w:val="00FF52CE"/>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E562A78"/>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2"/>
        <w:szCs w:val="22"/>
        <w:lang w:val="es-ES" w:eastAsia="es-ES" w:bidi="ar-SA"/>
      </w:rPr>
    </w:rPrDefault>
    <w:pPrDefault/>
  </w:docDefaults>
  <w:latentStyles w:defLockedState="0" w:defUIPriority="99" w:defSemiHidden="0" w:defUnhideWhenUsed="0" w:defQFormat="0" w:count="371">
    <w:lsdException w:name="Normal" w:locked="1" w:uiPriority="0" w:qFormat="1"/>
    <w:lsdException w:name="heading 1" w:locked="1"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unhideWhenUsed="1" w:qFormat="1"/>
    <w:lsdException w:name="heading 8" w:locked="1" w:unhideWhenUsed="1" w:qFormat="1"/>
    <w:lsdException w:name="heading 9" w:locked="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unhideWhenUsed="1"/>
    <w:lsdException w:name="toc 2" w:locked="1" w:uiPriority="39" w:unhideWhenUsed="1"/>
    <w:lsdException w:name="toc 3" w:locked="1" w:uiPriority="39" w:unhideWhenUsed="1"/>
    <w:lsdException w:name="toc 4" w:locked="1" w:uiPriority="0" w:unhideWhenUsed="1"/>
    <w:lsdException w:name="toc 5" w:locked="1" w:uiPriority="0" w:unhideWhenUsed="1"/>
    <w:lsdException w:name="toc 6" w:locked="1" w:uiPriority="0" w:unhideWhenUsed="1"/>
    <w:lsdException w:name="toc 7" w:locked="1" w:uiPriority="0" w:unhideWhenUsed="1"/>
    <w:lsdException w:name="toc 8" w:locked="1" w:uiPriority="0" w:unhideWhenUsed="1"/>
    <w:lsdException w:name="toc 9" w:locked="1" w:uiPriority="0"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D5413"/>
    <w:pPr>
      <w:spacing w:before="120"/>
      <w:ind w:firstLine="397"/>
    </w:pPr>
    <w:rPr>
      <w:rFonts w:ascii="Arial" w:hAnsi="Arial" w:cs="Arial"/>
      <w:color w:val="000000" w:themeColor="text1"/>
      <w:szCs w:val="20"/>
    </w:rPr>
  </w:style>
  <w:style w:type="paragraph" w:styleId="Ttulo1">
    <w:name w:val="heading 1"/>
    <w:basedOn w:val="Normal"/>
    <w:next w:val="Normal"/>
    <w:link w:val="Ttulo1Car"/>
    <w:uiPriority w:val="99"/>
    <w:qFormat/>
    <w:rsid w:val="00C0666F"/>
    <w:pPr>
      <w:keepNext/>
      <w:keepLines/>
      <w:pageBreakBefore/>
      <w:numPr>
        <w:numId w:val="1"/>
      </w:numPr>
      <w:spacing w:before="960"/>
      <w:outlineLvl w:val="0"/>
    </w:pPr>
    <w:rPr>
      <w:b/>
      <w:smallCaps/>
      <w:color w:val="D7108D"/>
      <w:sz w:val="32"/>
    </w:rPr>
  </w:style>
  <w:style w:type="paragraph" w:styleId="Ttulo2">
    <w:name w:val="heading 2"/>
    <w:basedOn w:val="Normal"/>
    <w:next w:val="Normal"/>
    <w:link w:val="Ttulo2Car"/>
    <w:uiPriority w:val="99"/>
    <w:qFormat/>
    <w:rsid w:val="009E19C4"/>
    <w:pPr>
      <w:keepNext/>
      <w:keepLines/>
      <w:numPr>
        <w:ilvl w:val="1"/>
        <w:numId w:val="1"/>
      </w:numPr>
      <w:spacing w:before="240"/>
      <w:jc w:val="both"/>
      <w:outlineLvl w:val="1"/>
    </w:pPr>
    <w:rPr>
      <w:b/>
      <w:sz w:val="28"/>
    </w:rPr>
  </w:style>
  <w:style w:type="paragraph" w:styleId="Ttulo3">
    <w:name w:val="heading 3"/>
    <w:basedOn w:val="Normal"/>
    <w:next w:val="Normal"/>
    <w:link w:val="Ttulo3Car"/>
    <w:uiPriority w:val="99"/>
    <w:qFormat/>
    <w:rsid w:val="005E25E7"/>
    <w:pPr>
      <w:keepNext/>
      <w:keepLines/>
      <w:numPr>
        <w:ilvl w:val="2"/>
        <w:numId w:val="1"/>
      </w:numPr>
      <w:outlineLvl w:val="2"/>
    </w:pPr>
    <w:rPr>
      <w:i/>
      <w:sz w:val="28"/>
    </w:rPr>
  </w:style>
  <w:style w:type="paragraph" w:styleId="Ttulo4">
    <w:name w:val="heading 4"/>
    <w:basedOn w:val="Normal"/>
    <w:next w:val="Normal"/>
    <w:link w:val="Ttulo4Car"/>
    <w:uiPriority w:val="99"/>
    <w:qFormat/>
    <w:rsid w:val="005E25E7"/>
    <w:pPr>
      <w:keepNext/>
      <w:numPr>
        <w:ilvl w:val="3"/>
        <w:numId w:val="1"/>
      </w:numPr>
      <w:spacing w:after="120"/>
      <w:outlineLvl w:val="3"/>
    </w:pPr>
    <w:rPr>
      <w:b/>
      <w:bCs/>
    </w:rPr>
  </w:style>
  <w:style w:type="paragraph" w:styleId="Ttulo5">
    <w:name w:val="heading 5"/>
    <w:basedOn w:val="Normal"/>
    <w:next w:val="Normal"/>
    <w:link w:val="Ttulo5Car"/>
    <w:uiPriority w:val="99"/>
    <w:qFormat/>
    <w:rsid w:val="005E25E7"/>
    <w:pPr>
      <w:numPr>
        <w:ilvl w:val="4"/>
        <w:numId w:val="1"/>
      </w:numPr>
      <w:spacing w:before="240" w:after="60"/>
      <w:outlineLvl w:val="4"/>
    </w:pPr>
    <w:rPr>
      <w:b/>
      <w:bCs/>
      <w:i/>
      <w:iCs/>
      <w:sz w:val="26"/>
      <w:szCs w:val="26"/>
    </w:rPr>
  </w:style>
  <w:style w:type="paragraph" w:styleId="Ttulo6">
    <w:name w:val="heading 6"/>
    <w:basedOn w:val="Normal"/>
    <w:next w:val="Normal"/>
    <w:link w:val="Ttulo6Car"/>
    <w:uiPriority w:val="99"/>
    <w:qFormat/>
    <w:rsid w:val="005E25E7"/>
    <w:pPr>
      <w:numPr>
        <w:ilvl w:val="5"/>
        <w:numId w:val="1"/>
      </w:numPr>
      <w:spacing w:before="240" w:after="60"/>
      <w:outlineLvl w:val="5"/>
    </w:pPr>
    <w:rPr>
      <w:b/>
      <w:bCs/>
      <w:szCs w:val="22"/>
    </w:rPr>
  </w:style>
  <w:style w:type="paragraph" w:styleId="Ttulo7">
    <w:name w:val="heading 7"/>
    <w:basedOn w:val="Normal"/>
    <w:next w:val="Normal"/>
    <w:link w:val="Ttulo7Car"/>
    <w:uiPriority w:val="99"/>
    <w:qFormat/>
    <w:rsid w:val="005E25E7"/>
    <w:pPr>
      <w:numPr>
        <w:ilvl w:val="6"/>
        <w:numId w:val="1"/>
      </w:numPr>
      <w:spacing w:before="240" w:after="60"/>
      <w:outlineLvl w:val="6"/>
    </w:pPr>
    <w:rPr>
      <w:szCs w:val="24"/>
    </w:rPr>
  </w:style>
  <w:style w:type="paragraph" w:styleId="Ttulo8">
    <w:name w:val="heading 8"/>
    <w:basedOn w:val="Normal"/>
    <w:next w:val="Normal"/>
    <w:link w:val="Ttulo8Car"/>
    <w:uiPriority w:val="99"/>
    <w:qFormat/>
    <w:rsid w:val="005E25E7"/>
    <w:pPr>
      <w:numPr>
        <w:ilvl w:val="7"/>
        <w:numId w:val="1"/>
      </w:numPr>
      <w:spacing w:before="240" w:after="60"/>
      <w:outlineLvl w:val="7"/>
    </w:pPr>
    <w:rPr>
      <w:i/>
      <w:iCs/>
      <w:szCs w:val="24"/>
    </w:rPr>
  </w:style>
  <w:style w:type="paragraph" w:styleId="Ttulo9">
    <w:name w:val="heading 9"/>
    <w:basedOn w:val="Normal"/>
    <w:next w:val="Normal"/>
    <w:link w:val="Ttulo9Car"/>
    <w:uiPriority w:val="99"/>
    <w:qFormat/>
    <w:rsid w:val="005E25E7"/>
    <w:pPr>
      <w:numPr>
        <w:ilvl w:val="8"/>
        <w:numId w:val="1"/>
      </w:numPr>
      <w:spacing w:before="240" w:after="60"/>
      <w:outlineLvl w:val="8"/>
    </w:pPr>
    <w:rPr>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9"/>
    <w:locked/>
    <w:rsid w:val="00C0666F"/>
    <w:rPr>
      <w:rFonts w:ascii="Arial" w:hAnsi="Arial" w:cs="Arial"/>
      <w:b/>
      <w:smallCaps/>
      <w:color w:val="D7108D"/>
      <w:sz w:val="32"/>
      <w:szCs w:val="20"/>
    </w:rPr>
  </w:style>
  <w:style w:type="character" w:customStyle="1" w:styleId="Ttulo2Car">
    <w:name w:val="Título 2 Car"/>
    <w:basedOn w:val="Fuentedeprrafopredeter"/>
    <w:link w:val="Ttulo2"/>
    <w:uiPriority w:val="99"/>
    <w:locked/>
    <w:rsid w:val="009E19C4"/>
    <w:rPr>
      <w:rFonts w:ascii="Arial" w:hAnsi="Arial" w:cs="Arial"/>
      <w:b/>
      <w:color w:val="000000" w:themeColor="text1"/>
      <w:sz w:val="28"/>
      <w:szCs w:val="20"/>
    </w:rPr>
  </w:style>
  <w:style w:type="character" w:customStyle="1" w:styleId="Ttulo3Car">
    <w:name w:val="Título 3 Car"/>
    <w:basedOn w:val="Fuentedeprrafopredeter"/>
    <w:link w:val="Ttulo3"/>
    <w:uiPriority w:val="99"/>
    <w:locked/>
    <w:rsid w:val="00DD10D9"/>
    <w:rPr>
      <w:rFonts w:ascii="Arial" w:hAnsi="Arial" w:cs="Arial"/>
      <w:i/>
      <w:color w:val="000000" w:themeColor="text1"/>
      <w:sz w:val="28"/>
      <w:szCs w:val="20"/>
    </w:rPr>
  </w:style>
  <w:style w:type="character" w:customStyle="1" w:styleId="Ttulo4Car">
    <w:name w:val="Título 4 Car"/>
    <w:basedOn w:val="Fuentedeprrafopredeter"/>
    <w:link w:val="Ttulo4"/>
    <w:uiPriority w:val="99"/>
    <w:locked/>
    <w:rsid w:val="00DD10D9"/>
    <w:rPr>
      <w:rFonts w:ascii="Arial" w:hAnsi="Arial" w:cs="Arial"/>
      <w:b/>
      <w:bCs/>
      <w:color w:val="000000" w:themeColor="text1"/>
      <w:szCs w:val="20"/>
    </w:rPr>
  </w:style>
  <w:style w:type="character" w:customStyle="1" w:styleId="Ttulo5Car">
    <w:name w:val="Título 5 Car"/>
    <w:basedOn w:val="Fuentedeprrafopredeter"/>
    <w:link w:val="Ttulo5"/>
    <w:uiPriority w:val="99"/>
    <w:locked/>
    <w:rsid w:val="00DD10D9"/>
    <w:rPr>
      <w:rFonts w:ascii="Arial" w:hAnsi="Arial" w:cs="Arial"/>
      <w:b/>
      <w:bCs/>
      <w:i/>
      <w:iCs/>
      <w:color w:val="000000" w:themeColor="text1"/>
      <w:sz w:val="26"/>
      <w:szCs w:val="26"/>
    </w:rPr>
  </w:style>
  <w:style w:type="character" w:customStyle="1" w:styleId="Ttulo6Car">
    <w:name w:val="Título 6 Car"/>
    <w:basedOn w:val="Fuentedeprrafopredeter"/>
    <w:link w:val="Ttulo6"/>
    <w:uiPriority w:val="99"/>
    <w:locked/>
    <w:rsid w:val="00DD10D9"/>
    <w:rPr>
      <w:rFonts w:ascii="Arial" w:hAnsi="Arial" w:cs="Arial"/>
      <w:b/>
      <w:bCs/>
      <w:color w:val="000000" w:themeColor="text1"/>
    </w:rPr>
  </w:style>
  <w:style w:type="character" w:customStyle="1" w:styleId="Ttulo7Car">
    <w:name w:val="Título 7 Car"/>
    <w:basedOn w:val="Fuentedeprrafopredeter"/>
    <w:link w:val="Ttulo7"/>
    <w:uiPriority w:val="99"/>
    <w:locked/>
    <w:rsid w:val="00DD10D9"/>
    <w:rPr>
      <w:rFonts w:ascii="Arial" w:hAnsi="Arial" w:cs="Arial"/>
      <w:color w:val="000000" w:themeColor="text1"/>
      <w:szCs w:val="24"/>
    </w:rPr>
  </w:style>
  <w:style w:type="character" w:customStyle="1" w:styleId="Ttulo8Car">
    <w:name w:val="Título 8 Car"/>
    <w:basedOn w:val="Fuentedeprrafopredeter"/>
    <w:link w:val="Ttulo8"/>
    <w:uiPriority w:val="99"/>
    <w:locked/>
    <w:rsid w:val="00DD10D9"/>
    <w:rPr>
      <w:rFonts w:ascii="Arial" w:hAnsi="Arial" w:cs="Arial"/>
      <w:i/>
      <w:iCs/>
      <w:color w:val="000000" w:themeColor="text1"/>
      <w:szCs w:val="24"/>
    </w:rPr>
  </w:style>
  <w:style w:type="character" w:customStyle="1" w:styleId="Ttulo9Car">
    <w:name w:val="Título 9 Car"/>
    <w:basedOn w:val="Fuentedeprrafopredeter"/>
    <w:link w:val="Ttulo9"/>
    <w:uiPriority w:val="99"/>
    <w:locked/>
    <w:rsid w:val="00DD10D9"/>
    <w:rPr>
      <w:rFonts w:ascii="Arial" w:hAnsi="Arial" w:cs="Arial"/>
      <w:color w:val="000000" w:themeColor="text1"/>
    </w:rPr>
  </w:style>
  <w:style w:type="paragraph" w:customStyle="1" w:styleId="Nomes">
    <w:name w:val="Nomes"/>
    <w:basedOn w:val="Normal"/>
    <w:next w:val="Normal"/>
    <w:uiPriority w:val="99"/>
    <w:rsid w:val="005E25E7"/>
    <w:pPr>
      <w:spacing w:after="120"/>
    </w:pPr>
    <w:rPr>
      <w:sz w:val="28"/>
    </w:rPr>
  </w:style>
  <w:style w:type="paragraph" w:styleId="TDC2">
    <w:name w:val="toc 2"/>
    <w:basedOn w:val="Normal"/>
    <w:next w:val="Normal"/>
    <w:uiPriority w:val="39"/>
    <w:rsid w:val="00F30410"/>
    <w:pPr>
      <w:ind w:left="200"/>
    </w:pPr>
  </w:style>
  <w:style w:type="paragraph" w:customStyle="1" w:styleId="EEI">
    <w:name w:val="EEI"/>
    <w:basedOn w:val="Normal"/>
    <w:next w:val="Normal"/>
    <w:uiPriority w:val="99"/>
    <w:rsid w:val="005E25E7"/>
    <w:pPr>
      <w:jc w:val="center"/>
    </w:pPr>
    <w:rPr>
      <w:color w:val="0094E0"/>
      <w:sz w:val="44"/>
    </w:rPr>
  </w:style>
  <w:style w:type="paragraph" w:customStyle="1" w:styleId="TFG">
    <w:name w:val="TFG"/>
    <w:basedOn w:val="Normal"/>
    <w:next w:val="Normal"/>
    <w:uiPriority w:val="99"/>
    <w:rsid w:val="005E25E7"/>
    <w:pPr>
      <w:jc w:val="center"/>
    </w:pPr>
    <w:rPr>
      <w:b/>
      <w:bCs/>
      <w:smallCaps/>
      <w:sz w:val="32"/>
    </w:rPr>
  </w:style>
  <w:style w:type="paragraph" w:customStyle="1" w:styleId="TituloTFG">
    <w:name w:val="Titulo TFG"/>
    <w:basedOn w:val="Normal"/>
    <w:next w:val="Normal"/>
    <w:uiPriority w:val="99"/>
    <w:rsid w:val="00D54CCE"/>
    <w:pPr>
      <w:jc w:val="center"/>
    </w:pPr>
    <w:rPr>
      <w:i/>
      <w:iCs/>
      <w:sz w:val="36"/>
    </w:rPr>
  </w:style>
  <w:style w:type="paragraph" w:customStyle="1" w:styleId="Titulacin">
    <w:name w:val="Titulación"/>
    <w:basedOn w:val="Normal"/>
    <w:next w:val="Normal"/>
    <w:uiPriority w:val="99"/>
    <w:rsid w:val="005E25E7"/>
    <w:pPr>
      <w:spacing w:after="120"/>
      <w:jc w:val="center"/>
    </w:pPr>
    <w:rPr>
      <w:b/>
      <w:bCs/>
      <w:sz w:val="28"/>
    </w:rPr>
  </w:style>
  <w:style w:type="paragraph" w:customStyle="1" w:styleId="Autores">
    <w:name w:val="Autores"/>
    <w:basedOn w:val="Normal"/>
    <w:next w:val="Normal"/>
    <w:uiPriority w:val="99"/>
    <w:rsid w:val="005E25E7"/>
    <w:pPr>
      <w:spacing w:after="120"/>
    </w:pPr>
    <w:rPr>
      <w:b/>
      <w:bCs/>
      <w:smallCaps/>
    </w:rPr>
  </w:style>
  <w:style w:type="paragraph" w:styleId="TDC1">
    <w:name w:val="toc 1"/>
    <w:basedOn w:val="Normal"/>
    <w:next w:val="Normal"/>
    <w:uiPriority w:val="39"/>
    <w:rsid w:val="00F30410"/>
    <w:pPr>
      <w:spacing w:before="180"/>
    </w:pPr>
  </w:style>
  <w:style w:type="paragraph" w:styleId="TDC3">
    <w:name w:val="toc 3"/>
    <w:basedOn w:val="Normal"/>
    <w:next w:val="Normal"/>
    <w:uiPriority w:val="39"/>
    <w:rsid w:val="00F30410"/>
    <w:pPr>
      <w:ind w:left="400"/>
    </w:pPr>
  </w:style>
  <w:style w:type="character" w:styleId="Hipervnculo">
    <w:name w:val="Hyperlink"/>
    <w:basedOn w:val="Fuentedeprrafopredeter"/>
    <w:uiPriority w:val="99"/>
    <w:rsid w:val="00F30410"/>
    <w:rPr>
      <w:rFonts w:cs="Times New Roman"/>
      <w:color w:val="0000FF"/>
      <w:u w:val="single"/>
    </w:rPr>
  </w:style>
  <w:style w:type="paragraph" w:styleId="Encabezado">
    <w:name w:val="header"/>
    <w:basedOn w:val="Normal"/>
    <w:link w:val="EncabezadoCar"/>
    <w:uiPriority w:val="99"/>
    <w:rsid w:val="00F02E4A"/>
    <w:pPr>
      <w:pBdr>
        <w:bottom w:val="single" w:sz="4" w:space="1" w:color="auto"/>
      </w:pBdr>
      <w:tabs>
        <w:tab w:val="center" w:pos="4252"/>
        <w:tab w:val="right" w:pos="8504"/>
      </w:tabs>
      <w:spacing w:before="0" w:after="60"/>
      <w:ind w:firstLine="0"/>
    </w:pPr>
    <w:rPr>
      <w:smallCaps/>
    </w:rPr>
  </w:style>
  <w:style w:type="character" w:customStyle="1" w:styleId="EncabezadoCar">
    <w:name w:val="Encabezado Car"/>
    <w:basedOn w:val="Fuentedeprrafopredeter"/>
    <w:link w:val="Encabezado"/>
    <w:uiPriority w:val="99"/>
    <w:locked/>
    <w:rsid w:val="00DD10D9"/>
    <w:rPr>
      <w:rFonts w:cs="Times New Roman"/>
      <w:sz w:val="20"/>
      <w:szCs w:val="20"/>
    </w:rPr>
  </w:style>
  <w:style w:type="paragraph" w:styleId="Piedepgina">
    <w:name w:val="footer"/>
    <w:basedOn w:val="Normal"/>
    <w:link w:val="PiedepginaCar"/>
    <w:uiPriority w:val="99"/>
    <w:rsid w:val="00F02E4A"/>
    <w:pPr>
      <w:tabs>
        <w:tab w:val="center" w:pos="4252"/>
        <w:tab w:val="right" w:pos="8504"/>
      </w:tabs>
      <w:ind w:firstLine="0"/>
      <w:jc w:val="center"/>
    </w:pPr>
  </w:style>
  <w:style w:type="character" w:customStyle="1" w:styleId="PiedepginaCar">
    <w:name w:val="Pie de página Car"/>
    <w:basedOn w:val="Fuentedeprrafopredeter"/>
    <w:link w:val="Piedepgina"/>
    <w:uiPriority w:val="99"/>
    <w:locked/>
    <w:rsid w:val="00DD10D9"/>
    <w:rPr>
      <w:rFonts w:cs="Times New Roman"/>
      <w:sz w:val="20"/>
      <w:szCs w:val="20"/>
    </w:rPr>
  </w:style>
  <w:style w:type="character" w:styleId="Nmerodepgina">
    <w:name w:val="page number"/>
    <w:basedOn w:val="Fuentedeprrafopredeter"/>
    <w:uiPriority w:val="99"/>
    <w:rsid w:val="006F2216"/>
    <w:rPr>
      <w:rFonts w:cs="Times New Roman"/>
    </w:rPr>
  </w:style>
  <w:style w:type="paragraph" w:styleId="Descripcin">
    <w:name w:val="caption"/>
    <w:aliases w:val="CaptionTable"/>
    <w:basedOn w:val="Normal"/>
    <w:next w:val="Normal"/>
    <w:uiPriority w:val="35"/>
    <w:qFormat/>
    <w:rsid w:val="00212A65"/>
    <w:pPr>
      <w:spacing w:before="0" w:after="240"/>
      <w:jc w:val="center"/>
    </w:pPr>
    <w:rPr>
      <w:b/>
      <w:bCs/>
      <w:sz w:val="20"/>
    </w:rPr>
  </w:style>
  <w:style w:type="paragraph" w:customStyle="1" w:styleId="Figura">
    <w:name w:val="Figura"/>
    <w:basedOn w:val="Descripcin"/>
    <w:uiPriority w:val="99"/>
    <w:rsid w:val="00212A65"/>
    <w:pPr>
      <w:spacing w:before="240" w:after="120"/>
    </w:pPr>
    <w:rPr>
      <w:b w:val="0"/>
      <w:sz w:val="24"/>
    </w:rPr>
  </w:style>
  <w:style w:type="table" w:styleId="Tablaconcuadrcula">
    <w:name w:val="Table Grid"/>
    <w:basedOn w:val="Tablanormal"/>
    <w:uiPriority w:val="99"/>
    <w:rsid w:val="00212A65"/>
    <w:pPr>
      <w:spacing w:before="60"/>
      <w:ind w:firstLine="397"/>
    </w:pPr>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Mapadeldocumento">
    <w:name w:val="Document Map"/>
    <w:basedOn w:val="Normal"/>
    <w:link w:val="MapadeldocumentoCar"/>
    <w:uiPriority w:val="99"/>
    <w:rsid w:val="00D54CCE"/>
    <w:rPr>
      <w:rFonts w:ascii="Tahoma" w:hAnsi="Tahoma" w:cs="Tahoma"/>
      <w:sz w:val="16"/>
      <w:szCs w:val="16"/>
    </w:rPr>
  </w:style>
  <w:style w:type="character" w:customStyle="1" w:styleId="DocumentMapChar">
    <w:name w:val="Document Map Char"/>
    <w:basedOn w:val="Fuentedeprrafopredeter"/>
    <w:uiPriority w:val="99"/>
    <w:semiHidden/>
    <w:locked/>
    <w:rsid w:val="00DD10D9"/>
    <w:rPr>
      <w:rFonts w:cs="Times New Roman"/>
      <w:sz w:val="2"/>
    </w:rPr>
  </w:style>
  <w:style w:type="character" w:customStyle="1" w:styleId="MapadeldocumentoCar">
    <w:name w:val="Mapa del documento Car"/>
    <w:basedOn w:val="Fuentedeprrafopredeter"/>
    <w:link w:val="Mapadeldocumento"/>
    <w:uiPriority w:val="99"/>
    <w:locked/>
    <w:rsid w:val="00D54CCE"/>
    <w:rPr>
      <w:rFonts w:ascii="Tahoma" w:hAnsi="Tahoma" w:cs="Tahoma"/>
      <w:sz w:val="16"/>
      <w:szCs w:val="16"/>
    </w:rPr>
  </w:style>
  <w:style w:type="paragraph" w:customStyle="1" w:styleId="p1">
    <w:name w:val="p1"/>
    <w:basedOn w:val="Normal"/>
    <w:rsid w:val="004845C5"/>
    <w:pPr>
      <w:spacing w:before="0"/>
      <w:ind w:firstLine="0"/>
      <w:jc w:val="both"/>
    </w:pPr>
    <w:rPr>
      <w:rFonts w:ascii="Helvetica" w:hAnsi="Helvetica"/>
      <w:sz w:val="21"/>
      <w:szCs w:val="21"/>
      <w:lang w:val="es-ES_tradnl" w:eastAsia="es-ES_tradnl"/>
    </w:rPr>
  </w:style>
  <w:style w:type="character" w:customStyle="1" w:styleId="s1">
    <w:name w:val="s1"/>
    <w:basedOn w:val="Fuentedeprrafopredeter"/>
    <w:rsid w:val="004845C5"/>
  </w:style>
  <w:style w:type="paragraph" w:styleId="Textodeglobo">
    <w:name w:val="Balloon Text"/>
    <w:basedOn w:val="Normal"/>
    <w:link w:val="TextodegloboCar"/>
    <w:uiPriority w:val="99"/>
    <w:semiHidden/>
    <w:unhideWhenUsed/>
    <w:rsid w:val="004C3BD8"/>
    <w:pPr>
      <w:spacing w:before="0"/>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4C3BD8"/>
    <w:rPr>
      <w:rFonts w:ascii="Tahoma" w:hAnsi="Tahoma" w:cs="Tahoma"/>
      <w:sz w:val="16"/>
      <w:szCs w:val="16"/>
    </w:rPr>
  </w:style>
  <w:style w:type="paragraph" w:styleId="Prrafodelista">
    <w:name w:val="List Paragraph"/>
    <w:basedOn w:val="Normal"/>
    <w:uiPriority w:val="34"/>
    <w:qFormat/>
    <w:rsid w:val="004D1F0C"/>
    <w:pPr>
      <w:ind w:left="720"/>
      <w:contextualSpacing/>
    </w:pPr>
  </w:style>
  <w:style w:type="paragraph" w:styleId="TtulodeTDC">
    <w:name w:val="TOC Heading"/>
    <w:basedOn w:val="Ttulo1"/>
    <w:next w:val="Normal"/>
    <w:uiPriority w:val="39"/>
    <w:unhideWhenUsed/>
    <w:qFormat/>
    <w:rsid w:val="00BC2DBD"/>
    <w:pPr>
      <w:pageBreakBefore w:val="0"/>
      <w:numPr>
        <w:numId w:val="0"/>
      </w:numPr>
      <w:spacing w:before="240" w:line="259" w:lineRule="auto"/>
      <w:outlineLvl w:val="9"/>
    </w:pPr>
    <w:rPr>
      <w:rFonts w:asciiTheme="majorHAnsi" w:eastAsiaTheme="majorEastAsia" w:hAnsiTheme="majorHAnsi" w:cstheme="majorBidi"/>
      <w:b w:val="0"/>
      <w:smallCaps w:val="0"/>
      <w:color w:val="365F91" w:themeColor="accent1" w:themeShade="BF"/>
      <w:szCs w:val="32"/>
    </w:rPr>
  </w:style>
  <w:style w:type="paragraph" w:styleId="Tabladeilustraciones">
    <w:name w:val="table of figures"/>
    <w:basedOn w:val="Normal"/>
    <w:next w:val="Normal"/>
    <w:uiPriority w:val="99"/>
    <w:unhideWhenUsed/>
    <w:rsid w:val="00BC2DBD"/>
  </w:style>
  <w:style w:type="character" w:styleId="Refdecomentario">
    <w:name w:val="annotation reference"/>
    <w:basedOn w:val="Fuentedeprrafopredeter"/>
    <w:uiPriority w:val="99"/>
    <w:semiHidden/>
    <w:unhideWhenUsed/>
    <w:rsid w:val="0060712D"/>
    <w:rPr>
      <w:sz w:val="16"/>
      <w:szCs w:val="16"/>
    </w:rPr>
  </w:style>
  <w:style w:type="paragraph" w:styleId="Textocomentario">
    <w:name w:val="annotation text"/>
    <w:basedOn w:val="Normal"/>
    <w:link w:val="TextocomentarioCar"/>
    <w:uiPriority w:val="99"/>
    <w:semiHidden/>
    <w:unhideWhenUsed/>
    <w:rsid w:val="0060712D"/>
    <w:rPr>
      <w:sz w:val="20"/>
    </w:rPr>
  </w:style>
  <w:style w:type="character" w:customStyle="1" w:styleId="TextocomentarioCar">
    <w:name w:val="Texto comentario Car"/>
    <w:basedOn w:val="Fuentedeprrafopredeter"/>
    <w:link w:val="Textocomentario"/>
    <w:uiPriority w:val="99"/>
    <w:semiHidden/>
    <w:rsid w:val="0060712D"/>
    <w:rPr>
      <w:rFonts w:ascii="Arial" w:hAnsi="Arial" w:cs="Arial"/>
      <w:color w:val="000000" w:themeColor="text1"/>
      <w:sz w:val="20"/>
      <w:szCs w:val="20"/>
    </w:rPr>
  </w:style>
  <w:style w:type="paragraph" w:styleId="Asuntodelcomentario">
    <w:name w:val="annotation subject"/>
    <w:basedOn w:val="Textocomentario"/>
    <w:next w:val="Textocomentario"/>
    <w:link w:val="AsuntodelcomentarioCar"/>
    <w:uiPriority w:val="99"/>
    <w:semiHidden/>
    <w:unhideWhenUsed/>
    <w:rsid w:val="0060712D"/>
    <w:rPr>
      <w:b/>
      <w:bCs/>
    </w:rPr>
  </w:style>
  <w:style w:type="character" w:customStyle="1" w:styleId="AsuntodelcomentarioCar">
    <w:name w:val="Asunto del comentario Car"/>
    <w:basedOn w:val="TextocomentarioCar"/>
    <w:link w:val="Asuntodelcomentario"/>
    <w:uiPriority w:val="99"/>
    <w:semiHidden/>
    <w:rsid w:val="0060712D"/>
    <w:rPr>
      <w:rFonts w:ascii="Arial" w:hAnsi="Arial" w:cs="Arial"/>
      <w:b/>
      <w:bCs/>
      <w:color w:val="000000" w:themeColor="text1"/>
      <w:sz w:val="20"/>
      <w:szCs w:val="20"/>
    </w:rPr>
  </w:style>
  <w:style w:type="character" w:customStyle="1" w:styleId="normaltextrun">
    <w:name w:val="normaltextrun"/>
    <w:basedOn w:val="Fuentedeprrafopredeter"/>
    <w:rsid w:val="003E0034"/>
  </w:style>
  <w:style w:type="character" w:customStyle="1" w:styleId="spellingerror">
    <w:name w:val="spellingerror"/>
    <w:basedOn w:val="Fuentedeprrafopredeter"/>
    <w:rsid w:val="003E0034"/>
  </w:style>
  <w:style w:type="character" w:customStyle="1" w:styleId="eop">
    <w:name w:val="eop"/>
    <w:basedOn w:val="Fuentedeprrafopredeter"/>
    <w:rsid w:val="003E0034"/>
  </w:style>
  <w:style w:type="paragraph" w:customStyle="1" w:styleId="paragraph">
    <w:name w:val="paragraph"/>
    <w:basedOn w:val="Normal"/>
    <w:rsid w:val="00BA3633"/>
    <w:pPr>
      <w:spacing w:before="100" w:beforeAutospacing="1" w:after="100" w:afterAutospacing="1"/>
      <w:ind w:firstLine="0"/>
    </w:pPr>
    <w:rPr>
      <w:rFonts w:ascii="Times New Roman" w:hAnsi="Times New Roman" w:cs="Times New Roman"/>
      <w:color w:val="auto"/>
      <w:sz w:val="24"/>
      <w:szCs w:val="24"/>
    </w:rPr>
  </w:style>
  <w:style w:type="character" w:customStyle="1" w:styleId="Mencinsinresolver1">
    <w:name w:val="Mención sin resolver1"/>
    <w:basedOn w:val="Fuentedeprrafopredeter"/>
    <w:uiPriority w:val="99"/>
    <w:rsid w:val="007D5C4F"/>
    <w:rPr>
      <w:color w:val="605E5C"/>
      <w:shd w:val="clear" w:color="auto" w:fill="E1DFDD"/>
    </w:rPr>
  </w:style>
  <w:style w:type="table" w:styleId="Tabladecuadrcula4-nfasis1">
    <w:name w:val="Grid Table 4 Accent 1"/>
    <w:basedOn w:val="Tablanormal"/>
    <w:uiPriority w:val="49"/>
    <w:rsid w:val="00FA107A"/>
    <w:tblPr>
      <w:tblStyleRowBandSize w:val="1"/>
      <w:tblStyleColBandSize w:val="1"/>
      <w:tblInd w:w="0" w:type="dxa"/>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Tabladelista4-nfasis1">
    <w:name w:val="List Table 4 Accent 1"/>
    <w:basedOn w:val="Tablanormal"/>
    <w:uiPriority w:val="49"/>
    <w:rsid w:val="00D77DAF"/>
    <w:tblPr>
      <w:tblStyleRowBandSize w:val="1"/>
      <w:tblStyleColBandSize w:val="1"/>
      <w:tblInd w:w="0" w:type="dxa"/>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tcBorders>
        <w:shd w:val="clear" w:color="auto" w:fill="4F81BD" w:themeFill="accent1"/>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customStyle="1" w:styleId="Standard">
    <w:name w:val="Standard"/>
    <w:rsid w:val="00BA1151"/>
    <w:pPr>
      <w:widowControl w:val="0"/>
      <w:suppressAutoHyphens/>
      <w:autoSpaceDN w:val="0"/>
    </w:pPr>
    <w:rPr>
      <w:rFonts w:ascii="Liberation Serif" w:eastAsia="Droid Sans Fallback" w:hAnsi="Liberation Serif" w:cs="FreeSans"/>
      <w:kern w:val="3"/>
      <w:sz w:val="24"/>
      <w:szCs w:val="24"/>
      <w:lang w:val="es-MX" w:eastAsia="zh-CN" w:bidi="hi-IN"/>
    </w:rPr>
  </w:style>
  <w:style w:type="table" w:customStyle="1" w:styleId="Tabladecuadrcula4-nfasis11">
    <w:name w:val="Tabla de cuadrícula 4 - Énfasis 11"/>
    <w:basedOn w:val="Tablanormal"/>
    <w:next w:val="Tabladecuadrcula4-nfasis1"/>
    <w:uiPriority w:val="49"/>
    <w:rsid w:val="00BA1151"/>
    <w:rPr>
      <w:rFonts w:ascii="Calibri" w:eastAsia="Calibri" w:hAnsi="Calibri"/>
      <w:lang w:eastAsia="en-US"/>
    </w:rPr>
    <w:tblPr>
      <w:tblStyleRowBandSize w:val="1"/>
      <w:tblStyleColBandSize w:val="1"/>
      <w:tblInd w:w="0" w:type="dxa"/>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CellMar>
        <w:top w:w="0" w:type="dxa"/>
        <w:left w:w="108" w:type="dxa"/>
        <w:bottom w:w="0" w:type="dxa"/>
        <w:right w:w="108" w:type="dxa"/>
      </w:tblCellMar>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character" w:styleId="Textoennegrita">
    <w:name w:val="Strong"/>
    <w:basedOn w:val="Fuentedeprrafopredeter"/>
    <w:qFormat/>
    <w:locked/>
    <w:rsid w:val="004626F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756883">
      <w:bodyDiv w:val="1"/>
      <w:marLeft w:val="0"/>
      <w:marRight w:val="0"/>
      <w:marTop w:val="0"/>
      <w:marBottom w:val="0"/>
      <w:divBdr>
        <w:top w:val="none" w:sz="0" w:space="0" w:color="auto"/>
        <w:left w:val="none" w:sz="0" w:space="0" w:color="auto"/>
        <w:bottom w:val="none" w:sz="0" w:space="0" w:color="auto"/>
        <w:right w:val="none" w:sz="0" w:space="0" w:color="auto"/>
      </w:divBdr>
    </w:div>
    <w:div w:id="143745910">
      <w:bodyDiv w:val="1"/>
      <w:marLeft w:val="0"/>
      <w:marRight w:val="0"/>
      <w:marTop w:val="0"/>
      <w:marBottom w:val="0"/>
      <w:divBdr>
        <w:top w:val="none" w:sz="0" w:space="0" w:color="auto"/>
        <w:left w:val="none" w:sz="0" w:space="0" w:color="auto"/>
        <w:bottom w:val="none" w:sz="0" w:space="0" w:color="auto"/>
        <w:right w:val="none" w:sz="0" w:space="0" w:color="auto"/>
      </w:divBdr>
    </w:div>
    <w:div w:id="158733759">
      <w:bodyDiv w:val="1"/>
      <w:marLeft w:val="0"/>
      <w:marRight w:val="0"/>
      <w:marTop w:val="0"/>
      <w:marBottom w:val="0"/>
      <w:divBdr>
        <w:top w:val="none" w:sz="0" w:space="0" w:color="auto"/>
        <w:left w:val="none" w:sz="0" w:space="0" w:color="auto"/>
        <w:bottom w:val="none" w:sz="0" w:space="0" w:color="auto"/>
        <w:right w:val="none" w:sz="0" w:space="0" w:color="auto"/>
      </w:divBdr>
    </w:div>
    <w:div w:id="255404530">
      <w:marLeft w:val="0"/>
      <w:marRight w:val="0"/>
      <w:marTop w:val="0"/>
      <w:marBottom w:val="0"/>
      <w:divBdr>
        <w:top w:val="none" w:sz="0" w:space="0" w:color="auto"/>
        <w:left w:val="none" w:sz="0" w:space="0" w:color="auto"/>
        <w:bottom w:val="none" w:sz="0" w:space="0" w:color="auto"/>
        <w:right w:val="none" w:sz="0" w:space="0" w:color="auto"/>
      </w:divBdr>
    </w:div>
    <w:div w:id="332298408">
      <w:bodyDiv w:val="1"/>
      <w:marLeft w:val="0"/>
      <w:marRight w:val="0"/>
      <w:marTop w:val="0"/>
      <w:marBottom w:val="0"/>
      <w:divBdr>
        <w:top w:val="none" w:sz="0" w:space="0" w:color="auto"/>
        <w:left w:val="none" w:sz="0" w:space="0" w:color="auto"/>
        <w:bottom w:val="none" w:sz="0" w:space="0" w:color="auto"/>
        <w:right w:val="none" w:sz="0" w:space="0" w:color="auto"/>
      </w:divBdr>
    </w:div>
    <w:div w:id="384524297">
      <w:bodyDiv w:val="1"/>
      <w:marLeft w:val="0"/>
      <w:marRight w:val="0"/>
      <w:marTop w:val="0"/>
      <w:marBottom w:val="0"/>
      <w:divBdr>
        <w:top w:val="none" w:sz="0" w:space="0" w:color="auto"/>
        <w:left w:val="none" w:sz="0" w:space="0" w:color="auto"/>
        <w:bottom w:val="none" w:sz="0" w:space="0" w:color="auto"/>
        <w:right w:val="none" w:sz="0" w:space="0" w:color="auto"/>
      </w:divBdr>
    </w:div>
    <w:div w:id="454569461">
      <w:bodyDiv w:val="1"/>
      <w:marLeft w:val="0"/>
      <w:marRight w:val="0"/>
      <w:marTop w:val="0"/>
      <w:marBottom w:val="0"/>
      <w:divBdr>
        <w:top w:val="none" w:sz="0" w:space="0" w:color="auto"/>
        <w:left w:val="none" w:sz="0" w:space="0" w:color="auto"/>
        <w:bottom w:val="none" w:sz="0" w:space="0" w:color="auto"/>
        <w:right w:val="none" w:sz="0" w:space="0" w:color="auto"/>
      </w:divBdr>
      <w:divsChild>
        <w:div w:id="1103721035">
          <w:marLeft w:val="0"/>
          <w:marRight w:val="0"/>
          <w:marTop w:val="0"/>
          <w:marBottom w:val="0"/>
          <w:divBdr>
            <w:top w:val="none" w:sz="0" w:space="0" w:color="auto"/>
            <w:left w:val="none" w:sz="0" w:space="0" w:color="auto"/>
            <w:bottom w:val="none" w:sz="0" w:space="0" w:color="auto"/>
            <w:right w:val="none" w:sz="0" w:space="0" w:color="auto"/>
          </w:divBdr>
        </w:div>
        <w:div w:id="1050418249">
          <w:marLeft w:val="0"/>
          <w:marRight w:val="0"/>
          <w:marTop w:val="0"/>
          <w:marBottom w:val="0"/>
          <w:divBdr>
            <w:top w:val="none" w:sz="0" w:space="0" w:color="auto"/>
            <w:left w:val="none" w:sz="0" w:space="0" w:color="auto"/>
            <w:bottom w:val="none" w:sz="0" w:space="0" w:color="auto"/>
            <w:right w:val="none" w:sz="0" w:space="0" w:color="auto"/>
          </w:divBdr>
        </w:div>
      </w:divsChild>
    </w:div>
    <w:div w:id="496576399">
      <w:bodyDiv w:val="1"/>
      <w:marLeft w:val="0"/>
      <w:marRight w:val="0"/>
      <w:marTop w:val="0"/>
      <w:marBottom w:val="0"/>
      <w:divBdr>
        <w:top w:val="none" w:sz="0" w:space="0" w:color="auto"/>
        <w:left w:val="none" w:sz="0" w:space="0" w:color="auto"/>
        <w:bottom w:val="none" w:sz="0" w:space="0" w:color="auto"/>
        <w:right w:val="none" w:sz="0" w:space="0" w:color="auto"/>
      </w:divBdr>
    </w:div>
    <w:div w:id="864439792">
      <w:bodyDiv w:val="1"/>
      <w:marLeft w:val="0"/>
      <w:marRight w:val="0"/>
      <w:marTop w:val="0"/>
      <w:marBottom w:val="0"/>
      <w:divBdr>
        <w:top w:val="none" w:sz="0" w:space="0" w:color="auto"/>
        <w:left w:val="none" w:sz="0" w:space="0" w:color="auto"/>
        <w:bottom w:val="none" w:sz="0" w:space="0" w:color="auto"/>
        <w:right w:val="none" w:sz="0" w:space="0" w:color="auto"/>
      </w:divBdr>
    </w:div>
    <w:div w:id="1007442983">
      <w:bodyDiv w:val="1"/>
      <w:marLeft w:val="0"/>
      <w:marRight w:val="0"/>
      <w:marTop w:val="0"/>
      <w:marBottom w:val="0"/>
      <w:divBdr>
        <w:top w:val="none" w:sz="0" w:space="0" w:color="auto"/>
        <w:left w:val="none" w:sz="0" w:space="0" w:color="auto"/>
        <w:bottom w:val="none" w:sz="0" w:space="0" w:color="auto"/>
        <w:right w:val="none" w:sz="0" w:space="0" w:color="auto"/>
      </w:divBdr>
    </w:div>
    <w:div w:id="1183277670">
      <w:bodyDiv w:val="1"/>
      <w:marLeft w:val="0"/>
      <w:marRight w:val="0"/>
      <w:marTop w:val="0"/>
      <w:marBottom w:val="0"/>
      <w:divBdr>
        <w:top w:val="none" w:sz="0" w:space="0" w:color="auto"/>
        <w:left w:val="none" w:sz="0" w:space="0" w:color="auto"/>
        <w:bottom w:val="none" w:sz="0" w:space="0" w:color="auto"/>
        <w:right w:val="none" w:sz="0" w:space="0" w:color="auto"/>
      </w:divBdr>
    </w:div>
    <w:div w:id="1188831735">
      <w:bodyDiv w:val="1"/>
      <w:marLeft w:val="0"/>
      <w:marRight w:val="0"/>
      <w:marTop w:val="0"/>
      <w:marBottom w:val="0"/>
      <w:divBdr>
        <w:top w:val="none" w:sz="0" w:space="0" w:color="auto"/>
        <w:left w:val="none" w:sz="0" w:space="0" w:color="auto"/>
        <w:bottom w:val="none" w:sz="0" w:space="0" w:color="auto"/>
        <w:right w:val="none" w:sz="0" w:space="0" w:color="auto"/>
      </w:divBdr>
    </w:div>
    <w:div w:id="1241334504">
      <w:bodyDiv w:val="1"/>
      <w:marLeft w:val="0"/>
      <w:marRight w:val="0"/>
      <w:marTop w:val="0"/>
      <w:marBottom w:val="0"/>
      <w:divBdr>
        <w:top w:val="none" w:sz="0" w:space="0" w:color="auto"/>
        <w:left w:val="none" w:sz="0" w:space="0" w:color="auto"/>
        <w:bottom w:val="none" w:sz="0" w:space="0" w:color="auto"/>
        <w:right w:val="none" w:sz="0" w:space="0" w:color="auto"/>
      </w:divBdr>
    </w:div>
    <w:div w:id="1281375487">
      <w:bodyDiv w:val="1"/>
      <w:marLeft w:val="0"/>
      <w:marRight w:val="0"/>
      <w:marTop w:val="0"/>
      <w:marBottom w:val="0"/>
      <w:divBdr>
        <w:top w:val="none" w:sz="0" w:space="0" w:color="auto"/>
        <w:left w:val="none" w:sz="0" w:space="0" w:color="auto"/>
        <w:bottom w:val="none" w:sz="0" w:space="0" w:color="auto"/>
        <w:right w:val="none" w:sz="0" w:space="0" w:color="auto"/>
      </w:divBdr>
    </w:div>
    <w:div w:id="1364793387">
      <w:bodyDiv w:val="1"/>
      <w:marLeft w:val="0"/>
      <w:marRight w:val="0"/>
      <w:marTop w:val="0"/>
      <w:marBottom w:val="0"/>
      <w:divBdr>
        <w:top w:val="none" w:sz="0" w:space="0" w:color="auto"/>
        <w:left w:val="none" w:sz="0" w:space="0" w:color="auto"/>
        <w:bottom w:val="none" w:sz="0" w:space="0" w:color="auto"/>
        <w:right w:val="none" w:sz="0" w:space="0" w:color="auto"/>
      </w:divBdr>
    </w:div>
    <w:div w:id="1380975250">
      <w:bodyDiv w:val="1"/>
      <w:marLeft w:val="0"/>
      <w:marRight w:val="0"/>
      <w:marTop w:val="0"/>
      <w:marBottom w:val="0"/>
      <w:divBdr>
        <w:top w:val="none" w:sz="0" w:space="0" w:color="auto"/>
        <w:left w:val="none" w:sz="0" w:space="0" w:color="auto"/>
        <w:bottom w:val="none" w:sz="0" w:space="0" w:color="auto"/>
        <w:right w:val="none" w:sz="0" w:space="0" w:color="auto"/>
      </w:divBdr>
    </w:div>
    <w:div w:id="1390612136">
      <w:bodyDiv w:val="1"/>
      <w:marLeft w:val="0"/>
      <w:marRight w:val="0"/>
      <w:marTop w:val="0"/>
      <w:marBottom w:val="0"/>
      <w:divBdr>
        <w:top w:val="none" w:sz="0" w:space="0" w:color="auto"/>
        <w:left w:val="none" w:sz="0" w:space="0" w:color="auto"/>
        <w:bottom w:val="none" w:sz="0" w:space="0" w:color="auto"/>
        <w:right w:val="none" w:sz="0" w:space="0" w:color="auto"/>
      </w:divBdr>
    </w:div>
    <w:div w:id="1554191881">
      <w:bodyDiv w:val="1"/>
      <w:marLeft w:val="0"/>
      <w:marRight w:val="0"/>
      <w:marTop w:val="0"/>
      <w:marBottom w:val="0"/>
      <w:divBdr>
        <w:top w:val="none" w:sz="0" w:space="0" w:color="auto"/>
        <w:left w:val="none" w:sz="0" w:space="0" w:color="auto"/>
        <w:bottom w:val="none" w:sz="0" w:space="0" w:color="auto"/>
        <w:right w:val="none" w:sz="0" w:space="0" w:color="auto"/>
      </w:divBdr>
    </w:div>
    <w:div w:id="1565873832">
      <w:bodyDiv w:val="1"/>
      <w:marLeft w:val="0"/>
      <w:marRight w:val="0"/>
      <w:marTop w:val="0"/>
      <w:marBottom w:val="0"/>
      <w:divBdr>
        <w:top w:val="none" w:sz="0" w:space="0" w:color="auto"/>
        <w:left w:val="none" w:sz="0" w:space="0" w:color="auto"/>
        <w:bottom w:val="none" w:sz="0" w:space="0" w:color="auto"/>
        <w:right w:val="none" w:sz="0" w:space="0" w:color="auto"/>
      </w:divBdr>
    </w:div>
    <w:div w:id="1568691070">
      <w:bodyDiv w:val="1"/>
      <w:marLeft w:val="0"/>
      <w:marRight w:val="0"/>
      <w:marTop w:val="0"/>
      <w:marBottom w:val="0"/>
      <w:divBdr>
        <w:top w:val="none" w:sz="0" w:space="0" w:color="auto"/>
        <w:left w:val="none" w:sz="0" w:space="0" w:color="auto"/>
        <w:bottom w:val="none" w:sz="0" w:space="0" w:color="auto"/>
        <w:right w:val="none" w:sz="0" w:space="0" w:color="auto"/>
      </w:divBdr>
    </w:div>
    <w:div w:id="1638220958">
      <w:bodyDiv w:val="1"/>
      <w:marLeft w:val="0"/>
      <w:marRight w:val="0"/>
      <w:marTop w:val="0"/>
      <w:marBottom w:val="0"/>
      <w:divBdr>
        <w:top w:val="none" w:sz="0" w:space="0" w:color="auto"/>
        <w:left w:val="none" w:sz="0" w:space="0" w:color="auto"/>
        <w:bottom w:val="none" w:sz="0" w:space="0" w:color="auto"/>
        <w:right w:val="none" w:sz="0" w:space="0" w:color="auto"/>
      </w:divBdr>
    </w:div>
    <w:div w:id="1717126200">
      <w:bodyDiv w:val="1"/>
      <w:marLeft w:val="0"/>
      <w:marRight w:val="0"/>
      <w:marTop w:val="0"/>
      <w:marBottom w:val="0"/>
      <w:divBdr>
        <w:top w:val="none" w:sz="0" w:space="0" w:color="auto"/>
        <w:left w:val="none" w:sz="0" w:space="0" w:color="auto"/>
        <w:bottom w:val="none" w:sz="0" w:space="0" w:color="auto"/>
        <w:right w:val="none" w:sz="0" w:space="0" w:color="auto"/>
      </w:divBdr>
      <w:divsChild>
        <w:div w:id="1868176680">
          <w:marLeft w:val="0"/>
          <w:marRight w:val="0"/>
          <w:marTop w:val="0"/>
          <w:marBottom w:val="0"/>
          <w:divBdr>
            <w:top w:val="none" w:sz="0" w:space="0" w:color="auto"/>
            <w:left w:val="none" w:sz="0" w:space="0" w:color="auto"/>
            <w:bottom w:val="none" w:sz="0" w:space="0" w:color="auto"/>
            <w:right w:val="none" w:sz="0" w:space="0" w:color="auto"/>
          </w:divBdr>
        </w:div>
        <w:div w:id="614290651">
          <w:marLeft w:val="0"/>
          <w:marRight w:val="0"/>
          <w:marTop w:val="0"/>
          <w:marBottom w:val="0"/>
          <w:divBdr>
            <w:top w:val="none" w:sz="0" w:space="0" w:color="auto"/>
            <w:left w:val="none" w:sz="0" w:space="0" w:color="auto"/>
            <w:bottom w:val="none" w:sz="0" w:space="0" w:color="auto"/>
            <w:right w:val="none" w:sz="0" w:space="0" w:color="auto"/>
          </w:divBdr>
        </w:div>
        <w:div w:id="38404138">
          <w:marLeft w:val="0"/>
          <w:marRight w:val="0"/>
          <w:marTop w:val="0"/>
          <w:marBottom w:val="0"/>
          <w:divBdr>
            <w:top w:val="none" w:sz="0" w:space="0" w:color="auto"/>
            <w:left w:val="none" w:sz="0" w:space="0" w:color="auto"/>
            <w:bottom w:val="none" w:sz="0" w:space="0" w:color="auto"/>
            <w:right w:val="none" w:sz="0" w:space="0" w:color="auto"/>
          </w:divBdr>
        </w:div>
        <w:div w:id="1296790811">
          <w:marLeft w:val="0"/>
          <w:marRight w:val="0"/>
          <w:marTop w:val="0"/>
          <w:marBottom w:val="0"/>
          <w:divBdr>
            <w:top w:val="none" w:sz="0" w:space="0" w:color="auto"/>
            <w:left w:val="none" w:sz="0" w:space="0" w:color="auto"/>
            <w:bottom w:val="none" w:sz="0" w:space="0" w:color="auto"/>
            <w:right w:val="none" w:sz="0" w:space="0" w:color="auto"/>
          </w:divBdr>
        </w:div>
        <w:div w:id="1064908923">
          <w:marLeft w:val="0"/>
          <w:marRight w:val="0"/>
          <w:marTop w:val="0"/>
          <w:marBottom w:val="0"/>
          <w:divBdr>
            <w:top w:val="none" w:sz="0" w:space="0" w:color="auto"/>
            <w:left w:val="none" w:sz="0" w:space="0" w:color="auto"/>
            <w:bottom w:val="none" w:sz="0" w:space="0" w:color="auto"/>
            <w:right w:val="none" w:sz="0" w:space="0" w:color="auto"/>
          </w:divBdr>
        </w:div>
      </w:divsChild>
    </w:div>
    <w:div w:id="1800612009">
      <w:bodyDiv w:val="1"/>
      <w:marLeft w:val="0"/>
      <w:marRight w:val="0"/>
      <w:marTop w:val="0"/>
      <w:marBottom w:val="0"/>
      <w:divBdr>
        <w:top w:val="none" w:sz="0" w:space="0" w:color="auto"/>
        <w:left w:val="none" w:sz="0" w:space="0" w:color="auto"/>
        <w:bottom w:val="none" w:sz="0" w:space="0" w:color="auto"/>
        <w:right w:val="none" w:sz="0" w:space="0" w:color="auto"/>
      </w:divBdr>
    </w:div>
    <w:div w:id="1859928670">
      <w:bodyDiv w:val="1"/>
      <w:marLeft w:val="0"/>
      <w:marRight w:val="0"/>
      <w:marTop w:val="0"/>
      <w:marBottom w:val="0"/>
      <w:divBdr>
        <w:top w:val="none" w:sz="0" w:space="0" w:color="auto"/>
        <w:left w:val="none" w:sz="0" w:space="0" w:color="auto"/>
        <w:bottom w:val="none" w:sz="0" w:space="0" w:color="auto"/>
        <w:right w:val="none" w:sz="0" w:space="0" w:color="auto"/>
      </w:divBdr>
      <w:divsChild>
        <w:div w:id="1806969973">
          <w:marLeft w:val="0"/>
          <w:marRight w:val="0"/>
          <w:marTop w:val="0"/>
          <w:marBottom w:val="0"/>
          <w:divBdr>
            <w:top w:val="none" w:sz="0" w:space="0" w:color="auto"/>
            <w:left w:val="none" w:sz="0" w:space="0" w:color="auto"/>
            <w:bottom w:val="none" w:sz="0" w:space="0" w:color="auto"/>
            <w:right w:val="none" w:sz="0" w:space="0" w:color="auto"/>
          </w:divBdr>
        </w:div>
        <w:div w:id="450054988">
          <w:marLeft w:val="0"/>
          <w:marRight w:val="0"/>
          <w:marTop w:val="0"/>
          <w:marBottom w:val="0"/>
          <w:divBdr>
            <w:top w:val="none" w:sz="0" w:space="0" w:color="auto"/>
            <w:left w:val="none" w:sz="0" w:space="0" w:color="auto"/>
            <w:bottom w:val="none" w:sz="0" w:space="0" w:color="auto"/>
            <w:right w:val="none" w:sz="0" w:space="0" w:color="auto"/>
          </w:divBdr>
        </w:div>
        <w:div w:id="951939137">
          <w:marLeft w:val="0"/>
          <w:marRight w:val="0"/>
          <w:marTop w:val="0"/>
          <w:marBottom w:val="0"/>
          <w:divBdr>
            <w:top w:val="none" w:sz="0" w:space="0" w:color="auto"/>
            <w:left w:val="none" w:sz="0" w:space="0" w:color="auto"/>
            <w:bottom w:val="none" w:sz="0" w:space="0" w:color="auto"/>
            <w:right w:val="none" w:sz="0" w:space="0" w:color="auto"/>
          </w:divBdr>
        </w:div>
        <w:div w:id="597712337">
          <w:marLeft w:val="0"/>
          <w:marRight w:val="0"/>
          <w:marTop w:val="0"/>
          <w:marBottom w:val="0"/>
          <w:divBdr>
            <w:top w:val="none" w:sz="0" w:space="0" w:color="auto"/>
            <w:left w:val="none" w:sz="0" w:space="0" w:color="auto"/>
            <w:bottom w:val="none" w:sz="0" w:space="0" w:color="auto"/>
            <w:right w:val="none" w:sz="0" w:space="0" w:color="auto"/>
          </w:divBdr>
        </w:div>
        <w:div w:id="905452040">
          <w:marLeft w:val="0"/>
          <w:marRight w:val="0"/>
          <w:marTop w:val="0"/>
          <w:marBottom w:val="0"/>
          <w:divBdr>
            <w:top w:val="none" w:sz="0" w:space="0" w:color="auto"/>
            <w:left w:val="none" w:sz="0" w:space="0" w:color="auto"/>
            <w:bottom w:val="none" w:sz="0" w:space="0" w:color="auto"/>
            <w:right w:val="none" w:sz="0" w:space="0" w:color="auto"/>
          </w:divBdr>
        </w:div>
        <w:div w:id="619384373">
          <w:marLeft w:val="0"/>
          <w:marRight w:val="0"/>
          <w:marTop w:val="0"/>
          <w:marBottom w:val="0"/>
          <w:divBdr>
            <w:top w:val="none" w:sz="0" w:space="0" w:color="auto"/>
            <w:left w:val="none" w:sz="0" w:space="0" w:color="auto"/>
            <w:bottom w:val="none" w:sz="0" w:space="0" w:color="auto"/>
            <w:right w:val="none" w:sz="0" w:space="0" w:color="auto"/>
          </w:divBdr>
        </w:div>
        <w:div w:id="599676426">
          <w:marLeft w:val="0"/>
          <w:marRight w:val="0"/>
          <w:marTop w:val="0"/>
          <w:marBottom w:val="0"/>
          <w:divBdr>
            <w:top w:val="none" w:sz="0" w:space="0" w:color="auto"/>
            <w:left w:val="none" w:sz="0" w:space="0" w:color="auto"/>
            <w:bottom w:val="none" w:sz="0" w:space="0" w:color="auto"/>
            <w:right w:val="none" w:sz="0" w:space="0" w:color="auto"/>
          </w:divBdr>
        </w:div>
      </w:divsChild>
    </w:div>
    <w:div w:id="1928923213">
      <w:bodyDiv w:val="1"/>
      <w:marLeft w:val="0"/>
      <w:marRight w:val="0"/>
      <w:marTop w:val="0"/>
      <w:marBottom w:val="0"/>
      <w:divBdr>
        <w:top w:val="none" w:sz="0" w:space="0" w:color="auto"/>
        <w:left w:val="none" w:sz="0" w:space="0" w:color="auto"/>
        <w:bottom w:val="none" w:sz="0" w:space="0" w:color="auto"/>
        <w:right w:val="none" w:sz="0" w:space="0" w:color="auto"/>
      </w:divBdr>
      <w:divsChild>
        <w:div w:id="696202443">
          <w:marLeft w:val="0"/>
          <w:marRight w:val="0"/>
          <w:marTop w:val="0"/>
          <w:marBottom w:val="0"/>
          <w:divBdr>
            <w:top w:val="none" w:sz="0" w:space="0" w:color="auto"/>
            <w:left w:val="none" w:sz="0" w:space="0" w:color="auto"/>
            <w:bottom w:val="none" w:sz="0" w:space="0" w:color="auto"/>
            <w:right w:val="none" w:sz="0" w:space="0" w:color="auto"/>
          </w:divBdr>
        </w:div>
        <w:div w:id="1685286466">
          <w:marLeft w:val="0"/>
          <w:marRight w:val="0"/>
          <w:marTop w:val="0"/>
          <w:marBottom w:val="0"/>
          <w:divBdr>
            <w:top w:val="none" w:sz="0" w:space="0" w:color="auto"/>
            <w:left w:val="none" w:sz="0" w:space="0" w:color="auto"/>
            <w:bottom w:val="none" w:sz="0" w:space="0" w:color="auto"/>
            <w:right w:val="none" w:sz="0" w:space="0" w:color="auto"/>
          </w:divBdr>
        </w:div>
      </w:divsChild>
    </w:div>
    <w:div w:id="2020157499">
      <w:bodyDiv w:val="1"/>
      <w:marLeft w:val="0"/>
      <w:marRight w:val="0"/>
      <w:marTop w:val="0"/>
      <w:marBottom w:val="0"/>
      <w:divBdr>
        <w:top w:val="none" w:sz="0" w:space="0" w:color="auto"/>
        <w:left w:val="none" w:sz="0" w:space="0" w:color="auto"/>
        <w:bottom w:val="none" w:sz="0" w:space="0" w:color="auto"/>
        <w:right w:val="none" w:sz="0" w:space="0" w:color="auto"/>
      </w:divBdr>
    </w:div>
    <w:div w:id="21091517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7.xml"/><Relationship Id="rId21" Type="http://schemas.openxmlformats.org/officeDocument/2006/relationships/image" Target="media/image8.png"/><Relationship Id="rId34" Type="http://schemas.openxmlformats.org/officeDocument/2006/relationships/image" Target="media/image17.png"/><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image" Target="media/image30.png"/><Relationship Id="rId55" Type="http://schemas.openxmlformats.org/officeDocument/2006/relationships/hyperlink" Target="https://www.tensorflow.org/" TargetMode="External"/><Relationship Id="rId63" Type="http://schemas.openxmlformats.org/officeDocument/2006/relationships/image" Target="media/image34.png"/><Relationship Id="rId68" Type="http://schemas.openxmlformats.org/officeDocument/2006/relationships/chart" Target="charts/chart6.xml"/><Relationship Id="rId76" Type="http://schemas.openxmlformats.org/officeDocument/2006/relationships/image" Target="media/image43.png"/><Relationship Id="rId84" Type="http://schemas.openxmlformats.org/officeDocument/2006/relationships/image" Target="media/image48.png"/><Relationship Id="rId89" Type="http://schemas.openxmlformats.org/officeDocument/2006/relationships/chart" Target="charts/chart13.xml"/><Relationship Id="rId97" Type="http://schemas.openxmlformats.org/officeDocument/2006/relationships/footer" Target="footer3.xml"/><Relationship Id="rId7" Type="http://schemas.openxmlformats.org/officeDocument/2006/relationships/endnotes" Target="endnotes.xml"/><Relationship Id="rId71" Type="http://schemas.openxmlformats.org/officeDocument/2006/relationships/chart" Target="charts/chart7.xml"/><Relationship Id="rId92" Type="http://schemas.openxmlformats.org/officeDocument/2006/relationships/chart" Target="charts/chart14.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header" Target="header9.xml"/><Relationship Id="rId11" Type="http://schemas.openxmlformats.org/officeDocument/2006/relationships/header" Target="header2.xml"/><Relationship Id="rId24" Type="http://schemas.openxmlformats.org/officeDocument/2006/relationships/header" Target="header6.xml"/><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chart" Target="charts/chart2.xml"/><Relationship Id="rId45" Type="http://schemas.openxmlformats.org/officeDocument/2006/relationships/image" Target="media/image25.png"/><Relationship Id="rId53" Type="http://schemas.openxmlformats.org/officeDocument/2006/relationships/header" Target="header11.xml"/><Relationship Id="rId58" Type="http://schemas.openxmlformats.org/officeDocument/2006/relationships/header" Target="header14.xml"/><Relationship Id="rId66" Type="http://schemas.openxmlformats.org/officeDocument/2006/relationships/image" Target="media/image36.png"/><Relationship Id="rId74" Type="http://schemas.openxmlformats.org/officeDocument/2006/relationships/chart" Target="charts/chart8.xml"/><Relationship Id="rId79" Type="http://schemas.openxmlformats.org/officeDocument/2006/relationships/image" Target="media/image45.png"/><Relationship Id="rId87" Type="http://schemas.openxmlformats.org/officeDocument/2006/relationships/image" Target="media/image50.png"/><Relationship Id="rId5" Type="http://schemas.openxmlformats.org/officeDocument/2006/relationships/webSettings" Target="webSettings.xml"/><Relationship Id="rId61" Type="http://schemas.openxmlformats.org/officeDocument/2006/relationships/image" Target="media/image33.png"/><Relationship Id="rId82" Type="http://schemas.openxmlformats.org/officeDocument/2006/relationships/image" Target="media/image47.png"/><Relationship Id="rId90" Type="http://schemas.openxmlformats.org/officeDocument/2006/relationships/image" Target="media/image52.png"/><Relationship Id="rId95" Type="http://schemas.openxmlformats.org/officeDocument/2006/relationships/footer" Target="footer2.xml"/><Relationship Id="rId19" Type="http://schemas.openxmlformats.org/officeDocument/2006/relationships/image" Target="media/image6.png"/><Relationship Id="rId14" Type="http://schemas.openxmlformats.org/officeDocument/2006/relationships/header" Target="header4.xml"/><Relationship Id="rId22" Type="http://schemas.openxmlformats.org/officeDocument/2006/relationships/image" Target="media/image9.png"/><Relationship Id="rId27" Type="http://schemas.openxmlformats.org/officeDocument/2006/relationships/header" Target="header8.xml"/><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header" Target="header12.xml"/><Relationship Id="rId64" Type="http://schemas.openxmlformats.org/officeDocument/2006/relationships/image" Target="media/image35.png"/><Relationship Id="rId69" Type="http://schemas.openxmlformats.org/officeDocument/2006/relationships/image" Target="media/image38.png"/><Relationship Id="rId77" Type="http://schemas.openxmlformats.org/officeDocument/2006/relationships/chart" Target="charts/chart9.xml"/><Relationship Id="rId8" Type="http://schemas.openxmlformats.org/officeDocument/2006/relationships/image" Target="media/image1.tiff"/><Relationship Id="rId51" Type="http://schemas.openxmlformats.org/officeDocument/2006/relationships/image" Target="media/image31.png"/><Relationship Id="rId72" Type="http://schemas.openxmlformats.org/officeDocument/2006/relationships/image" Target="media/image40.png"/><Relationship Id="rId80" Type="http://schemas.openxmlformats.org/officeDocument/2006/relationships/chart" Target="charts/chart10.xml"/><Relationship Id="rId85" Type="http://schemas.openxmlformats.org/officeDocument/2006/relationships/image" Target="media/image49.png"/><Relationship Id="rId93" Type="http://schemas.openxmlformats.org/officeDocument/2006/relationships/image" Target="media/image54.png"/><Relationship Id="rId98"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image" Target="media/image16.png"/><Relationship Id="rId38" Type="http://schemas.openxmlformats.org/officeDocument/2006/relationships/chart" Target="charts/chart1.xml"/><Relationship Id="rId46" Type="http://schemas.openxmlformats.org/officeDocument/2006/relationships/image" Target="media/image26.png"/><Relationship Id="rId59" Type="http://schemas.openxmlformats.org/officeDocument/2006/relationships/chart" Target="charts/chart3.xml"/><Relationship Id="rId67" Type="http://schemas.openxmlformats.org/officeDocument/2006/relationships/image" Target="media/image37.png"/><Relationship Id="rId20" Type="http://schemas.openxmlformats.org/officeDocument/2006/relationships/image" Target="media/image7.png"/><Relationship Id="rId41" Type="http://schemas.openxmlformats.org/officeDocument/2006/relationships/hyperlink" Target="http://sdk.rethinkrobotics.com/wiki/SimulatorInstallation" TargetMode="External"/><Relationship Id="rId54" Type="http://schemas.openxmlformats.org/officeDocument/2006/relationships/hyperlink" Target="http://www/" TargetMode="External"/><Relationship Id="rId62" Type="http://schemas.openxmlformats.org/officeDocument/2006/relationships/chart" Target="charts/chart4.xml"/><Relationship Id="rId70" Type="http://schemas.openxmlformats.org/officeDocument/2006/relationships/image" Target="media/image39.png"/><Relationship Id="rId75" Type="http://schemas.openxmlformats.org/officeDocument/2006/relationships/image" Target="media/image42.png"/><Relationship Id="rId83" Type="http://schemas.openxmlformats.org/officeDocument/2006/relationships/chart" Target="charts/chart11.xml"/><Relationship Id="rId88" Type="http://schemas.openxmlformats.org/officeDocument/2006/relationships/image" Target="media/image51.png"/><Relationship Id="rId91" Type="http://schemas.openxmlformats.org/officeDocument/2006/relationships/image" Target="media/image53.png"/><Relationship Id="rId96" Type="http://schemas.openxmlformats.org/officeDocument/2006/relationships/header" Target="header15.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image" Target="media/image10.png"/><Relationship Id="rId28" Type="http://schemas.openxmlformats.org/officeDocument/2006/relationships/image" Target="media/image12.png"/><Relationship Id="rId36" Type="http://schemas.openxmlformats.org/officeDocument/2006/relationships/image" Target="media/image19.png"/><Relationship Id="rId49" Type="http://schemas.openxmlformats.org/officeDocument/2006/relationships/image" Target="media/image29.png"/><Relationship Id="rId57" Type="http://schemas.openxmlformats.org/officeDocument/2006/relationships/header" Target="header13.xml"/><Relationship Id="rId10" Type="http://schemas.openxmlformats.org/officeDocument/2006/relationships/header" Target="header1.xml"/><Relationship Id="rId31" Type="http://schemas.openxmlformats.org/officeDocument/2006/relationships/image" Target="media/image14.png"/><Relationship Id="rId44" Type="http://schemas.openxmlformats.org/officeDocument/2006/relationships/image" Target="media/image24.png"/><Relationship Id="rId52" Type="http://schemas.openxmlformats.org/officeDocument/2006/relationships/header" Target="header10.xml"/><Relationship Id="rId60" Type="http://schemas.openxmlformats.org/officeDocument/2006/relationships/image" Target="media/image32.png"/><Relationship Id="rId65" Type="http://schemas.openxmlformats.org/officeDocument/2006/relationships/chart" Target="charts/chart5.xml"/><Relationship Id="rId73" Type="http://schemas.openxmlformats.org/officeDocument/2006/relationships/image" Target="media/image41.png"/><Relationship Id="rId78" Type="http://schemas.openxmlformats.org/officeDocument/2006/relationships/image" Target="media/image44.png"/><Relationship Id="rId81" Type="http://schemas.openxmlformats.org/officeDocument/2006/relationships/image" Target="media/image46.png"/><Relationship Id="rId86" Type="http://schemas.openxmlformats.org/officeDocument/2006/relationships/chart" Target="charts/chart12.xml"/><Relationship Id="rId94" Type="http://schemas.openxmlformats.org/officeDocument/2006/relationships/image" Target="media/image55.png"/><Relationship Id="rId99" Type="http://schemas.openxmlformats.org/officeDocument/2006/relationships/theme" Target="theme/theme1.xml"/><Relationship Id="rId101" Type="http://schemas.microsoft.com/office/2016/09/relationships/commentsIds" Target="commentsIds.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eader" Target="header3.xml"/><Relationship Id="rId18" Type="http://schemas.openxmlformats.org/officeDocument/2006/relationships/image" Target="media/image5.png"/><Relationship Id="rId39" Type="http://schemas.openxmlformats.org/officeDocument/2006/relationships/image" Target="media/image21.png"/></Relationships>
</file>

<file path=word/_rels/header10.xml.rels><?xml version="1.0" encoding="UTF-8" standalone="yes"?>
<Relationships xmlns="http://schemas.openxmlformats.org/package/2006/relationships"><Relationship Id="rId1" Type="http://schemas.openxmlformats.org/officeDocument/2006/relationships/image" Target="media/image2.png"/></Relationships>
</file>

<file path=word/_rels/header11.xml.rels><?xml version="1.0" encoding="UTF-8" standalone="yes"?>
<Relationships xmlns="http://schemas.openxmlformats.org/package/2006/relationships"><Relationship Id="rId1" Type="http://schemas.openxmlformats.org/officeDocument/2006/relationships/image" Target="media/image2.png"/></Relationships>
</file>

<file path=word/_rels/header12.xml.rels><?xml version="1.0" encoding="UTF-8" standalone="yes"?>
<Relationships xmlns="http://schemas.openxmlformats.org/package/2006/relationships"><Relationship Id="rId1" Type="http://schemas.openxmlformats.org/officeDocument/2006/relationships/image" Target="media/image2.png"/></Relationships>
</file>

<file path=word/_rels/header15.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_rels/header7.xml.rels><?xml version="1.0" encoding="UTF-8" standalone="yes"?>
<Relationships xmlns="http://schemas.openxmlformats.org/package/2006/relationships"><Relationship Id="rId1" Type="http://schemas.openxmlformats.org/officeDocument/2006/relationships/image" Target="media/image2.png"/></Relationships>
</file>

<file path=word/_rels/header8.xml.rels><?xml version="1.0" encoding="UTF-8" standalone="yes"?>
<Relationships xmlns="http://schemas.openxmlformats.org/package/2006/relationships"><Relationship Id="rId1" Type="http://schemas.openxmlformats.org/officeDocument/2006/relationships/image" Target="media/image2.png"/></Relationships>
</file>

<file path=word/_rels/header9.xml.rels><?xml version="1.0" encoding="UTF-8" standalone="yes"?>
<Relationships xmlns="http://schemas.openxmlformats.org/package/2006/relationships"><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Maria\Desktop\TFM%20ALVARO\TFM\ERROR_4.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Maria\Desktop\TFM%20ALVARO\RESULTADOS%20ONLINE\RESULTADOS\NUMERO%20DE%20GOAL%20SURS\70\ERROR_TOTAL_INICIAL.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Maria\Desktop\TFM%20ALVARO\RESULTADOS%20ONLINE\RESULTADOS\segunda%20vez\segunda%20vez\0.01\errores.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Maria\Desktop\TFM%20ALVARO\RESULTADOS%20ONLINE\RESULTADOS\segunda%20vez\segunda%20vez\0.008\errores.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Maria\Desktop\TFM%20ALVARO\RESULTADOS%20ONLINE\RESULTADOS\segunda%20vez\segunda%20vez\0.005\errores.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Maria\Desktop\TFM%20ALVARO\RESULTADOS%20ONLINE\RESULTADOS\segunda%20vez\segunda%20vez\0.003\errores.xlsx" TargetMode="External"/><Relationship Id="rId2" Type="http://schemas.microsoft.com/office/2011/relationships/chartColorStyle" Target="colors14.xml"/><Relationship Id="rId1" Type="http://schemas.microsoft.com/office/2011/relationships/chartStyle" Target="style14.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Maria\Desktop\TFM%20ALVARO\TFM\ERROR_3.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Maria\Desktop\TFM%20ALVARO\RESULTADOS%20ONLINE\RESULTADOS\NUMERO%20DE%20ITERACIONES\1000%20-%205000\ERROR_TOTAL_INICI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Maria\Desktop\TFM%20ALVARO\RESULTADOS%20ONLINE\RESULTADOS\NUMERO%20DE%20ITERACIONES\2000%20-%205000\ERROR_TOTAL_INICIAL_2.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Maria\Desktop\TFM%20ALVARO\RESULTADOS%20ONLINE\RESULTADOS\NUMERO%20DE%20ITERACIONES\3000%20-%205000\ERROR_TOTAL_INICIAL_3.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Maria\Desktop\TFM%20ALVARO\RESULTADOS%20ONLINE\RESULTADOS\NUMERO%20DE%20ITERACIONES\4000%20-%205000\ERROR_TOTAL_INICIAL_4.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Maria\Desktop\TFM%20ALVARO\RESULTADOS%20ONLINE\RESULTADOS\NUMERO%20DE%20GOAL%20SURS\20\ERROR_TOTAL_INICIAL.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Maria\Desktop\TFM%20ALVARO\RESULTADOS%20ONLINE\RESULTADOS\NUMERO%20DE%20GOAL%20SURS\30\ERROR_TOTAL_INICIAL.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Maria\Desktop\TFM%20ALVARO\RESULTADOS%20ONLINE\RESULTADOS\NUMERO%20DE%20GOAL%20SURS\50\ERROR_TOTAL_INICIAL.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ES"/>
              <a:t>Error</a:t>
            </a:r>
            <a:r>
              <a:rPr lang="es-ES" baseline="0"/>
              <a:t> de entrenamiento</a:t>
            </a:r>
            <a:endParaRPr lang="es-E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S"/>
        </a:p>
      </c:txPr>
    </c:title>
    <c:autoTitleDeleted val="0"/>
    <c:plotArea>
      <c:layout/>
      <c:scatterChart>
        <c:scatterStyle val="lineMarker"/>
        <c:varyColors val="0"/>
        <c:ser>
          <c:idx val="0"/>
          <c:order val="0"/>
          <c:spPr>
            <a:ln w="19050" cap="rnd">
              <a:solidFill>
                <a:schemeClr val="accent1"/>
              </a:solidFill>
              <a:round/>
            </a:ln>
            <a:effectLst/>
          </c:spPr>
          <c:marker>
            <c:symbol val="none"/>
          </c:marker>
          <c:xVal>
            <c:numRef>
              <c:f>'[ERROR_4.xlsx]Datos modelo'!$A$2:$A$97416</c:f>
              <c:numCache>
                <c:formatCode>General</c:formatCode>
                <c:ptCount val="97415"/>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pt idx="370">
                  <c:v>370</c:v>
                </c:pt>
                <c:pt idx="371">
                  <c:v>371</c:v>
                </c:pt>
                <c:pt idx="372">
                  <c:v>372</c:v>
                </c:pt>
                <c:pt idx="373">
                  <c:v>373</c:v>
                </c:pt>
                <c:pt idx="374">
                  <c:v>374</c:v>
                </c:pt>
                <c:pt idx="375">
                  <c:v>375</c:v>
                </c:pt>
                <c:pt idx="376">
                  <c:v>376</c:v>
                </c:pt>
                <c:pt idx="377">
                  <c:v>377</c:v>
                </c:pt>
                <c:pt idx="378">
                  <c:v>378</c:v>
                </c:pt>
                <c:pt idx="379">
                  <c:v>379</c:v>
                </c:pt>
                <c:pt idx="380">
                  <c:v>380</c:v>
                </c:pt>
                <c:pt idx="381">
                  <c:v>381</c:v>
                </c:pt>
                <c:pt idx="382">
                  <c:v>382</c:v>
                </c:pt>
                <c:pt idx="383">
                  <c:v>383</c:v>
                </c:pt>
                <c:pt idx="384">
                  <c:v>384</c:v>
                </c:pt>
                <c:pt idx="385">
                  <c:v>385</c:v>
                </c:pt>
                <c:pt idx="386">
                  <c:v>386</c:v>
                </c:pt>
                <c:pt idx="387">
                  <c:v>387</c:v>
                </c:pt>
                <c:pt idx="388">
                  <c:v>388</c:v>
                </c:pt>
                <c:pt idx="389">
                  <c:v>389</c:v>
                </c:pt>
                <c:pt idx="390">
                  <c:v>390</c:v>
                </c:pt>
                <c:pt idx="391">
                  <c:v>391</c:v>
                </c:pt>
                <c:pt idx="392">
                  <c:v>392</c:v>
                </c:pt>
                <c:pt idx="393">
                  <c:v>393</c:v>
                </c:pt>
                <c:pt idx="394">
                  <c:v>394</c:v>
                </c:pt>
                <c:pt idx="395">
                  <c:v>395</c:v>
                </c:pt>
                <c:pt idx="396">
                  <c:v>396</c:v>
                </c:pt>
                <c:pt idx="397">
                  <c:v>397</c:v>
                </c:pt>
                <c:pt idx="398">
                  <c:v>398</c:v>
                </c:pt>
                <c:pt idx="399">
                  <c:v>399</c:v>
                </c:pt>
                <c:pt idx="400">
                  <c:v>400</c:v>
                </c:pt>
                <c:pt idx="401">
                  <c:v>401</c:v>
                </c:pt>
                <c:pt idx="402">
                  <c:v>402</c:v>
                </c:pt>
                <c:pt idx="403">
                  <c:v>403</c:v>
                </c:pt>
                <c:pt idx="404">
                  <c:v>404</c:v>
                </c:pt>
                <c:pt idx="405">
                  <c:v>405</c:v>
                </c:pt>
                <c:pt idx="406">
                  <c:v>406</c:v>
                </c:pt>
                <c:pt idx="407">
                  <c:v>407</c:v>
                </c:pt>
                <c:pt idx="408">
                  <c:v>408</c:v>
                </c:pt>
                <c:pt idx="409">
                  <c:v>409</c:v>
                </c:pt>
                <c:pt idx="410">
                  <c:v>410</c:v>
                </c:pt>
                <c:pt idx="411">
                  <c:v>411</c:v>
                </c:pt>
                <c:pt idx="412">
                  <c:v>412</c:v>
                </c:pt>
                <c:pt idx="413">
                  <c:v>413</c:v>
                </c:pt>
                <c:pt idx="414">
                  <c:v>414</c:v>
                </c:pt>
                <c:pt idx="415">
                  <c:v>415</c:v>
                </c:pt>
                <c:pt idx="416">
                  <c:v>416</c:v>
                </c:pt>
                <c:pt idx="417">
                  <c:v>417</c:v>
                </c:pt>
                <c:pt idx="418">
                  <c:v>418</c:v>
                </c:pt>
                <c:pt idx="419">
                  <c:v>419</c:v>
                </c:pt>
                <c:pt idx="420">
                  <c:v>420</c:v>
                </c:pt>
                <c:pt idx="421">
                  <c:v>421</c:v>
                </c:pt>
                <c:pt idx="422">
                  <c:v>422</c:v>
                </c:pt>
                <c:pt idx="423">
                  <c:v>423</c:v>
                </c:pt>
                <c:pt idx="424">
                  <c:v>424</c:v>
                </c:pt>
                <c:pt idx="425">
                  <c:v>425</c:v>
                </c:pt>
                <c:pt idx="426">
                  <c:v>426</c:v>
                </c:pt>
                <c:pt idx="427">
                  <c:v>427</c:v>
                </c:pt>
                <c:pt idx="428">
                  <c:v>428</c:v>
                </c:pt>
                <c:pt idx="429">
                  <c:v>429</c:v>
                </c:pt>
                <c:pt idx="430">
                  <c:v>430</c:v>
                </c:pt>
                <c:pt idx="431">
                  <c:v>431</c:v>
                </c:pt>
                <c:pt idx="432">
                  <c:v>432</c:v>
                </c:pt>
                <c:pt idx="433">
                  <c:v>433</c:v>
                </c:pt>
                <c:pt idx="434">
                  <c:v>434</c:v>
                </c:pt>
                <c:pt idx="435">
                  <c:v>435</c:v>
                </c:pt>
                <c:pt idx="436">
                  <c:v>436</c:v>
                </c:pt>
                <c:pt idx="437">
                  <c:v>437</c:v>
                </c:pt>
                <c:pt idx="438">
                  <c:v>438</c:v>
                </c:pt>
                <c:pt idx="439">
                  <c:v>439</c:v>
                </c:pt>
                <c:pt idx="440">
                  <c:v>440</c:v>
                </c:pt>
                <c:pt idx="441">
                  <c:v>441</c:v>
                </c:pt>
                <c:pt idx="442">
                  <c:v>442</c:v>
                </c:pt>
                <c:pt idx="443">
                  <c:v>443</c:v>
                </c:pt>
                <c:pt idx="444">
                  <c:v>444</c:v>
                </c:pt>
                <c:pt idx="445">
                  <c:v>445</c:v>
                </c:pt>
                <c:pt idx="446">
                  <c:v>446</c:v>
                </c:pt>
                <c:pt idx="447">
                  <c:v>447</c:v>
                </c:pt>
                <c:pt idx="448">
                  <c:v>448</c:v>
                </c:pt>
                <c:pt idx="449">
                  <c:v>449</c:v>
                </c:pt>
                <c:pt idx="450">
                  <c:v>450</c:v>
                </c:pt>
                <c:pt idx="451">
                  <c:v>451</c:v>
                </c:pt>
                <c:pt idx="452">
                  <c:v>452</c:v>
                </c:pt>
                <c:pt idx="453">
                  <c:v>453</c:v>
                </c:pt>
                <c:pt idx="454">
                  <c:v>454</c:v>
                </c:pt>
                <c:pt idx="455">
                  <c:v>455</c:v>
                </c:pt>
                <c:pt idx="456">
                  <c:v>456</c:v>
                </c:pt>
                <c:pt idx="457">
                  <c:v>457</c:v>
                </c:pt>
                <c:pt idx="458">
                  <c:v>458</c:v>
                </c:pt>
                <c:pt idx="459">
                  <c:v>459</c:v>
                </c:pt>
                <c:pt idx="460">
                  <c:v>460</c:v>
                </c:pt>
                <c:pt idx="461">
                  <c:v>461</c:v>
                </c:pt>
                <c:pt idx="462">
                  <c:v>462</c:v>
                </c:pt>
                <c:pt idx="463">
                  <c:v>463</c:v>
                </c:pt>
                <c:pt idx="464">
                  <c:v>464</c:v>
                </c:pt>
                <c:pt idx="465">
                  <c:v>465</c:v>
                </c:pt>
                <c:pt idx="466">
                  <c:v>466</c:v>
                </c:pt>
                <c:pt idx="467">
                  <c:v>467</c:v>
                </c:pt>
                <c:pt idx="468">
                  <c:v>468</c:v>
                </c:pt>
                <c:pt idx="469">
                  <c:v>469</c:v>
                </c:pt>
                <c:pt idx="470">
                  <c:v>470</c:v>
                </c:pt>
                <c:pt idx="471">
                  <c:v>471</c:v>
                </c:pt>
                <c:pt idx="472">
                  <c:v>472</c:v>
                </c:pt>
                <c:pt idx="473">
                  <c:v>473</c:v>
                </c:pt>
                <c:pt idx="474">
                  <c:v>474</c:v>
                </c:pt>
                <c:pt idx="475">
                  <c:v>475</c:v>
                </c:pt>
                <c:pt idx="476">
                  <c:v>476</c:v>
                </c:pt>
                <c:pt idx="477">
                  <c:v>477</c:v>
                </c:pt>
                <c:pt idx="478">
                  <c:v>478</c:v>
                </c:pt>
                <c:pt idx="479">
                  <c:v>479</c:v>
                </c:pt>
                <c:pt idx="480">
                  <c:v>480</c:v>
                </c:pt>
                <c:pt idx="481">
                  <c:v>481</c:v>
                </c:pt>
                <c:pt idx="482">
                  <c:v>482</c:v>
                </c:pt>
                <c:pt idx="483">
                  <c:v>483</c:v>
                </c:pt>
                <c:pt idx="484">
                  <c:v>484</c:v>
                </c:pt>
                <c:pt idx="485">
                  <c:v>485</c:v>
                </c:pt>
                <c:pt idx="486">
                  <c:v>486</c:v>
                </c:pt>
                <c:pt idx="487">
                  <c:v>487</c:v>
                </c:pt>
                <c:pt idx="488">
                  <c:v>488</c:v>
                </c:pt>
                <c:pt idx="489">
                  <c:v>489</c:v>
                </c:pt>
                <c:pt idx="490">
                  <c:v>490</c:v>
                </c:pt>
                <c:pt idx="491">
                  <c:v>491</c:v>
                </c:pt>
                <c:pt idx="492">
                  <c:v>492</c:v>
                </c:pt>
                <c:pt idx="493">
                  <c:v>493</c:v>
                </c:pt>
                <c:pt idx="494">
                  <c:v>494</c:v>
                </c:pt>
                <c:pt idx="495">
                  <c:v>495</c:v>
                </c:pt>
                <c:pt idx="496">
                  <c:v>496</c:v>
                </c:pt>
                <c:pt idx="497">
                  <c:v>497</c:v>
                </c:pt>
                <c:pt idx="498">
                  <c:v>498</c:v>
                </c:pt>
                <c:pt idx="499">
                  <c:v>499</c:v>
                </c:pt>
                <c:pt idx="500">
                  <c:v>500</c:v>
                </c:pt>
                <c:pt idx="501">
                  <c:v>501</c:v>
                </c:pt>
                <c:pt idx="502">
                  <c:v>502</c:v>
                </c:pt>
                <c:pt idx="503">
                  <c:v>503</c:v>
                </c:pt>
                <c:pt idx="504">
                  <c:v>504</c:v>
                </c:pt>
                <c:pt idx="505">
                  <c:v>505</c:v>
                </c:pt>
                <c:pt idx="506">
                  <c:v>506</c:v>
                </c:pt>
                <c:pt idx="507">
                  <c:v>507</c:v>
                </c:pt>
                <c:pt idx="508">
                  <c:v>508</c:v>
                </c:pt>
                <c:pt idx="509">
                  <c:v>509</c:v>
                </c:pt>
                <c:pt idx="510">
                  <c:v>510</c:v>
                </c:pt>
                <c:pt idx="511">
                  <c:v>511</c:v>
                </c:pt>
                <c:pt idx="512">
                  <c:v>512</c:v>
                </c:pt>
                <c:pt idx="513">
                  <c:v>513</c:v>
                </c:pt>
                <c:pt idx="514">
                  <c:v>514</c:v>
                </c:pt>
                <c:pt idx="515">
                  <c:v>515</c:v>
                </c:pt>
                <c:pt idx="516">
                  <c:v>516</c:v>
                </c:pt>
                <c:pt idx="517">
                  <c:v>517</c:v>
                </c:pt>
                <c:pt idx="518">
                  <c:v>518</c:v>
                </c:pt>
                <c:pt idx="519">
                  <c:v>519</c:v>
                </c:pt>
                <c:pt idx="520">
                  <c:v>520</c:v>
                </c:pt>
                <c:pt idx="521">
                  <c:v>521</c:v>
                </c:pt>
                <c:pt idx="522">
                  <c:v>522</c:v>
                </c:pt>
                <c:pt idx="523">
                  <c:v>523</c:v>
                </c:pt>
                <c:pt idx="524">
                  <c:v>524</c:v>
                </c:pt>
                <c:pt idx="525">
                  <c:v>525</c:v>
                </c:pt>
                <c:pt idx="526">
                  <c:v>526</c:v>
                </c:pt>
                <c:pt idx="527">
                  <c:v>527</c:v>
                </c:pt>
                <c:pt idx="528">
                  <c:v>528</c:v>
                </c:pt>
                <c:pt idx="529">
                  <c:v>529</c:v>
                </c:pt>
                <c:pt idx="530">
                  <c:v>530</c:v>
                </c:pt>
                <c:pt idx="531">
                  <c:v>531</c:v>
                </c:pt>
                <c:pt idx="532">
                  <c:v>532</c:v>
                </c:pt>
                <c:pt idx="533">
                  <c:v>533</c:v>
                </c:pt>
                <c:pt idx="534">
                  <c:v>534</c:v>
                </c:pt>
                <c:pt idx="535">
                  <c:v>535</c:v>
                </c:pt>
                <c:pt idx="536">
                  <c:v>536</c:v>
                </c:pt>
                <c:pt idx="537">
                  <c:v>537</c:v>
                </c:pt>
                <c:pt idx="538">
                  <c:v>538</c:v>
                </c:pt>
                <c:pt idx="539">
                  <c:v>539</c:v>
                </c:pt>
                <c:pt idx="540">
                  <c:v>540</c:v>
                </c:pt>
                <c:pt idx="541">
                  <c:v>541</c:v>
                </c:pt>
                <c:pt idx="542">
                  <c:v>542</c:v>
                </c:pt>
                <c:pt idx="543">
                  <c:v>543</c:v>
                </c:pt>
                <c:pt idx="544">
                  <c:v>544</c:v>
                </c:pt>
                <c:pt idx="545">
                  <c:v>545</c:v>
                </c:pt>
                <c:pt idx="546">
                  <c:v>546</c:v>
                </c:pt>
                <c:pt idx="547">
                  <c:v>547</c:v>
                </c:pt>
                <c:pt idx="548">
                  <c:v>548</c:v>
                </c:pt>
                <c:pt idx="549">
                  <c:v>549</c:v>
                </c:pt>
                <c:pt idx="550">
                  <c:v>550</c:v>
                </c:pt>
                <c:pt idx="551">
                  <c:v>551</c:v>
                </c:pt>
                <c:pt idx="552">
                  <c:v>552</c:v>
                </c:pt>
                <c:pt idx="553">
                  <c:v>553</c:v>
                </c:pt>
                <c:pt idx="554">
                  <c:v>554</c:v>
                </c:pt>
                <c:pt idx="555">
                  <c:v>555</c:v>
                </c:pt>
                <c:pt idx="556">
                  <c:v>556</c:v>
                </c:pt>
                <c:pt idx="557">
                  <c:v>557</c:v>
                </c:pt>
                <c:pt idx="558">
                  <c:v>558</c:v>
                </c:pt>
                <c:pt idx="559">
                  <c:v>559</c:v>
                </c:pt>
                <c:pt idx="560">
                  <c:v>560</c:v>
                </c:pt>
                <c:pt idx="561">
                  <c:v>561</c:v>
                </c:pt>
                <c:pt idx="562">
                  <c:v>562</c:v>
                </c:pt>
                <c:pt idx="563">
                  <c:v>563</c:v>
                </c:pt>
                <c:pt idx="564">
                  <c:v>564</c:v>
                </c:pt>
                <c:pt idx="565">
                  <c:v>565</c:v>
                </c:pt>
                <c:pt idx="566">
                  <c:v>566</c:v>
                </c:pt>
                <c:pt idx="567">
                  <c:v>567</c:v>
                </c:pt>
                <c:pt idx="568">
                  <c:v>568</c:v>
                </c:pt>
                <c:pt idx="569">
                  <c:v>569</c:v>
                </c:pt>
                <c:pt idx="570">
                  <c:v>570</c:v>
                </c:pt>
                <c:pt idx="571">
                  <c:v>571</c:v>
                </c:pt>
                <c:pt idx="572">
                  <c:v>572</c:v>
                </c:pt>
                <c:pt idx="573">
                  <c:v>573</c:v>
                </c:pt>
                <c:pt idx="574">
                  <c:v>574</c:v>
                </c:pt>
                <c:pt idx="575">
                  <c:v>575</c:v>
                </c:pt>
                <c:pt idx="576">
                  <c:v>576</c:v>
                </c:pt>
                <c:pt idx="577">
                  <c:v>577</c:v>
                </c:pt>
                <c:pt idx="578">
                  <c:v>578</c:v>
                </c:pt>
                <c:pt idx="579">
                  <c:v>579</c:v>
                </c:pt>
                <c:pt idx="580">
                  <c:v>580</c:v>
                </c:pt>
                <c:pt idx="581">
                  <c:v>581</c:v>
                </c:pt>
                <c:pt idx="582">
                  <c:v>582</c:v>
                </c:pt>
                <c:pt idx="583">
                  <c:v>583</c:v>
                </c:pt>
                <c:pt idx="584">
                  <c:v>584</c:v>
                </c:pt>
                <c:pt idx="585">
                  <c:v>585</c:v>
                </c:pt>
                <c:pt idx="586">
                  <c:v>586</c:v>
                </c:pt>
                <c:pt idx="587">
                  <c:v>587</c:v>
                </c:pt>
                <c:pt idx="588">
                  <c:v>588</c:v>
                </c:pt>
                <c:pt idx="589">
                  <c:v>589</c:v>
                </c:pt>
                <c:pt idx="590">
                  <c:v>590</c:v>
                </c:pt>
                <c:pt idx="591">
                  <c:v>591</c:v>
                </c:pt>
                <c:pt idx="592">
                  <c:v>592</c:v>
                </c:pt>
                <c:pt idx="593">
                  <c:v>593</c:v>
                </c:pt>
                <c:pt idx="594">
                  <c:v>594</c:v>
                </c:pt>
                <c:pt idx="595">
                  <c:v>595</c:v>
                </c:pt>
                <c:pt idx="596">
                  <c:v>596</c:v>
                </c:pt>
                <c:pt idx="597">
                  <c:v>597</c:v>
                </c:pt>
                <c:pt idx="598">
                  <c:v>598</c:v>
                </c:pt>
                <c:pt idx="599">
                  <c:v>599</c:v>
                </c:pt>
                <c:pt idx="600">
                  <c:v>600</c:v>
                </c:pt>
                <c:pt idx="601">
                  <c:v>601</c:v>
                </c:pt>
                <c:pt idx="602">
                  <c:v>602</c:v>
                </c:pt>
                <c:pt idx="603">
                  <c:v>603</c:v>
                </c:pt>
                <c:pt idx="604">
                  <c:v>604</c:v>
                </c:pt>
                <c:pt idx="605">
                  <c:v>605</c:v>
                </c:pt>
                <c:pt idx="606">
                  <c:v>606</c:v>
                </c:pt>
                <c:pt idx="607">
                  <c:v>607</c:v>
                </c:pt>
                <c:pt idx="608">
                  <c:v>608</c:v>
                </c:pt>
                <c:pt idx="609">
                  <c:v>609</c:v>
                </c:pt>
                <c:pt idx="610">
                  <c:v>610</c:v>
                </c:pt>
                <c:pt idx="611">
                  <c:v>611</c:v>
                </c:pt>
                <c:pt idx="612">
                  <c:v>612</c:v>
                </c:pt>
                <c:pt idx="613">
                  <c:v>613</c:v>
                </c:pt>
                <c:pt idx="614">
                  <c:v>614</c:v>
                </c:pt>
                <c:pt idx="615">
                  <c:v>615</c:v>
                </c:pt>
                <c:pt idx="616">
                  <c:v>616</c:v>
                </c:pt>
                <c:pt idx="617">
                  <c:v>617</c:v>
                </c:pt>
                <c:pt idx="618">
                  <c:v>618</c:v>
                </c:pt>
                <c:pt idx="619">
                  <c:v>619</c:v>
                </c:pt>
                <c:pt idx="620">
                  <c:v>620</c:v>
                </c:pt>
                <c:pt idx="621">
                  <c:v>621</c:v>
                </c:pt>
                <c:pt idx="622">
                  <c:v>622</c:v>
                </c:pt>
                <c:pt idx="623">
                  <c:v>623</c:v>
                </c:pt>
                <c:pt idx="624">
                  <c:v>624</c:v>
                </c:pt>
                <c:pt idx="625">
                  <c:v>625</c:v>
                </c:pt>
                <c:pt idx="626">
                  <c:v>626</c:v>
                </c:pt>
                <c:pt idx="627">
                  <c:v>627</c:v>
                </c:pt>
                <c:pt idx="628">
                  <c:v>628</c:v>
                </c:pt>
                <c:pt idx="629">
                  <c:v>629</c:v>
                </c:pt>
                <c:pt idx="630">
                  <c:v>630</c:v>
                </c:pt>
                <c:pt idx="631">
                  <c:v>631</c:v>
                </c:pt>
                <c:pt idx="632">
                  <c:v>632</c:v>
                </c:pt>
                <c:pt idx="633">
                  <c:v>633</c:v>
                </c:pt>
                <c:pt idx="634">
                  <c:v>634</c:v>
                </c:pt>
                <c:pt idx="635">
                  <c:v>635</c:v>
                </c:pt>
                <c:pt idx="636">
                  <c:v>636</c:v>
                </c:pt>
                <c:pt idx="637">
                  <c:v>637</c:v>
                </c:pt>
                <c:pt idx="638">
                  <c:v>638</c:v>
                </c:pt>
                <c:pt idx="639">
                  <c:v>639</c:v>
                </c:pt>
                <c:pt idx="640">
                  <c:v>640</c:v>
                </c:pt>
                <c:pt idx="641">
                  <c:v>641</c:v>
                </c:pt>
                <c:pt idx="642">
                  <c:v>642</c:v>
                </c:pt>
                <c:pt idx="643">
                  <c:v>643</c:v>
                </c:pt>
                <c:pt idx="644">
                  <c:v>644</c:v>
                </c:pt>
                <c:pt idx="645">
                  <c:v>645</c:v>
                </c:pt>
                <c:pt idx="646">
                  <c:v>646</c:v>
                </c:pt>
                <c:pt idx="647">
                  <c:v>647</c:v>
                </c:pt>
                <c:pt idx="648">
                  <c:v>648</c:v>
                </c:pt>
                <c:pt idx="649">
                  <c:v>649</c:v>
                </c:pt>
                <c:pt idx="650">
                  <c:v>650</c:v>
                </c:pt>
                <c:pt idx="651">
                  <c:v>651</c:v>
                </c:pt>
                <c:pt idx="652">
                  <c:v>652</c:v>
                </c:pt>
                <c:pt idx="653">
                  <c:v>653</c:v>
                </c:pt>
                <c:pt idx="654">
                  <c:v>654</c:v>
                </c:pt>
                <c:pt idx="655">
                  <c:v>655</c:v>
                </c:pt>
                <c:pt idx="656">
                  <c:v>656</c:v>
                </c:pt>
                <c:pt idx="657">
                  <c:v>657</c:v>
                </c:pt>
                <c:pt idx="658">
                  <c:v>658</c:v>
                </c:pt>
                <c:pt idx="659">
                  <c:v>659</c:v>
                </c:pt>
                <c:pt idx="660">
                  <c:v>660</c:v>
                </c:pt>
                <c:pt idx="661">
                  <c:v>661</c:v>
                </c:pt>
                <c:pt idx="662">
                  <c:v>662</c:v>
                </c:pt>
                <c:pt idx="663">
                  <c:v>663</c:v>
                </c:pt>
                <c:pt idx="664">
                  <c:v>664</c:v>
                </c:pt>
                <c:pt idx="665">
                  <c:v>665</c:v>
                </c:pt>
                <c:pt idx="666">
                  <c:v>666</c:v>
                </c:pt>
                <c:pt idx="667">
                  <c:v>667</c:v>
                </c:pt>
                <c:pt idx="668">
                  <c:v>668</c:v>
                </c:pt>
                <c:pt idx="669">
                  <c:v>669</c:v>
                </c:pt>
                <c:pt idx="670">
                  <c:v>670</c:v>
                </c:pt>
                <c:pt idx="671">
                  <c:v>671</c:v>
                </c:pt>
                <c:pt idx="672">
                  <c:v>672</c:v>
                </c:pt>
                <c:pt idx="673">
                  <c:v>673</c:v>
                </c:pt>
                <c:pt idx="674">
                  <c:v>674</c:v>
                </c:pt>
                <c:pt idx="675">
                  <c:v>675</c:v>
                </c:pt>
                <c:pt idx="676">
                  <c:v>676</c:v>
                </c:pt>
                <c:pt idx="677">
                  <c:v>677</c:v>
                </c:pt>
                <c:pt idx="678">
                  <c:v>678</c:v>
                </c:pt>
                <c:pt idx="679">
                  <c:v>679</c:v>
                </c:pt>
                <c:pt idx="680">
                  <c:v>680</c:v>
                </c:pt>
                <c:pt idx="681">
                  <c:v>681</c:v>
                </c:pt>
                <c:pt idx="682">
                  <c:v>682</c:v>
                </c:pt>
                <c:pt idx="683">
                  <c:v>683</c:v>
                </c:pt>
                <c:pt idx="684">
                  <c:v>684</c:v>
                </c:pt>
                <c:pt idx="685">
                  <c:v>685</c:v>
                </c:pt>
                <c:pt idx="686">
                  <c:v>686</c:v>
                </c:pt>
                <c:pt idx="687">
                  <c:v>687</c:v>
                </c:pt>
                <c:pt idx="688">
                  <c:v>688</c:v>
                </c:pt>
                <c:pt idx="689">
                  <c:v>689</c:v>
                </c:pt>
                <c:pt idx="690">
                  <c:v>690</c:v>
                </c:pt>
                <c:pt idx="691">
                  <c:v>691</c:v>
                </c:pt>
                <c:pt idx="692">
                  <c:v>692</c:v>
                </c:pt>
                <c:pt idx="693">
                  <c:v>693</c:v>
                </c:pt>
                <c:pt idx="694">
                  <c:v>694</c:v>
                </c:pt>
                <c:pt idx="695">
                  <c:v>695</c:v>
                </c:pt>
                <c:pt idx="696">
                  <c:v>696</c:v>
                </c:pt>
                <c:pt idx="697">
                  <c:v>697</c:v>
                </c:pt>
                <c:pt idx="698">
                  <c:v>698</c:v>
                </c:pt>
                <c:pt idx="699">
                  <c:v>699</c:v>
                </c:pt>
                <c:pt idx="700">
                  <c:v>700</c:v>
                </c:pt>
                <c:pt idx="701">
                  <c:v>701</c:v>
                </c:pt>
                <c:pt idx="702">
                  <c:v>702</c:v>
                </c:pt>
                <c:pt idx="703">
                  <c:v>703</c:v>
                </c:pt>
                <c:pt idx="704">
                  <c:v>704</c:v>
                </c:pt>
                <c:pt idx="705">
                  <c:v>705</c:v>
                </c:pt>
                <c:pt idx="706">
                  <c:v>706</c:v>
                </c:pt>
                <c:pt idx="707">
                  <c:v>707</c:v>
                </c:pt>
                <c:pt idx="708">
                  <c:v>708</c:v>
                </c:pt>
                <c:pt idx="709">
                  <c:v>709</c:v>
                </c:pt>
                <c:pt idx="710">
                  <c:v>710</c:v>
                </c:pt>
                <c:pt idx="711">
                  <c:v>711</c:v>
                </c:pt>
                <c:pt idx="712">
                  <c:v>712</c:v>
                </c:pt>
                <c:pt idx="713">
                  <c:v>713</c:v>
                </c:pt>
                <c:pt idx="714">
                  <c:v>714</c:v>
                </c:pt>
                <c:pt idx="715">
                  <c:v>715</c:v>
                </c:pt>
                <c:pt idx="716">
                  <c:v>716</c:v>
                </c:pt>
                <c:pt idx="717">
                  <c:v>717</c:v>
                </c:pt>
                <c:pt idx="718">
                  <c:v>718</c:v>
                </c:pt>
                <c:pt idx="719">
                  <c:v>719</c:v>
                </c:pt>
                <c:pt idx="720">
                  <c:v>720</c:v>
                </c:pt>
                <c:pt idx="721">
                  <c:v>721</c:v>
                </c:pt>
                <c:pt idx="722">
                  <c:v>722</c:v>
                </c:pt>
                <c:pt idx="723">
                  <c:v>723</c:v>
                </c:pt>
                <c:pt idx="724">
                  <c:v>724</c:v>
                </c:pt>
                <c:pt idx="725">
                  <c:v>725</c:v>
                </c:pt>
                <c:pt idx="726">
                  <c:v>726</c:v>
                </c:pt>
                <c:pt idx="727">
                  <c:v>727</c:v>
                </c:pt>
                <c:pt idx="728">
                  <c:v>728</c:v>
                </c:pt>
                <c:pt idx="729">
                  <c:v>729</c:v>
                </c:pt>
                <c:pt idx="730">
                  <c:v>730</c:v>
                </c:pt>
                <c:pt idx="731">
                  <c:v>731</c:v>
                </c:pt>
                <c:pt idx="732">
                  <c:v>732</c:v>
                </c:pt>
                <c:pt idx="733">
                  <c:v>733</c:v>
                </c:pt>
                <c:pt idx="734">
                  <c:v>734</c:v>
                </c:pt>
                <c:pt idx="735">
                  <c:v>735</c:v>
                </c:pt>
                <c:pt idx="736">
                  <c:v>736</c:v>
                </c:pt>
                <c:pt idx="737">
                  <c:v>737</c:v>
                </c:pt>
                <c:pt idx="738">
                  <c:v>738</c:v>
                </c:pt>
                <c:pt idx="739">
                  <c:v>739</c:v>
                </c:pt>
                <c:pt idx="740">
                  <c:v>740</c:v>
                </c:pt>
                <c:pt idx="741">
                  <c:v>741</c:v>
                </c:pt>
                <c:pt idx="742">
                  <c:v>742</c:v>
                </c:pt>
                <c:pt idx="743">
                  <c:v>743</c:v>
                </c:pt>
                <c:pt idx="744">
                  <c:v>744</c:v>
                </c:pt>
                <c:pt idx="745">
                  <c:v>745</c:v>
                </c:pt>
                <c:pt idx="746">
                  <c:v>746</c:v>
                </c:pt>
                <c:pt idx="747">
                  <c:v>747</c:v>
                </c:pt>
                <c:pt idx="748">
                  <c:v>748</c:v>
                </c:pt>
                <c:pt idx="749">
                  <c:v>749</c:v>
                </c:pt>
                <c:pt idx="750">
                  <c:v>750</c:v>
                </c:pt>
                <c:pt idx="751">
                  <c:v>751</c:v>
                </c:pt>
                <c:pt idx="752">
                  <c:v>752</c:v>
                </c:pt>
                <c:pt idx="753">
                  <c:v>753</c:v>
                </c:pt>
                <c:pt idx="754">
                  <c:v>754</c:v>
                </c:pt>
                <c:pt idx="755">
                  <c:v>755</c:v>
                </c:pt>
                <c:pt idx="756">
                  <c:v>756</c:v>
                </c:pt>
                <c:pt idx="757">
                  <c:v>757</c:v>
                </c:pt>
                <c:pt idx="758">
                  <c:v>758</c:v>
                </c:pt>
                <c:pt idx="759">
                  <c:v>759</c:v>
                </c:pt>
                <c:pt idx="760">
                  <c:v>760</c:v>
                </c:pt>
                <c:pt idx="761">
                  <c:v>761</c:v>
                </c:pt>
                <c:pt idx="762">
                  <c:v>762</c:v>
                </c:pt>
                <c:pt idx="763">
                  <c:v>763</c:v>
                </c:pt>
                <c:pt idx="764">
                  <c:v>764</c:v>
                </c:pt>
                <c:pt idx="765">
                  <c:v>765</c:v>
                </c:pt>
                <c:pt idx="766">
                  <c:v>766</c:v>
                </c:pt>
                <c:pt idx="767">
                  <c:v>767</c:v>
                </c:pt>
                <c:pt idx="768">
                  <c:v>768</c:v>
                </c:pt>
                <c:pt idx="769">
                  <c:v>769</c:v>
                </c:pt>
                <c:pt idx="770">
                  <c:v>770</c:v>
                </c:pt>
                <c:pt idx="771">
                  <c:v>771</c:v>
                </c:pt>
                <c:pt idx="772">
                  <c:v>772</c:v>
                </c:pt>
                <c:pt idx="773">
                  <c:v>773</c:v>
                </c:pt>
                <c:pt idx="774">
                  <c:v>774</c:v>
                </c:pt>
                <c:pt idx="775">
                  <c:v>775</c:v>
                </c:pt>
                <c:pt idx="776">
                  <c:v>776</c:v>
                </c:pt>
                <c:pt idx="777">
                  <c:v>777</c:v>
                </c:pt>
                <c:pt idx="778">
                  <c:v>778</c:v>
                </c:pt>
                <c:pt idx="779">
                  <c:v>779</c:v>
                </c:pt>
                <c:pt idx="780">
                  <c:v>780</c:v>
                </c:pt>
                <c:pt idx="781">
                  <c:v>781</c:v>
                </c:pt>
                <c:pt idx="782">
                  <c:v>782</c:v>
                </c:pt>
                <c:pt idx="783">
                  <c:v>783</c:v>
                </c:pt>
                <c:pt idx="784">
                  <c:v>784</c:v>
                </c:pt>
                <c:pt idx="785">
                  <c:v>785</c:v>
                </c:pt>
                <c:pt idx="786">
                  <c:v>786</c:v>
                </c:pt>
                <c:pt idx="787">
                  <c:v>787</c:v>
                </c:pt>
                <c:pt idx="788">
                  <c:v>788</c:v>
                </c:pt>
                <c:pt idx="789">
                  <c:v>789</c:v>
                </c:pt>
                <c:pt idx="790">
                  <c:v>790</c:v>
                </c:pt>
                <c:pt idx="791">
                  <c:v>791</c:v>
                </c:pt>
                <c:pt idx="792">
                  <c:v>792</c:v>
                </c:pt>
                <c:pt idx="793">
                  <c:v>793</c:v>
                </c:pt>
                <c:pt idx="794">
                  <c:v>794</c:v>
                </c:pt>
                <c:pt idx="795">
                  <c:v>795</c:v>
                </c:pt>
                <c:pt idx="796">
                  <c:v>796</c:v>
                </c:pt>
                <c:pt idx="797">
                  <c:v>797</c:v>
                </c:pt>
                <c:pt idx="798">
                  <c:v>798</c:v>
                </c:pt>
                <c:pt idx="799">
                  <c:v>799</c:v>
                </c:pt>
                <c:pt idx="800">
                  <c:v>800</c:v>
                </c:pt>
                <c:pt idx="801">
                  <c:v>801</c:v>
                </c:pt>
                <c:pt idx="802">
                  <c:v>802</c:v>
                </c:pt>
                <c:pt idx="803">
                  <c:v>803</c:v>
                </c:pt>
                <c:pt idx="804">
                  <c:v>804</c:v>
                </c:pt>
                <c:pt idx="805">
                  <c:v>805</c:v>
                </c:pt>
                <c:pt idx="806">
                  <c:v>806</c:v>
                </c:pt>
                <c:pt idx="807">
                  <c:v>807</c:v>
                </c:pt>
                <c:pt idx="808">
                  <c:v>808</c:v>
                </c:pt>
                <c:pt idx="809">
                  <c:v>809</c:v>
                </c:pt>
                <c:pt idx="810">
                  <c:v>810</c:v>
                </c:pt>
                <c:pt idx="811">
                  <c:v>811</c:v>
                </c:pt>
                <c:pt idx="812">
                  <c:v>812</c:v>
                </c:pt>
                <c:pt idx="813">
                  <c:v>813</c:v>
                </c:pt>
                <c:pt idx="814">
                  <c:v>814</c:v>
                </c:pt>
                <c:pt idx="815">
                  <c:v>815</c:v>
                </c:pt>
                <c:pt idx="816">
                  <c:v>816</c:v>
                </c:pt>
                <c:pt idx="817">
                  <c:v>817</c:v>
                </c:pt>
                <c:pt idx="818">
                  <c:v>818</c:v>
                </c:pt>
                <c:pt idx="819">
                  <c:v>819</c:v>
                </c:pt>
                <c:pt idx="820">
                  <c:v>820</c:v>
                </c:pt>
                <c:pt idx="821">
                  <c:v>821</c:v>
                </c:pt>
                <c:pt idx="822">
                  <c:v>822</c:v>
                </c:pt>
                <c:pt idx="823">
                  <c:v>823</c:v>
                </c:pt>
                <c:pt idx="824">
                  <c:v>824</c:v>
                </c:pt>
                <c:pt idx="825">
                  <c:v>825</c:v>
                </c:pt>
                <c:pt idx="826">
                  <c:v>826</c:v>
                </c:pt>
                <c:pt idx="827">
                  <c:v>827</c:v>
                </c:pt>
                <c:pt idx="828">
                  <c:v>828</c:v>
                </c:pt>
                <c:pt idx="829">
                  <c:v>829</c:v>
                </c:pt>
                <c:pt idx="830">
                  <c:v>830</c:v>
                </c:pt>
                <c:pt idx="831">
                  <c:v>831</c:v>
                </c:pt>
                <c:pt idx="832">
                  <c:v>832</c:v>
                </c:pt>
                <c:pt idx="833">
                  <c:v>833</c:v>
                </c:pt>
                <c:pt idx="834">
                  <c:v>834</c:v>
                </c:pt>
                <c:pt idx="835">
                  <c:v>835</c:v>
                </c:pt>
                <c:pt idx="836">
                  <c:v>836</c:v>
                </c:pt>
                <c:pt idx="837">
                  <c:v>837</c:v>
                </c:pt>
                <c:pt idx="838">
                  <c:v>838</c:v>
                </c:pt>
                <c:pt idx="839">
                  <c:v>839</c:v>
                </c:pt>
                <c:pt idx="840">
                  <c:v>840</c:v>
                </c:pt>
                <c:pt idx="841">
                  <c:v>841</c:v>
                </c:pt>
                <c:pt idx="842">
                  <c:v>842</c:v>
                </c:pt>
                <c:pt idx="843">
                  <c:v>843</c:v>
                </c:pt>
                <c:pt idx="844">
                  <c:v>844</c:v>
                </c:pt>
                <c:pt idx="845">
                  <c:v>845</c:v>
                </c:pt>
                <c:pt idx="846">
                  <c:v>846</c:v>
                </c:pt>
                <c:pt idx="847">
                  <c:v>847</c:v>
                </c:pt>
                <c:pt idx="848">
                  <c:v>848</c:v>
                </c:pt>
                <c:pt idx="849">
                  <c:v>849</c:v>
                </c:pt>
                <c:pt idx="850">
                  <c:v>850</c:v>
                </c:pt>
                <c:pt idx="851">
                  <c:v>851</c:v>
                </c:pt>
                <c:pt idx="852">
                  <c:v>852</c:v>
                </c:pt>
                <c:pt idx="853">
                  <c:v>853</c:v>
                </c:pt>
                <c:pt idx="854">
                  <c:v>854</c:v>
                </c:pt>
                <c:pt idx="855">
                  <c:v>855</c:v>
                </c:pt>
                <c:pt idx="856">
                  <c:v>856</c:v>
                </c:pt>
                <c:pt idx="857">
                  <c:v>857</c:v>
                </c:pt>
                <c:pt idx="858">
                  <c:v>858</c:v>
                </c:pt>
                <c:pt idx="859">
                  <c:v>859</c:v>
                </c:pt>
                <c:pt idx="860">
                  <c:v>860</c:v>
                </c:pt>
                <c:pt idx="861">
                  <c:v>861</c:v>
                </c:pt>
                <c:pt idx="862">
                  <c:v>862</c:v>
                </c:pt>
                <c:pt idx="863">
                  <c:v>863</c:v>
                </c:pt>
                <c:pt idx="864">
                  <c:v>864</c:v>
                </c:pt>
                <c:pt idx="865">
                  <c:v>865</c:v>
                </c:pt>
                <c:pt idx="866">
                  <c:v>866</c:v>
                </c:pt>
                <c:pt idx="867">
                  <c:v>867</c:v>
                </c:pt>
                <c:pt idx="868">
                  <c:v>868</c:v>
                </c:pt>
                <c:pt idx="869">
                  <c:v>869</c:v>
                </c:pt>
                <c:pt idx="870">
                  <c:v>870</c:v>
                </c:pt>
                <c:pt idx="871">
                  <c:v>871</c:v>
                </c:pt>
                <c:pt idx="872">
                  <c:v>872</c:v>
                </c:pt>
                <c:pt idx="873">
                  <c:v>873</c:v>
                </c:pt>
                <c:pt idx="874">
                  <c:v>874</c:v>
                </c:pt>
                <c:pt idx="875">
                  <c:v>875</c:v>
                </c:pt>
                <c:pt idx="876">
                  <c:v>876</c:v>
                </c:pt>
                <c:pt idx="877">
                  <c:v>877</c:v>
                </c:pt>
                <c:pt idx="878">
                  <c:v>878</c:v>
                </c:pt>
                <c:pt idx="879">
                  <c:v>879</c:v>
                </c:pt>
                <c:pt idx="880">
                  <c:v>880</c:v>
                </c:pt>
                <c:pt idx="881">
                  <c:v>881</c:v>
                </c:pt>
                <c:pt idx="882">
                  <c:v>882</c:v>
                </c:pt>
                <c:pt idx="883">
                  <c:v>883</c:v>
                </c:pt>
                <c:pt idx="884">
                  <c:v>884</c:v>
                </c:pt>
                <c:pt idx="885">
                  <c:v>885</c:v>
                </c:pt>
                <c:pt idx="886">
                  <c:v>886</c:v>
                </c:pt>
                <c:pt idx="887">
                  <c:v>887</c:v>
                </c:pt>
                <c:pt idx="888">
                  <c:v>888</c:v>
                </c:pt>
                <c:pt idx="889">
                  <c:v>889</c:v>
                </c:pt>
                <c:pt idx="890">
                  <c:v>890</c:v>
                </c:pt>
                <c:pt idx="891">
                  <c:v>891</c:v>
                </c:pt>
                <c:pt idx="892">
                  <c:v>892</c:v>
                </c:pt>
                <c:pt idx="893">
                  <c:v>893</c:v>
                </c:pt>
                <c:pt idx="894">
                  <c:v>894</c:v>
                </c:pt>
                <c:pt idx="895">
                  <c:v>895</c:v>
                </c:pt>
                <c:pt idx="896">
                  <c:v>896</c:v>
                </c:pt>
                <c:pt idx="897">
                  <c:v>897</c:v>
                </c:pt>
                <c:pt idx="898">
                  <c:v>898</c:v>
                </c:pt>
                <c:pt idx="899">
                  <c:v>899</c:v>
                </c:pt>
                <c:pt idx="900">
                  <c:v>900</c:v>
                </c:pt>
                <c:pt idx="901">
                  <c:v>901</c:v>
                </c:pt>
                <c:pt idx="902">
                  <c:v>902</c:v>
                </c:pt>
                <c:pt idx="903">
                  <c:v>903</c:v>
                </c:pt>
                <c:pt idx="904">
                  <c:v>904</c:v>
                </c:pt>
                <c:pt idx="905">
                  <c:v>905</c:v>
                </c:pt>
                <c:pt idx="906">
                  <c:v>906</c:v>
                </c:pt>
                <c:pt idx="907">
                  <c:v>907</c:v>
                </c:pt>
                <c:pt idx="908">
                  <c:v>908</c:v>
                </c:pt>
                <c:pt idx="909">
                  <c:v>909</c:v>
                </c:pt>
                <c:pt idx="910">
                  <c:v>910</c:v>
                </c:pt>
                <c:pt idx="911">
                  <c:v>911</c:v>
                </c:pt>
                <c:pt idx="912">
                  <c:v>912</c:v>
                </c:pt>
                <c:pt idx="913">
                  <c:v>913</c:v>
                </c:pt>
                <c:pt idx="914">
                  <c:v>914</c:v>
                </c:pt>
                <c:pt idx="915">
                  <c:v>915</c:v>
                </c:pt>
                <c:pt idx="916">
                  <c:v>916</c:v>
                </c:pt>
                <c:pt idx="917">
                  <c:v>917</c:v>
                </c:pt>
                <c:pt idx="918">
                  <c:v>918</c:v>
                </c:pt>
                <c:pt idx="919">
                  <c:v>919</c:v>
                </c:pt>
                <c:pt idx="920">
                  <c:v>920</c:v>
                </c:pt>
                <c:pt idx="921">
                  <c:v>921</c:v>
                </c:pt>
                <c:pt idx="922">
                  <c:v>922</c:v>
                </c:pt>
                <c:pt idx="923">
                  <c:v>923</c:v>
                </c:pt>
                <c:pt idx="924">
                  <c:v>924</c:v>
                </c:pt>
                <c:pt idx="925">
                  <c:v>925</c:v>
                </c:pt>
                <c:pt idx="926">
                  <c:v>926</c:v>
                </c:pt>
                <c:pt idx="927">
                  <c:v>927</c:v>
                </c:pt>
                <c:pt idx="928">
                  <c:v>928</c:v>
                </c:pt>
                <c:pt idx="929">
                  <c:v>929</c:v>
                </c:pt>
                <c:pt idx="930">
                  <c:v>930</c:v>
                </c:pt>
                <c:pt idx="931">
                  <c:v>931</c:v>
                </c:pt>
                <c:pt idx="932">
                  <c:v>932</c:v>
                </c:pt>
                <c:pt idx="933">
                  <c:v>933</c:v>
                </c:pt>
                <c:pt idx="934">
                  <c:v>934</c:v>
                </c:pt>
                <c:pt idx="935">
                  <c:v>935</c:v>
                </c:pt>
                <c:pt idx="936">
                  <c:v>936</c:v>
                </c:pt>
                <c:pt idx="937">
                  <c:v>937</c:v>
                </c:pt>
                <c:pt idx="938">
                  <c:v>938</c:v>
                </c:pt>
                <c:pt idx="939">
                  <c:v>939</c:v>
                </c:pt>
                <c:pt idx="940">
                  <c:v>940</c:v>
                </c:pt>
                <c:pt idx="941">
                  <c:v>941</c:v>
                </c:pt>
                <c:pt idx="942">
                  <c:v>942</c:v>
                </c:pt>
                <c:pt idx="943">
                  <c:v>943</c:v>
                </c:pt>
                <c:pt idx="944">
                  <c:v>944</c:v>
                </c:pt>
                <c:pt idx="945">
                  <c:v>945</c:v>
                </c:pt>
                <c:pt idx="946">
                  <c:v>946</c:v>
                </c:pt>
                <c:pt idx="947">
                  <c:v>947</c:v>
                </c:pt>
                <c:pt idx="948">
                  <c:v>948</c:v>
                </c:pt>
                <c:pt idx="949">
                  <c:v>949</c:v>
                </c:pt>
                <c:pt idx="950">
                  <c:v>950</c:v>
                </c:pt>
                <c:pt idx="951">
                  <c:v>951</c:v>
                </c:pt>
                <c:pt idx="952">
                  <c:v>952</c:v>
                </c:pt>
                <c:pt idx="953">
                  <c:v>953</c:v>
                </c:pt>
                <c:pt idx="954">
                  <c:v>954</c:v>
                </c:pt>
                <c:pt idx="955">
                  <c:v>955</c:v>
                </c:pt>
                <c:pt idx="956">
                  <c:v>956</c:v>
                </c:pt>
                <c:pt idx="957">
                  <c:v>957</c:v>
                </c:pt>
                <c:pt idx="958">
                  <c:v>958</c:v>
                </c:pt>
                <c:pt idx="959">
                  <c:v>959</c:v>
                </c:pt>
                <c:pt idx="960">
                  <c:v>960</c:v>
                </c:pt>
                <c:pt idx="961">
                  <c:v>961</c:v>
                </c:pt>
                <c:pt idx="962">
                  <c:v>962</c:v>
                </c:pt>
                <c:pt idx="963">
                  <c:v>963</c:v>
                </c:pt>
                <c:pt idx="964">
                  <c:v>964</c:v>
                </c:pt>
                <c:pt idx="965">
                  <c:v>965</c:v>
                </c:pt>
                <c:pt idx="966">
                  <c:v>966</c:v>
                </c:pt>
                <c:pt idx="967">
                  <c:v>967</c:v>
                </c:pt>
                <c:pt idx="968">
                  <c:v>968</c:v>
                </c:pt>
                <c:pt idx="969">
                  <c:v>969</c:v>
                </c:pt>
                <c:pt idx="970">
                  <c:v>970</c:v>
                </c:pt>
                <c:pt idx="971">
                  <c:v>971</c:v>
                </c:pt>
                <c:pt idx="972">
                  <c:v>972</c:v>
                </c:pt>
                <c:pt idx="973">
                  <c:v>973</c:v>
                </c:pt>
                <c:pt idx="974">
                  <c:v>974</c:v>
                </c:pt>
                <c:pt idx="975">
                  <c:v>975</c:v>
                </c:pt>
                <c:pt idx="976">
                  <c:v>976</c:v>
                </c:pt>
                <c:pt idx="977">
                  <c:v>977</c:v>
                </c:pt>
                <c:pt idx="978">
                  <c:v>978</c:v>
                </c:pt>
                <c:pt idx="979">
                  <c:v>979</c:v>
                </c:pt>
                <c:pt idx="980">
                  <c:v>980</c:v>
                </c:pt>
                <c:pt idx="981">
                  <c:v>981</c:v>
                </c:pt>
                <c:pt idx="982">
                  <c:v>982</c:v>
                </c:pt>
                <c:pt idx="983">
                  <c:v>983</c:v>
                </c:pt>
                <c:pt idx="984">
                  <c:v>984</c:v>
                </c:pt>
                <c:pt idx="985">
                  <c:v>985</c:v>
                </c:pt>
                <c:pt idx="986">
                  <c:v>986</c:v>
                </c:pt>
                <c:pt idx="987">
                  <c:v>987</c:v>
                </c:pt>
                <c:pt idx="988">
                  <c:v>988</c:v>
                </c:pt>
                <c:pt idx="989">
                  <c:v>989</c:v>
                </c:pt>
                <c:pt idx="990">
                  <c:v>990</c:v>
                </c:pt>
                <c:pt idx="991">
                  <c:v>991</c:v>
                </c:pt>
                <c:pt idx="992">
                  <c:v>992</c:v>
                </c:pt>
                <c:pt idx="993">
                  <c:v>993</c:v>
                </c:pt>
                <c:pt idx="994">
                  <c:v>994</c:v>
                </c:pt>
                <c:pt idx="995">
                  <c:v>995</c:v>
                </c:pt>
                <c:pt idx="996">
                  <c:v>996</c:v>
                </c:pt>
                <c:pt idx="997">
                  <c:v>997</c:v>
                </c:pt>
                <c:pt idx="998">
                  <c:v>998</c:v>
                </c:pt>
                <c:pt idx="999">
                  <c:v>999</c:v>
                </c:pt>
                <c:pt idx="1000">
                  <c:v>1000</c:v>
                </c:pt>
                <c:pt idx="1001">
                  <c:v>1001</c:v>
                </c:pt>
                <c:pt idx="1002">
                  <c:v>1002</c:v>
                </c:pt>
                <c:pt idx="1003">
                  <c:v>1003</c:v>
                </c:pt>
                <c:pt idx="1004">
                  <c:v>1004</c:v>
                </c:pt>
                <c:pt idx="1005">
                  <c:v>1005</c:v>
                </c:pt>
                <c:pt idx="1006">
                  <c:v>1006</c:v>
                </c:pt>
                <c:pt idx="1007">
                  <c:v>1007</c:v>
                </c:pt>
                <c:pt idx="1008">
                  <c:v>1008</c:v>
                </c:pt>
                <c:pt idx="1009">
                  <c:v>1009</c:v>
                </c:pt>
                <c:pt idx="1010">
                  <c:v>1010</c:v>
                </c:pt>
                <c:pt idx="1011">
                  <c:v>1011</c:v>
                </c:pt>
                <c:pt idx="1012">
                  <c:v>1012</c:v>
                </c:pt>
                <c:pt idx="1013">
                  <c:v>1013</c:v>
                </c:pt>
                <c:pt idx="1014">
                  <c:v>1014</c:v>
                </c:pt>
                <c:pt idx="1015">
                  <c:v>1015</c:v>
                </c:pt>
                <c:pt idx="1016">
                  <c:v>1016</c:v>
                </c:pt>
                <c:pt idx="1017">
                  <c:v>1017</c:v>
                </c:pt>
                <c:pt idx="1018">
                  <c:v>1018</c:v>
                </c:pt>
                <c:pt idx="1019">
                  <c:v>1019</c:v>
                </c:pt>
                <c:pt idx="1020">
                  <c:v>1020</c:v>
                </c:pt>
                <c:pt idx="1021">
                  <c:v>1021</c:v>
                </c:pt>
                <c:pt idx="1022">
                  <c:v>1022</c:v>
                </c:pt>
                <c:pt idx="1023">
                  <c:v>1023</c:v>
                </c:pt>
                <c:pt idx="1024">
                  <c:v>1024</c:v>
                </c:pt>
                <c:pt idx="1025">
                  <c:v>1025</c:v>
                </c:pt>
                <c:pt idx="1026">
                  <c:v>1026</c:v>
                </c:pt>
                <c:pt idx="1027">
                  <c:v>1027</c:v>
                </c:pt>
                <c:pt idx="1028">
                  <c:v>1028</c:v>
                </c:pt>
                <c:pt idx="1029">
                  <c:v>1029</c:v>
                </c:pt>
                <c:pt idx="1030">
                  <c:v>1030</c:v>
                </c:pt>
                <c:pt idx="1031">
                  <c:v>1031</c:v>
                </c:pt>
                <c:pt idx="1032">
                  <c:v>1032</c:v>
                </c:pt>
                <c:pt idx="1033">
                  <c:v>1033</c:v>
                </c:pt>
                <c:pt idx="1034">
                  <c:v>1034</c:v>
                </c:pt>
                <c:pt idx="1035">
                  <c:v>1035</c:v>
                </c:pt>
                <c:pt idx="1036">
                  <c:v>1036</c:v>
                </c:pt>
                <c:pt idx="1037">
                  <c:v>1037</c:v>
                </c:pt>
                <c:pt idx="1038">
                  <c:v>1038</c:v>
                </c:pt>
                <c:pt idx="1039">
                  <c:v>1039</c:v>
                </c:pt>
                <c:pt idx="1040">
                  <c:v>1040</c:v>
                </c:pt>
                <c:pt idx="1041">
                  <c:v>1041</c:v>
                </c:pt>
                <c:pt idx="1042">
                  <c:v>1042</c:v>
                </c:pt>
                <c:pt idx="1043">
                  <c:v>1043</c:v>
                </c:pt>
                <c:pt idx="1044">
                  <c:v>1044</c:v>
                </c:pt>
                <c:pt idx="1045">
                  <c:v>1045</c:v>
                </c:pt>
                <c:pt idx="1046">
                  <c:v>1046</c:v>
                </c:pt>
                <c:pt idx="1047">
                  <c:v>1047</c:v>
                </c:pt>
                <c:pt idx="1048">
                  <c:v>1048</c:v>
                </c:pt>
                <c:pt idx="1049">
                  <c:v>1049</c:v>
                </c:pt>
                <c:pt idx="1050">
                  <c:v>1050</c:v>
                </c:pt>
                <c:pt idx="1051">
                  <c:v>1051</c:v>
                </c:pt>
                <c:pt idx="1052">
                  <c:v>1052</c:v>
                </c:pt>
                <c:pt idx="1053">
                  <c:v>1053</c:v>
                </c:pt>
                <c:pt idx="1054">
                  <c:v>1054</c:v>
                </c:pt>
                <c:pt idx="1055">
                  <c:v>1055</c:v>
                </c:pt>
                <c:pt idx="1056">
                  <c:v>1056</c:v>
                </c:pt>
                <c:pt idx="1057">
                  <c:v>1057</c:v>
                </c:pt>
                <c:pt idx="1058">
                  <c:v>1058</c:v>
                </c:pt>
                <c:pt idx="1059">
                  <c:v>1059</c:v>
                </c:pt>
                <c:pt idx="1060">
                  <c:v>1060</c:v>
                </c:pt>
                <c:pt idx="1061">
                  <c:v>1061</c:v>
                </c:pt>
                <c:pt idx="1062">
                  <c:v>1062</c:v>
                </c:pt>
                <c:pt idx="1063">
                  <c:v>1063</c:v>
                </c:pt>
                <c:pt idx="1064">
                  <c:v>1064</c:v>
                </c:pt>
                <c:pt idx="1065">
                  <c:v>1065</c:v>
                </c:pt>
                <c:pt idx="1066">
                  <c:v>1066</c:v>
                </c:pt>
                <c:pt idx="1067">
                  <c:v>1067</c:v>
                </c:pt>
                <c:pt idx="1068">
                  <c:v>1068</c:v>
                </c:pt>
                <c:pt idx="1069">
                  <c:v>1069</c:v>
                </c:pt>
                <c:pt idx="1070">
                  <c:v>1070</c:v>
                </c:pt>
                <c:pt idx="1071">
                  <c:v>1071</c:v>
                </c:pt>
                <c:pt idx="1072">
                  <c:v>1072</c:v>
                </c:pt>
                <c:pt idx="1073">
                  <c:v>1073</c:v>
                </c:pt>
                <c:pt idx="1074">
                  <c:v>1074</c:v>
                </c:pt>
                <c:pt idx="1075">
                  <c:v>1075</c:v>
                </c:pt>
                <c:pt idx="1076">
                  <c:v>1076</c:v>
                </c:pt>
                <c:pt idx="1077">
                  <c:v>1077</c:v>
                </c:pt>
                <c:pt idx="1078">
                  <c:v>1078</c:v>
                </c:pt>
                <c:pt idx="1079">
                  <c:v>1079</c:v>
                </c:pt>
                <c:pt idx="1080">
                  <c:v>1080</c:v>
                </c:pt>
                <c:pt idx="1081">
                  <c:v>1081</c:v>
                </c:pt>
                <c:pt idx="1082">
                  <c:v>1082</c:v>
                </c:pt>
                <c:pt idx="1083">
                  <c:v>1083</c:v>
                </c:pt>
                <c:pt idx="1084">
                  <c:v>1084</c:v>
                </c:pt>
                <c:pt idx="1085">
                  <c:v>1085</c:v>
                </c:pt>
                <c:pt idx="1086">
                  <c:v>1086</c:v>
                </c:pt>
                <c:pt idx="1087">
                  <c:v>1087</c:v>
                </c:pt>
                <c:pt idx="1088">
                  <c:v>1088</c:v>
                </c:pt>
                <c:pt idx="1089">
                  <c:v>1089</c:v>
                </c:pt>
                <c:pt idx="1090">
                  <c:v>1090</c:v>
                </c:pt>
                <c:pt idx="1091">
                  <c:v>1091</c:v>
                </c:pt>
                <c:pt idx="1092">
                  <c:v>1092</c:v>
                </c:pt>
                <c:pt idx="1093">
                  <c:v>1093</c:v>
                </c:pt>
                <c:pt idx="1094">
                  <c:v>1094</c:v>
                </c:pt>
                <c:pt idx="1095">
                  <c:v>1095</c:v>
                </c:pt>
                <c:pt idx="1096">
                  <c:v>1096</c:v>
                </c:pt>
                <c:pt idx="1097">
                  <c:v>1097</c:v>
                </c:pt>
                <c:pt idx="1098">
                  <c:v>1098</c:v>
                </c:pt>
                <c:pt idx="1099">
                  <c:v>1099</c:v>
                </c:pt>
                <c:pt idx="1100">
                  <c:v>1100</c:v>
                </c:pt>
                <c:pt idx="1101">
                  <c:v>1101</c:v>
                </c:pt>
                <c:pt idx="1102">
                  <c:v>1102</c:v>
                </c:pt>
                <c:pt idx="1103">
                  <c:v>1103</c:v>
                </c:pt>
                <c:pt idx="1104">
                  <c:v>1104</c:v>
                </c:pt>
                <c:pt idx="1105">
                  <c:v>1105</c:v>
                </c:pt>
                <c:pt idx="1106">
                  <c:v>1106</c:v>
                </c:pt>
                <c:pt idx="1107">
                  <c:v>1107</c:v>
                </c:pt>
                <c:pt idx="1108">
                  <c:v>1108</c:v>
                </c:pt>
                <c:pt idx="1109">
                  <c:v>1109</c:v>
                </c:pt>
                <c:pt idx="1110">
                  <c:v>1110</c:v>
                </c:pt>
                <c:pt idx="1111">
                  <c:v>1111</c:v>
                </c:pt>
                <c:pt idx="1112">
                  <c:v>1112</c:v>
                </c:pt>
                <c:pt idx="1113">
                  <c:v>1113</c:v>
                </c:pt>
                <c:pt idx="1114">
                  <c:v>1114</c:v>
                </c:pt>
                <c:pt idx="1115">
                  <c:v>1115</c:v>
                </c:pt>
                <c:pt idx="1116">
                  <c:v>1116</c:v>
                </c:pt>
                <c:pt idx="1117">
                  <c:v>1117</c:v>
                </c:pt>
                <c:pt idx="1118">
                  <c:v>1118</c:v>
                </c:pt>
                <c:pt idx="1119">
                  <c:v>1119</c:v>
                </c:pt>
                <c:pt idx="1120">
                  <c:v>1120</c:v>
                </c:pt>
                <c:pt idx="1121">
                  <c:v>1121</c:v>
                </c:pt>
                <c:pt idx="1122">
                  <c:v>1122</c:v>
                </c:pt>
                <c:pt idx="1123">
                  <c:v>1123</c:v>
                </c:pt>
                <c:pt idx="1124">
                  <c:v>1124</c:v>
                </c:pt>
                <c:pt idx="1125">
                  <c:v>1125</c:v>
                </c:pt>
                <c:pt idx="1126">
                  <c:v>1126</c:v>
                </c:pt>
                <c:pt idx="1127">
                  <c:v>1127</c:v>
                </c:pt>
                <c:pt idx="1128">
                  <c:v>1128</c:v>
                </c:pt>
                <c:pt idx="1129">
                  <c:v>1129</c:v>
                </c:pt>
                <c:pt idx="1130">
                  <c:v>1130</c:v>
                </c:pt>
                <c:pt idx="1131">
                  <c:v>1131</c:v>
                </c:pt>
                <c:pt idx="1132">
                  <c:v>1132</c:v>
                </c:pt>
                <c:pt idx="1133">
                  <c:v>1133</c:v>
                </c:pt>
                <c:pt idx="1134">
                  <c:v>1134</c:v>
                </c:pt>
                <c:pt idx="1135">
                  <c:v>1135</c:v>
                </c:pt>
                <c:pt idx="1136">
                  <c:v>1136</c:v>
                </c:pt>
                <c:pt idx="1137">
                  <c:v>1137</c:v>
                </c:pt>
                <c:pt idx="1138">
                  <c:v>1138</c:v>
                </c:pt>
                <c:pt idx="1139">
                  <c:v>1139</c:v>
                </c:pt>
                <c:pt idx="1140">
                  <c:v>1140</c:v>
                </c:pt>
                <c:pt idx="1141">
                  <c:v>1141</c:v>
                </c:pt>
                <c:pt idx="1142">
                  <c:v>1142</c:v>
                </c:pt>
                <c:pt idx="1143">
                  <c:v>1143</c:v>
                </c:pt>
                <c:pt idx="1144">
                  <c:v>1144</c:v>
                </c:pt>
                <c:pt idx="1145">
                  <c:v>1145</c:v>
                </c:pt>
                <c:pt idx="1146">
                  <c:v>1146</c:v>
                </c:pt>
                <c:pt idx="1147">
                  <c:v>1147</c:v>
                </c:pt>
                <c:pt idx="1148">
                  <c:v>1148</c:v>
                </c:pt>
                <c:pt idx="1149">
                  <c:v>1149</c:v>
                </c:pt>
                <c:pt idx="1150">
                  <c:v>1150</c:v>
                </c:pt>
                <c:pt idx="1151">
                  <c:v>1151</c:v>
                </c:pt>
                <c:pt idx="1152">
                  <c:v>1152</c:v>
                </c:pt>
                <c:pt idx="1153">
                  <c:v>1153</c:v>
                </c:pt>
                <c:pt idx="1154">
                  <c:v>1154</c:v>
                </c:pt>
                <c:pt idx="1155">
                  <c:v>1155</c:v>
                </c:pt>
                <c:pt idx="1156">
                  <c:v>1156</c:v>
                </c:pt>
                <c:pt idx="1157">
                  <c:v>1157</c:v>
                </c:pt>
                <c:pt idx="1158">
                  <c:v>1158</c:v>
                </c:pt>
                <c:pt idx="1159">
                  <c:v>1159</c:v>
                </c:pt>
                <c:pt idx="1160">
                  <c:v>1160</c:v>
                </c:pt>
                <c:pt idx="1161">
                  <c:v>1161</c:v>
                </c:pt>
                <c:pt idx="1162">
                  <c:v>1162</c:v>
                </c:pt>
                <c:pt idx="1163">
                  <c:v>1163</c:v>
                </c:pt>
                <c:pt idx="1164">
                  <c:v>1164</c:v>
                </c:pt>
                <c:pt idx="1165">
                  <c:v>1165</c:v>
                </c:pt>
                <c:pt idx="1166">
                  <c:v>1166</c:v>
                </c:pt>
                <c:pt idx="1167">
                  <c:v>1167</c:v>
                </c:pt>
                <c:pt idx="1168">
                  <c:v>1168</c:v>
                </c:pt>
                <c:pt idx="1169">
                  <c:v>1169</c:v>
                </c:pt>
                <c:pt idx="1170">
                  <c:v>1170</c:v>
                </c:pt>
                <c:pt idx="1171">
                  <c:v>1171</c:v>
                </c:pt>
                <c:pt idx="1172">
                  <c:v>1172</c:v>
                </c:pt>
                <c:pt idx="1173">
                  <c:v>1173</c:v>
                </c:pt>
                <c:pt idx="1174">
                  <c:v>1174</c:v>
                </c:pt>
                <c:pt idx="1175">
                  <c:v>1175</c:v>
                </c:pt>
                <c:pt idx="1176">
                  <c:v>1176</c:v>
                </c:pt>
                <c:pt idx="1177">
                  <c:v>1177</c:v>
                </c:pt>
                <c:pt idx="1178">
                  <c:v>1178</c:v>
                </c:pt>
                <c:pt idx="1179">
                  <c:v>1179</c:v>
                </c:pt>
                <c:pt idx="1180">
                  <c:v>1180</c:v>
                </c:pt>
                <c:pt idx="1181">
                  <c:v>1181</c:v>
                </c:pt>
                <c:pt idx="1182">
                  <c:v>1182</c:v>
                </c:pt>
                <c:pt idx="1183">
                  <c:v>1183</c:v>
                </c:pt>
                <c:pt idx="1184">
                  <c:v>1184</c:v>
                </c:pt>
                <c:pt idx="1185">
                  <c:v>1185</c:v>
                </c:pt>
                <c:pt idx="1186">
                  <c:v>1186</c:v>
                </c:pt>
                <c:pt idx="1187">
                  <c:v>1187</c:v>
                </c:pt>
                <c:pt idx="1188">
                  <c:v>1188</c:v>
                </c:pt>
                <c:pt idx="1189">
                  <c:v>1189</c:v>
                </c:pt>
                <c:pt idx="1190">
                  <c:v>1190</c:v>
                </c:pt>
                <c:pt idx="1191">
                  <c:v>1191</c:v>
                </c:pt>
                <c:pt idx="1192">
                  <c:v>1192</c:v>
                </c:pt>
                <c:pt idx="1193">
                  <c:v>1193</c:v>
                </c:pt>
                <c:pt idx="1194">
                  <c:v>1194</c:v>
                </c:pt>
                <c:pt idx="1195">
                  <c:v>1195</c:v>
                </c:pt>
                <c:pt idx="1196">
                  <c:v>1196</c:v>
                </c:pt>
                <c:pt idx="1197">
                  <c:v>1197</c:v>
                </c:pt>
                <c:pt idx="1198">
                  <c:v>1198</c:v>
                </c:pt>
                <c:pt idx="1199">
                  <c:v>1199</c:v>
                </c:pt>
                <c:pt idx="1200">
                  <c:v>1200</c:v>
                </c:pt>
                <c:pt idx="1201">
                  <c:v>1201</c:v>
                </c:pt>
                <c:pt idx="1202">
                  <c:v>1202</c:v>
                </c:pt>
                <c:pt idx="1203">
                  <c:v>1203</c:v>
                </c:pt>
                <c:pt idx="1204">
                  <c:v>1204</c:v>
                </c:pt>
                <c:pt idx="1205">
                  <c:v>1205</c:v>
                </c:pt>
                <c:pt idx="1206">
                  <c:v>1206</c:v>
                </c:pt>
                <c:pt idx="1207">
                  <c:v>1207</c:v>
                </c:pt>
                <c:pt idx="1208">
                  <c:v>1208</c:v>
                </c:pt>
                <c:pt idx="1209">
                  <c:v>1209</c:v>
                </c:pt>
                <c:pt idx="1210">
                  <c:v>1210</c:v>
                </c:pt>
                <c:pt idx="1211">
                  <c:v>1211</c:v>
                </c:pt>
                <c:pt idx="1212">
                  <c:v>1212</c:v>
                </c:pt>
                <c:pt idx="1213">
                  <c:v>1213</c:v>
                </c:pt>
                <c:pt idx="1214">
                  <c:v>1214</c:v>
                </c:pt>
                <c:pt idx="1215">
                  <c:v>1215</c:v>
                </c:pt>
                <c:pt idx="1216">
                  <c:v>1216</c:v>
                </c:pt>
                <c:pt idx="1217">
                  <c:v>1217</c:v>
                </c:pt>
                <c:pt idx="1218">
                  <c:v>1218</c:v>
                </c:pt>
                <c:pt idx="1219">
                  <c:v>1219</c:v>
                </c:pt>
                <c:pt idx="1220">
                  <c:v>1220</c:v>
                </c:pt>
                <c:pt idx="1221">
                  <c:v>1221</c:v>
                </c:pt>
                <c:pt idx="1222">
                  <c:v>1222</c:v>
                </c:pt>
                <c:pt idx="1223">
                  <c:v>1223</c:v>
                </c:pt>
                <c:pt idx="1224">
                  <c:v>1224</c:v>
                </c:pt>
                <c:pt idx="1225">
                  <c:v>1225</c:v>
                </c:pt>
                <c:pt idx="1226">
                  <c:v>1226</c:v>
                </c:pt>
                <c:pt idx="1227">
                  <c:v>1227</c:v>
                </c:pt>
                <c:pt idx="1228">
                  <c:v>1228</c:v>
                </c:pt>
                <c:pt idx="1229">
                  <c:v>1229</c:v>
                </c:pt>
                <c:pt idx="1230">
                  <c:v>1230</c:v>
                </c:pt>
                <c:pt idx="1231">
                  <c:v>1231</c:v>
                </c:pt>
                <c:pt idx="1232">
                  <c:v>1232</c:v>
                </c:pt>
                <c:pt idx="1233">
                  <c:v>1233</c:v>
                </c:pt>
                <c:pt idx="1234">
                  <c:v>1234</c:v>
                </c:pt>
                <c:pt idx="1235">
                  <c:v>1235</c:v>
                </c:pt>
                <c:pt idx="1236">
                  <c:v>1236</c:v>
                </c:pt>
                <c:pt idx="1237">
                  <c:v>1237</c:v>
                </c:pt>
                <c:pt idx="1238">
                  <c:v>1238</c:v>
                </c:pt>
                <c:pt idx="1239">
                  <c:v>1239</c:v>
                </c:pt>
                <c:pt idx="1240">
                  <c:v>1240</c:v>
                </c:pt>
                <c:pt idx="1241">
                  <c:v>1241</c:v>
                </c:pt>
                <c:pt idx="1242">
                  <c:v>1242</c:v>
                </c:pt>
                <c:pt idx="1243">
                  <c:v>1243</c:v>
                </c:pt>
                <c:pt idx="1244">
                  <c:v>1244</c:v>
                </c:pt>
                <c:pt idx="1245">
                  <c:v>1245</c:v>
                </c:pt>
                <c:pt idx="1246">
                  <c:v>1246</c:v>
                </c:pt>
                <c:pt idx="1247">
                  <c:v>1247</c:v>
                </c:pt>
                <c:pt idx="1248">
                  <c:v>1248</c:v>
                </c:pt>
                <c:pt idx="1249">
                  <c:v>1249</c:v>
                </c:pt>
                <c:pt idx="1250">
                  <c:v>1250</c:v>
                </c:pt>
                <c:pt idx="1251">
                  <c:v>1251</c:v>
                </c:pt>
                <c:pt idx="1252">
                  <c:v>1252</c:v>
                </c:pt>
                <c:pt idx="1253">
                  <c:v>1253</c:v>
                </c:pt>
                <c:pt idx="1254">
                  <c:v>1254</c:v>
                </c:pt>
                <c:pt idx="1255">
                  <c:v>1255</c:v>
                </c:pt>
                <c:pt idx="1256">
                  <c:v>1256</c:v>
                </c:pt>
                <c:pt idx="1257">
                  <c:v>1257</c:v>
                </c:pt>
                <c:pt idx="1258">
                  <c:v>1258</c:v>
                </c:pt>
                <c:pt idx="1259">
                  <c:v>1259</c:v>
                </c:pt>
                <c:pt idx="1260">
                  <c:v>1260</c:v>
                </c:pt>
                <c:pt idx="1261">
                  <c:v>1261</c:v>
                </c:pt>
                <c:pt idx="1262">
                  <c:v>1262</c:v>
                </c:pt>
                <c:pt idx="1263">
                  <c:v>1263</c:v>
                </c:pt>
                <c:pt idx="1264">
                  <c:v>1264</c:v>
                </c:pt>
                <c:pt idx="1265">
                  <c:v>1265</c:v>
                </c:pt>
                <c:pt idx="1266">
                  <c:v>1266</c:v>
                </c:pt>
                <c:pt idx="1267">
                  <c:v>1267</c:v>
                </c:pt>
                <c:pt idx="1268">
                  <c:v>1268</c:v>
                </c:pt>
                <c:pt idx="1269">
                  <c:v>1269</c:v>
                </c:pt>
                <c:pt idx="1270">
                  <c:v>1270</c:v>
                </c:pt>
                <c:pt idx="1271">
                  <c:v>1271</c:v>
                </c:pt>
                <c:pt idx="1272">
                  <c:v>1272</c:v>
                </c:pt>
                <c:pt idx="1273">
                  <c:v>1273</c:v>
                </c:pt>
                <c:pt idx="1274">
                  <c:v>1274</c:v>
                </c:pt>
                <c:pt idx="1275">
                  <c:v>1275</c:v>
                </c:pt>
                <c:pt idx="1276">
                  <c:v>1276</c:v>
                </c:pt>
                <c:pt idx="1277">
                  <c:v>1277</c:v>
                </c:pt>
                <c:pt idx="1278">
                  <c:v>1278</c:v>
                </c:pt>
                <c:pt idx="1279">
                  <c:v>1279</c:v>
                </c:pt>
                <c:pt idx="1280">
                  <c:v>1280</c:v>
                </c:pt>
                <c:pt idx="1281">
                  <c:v>1281</c:v>
                </c:pt>
                <c:pt idx="1282">
                  <c:v>1282</c:v>
                </c:pt>
                <c:pt idx="1283">
                  <c:v>1283</c:v>
                </c:pt>
                <c:pt idx="1284">
                  <c:v>1284</c:v>
                </c:pt>
                <c:pt idx="1285">
                  <c:v>1285</c:v>
                </c:pt>
                <c:pt idx="1286">
                  <c:v>1286</c:v>
                </c:pt>
                <c:pt idx="1287">
                  <c:v>1287</c:v>
                </c:pt>
                <c:pt idx="1288">
                  <c:v>1288</c:v>
                </c:pt>
                <c:pt idx="1289">
                  <c:v>1289</c:v>
                </c:pt>
                <c:pt idx="1290">
                  <c:v>1290</c:v>
                </c:pt>
                <c:pt idx="1291">
                  <c:v>1291</c:v>
                </c:pt>
                <c:pt idx="1292">
                  <c:v>1292</c:v>
                </c:pt>
                <c:pt idx="1293">
                  <c:v>1293</c:v>
                </c:pt>
                <c:pt idx="1294">
                  <c:v>1294</c:v>
                </c:pt>
                <c:pt idx="1295">
                  <c:v>1295</c:v>
                </c:pt>
                <c:pt idx="1296">
                  <c:v>1296</c:v>
                </c:pt>
                <c:pt idx="1297">
                  <c:v>1297</c:v>
                </c:pt>
                <c:pt idx="1298">
                  <c:v>1298</c:v>
                </c:pt>
                <c:pt idx="1299">
                  <c:v>1299</c:v>
                </c:pt>
                <c:pt idx="1300">
                  <c:v>1300</c:v>
                </c:pt>
                <c:pt idx="1301">
                  <c:v>1301</c:v>
                </c:pt>
                <c:pt idx="1302">
                  <c:v>1302</c:v>
                </c:pt>
                <c:pt idx="1303">
                  <c:v>1303</c:v>
                </c:pt>
                <c:pt idx="1304">
                  <c:v>1304</c:v>
                </c:pt>
                <c:pt idx="1305">
                  <c:v>1305</c:v>
                </c:pt>
                <c:pt idx="1306">
                  <c:v>1306</c:v>
                </c:pt>
                <c:pt idx="1307">
                  <c:v>1307</c:v>
                </c:pt>
                <c:pt idx="1308">
                  <c:v>1308</c:v>
                </c:pt>
                <c:pt idx="1309">
                  <c:v>1309</c:v>
                </c:pt>
                <c:pt idx="1310">
                  <c:v>1310</c:v>
                </c:pt>
                <c:pt idx="1311">
                  <c:v>1311</c:v>
                </c:pt>
                <c:pt idx="1312">
                  <c:v>1312</c:v>
                </c:pt>
                <c:pt idx="1313">
                  <c:v>1313</c:v>
                </c:pt>
                <c:pt idx="1314">
                  <c:v>1314</c:v>
                </c:pt>
                <c:pt idx="1315">
                  <c:v>1315</c:v>
                </c:pt>
                <c:pt idx="1316">
                  <c:v>1316</c:v>
                </c:pt>
                <c:pt idx="1317">
                  <c:v>1317</c:v>
                </c:pt>
                <c:pt idx="1318">
                  <c:v>1318</c:v>
                </c:pt>
                <c:pt idx="1319">
                  <c:v>1319</c:v>
                </c:pt>
                <c:pt idx="1320">
                  <c:v>1320</c:v>
                </c:pt>
                <c:pt idx="1321">
                  <c:v>1321</c:v>
                </c:pt>
                <c:pt idx="1322">
                  <c:v>1322</c:v>
                </c:pt>
                <c:pt idx="1323">
                  <c:v>1323</c:v>
                </c:pt>
                <c:pt idx="1324">
                  <c:v>1324</c:v>
                </c:pt>
                <c:pt idx="1325">
                  <c:v>1325</c:v>
                </c:pt>
                <c:pt idx="1326">
                  <c:v>1326</c:v>
                </c:pt>
                <c:pt idx="1327">
                  <c:v>1327</c:v>
                </c:pt>
                <c:pt idx="1328">
                  <c:v>1328</c:v>
                </c:pt>
                <c:pt idx="1329">
                  <c:v>1329</c:v>
                </c:pt>
                <c:pt idx="1330">
                  <c:v>1330</c:v>
                </c:pt>
                <c:pt idx="1331">
                  <c:v>1331</c:v>
                </c:pt>
                <c:pt idx="1332">
                  <c:v>1332</c:v>
                </c:pt>
                <c:pt idx="1333">
                  <c:v>1333</c:v>
                </c:pt>
                <c:pt idx="1334">
                  <c:v>1334</c:v>
                </c:pt>
                <c:pt idx="1335">
                  <c:v>1335</c:v>
                </c:pt>
                <c:pt idx="1336">
                  <c:v>1336</c:v>
                </c:pt>
                <c:pt idx="1337">
                  <c:v>1337</c:v>
                </c:pt>
                <c:pt idx="1338">
                  <c:v>1338</c:v>
                </c:pt>
                <c:pt idx="1339">
                  <c:v>1339</c:v>
                </c:pt>
                <c:pt idx="1340">
                  <c:v>1340</c:v>
                </c:pt>
                <c:pt idx="1341">
                  <c:v>1341</c:v>
                </c:pt>
                <c:pt idx="1342">
                  <c:v>1342</c:v>
                </c:pt>
                <c:pt idx="1343">
                  <c:v>1343</c:v>
                </c:pt>
                <c:pt idx="1344">
                  <c:v>1344</c:v>
                </c:pt>
                <c:pt idx="1345">
                  <c:v>1345</c:v>
                </c:pt>
                <c:pt idx="1346">
                  <c:v>1346</c:v>
                </c:pt>
                <c:pt idx="1347">
                  <c:v>1347</c:v>
                </c:pt>
                <c:pt idx="1348">
                  <c:v>1348</c:v>
                </c:pt>
                <c:pt idx="1349">
                  <c:v>1349</c:v>
                </c:pt>
                <c:pt idx="1350">
                  <c:v>1350</c:v>
                </c:pt>
                <c:pt idx="1351">
                  <c:v>1351</c:v>
                </c:pt>
                <c:pt idx="1352">
                  <c:v>1352</c:v>
                </c:pt>
                <c:pt idx="1353">
                  <c:v>1353</c:v>
                </c:pt>
                <c:pt idx="1354">
                  <c:v>1354</c:v>
                </c:pt>
                <c:pt idx="1355">
                  <c:v>1355</c:v>
                </c:pt>
                <c:pt idx="1356">
                  <c:v>1356</c:v>
                </c:pt>
                <c:pt idx="1357">
                  <c:v>1357</c:v>
                </c:pt>
                <c:pt idx="1358">
                  <c:v>1358</c:v>
                </c:pt>
                <c:pt idx="1359">
                  <c:v>1359</c:v>
                </c:pt>
                <c:pt idx="1360">
                  <c:v>1360</c:v>
                </c:pt>
                <c:pt idx="1361">
                  <c:v>1361</c:v>
                </c:pt>
                <c:pt idx="1362">
                  <c:v>1362</c:v>
                </c:pt>
                <c:pt idx="1363">
                  <c:v>1363</c:v>
                </c:pt>
                <c:pt idx="1364">
                  <c:v>1364</c:v>
                </c:pt>
                <c:pt idx="1365">
                  <c:v>1365</c:v>
                </c:pt>
                <c:pt idx="1366">
                  <c:v>1366</c:v>
                </c:pt>
                <c:pt idx="1367">
                  <c:v>1367</c:v>
                </c:pt>
                <c:pt idx="1368">
                  <c:v>1368</c:v>
                </c:pt>
                <c:pt idx="1369">
                  <c:v>1369</c:v>
                </c:pt>
                <c:pt idx="1370">
                  <c:v>1370</c:v>
                </c:pt>
                <c:pt idx="1371">
                  <c:v>1371</c:v>
                </c:pt>
                <c:pt idx="1372">
                  <c:v>1372</c:v>
                </c:pt>
                <c:pt idx="1373">
                  <c:v>1373</c:v>
                </c:pt>
                <c:pt idx="1374">
                  <c:v>1374</c:v>
                </c:pt>
                <c:pt idx="1375">
                  <c:v>1375</c:v>
                </c:pt>
                <c:pt idx="1376">
                  <c:v>1376</c:v>
                </c:pt>
                <c:pt idx="1377">
                  <c:v>1377</c:v>
                </c:pt>
                <c:pt idx="1378">
                  <c:v>1378</c:v>
                </c:pt>
                <c:pt idx="1379">
                  <c:v>1379</c:v>
                </c:pt>
                <c:pt idx="1380">
                  <c:v>1380</c:v>
                </c:pt>
                <c:pt idx="1381">
                  <c:v>1381</c:v>
                </c:pt>
                <c:pt idx="1382">
                  <c:v>1382</c:v>
                </c:pt>
                <c:pt idx="1383">
                  <c:v>1383</c:v>
                </c:pt>
                <c:pt idx="1384">
                  <c:v>1384</c:v>
                </c:pt>
                <c:pt idx="1385">
                  <c:v>1385</c:v>
                </c:pt>
                <c:pt idx="1386">
                  <c:v>1386</c:v>
                </c:pt>
                <c:pt idx="1387">
                  <c:v>1387</c:v>
                </c:pt>
                <c:pt idx="1388">
                  <c:v>1388</c:v>
                </c:pt>
                <c:pt idx="1389">
                  <c:v>1389</c:v>
                </c:pt>
                <c:pt idx="1390">
                  <c:v>1390</c:v>
                </c:pt>
                <c:pt idx="1391">
                  <c:v>1391</c:v>
                </c:pt>
                <c:pt idx="1392">
                  <c:v>1392</c:v>
                </c:pt>
                <c:pt idx="1393">
                  <c:v>1393</c:v>
                </c:pt>
                <c:pt idx="1394">
                  <c:v>1394</c:v>
                </c:pt>
                <c:pt idx="1395">
                  <c:v>1395</c:v>
                </c:pt>
                <c:pt idx="1396">
                  <c:v>1396</c:v>
                </c:pt>
                <c:pt idx="1397">
                  <c:v>1397</c:v>
                </c:pt>
                <c:pt idx="1398">
                  <c:v>1398</c:v>
                </c:pt>
                <c:pt idx="1399">
                  <c:v>1399</c:v>
                </c:pt>
                <c:pt idx="1400">
                  <c:v>1400</c:v>
                </c:pt>
                <c:pt idx="1401">
                  <c:v>1401</c:v>
                </c:pt>
                <c:pt idx="1402">
                  <c:v>1402</c:v>
                </c:pt>
                <c:pt idx="1403">
                  <c:v>1403</c:v>
                </c:pt>
                <c:pt idx="1404">
                  <c:v>1404</c:v>
                </c:pt>
                <c:pt idx="1405">
                  <c:v>1405</c:v>
                </c:pt>
                <c:pt idx="1406">
                  <c:v>1406</c:v>
                </c:pt>
                <c:pt idx="1407">
                  <c:v>1407</c:v>
                </c:pt>
                <c:pt idx="1408">
                  <c:v>1408</c:v>
                </c:pt>
                <c:pt idx="1409">
                  <c:v>1409</c:v>
                </c:pt>
                <c:pt idx="1410">
                  <c:v>1410</c:v>
                </c:pt>
                <c:pt idx="1411">
                  <c:v>1411</c:v>
                </c:pt>
                <c:pt idx="1412">
                  <c:v>1412</c:v>
                </c:pt>
                <c:pt idx="1413">
                  <c:v>1413</c:v>
                </c:pt>
                <c:pt idx="1414">
                  <c:v>1414</c:v>
                </c:pt>
                <c:pt idx="1415">
                  <c:v>1415</c:v>
                </c:pt>
                <c:pt idx="1416">
                  <c:v>1416</c:v>
                </c:pt>
                <c:pt idx="1417">
                  <c:v>1417</c:v>
                </c:pt>
                <c:pt idx="1418">
                  <c:v>1418</c:v>
                </c:pt>
                <c:pt idx="1419">
                  <c:v>1419</c:v>
                </c:pt>
                <c:pt idx="1420">
                  <c:v>1420</c:v>
                </c:pt>
                <c:pt idx="1421">
                  <c:v>1421</c:v>
                </c:pt>
                <c:pt idx="1422">
                  <c:v>1422</c:v>
                </c:pt>
                <c:pt idx="1423">
                  <c:v>1423</c:v>
                </c:pt>
                <c:pt idx="1424">
                  <c:v>1424</c:v>
                </c:pt>
                <c:pt idx="1425">
                  <c:v>1425</c:v>
                </c:pt>
                <c:pt idx="1426">
                  <c:v>1426</c:v>
                </c:pt>
                <c:pt idx="1427">
                  <c:v>1427</c:v>
                </c:pt>
                <c:pt idx="1428">
                  <c:v>1428</c:v>
                </c:pt>
                <c:pt idx="1429">
                  <c:v>1429</c:v>
                </c:pt>
                <c:pt idx="1430">
                  <c:v>1430</c:v>
                </c:pt>
                <c:pt idx="1431">
                  <c:v>1431</c:v>
                </c:pt>
                <c:pt idx="1432">
                  <c:v>1432</c:v>
                </c:pt>
                <c:pt idx="1433">
                  <c:v>1433</c:v>
                </c:pt>
                <c:pt idx="1434">
                  <c:v>1434</c:v>
                </c:pt>
                <c:pt idx="1435">
                  <c:v>1435</c:v>
                </c:pt>
                <c:pt idx="1436">
                  <c:v>1436</c:v>
                </c:pt>
                <c:pt idx="1437">
                  <c:v>1437</c:v>
                </c:pt>
                <c:pt idx="1438">
                  <c:v>1438</c:v>
                </c:pt>
                <c:pt idx="1439">
                  <c:v>1439</c:v>
                </c:pt>
                <c:pt idx="1440">
                  <c:v>1440</c:v>
                </c:pt>
                <c:pt idx="1441">
                  <c:v>1441</c:v>
                </c:pt>
                <c:pt idx="1442">
                  <c:v>1442</c:v>
                </c:pt>
                <c:pt idx="1443">
                  <c:v>1443</c:v>
                </c:pt>
                <c:pt idx="1444">
                  <c:v>1444</c:v>
                </c:pt>
                <c:pt idx="1445">
                  <c:v>1445</c:v>
                </c:pt>
                <c:pt idx="1446">
                  <c:v>1446</c:v>
                </c:pt>
                <c:pt idx="1447">
                  <c:v>1447</c:v>
                </c:pt>
                <c:pt idx="1448">
                  <c:v>1448</c:v>
                </c:pt>
                <c:pt idx="1449">
                  <c:v>1449</c:v>
                </c:pt>
                <c:pt idx="1450">
                  <c:v>1450</c:v>
                </c:pt>
                <c:pt idx="1451">
                  <c:v>1451</c:v>
                </c:pt>
                <c:pt idx="1452">
                  <c:v>1452</c:v>
                </c:pt>
                <c:pt idx="1453">
                  <c:v>1453</c:v>
                </c:pt>
                <c:pt idx="1454">
                  <c:v>1454</c:v>
                </c:pt>
                <c:pt idx="1455">
                  <c:v>1455</c:v>
                </c:pt>
                <c:pt idx="1456">
                  <c:v>1456</c:v>
                </c:pt>
                <c:pt idx="1457">
                  <c:v>1457</c:v>
                </c:pt>
                <c:pt idx="1458">
                  <c:v>1458</c:v>
                </c:pt>
                <c:pt idx="1459">
                  <c:v>1459</c:v>
                </c:pt>
                <c:pt idx="1460">
                  <c:v>1460</c:v>
                </c:pt>
                <c:pt idx="1461">
                  <c:v>1461</c:v>
                </c:pt>
                <c:pt idx="1462">
                  <c:v>1462</c:v>
                </c:pt>
                <c:pt idx="1463">
                  <c:v>1463</c:v>
                </c:pt>
                <c:pt idx="1464">
                  <c:v>1464</c:v>
                </c:pt>
                <c:pt idx="1465">
                  <c:v>1465</c:v>
                </c:pt>
                <c:pt idx="1466">
                  <c:v>1466</c:v>
                </c:pt>
                <c:pt idx="1467">
                  <c:v>1467</c:v>
                </c:pt>
                <c:pt idx="1468">
                  <c:v>1468</c:v>
                </c:pt>
                <c:pt idx="1469">
                  <c:v>1469</c:v>
                </c:pt>
                <c:pt idx="1470">
                  <c:v>1470</c:v>
                </c:pt>
                <c:pt idx="1471">
                  <c:v>1471</c:v>
                </c:pt>
                <c:pt idx="1472">
                  <c:v>1472</c:v>
                </c:pt>
                <c:pt idx="1473">
                  <c:v>1473</c:v>
                </c:pt>
                <c:pt idx="1474">
                  <c:v>1474</c:v>
                </c:pt>
                <c:pt idx="1475">
                  <c:v>1475</c:v>
                </c:pt>
                <c:pt idx="1476">
                  <c:v>1476</c:v>
                </c:pt>
                <c:pt idx="1477">
                  <c:v>1477</c:v>
                </c:pt>
                <c:pt idx="1478">
                  <c:v>1478</c:v>
                </c:pt>
                <c:pt idx="1479">
                  <c:v>1479</c:v>
                </c:pt>
                <c:pt idx="1480">
                  <c:v>1480</c:v>
                </c:pt>
                <c:pt idx="1481">
                  <c:v>1481</c:v>
                </c:pt>
                <c:pt idx="1482">
                  <c:v>1482</c:v>
                </c:pt>
                <c:pt idx="1483">
                  <c:v>1483</c:v>
                </c:pt>
                <c:pt idx="1484">
                  <c:v>1484</c:v>
                </c:pt>
                <c:pt idx="1485">
                  <c:v>1485</c:v>
                </c:pt>
                <c:pt idx="1486">
                  <c:v>1486</c:v>
                </c:pt>
                <c:pt idx="1487">
                  <c:v>1487</c:v>
                </c:pt>
                <c:pt idx="1488">
                  <c:v>1488</c:v>
                </c:pt>
                <c:pt idx="1489">
                  <c:v>1489</c:v>
                </c:pt>
                <c:pt idx="1490">
                  <c:v>1490</c:v>
                </c:pt>
                <c:pt idx="1491">
                  <c:v>1491</c:v>
                </c:pt>
                <c:pt idx="1492">
                  <c:v>1492</c:v>
                </c:pt>
                <c:pt idx="1493">
                  <c:v>1493</c:v>
                </c:pt>
                <c:pt idx="1494">
                  <c:v>1494</c:v>
                </c:pt>
                <c:pt idx="1495">
                  <c:v>1495</c:v>
                </c:pt>
                <c:pt idx="1496">
                  <c:v>1496</c:v>
                </c:pt>
                <c:pt idx="1497">
                  <c:v>1497</c:v>
                </c:pt>
                <c:pt idx="1498">
                  <c:v>1498</c:v>
                </c:pt>
                <c:pt idx="1499">
                  <c:v>1499</c:v>
                </c:pt>
                <c:pt idx="1500">
                  <c:v>1500</c:v>
                </c:pt>
                <c:pt idx="1501">
                  <c:v>1501</c:v>
                </c:pt>
                <c:pt idx="1502">
                  <c:v>1502</c:v>
                </c:pt>
                <c:pt idx="1503">
                  <c:v>1503</c:v>
                </c:pt>
                <c:pt idx="1504">
                  <c:v>1504</c:v>
                </c:pt>
                <c:pt idx="1505">
                  <c:v>1505</c:v>
                </c:pt>
                <c:pt idx="1506">
                  <c:v>1506</c:v>
                </c:pt>
                <c:pt idx="1507">
                  <c:v>1507</c:v>
                </c:pt>
                <c:pt idx="1508">
                  <c:v>1508</c:v>
                </c:pt>
                <c:pt idx="1509">
                  <c:v>1509</c:v>
                </c:pt>
                <c:pt idx="1510">
                  <c:v>1510</c:v>
                </c:pt>
                <c:pt idx="1511">
                  <c:v>1511</c:v>
                </c:pt>
                <c:pt idx="1512">
                  <c:v>1512</c:v>
                </c:pt>
                <c:pt idx="1513">
                  <c:v>1513</c:v>
                </c:pt>
                <c:pt idx="1514">
                  <c:v>1514</c:v>
                </c:pt>
                <c:pt idx="1515">
                  <c:v>1515</c:v>
                </c:pt>
                <c:pt idx="1516">
                  <c:v>1516</c:v>
                </c:pt>
                <c:pt idx="1517">
                  <c:v>1517</c:v>
                </c:pt>
                <c:pt idx="1518">
                  <c:v>1518</c:v>
                </c:pt>
                <c:pt idx="1519">
                  <c:v>1519</c:v>
                </c:pt>
                <c:pt idx="1520">
                  <c:v>1520</c:v>
                </c:pt>
                <c:pt idx="1521">
                  <c:v>1521</c:v>
                </c:pt>
                <c:pt idx="1522">
                  <c:v>1522</c:v>
                </c:pt>
                <c:pt idx="1523">
                  <c:v>1523</c:v>
                </c:pt>
                <c:pt idx="1524">
                  <c:v>1524</c:v>
                </c:pt>
                <c:pt idx="1525">
                  <c:v>1525</c:v>
                </c:pt>
                <c:pt idx="1526">
                  <c:v>1526</c:v>
                </c:pt>
                <c:pt idx="1527">
                  <c:v>1527</c:v>
                </c:pt>
                <c:pt idx="1528">
                  <c:v>1528</c:v>
                </c:pt>
                <c:pt idx="1529">
                  <c:v>1529</c:v>
                </c:pt>
                <c:pt idx="1530">
                  <c:v>1530</c:v>
                </c:pt>
                <c:pt idx="1531">
                  <c:v>1531</c:v>
                </c:pt>
                <c:pt idx="1532">
                  <c:v>1532</c:v>
                </c:pt>
                <c:pt idx="1533">
                  <c:v>1533</c:v>
                </c:pt>
                <c:pt idx="1534">
                  <c:v>1534</c:v>
                </c:pt>
                <c:pt idx="1535">
                  <c:v>1535</c:v>
                </c:pt>
                <c:pt idx="1536">
                  <c:v>1536</c:v>
                </c:pt>
                <c:pt idx="1537">
                  <c:v>1537</c:v>
                </c:pt>
                <c:pt idx="1538">
                  <c:v>1538</c:v>
                </c:pt>
                <c:pt idx="1539">
                  <c:v>1539</c:v>
                </c:pt>
                <c:pt idx="1540">
                  <c:v>1540</c:v>
                </c:pt>
                <c:pt idx="1541">
                  <c:v>1541</c:v>
                </c:pt>
                <c:pt idx="1542">
                  <c:v>1542</c:v>
                </c:pt>
                <c:pt idx="1543">
                  <c:v>1543</c:v>
                </c:pt>
                <c:pt idx="1544">
                  <c:v>1544</c:v>
                </c:pt>
                <c:pt idx="1545">
                  <c:v>1545</c:v>
                </c:pt>
                <c:pt idx="1546">
                  <c:v>1546</c:v>
                </c:pt>
                <c:pt idx="1547">
                  <c:v>1547</c:v>
                </c:pt>
                <c:pt idx="1548">
                  <c:v>1548</c:v>
                </c:pt>
                <c:pt idx="1549">
                  <c:v>1549</c:v>
                </c:pt>
                <c:pt idx="1550">
                  <c:v>1550</c:v>
                </c:pt>
                <c:pt idx="1551">
                  <c:v>1551</c:v>
                </c:pt>
                <c:pt idx="1552">
                  <c:v>1552</c:v>
                </c:pt>
                <c:pt idx="1553">
                  <c:v>1553</c:v>
                </c:pt>
                <c:pt idx="1554">
                  <c:v>1554</c:v>
                </c:pt>
                <c:pt idx="1555">
                  <c:v>1555</c:v>
                </c:pt>
                <c:pt idx="1556">
                  <c:v>1556</c:v>
                </c:pt>
                <c:pt idx="1557">
                  <c:v>1557</c:v>
                </c:pt>
                <c:pt idx="1558">
                  <c:v>1558</c:v>
                </c:pt>
                <c:pt idx="1559">
                  <c:v>1559</c:v>
                </c:pt>
                <c:pt idx="1560">
                  <c:v>1560</c:v>
                </c:pt>
                <c:pt idx="1561">
                  <c:v>1561</c:v>
                </c:pt>
                <c:pt idx="1562">
                  <c:v>1562</c:v>
                </c:pt>
                <c:pt idx="1563">
                  <c:v>1563</c:v>
                </c:pt>
                <c:pt idx="1564">
                  <c:v>1564</c:v>
                </c:pt>
                <c:pt idx="1565">
                  <c:v>1565</c:v>
                </c:pt>
                <c:pt idx="1566">
                  <c:v>1566</c:v>
                </c:pt>
                <c:pt idx="1567">
                  <c:v>1567</c:v>
                </c:pt>
                <c:pt idx="1568">
                  <c:v>1568</c:v>
                </c:pt>
                <c:pt idx="1569">
                  <c:v>1569</c:v>
                </c:pt>
                <c:pt idx="1570">
                  <c:v>1570</c:v>
                </c:pt>
                <c:pt idx="1571">
                  <c:v>1571</c:v>
                </c:pt>
                <c:pt idx="1572">
                  <c:v>1572</c:v>
                </c:pt>
                <c:pt idx="1573">
                  <c:v>1573</c:v>
                </c:pt>
                <c:pt idx="1574">
                  <c:v>1574</c:v>
                </c:pt>
                <c:pt idx="1575">
                  <c:v>1575</c:v>
                </c:pt>
                <c:pt idx="1576">
                  <c:v>1576</c:v>
                </c:pt>
                <c:pt idx="1577">
                  <c:v>1577</c:v>
                </c:pt>
                <c:pt idx="1578">
                  <c:v>1578</c:v>
                </c:pt>
                <c:pt idx="1579">
                  <c:v>1579</c:v>
                </c:pt>
                <c:pt idx="1580">
                  <c:v>1580</c:v>
                </c:pt>
                <c:pt idx="1581">
                  <c:v>1581</c:v>
                </c:pt>
                <c:pt idx="1582">
                  <c:v>1582</c:v>
                </c:pt>
                <c:pt idx="1583">
                  <c:v>1583</c:v>
                </c:pt>
                <c:pt idx="1584">
                  <c:v>1584</c:v>
                </c:pt>
                <c:pt idx="1585">
                  <c:v>1585</c:v>
                </c:pt>
                <c:pt idx="1586">
                  <c:v>1586</c:v>
                </c:pt>
                <c:pt idx="1587">
                  <c:v>1587</c:v>
                </c:pt>
                <c:pt idx="1588">
                  <c:v>1588</c:v>
                </c:pt>
                <c:pt idx="1589">
                  <c:v>1589</c:v>
                </c:pt>
                <c:pt idx="1590">
                  <c:v>1590</c:v>
                </c:pt>
                <c:pt idx="1591">
                  <c:v>1591</c:v>
                </c:pt>
                <c:pt idx="1592">
                  <c:v>1592</c:v>
                </c:pt>
                <c:pt idx="1593">
                  <c:v>1593</c:v>
                </c:pt>
                <c:pt idx="1594">
                  <c:v>1594</c:v>
                </c:pt>
                <c:pt idx="1595">
                  <c:v>1595</c:v>
                </c:pt>
                <c:pt idx="1596">
                  <c:v>1596</c:v>
                </c:pt>
                <c:pt idx="1597">
                  <c:v>1597</c:v>
                </c:pt>
                <c:pt idx="1598">
                  <c:v>1598</c:v>
                </c:pt>
                <c:pt idx="1599">
                  <c:v>1599</c:v>
                </c:pt>
                <c:pt idx="1600">
                  <c:v>1600</c:v>
                </c:pt>
                <c:pt idx="1601">
                  <c:v>1601</c:v>
                </c:pt>
                <c:pt idx="1602">
                  <c:v>1602</c:v>
                </c:pt>
                <c:pt idx="1603">
                  <c:v>1603</c:v>
                </c:pt>
                <c:pt idx="1604">
                  <c:v>1604</c:v>
                </c:pt>
                <c:pt idx="1605">
                  <c:v>1605</c:v>
                </c:pt>
                <c:pt idx="1606">
                  <c:v>1606</c:v>
                </c:pt>
                <c:pt idx="1607">
                  <c:v>1607</c:v>
                </c:pt>
                <c:pt idx="1608">
                  <c:v>1608</c:v>
                </c:pt>
                <c:pt idx="1609">
                  <c:v>1609</c:v>
                </c:pt>
                <c:pt idx="1610">
                  <c:v>1610</c:v>
                </c:pt>
                <c:pt idx="1611">
                  <c:v>1611</c:v>
                </c:pt>
                <c:pt idx="1612">
                  <c:v>1612</c:v>
                </c:pt>
                <c:pt idx="1613">
                  <c:v>1613</c:v>
                </c:pt>
                <c:pt idx="1614">
                  <c:v>1614</c:v>
                </c:pt>
                <c:pt idx="1615">
                  <c:v>1615</c:v>
                </c:pt>
                <c:pt idx="1616">
                  <c:v>1616</c:v>
                </c:pt>
                <c:pt idx="1617">
                  <c:v>1617</c:v>
                </c:pt>
                <c:pt idx="1618">
                  <c:v>1618</c:v>
                </c:pt>
                <c:pt idx="1619">
                  <c:v>1619</c:v>
                </c:pt>
                <c:pt idx="1620">
                  <c:v>1620</c:v>
                </c:pt>
                <c:pt idx="1621">
                  <c:v>1621</c:v>
                </c:pt>
                <c:pt idx="1622">
                  <c:v>1622</c:v>
                </c:pt>
                <c:pt idx="1623">
                  <c:v>1623</c:v>
                </c:pt>
                <c:pt idx="1624">
                  <c:v>1624</c:v>
                </c:pt>
                <c:pt idx="1625">
                  <c:v>1625</c:v>
                </c:pt>
                <c:pt idx="1626">
                  <c:v>1626</c:v>
                </c:pt>
                <c:pt idx="1627">
                  <c:v>1627</c:v>
                </c:pt>
                <c:pt idx="1628">
                  <c:v>1628</c:v>
                </c:pt>
                <c:pt idx="1629">
                  <c:v>1629</c:v>
                </c:pt>
                <c:pt idx="1630">
                  <c:v>1630</c:v>
                </c:pt>
                <c:pt idx="1631">
                  <c:v>1631</c:v>
                </c:pt>
                <c:pt idx="1632">
                  <c:v>1632</c:v>
                </c:pt>
                <c:pt idx="1633">
                  <c:v>1633</c:v>
                </c:pt>
                <c:pt idx="1634">
                  <c:v>1634</c:v>
                </c:pt>
                <c:pt idx="1635">
                  <c:v>1635</c:v>
                </c:pt>
                <c:pt idx="1636">
                  <c:v>1636</c:v>
                </c:pt>
                <c:pt idx="1637">
                  <c:v>1637</c:v>
                </c:pt>
                <c:pt idx="1638">
                  <c:v>1638</c:v>
                </c:pt>
                <c:pt idx="1639">
                  <c:v>1639</c:v>
                </c:pt>
                <c:pt idx="1640">
                  <c:v>1640</c:v>
                </c:pt>
                <c:pt idx="1641">
                  <c:v>1641</c:v>
                </c:pt>
                <c:pt idx="1642">
                  <c:v>1642</c:v>
                </c:pt>
                <c:pt idx="1643">
                  <c:v>1643</c:v>
                </c:pt>
                <c:pt idx="1644">
                  <c:v>1644</c:v>
                </c:pt>
                <c:pt idx="1645">
                  <c:v>1645</c:v>
                </c:pt>
                <c:pt idx="1646">
                  <c:v>1646</c:v>
                </c:pt>
                <c:pt idx="1647">
                  <c:v>1647</c:v>
                </c:pt>
                <c:pt idx="1648">
                  <c:v>1648</c:v>
                </c:pt>
                <c:pt idx="1649">
                  <c:v>1649</c:v>
                </c:pt>
                <c:pt idx="1650">
                  <c:v>1650</c:v>
                </c:pt>
                <c:pt idx="1651">
                  <c:v>1651</c:v>
                </c:pt>
                <c:pt idx="1652">
                  <c:v>1652</c:v>
                </c:pt>
                <c:pt idx="1653">
                  <c:v>1653</c:v>
                </c:pt>
                <c:pt idx="1654">
                  <c:v>1654</c:v>
                </c:pt>
                <c:pt idx="1655">
                  <c:v>1655</c:v>
                </c:pt>
                <c:pt idx="1656">
                  <c:v>1656</c:v>
                </c:pt>
                <c:pt idx="1657">
                  <c:v>1657</c:v>
                </c:pt>
                <c:pt idx="1658">
                  <c:v>1658</c:v>
                </c:pt>
                <c:pt idx="1659">
                  <c:v>1659</c:v>
                </c:pt>
                <c:pt idx="1660">
                  <c:v>1660</c:v>
                </c:pt>
                <c:pt idx="1661">
                  <c:v>1661</c:v>
                </c:pt>
                <c:pt idx="1662">
                  <c:v>1662</c:v>
                </c:pt>
                <c:pt idx="1663">
                  <c:v>1663</c:v>
                </c:pt>
                <c:pt idx="1664">
                  <c:v>1664</c:v>
                </c:pt>
                <c:pt idx="1665">
                  <c:v>1665</c:v>
                </c:pt>
                <c:pt idx="1666">
                  <c:v>1666</c:v>
                </c:pt>
                <c:pt idx="1667">
                  <c:v>1667</c:v>
                </c:pt>
                <c:pt idx="1668">
                  <c:v>1668</c:v>
                </c:pt>
                <c:pt idx="1669">
                  <c:v>1669</c:v>
                </c:pt>
                <c:pt idx="1670">
                  <c:v>1670</c:v>
                </c:pt>
                <c:pt idx="1671">
                  <c:v>1671</c:v>
                </c:pt>
                <c:pt idx="1672">
                  <c:v>1672</c:v>
                </c:pt>
                <c:pt idx="1673">
                  <c:v>1673</c:v>
                </c:pt>
                <c:pt idx="1674">
                  <c:v>1674</c:v>
                </c:pt>
                <c:pt idx="1675">
                  <c:v>1675</c:v>
                </c:pt>
                <c:pt idx="1676">
                  <c:v>1676</c:v>
                </c:pt>
                <c:pt idx="1677">
                  <c:v>1677</c:v>
                </c:pt>
                <c:pt idx="1678">
                  <c:v>1678</c:v>
                </c:pt>
                <c:pt idx="1679">
                  <c:v>1679</c:v>
                </c:pt>
                <c:pt idx="1680">
                  <c:v>1680</c:v>
                </c:pt>
                <c:pt idx="1681">
                  <c:v>1681</c:v>
                </c:pt>
                <c:pt idx="1682">
                  <c:v>1682</c:v>
                </c:pt>
                <c:pt idx="1683">
                  <c:v>1683</c:v>
                </c:pt>
                <c:pt idx="1684">
                  <c:v>1684</c:v>
                </c:pt>
                <c:pt idx="1685">
                  <c:v>1685</c:v>
                </c:pt>
                <c:pt idx="1686">
                  <c:v>1686</c:v>
                </c:pt>
                <c:pt idx="1687">
                  <c:v>1687</c:v>
                </c:pt>
                <c:pt idx="1688">
                  <c:v>1688</c:v>
                </c:pt>
                <c:pt idx="1689">
                  <c:v>1689</c:v>
                </c:pt>
                <c:pt idx="1690">
                  <c:v>1690</c:v>
                </c:pt>
                <c:pt idx="1691">
                  <c:v>1691</c:v>
                </c:pt>
                <c:pt idx="1692">
                  <c:v>1692</c:v>
                </c:pt>
                <c:pt idx="1693">
                  <c:v>1693</c:v>
                </c:pt>
                <c:pt idx="1694">
                  <c:v>1694</c:v>
                </c:pt>
                <c:pt idx="1695">
                  <c:v>1695</c:v>
                </c:pt>
                <c:pt idx="1696">
                  <c:v>1696</c:v>
                </c:pt>
                <c:pt idx="1697">
                  <c:v>1697</c:v>
                </c:pt>
                <c:pt idx="1698">
                  <c:v>1698</c:v>
                </c:pt>
                <c:pt idx="1699">
                  <c:v>1699</c:v>
                </c:pt>
                <c:pt idx="1700">
                  <c:v>1700</c:v>
                </c:pt>
                <c:pt idx="1701">
                  <c:v>1701</c:v>
                </c:pt>
                <c:pt idx="1702">
                  <c:v>1702</c:v>
                </c:pt>
                <c:pt idx="1703">
                  <c:v>1703</c:v>
                </c:pt>
                <c:pt idx="1704">
                  <c:v>1704</c:v>
                </c:pt>
                <c:pt idx="1705">
                  <c:v>1705</c:v>
                </c:pt>
                <c:pt idx="1706">
                  <c:v>1706</c:v>
                </c:pt>
                <c:pt idx="1707">
                  <c:v>1707</c:v>
                </c:pt>
                <c:pt idx="1708">
                  <c:v>1708</c:v>
                </c:pt>
                <c:pt idx="1709">
                  <c:v>1709</c:v>
                </c:pt>
                <c:pt idx="1710">
                  <c:v>1710</c:v>
                </c:pt>
                <c:pt idx="1711">
                  <c:v>1711</c:v>
                </c:pt>
                <c:pt idx="1712">
                  <c:v>1712</c:v>
                </c:pt>
                <c:pt idx="1713">
                  <c:v>1713</c:v>
                </c:pt>
                <c:pt idx="1714">
                  <c:v>1714</c:v>
                </c:pt>
                <c:pt idx="1715">
                  <c:v>1715</c:v>
                </c:pt>
                <c:pt idx="1716">
                  <c:v>1716</c:v>
                </c:pt>
                <c:pt idx="1717">
                  <c:v>1717</c:v>
                </c:pt>
                <c:pt idx="1718">
                  <c:v>1718</c:v>
                </c:pt>
                <c:pt idx="1719">
                  <c:v>1719</c:v>
                </c:pt>
                <c:pt idx="1720">
                  <c:v>1720</c:v>
                </c:pt>
                <c:pt idx="1721">
                  <c:v>1721</c:v>
                </c:pt>
                <c:pt idx="1722">
                  <c:v>1722</c:v>
                </c:pt>
                <c:pt idx="1723">
                  <c:v>1723</c:v>
                </c:pt>
                <c:pt idx="1724">
                  <c:v>1724</c:v>
                </c:pt>
                <c:pt idx="1725">
                  <c:v>1725</c:v>
                </c:pt>
                <c:pt idx="1726">
                  <c:v>1726</c:v>
                </c:pt>
                <c:pt idx="1727">
                  <c:v>1727</c:v>
                </c:pt>
                <c:pt idx="1728">
                  <c:v>1728</c:v>
                </c:pt>
                <c:pt idx="1729">
                  <c:v>1729</c:v>
                </c:pt>
                <c:pt idx="1730">
                  <c:v>1730</c:v>
                </c:pt>
                <c:pt idx="1731">
                  <c:v>1731</c:v>
                </c:pt>
                <c:pt idx="1732">
                  <c:v>1732</c:v>
                </c:pt>
                <c:pt idx="1733">
                  <c:v>1733</c:v>
                </c:pt>
                <c:pt idx="1734">
                  <c:v>1734</c:v>
                </c:pt>
                <c:pt idx="1735">
                  <c:v>1735</c:v>
                </c:pt>
                <c:pt idx="1736">
                  <c:v>1736</c:v>
                </c:pt>
                <c:pt idx="1737">
                  <c:v>1737</c:v>
                </c:pt>
                <c:pt idx="1738">
                  <c:v>1738</c:v>
                </c:pt>
                <c:pt idx="1739">
                  <c:v>1739</c:v>
                </c:pt>
                <c:pt idx="1740">
                  <c:v>1740</c:v>
                </c:pt>
                <c:pt idx="1741">
                  <c:v>1741</c:v>
                </c:pt>
                <c:pt idx="1742">
                  <c:v>1742</c:v>
                </c:pt>
                <c:pt idx="1743">
                  <c:v>1743</c:v>
                </c:pt>
                <c:pt idx="1744">
                  <c:v>1744</c:v>
                </c:pt>
                <c:pt idx="1745">
                  <c:v>1745</c:v>
                </c:pt>
                <c:pt idx="1746">
                  <c:v>1746</c:v>
                </c:pt>
                <c:pt idx="1747">
                  <c:v>1747</c:v>
                </c:pt>
                <c:pt idx="1748">
                  <c:v>1748</c:v>
                </c:pt>
                <c:pt idx="1749">
                  <c:v>1749</c:v>
                </c:pt>
                <c:pt idx="1750">
                  <c:v>1750</c:v>
                </c:pt>
                <c:pt idx="1751">
                  <c:v>1751</c:v>
                </c:pt>
                <c:pt idx="1752">
                  <c:v>1752</c:v>
                </c:pt>
                <c:pt idx="1753">
                  <c:v>1753</c:v>
                </c:pt>
                <c:pt idx="1754">
                  <c:v>1754</c:v>
                </c:pt>
                <c:pt idx="1755">
                  <c:v>1755</c:v>
                </c:pt>
                <c:pt idx="1756">
                  <c:v>1756</c:v>
                </c:pt>
                <c:pt idx="1757">
                  <c:v>1757</c:v>
                </c:pt>
                <c:pt idx="1758">
                  <c:v>1758</c:v>
                </c:pt>
                <c:pt idx="1759">
                  <c:v>1759</c:v>
                </c:pt>
                <c:pt idx="1760">
                  <c:v>1760</c:v>
                </c:pt>
                <c:pt idx="1761">
                  <c:v>1761</c:v>
                </c:pt>
                <c:pt idx="1762">
                  <c:v>1762</c:v>
                </c:pt>
                <c:pt idx="1763">
                  <c:v>1763</c:v>
                </c:pt>
                <c:pt idx="1764">
                  <c:v>1764</c:v>
                </c:pt>
                <c:pt idx="1765">
                  <c:v>1765</c:v>
                </c:pt>
                <c:pt idx="1766">
                  <c:v>1766</c:v>
                </c:pt>
                <c:pt idx="1767">
                  <c:v>1767</c:v>
                </c:pt>
                <c:pt idx="1768">
                  <c:v>1768</c:v>
                </c:pt>
                <c:pt idx="1769">
                  <c:v>1769</c:v>
                </c:pt>
                <c:pt idx="1770">
                  <c:v>1770</c:v>
                </c:pt>
                <c:pt idx="1771">
                  <c:v>1771</c:v>
                </c:pt>
                <c:pt idx="1772">
                  <c:v>1772</c:v>
                </c:pt>
                <c:pt idx="1773">
                  <c:v>1773</c:v>
                </c:pt>
                <c:pt idx="1774">
                  <c:v>1774</c:v>
                </c:pt>
                <c:pt idx="1775">
                  <c:v>1775</c:v>
                </c:pt>
                <c:pt idx="1776">
                  <c:v>1776</c:v>
                </c:pt>
                <c:pt idx="1777">
                  <c:v>1777</c:v>
                </c:pt>
                <c:pt idx="1778">
                  <c:v>1778</c:v>
                </c:pt>
                <c:pt idx="1779">
                  <c:v>1779</c:v>
                </c:pt>
                <c:pt idx="1780">
                  <c:v>1780</c:v>
                </c:pt>
                <c:pt idx="1781">
                  <c:v>1781</c:v>
                </c:pt>
                <c:pt idx="1782">
                  <c:v>1782</c:v>
                </c:pt>
                <c:pt idx="1783">
                  <c:v>1783</c:v>
                </c:pt>
                <c:pt idx="1784">
                  <c:v>1784</c:v>
                </c:pt>
                <c:pt idx="1785">
                  <c:v>1785</c:v>
                </c:pt>
                <c:pt idx="1786">
                  <c:v>1786</c:v>
                </c:pt>
                <c:pt idx="1787">
                  <c:v>1787</c:v>
                </c:pt>
                <c:pt idx="1788">
                  <c:v>1788</c:v>
                </c:pt>
                <c:pt idx="1789">
                  <c:v>1789</c:v>
                </c:pt>
                <c:pt idx="1790">
                  <c:v>1790</c:v>
                </c:pt>
                <c:pt idx="1791">
                  <c:v>1791</c:v>
                </c:pt>
                <c:pt idx="1792">
                  <c:v>1792</c:v>
                </c:pt>
                <c:pt idx="1793">
                  <c:v>1793</c:v>
                </c:pt>
                <c:pt idx="1794">
                  <c:v>1794</c:v>
                </c:pt>
                <c:pt idx="1795">
                  <c:v>1795</c:v>
                </c:pt>
                <c:pt idx="1796">
                  <c:v>1796</c:v>
                </c:pt>
                <c:pt idx="1797">
                  <c:v>1797</c:v>
                </c:pt>
                <c:pt idx="1798">
                  <c:v>1798</c:v>
                </c:pt>
                <c:pt idx="1799">
                  <c:v>1799</c:v>
                </c:pt>
                <c:pt idx="1800">
                  <c:v>1800</c:v>
                </c:pt>
                <c:pt idx="1801">
                  <c:v>1801</c:v>
                </c:pt>
                <c:pt idx="1802">
                  <c:v>1802</c:v>
                </c:pt>
                <c:pt idx="1803">
                  <c:v>1803</c:v>
                </c:pt>
                <c:pt idx="1804">
                  <c:v>1804</c:v>
                </c:pt>
                <c:pt idx="1805">
                  <c:v>1805</c:v>
                </c:pt>
                <c:pt idx="1806">
                  <c:v>1806</c:v>
                </c:pt>
                <c:pt idx="1807">
                  <c:v>1807</c:v>
                </c:pt>
                <c:pt idx="1808">
                  <c:v>1808</c:v>
                </c:pt>
                <c:pt idx="1809">
                  <c:v>1809</c:v>
                </c:pt>
                <c:pt idx="1810">
                  <c:v>1810</c:v>
                </c:pt>
                <c:pt idx="1811">
                  <c:v>1811</c:v>
                </c:pt>
                <c:pt idx="1812">
                  <c:v>1812</c:v>
                </c:pt>
                <c:pt idx="1813">
                  <c:v>1813</c:v>
                </c:pt>
                <c:pt idx="1814">
                  <c:v>1814</c:v>
                </c:pt>
                <c:pt idx="1815">
                  <c:v>1815</c:v>
                </c:pt>
                <c:pt idx="1816">
                  <c:v>1816</c:v>
                </c:pt>
                <c:pt idx="1817">
                  <c:v>1817</c:v>
                </c:pt>
                <c:pt idx="1818">
                  <c:v>1818</c:v>
                </c:pt>
                <c:pt idx="1819">
                  <c:v>1819</c:v>
                </c:pt>
                <c:pt idx="1820">
                  <c:v>1820</c:v>
                </c:pt>
                <c:pt idx="1821">
                  <c:v>1821</c:v>
                </c:pt>
                <c:pt idx="1822">
                  <c:v>1822</c:v>
                </c:pt>
                <c:pt idx="1823">
                  <c:v>1823</c:v>
                </c:pt>
                <c:pt idx="1824">
                  <c:v>1824</c:v>
                </c:pt>
                <c:pt idx="1825">
                  <c:v>1825</c:v>
                </c:pt>
                <c:pt idx="1826">
                  <c:v>1826</c:v>
                </c:pt>
                <c:pt idx="1827">
                  <c:v>1827</c:v>
                </c:pt>
                <c:pt idx="1828">
                  <c:v>1828</c:v>
                </c:pt>
                <c:pt idx="1829">
                  <c:v>1829</c:v>
                </c:pt>
                <c:pt idx="1830">
                  <c:v>1830</c:v>
                </c:pt>
                <c:pt idx="1831">
                  <c:v>1831</c:v>
                </c:pt>
                <c:pt idx="1832">
                  <c:v>1832</c:v>
                </c:pt>
                <c:pt idx="1833">
                  <c:v>1833</c:v>
                </c:pt>
                <c:pt idx="1834">
                  <c:v>1834</c:v>
                </c:pt>
                <c:pt idx="1835">
                  <c:v>1835</c:v>
                </c:pt>
                <c:pt idx="1836">
                  <c:v>1836</c:v>
                </c:pt>
                <c:pt idx="1837">
                  <c:v>1837</c:v>
                </c:pt>
                <c:pt idx="1838">
                  <c:v>1838</c:v>
                </c:pt>
                <c:pt idx="1839">
                  <c:v>1839</c:v>
                </c:pt>
                <c:pt idx="1840">
                  <c:v>1840</c:v>
                </c:pt>
                <c:pt idx="1841">
                  <c:v>1841</c:v>
                </c:pt>
                <c:pt idx="1842">
                  <c:v>1842</c:v>
                </c:pt>
                <c:pt idx="1843">
                  <c:v>1843</c:v>
                </c:pt>
                <c:pt idx="1844">
                  <c:v>1844</c:v>
                </c:pt>
                <c:pt idx="1845">
                  <c:v>1845</c:v>
                </c:pt>
                <c:pt idx="1846">
                  <c:v>1846</c:v>
                </c:pt>
                <c:pt idx="1847">
                  <c:v>1847</c:v>
                </c:pt>
                <c:pt idx="1848">
                  <c:v>1848</c:v>
                </c:pt>
                <c:pt idx="1849">
                  <c:v>1849</c:v>
                </c:pt>
                <c:pt idx="1850">
                  <c:v>1850</c:v>
                </c:pt>
                <c:pt idx="1851">
                  <c:v>1851</c:v>
                </c:pt>
                <c:pt idx="1852">
                  <c:v>1852</c:v>
                </c:pt>
                <c:pt idx="1853">
                  <c:v>1853</c:v>
                </c:pt>
                <c:pt idx="1854">
                  <c:v>1854</c:v>
                </c:pt>
                <c:pt idx="1855">
                  <c:v>1855</c:v>
                </c:pt>
                <c:pt idx="1856">
                  <c:v>1856</c:v>
                </c:pt>
                <c:pt idx="1857">
                  <c:v>1857</c:v>
                </c:pt>
                <c:pt idx="1858">
                  <c:v>1858</c:v>
                </c:pt>
                <c:pt idx="1859">
                  <c:v>1859</c:v>
                </c:pt>
                <c:pt idx="1860">
                  <c:v>1860</c:v>
                </c:pt>
                <c:pt idx="1861">
                  <c:v>1861</c:v>
                </c:pt>
                <c:pt idx="1862">
                  <c:v>1862</c:v>
                </c:pt>
                <c:pt idx="1863">
                  <c:v>1863</c:v>
                </c:pt>
                <c:pt idx="1864">
                  <c:v>1864</c:v>
                </c:pt>
                <c:pt idx="1865">
                  <c:v>1865</c:v>
                </c:pt>
                <c:pt idx="1866">
                  <c:v>1866</c:v>
                </c:pt>
                <c:pt idx="1867">
                  <c:v>1867</c:v>
                </c:pt>
                <c:pt idx="1868">
                  <c:v>1868</c:v>
                </c:pt>
                <c:pt idx="1869">
                  <c:v>1869</c:v>
                </c:pt>
                <c:pt idx="1870">
                  <c:v>1870</c:v>
                </c:pt>
                <c:pt idx="1871">
                  <c:v>1871</c:v>
                </c:pt>
                <c:pt idx="1872">
                  <c:v>1872</c:v>
                </c:pt>
                <c:pt idx="1873">
                  <c:v>1873</c:v>
                </c:pt>
                <c:pt idx="1874">
                  <c:v>1874</c:v>
                </c:pt>
                <c:pt idx="1875">
                  <c:v>1875</c:v>
                </c:pt>
                <c:pt idx="1876">
                  <c:v>1876</c:v>
                </c:pt>
                <c:pt idx="1877">
                  <c:v>1877</c:v>
                </c:pt>
                <c:pt idx="1878">
                  <c:v>1878</c:v>
                </c:pt>
                <c:pt idx="1879">
                  <c:v>1879</c:v>
                </c:pt>
                <c:pt idx="1880">
                  <c:v>1880</c:v>
                </c:pt>
                <c:pt idx="1881">
                  <c:v>1881</c:v>
                </c:pt>
                <c:pt idx="1882">
                  <c:v>1882</c:v>
                </c:pt>
                <c:pt idx="1883">
                  <c:v>1883</c:v>
                </c:pt>
                <c:pt idx="1884">
                  <c:v>1884</c:v>
                </c:pt>
                <c:pt idx="1885">
                  <c:v>1885</c:v>
                </c:pt>
                <c:pt idx="1886">
                  <c:v>1886</c:v>
                </c:pt>
                <c:pt idx="1887">
                  <c:v>1887</c:v>
                </c:pt>
                <c:pt idx="1888">
                  <c:v>1888</c:v>
                </c:pt>
                <c:pt idx="1889">
                  <c:v>1889</c:v>
                </c:pt>
                <c:pt idx="1890">
                  <c:v>1890</c:v>
                </c:pt>
                <c:pt idx="1891">
                  <c:v>1891</c:v>
                </c:pt>
                <c:pt idx="1892">
                  <c:v>1892</c:v>
                </c:pt>
                <c:pt idx="1893">
                  <c:v>1893</c:v>
                </c:pt>
                <c:pt idx="1894">
                  <c:v>1894</c:v>
                </c:pt>
                <c:pt idx="1895">
                  <c:v>1895</c:v>
                </c:pt>
                <c:pt idx="1896">
                  <c:v>1896</c:v>
                </c:pt>
                <c:pt idx="1897">
                  <c:v>1897</c:v>
                </c:pt>
                <c:pt idx="1898">
                  <c:v>1898</c:v>
                </c:pt>
                <c:pt idx="1899">
                  <c:v>1899</c:v>
                </c:pt>
                <c:pt idx="1900">
                  <c:v>1900</c:v>
                </c:pt>
                <c:pt idx="1901">
                  <c:v>1901</c:v>
                </c:pt>
                <c:pt idx="1902">
                  <c:v>1902</c:v>
                </c:pt>
                <c:pt idx="1903">
                  <c:v>1903</c:v>
                </c:pt>
                <c:pt idx="1904">
                  <c:v>1904</c:v>
                </c:pt>
                <c:pt idx="1905">
                  <c:v>1905</c:v>
                </c:pt>
                <c:pt idx="1906">
                  <c:v>1906</c:v>
                </c:pt>
                <c:pt idx="1907">
                  <c:v>1907</c:v>
                </c:pt>
                <c:pt idx="1908">
                  <c:v>1908</c:v>
                </c:pt>
                <c:pt idx="1909">
                  <c:v>1909</c:v>
                </c:pt>
                <c:pt idx="1910">
                  <c:v>1910</c:v>
                </c:pt>
                <c:pt idx="1911">
                  <c:v>1911</c:v>
                </c:pt>
                <c:pt idx="1912">
                  <c:v>1912</c:v>
                </c:pt>
                <c:pt idx="1913">
                  <c:v>1913</c:v>
                </c:pt>
                <c:pt idx="1914">
                  <c:v>1914</c:v>
                </c:pt>
                <c:pt idx="1915">
                  <c:v>1915</c:v>
                </c:pt>
                <c:pt idx="1916">
                  <c:v>1916</c:v>
                </c:pt>
                <c:pt idx="1917">
                  <c:v>1917</c:v>
                </c:pt>
                <c:pt idx="1918">
                  <c:v>1918</c:v>
                </c:pt>
                <c:pt idx="1919">
                  <c:v>1919</c:v>
                </c:pt>
                <c:pt idx="1920">
                  <c:v>1920</c:v>
                </c:pt>
                <c:pt idx="1921">
                  <c:v>1921</c:v>
                </c:pt>
                <c:pt idx="1922">
                  <c:v>1922</c:v>
                </c:pt>
                <c:pt idx="1923">
                  <c:v>1923</c:v>
                </c:pt>
                <c:pt idx="1924">
                  <c:v>1924</c:v>
                </c:pt>
                <c:pt idx="1925">
                  <c:v>1925</c:v>
                </c:pt>
                <c:pt idx="1926">
                  <c:v>1926</c:v>
                </c:pt>
                <c:pt idx="1927">
                  <c:v>1927</c:v>
                </c:pt>
                <c:pt idx="1928">
                  <c:v>1928</c:v>
                </c:pt>
                <c:pt idx="1929">
                  <c:v>1929</c:v>
                </c:pt>
                <c:pt idx="1930">
                  <c:v>1930</c:v>
                </c:pt>
                <c:pt idx="1931">
                  <c:v>1931</c:v>
                </c:pt>
                <c:pt idx="1932">
                  <c:v>1932</c:v>
                </c:pt>
                <c:pt idx="1933">
                  <c:v>1933</c:v>
                </c:pt>
                <c:pt idx="1934">
                  <c:v>1934</c:v>
                </c:pt>
                <c:pt idx="1935">
                  <c:v>1935</c:v>
                </c:pt>
                <c:pt idx="1936">
                  <c:v>1936</c:v>
                </c:pt>
                <c:pt idx="1937">
                  <c:v>1937</c:v>
                </c:pt>
                <c:pt idx="1938">
                  <c:v>1938</c:v>
                </c:pt>
                <c:pt idx="1939">
                  <c:v>1939</c:v>
                </c:pt>
                <c:pt idx="1940">
                  <c:v>1940</c:v>
                </c:pt>
                <c:pt idx="1941">
                  <c:v>1941</c:v>
                </c:pt>
                <c:pt idx="1942">
                  <c:v>1942</c:v>
                </c:pt>
                <c:pt idx="1943">
                  <c:v>1943</c:v>
                </c:pt>
                <c:pt idx="1944">
                  <c:v>1944</c:v>
                </c:pt>
                <c:pt idx="1945">
                  <c:v>1945</c:v>
                </c:pt>
                <c:pt idx="1946">
                  <c:v>1946</c:v>
                </c:pt>
                <c:pt idx="1947">
                  <c:v>1947</c:v>
                </c:pt>
                <c:pt idx="1948">
                  <c:v>1948</c:v>
                </c:pt>
                <c:pt idx="1949">
                  <c:v>1949</c:v>
                </c:pt>
                <c:pt idx="1950">
                  <c:v>1950</c:v>
                </c:pt>
                <c:pt idx="1951">
                  <c:v>1951</c:v>
                </c:pt>
                <c:pt idx="1952">
                  <c:v>1952</c:v>
                </c:pt>
                <c:pt idx="1953">
                  <c:v>1953</c:v>
                </c:pt>
                <c:pt idx="1954">
                  <c:v>1954</c:v>
                </c:pt>
                <c:pt idx="1955">
                  <c:v>1955</c:v>
                </c:pt>
                <c:pt idx="1956">
                  <c:v>1956</c:v>
                </c:pt>
                <c:pt idx="1957">
                  <c:v>1957</c:v>
                </c:pt>
                <c:pt idx="1958">
                  <c:v>1958</c:v>
                </c:pt>
                <c:pt idx="1959">
                  <c:v>1959</c:v>
                </c:pt>
                <c:pt idx="1960">
                  <c:v>1960</c:v>
                </c:pt>
                <c:pt idx="1961">
                  <c:v>1961</c:v>
                </c:pt>
                <c:pt idx="1962">
                  <c:v>1962</c:v>
                </c:pt>
                <c:pt idx="1963">
                  <c:v>1963</c:v>
                </c:pt>
                <c:pt idx="1964">
                  <c:v>1964</c:v>
                </c:pt>
                <c:pt idx="1965">
                  <c:v>1965</c:v>
                </c:pt>
                <c:pt idx="1966">
                  <c:v>1966</c:v>
                </c:pt>
                <c:pt idx="1967">
                  <c:v>1967</c:v>
                </c:pt>
                <c:pt idx="1968">
                  <c:v>1968</c:v>
                </c:pt>
                <c:pt idx="1969">
                  <c:v>1969</c:v>
                </c:pt>
                <c:pt idx="1970">
                  <c:v>1970</c:v>
                </c:pt>
                <c:pt idx="1971">
                  <c:v>1971</c:v>
                </c:pt>
                <c:pt idx="1972">
                  <c:v>1972</c:v>
                </c:pt>
                <c:pt idx="1973">
                  <c:v>1973</c:v>
                </c:pt>
                <c:pt idx="1974">
                  <c:v>1974</c:v>
                </c:pt>
                <c:pt idx="1975">
                  <c:v>1975</c:v>
                </c:pt>
                <c:pt idx="1976">
                  <c:v>1976</c:v>
                </c:pt>
                <c:pt idx="1977">
                  <c:v>1977</c:v>
                </c:pt>
                <c:pt idx="1978">
                  <c:v>1978</c:v>
                </c:pt>
                <c:pt idx="1979">
                  <c:v>1979</c:v>
                </c:pt>
                <c:pt idx="1980">
                  <c:v>1980</c:v>
                </c:pt>
                <c:pt idx="1981">
                  <c:v>1981</c:v>
                </c:pt>
                <c:pt idx="1982">
                  <c:v>1982</c:v>
                </c:pt>
                <c:pt idx="1983">
                  <c:v>1983</c:v>
                </c:pt>
                <c:pt idx="1984">
                  <c:v>1984</c:v>
                </c:pt>
                <c:pt idx="1985">
                  <c:v>1985</c:v>
                </c:pt>
                <c:pt idx="1986">
                  <c:v>1986</c:v>
                </c:pt>
                <c:pt idx="1987">
                  <c:v>1987</c:v>
                </c:pt>
                <c:pt idx="1988">
                  <c:v>1988</c:v>
                </c:pt>
                <c:pt idx="1989">
                  <c:v>1989</c:v>
                </c:pt>
                <c:pt idx="1990">
                  <c:v>1990</c:v>
                </c:pt>
                <c:pt idx="1991">
                  <c:v>1991</c:v>
                </c:pt>
                <c:pt idx="1992">
                  <c:v>1992</c:v>
                </c:pt>
                <c:pt idx="1993">
                  <c:v>1993</c:v>
                </c:pt>
                <c:pt idx="1994">
                  <c:v>1994</c:v>
                </c:pt>
                <c:pt idx="1995">
                  <c:v>1995</c:v>
                </c:pt>
                <c:pt idx="1996">
                  <c:v>1996</c:v>
                </c:pt>
                <c:pt idx="1997">
                  <c:v>1997</c:v>
                </c:pt>
                <c:pt idx="1998">
                  <c:v>1998</c:v>
                </c:pt>
                <c:pt idx="1999">
                  <c:v>1999</c:v>
                </c:pt>
                <c:pt idx="2000">
                  <c:v>2000</c:v>
                </c:pt>
                <c:pt idx="2001">
                  <c:v>2001</c:v>
                </c:pt>
                <c:pt idx="2002">
                  <c:v>2002</c:v>
                </c:pt>
                <c:pt idx="2003">
                  <c:v>2003</c:v>
                </c:pt>
                <c:pt idx="2004">
                  <c:v>2004</c:v>
                </c:pt>
                <c:pt idx="2005">
                  <c:v>2005</c:v>
                </c:pt>
                <c:pt idx="2006">
                  <c:v>2006</c:v>
                </c:pt>
                <c:pt idx="2007">
                  <c:v>2007</c:v>
                </c:pt>
                <c:pt idx="2008">
                  <c:v>2008</c:v>
                </c:pt>
                <c:pt idx="2009">
                  <c:v>2009</c:v>
                </c:pt>
                <c:pt idx="2010">
                  <c:v>2010</c:v>
                </c:pt>
                <c:pt idx="2011">
                  <c:v>2011</c:v>
                </c:pt>
                <c:pt idx="2012">
                  <c:v>2012</c:v>
                </c:pt>
                <c:pt idx="2013">
                  <c:v>2013</c:v>
                </c:pt>
                <c:pt idx="2014">
                  <c:v>2014</c:v>
                </c:pt>
                <c:pt idx="2015">
                  <c:v>2015</c:v>
                </c:pt>
                <c:pt idx="2016">
                  <c:v>2016</c:v>
                </c:pt>
                <c:pt idx="2017">
                  <c:v>2017</c:v>
                </c:pt>
                <c:pt idx="2018">
                  <c:v>2018</c:v>
                </c:pt>
                <c:pt idx="2019">
                  <c:v>2019</c:v>
                </c:pt>
                <c:pt idx="2020">
                  <c:v>2020</c:v>
                </c:pt>
                <c:pt idx="2021">
                  <c:v>2021</c:v>
                </c:pt>
                <c:pt idx="2022">
                  <c:v>2022</c:v>
                </c:pt>
                <c:pt idx="2023">
                  <c:v>2023</c:v>
                </c:pt>
                <c:pt idx="2024">
                  <c:v>2024</c:v>
                </c:pt>
                <c:pt idx="2025">
                  <c:v>2025</c:v>
                </c:pt>
                <c:pt idx="2026">
                  <c:v>2026</c:v>
                </c:pt>
                <c:pt idx="2027">
                  <c:v>2027</c:v>
                </c:pt>
                <c:pt idx="2028">
                  <c:v>2028</c:v>
                </c:pt>
                <c:pt idx="2029">
                  <c:v>2029</c:v>
                </c:pt>
                <c:pt idx="2030">
                  <c:v>2030</c:v>
                </c:pt>
                <c:pt idx="2031">
                  <c:v>2031</c:v>
                </c:pt>
                <c:pt idx="2032">
                  <c:v>2032</c:v>
                </c:pt>
                <c:pt idx="2033">
                  <c:v>2033</c:v>
                </c:pt>
                <c:pt idx="2034">
                  <c:v>2034</c:v>
                </c:pt>
                <c:pt idx="2035">
                  <c:v>2035</c:v>
                </c:pt>
                <c:pt idx="2036">
                  <c:v>2036</c:v>
                </c:pt>
                <c:pt idx="2037">
                  <c:v>2037</c:v>
                </c:pt>
                <c:pt idx="2038">
                  <c:v>2038</c:v>
                </c:pt>
                <c:pt idx="2039">
                  <c:v>2039</c:v>
                </c:pt>
                <c:pt idx="2040">
                  <c:v>2040</c:v>
                </c:pt>
                <c:pt idx="2041">
                  <c:v>2041</c:v>
                </c:pt>
                <c:pt idx="2042">
                  <c:v>2042</c:v>
                </c:pt>
                <c:pt idx="2043">
                  <c:v>2043</c:v>
                </c:pt>
                <c:pt idx="2044">
                  <c:v>2044</c:v>
                </c:pt>
                <c:pt idx="2045">
                  <c:v>2045</c:v>
                </c:pt>
                <c:pt idx="2046">
                  <c:v>2046</c:v>
                </c:pt>
                <c:pt idx="2047">
                  <c:v>2047</c:v>
                </c:pt>
                <c:pt idx="2048">
                  <c:v>2048</c:v>
                </c:pt>
                <c:pt idx="2049">
                  <c:v>2049</c:v>
                </c:pt>
                <c:pt idx="2050">
                  <c:v>2050</c:v>
                </c:pt>
                <c:pt idx="2051">
                  <c:v>2051</c:v>
                </c:pt>
                <c:pt idx="2052">
                  <c:v>2052</c:v>
                </c:pt>
                <c:pt idx="2053">
                  <c:v>2053</c:v>
                </c:pt>
                <c:pt idx="2054">
                  <c:v>2054</c:v>
                </c:pt>
                <c:pt idx="2055">
                  <c:v>2055</c:v>
                </c:pt>
                <c:pt idx="2056">
                  <c:v>2056</c:v>
                </c:pt>
                <c:pt idx="2057">
                  <c:v>2057</c:v>
                </c:pt>
                <c:pt idx="2058">
                  <c:v>2058</c:v>
                </c:pt>
                <c:pt idx="2059">
                  <c:v>2059</c:v>
                </c:pt>
                <c:pt idx="2060">
                  <c:v>2060</c:v>
                </c:pt>
                <c:pt idx="2061">
                  <c:v>2061</c:v>
                </c:pt>
                <c:pt idx="2062">
                  <c:v>2062</c:v>
                </c:pt>
                <c:pt idx="2063">
                  <c:v>2063</c:v>
                </c:pt>
                <c:pt idx="2064">
                  <c:v>2064</c:v>
                </c:pt>
                <c:pt idx="2065">
                  <c:v>2065</c:v>
                </c:pt>
                <c:pt idx="2066">
                  <c:v>2066</c:v>
                </c:pt>
                <c:pt idx="2067">
                  <c:v>2067</c:v>
                </c:pt>
                <c:pt idx="2068">
                  <c:v>2068</c:v>
                </c:pt>
                <c:pt idx="2069">
                  <c:v>2069</c:v>
                </c:pt>
                <c:pt idx="2070">
                  <c:v>2070</c:v>
                </c:pt>
                <c:pt idx="2071">
                  <c:v>2071</c:v>
                </c:pt>
                <c:pt idx="2072">
                  <c:v>2072</c:v>
                </c:pt>
                <c:pt idx="2073">
                  <c:v>2073</c:v>
                </c:pt>
                <c:pt idx="2074">
                  <c:v>2074</c:v>
                </c:pt>
                <c:pt idx="2075">
                  <c:v>2075</c:v>
                </c:pt>
                <c:pt idx="2076">
                  <c:v>2076</c:v>
                </c:pt>
                <c:pt idx="2077">
                  <c:v>2077</c:v>
                </c:pt>
                <c:pt idx="2078">
                  <c:v>2078</c:v>
                </c:pt>
                <c:pt idx="2079">
                  <c:v>2079</c:v>
                </c:pt>
                <c:pt idx="2080">
                  <c:v>2080</c:v>
                </c:pt>
                <c:pt idx="2081">
                  <c:v>2081</c:v>
                </c:pt>
                <c:pt idx="2082">
                  <c:v>2082</c:v>
                </c:pt>
                <c:pt idx="2083">
                  <c:v>2083</c:v>
                </c:pt>
                <c:pt idx="2084">
                  <c:v>2084</c:v>
                </c:pt>
                <c:pt idx="2085">
                  <c:v>2085</c:v>
                </c:pt>
                <c:pt idx="2086">
                  <c:v>2086</c:v>
                </c:pt>
                <c:pt idx="2087">
                  <c:v>2087</c:v>
                </c:pt>
                <c:pt idx="2088">
                  <c:v>2088</c:v>
                </c:pt>
                <c:pt idx="2089">
                  <c:v>2089</c:v>
                </c:pt>
                <c:pt idx="2090">
                  <c:v>2090</c:v>
                </c:pt>
                <c:pt idx="2091">
                  <c:v>2091</c:v>
                </c:pt>
                <c:pt idx="2092">
                  <c:v>2092</c:v>
                </c:pt>
                <c:pt idx="2093">
                  <c:v>2093</c:v>
                </c:pt>
                <c:pt idx="2094">
                  <c:v>2094</c:v>
                </c:pt>
                <c:pt idx="2095">
                  <c:v>2095</c:v>
                </c:pt>
                <c:pt idx="2096">
                  <c:v>2096</c:v>
                </c:pt>
                <c:pt idx="2097">
                  <c:v>2097</c:v>
                </c:pt>
                <c:pt idx="2098">
                  <c:v>2098</c:v>
                </c:pt>
                <c:pt idx="2099">
                  <c:v>2099</c:v>
                </c:pt>
                <c:pt idx="2100">
                  <c:v>2100</c:v>
                </c:pt>
                <c:pt idx="2101">
                  <c:v>2101</c:v>
                </c:pt>
                <c:pt idx="2102">
                  <c:v>2102</c:v>
                </c:pt>
                <c:pt idx="2103">
                  <c:v>2103</c:v>
                </c:pt>
                <c:pt idx="2104">
                  <c:v>2104</c:v>
                </c:pt>
                <c:pt idx="2105">
                  <c:v>2105</c:v>
                </c:pt>
                <c:pt idx="2106">
                  <c:v>2106</c:v>
                </c:pt>
                <c:pt idx="2107">
                  <c:v>2107</c:v>
                </c:pt>
                <c:pt idx="2108">
                  <c:v>2108</c:v>
                </c:pt>
                <c:pt idx="2109">
                  <c:v>2109</c:v>
                </c:pt>
                <c:pt idx="2110">
                  <c:v>2110</c:v>
                </c:pt>
                <c:pt idx="2111">
                  <c:v>2111</c:v>
                </c:pt>
                <c:pt idx="2112">
                  <c:v>2112</c:v>
                </c:pt>
                <c:pt idx="2113">
                  <c:v>2113</c:v>
                </c:pt>
                <c:pt idx="2114">
                  <c:v>2114</c:v>
                </c:pt>
                <c:pt idx="2115">
                  <c:v>2115</c:v>
                </c:pt>
                <c:pt idx="2116">
                  <c:v>2116</c:v>
                </c:pt>
                <c:pt idx="2117">
                  <c:v>2117</c:v>
                </c:pt>
                <c:pt idx="2118">
                  <c:v>2118</c:v>
                </c:pt>
                <c:pt idx="2119">
                  <c:v>2119</c:v>
                </c:pt>
                <c:pt idx="2120">
                  <c:v>2120</c:v>
                </c:pt>
                <c:pt idx="2121">
                  <c:v>2121</c:v>
                </c:pt>
                <c:pt idx="2122">
                  <c:v>2122</c:v>
                </c:pt>
                <c:pt idx="2123">
                  <c:v>2123</c:v>
                </c:pt>
                <c:pt idx="2124">
                  <c:v>2124</c:v>
                </c:pt>
                <c:pt idx="2125">
                  <c:v>2125</c:v>
                </c:pt>
                <c:pt idx="2126">
                  <c:v>2126</c:v>
                </c:pt>
                <c:pt idx="2127">
                  <c:v>2127</c:v>
                </c:pt>
                <c:pt idx="2128">
                  <c:v>2128</c:v>
                </c:pt>
                <c:pt idx="2129">
                  <c:v>2129</c:v>
                </c:pt>
                <c:pt idx="2130">
                  <c:v>2130</c:v>
                </c:pt>
                <c:pt idx="2131">
                  <c:v>2131</c:v>
                </c:pt>
                <c:pt idx="2132">
                  <c:v>2132</c:v>
                </c:pt>
                <c:pt idx="2133">
                  <c:v>2133</c:v>
                </c:pt>
                <c:pt idx="2134">
                  <c:v>2134</c:v>
                </c:pt>
                <c:pt idx="2135">
                  <c:v>2135</c:v>
                </c:pt>
                <c:pt idx="2136">
                  <c:v>2136</c:v>
                </c:pt>
                <c:pt idx="2137">
                  <c:v>2137</c:v>
                </c:pt>
                <c:pt idx="2138">
                  <c:v>2138</c:v>
                </c:pt>
                <c:pt idx="2139">
                  <c:v>2139</c:v>
                </c:pt>
                <c:pt idx="2140">
                  <c:v>2140</c:v>
                </c:pt>
                <c:pt idx="2141">
                  <c:v>2141</c:v>
                </c:pt>
                <c:pt idx="2142">
                  <c:v>2142</c:v>
                </c:pt>
                <c:pt idx="2143">
                  <c:v>2143</c:v>
                </c:pt>
                <c:pt idx="2144">
                  <c:v>2144</c:v>
                </c:pt>
                <c:pt idx="2145">
                  <c:v>2145</c:v>
                </c:pt>
                <c:pt idx="2146">
                  <c:v>2146</c:v>
                </c:pt>
                <c:pt idx="2147">
                  <c:v>2147</c:v>
                </c:pt>
                <c:pt idx="2148">
                  <c:v>2148</c:v>
                </c:pt>
                <c:pt idx="2149">
                  <c:v>2149</c:v>
                </c:pt>
                <c:pt idx="2150">
                  <c:v>2150</c:v>
                </c:pt>
                <c:pt idx="2151">
                  <c:v>2151</c:v>
                </c:pt>
                <c:pt idx="2152">
                  <c:v>2152</c:v>
                </c:pt>
                <c:pt idx="2153">
                  <c:v>2153</c:v>
                </c:pt>
                <c:pt idx="2154">
                  <c:v>2154</c:v>
                </c:pt>
                <c:pt idx="2155">
                  <c:v>2155</c:v>
                </c:pt>
                <c:pt idx="2156">
                  <c:v>2156</c:v>
                </c:pt>
                <c:pt idx="2157">
                  <c:v>2157</c:v>
                </c:pt>
                <c:pt idx="2158">
                  <c:v>2158</c:v>
                </c:pt>
                <c:pt idx="2159">
                  <c:v>2159</c:v>
                </c:pt>
                <c:pt idx="2160">
                  <c:v>2160</c:v>
                </c:pt>
                <c:pt idx="2161">
                  <c:v>2161</c:v>
                </c:pt>
                <c:pt idx="2162">
                  <c:v>2162</c:v>
                </c:pt>
                <c:pt idx="2163">
                  <c:v>2163</c:v>
                </c:pt>
                <c:pt idx="2164">
                  <c:v>2164</c:v>
                </c:pt>
                <c:pt idx="2165">
                  <c:v>2165</c:v>
                </c:pt>
                <c:pt idx="2166">
                  <c:v>2166</c:v>
                </c:pt>
                <c:pt idx="2167">
                  <c:v>2167</c:v>
                </c:pt>
                <c:pt idx="2168">
                  <c:v>2168</c:v>
                </c:pt>
                <c:pt idx="2169">
                  <c:v>2169</c:v>
                </c:pt>
                <c:pt idx="2170">
                  <c:v>2170</c:v>
                </c:pt>
                <c:pt idx="2171">
                  <c:v>2171</c:v>
                </c:pt>
                <c:pt idx="2172">
                  <c:v>2172</c:v>
                </c:pt>
                <c:pt idx="2173">
                  <c:v>2173</c:v>
                </c:pt>
                <c:pt idx="2174">
                  <c:v>2174</c:v>
                </c:pt>
                <c:pt idx="2175">
                  <c:v>2175</c:v>
                </c:pt>
                <c:pt idx="2176">
                  <c:v>2176</c:v>
                </c:pt>
                <c:pt idx="2177">
                  <c:v>2177</c:v>
                </c:pt>
                <c:pt idx="2178">
                  <c:v>2178</c:v>
                </c:pt>
                <c:pt idx="2179">
                  <c:v>2179</c:v>
                </c:pt>
                <c:pt idx="2180">
                  <c:v>2180</c:v>
                </c:pt>
                <c:pt idx="2181">
                  <c:v>2181</c:v>
                </c:pt>
                <c:pt idx="2182">
                  <c:v>2182</c:v>
                </c:pt>
                <c:pt idx="2183">
                  <c:v>2183</c:v>
                </c:pt>
                <c:pt idx="2184">
                  <c:v>2184</c:v>
                </c:pt>
                <c:pt idx="2185">
                  <c:v>2185</c:v>
                </c:pt>
                <c:pt idx="2186">
                  <c:v>2186</c:v>
                </c:pt>
                <c:pt idx="2187">
                  <c:v>2187</c:v>
                </c:pt>
                <c:pt idx="2188">
                  <c:v>2188</c:v>
                </c:pt>
                <c:pt idx="2189">
                  <c:v>2189</c:v>
                </c:pt>
                <c:pt idx="2190">
                  <c:v>2190</c:v>
                </c:pt>
                <c:pt idx="2191">
                  <c:v>2191</c:v>
                </c:pt>
                <c:pt idx="2192">
                  <c:v>2192</c:v>
                </c:pt>
                <c:pt idx="2193">
                  <c:v>2193</c:v>
                </c:pt>
                <c:pt idx="2194">
                  <c:v>2194</c:v>
                </c:pt>
                <c:pt idx="2195">
                  <c:v>2195</c:v>
                </c:pt>
                <c:pt idx="2196">
                  <c:v>2196</c:v>
                </c:pt>
                <c:pt idx="2197">
                  <c:v>2197</c:v>
                </c:pt>
                <c:pt idx="2198">
                  <c:v>2198</c:v>
                </c:pt>
                <c:pt idx="2199">
                  <c:v>2199</c:v>
                </c:pt>
                <c:pt idx="2200">
                  <c:v>2200</c:v>
                </c:pt>
                <c:pt idx="2201">
                  <c:v>2201</c:v>
                </c:pt>
                <c:pt idx="2202">
                  <c:v>2202</c:v>
                </c:pt>
                <c:pt idx="2203">
                  <c:v>2203</c:v>
                </c:pt>
                <c:pt idx="2204">
                  <c:v>2204</c:v>
                </c:pt>
                <c:pt idx="2205">
                  <c:v>2205</c:v>
                </c:pt>
                <c:pt idx="2206">
                  <c:v>2206</c:v>
                </c:pt>
                <c:pt idx="2207">
                  <c:v>2207</c:v>
                </c:pt>
                <c:pt idx="2208">
                  <c:v>2208</c:v>
                </c:pt>
                <c:pt idx="2209">
                  <c:v>2209</c:v>
                </c:pt>
                <c:pt idx="2210">
                  <c:v>2210</c:v>
                </c:pt>
                <c:pt idx="2211">
                  <c:v>2211</c:v>
                </c:pt>
                <c:pt idx="2212">
                  <c:v>2212</c:v>
                </c:pt>
                <c:pt idx="2213">
                  <c:v>2213</c:v>
                </c:pt>
                <c:pt idx="2214">
                  <c:v>2214</c:v>
                </c:pt>
                <c:pt idx="2215">
                  <c:v>2215</c:v>
                </c:pt>
                <c:pt idx="2216">
                  <c:v>2216</c:v>
                </c:pt>
                <c:pt idx="2217">
                  <c:v>2217</c:v>
                </c:pt>
                <c:pt idx="2218">
                  <c:v>2218</c:v>
                </c:pt>
                <c:pt idx="2219">
                  <c:v>2219</c:v>
                </c:pt>
                <c:pt idx="2220">
                  <c:v>2220</c:v>
                </c:pt>
                <c:pt idx="2221">
                  <c:v>2221</c:v>
                </c:pt>
                <c:pt idx="2222">
                  <c:v>2222</c:v>
                </c:pt>
                <c:pt idx="2223">
                  <c:v>2223</c:v>
                </c:pt>
                <c:pt idx="2224">
                  <c:v>2224</c:v>
                </c:pt>
                <c:pt idx="2225">
                  <c:v>2225</c:v>
                </c:pt>
                <c:pt idx="2226">
                  <c:v>2226</c:v>
                </c:pt>
                <c:pt idx="2227">
                  <c:v>2227</c:v>
                </c:pt>
                <c:pt idx="2228">
                  <c:v>2228</c:v>
                </c:pt>
                <c:pt idx="2229">
                  <c:v>2229</c:v>
                </c:pt>
                <c:pt idx="2230">
                  <c:v>2230</c:v>
                </c:pt>
                <c:pt idx="2231">
                  <c:v>2231</c:v>
                </c:pt>
                <c:pt idx="2232">
                  <c:v>2232</c:v>
                </c:pt>
                <c:pt idx="2233">
                  <c:v>2233</c:v>
                </c:pt>
                <c:pt idx="2234">
                  <c:v>2234</c:v>
                </c:pt>
                <c:pt idx="2235">
                  <c:v>2235</c:v>
                </c:pt>
                <c:pt idx="2236">
                  <c:v>2236</c:v>
                </c:pt>
                <c:pt idx="2237">
                  <c:v>2237</c:v>
                </c:pt>
                <c:pt idx="2238">
                  <c:v>2238</c:v>
                </c:pt>
                <c:pt idx="2239">
                  <c:v>2239</c:v>
                </c:pt>
                <c:pt idx="2240">
                  <c:v>2240</c:v>
                </c:pt>
                <c:pt idx="2241">
                  <c:v>2241</c:v>
                </c:pt>
                <c:pt idx="2242">
                  <c:v>2242</c:v>
                </c:pt>
                <c:pt idx="2243">
                  <c:v>2243</c:v>
                </c:pt>
                <c:pt idx="2244">
                  <c:v>2244</c:v>
                </c:pt>
                <c:pt idx="2245">
                  <c:v>2245</c:v>
                </c:pt>
                <c:pt idx="2246">
                  <c:v>2246</c:v>
                </c:pt>
                <c:pt idx="2247">
                  <c:v>2247</c:v>
                </c:pt>
                <c:pt idx="2248">
                  <c:v>2248</c:v>
                </c:pt>
                <c:pt idx="2249">
                  <c:v>2249</c:v>
                </c:pt>
                <c:pt idx="2250">
                  <c:v>2250</c:v>
                </c:pt>
                <c:pt idx="2251">
                  <c:v>2251</c:v>
                </c:pt>
                <c:pt idx="2252">
                  <c:v>2252</c:v>
                </c:pt>
                <c:pt idx="2253">
                  <c:v>2253</c:v>
                </c:pt>
                <c:pt idx="2254">
                  <c:v>2254</c:v>
                </c:pt>
                <c:pt idx="2255">
                  <c:v>2255</c:v>
                </c:pt>
                <c:pt idx="2256">
                  <c:v>2256</c:v>
                </c:pt>
                <c:pt idx="2257">
                  <c:v>2257</c:v>
                </c:pt>
                <c:pt idx="2258">
                  <c:v>2258</c:v>
                </c:pt>
                <c:pt idx="2259">
                  <c:v>2259</c:v>
                </c:pt>
                <c:pt idx="2260">
                  <c:v>2260</c:v>
                </c:pt>
                <c:pt idx="2261">
                  <c:v>2261</c:v>
                </c:pt>
                <c:pt idx="2262">
                  <c:v>2262</c:v>
                </c:pt>
                <c:pt idx="2263">
                  <c:v>2263</c:v>
                </c:pt>
                <c:pt idx="2264">
                  <c:v>2264</c:v>
                </c:pt>
                <c:pt idx="2265">
                  <c:v>2265</c:v>
                </c:pt>
                <c:pt idx="2266">
                  <c:v>2266</c:v>
                </c:pt>
                <c:pt idx="2267">
                  <c:v>2267</c:v>
                </c:pt>
                <c:pt idx="2268">
                  <c:v>2268</c:v>
                </c:pt>
                <c:pt idx="2269">
                  <c:v>2269</c:v>
                </c:pt>
                <c:pt idx="2270">
                  <c:v>2270</c:v>
                </c:pt>
                <c:pt idx="2271">
                  <c:v>2271</c:v>
                </c:pt>
                <c:pt idx="2272">
                  <c:v>2272</c:v>
                </c:pt>
                <c:pt idx="2273">
                  <c:v>2273</c:v>
                </c:pt>
                <c:pt idx="2274">
                  <c:v>2274</c:v>
                </c:pt>
                <c:pt idx="2275">
                  <c:v>2275</c:v>
                </c:pt>
                <c:pt idx="2276">
                  <c:v>2276</c:v>
                </c:pt>
                <c:pt idx="2277">
                  <c:v>2277</c:v>
                </c:pt>
                <c:pt idx="2278">
                  <c:v>2278</c:v>
                </c:pt>
                <c:pt idx="2279">
                  <c:v>2279</c:v>
                </c:pt>
                <c:pt idx="2280">
                  <c:v>2280</c:v>
                </c:pt>
                <c:pt idx="2281">
                  <c:v>2281</c:v>
                </c:pt>
                <c:pt idx="2282">
                  <c:v>2282</c:v>
                </c:pt>
                <c:pt idx="2283">
                  <c:v>2283</c:v>
                </c:pt>
                <c:pt idx="2284">
                  <c:v>2284</c:v>
                </c:pt>
                <c:pt idx="2285">
                  <c:v>2285</c:v>
                </c:pt>
                <c:pt idx="2286">
                  <c:v>2286</c:v>
                </c:pt>
                <c:pt idx="2287">
                  <c:v>2287</c:v>
                </c:pt>
                <c:pt idx="2288">
                  <c:v>2288</c:v>
                </c:pt>
                <c:pt idx="2289">
                  <c:v>2289</c:v>
                </c:pt>
                <c:pt idx="2290">
                  <c:v>2290</c:v>
                </c:pt>
                <c:pt idx="2291">
                  <c:v>2291</c:v>
                </c:pt>
                <c:pt idx="2292">
                  <c:v>2292</c:v>
                </c:pt>
                <c:pt idx="2293">
                  <c:v>2293</c:v>
                </c:pt>
                <c:pt idx="2294">
                  <c:v>2294</c:v>
                </c:pt>
                <c:pt idx="2295">
                  <c:v>2295</c:v>
                </c:pt>
                <c:pt idx="2296">
                  <c:v>2296</c:v>
                </c:pt>
                <c:pt idx="2297">
                  <c:v>2297</c:v>
                </c:pt>
                <c:pt idx="2298">
                  <c:v>2298</c:v>
                </c:pt>
                <c:pt idx="2299">
                  <c:v>2299</c:v>
                </c:pt>
                <c:pt idx="2300">
                  <c:v>2300</c:v>
                </c:pt>
                <c:pt idx="2301">
                  <c:v>2301</c:v>
                </c:pt>
                <c:pt idx="2302">
                  <c:v>2302</c:v>
                </c:pt>
                <c:pt idx="2303">
                  <c:v>2303</c:v>
                </c:pt>
                <c:pt idx="2304">
                  <c:v>2304</c:v>
                </c:pt>
                <c:pt idx="2305">
                  <c:v>2305</c:v>
                </c:pt>
                <c:pt idx="2306">
                  <c:v>2306</c:v>
                </c:pt>
                <c:pt idx="2307">
                  <c:v>2307</c:v>
                </c:pt>
                <c:pt idx="2308">
                  <c:v>2308</c:v>
                </c:pt>
                <c:pt idx="2309">
                  <c:v>2309</c:v>
                </c:pt>
                <c:pt idx="2310">
                  <c:v>2310</c:v>
                </c:pt>
                <c:pt idx="2311">
                  <c:v>2311</c:v>
                </c:pt>
                <c:pt idx="2312">
                  <c:v>2312</c:v>
                </c:pt>
                <c:pt idx="2313">
                  <c:v>2313</c:v>
                </c:pt>
                <c:pt idx="2314">
                  <c:v>2314</c:v>
                </c:pt>
                <c:pt idx="2315">
                  <c:v>2315</c:v>
                </c:pt>
                <c:pt idx="2316">
                  <c:v>2316</c:v>
                </c:pt>
                <c:pt idx="2317">
                  <c:v>2317</c:v>
                </c:pt>
                <c:pt idx="2318">
                  <c:v>2318</c:v>
                </c:pt>
                <c:pt idx="2319">
                  <c:v>2319</c:v>
                </c:pt>
                <c:pt idx="2320">
                  <c:v>2320</c:v>
                </c:pt>
                <c:pt idx="2321">
                  <c:v>2321</c:v>
                </c:pt>
                <c:pt idx="2322">
                  <c:v>2322</c:v>
                </c:pt>
                <c:pt idx="2323">
                  <c:v>2323</c:v>
                </c:pt>
                <c:pt idx="2324">
                  <c:v>2324</c:v>
                </c:pt>
                <c:pt idx="2325">
                  <c:v>2325</c:v>
                </c:pt>
                <c:pt idx="2326">
                  <c:v>2326</c:v>
                </c:pt>
                <c:pt idx="2327">
                  <c:v>2327</c:v>
                </c:pt>
                <c:pt idx="2328">
                  <c:v>2328</c:v>
                </c:pt>
                <c:pt idx="2329">
                  <c:v>2329</c:v>
                </c:pt>
                <c:pt idx="2330">
                  <c:v>2330</c:v>
                </c:pt>
                <c:pt idx="2331">
                  <c:v>2331</c:v>
                </c:pt>
                <c:pt idx="2332">
                  <c:v>2332</c:v>
                </c:pt>
                <c:pt idx="2333">
                  <c:v>2333</c:v>
                </c:pt>
                <c:pt idx="2334">
                  <c:v>2334</c:v>
                </c:pt>
                <c:pt idx="2335">
                  <c:v>2335</c:v>
                </c:pt>
                <c:pt idx="2336">
                  <c:v>2336</c:v>
                </c:pt>
                <c:pt idx="2337">
                  <c:v>2337</c:v>
                </c:pt>
                <c:pt idx="2338">
                  <c:v>2338</c:v>
                </c:pt>
                <c:pt idx="2339">
                  <c:v>2339</c:v>
                </c:pt>
                <c:pt idx="2340">
                  <c:v>2340</c:v>
                </c:pt>
                <c:pt idx="2341">
                  <c:v>2341</c:v>
                </c:pt>
                <c:pt idx="2342">
                  <c:v>2342</c:v>
                </c:pt>
                <c:pt idx="2343">
                  <c:v>2343</c:v>
                </c:pt>
                <c:pt idx="2344">
                  <c:v>2344</c:v>
                </c:pt>
                <c:pt idx="2345">
                  <c:v>2345</c:v>
                </c:pt>
                <c:pt idx="2346">
                  <c:v>2346</c:v>
                </c:pt>
                <c:pt idx="2347">
                  <c:v>2347</c:v>
                </c:pt>
                <c:pt idx="2348">
                  <c:v>2348</c:v>
                </c:pt>
                <c:pt idx="2349">
                  <c:v>2349</c:v>
                </c:pt>
                <c:pt idx="2350">
                  <c:v>2350</c:v>
                </c:pt>
                <c:pt idx="2351">
                  <c:v>2351</c:v>
                </c:pt>
                <c:pt idx="2352">
                  <c:v>2352</c:v>
                </c:pt>
                <c:pt idx="2353">
                  <c:v>2353</c:v>
                </c:pt>
                <c:pt idx="2354">
                  <c:v>2354</c:v>
                </c:pt>
                <c:pt idx="2355">
                  <c:v>2355</c:v>
                </c:pt>
                <c:pt idx="2356">
                  <c:v>2356</c:v>
                </c:pt>
                <c:pt idx="2357">
                  <c:v>2357</c:v>
                </c:pt>
                <c:pt idx="2358">
                  <c:v>2358</c:v>
                </c:pt>
                <c:pt idx="2359">
                  <c:v>2359</c:v>
                </c:pt>
                <c:pt idx="2360">
                  <c:v>2360</c:v>
                </c:pt>
                <c:pt idx="2361">
                  <c:v>2361</c:v>
                </c:pt>
                <c:pt idx="2362">
                  <c:v>2362</c:v>
                </c:pt>
                <c:pt idx="2363">
                  <c:v>2363</c:v>
                </c:pt>
                <c:pt idx="2364">
                  <c:v>2364</c:v>
                </c:pt>
                <c:pt idx="2365">
                  <c:v>2365</c:v>
                </c:pt>
                <c:pt idx="2366">
                  <c:v>2366</c:v>
                </c:pt>
                <c:pt idx="2367">
                  <c:v>2367</c:v>
                </c:pt>
                <c:pt idx="2368">
                  <c:v>2368</c:v>
                </c:pt>
                <c:pt idx="2369">
                  <c:v>2369</c:v>
                </c:pt>
                <c:pt idx="2370">
                  <c:v>2370</c:v>
                </c:pt>
                <c:pt idx="2371">
                  <c:v>2371</c:v>
                </c:pt>
                <c:pt idx="2372">
                  <c:v>2372</c:v>
                </c:pt>
                <c:pt idx="2373">
                  <c:v>2373</c:v>
                </c:pt>
                <c:pt idx="2374">
                  <c:v>2374</c:v>
                </c:pt>
                <c:pt idx="2375">
                  <c:v>2375</c:v>
                </c:pt>
                <c:pt idx="2376">
                  <c:v>2376</c:v>
                </c:pt>
                <c:pt idx="2377">
                  <c:v>2377</c:v>
                </c:pt>
                <c:pt idx="2378">
                  <c:v>2378</c:v>
                </c:pt>
                <c:pt idx="2379">
                  <c:v>2379</c:v>
                </c:pt>
                <c:pt idx="2380">
                  <c:v>2380</c:v>
                </c:pt>
                <c:pt idx="2381">
                  <c:v>2381</c:v>
                </c:pt>
                <c:pt idx="2382">
                  <c:v>2382</c:v>
                </c:pt>
                <c:pt idx="2383">
                  <c:v>2383</c:v>
                </c:pt>
                <c:pt idx="2384">
                  <c:v>2384</c:v>
                </c:pt>
                <c:pt idx="2385">
                  <c:v>2385</c:v>
                </c:pt>
                <c:pt idx="2386">
                  <c:v>2386</c:v>
                </c:pt>
                <c:pt idx="2387">
                  <c:v>2387</c:v>
                </c:pt>
                <c:pt idx="2388">
                  <c:v>2388</c:v>
                </c:pt>
                <c:pt idx="2389">
                  <c:v>2389</c:v>
                </c:pt>
                <c:pt idx="2390">
                  <c:v>2390</c:v>
                </c:pt>
                <c:pt idx="2391">
                  <c:v>2391</c:v>
                </c:pt>
                <c:pt idx="2392">
                  <c:v>2392</c:v>
                </c:pt>
                <c:pt idx="2393">
                  <c:v>2393</c:v>
                </c:pt>
                <c:pt idx="2394">
                  <c:v>2394</c:v>
                </c:pt>
                <c:pt idx="2395">
                  <c:v>2395</c:v>
                </c:pt>
                <c:pt idx="2396">
                  <c:v>2396</c:v>
                </c:pt>
                <c:pt idx="2397">
                  <c:v>2397</c:v>
                </c:pt>
                <c:pt idx="2398">
                  <c:v>2398</c:v>
                </c:pt>
                <c:pt idx="2399">
                  <c:v>2399</c:v>
                </c:pt>
                <c:pt idx="2400">
                  <c:v>2400</c:v>
                </c:pt>
                <c:pt idx="2401">
                  <c:v>2401</c:v>
                </c:pt>
                <c:pt idx="2402">
                  <c:v>2402</c:v>
                </c:pt>
                <c:pt idx="2403">
                  <c:v>2403</c:v>
                </c:pt>
                <c:pt idx="2404">
                  <c:v>2404</c:v>
                </c:pt>
                <c:pt idx="2405">
                  <c:v>2405</c:v>
                </c:pt>
                <c:pt idx="2406">
                  <c:v>2406</c:v>
                </c:pt>
                <c:pt idx="2407">
                  <c:v>2407</c:v>
                </c:pt>
                <c:pt idx="2408">
                  <c:v>2408</c:v>
                </c:pt>
                <c:pt idx="2409">
                  <c:v>2409</c:v>
                </c:pt>
                <c:pt idx="2410">
                  <c:v>2410</c:v>
                </c:pt>
                <c:pt idx="2411">
                  <c:v>2411</c:v>
                </c:pt>
                <c:pt idx="2412">
                  <c:v>2412</c:v>
                </c:pt>
                <c:pt idx="2413">
                  <c:v>2413</c:v>
                </c:pt>
                <c:pt idx="2414">
                  <c:v>2414</c:v>
                </c:pt>
                <c:pt idx="2415">
                  <c:v>2415</c:v>
                </c:pt>
                <c:pt idx="2416">
                  <c:v>2416</c:v>
                </c:pt>
                <c:pt idx="2417">
                  <c:v>2417</c:v>
                </c:pt>
                <c:pt idx="2418">
                  <c:v>2418</c:v>
                </c:pt>
                <c:pt idx="2419">
                  <c:v>2419</c:v>
                </c:pt>
                <c:pt idx="2420">
                  <c:v>2420</c:v>
                </c:pt>
                <c:pt idx="2421">
                  <c:v>2421</c:v>
                </c:pt>
                <c:pt idx="2422">
                  <c:v>2422</c:v>
                </c:pt>
                <c:pt idx="2423">
                  <c:v>2423</c:v>
                </c:pt>
                <c:pt idx="2424">
                  <c:v>2424</c:v>
                </c:pt>
                <c:pt idx="2425">
                  <c:v>2425</c:v>
                </c:pt>
                <c:pt idx="2426">
                  <c:v>2426</c:v>
                </c:pt>
                <c:pt idx="2427">
                  <c:v>2427</c:v>
                </c:pt>
                <c:pt idx="2428">
                  <c:v>2428</c:v>
                </c:pt>
                <c:pt idx="2429">
                  <c:v>2429</c:v>
                </c:pt>
                <c:pt idx="2430">
                  <c:v>2430</c:v>
                </c:pt>
                <c:pt idx="2431">
                  <c:v>2431</c:v>
                </c:pt>
                <c:pt idx="2432">
                  <c:v>2432</c:v>
                </c:pt>
                <c:pt idx="2433">
                  <c:v>2433</c:v>
                </c:pt>
                <c:pt idx="2434">
                  <c:v>2434</c:v>
                </c:pt>
                <c:pt idx="2435">
                  <c:v>2435</c:v>
                </c:pt>
                <c:pt idx="2436">
                  <c:v>2436</c:v>
                </c:pt>
                <c:pt idx="2437">
                  <c:v>2437</c:v>
                </c:pt>
                <c:pt idx="2438">
                  <c:v>2438</c:v>
                </c:pt>
                <c:pt idx="2439">
                  <c:v>2439</c:v>
                </c:pt>
                <c:pt idx="2440">
                  <c:v>2440</c:v>
                </c:pt>
                <c:pt idx="2441">
                  <c:v>2441</c:v>
                </c:pt>
                <c:pt idx="2442">
                  <c:v>2442</c:v>
                </c:pt>
                <c:pt idx="2443">
                  <c:v>2443</c:v>
                </c:pt>
                <c:pt idx="2444">
                  <c:v>2444</c:v>
                </c:pt>
                <c:pt idx="2445">
                  <c:v>2445</c:v>
                </c:pt>
                <c:pt idx="2446">
                  <c:v>2446</c:v>
                </c:pt>
                <c:pt idx="2447">
                  <c:v>2447</c:v>
                </c:pt>
                <c:pt idx="2448">
                  <c:v>2448</c:v>
                </c:pt>
                <c:pt idx="2449">
                  <c:v>2449</c:v>
                </c:pt>
                <c:pt idx="2450">
                  <c:v>2450</c:v>
                </c:pt>
                <c:pt idx="2451">
                  <c:v>2451</c:v>
                </c:pt>
                <c:pt idx="2452">
                  <c:v>2452</c:v>
                </c:pt>
                <c:pt idx="2453">
                  <c:v>2453</c:v>
                </c:pt>
                <c:pt idx="2454">
                  <c:v>2454</c:v>
                </c:pt>
                <c:pt idx="2455">
                  <c:v>2455</c:v>
                </c:pt>
                <c:pt idx="2456">
                  <c:v>2456</c:v>
                </c:pt>
                <c:pt idx="2457">
                  <c:v>2457</c:v>
                </c:pt>
                <c:pt idx="2458">
                  <c:v>2458</c:v>
                </c:pt>
                <c:pt idx="2459">
                  <c:v>2459</c:v>
                </c:pt>
                <c:pt idx="2460">
                  <c:v>2460</c:v>
                </c:pt>
                <c:pt idx="2461">
                  <c:v>2461</c:v>
                </c:pt>
                <c:pt idx="2462">
                  <c:v>2462</c:v>
                </c:pt>
                <c:pt idx="2463">
                  <c:v>2463</c:v>
                </c:pt>
                <c:pt idx="2464">
                  <c:v>2464</c:v>
                </c:pt>
                <c:pt idx="2465">
                  <c:v>2465</c:v>
                </c:pt>
                <c:pt idx="2466">
                  <c:v>2466</c:v>
                </c:pt>
                <c:pt idx="2467">
                  <c:v>2467</c:v>
                </c:pt>
                <c:pt idx="2468">
                  <c:v>2468</c:v>
                </c:pt>
                <c:pt idx="2469">
                  <c:v>2469</c:v>
                </c:pt>
                <c:pt idx="2470">
                  <c:v>2470</c:v>
                </c:pt>
                <c:pt idx="2471">
                  <c:v>2471</c:v>
                </c:pt>
                <c:pt idx="2472">
                  <c:v>2472</c:v>
                </c:pt>
                <c:pt idx="2473">
                  <c:v>2473</c:v>
                </c:pt>
                <c:pt idx="2474">
                  <c:v>2474</c:v>
                </c:pt>
                <c:pt idx="2475">
                  <c:v>2475</c:v>
                </c:pt>
                <c:pt idx="2476">
                  <c:v>2476</c:v>
                </c:pt>
                <c:pt idx="2477">
                  <c:v>2477</c:v>
                </c:pt>
                <c:pt idx="2478">
                  <c:v>2478</c:v>
                </c:pt>
                <c:pt idx="2479">
                  <c:v>2479</c:v>
                </c:pt>
                <c:pt idx="2480">
                  <c:v>2480</c:v>
                </c:pt>
                <c:pt idx="2481">
                  <c:v>2481</c:v>
                </c:pt>
                <c:pt idx="2482">
                  <c:v>2482</c:v>
                </c:pt>
                <c:pt idx="2483">
                  <c:v>2483</c:v>
                </c:pt>
                <c:pt idx="2484">
                  <c:v>2484</c:v>
                </c:pt>
                <c:pt idx="2485">
                  <c:v>2485</c:v>
                </c:pt>
                <c:pt idx="2486">
                  <c:v>2486</c:v>
                </c:pt>
                <c:pt idx="2487">
                  <c:v>2487</c:v>
                </c:pt>
                <c:pt idx="2488">
                  <c:v>2488</c:v>
                </c:pt>
                <c:pt idx="2489">
                  <c:v>2489</c:v>
                </c:pt>
                <c:pt idx="2490">
                  <c:v>2490</c:v>
                </c:pt>
                <c:pt idx="2491">
                  <c:v>2491</c:v>
                </c:pt>
                <c:pt idx="2492">
                  <c:v>2492</c:v>
                </c:pt>
                <c:pt idx="2493">
                  <c:v>2493</c:v>
                </c:pt>
                <c:pt idx="2494">
                  <c:v>2494</c:v>
                </c:pt>
                <c:pt idx="2495">
                  <c:v>2495</c:v>
                </c:pt>
                <c:pt idx="2496">
                  <c:v>2496</c:v>
                </c:pt>
                <c:pt idx="2497">
                  <c:v>2497</c:v>
                </c:pt>
                <c:pt idx="2498">
                  <c:v>2498</c:v>
                </c:pt>
                <c:pt idx="2499">
                  <c:v>2499</c:v>
                </c:pt>
                <c:pt idx="2500">
                  <c:v>2500</c:v>
                </c:pt>
                <c:pt idx="2501">
                  <c:v>2501</c:v>
                </c:pt>
                <c:pt idx="2502">
                  <c:v>2502</c:v>
                </c:pt>
                <c:pt idx="2503">
                  <c:v>2503</c:v>
                </c:pt>
                <c:pt idx="2504">
                  <c:v>2504</c:v>
                </c:pt>
                <c:pt idx="2505">
                  <c:v>2505</c:v>
                </c:pt>
                <c:pt idx="2506">
                  <c:v>2506</c:v>
                </c:pt>
                <c:pt idx="2507">
                  <c:v>2507</c:v>
                </c:pt>
                <c:pt idx="2508">
                  <c:v>2508</c:v>
                </c:pt>
                <c:pt idx="2509">
                  <c:v>2509</c:v>
                </c:pt>
                <c:pt idx="2510">
                  <c:v>2510</c:v>
                </c:pt>
                <c:pt idx="2511">
                  <c:v>2511</c:v>
                </c:pt>
                <c:pt idx="2512">
                  <c:v>2512</c:v>
                </c:pt>
                <c:pt idx="2513">
                  <c:v>2513</c:v>
                </c:pt>
                <c:pt idx="2514">
                  <c:v>2514</c:v>
                </c:pt>
                <c:pt idx="2515">
                  <c:v>2515</c:v>
                </c:pt>
                <c:pt idx="2516">
                  <c:v>2516</c:v>
                </c:pt>
                <c:pt idx="2517">
                  <c:v>2517</c:v>
                </c:pt>
                <c:pt idx="2518">
                  <c:v>2518</c:v>
                </c:pt>
                <c:pt idx="2519">
                  <c:v>2519</c:v>
                </c:pt>
                <c:pt idx="2520">
                  <c:v>2520</c:v>
                </c:pt>
                <c:pt idx="2521">
                  <c:v>2521</c:v>
                </c:pt>
                <c:pt idx="2522">
                  <c:v>2522</c:v>
                </c:pt>
                <c:pt idx="2523">
                  <c:v>2523</c:v>
                </c:pt>
                <c:pt idx="2524">
                  <c:v>2524</c:v>
                </c:pt>
                <c:pt idx="2525">
                  <c:v>2525</c:v>
                </c:pt>
                <c:pt idx="2526">
                  <c:v>2526</c:v>
                </c:pt>
                <c:pt idx="2527">
                  <c:v>2527</c:v>
                </c:pt>
                <c:pt idx="2528">
                  <c:v>2528</c:v>
                </c:pt>
                <c:pt idx="2529">
                  <c:v>2529</c:v>
                </c:pt>
                <c:pt idx="2530">
                  <c:v>2530</c:v>
                </c:pt>
                <c:pt idx="2531">
                  <c:v>2531</c:v>
                </c:pt>
                <c:pt idx="2532">
                  <c:v>2532</c:v>
                </c:pt>
                <c:pt idx="2533">
                  <c:v>2533</c:v>
                </c:pt>
                <c:pt idx="2534">
                  <c:v>2534</c:v>
                </c:pt>
                <c:pt idx="2535">
                  <c:v>2535</c:v>
                </c:pt>
                <c:pt idx="2536">
                  <c:v>2536</c:v>
                </c:pt>
                <c:pt idx="2537">
                  <c:v>2537</c:v>
                </c:pt>
                <c:pt idx="2538">
                  <c:v>2538</c:v>
                </c:pt>
                <c:pt idx="2539">
                  <c:v>2539</c:v>
                </c:pt>
                <c:pt idx="2540">
                  <c:v>2540</c:v>
                </c:pt>
                <c:pt idx="2541">
                  <c:v>2541</c:v>
                </c:pt>
                <c:pt idx="2542">
                  <c:v>2542</c:v>
                </c:pt>
                <c:pt idx="2543">
                  <c:v>2543</c:v>
                </c:pt>
                <c:pt idx="2544">
                  <c:v>2544</c:v>
                </c:pt>
                <c:pt idx="2545">
                  <c:v>2545</c:v>
                </c:pt>
                <c:pt idx="2546">
                  <c:v>2546</c:v>
                </c:pt>
                <c:pt idx="2547">
                  <c:v>2547</c:v>
                </c:pt>
                <c:pt idx="2548">
                  <c:v>2548</c:v>
                </c:pt>
                <c:pt idx="2549">
                  <c:v>2549</c:v>
                </c:pt>
                <c:pt idx="2550">
                  <c:v>2550</c:v>
                </c:pt>
                <c:pt idx="2551">
                  <c:v>2551</c:v>
                </c:pt>
                <c:pt idx="2552">
                  <c:v>2552</c:v>
                </c:pt>
                <c:pt idx="2553">
                  <c:v>2553</c:v>
                </c:pt>
                <c:pt idx="2554">
                  <c:v>2554</c:v>
                </c:pt>
                <c:pt idx="2555">
                  <c:v>2555</c:v>
                </c:pt>
                <c:pt idx="2556">
                  <c:v>2556</c:v>
                </c:pt>
                <c:pt idx="2557">
                  <c:v>2557</c:v>
                </c:pt>
                <c:pt idx="2558">
                  <c:v>2558</c:v>
                </c:pt>
                <c:pt idx="2559">
                  <c:v>2559</c:v>
                </c:pt>
                <c:pt idx="2560">
                  <c:v>2560</c:v>
                </c:pt>
                <c:pt idx="2561">
                  <c:v>2561</c:v>
                </c:pt>
                <c:pt idx="2562">
                  <c:v>2562</c:v>
                </c:pt>
                <c:pt idx="2563">
                  <c:v>2563</c:v>
                </c:pt>
                <c:pt idx="2564">
                  <c:v>2564</c:v>
                </c:pt>
                <c:pt idx="2565">
                  <c:v>2565</c:v>
                </c:pt>
                <c:pt idx="2566">
                  <c:v>2566</c:v>
                </c:pt>
                <c:pt idx="2567">
                  <c:v>2567</c:v>
                </c:pt>
                <c:pt idx="2568">
                  <c:v>2568</c:v>
                </c:pt>
                <c:pt idx="2569">
                  <c:v>2569</c:v>
                </c:pt>
                <c:pt idx="2570">
                  <c:v>2570</c:v>
                </c:pt>
                <c:pt idx="2571">
                  <c:v>2571</c:v>
                </c:pt>
                <c:pt idx="2572">
                  <c:v>2572</c:v>
                </c:pt>
                <c:pt idx="2573">
                  <c:v>2573</c:v>
                </c:pt>
                <c:pt idx="2574">
                  <c:v>2574</c:v>
                </c:pt>
                <c:pt idx="2575">
                  <c:v>2575</c:v>
                </c:pt>
                <c:pt idx="2576">
                  <c:v>2576</c:v>
                </c:pt>
                <c:pt idx="2577">
                  <c:v>2577</c:v>
                </c:pt>
                <c:pt idx="2578">
                  <c:v>2578</c:v>
                </c:pt>
                <c:pt idx="2579">
                  <c:v>2579</c:v>
                </c:pt>
                <c:pt idx="2580">
                  <c:v>2580</c:v>
                </c:pt>
                <c:pt idx="2581">
                  <c:v>2581</c:v>
                </c:pt>
                <c:pt idx="2582">
                  <c:v>2582</c:v>
                </c:pt>
                <c:pt idx="2583">
                  <c:v>2583</c:v>
                </c:pt>
                <c:pt idx="2584">
                  <c:v>2584</c:v>
                </c:pt>
                <c:pt idx="2585">
                  <c:v>2585</c:v>
                </c:pt>
                <c:pt idx="2586">
                  <c:v>2586</c:v>
                </c:pt>
                <c:pt idx="2587">
                  <c:v>2587</c:v>
                </c:pt>
                <c:pt idx="2588">
                  <c:v>2588</c:v>
                </c:pt>
                <c:pt idx="2589">
                  <c:v>2589</c:v>
                </c:pt>
                <c:pt idx="2590">
                  <c:v>2590</c:v>
                </c:pt>
                <c:pt idx="2591">
                  <c:v>2591</c:v>
                </c:pt>
                <c:pt idx="2592">
                  <c:v>2592</c:v>
                </c:pt>
                <c:pt idx="2593">
                  <c:v>2593</c:v>
                </c:pt>
                <c:pt idx="2594">
                  <c:v>2594</c:v>
                </c:pt>
                <c:pt idx="2595">
                  <c:v>2595</c:v>
                </c:pt>
                <c:pt idx="2596">
                  <c:v>2596</c:v>
                </c:pt>
                <c:pt idx="2597">
                  <c:v>2597</c:v>
                </c:pt>
                <c:pt idx="2598">
                  <c:v>2598</c:v>
                </c:pt>
                <c:pt idx="2599">
                  <c:v>2599</c:v>
                </c:pt>
                <c:pt idx="2600">
                  <c:v>2600</c:v>
                </c:pt>
                <c:pt idx="2601">
                  <c:v>2601</c:v>
                </c:pt>
                <c:pt idx="2602">
                  <c:v>2602</c:v>
                </c:pt>
                <c:pt idx="2603">
                  <c:v>2603</c:v>
                </c:pt>
                <c:pt idx="2604">
                  <c:v>2604</c:v>
                </c:pt>
                <c:pt idx="2605">
                  <c:v>2605</c:v>
                </c:pt>
                <c:pt idx="2606">
                  <c:v>2606</c:v>
                </c:pt>
                <c:pt idx="2607">
                  <c:v>2607</c:v>
                </c:pt>
                <c:pt idx="2608">
                  <c:v>2608</c:v>
                </c:pt>
                <c:pt idx="2609">
                  <c:v>2609</c:v>
                </c:pt>
                <c:pt idx="2610">
                  <c:v>2610</c:v>
                </c:pt>
                <c:pt idx="2611">
                  <c:v>2611</c:v>
                </c:pt>
                <c:pt idx="2612">
                  <c:v>2612</c:v>
                </c:pt>
                <c:pt idx="2613">
                  <c:v>2613</c:v>
                </c:pt>
                <c:pt idx="2614">
                  <c:v>2614</c:v>
                </c:pt>
                <c:pt idx="2615">
                  <c:v>2615</c:v>
                </c:pt>
                <c:pt idx="2616">
                  <c:v>2616</c:v>
                </c:pt>
                <c:pt idx="2617">
                  <c:v>2617</c:v>
                </c:pt>
                <c:pt idx="2618">
                  <c:v>2618</c:v>
                </c:pt>
                <c:pt idx="2619">
                  <c:v>2619</c:v>
                </c:pt>
                <c:pt idx="2620">
                  <c:v>2620</c:v>
                </c:pt>
                <c:pt idx="2621">
                  <c:v>2621</c:v>
                </c:pt>
                <c:pt idx="2622">
                  <c:v>2622</c:v>
                </c:pt>
                <c:pt idx="2623">
                  <c:v>2623</c:v>
                </c:pt>
                <c:pt idx="2624">
                  <c:v>2624</c:v>
                </c:pt>
                <c:pt idx="2625">
                  <c:v>2625</c:v>
                </c:pt>
                <c:pt idx="2626">
                  <c:v>2626</c:v>
                </c:pt>
                <c:pt idx="2627">
                  <c:v>2627</c:v>
                </c:pt>
                <c:pt idx="2628">
                  <c:v>2628</c:v>
                </c:pt>
                <c:pt idx="2629">
                  <c:v>2629</c:v>
                </c:pt>
                <c:pt idx="2630">
                  <c:v>2630</c:v>
                </c:pt>
                <c:pt idx="2631">
                  <c:v>2631</c:v>
                </c:pt>
                <c:pt idx="2632">
                  <c:v>2632</c:v>
                </c:pt>
                <c:pt idx="2633">
                  <c:v>2633</c:v>
                </c:pt>
                <c:pt idx="2634">
                  <c:v>2634</c:v>
                </c:pt>
                <c:pt idx="2635">
                  <c:v>2635</c:v>
                </c:pt>
                <c:pt idx="2636">
                  <c:v>2636</c:v>
                </c:pt>
                <c:pt idx="2637">
                  <c:v>2637</c:v>
                </c:pt>
                <c:pt idx="2638">
                  <c:v>2638</c:v>
                </c:pt>
                <c:pt idx="2639">
                  <c:v>2639</c:v>
                </c:pt>
                <c:pt idx="2640">
                  <c:v>2640</c:v>
                </c:pt>
                <c:pt idx="2641">
                  <c:v>2641</c:v>
                </c:pt>
                <c:pt idx="2642">
                  <c:v>2642</c:v>
                </c:pt>
                <c:pt idx="2643">
                  <c:v>2643</c:v>
                </c:pt>
                <c:pt idx="2644">
                  <c:v>2644</c:v>
                </c:pt>
                <c:pt idx="2645">
                  <c:v>2645</c:v>
                </c:pt>
                <c:pt idx="2646">
                  <c:v>2646</c:v>
                </c:pt>
                <c:pt idx="2647">
                  <c:v>2647</c:v>
                </c:pt>
                <c:pt idx="2648">
                  <c:v>2648</c:v>
                </c:pt>
                <c:pt idx="2649">
                  <c:v>2649</c:v>
                </c:pt>
                <c:pt idx="2650">
                  <c:v>2650</c:v>
                </c:pt>
                <c:pt idx="2651">
                  <c:v>2651</c:v>
                </c:pt>
                <c:pt idx="2652">
                  <c:v>2652</c:v>
                </c:pt>
                <c:pt idx="2653">
                  <c:v>2653</c:v>
                </c:pt>
                <c:pt idx="2654">
                  <c:v>2654</c:v>
                </c:pt>
                <c:pt idx="2655">
                  <c:v>2655</c:v>
                </c:pt>
                <c:pt idx="2656">
                  <c:v>2656</c:v>
                </c:pt>
                <c:pt idx="2657">
                  <c:v>2657</c:v>
                </c:pt>
                <c:pt idx="2658">
                  <c:v>2658</c:v>
                </c:pt>
                <c:pt idx="2659">
                  <c:v>2659</c:v>
                </c:pt>
                <c:pt idx="2660">
                  <c:v>2660</c:v>
                </c:pt>
                <c:pt idx="2661">
                  <c:v>2661</c:v>
                </c:pt>
                <c:pt idx="2662">
                  <c:v>2662</c:v>
                </c:pt>
                <c:pt idx="2663">
                  <c:v>2663</c:v>
                </c:pt>
                <c:pt idx="2664">
                  <c:v>2664</c:v>
                </c:pt>
                <c:pt idx="2665">
                  <c:v>2665</c:v>
                </c:pt>
                <c:pt idx="2666">
                  <c:v>2666</c:v>
                </c:pt>
                <c:pt idx="2667">
                  <c:v>2667</c:v>
                </c:pt>
                <c:pt idx="2668">
                  <c:v>2668</c:v>
                </c:pt>
                <c:pt idx="2669">
                  <c:v>2669</c:v>
                </c:pt>
                <c:pt idx="2670">
                  <c:v>2670</c:v>
                </c:pt>
                <c:pt idx="2671">
                  <c:v>2671</c:v>
                </c:pt>
                <c:pt idx="2672">
                  <c:v>2672</c:v>
                </c:pt>
                <c:pt idx="2673">
                  <c:v>2673</c:v>
                </c:pt>
                <c:pt idx="2674">
                  <c:v>2674</c:v>
                </c:pt>
                <c:pt idx="2675">
                  <c:v>2675</c:v>
                </c:pt>
                <c:pt idx="2676">
                  <c:v>2676</c:v>
                </c:pt>
                <c:pt idx="2677">
                  <c:v>2677</c:v>
                </c:pt>
                <c:pt idx="2678">
                  <c:v>2678</c:v>
                </c:pt>
                <c:pt idx="2679">
                  <c:v>2679</c:v>
                </c:pt>
                <c:pt idx="2680">
                  <c:v>2680</c:v>
                </c:pt>
                <c:pt idx="2681">
                  <c:v>2681</c:v>
                </c:pt>
                <c:pt idx="2682">
                  <c:v>2682</c:v>
                </c:pt>
                <c:pt idx="2683">
                  <c:v>2683</c:v>
                </c:pt>
                <c:pt idx="2684">
                  <c:v>2684</c:v>
                </c:pt>
                <c:pt idx="2685">
                  <c:v>2685</c:v>
                </c:pt>
                <c:pt idx="2686">
                  <c:v>2686</c:v>
                </c:pt>
                <c:pt idx="2687">
                  <c:v>2687</c:v>
                </c:pt>
                <c:pt idx="2688">
                  <c:v>2688</c:v>
                </c:pt>
                <c:pt idx="2689">
                  <c:v>2689</c:v>
                </c:pt>
                <c:pt idx="2690">
                  <c:v>2690</c:v>
                </c:pt>
                <c:pt idx="2691">
                  <c:v>2691</c:v>
                </c:pt>
                <c:pt idx="2692">
                  <c:v>2692</c:v>
                </c:pt>
                <c:pt idx="2693">
                  <c:v>2693</c:v>
                </c:pt>
                <c:pt idx="2694">
                  <c:v>2694</c:v>
                </c:pt>
                <c:pt idx="2695">
                  <c:v>2695</c:v>
                </c:pt>
                <c:pt idx="2696">
                  <c:v>2696</c:v>
                </c:pt>
                <c:pt idx="2697">
                  <c:v>2697</c:v>
                </c:pt>
                <c:pt idx="2698">
                  <c:v>2698</c:v>
                </c:pt>
                <c:pt idx="2699">
                  <c:v>2699</c:v>
                </c:pt>
                <c:pt idx="2700">
                  <c:v>2700</c:v>
                </c:pt>
                <c:pt idx="2701">
                  <c:v>2701</c:v>
                </c:pt>
                <c:pt idx="2702">
                  <c:v>2702</c:v>
                </c:pt>
                <c:pt idx="2703">
                  <c:v>2703</c:v>
                </c:pt>
                <c:pt idx="2704">
                  <c:v>2704</c:v>
                </c:pt>
                <c:pt idx="2705">
                  <c:v>2705</c:v>
                </c:pt>
                <c:pt idx="2706">
                  <c:v>2706</c:v>
                </c:pt>
                <c:pt idx="2707">
                  <c:v>2707</c:v>
                </c:pt>
                <c:pt idx="2708">
                  <c:v>2708</c:v>
                </c:pt>
                <c:pt idx="2709">
                  <c:v>2709</c:v>
                </c:pt>
                <c:pt idx="2710">
                  <c:v>2710</c:v>
                </c:pt>
                <c:pt idx="2711">
                  <c:v>2711</c:v>
                </c:pt>
                <c:pt idx="2712">
                  <c:v>2712</c:v>
                </c:pt>
                <c:pt idx="2713">
                  <c:v>2713</c:v>
                </c:pt>
                <c:pt idx="2714">
                  <c:v>2714</c:v>
                </c:pt>
                <c:pt idx="2715">
                  <c:v>2715</c:v>
                </c:pt>
                <c:pt idx="2716">
                  <c:v>2716</c:v>
                </c:pt>
                <c:pt idx="2717">
                  <c:v>2717</c:v>
                </c:pt>
                <c:pt idx="2718">
                  <c:v>2718</c:v>
                </c:pt>
                <c:pt idx="2719">
                  <c:v>2719</c:v>
                </c:pt>
                <c:pt idx="2720">
                  <c:v>2720</c:v>
                </c:pt>
                <c:pt idx="2721">
                  <c:v>2721</c:v>
                </c:pt>
                <c:pt idx="2722">
                  <c:v>2722</c:v>
                </c:pt>
                <c:pt idx="2723">
                  <c:v>2723</c:v>
                </c:pt>
                <c:pt idx="2724">
                  <c:v>2724</c:v>
                </c:pt>
                <c:pt idx="2725">
                  <c:v>2725</c:v>
                </c:pt>
                <c:pt idx="2726">
                  <c:v>2726</c:v>
                </c:pt>
                <c:pt idx="2727">
                  <c:v>2727</c:v>
                </c:pt>
                <c:pt idx="2728">
                  <c:v>2728</c:v>
                </c:pt>
                <c:pt idx="2729">
                  <c:v>2729</c:v>
                </c:pt>
                <c:pt idx="2730">
                  <c:v>2730</c:v>
                </c:pt>
                <c:pt idx="2731">
                  <c:v>2731</c:v>
                </c:pt>
                <c:pt idx="2732">
                  <c:v>2732</c:v>
                </c:pt>
                <c:pt idx="2733">
                  <c:v>2733</c:v>
                </c:pt>
                <c:pt idx="2734">
                  <c:v>2734</c:v>
                </c:pt>
                <c:pt idx="2735">
                  <c:v>2735</c:v>
                </c:pt>
                <c:pt idx="2736">
                  <c:v>2736</c:v>
                </c:pt>
                <c:pt idx="2737">
                  <c:v>2737</c:v>
                </c:pt>
                <c:pt idx="2738">
                  <c:v>2738</c:v>
                </c:pt>
                <c:pt idx="2739">
                  <c:v>2739</c:v>
                </c:pt>
                <c:pt idx="2740">
                  <c:v>2740</c:v>
                </c:pt>
                <c:pt idx="2741">
                  <c:v>2741</c:v>
                </c:pt>
                <c:pt idx="2742">
                  <c:v>2742</c:v>
                </c:pt>
                <c:pt idx="2743">
                  <c:v>2743</c:v>
                </c:pt>
                <c:pt idx="2744">
                  <c:v>2744</c:v>
                </c:pt>
                <c:pt idx="2745">
                  <c:v>2745</c:v>
                </c:pt>
                <c:pt idx="2746">
                  <c:v>2746</c:v>
                </c:pt>
                <c:pt idx="2747">
                  <c:v>2747</c:v>
                </c:pt>
                <c:pt idx="2748">
                  <c:v>2748</c:v>
                </c:pt>
                <c:pt idx="2749">
                  <c:v>2749</c:v>
                </c:pt>
                <c:pt idx="2750">
                  <c:v>2750</c:v>
                </c:pt>
                <c:pt idx="2751">
                  <c:v>2751</c:v>
                </c:pt>
                <c:pt idx="2752">
                  <c:v>2752</c:v>
                </c:pt>
                <c:pt idx="2753">
                  <c:v>2753</c:v>
                </c:pt>
                <c:pt idx="2754">
                  <c:v>2754</c:v>
                </c:pt>
                <c:pt idx="2755">
                  <c:v>2755</c:v>
                </c:pt>
                <c:pt idx="2756">
                  <c:v>2756</c:v>
                </c:pt>
                <c:pt idx="2757">
                  <c:v>2757</c:v>
                </c:pt>
                <c:pt idx="2758">
                  <c:v>2758</c:v>
                </c:pt>
                <c:pt idx="2759">
                  <c:v>2759</c:v>
                </c:pt>
                <c:pt idx="2760">
                  <c:v>2760</c:v>
                </c:pt>
                <c:pt idx="2761">
                  <c:v>2761</c:v>
                </c:pt>
                <c:pt idx="2762">
                  <c:v>2762</c:v>
                </c:pt>
                <c:pt idx="2763">
                  <c:v>2763</c:v>
                </c:pt>
                <c:pt idx="2764">
                  <c:v>2764</c:v>
                </c:pt>
                <c:pt idx="2765">
                  <c:v>2765</c:v>
                </c:pt>
                <c:pt idx="2766">
                  <c:v>2766</c:v>
                </c:pt>
                <c:pt idx="2767">
                  <c:v>2767</c:v>
                </c:pt>
                <c:pt idx="2768">
                  <c:v>2768</c:v>
                </c:pt>
                <c:pt idx="2769">
                  <c:v>2769</c:v>
                </c:pt>
                <c:pt idx="2770">
                  <c:v>2770</c:v>
                </c:pt>
                <c:pt idx="2771">
                  <c:v>2771</c:v>
                </c:pt>
                <c:pt idx="2772">
                  <c:v>2772</c:v>
                </c:pt>
                <c:pt idx="2773">
                  <c:v>2773</c:v>
                </c:pt>
                <c:pt idx="2774">
                  <c:v>2774</c:v>
                </c:pt>
                <c:pt idx="2775">
                  <c:v>2775</c:v>
                </c:pt>
                <c:pt idx="2776">
                  <c:v>2776</c:v>
                </c:pt>
                <c:pt idx="2777">
                  <c:v>2777</c:v>
                </c:pt>
                <c:pt idx="2778">
                  <c:v>2778</c:v>
                </c:pt>
                <c:pt idx="2779">
                  <c:v>2779</c:v>
                </c:pt>
                <c:pt idx="2780">
                  <c:v>2780</c:v>
                </c:pt>
                <c:pt idx="2781">
                  <c:v>2781</c:v>
                </c:pt>
                <c:pt idx="2782">
                  <c:v>2782</c:v>
                </c:pt>
                <c:pt idx="2783">
                  <c:v>2783</c:v>
                </c:pt>
                <c:pt idx="2784">
                  <c:v>2784</c:v>
                </c:pt>
                <c:pt idx="2785">
                  <c:v>2785</c:v>
                </c:pt>
                <c:pt idx="2786">
                  <c:v>2786</c:v>
                </c:pt>
                <c:pt idx="2787">
                  <c:v>2787</c:v>
                </c:pt>
                <c:pt idx="2788">
                  <c:v>2788</c:v>
                </c:pt>
                <c:pt idx="2789">
                  <c:v>2789</c:v>
                </c:pt>
                <c:pt idx="2790">
                  <c:v>2790</c:v>
                </c:pt>
                <c:pt idx="2791">
                  <c:v>2791</c:v>
                </c:pt>
                <c:pt idx="2792">
                  <c:v>2792</c:v>
                </c:pt>
                <c:pt idx="2793">
                  <c:v>2793</c:v>
                </c:pt>
                <c:pt idx="2794">
                  <c:v>2794</c:v>
                </c:pt>
                <c:pt idx="2795">
                  <c:v>2795</c:v>
                </c:pt>
                <c:pt idx="2796">
                  <c:v>2796</c:v>
                </c:pt>
                <c:pt idx="2797">
                  <c:v>2797</c:v>
                </c:pt>
                <c:pt idx="2798">
                  <c:v>2798</c:v>
                </c:pt>
                <c:pt idx="2799">
                  <c:v>2799</c:v>
                </c:pt>
                <c:pt idx="2800">
                  <c:v>2800</c:v>
                </c:pt>
                <c:pt idx="2801">
                  <c:v>2801</c:v>
                </c:pt>
                <c:pt idx="2802">
                  <c:v>2802</c:v>
                </c:pt>
                <c:pt idx="2803">
                  <c:v>2803</c:v>
                </c:pt>
                <c:pt idx="2804">
                  <c:v>2804</c:v>
                </c:pt>
                <c:pt idx="2805">
                  <c:v>2805</c:v>
                </c:pt>
                <c:pt idx="2806">
                  <c:v>2806</c:v>
                </c:pt>
                <c:pt idx="2807">
                  <c:v>2807</c:v>
                </c:pt>
                <c:pt idx="2808">
                  <c:v>2808</c:v>
                </c:pt>
                <c:pt idx="2809">
                  <c:v>2809</c:v>
                </c:pt>
                <c:pt idx="2810">
                  <c:v>2810</c:v>
                </c:pt>
                <c:pt idx="2811">
                  <c:v>2811</c:v>
                </c:pt>
                <c:pt idx="2812">
                  <c:v>2812</c:v>
                </c:pt>
                <c:pt idx="2813">
                  <c:v>2813</c:v>
                </c:pt>
                <c:pt idx="2814">
                  <c:v>2814</c:v>
                </c:pt>
                <c:pt idx="2815">
                  <c:v>2815</c:v>
                </c:pt>
                <c:pt idx="2816">
                  <c:v>2816</c:v>
                </c:pt>
                <c:pt idx="2817">
                  <c:v>2817</c:v>
                </c:pt>
                <c:pt idx="2818">
                  <c:v>2818</c:v>
                </c:pt>
                <c:pt idx="2819">
                  <c:v>2819</c:v>
                </c:pt>
                <c:pt idx="2820">
                  <c:v>2820</c:v>
                </c:pt>
                <c:pt idx="2821">
                  <c:v>2821</c:v>
                </c:pt>
                <c:pt idx="2822">
                  <c:v>2822</c:v>
                </c:pt>
                <c:pt idx="2823">
                  <c:v>2823</c:v>
                </c:pt>
                <c:pt idx="2824">
                  <c:v>2824</c:v>
                </c:pt>
                <c:pt idx="2825">
                  <c:v>2825</c:v>
                </c:pt>
                <c:pt idx="2826">
                  <c:v>2826</c:v>
                </c:pt>
                <c:pt idx="2827">
                  <c:v>2827</c:v>
                </c:pt>
                <c:pt idx="2828">
                  <c:v>2828</c:v>
                </c:pt>
                <c:pt idx="2829">
                  <c:v>2829</c:v>
                </c:pt>
                <c:pt idx="2830">
                  <c:v>2830</c:v>
                </c:pt>
                <c:pt idx="2831">
                  <c:v>2831</c:v>
                </c:pt>
                <c:pt idx="2832">
                  <c:v>2832</c:v>
                </c:pt>
                <c:pt idx="2833">
                  <c:v>2833</c:v>
                </c:pt>
                <c:pt idx="2834">
                  <c:v>2834</c:v>
                </c:pt>
                <c:pt idx="2835">
                  <c:v>2835</c:v>
                </c:pt>
                <c:pt idx="2836">
                  <c:v>2836</c:v>
                </c:pt>
                <c:pt idx="2837">
                  <c:v>2837</c:v>
                </c:pt>
                <c:pt idx="2838">
                  <c:v>2838</c:v>
                </c:pt>
                <c:pt idx="2839">
                  <c:v>2839</c:v>
                </c:pt>
                <c:pt idx="2840">
                  <c:v>2840</c:v>
                </c:pt>
                <c:pt idx="2841">
                  <c:v>2841</c:v>
                </c:pt>
                <c:pt idx="2842">
                  <c:v>2842</c:v>
                </c:pt>
                <c:pt idx="2843">
                  <c:v>2843</c:v>
                </c:pt>
                <c:pt idx="2844">
                  <c:v>2844</c:v>
                </c:pt>
                <c:pt idx="2845">
                  <c:v>2845</c:v>
                </c:pt>
                <c:pt idx="2846">
                  <c:v>2846</c:v>
                </c:pt>
                <c:pt idx="2847">
                  <c:v>2847</c:v>
                </c:pt>
                <c:pt idx="2848">
                  <c:v>2848</c:v>
                </c:pt>
                <c:pt idx="2849">
                  <c:v>2849</c:v>
                </c:pt>
                <c:pt idx="2850">
                  <c:v>2850</c:v>
                </c:pt>
                <c:pt idx="2851">
                  <c:v>2851</c:v>
                </c:pt>
                <c:pt idx="2852">
                  <c:v>2852</c:v>
                </c:pt>
                <c:pt idx="2853">
                  <c:v>2853</c:v>
                </c:pt>
                <c:pt idx="2854">
                  <c:v>2854</c:v>
                </c:pt>
                <c:pt idx="2855">
                  <c:v>2855</c:v>
                </c:pt>
                <c:pt idx="2856">
                  <c:v>2856</c:v>
                </c:pt>
                <c:pt idx="2857">
                  <c:v>2857</c:v>
                </c:pt>
                <c:pt idx="2858">
                  <c:v>2858</c:v>
                </c:pt>
                <c:pt idx="2859">
                  <c:v>2859</c:v>
                </c:pt>
                <c:pt idx="2860">
                  <c:v>2860</c:v>
                </c:pt>
                <c:pt idx="2861">
                  <c:v>2861</c:v>
                </c:pt>
                <c:pt idx="2862">
                  <c:v>2862</c:v>
                </c:pt>
                <c:pt idx="2863">
                  <c:v>2863</c:v>
                </c:pt>
                <c:pt idx="2864">
                  <c:v>2864</c:v>
                </c:pt>
                <c:pt idx="2865">
                  <c:v>2865</c:v>
                </c:pt>
                <c:pt idx="2866">
                  <c:v>2866</c:v>
                </c:pt>
                <c:pt idx="2867">
                  <c:v>2867</c:v>
                </c:pt>
                <c:pt idx="2868">
                  <c:v>2868</c:v>
                </c:pt>
                <c:pt idx="2869">
                  <c:v>2869</c:v>
                </c:pt>
                <c:pt idx="2870">
                  <c:v>2870</c:v>
                </c:pt>
                <c:pt idx="2871">
                  <c:v>2871</c:v>
                </c:pt>
                <c:pt idx="2872">
                  <c:v>2872</c:v>
                </c:pt>
                <c:pt idx="2873">
                  <c:v>2873</c:v>
                </c:pt>
                <c:pt idx="2874">
                  <c:v>2874</c:v>
                </c:pt>
                <c:pt idx="2875">
                  <c:v>2875</c:v>
                </c:pt>
                <c:pt idx="2876">
                  <c:v>2876</c:v>
                </c:pt>
                <c:pt idx="2877">
                  <c:v>2877</c:v>
                </c:pt>
                <c:pt idx="2878">
                  <c:v>2878</c:v>
                </c:pt>
                <c:pt idx="2879">
                  <c:v>2879</c:v>
                </c:pt>
                <c:pt idx="2880">
                  <c:v>2880</c:v>
                </c:pt>
                <c:pt idx="2881">
                  <c:v>2881</c:v>
                </c:pt>
                <c:pt idx="2882">
                  <c:v>2882</c:v>
                </c:pt>
                <c:pt idx="2883">
                  <c:v>2883</c:v>
                </c:pt>
                <c:pt idx="2884">
                  <c:v>2884</c:v>
                </c:pt>
                <c:pt idx="2885">
                  <c:v>2885</c:v>
                </c:pt>
                <c:pt idx="2886">
                  <c:v>2886</c:v>
                </c:pt>
                <c:pt idx="2887">
                  <c:v>2887</c:v>
                </c:pt>
                <c:pt idx="2888">
                  <c:v>2888</c:v>
                </c:pt>
                <c:pt idx="2889">
                  <c:v>2889</c:v>
                </c:pt>
                <c:pt idx="2890">
                  <c:v>2890</c:v>
                </c:pt>
                <c:pt idx="2891">
                  <c:v>2891</c:v>
                </c:pt>
                <c:pt idx="2892">
                  <c:v>2892</c:v>
                </c:pt>
                <c:pt idx="2893">
                  <c:v>2893</c:v>
                </c:pt>
                <c:pt idx="2894">
                  <c:v>2894</c:v>
                </c:pt>
                <c:pt idx="2895">
                  <c:v>2895</c:v>
                </c:pt>
                <c:pt idx="2896">
                  <c:v>2896</c:v>
                </c:pt>
                <c:pt idx="2897">
                  <c:v>2897</c:v>
                </c:pt>
                <c:pt idx="2898">
                  <c:v>2898</c:v>
                </c:pt>
                <c:pt idx="2899">
                  <c:v>2899</c:v>
                </c:pt>
                <c:pt idx="2900">
                  <c:v>2900</c:v>
                </c:pt>
                <c:pt idx="2901">
                  <c:v>2901</c:v>
                </c:pt>
                <c:pt idx="2902">
                  <c:v>2902</c:v>
                </c:pt>
                <c:pt idx="2903">
                  <c:v>2903</c:v>
                </c:pt>
                <c:pt idx="2904">
                  <c:v>2904</c:v>
                </c:pt>
                <c:pt idx="2905">
                  <c:v>2905</c:v>
                </c:pt>
                <c:pt idx="2906">
                  <c:v>2906</c:v>
                </c:pt>
                <c:pt idx="2907">
                  <c:v>2907</c:v>
                </c:pt>
                <c:pt idx="2908">
                  <c:v>2908</c:v>
                </c:pt>
                <c:pt idx="2909">
                  <c:v>2909</c:v>
                </c:pt>
                <c:pt idx="2910">
                  <c:v>2910</c:v>
                </c:pt>
                <c:pt idx="2911">
                  <c:v>2911</c:v>
                </c:pt>
                <c:pt idx="2912">
                  <c:v>2912</c:v>
                </c:pt>
                <c:pt idx="2913">
                  <c:v>2913</c:v>
                </c:pt>
                <c:pt idx="2914">
                  <c:v>2914</c:v>
                </c:pt>
                <c:pt idx="2915">
                  <c:v>2915</c:v>
                </c:pt>
                <c:pt idx="2916">
                  <c:v>2916</c:v>
                </c:pt>
                <c:pt idx="2917">
                  <c:v>2917</c:v>
                </c:pt>
                <c:pt idx="2918">
                  <c:v>2918</c:v>
                </c:pt>
                <c:pt idx="2919">
                  <c:v>2919</c:v>
                </c:pt>
                <c:pt idx="2920">
                  <c:v>2920</c:v>
                </c:pt>
                <c:pt idx="2921">
                  <c:v>2921</c:v>
                </c:pt>
                <c:pt idx="2922">
                  <c:v>2922</c:v>
                </c:pt>
                <c:pt idx="2923">
                  <c:v>2923</c:v>
                </c:pt>
                <c:pt idx="2924">
                  <c:v>2924</c:v>
                </c:pt>
                <c:pt idx="2925">
                  <c:v>2925</c:v>
                </c:pt>
                <c:pt idx="2926">
                  <c:v>2926</c:v>
                </c:pt>
                <c:pt idx="2927">
                  <c:v>2927</c:v>
                </c:pt>
                <c:pt idx="2928">
                  <c:v>2928</c:v>
                </c:pt>
                <c:pt idx="2929">
                  <c:v>2929</c:v>
                </c:pt>
                <c:pt idx="2930">
                  <c:v>2930</c:v>
                </c:pt>
                <c:pt idx="2931">
                  <c:v>2931</c:v>
                </c:pt>
                <c:pt idx="2932">
                  <c:v>2932</c:v>
                </c:pt>
                <c:pt idx="2933">
                  <c:v>2933</c:v>
                </c:pt>
                <c:pt idx="2934">
                  <c:v>2934</c:v>
                </c:pt>
                <c:pt idx="2935">
                  <c:v>2935</c:v>
                </c:pt>
                <c:pt idx="2936">
                  <c:v>2936</c:v>
                </c:pt>
                <c:pt idx="2937">
                  <c:v>2937</c:v>
                </c:pt>
                <c:pt idx="2938">
                  <c:v>2938</c:v>
                </c:pt>
                <c:pt idx="2939">
                  <c:v>2939</c:v>
                </c:pt>
                <c:pt idx="2940">
                  <c:v>2940</c:v>
                </c:pt>
                <c:pt idx="2941">
                  <c:v>2941</c:v>
                </c:pt>
                <c:pt idx="2942">
                  <c:v>2942</c:v>
                </c:pt>
                <c:pt idx="2943">
                  <c:v>2943</c:v>
                </c:pt>
                <c:pt idx="2944">
                  <c:v>2944</c:v>
                </c:pt>
                <c:pt idx="2945">
                  <c:v>2945</c:v>
                </c:pt>
                <c:pt idx="2946">
                  <c:v>2946</c:v>
                </c:pt>
                <c:pt idx="2947">
                  <c:v>2947</c:v>
                </c:pt>
                <c:pt idx="2948">
                  <c:v>2948</c:v>
                </c:pt>
                <c:pt idx="2949">
                  <c:v>2949</c:v>
                </c:pt>
                <c:pt idx="2950">
                  <c:v>2950</c:v>
                </c:pt>
                <c:pt idx="2951">
                  <c:v>2951</c:v>
                </c:pt>
                <c:pt idx="2952">
                  <c:v>2952</c:v>
                </c:pt>
                <c:pt idx="2953">
                  <c:v>2953</c:v>
                </c:pt>
                <c:pt idx="2954">
                  <c:v>2954</c:v>
                </c:pt>
                <c:pt idx="2955">
                  <c:v>2955</c:v>
                </c:pt>
                <c:pt idx="2956">
                  <c:v>2956</c:v>
                </c:pt>
                <c:pt idx="2957">
                  <c:v>2957</c:v>
                </c:pt>
                <c:pt idx="2958">
                  <c:v>2958</c:v>
                </c:pt>
                <c:pt idx="2959">
                  <c:v>2959</c:v>
                </c:pt>
                <c:pt idx="2960">
                  <c:v>2960</c:v>
                </c:pt>
                <c:pt idx="2961">
                  <c:v>2961</c:v>
                </c:pt>
                <c:pt idx="2962">
                  <c:v>2962</c:v>
                </c:pt>
                <c:pt idx="2963">
                  <c:v>2963</c:v>
                </c:pt>
                <c:pt idx="2964">
                  <c:v>2964</c:v>
                </c:pt>
                <c:pt idx="2965">
                  <c:v>2965</c:v>
                </c:pt>
                <c:pt idx="2966">
                  <c:v>2966</c:v>
                </c:pt>
                <c:pt idx="2967">
                  <c:v>2967</c:v>
                </c:pt>
                <c:pt idx="2968">
                  <c:v>2968</c:v>
                </c:pt>
                <c:pt idx="2969">
                  <c:v>2969</c:v>
                </c:pt>
                <c:pt idx="2970">
                  <c:v>2970</c:v>
                </c:pt>
                <c:pt idx="2971">
                  <c:v>2971</c:v>
                </c:pt>
                <c:pt idx="2972">
                  <c:v>2972</c:v>
                </c:pt>
                <c:pt idx="2973">
                  <c:v>2973</c:v>
                </c:pt>
                <c:pt idx="2974">
                  <c:v>2974</c:v>
                </c:pt>
                <c:pt idx="2975">
                  <c:v>2975</c:v>
                </c:pt>
                <c:pt idx="2976">
                  <c:v>2976</c:v>
                </c:pt>
                <c:pt idx="2977">
                  <c:v>2977</c:v>
                </c:pt>
                <c:pt idx="2978">
                  <c:v>2978</c:v>
                </c:pt>
                <c:pt idx="2979">
                  <c:v>2979</c:v>
                </c:pt>
                <c:pt idx="2980">
                  <c:v>2980</c:v>
                </c:pt>
                <c:pt idx="2981">
                  <c:v>2981</c:v>
                </c:pt>
                <c:pt idx="2982">
                  <c:v>2982</c:v>
                </c:pt>
                <c:pt idx="2983">
                  <c:v>2983</c:v>
                </c:pt>
                <c:pt idx="2984">
                  <c:v>2984</c:v>
                </c:pt>
                <c:pt idx="2985">
                  <c:v>2985</c:v>
                </c:pt>
                <c:pt idx="2986">
                  <c:v>2986</c:v>
                </c:pt>
                <c:pt idx="2987">
                  <c:v>2987</c:v>
                </c:pt>
                <c:pt idx="2988">
                  <c:v>2988</c:v>
                </c:pt>
                <c:pt idx="2989">
                  <c:v>2989</c:v>
                </c:pt>
                <c:pt idx="2990">
                  <c:v>2990</c:v>
                </c:pt>
                <c:pt idx="2991">
                  <c:v>2991</c:v>
                </c:pt>
                <c:pt idx="2992">
                  <c:v>2992</c:v>
                </c:pt>
                <c:pt idx="2993">
                  <c:v>2993</c:v>
                </c:pt>
                <c:pt idx="2994">
                  <c:v>2994</c:v>
                </c:pt>
                <c:pt idx="2995">
                  <c:v>2995</c:v>
                </c:pt>
                <c:pt idx="2996">
                  <c:v>2996</c:v>
                </c:pt>
                <c:pt idx="2997">
                  <c:v>2997</c:v>
                </c:pt>
                <c:pt idx="2998">
                  <c:v>2998</c:v>
                </c:pt>
                <c:pt idx="2999">
                  <c:v>2999</c:v>
                </c:pt>
                <c:pt idx="3000">
                  <c:v>3000</c:v>
                </c:pt>
                <c:pt idx="3001">
                  <c:v>3001</c:v>
                </c:pt>
                <c:pt idx="3002">
                  <c:v>3002</c:v>
                </c:pt>
                <c:pt idx="3003">
                  <c:v>3003</c:v>
                </c:pt>
                <c:pt idx="3004">
                  <c:v>3004</c:v>
                </c:pt>
                <c:pt idx="3005">
                  <c:v>3005</c:v>
                </c:pt>
                <c:pt idx="3006">
                  <c:v>3006</c:v>
                </c:pt>
                <c:pt idx="3007">
                  <c:v>3007</c:v>
                </c:pt>
                <c:pt idx="3008">
                  <c:v>3008</c:v>
                </c:pt>
                <c:pt idx="3009">
                  <c:v>3009</c:v>
                </c:pt>
                <c:pt idx="3010">
                  <c:v>3010</c:v>
                </c:pt>
                <c:pt idx="3011">
                  <c:v>3011</c:v>
                </c:pt>
                <c:pt idx="3012">
                  <c:v>3012</c:v>
                </c:pt>
                <c:pt idx="3013">
                  <c:v>3013</c:v>
                </c:pt>
                <c:pt idx="3014">
                  <c:v>3014</c:v>
                </c:pt>
                <c:pt idx="3015">
                  <c:v>3015</c:v>
                </c:pt>
                <c:pt idx="3016">
                  <c:v>3016</c:v>
                </c:pt>
                <c:pt idx="3017">
                  <c:v>3017</c:v>
                </c:pt>
                <c:pt idx="3018">
                  <c:v>3018</c:v>
                </c:pt>
                <c:pt idx="3019">
                  <c:v>3019</c:v>
                </c:pt>
                <c:pt idx="3020">
                  <c:v>3020</c:v>
                </c:pt>
                <c:pt idx="3021">
                  <c:v>3021</c:v>
                </c:pt>
                <c:pt idx="3022">
                  <c:v>3022</c:v>
                </c:pt>
                <c:pt idx="3023">
                  <c:v>3023</c:v>
                </c:pt>
                <c:pt idx="3024">
                  <c:v>3024</c:v>
                </c:pt>
                <c:pt idx="3025">
                  <c:v>3025</c:v>
                </c:pt>
                <c:pt idx="3026">
                  <c:v>3026</c:v>
                </c:pt>
                <c:pt idx="3027">
                  <c:v>3027</c:v>
                </c:pt>
                <c:pt idx="3028">
                  <c:v>3028</c:v>
                </c:pt>
                <c:pt idx="3029">
                  <c:v>3029</c:v>
                </c:pt>
                <c:pt idx="3030">
                  <c:v>3030</c:v>
                </c:pt>
                <c:pt idx="3031">
                  <c:v>3031</c:v>
                </c:pt>
                <c:pt idx="3032">
                  <c:v>3032</c:v>
                </c:pt>
                <c:pt idx="3033">
                  <c:v>3033</c:v>
                </c:pt>
                <c:pt idx="3034">
                  <c:v>3034</c:v>
                </c:pt>
                <c:pt idx="3035">
                  <c:v>3035</c:v>
                </c:pt>
                <c:pt idx="3036">
                  <c:v>3036</c:v>
                </c:pt>
                <c:pt idx="3037">
                  <c:v>3037</c:v>
                </c:pt>
                <c:pt idx="3038">
                  <c:v>3038</c:v>
                </c:pt>
                <c:pt idx="3039">
                  <c:v>3039</c:v>
                </c:pt>
                <c:pt idx="3040">
                  <c:v>3040</c:v>
                </c:pt>
                <c:pt idx="3041">
                  <c:v>3041</c:v>
                </c:pt>
                <c:pt idx="3042">
                  <c:v>3042</c:v>
                </c:pt>
                <c:pt idx="3043">
                  <c:v>3043</c:v>
                </c:pt>
                <c:pt idx="3044">
                  <c:v>3044</c:v>
                </c:pt>
                <c:pt idx="3045">
                  <c:v>3045</c:v>
                </c:pt>
                <c:pt idx="3046">
                  <c:v>3046</c:v>
                </c:pt>
                <c:pt idx="3047">
                  <c:v>3047</c:v>
                </c:pt>
                <c:pt idx="3048">
                  <c:v>3048</c:v>
                </c:pt>
                <c:pt idx="3049">
                  <c:v>3049</c:v>
                </c:pt>
                <c:pt idx="3050">
                  <c:v>3050</c:v>
                </c:pt>
                <c:pt idx="3051">
                  <c:v>3051</c:v>
                </c:pt>
                <c:pt idx="3052">
                  <c:v>3052</c:v>
                </c:pt>
                <c:pt idx="3053">
                  <c:v>3053</c:v>
                </c:pt>
                <c:pt idx="3054">
                  <c:v>3054</c:v>
                </c:pt>
                <c:pt idx="3055">
                  <c:v>3055</c:v>
                </c:pt>
                <c:pt idx="3056">
                  <c:v>3056</c:v>
                </c:pt>
                <c:pt idx="3057">
                  <c:v>3057</c:v>
                </c:pt>
                <c:pt idx="3058">
                  <c:v>3058</c:v>
                </c:pt>
                <c:pt idx="3059">
                  <c:v>3059</c:v>
                </c:pt>
                <c:pt idx="3060">
                  <c:v>3060</c:v>
                </c:pt>
                <c:pt idx="3061">
                  <c:v>3061</c:v>
                </c:pt>
                <c:pt idx="3062">
                  <c:v>3062</c:v>
                </c:pt>
                <c:pt idx="3063">
                  <c:v>3063</c:v>
                </c:pt>
                <c:pt idx="3064">
                  <c:v>3064</c:v>
                </c:pt>
                <c:pt idx="3065">
                  <c:v>3065</c:v>
                </c:pt>
                <c:pt idx="3066">
                  <c:v>3066</c:v>
                </c:pt>
                <c:pt idx="3067">
                  <c:v>3067</c:v>
                </c:pt>
                <c:pt idx="3068">
                  <c:v>3068</c:v>
                </c:pt>
                <c:pt idx="3069">
                  <c:v>3069</c:v>
                </c:pt>
                <c:pt idx="3070">
                  <c:v>3070</c:v>
                </c:pt>
                <c:pt idx="3071">
                  <c:v>3071</c:v>
                </c:pt>
                <c:pt idx="3072">
                  <c:v>3072</c:v>
                </c:pt>
                <c:pt idx="3073">
                  <c:v>3073</c:v>
                </c:pt>
                <c:pt idx="3074">
                  <c:v>3074</c:v>
                </c:pt>
                <c:pt idx="3075">
                  <c:v>3075</c:v>
                </c:pt>
                <c:pt idx="3076">
                  <c:v>3076</c:v>
                </c:pt>
                <c:pt idx="3077">
                  <c:v>3077</c:v>
                </c:pt>
                <c:pt idx="3078">
                  <c:v>3078</c:v>
                </c:pt>
                <c:pt idx="3079">
                  <c:v>3079</c:v>
                </c:pt>
                <c:pt idx="3080">
                  <c:v>3080</c:v>
                </c:pt>
                <c:pt idx="3081">
                  <c:v>3081</c:v>
                </c:pt>
                <c:pt idx="3082">
                  <c:v>3082</c:v>
                </c:pt>
                <c:pt idx="3083">
                  <c:v>3083</c:v>
                </c:pt>
                <c:pt idx="3084">
                  <c:v>3084</c:v>
                </c:pt>
                <c:pt idx="3085">
                  <c:v>3085</c:v>
                </c:pt>
                <c:pt idx="3086">
                  <c:v>3086</c:v>
                </c:pt>
                <c:pt idx="3087">
                  <c:v>3087</c:v>
                </c:pt>
                <c:pt idx="3088">
                  <c:v>3088</c:v>
                </c:pt>
                <c:pt idx="3089">
                  <c:v>3089</c:v>
                </c:pt>
                <c:pt idx="3090">
                  <c:v>3090</c:v>
                </c:pt>
                <c:pt idx="3091">
                  <c:v>3091</c:v>
                </c:pt>
                <c:pt idx="3092">
                  <c:v>3092</c:v>
                </c:pt>
                <c:pt idx="3093">
                  <c:v>3093</c:v>
                </c:pt>
                <c:pt idx="3094">
                  <c:v>3094</c:v>
                </c:pt>
                <c:pt idx="3095">
                  <c:v>3095</c:v>
                </c:pt>
                <c:pt idx="3096">
                  <c:v>3096</c:v>
                </c:pt>
                <c:pt idx="3097">
                  <c:v>3097</c:v>
                </c:pt>
                <c:pt idx="3098">
                  <c:v>3098</c:v>
                </c:pt>
                <c:pt idx="3099">
                  <c:v>3099</c:v>
                </c:pt>
                <c:pt idx="3100">
                  <c:v>3100</c:v>
                </c:pt>
                <c:pt idx="3101">
                  <c:v>3101</c:v>
                </c:pt>
                <c:pt idx="3102">
                  <c:v>3102</c:v>
                </c:pt>
                <c:pt idx="3103">
                  <c:v>3103</c:v>
                </c:pt>
                <c:pt idx="3104">
                  <c:v>3104</c:v>
                </c:pt>
                <c:pt idx="3105">
                  <c:v>3105</c:v>
                </c:pt>
                <c:pt idx="3106">
                  <c:v>3106</c:v>
                </c:pt>
                <c:pt idx="3107">
                  <c:v>3107</c:v>
                </c:pt>
                <c:pt idx="3108">
                  <c:v>3108</c:v>
                </c:pt>
                <c:pt idx="3109">
                  <c:v>3109</c:v>
                </c:pt>
                <c:pt idx="3110">
                  <c:v>3110</c:v>
                </c:pt>
                <c:pt idx="3111">
                  <c:v>3111</c:v>
                </c:pt>
                <c:pt idx="3112">
                  <c:v>3112</c:v>
                </c:pt>
                <c:pt idx="3113">
                  <c:v>3113</c:v>
                </c:pt>
                <c:pt idx="3114">
                  <c:v>3114</c:v>
                </c:pt>
                <c:pt idx="3115">
                  <c:v>3115</c:v>
                </c:pt>
                <c:pt idx="3116">
                  <c:v>3116</c:v>
                </c:pt>
                <c:pt idx="3117">
                  <c:v>3117</c:v>
                </c:pt>
                <c:pt idx="3118">
                  <c:v>3118</c:v>
                </c:pt>
                <c:pt idx="3119">
                  <c:v>3119</c:v>
                </c:pt>
                <c:pt idx="3120">
                  <c:v>3120</c:v>
                </c:pt>
                <c:pt idx="3121">
                  <c:v>3121</c:v>
                </c:pt>
                <c:pt idx="3122">
                  <c:v>3122</c:v>
                </c:pt>
                <c:pt idx="3123">
                  <c:v>3123</c:v>
                </c:pt>
                <c:pt idx="3124">
                  <c:v>3124</c:v>
                </c:pt>
                <c:pt idx="3125">
                  <c:v>3125</c:v>
                </c:pt>
                <c:pt idx="3126">
                  <c:v>3126</c:v>
                </c:pt>
                <c:pt idx="3127">
                  <c:v>3127</c:v>
                </c:pt>
                <c:pt idx="3128">
                  <c:v>3128</c:v>
                </c:pt>
                <c:pt idx="3129">
                  <c:v>3129</c:v>
                </c:pt>
                <c:pt idx="3130">
                  <c:v>3130</c:v>
                </c:pt>
                <c:pt idx="3131">
                  <c:v>3131</c:v>
                </c:pt>
                <c:pt idx="3132">
                  <c:v>3132</c:v>
                </c:pt>
                <c:pt idx="3133">
                  <c:v>3133</c:v>
                </c:pt>
                <c:pt idx="3134">
                  <c:v>3134</c:v>
                </c:pt>
                <c:pt idx="3135">
                  <c:v>3135</c:v>
                </c:pt>
                <c:pt idx="3136">
                  <c:v>3136</c:v>
                </c:pt>
                <c:pt idx="3137">
                  <c:v>3137</c:v>
                </c:pt>
                <c:pt idx="3138">
                  <c:v>3138</c:v>
                </c:pt>
                <c:pt idx="3139">
                  <c:v>3139</c:v>
                </c:pt>
                <c:pt idx="3140">
                  <c:v>3140</c:v>
                </c:pt>
                <c:pt idx="3141">
                  <c:v>3141</c:v>
                </c:pt>
                <c:pt idx="3142">
                  <c:v>3142</c:v>
                </c:pt>
                <c:pt idx="3143">
                  <c:v>3143</c:v>
                </c:pt>
                <c:pt idx="3144">
                  <c:v>3144</c:v>
                </c:pt>
                <c:pt idx="3145">
                  <c:v>3145</c:v>
                </c:pt>
                <c:pt idx="3146">
                  <c:v>3146</c:v>
                </c:pt>
                <c:pt idx="3147">
                  <c:v>3147</c:v>
                </c:pt>
                <c:pt idx="3148">
                  <c:v>3148</c:v>
                </c:pt>
                <c:pt idx="3149">
                  <c:v>3149</c:v>
                </c:pt>
                <c:pt idx="3150">
                  <c:v>3150</c:v>
                </c:pt>
                <c:pt idx="3151">
                  <c:v>3151</c:v>
                </c:pt>
                <c:pt idx="3152">
                  <c:v>3152</c:v>
                </c:pt>
                <c:pt idx="3153">
                  <c:v>3153</c:v>
                </c:pt>
                <c:pt idx="3154">
                  <c:v>3154</c:v>
                </c:pt>
                <c:pt idx="3155">
                  <c:v>3155</c:v>
                </c:pt>
                <c:pt idx="3156">
                  <c:v>3156</c:v>
                </c:pt>
                <c:pt idx="3157">
                  <c:v>3157</c:v>
                </c:pt>
                <c:pt idx="3158">
                  <c:v>3158</c:v>
                </c:pt>
                <c:pt idx="3159">
                  <c:v>3159</c:v>
                </c:pt>
                <c:pt idx="3160">
                  <c:v>3160</c:v>
                </c:pt>
                <c:pt idx="3161">
                  <c:v>3161</c:v>
                </c:pt>
                <c:pt idx="3162">
                  <c:v>3162</c:v>
                </c:pt>
                <c:pt idx="3163">
                  <c:v>3163</c:v>
                </c:pt>
                <c:pt idx="3164">
                  <c:v>3164</c:v>
                </c:pt>
                <c:pt idx="3165">
                  <c:v>3165</c:v>
                </c:pt>
                <c:pt idx="3166">
                  <c:v>3166</c:v>
                </c:pt>
                <c:pt idx="3167">
                  <c:v>3167</c:v>
                </c:pt>
                <c:pt idx="3168">
                  <c:v>3168</c:v>
                </c:pt>
                <c:pt idx="3169">
                  <c:v>3169</c:v>
                </c:pt>
                <c:pt idx="3170">
                  <c:v>3170</c:v>
                </c:pt>
                <c:pt idx="3171">
                  <c:v>3171</c:v>
                </c:pt>
                <c:pt idx="3172">
                  <c:v>3172</c:v>
                </c:pt>
                <c:pt idx="3173">
                  <c:v>3173</c:v>
                </c:pt>
                <c:pt idx="3174">
                  <c:v>3174</c:v>
                </c:pt>
                <c:pt idx="3175">
                  <c:v>3175</c:v>
                </c:pt>
                <c:pt idx="3176">
                  <c:v>3176</c:v>
                </c:pt>
                <c:pt idx="3177">
                  <c:v>3177</c:v>
                </c:pt>
                <c:pt idx="3178">
                  <c:v>3178</c:v>
                </c:pt>
                <c:pt idx="3179">
                  <c:v>3179</c:v>
                </c:pt>
                <c:pt idx="3180">
                  <c:v>3180</c:v>
                </c:pt>
                <c:pt idx="3181">
                  <c:v>3181</c:v>
                </c:pt>
                <c:pt idx="3182">
                  <c:v>3182</c:v>
                </c:pt>
                <c:pt idx="3183">
                  <c:v>3183</c:v>
                </c:pt>
                <c:pt idx="3184">
                  <c:v>3184</c:v>
                </c:pt>
                <c:pt idx="3185">
                  <c:v>3185</c:v>
                </c:pt>
                <c:pt idx="3186">
                  <c:v>3186</c:v>
                </c:pt>
                <c:pt idx="3187">
                  <c:v>3187</c:v>
                </c:pt>
                <c:pt idx="3188">
                  <c:v>3188</c:v>
                </c:pt>
                <c:pt idx="3189">
                  <c:v>3189</c:v>
                </c:pt>
                <c:pt idx="3190">
                  <c:v>3190</c:v>
                </c:pt>
                <c:pt idx="3191">
                  <c:v>3191</c:v>
                </c:pt>
                <c:pt idx="3192">
                  <c:v>3192</c:v>
                </c:pt>
                <c:pt idx="3193">
                  <c:v>3193</c:v>
                </c:pt>
                <c:pt idx="3194">
                  <c:v>3194</c:v>
                </c:pt>
                <c:pt idx="3195">
                  <c:v>3195</c:v>
                </c:pt>
                <c:pt idx="3196">
                  <c:v>3196</c:v>
                </c:pt>
                <c:pt idx="3197">
                  <c:v>3197</c:v>
                </c:pt>
                <c:pt idx="3198">
                  <c:v>3198</c:v>
                </c:pt>
                <c:pt idx="3199">
                  <c:v>3199</c:v>
                </c:pt>
                <c:pt idx="3200">
                  <c:v>3200</c:v>
                </c:pt>
                <c:pt idx="3201">
                  <c:v>3201</c:v>
                </c:pt>
                <c:pt idx="3202">
                  <c:v>3202</c:v>
                </c:pt>
                <c:pt idx="3203">
                  <c:v>3203</c:v>
                </c:pt>
                <c:pt idx="3204">
                  <c:v>3204</c:v>
                </c:pt>
                <c:pt idx="3205">
                  <c:v>3205</c:v>
                </c:pt>
                <c:pt idx="3206">
                  <c:v>3206</c:v>
                </c:pt>
                <c:pt idx="3207">
                  <c:v>3207</c:v>
                </c:pt>
                <c:pt idx="3208">
                  <c:v>3208</c:v>
                </c:pt>
                <c:pt idx="3209">
                  <c:v>3209</c:v>
                </c:pt>
                <c:pt idx="3210">
                  <c:v>3210</c:v>
                </c:pt>
                <c:pt idx="3211">
                  <c:v>3211</c:v>
                </c:pt>
                <c:pt idx="3212">
                  <c:v>3212</c:v>
                </c:pt>
                <c:pt idx="3213">
                  <c:v>3213</c:v>
                </c:pt>
                <c:pt idx="3214">
                  <c:v>3214</c:v>
                </c:pt>
                <c:pt idx="3215">
                  <c:v>3215</c:v>
                </c:pt>
                <c:pt idx="3216">
                  <c:v>3216</c:v>
                </c:pt>
                <c:pt idx="3217">
                  <c:v>3217</c:v>
                </c:pt>
                <c:pt idx="3218">
                  <c:v>3218</c:v>
                </c:pt>
                <c:pt idx="3219">
                  <c:v>3219</c:v>
                </c:pt>
                <c:pt idx="3220">
                  <c:v>3220</c:v>
                </c:pt>
                <c:pt idx="3221">
                  <c:v>3221</c:v>
                </c:pt>
                <c:pt idx="3222">
                  <c:v>3222</c:v>
                </c:pt>
                <c:pt idx="3223">
                  <c:v>3223</c:v>
                </c:pt>
                <c:pt idx="3224">
                  <c:v>3224</c:v>
                </c:pt>
                <c:pt idx="3225">
                  <c:v>3225</c:v>
                </c:pt>
                <c:pt idx="3226">
                  <c:v>3226</c:v>
                </c:pt>
                <c:pt idx="3227">
                  <c:v>3227</c:v>
                </c:pt>
                <c:pt idx="3228">
                  <c:v>3228</c:v>
                </c:pt>
                <c:pt idx="3229">
                  <c:v>3229</c:v>
                </c:pt>
                <c:pt idx="3230">
                  <c:v>3230</c:v>
                </c:pt>
                <c:pt idx="3231">
                  <c:v>3231</c:v>
                </c:pt>
                <c:pt idx="3232">
                  <c:v>3232</c:v>
                </c:pt>
                <c:pt idx="3233">
                  <c:v>3233</c:v>
                </c:pt>
                <c:pt idx="3234">
                  <c:v>3234</c:v>
                </c:pt>
                <c:pt idx="3235">
                  <c:v>3235</c:v>
                </c:pt>
                <c:pt idx="3236">
                  <c:v>3236</c:v>
                </c:pt>
                <c:pt idx="3237">
                  <c:v>3237</c:v>
                </c:pt>
                <c:pt idx="3238">
                  <c:v>3238</c:v>
                </c:pt>
                <c:pt idx="3239">
                  <c:v>3239</c:v>
                </c:pt>
                <c:pt idx="3240">
                  <c:v>3240</c:v>
                </c:pt>
                <c:pt idx="3241">
                  <c:v>3241</c:v>
                </c:pt>
                <c:pt idx="3242">
                  <c:v>3242</c:v>
                </c:pt>
                <c:pt idx="3243">
                  <c:v>3243</c:v>
                </c:pt>
                <c:pt idx="3244">
                  <c:v>3244</c:v>
                </c:pt>
                <c:pt idx="3245">
                  <c:v>3245</c:v>
                </c:pt>
                <c:pt idx="3246">
                  <c:v>3246</c:v>
                </c:pt>
                <c:pt idx="3247">
                  <c:v>3247</c:v>
                </c:pt>
                <c:pt idx="3248">
                  <c:v>3248</c:v>
                </c:pt>
                <c:pt idx="3249">
                  <c:v>3249</c:v>
                </c:pt>
                <c:pt idx="3250">
                  <c:v>3250</c:v>
                </c:pt>
                <c:pt idx="3251">
                  <c:v>3251</c:v>
                </c:pt>
                <c:pt idx="3252">
                  <c:v>3252</c:v>
                </c:pt>
                <c:pt idx="3253">
                  <c:v>3253</c:v>
                </c:pt>
                <c:pt idx="3254">
                  <c:v>3254</c:v>
                </c:pt>
                <c:pt idx="3255">
                  <c:v>3255</c:v>
                </c:pt>
                <c:pt idx="3256">
                  <c:v>3256</c:v>
                </c:pt>
                <c:pt idx="3257">
                  <c:v>3257</c:v>
                </c:pt>
                <c:pt idx="3258">
                  <c:v>3258</c:v>
                </c:pt>
                <c:pt idx="3259">
                  <c:v>3259</c:v>
                </c:pt>
                <c:pt idx="3260">
                  <c:v>3260</c:v>
                </c:pt>
                <c:pt idx="3261">
                  <c:v>3261</c:v>
                </c:pt>
                <c:pt idx="3262">
                  <c:v>3262</c:v>
                </c:pt>
                <c:pt idx="3263">
                  <c:v>3263</c:v>
                </c:pt>
                <c:pt idx="3264">
                  <c:v>3264</c:v>
                </c:pt>
                <c:pt idx="3265">
                  <c:v>3265</c:v>
                </c:pt>
                <c:pt idx="3266">
                  <c:v>3266</c:v>
                </c:pt>
                <c:pt idx="3267">
                  <c:v>3267</c:v>
                </c:pt>
                <c:pt idx="3268">
                  <c:v>3268</c:v>
                </c:pt>
                <c:pt idx="3269">
                  <c:v>3269</c:v>
                </c:pt>
                <c:pt idx="3270">
                  <c:v>3270</c:v>
                </c:pt>
                <c:pt idx="3271">
                  <c:v>3271</c:v>
                </c:pt>
                <c:pt idx="3272">
                  <c:v>3272</c:v>
                </c:pt>
                <c:pt idx="3273">
                  <c:v>3273</c:v>
                </c:pt>
                <c:pt idx="3274">
                  <c:v>3274</c:v>
                </c:pt>
                <c:pt idx="3275">
                  <c:v>3275</c:v>
                </c:pt>
                <c:pt idx="3276">
                  <c:v>3276</c:v>
                </c:pt>
                <c:pt idx="3277">
                  <c:v>3277</c:v>
                </c:pt>
                <c:pt idx="3278">
                  <c:v>3278</c:v>
                </c:pt>
                <c:pt idx="3279">
                  <c:v>3279</c:v>
                </c:pt>
                <c:pt idx="3280">
                  <c:v>3280</c:v>
                </c:pt>
                <c:pt idx="3281">
                  <c:v>3281</c:v>
                </c:pt>
                <c:pt idx="3282">
                  <c:v>3282</c:v>
                </c:pt>
                <c:pt idx="3283">
                  <c:v>3283</c:v>
                </c:pt>
                <c:pt idx="3284">
                  <c:v>3284</c:v>
                </c:pt>
                <c:pt idx="3285">
                  <c:v>3285</c:v>
                </c:pt>
                <c:pt idx="3286">
                  <c:v>3286</c:v>
                </c:pt>
                <c:pt idx="3287">
                  <c:v>3287</c:v>
                </c:pt>
                <c:pt idx="3288">
                  <c:v>3288</c:v>
                </c:pt>
                <c:pt idx="3289">
                  <c:v>3289</c:v>
                </c:pt>
                <c:pt idx="3290">
                  <c:v>3290</c:v>
                </c:pt>
                <c:pt idx="3291">
                  <c:v>3291</c:v>
                </c:pt>
                <c:pt idx="3292">
                  <c:v>3292</c:v>
                </c:pt>
                <c:pt idx="3293">
                  <c:v>3293</c:v>
                </c:pt>
                <c:pt idx="3294">
                  <c:v>3294</c:v>
                </c:pt>
                <c:pt idx="3295">
                  <c:v>3295</c:v>
                </c:pt>
                <c:pt idx="3296">
                  <c:v>3296</c:v>
                </c:pt>
                <c:pt idx="3297">
                  <c:v>3297</c:v>
                </c:pt>
                <c:pt idx="3298">
                  <c:v>3298</c:v>
                </c:pt>
                <c:pt idx="3299">
                  <c:v>3299</c:v>
                </c:pt>
                <c:pt idx="3300">
                  <c:v>3300</c:v>
                </c:pt>
                <c:pt idx="3301">
                  <c:v>3301</c:v>
                </c:pt>
                <c:pt idx="3302">
                  <c:v>3302</c:v>
                </c:pt>
                <c:pt idx="3303">
                  <c:v>3303</c:v>
                </c:pt>
                <c:pt idx="3304">
                  <c:v>3304</c:v>
                </c:pt>
                <c:pt idx="3305">
                  <c:v>3305</c:v>
                </c:pt>
                <c:pt idx="3306">
                  <c:v>3306</c:v>
                </c:pt>
                <c:pt idx="3307">
                  <c:v>3307</c:v>
                </c:pt>
                <c:pt idx="3308">
                  <c:v>3308</c:v>
                </c:pt>
                <c:pt idx="3309">
                  <c:v>3309</c:v>
                </c:pt>
                <c:pt idx="3310">
                  <c:v>3310</c:v>
                </c:pt>
                <c:pt idx="3311">
                  <c:v>3311</c:v>
                </c:pt>
                <c:pt idx="3312">
                  <c:v>3312</c:v>
                </c:pt>
                <c:pt idx="3313">
                  <c:v>3313</c:v>
                </c:pt>
                <c:pt idx="3314">
                  <c:v>3314</c:v>
                </c:pt>
                <c:pt idx="3315">
                  <c:v>3315</c:v>
                </c:pt>
                <c:pt idx="3316">
                  <c:v>3316</c:v>
                </c:pt>
                <c:pt idx="3317">
                  <c:v>3317</c:v>
                </c:pt>
                <c:pt idx="3318">
                  <c:v>3318</c:v>
                </c:pt>
                <c:pt idx="3319">
                  <c:v>3319</c:v>
                </c:pt>
                <c:pt idx="3320">
                  <c:v>3320</c:v>
                </c:pt>
                <c:pt idx="3321">
                  <c:v>3321</c:v>
                </c:pt>
                <c:pt idx="3322">
                  <c:v>3322</c:v>
                </c:pt>
                <c:pt idx="3323">
                  <c:v>3323</c:v>
                </c:pt>
                <c:pt idx="3324">
                  <c:v>3324</c:v>
                </c:pt>
                <c:pt idx="3325">
                  <c:v>3325</c:v>
                </c:pt>
                <c:pt idx="3326">
                  <c:v>3326</c:v>
                </c:pt>
                <c:pt idx="3327">
                  <c:v>3327</c:v>
                </c:pt>
                <c:pt idx="3328">
                  <c:v>3328</c:v>
                </c:pt>
                <c:pt idx="3329">
                  <c:v>3329</c:v>
                </c:pt>
                <c:pt idx="3330">
                  <c:v>3330</c:v>
                </c:pt>
                <c:pt idx="3331">
                  <c:v>3331</c:v>
                </c:pt>
                <c:pt idx="3332">
                  <c:v>3332</c:v>
                </c:pt>
                <c:pt idx="3333">
                  <c:v>3333</c:v>
                </c:pt>
                <c:pt idx="3334">
                  <c:v>3334</c:v>
                </c:pt>
                <c:pt idx="3335">
                  <c:v>3335</c:v>
                </c:pt>
                <c:pt idx="3336">
                  <c:v>3336</c:v>
                </c:pt>
                <c:pt idx="3337">
                  <c:v>3337</c:v>
                </c:pt>
                <c:pt idx="3338">
                  <c:v>3338</c:v>
                </c:pt>
                <c:pt idx="3339">
                  <c:v>3339</c:v>
                </c:pt>
                <c:pt idx="3340">
                  <c:v>3340</c:v>
                </c:pt>
                <c:pt idx="3341">
                  <c:v>3341</c:v>
                </c:pt>
                <c:pt idx="3342">
                  <c:v>3342</c:v>
                </c:pt>
                <c:pt idx="3343">
                  <c:v>3343</c:v>
                </c:pt>
                <c:pt idx="3344">
                  <c:v>3344</c:v>
                </c:pt>
                <c:pt idx="3345">
                  <c:v>3345</c:v>
                </c:pt>
                <c:pt idx="3346">
                  <c:v>3346</c:v>
                </c:pt>
                <c:pt idx="3347">
                  <c:v>3347</c:v>
                </c:pt>
                <c:pt idx="3348">
                  <c:v>3348</c:v>
                </c:pt>
                <c:pt idx="3349">
                  <c:v>3349</c:v>
                </c:pt>
                <c:pt idx="3350">
                  <c:v>3350</c:v>
                </c:pt>
                <c:pt idx="3351">
                  <c:v>3351</c:v>
                </c:pt>
                <c:pt idx="3352">
                  <c:v>3352</c:v>
                </c:pt>
                <c:pt idx="3353">
                  <c:v>3353</c:v>
                </c:pt>
                <c:pt idx="3354">
                  <c:v>3354</c:v>
                </c:pt>
                <c:pt idx="3355">
                  <c:v>3355</c:v>
                </c:pt>
                <c:pt idx="3356">
                  <c:v>3356</c:v>
                </c:pt>
                <c:pt idx="3357">
                  <c:v>3357</c:v>
                </c:pt>
                <c:pt idx="3358">
                  <c:v>3358</c:v>
                </c:pt>
                <c:pt idx="3359">
                  <c:v>3359</c:v>
                </c:pt>
                <c:pt idx="3360">
                  <c:v>3360</c:v>
                </c:pt>
                <c:pt idx="3361">
                  <c:v>3361</c:v>
                </c:pt>
                <c:pt idx="3362">
                  <c:v>3362</c:v>
                </c:pt>
                <c:pt idx="3363">
                  <c:v>3363</c:v>
                </c:pt>
                <c:pt idx="3364">
                  <c:v>3364</c:v>
                </c:pt>
                <c:pt idx="3365">
                  <c:v>3365</c:v>
                </c:pt>
                <c:pt idx="3366">
                  <c:v>3366</c:v>
                </c:pt>
                <c:pt idx="3367">
                  <c:v>3367</c:v>
                </c:pt>
                <c:pt idx="3368">
                  <c:v>3368</c:v>
                </c:pt>
                <c:pt idx="3369">
                  <c:v>3369</c:v>
                </c:pt>
                <c:pt idx="3370">
                  <c:v>3370</c:v>
                </c:pt>
                <c:pt idx="3371">
                  <c:v>3371</c:v>
                </c:pt>
                <c:pt idx="3372">
                  <c:v>3372</c:v>
                </c:pt>
                <c:pt idx="3373">
                  <c:v>3373</c:v>
                </c:pt>
                <c:pt idx="3374">
                  <c:v>3374</c:v>
                </c:pt>
                <c:pt idx="3375">
                  <c:v>3375</c:v>
                </c:pt>
                <c:pt idx="3376">
                  <c:v>3376</c:v>
                </c:pt>
                <c:pt idx="3377">
                  <c:v>3377</c:v>
                </c:pt>
                <c:pt idx="3378">
                  <c:v>3378</c:v>
                </c:pt>
                <c:pt idx="3379">
                  <c:v>3379</c:v>
                </c:pt>
                <c:pt idx="3380">
                  <c:v>3380</c:v>
                </c:pt>
                <c:pt idx="3381">
                  <c:v>3381</c:v>
                </c:pt>
                <c:pt idx="3382">
                  <c:v>3382</c:v>
                </c:pt>
                <c:pt idx="3383">
                  <c:v>3383</c:v>
                </c:pt>
                <c:pt idx="3384">
                  <c:v>3384</c:v>
                </c:pt>
                <c:pt idx="3385">
                  <c:v>3385</c:v>
                </c:pt>
                <c:pt idx="3386">
                  <c:v>3386</c:v>
                </c:pt>
                <c:pt idx="3387">
                  <c:v>3387</c:v>
                </c:pt>
                <c:pt idx="3388">
                  <c:v>3388</c:v>
                </c:pt>
                <c:pt idx="3389">
                  <c:v>3389</c:v>
                </c:pt>
                <c:pt idx="3390">
                  <c:v>3390</c:v>
                </c:pt>
                <c:pt idx="3391">
                  <c:v>3391</c:v>
                </c:pt>
                <c:pt idx="3392">
                  <c:v>3392</c:v>
                </c:pt>
                <c:pt idx="3393">
                  <c:v>3393</c:v>
                </c:pt>
                <c:pt idx="3394">
                  <c:v>3394</c:v>
                </c:pt>
                <c:pt idx="3395">
                  <c:v>3395</c:v>
                </c:pt>
                <c:pt idx="3396">
                  <c:v>3396</c:v>
                </c:pt>
                <c:pt idx="3397">
                  <c:v>3397</c:v>
                </c:pt>
                <c:pt idx="3398">
                  <c:v>3398</c:v>
                </c:pt>
                <c:pt idx="3399">
                  <c:v>3399</c:v>
                </c:pt>
                <c:pt idx="3400">
                  <c:v>3400</c:v>
                </c:pt>
                <c:pt idx="3401">
                  <c:v>3401</c:v>
                </c:pt>
                <c:pt idx="3402">
                  <c:v>3402</c:v>
                </c:pt>
                <c:pt idx="3403">
                  <c:v>3403</c:v>
                </c:pt>
                <c:pt idx="3404">
                  <c:v>3404</c:v>
                </c:pt>
                <c:pt idx="3405">
                  <c:v>3405</c:v>
                </c:pt>
                <c:pt idx="3406">
                  <c:v>3406</c:v>
                </c:pt>
                <c:pt idx="3407">
                  <c:v>3407</c:v>
                </c:pt>
                <c:pt idx="3408">
                  <c:v>3408</c:v>
                </c:pt>
                <c:pt idx="3409">
                  <c:v>3409</c:v>
                </c:pt>
                <c:pt idx="3410">
                  <c:v>3410</c:v>
                </c:pt>
                <c:pt idx="3411">
                  <c:v>3411</c:v>
                </c:pt>
                <c:pt idx="3412">
                  <c:v>3412</c:v>
                </c:pt>
                <c:pt idx="3413">
                  <c:v>3413</c:v>
                </c:pt>
                <c:pt idx="3414">
                  <c:v>3414</c:v>
                </c:pt>
                <c:pt idx="3415">
                  <c:v>3415</c:v>
                </c:pt>
                <c:pt idx="3416">
                  <c:v>3416</c:v>
                </c:pt>
                <c:pt idx="3417">
                  <c:v>3417</c:v>
                </c:pt>
                <c:pt idx="3418">
                  <c:v>3418</c:v>
                </c:pt>
                <c:pt idx="3419">
                  <c:v>3419</c:v>
                </c:pt>
                <c:pt idx="3420">
                  <c:v>3420</c:v>
                </c:pt>
                <c:pt idx="3421">
                  <c:v>3421</c:v>
                </c:pt>
                <c:pt idx="3422">
                  <c:v>3422</c:v>
                </c:pt>
                <c:pt idx="3423">
                  <c:v>3423</c:v>
                </c:pt>
                <c:pt idx="3424">
                  <c:v>3424</c:v>
                </c:pt>
                <c:pt idx="3425">
                  <c:v>3425</c:v>
                </c:pt>
                <c:pt idx="3426">
                  <c:v>3426</c:v>
                </c:pt>
                <c:pt idx="3427">
                  <c:v>3427</c:v>
                </c:pt>
                <c:pt idx="3428">
                  <c:v>3428</c:v>
                </c:pt>
                <c:pt idx="3429">
                  <c:v>3429</c:v>
                </c:pt>
                <c:pt idx="3430">
                  <c:v>3430</c:v>
                </c:pt>
                <c:pt idx="3431">
                  <c:v>3431</c:v>
                </c:pt>
                <c:pt idx="3432">
                  <c:v>3432</c:v>
                </c:pt>
                <c:pt idx="3433">
                  <c:v>3433</c:v>
                </c:pt>
                <c:pt idx="3434">
                  <c:v>3434</c:v>
                </c:pt>
                <c:pt idx="3435">
                  <c:v>3435</c:v>
                </c:pt>
                <c:pt idx="3436">
                  <c:v>3436</c:v>
                </c:pt>
                <c:pt idx="3437">
                  <c:v>3437</c:v>
                </c:pt>
                <c:pt idx="3438">
                  <c:v>3438</c:v>
                </c:pt>
                <c:pt idx="3439">
                  <c:v>3439</c:v>
                </c:pt>
                <c:pt idx="3440">
                  <c:v>3440</c:v>
                </c:pt>
                <c:pt idx="3441">
                  <c:v>3441</c:v>
                </c:pt>
                <c:pt idx="3442">
                  <c:v>3442</c:v>
                </c:pt>
                <c:pt idx="3443">
                  <c:v>3443</c:v>
                </c:pt>
                <c:pt idx="3444">
                  <c:v>3444</c:v>
                </c:pt>
                <c:pt idx="3445">
                  <c:v>3445</c:v>
                </c:pt>
                <c:pt idx="3446">
                  <c:v>3446</c:v>
                </c:pt>
                <c:pt idx="3447">
                  <c:v>3447</c:v>
                </c:pt>
                <c:pt idx="3448">
                  <c:v>3448</c:v>
                </c:pt>
                <c:pt idx="3449">
                  <c:v>3449</c:v>
                </c:pt>
                <c:pt idx="3450">
                  <c:v>3450</c:v>
                </c:pt>
                <c:pt idx="3451">
                  <c:v>3451</c:v>
                </c:pt>
                <c:pt idx="3452">
                  <c:v>3452</c:v>
                </c:pt>
                <c:pt idx="3453">
                  <c:v>3453</c:v>
                </c:pt>
                <c:pt idx="3454">
                  <c:v>3454</c:v>
                </c:pt>
                <c:pt idx="3455">
                  <c:v>3455</c:v>
                </c:pt>
                <c:pt idx="3456">
                  <c:v>3456</c:v>
                </c:pt>
                <c:pt idx="3457">
                  <c:v>3457</c:v>
                </c:pt>
                <c:pt idx="3458">
                  <c:v>3458</c:v>
                </c:pt>
                <c:pt idx="3459">
                  <c:v>3459</c:v>
                </c:pt>
                <c:pt idx="3460">
                  <c:v>3460</c:v>
                </c:pt>
                <c:pt idx="3461">
                  <c:v>3461</c:v>
                </c:pt>
                <c:pt idx="3462">
                  <c:v>3462</c:v>
                </c:pt>
                <c:pt idx="3463">
                  <c:v>3463</c:v>
                </c:pt>
                <c:pt idx="3464">
                  <c:v>3464</c:v>
                </c:pt>
                <c:pt idx="3465">
                  <c:v>3465</c:v>
                </c:pt>
                <c:pt idx="3466">
                  <c:v>3466</c:v>
                </c:pt>
                <c:pt idx="3467">
                  <c:v>3467</c:v>
                </c:pt>
                <c:pt idx="3468">
                  <c:v>3468</c:v>
                </c:pt>
                <c:pt idx="3469">
                  <c:v>3469</c:v>
                </c:pt>
                <c:pt idx="3470">
                  <c:v>3470</c:v>
                </c:pt>
                <c:pt idx="3471">
                  <c:v>3471</c:v>
                </c:pt>
                <c:pt idx="3472">
                  <c:v>3472</c:v>
                </c:pt>
                <c:pt idx="3473">
                  <c:v>3473</c:v>
                </c:pt>
                <c:pt idx="3474">
                  <c:v>3474</c:v>
                </c:pt>
                <c:pt idx="3475">
                  <c:v>3475</c:v>
                </c:pt>
                <c:pt idx="3476">
                  <c:v>3476</c:v>
                </c:pt>
                <c:pt idx="3477">
                  <c:v>3477</c:v>
                </c:pt>
                <c:pt idx="3478">
                  <c:v>3478</c:v>
                </c:pt>
                <c:pt idx="3479">
                  <c:v>3479</c:v>
                </c:pt>
                <c:pt idx="3480">
                  <c:v>3480</c:v>
                </c:pt>
                <c:pt idx="3481">
                  <c:v>3481</c:v>
                </c:pt>
                <c:pt idx="3482">
                  <c:v>3482</c:v>
                </c:pt>
                <c:pt idx="3483">
                  <c:v>3483</c:v>
                </c:pt>
                <c:pt idx="3484">
                  <c:v>3484</c:v>
                </c:pt>
                <c:pt idx="3485">
                  <c:v>3485</c:v>
                </c:pt>
                <c:pt idx="3486">
                  <c:v>3486</c:v>
                </c:pt>
                <c:pt idx="3487">
                  <c:v>3487</c:v>
                </c:pt>
                <c:pt idx="3488">
                  <c:v>3488</c:v>
                </c:pt>
                <c:pt idx="3489">
                  <c:v>3489</c:v>
                </c:pt>
                <c:pt idx="3490">
                  <c:v>3490</c:v>
                </c:pt>
                <c:pt idx="3491">
                  <c:v>3491</c:v>
                </c:pt>
                <c:pt idx="3492">
                  <c:v>3492</c:v>
                </c:pt>
                <c:pt idx="3493">
                  <c:v>3493</c:v>
                </c:pt>
                <c:pt idx="3494">
                  <c:v>3494</c:v>
                </c:pt>
                <c:pt idx="3495">
                  <c:v>3495</c:v>
                </c:pt>
                <c:pt idx="3496">
                  <c:v>3496</c:v>
                </c:pt>
                <c:pt idx="3497">
                  <c:v>3497</c:v>
                </c:pt>
                <c:pt idx="3498">
                  <c:v>3498</c:v>
                </c:pt>
                <c:pt idx="3499">
                  <c:v>3499</c:v>
                </c:pt>
                <c:pt idx="3500">
                  <c:v>3500</c:v>
                </c:pt>
                <c:pt idx="3501">
                  <c:v>3501</c:v>
                </c:pt>
                <c:pt idx="3502">
                  <c:v>3502</c:v>
                </c:pt>
                <c:pt idx="3503">
                  <c:v>3503</c:v>
                </c:pt>
                <c:pt idx="3504">
                  <c:v>3504</c:v>
                </c:pt>
                <c:pt idx="3505">
                  <c:v>3505</c:v>
                </c:pt>
                <c:pt idx="3506">
                  <c:v>3506</c:v>
                </c:pt>
                <c:pt idx="3507">
                  <c:v>3507</c:v>
                </c:pt>
                <c:pt idx="3508">
                  <c:v>3508</c:v>
                </c:pt>
                <c:pt idx="3509">
                  <c:v>3509</c:v>
                </c:pt>
                <c:pt idx="3510">
                  <c:v>3510</c:v>
                </c:pt>
                <c:pt idx="3511">
                  <c:v>3511</c:v>
                </c:pt>
                <c:pt idx="3512">
                  <c:v>3512</c:v>
                </c:pt>
                <c:pt idx="3513">
                  <c:v>3513</c:v>
                </c:pt>
                <c:pt idx="3514">
                  <c:v>3514</c:v>
                </c:pt>
                <c:pt idx="3515">
                  <c:v>3515</c:v>
                </c:pt>
                <c:pt idx="3516">
                  <c:v>3516</c:v>
                </c:pt>
                <c:pt idx="3517">
                  <c:v>3517</c:v>
                </c:pt>
                <c:pt idx="3518">
                  <c:v>3518</c:v>
                </c:pt>
                <c:pt idx="3519">
                  <c:v>3519</c:v>
                </c:pt>
                <c:pt idx="3520">
                  <c:v>3520</c:v>
                </c:pt>
                <c:pt idx="3521">
                  <c:v>3521</c:v>
                </c:pt>
                <c:pt idx="3522">
                  <c:v>3522</c:v>
                </c:pt>
                <c:pt idx="3523">
                  <c:v>3523</c:v>
                </c:pt>
                <c:pt idx="3524">
                  <c:v>3524</c:v>
                </c:pt>
                <c:pt idx="3525">
                  <c:v>3525</c:v>
                </c:pt>
                <c:pt idx="3526">
                  <c:v>3526</c:v>
                </c:pt>
                <c:pt idx="3527">
                  <c:v>3527</c:v>
                </c:pt>
                <c:pt idx="3528">
                  <c:v>3528</c:v>
                </c:pt>
                <c:pt idx="3529">
                  <c:v>3529</c:v>
                </c:pt>
                <c:pt idx="3530">
                  <c:v>3530</c:v>
                </c:pt>
                <c:pt idx="3531">
                  <c:v>3531</c:v>
                </c:pt>
                <c:pt idx="3532">
                  <c:v>3532</c:v>
                </c:pt>
                <c:pt idx="3533">
                  <c:v>3533</c:v>
                </c:pt>
                <c:pt idx="3534">
                  <c:v>3534</c:v>
                </c:pt>
                <c:pt idx="3535">
                  <c:v>3535</c:v>
                </c:pt>
                <c:pt idx="3536">
                  <c:v>3536</c:v>
                </c:pt>
                <c:pt idx="3537">
                  <c:v>3537</c:v>
                </c:pt>
                <c:pt idx="3538">
                  <c:v>3538</c:v>
                </c:pt>
                <c:pt idx="3539">
                  <c:v>3539</c:v>
                </c:pt>
                <c:pt idx="3540">
                  <c:v>3540</c:v>
                </c:pt>
                <c:pt idx="3541">
                  <c:v>3541</c:v>
                </c:pt>
                <c:pt idx="3542">
                  <c:v>3542</c:v>
                </c:pt>
                <c:pt idx="3543">
                  <c:v>3543</c:v>
                </c:pt>
                <c:pt idx="3544">
                  <c:v>3544</c:v>
                </c:pt>
                <c:pt idx="3545">
                  <c:v>3545</c:v>
                </c:pt>
                <c:pt idx="3546">
                  <c:v>3546</c:v>
                </c:pt>
                <c:pt idx="3547">
                  <c:v>3547</c:v>
                </c:pt>
                <c:pt idx="3548">
                  <c:v>3548</c:v>
                </c:pt>
                <c:pt idx="3549">
                  <c:v>3549</c:v>
                </c:pt>
                <c:pt idx="3550">
                  <c:v>3550</c:v>
                </c:pt>
                <c:pt idx="3551">
                  <c:v>3551</c:v>
                </c:pt>
                <c:pt idx="3552">
                  <c:v>3552</c:v>
                </c:pt>
                <c:pt idx="3553">
                  <c:v>3553</c:v>
                </c:pt>
                <c:pt idx="3554">
                  <c:v>3554</c:v>
                </c:pt>
                <c:pt idx="3555">
                  <c:v>3555</c:v>
                </c:pt>
                <c:pt idx="3556">
                  <c:v>3556</c:v>
                </c:pt>
                <c:pt idx="3557">
                  <c:v>3557</c:v>
                </c:pt>
                <c:pt idx="3558">
                  <c:v>3558</c:v>
                </c:pt>
                <c:pt idx="3559">
                  <c:v>3559</c:v>
                </c:pt>
                <c:pt idx="3560">
                  <c:v>3560</c:v>
                </c:pt>
                <c:pt idx="3561">
                  <c:v>3561</c:v>
                </c:pt>
                <c:pt idx="3562">
                  <c:v>3562</c:v>
                </c:pt>
                <c:pt idx="3563">
                  <c:v>3563</c:v>
                </c:pt>
                <c:pt idx="3564">
                  <c:v>3564</c:v>
                </c:pt>
                <c:pt idx="3565">
                  <c:v>3565</c:v>
                </c:pt>
                <c:pt idx="3566">
                  <c:v>3566</c:v>
                </c:pt>
                <c:pt idx="3567">
                  <c:v>3567</c:v>
                </c:pt>
                <c:pt idx="3568">
                  <c:v>3568</c:v>
                </c:pt>
                <c:pt idx="3569">
                  <c:v>3569</c:v>
                </c:pt>
                <c:pt idx="3570">
                  <c:v>3570</c:v>
                </c:pt>
                <c:pt idx="3571">
                  <c:v>3571</c:v>
                </c:pt>
                <c:pt idx="3572">
                  <c:v>3572</c:v>
                </c:pt>
                <c:pt idx="3573">
                  <c:v>3573</c:v>
                </c:pt>
                <c:pt idx="3574">
                  <c:v>3574</c:v>
                </c:pt>
                <c:pt idx="3575">
                  <c:v>3575</c:v>
                </c:pt>
                <c:pt idx="3576">
                  <c:v>3576</c:v>
                </c:pt>
                <c:pt idx="3577">
                  <c:v>3577</c:v>
                </c:pt>
                <c:pt idx="3578">
                  <c:v>3578</c:v>
                </c:pt>
                <c:pt idx="3579">
                  <c:v>3579</c:v>
                </c:pt>
                <c:pt idx="3580">
                  <c:v>3580</c:v>
                </c:pt>
                <c:pt idx="3581">
                  <c:v>3581</c:v>
                </c:pt>
                <c:pt idx="3582">
                  <c:v>3582</c:v>
                </c:pt>
                <c:pt idx="3583">
                  <c:v>3583</c:v>
                </c:pt>
                <c:pt idx="3584">
                  <c:v>3584</c:v>
                </c:pt>
                <c:pt idx="3585">
                  <c:v>3585</c:v>
                </c:pt>
                <c:pt idx="3586">
                  <c:v>3586</c:v>
                </c:pt>
                <c:pt idx="3587">
                  <c:v>3587</c:v>
                </c:pt>
                <c:pt idx="3588">
                  <c:v>3588</c:v>
                </c:pt>
                <c:pt idx="3589">
                  <c:v>3589</c:v>
                </c:pt>
                <c:pt idx="3590">
                  <c:v>3590</c:v>
                </c:pt>
                <c:pt idx="3591">
                  <c:v>3591</c:v>
                </c:pt>
                <c:pt idx="3592">
                  <c:v>3592</c:v>
                </c:pt>
                <c:pt idx="3593">
                  <c:v>3593</c:v>
                </c:pt>
                <c:pt idx="3594">
                  <c:v>3594</c:v>
                </c:pt>
                <c:pt idx="3595">
                  <c:v>3595</c:v>
                </c:pt>
                <c:pt idx="3596">
                  <c:v>3596</c:v>
                </c:pt>
                <c:pt idx="3597">
                  <c:v>3597</c:v>
                </c:pt>
                <c:pt idx="3598">
                  <c:v>3598</c:v>
                </c:pt>
                <c:pt idx="3599">
                  <c:v>3599</c:v>
                </c:pt>
                <c:pt idx="3600">
                  <c:v>3600</c:v>
                </c:pt>
                <c:pt idx="3601">
                  <c:v>3601</c:v>
                </c:pt>
                <c:pt idx="3602">
                  <c:v>3602</c:v>
                </c:pt>
                <c:pt idx="3603">
                  <c:v>3603</c:v>
                </c:pt>
                <c:pt idx="3604">
                  <c:v>3604</c:v>
                </c:pt>
                <c:pt idx="3605">
                  <c:v>3605</c:v>
                </c:pt>
                <c:pt idx="3606">
                  <c:v>3606</c:v>
                </c:pt>
                <c:pt idx="3607">
                  <c:v>3607</c:v>
                </c:pt>
                <c:pt idx="3608">
                  <c:v>3608</c:v>
                </c:pt>
                <c:pt idx="3609">
                  <c:v>3609</c:v>
                </c:pt>
                <c:pt idx="3610">
                  <c:v>3610</c:v>
                </c:pt>
                <c:pt idx="3611">
                  <c:v>3611</c:v>
                </c:pt>
                <c:pt idx="3612">
                  <c:v>3612</c:v>
                </c:pt>
                <c:pt idx="3613">
                  <c:v>3613</c:v>
                </c:pt>
                <c:pt idx="3614">
                  <c:v>3614</c:v>
                </c:pt>
                <c:pt idx="3615">
                  <c:v>3615</c:v>
                </c:pt>
                <c:pt idx="3616">
                  <c:v>3616</c:v>
                </c:pt>
                <c:pt idx="3617">
                  <c:v>3617</c:v>
                </c:pt>
                <c:pt idx="3618">
                  <c:v>3618</c:v>
                </c:pt>
                <c:pt idx="3619">
                  <c:v>3619</c:v>
                </c:pt>
                <c:pt idx="3620">
                  <c:v>3620</c:v>
                </c:pt>
                <c:pt idx="3621">
                  <c:v>3621</c:v>
                </c:pt>
                <c:pt idx="3622">
                  <c:v>3622</c:v>
                </c:pt>
                <c:pt idx="3623">
                  <c:v>3623</c:v>
                </c:pt>
                <c:pt idx="3624">
                  <c:v>3624</c:v>
                </c:pt>
                <c:pt idx="3625">
                  <c:v>3625</c:v>
                </c:pt>
                <c:pt idx="3626">
                  <c:v>3626</c:v>
                </c:pt>
                <c:pt idx="3627">
                  <c:v>3627</c:v>
                </c:pt>
                <c:pt idx="3628">
                  <c:v>3628</c:v>
                </c:pt>
                <c:pt idx="3629">
                  <c:v>3629</c:v>
                </c:pt>
                <c:pt idx="3630">
                  <c:v>3630</c:v>
                </c:pt>
                <c:pt idx="3631">
                  <c:v>3631</c:v>
                </c:pt>
                <c:pt idx="3632">
                  <c:v>3632</c:v>
                </c:pt>
                <c:pt idx="3633">
                  <c:v>3633</c:v>
                </c:pt>
                <c:pt idx="3634">
                  <c:v>3634</c:v>
                </c:pt>
                <c:pt idx="3635">
                  <c:v>3635</c:v>
                </c:pt>
                <c:pt idx="3636">
                  <c:v>3636</c:v>
                </c:pt>
                <c:pt idx="3637">
                  <c:v>3637</c:v>
                </c:pt>
                <c:pt idx="3638">
                  <c:v>3638</c:v>
                </c:pt>
                <c:pt idx="3639">
                  <c:v>3639</c:v>
                </c:pt>
                <c:pt idx="3640">
                  <c:v>3640</c:v>
                </c:pt>
                <c:pt idx="3641">
                  <c:v>3641</c:v>
                </c:pt>
                <c:pt idx="3642">
                  <c:v>3642</c:v>
                </c:pt>
                <c:pt idx="3643">
                  <c:v>3643</c:v>
                </c:pt>
                <c:pt idx="3644">
                  <c:v>3644</c:v>
                </c:pt>
                <c:pt idx="3645">
                  <c:v>3645</c:v>
                </c:pt>
                <c:pt idx="3646">
                  <c:v>3646</c:v>
                </c:pt>
                <c:pt idx="3647">
                  <c:v>3647</c:v>
                </c:pt>
                <c:pt idx="3648">
                  <c:v>3648</c:v>
                </c:pt>
                <c:pt idx="3649">
                  <c:v>3649</c:v>
                </c:pt>
                <c:pt idx="3650">
                  <c:v>3650</c:v>
                </c:pt>
                <c:pt idx="3651">
                  <c:v>3651</c:v>
                </c:pt>
                <c:pt idx="3652">
                  <c:v>3652</c:v>
                </c:pt>
                <c:pt idx="3653">
                  <c:v>3653</c:v>
                </c:pt>
                <c:pt idx="3654">
                  <c:v>3654</c:v>
                </c:pt>
                <c:pt idx="3655">
                  <c:v>3655</c:v>
                </c:pt>
                <c:pt idx="3656">
                  <c:v>3656</c:v>
                </c:pt>
                <c:pt idx="3657">
                  <c:v>3657</c:v>
                </c:pt>
                <c:pt idx="3658">
                  <c:v>3658</c:v>
                </c:pt>
                <c:pt idx="3659">
                  <c:v>3659</c:v>
                </c:pt>
                <c:pt idx="3660">
                  <c:v>3660</c:v>
                </c:pt>
                <c:pt idx="3661">
                  <c:v>3661</c:v>
                </c:pt>
                <c:pt idx="3662">
                  <c:v>3662</c:v>
                </c:pt>
                <c:pt idx="3663">
                  <c:v>3663</c:v>
                </c:pt>
                <c:pt idx="3664">
                  <c:v>3664</c:v>
                </c:pt>
                <c:pt idx="3665">
                  <c:v>3665</c:v>
                </c:pt>
                <c:pt idx="3666">
                  <c:v>3666</c:v>
                </c:pt>
                <c:pt idx="3667">
                  <c:v>3667</c:v>
                </c:pt>
                <c:pt idx="3668">
                  <c:v>3668</c:v>
                </c:pt>
                <c:pt idx="3669">
                  <c:v>3669</c:v>
                </c:pt>
                <c:pt idx="3670">
                  <c:v>3670</c:v>
                </c:pt>
                <c:pt idx="3671">
                  <c:v>3671</c:v>
                </c:pt>
                <c:pt idx="3672">
                  <c:v>3672</c:v>
                </c:pt>
                <c:pt idx="3673">
                  <c:v>3673</c:v>
                </c:pt>
                <c:pt idx="3674">
                  <c:v>3674</c:v>
                </c:pt>
                <c:pt idx="3675">
                  <c:v>3675</c:v>
                </c:pt>
                <c:pt idx="3676">
                  <c:v>3676</c:v>
                </c:pt>
                <c:pt idx="3677">
                  <c:v>3677</c:v>
                </c:pt>
                <c:pt idx="3678">
                  <c:v>3678</c:v>
                </c:pt>
                <c:pt idx="3679">
                  <c:v>3679</c:v>
                </c:pt>
                <c:pt idx="3680">
                  <c:v>3680</c:v>
                </c:pt>
                <c:pt idx="3681">
                  <c:v>3681</c:v>
                </c:pt>
                <c:pt idx="3682">
                  <c:v>3682</c:v>
                </c:pt>
                <c:pt idx="3683">
                  <c:v>3683</c:v>
                </c:pt>
                <c:pt idx="3684">
                  <c:v>3684</c:v>
                </c:pt>
                <c:pt idx="3685">
                  <c:v>3685</c:v>
                </c:pt>
                <c:pt idx="3686">
                  <c:v>3686</c:v>
                </c:pt>
                <c:pt idx="3687">
                  <c:v>3687</c:v>
                </c:pt>
                <c:pt idx="3688">
                  <c:v>3688</c:v>
                </c:pt>
                <c:pt idx="3689">
                  <c:v>3689</c:v>
                </c:pt>
                <c:pt idx="3690">
                  <c:v>3690</c:v>
                </c:pt>
                <c:pt idx="3691">
                  <c:v>3691</c:v>
                </c:pt>
                <c:pt idx="3692">
                  <c:v>3692</c:v>
                </c:pt>
                <c:pt idx="3693">
                  <c:v>3693</c:v>
                </c:pt>
                <c:pt idx="3694">
                  <c:v>3694</c:v>
                </c:pt>
                <c:pt idx="3695">
                  <c:v>3695</c:v>
                </c:pt>
                <c:pt idx="3696">
                  <c:v>3696</c:v>
                </c:pt>
                <c:pt idx="3697">
                  <c:v>3697</c:v>
                </c:pt>
                <c:pt idx="3698">
                  <c:v>3698</c:v>
                </c:pt>
                <c:pt idx="3699">
                  <c:v>3699</c:v>
                </c:pt>
                <c:pt idx="3700">
                  <c:v>3700</c:v>
                </c:pt>
                <c:pt idx="3701">
                  <c:v>3701</c:v>
                </c:pt>
                <c:pt idx="3702">
                  <c:v>3702</c:v>
                </c:pt>
                <c:pt idx="3703">
                  <c:v>3703</c:v>
                </c:pt>
                <c:pt idx="3704">
                  <c:v>3704</c:v>
                </c:pt>
                <c:pt idx="3705">
                  <c:v>3705</c:v>
                </c:pt>
                <c:pt idx="3706">
                  <c:v>3706</c:v>
                </c:pt>
                <c:pt idx="3707">
                  <c:v>3707</c:v>
                </c:pt>
                <c:pt idx="3708">
                  <c:v>3708</c:v>
                </c:pt>
                <c:pt idx="3709">
                  <c:v>3709</c:v>
                </c:pt>
                <c:pt idx="3710">
                  <c:v>3710</c:v>
                </c:pt>
                <c:pt idx="3711">
                  <c:v>3711</c:v>
                </c:pt>
                <c:pt idx="3712">
                  <c:v>3712</c:v>
                </c:pt>
                <c:pt idx="3713">
                  <c:v>3713</c:v>
                </c:pt>
                <c:pt idx="3714">
                  <c:v>3714</c:v>
                </c:pt>
                <c:pt idx="3715">
                  <c:v>3715</c:v>
                </c:pt>
                <c:pt idx="3716">
                  <c:v>3716</c:v>
                </c:pt>
                <c:pt idx="3717">
                  <c:v>3717</c:v>
                </c:pt>
                <c:pt idx="3718">
                  <c:v>3718</c:v>
                </c:pt>
                <c:pt idx="3719">
                  <c:v>3719</c:v>
                </c:pt>
                <c:pt idx="3720">
                  <c:v>3720</c:v>
                </c:pt>
                <c:pt idx="3721">
                  <c:v>3721</c:v>
                </c:pt>
                <c:pt idx="3722">
                  <c:v>3722</c:v>
                </c:pt>
                <c:pt idx="3723">
                  <c:v>3723</c:v>
                </c:pt>
                <c:pt idx="3724">
                  <c:v>3724</c:v>
                </c:pt>
                <c:pt idx="3725">
                  <c:v>3725</c:v>
                </c:pt>
                <c:pt idx="3726">
                  <c:v>3726</c:v>
                </c:pt>
                <c:pt idx="3727">
                  <c:v>3727</c:v>
                </c:pt>
                <c:pt idx="3728">
                  <c:v>3728</c:v>
                </c:pt>
                <c:pt idx="3729">
                  <c:v>3729</c:v>
                </c:pt>
                <c:pt idx="3730">
                  <c:v>3730</c:v>
                </c:pt>
                <c:pt idx="3731">
                  <c:v>3731</c:v>
                </c:pt>
                <c:pt idx="3732">
                  <c:v>3732</c:v>
                </c:pt>
                <c:pt idx="3733">
                  <c:v>3733</c:v>
                </c:pt>
                <c:pt idx="3734">
                  <c:v>3734</c:v>
                </c:pt>
                <c:pt idx="3735">
                  <c:v>3735</c:v>
                </c:pt>
                <c:pt idx="3736">
                  <c:v>3736</c:v>
                </c:pt>
                <c:pt idx="3737">
                  <c:v>3737</c:v>
                </c:pt>
                <c:pt idx="3738">
                  <c:v>3738</c:v>
                </c:pt>
                <c:pt idx="3739">
                  <c:v>3739</c:v>
                </c:pt>
                <c:pt idx="3740">
                  <c:v>3740</c:v>
                </c:pt>
                <c:pt idx="3741">
                  <c:v>3741</c:v>
                </c:pt>
                <c:pt idx="3742">
                  <c:v>3742</c:v>
                </c:pt>
                <c:pt idx="3743">
                  <c:v>3743</c:v>
                </c:pt>
                <c:pt idx="3744">
                  <c:v>3744</c:v>
                </c:pt>
                <c:pt idx="3745">
                  <c:v>3745</c:v>
                </c:pt>
                <c:pt idx="3746">
                  <c:v>3746</c:v>
                </c:pt>
                <c:pt idx="3747">
                  <c:v>3747</c:v>
                </c:pt>
                <c:pt idx="3748">
                  <c:v>3748</c:v>
                </c:pt>
                <c:pt idx="3749">
                  <c:v>3749</c:v>
                </c:pt>
                <c:pt idx="3750">
                  <c:v>3750</c:v>
                </c:pt>
                <c:pt idx="3751">
                  <c:v>3751</c:v>
                </c:pt>
                <c:pt idx="3752">
                  <c:v>3752</c:v>
                </c:pt>
                <c:pt idx="3753">
                  <c:v>3753</c:v>
                </c:pt>
                <c:pt idx="3754">
                  <c:v>3754</c:v>
                </c:pt>
                <c:pt idx="3755">
                  <c:v>3755</c:v>
                </c:pt>
                <c:pt idx="3756">
                  <c:v>3756</c:v>
                </c:pt>
                <c:pt idx="3757">
                  <c:v>3757</c:v>
                </c:pt>
                <c:pt idx="3758">
                  <c:v>3758</c:v>
                </c:pt>
                <c:pt idx="3759">
                  <c:v>3759</c:v>
                </c:pt>
                <c:pt idx="3760">
                  <c:v>3760</c:v>
                </c:pt>
                <c:pt idx="3761">
                  <c:v>3761</c:v>
                </c:pt>
                <c:pt idx="3762">
                  <c:v>3762</c:v>
                </c:pt>
                <c:pt idx="3763">
                  <c:v>3763</c:v>
                </c:pt>
                <c:pt idx="3764">
                  <c:v>3764</c:v>
                </c:pt>
                <c:pt idx="3765">
                  <c:v>3765</c:v>
                </c:pt>
                <c:pt idx="3766">
                  <c:v>3766</c:v>
                </c:pt>
                <c:pt idx="3767">
                  <c:v>3767</c:v>
                </c:pt>
                <c:pt idx="3768">
                  <c:v>3768</c:v>
                </c:pt>
                <c:pt idx="3769">
                  <c:v>3769</c:v>
                </c:pt>
                <c:pt idx="3770">
                  <c:v>3770</c:v>
                </c:pt>
                <c:pt idx="3771">
                  <c:v>3771</c:v>
                </c:pt>
                <c:pt idx="3772">
                  <c:v>3772</c:v>
                </c:pt>
                <c:pt idx="3773">
                  <c:v>3773</c:v>
                </c:pt>
                <c:pt idx="3774">
                  <c:v>3774</c:v>
                </c:pt>
                <c:pt idx="3775">
                  <c:v>3775</c:v>
                </c:pt>
                <c:pt idx="3776">
                  <c:v>3776</c:v>
                </c:pt>
                <c:pt idx="3777">
                  <c:v>3777</c:v>
                </c:pt>
                <c:pt idx="3778">
                  <c:v>3778</c:v>
                </c:pt>
                <c:pt idx="3779">
                  <c:v>3779</c:v>
                </c:pt>
                <c:pt idx="3780">
                  <c:v>3780</c:v>
                </c:pt>
                <c:pt idx="3781">
                  <c:v>3781</c:v>
                </c:pt>
                <c:pt idx="3782">
                  <c:v>3782</c:v>
                </c:pt>
                <c:pt idx="3783">
                  <c:v>3783</c:v>
                </c:pt>
                <c:pt idx="3784">
                  <c:v>3784</c:v>
                </c:pt>
                <c:pt idx="3785">
                  <c:v>3785</c:v>
                </c:pt>
                <c:pt idx="3786">
                  <c:v>3786</c:v>
                </c:pt>
                <c:pt idx="3787">
                  <c:v>3787</c:v>
                </c:pt>
                <c:pt idx="3788">
                  <c:v>3788</c:v>
                </c:pt>
                <c:pt idx="3789">
                  <c:v>3789</c:v>
                </c:pt>
                <c:pt idx="3790">
                  <c:v>3790</c:v>
                </c:pt>
                <c:pt idx="3791">
                  <c:v>3791</c:v>
                </c:pt>
                <c:pt idx="3792">
                  <c:v>3792</c:v>
                </c:pt>
                <c:pt idx="3793">
                  <c:v>3793</c:v>
                </c:pt>
                <c:pt idx="3794">
                  <c:v>3794</c:v>
                </c:pt>
                <c:pt idx="3795">
                  <c:v>3795</c:v>
                </c:pt>
                <c:pt idx="3796">
                  <c:v>3796</c:v>
                </c:pt>
                <c:pt idx="3797">
                  <c:v>3797</c:v>
                </c:pt>
                <c:pt idx="3798">
                  <c:v>3798</c:v>
                </c:pt>
                <c:pt idx="3799">
                  <c:v>3799</c:v>
                </c:pt>
                <c:pt idx="3800">
                  <c:v>3800</c:v>
                </c:pt>
                <c:pt idx="3801">
                  <c:v>3801</c:v>
                </c:pt>
                <c:pt idx="3802">
                  <c:v>3802</c:v>
                </c:pt>
                <c:pt idx="3803">
                  <c:v>3803</c:v>
                </c:pt>
                <c:pt idx="3804">
                  <c:v>3804</c:v>
                </c:pt>
                <c:pt idx="3805">
                  <c:v>3805</c:v>
                </c:pt>
                <c:pt idx="3806">
                  <c:v>3806</c:v>
                </c:pt>
                <c:pt idx="3807">
                  <c:v>3807</c:v>
                </c:pt>
                <c:pt idx="3808">
                  <c:v>3808</c:v>
                </c:pt>
                <c:pt idx="3809">
                  <c:v>3809</c:v>
                </c:pt>
                <c:pt idx="3810">
                  <c:v>3810</c:v>
                </c:pt>
                <c:pt idx="3811">
                  <c:v>3811</c:v>
                </c:pt>
                <c:pt idx="3812">
                  <c:v>3812</c:v>
                </c:pt>
                <c:pt idx="3813">
                  <c:v>3813</c:v>
                </c:pt>
                <c:pt idx="3814">
                  <c:v>3814</c:v>
                </c:pt>
                <c:pt idx="3815">
                  <c:v>3815</c:v>
                </c:pt>
                <c:pt idx="3816">
                  <c:v>3816</c:v>
                </c:pt>
                <c:pt idx="3817">
                  <c:v>3817</c:v>
                </c:pt>
                <c:pt idx="3818">
                  <c:v>3818</c:v>
                </c:pt>
                <c:pt idx="3819">
                  <c:v>3819</c:v>
                </c:pt>
                <c:pt idx="3820">
                  <c:v>3820</c:v>
                </c:pt>
                <c:pt idx="3821">
                  <c:v>3821</c:v>
                </c:pt>
                <c:pt idx="3822">
                  <c:v>3822</c:v>
                </c:pt>
                <c:pt idx="3823">
                  <c:v>3823</c:v>
                </c:pt>
                <c:pt idx="3824">
                  <c:v>3824</c:v>
                </c:pt>
                <c:pt idx="3825">
                  <c:v>3825</c:v>
                </c:pt>
                <c:pt idx="3826">
                  <c:v>3826</c:v>
                </c:pt>
                <c:pt idx="3827">
                  <c:v>3827</c:v>
                </c:pt>
                <c:pt idx="3828">
                  <c:v>3828</c:v>
                </c:pt>
                <c:pt idx="3829">
                  <c:v>3829</c:v>
                </c:pt>
                <c:pt idx="3830">
                  <c:v>3830</c:v>
                </c:pt>
                <c:pt idx="3831">
                  <c:v>3831</c:v>
                </c:pt>
                <c:pt idx="3832">
                  <c:v>3832</c:v>
                </c:pt>
                <c:pt idx="3833">
                  <c:v>3833</c:v>
                </c:pt>
                <c:pt idx="3834">
                  <c:v>3834</c:v>
                </c:pt>
                <c:pt idx="3835">
                  <c:v>3835</c:v>
                </c:pt>
                <c:pt idx="3836">
                  <c:v>3836</c:v>
                </c:pt>
                <c:pt idx="3837">
                  <c:v>3837</c:v>
                </c:pt>
                <c:pt idx="3838">
                  <c:v>3838</c:v>
                </c:pt>
                <c:pt idx="3839">
                  <c:v>3839</c:v>
                </c:pt>
                <c:pt idx="3840">
                  <c:v>3840</c:v>
                </c:pt>
                <c:pt idx="3841">
                  <c:v>3841</c:v>
                </c:pt>
                <c:pt idx="3842">
                  <c:v>3842</c:v>
                </c:pt>
                <c:pt idx="3843">
                  <c:v>3843</c:v>
                </c:pt>
                <c:pt idx="3844">
                  <c:v>3844</c:v>
                </c:pt>
                <c:pt idx="3845">
                  <c:v>3845</c:v>
                </c:pt>
                <c:pt idx="3846">
                  <c:v>3846</c:v>
                </c:pt>
                <c:pt idx="3847">
                  <c:v>3847</c:v>
                </c:pt>
                <c:pt idx="3848">
                  <c:v>3848</c:v>
                </c:pt>
                <c:pt idx="3849">
                  <c:v>3849</c:v>
                </c:pt>
                <c:pt idx="3850">
                  <c:v>3850</c:v>
                </c:pt>
                <c:pt idx="3851">
                  <c:v>3851</c:v>
                </c:pt>
                <c:pt idx="3852">
                  <c:v>3852</c:v>
                </c:pt>
                <c:pt idx="3853">
                  <c:v>3853</c:v>
                </c:pt>
                <c:pt idx="3854">
                  <c:v>3854</c:v>
                </c:pt>
                <c:pt idx="3855">
                  <c:v>3855</c:v>
                </c:pt>
                <c:pt idx="3856">
                  <c:v>3856</c:v>
                </c:pt>
                <c:pt idx="3857">
                  <c:v>3857</c:v>
                </c:pt>
                <c:pt idx="3858">
                  <c:v>3858</c:v>
                </c:pt>
                <c:pt idx="3859">
                  <c:v>3859</c:v>
                </c:pt>
                <c:pt idx="3860">
                  <c:v>3860</c:v>
                </c:pt>
                <c:pt idx="3861">
                  <c:v>3861</c:v>
                </c:pt>
                <c:pt idx="3862">
                  <c:v>3862</c:v>
                </c:pt>
                <c:pt idx="3863">
                  <c:v>3863</c:v>
                </c:pt>
                <c:pt idx="3864">
                  <c:v>3864</c:v>
                </c:pt>
                <c:pt idx="3865">
                  <c:v>3865</c:v>
                </c:pt>
                <c:pt idx="3866">
                  <c:v>3866</c:v>
                </c:pt>
                <c:pt idx="3867">
                  <c:v>3867</c:v>
                </c:pt>
                <c:pt idx="3868">
                  <c:v>3868</c:v>
                </c:pt>
                <c:pt idx="3869">
                  <c:v>3869</c:v>
                </c:pt>
                <c:pt idx="3870">
                  <c:v>3870</c:v>
                </c:pt>
                <c:pt idx="3871">
                  <c:v>3871</c:v>
                </c:pt>
                <c:pt idx="3872">
                  <c:v>3872</c:v>
                </c:pt>
                <c:pt idx="3873">
                  <c:v>3873</c:v>
                </c:pt>
                <c:pt idx="3874">
                  <c:v>3874</c:v>
                </c:pt>
                <c:pt idx="3875">
                  <c:v>3875</c:v>
                </c:pt>
                <c:pt idx="3876">
                  <c:v>3876</c:v>
                </c:pt>
                <c:pt idx="3877">
                  <c:v>3877</c:v>
                </c:pt>
                <c:pt idx="3878">
                  <c:v>3878</c:v>
                </c:pt>
                <c:pt idx="3879">
                  <c:v>3879</c:v>
                </c:pt>
                <c:pt idx="3880">
                  <c:v>3880</c:v>
                </c:pt>
                <c:pt idx="3881">
                  <c:v>3881</c:v>
                </c:pt>
                <c:pt idx="3882">
                  <c:v>3882</c:v>
                </c:pt>
                <c:pt idx="3883">
                  <c:v>3883</c:v>
                </c:pt>
                <c:pt idx="3884">
                  <c:v>3884</c:v>
                </c:pt>
                <c:pt idx="3885">
                  <c:v>3885</c:v>
                </c:pt>
                <c:pt idx="3886">
                  <c:v>3886</c:v>
                </c:pt>
                <c:pt idx="3887">
                  <c:v>3887</c:v>
                </c:pt>
                <c:pt idx="3888">
                  <c:v>3888</c:v>
                </c:pt>
                <c:pt idx="3889">
                  <c:v>3889</c:v>
                </c:pt>
                <c:pt idx="3890">
                  <c:v>3890</c:v>
                </c:pt>
                <c:pt idx="3891">
                  <c:v>3891</c:v>
                </c:pt>
                <c:pt idx="3892">
                  <c:v>3892</c:v>
                </c:pt>
                <c:pt idx="3893">
                  <c:v>3893</c:v>
                </c:pt>
                <c:pt idx="3894">
                  <c:v>3894</c:v>
                </c:pt>
                <c:pt idx="3895">
                  <c:v>3895</c:v>
                </c:pt>
                <c:pt idx="3896">
                  <c:v>3896</c:v>
                </c:pt>
                <c:pt idx="3897">
                  <c:v>3897</c:v>
                </c:pt>
                <c:pt idx="3898">
                  <c:v>3898</c:v>
                </c:pt>
                <c:pt idx="3899">
                  <c:v>3899</c:v>
                </c:pt>
                <c:pt idx="3900">
                  <c:v>3900</c:v>
                </c:pt>
                <c:pt idx="3901">
                  <c:v>3901</c:v>
                </c:pt>
                <c:pt idx="3902">
                  <c:v>3902</c:v>
                </c:pt>
                <c:pt idx="3903">
                  <c:v>3903</c:v>
                </c:pt>
                <c:pt idx="3904">
                  <c:v>3904</c:v>
                </c:pt>
                <c:pt idx="3905">
                  <c:v>3905</c:v>
                </c:pt>
                <c:pt idx="3906">
                  <c:v>3906</c:v>
                </c:pt>
                <c:pt idx="3907">
                  <c:v>3907</c:v>
                </c:pt>
                <c:pt idx="3908">
                  <c:v>3908</c:v>
                </c:pt>
                <c:pt idx="3909">
                  <c:v>3909</c:v>
                </c:pt>
                <c:pt idx="3910">
                  <c:v>3910</c:v>
                </c:pt>
                <c:pt idx="3911">
                  <c:v>3911</c:v>
                </c:pt>
                <c:pt idx="3912">
                  <c:v>3912</c:v>
                </c:pt>
                <c:pt idx="3913">
                  <c:v>3913</c:v>
                </c:pt>
                <c:pt idx="3914">
                  <c:v>3914</c:v>
                </c:pt>
                <c:pt idx="3915">
                  <c:v>3915</c:v>
                </c:pt>
                <c:pt idx="3916">
                  <c:v>3916</c:v>
                </c:pt>
                <c:pt idx="3917">
                  <c:v>3917</c:v>
                </c:pt>
                <c:pt idx="3918">
                  <c:v>3918</c:v>
                </c:pt>
                <c:pt idx="3919">
                  <c:v>3919</c:v>
                </c:pt>
                <c:pt idx="3920">
                  <c:v>3920</c:v>
                </c:pt>
                <c:pt idx="3921">
                  <c:v>3921</c:v>
                </c:pt>
                <c:pt idx="3922">
                  <c:v>3922</c:v>
                </c:pt>
                <c:pt idx="3923">
                  <c:v>3923</c:v>
                </c:pt>
                <c:pt idx="3924">
                  <c:v>3924</c:v>
                </c:pt>
                <c:pt idx="3925">
                  <c:v>3925</c:v>
                </c:pt>
                <c:pt idx="3926">
                  <c:v>3926</c:v>
                </c:pt>
                <c:pt idx="3927">
                  <c:v>3927</c:v>
                </c:pt>
                <c:pt idx="3928">
                  <c:v>3928</c:v>
                </c:pt>
                <c:pt idx="3929">
                  <c:v>3929</c:v>
                </c:pt>
                <c:pt idx="3930">
                  <c:v>3930</c:v>
                </c:pt>
                <c:pt idx="3931">
                  <c:v>3931</c:v>
                </c:pt>
                <c:pt idx="3932">
                  <c:v>3932</c:v>
                </c:pt>
                <c:pt idx="3933">
                  <c:v>3933</c:v>
                </c:pt>
                <c:pt idx="3934">
                  <c:v>3934</c:v>
                </c:pt>
                <c:pt idx="3935">
                  <c:v>3935</c:v>
                </c:pt>
                <c:pt idx="3936">
                  <c:v>3936</c:v>
                </c:pt>
                <c:pt idx="3937">
                  <c:v>3937</c:v>
                </c:pt>
                <c:pt idx="3938">
                  <c:v>3938</c:v>
                </c:pt>
                <c:pt idx="3939">
                  <c:v>3939</c:v>
                </c:pt>
                <c:pt idx="3940">
                  <c:v>3940</c:v>
                </c:pt>
                <c:pt idx="3941">
                  <c:v>3941</c:v>
                </c:pt>
                <c:pt idx="3942">
                  <c:v>3942</c:v>
                </c:pt>
                <c:pt idx="3943">
                  <c:v>3943</c:v>
                </c:pt>
                <c:pt idx="3944">
                  <c:v>3944</c:v>
                </c:pt>
                <c:pt idx="3945">
                  <c:v>3945</c:v>
                </c:pt>
                <c:pt idx="3946">
                  <c:v>3946</c:v>
                </c:pt>
                <c:pt idx="3947">
                  <c:v>3947</c:v>
                </c:pt>
                <c:pt idx="3948">
                  <c:v>3948</c:v>
                </c:pt>
                <c:pt idx="3949">
                  <c:v>3949</c:v>
                </c:pt>
                <c:pt idx="3950">
                  <c:v>3950</c:v>
                </c:pt>
                <c:pt idx="3951">
                  <c:v>3951</c:v>
                </c:pt>
                <c:pt idx="3952">
                  <c:v>3952</c:v>
                </c:pt>
                <c:pt idx="3953">
                  <c:v>3953</c:v>
                </c:pt>
                <c:pt idx="3954">
                  <c:v>3954</c:v>
                </c:pt>
                <c:pt idx="3955">
                  <c:v>3955</c:v>
                </c:pt>
                <c:pt idx="3956">
                  <c:v>3956</c:v>
                </c:pt>
                <c:pt idx="3957">
                  <c:v>3957</c:v>
                </c:pt>
                <c:pt idx="3958">
                  <c:v>3958</c:v>
                </c:pt>
                <c:pt idx="3959">
                  <c:v>3959</c:v>
                </c:pt>
                <c:pt idx="3960">
                  <c:v>3960</c:v>
                </c:pt>
                <c:pt idx="3961">
                  <c:v>3961</c:v>
                </c:pt>
                <c:pt idx="3962">
                  <c:v>3962</c:v>
                </c:pt>
                <c:pt idx="3963">
                  <c:v>3963</c:v>
                </c:pt>
                <c:pt idx="3964">
                  <c:v>3964</c:v>
                </c:pt>
                <c:pt idx="3965">
                  <c:v>3965</c:v>
                </c:pt>
                <c:pt idx="3966">
                  <c:v>3966</c:v>
                </c:pt>
                <c:pt idx="3967">
                  <c:v>3967</c:v>
                </c:pt>
                <c:pt idx="3968">
                  <c:v>3968</c:v>
                </c:pt>
                <c:pt idx="3969">
                  <c:v>3969</c:v>
                </c:pt>
                <c:pt idx="3970">
                  <c:v>3970</c:v>
                </c:pt>
                <c:pt idx="3971">
                  <c:v>3971</c:v>
                </c:pt>
                <c:pt idx="3972">
                  <c:v>3972</c:v>
                </c:pt>
                <c:pt idx="3973">
                  <c:v>3973</c:v>
                </c:pt>
                <c:pt idx="3974">
                  <c:v>3974</c:v>
                </c:pt>
                <c:pt idx="3975">
                  <c:v>3975</c:v>
                </c:pt>
                <c:pt idx="3976">
                  <c:v>3976</c:v>
                </c:pt>
                <c:pt idx="3977">
                  <c:v>3977</c:v>
                </c:pt>
                <c:pt idx="3978">
                  <c:v>3978</c:v>
                </c:pt>
                <c:pt idx="3979">
                  <c:v>3979</c:v>
                </c:pt>
                <c:pt idx="3980">
                  <c:v>3980</c:v>
                </c:pt>
                <c:pt idx="3981">
                  <c:v>3981</c:v>
                </c:pt>
                <c:pt idx="3982">
                  <c:v>3982</c:v>
                </c:pt>
                <c:pt idx="3983">
                  <c:v>3983</c:v>
                </c:pt>
                <c:pt idx="3984">
                  <c:v>3984</c:v>
                </c:pt>
                <c:pt idx="3985">
                  <c:v>3985</c:v>
                </c:pt>
                <c:pt idx="3986">
                  <c:v>3986</c:v>
                </c:pt>
                <c:pt idx="3987">
                  <c:v>3987</c:v>
                </c:pt>
                <c:pt idx="3988">
                  <c:v>3988</c:v>
                </c:pt>
                <c:pt idx="3989">
                  <c:v>3989</c:v>
                </c:pt>
                <c:pt idx="3990">
                  <c:v>3990</c:v>
                </c:pt>
                <c:pt idx="3991">
                  <c:v>3991</c:v>
                </c:pt>
                <c:pt idx="3992">
                  <c:v>3992</c:v>
                </c:pt>
                <c:pt idx="3993">
                  <c:v>3993</c:v>
                </c:pt>
                <c:pt idx="3994">
                  <c:v>3994</c:v>
                </c:pt>
                <c:pt idx="3995">
                  <c:v>3995</c:v>
                </c:pt>
                <c:pt idx="3996">
                  <c:v>3996</c:v>
                </c:pt>
                <c:pt idx="3997">
                  <c:v>3997</c:v>
                </c:pt>
                <c:pt idx="3998">
                  <c:v>3998</c:v>
                </c:pt>
                <c:pt idx="3999">
                  <c:v>3999</c:v>
                </c:pt>
                <c:pt idx="4000">
                  <c:v>4000</c:v>
                </c:pt>
                <c:pt idx="4001">
                  <c:v>4001</c:v>
                </c:pt>
                <c:pt idx="4002">
                  <c:v>4002</c:v>
                </c:pt>
                <c:pt idx="4003">
                  <c:v>4003</c:v>
                </c:pt>
                <c:pt idx="4004">
                  <c:v>4004</c:v>
                </c:pt>
                <c:pt idx="4005">
                  <c:v>4005</c:v>
                </c:pt>
                <c:pt idx="4006">
                  <c:v>4006</c:v>
                </c:pt>
                <c:pt idx="4007">
                  <c:v>4007</c:v>
                </c:pt>
                <c:pt idx="4008">
                  <c:v>4008</c:v>
                </c:pt>
                <c:pt idx="4009">
                  <c:v>4009</c:v>
                </c:pt>
                <c:pt idx="4010">
                  <c:v>4010</c:v>
                </c:pt>
                <c:pt idx="4011">
                  <c:v>4011</c:v>
                </c:pt>
                <c:pt idx="4012">
                  <c:v>4012</c:v>
                </c:pt>
                <c:pt idx="4013">
                  <c:v>4013</c:v>
                </c:pt>
                <c:pt idx="4014">
                  <c:v>4014</c:v>
                </c:pt>
                <c:pt idx="4015">
                  <c:v>4015</c:v>
                </c:pt>
                <c:pt idx="4016">
                  <c:v>4016</c:v>
                </c:pt>
                <c:pt idx="4017">
                  <c:v>4017</c:v>
                </c:pt>
                <c:pt idx="4018">
                  <c:v>4018</c:v>
                </c:pt>
                <c:pt idx="4019">
                  <c:v>4019</c:v>
                </c:pt>
                <c:pt idx="4020">
                  <c:v>4020</c:v>
                </c:pt>
                <c:pt idx="4021">
                  <c:v>4021</c:v>
                </c:pt>
                <c:pt idx="4022">
                  <c:v>4022</c:v>
                </c:pt>
                <c:pt idx="4023">
                  <c:v>4023</c:v>
                </c:pt>
                <c:pt idx="4024">
                  <c:v>4024</c:v>
                </c:pt>
                <c:pt idx="4025">
                  <c:v>4025</c:v>
                </c:pt>
                <c:pt idx="4026">
                  <c:v>4026</c:v>
                </c:pt>
                <c:pt idx="4027">
                  <c:v>4027</c:v>
                </c:pt>
                <c:pt idx="4028">
                  <c:v>4028</c:v>
                </c:pt>
                <c:pt idx="4029">
                  <c:v>4029</c:v>
                </c:pt>
                <c:pt idx="4030">
                  <c:v>4030</c:v>
                </c:pt>
                <c:pt idx="4031">
                  <c:v>4031</c:v>
                </c:pt>
                <c:pt idx="4032">
                  <c:v>4032</c:v>
                </c:pt>
                <c:pt idx="4033">
                  <c:v>4033</c:v>
                </c:pt>
                <c:pt idx="4034">
                  <c:v>4034</c:v>
                </c:pt>
                <c:pt idx="4035">
                  <c:v>4035</c:v>
                </c:pt>
                <c:pt idx="4036">
                  <c:v>4036</c:v>
                </c:pt>
                <c:pt idx="4037">
                  <c:v>4037</c:v>
                </c:pt>
                <c:pt idx="4038">
                  <c:v>4038</c:v>
                </c:pt>
                <c:pt idx="4039">
                  <c:v>4039</c:v>
                </c:pt>
                <c:pt idx="4040">
                  <c:v>4040</c:v>
                </c:pt>
                <c:pt idx="4041">
                  <c:v>4041</c:v>
                </c:pt>
                <c:pt idx="4042">
                  <c:v>4042</c:v>
                </c:pt>
                <c:pt idx="4043">
                  <c:v>4043</c:v>
                </c:pt>
                <c:pt idx="4044">
                  <c:v>4044</c:v>
                </c:pt>
                <c:pt idx="4045">
                  <c:v>4045</c:v>
                </c:pt>
                <c:pt idx="4046">
                  <c:v>4046</c:v>
                </c:pt>
                <c:pt idx="4047">
                  <c:v>4047</c:v>
                </c:pt>
                <c:pt idx="4048">
                  <c:v>4048</c:v>
                </c:pt>
                <c:pt idx="4049">
                  <c:v>4049</c:v>
                </c:pt>
                <c:pt idx="4050">
                  <c:v>4050</c:v>
                </c:pt>
                <c:pt idx="4051">
                  <c:v>4051</c:v>
                </c:pt>
                <c:pt idx="4052">
                  <c:v>4052</c:v>
                </c:pt>
                <c:pt idx="4053">
                  <c:v>4053</c:v>
                </c:pt>
                <c:pt idx="4054">
                  <c:v>4054</c:v>
                </c:pt>
                <c:pt idx="4055">
                  <c:v>4055</c:v>
                </c:pt>
                <c:pt idx="4056">
                  <c:v>4056</c:v>
                </c:pt>
                <c:pt idx="4057">
                  <c:v>4057</c:v>
                </c:pt>
                <c:pt idx="4058">
                  <c:v>4058</c:v>
                </c:pt>
                <c:pt idx="4059">
                  <c:v>4059</c:v>
                </c:pt>
                <c:pt idx="4060">
                  <c:v>4060</c:v>
                </c:pt>
                <c:pt idx="4061">
                  <c:v>4061</c:v>
                </c:pt>
                <c:pt idx="4062">
                  <c:v>4062</c:v>
                </c:pt>
                <c:pt idx="4063">
                  <c:v>4063</c:v>
                </c:pt>
                <c:pt idx="4064">
                  <c:v>4064</c:v>
                </c:pt>
                <c:pt idx="4065">
                  <c:v>4065</c:v>
                </c:pt>
                <c:pt idx="4066">
                  <c:v>4066</c:v>
                </c:pt>
                <c:pt idx="4067">
                  <c:v>4067</c:v>
                </c:pt>
                <c:pt idx="4068">
                  <c:v>4068</c:v>
                </c:pt>
                <c:pt idx="4069">
                  <c:v>4069</c:v>
                </c:pt>
                <c:pt idx="4070">
                  <c:v>4070</c:v>
                </c:pt>
                <c:pt idx="4071">
                  <c:v>4071</c:v>
                </c:pt>
                <c:pt idx="4072">
                  <c:v>4072</c:v>
                </c:pt>
                <c:pt idx="4073">
                  <c:v>4073</c:v>
                </c:pt>
                <c:pt idx="4074">
                  <c:v>4074</c:v>
                </c:pt>
                <c:pt idx="4075">
                  <c:v>4075</c:v>
                </c:pt>
                <c:pt idx="4076">
                  <c:v>4076</c:v>
                </c:pt>
                <c:pt idx="4077">
                  <c:v>4077</c:v>
                </c:pt>
                <c:pt idx="4078">
                  <c:v>4078</c:v>
                </c:pt>
                <c:pt idx="4079">
                  <c:v>4079</c:v>
                </c:pt>
                <c:pt idx="4080">
                  <c:v>4080</c:v>
                </c:pt>
                <c:pt idx="4081">
                  <c:v>4081</c:v>
                </c:pt>
                <c:pt idx="4082">
                  <c:v>4082</c:v>
                </c:pt>
                <c:pt idx="4083">
                  <c:v>4083</c:v>
                </c:pt>
                <c:pt idx="4084">
                  <c:v>4084</c:v>
                </c:pt>
                <c:pt idx="4085">
                  <c:v>4085</c:v>
                </c:pt>
                <c:pt idx="4086">
                  <c:v>4086</c:v>
                </c:pt>
                <c:pt idx="4087">
                  <c:v>4087</c:v>
                </c:pt>
                <c:pt idx="4088">
                  <c:v>4088</c:v>
                </c:pt>
                <c:pt idx="4089">
                  <c:v>4089</c:v>
                </c:pt>
                <c:pt idx="4090">
                  <c:v>4090</c:v>
                </c:pt>
                <c:pt idx="4091">
                  <c:v>4091</c:v>
                </c:pt>
                <c:pt idx="4092">
                  <c:v>4092</c:v>
                </c:pt>
                <c:pt idx="4093">
                  <c:v>4093</c:v>
                </c:pt>
                <c:pt idx="4094">
                  <c:v>4094</c:v>
                </c:pt>
                <c:pt idx="4095">
                  <c:v>4095</c:v>
                </c:pt>
                <c:pt idx="4096">
                  <c:v>4096</c:v>
                </c:pt>
                <c:pt idx="4097">
                  <c:v>4097</c:v>
                </c:pt>
                <c:pt idx="4098">
                  <c:v>4098</c:v>
                </c:pt>
                <c:pt idx="4099">
                  <c:v>4099</c:v>
                </c:pt>
                <c:pt idx="4100">
                  <c:v>4100</c:v>
                </c:pt>
                <c:pt idx="4101">
                  <c:v>4101</c:v>
                </c:pt>
                <c:pt idx="4102">
                  <c:v>4102</c:v>
                </c:pt>
                <c:pt idx="4103">
                  <c:v>4103</c:v>
                </c:pt>
                <c:pt idx="4104">
                  <c:v>4104</c:v>
                </c:pt>
                <c:pt idx="4105">
                  <c:v>4105</c:v>
                </c:pt>
                <c:pt idx="4106">
                  <c:v>4106</c:v>
                </c:pt>
                <c:pt idx="4107">
                  <c:v>4107</c:v>
                </c:pt>
                <c:pt idx="4108">
                  <c:v>4108</c:v>
                </c:pt>
                <c:pt idx="4109">
                  <c:v>4109</c:v>
                </c:pt>
                <c:pt idx="4110">
                  <c:v>4110</c:v>
                </c:pt>
                <c:pt idx="4111">
                  <c:v>4111</c:v>
                </c:pt>
                <c:pt idx="4112">
                  <c:v>4112</c:v>
                </c:pt>
                <c:pt idx="4113">
                  <c:v>4113</c:v>
                </c:pt>
                <c:pt idx="4114">
                  <c:v>4114</c:v>
                </c:pt>
                <c:pt idx="4115">
                  <c:v>4115</c:v>
                </c:pt>
                <c:pt idx="4116">
                  <c:v>4116</c:v>
                </c:pt>
                <c:pt idx="4117">
                  <c:v>4117</c:v>
                </c:pt>
                <c:pt idx="4118">
                  <c:v>4118</c:v>
                </c:pt>
                <c:pt idx="4119">
                  <c:v>4119</c:v>
                </c:pt>
                <c:pt idx="4120">
                  <c:v>4120</c:v>
                </c:pt>
                <c:pt idx="4121">
                  <c:v>4121</c:v>
                </c:pt>
                <c:pt idx="4122">
                  <c:v>4122</c:v>
                </c:pt>
                <c:pt idx="4123">
                  <c:v>4123</c:v>
                </c:pt>
                <c:pt idx="4124">
                  <c:v>4124</c:v>
                </c:pt>
                <c:pt idx="4125">
                  <c:v>4125</c:v>
                </c:pt>
                <c:pt idx="4126">
                  <c:v>4126</c:v>
                </c:pt>
                <c:pt idx="4127">
                  <c:v>4127</c:v>
                </c:pt>
                <c:pt idx="4128">
                  <c:v>4128</c:v>
                </c:pt>
                <c:pt idx="4129">
                  <c:v>4129</c:v>
                </c:pt>
                <c:pt idx="4130">
                  <c:v>4130</c:v>
                </c:pt>
                <c:pt idx="4131">
                  <c:v>4131</c:v>
                </c:pt>
                <c:pt idx="4132">
                  <c:v>4132</c:v>
                </c:pt>
                <c:pt idx="4133">
                  <c:v>4133</c:v>
                </c:pt>
                <c:pt idx="4134">
                  <c:v>4134</c:v>
                </c:pt>
                <c:pt idx="4135">
                  <c:v>4135</c:v>
                </c:pt>
                <c:pt idx="4136">
                  <c:v>4136</c:v>
                </c:pt>
                <c:pt idx="4137">
                  <c:v>4137</c:v>
                </c:pt>
                <c:pt idx="4138">
                  <c:v>4138</c:v>
                </c:pt>
                <c:pt idx="4139">
                  <c:v>4139</c:v>
                </c:pt>
                <c:pt idx="4140">
                  <c:v>4140</c:v>
                </c:pt>
                <c:pt idx="4141">
                  <c:v>4141</c:v>
                </c:pt>
                <c:pt idx="4142">
                  <c:v>4142</c:v>
                </c:pt>
                <c:pt idx="4143">
                  <c:v>4143</c:v>
                </c:pt>
                <c:pt idx="4144">
                  <c:v>4144</c:v>
                </c:pt>
                <c:pt idx="4145">
                  <c:v>4145</c:v>
                </c:pt>
                <c:pt idx="4146">
                  <c:v>4146</c:v>
                </c:pt>
                <c:pt idx="4147">
                  <c:v>4147</c:v>
                </c:pt>
                <c:pt idx="4148">
                  <c:v>4148</c:v>
                </c:pt>
                <c:pt idx="4149">
                  <c:v>4149</c:v>
                </c:pt>
                <c:pt idx="4150">
                  <c:v>4150</c:v>
                </c:pt>
                <c:pt idx="4151">
                  <c:v>4151</c:v>
                </c:pt>
                <c:pt idx="4152">
                  <c:v>4152</c:v>
                </c:pt>
                <c:pt idx="4153">
                  <c:v>4153</c:v>
                </c:pt>
                <c:pt idx="4154">
                  <c:v>4154</c:v>
                </c:pt>
                <c:pt idx="4155">
                  <c:v>4155</c:v>
                </c:pt>
                <c:pt idx="4156">
                  <c:v>4156</c:v>
                </c:pt>
                <c:pt idx="4157">
                  <c:v>4157</c:v>
                </c:pt>
                <c:pt idx="4158">
                  <c:v>4158</c:v>
                </c:pt>
                <c:pt idx="4159">
                  <c:v>4159</c:v>
                </c:pt>
                <c:pt idx="4160">
                  <c:v>4160</c:v>
                </c:pt>
                <c:pt idx="4161">
                  <c:v>4161</c:v>
                </c:pt>
                <c:pt idx="4162">
                  <c:v>4162</c:v>
                </c:pt>
                <c:pt idx="4163">
                  <c:v>4163</c:v>
                </c:pt>
                <c:pt idx="4164">
                  <c:v>4164</c:v>
                </c:pt>
                <c:pt idx="4165">
                  <c:v>4165</c:v>
                </c:pt>
                <c:pt idx="4166">
                  <c:v>4166</c:v>
                </c:pt>
                <c:pt idx="4167">
                  <c:v>4167</c:v>
                </c:pt>
                <c:pt idx="4168">
                  <c:v>4168</c:v>
                </c:pt>
                <c:pt idx="4169">
                  <c:v>4169</c:v>
                </c:pt>
                <c:pt idx="4170">
                  <c:v>4170</c:v>
                </c:pt>
                <c:pt idx="4171">
                  <c:v>4171</c:v>
                </c:pt>
                <c:pt idx="4172">
                  <c:v>4172</c:v>
                </c:pt>
                <c:pt idx="4173">
                  <c:v>4173</c:v>
                </c:pt>
                <c:pt idx="4174">
                  <c:v>4174</c:v>
                </c:pt>
                <c:pt idx="4175">
                  <c:v>4175</c:v>
                </c:pt>
                <c:pt idx="4176">
                  <c:v>4176</c:v>
                </c:pt>
                <c:pt idx="4177">
                  <c:v>4177</c:v>
                </c:pt>
                <c:pt idx="4178">
                  <c:v>4178</c:v>
                </c:pt>
                <c:pt idx="4179">
                  <c:v>4179</c:v>
                </c:pt>
                <c:pt idx="4180">
                  <c:v>4180</c:v>
                </c:pt>
                <c:pt idx="4181">
                  <c:v>4181</c:v>
                </c:pt>
                <c:pt idx="4182">
                  <c:v>4182</c:v>
                </c:pt>
                <c:pt idx="4183">
                  <c:v>4183</c:v>
                </c:pt>
                <c:pt idx="4184">
                  <c:v>4184</c:v>
                </c:pt>
                <c:pt idx="4185">
                  <c:v>4185</c:v>
                </c:pt>
                <c:pt idx="4186">
                  <c:v>4186</c:v>
                </c:pt>
                <c:pt idx="4187">
                  <c:v>4187</c:v>
                </c:pt>
                <c:pt idx="4188">
                  <c:v>4188</c:v>
                </c:pt>
                <c:pt idx="4189">
                  <c:v>4189</c:v>
                </c:pt>
                <c:pt idx="4190">
                  <c:v>4190</c:v>
                </c:pt>
                <c:pt idx="4191">
                  <c:v>4191</c:v>
                </c:pt>
                <c:pt idx="4192">
                  <c:v>4192</c:v>
                </c:pt>
                <c:pt idx="4193">
                  <c:v>4193</c:v>
                </c:pt>
                <c:pt idx="4194">
                  <c:v>4194</c:v>
                </c:pt>
                <c:pt idx="4195">
                  <c:v>4195</c:v>
                </c:pt>
                <c:pt idx="4196">
                  <c:v>4196</c:v>
                </c:pt>
                <c:pt idx="4197">
                  <c:v>4197</c:v>
                </c:pt>
                <c:pt idx="4198">
                  <c:v>4198</c:v>
                </c:pt>
                <c:pt idx="4199">
                  <c:v>4199</c:v>
                </c:pt>
                <c:pt idx="4200">
                  <c:v>4200</c:v>
                </c:pt>
                <c:pt idx="4201">
                  <c:v>4201</c:v>
                </c:pt>
                <c:pt idx="4202">
                  <c:v>4202</c:v>
                </c:pt>
                <c:pt idx="4203">
                  <c:v>4203</c:v>
                </c:pt>
                <c:pt idx="4204">
                  <c:v>4204</c:v>
                </c:pt>
                <c:pt idx="4205">
                  <c:v>4205</c:v>
                </c:pt>
                <c:pt idx="4206">
                  <c:v>4206</c:v>
                </c:pt>
                <c:pt idx="4207">
                  <c:v>4207</c:v>
                </c:pt>
                <c:pt idx="4208">
                  <c:v>4208</c:v>
                </c:pt>
                <c:pt idx="4209">
                  <c:v>4209</c:v>
                </c:pt>
                <c:pt idx="4210">
                  <c:v>4210</c:v>
                </c:pt>
                <c:pt idx="4211">
                  <c:v>4211</c:v>
                </c:pt>
                <c:pt idx="4212">
                  <c:v>4212</c:v>
                </c:pt>
                <c:pt idx="4213">
                  <c:v>4213</c:v>
                </c:pt>
                <c:pt idx="4214">
                  <c:v>4214</c:v>
                </c:pt>
                <c:pt idx="4215">
                  <c:v>4215</c:v>
                </c:pt>
                <c:pt idx="4216">
                  <c:v>4216</c:v>
                </c:pt>
                <c:pt idx="4217">
                  <c:v>4217</c:v>
                </c:pt>
                <c:pt idx="4218">
                  <c:v>4218</c:v>
                </c:pt>
                <c:pt idx="4219">
                  <c:v>4219</c:v>
                </c:pt>
                <c:pt idx="4220">
                  <c:v>4220</c:v>
                </c:pt>
                <c:pt idx="4221">
                  <c:v>4221</c:v>
                </c:pt>
                <c:pt idx="4222">
                  <c:v>4222</c:v>
                </c:pt>
                <c:pt idx="4223">
                  <c:v>4223</c:v>
                </c:pt>
                <c:pt idx="4224">
                  <c:v>4224</c:v>
                </c:pt>
                <c:pt idx="4225">
                  <c:v>4225</c:v>
                </c:pt>
                <c:pt idx="4226">
                  <c:v>4226</c:v>
                </c:pt>
                <c:pt idx="4227">
                  <c:v>4227</c:v>
                </c:pt>
                <c:pt idx="4228">
                  <c:v>4228</c:v>
                </c:pt>
                <c:pt idx="4229">
                  <c:v>4229</c:v>
                </c:pt>
                <c:pt idx="4230">
                  <c:v>4230</c:v>
                </c:pt>
                <c:pt idx="4231">
                  <c:v>4231</c:v>
                </c:pt>
                <c:pt idx="4232">
                  <c:v>4232</c:v>
                </c:pt>
                <c:pt idx="4233">
                  <c:v>4233</c:v>
                </c:pt>
                <c:pt idx="4234">
                  <c:v>4234</c:v>
                </c:pt>
                <c:pt idx="4235">
                  <c:v>4235</c:v>
                </c:pt>
                <c:pt idx="4236">
                  <c:v>4236</c:v>
                </c:pt>
                <c:pt idx="4237">
                  <c:v>4237</c:v>
                </c:pt>
                <c:pt idx="4238">
                  <c:v>4238</c:v>
                </c:pt>
                <c:pt idx="4239">
                  <c:v>4239</c:v>
                </c:pt>
                <c:pt idx="4240">
                  <c:v>4240</c:v>
                </c:pt>
                <c:pt idx="4241">
                  <c:v>4241</c:v>
                </c:pt>
                <c:pt idx="4242">
                  <c:v>4242</c:v>
                </c:pt>
                <c:pt idx="4243">
                  <c:v>4243</c:v>
                </c:pt>
                <c:pt idx="4244">
                  <c:v>4244</c:v>
                </c:pt>
                <c:pt idx="4245">
                  <c:v>4245</c:v>
                </c:pt>
                <c:pt idx="4246">
                  <c:v>4246</c:v>
                </c:pt>
                <c:pt idx="4247">
                  <c:v>4247</c:v>
                </c:pt>
                <c:pt idx="4248">
                  <c:v>4248</c:v>
                </c:pt>
                <c:pt idx="4249">
                  <c:v>4249</c:v>
                </c:pt>
                <c:pt idx="4250">
                  <c:v>4250</c:v>
                </c:pt>
                <c:pt idx="4251">
                  <c:v>4251</c:v>
                </c:pt>
                <c:pt idx="4252">
                  <c:v>4252</c:v>
                </c:pt>
                <c:pt idx="4253">
                  <c:v>4253</c:v>
                </c:pt>
                <c:pt idx="4254">
                  <c:v>4254</c:v>
                </c:pt>
                <c:pt idx="4255">
                  <c:v>4255</c:v>
                </c:pt>
                <c:pt idx="4256">
                  <c:v>4256</c:v>
                </c:pt>
                <c:pt idx="4257">
                  <c:v>4257</c:v>
                </c:pt>
                <c:pt idx="4258">
                  <c:v>4258</c:v>
                </c:pt>
                <c:pt idx="4259">
                  <c:v>4259</c:v>
                </c:pt>
                <c:pt idx="4260">
                  <c:v>4260</c:v>
                </c:pt>
                <c:pt idx="4261">
                  <c:v>4261</c:v>
                </c:pt>
                <c:pt idx="4262">
                  <c:v>4262</c:v>
                </c:pt>
                <c:pt idx="4263">
                  <c:v>4263</c:v>
                </c:pt>
                <c:pt idx="4264">
                  <c:v>4264</c:v>
                </c:pt>
                <c:pt idx="4265">
                  <c:v>4265</c:v>
                </c:pt>
                <c:pt idx="4266">
                  <c:v>4266</c:v>
                </c:pt>
                <c:pt idx="4267">
                  <c:v>4267</c:v>
                </c:pt>
                <c:pt idx="4268">
                  <c:v>4268</c:v>
                </c:pt>
                <c:pt idx="4269">
                  <c:v>4269</c:v>
                </c:pt>
                <c:pt idx="4270">
                  <c:v>4270</c:v>
                </c:pt>
                <c:pt idx="4271">
                  <c:v>4271</c:v>
                </c:pt>
                <c:pt idx="4272">
                  <c:v>4272</c:v>
                </c:pt>
                <c:pt idx="4273">
                  <c:v>4273</c:v>
                </c:pt>
                <c:pt idx="4274">
                  <c:v>4274</c:v>
                </c:pt>
                <c:pt idx="4275">
                  <c:v>4275</c:v>
                </c:pt>
                <c:pt idx="4276">
                  <c:v>4276</c:v>
                </c:pt>
                <c:pt idx="4277">
                  <c:v>4277</c:v>
                </c:pt>
                <c:pt idx="4278">
                  <c:v>4278</c:v>
                </c:pt>
                <c:pt idx="4279">
                  <c:v>4279</c:v>
                </c:pt>
                <c:pt idx="4280">
                  <c:v>4280</c:v>
                </c:pt>
                <c:pt idx="4281">
                  <c:v>4281</c:v>
                </c:pt>
                <c:pt idx="4282">
                  <c:v>4282</c:v>
                </c:pt>
                <c:pt idx="4283">
                  <c:v>4283</c:v>
                </c:pt>
                <c:pt idx="4284">
                  <c:v>4284</c:v>
                </c:pt>
                <c:pt idx="4285">
                  <c:v>4285</c:v>
                </c:pt>
                <c:pt idx="4286">
                  <c:v>4286</c:v>
                </c:pt>
                <c:pt idx="4287">
                  <c:v>4287</c:v>
                </c:pt>
                <c:pt idx="4288">
                  <c:v>4288</c:v>
                </c:pt>
                <c:pt idx="4289">
                  <c:v>4289</c:v>
                </c:pt>
                <c:pt idx="4290">
                  <c:v>4290</c:v>
                </c:pt>
                <c:pt idx="4291">
                  <c:v>4291</c:v>
                </c:pt>
                <c:pt idx="4292">
                  <c:v>4292</c:v>
                </c:pt>
                <c:pt idx="4293">
                  <c:v>4293</c:v>
                </c:pt>
                <c:pt idx="4294">
                  <c:v>4294</c:v>
                </c:pt>
                <c:pt idx="4295">
                  <c:v>4295</c:v>
                </c:pt>
                <c:pt idx="4296">
                  <c:v>4296</c:v>
                </c:pt>
                <c:pt idx="4297">
                  <c:v>4297</c:v>
                </c:pt>
                <c:pt idx="4298">
                  <c:v>4298</c:v>
                </c:pt>
                <c:pt idx="4299">
                  <c:v>4299</c:v>
                </c:pt>
                <c:pt idx="4300">
                  <c:v>4300</c:v>
                </c:pt>
                <c:pt idx="4301">
                  <c:v>4301</c:v>
                </c:pt>
                <c:pt idx="4302">
                  <c:v>4302</c:v>
                </c:pt>
                <c:pt idx="4303">
                  <c:v>4303</c:v>
                </c:pt>
                <c:pt idx="4304">
                  <c:v>4304</c:v>
                </c:pt>
                <c:pt idx="4305">
                  <c:v>4305</c:v>
                </c:pt>
                <c:pt idx="4306">
                  <c:v>4306</c:v>
                </c:pt>
                <c:pt idx="4307">
                  <c:v>4307</c:v>
                </c:pt>
                <c:pt idx="4308">
                  <c:v>4308</c:v>
                </c:pt>
                <c:pt idx="4309">
                  <c:v>4309</c:v>
                </c:pt>
                <c:pt idx="4310">
                  <c:v>4310</c:v>
                </c:pt>
                <c:pt idx="4311">
                  <c:v>4311</c:v>
                </c:pt>
                <c:pt idx="4312">
                  <c:v>4312</c:v>
                </c:pt>
                <c:pt idx="4313">
                  <c:v>4313</c:v>
                </c:pt>
                <c:pt idx="4314">
                  <c:v>4314</c:v>
                </c:pt>
                <c:pt idx="4315">
                  <c:v>4315</c:v>
                </c:pt>
                <c:pt idx="4316">
                  <c:v>4316</c:v>
                </c:pt>
                <c:pt idx="4317">
                  <c:v>4317</c:v>
                </c:pt>
                <c:pt idx="4318">
                  <c:v>4318</c:v>
                </c:pt>
                <c:pt idx="4319">
                  <c:v>4319</c:v>
                </c:pt>
                <c:pt idx="4320">
                  <c:v>4320</c:v>
                </c:pt>
                <c:pt idx="4321">
                  <c:v>4321</c:v>
                </c:pt>
                <c:pt idx="4322">
                  <c:v>4322</c:v>
                </c:pt>
                <c:pt idx="4323">
                  <c:v>4323</c:v>
                </c:pt>
                <c:pt idx="4324">
                  <c:v>4324</c:v>
                </c:pt>
                <c:pt idx="4325">
                  <c:v>4325</c:v>
                </c:pt>
                <c:pt idx="4326">
                  <c:v>4326</c:v>
                </c:pt>
                <c:pt idx="4327">
                  <c:v>4327</c:v>
                </c:pt>
                <c:pt idx="4328">
                  <c:v>4328</c:v>
                </c:pt>
                <c:pt idx="4329">
                  <c:v>4329</c:v>
                </c:pt>
                <c:pt idx="4330">
                  <c:v>4330</c:v>
                </c:pt>
                <c:pt idx="4331">
                  <c:v>4331</c:v>
                </c:pt>
                <c:pt idx="4332">
                  <c:v>4332</c:v>
                </c:pt>
                <c:pt idx="4333">
                  <c:v>4333</c:v>
                </c:pt>
                <c:pt idx="4334">
                  <c:v>4334</c:v>
                </c:pt>
                <c:pt idx="4335">
                  <c:v>4335</c:v>
                </c:pt>
                <c:pt idx="4336">
                  <c:v>4336</c:v>
                </c:pt>
                <c:pt idx="4337">
                  <c:v>4337</c:v>
                </c:pt>
                <c:pt idx="4338">
                  <c:v>4338</c:v>
                </c:pt>
                <c:pt idx="4339">
                  <c:v>4339</c:v>
                </c:pt>
                <c:pt idx="4340">
                  <c:v>4340</c:v>
                </c:pt>
                <c:pt idx="4341">
                  <c:v>4341</c:v>
                </c:pt>
                <c:pt idx="4342">
                  <c:v>4342</c:v>
                </c:pt>
                <c:pt idx="4343">
                  <c:v>4343</c:v>
                </c:pt>
                <c:pt idx="4344">
                  <c:v>4344</c:v>
                </c:pt>
                <c:pt idx="4345">
                  <c:v>4345</c:v>
                </c:pt>
                <c:pt idx="4346">
                  <c:v>4346</c:v>
                </c:pt>
                <c:pt idx="4347">
                  <c:v>4347</c:v>
                </c:pt>
                <c:pt idx="4348">
                  <c:v>4348</c:v>
                </c:pt>
                <c:pt idx="4349">
                  <c:v>4349</c:v>
                </c:pt>
                <c:pt idx="4350">
                  <c:v>4350</c:v>
                </c:pt>
                <c:pt idx="4351">
                  <c:v>4351</c:v>
                </c:pt>
                <c:pt idx="4352">
                  <c:v>4352</c:v>
                </c:pt>
                <c:pt idx="4353">
                  <c:v>4353</c:v>
                </c:pt>
                <c:pt idx="4354">
                  <c:v>4354</c:v>
                </c:pt>
                <c:pt idx="4355">
                  <c:v>4355</c:v>
                </c:pt>
                <c:pt idx="4356">
                  <c:v>4356</c:v>
                </c:pt>
                <c:pt idx="4357">
                  <c:v>4357</c:v>
                </c:pt>
                <c:pt idx="4358">
                  <c:v>4358</c:v>
                </c:pt>
                <c:pt idx="4359">
                  <c:v>4359</c:v>
                </c:pt>
                <c:pt idx="4360">
                  <c:v>4360</c:v>
                </c:pt>
                <c:pt idx="4361">
                  <c:v>4361</c:v>
                </c:pt>
                <c:pt idx="4362">
                  <c:v>4362</c:v>
                </c:pt>
                <c:pt idx="4363">
                  <c:v>4363</c:v>
                </c:pt>
                <c:pt idx="4364">
                  <c:v>4364</c:v>
                </c:pt>
                <c:pt idx="4365">
                  <c:v>4365</c:v>
                </c:pt>
                <c:pt idx="4366">
                  <c:v>4366</c:v>
                </c:pt>
                <c:pt idx="4367">
                  <c:v>4367</c:v>
                </c:pt>
                <c:pt idx="4368">
                  <c:v>4368</c:v>
                </c:pt>
                <c:pt idx="4369">
                  <c:v>4369</c:v>
                </c:pt>
                <c:pt idx="4370">
                  <c:v>4370</c:v>
                </c:pt>
                <c:pt idx="4371">
                  <c:v>4371</c:v>
                </c:pt>
                <c:pt idx="4372">
                  <c:v>4372</c:v>
                </c:pt>
                <c:pt idx="4373">
                  <c:v>4373</c:v>
                </c:pt>
                <c:pt idx="4374">
                  <c:v>4374</c:v>
                </c:pt>
                <c:pt idx="4375">
                  <c:v>4375</c:v>
                </c:pt>
                <c:pt idx="4376">
                  <c:v>4376</c:v>
                </c:pt>
                <c:pt idx="4377">
                  <c:v>4377</c:v>
                </c:pt>
                <c:pt idx="4378">
                  <c:v>4378</c:v>
                </c:pt>
                <c:pt idx="4379">
                  <c:v>4379</c:v>
                </c:pt>
                <c:pt idx="4380">
                  <c:v>4380</c:v>
                </c:pt>
                <c:pt idx="4381">
                  <c:v>4381</c:v>
                </c:pt>
                <c:pt idx="4382">
                  <c:v>4382</c:v>
                </c:pt>
                <c:pt idx="4383">
                  <c:v>4383</c:v>
                </c:pt>
                <c:pt idx="4384">
                  <c:v>4384</c:v>
                </c:pt>
                <c:pt idx="4385">
                  <c:v>4385</c:v>
                </c:pt>
                <c:pt idx="4386">
                  <c:v>4386</c:v>
                </c:pt>
                <c:pt idx="4387">
                  <c:v>4387</c:v>
                </c:pt>
                <c:pt idx="4388">
                  <c:v>4388</c:v>
                </c:pt>
                <c:pt idx="4389">
                  <c:v>4389</c:v>
                </c:pt>
                <c:pt idx="4390">
                  <c:v>4390</c:v>
                </c:pt>
                <c:pt idx="4391">
                  <c:v>4391</c:v>
                </c:pt>
                <c:pt idx="4392">
                  <c:v>4392</c:v>
                </c:pt>
                <c:pt idx="4393">
                  <c:v>4393</c:v>
                </c:pt>
                <c:pt idx="4394">
                  <c:v>4394</c:v>
                </c:pt>
                <c:pt idx="4395">
                  <c:v>4395</c:v>
                </c:pt>
                <c:pt idx="4396">
                  <c:v>4396</c:v>
                </c:pt>
                <c:pt idx="4397">
                  <c:v>4397</c:v>
                </c:pt>
                <c:pt idx="4398">
                  <c:v>4398</c:v>
                </c:pt>
                <c:pt idx="4399">
                  <c:v>4399</c:v>
                </c:pt>
                <c:pt idx="4400">
                  <c:v>4400</c:v>
                </c:pt>
                <c:pt idx="4401">
                  <c:v>4401</c:v>
                </c:pt>
                <c:pt idx="4402">
                  <c:v>4402</c:v>
                </c:pt>
                <c:pt idx="4403">
                  <c:v>4403</c:v>
                </c:pt>
                <c:pt idx="4404">
                  <c:v>4404</c:v>
                </c:pt>
                <c:pt idx="4405">
                  <c:v>4405</c:v>
                </c:pt>
                <c:pt idx="4406">
                  <c:v>4406</c:v>
                </c:pt>
                <c:pt idx="4407">
                  <c:v>4407</c:v>
                </c:pt>
                <c:pt idx="4408">
                  <c:v>4408</c:v>
                </c:pt>
                <c:pt idx="4409">
                  <c:v>4409</c:v>
                </c:pt>
                <c:pt idx="4410">
                  <c:v>4410</c:v>
                </c:pt>
                <c:pt idx="4411">
                  <c:v>4411</c:v>
                </c:pt>
                <c:pt idx="4412">
                  <c:v>4412</c:v>
                </c:pt>
                <c:pt idx="4413">
                  <c:v>4413</c:v>
                </c:pt>
                <c:pt idx="4414">
                  <c:v>4414</c:v>
                </c:pt>
                <c:pt idx="4415">
                  <c:v>4415</c:v>
                </c:pt>
                <c:pt idx="4416">
                  <c:v>4416</c:v>
                </c:pt>
                <c:pt idx="4417">
                  <c:v>4417</c:v>
                </c:pt>
                <c:pt idx="4418">
                  <c:v>4418</c:v>
                </c:pt>
                <c:pt idx="4419">
                  <c:v>4419</c:v>
                </c:pt>
                <c:pt idx="4420">
                  <c:v>4420</c:v>
                </c:pt>
                <c:pt idx="4421">
                  <c:v>4421</c:v>
                </c:pt>
                <c:pt idx="4422">
                  <c:v>4422</c:v>
                </c:pt>
                <c:pt idx="4423">
                  <c:v>4423</c:v>
                </c:pt>
                <c:pt idx="4424">
                  <c:v>4424</c:v>
                </c:pt>
                <c:pt idx="4425">
                  <c:v>4425</c:v>
                </c:pt>
                <c:pt idx="4426">
                  <c:v>4426</c:v>
                </c:pt>
                <c:pt idx="4427">
                  <c:v>4427</c:v>
                </c:pt>
                <c:pt idx="4428">
                  <c:v>4428</c:v>
                </c:pt>
                <c:pt idx="4429">
                  <c:v>4429</c:v>
                </c:pt>
                <c:pt idx="4430">
                  <c:v>4430</c:v>
                </c:pt>
                <c:pt idx="4431">
                  <c:v>4431</c:v>
                </c:pt>
                <c:pt idx="4432">
                  <c:v>4432</c:v>
                </c:pt>
                <c:pt idx="4433">
                  <c:v>4433</c:v>
                </c:pt>
                <c:pt idx="4434">
                  <c:v>4434</c:v>
                </c:pt>
                <c:pt idx="4435">
                  <c:v>4435</c:v>
                </c:pt>
                <c:pt idx="4436">
                  <c:v>4436</c:v>
                </c:pt>
                <c:pt idx="4437">
                  <c:v>4437</c:v>
                </c:pt>
                <c:pt idx="4438">
                  <c:v>4438</c:v>
                </c:pt>
                <c:pt idx="4439">
                  <c:v>4439</c:v>
                </c:pt>
                <c:pt idx="4440">
                  <c:v>4440</c:v>
                </c:pt>
                <c:pt idx="4441">
                  <c:v>4441</c:v>
                </c:pt>
                <c:pt idx="4442">
                  <c:v>4442</c:v>
                </c:pt>
                <c:pt idx="4443">
                  <c:v>4443</c:v>
                </c:pt>
                <c:pt idx="4444">
                  <c:v>4444</c:v>
                </c:pt>
                <c:pt idx="4445">
                  <c:v>4445</c:v>
                </c:pt>
                <c:pt idx="4446">
                  <c:v>4446</c:v>
                </c:pt>
                <c:pt idx="4447">
                  <c:v>4447</c:v>
                </c:pt>
                <c:pt idx="4448">
                  <c:v>4448</c:v>
                </c:pt>
                <c:pt idx="4449">
                  <c:v>4449</c:v>
                </c:pt>
                <c:pt idx="4450">
                  <c:v>4450</c:v>
                </c:pt>
                <c:pt idx="4451">
                  <c:v>4451</c:v>
                </c:pt>
                <c:pt idx="4452">
                  <c:v>4452</c:v>
                </c:pt>
                <c:pt idx="4453">
                  <c:v>4453</c:v>
                </c:pt>
                <c:pt idx="4454">
                  <c:v>4454</c:v>
                </c:pt>
                <c:pt idx="4455">
                  <c:v>4455</c:v>
                </c:pt>
                <c:pt idx="4456">
                  <c:v>4456</c:v>
                </c:pt>
                <c:pt idx="4457">
                  <c:v>4457</c:v>
                </c:pt>
                <c:pt idx="4458">
                  <c:v>4458</c:v>
                </c:pt>
                <c:pt idx="4459">
                  <c:v>4459</c:v>
                </c:pt>
                <c:pt idx="4460">
                  <c:v>4460</c:v>
                </c:pt>
                <c:pt idx="4461">
                  <c:v>4461</c:v>
                </c:pt>
                <c:pt idx="4462">
                  <c:v>4462</c:v>
                </c:pt>
                <c:pt idx="4463">
                  <c:v>4463</c:v>
                </c:pt>
                <c:pt idx="4464">
                  <c:v>4464</c:v>
                </c:pt>
                <c:pt idx="4465">
                  <c:v>4465</c:v>
                </c:pt>
                <c:pt idx="4466">
                  <c:v>4466</c:v>
                </c:pt>
                <c:pt idx="4467">
                  <c:v>4467</c:v>
                </c:pt>
                <c:pt idx="4468">
                  <c:v>4468</c:v>
                </c:pt>
                <c:pt idx="4469">
                  <c:v>4469</c:v>
                </c:pt>
                <c:pt idx="4470">
                  <c:v>4470</c:v>
                </c:pt>
                <c:pt idx="4471">
                  <c:v>4471</c:v>
                </c:pt>
                <c:pt idx="4472">
                  <c:v>4472</c:v>
                </c:pt>
                <c:pt idx="4473">
                  <c:v>4473</c:v>
                </c:pt>
                <c:pt idx="4474">
                  <c:v>4474</c:v>
                </c:pt>
                <c:pt idx="4475">
                  <c:v>4475</c:v>
                </c:pt>
                <c:pt idx="4476">
                  <c:v>4476</c:v>
                </c:pt>
                <c:pt idx="4477">
                  <c:v>4477</c:v>
                </c:pt>
                <c:pt idx="4478">
                  <c:v>4478</c:v>
                </c:pt>
                <c:pt idx="4479">
                  <c:v>4479</c:v>
                </c:pt>
                <c:pt idx="4480">
                  <c:v>4480</c:v>
                </c:pt>
                <c:pt idx="4481">
                  <c:v>4481</c:v>
                </c:pt>
                <c:pt idx="4482">
                  <c:v>4482</c:v>
                </c:pt>
                <c:pt idx="4483">
                  <c:v>4483</c:v>
                </c:pt>
                <c:pt idx="4484">
                  <c:v>4484</c:v>
                </c:pt>
                <c:pt idx="4485">
                  <c:v>4485</c:v>
                </c:pt>
                <c:pt idx="4486">
                  <c:v>4486</c:v>
                </c:pt>
                <c:pt idx="4487">
                  <c:v>4487</c:v>
                </c:pt>
                <c:pt idx="4488">
                  <c:v>4488</c:v>
                </c:pt>
                <c:pt idx="4489">
                  <c:v>4489</c:v>
                </c:pt>
                <c:pt idx="4490">
                  <c:v>4490</c:v>
                </c:pt>
                <c:pt idx="4491">
                  <c:v>4491</c:v>
                </c:pt>
                <c:pt idx="4492">
                  <c:v>4492</c:v>
                </c:pt>
                <c:pt idx="4493">
                  <c:v>4493</c:v>
                </c:pt>
                <c:pt idx="4494">
                  <c:v>4494</c:v>
                </c:pt>
                <c:pt idx="4495">
                  <c:v>4495</c:v>
                </c:pt>
                <c:pt idx="4496">
                  <c:v>4496</c:v>
                </c:pt>
                <c:pt idx="4497">
                  <c:v>4497</c:v>
                </c:pt>
                <c:pt idx="4498">
                  <c:v>4498</c:v>
                </c:pt>
                <c:pt idx="4499">
                  <c:v>4499</c:v>
                </c:pt>
                <c:pt idx="4500">
                  <c:v>4500</c:v>
                </c:pt>
                <c:pt idx="4501">
                  <c:v>4501</c:v>
                </c:pt>
                <c:pt idx="4502">
                  <c:v>4502</c:v>
                </c:pt>
                <c:pt idx="4503">
                  <c:v>4503</c:v>
                </c:pt>
                <c:pt idx="4504">
                  <c:v>4504</c:v>
                </c:pt>
                <c:pt idx="4505">
                  <c:v>4505</c:v>
                </c:pt>
                <c:pt idx="4506">
                  <c:v>4506</c:v>
                </c:pt>
                <c:pt idx="4507">
                  <c:v>4507</c:v>
                </c:pt>
                <c:pt idx="4508">
                  <c:v>4508</c:v>
                </c:pt>
                <c:pt idx="4509">
                  <c:v>4509</c:v>
                </c:pt>
                <c:pt idx="4510">
                  <c:v>4510</c:v>
                </c:pt>
                <c:pt idx="4511">
                  <c:v>4511</c:v>
                </c:pt>
                <c:pt idx="4512">
                  <c:v>4512</c:v>
                </c:pt>
                <c:pt idx="4513">
                  <c:v>4513</c:v>
                </c:pt>
                <c:pt idx="4514">
                  <c:v>4514</c:v>
                </c:pt>
                <c:pt idx="4515">
                  <c:v>4515</c:v>
                </c:pt>
                <c:pt idx="4516">
                  <c:v>4516</c:v>
                </c:pt>
                <c:pt idx="4517">
                  <c:v>4517</c:v>
                </c:pt>
                <c:pt idx="4518">
                  <c:v>4518</c:v>
                </c:pt>
                <c:pt idx="4519">
                  <c:v>4519</c:v>
                </c:pt>
                <c:pt idx="4520">
                  <c:v>4520</c:v>
                </c:pt>
                <c:pt idx="4521">
                  <c:v>4521</c:v>
                </c:pt>
                <c:pt idx="4522">
                  <c:v>4522</c:v>
                </c:pt>
                <c:pt idx="4523">
                  <c:v>4523</c:v>
                </c:pt>
                <c:pt idx="4524">
                  <c:v>4524</c:v>
                </c:pt>
                <c:pt idx="4525">
                  <c:v>4525</c:v>
                </c:pt>
                <c:pt idx="4526">
                  <c:v>4526</c:v>
                </c:pt>
                <c:pt idx="4527">
                  <c:v>4527</c:v>
                </c:pt>
                <c:pt idx="4528">
                  <c:v>4528</c:v>
                </c:pt>
                <c:pt idx="4529">
                  <c:v>4529</c:v>
                </c:pt>
                <c:pt idx="4530">
                  <c:v>4530</c:v>
                </c:pt>
                <c:pt idx="4531">
                  <c:v>4531</c:v>
                </c:pt>
                <c:pt idx="4532">
                  <c:v>4532</c:v>
                </c:pt>
                <c:pt idx="4533">
                  <c:v>4533</c:v>
                </c:pt>
                <c:pt idx="4534">
                  <c:v>4534</c:v>
                </c:pt>
                <c:pt idx="4535">
                  <c:v>4535</c:v>
                </c:pt>
                <c:pt idx="4536">
                  <c:v>4536</c:v>
                </c:pt>
                <c:pt idx="4537">
                  <c:v>4537</c:v>
                </c:pt>
                <c:pt idx="4538">
                  <c:v>4538</c:v>
                </c:pt>
                <c:pt idx="4539">
                  <c:v>4539</c:v>
                </c:pt>
                <c:pt idx="4540">
                  <c:v>4540</c:v>
                </c:pt>
                <c:pt idx="4541">
                  <c:v>4541</c:v>
                </c:pt>
                <c:pt idx="4542">
                  <c:v>4542</c:v>
                </c:pt>
                <c:pt idx="4543">
                  <c:v>4543</c:v>
                </c:pt>
                <c:pt idx="4544">
                  <c:v>4544</c:v>
                </c:pt>
                <c:pt idx="4545">
                  <c:v>4545</c:v>
                </c:pt>
                <c:pt idx="4546">
                  <c:v>4546</c:v>
                </c:pt>
                <c:pt idx="4547">
                  <c:v>4547</c:v>
                </c:pt>
                <c:pt idx="4548">
                  <c:v>4548</c:v>
                </c:pt>
                <c:pt idx="4549">
                  <c:v>4549</c:v>
                </c:pt>
                <c:pt idx="4550">
                  <c:v>4550</c:v>
                </c:pt>
                <c:pt idx="4551">
                  <c:v>4551</c:v>
                </c:pt>
                <c:pt idx="4552">
                  <c:v>4552</c:v>
                </c:pt>
                <c:pt idx="4553">
                  <c:v>4553</c:v>
                </c:pt>
                <c:pt idx="4554">
                  <c:v>4554</c:v>
                </c:pt>
                <c:pt idx="4555">
                  <c:v>4555</c:v>
                </c:pt>
                <c:pt idx="4556">
                  <c:v>4556</c:v>
                </c:pt>
                <c:pt idx="4557">
                  <c:v>4557</c:v>
                </c:pt>
                <c:pt idx="4558">
                  <c:v>4558</c:v>
                </c:pt>
                <c:pt idx="4559">
                  <c:v>4559</c:v>
                </c:pt>
                <c:pt idx="4560">
                  <c:v>4560</c:v>
                </c:pt>
                <c:pt idx="4561">
                  <c:v>4561</c:v>
                </c:pt>
                <c:pt idx="4562">
                  <c:v>4562</c:v>
                </c:pt>
                <c:pt idx="4563">
                  <c:v>4563</c:v>
                </c:pt>
                <c:pt idx="4564">
                  <c:v>4564</c:v>
                </c:pt>
                <c:pt idx="4565">
                  <c:v>4565</c:v>
                </c:pt>
                <c:pt idx="4566">
                  <c:v>4566</c:v>
                </c:pt>
                <c:pt idx="4567">
                  <c:v>4567</c:v>
                </c:pt>
                <c:pt idx="4568">
                  <c:v>4568</c:v>
                </c:pt>
                <c:pt idx="4569">
                  <c:v>4569</c:v>
                </c:pt>
                <c:pt idx="4570">
                  <c:v>4570</c:v>
                </c:pt>
                <c:pt idx="4571">
                  <c:v>4571</c:v>
                </c:pt>
                <c:pt idx="4572">
                  <c:v>4572</c:v>
                </c:pt>
                <c:pt idx="4573">
                  <c:v>4573</c:v>
                </c:pt>
                <c:pt idx="4574">
                  <c:v>4574</c:v>
                </c:pt>
                <c:pt idx="4575">
                  <c:v>4575</c:v>
                </c:pt>
                <c:pt idx="4576">
                  <c:v>4576</c:v>
                </c:pt>
                <c:pt idx="4577">
                  <c:v>4577</c:v>
                </c:pt>
                <c:pt idx="4578">
                  <c:v>4578</c:v>
                </c:pt>
                <c:pt idx="4579">
                  <c:v>4579</c:v>
                </c:pt>
                <c:pt idx="4580">
                  <c:v>4580</c:v>
                </c:pt>
                <c:pt idx="4581">
                  <c:v>4581</c:v>
                </c:pt>
                <c:pt idx="4582">
                  <c:v>4582</c:v>
                </c:pt>
                <c:pt idx="4583">
                  <c:v>4583</c:v>
                </c:pt>
                <c:pt idx="4584">
                  <c:v>4584</c:v>
                </c:pt>
                <c:pt idx="4585">
                  <c:v>4585</c:v>
                </c:pt>
                <c:pt idx="4586">
                  <c:v>4586</c:v>
                </c:pt>
                <c:pt idx="4587">
                  <c:v>4587</c:v>
                </c:pt>
                <c:pt idx="4588">
                  <c:v>4588</c:v>
                </c:pt>
                <c:pt idx="4589">
                  <c:v>4589</c:v>
                </c:pt>
                <c:pt idx="4590">
                  <c:v>4590</c:v>
                </c:pt>
                <c:pt idx="4591">
                  <c:v>4591</c:v>
                </c:pt>
                <c:pt idx="4592">
                  <c:v>4592</c:v>
                </c:pt>
                <c:pt idx="4593">
                  <c:v>4593</c:v>
                </c:pt>
                <c:pt idx="4594">
                  <c:v>4594</c:v>
                </c:pt>
                <c:pt idx="4595">
                  <c:v>4595</c:v>
                </c:pt>
                <c:pt idx="4596">
                  <c:v>4596</c:v>
                </c:pt>
                <c:pt idx="4597">
                  <c:v>4597</c:v>
                </c:pt>
                <c:pt idx="4598">
                  <c:v>4598</c:v>
                </c:pt>
                <c:pt idx="4599">
                  <c:v>4599</c:v>
                </c:pt>
                <c:pt idx="4600">
                  <c:v>4600</c:v>
                </c:pt>
                <c:pt idx="4601">
                  <c:v>4601</c:v>
                </c:pt>
                <c:pt idx="4602">
                  <c:v>4602</c:v>
                </c:pt>
                <c:pt idx="4603">
                  <c:v>4603</c:v>
                </c:pt>
                <c:pt idx="4604">
                  <c:v>4604</c:v>
                </c:pt>
                <c:pt idx="4605">
                  <c:v>4605</c:v>
                </c:pt>
                <c:pt idx="4606">
                  <c:v>4606</c:v>
                </c:pt>
                <c:pt idx="4607">
                  <c:v>4607</c:v>
                </c:pt>
                <c:pt idx="4608">
                  <c:v>4608</c:v>
                </c:pt>
                <c:pt idx="4609">
                  <c:v>4609</c:v>
                </c:pt>
                <c:pt idx="4610">
                  <c:v>4610</c:v>
                </c:pt>
                <c:pt idx="4611">
                  <c:v>4611</c:v>
                </c:pt>
                <c:pt idx="4612">
                  <c:v>4612</c:v>
                </c:pt>
                <c:pt idx="4613">
                  <c:v>4613</c:v>
                </c:pt>
                <c:pt idx="4614">
                  <c:v>4614</c:v>
                </c:pt>
                <c:pt idx="4615">
                  <c:v>4615</c:v>
                </c:pt>
                <c:pt idx="4616">
                  <c:v>4616</c:v>
                </c:pt>
                <c:pt idx="4617">
                  <c:v>4617</c:v>
                </c:pt>
                <c:pt idx="4618">
                  <c:v>4618</c:v>
                </c:pt>
                <c:pt idx="4619">
                  <c:v>4619</c:v>
                </c:pt>
                <c:pt idx="4620">
                  <c:v>4620</c:v>
                </c:pt>
                <c:pt idx="4621">
                  <c:v>4621</c:v>
                </c:pt>
                <c:pt idx="4622">
                  <c:v>4622</c:v>
                </c:pt>
                <c:pt idx="4623">
                  <c:v>4623</c:v>
                </c:pt>
                <c:pt idx="4624">
                  <c:v>4624</c:v>
                </c:pt>
                <c:pt idx="4625">
                  <c:v>4625</c:v>
                </c:pt>
                <c:pt idx="4626">
                  <c:v>4626</c:v>
                </c:pt>
                <c:pt idx="4627">
                  <c:v>4627</c:v>
                </c:pt>
                <c:pt idx="4628">
                  <c:v>4628</c:v>
                </c:pt>
                <c:pt idx="4629">
                  <c:v>4629</c:v>
                </c:pt>
                <c:pt idx="4630">
                  <c:v>4630</c:v>
                </c:pt>
                <c:pt idx="4631">
                  <c:v>4631</c:v>
                </c:pt>
                <c:pt idx="4632">
                  <c:v>4632</c:v>
                </c:pt>
                <c:pt idx="4633">
                  <c:v>4633</c:v>
                </c:pt>
                <c:pt idx="4634">
                  <c:v>4634</c:v>
                </c:pt>
                <c:pt idx="4635">
                  <c:v>4635</c:v>
                </c:pt>
                <c:pt idx="4636">
                  <c:v>4636</c:v>
                </c:pt>
                <c:pt idx="4637">
                  <c:v>4637</c:v>
                </c:pt>
                <c:pt idx="4638">
                  <c:v>4638</c:v>
                </c:pt>
                <c:pt idx="4639">
                  <c:v>4639</c:v>
                </c:pt>
                <c:pt idx="4640">
                  <c:v>4640</c:v>
                </c:pt>
                <c:pt idx="4641">
                  <c:v>4641</c:v>
                </c:pt>
                <c:pt idx="4642">
                  <c:v>4642</c:v>
                </c:pt>
                <c:pt idx="4643">
                  <c:v>4643</c:v>
                </c:pt>
                <c:pt idx="4644">
                  <c:v>4644</c:v>
                </c:pt>
                <c:pt idx="4645">
                  <c:v>4645</c:v>
                </c:pt>
                <c:pt idx="4646">
                  <c:v>4646</c:v>
                </c:pt>
                <c:pt idx="4647">
                  <c:v>4647</c:v>
                </c:pt>
                <c:pt idx="4648">
                  <c:v>4648</c:v>
                </c:pt>
                <c:pt idx="4649">
                  <c:v>4649</c:v>
                </c:pt>
                <c:pt idx="4650">
                  <c:v>4650</c:v>
                </c:pt>
                <c:pt idx="4651">
                  <c:v>4651</c:v>
                </c:pt>
                <c:pt idx="4652">
                  <c:v>4652</c:v>
                </c:pt>
                <c:pt idx="4653">
                  <c:v>4653</c:v>
                </c:pt>
                <c:pt idx="4654">
                  <c:v>4654</c:v>
                </c:pt>
                <c:pt idx="4655">
                  <c:v>4655</c:v>
                </c:pt>
                <c:pt idx="4656">
                  <c:v>4656</c:v>
                </c:pt>
                <c:pt idx="4657">
                  <c:v>4657</c:v>
                </c:pt>
                <c:pt idx="4658">
                  <c:v>4658</c:v>
                </c:pt>
                <c:pt idx="4659">
                  <c:v>4659</c:v>
                </c:pt>
                <c:pt idx="4660">
                  <c:v>4660</c:v>
                </c:pt>
                <c:pt idx="4661">
                  <c:v>4661</c:v>
                </c:pt>
                <c:pt idx="4662">
                  <c:v>4662</c:v>
                </c:pt>
                <c:pt idx="4663">
                  <c:v>4663</c:v>
                </c:pt>
                <c:pt idx="4664">
                  <c:v>4664</c:v>
                </c:pt>
                <c:pt idx="4665">
                  <c:v>4665</c:v>
                </c:pt>
                <c:pt idx="4666">
                  <c:v>4666</c:v>
                </c:pt>
                <c:pt idx="4667">
                  <c:v>4667</c:v>
                </c:pt>
                <c:pt idx="4668">
                  <c:v>4668</c:v>
                </c:pt>
                <c:pt idx="4669">
                  <c:v>4669</c:v>
                </c:pt>
                <c:pt idx="4670">
                  <c:v>4670</c:v>
                </c:pt>
                <c:pt idx="4671">
                  <c:v>4671</c:v>
                </c:pt>
                <c:pt idx="4672">
                  <c:v>4672</c:v>
                </c:pt>
                <c:pt idx="4673">
                  <c:v>4673</c:v>
                </c:pt>
                <c:pt idx="4674">
                  <c:v>4674</c:v>
                </c:pt>
                <c:pt idx="4675">
                  <c:v>4675</c:v>
                </c:pt>
                <c:pt idx="4676">
                  <c:v>4676</c:v>
                </c:pt>
                <c:pt idx="4677">
                  <c:v>4677</c:v>
                </c:pt>
                <c:pt idx="4678">
                  <c:v>4678</c:v>
                </c:pt>
                <c:pt idx="4679">
                  <c:v>4679</c:v>
                </c:pt>
                <c:pt idx="4680">
                  <c:v>4680</c:v>
                </c:pt>
                <c:pt idx="4681">
                  <c:v>4681</c:v>
                </c:pt>
                <c:pt idx="4682">
                  <c:v>4682</c:v>
                </c:pt>
                <c:pt idx="4683">
                  <c:v>4683</c:v>
                </c:pt>
                <c:pt idx="4684">
                  <c:v>4684</c:v>
                </c:pt>
                <c:pt idx="4685">
                  <c:v>4685</c:v>
                </c:pt>
                <c:pt idx="4686">
                  <c:v>4686</c:v>
                </c:pt>
                <c:pt idx="4687">
                  <c:v>4687</c:v>
                </c:pt>
                <c:pt idx="4688">
                  <c:v>4688</c:v>
                </c:pt>
                <c:pt idx="4689">
                  <c:v>4689</c:v>
                </c:pt>
                <c:pt idx="4690">
                  <c:v>4690</c:v>
                </c:pt>
                <c:pt idx="4691">
                  <c:v>4691</c:v>
                </c:pt>
                <c:pt idx="4692">
                  <c:v>4692</c:v>
                </c:pt>
                <c:pt idx="4693">
                  <c:v>4693</c:v>
                </c:pt>
                <c:pt idx="4694">
                  <c:v>4694</c:v>
                </c:pt>
                <c:pt idx="4695">
                  <c:v>4695</c:v>
                </c:pt>
                <c:pt idx="4696">
                  <c:v>4696</c:v>
                </c:pt>
                <c:pt idx="4697">
                  <c:v>4697</c:v>
                </c:pt>
                <c:pt idx="4698">
                  <c:v>4698</c:v>
                </c:pt>
                <c:pt idx="4699">
                  <c:v>4699</c:v>
                </c:pt>
                <c:pt idx="4700">
                  <c:v>4700</c:v>
                </c:pt>
                <c:pt idx="4701">
                  <c:v>4701</c:v>
                </c:pt>
                <c:pt idx="4702">
                  <c:v>4702</c:v>
                </c:pt>
                <c:pt idx="4703">
                  <c:v>4703</c:v>
                </c:pt>
                <c:pt idx="4704">
                  <c:v>4704</c:v>
                </c:pt>
                <c:pt idx="4705">
                  <c:v>4705</c:v>
                </c:pt>
                <c:pt idx="4706">
                  <c:v>4706</c:v>
                </c:pt>
                <c:pt idx="4707">
                  <c:v>4707</c:v>
                </c:pt>
                <c:pt idx="4708">
                  <c:v>4708</c:v>
                </c:pt>
                <c:pt idx="4709">
                  <c:v>4709</c:v>
                </c:pt>
                <c:pt idx="4710">
                  <c:v>4710</c:v>
                </c:pt>
                <c:pt idx="4711">
                  <c:v>4711</c:v>
                </c:pt>
                <c:pt idx="4712">
                  <c:v>4712</c:v>
                </c:pt>
                <c:pt idx="4713">
                  <c:v>4713</c:v>
                </c:pt>
                <c:pt idx="4714">
                  <c:v>4714</c:v>
                </c:pt>
                <c:pt idx="4715">
                  <c:v>4715</c:v>
                </c:pt>
                <c:pt idx="4716">
                  <c:v>4716</c:v>
                </c:pt>
                <c:pt idx="4717">
                  <c:v>4717</c:v>
                </c:pt>
                <c:pt idx="4718">
                  <c:v>4718</c:v>
                </c:pt>
                <c:pt idx="4719">
                  <c:v>4719</c:v>
                </c:pt>
                <c:pt idx="4720">
                  <c:v>4720</c:v>
                </c:pt>
                <c:pt idx="4721">
                  <c:v>4721</c:v>
                </c:pt>
                <c:pt idx="4722">
                  <c:v>4722</c:v>
                </c:pt>
                <c:pt idx="4723">
                  <c:v>4723</c:v>
                </c:pt>
                <c:pt idx="4724">
                  <c:v>4724</c:v>
                </c:pt>
                <c:pt idx="4725">
                  <c:v>4725</c:v>
                </c:pt>
                <c:pt idx="4726">
                  <c:v>4726</c:v>
                </c:pt>
                <c:pt idx="4727">
                  <c:v>4727</c:v>
                </c:pt>
                <c:pt idx="4728">
                  <c:v>4728</c:v>
                </c:pt>
                <c:pt idx="4729">
                  <c:v>4729</c:v>
                </c:pt>
                <c:pt idx="4730">
                  <c:v>4730</c:v>
                </c:pt>
                <c:pt idx="4731">
                  <c:v>4731</c:v>
                </c:pt>
                <c:pt idx="4732">
                  <c:v>4732</c:v>
                </c:pt>
                <c:pt idx="4733">
                  <c:v>4733</c:v>
                </c:pt>
                <c:pt idx="4734">
                  <c:v>4734</c:v>
                </c:pt>
                <c:pt idx="4735">
                  <c:v>4735</c:v>
                </c:pt>
                <c:pt idx="4736">
                  <c:v>4736</c:v>
                </c:pt>
                <c:pt idx="4737">
                  <c:v>4737</c:v>
                </c:pt>
                <c:pt idx="4738">
                  <c:v>4738</c:v>
                </c:pt>
                <c:pt idx="4739">
                  <c:v>4739</c:v>
                </c:pt>
                <c:pt idx="4740">
                  <c:v>4740</c:v>
                </c:pt>
                <c:pt idx="4741">
                  <c:v>4741</c:v>
                </c:pt>
                <c:pt idx="4742">
                  <c:v>4742</c:v>
                </c:pt>
                <c:pt idx="4743">
                  <c:v>4743</c:v>
                </c:pt>
                <c:pt idx="4744">
                  <c:v>4744</c:v>
                </c:pt>
                <c:pt idx="4745">
                  <c:v>4745</c:v>
                </c:pt>
                <c:pt idx="4746">
                  <c:v>4746</c:v>
                </c:pt>
                <c:pt idx="4747">
                  <c:v>4747</c:v>
                </c:pt>
                <c:pt idx="4748">
                  <c:v>4748</c:v>
                </c:pt>
                <c:pt idx="4749">
                  <c:v>4749</c:v>
                </c:pt>
                <c:pt idx="4750">
                  <c:v>4750</c:v>
                </c:pt>
                <c:pt idx="4751">
                  <c:v>4751</c:v>
                </c:pt>
                <c:pt idx="4752">
                  <c:v>4752</c:v>
                </c:pt>
                <c:pt idx="4753">
                  <c:v>4753</c:v>
                </c:pt>
                <c:pt idx="4754">
                  <c:v>4754</c:v>
                </c:pt>
                <c:pt idx="4755">
                  <c:v>4755</c:v>
                </c:pt>
                <c:pt idx="4756">
                  <c:v>4756</c:v>
                </c:pt>
                <c:pt idx="4757">
                  <c:v>4757</c:v>
                </c:pt>
                <c:pt idx="4758">
                  <c:v>4758</c:v>
                </c:pt>
                <c:pt idx="4759">
                  <c:v>4759</c:v>
                </c:pt>
                <c:pt idx="4760">
                  <c:v>4760</c:v>
                </c:pt>
                <c:pt idx="4761">
                  <c:v>4761</c:v>
                </c:pt>
                <c:pt idx="4762">
                  <c:v>4762</c:v>
                </c:pt>
                <c:pt idx="4763">
                  <c:v>4763</c:v>
                </c:pt>
                <c:pt idx="4764">
                  <c:v>4764</c:v>
                </c:pt>
                <c:pt idx="4765">
                  <c:v>4765</c:v>
                </c:pt>
                <c:pt idx="4766">
                  <c:v>4766</c:v>
                </c:pt>
                <c:pt idx="4767">
                  <c:v>4767</c:v>
                </c:pt>
                <c:pt idx="4768">
                  <c:v>4768</c:v>
                </c:pt>
                <c:pt idx="4769">
                  <c:v>4769</c:v>
                </c:pt>
                <c:pt idx="4770">
                  <c:v>4770</c:v>
                </c:pt>
                <c:pt idx="4771">
                  <c:v>4771</c:v>
                </c:pt>
                <c:pt idx="4772">
                  <c:v>4772</c:v>
                </c:pt>
                <c:pt idx="4773">
                  <c:v>4773</c:v>
                </c:pt>
                <c:pt idx="4774">
                  <c:v>4774</c:v>
                </c:pt>
                <c:pt idx="4775">
                  <c:v>4775</c:v>
                </c:pt>
                <c:pt idx="4776">
                  <c:v>4776</c:v>
                </c:pt>
                <c:pt idx="4777">
                  <c:v>4777</c:v>
                </c:pt>
                <c:pt idx="4778">
                  <c:v>4778</c:v>
                </c:pt>
                <c:pt idx="4779">
                  <c:v>4779</c:v>
                </c:pt>
                <c:pt idx="4780">
                  <c:v>4780</c:v>
                </c:pt>
                <c:pt idx="4781">
                  <c:v>4781</c:v>
                </c:pt>
                <c:pt idx="4782">
                  <c:v>4782</c:v>
                </c:pt>
                <c:pt idx="4783">
                  <c:v>4783</c:v>
                </c:pt>
                <c:pt idx="4784">
                  <c:v>4784</c:v>
                </c:pt>
                <c:pt idx="4785">
                  <c:v>4785</c:v>
                </c:pt>
                <c:pt idx="4786">
                  <c:v>4786</c:v>
                </c:pt>
                <c:pt idx="4787">
                  <c:v>4787</c:v>
                </c:pt>
                <c:pt idx="4788">
                  <c:v>4788</c:v>
                </c:pt>
                <c:pt idx="4789">
                  <c:v>4789</c:v>
                </c:pt>
                <c:pt idx="4790">
                  <c:v>4790</c:v>
                </c:pt>
                <c:pt idx="4791">
                  <c:v>4791</c:v>
                </c:pt>
                <c:pt idx="4792">
                  <c:v>4792</c:v>
                </c:pt>
                <c:pt idx="4793">
                  <c:v>4793</c:v>
                </c:pt>
                <c:pt idx="4794">
                  <c:v>4794</c:v>
                </c:pt>
                <c:pt idx="4795">
                  <c:v>4795</c:v>
                </c:pt>
                <c:pt idx="4796">
                  <c:v>4796</c:v>
                </c:pt>
                <c:pt idx="4797">
                  <c:v>4797</c:v>
                </c:pt>
                <c:pt idx="4798">
                  <c:v>4798</c:v>
                </c:pt>
                <c:pt idx="4799">
                  <c:v>4799</c:v>
                </c:pt>
                <c:pt idx="4800">
                  <c:v>4800</c:v>
                </c:pt>
                <c:pt idx="4801">
                  <c:v>4801</c:v>
                </c:pt>
                <c:pt idx="4802">
                  <c:v>4802</c:v>
                </c:pt>
                <c:pt idx="4803">
                  <c:v>4803</c:v>
                </c:pt>
                <c:pt idx="4804">
                  <c:v>4804</c:v>
                </c:pt>
                <c:pt idx="4805">
                  <c:v>4805</c:v>
                </c:pt>
                <c:pt idx="4806">
                  <c:v>4806</c:v>
                </c:pt>
                <c:pt idx="4807">
                  <c:v>4807</c:v>
                </c:pt>
                <c:pt idx="4808">
                  <c:v>4808</c:v>
                </c:pt>
                <c:pt idx="4809">
                  <c:v>4809</c:v>
                </c:pt>
                <c:pt idx="4810">
                  <c:v>4810</c:v>
                </c:pt>
                <c:pt idx="4811">
                  <c:v>4811</c:v>
                </c:pt>
                <c:pt idx="4812">
                  <c:v>4812</c:v>
                </c:pt>
                <c:pt idx="4813">
                  <c:v>4813</c:v>
                </c:pt>
                <c:pt idx="4814">
                  <c:v>4814</c:v>
                </c:pt>
                <c:pt idx="4815">
                  <c:v>4815</c:v>
                </c:pt>
                <c:pt idx="4816">
                  <c:v>4816</c:v>
                </c:pt>
                <c:pt idx="4817">
                  <c:v>4817</c:v>
                </c:pt>
                <c:pt idx="4818">
                  <c:v>4818</c:v>
                </c:pt>
                <c:pt idx="4819">
                  <c:v>4819</c:v>
                </c:pt>
                <c:pt idx="4820">
                  <c:v>4820</c:v>
                </c:pt>
                <c:pt idx="4821">
                  <c:v>4821</c:v>
                </c:pt>
                <c:pt idx="4822">
                  <c:v>4822</c:v>
                </c:pt>
                <c:pt idx="4823">
                  <c:v>4823</c:v>
                </c:pt>
                <c:pt idx="4824">
                  <c:v>4824</c:v>
                </c:pt>
                <c:pt idx="4825">
                  <c:v>4825</c:v>
                </c:pt>
                <c:pt idx="4826">
                  <c:v>4826</c:v>
                </c:pt>
                <c:pt idx="4827">
                  <c:v>4827</c:v>
                </c:pt>
                <c:pt idx="4828">
                  <c:v>4828</c:v>
                </c:pt>
                <c:pt idx="4829">
                  <c:v>4829</c:v>
                </c:pt>
                <c:pt idx="4830">
                  <c:v>4830</c:v>
                </c:pt>
                <c:pt idx="4831">
                  <c:v>4831</c:v>
                </c:pt>
                <c:pt idx="4832">
                  <c:v>4832</c:v>
                </c:pt>
                <c:pt idx="4833">
                  <c:v>4833</c:v>
                </c:pt>
                <c:pt idx="4834">
                  <c:v>4834</c:v>
                </c:pt>
                <c:pt idx="4835">
                  <c:v>4835</c:v>
                </c:pt>
                <c:pt idx="4836">
                  <c:v>4836</c:v>
                </c:pt>
                <c:pt idx="4837">
                  <c:v>4837</c:v>
                </c:pt>
                <c:pt idx="4838">
                  <c:v>4838</c:v>
                </c:pt>
                <c:pt idx="4839">
                  <c:v>4839</c:v>
                </c:pt>
                <c:pt idx="4840">
                  <c:v>4840</c:v>
                </c:pt>
                <c:pt idx="4841">
                  <c:v>4841</c:v>
                </c:pt>
                <c:pt idx="4842">
                  <c:v>4842</c:v>
                </c:pt>
                <c:pt idx="4843">
                  <c:v>4843</c:v>
                </c:pt>
                <c:pt idx="4844">
                  <c:v>4844</c:v>
                </c:pt>
                <c:pt idx="4845">
                  <c:v>4845</c:v>
                </c:pt>
                <c:pt idx="4846">
                  <c:v>4846</c:v>
                </c:pt>
                <c:pt idx="4847">
                  <c:v>4847</c:v>
                </c:pt>
                <c:pt idx="4848">
                  <c:v>4848</c:v>
                </c:pt>
                <c:pt idx="4849">
                  <c:v>4849</c:v>
                </c:pt>
                <c:pt idx="4850">
                  <c:v>4850</c:v>
                </c:pt>
                <c:pt idx="4851">
                  <c:v>4851</c:v>
                </c:pt>
                <c:pt idx="4852">
                  <c:v>4852</c:v>
                </c:pt>
                <c:pt idx="4853">
                  <c:v>4853</c:v>
                </c:pt>
                <c:pt idx="4854">
                  <c:v>4854</c:v>
                </c:pt>
                <c:pt idx="4855">
                  <c:v>4855</c:v>
                </c:pt>
                <c:pt idx="4856">
                  <c:v>4856</c:v>
                </c:pt>
                <c:pt idx="4857">
                  <c:v>4857</c:v>
                </c:pt>
                <c:pt idx="4858">
                  <c:v>4858</c:v>
                </c:pt>
                <c:pt idx="4859">
                  <c:v>4859</c:v>
                </c:pt>
                <c:pt idx="4860">
                  <c:v>4860</c:v>
                </c:pt>
                <c:pt idx="4861">
                  <c:v>4861</c:v>
                </c:pt>
                <c:pt idx="4862">
                  <c:v>4862</c:v>
                </c:pt>
                <c:pt idx="4863">
                  <c:v>4863</c:v>
                </c:pt>
                <c:pt idx="4864">
                  <c:v>4864</c:v>
                </c:pt>
                <c:pt idx="4865">
                  <c:v>4865</c:v>
                </c:pt>
                <c:pt idx="4866">
                  <c:v>4866</c:v>
                </c:pt>
                <c:pt idx="4867">
                  <c:v>4867</c:v>
                </c:pt>
                <c:pt idx="4868">
                  <c:v>4868</c:v>
                </c:pt>
                <c:pt idx="4869">
                  <c:v>4869</c:v>
                </c:pt>
                <c:pt idx="4870">
                  <c:v>4870</c:v>
                </c:pt>
                <c:pt idx="4871">
                  <c:v>4871</c:v>
                </c:pt>
                <c:pt idx="4872">
                  <c:v>4872</c:v>
                </c:pt>
                <c:pt idx="4873">
                  <c:v>4873</c:v>
                </c:pt>
                <c:pt idx="4874">
                  <c:v>4874</c:v>
                </c:pt>
                <c:pt idx="4875">
                  <c:v>4875</c:v>
                </c:pt>
                <c:pt idx="4876">
                  <c:v>4876</c:v>
                </c:pt>
                <c:pt idx="4877">
                  <c:v>4877</c:v>
                </c:pt>
                <c:pt idx="4878">
                  <c:v>4878</c:v>
                </c:pt>
                <c:pt idx="4879">
                  <c:v>4879</c:v>
                </c:pt>
                <c:pt idx="4880">
                  <c:v>4880</c:v>
                </c:pt>
                <c:pt idx="4881">
                  <c:v>4881</c:v>
                </c:pt>
                <c:pt idx="4882">
                  <c:v>4882</c:v>
                </c:pt>
                <c:pt idx="4883">
                  <c:v>4883</c:v>
                </c:pt>
                <c:pt idx="4884">
                  <c:v>4884</c:v>
                </c:pt>
                <c:pt idx="4885">
                  <c:v>4885</c:v>
                </c:pt>
                <c:pt idx="4886">
                  <c:v>4886</c:v>
                </c:pt>
                <c:pt idx="4887">
                  <c:v>4887</c:v>
                </c:pt>
                <c:pt idx="4888">
                  <c:v>4888</c:v>
                </c:pt>
                <c:pt idx="4889">
                  <c:v>4889</c:v>
                </c:pt>
                <c:pt idx="4890">
                  <c:v>4890</c:v>
                </c:pt>
                <c:pt idx="4891">
                  <c:v>4891</c:v>
                </c:pt>
                <c:pt idx="4892">
                  <c:v>4892</c:v>
                </c:pt>
                <c:pt idx="4893">
                  <c:v>4893</c:v>
                </c:pt>
                <c:pt idx="4894">
                  <c:v>4894</c:v>
                </c:pt>
                <c:pt idx="4895">
                  <c:v>4895</c:v>
                </c:pt>
                <c:pt idx="4896">
                  <c:v>4896</c:v>
                </c:pt>
                <c:pt idx="4897">
                  <c:v>4897</c:v>
                </c:pt>
                <c:pt idx="4898">
                  <c:v>4898</c:v>
                </c:pt>
                <c:pt idx="4899">
                  <c:v>4899</c:v>
                </c:pt>
                <c:pt idx="4900">
                  <c:v>4900</c:v>
                </c:pt>
                <c:pt idx="4901">
                  <c:v>4901</c:v>
                </c:pt>
                <c:pt idx="4902">
                  <c:v>4902</c:v>
                </c:pt>
                <c:pt idx="4903">
                  <c:v>4903</c:v>
                </c:pt>
                <c:pt idx="4904">
                  <c:v>4904</c:v>
                </c:pt>
                <c:pt idx="4905">
                  <c:v>4905</c:v>
                </c:pt>
                <c:pt idx="4906">
                  <c:v>4906</c:v>
                </c:pt>
                <c:pt idx="4907">
                  <c:v>4907</c:v>
                </c:pt>
                <c:pt idx="4908">
                  <c:v>4908</c:v>
                </c:pt>
                <c:pt idx="4909">
                  <c:v>4909</c:v>
                </c:pt>
                <c:pt idx="4910">
                  <c:v>4910</c:v>
                </c:pt>
                <c:pt idx="4911">
                  <c:v>4911</c:v>
                </c:pt>
                <c:pt idx="4912">
                  <c:v>4912</c:v>
                </c:pt>
                <c:pt idx="4913">
                  <c:v>4913</c:v>
                </c:pt>
                <c:pt idx="4914">
                  <c:v>4914</c:v>
                </c:pt>
                <c:pt idx="4915">
                  <c:v>4915</c:v>
                </c:pt>
                <c:pt idx="4916">
                  <c:v>4916</c:v>
                </c:pt>
                <c:pt idx="4917">
                  <c:v>4917</c:v>
                </c:pt>
                <c:pt idx="4918">
                  <c:v>4918</c:v>
                </c:pt>
                <c:pt idx="4919">
                  <c:v>4919</c:v>
                </c:pt>
                <c:pt idx="4920">
                  <c:v>4920</c:v>
                </c:pt>
                <c:pt idx="4921">
                  <c:v>4921</c:v>
                </c:pt>
                <c:pt idx="4922">
                  <c:v>4922</c:v>
                </c:pt>
                <c:pt idx="4923">
                  <c:v>4923</c:v>
                </c:pt>
                <c:pt idx="4924">
                  <c:v>4924</c:v>
                </c:pt>
                <c:pt idx="4925">
                  <c:v>4925</c:v>
                </c:pt>
                <c:pt idx="4926">
                  <c:v>4926</c:v>
                </c:pt>
                <c:pt idx="4927">
                  <c:v>4927</c:v>
                </c:pt>
                <c:pt idx="4928">
                  <c:v>4928</c:v>
                </c:pt>
                <c:pt idx="4929">
                  <c:v>4929</c:v>
                </c:pt>
                <c:pt idx="4930">
                  <c:v>4930</c:v>
                </c:pt>
                <c:pt idx="4931">
                  <c:v>4931</c:v>
                </c:pt>
                <c:pt idx="4932">
                  <c:v>4932</c:v>
                </c:pt>
                <c:pt idx="4933">
                  <c:v>4933</c:v>
                </c:pt>
                <c:pt idx="4934">
                  <c:v>4934</c:v>
                </c:pt>
                <c:pt idx="4935">
                  <c:v>4935</c:v>
                </c:pt>
                <c:pt idx="4936">
                  <c:v>4936</c:v>
                </c:pt>
                <c:pt idx="4937">
                  <c:v>4937</c:v>
                </c:pt>
                <c:pt idx="4938">
                  <c:v>4938</c:v>
                </c:pt>
                <c:pt idx="4939">
                  <c:v>4939</c:v>
                </c:pt>
                <c:pt idx="4940">
                  <c:v>4940</c:v>
                </c:pt>
                <c:pt idx="4941">
                  <c:v>4941</c:v>
                </c:pt>
                <c:pt idx="4942">
                  <c:v>4942</c:v>
                </c:pt>
                <c:pt idx="4943">
                  <c:v>4943</c:v>
                </c:pt>
                <c:pt idx="4944">
                  <c:v>4944</c:v>
                </c:pt>
                <c:pt idx="4945">
                  <c:v>4945</c:v>
                </c:pt>
                <c:pt idx="4946">
                  <c:v>4946</c:v>
                </c:pt>
                <c:pt idx="4947">
                  <c:v>4947</c:v>
                </c:pt>
                <c:pt idx="4948">
                  <c:v>4948</c:v>
                </c:pt>
                <c:pt idx="4949">
                  <c:v>4949</c:v>
                </c:pt>
                <c:pt idx="4950">
                  <c:v>4950</c:v>
                </c:pt>
                <c:pt idx="4951">
                  <c:v>4951</c:v>
                </c:pt>
                <c:pt idx="4952">
                  <c:v>4952</c:v>
                </c:pt>
                <c:pt idx="4953">
                  <c:v>4953</c:v>
                </c:pt>
                <c:pt idx="4954">
                  <c:v>4954</c:v>
                </c:pt>
                <c:pt idx="4955">
                  <c:v>4955</c:v>
                </c:pt>
                <c:pt idx="4956">
                  <c:v>4956</c:v>
                </c:pt>
                <c:pt idx="4957">
                  <c:v>4957</c:v>
                </c:pt>
                <c:pt idx="4958">
                  <c:v>4958</c:v>
                </c:pt>
                <c:pt idx="4959">
                  <c:v>4959</c:v>
                </c:pt>
                <c:pt idx="4960">
                  <c:v>4960</c:v>
                </c:pt>
                <c:pt idx="4961">
                  <c:v>4961</c:v>
                </c:pt>
                <c:pt idx="4962">
                  <c:v>4962</c:v>
                </c:pt>
                <c:pt idx="4963">
                  <c:v>4963</c:v>
                </c:pt>
                <c:pt idx="4964">
                  <c:v>4964</c:v>
                </c:pt>
                <c:pt idx="4965">
                  <c:v>4965</c:v>
                </c:pt>
                <c:pt idx="4966">
                  <c:v>4966</c:v>
                </c:pt>
                <c:pt idx="4967">
                  <c:v>4967</c:v>
                </c:pt>
                <c:pt idx="4968">
                  <c:v>4968</c:v>
                </c:pt>
                <c:pt idx="4969">
                  <c:v>4969</c:v>
                </c:pt>
                <c:pt idx="4970">
                  <c:v>4970</c:v>
                </c:pt>
                <c:pt idx="4971">
                  <c:v>4971</c:v>
                </c:pt>
                <c:pt idx="4972">
                  <c:v>4972</c:v>
                </c:pt>
                <c:pt idx="4973">
                  <c:v>4973</c:v>
                </c:pt>
                <c:pt idx="4974">
                  <c:v>4974</c:v>
                </c:pt>
                <c:pt idx="4975">
                  <c:v>4975</c:v>
                </c:pt>
                <c:pt idx="4976">
                  <c:v>4976</c:v>
                </c:pt>
                <c:pt idx="4977">
                  <c:v>4977</c:v>
                </c:pt>
                <c:pt idx="4978">
                  <c:v>4978</c:v>
                </c:pt>
                <c:pt idx="4979">
                  <c:v>4979</c:v>
                </c:pt>
                <c:pt idx="4980">
                  <c:v>4980</c:v>
                </c:pt>
                <c:pt idx="4981">
                  <c:v>4981</c:v>
                </c:pt>
                <c:pt idx="4982">
                  <c:v>4982</c:v>
                </c:pt>
                <c:pt idx="4983">
                  <c:v>4983</c:v>
                </c:pt>
                <c:pt idx="4984">
                  <c:v>4984</c:v>
                </c:pt>
                <c:pt idx="4985">
                  <c:v>4985</c:v>
                </c:pt>
                <c:pt idx="4986">
                  <c:v>4986</c:v>
                </c:pt>
                <c:pt idx="4987">
                  <c:v>4987</c:v>
                </c:pt>
                <c:pt idx="4988">
                  <c:v>4988</c:v>
                </c:pt>
                <c:pt idx="4989">
                  <c:v>4989</c:v>
                </c:pt>
                <c:pt idx="4990">
                  <c:v>4990</c:v>
                </c:pt>
                <c:pt idx="4991">
                  <c:v>4991</c:v>
                </c:pt>
                <c:pt idx="4992">
                  <c:v>4992</c:v>
                </c:pt>
                <c:pt idx="4993">
                  <c:v>4993</c:v>
                </c:pt>
                <c:pt idx="4994">
                  <c:v>4994</c:v>
                </c:pt>
                <c:pt idx="4995">
                  <c:v>4995</c:v>
                </c:pt>
                <c:pt idx="4996">
                  <c:v>4996</c:v>
                </c:pt>
                <c:pt idx="4997">
                  <c:v>4997</c:v>
                </c:pt>
                <c:pt idx="4998">
                  <c:v>4998</c:v>
                </c:pt>
                <c:pt idx="4999">
                  <c:v>4999</c:v>
                </c:pt>
                <c:pt idx="5000">
                  <c:v>5000</c:v>
                </c:pt>
                <c:pt idx="5001">
                  <c:v>5001</c:v>
                </c:pt>
                <c:pt idx="5002">
                  <c:v>5002</c:v>
                </c:pt>
                <c:pt idx="5003">
                  <c:v>5003</c:v>
                </c:pt>
                <c:pt idx="5004">
                  <c:v>5004</c:v>
                </c:pt>
                <c:pt idx="5005">
                  <c:v>5005</c:v>
                </c:pt>
                <c:pt idx="5006">
                  <c:v>5006</c:v>
                </c:pt>
                <c:pt idx="5007">
                  <c:v>5007</c:v>
                </c:pt>
                <c:pt idx="5008">
                  <c:v>5008</c:v>
                </c:pt>
                <c:pt idx="5009">
                  <c:v>5009</c:v>
                </c:pt>
                <c:pt idx="5010">
                  <c:v>5010</c:v>
                </c:pt>
                <c:pt idx="5011">
                  <c:v>5011</c:v>
                </c:pt>
                <c:pt idx="5012">
                  <c:v>5012</c:v>
                </c:pt>
                <c:pt idx="5013">
                  <c:v>5013</c:v>
                </c:pt>
                <c:pt idx="5014">
                  <c:v>5014</c:v>
                </c:pt>
                <c:pt idx="5015">
                  <c:v>5015</c:v>
                </c:pt>
                <c:pt idx="5016">
                  <c:v>5016</c:v>
                </c:pt>
                <c:pt idx="5017">
                  <c:v>5017</c:v>
                </c:pt>
                <c:pt idx="5018">
                  <c:v>5018</c:v>
                </c:pt>
                <c:pt idx="5019">
                  <c:v>5019</c:v>
                </c:pt>
                <c:pt idx="5020">
                  <c:v>5020</c:v>
                </c:pt>
                <c:pt idx="5021">
                  <c:v>5021</c:v>
                </c:pt>
                <c:pt idx="5022">
                  <c:v>5022</c:v>
                </c:pt>
                <c:pt idx="5023">
                  <c:v>5023</c:v>
                </c:pt>
                <c:pt idx="5024">
                  <c:v>5024</c:v>
                </c:pt>
                <c:pt idx="5025">
                  <c:v>5025</c:v>
                </c:pt>
                <c:pt idx="5026">
                  <c:v>5026</c:v>
                </c:pt>
                <c:pt idx="5027">
                  <c:v>5027</c:v>
                </c:pt>
                <c:pt idx="5028">
                  <c:v>5028</c:v>
                </c:pt>
                <c:pt idx="5029">
                  <c:v>5029</c:v>
                </c:pt>
                <c:pt idx="5030">
                  <c:v>5030</c:v>
                </c:pt>
                <c:pt idx="5031">
                  <c:v>5031</c:v>
                </c:pt>
                <c:pt idx="5032">
                  <c:v>5032</c:v>
                </c:pt>
                <c:pt idx="5033">
                  <c:v>5033</c:v>
                </c:pt>
                <c:pt idx="5034">
                  <c:v>5034</c:v>
                </c:pt>
                <c:pt idx="5035">
                  <c:v>5035</c:v>
                </c:pt>
                <c:pt idx="5036">
                  <c:v>5036</c:v>
                </c:pt>
                <c:pt idx="5037">
                  <c:v>5037</c:v>
                </c:pt>
                <c:pt idx="5038">
                  <c:v>5038</c:v>
                </c:pt>
                <c:pt idx="5039">
                  <c:v>5039</c:v>
                </c:pt>
                <c:pt idx="5040">
                  <c:v>5040</c:v>
                </c:pt>
                <c:pt idx="5041">
                  <c:v>5041</c:v>
                </c:pt>
                <c:pt idx="5042">
                  <c:v>5042</c:v>
                </c:pt>
                <c:pt idx="5043">
                  <c:v>5043</c:v>
                </c:pt>
                <c:pt idx="5044">
                  <c:v>5044</c:v>
                </c:pt>
                <c:pt idx="5045">
                  <c:v>5045</c:v>
                </c:pt>
                <c:pt idx="5046">
                  <c:v>5046</c:v>
                </c:pt>
                <c:pt idx="5047">
                  <c:v>5047</c:v>
                </c:pt>
                <c:pt idx="5048">
                  <c:v>5048</c:v>
                </c:pt>
                <c:pt idx="5049">
                  <c:v>5049</c:v>
                </c:pt>
                <c:pt idx="5050">
                  <c:v>5050</c:v>
                </c:pt>
                <c:pt idx="5051">
                  <c:v>5051</c:v>
                </c:pt>
                <c:pt idx="5052">
                  <c:v>5052</c:v>
                </c:pt>
                <c:pt idx="5053">
                  <c:v>5053</c:v>
                </c:pt>
                <c:pt idx="5054">
                  <c:v>5054</c:v>
                </c:pt>
                <c:pt idx="5055">
                  <c:v>5055</c:v>
                </c:pt>
                <c:pt idx="5056">
                  <c:v>5056</c:v>
                </c:pt>
                <c:pt idx="5057">
                  <c:v>5057</c:v>
                </c:pt>
                <c:pt idx="5058">
                  <c:v>5058</c:v>
                </c:pt>
                <c:pt idx="5059">
                  <c:v>5059</c:v>
                </c:pt>
                <c:pt idx="5060">
                  <c:v>5060</c:v>
                </c:pt>
                <c:pt idx="5061">
                  <c:v>5061</c:v>
                </c:pt>
                <c:pt idx="5062">
                  <c:v>5062</c:v>
                </c:pt>
                <c:pt idx="5063">
                  <c:v>5063</c:v>
                </c:pt>
                <c:pt idx="5064">
                  <c:v>5064</c:v>
                </c:pt>
                <c:pt idx="5065">
                  <c:v>5065</c:v>
                </c:pt>
                <c:pt idx="5066">
                  <c:v>5066</c:v>
                </c:pt>
                <c:pt idx="5067">
                  <c:v>5067</c:v>
                </c:pt>
                <c:pt idx="5068">
                  <c:v>5068</c:v>
                </c:pt>
                <c:pt idx="5069">
                  <c:v>5069</c:v>
                </c:pt>
                <c:pt idx="5070">
                  <c:v>5070</c:v>
                </c:pt>
                <c:pt idx="5071">
                  <c:v>5071</c:v>
                </c:pt>
                <c:pt idx="5072">
                  <c:v>5072</c:v>
                </c:pt>
                <c:pt idx="5073">
                  <c:v>5073</c:v>
                </c:pt>
                <c:pt idx="5074">
                  <c:v>5074</c:v>
                </c:pt>
                <c:pt idx="5075">
                  <c:v>5075</c:v>
                </c:pt>
                <c:pt idx="5076">
                  <c:v>5076</c:v>
                </c:pt>
                <c:pt idx="5077">
                  <c:v>5077</c:v>
                </c:pt>
                <c:pt idx="5078">
                  <c:v>5078</c:v>
                </c:pt>
                <c:pt idx="5079">
                  <c:v>5079</c:v>
                </c:pt>
                <c:pt idx="5080">
                  <c:v>5080</c:v>
                </c:pt>
                <c:pt idx="5081">
                  <c:v>5081</c:v>
                </c:pt>
                <c:pt idx="5082">
                  <c:v>5082</c:v>
                </c:pt>
                <c:pt idx="5083">
                  <c:v>5083</c:v>
                </c:pt>
                <c:pt idx="5084">
                  <c:v>5084</c:v>
                </c:pt>
                <c:pt idx="5085">
                  <c:v>5085</c:v>
                </c:pt>
                <c:pt idx="5086">
                  <c:v>5086</c:v>
                </c:pt>
                <c:pt idx="5087">
                  <c:v>5087</c:v>
                </c:pt>
                <c:pt idx="5088">
                  <c:v>5088</c:v>
                </c:pt>
                <c:pt idx="5089">
                  <c:v>5089</c:v>
                </c:pt>
                <c:pt idx="5090">
                  <c:v>5090</c:v>
                </c:pt>
                <c:pt idx="5091">
                  <c:v>5091</c:v>
                </c:pt>
                <c:pt idx="5092">
                  <c:v>5092</c:v>
                </c:pt>
                <c:pt idx="5093">
                  <c:v>5093</c:v>
                </c:pt>
                <c:pt idx="5094">
                  <c:v>5094</c:v>
                </c:pt>
                <c:pt idx="5095">
                  <c:v>5095</c:v>
                </c:pt>
                <c:pt idx="5096">
                  <c:v>5096</c:v>
                </c:pt>
                <c:pt idx="5097">
                  <c:v>5097</c:v>
                </c:pt>
                <c:pt idx="5098">
                  <c:v>5098</c:v>
                </c:pt>
                <c:pt idx="5099">
                  <c:v>5099</c:v>
                </c:pt>
                <c:pt idx="5100">
                  <c:v>5100</c:v>
                </c:pt>
                <c:pt idx="5101">
                  <c:v>5101</c:v>
                </c:pt>
                <c:pt idx="5102">
                  <c:v>5102</c:v>
                </c:pt>
                <c:pt idx="5103">
                  <c:v>5103</c:v>
                </c:pt>
                <c:pt idx="5104">
                  <c:v>5104</c:v>
                </c:pt>
                <c:pt idx="5105">
                  <c:v>5105</c:v>
                </c:pt>
                <c:pt idx="5106">
                  <c:v>5106</c:v>
                </c:pt>
                <c:pt idx="5107">
                  <c:v>5107</c:v>
                </c:pt>
                <c:pt idx="5108">
                  <c:v>5108</c:v>
                </c:pt>
                <c:pt idx="5109">
                  <c:v>5109</c:v>
                </c:pt>
                <c:pt idx="5110">
                  <c:v>5110</c:v>
                </c:pt>
                <c:pt idx="5111">
                  <c:v>5111</c:v>
                </c:pt>
                <c:pt idx="5112">
                  <c:v>5112</c:v>
                </c:pt>
                <c:pt idx="5113">
                  <c:v>5113</c:v>
                </c:pt>
                <c:pt idx="5114">
                  <c:v>5114</c:v>
                </c:pt>
                <c:pt idx="5115">
                  <c:v>5115</c:v>
                </c:pt>
                <c:pt idx="5116">
                  <c:v>5116</c:v>
                </c:pt>
                <c:pt idx="5117">
                  <c:v>5117</c:v>
                </c:pt>
                <c:pt idx="5118">
                  <c:v>5118</c:v>
                </c:pt>
                <c:pt idx="5119">
                  <c:v>5119</c:v>
                </c:pt>
                <c:pt idx="5120">
                  <c:v>5120</c:v>
                </c:pt>
                <c:pt idx="5121">
                  <c:v>5121</c:v>
                </c:pt>
                <c:pt idx="5122">
                  <c:v>5122</c:v>
                </c:pt>
                <c:pt idx="5123">
                  <c:v>5123</c:v>
                </c:pt>
                <c:pt idx="5124">
                  <c:v>5124</c:v>
                </c:pt>
                <c:pt idx="5125">
                  <c:v>5125</c:v>
                </c:pt>
                <c:pt idx="5126">
                  <c:v>5126</c:v>
                </c:pt>
                <c:pt idx="5127">
                  <c:v>5127</c:v>
                </c:pt>
                <c:pt idx="5128">
                  <c:v>5128</c:v>
                </c:pt>
                <c:pt idx="5129">
                  <c:v>5129</c:v>
                </c:pt>
                <c:pt idx="5130">
                  <c:v>5130</c:v>
                </c:pt>
                <c:pt idx="5131">
                  <c:v>5131</c:v>
                </c:pt>
                <c:pt idx="5132">
                  <c:v>5132</c:v>
                </c:pt>
                <c:pt idx="5133">
                  <c:v>5133</c:v>
                </c:pt>
                <c:pt idx="5134">
                  <c:v>5134</c:v>
                </c:pt>
                <c:pt idx="5135">
                  <c:v>5135</c:v>
                </c:pt>
                <c:pt idx="5136">
                  <c:v>5136</c:v>
                </c:pt>
                <c:pt idx="5137">
                  <c:v>5137</c:v>
                </c:pt>
                <c:pt idx="5138">
                  <c:v>5138</c:v>
                </c:pt>
                <c:pt idx="5139">
                  <c:v>5139</c:v>
                </c:pt>
                <c:pt idx="5140">
                  <c:v>5140</c:v>
                </c:pt>
                <c:pt idx="5141">
                  <c:v>5141</c:v>
                </c:pt>
                <c:pt idx="5142">
                  <c:v>5142</c:v>
                </c:pt>
                <c:pt idx="5143">
                  <c:v>5143</c:v>
                </c:pt>
                <c:pt idx="5144">
                  <c:v>5144</c:v>
                </c:pt>
                <c:pt idx="5145">
                  <c:v>5145</c:v>
                </c:pt>
                <c:pt idx="5146">
                  <c:v>5146</c:v>
                </c:pt>
                <c:pt idx="5147">
                  <c:v>5147</c:v>
                </c:pt>
                <c:pt idx="5148">
                  <c:v>5148</c:v>
                </c:pt>
                <c:pt idx="5149">
                  <c:v>5149</c:v>
                </c:pt>
                <c:pt idx="5150">
                  <c:v>5150</c:v>
                </c:pt>
                <c:pt idx="5151">
                  <c:v>5151</c:v>
                </c:pt>
                <c:pt idx="5152">
                  <c:v>5152</c:v>
                </c:pt>
                <c:pt idx="5153">
                  <c:v>5153</c:v>
                </c:pt>
                <c:pt idx="5154">
                  <c:v>5154</c:v>
                </c:pt>
                <c:pt idx="5155">
                  <c:v>5155</c:v>
                </c:pt>
                <c:pt idx="5156">
                  <c:v>5156</c:v>
                </c:pt>
                <c:pt idx="5157">
                  <c:v>5157</c:v>
                </c:pt>
                <c:pt idx="5158">
                  <c:v>5158</c:v>
                </c:pt>
                <c:pt idx="5159">
                  <c:v>5159</c:v>
                </c:pt>
                <c:pt idx="5160">
                  <c:v>5160</c:v>
                </c:pt>
                <c:pt idx="5161">
                  <c:v>5161</c:v>
                </c:pt>
                <c:pt idx="5162">
                  <c:v>5162</c:v>
                </c:pt>
                <c:pt idx="5163">
                  <c:v>5163</c:v>
                </c:pt>
                <c:pt idx="5164">
                  <c:v>5164</c:v>
                </c:pt>
                <c:pt idx="5165">
                  <c:v>5165</c:v>
                </c:pt>
                <c:pt idx="5166">
                  <c:v>5166</c:v>
                </c:pt>
                <c:pt idx="5167">
                  <c:v>5167</c:v>
                </c:pt>
                <c:pt idx="5168">
                  <c:v>5168</c:v>
                </c:pt>
                <c:pt idx="5169">
                  <c:v>5169</c:v>
                </c:pt>
                <c:pt idx="5170">
                  <c:v>5170</c:v>
                </c:pt>
                <c:pt idx="5171">
                  <c:v>5171</c:v>
                </c:pt>
                <c:pt idx="5172">
                  <c:v>5172</c:v>
                </c:pt>
                <c:pt idx="5173">
                  <c:v>5173</c:v>
                </c:pt>
                <c:pt idx="5174">
                  <c:v>5174</c:v>
                </c:pt>
                <c:pt idx="5175">
                  <c:v>5175</c:v>
                </c:pt>
                <c:pt idx="5176">
                  <c:v>5176</c:v>
                </c:pt>
                <c:pt idx="5177">
                  <c:v>5177</c:v>
                </c:pt>
                <c:pt idx="5178">
                  <c:v>5178</c:v>
                </c:pt>
                <c:pt idx="5179">
                  <c:v>5179</c:v>
                </c:pt>
                <c:pt idx="5180">
                  <c:v>5180</c:v>
                </c:pt>
                <c:pt idx="5181">
                  <c:v>5181</c:v>
                </c:pt>
                <c:pt idx="5182">
                  <c:v>5182</c:v>
                </c:pt>
                <c:pt idx="5183">
                  <c:v>5183</c:v>
                </c:pt>
                <c:pt idx="5184">
                  <c:v>5184</c:v>
                </c:pt>
                <c:pt idx="5185">
                  <c:v>5185</c:v>
                </c:pt>
                <c:pt idx="5186">
                  <c:v>5186</c:v>
                </c:pt>
                <c:pt idx="5187">
                  <c:v>5187</c:v>
                </c:pt>
                <c:pt idx="5188">
                  <c:v>5188</c:v>
                </c:pt>
                <c:pt idx="5189">
                  <c:v>5189</c:v>
                </c:pt>
                <c:pt idx="5190">
                  <c:v>5190</c:v>
                </c:pt>
                <c:pt idx="5191">
                  <c:v>5191</c:v>
                </c:pt>
                <c:pt idx="5192">
                  <c:v>5192</c:v>
                </c:pt>
                <c:pt idx="5193">
                  <c:v>5193</c:v>
                </c:pt>
                <c:pt idx="5194">
                  <c:v>5194</c:v>
                </c:pt>
                <c:pt idx="5195">
                  <c:v>5195</c:v>
                </c:pt>
                <c:pt idx="5196">
                  <c:v>5196</c:v>
                </c:pt>
                <c:pt idx="5197">
                  <c:v>5197</c:v>
                </c:pt>
                <c:pt idx="5198">
                  <c:v>5198</c:v>
                </c:pt>
                <c:pt idx="5199">
                  <c:v>5199</c:v>
                </c:pt>
                <c:pt idx="5200">
                  <c:v>5200</c:v>
                </c:pt>
                <c:pt idx="5201">
                  <c:v>5201</c:v>
                </c:pt>
                <c:pt idx="5202">
                  <c:v>5202</c:v>
                </c:pt>
                <c:pt idx="5203">
                  <c:v>5203</c:v>
                </c:pt>
                <c:pt idx="5204">
                  <c:v>5204</c:v>
                </c:pt>
                <c:pt idx="5205">
                  <c:v>5205</c:v>
                </c:pt>
                <c:pt idx="5206">
                  <c:v>5206</c:v>
                </c:pt>
                <c:pt idx="5207">
                  <c:v>5207</c:v>
                </c:pt>
                <c:pt idx="5208">
                  <c:v>5208</c:v>
                </c:pt>
                <c:pt idx="5209">
                  <c:v>5209</c:v>
                </c:pt>
                <c:pt idx="5210">
                  <c:v>5210</c:v>
                </c:pt>
                <c:pt idx="5211">
                  <c:v>5211</c:v>
                </c:pt>
                <c:pt idx="5212">
                  <c:v>5212</c:v>
                </c:pt>
                <c:pt idx="5213">
                  <c:v>5213</c:v>
                </c:pt>
                <c:pt idx="5214">
                  <c:v>5214</c:v>
                </c:pt>
                <c:pt idx="5215">
                  <c:v>5215</c:v>
                </c:pt>
                <c:pt idx="5216">
                  <c:v>5216</c:v>
                </c:pt>
                <c:pt idx="5217">
                  <c:v>5217</c:v>
                </c:pt>
                <c:pt idx="5218">
                  <c:v>5218</c:v>
                </c:pt>
                <c:pt idx="5219">
                  <c:v>5219</c:v>
                </c:pt>
                <c:pt idx="5220">
                  <c:v>5220</c:v>
                </c:pt>
                <c:pt idx="5221">
                  <c:v>5221</c:v>
                </c:pt>
                <c:pt idx="5222">
                  <c:v>5222</c:v>
                </c:pt>
                <c:pt idx="5223">
                  <c:v>5223</c:v>
                </c:pt>
                <c:pt idx="5224">
                  <c:v>5224</c:v>
                </c:pt>
                <c:pt idx="5225">
                  <c:v>5225</c:v>
                </c:pt>
                <c:pt idx="5226">
                  <c:v>5226</c:v>
                </c:pt>
                <c:pt idx="5227">
                  <c:v>5227</c:v>
                </c:pt>
                <c:pt idx="5228">
                  <c:v>5228</c:v>
                </c:pt>
                <c:pt idx="5229">
                  <c:v>5229</c:v>
                </c:pt>
                <c:pt idx="5230">
                  <c:v>5230</c:v>
                </c:pt>
                <c:pt idx="5231">
                  <c:v>5231</c:v>
                </c:pt>
                <c:pt idx="5232">
                  <c:v>5232</c:v>
                </c:pt>
                <c:pt idx="5233">
                  <c:v>5233</c:v>
                </c:pt>
                <c:pt idx="5234">
                  <c:v>5234</c:v>
                </c:pt>
                <c:pt idx="5235">
                  <c:v>5235</c:v>
                </c:pt>
                <c:pt idx="5236">
                  <c:v>5236</c:v>
                </c:pt>
                <c:pt idx="5237">
                  <c:v>5237</c:v>
                </c:pt>
                <c:pt idx="5238">
                  <c:v>5238</c:v>
                </c:pt>
                <c:pt idx="5239">
                  <c:v>5239</c:v>
                </c:pt>
                <c:pt idx="5240">
                  <c:v>5240</c:v>
                </c:pt>
                <c:pt idx="5241">
                  <c:v>5241</c:v>
                </c:pt>
                <c:pt idx="5242">
                  <c:v>5242</c:v>
                </c:pt>
                <c:pt idx="5243">
                  <c:v>5243</c:v>
                </c:pt>
                <c:pt idx="5244">
                  <c:v>5244</c:v>
                </c:pt>
                <c:pt idx="5245">
                  <c:v>5245</c:v>
                </c:pt>
                <c:pt idx="5246">
                  <c:v>5246</c:v>
                </c:pt>
                <c:pt idx="5247">
                  <c:v>5247</c:v>
                </c:pt>
                <c:pt idx="5248">
                  <c:v>5248</c:v>
                </c:pt>
                <c:pt idx="5249">
                  <c:v>5249</c:v>
                </c:pt>
                <c:pt idx="5250">
                  <c:v>5250</c:v>
                </c:pt>
                <c:pt idx="5251">
                  <c:v>5251</c:v>
                </c:pt>
                <c:pt idx="5252">
                  <c:v>5252</c:v>
                </c:pt>
                <c:pt idx="5253">
                  <c:v>5253</c:v>
                </c:pt>
                <c:pt idx="5254">
                  <c:v>5254</c:v>
                </c:pt>
                <c:pt idx="5255">
                  <c:v>5255</c:v>
                </c:pt>
                <c:pt idx="5256">
                  <c:v>5256</c:v>
                </c:pt>
                <c:pt idx="5257">
                  <c:v>5257</c:v>
                </c:pt>
                <c:pt idx="5258">
                  <c:v>5258</c:v>
                </c:pt>
                <c:pt idx="5259">
                  <c:v>5259</c:v>
                </c:pt>
                <c:pt idx="5260">
                  <c:v>5260</c:v>
                </c:pt>
                <c:pt idx="5261">
                  <c:v>5261</c:v>
                </c:pt>
                <c:pt idx="5262">
                  <c:v>5262</c:v>
                </c:pt>
                <c:pt idx="5263">
                  <c:v>5263</c:v>
                </c:pt>
                <c:pt idx="5264">
                  <c:v>5264</c:v>
                </c:pt>
                <c:pt idx="5265">
                  <c:v>5265</c:v>
                </c:pt>
                <c:pt idx="5266">
                  <c:v>5266</c:v>
                </c:pt>
                <c:pt idx="5267">
                  <c:v>5267</c:v>
                </c:pt>
                <c:pt idx="5268">
                  <c:v>5268</c:v>
                </c:pt>
                <c:pt idx="5269">
                  <c:v>5269</c:v>
                </c:pt>
                <c:pt idx="5270">
                  <c:v>5270</c:v>
                </c:pt>
                <c:pt idx="5271">
                  <c:v>5271</c:v>
                </c:pt>
                <c:pt idx="5272">
                  <c:v>5272</c:v>
                </c:pt>
                <c:pt idx="5273">
                  <c:v>5273</c:v>
                </c:pt>
                <c:pt idx="5274">
                  <c:v>5274</c:v>
                </c:pt>
                <c:pt idx="5275">
                  <c:v>5275</c:v>
                </c:pt>
                <c:pt idx="5276">
                  <c:v>5276</c:v>
                </c:pt>
                <c:pt idx="5277">
                  <c:v>5277</c:v>
                </c:pt>
                <c:pt idx="5278">
                  <c:v>5278</c:v>
                </c:pt>
                <c:pt idx="5279">
                  <c:v>5279</c:v>
                </c:pt>
                <c:pt idx="5280">
                  <c:v>5280</c:v>
                </c:pt>
                <c:pt idx="5281">
                  <c:v>5281</c:v>
                </c:pt>
                <c:pt idx="5282">
                  <c:v>5282</c:v>
                </c:pt>
                <c:pt idx="5283">
                  <c:v>5283</c:v>
                </c:pt>
                <c:pt idx="5284">
                  <c:v>5284</c:v>
                </c:pt>
                <c:pt idx="5285">
                  <c:v>5285</c:v>
                </c:pt>
                <c:pt idx="5286">
                  <c:v>5286</c:v>
                </c:pt>
                <c:pt idx="5287">
                  <c:v>5287</c:v>
                </c:pt>
                <c:pt idx="5288">
                  <c:v>5288</c:v>
                </c:pt>
                <c:pt idx="5289">
                  <c:v>5289</c:v>
                </c:pt>
                <c:pt idx="5290">
                  <c:v>5290</c:v>
                </c:pt>
                <c:pt idx="5291">
                  <c:v>5291</c:v>
                </c:pt>
                <c:pt idx="5292">
                  <c:v>5292</c:v>
                </c:pt>
                <c:pt idx="5293">
                  <c:v>5293</c:v>
                </c:pt>
                <c:pt idx="5294">
                  <c:v>5294</c:v>
                </c:pt>
                <c:pt idx="5295">
                  <c:v>5295</c:v>
                </c:pt>
                <c:pt idx="5296">
                  <c:v>5296</c:v>
                </c:pt>
                <c:pt idx="5297">
                  <c:v>5297</c:v>
                </c:pt>
                <c:pt idx="5298">
                  <c:v>5298</c:v>
                </c:pt>
                <c:pt idx="5299">
                  <c:v>5299</c:v>
                </c:pt>
                <c:pt idx="5300">
                  <c:v>5300</c:v>
                </c:pt>
                <c:pt idx="5301">
                  <c:v>5301</c:v>
                </c:pt>
                <c:pt idx="5302">
                  <c:v>5302</c:v>
                </c:pt>
                <c:pt idx="5303">
                  <c:v>5303</c:v>
                </c:pt>
                <c:pt idx="5304">
                  <c:v>5304</c:v>
                </c:pt>
                <c:pt idx="5305">
                  <c:v>5305</c:v>
                </c:pt>
                <c:pt idx="5306">
                  <c:v>5306</c:v>
                </c:pt>
                <c:pt idx="5307">
                  <c:v>5307</c:v>
                </c:pt>
                <c:pt idx="5308">
                  <c:v>5308</c:v>
                </c:pt>
                <c:pt idx="5309">
                  <c:v>5309</c:v>
                </c:pt>
                <c:pt idx="5310">
                  <c:v>5310</c:v>
                </c:pt>
                <c:pt idx="5311">
                  <c:v>5311</c:v>
                </c:pt>
                <c:pt idx="5312">
                  <c:v>5312</c:v>
                </c:pt>
                <c:pt idx="5313">
                  <c:v>5313</c:v>
                </c:pt>
                <c:pt idx="5314">
                  <c:v>5314</c:v>
                </c:pt>
                <c:pt idx="5315">
                  <c:v>5315</c:v>
                </c:pt>
                <c:pt idx="5316">
                  <c:v>5316</c:v>
                </c:pt>
                <c:pt idx="5317">
                  <c:v>5317</c:v>
                </c:pt>
                <c:pt idx="5318">
                  <c:v>5318</c:v>
                </c:pt>
                <c:pt idx="5319">
                  <c:v>5319</c:v>
                </c:pt>
                <c:pt idx="5320">
                  <c:v>5320</c:v>
                </c:pt>
                <c:pt idx="5321">
                  <c:v>5321</c:v>
                </c:pt>
                <c:pt idx="5322">
                  <c:v>5322</c:v>
                </c:pt>
                <c:pt idx="5323">
                  <c:v>5323</c:v>
                </c:pt>
                <c:pt idx="5324">
                  <c:v>5324</c:v>
                </c:pt>
                <c:pt idx="5325">
                  <c:v>5325</c:v>
                </c:pt>
                <c:pt idx="5326">
                  <c:v>5326</c:v>
                </c:pt>
                <c:pt idx="5327">
                  <c:v>5327</c:v>
                </c:pt>
                <c:pt idx="5328">
                  <c:v>5328</c:v>
                </c:pt>
                <c:pt idx="5329">
                  <c:v>5329</c:v>
                </c:pt>
                <c:pt idx="5330">
                  <c:v>5330</c:v>
                </c:pt>
                <c:pt idx="5331">
                  <c:v>5331</c:v>
                </c:pt>
                <c:pt idx="5332">
                  <c:v>5332</c:v>
                </c:pt>
                <c:pt idx="5333">
                  <c:v>5333</c:v>
                </c:pt>
                <c:pt idx="5334">
                  <c:v>5334</c:v>
                </c:pt>
                <c:pt idx="5335">
                  <c:v>5335</c:v>
                </c:pt>
                <c:pt idx="5336">
                  <c:v>5336</c:v>
                </c:pt>
                <c:pt idx="5337">
                  <c:v>5337</c:v>
                </c:pt>
                <c:pt idx="5338">
                  <c:v>5338</c:v>
                </c:pt>
                <c:pt idx="5339">
                  <c:v>5339</c:v>
                </c:pt>
                <c:pt idx="5340">
                  <c:v>5340</c:v>
                </c:pt>
                <c:pt idx="5341">
                  <c:v>5341</c:v>
                </c:pt>
                <c:pt idx="5342">
                  <c:v>5342</c:v>
                </c:pt>
                <c:pt idx="5343">
                  <c:v>5343</c:v>
                </c:pt>
                <c:pt idx="5344">
                  <c:v>5344</c:v>
                </c:pt>
                <c:pt idx="5345">
                  <c:v>5345</c:v>
                </c:pt>
                <c:pt idx="5346">
                  <c:v>5346</c:v>
                </c:pt>
                <c:pt idx="5347">
                  <c:v>5347</c:v>
                </c:pt>
                <c:pt idx="5348">
                  <c:v>5348</c:v>
                </c:pt>
                <c:pt idx="5349">
                  <c:v>5349</c:v>
                </c:pt>
                <c:pt idx="5350">
                  <c:v>5350</c:v>
                </c:pt>
                <c:pt idx="5351">
                  <c:v>5351</c:v>
                </c:pt>
                <c:pt idx="5352">
                  <c:v>5352</c:v>
                </c:pt>
                <c:pt idx="5353">
                  <c:v>5353</c:v>
                </c:pt>
                <c:pt idx="5354">
                  <c:v>5354</c:v>
                </c:pt>
                <c:pt idx="5355">
                  <c:v>5355</c:v>
                </c:pt>
                <c:pt idx="5356">
                  <c:v>5356</c:v>
                </c:pt>
                <c:pt idx="5357">
                  <c:v>5357</c:v>
                </c:pt>
                <c:pt idx="5358">
                  <c:v>5358</c:v>
                </c:pt>
                <c:pt idx="5359">
                  <c:v>5359</c:v>
                </c:pt>
                <c:pt idx="5360">
                  <c:v>5360</c:v>
                </c:pt>
                <c:pt idx="5361">
                  <c:v>5361</c:v>
                </c:pt>
                <c:pt idx="5362">
                  <c:v>5362</c:v>
                </c:pt>
                <c:pt idx="5363">
                  <c:v>5363</c:v>
                </c:pt>
                <c:pt idx="5364">
                  <c:v>5364</c:v>
                </c:pt>
                <c:pt idx="5365">
                  <c:v>5365</c:v>
                </c:pt>
                <c:pt idx="5366">
                  <c:v>5366</c:v>
                </c:pt>
                <c:pt idx="5367">
                  <c:v>5367</c:v>
                </c:pt>
                <c:pt idx="5368">
                  <c:v>5368</c:v>
                </c:pt>
                <c:pt idx="5369">
                  <c:v>5369</c:v>
                </c:pt>
                <c:pt idx="5370">
                  <c:v>5370</c:v>
                </c:pt>
                <c:pt idx="5371">
                  <c:v>5371</c:v>
                </c:pt>
                <c:pt idx="5372">
                  <c:v>5372</c:v>
                </c:pt>
                <c:pt idx="5373">
                  <c:v>5373</c:v>
                </c:pt>
                <c:pt idx="5374">
                  <c:v>5374</c:v>
                </c:pt>
                <c:pt idx="5375">
                  <c:v>5375</c:v>
                </c:pt>
                <c:pt idx="5376">
                  <c:v>5376</c:v>
                </c:pt>
                <c:pt idx="5377">
                  <c:v>5377</c:v>
                </c:pt>
                <c:pt idx="5378">
                  <c:v>5378</c:v>
                </c:pt>
                <c:pt idx="5379">
                  <c:v>5379</c:v>
                </c:pt>
                <c:pt idx="5380">
                  <c:v>5380</c:v>
                </c:pt>
                <c:pt idx="5381">
                  <c:v>5381</c:v>
                </c:pt>
                <c:pt idx="5382">
                  <c:v>5382</c:v>
                </c:pt>
                <c:pt idx="5383">
                  <c:v>5383</c:v>
                </c:pt>
                <c:pt idx="5384">
                  <c:v>5384</c:v>
                </c:pt>
                <c:pt idx="5385">
                  <c:v>5385</c:v>
                </c:pt>
                <c:pt idx="5386">
                  <c:v>5386</c:v>
                </c:pt>
                <c:pt idx="5387">
                  <c:v>5387</c:v>
                </c:pt>
                <c:pt idx="5388">
                  <c:v>5388</c:v>
                </c:pt>
                <c:pt idx="5389">
                  <c:v>5389</c:v>
                </c:pt>
                <c:pt idx="5390">
                  <c:v>5390</c:v>
                </c:pt>
                <c:pt idx="5391">
                  <c:v>5391</c:v>
                </c:pt>
                <c:pt idx="5392">
                  <c:v>5392</c:v>
                </c:pt>
                <c:pt idx="5393">
                  <c:v>5393</c:v>
                </c:pt>
                <c:pt idx="5394">
                  <c:v>5394</c:v>
                </c:pt>
                <c:pt idx="5395">
                  <c:v>5395</c:v>
                </c:pt>
                <c:pt idx="5396">
                  <c:v>5396</c:v>
                </c:pt>
                <c:pt idx="5397">
                  <c:v>5397</c:v>
                </c:pt>
                <c:pt idx="5398">
                  <c:v>5398</c:v>
                </c:pt>
                <c:pt idx="5399">
                  <c:v>5399</c:v>
                </c:pt>
                <c:pt idx="5400">
                  <c:v>5400</c:v>
                </c:pt>
                <c:pt idx="5401">
                  <c:v>5401</c:v>
                </c:pt>
                <c:pt idx="5402">
                  <c:v>5402</c:v>
                </c:pt>
                <c:pt idx="5403">
                  <c:v>5403</c:v>
                </c:pt>
                <c:pt idx="5404">
                  <c:v>5404</c:v>
                </c:pt>
                <c:pt idx="5405">
                  <c:v>5405</c:v>
                </c:pt>
                <c:pt idx="5406">
                  <c:v>5406</c:v>
                </c:pt>
                <c:pt idx="5407">
                  <c:v>5407</c:v>
                </c:pt>
                <c:pt idx="5408">
                  <c:v>5408</c:v>
                </c:pt>
                <c:pt idx="5409">
                  <c:v>5409</c:v>
                </c:pt>
                <c:pt idx="5410">
                  <c:v>5410</c:v>
                </c:pt>
                <c:pt idx="5411">
                  <c:v>5411</c:v>
                </c:pt>
                <c:pt idx="5412">
                  <c:v>5412</c:v>
                </c:pt>
                <c:pt idx="5413">
                  <c:v>5413</c:v>
                </c:pt>
                <c:pt idx="5414">
                  <c:v>5414</c:v>
                </c:pt>
                <c:pt idx="5415">
                  <c:v>5415</c:v>
                </c:pt>
                <c:pt idx="5416">
                  <c:v>5416</c:v>
                </c:pt>
                <c:pt idx="5417">
                  <c:v>5417</c:v>
                </c:pt>
                <c:pt idx="5418">
                  <c:v>5418</c:v>
                </c:pt>
                <c:pt idx="5419">
                  <c:v>5419</c:v>
                </c:pt>
                <c:pt idx="5420">
                  <c:v>5420</c:v>
                </c:pt>
                <c:pt idx="5421">
                  <c:v>5421</c:v>
                </c:pt>
                <c:pt idx="5422">
                  <c:v>5422</c:v>
                </c:pt>
                <c:pt idx="5423">
                  <c:v>5423</c:v>
                </c:pt>
                <c:pt idx="5424">
                  <c:v>5424</c:v>
                </c:pt>
                <c:pt idx="5425">
                  <c:v>5425</c:v>
                </c:pt>
                <c:pt idx="5426">
                  <c:v>5426</c:v>
                </c:pt>
                <c:pt idx="5427">
                  <c:v>5427</c:v>
                </c:pt>
                <c:pt idx="5428">
                  <c:v>5428</c:v>
                </c:pt>
                <c:pt idx="5429">
                  <c:v>5429</c:v>
                </c:pt>
                <c:pt idx="5430">
                  <c:v>5430</c:v>
                </c:pt>
                <c:pt idx="5431">
                  <c:v>5431</c:v>
                </c:pt>
                <c:pt idx="5432">
                  <c:v>5432</c:v>
                </c:pt>
                <c:pt idx="5433">
                  <c:v>5433</c:v>
                </c:pt>
                <c:pt idx="5434">
                  <c:v>5434</c:v>
                </c:pt>
                <c:pt idx="5435">
                  <c:v>5435</c:v>
                </c:pt>
                <c:pt idx="5436">
                  <c:v>5436</c:v>
                </c:pt>
                <c:pt idx="5437">
                  <c:v>5437</c:v>
                </c:pt>
                <c:pt idx="5438">
                  <c:v>5438</c:v>
                </c:pt>
                <c:pt idx="5439">
                  <c:v>5439</c:v>
                </c:pt>
                <c:pt idx="5440">
                  <c:v>5440</c:v>
                </c:pt>
                <c:pt idx="5441">
                  <c:v>5441</c:v>
                </c:pt>
                <c:pt idx="5442">
                  <c:v>5442</c:v>
                </c:pt>
                <c:pt idx="5443">
                  <c:v>5443</c:v>
                </c:pt>
                <c:pt idx="5444">
                  <c:v>5444</c:v>
                </c:pt>
                <c:pt idx="5445">
                  <c:v>5445</c:v>
                </c:pt>
                <c:pt idx="5446">
                  <c:v>5446</c:v>
                </c:pt>
                <c:pt idx="5447">
                  <c:v>5447</c:v>
                </c:pt>
                <c:pt idx="5448">
                  <c:v>5448</c:v>
                </c:pt>
                <c:pt idx="5449">
                  <c:v>5449</c:v>
                </c:pt>
                <c:pt idx="5450">
                  <c:v>5450</c:v>
                </c:pt>
                <c:pt idx="5451">
                  <c:v>5451</c:v>
                </c:pt>
                <c:pt idx="5452">
                  <c:v>5452</c:v>
                </c:pt>
                <c:pt idx="5453">
                  <c:v>5453</c:v>
                </c:pt>
                <c:pt idx="5454">
                  <c:v>5454</c:v>
                </c:pt>
                <c:pt idx="5455">
                  <c:v>5455</c:v>
                </c:pt>
                <c:pt idx="5456">
                  <c:v>5456</c:v>
                </c:pt>
                <c:pt idx="5457">
                  <c:v>5457</c:v>
                </c:pt>
                <c:pt idx="5458">
                  <c:v>5458</c:v>
                </c:pt>
                <c:pt idx="5459">
                  <c:v>5459</c:v>
                </c:pt>
                <c:pt idx="5460">
                  <c:v>5460</c:v>
                </c:pt>
                <c:pt idx="5461">
                  <c:v>5461</c:v>
                </c:pt>
                <c:pt idx="5462">
                  <c:v>5462</c:v>
                </c:pt>
                <c:pt idx="5463">
                  <c:v>5463</c:v>
                </c:pt>
                <c:pt idx="5464">
                  <c:v>5464</c:v>
                </c:pt>
                <c:pt idx="5465">
                  <c:v>5465</c:v>
                </c:pt>
                <c:pt idx="5466">
                  <c:v>5466</c:v>
                </c:pt>
                <c:pt idx="5467">
                  <c:v>5467</c:v>
                </c:pt>
                <c:pt idx="5468">
                  <c:v>5468</c:v>
                </c:pt>
                <c:pt idx="5469">
                  <c:v>5469</c:v>
                </c:pt>
                <c:pt idx="5470">
                  <c:v>5470</c:v>
                </c:pt>
                <c:pt idx="5471">
                  <c:v>5471</c:v>
                </c:pt>
                <c:pt idx="5472">
                  <c:v>5472</c:v>
                </c:pt>
                <c:pt idx="5473">
                  <c:v>5473</c:v>
                </c:pt>
                <c:pt idx="5474">
                  <c:v>5474</c:v>
                </c:pt>
                <c:pt idx="5475">
                  <c:v>5475</c:v>
                </c:pt>
                <c:pt idx="5476">
                  <c:v>5476</c:v>
                </c:pt>
                <c:pt idx="5477">
                  <c:v>5477</c:v>
                </c:pt>
                <c:pt idx="5478">
                  <c:v>5478</c:v>
                </c:pt>
                <c:pt idx="5479">
                  <c:v>5479</c:v>
                </c:pt>
                <c:pt idx="5480">
                  <c:v>5480</c:v>
                </c:pt>
                <c:pt idx="5481">
                  <c:v>5481</c:v>
                </c:pt>
                <c:pt idx="5482">
                  <c:v>5482</c:v>
                </c:pt>
                <c:pt idx="5483">
                  <c:v>5483</c:v>
                </c:pt>
                <c:pt idx="5484">
                  <c:v>5484</c:v>
                </c:pt>
                <c:pt idx="5485">
                  <c:v>5485</c:v>
                </c:pt>
                <c:pt idx="5486">
                  <c:v>5486</c:v>
                </c:pt>
                <c:pt idx="5487">
                  <c:v>5487</c:v>
                </c:pt>
                <c:pt idx="5488">
                  <c:v>5488</c:v>
                </c:pt>
                <c:pt idx="5489">
                  <c:v>5489</c:v>
                </c:pt>
                <c:pt idx="5490">
                  <c:v>5490</c:v>
                </c:pt>
                <c:pt idx="5491">
                  <c:v>5491</c:v>
                </c:pt>
                <c:pt idx="5492">
                  <c:v>5492</c:v>
                </c:pt>
                <c:pt idx="5493">
                  <c:v>5493</c:v>
                </c:pt>
                <c:pt idx="5494">
                  <c:v>5494</c:v>
                </c:pt>
                <c:pt idx="5495">
                  <c:v>5495</c:v>
                </c:pt>
                <c:pt idx="5496">
                  <c:v>5496</c:v>
                </c:pt>
                <c:pt idx="5497">
                  <c:v>5497</c:v>
                </c:pt>
                <c:pt idx="5498">
                  <c:v>5498</c:v>
                </c:pt>
                <c:pt idx="5499">
                  <c:v>5499</c:v>
                </c:pt>
                <c:pt idx="5500">
                  <c:v>5500</c:v>
                </c:pt>
                <c:pt idx="5501">
                  <c:v>5501</c:v>
                </c:pt>
                <c:pt idx="5502">
                  <c:v>5502</c:v>
                </c:pt>
                <c:pt idx="5503">
                  <c:v>5503</c:v>
                </c:pt>
                <c:pt idx="5504">
                  <c:v>5504</c:v>
                </c:pt>
                <c:pt idx="5505">
                  <c:v>5505</c:v>
                </c:pt>
                <c:pt idx="5506">
                  <c:v>5506</c:v>
                </c:pt>
                <c:pt idx="5507">
                  <c:v>5507</c:v>
                </c:pt>
                <c:pt idx="5508">
                  <c:v>5508</c:v>
                </c:pt>
                <c:pt idx="5509">
                  <c:v>5509</c:v>
                </c:pt>
                <c:pt idx="5510">
                  <c:v>5510</c:v>
                </c:pt>
                <c:pt idx="5511">
                  <c:v>5511</c:v>
                </c:pt>
                <c:pt idx="5512">
                  <c:v>5512</c:v>
                </c:pt>
                <c:pt idx="5513">
                  <c:v>5513</c:v>
                </c:pt>
                <c:pt idx="5514">
                  <c:v>5514</c:v>
                </c:pt>
                <c:pt idx="5515">
                  <c:v>5515</c:v>
                </c:pt>
                <c:pt idx="5516">
                  <c:v>5516</c:v>
                </c:pt>
                <c:pt idx="5517">
                  <c:v>5517</c:v>
                </c:pt>
                <c:pt idx="5518">
                  <c:v>5518</c:v>
                </c:pt>
                <c:pt idx="5519">
                  <c:v>5519</c:v>
                </c:pt>
                <c:pt idx="5520">
                  <c:v>5520</c:v>
                </c:pt>
                <c:pt idx="5521">
                  <c:v>5521</c:v>
                </c:pt>
                <c:pt idx="5522">
                  <c:v>5522</c:v>
                </c:pt>
                <c:pt idx="5523">
                  <c:v>5523</c:v>
                </c:pt>
                <c:pt idx="5524">
                  <c:v>5524</c:v>
                </c:pt>
                <c:pt idx="5525">
                  <c:v>5525</c:v>
                </c:pt>
                <c:pt idx="5526">
                  <c:v>5526</c:v>
                </c:pt>
                <c:pt idx="5527">
                  <c:v>5527</c:v>
                </c:pt>
                <c:pt idx="5528">
                  <c:v>5528</c:v>
                </c:pt>
                <c:pt idx="5529">
                  <c:v>5529</c:v>
                </c:pt>
                <c:pt idx="5530">
                  <c:v>5530</c:v>
                </c:pt>
                <c:pt idx="5531">
                  <c:v>5531</c:v>
                </c:pt>
                <c:pt idx="5532">
                  <c:v>5532</c:v>
                </c:pt>
                <c:pt idx="5533">
                  <c:v>5533</c:v>
                </c:pt>
                <c:pt idx="5534">
                  <c:v>5534</c:v>
                </c:pt>
                <c:pt idx="5535">
                  <c:v>5535</c:v>
                </c:pt>
                <c:pt idx="5536">
                  <c:v>5536</c:v>
                </c:pt>
                <c:pt idx="5537">
                  <c:v>5537</c:v>
                </c:pt>
                <c:pt idx="5538">
                  <c:v>5538</c:v>
                </c:pt>
                <c:pt idx="5539">
                  <c:v>5539</c:v>
                </c:pt>
                <c:pt idx="5540">
                  <c:v>5540</c:v>
                </c:pt>
                <c:pt idx="5541">
                  <c:v>5541</c:v>
                </c:pt>
                <c:pt idx="5542">
                  <c:v>5542</c:v>
                </c:pt>
                <c:pt idx="5543">
                  <c:v>5543</c:v>
                </c:pt>
                <c:pt idx="5544">
                  <c:v>5544</c:v>
                </c:pt>
                <c:pt idx="5545">
                  <c:v>5545</c:v>
                </c:pt>
                <c:pt idx="5546">
                  <c:v>5546</c:v>
                </c:pt>
                <c:pt idx="5547">
                  <c:v>5547</c:v>
                </c:pt>
                <c:pt idx="5548">
                  <c:v>5548</c:v>
                </c:pt>
                <c:pt idx="5549">
                  <c:v>5549</c:v>
                </c:pt>
                <c:pt idx="5550">
                  <c:v>5550</c:v>
                </c:pt>
                <c:pt idx="5551">
                  <c:v>5551</c:v>
                </c:pt>
                <c:pt idx="5552">
                  <c:v>5552</c:v>
                </c:pt>
                <c:pt idx="5553">
                  <c:v>5553</c:v>
                </c:pt>
                <c:pt idx="5554">
                  <c:v>5554</c:v>
                </c:pt>
                <c:pt idx="5555">
                  <c:v>5555</c:v>
                </c:pt>
                <c:pt idx="5556">
                  <c:v>5556</c:v>
                </c:pt>
                <c:pt idx="5557">
                  <c:v>5557</c:v>
                </c:pt>
                <c:pt idx="5558">
                  <c:v>5558</c:v>
                </c:pt>
                <c:pt idx="5559">
                  <c:v>5559</c:v>
                </c:pt>
                <c:pt idx="5560">
                  <c:v>5560</c:v>
                </c:pt>
                <c:pt idx="5561">
                  <c:v>5561</c:v>
                </c:pt>
                <c:pt idx="5562">
                  <c:v>5562</c:v>
                </c:pt>
                <c:pt idx="5563">
                  <c:v>5563</c:v>
                </c:pt>
                <c:pt idx="5564">
                  <c:v>5564</c:v>
                </c:pt>
                <c:pt idx="5565">
                  <c:v>5565</c:v>
                </c:pt>
                <c:pt idx="5566">
                  <c:v>5566</c:v>
                </c:pt>
                <c:pt idx="5567">
                  <c:v>5567</c:v>
                </c:pt>
                <c:pt idx="5568">
                  <c:v>5568</c:v>
                </c:pt>
                <c:pt idx="5569">
                  <c:v>5569</c:v>
                </c:pt>
                <c:pt idx="5570">
                  <c:v>5570</c:v>
                </c:pt>
                <c:pt idx="5571">
                  <c:v>5571</c:v>
                </c:pt>
                <c:pt idx="5572">
                  <c:v>5572</c:v>
                </c:pt>
                <c:pt idx="5573">
                  <c:v>5573</c:v>
                </c:pt>
                <c:pt idx="5574">
                  <c:v>5574</c:v>
                </c:pt>
                <c:pt idx="5575">
                  <c:v>5575</c:v>
                </c:pt>
                <c:pt idx="5576">
                  <c:v>5576</c:v>
                </c:pt>
                <c:pt idx="5577">
                  <c:v>5577</c:v>
                </c:pt>
                <c:pt idx="5578">
                  <c:v>5578</c:v>
                </c:pt>
                <c:pt idx="5579">
                  <c:v>5579</c:v>
                </c:pt>
                <c:pt idx="5580">
                  <c:v>5580</c:v>
                </c:pt>
                <c:pt idx="5581">
                  <c:v>5581</c:v>
                </c:pt>
                <c:pt idx="5582">
                  <c:v>5582</c:v>
                </c:pt>
                <c:pt idx="5583">
                  <c:v>5583</c:v>
                </c:pt>
                <c:pt idx="5584">
                  <c:v>5584</c:v>
                </c:pt>
                <c:pt idx="5585">
                  <c:v>5585</c:v>
                </c:pt>
                <c:pt idx="5586">
                  <c:v>5586</c:v>
                </c:pt>
                <c:pt idx="5587">
                  <c:v>5587</c:v>
                </c:pt>
                <c:pt idx="5588">
                  <c:v>5588</c:v>
                </c:pt>
                <c:pt idx="5589">
                  <c:v>5589</c:v>
                </c:pt>
                <c:pt idx="5590">
                  <c:v>5590</c:v>
                </c:pt>
                <c:pt idx="5591">
                  <c:v>5591</c:v>
                </c:pt>
                <c:pt idx="5592">
                  <c:v>5592</c:v>
                </c:pt>
                <c:pt idx="5593">
                  <c:v>5593</c:v>
                </c:pt>
                <c:pt idx="5594">
                  <c:v>5594</c:v>
                </c:pt>
                <c:pt idx="5595">
                  <c:v>5595</c:v>
                </c:pt>
                <c:pt idx="5596">
                  <c:v>5596</c:v>
                </c:pt>
                <c:pt idx="5597">
                  <c:v>5597</c:v>
                </c:pt>
                <c:pt idx="5598">
                  <c:v>5598</c:v>
                </c:pt>
                <c:pt idx="5599">
                  <c:v>5599</c:v>
                </c:pt>
                <c:pt idx="5600">
                  <c:v>5600</c:v>
                </c:pt>
                <c:pt idx="5601">
                  <c:v>5601</c:v>
                </c:pt>
                <c:pt idx="5602">
                  <c:v>5602</c:v>
                </c:pt>
                <c:pt idx="5603">
                  <c:v>5603</c:v>
                </c:pt>
                <c:pt idx="5604">
                  <c:v>5604</c:v>
                </c:pt>
                <c:pt idx="5605">
                  <c:v>5605</c:v>
                </c:pt>
                <c:pt idx="5606">
                  <c:v>5606</c:v>
                </c:pt>
                <c:pt idx="5607">
                  <c:v>5607</c:v>
                </c:pt>
                <c:pt idx="5608">
                  <c:v>5608</c:v>
                </c:pt>
                <c:pt idx="5609">
                  <c:v>5609</c:v>
                </c:pt>
                <c:pt idx="5610">
                  <c:v>5610</c:v>
                </c:pt>
                <c:pt idx="5611">
                  <c:v>5611</c:v>
                </c:pt>
                <c:pt idx="5612">
                  <c:v>5612</c:v>
                </c:pt>
                <c:pt idx="5613">
                  <c:v>5613</c:v>
                </c:pt>
                <c:pt idx="5614">
                  <c:v>5614</c:v>
                </c:pt>
                <c:pt idx="5615">
                  <c:v>5615</c:v>
                </c:pt>
                <c:pt idx="5616">
                  <c:v>5616</c:v>
                </c:pt>
                <c:pt idx="5617">
                  <c:v>5617</c:v>
                </c:pt>
                <c:pt idx="5618">
                  <c:v>5618</c:v>
                </c:pt>
                <c:pt idx="5619">
                  <c:v>5619</c:v>
                </c:pt>
                <c:pt idx="5620">
                  <c:v>5620</c:v>
                </c:pt>
                <c:pt idx="5621">
                  <c:v>5621</c:v>
                </c:pt>
                <c:pt idx="5622">
                  <c:v>5622</c:v>
                </c:pt>
                <c:pt idx="5623">
                  <c:v>5623</c:v>
                </c:pt>
                <c:pt idx="5624">
                  <c:v>5624</c:v>
                </c:pt>
                <c:pt idx="5625">
                  <c:v>5625</c:v>
                </c:pt>
                <c:pt idx="5626">
                  <c:v>5626</c:v>
                </c:pt>
                <c:pt idx="5627">
                  <c:v>5627</c:v>
                </c:pt>
                <c:pt idx="5628">
                  <c:v>5628</c:v>
                </c:pt>
                <c:pt idx="5629">
                  <c:v>5629</c:v>
                </c:pt>
                <c:pt idx="5630">
                  <c:v>5630</c:v>
                </c:pt>
                <c:pt idx="5631">
                  <c:v>5631</c:v>
                </c:pt>
                <c:pt idx="5632">
                  <c:v>5632</c:v>
                </c:pt>
                <c:pt idx="5633">
                  <c:v>5633</c:v>
                </c:pt>
                <c:pt idx="5634">
                  <c:v>5634</c:v>
                </c:pt>
                <c:pt idx="5635">
                  <c:v>5635</c:v>
                </c:pt>
                <c:pt idx="5636">
                  <c:v>5636</c:v>
                </c:pt>
                <c:pt idx="5637">
                  <c:v>5637</c:v>
                </c:pt>
                <c:pt idx="5638">
                  <c:v>5638</c:v>
                </c:pt>
                <c:pt idx="5639">
                  <c:v>5639</c:v>
                </c:pt>
                <c:pt idx="5640">
                  <c:v>5640</c:v>
                </c:pt>
                <c:pt idx="5641">
                  <c:v>5641</c:v>
                </c:pt>
                <c:pt idx="5642">
                  <c:v>5642</c:v>
                </c:pt>
                <c:pt idx="5643">
                  <c:v>5643</c:v>
                </c:pt>
                <c:pt idx="5644">
                  <c:v>5644</c:v>
                </c:pt>
                <c:pt idx="5645">
                  <c:v>5645</c:v>
                </c:pt>
                <c:pt idx="5646">
                  <c:v>5646</c:v>
                </c:pt>
                <c:pt idx="5647">
                  <c:v>5647</c:v>
                </c:pt>
                <c:pt idx="5648">
                  <c:v>5648</c:v>
                </c:pt>
                <c:pt idx="5649">
                  <c:v>5649</c:v>
                </c:pt>
                <c:pt idx="5650">
                  <c:v>5650</c:v>
                </c:pt>
                <c:pt idx="5651">
                  <c:v>5651</c:v>
                </c:pt>
                <c:pt idx="5652">
                  <c:v>5652</c:v>
                </c:pt>
                <c:pt idx="5653">
                  <c:v>5653</c:v>
                </c:pt>
                <c:pt idx="5654">
                  <c:v>5654</c:v>
                </c:pt>
                <c:pt idx="5655">
                  <c:v>5655</c:v>
                </c:pt>
                <c:pt idx="5656">
                  <c:v>5656</c:v>
                </c:pt>
                <c:pt idx="5657">
                  <c:v>5657</c:v>
                </c:pt>
                <c:pt idx="5658">
                  <c:v>5658</c:v>
                </c:pt>
                <c:pt idx="5659">
                  <c:v>5659</c:v>
                </c:pt>
                <c:pt idx="5660">
                  <c:v>5660</c:v>
                </c:pt>
                <c:pt idx="5661">
                  <c:v>5661</c:v>
                </c:pt>
                <c:pt idx="5662">
                  <c:v>5662</c:v>
                </c:pt>
                <c:pt idx="5663">
                  <c:v>5663</c:v>
                </c:pt>
                <c:pt idx="5664">
                  <c:v>5664</c:v>
                </c:pt>
                <c:pt idx="5665">
                  <c:v>5665</c:v>
                </c:pt>
                <c:pt idx="5666">
                  <c:v>5666</c:v>
                </c:pt>
                <c:pt idx="5667">
                  <c:v>5667</c:v>
                </c:pt>
                <c:pt idx="5668">
                  <c:v>5668</c:v>
                </c:pt>
                <c:pt idx="5669">
                  <c:v>5669</c:v>
                </c:pt>
                <c:pt idx="5670">
                  <c:v>5670</c:v>
                </c:pt>
                <c:pt idx="5671">
                  <c:v>5671</c:v>
                </c:pt>
                <c:pt idx="5672">
                  <c:v>5672</c:v>
                </c:pt>
                <c:pt idx="5673">
                  <c:v>5673</c:v>
                </c:pt>
                <c:pt idx="5674">
                  <c:v>5674</c:v>
                </c:pt>
                <c:pt idx="5675">
                  <c:v>5675</c:v>
                </c:pt>
                <c:pt idx="5676">
                  <c:v>5676</c:v>
                </c:pt>
                <c:pt idx="5677">
                  <c:v>5677</c:v>
                </c:pt>
                <c:pt idx="5678">
                  <c:v>5678</c:v>
                </c:pt>
                <c:pt idx="5679">
                  <c:v>5679</c:v>
                </c:pt>
                <c:pt idx="5680">
                  <c:v>5680</c:v>
                </c:pt>
                <c:pt idx="5681">
                  <c:v>5681</c:v>
                </c:pt>
                <c:pt idx="5682">
                  <c:v>5682</c:v>
                </c:pt>
                <c:pt idx="5683">
                  <c:v>5683</c:v>
                </c:pt>
                <c:pt idx="5684">
                  <c:v>5684</c:v>
                </c:pt>
                <c:pt idx="5685">
                  <c:v>5685</c:v>
                </c:pt>
                <c:pt idx="5686">
                  <c:v>5686</c:v>
                </c:pt>
                <c:pt idx="5687">
                  <c:v>5687</c:v>
                </c:pt>
                <c:pt idx="5688">
                  <c:v>5688</c:v>
                </c:pt>
                <c:pt idx="5689">
                  <c:v>5689</c:v>
                </c:pt>
                <c:pt idx="5690">
                  <c:v>5690</c:v>
                </c:pt>
                <c:pt idx="5691">
                  <c:v>5691</c:v>
                </c:pt>
                <c:pt idx="5692">
                  <c:v>5692</c:v>
                </c:pt>
                <c:pt idx="5693">
                  <c:v>5693</c:v>
                </c:pt>
                <c:pt idx="5694">
                  <c:v>5694</c:v>
                </c:pt>
                <c:pt idx="5695">
                  <c:v>5695</c:v>
                </c:pt>
                <c:pt idx="5696">
                  <c:v>5696</c:v>
                </c:pt>
                <c:pt idx="5697">
                  <c:v>5697</c:v>
                </c:pt>
                <c:pt idx="5698">
                  <c:v>5698</c:v>
                </c:pt>
                <c:pt idx="5699">
                  <c:v>5699</c:v>
                </c:pt>
                <c:pt idx="5700">
                  <c:v>5700</c:v>
                </c:pt>
                <c:pt idx="5701">
                  <c:v>5701</c:v>
                </c:pt>
                <c:pt idx="5702">
                  <c:v>5702</c:v>
                </c:pt>
                <c:pt idx="5703">
                  <c:v>5703</c:v>
                </c:pt>
                <c:pt idx="5704">
                  <c:v>5704</c:v>
                </c:pt>
                <c:pt idx="5705">
                  <c:v>5705</c:v>
                </c:pt>
                <c:pt idx="5706">
                  <c:v>5706</c:v>
                </c:pt>
                <c:pt idx="5707">
                  <c:v>5707</c:v>
                </c:pt>
                <c:pt idx="5708">
                  <c:v>5708</c:v>
                </c:pt>
                <c:pt idx="5709">
                  <c:v>5709</c:v>
                </c:pt>
                <c:pt idx="5710">
                  <c:v>5710</c:v>
                </c:pt>
                <c:pt idx="5711">
                  <c:v>5711</c:v>
                </c:pt>
                <c:pt idx="5712">
                  <c:v>5712</c:v>
                </c:pt>
                <c:pt idx="5713">
                  <c:v>5713</c:v>
                </c:pt>
                <c:pt idx="5714">
                  <c:v>5714</c:v>
                </c:pt>
                <c:pt idx="5715">
                  <c:v>5715</c:v>
                </c:pt>
                <c:pt idx="5716">
                  <c:v>5716</c:v>
                </c:pt>
                <c:pt idx="5717">
                  <c:v>5717</c:v>
                </c:pt>
                <c:pt idx="5718">
                  <c:v>5718</c:v>
                </c:pt>
                <c:pt idx="5719">
                  <c:v>5719</c:v>
                </c:pt>
                <c:pt idx="5720">
                  <c:v>5720</c:v>
                </c:pt>
                <c:pt idx="5721">
                  <c:v>5721</c:v>
                </c:pt>
                <c:pt idx="5722">
                  <c:v>5722</c:v>
                </c:pt>
                <c:pt idx="5723">
                  <c:v>5723</c:v>
                </c:pt>
                <c:pt idx="5724">
                  <c:v>5724</c:v>
                </c:pt>
                <c:pt idx="5725">
                  <c:v>5725</c:v>
                </c:pt>
                <c:pt idx="5726">
                  <c:v>5726</c:v>
                </c:pt>
                <c:pt idx="5727">
                  <c:v>5727</c:v>
                </c:pt>
                <c:pt idx="5728">
                  <c:v>5728</c:v>
                </c:pt>
                <c:pt idx="5729">
                  <c:v>5729</c:v>
                </c:pt>
                <c:pt idx="5730">
                  <c:v>5730</c:v>
                </c:pt>
                <c:pt idx="5731">
                  <c:v>5731</c:v>
                </c:pt>
                <c:pt idx="5732">
                  <c:v>5732</c:v>
                </c:pt>
                <c:pt idx="5733">
                  <c:v>5733</c:v>
                </c:pt>
                <c:pt idx="5734">
                  <c:v>5734</c:v>
                </c:pt>
                <c:pt idx="5735">
                  <c:v>5735</c:v>
                </c:pt>
                <c:pt idx="5736">
                  <c:v>5736</c:v>
                </c:pt>
                <c:pt idx="5737">
                  <c:v>5737</c:v>
                </c:pt>
                <c:pt idx="5738">
                  <c:v>5738</c:v>
                </c:pt>
                <c:pt idx="5739">
                  <c:v>5739</c:v>
                </c:pt>
                <c:pt idx="5740">
                  <c:v>5740</c:v>
                </c:pt>
                <c:pt idx="5741">
                  <c:v>5741</c:v>
                </c:pt>
                <c:pt idx="5742">
                  <c:v>5742</c:v>
                </c:pt>
                <c:pt idx="5743">
                  <c:v>5743</c:v>
                </c:pt>
                <c:pt idx="5744">
                  <c:v>5744</c:v>
                </c:pt>
                <c:pt idx="5745">
                  <c:v>5745</c:v>
                </c:pt>
                <c:pt idx="5746">
                  <c:v>5746</c:v>
                </c:pt>
                <c:pt idx="5747">
                  <c:v>5747</c:v>
                </c:pt>
                <c:pt idx="5748">
                  <c:v>5748</c:v>
                </c:pt>
                <c:pt idx="5749">
                  <c:v>5749</c:v>
                </c:pt>
                <c:pt idx="5750">
                  <c:v>5750</c:v>
                </c:pt>
                <c:pt idx="5751">
                  <c:v>5751</c:v>
                </c:pt>
                <c:pt idx="5752">
                  <c:v>5752</c:v>
                </c:pt>
                <c:pt idx="5753">
                  <c:v>5753</c:v>
                </c:pt>
                <c:pt idx="5754">
                  <c:v>5754</c:v>
                </c:pt>
                <c:pt idx="5755">
                  <c:v>5755</c:v>
                </c:pt>
                <c:pt idx="5756">
                  <c:v>5756</c:v>
                </c:pt>
                <c:pt idx="5757">
                  <c:v>5757</c:v>
                </c:pt>
                <c:pt idx="5758">
                  <c:v>5758</c:v>
                </c:pt>
                <c:pt idx="5759">
                  <c:v>5759</c:v>
                </c:pt>
                <c:pt idx="5760">
                  <c:v>5760</c:v>
                </c:pt>
                <c:pt idx="5761">
                  <c:v>5761</c:v>
                </c:pt>
                <c:pt idx="5762">
                  <c:v>5762</c:v>
                </c:pt>
                <c:pt idx="5763">
                  <c:v>5763</c:v>
                </c:pt>
                <c:pt idx="5764">
                  <c:v>5764</c:v>
                </c:pt>
                <c:pt idx="5765">
                  <c:v>5765</c:v>
                </c:pt>
                <c:pt idx="5766">
                  <c:v>5766</c:v>
                </c:pt>
                <c:pt idx="5767">
                  <c:v>5767</c:v>
                </c:pt>
                <c:pt idx="5768">
                  <c:v>5768</c:v>
                </c:pt>
                <c:pt idx="5769">
                  <c:v>5769</c:v>
                </c:pt>
                <c:pt idx="5770">
                  <c:v>5770</c:v>
                </c:pt>
                <c:pt idx="5771">
                  <c:v>5771</c:v>
                </c:pt>
                <c:pt idx="5772">
                  <c:v>5772</c:v>
                </c:pt>
                <c:pt idx="5773">
                  <c:v>5773</c:v>
                </c:pt>
                <c:pt idx="5774">
                  <c:v>5774</c:v>
                </c:pt>
                <c:pt idx="5775">
                  <c:v>5775</c:v>
                </c:pt>
                <c:pt idx="5776">
                  <c:v>5776</c:v>
                </c:pt>
                <c:pt idx="5777">
                  <c:v>5777</c:v>
                </c:pt>
                <c:pt idx="5778">
                  <c:v>5778</c:v>
                </c:pt>
                <c:pt idx="5779">
                  <c:v>5779</c:v>
                </c:pt>
                <c:pt idx="5780">
                  <c:v>5780</c:v>
                </c:pt>
                <c:pt idx="5781">
                  <c:v>5781</c:v>
                </c:pt>
                <c:pt idx="5782">
                  <c:v>5782</c:v>
                </c:pt>
                <c:pt idx="5783">
                  <c:v>5783</c:v>
                </c:pt>
                <c:pt idx="5784">
                  <c:v>5784</c:v>
                </c:pt>
                <c:pt idx="5785">
                  <c:v>5785</c:v>
                </c:pt>
                <c:pt idx="5786">
                  <c:v>5786</c:v>
                </c:pt>
                <c:pt idx="5787">
                  <c:v>5787</c:v>
                </c:pt>
                <c:pt idx="5788">
                  <c:v>5788</c:v>
                </c:pt>
                <c:pt idx="5789">
                  <c:v>5789</c:v>
                </c:pt>
                <c:pt idx="5790">
                  <c:v>5790</c:v>
                </c:pt>
                <c:pt idx="5791">
                  <c:v>5791</c:v>
                </c:pt>
                <c:pt idx="5792">
                  <c:v>5792</c:v>
                </c:pt>
                <c:pt idx="5793">
                  <c:v>5793</c:v>
                </c:pt>
                <c:pt idx="5794">
                  <c:v>5794</c:v>
                </c:pt>
                <c:pt idx="5795">
                  <c:v>5795</c:v>
                </c:pt>
                <c:pt idx="5796">
                  <c:v>5796</c:v>
                </c:pt>
                <c:pt idx="5797">
                  <c:v>5797</c:v>
                </c:pt>
                <c:pt idx="5798">
                  <c:v>5798</c:v>
                </c:pt>
                <c:pt idx="5799">
                  <c:v>5799</c:v>
                </c:pt>
                <c:pt idx="5800">
                  <c:v>5800</c:v>
                </c:pt>
                <c:pt idx="5801">
                  <c:v>5801</c:v>
                </c:pt>
                <c:pt idx="5802">
                  <c:v>5802</c:v>
                </c:pt>
                <c:pt idx="5803">
                  <c:v>5803</c:v>
                </c:pt>
                <c:pt idx="5804">
                  <c:v>5804</c:v>
                </c:pt>
                <c:pt idx="5805">
                  <c:v>5805</c:v>
                </c:pt>
                <c:pt idx="5806">
                  <c:v>5806</c:v>
                </c:pt>
                <c:pt idx="5807">
                  <c:v>5807</c:v>
                </c:pt>
                <c:pt idx="5808">
                  <c:v>5808</c:v>
                </c:pt>
                <c:pt idx="5809">
                  <c:v>5809</c:v>
                </c:pt>
                <c:pt idx="5810">
                  <c:v>5810</c:v>
                </c:pt>
                <c:pt idx="5811">
                  <c:v>5811</c:v>
                </c:pt>
                <c:pt idx="5812">
                  <c:v>5812</c:v>
                </c:pt>
                <c:pt idx="5813">
                  <c:v>5813</c:v>
                </c:pt>
                <c:pt idx="5814">
                  <c:v>5814</c:v>
                </c:pt>
                <c:pt idx="5815">
                  <c:v>5815</c:v>
                </c:pt>
                <c:pt idx="5816">
                  <c:v>5816</c:v>
                </c:pt>
                <c:pt idx="5817">
                  <c:v>5817</c:v>
                </c:pt>
                <c:pt idx="5818">
                  <c:v>5818</c:v>
                </c:pt>
                <c:pt idx="5819">
                  <c:v>5819</c:v>
                </c:pt>
                <c:pt idx="5820">
                  <c:v>5820</c:v>
                </c:pt>
                <c:pt idx="5821">
                  <c:v>5821</c:v>
                </c:pt>
                <c:pt idx="5822">
                  <c:v>5822</c:v>
                </c:pt>
                <c:pt idx="5823">
                  <c:v>5823</c:v>
                </c:pt>
                <c:pt idx="5824">
                  <c:v>5824</c:v>
                </c:pt>
                <c:pt idx="5825">
                  <c:v>5825</c:v>
                </c:pt>
                <c:pt idx="5826">
                  <c:v>5826</c:v>
                </c:pt>
                <c:pt idx="5827">
                  <c:v>5827</c:v>
                </c:pt>
                <c:pt idx="5828">
                  <c:v>5828</c:v>
                </c:pt>
                <c:pt idx="5829">
                  <c:v>5829</c:v>
                </c:pt>
                <c:pt idx="5830">
                  <c:v>5830</c:v>
                </c:pt>
                <c:pt idx="5831">
                  <c:v>5831</c:v>
                </c:pt>
                <c:pt idx="5832">
                  <c:v>5832</c:v>
                </c:pt>
                <c:pt idx="5833">
                  <c:v>5833</c:v>
                </c:pt>
                <c:pt idx="5834">
                  <c:v>5834</c:v>
                </c:pt>
                <c:pt idx="5835">
                  <c:v>5835</c:v>
                </c:pt>
                <c:pt idx="5836">
                  <c:v>5836</c:v>
                </c:pt>
                <c:pt idx="5837">
                  <c:v>5837</c:v>
                </c:pt>
                <c:pt idx="5838">
                  <c:v>5838</c:v>
                </c:pt>
                <c:pt idx="5839">
                  <c:v>5839</c:v>
                </c:pt>
                <c:pt idx="5840">
                  <c:v>5840</c:v>
                </c:pt>
                <c:pt idx="5841">
                  <c:v>5841</c:v>
                </c:pt>
                <c:pt idx="5842">
                  <c:v>5842</c:v>
                </c:pt>
                <c:pt idx="5843">
                  <c:v>5843</c:v>
                </c:pt>
                <c:pt idx="5844">
                  <c:v>5844</c:v>
                </c:pt>
                <c:pt idx="5845">
                  <c:v>5845</c:v>
                </c:pt>
                <c:pt idx="5846">
                  <c:v>5846</c:v>
                </c:pt>
                <c:pt idx="5847">
                  <c:v>5847</c:v>
                </c:pt>
                <c:pt idx="5848">
                  <c:v>5848</c:v>
                </c:pt>
                <c:pt idx="5849">
                  <c:v>5849</c:v>
                </c:pt>
                <c:pt idx="5850">
                  <c:v>5850</c:v>
                </c:pt>
                <c:pt idx="5851">
                  <c:v>5851</c:v>
                </c:pt>
                <c:pt idx="5852">
                  <c:v>5852</c:v>
                </c:pt>
                <c:pt idx="5853">
                  <c:v>5853</c:v>
                </c:pt>
                <c:pt idx="5854">
                  <c:v>5854</c:v>
                </c:pt>
                <c:pt idx="5855">
                  <c:v>5855</c:v>
                </c:pt>
                <c:pt idx="5856">
                  <c:v>5856</c:v>
                </c:pt>
                <c:pt idx="5857">
                  <c:v>5857</c:v>
                </c:pt>
                <c:pt idx="5858">
                  <c:v>5858</c:v>
                </c:pt>
                <c:pt idx="5859">
                  <c:v>5859</c:v>
                </c:pt>
                <c:pt idx="5860">
                  <c:v>5860</c:v>
                </c:pt>
                <c:pt idx="5861">
                  <c:v>5861</c:v>
                </c:pt>
                <c:pt idx="5862">
                  <c:v>5862</c:v>
                </c:pt>
                <c:pt idx="5863">
                  <c:v>5863</c:v>
                </c:pt>
                <c:pt idx="5864">
                  <c:v>5864</c:v>
                </c:pt>
                <c:pt idx="5865">
                  <c:v>5865</c:v>
                </c:pt>
                <c:pt idx="5866">
                  <c:v>5866</c:v>
                </c:pt>
                <c:pt idx="5867">
                  <c:v>5867</c:v>
                </c:pt>
                <c:pt idx="5868">
                  <c:v>5868</c:v>
                </c:pt>
                <c:pt idx="5869">
                  <c:v>5869</c:v>
                </c:pt>
                <c:pt idx="5870">
                  <c:v>5870</c:v>
                </c:pt>
                <c:pt idx="5871">
                  <c:v>5871</c:v>
                </c:pt>
                <c:pt idx="5872">
                  <c:v>5872</c:v>
                </c:pt>
                <c:pt idx="5873">
                  <c:v>5873</c:v>
                </c:pt>
                <c:pt idx="5874">
                  <c:v>5874</c:v>
                </c:pt>
                <c:pt idx="5875">
                  <c:v>5875</c:v>
                </c:pt>
                <c:pt idx="5876">
                  <c:v>5876</c:v>
                </c:pt>
                <c:pt idx="5877">
                  <c:v>5877</c:v>
                </c:pt>
                <c:pt idx="5878">
                  <c:v>5878</c:v>
                </c:pt>
                <c:pt idx="5879">
                  <c:v>5879</c:v>
                </c:pt>
                <c:pt idx="5880">
                  <c:v>5880</c:v>
                </c:pt>
                <c:pt idx="5881">
                  <c:v>5881</c:v>
                </c:pt>
                <c:pt idx="5882">
                  <c:v>5882</c:v>
                </c:pt>
                <c:pt idx="5883">
                  <c:v>5883</c:v>
                </c:pt>
                <c:pt idx="5884">
                  <c:v>5884</c:v>
                </c:pt>
                <c:pt idx="5885">
                  <c:v>5885</c:v>
                </c:pt>
                <c:pt idx="5886">
                  <c:v>5886</c:v>
                </c:pt>
                <c:pt idx="5887">
                  <c:v>5887</c:v>
                </c:pt>
                <c:pt idx="5888">
                  <c:v>5888</c:v>
                </c:pt>
                <c:pt idx="5889">
                  <c:v>5889</c:v>
                </c:pt>
                <c:pt idx="5890">
                  <c:v>5890</c:v>
                </c:pt>
                <c:pt idx="5891">
                  <c:v>5891</c:v>
                </c:pt>
                <c:pt idx="5892">
                  <c:v>5892</c:v>
                </c:pt>
                <c:pt idx="5893">
                  <c:v>5893</c:v>
                </c:pt>
                <c:pt idx="5894">
                  <c:v>5894</c:v>
                </c:pt>
                <c:pt idx="5895">
                  <c:v>5895</c:v>
                </c:pt>
                <c:pt idx="5896">
                  <c:v>5896</c:v>
                </c:pt>
                <c:pt idx="5897">
                  <c:v>5897</c:v>
                </c:pt>
                <c:pt idx="5898">
                  <c:v>5898</c:v>
                </c:pt>
                <c:pt idx="5899">
                  <c:v>5899</c:v>
                </c:pt>
                <c:pt idx="5900">
                  <c:v>5900</c:v>
                </c:pt>
                <c:pt idx="5901">
                  <c:v>5901</c:v>
                </c:pt>
                <c:pt idx="5902">
                  <c:v>5902</c:v>
                </c:pt>
                <c:pt idx="5903">
                  <c:v>5903</c:v>
                </c:pt>
                <c:pt idx="5904">
                  <c:v>5904</c:v>
                </c:pt>
                <c:pt idx="5905">
                  <c:v>5905</c:v>
                </c:pt>
                <c:pt idx="5906">
                  <c:v>5906</c:v>
                </c:pt>
                <c:pt idx="5907">
                  <c:v>5907</c:v>
                </c:pt>
                <c:pt idx="5908">
                  <c:v>5908</c:v>
                </c:pt>
                <c:pt idx="5909">
                  <c:v>5909</c:v>
                </c:pt>
                <c:pt idx="5910">
                  <c:v>5910</c:v>
                </c:pt>
                <c:pt idx="5911">
                  <c:v>5911</c:v>
                </c:pt>
                <c:pt idx="5912">
                  <c:v>5912</c:v>
                </c:pt>
                <c:pt idx="5913">
                  <c:v>5913</c:v>
                </c:pt>
                <c:pt idx="5914">
                  <c:v>5914</c:v>
                </c:pt>
                <c:pt idx="5915">
                  <c:v>5915</c:v>
                </c:pt>
                <c:pt idx="5916">
                  <c:v>5916</c:v>
                </c:pt>
                <c:pt idx="5917">
                  <c:v>5917</c:v>
                </c:pt>
                <c:pt idx="5918">
                  <c:v>5918</c:v>
                </c:pt>
                <c:pt idx="5919">
                  <c:v>5919</c:v>
                </c:pt>
                <c:pt idx="5920">
                  <c:v>5920</c:v>
                </c:pt>
                <c:pt idx="5921">
                  <c:v>5921</c:v>
                </c:pt>
                <c:pt idx="5922">
                  <c:v>5922</c:v>
                </c:pt>
                <c:pt idx="5923">
                  <c:v>5923</c:v>
                </c:pt>
                <c:pt idx="5924">
                  <c:v>5924</c:v>
                </c:pt>
                <c:pt idx="5925">
                  <c:v>5925</c:v>
                </c:pt>
                <c:pt idx="5926">
                  <c:v>5926</c:v>
                </c:pt>
                <c:pt idx="5927">
                  <c:v>5927</c:v>
                </c:pt>
                <c:pt idx="5928">
                  <c:v>5928</c:v>
                </c:pt>
                <c:pt idx="5929">
                  <c:v>5929</c:v>
                </c:pt>
                <c:pt idx="5930">
                  <c:v>5930</c:v>
                </c:pt>
                <c:pt idx="5931">
                  <c:v>5931</c:v>
                </c:pt>
                <c:pt idx="5932">
                  <c:v>5932</c:v>
                </c:pt>
                <c:pt idx="5933">
                  <c:v>5933</c:v>
                </c:pt>
                <c:pt idx="5934">
                  <c:v>5934</c:v>
                </c:pt>
                <c:pt idx="5935">
                  <c:v>5935</c:v>
                </c:pt>
                <c:pt idx="5936">
                  <c:v>5936</c:v>
                </c:pt>
                <c:pt idx="5937">
                  <c:v>5937</c:v>
                </c:pt>
                <c:pt idx="5938">
                  <c:v>5938</c:v>
                </c:pt>
                <c:pt idx="5939">
                  <c:v>5939</c:v>
                </c:pt>
                <c:pt idx="5940">
                  <c:v>5940</c:v>
                </c:pt>
                <c:pt idx="5941">
                  <c:v>5941</c:v>
                </c:pt>
                <c:pt idx="5942">
                  <c:v>5942</c:v>
                </c:pt>
                <c:pt idx="5943">
                  <c:v>5943</c:v>
                </c:pt>
                <c:pt idx="5944">
                  <c:v>5944</c:v>
                </c:pt>
                <c:pt idx="5945">
                  <c:v>5945</c:v>
                </c:pt>
                <c:pt idx="5946">
                  <c:v>5946</c:v>
                </c:pt>
                <c:pt idx="5947">
                  <c:v>5947</c:v>
                </c:pt>
                <c:pt idx="5948">
                  <c:v>5948</c:v>
                </c:pt>
                <c:pt idx="5949">
                  <c:v>5949</c:v>
                </c:pt>
                <c:pt idx="5950">
                  <c:v>5950</c:v>
                </c:pt>
                <c:pt idx="5951">
                  <c:v>5951</c:v>
                </c:pt>
                <c:pt idx="5952">
                  <c:v>5952</c:v>
                </c:pt>
                <c:pt idx="5953">
                  <c:v>5953</c:v>
                </c:pt>
                <c:pt idx="5954">
                  <c:v>5954</c:v>
                </c:pt>
                <c:pt idx="5955">
                  <c:v>5955</c:v>
                </c:pt>
                <c:pt idx="5956">
                  <c:v>5956</c:v>
                </c:pt>
                <c:pt idx="5957">
                  <c:v>5957</c:v>
                </c:pt>
                <c:pt idx="5958">
                  <c:v>5958</c:v>
                </c:pt>
                <c:pt idx="5959">
                  <c:v>5959</c:v>
                </c:pt>
                <c:pt idx="5960">
                  <c:v>5960</c:v>
                </c:pt>
                <c:pt idx="5961">
                  <c:v>5961</c:v>
                </c:pt>
                <c:pt idx="5962">
                  <c:v>5962</c:v>
                </c:pt>
                <c:pt idx="5963">
                  <c:v>5963</c:v>
                </c:pt>
                <c:pt idx="5964">
                  <c:v>5964</c:v>
                </c:pt>
                <c:pt idx="5965">
                  <c:v>5965</c:v>
                </c:pt>
                <c:pt idx="5966">
                  <c:v>5966</c:v>
                </c:pt>
                <c:pt idx="5967">
                  <c:v>5967</c:v>
                </c:pt>
                <c:pt idx="5968">
                  <c:v>5968</c:v>
                </c:pt>
                <c:pt idx="5969">
                  <c:v>5969</c:v>
                </c:pt>
                <c:pt idx="5970">
                  <c:v>5970</c:v>
                </c:pt>
                <c:pt idx="5971">
                  <c:v>5971</c:v>
                </c:pt>
                <c:pt idx="5972">
                  <c:v>5972</c:v>
                </c:pt>
                <c:pt idx="5973">
                  <c:v>5973</c:v>
                </c:pt>
                <c:pt idx="5974">
                  <c:v>5974</c:v>
                </c:pt>
                <c:pt idx="5975">
                  <c:v>5975</c:v>
                </c:pt>
                <c:pt idx="5976">
                  <c:v>5976</c:v>
                </c:pt>
                <c:pt idx="5977">
                  <c:v>5977</c:v>
                </c:pt>
                <c:pt idx="5978">
                  <c:v>5978</c:v>
                </c:pt>
                <c:pt idx="5979">
                  <c:v>5979</c:v>
                </c:pt>
                <c:pt idx="5980">
                  <c:v>5980</c:v>
                </c:pt>
                <c:pt idx="5981">
                  <c:v>5981</c:v>
                </c:pt>
                <c:pt idx="5982">
                  <c:v>5982</c:v>
                </c:pt>
                <c:pt idx="5983">
                  <c:v>5983</c:v>
                </c:pt>
                <c:pt idx="5984">
                  <c:v>5984</c:v>
                </c:pt>
                <c:pt idx="5985">
                  <c:v>5985</c:v>
                </c:pt>
                <c:pt idx="5986">
                  <c:v>5986</c:v>
                </c:pt>
                <c:pt idx="5987">
                  <c:v>5987</c:v>
                </c:pt>
                <c:pt idx="5988">
                  <c:v>5988</c:v>
                </c:pt>
                <c:pt idx="5989">
                  <c:v>5989</c:v>
                </c:pt>
                <c:pt idx="5990">
                  <c:v>5990</c:v>
                </c:pt>
                <c:pt idx="5991">
                  <c:v>5991</c:v>
                </c:pt>
                <c:pt idx="5992">
                  <c:v>5992</c:v>
                </c:pt>
                <c:pt idx="5993">
                  <c:v>5993</c:v>
                </c:pt>
                <c:pt idx="5994">
                  <c:v>5994</c:v>
                </c:pt>
                <c:pt idx="5995">
                  <c:v>5995</c:v>
                </c:pt>
                <c:pt idx="5996">
                  <c:v>5996</c:v>
                </c:pt>
                <c:pt idx="5997">
                  <c:v>5997</c:v>
                </c:pt>
                <c:pt idx="5998">
                  <c:v>5998</c:v>
                </c:pt>
                <c:pt idx="5999">
                  <c:v>5999</c:v>
                </c:pt>
                <c:pt idx="6000">
                  <c:v>6000</c:v>
                </c:pt>
                <c:pt idx="6001">
                  <c:v>6001</c:v>
                </c:pt>
                <c:pt idx="6002">
                  <c:v>6002</c:v>
                </c:pt>
                <c:pt idx="6003">
                  <c:v>6003</c:v>
                </c:pt>
                <c:pt idx="6004">
                  <c:v>6004</c:v>
                </c:pt>
                <c:pt idx="6005">
                  <c:v>6005</c:v>
                </c:pt>
                <c:pt idx="6006">
                  <c:v>6006</c:v>
                </c:pt>
                <c:pt idx="6007">
                  <c:v>6007</c:v>
                </c:pt>
                <c:pt idx="6008">
                  <c:v>6008</c:v>
                </c:pt>
                <c:pt idx="6009">
                  <c:v>6009</c:v>
                </c:pt>
                <c:pt idx="6010">
                  <c:v>6010</c:v>
                </c:pt>
                <c:pt idx="6011">
                  <c:v>6011</c:v>
                </c:pt>
                <c:pt idx="6012">
                  <c:v>6012</c:v>
                </c:pt>
                <c:pt idx="6013">
                  <c:v>6013</c:v>
                </c:pt>
                <c:pt idx="6014">
                  <c:v>6014</c:v>
                </c:pt>
                <c:pt idx="6015">
                  <c:v>6015</c:v>
                </c:pt>
                <c:pt idx="6016">
                  <c:v>6016</c:v>
                </c:pt>
                <c:pt idx="6017">
                  <c:v>6017</c:v>
                </c:pt>
                <c:pt idx="6018">
                  <c:v>6018</c:v>
                </c:pt>
                <c:pt idx="6019">
                  <c:v>6019</c:v>
                </c:pt>
                <c:pt idx="6020">
                  <c:v>6020</c:v>
                </c:pt>
                <c:pt idx="6021">
                  <c:v>6021</c:v>
                </c:pt>
                <c:pt idx="6022">
                  <c:v>6022</c:v>
                </c:pt>
                <c:pt idx="6023">
                  <c:v>6023</c:v>
                </c:pt>
                <c:pt idx="6024">
                  <c:v>6024</c:v>
                </c:pt>
                <c:pt idx="6025">
                  <c:v>6025</c:v>
                </c:pt>
                <c:pt idx="6026">
                  <c:v>6026</c:v>
                </c:pt>
                <c:pt idx="6027">
                  <c:v>6027</c:v>
                </c:pt>
                <c:pt idx="6028">
                  <c:v>6028</c:v>
                </c:pt>
                <c:pt idx="6029">
                  <c:v>6029</c:v>
                </c:pt>
                <c:pt idx="6030">
                  <c:v>6030</c:v>
                </c:pt>
                <c:pt idx="6031">
                  <c:v>6031</c:v>
                </c:pt>
                <c:pt idx="6032">
                  <c:v>6032</c:v>
                </c:pt>
                <c:pt idx="6033">
                  <c:v>6033</c:v>
                </c:pt>
                <c:pt idx="6034">
                  <c:v>6034</c:v>
                </c:pt>
                <c:pt idx="6035">
                  <c:v>6035</c:v>
                </c:pt>
                <c:pt idx="6036">
                  <c:v>6036</c:v>
                </c:pt>
                <c:pt idx="6037">
                  <c:v>6037</c:v>
                </c:pt>
                <c:pt idx="6038">
                  <c:v>6038</c:v>
                </c:pt>
                <c:pt idx="6039">
                  <c:v>6039</c:v>
                </c:pt>
                <c:pt idx="6040">
                  <c:v>6040</c:v>
                </c:pt>
                <c:pt idx="6041">
                  <c:v>6041</c:v>
                </c:pt>
                <c:pt idx="6042">
                  <c:v>6042</c:v>
                </c:pt>
                <c:pt idx="6043">
                  <c:v>6043</c:v>
                </c:pt>
                <c:pt idx="6044">
                  <c:v>6044</c:v>
                </c:pt>
                <c:pt idx="6045">
                  <c:v>6045</c:v>
                </c:pt>
                <c:pt idx="6046">
                  <c:v>6046</c:v>
                </c:pt>
                <c:pt idx="6047">
                  <c:v>6047</c:v>
                </c:pt>
                <c:pt idx="6048">
                  <c:v>6048</c:v>
                </c:pt>
                <c:pt idx="6049">
                  <c:v>6049</c:v>
                </c:pt>
                <c:pt idx="6050">
                  <c:v>6050</c:v>
                </c:pt>
                <c:pt idx="6051">
                  <c:v>6051</c:v>
                </c:pt>
                <c:pt idx="6052">
                  <c:v>6052</c:v>
                </c:pt>
                <c:pt idx="6053">
                  <c:v>6053</c:v>
                </c:pt>
                <c:pt idx="6054">
                  <c:v>6054</c:v>
                </c:pt>
                <c:pt idx="6055">
                  <c:v>6055</c:v>
                </c:pt>
                <c:pt idx="6056">
                  <c:v>6056</c:v>
                </c:pt>
                <c:pt idx="6057">
                  <c:v>6057</c:v>
                </c:pt>
                <c:pt idx="6058">
                  <c:v>6058</c:v>
                </c:pt>
                <c:pt idx="6059">
                  <c:v>6059</c:v>
                </c:pt>
                <c:pt idx="6060">
                  <c:v>6060</c:v>
                </c:pt>
                <c:pt idx="6061">
                  <c:v>6061</c:v>
                </c:pt>
                <c:pt idx="6062">
                  <c:v>6062</c:v>
                </c:pt>
                <c:pt idx="6063">
                  <c:v>6063</c:v>
                </c:pt>
                <c:pt idx="6064">
                  <c:v>6064</c:v>
                </c:pt>
                <c:pt idx="6065">
                  <c:v>6065</c:v>
                </c:pt>
                <c:pt idx="6066">
                  <c:v>6066</c:v>
                </c:pt>
                <c:pt idx="6067">
                  <c:v>6067</c:v>
                </c:pt>
                <c:pt idx="6068">
                  <c:v>6068</c:v>
                </c:pt>
                <c:pt idx="6069">
                  <c:v>6069</c:v>
                </c:pt>
                <c:pt idx="6070">
                  <c:v>6070</c:v>
                </c:pt>
                <c:pt idx="6071">
                  <c:v>6071</c:v>
                </c:pt>
                <c:pt idx="6072">
                  <c:v>6072</c:v>
                </c:pt>
                <c:pt idx="6073">
                  <c:v>6073</c:v>
                </c:pt>
                <c:pt idx="6074">
                  <c:v>6074</c:v>
                </c:pt>
                <c:pt idx="6075">
                  <c:v>6075</c:v>
                </c:pt>
                <c:pt idx="6076">
                  <c:v>6076</c:v>
                </c:pt>
                <c:pt idx="6077">
                  <c:v>6077</c:v>
                </c:pt>
                <c:pt idx="6078">
                  <c:v>6078</c:v>
                </c:pt>
                <c:pt idx="6079">
                  <c:v>6079</c:v>
                </c:pt>
                <c:pt idx="6080">
                  <c:v>6080</c:v>
                </c:pt>
                <c:pt idx="6081">
                  <c:v>6081</c:v>
                </c:pt>
                <c:pt idx="6082">
                  <c:v>6082</c:v>
                </c:pt>
                <c:pt idx="6083">
                  <c:v>6083</c:v>
                </c:pt>
                <c:pt idx="6084">
                  <c:v>6084</c:v>
                </c:pt>
                <c:pt idx="6085">
                  <c:v>6085</c:v>
                </c:pt>
                <c:pt idx="6086">
                  <c:v>6086</c:v>
                </c:pt>
                <c:pt idx="6087">
                  <c:v>6087</c:v>
                </c:pt>
                <c:pt idx="6088">
                  <c:v>6088</c:v>
                </c:pt>
                <c:pt idx="6089">
                  <c:v>6089</c:v>
                </c:pt>
                <c:pt idx="6090">
                  <c:v>6090</c:v>
                </c:pt>
                <c:pt idx="6091">
                  <c:v>6091</c:v>
                </c:pt>
                <c:pt idx="6092">
                  <c:v>6092</c:v>
                </c:pt>
                <c:pt idx="6093">
                  <c:v>6093</c:v>
                </c:pt>
                <c:pt idx="6094">
                  <c:v>6094</c:v>
                </c:pt>
                <c:pt idx="6095">
                  <c:v>6095</c:v>
                </c:pt>
                <c:pt idx="6096">
                  <c:v>6096</c:v>
                </c:pt>
                <c:pt idx="6097">
                  <c:v>6097</c:v>
                </c:pt>
                <c:pt idx="6098">
                  <c:v>6098</c:v>
                </c:pt>
                <c:pt idx="6099">
                  <c:v>6099</c:v>
                </c:pt>
                <c:pt idx="6100">
                  <c:v>6100</c:v>
                </c:pt>
                <c:pt idx="6101">
                  <c:v>6101</c:v>
                </c:pt>
                <c:pt idx="6102">
                  <c:v>6102</c:v>
                </c:pt>
                <c:pt idx="6103">
                  <c:v>6103</c:v>
                </c:pt>
                <c:pt idx="6104">
                  <c:v>6104</c:v>
                </c:pt>
                <c:pt idx="6105">
                  <c:v>6105</c:v>
                </c:pt>
                <c:pt idx="6106">
                  <c:v>6106</c:v>
                </c:pt>
                <c:pt idx="6107">
                  <c:v>6107</c:v>
                </c:pt>
                <c:pt idx="6108">
                  <c:v>6108</c:v>
                </c:pt>
                <c:pt idx="6109">
                  <c:v>6109</c:v>
                </c:pt>
                <c:pt idx="6110">
                  <c:v>6110</c:v>
                </c:pt>
                <c:pt idx="6111">
                  <c:v>6111</c:v>
                </c:pt>
                <c:pt idx="6112">
                  <c:v>6112</c:v>
                </c:pt>
                <c:pt idx="6113">
                  <c:v>6113</c:v>
                </c:pt>
                <c:pt idx="6114">
                  <c:v>6114</c:v>
                </c:pt>
                <c:pt idx="6115">
                  <c:v>6115</c:v>
                </c:pt>
                <c:pt idx="6116">
                  <c:v>6116</c:v>
                </c:pt>
                <c:pt idx="6117">
                  <c:v>6117</c:v>
                </c:pt>
                <c:pt idx="6118">
                  <c:v>6118</c:v>
                </c:pt>
                <c:pt idx="6119">
                  <c:v>6119</c:v>
                </c:pt>
                <c:pt idx="6120">
                  <c:v>6120</c:v>
                </c:pt>
                <c:pt idx="6121">
                  <c:v>6121</c:v>
                </c:pt>
                <c:pt idx="6122">
                  <c:v>6122</c:v>
                </c:pt>
                <c:pt idx="6123">
                  <c:v>6123</c:v>
                </c:pt>
                <c:pt idx="6124">
                  <c:v>6124</c:v>
                </c:pt>
                <c:pt idx="6125">
                  <c:v>6125</c:v>
                </c:pt>
                <c:pt idx="6126">
                  <c:v>6126</c:v>
                </c:pt>
                <c:pt idx="6127">
                  <c:v>6127</c:v>
                </c:pt>
                <c:pt idx="6128">
                  <c:v>6128</c:v>
                </c:pt>
                <c:pt idx="6129">
                  <c:v>6129</c:v>
                </c:pt>
                <c:pt idx="6130">
                  <c:v>6130</c:v>
                </c:pt>
                <c:pt idx="6131">
                  <c:v>6131</c:v>
                </c:pt>
                <c:pt idx="6132">
                  <c:v>6132</c:v>
                </c:pt>
                <c:pt idx="6133">
                  <c:v>6133</c:v>
                </c:pt>
                <c:pt idx="6134">
                  <c:v>6134</c:v>
                </c:pt>
                <c:pt idx="6135">
                  <c:v>6135</c:v>
                </c:pt>
                <c:pt idx="6136">
                  <c:v>6136</c:v>
                </c:pt>
                <c:pt idx="6137">
                  <c:v>6137</c:v>
                </c:pt>
                <c:pt idx="6138">
                  <c:v>6138</c:v>
                </c:pt>
                <c:pt idx="6139">
                  <c:v>6139</c:v>
                </c:pt>
                <c:pt idx="6140">
                  <c:v>6140</c:v>
                </c:pt>
                <c:pt idx="6141">
                  <c:v>6141</c:v>
                </c:pt>
                <c:pt idx="6142">
                  <c:v>6142</c:v>
                </c:pt>
                <c:pt idx="6143">
                  <c:v>6143</c:v>
                </c:pt>
                <c:pt idx="6144">
                  <c:v>6144</c:v>
                </c:pt>
                <c:pt idx="6145">
                  <c:v>6145</c:v>
                </c:pt>
                <c:pt idx="6146">
                  <c:v>6146</c:v>
                </c:pt>
                <c:pt idx="6147">
                  <c:v>6147</c:v>
                </c:pt>
                <c:pt idx="6148">
                  <c:v>6148</c:v>
                </c:pt>
                <c:pt idx="6149">
                  <c:v>6149</c:v>
                </c:pt>
                <c:pt idx="6150">
                  <c:v>6150</c:v>
                </c:pt>
                <c:pt idx="6151">
                  <c:v>6151</c:v>
                </c:pt>
                <c:pt idx="6152">
                  <c:v>6152</c:v>
                </c:pt>
                <c:pt idx="6153">
                  <c:v>6153</c:v>
                </c:pt>
                <c:pt idx="6154">
                  <c:v>6154</c:v>
                </c:pt>
                <c:pt idx="6155">
                  <c:v>6155</c:v>
                </c:pt>
                <c:pt idx="6156">
                  <c:v>6156</c:v>
                </c:pt>
                <c:pt idx="6157">
                  <c:v>6157</c:v>
                </c:pt>
                <c:pt idx="6158">
                  <c:v>6158</c:v>
                </c:pt>
                <c:pt idx="6159">
                  <c:v>6159</c:v>
                </c:pt>
                <c:pt idx="6160">
                  <c:v>6160</c:v>
                </c:pt>
                <c:pt idx="6161">
                  <c:v>6161</c:v>
                </c:pt>
                <c:pt idx="6162">
                  <c:v>6162</c:v>
                </c:pt>
                <c:pt idx="6163">
                  <c:v>6163</c:v>
                </c:pt>
                <c:pt idx="6164">
                  <c:v>6164</c:v>
                </c:pt>
                <c:pt idx="6165">
                  <c:v>6165</c:v>
                </c:pt>
                <c:pt idx="6166">
                  <c:v>6166</c:v>
                </c:pt>
                <c:pt idx="6167">
                  <c:v>6167</c:v>
                </c:pt>
                <c:pt idx="6168">
                  <c:v>6168</c:v>
                </c:pt>
                <c:pt idx="6169">
                  <c:v>6169</c:v>
                </c:pt>
                <c:pt idx="6170">
                  <c:v>6170</c:v>
                </c:pt>
                <c:pt idx="6171">
                  <c:v>6171</c:v>
                </c:pt>
                <c:pt idx="6172">
                  <c:v>6172</c:v>
                </c:pt>
                <c:pt idx="6173">
                  <c:v>6173</c:v>
                </c:pt>
                <c:pt idx="6174">
                  <c:v>6174</c:v>
                </c:pt>
                <c:pt idx="6175">
                  <c:v>6175</c:v>
                </c:pt>
                <c:pt idx="6176">
                  <c:v>6176</c:v>
                </c:pt>
                <c:pt idx="6177">
                  <c:v>6177</c:v>
                </c:pt>
                <c:pt idx="6178">
                  <c:v>6178</c:v>
                </c:pt>
                <c:pt idx="6179">
                  <c:v>6179</c:v>
                </c:pt>
                <c:pt idx="6180">
                  <c:v>6180</c:v>
                </c:pt>
                <c:pt idx="6181">
                  <c:v>6181</c:v>
                </c:pt>
                <c:pt idx="6182">
                  <c:v>6182</c:v>
                </c:pt>
                <c:pt idx="6183">
                  <c:v>6183</c:v>
                </c:pt>
                <c:pt idx="6184">
                  <c:v>6184</c:v>
                </c:pt>
                <c:pt idx="6185">
                  <c:v>6185</c:v>
                </c:pt>
                <c:pt idx="6186">
                  <c:v>6186</c:v>
                </c:pt>
                <c:pt idx="6187">
                  <c:v>6187</c:v>
                </c:pt>
                <c:pt idx="6188">
                  <c:v>6188</c:v>
                </c:pt>
                <c:pt idx="6189">
                  <c:v>6189</c:v>
                </c:pt>
                <c:pt idx="6190">
                  <c:v>6190</c:v>
                </c:pt>
                <c:pt idx="6191">
                  <c:v>6191</c:v>
                </c:pt>
                <c:pt idx="6192">
                  <c:v>6192</c:v>
                </c:pt>
                <c:pt idx="6193">
                  <c:v>6193</c:v>
                </c:pt>
                <c:pt idx="6194">
                  <c:v>6194</c:v>
                </c:pt>
                <c:pt idx="6195">
                  <c:v>6195</c:v>
                </c:pt>
                <c:pt idx="6196">
                  <c:v>6196</c:v>
                </c:pt>
                <c:pt idx="6197">
                  <c:v>6197</c:v>
                </c:pt>
                <c:pt idx="6198">
                  <c:v>6198</c:v>
                </c:pt>
                <c:pt idx="6199">
                  <c:v>6199</c:v>
                </c:pt>
                <c:pt idx="6200">
                  <c:v>6200</c:v>
                </c:pt>
                <c:pt idx="6201">
                  <c:v>6201</c:v>
                </c:pt>
                <c:pt idx="6202">
                  <c:v>6202</c:v>
                </c:pt>
                <c:pt idx="6203">
                  <c:v>6203</c:v>
                </c:pt>
                <c:pt idx="6204">
                  <c:v>6204</c:v>
                </c:pt>
                <c:pt idx="6205">
                  <c:v>6205</c:v>
                </c:pt>
                <c:pt idx="6206">
                  <c:v>6206</c:v>
                </c:pt>
                <c:pt idx="6207">
                  <c:v>6207</c:v>
                </c:pt>
                <c:pt idx="6208">
                  <c:v>6208</c:v>
                </c:pt>
                <c:pt idx="6209">
                  <c:v>6209</c:v>
                </c:pt>
                <c:pt idx="6210">
                  <c:v>6210</c:v>
                </c:pt>
                <c:pt idx="6211">
                  <c:v>6211</c:v>
                </c:pt>
                <c:pt idx="6212">
                  <c:v>6212</c:v>
                </c:pt>
                <c:pt idx="6213">
                  <c:v>6213</c:v>
                </c:pt>
                <c:pt idx="6214">
                  <c:v>6214</c:v>
                </c:pt>
                <c:pt idx="6215">
                  <c:v>6215</c:v>
                </c:pt>
                <c:pt idx="6216">
                  <c:v>6216</c:v>
                </c:pt>
                <c:pt idx="6217">
                  <c:v>6217</c:v>
                </c:pt>
                <c:pt idx="6218">
                  <c:v>6218</c:v>
                </c:pt>
                <c:pt idx="6219">
                  <c:v>6219</c:v>
                </c:pt>
                <c:pt idx="6220">
                  <c:v>6220</c:v>
                </c:pt>
                <c:pt idx="6221">
                  <c:v>6221</c:v>
                </c:pt>
                <c:pt idx="6222">
                  <c:v>6222</c:v>
                </c:pt>
                <c:pt idx="6223">
                  <c:v>6223</c:v>
                </c:pt>
                <c:pt idx="6224">
                  <c:v>6224</c:v>
                </c:pt>
                <c:pt idx="6225">
                  <c:v>6225</c:v>
                </c:pt>
                <c:pt idx="6226">
                  <c:v>6226</c:v>
                </c:pt>
                <c:pt idx="6227">
                  <c:v>6227</c:v>
                </c:pt>
                <c:pt idx="6228">
                  <c:v>6228</c:v>
                </c:pt>
                <c:pt idx="6229">
                  <c:v>6229</c:v>
                </c:pt>
                <c:pt idx="6230">
                  <c:v>6230</c:v>
                </c:pt>
                <c:pt idx="6231">
                  <c:v>6231</c:v>
                </c:pt>
                <c:pt idx="6232">
                  <c:v>6232</c:v>
                </c:pt>
                <c:pt idx="6233">
                  <c:v>6233</c:v>
                </c:pt>
                <c:pt idx="6234">
                  <c:v>6234</c:v>
                </c:pt>
                <c:pt idx="6235">
                  <c:v>6235</c:v>
                </c:pt>
                <c:pt idx="6236">
                  <c:v>6236</c:v>
                </c:pt>
                <c:pt idx="6237">
                  <c:v>6237</c:v>
                </c:pt>
                <c:pt idx="6238">
                  <c:v>6238</c:v>
                </c:pt>
                <c:pt idx="6239">
                  <c:v>6239</c:v>
                </c:pt>
                <c:pt idx="6240">
                  <c:v>6240</c:v>
                </c:pt>
                <c:pt idx="6241">
                  <c:v>6241</c:v>
                </c:pt>
                <c:pt idx="6242">
                  <c:v>6242</c:v>
                </c:pt>
                <c:pt idx="6243">
                  <c:v>6243</c:v>
                </c:pt>
                <c:pt idx="6244">
                  <c:v>6244</c:v>
                </c:pt>
                <c:pt idx="6245">
                  <c:v>6245</c:v>
                </c:pt>
                <c:pt idx="6246">
                  <c:v>6246</c:v>
                </c:pt>
                <c:pt idx="6247">
                  <c:v>6247</c:v>
                </c:pt>
                <c:pt idx="6248">
                  <c:v>6248</c:v>
                </c:pt>
                <c:pt idx="6249">
                  <c:v>6249</c:v>
                </c:pt>
                <c:pt idx="6250">
                  <c:v>6250</c:v>
                </c:pt>
                <c:pt idx="6251">
                  <c:v>6251</c:v>
                </c:pt>
                <c:pt idx="6252">
                  <c:v>6252</c:v>
                </c:pt>
                <c:pt idx="6253">
                  <c:v>6253</c:v>
                </c:pt>
                <c:pt idx="6254">
                  <c:v>6254</c:v>
                </c:pt>
                <c:pt idx="6255">
                  <c:v>6255</c:v>
                </c:pt>
                <c:pt idx="6256">
                  <c:v>6256</c:v>
                </c:pt>
                <c:pt idx="6257">
                  <c:v>6257</c:v>
                </c:pt>
                <c:pt idx="6258">
                  <c:v>6258</c:v>
                </c:pt>
                <c:pt idx="6259">
                  <c:v>6259</c:v>
                </c:pt>
                <c:pt idx="6260">
                  <c:v>6260</c:v>
                </c:pt>
                <c:pt idx="6261">
                  <c:v>6261</c:v>
                </c:pt>
                <c:pt idx="6262">
                  <c:v>6262</c:v>
                </c:pt>
                <c:pt idx="6263">
                  <c:v>6263</c:v>
                </c:pt>
                <c:pt idx="6264">
                  <c:v>6264</c:v>
                </c:pt>
                <c:pt idx="6265">
                  <c:v>6265</c:v>
                </c:pt>
                <c:pt idx="6266">
                  <c:v>6266</c:v>
                </c:pt>
                <c:pt idx="6267">
                  <c:v>6267</c:v>
                </c:pt>
                <c:pt idx="6268">
                  <c:v>6268</c:v>
                </c:pt>
                <c:pt idx="6269">
                  <c:v>6269</c:v>
                </c:pt>
                <c:pt idx="6270">
                  <c:v>6270</c:v>
                </c:pt>
                <c:pt idx="6271">
                  <c:v>6271</c:v>
                </c:pt>
                <c:pt idx="6272">
                  <c:v>6272</c:v>
                </c:pt>
                <c:pt idx="6273">
                  <c:v>6273</c:v>
                </c:pt>
                <c:pt idx="6274">
                  <c:v>6274</c:v>
                </c:pt>
                <c:pt idx="6275">
                  <c:v>6275</c:v>
                </c:pt>
                <c:pt idx="6276">
                  <c:v>6276</c:v>
                </c:pt>
                <c:pt idx="6277">
                  <c:v>6277</c:v>
                </c:pt>
                <c:pt idx="6278">
                  <c:v>6278</c:v>
                </c:pt>
                <c:pt idx="6279">
                  <c:v>6279</c:v>
                </c:pt>
                <c:pt idx="6280">
                  <c:v>6280</c:v>
                </c:pt>
                <c:pt idx="6281">
                  <c:v>6281</c:v>
                </c:pt>
                <c:pt idx="6282">
                  <c:v>6282</c:v>
                </c:pt>
                <c:pt idx="6283">
                  <c:v>6283</c:v>
                </c:pt>
                <c:pt idx="6284">
                  <c:v>6284</c:v>
                </c:pt>
                <c:pt idx="6285">
                  <c:v>6285</c:v>
                </c:pt>
                <c:pt idx="6286">
                  <c:v>6286</c:v>
                </c:pt>
                <c:pt idx="6287">
                  <c:v>6287</c:v>
                </c:pt>
                <c:pt idx="6288">
                  <c:v>6288</c:v>
                </c:pt>
                <c:pt idx="6289">
                  <c:v>6289</c:v>
                </c:pt>
                <c:pt idx="6290">
                  <c:v>6290</c:v>
                </c:pt>
                <c:pt idx="6291">
                  <c:v>6291</c:v>
                </c:pt>
                <c:pt idx="6292">
                  <c:v>6292</c:v>
                </c:pt>
                <c:pt idx="6293">
                  <c:v>6293</c:v>
                </c:pt>
                <c:pt idx="6294">
                  <c:v>6294</c:v>
                </c:pt>
                <c:pt idx="6295">
                  <c:v>6295</c:v>
                </c:pt>
                <c:pt idx="6296">
                  <c:v>6296</c:v>
                </c:pt>
                <c:pt idx="6297">
                  <c:v>6297</c:v>
                </c:pt>
                <c:pt idx="6298">
                  <c:v>6298</c:v>
                </c:pt>
                <c:pt idx="6299">
                  <c:v>6299</c:v>
                </c:pt>
                <c:pt idx="6300">
                  <c:v>6300</c:v>
                </c:pt>
                <c:pt idx="6301">
                  <c:v>6301</c:v>
                </c:pt>
                <c:pt idx="6302">
                  <c:v>6302</c:v>
                </c:pt>
                <c:pt idx="6303">
                  <c:v>6303</c:v>
                </c:pt>
                <c:pt idx="6304">
                  <c:v>6304</c:v>
                </c:pt>
                <c:pt idx="6305">
                  <c:v>6305</c:v>
                </c:pt>
                <c:pt idx="6306">
                  <c:v>6306</c:v>
                </c:pt>
                <c:pt idx="6307">
                  <c:v>6307</c:v>
                </c:pt>
                <c:pt idx="6308">
                  <c:v>6308</c:v>
                </c:pt>
                <c:pt idx="6309">
                  <c:v>6309</c:v>
                </c:pt>
                <c:pt idx="6310">
                  <c:v>6310</c:v>
                </c:pt>
                <c:pt idx="6311">
                  <c:v>6311</c:v>
                </c:pt>
                <c:pt idx="6312">
                  <c:v>6312</c:v>
                </c:pt>
                <c:pt idx="6313">
                  <c:v>6313</c:v>
                </c:pt>
                <c:pt idx="6314">
                  <c:v>6314</c:v>
                </c:pt>
                <c:pt idx="6315">
                  <c:v>6315</c:v>
                </c:pt>
                <c:pt idx="6316">
                  <c:v>6316</c:v>
                </c:pt>
                <c:pt idx="6317">
                  <c:v>6317</c:v>
                </c:pt>
                <c:pt idx="6318">
                  <c:v>6318</c:v>
                </c:pt>
                <c:pt idx="6319">
                  <c:v>6319</c:v>
                </c:pt>
                <c:pt idx="6320">
                  <c:v>6320</c:v>
                </c:pt>
                <c:pt idx="6321">
                  <c:v>6321</c:v>
                </c:pt>
                <c:pt idx="6322">
                  <c:v>6322</c:v>
                </c:pt>
                <c:pt idx="6323">
                  <c:v>6323</c:v>
                </c:pt>
                <c:pt idx="6324">
                  <c:v>6324</c:v>
                </c:pt>
                <c:pt idx="6325">
                  <c:v>6325</c:v>
                </c:pt>
                <c:pt idx="6326">
                  <c:v>6326</c:v>
                </c:pt>
                <c:pt idx="6327">
                  <c:v>6327</c:v>
                </c:pt>
                <c:pt idx="6328">
                  <c:v>6328</c:v>
                </c:pt>
                <c:pt idx="6329">
                  <c:v>6329</c:v>
                </c:pt>
                <c:pt idx="6330">
                  <c:v>6330</c:v>
                </c:pt>
                <c:pt idx="6331">
                  <c:v>6331</c:v>
                </c:pt>
                <c:pt idx="6332">
                  <c:v>6332</c:v>
                </c:pt>
                <c:pt idx="6333">
                  <c:v>6333</c:v>
                </c:pt>
                <c:pt idx="6334">
                  <c:v>6334</c:v>
                </c:pt>
                <c:pt idx="6335">
                  <c:v>6335</c:v>
                </c:pt>
                <c:pt idx="6336">
                  <c:v>6336</c:v>
                </c:pt>
                <c:pt idx="6337">
                  <c:v>6337</c:v>
                </c:pt>
                <c:pt idx="6338">
                  <c:v>6338</c:v>
                </c:pt>
                <c:pt idx="6339">
                  <c:v>6339</c:v>
                </c:pt>
                <c:pt idx="6340">
                  <c:v>6340</c:v>
                </c:pt>
                <c:pt idx="6341">
                  <c:v>6341</c:v>
                </c:pt>
                <c:pt idx="6342">
                  <c:v>6342</c:v>
                </c:pt>
                <c:pt idx="6343">
                  <c:v>6343</c:v>
                </c:pt>
                <c:pt idx="6344">
                  <c:v>6344</c:v>
                </c:pt>
                <c:pt idx="6345">
                  <c:v>6345</c:v>
                </c:pt>
                <c:pt idx="6346">
                  <c:v>6346</c:v>
                </c:pt>
                <c:pt idx="6347">
                  <c:v>6347</c:v>
                </c:pt>
                <c:pt idx="6348">
                  <c:v>6348</c:v>
                </c:pt>
                <c:pt idx="6349">
                  <c:v>6349</c:v>
                </c:pt>
                <c:pt idx="6350">
                  <c:v>6350</c:v>
                </c:pt>
                <c:pt idx="6351">
                  <c:v>6351</c:v>
                </c:pt>
                <c:pt idx="6352">
                  <c:v>6352</c:v>
                </c:pt>
                <c:pt idx="6353">
                  <c:v>6353</c:v>
                </c:pt>
                <c:pt idx="6354">
                  <c:v>6354</c:v>
                </c:pt>
                <c:pt idx="6355">
                  <c:v>6355</c:v>
                </c:pt>
                <c:pt idx="6356">
                  <c:v>6356</c:v>
                </c:pt>
                <c:pt idx="6357">
                  <c:v>6357</c:v>
                </c:pt>
                <c:pt idx="6358">
                  <c:v>6358</c:v>
                </c:pt>
                <c:pt idx="6359">
                  <c:v>6359</c:v>
                </c:pt>
                <c:pt idx="6360">
                  <c:v>6360</c:v>
                </c:pt>
                <c:pt idx="6361">
                  <c:v>6361</c:v>
                </c:pt>
                <c:pt idx="6362">
                  <c:v>6362</c:v>
                </c:pt>
                <c:pt idx="6363">
                  <c:v>6363</c:v>
                </c:pt>
                <c:pt idx="6364">
                  <c:v>6364</c:v>
                </c:pt>
                <c:pt idx="6365">
                  <c:v>6365</c:v>
                </c:pt>
                <c:pt idx="6366">
                  <c:v>6366</c:v>
                </c:pt>
                <c:pt idx="6367">
                  <c:v>6367</c:v>
                </c:pt>
                <c:pt idx="6368">
                  <c:v>6368</c:v>
                </c:pt>
                <c:pt idx="6369">
                  <c:v>6369</c:v>
                </c:pt>
                <c:pt idx="6370">
                  <c:v>6370</c:v>
                </c:pt>
                <c:pt idx="6371">
                  <c:v>6371</c:v>
                </c:pt>
                <c:pt idx="6372">
                  <c:v>6372</c:v>
                </c:pt>
                <c:pt idx="6373">
                  <c:v>6373</c:v>
                </c:pt>
                <c:pt idx="6374">
                  <c:v>6374</c:v>
                </c:pt>
                <c:pt idx="6375">
                  <c:v>6375</c:v>
                </c:pt>
                <c:pt idx="6376">
                  <c:v>6376</c:v>
                </c:pt>
                <c:pt idx="6377">
                  <c:v>6377</c:v>
                </c:pt>
                <c:pt idx="6378">
                  <c:v>6378</c:v>
                </c:pt>
                <c:pt idx="6379">
                  <c:v>6379</c:v>
                </c:pt>
                <c:pt idx="6380">
                  <c:v>6380</c:v>
                </c:pt>
                <c:pt idx="6381">
                  <c:v>6381</c:v>
                </c:pt>
                <c:pt idx="6382">
                  <c:v>6382</c:v>
                </c:pt>
                <c:pt idx="6383">
                  <c:v>6383</c:v>
                </c:pt>
                <c:pt idx="6384">
                  <c:v>6384</c:v>
                </c:pt>
                <c:pt idx="6385">
                  <c:v>6385</c:v>
                </c:pt>
                <c:pt idx="6386">
                  <c:v>6386</c:v>
                </c:pt>
                <c:pt idx="6387">
                  <c:v>6387</c:v>
                </c:pt>
                <c:pt idx="6388">
                  <c:v>6388</c:v>
                </c:pt>
                <c:pt idx="6389">
                  <c:v>6389</c:v>
                </c:pt>
                <c:pt idx="6390">
                  <c:v>6390</c:v>
                </c:pt>
                <c:pt idx="6391">
                  <c:v>6391</c:v>
                </c:pt>
                <c:pt idx="6392">
                  <c:v>6392</c:v>
                </c:pt>
                <c:pt idx="6393">
                  <c:v>6393</c:v>
                </c:pt>
                <c:pt idx="6394">
                  <c:v>6394</c:v>
                </c:pt>
                <c:pt idx="6395">
                  <c:v>6395</c:v>
                </c:pt>
                <c:pt idx="6396">
                  <c:v>6396</c:v>
                </c:pt>
                <c:pt idx="6397">
                  <c:v>6397</c:v>
                </c:pt>
                <c:pt idx="6398">
                  <c:v>6398</c:v>
                </c:pt>
                <c:pt idx="6399">
                  <c:v>6399</c:v>
                </c:pt>
                <c:pt idx="6400">
                  <c:v>6400</c:v>
                </c:pt>
                <c:pt idx="6401">
                  <c:v>6401</c:v>
                </c:pt>
                <c:pt idx="6402">
                  <c:v>6402</c:v>
                </c:pt>
                <c:pt idx="6403">
                  <c:v>6403</c:v>
                </c:pt>
                <c:pt idx="6404">
                  <c:v>6404</c:v>
                </c:pt>
                <c:pt idx="6405">
                  <c:v>6405</c:v>
                </c:pt>
                <c:pt idx="6406">
                  <c:v>6406</c:v>
                </c:pt>
                <c:pt idx="6407">
                  <c:v>6407</c:v>
                </c:pt>
                <c:pt idx="6408">
                  <c:v>6408</c:v>
                </c:pt>
                <c:pt idx="6409">
                  <c:v>6409</c:v>
                </c:pt>
                <c:pt idx="6410">
                  <c:v>6410</c:v>
                </c:pt>
                <c:pt idx="6411">
                  <c:v>6411</c:v>
                </c:pt>
                <c:pt idx="6412">
                  <c:v>6412</c:v>
                </c:pt>
                <c:pt idx="6413">
                  <c:v>6413</c:v>
                </c:pt>
                <c:pt idx="6414">
                  <c:v>6414</c:v>
                </c:pt>
                <c:pt idx="6415">
                  <c:v>6415</c:v>
                </c:pt>
                <c:pt idx="6416">
                  <c:v>6416</c:v>
                </c:pt>
                <c:pt idx="6417">
                  <c:v>6417</c:v>
                </c:pt>
                <c:pt idx="6418">
                  <c:v>6418</c:v>
                </c:pt>
                <c:pt idx="6419">
                  <c:v>6419</c:v>
                </c:pt>
                <c:pt idx="6420">
                  <c:v>6420</c:v>
                </c:pt>
                <c:pt idx="6421">
                  <c:v>6421</c:v>
                </c:pt>
                <c:pt idx="6422">
                  <c:v>6422</c:v>
                </c:pt>
                <c:pt idx="6423">
                  <c:v>6423</c:v>
                </c:pt>
                <c:pt idx="6424">
                  <c:v>6424</c:v>
                </c:pt>
                <c:pt idx="6425">
                  <c:v>6425</c:v>
                </c:pt>
                <c:pt idx="6426">
                  <c:v>6426</c:v>
                </c:pt>
                <c:pt idx="6427">
                  <c:v>6427</c:v>
                </c:pt>
                <c:pt idx="6428">
                  <c:v>6428</c:v>
                </c:pt>
                <c:pt idx="6429">
                  <c:v>6429</c:v>
                </c:pt>
                <c:pt idx="6430">
                  <c:v>6430</c:v>
                </c:pt>
                <c:pt idx="6431">
                  <c:v>6431</c:v>
                </c:pt>
                <c:pt idx="6432">
                  <c:v>6432</c:v>
                </c:pt>
                <c:pt idx="6433">
                  <c:v>6433</c:v>
                </c:pt>
                <c:pt idx="6434">
                  <c:v>6434</c:v>
                </c:pt>
                <c:pt idx="6435">
                  <c:v>6435</c:v>
                </c:pt>
                <c:pt idx="6436">
                  <c:v>6436</c:v>
                </c:pt>
                <c:pt idx="6437">
                  <c:v>6437</c:v>
                </c:pt>
                <c:pt idx="6438">
                  <c:v>6438</c:v>
                </c:pt>
                <c:pt idx="6439">
                  <c:v>6439</c:v>
                </c:pt>
                <c:pt idx="6440">
                  <c:v>6440</c:v>
                </c:pt>
                <c:pt idx="6441">
                  <c:v>6441</c:v>
                </c:pt>
                <c:pt idx="6442">
                  <c:v>6442</c:v>
                </c:pt>
                <c:pt idx="6443">
                  <c:v>6443</c:v>
                </c:pt>
                <c:pt idx="6444">
                  <c:v>6444</c:v>
                </c:pt>
                <c:pt idx="6445">
                  <c:v>6445</c:v>
                </c:pt>
                <c:pt idx="6446">
                  <c:v>6446</c:v>
                </c:pt>
                <c:pt idx="6447">
                  <c:v>6447</c:v>
                </c:pt>
                <c:pt idx="6448">
                  <c:v>6448</c:v>
                </c:pt>
                <c:pt idx="6449">
                  <c:v>6449</c:v>
                </c:pt>
                <c:pt idx="6450">
                  <c:v>6450</c:v>
                </c:pt>
                <c:pt idx="6451">
                  <c:v>6451</c:v>
                </c:pt>
                <c:pt idx="6452">
                  <c:v>6452</c:v>
                </c:pt>
                <c:pt idx="6453">
                  <c:v>6453</c:v>
                </c:pt>
                <c:pt idx="6454">
                  <c:v>6454</c:v>
                </c:pt>
                <c:pt idx="6455">
                  <c:v>6455</c:v>
                </c:pt>
                <c:pt idx="6456">
                  <c:v>6456</c:v>
                </c:pt>
                <c:pt idx="6457">
                  <c:v>6457</c:v>
                </c:pt>
                <c:pt idx="6458">
                  <c:v>6458</c:v>
                </c:pt>
                <c:pt idx="6459">
                  <c:v>6459</c:v>
                </c:pt>
                <c:pt idx="6460">
                  <c:v>6460</c:v>
                </c:pt>
                <c:pt idx="6461">
                  <c:v>6461</c:v>
                </c:pt>
                <c:pt idx="6462">
                  <c:v>6462</c:v>
                </c:pt>
                <c:pt idx="6463">
                  <c:v>6463</c:v>
                </c:pt>
                <c:pt idx="6464">
                  <c:v>6464</c:v>
                </c:pt>
                <c:pt idx="6465">
                  <c:v>6465</c:v>
                </c:pt>
                <c:pt idx="6466">
                  <c:v>6466</c:v>
                </c:pt>
                <c:pt idx="6467">
                  <c:v>6467</c:v>
                </c:pt>
                <c:pt idx="6468">
                  <c:v>6468</c:v>
                </c:pt>
                <c:pt idx="6469">
                  <c:v>6469</c:v>
                </c:pt>
                <c:pt idx="6470">
                  <c:v>6470</c:v>
                </c:pt>
                <c:pt idx="6471">
                  <c:v>6471</c:v>
                </c:pt>
                <c:pt idx="6472">
                  <c:v>6472</c:v>
                </c:pt>
                <c:pt idx="6473">
                  <c:v>6473</c:v>
                </c:pt>
                <c:pt idx="6474">
                  <c:v>6474</c:v>
                </c:pt>
                <c:pt idx="6475">
                  <c:v>6475</c:v>
                </c:pt>
                <c:pt idx="6476">
                  <c:v>6476</c:v>
                </c:pt>
                <c:pt idx="6477">
                  <c:v>6477</c:v>
                </c:pt>
                <c:pt idx="6478">
                  <c:v>6478</c:v>
                </c:pt>
                <c:pt idx="6479">
                  <c:v>6479</c:v>
                </c:pt>
                <c:pt idx="6480">
                  <c:v>6480</c:v>
                </c:pt>
                <c:pt idx="6481">
                  <c:v>6481</c:v>
                </c:pt>
                <c:pt idx="6482">
                  <c:v>6482</c:v>
                </c:pt>
                <c:pt idx="6483">
                  <c:v>6483</c:v>
                </c:pt>
                <c:pt idx="6484">
                  <c:v>6484</c:v>
                </c:pt>
                <c:pt idx="6485">
                  <c:v>6485</c:v>
                </c:pt>
                <c:pt idx="6486">
                  <c:v>6486</c:v>
                </c:pt>
                <c:pt idx="6487">
                  <c:v>6487</c:v>
                </c:pt>
                <c:pt idx="6488">
                  <c:v>6488</c:v>
                </c:pt>
                <c:pt idx="6489">
                  <c:v>6489</c:v>
                </c:pt>
                <c:pt idx="6490">
                  <c:v>6490</c:v>
                </c:pt>
                <c:pt idx="6491">
                  <c:v>6491</c:v>
                </c:pt>
                <c:pt idx="6492">
                  <c:v>6492</c:v>
                </c:pt>
                <c:pt idx="6493">
                  <c:v>6493</c:v>
                </c:pt>
                <c:pt idx="6494">
                  <c:v>6494</c:v>
                </c:pt>
                <c:pt idx="6495">
                  <c:v>6495</c:v>
                </c:pt>
                <c:pt idx="6496">
                  <c:v>6496</c:v>
                </c:pt>
                <c:pt idx="6497">
                  <c:v>6497</c:v>
                </c:pt>
                <c:pt idx="6498">
                  <c:v>6498</c:v>
                </c:pt>
                <c:pt idx="6499">
                  <c:v>6499</c:v>
                </c:pt>
                <c:pt idx="6500">
                  <c:v>6500</c:v>
                </c:pt>
                <c:pt idx="6501">
                  <c:v>6501</c:v>
                </c:pt>
                <c:pt idx="6502">
                  <c:v>6502</c:v>
                </c:pt>
                <c:pt idx="6503">
                  <c:v>6503</c:v>
                </c:pt>
                <c:pt idx="6504">
                  <c:v>6504</c:v>
                </c:pt>
                <c:pt idx="6505">
                  <c:v>6505</c:v>
                </c:pt>
                <c:pt idx="6506">
                  <c:v>6506</c:v>
                </c:pt>
                <c:pt idx="6507">
                  <c:v>6507</c:v>
                </c:pt>
                <c:pt idx="6508">
                  <c:v>6508</c:v>
                </c:pt>
                <c:pt idx="6509">
                  <c:v>6509</c:v>
                </c:pt>
                <c:pt idx="6510">
                  <c:v>6510</c:v>
                </c:pt>
                <c:pt idx="6511">
                  <c:v>6511</c:v>
                </c:pt>
                <c:pt idx="6512">
                  <c:v>6512</c:v>
                </c:pt>
                <c:pt idx="6513">
                  <c:v>6513</c:v>
                </c:pt>
                <c:pt idx="6514">
                  <c:v>6514</c:v>
                </c:pt>
                <c:pt idx="6515">
                  <c:v>6515</c:v>
                </c:pt>
                <c:pt idx="6516">
                  <c:v>6516</c:v>
                </c:pt>
                <c:pt idx="6517">
                  <c:v>6517</c:v>
                </c:pt>
                <c:pt idx="6518">
                  <c:v>6518</c:v>
                </c:pt>
                <c:pt idx="6519">
                  <c:v>6519</c:v>
                </c:pt>
                <c:pt idx="6520">
                  <c:v>6520</c:v>
                </c:pt>
                <c:pt idx="6521">
                  <c:v>6521</c:v>
                </c:pt>
                <c:pt idx="6522">
                  <c:v>6522</c:v>
                </c:pt>
                <c:pt idx="6523">
                  <c:v>6523</c:v>
                </c:pt>
                <c:pt idx="6524">
                  <c:v>6524</c:v>
                </c:pt>
                <c:pt idx="6525">
                  <c:v>6525</c:v>
                </c:pt>
                <c:pt idx="6526">
                  <c:v>6526</c:v>
                </c:pt>
                <c:pt idx="6527">
                  <c:v>6527</c:v>
                </c:pt>
                <c:pt idx="6528">
                  <c:v>6528</c:v>
                </c:pt>
                <c:pt idx="6529">
                  <c:v>6529</c:v>
                </c:pt>
                <c:pt idx="6530">
                  <c:v>6530</c:v>
                </c:pt>
                <c:pt idx="6531">
                  <c:v>6531</c:v>
                </c:pt>
                <c:pt idx="6532">
                  <c:v>6532</c:v>
                </c:pt>
                <c:pt idx="6533">
                  <c:v>6533</c:v>
                </c:pt>
                <c:pt idx="6534">
                  <c:v>6534</c:v>
                </c:pt>
                <c:pt idx="6535">
                  <c:v>6535</c:v>
                </c:pt>
                <c:pt idx="6536">
                  <c:v>6536</c:v>
                </c:pt>
                <c:pt idx="6537">
                  <c:v>6537</c:v>
                </c:pt>
                <c:pt idx="6538">
                  <c:v>6538</c:v>
                </c:pt>
                <c:pt idx="6539">
                  <c:v>6539</c:v>
                </c:pt>
                <c:pt idx="6540">
                  <c:v>6540</c:v>
                </c:pt>
                <c:pt idx="6541">
                  <c:v>6541</c:v>
                </c:pt>
                <c:pt idx="6542">
                  <c:v>6542</c:v>
                </c:pt>
                <c:pt idx="6543">
                  <c:v>6543</c:v>
                </c:pt>
                <c:pt idx="6544">
                  <c:v>6544</c:v>
                </c:pt>
                <c:pt idx="6545">
                  <c:v>6545</c:v>
                </c:pt>
                <c:pt idx="6546">
                  <c:v>6546</c:v>
                </c:pt>
                <c:pt idx="6547">
                  <c:v>6547</c:v>
                </c:pt>
                <c:pt idx="6548">
                  <c:v>6548</c:v>
                </c:pt>
                <c:pt idx="6549">
                  <c:v>6549</c:v>
                </c:pt>
                <c:pt idx="6550">
                  <c:v>6550</c:v>
                </c:pt>
                <c:pt idx="6551">
                  <c:v>6551</c:v>
                </c:pt>
                <c:pt idx="6552">
                  <c:v>6552</c:v>
                </c:pt>
                <c:pt idx="6553">
                  <c:v>6553</c:v>
                </c:pt>
                <c:pt idx="6554">
                  <c:v>6554</c:v>
                </c:pt>
                <c:pt idx="6555">
                  <c:v>6555</c:v>
                </c:pt>
                <c:pt idx="6556">
                  <c:v>6556</c:v>
                </c:pt>
                <c:pt idx="6557">
                  <c:v>6557</c:v>
                </c:pt>
                <c:pt idx="6558">
                  <c:v>6558</c:v>
                </c:pt>
                <c:pt idx="6559">
                  <c:v>6559</c:v>
                </c:pt>
                <c:pt idx="6560">
                  <c:v>6560</c:v>
                </c:pt>
                <c:pt idx="6561">
                  <c:v>6561</c:v>
                </c:pt>
                <c:pt idx="6562">
                  <c:v>6562</c:v>
                </c:pt>
                <c:pt idx="6563">
                  <c:v>6563</c:v>
                </c:pt>
                <c:pt idx="6564">
                  <c:v>6564</c:v>
                </c:pt>
                <c:pt idx="6565">
                  <c:v>6565</c:v>
                </c:pt>
                <c:pt idx="6566">
                  <c:v>6566</c:v>
                </c:pt>
                <c:pt idx="6567">
                  <c:v>6567</c:v>
                </c:pt>
                <c:pt idx="6568">
                  <c:v>6568</c:v>
                </c:pt>
                <c:pt idx="6569">
                  <c:v>6569</c:v>
                </c:pt>
                <c:pt idx="6570">
                  <c:v>6570</c:v>
                </c:pt>
                <c:pt idx="6571">
                  <c:v>6571</c:v>
                </c:pt>
                <c:pt idx="6572">
                  <c:v>6572</c:v>
                </c:pt>
                <c:pt idx="6573">
                  <c:v>6573</c:v>
                </c:pt>
                <c:pt idx="6574">
                  <c:v>6574</c:v>
                </c:pt>
                <c:pt idx="6575">
                  <c:v>6575</c:v>
                </c:pt>
                <c:pt idx="6576">
                  <c:v>6576</c:v>
                </c:pt>
                <c:pt idx="6577">
                  <c:v>6577</c:v>
                </c:pt>
                <c:pt idx="6578">
                  <c:v>6578</c:v>
                </c:pt>
                <c:pt idx="6579">
                  <c:v>6579</c:v>
                </c:pt>
                <c:pt idx="6580">
                  <c:v>6580</c:v>
                </c:pt>
                <c:pt idx="6581">
                  <c:v>6581</c:v>
                </c:pt>
                <c:pt idx="6582">
                  <c:v>6582</c:v>
                </c:pt>
                <c:pt idx="6583">
                  <c:v>6583</c:v>
                </c:pt>
                <c:pt idx="6584">
                  <c:v>6584</c:v>
                </c:pt>
                <c:pt idx="6585">
                  <c:v>6585</c:v>
                </c:pt>
                <c:pt idx="6586">
                  <c:v>6586</c:v>
                </c:pt>
                <c:pt idx="6587">
                  <c:v>6587</c:v>
                </c:pt>
                <c:pt idx="6588">
                  <c:v>6588</c:v>
                </c:pt>
                <c:pt idx="6589">
                  <c:v>6589</c:v>
                </c:pt>
                <c:pt idx="6590">
                  <c:v>6590</c:v>
                </c:pt>
                <c:pt idx="6591">
                  <c:v>6591</c:v>
                </c:pt>
                <c:pt idx="6592">
                  <c:v>6592</c:v>
                </c:pt>
                <c:pt idx="6593">
                  <c:v>6593</c:v>
                </c:pt>
                <c:pt idx="6594">
                  <c:v>6594</c:v>
                </c:pt>
                <c:pt idx="6595">
                  <c:v>6595</c:v>
                </c:pt>
                <c:pt idx="6596">
                  <c:v>6596</c:v>
                </c:pt>
                <c:pt idx="6597">
                  <c:v>6597</c:v>
                </c:pt>
                <c:pt idx="6598">
                  <c:v>6598</c:v>
                </c:pt>
                <c:pt idx="6599">
                  <c:v>6599</c:v>
                </c:pt>
                <c:pt idx="6600">
                  <c:v>6600</c:v>
                </c:pt>
                <c:pt idx="6601">
                  <c:v>6601</c:v>
                </c:pt>
                <c:pt idx="6602">
                  <c:v>6602</c:v>
                </c:pt>
                <c:pt idx="6603">
                  <c:v>6603</c:v>
                </c:pt>
                <c:pt idx="6604">
                  <c:v>6604</c:v>
                </c:pt>
                <c:pt idx="6605">
                  <c:v>6605</c:v>
                </c:pt>
                <c:pt idx="6606">
                  <c:v>6606</c:v>
                </c:pt>
                <c:pt idx="6607">
                  <c:v>6607</c:v>
                </c:pt>
                <c:pt idx="6608">
                  <c:v>6608</c:v>
                </c:pt>
                <c:pt idx="6609">
                  <c:v>6609</c:v>
                </c:pt>
                <c:pt idx="6610">
                  <c:v>6610</c:v>
                </c:pt>
                <c:pt idx="6611">
                  <c:v>6611</c:v>
                </c:pt>
                <c:pt idx="6612">
                  <c:v>6612</c:v>
                </c:pt>
                <c:pt idx="6613">
                  <c:v>6613</c:v>
                </c:pt>
                <c:pt idx="6614">
                  <c:v>6614</c:v>
                </c:pt>
                <c:pt idx="6615">
                  <c:v>6615</c:v>
                </c:pt>
                <c:pt idx="6616">
                  <c:v>6616</c:v>
                </c:pt>
                <c:pt idx="6617">
                  <c:v>6617</c:v>
                </c:pt>
                <c:pt idx="6618">
                  <c:v>6618</c:v>
                </c:pt>
                <c:pt idx="6619">
                  <c:v>6619</c:v>
                </c:pt>
                <c:pt idx="6620">
                  <c:v>6620</c:v>
                </c:pt>
                <c:pt idx="6621">
                  <c:v>6621</c:v>
                </c:pt>
                <c:pt idx="6622">
                  <c:v>6622</c:v>
                </c:pt>
                <c:pt idx="6623">
                  <c:v>6623</c:v>
                </c:pt>
                <c:pt idx="6624">
                  <c:v>6624</c:v>
                </c:pt>
                <c:pt idx="6625">
                  <c:v>6625</c:v>
                </c:pt>
                <c:pt idx="6626">
                  <c:v>6626</c:v>
                </c:pt>
                <c:pt idx="6627">
                  <c:v>6627</c:v>
                </c:pt>
                <c:pt idx="6628">
                  <c:v>6628</c:v>
                </c:pt>
                <c:pt idx="6629">
                  <c:v>6629</c:v>
                </c:pt>
                <c:pt idx="6630">
                  <c:v>6630</c:v>
                </c:pt>
                <c:pt idx="6631">
                  <c:v>6631</c:v>
                </c:pt>
                <c:pt idx="6632">
                  <c:v>6632</c:v>
                </c:pt>
                <c:pt idx="6633">
                  <c:v>6633</c:v>
                </c:pt>
                <c:pt idx="6634">
                  <c:v>6634</c:v>
                </c:pt>
                <c:pt idx="6635">
                  <c:v>6635</c:v>
                </c:pt>
                <c:pt idx="6636">
                  <c:v>6636</c:v>
                </c:pt>
                <c:pt idx="6637">
                  <c:v>6637</c:v>
                </c:pt>
                <c:pt idx="6638">
                  <c:v>6638</c:v>
                </c:pt>
                <c:pt idx="6639">
                  <c:v>6639</c:v>
                </c:pt>
                <c:pt idx="6640">
                  <c:v>6640</c:v>
                </c:pt>
                <c:pt idx="6641">
                  <c:v>6641</c:v>
                </c:pt>
                <c:pt idx="6642">
                  <c:v>6642</c:v>
                </c:pt>
                <c:pt idx="6643">
                  <c:v>6643</c:v>
                </c:pt>
                <c:pt idx="6644">
                  <c:v>6644</c:v>
                </c:pt>
                <c:pt idx="6645">
                  <c:v>6645</c:v>
                </c:pt>
                <c:pt idx="6646">
                  <c:v>6646</c:v>
                </c:pt>
                <c:pt idx="6647">
                  <c:v>6647</c:v>
                </c:pt>
                <c:pt idx="6648">
                  <c:v>6648</c:v>
                </c:pt>
                <c:pt idx="6649">
                  <c:v>6649</c:v>
                </c:pt>
                <c:pt idx="6650">
                  <c:v>6650</c:v>
                </c:pt>
                <c:pt idx="6651">
                  <c:v>6651</c:v>
                </c:pt>
                <c:pt idx="6652">
                  <c:v>6652</c:v>
                </c:pt>
                <c:pt idx="6653">
                  <c:v>6653</c:v>
                </c:pt>
                <c:pt idx="6654">
                  <c:v>6654</c:v>
                </c:pt>
                <c:pt idx="6655">
                  <c:v>6655</c:v>
                </c:pt>
                <c:pt idx="6656">
                  <c:v>6656</c:v>
                </c:pt>
                <c:pt idx="6657">
                  <c:v>6657</c:v>
                </c:pt>
                <c:pt idx="6658">
                  <c:v>6658</c:v>
                </c:pt>
                <c:pt idx="6659">
                  <c:v>6659</c:v>
                </c:pt>
                <c:pt idx="6660">
                  <c:v>6660</c:v>
                </c:pt>
                <c:pt idx="6661">
                  <c:v>6661</c:v>
                </c:pt>
                <c:pt idx="6662">
                  <c:v>6662</c:v>
                </c:pt>
                <c:pt idx="6663">
                  <c:v>6663</c:v>
                </c:pt>
                <c:pt idx="6664">
                  <c:v>6664</c:v>
                </c:pt>
                <c:pt idx="6665">
                  <c:v>6665</c:v>
                </c:pt>
                <c:pt idx="6666">
                  <c:v>6666</c:v>
                </c:pt>
                <c:pt idx="6667">
                  <c:v>6667</c:v>
                </c:pt>
                <c:pt idx="6668">
                  <c:v>6668</c:v>
                </c:pt>
                <c:pt idx="6669">
                  <c:v>6669</c:v>
                </c:pt>
                <c:pt idx="6670">
                  <c:v>6670</c:v>
                </c:pt>
                <c:pt idx="6671">
                  <c:v>6671</c:v>
                </c:pt>
                <c:pt idx="6672">
                  <c:v>6672</c:v>
                </c:pt>
                <c:pt idx="6673">
                  <c:v>6673</c:v>
                </c:pt>
                <c:pt idx="6674">
                  <c:v>6674</c:v>
                </c:pt>
                <c:pt idx="6675">
                  <c:v>6675</c:v>
                </c:pt>
                <c:pt idx="6676">
                  <c:v>6676</c:v>
                </c:pt>
                <c:pt idx="6677">
                  <c:v>6677</c:v>
                </c:pt>
                <c:pt idx="6678">
                  <c:v>6678</c:v>
                </c:pt>
                <c:pt idx="6679">
                  <c:v>6679</c:v>
                </c:pt>
                <c:pt idx="6680">
                  <c:v>6680</c:v>
                </c:pt>
                <c:pt idx="6681">
                  <c:v>6681</c:v>
                </c:pt>
                <c:pt idx="6682">
                  <c:v>6682</c:v>
                </c:pt>
                <c:pt idx="6683">
                  <c:v>6683</c:v>
                </c:pt>
                <c:pt idx="6684">
                  <c:v>6684</c:v>
                </c:pt>
                <c:pt idx="6685">
                  <c:v>6685</c:v>
                </c:pt>
                <c:pt idx="6686">
                  <c:v>6686</c:v>
                </c:pt>
                <c:pt idx="6687">
                  <c:v>6687</c:v>
                </c:pt>
                <c:pt idx="6688">
                  <c:v>6688</c:v>
                </c:pt>
                <c:pt idx="6689">
                  <c:v>6689</c:v>
                </c:pt>
                <c:pt idx="6690">
                  <c:v>6690</c:v>
                </c:pt>
                <c:pt idx="6691">
                  <c:v>6691</c:v>
                </c:pt>
                <c:pt idx="6692">
                  <c:v>6692</c:v>
                </c:pt>
                <c:pt idx="6693">
                  <c:v>6693</c:v>
                </c:pt>
                <c:pt idx="6694">
                  <c:v>6694</c:v>
                </c:pt>
                <c:pt idx="6695">
                  <c:v>6695</c:v>
                </c:pt>
                <c:pt idx="6696">
                  <c:v>6696</c:v>
                </c:pt>
                <c:pt idx="6697">
                  <c:v>6697</c:v>
                </c:pt>
                <c:pt idx="6698">
                  <c:v>6698</c:v>
                </c:pt>
                <c:pt idx="6699">
                  <c:v>6699</c:v>
                </c:pt>
                <c:pt idx="6700">
                  <c:v>6700</c:v>
                </c:pt>
                <c:pt idx="6701">
                  <c:v>6701</c:v>
                </c:pt>
                <c:pt idx="6702">
                  <c:v>6702</c:v>
                </c:pt>
                <c:pt idx="6703">
                  <c:v>6703</c:v>
                </c:pt>
                <c:pt idx="6704">
                  <c:v>6704</c:v>
                </c:pt>
                <c:pt idx="6705">
                  <c:v>6705</c:v>
                </c:pt>
                <c:pt idx="6706">
                  <c:v>6706</c:v>
                </c:pt>
                <c:pt idx="6707">
                  <c:v>6707</c:v>
                </c:pt>
                <c:pt idx="6708">
                  <c:v>6708</c:v>
                </c:pt>
                <c:pt idx="6709">
                  <c:v>6709</c:v>
                </c:pt>
                <c:pt idx="6710">
                  <c:v>6710</c:v>
                </c:pt>
                <c:pt idx="6711">
                  <c:v>6711</c:v>
                </c:pt>
                <c:pt idx="6712">
                  <c:v>6712</c:v>
                </c:pt>
                <c:pt idx="6713">
                  <c:v>6713</c:v>
                </c:pt>
                <c:pt idx="6714">
                  <c:v>6714</c:v>
                </c:pt>
                <c:pt idx="6715">
                  <c:v>6715</c:v>
                </c:pt>
                <c:pt idx="6716">
                  <c:v>6716</c:v>
                </c:pt>
                <c:pt idx="6717">
                  <c:v>6717</c:v>
                </c:pt>
                <c:pt idx="6718">
                  <c:v>6718</c:v>
                </c:pt>
                <c:pt idx="6719">
                  <c:v>6719</c:v>
                </c:pt>
                <c:pt idx="6720">
                  <c:v>6720</c:v>
                </c:pt>
                <c:pt idx="6721">
                  <c:v>6721</c:v>
                </c:pt>
                <c:pt idx="6722">
                  <c:v>6722</c:v>
                </c:pt>
                <c:pt idx="6723">
                  <c:v>6723</c:v>
                </c:pt>
                <c:pt idx="6724">
                  <c:v>6724</c:v>
                </c:pt>
                <c:pt idx="6725">
                  <c:v>6725</c:v>
                </c:pt>
                <c:pt idx="6726">
                  <c:v>6726</c:v>
                </c:pt>
                <c:pt idx="6727">
                  <c:v>6727</c:v>
                </c:pt>
                <c:pt idx="6728">
                  <c:v>6728</c:v>
                </c:pt>
                <c:pt idx="6729">
                  <c:v>6729</c:v>
                </c:pt>
                <c:pt idx="6730">
                  <c:v>6730</c:v>
                </c:pt>
                <c:pt idx="6731">
                  <c:v>6731</c:v>
                </c:pt>
                <c:pt idx="6732">
                  <c:v>6732</c:v>
                </c:pt>
                <c:pt idx="6733">
                  <c:v>6733</c:v>
                </c:pt>
                <c:pt idx="6734">
                  <c:v>6734</c:v>
                </c:pt>
                <c:pt idx="6735">
                  <c:v>6735</c:v>
                </c:pt>
                <c:pt idx="6736">
                  <c:v>6736</c:v>
                </c:pt>
                <c:pt idx="6737">
                  <c:v>6737</c:v>
                </c:pt>
                <c:pt idx="6738">
                  <c:v>6738</c:v>
                </c:pt>
                <c:pt idx="6739">
                  <c:v>6739</c:v>
                </c:pt>
                <c:pt idx="6740">
                  <c:v>6740</c:v>
                </c:pt>
                <c:pt idx="6741">
                  <c:v>6741</c:v>
                </c:pt>
                <c:pt idx="6742">
                  <c:v>6742</c:v>
                </c:pt>
                <c:pt idx="6743">
                  <c:v>6743</c:v>
                </c:pt>
                <c:pt idx="6744">
                  <c:v>6744</c:v>
                </c:pt>
                <c:pt idx="6745">
                  <c:v>6745</c:v>
                </c:pt>
                <c:pt idx="6746">
                  <c:v>6746</c:v>
                </c:pt>
                <c:pt idx="6747">
                  <c:v>6747</c:v>
                </c:pt>
                <c:pt idx="6748">
                  <c:v>6748</c:v>
                </c:pt>
                <c:pt idx="6749">
                  <c:v>6749</c:v>
                </c:pt>
                <c:pt idx="6750">
                  <c:v>6750</c:v>
                </c:pt>
                <c:pt idx="6751">
                  <c:v>6751</c:v>
                </c:pt>
                <c:pt idx="6752">
                  <c:v>6752</c:v>
                </c:pt>
                <c:pt idx="6753">
                  <c:v>6753</c:v>
                </c:pt>
                <c:pt idx="6754">
                  <c:v>6754</c:v>
                </c:pt>
                <c:pt idx="6755">
                  <c:v>6755</c:v>
                </c:pt>
                <c:pt idx="6756">
                  <c:v>6756</c:v>
                </c:pt>
                <c:pt idx="6757">
                  <c:v>6757</c:v>
                </c:pt>
                <c:pt idx="6758">
                  <c:v>6758</c:v>
                </c:pt>
                <c:pt idx="6759">
                  <c:v>6759</c:v>
                </c:pt>
                <c:pt idx="6760">
                  <c:v>6760</c:v>
                </c:pt>
                <c:pt idx="6761">
                  <c:v>6761</c:v>
                </c:pt>
                <c:pt idx="6762">
                  <c:v>6762</c:v>
                </c:pt>
                <c:pt idx="6763">
                  <c:v>6763</c:v>
                </c:pt>
                <c:pt idx="6764">
                  <c:v>6764</c:v>
                </c:pt>
                <c:pt idx="6765">
                  <c:v>6765</c:v>
                </c:pt>
                <c:pt idx="6766">
                  <c:v>6766</c:v>
                </c:pt>
                <c:pt idx="6767">
                  <c:v>6767</c:v>
                </c:pt>
                <c:pt idx="6768">
                  <c:v>6768</c:v>
                </c:pt>
                <c:pt idx="6769">
                  <c:v>6769</c:v>
                </c:pt>
                <c:pt idx="6770">
                  <c:v>6770</c:v>
                </c:pt>
                <c:pt idx="6771">
                  <c:v>6771</c:v>
                </c:pt>
                <c:pt idx="6772">
                  <c:v>6772</c:v>
                </c:pt>
                <c:pt idx="6773">
                  <c:v>6773</c:v>
                </c:pt>
                <c:pt idx="6774">
                  <c:v>6774</c:v>
                </c:pt>
                <c:pt idx="6775">
                  <c:v>6775</c:v>
                </c:pt>
                <c:pt idx="6776">
                  <c:v>6776</c:v>
                </c:pt>
                <c:pt idx="6777">
                  <c:v>6777</c:v>
                </c:pt>
                <c:pt idx="6778">
                  <c:v>6778</c:v>
                </c:pt>
                <c:pt idx="6779">
                  <c:v>6779</c:v>
                </c:pt>
                <c:pt idx="6780">
                  <c:v>6780</c:v>
                </c:pt>
                <c:pt idx="6781">
                  <c:v>6781</c:v>
                </c:pt>
                <c:pt idx="6782">
                  <c:v>6782</c:v>
                </c:pt>
                <c:pt idx="6783">
                  <c:v>6783</c:v>
                </c:pt>
                <c:pt idx="6784">
                  <c:v>6784</c:v>
                </c:pt>
                <c:pt idx="6785">
                  <c:v>6785</c:v>
                </c:pt>
                <c:pt idx="6786">
                  <c:v>6786</c:v>
                </c:pt>
                <c:pt idx="6787">
                  <c:v>6787</c:v>
                </c:pt>
                <c:pt idx="6788">
                  <c:v>6788</c:v>
                </c:pt>
                <c:pt idx="6789">
                  <c:v>6789</c:v>
                </c:pt>
                <c:pt idx="6790">
                  <c:v>6790</c:v>
                </c:pt>
                <c:pt idx="6791">
                  <c:v>6791</c:v>
                </c:pt>
                <c:pt idx="6792">
                  <c:v>6792</c:v>
                </c:pt>
                <c:pt idx="6793">
                  <c:v>6793</c:v>
                </c:pt>
                <c:pt idx="6794">
                  <c:v>6794</c:v>
                </c:pt>
                <c:pt idx="6795">
                  <c:v>6795</c:v>
                </c:pt>
                <c:pt idx="6796">
                  <c:v>6796</c:v>
                </c:pt>
                <c:pt idx="6797">
                  <c:v>6797</c:v>
                </c:pt>
                <c:pt idx="6798">
                  <c:v>6798</c:v>
                </c:pt>
                <c:pt idx="6799">
                  <c:v>6799</c:v>
                </c:pt>
                <c:pt idx="6800">
                  <c:v>6800</c:v>
                </c:pt>
                <c:pt idx="6801">
                  <c:v>6801</c:v>
                </c:pt>
                <c:pt idx="6802">
                  <c:v>6802</c:v>
                </c:pt>
                <c:pt idx="6803">
                  <c:v>6803</c:v>
                </c:pt>
                <c:pt idx="6804">
                  <c:v>6804</c:v>
                </c:pt>
                <c:pt idx="6805">
                  <c:v>6805</c:v>
                </c:pt>
                <c:pt idx="6806">
                  <c:v>6806</c:v>
                </c:pt>
                <c:pt idx="6807">
                  <c:v>6807</c:v>
                </c:pt>
                <c:pt idx="6808">
                  <c:v>6808</c:v>
                </c:pt>
                <c:pt idx="6809">
                  <c:v>6809</c:v>
                </c:pt>
                <c:pt idx="6810">
                  <c:v>6810</c:v>
                </c:pt>
                <c:pt idx="6811">
                  <c:v>6811</c:v>
                </c:pt>
                <c:pt idx="6812">
                  <c:v>6812</c:v>
                </c:pt>
                <c:pt idx="6813">
                  <c:v>6813</c:v>
                </c:pt>
                <c:pt idx="6814">
                  <c:v>6814</c:v>
                </c:pt>
                <c:pt idx="6815">
                  <c:v>6815</c:v>
                </c:pt>
                <c:pt idx="6816">
                  <c:v>6816</c:v>
                </c:pt>
                <c:pt idx="6817">
                  <c:v>6817</c:v>
                </c:pt>
                <c:pt idx="6818">
                  <c:v>6818</c:v>
                </c:pt>
                <c:pt idx="6819">
                  <c:v>6819</c:v>
                </c:pt>
                <c:pt idx="6820">
                  <c:v>6820</c:v>
                </c:pt>
                <c:pt idx="6821">
                  <c:v>6821</c:v>
                </c:pt>
                <c:pt idx="6822">
                  <c:v>6822</c:v>
                </c:pt>
                <c:pt idx="6823">
                  <c:v>6823</c:v>
                </c:pt>
                <c:pt idx="6824">
                  <c:v>6824</c:v>
                </c:pt>
                <c:pt idx="6825">
                  <c:v>6825</c:v>
                </c:pt>
                <c:pt idx="6826">
                  <c:v>6826</c:v>
                </c:pt>
                <c:pt idx="6827">
                  <c:v>6827</c:v>
                </c:pt>
                <c:pt idx="6828">
                  <c:v>6828</c:v>
                </c:pt>
                <c:pt idx="6829">
                  <c:v>6829</c:v>
                </c:pt>
                <c:pt idx="6830">
                  <c:v>6830</c:v>
                </c:pt>
                <c:pt idx="6831">
                  <c:v>6831</c:v>
                </c:pt>
                <c:pt idx="6832">
                  <c:v>6832</c:v>
                </c:pt>
                <c:pt idx="6833">
                  <c:v>6833</c:v>
                </c:pt>
                <c:pt idx="6834">
                  <c:v>6834</c:v>
                </c:pt>
                <c:pt idx="6835">
                  <c:v>6835</c:v>
                </c:pt>
                <c:pt idx="6836">
                  <c:v>6836</c:v>
                </c:pt>
                <c:pt idx="6837">
                  <c:v>6837</c:v>
                </c:pt>
                <c:pt idx="6838">
                  <c:v>6838</c:v>
                </c:pt>
                <c:pt idx="6839">
                  <c:v>6839</c:v>
                </c:pt>
                <c:pt idx="6840">
                  <c:v>6840</c:v>
                </c:pt>
                <c:pt idx="6841">
                  <c:v>6841</c:v>
                </c:pt>
                <c:pt idx="6842">
                  <c:v>6842</c:v>
                </c:pt>
                <c:pt idx="6843">
                  <c:v>6843</c:v>
                </c:pt>
                <c:pt idx="6844">
                  <c:v>6844</c:v>
                </c:pt>
                <c:pt idx="6845">
                  <c:v>6845</c:v>
                </c:pt>
                <c:pt idx="6846">
                  <c:v>6846</c:v>
                </c:pt>
                <c:pt idx="6847">
                  <c:v>6847</c:v>
                </c:pt>
                <c:pt idx="6848">
                  <c:v>6848</c:v>
                </c:pt>
                <c:pt idx="6849">
                  <c:v>6849</c:v>
                </c:pt>
                <c:pt idx="6850">
                  <c:v>6850</c:v>
                </c:pt>
                <c:pt idx="6851">
                  <c:v>6851</c:v>
                </c:pt>
                <c:pt idx="6852">
                  <c:v>6852</c:v>
                </c:pt>
                <c:pt idx="6853">
                  <c:v>6853</c:v>
                </c:pt>
                <c:pt idx="6854">
                  <c:v>6854</c:v>
                </c:pt>
                <c:pt idx="6855">
                  <c:v>6855</c:v>
                </c:pt>
                <c:pt idx="6856">
                  <c:v>6856</c:v>
                </c:pt>
                <c:pt idx="6857">
                  <c:v>6857</c:v>
                </c:pt>
                <c:pt idx="6858">
                  <c:v>6858</c:v>
                </c:pt>
                <c:pt idx="6859">
                  <c:v>6859</c:v>
                </c:pt>
                <c:pt idx="6860">
                  <c:v>6860</c:v>
                </c:pt>
                <c:pt idx="6861">
                  <c:v>6861</c:v>
                </c:pt>
                <c:pt idx="6862">
                  <c:v>6862</c:v>
                </c:pt>
                <c:pt idx="6863">
                  <c:v>6863</c:v>
                </c:pt>
                <c:pt idx="6864">
                  <c:v>6864</c:v>
                </c:pt>
                <c:pt idx="6865">
                  <c:v>6865</c:v>
                </c:pt>
                <c:pt idx="6866">
                  <c:v>6866</c:v>
                </c:pt>
                <c:pt idx="6867">
                  <c:v>6867</c:v>
                </c:pt>
                <c:pt idx="6868">
                  <c:v>6868</c:v>
                </c:pt>
                <c:pt idx="6869">
                  <c:v>6869</c:v>
                </c:pt>
                <c:pt idx="6870">
                  <c:v>6870</c:v>
                </c:pt>
                <c:pt idx="6871">
                  <c:v>6871</c:v>
                </c:pt>
                <c:pt idx="6872">
                  <c:v>6872</c:v>
                </c:pt>
                <c:pt idx="6873">
                  <c:v>6873</c:v>
                </c:pt>
                <c:pt idx="6874">
                  <c:v>6874</c:v>
                </c:pt>
                <c:pt idx="6875">
                  <c:v>6875</c:v>
                </c:pt>
                <c:pt idx="6876">
                  <c:v>6876</c:v>
                </c:pt>
                <c:pt idx="6877">
                  <c:v>6877</c:v>
                </c:pt>
                <c:pt idx="6878">
                  <c:v>6878</c:v>
                </c:pt>
                <c:pt idx="6879">
                  <c:v>6879</c:v>
                </c:pt>
                <c:pt idx="6880">
                  <c:v>6880</c:v>
                </c:pt>
                <c:pt idx="6881">
                  <c:v>6881</c:v>
                </c:pt>
                <c:pt idx="6882">
                  <c:v>6882</c:v>
                </c:pt>
                <c:pt idx="6883">
                  <c:v>6883</c:v>
                </c:pt>
                <c:pt idx="6884">
                  <c:v>6884</c:v>
                </c:pt>
                <c:pt idx="6885">
                  <c:v>6885</c:v>
                </c:pt>
                <c:pt idx="6886">
                  <c:v>6886</c:v>
                </c:pt>
                <c:pt idx="6887">
                  <c:v>6887</c:v>
                </c:pt>
                <c:pt idx="6888">
                  <c:v>6888</c:v>
                </c:pt>
                <c:pt idx="6889">
                  <c:v>6889</c:v>
                </c:pt>
                <c:pt idx="6890">
                  <c:v>6890</c:v>
                </c:pt>
                <c:pt idx="6891">
                  <c:v>6891</c:v>
                </c:pt>
                <c:pt idx="6892">
                  <c:v>6892</c:v>
                </c:pt>
                <c:pt idx="6893">
                  <c:v>6893</c:v>
                </c:pt>
                <c:pt idx="6894">
                  <c:v>6894</c:v>
                </c:pt>
                <c:pt idx="6895">
                  <c:v>6895</c:v>
                </c:pt>
                <c:pt idx="6896">
                  <c:v>6896</c:v>
                </c:pt>
                <c:pt idx="6897">
                  <c:v>6897</c:v>
                </c:pt>
                <c:pt idx="6898">
                  <c:v>6898</c:v>
                </c:pt>
                <c:pt idx="6899">
                  <c:v>6899</c:v>
                </c:pt>
                <c:pt idx="6900">
                  <c:v>6900</c:v>
                </c:pt>
                <c:pt idx="6901">
                  <c:v>6901</c:v>
                </c:pt>
                <c:pt idx="6902">
                  <c:v>6902</c:v>
                </c:pt>
                <c:pt idx="6903">
                  <c:v>6903</c:v>
                </c:pt>
                <c:pt idx="6904">
                  <c:v>6904</c:v>
                </c:pt>
                <c:pt idx="6905">
                  <c:v>6905</c:v>
                </c:pt>
                <c:pt idx="6906">
                  <c:v>6906</c:v>
                </c:pt>
                <c:pt idx="6907">
                  <c:v>6907</c:v>
                </c:pt>
                <c:pt idx="6908">
                  <c:v>6908</c:v>
                </c:pt>
                <c:pt idx="6909">
                  <c:v>6909</c:v>
                </c:pt>
                <c:pt idx="6910">
                  <c:v>6910</c:v>
                </c:pt>
                <c:pt idx="6911">
                  <c:v>6911</c:v>
                </c:pt>
                <c:pt idx="6912">
                  <c:v>6912</c:v>
                </c:pt>
                <c:pt idx="6913">
                  <c:v>6913</c:v>
                </c:pt>
                <c:pt idx="6914">
                  <c:v>6914</c:v>
                </c:pt>
                <c:pt idx="6915">
                  <c:v>6915</c:v>
                </c:pt>
                <c:pt idx="6916">
                  <c:v>6916</c:v>
                </c:pt>
                <c:pt idx="6917">
                  <c:v>6917</c:v>
                </c:pt>
                <c:pt idx="6918">
                  <c:v>6918</c:v>
                </c:pt>
                <c:pt idx="6919">
                  <c:v>6919</c:v>
                </c:pt>
                <c:pt idx="6920">
                  <c:v>6920</c:v>
                </c:pt>
                <c:pt idx="6921">
                  <c:v>6921</c:v>
                </c:pt>
                <c:pt idx="6922">
                  <c:v>6922</c:v>
                </c:pt>
                <c:pt idx="6923">
                  <c:v>6923</c:v>
                </c:pt>
                <c:pt idx="6924">
                  <c:v>6924</c:v>
                </c:pt>
                <c:pt idx="6925">
                  <c:v>6925</c:v>
                </c:pt>
                <c:pt idx="6926">
                  <c:v>6926</c:v>
                </c:pt>
                <c:pt idx="6927">
                  <c:v>6927</c:v>
                </c:pt>
                <c:pt idx="6928">
                  <c:v>6928</c:v>
                </c:pt>
                <c:pt idx="6929">
                  <c:v>6929</c:v>
                </c:pt>
                <c:pt idx="6930">
                  <c:v>6930</c:v>
                </c:pt>
                <c:pt idx="6931">
                  <c:v>6931</c:v>
                </c:pt>
                <c:pt idx="6932">
                  <c:v>6932</c:v>
                </c:pt>
                <c:pt idx="6933">
                  <c:v>6933</c:v>
                </c:pt>
                <c:pt idx="6934">
                  <c:v>6934</c:v>
                </c:pt>
                <c:pt idx="6935">
                  <c:v>6935</c:v>
                </c:pt>
                <c:pt idx="6936">
                  <c:v>6936</c:v>
                </c:pt>
                <c:pt idx="6937">
                  <c:v>6937</c:v>
                </c:pt>
                <c:pt idx="6938">
                  <c:v>6938</c:v>
                </c:pt>
                <c:pt idx="6939">
                  <c:v>6939</c:v>
                </c:pt>
                <c:pt idx="6940">
                  <c:v>6940</c:v>
                </c:pt>
                <c:pt idx="6941">
                  <c:v>6941</c:v>
                </c:pt>
                <c:pt idx="6942">
                  <c:v>6942</c:v>
                </c:pt>
                <c:pt idx="6943">
                  <c:v>6943</c:v>
                </c:pt>
                <c:pt idx="6944">
                  <c:v>6944</c:v>
                </c:pt>
                <c:pt idx="6945">
                  <c:v>6945</c:v>
                </c:pt>
                <c:pt idx="6946">
                  <c:v>6946</c:v>
                </c:pt>
                <c:pt idx="6947">
                  <c:v>6947</c:v>
                </c:pt>
                <c:pt idx="6948">
                  <c:v>6948</c:v>
                </c:pt>
                <c:pt idx="6949">
                  <c:v>6949</c:v>
                </c:pt>
                <c:pt idx="6950">
                  <c:v>6950</c:v>
                </c:pt>
                <c:pt idx="6951">
                  <c:v>6951</c:v>
                </c:pt>
                <c:pt idx="6952">
                  <c:v>6952</c:v>
                </c:pt>
                <c:pt idx="6953">
                  <c:v>6953</c:v>
                </c:pt>
                <c:pt idx="6954">
                  <c:v>6954</c:v>
                </c:pt>
                <c:pt idx="6955">
                  <c:v>6955</c:v>
                </c:pt>
                <c:pt idx="6956">
                  <c:v>6956</c:v>
                </c:pt>
                <c:pt idx="6957">
                  <c:v>6957</c:v>
                </c:pt>
                <c:pt idx="6958">
                  <c:v>6958</c:v>
                </c:pt>
                <c:pt idx="6959">
                  <c:v>6959</c:v>
                </c:pt>
                <c:pt idx="6960">
                  <c:v>6960</c:v>
                </c:pt>
                <c:pt idx="6961">
                  <c:v>6961</c:v>
                </c:pt>
                <c:pt idx="6962">
                  <c:v>6962</c:v>
                </c:pt>
                <c:pt idx="6963">
                  <c:v>6963</c:v>
                </c:pt>
                <c:pt idx="6964">
                  <c:v>6964</c:v>
                </c:pt>
                <c:pt idx="6965">
                  <c:v>6965</c:v>
                </c:pt>
                <c:pt idx="6966">
                  <c:v>6966</c:v>
                </c:pt>
                <c:pt idx="6967">
                  <c:v>6967</c:v>
                </c:pt>
                <c:pt idx="6968">
                  <c:v>6968</c:v>
                </c:pt>
                <c:pt idx="6969">
                  <c:v>6969</c:v>
                </c:pt>
                <c:pt idx="6970">
                  <c:v>6970</c:v>
                </c:pt>
                <c:pt idx="6971">
                  <c:v>6971</c:v>
                </c:pt>
                <c:pt idx="6972">
                  <c:v>6972</c:v>
                </c:pt>
                <c:pt idx="6973">
                  <c:v>6973</c:v>
                </c:pt>
                <c:pt idx="6974">
                  <c:v>6974</c:v>
                </c:pt>
                <c:pt idx="6975">
                  <c:v>6975</c:v>
                </c:pt>
                <c:pt idx="6976">
                  <c:v>6976</c:v>
                </c:pt>
                <c:pt idx="6977">
                  <c:v>6977</c:v>
                </c:pt>
                <c:pt idx="6978">
                  <c:v>6978</c:v>
                </c:pt>
                <c:pt idx="6979">
                  <c:v>6979</c:v>
                </c:pt>
                <c:pt idx="6980">
                  <c:v>6980</c:v>
                </c:pt>
                <c:pt idx="6981">
                  <c:v>6981</c:v>
                </c:pt>
                <c:pt idx="6982">
                  <c:v>6982</c:v>
                </c:pt>
                <c:pt idx="6983">
                  <c:v>6983</c:v>
                </c:pt>
                <c:pt idx="6984">
                  <c:v>6984</c:v>
                </c:pt>
                <c:pt idx="6985">
                  <c:v>6985</c:v>
                </c:pt>
                <c:pt idx="6986">
                  <c:v>6986</c:v>
                </c:pt>
                <c:pt idx="6987">
                  <c:v>6987</c:v>
                </c:pt>
                <c:pt idx="6988">
                  <c:v>6988</c:v>
                </c:pt>
                <c:pt idx="6989">
                  <c:v>6989</c:v>
                </c:pt>
                <c:pt idx="6990">
                  <c:v>6990</c:v>
                </c:pt>
                <c:pt idx="6991">
                  <c:v>6991</c:v>
                </c:pt>
                <c:pt idx="6992">
                  <c:v>6992</c:v>
                </c:pt>
                <c:pt idx="6993">
                  <c:v>6993</c:v>
                </c:pt>
                <c:pt idx="6994">
                  <c:v>6994</c:v>
                </c:pt>
                <c:pt idx="6995">
                  <c:v>6995</c:v>
                </c:pt>
                <c:pt idx="6996">
                  <c:v>6996</c:v>
                </c:pt>
                <c:pt idx="6997">
                  <c:v>6997</c:v>
                </c:pt>
                <c:pt idx="6998">
                  <c:v>6998</c:v>
                </c:pt>
                <c:pt idx="6999">
                  <c:v>6999</c:v>
                </c:pt>
                <c:pt idx="7000">
                  <c:v>7000</c:v>
                </c:pt>
                <c:pt idx="7001">
                  <c:v>7001</c:v>
                </c:pt>
                <c:pt idx="7002">
                  <c:v>7002</c:v>
                </c:pt>
                <c:pt idx="7003">
                  <c:v>7003</c:v>
                </c:pt>
                <c:pt idx="7004">
                  <c:v>7004</c:v>
                </c:pt>
                <c:pt idx="7005">
                  <c:v>7005</c:v>
                </c:pt>
                <c:pt idx="7006">
                  <c:v>7006</c:v>
                </c:pt>
                <c:pt idx="7007">
                  <c:v>7007</c:v>
                </c:pt>
                <c:pt idx="7008">
                  <c:v>7008</c:v>
                </c:pt>
                <c:pt idx="7009">
                  <c:v>7009</c:v>
                </c:pt>
                <c:pt idx="7010">
                  <c:v>7010</c:v>
                </c:pt>
                <c:pt idx="7011">
                  <c:v>7011</c:v>
                </c:pt>
                <c:pt idx="7012">
                  <c:v>7012</c:v>
                </c:pt>
                <c:pt idx="7013">
                  <c:v>7013</c:v>
                </c:pt>
                <c:pt idx="7014">
                  <c:v>7014</c:v>
                </c:pt>
                <c:pt idx="7015">
                  <c:v>7015</c:v>
                </c:pt>
                <c:pt idx="7016">
                  <c:v>7016</c:v>
                </c:pt>
                <c:pt idx="7017">
                  <c:v>7017</c:v>
                </c:pt>
                <c:pt idx="7018">
                  <c:v>7018</c:v>
                </c:pt>
                <c:pt idx="7019">
                  <c:v>7019</c:v>
                </c:pt>
                <c:pt idx="7020">
                  <c:v>7020</c:v>
                </c:pt>
                <c:pt idx="7021">
                  <c:v>7021</c:v>
                </c:pt>
                <c:pt idx="7022">
                  <c:v>7022</c:v>
                </c:pt>
                <c:pt idx="7023">
                  <c:v>7023</c:v>
                </c:pt>
                <c:pt idx="7024">
                  <c:v>7024</c:v>
                </c:pt>
                <c:pt idx="7025">
                  <c:v>7025</c:v>
                </c:pt>
                <c:pt idx="7026">
                  <c:v>7026</c:v>
                </c:pt>
                <c:pt idx="7027">
                  <c:v>7027</c:v>
                </c:pt>
                <c:pt idx="7028">
                  <c:v>7028</c:v>
                </c:pt>
                <c:pt idx="7029">
                  <c:v>7029</c:v>
                </c:pt>
                <c:pt idx="7030">
                  <c:v>7030</c:v>
                </c:pt>
                <c:pt idx="7031">
                  <c:v>7031</c:v>
                </c:pt>
                <c:pt idx="7032">
                  <c:v>7032</c:v>
                </c:pt>
                <c:pt idx="7033">
                  <c:v>7033</c:v>
                </c:pt>
                <c:pt idx="7034">
                  <c:v>7034</c:v>
                </c:pt>
                <c:pt idx="7035">
                  <c:v>7035</c:v>
                </c:pt>
                <c:pt idx="7036">
                  <c:v>7036</c:v>
                </c:pt>
                <c:pt idx="7037">
                  <c:v>7037</c:v>
                </c:pt>
                <c:pt idx="7038">
                  <c:v>7038</c:v>
                </c:pt>
                <c:pt idx="7039">
                  <c:v>7039</c:v>
                </c:pt>
                <c:pt idx="7040">
                  <c:v>7040</c:v>
                </c:pt>
                <c:pt idx="7041">
                  <c:v>7041</c:v>
                </c:pt>
                <c:pt idx="7042">
                  <c:v>7042</c:v>
                </c:pt>
                <c:pt idx="7043">
                  <c:v>7043</c:v>
                </c:pt>
                <c:pt idx="7044">
                  <c:v>7044</c:v>
                </c:pt>
                <c:pt idx="7045">
                  <c:v>7045</c:v>
                </c:pt>
                <c:pt idx="7046">
                  <c:v>7046</c:v>
                </c:pt>
                <c:pt idx="7047">
                  <c:v>7047</c:v>
                </c:pt>
                <c:pt idx="7048">
                  <c:v>7048</c:v>
                </c:pt>
                <c:pt idx="7049">
                  <c:v>7049</c:v>
                </c:pt>
                <c:pt idx="7050">
                  <c:v>7050</c:v>
                </c:pt>
                <c:pt idx="7051">
                  <c:v>7051</c:v>
                </c:pt>
                <c:pt idx="7052">
                  <c:v>7052</c:v>
                </c:pt>
                <c:pt idx="7053">
                  <c:v>7053</c:v>
                </c:pt>
                <c:pt idx="7054">
                  <c:v>7054</c:v>
                </c:pt>
                <c:pt idx="7055">
                  <c:v>7055</c:v>
                </c:pt>
                <c:pt idx="7056">
                  <c:v>7056</c:v>
                </c:pt>
                <c:pt idx="7057">
                  <c:v>7057</c:v>
                </c:pt>
                <c:pt idx="7058">
                  <c:v>7058</c:v>
                </c:pt>
                <c:pt idx="7059">
                  <c:v>7059</c:v>
                </c:pt>
                <c:pt idx="7060">
                  <c:v>7060</c:v>
                </c:pt>
                <c:pt idx="7061">
                  <c:v>7061</c:v>
                </c:pt>
                <c:pt idx="7062">
                  <c:v>7062</c:v>
                </c:pt>
                <c:pt idx="7063">
                  <c:v>7063</c:v>
                </c:pt>
                <c:pt idx="7064">
                  <c:v>7064</c:v>
                </c:pt>
                <c:pt idx="7065">
                  <c:v>7065</c:v>
                </c:pt>
                <c:pt idx="7066">
                  <c:v>7066</c:v>
                </c:pt>
                <c:pt idx="7067">
                  <c:v>7067</c:v>
                </c:pt>
                <c:pt idx="7068">
                  <c:v>7068</c:v>
                </c:pt>
                <c:pt idx="7069">
                  <c:v>7069</c:v>
                </c:pt>
                <c:pt idx="7070">
                  <c:v>7070</c:v>
                </c:pt>
                <c:pt idx="7071">
                  <c:v>7071</c:v>
                </c:pt>
                <c:pt idx="7072">
                  <c:v>7072</c:v>
                </c:pt>
                <c:pt idx="7073">
                  <c:v>7073</c:v>
                </c:pt>
                <c:pt idx="7074">
                  <c:v>7074</c:v>
                </c:pt>
                <c:pt idx="7075">
                  <c:v>7075</c:v>
                </c:pt>
                <c:pt idx="7076">
                  <c:v>7076</c:v>
                </c:pt>
                <c:pt idx="7077">
                  <c:v>7077</c:v>
                </c:pt>
                <c:pt idx="7078">
                  <c:v>7078</c:v>
                </c:pt>
                <c:pt idx="7079">
                  <c:v>7079</c:v>
                </c:pt>
                <c:pt idx="7080">
                  <c:v>7080</c:v>
                </c:pt>
                <c:pt idx="7081">
                  <c:v>7081</c:v>
                </c:pt>
                <c:pt idx="7082">
                  <c:v>7082</c:v>
                </c:pt>
                <c:pt idx="7083">
                  <c:v>7083</c:v>
                </c:pt>
                <c:pt idx="7084">
                  <c:v>7084</c:v>
                </c:pt>
                <c:pt idx="7085">
                  <c:v>7085</c:v>
                </c:pt>
                <c:pt idx="7086">
                  <c:v>7086</c:v>
                </c:pt>
                <c:pt idx="7087">
                  <c:v>7087</c:v>
                </c:pt>
                <c:pt idx="7088">
                  <c:v>7088</c:v>
                </c:pt>
                <c:pt idx="7089">
                  <c:v>7089</c:v>
                </c:pt>
                <c:pt idx="7090">
                  <c:v>7090</c:v>
                </c:pt>
                <c:pt idx="7091">
                  <c:v>7091</c:v>
                </c:pt>
                <c:pt idx="7092">
                  <c:v>7092</c:v>
                </c:pt>
                <c:pt idx="7093">
                  <c:v>7093</c:v>
                </c:pt>
                <c:pt idx="7094">
                  <c:v>7094</c:v>
                </c:pt>
                <c:pt idx="7095">
                  <c:v>7095</c:v>
                </c:pt>
                <c:pt idx="7096">
                  <c:v>7096</c:v>
                </c:pt>
                <c:pt idx="7097">
                  <c:v>7097</c:v>
                </c:pt>
                <c:pt idx="7098">
                  <c:v>7098</c:v>
                </c:pt>
                <c:pt idx="7099">
                  <c:v>7099</c:v>
                </c:pt>
                <c:pt idx="7100">
                  <c:v>7100</c:v>
                </c:pt>
                <c:pt idx="7101">
                  <c:v>7101</c:v>
                </c:pt>
                <c:pt idx="7102">
                  <c:v>7102</c:v>
                </c:pt>
                <c:pt idx="7103">
                  <c:v>7103</c:v>
                </c:pt>
                <c:pt idx="7104">
                  <c:v>7104</c:v>
                </c:pt>
                <c:pt idx="7105">
                  <c:v>7105</c:v>
                </c:pt>
                <c:pt idx="7106">
                  <c:v>7106</c:v>
                </c:pt>
                <c:pt idx="7107">
                  <c:v>7107</c:v>
                </c:pt>
                <c:pt idx="7108">
                  <c:v>7108</c:v>
                </c:pt>
                <c:pt idx="7109">
                  <c:v>7109</c:v>
                </c:pt>
                <c:pt idx="7110">
                  <c:v>7110</c:v>
                </c:pt>
                <c:pt idx="7111">
                  <c:v>7111</c:v>
                </c:pt>
                <c:pt idx="7112">
                  <c:v>7112</c:v>
                </c:pt>
                <c:pt idx="7113">
                  <c:v>7113</c:v>
                </c:pt>
                <c:pt idx="7114">
                  <c:v>7114</c:v>
                </c:pt>
                <c:pt idx="7115">
                  <c:v>7115</c:v>
                </c:pt>
                <c:pt idx="7116">
                  <c:v>7116</c:v>
                </c:pt>
                <c:pt idx="7117">
                  <c:v>7117</c:v>
                </c:pt>
                <c:pt idx="7118">
                  <c:v>7118</c:v>
                </c:pt>
                <c:pt idx="7119">
                  <c:v>7119</c:v>
                </c:pt>
                <c:pt idx="7120">
                  <c:v>7120</c:v>
                </c:pt>
                <c:pt idx="7121">
                  <c:v>7121</c:v>
                </c:pt>
                <c:pt idx="7122">
                  <c:v>7122</c:v>
                </c:pt>
                <c:pt idx="7123">
                  <c:v>7123</c:v>
                </c:pt>
                <c:pt idx="7124">
                  <c:v>7124</c:v>
                </c:pt>
                <c:pt idx="7125">
                  <c:v>7125</c:v>
                </c:pt>
                <c:pt idx="7126">
                  <c:v>7126</c:v>
                </c:pt>
                <c:pt idx="7127">
                  <c:v>7127</c:v>
                </c:pt>
                <c:pt idx="7128">
                  <c:v>7128</c:v>
                </c:pt>
                <c:pt idx="7129">
                  <c:v>7129</c:v>
                </c:pt>
                <c:pt idx="7130">
                  <c:v>7130</c:v>
                </c:pt>
                <c:pt idx="7131">
                  <c:v>7131</c:v>
                </c:pt>
                <c:pt idx="7132">
                  <c:v>7132</c:v>
                </c:pt>
                <c:pt idx="7133">
                  <c:v>7133</c:v>
                </c:pt>
                <c:pt idx="7134">
                  <c:v>7134</c:v>
                </c:pt>
                <c:pt idx="7135">
                  <c:v>7135</c:v>
                </c:pt>
                <c:pt idx="7136">
                  <c:v>7136</c:v>
                </c:pt>
                <c:pt idx="7137">
                  <c:v>7137</c:v>
                </c:pt>
                <c:pt idx="7138">
                  <c:v>7138</c:v>
                </c:pt>
                <c:pt idx="7139">
                  <c:v>7139</c:v>
                </c:pt>
                <c:pt idx="7140">
                  <c:v>7140</c:v>
                </c:pt>
                <c:pt idx="7141">
                  <c:v>7141</c:v>
                </c:pt>
                <c:pt idx="7142">
                  <c:v>7142</c:v>
                </c:pt>
                <c:pt idx="7143">
                  <c:v>7143</c:v>
                </c:pt>
                <c:pt idx="7144">
                  <c:v>7144</c:v>
                </c:pt>
                <c:pt idx="7145">
                  <c:v>7145</c:v>
                </c:pt>
                <c:pt idx="7146">
                  <c:v>7146</c:v>
                </c:pt>
                <c:pt idx="7147">
                  <c:v>7147</c:v>
                </c:pt>
                <c:pt idx="7148">
                  <c:v>7148</c:v>
                </c:pt>
                <c:pt idx="7149">
                  <c:v>7149</c:v>
                </c:pt>
                <c:pt idx="7150">
                  <c:v>7150</c:v>
                </c:pt>
                <c:pt idx="7151">
                  <c:v>7151</c:v>
                </c:pt>
                <c:pt idx="7152">
                  <c:v>7152</c:v>
                </c:pt>
                <c:pt idx="7153">
                  <c:v>7153</c:v>
                </c:pt>
                <c:pt idx="7154">
                  <c:v>7154</c:v>
                </c:pt>
                <c:pt idx="7155">
                  <c:v>7155</c:v>
                </c:pt>
                <c:pt idx="7156">
                  <c:v>7156</c:v>
                </c:pt>
                <c:pt idx="7157">
                  <c:v>7157</c:v>
                </c:pt>
                <c:pt idx="7158">
                  <c:v>7158</c:v>
                </c:pt>
                <c:pt idx="7159">
                  <c:v>7159</c:v>
                </c:pt>
                <c:pt idx="7160">
                  <c:v>7160</c:v>
                </c:pt>
                <c:pt idx="7161">
                  <c:v>7161</c:v>
                </c:pt>
                <c:pt idx="7162">
                  <c:v>7162</c:v>
                </c:pt>
                <c:pt idx="7163">
                  <c:v>7163</c:v>
                </c:pt>
                <c:pt idx="7164">
                  <c:v>7164</c:v>
                </c:pt>
                <c:pt idx="7165">
                  <c:v>7165</c:v>
                </c:pt>
                <c:pt idx="7166">
                  <c:v>7166</c:v>
                </c:pt>
                <c:pt idx="7167">
                  <c:v>7167</c:v>
                </c:pt>
                <c:pt idx="7168">
                  <c:v>7168</c:v>
                </c:pt>
                <c:pt idx="7169">
                  <c:v>7169</c:v>
                </c:pt>
                <c:pt idx="7170">
                  <c:v>7170</c:v>
                </c:pt>
                <c:pt idx="7171">
                  <c:v>7171</c:v>
                </c:pt>
                <c:pt idx="7172">
                  <c:v>7172</c:v>
                </c:pt>
                <c:pt idx="7173">
                  <c:v>7173</c:v>
                </c:pt>
                <c:pt idx="7174">
                  <c:v>7174</c:v>
                </c:pt>
                <c:pt idx="7175">
                  <c:v>7175</c:v>
                </c:pt>
                <c:pt idx="7176">
                  <c:v>7176</c:v>
                </c:pt>
                <c:pt idx="7177">
                  <c:v>7177</c:v>
                </c:pt>
                <c:pt idx="7178">
                  <c:v>7178</c:v>
                </c:pt>
                <c:pt idx="7179">
                  <c:v>7179</c:v>
                </c:pt>
                <c:pt idx="7180">
                  <c:v>7180</c:v>
                </c:pt>
                <c:pt idx="7181">
                  <c:v>7181</c:v>
                </c:pt>
                <c:pt idx="7182">
                  <c:v>7182</c:v>
                </c:pt>
                <c:pt idx="7183">
                  <c:v>7183</c:v>
                </c:pt>
                <c:pt idx="7184">
                  <c:v>7184</c:v>
                </c:pt>
                <c:pt idx="7185">
                  <c:v>7185</c:v>
                </c:pt>
                <c:pt idx="7186">
                  <c:v>7186</c:v>
                </c:pt>
                <c:pt idx="7187">
                  <c:v>7187</c:v>
                </c:pt>
                <c:pt idx="7188">
                  <c:v>7188</c:v>
                </c:pt>
                <c:pt idx="7189">
                  <c:v>7189</c:v>
                </c:pt>
                <c:pt idx="7190">
                  <c:v>7190</c:v>
                </c:pt>
                <c:pt idx="7191">
                  <c:v>7191</c:v>
                </c:pt>
                <c:pt idx="7192">
                  <c:v>7192</c:v>
                </c:pt>
                <c:pt idx="7193">
                  <c:v>7193</c:v>
                </c:pt>
                <c:pt idx="7194">
                  <c:v>7194</c:v>
                </c:pt>
                <c:pt idx="7195">
                  <c:v>7195</c:v>
                </c:pt>
                <c:pt idx="7196">
                  <c:v>7196</c:v>
                </c:pt>
                <c:pt idx="7197">
                  <c:v>7197</c:v>
                </c:pt>
                <c:pt idx="7198">
                  <c:v>7198</c:v>
                </c:pt>
                <c:pt idx="7199">
                  <c:v>7199</c:v>
                </c:pt>
                <c:pt idx="7200">
                  <c:v>7200</c:v>
                </c:pt>
                <c:pt idx="7201">
                  <c:v>7201</c:v>
                </c:pt>
                <c:pt idx="7202">
                  <c:v>7202</c:v>
                </c:pt>
                <c:pt idx="7203">
                  <c:v>7203</c:v>
                </c:pt>
                <c:pt idx="7204">
                  <c:v>7204</c:v>
                </c:pt>
                <c:pt idx="7205">
                  <c:v>7205</c:v>
                </c:pt>
                <c:pt idx="7206">
                  <c:v>7206</c:v>
                </c:pt>
                <c:pt idx="7207">
                  <c:v>7207</c:v>
                </c:pt>
                <c:pt idx="7208">
                  <c:v>7208</c:v>
                </c:pt>
                <c:pt idx="7209">
                  <c:v>7209</c:v>
                </c:pt>
                <c:pt idx="7210">
                  <c:v>7210</c:v>
                </c:pt>
                <c:pt idx="7211">
                  <c:v>7211</c:v>
                </c:pt>
                <c:pt idx="7212">
                  <c:v>7212</c:v>
                </c:pt>
                <c:pt idx="7213">
                  <c:v>7213</c:v>
                </c:pt>
                <c:pt idx="7214">
                  <c:v>7214</c:v>
                </c:pt>
                <c:pt idx="7215">
                  <c:v>7215</c:v>
                </c:pt>
                <c:pt idx="7216">
                  <c:v>7216</c:v>
                </c:pt>
                <c:pt idx="7217">
                  <c:v>7217</c:v>
                </c:pt>
                <c:pt idx="7218">
                  <c:v>7218</c:v>
                </c:pt>
                <c:pt idx="7219">
                  <c:v>7219</c:v>
                </c:pt>
                <c:pt idx="7220">
                  <c:v>7220</c:v>
                </c:pt>
                <c:pt idx="7221">
                  <c:v>7221</c:v>
                </c:pt>
                <c:pt idx="7222">
                  <c:v>7222</c:v>
                </c:pt>
                <c:pt idx="7223">
                  <c:v>7223</c:v>
                </c:pt>
                <c:pt idx="7224">
                  <c:v>7224</c:v>
                </c:pt>
                <c:pt idx="7225">
                  <c:v>7225</c:v>
                </c:pt>
                <c:pt idx="7226">
                  <c:v>7226</c:v>
                </c:pt>
                <c:pt idx="7227">
                  <c:v>7227</c:v>
                </c:pt>
                <c:pt idx="7228">
                  <c:v>7228</c:v>
                </c:pt>
                <c:pt idx="7229">
                  <c:v>7229</c:v>
                </c:pt>
                <c:pt idx="7230">
                  <c:v>7230</c:v>
                </c:pt>
                <c:pt idx="7231">
                  <c:v>7231</c:v>
                </c:pt>
                <c:pt idx="7232">
                  <c:v>7232</c:v>
                </c:pt>
                <c:pt idx="7233">
                  <c:v>7233</c:v>
                </c:pt>
                <c:pt idx="7234">
                  <c:v>7234</c:v>
                </c:pt>
                <c:pt idx="7235">
                  <c:v>7235</c:v>
                </c:pt>
                <c:pt idx="7236">
                  <c:v>7236</c:v>
                </c:pt>
                <c:pt idx="7237">
                  <c:v>7237</c:v>
                </c:pt>
                <c:pt idx="7238">
                  <c:v>7238</c:v>
                </c:pt>
                <c:pt idx="7239">
                  <c:v>7239</c:v>
                </c:pt>
                <c:pt idx="7240">
                  <c:v>7240</c:v>
                </c:pt>
                <c:pt idx="7241">
                  <c:v>7241</c:v>
                </c:pt>
                <c:pt idx="7242">
                  <c:v>7242</c:v>
                </c:pt>
                <c:pt idx="7243">
                  <c:v>7243</c:v>
                </c:pt>
                <c:pt idx="7244">
                  <c:v>7244</c:v>
                </c:pt>
                <c:pt idx="7245">
                  <c:v>7245</c:v>
                </c:pt>
                <c:pt idx="7246">
                  <c:v>7246</c:v>
                </c:pt>
                <c:pt idx="7247">
                  <c:v>7247</c:v>
                </c:pt>
                <c:pt idx="7248">
                  <c:v>7248</c:v>
                </c:pt>
                <c:pt idx="7249">
                  <c:v>7249</c:v>
                </c:pt>
                <c:pt idx="7250">
                  <c:v>7250</c:v>
                </c:pt>
                <c:pt idx="7251">
                  <c:v>7251</c:v>
                </c:pt>
                <c:pt idx="7252">
                  <c:v>7252</c:v>
                </c:pt>
                <c:pt idx="7253">
                  <c:v>7253</c:v>
                </c:pt>
                <c:pt idx="7254">
                  <c:v>7254</c:v>
                </c:pt>
                <c:pt idx="7255">
                  <c:v>7255</c:v>
                </c:pt>
                <c:pt idx="7256">
                  <c:v>7256</c:v>
                </c:pt>
                <c:pt idx="7257">
                  <c:v>7257</c:v>
                </c:pt>
                <c:pt idx="7258">
                  <c:v>7258</c:v>
                </c:pt>
                <c:pt idx="7259">
                  <c:v>7259</c:v>
                </c:pt>
                <c:pt idx="7260">
                  <c:v>7260</c:v>
                </c:pt>
                <c:pt idx="7261">
                  <c:v>7261</c:v>
                </c:pt>
                <c:pt idx="7262">
                  <c:v>7262</c:v>
                </c:pt>
                <c:pt idx="7263">
                  <c:v>7263</c:v>
                </c:pt>
                <c:pt idx="7264">
                  <c:v>7264</c:v>
                </c:pt>
                <c:pt idx="7265">
                  <c:v>7265</c:v>
                </c:pt>
                <c:pt idx="7266">
                  <c:v>7266</c:v>
                </c:pt>
                <c:pt idx="7267">
                  <c:v>7267</c:v>
                </c:pt>
                <c:pt idx="7268">
                  <c:v>7268</c:v>
                </c:pt>
                <c:pt idx="7269">
                  <c:v>7269</c:v>
                </c:pt>
                <c:pt idx="7270">
                  <c:v>7270</c:v>
                </c:pt>
                <c:pt idx="7271">
                  <c:v>7271</c:v>
                </c:pt>
                <c:pt idx="7272">
                  <c:v>7272</c:v>
                </c:pt>
                <c:pt idx="7273">
                  <c:v>7273</c:v>
                </c:pt>
                <c:pt idx="7274">
                  <c:v>7274</c:v>
                </c:pt>
                <c:pt idx="7275">
                  <c:v>7275</c:v>
                </c:pt>
                <c:pt idx="7276">
                  <c:v>7276</c:v>
                </c:pt>
                <c:pt idx="7277">
                  <c:v>7277</c:v>
                </c:pt>
                <c:pt idx="7278">
                  <c:v>7278</c:v>
                </c:pt>
                <c:pt idx="7279">
                  <c:v>7279</c:v>
                </c:pt>
                <c:pt idx="7280">
                  <c:v>7280</c:v>
                </c:pt>
                <c:pt idx="7281">
                  <c:v>7281</c:v>
                </c:pt>
                <c:pt idx="7282">
                  <c:v>7282</c:v>
                </c:pt>
                <c:pt idx="7283">
                  <c:v>7283</c:v>
                </c:pt>
                <c:pt idx="7284">
                  <c:v>7284</c:v>
                </c:pt>
                <c:pt idx="7285">
                  <c:v>7285</c:v>
                </c:pt>
                <c:pt idx="7286">
                  <c:v>7286</c:v>
                </c:pt>
                <c:pt idx="7287">
                  <c:v>7287</c:v>
                </c:pt>
                <c:pt idx="7288">
                  <c:v>7288</c:v>
                </c:pt>
                <c:pt idx="7289">
                  <c:v>7289</c:v>
                </c:pt>
                <c:pt idx="7290">
                  <c:v>7290</c:v>
                </c:pt>
                <c:pt idx="7291">
                  <c:v>7291</c:v>
                </c:pt>
                <c:pt idx="7292">
                  <c:v>7292</c:v>
                </c:pt>
                <c:pt idx="7293">
                  <c:v>7293</c:v>
                </c:pt>
                <c:pt idx="7294">
                  <c:v>7294</c:v>
                </c:pt>
                <c:pt idx="7295">
                  <c:v>7295</c:v>
                </c:pt>
                <c:pt idx="7296">
                  <c:v>7296</c:v>
                </c:pt>
                <c:pt idx="7297">
                  <c:v>7297</c:v>
                </c:pt>
                <c:pt idx="7298">
                  <c:v>7298</c:v>
                </c:pt>
                <c:pt idx="7299">
                  <c:v>7299</c:v>
                </c:pt>
                <c:pt idx="7300">
                  <c:v>7300</c:v>
                </c:pt>
                <c:pt idx="7301">
                  <c:v>7301</c:v>
                </c:pt>
                <c:pt idx="7302">
                  <c:v>7302</c:v>
                </c:pt>
                <c:pt idx="7303">
                  <c:v>7303</c:v>
                </c:pt>
                <c:pt idx="7304">
                  <c:v>7304</c:v>
                </c:pt>
                <c:pt idx="7305">
                  <c:v>7305</c:v>
                </c:pt>
                <c:pt idx="7306">
                  <c:v>7306</c:v>
                </c:pt>
                <c:pt idx="7307">
                  <c:v>7307</c:v>
                </c:pt>
                <c:pt idx="7308">
                  <c:v>7308</c:v>
                </c:pt>
                <c:pt idx="7309">
                  <c:v>7309</c:v>
                </c:pt>
                <c:pt idx="7310">
                  <c:v>7310</c:v>
                </c:pt>
                <c:pt idx="7311">
                  <c:v>7311</c:v>
                </c:pt>
                <c:pt idx="7312">
                  <c:v>7312</c:v>
                </c:pt>
                <c:pt idx="7313">
                  <c:v>7313</c:v>
                </c:pt>
                <c:pt idx="7314">
                  <c:v>7314</c:v>
                </c:pt>
                <c:pt idx="7315">
                  <c:v>7315</c:v>
                </c:pt>
                <c:pt idx="7316">
                  <c:v>7316</c:v>
                </c:pt>
                <c:pt idx="7317">
                  <c:v>7317</c:v>
                </c:pt>
                <c:pt idx="7318">
                  <c:v>7318</c:v>
                </c:pt>
                <c:pt idx="7319">
                  <c:v>7319</c:v>
                </c:pt>
                <c:pt idx="7320">
                  <c:v>7320</c:v>
                </c:pt>
                <c:pt idx="7321">
                  <c:v>7321</c:v>
                </c:pt>
                <c:pt idx="7322">
                  <c:v>7322</c:v>
                </c:pt>
                <c:pt idx="7323">
                  <c:v>7323</c:v>
                </c:pt>
                <c:pt idx="7324">
                  <c:v>7324</c:v>
                </c:pt>
                <c:pt idx="7325">
                  <c:v>7325</c:v>
                </c:pt>
                <c:pt idx="7326">
                  <c:v>7326</c:v>
                </c:pt>
                <c:pt idx="7327">
                  <c:v>7327</c:v>
                </c:pt>
                <c:pt idx="7328">
                  <c:v>7328</c:v>
                </c:pt>
                <c:pt idx="7329">
                  <c:v>7329</c:v>
                </c:pt>
                <c:pt idx="7330">
                  <c:v>7330</c:v>
                </c:pt>
                <c:pt idx="7331">
                  <c:v>7331</c:v>
                </c:pt>
                <c:pt idx="7332">
                  <c:v>7332</c:v>
                </c:pt>
                <c:pt idx="7333">
                  <c:v>7333</c:v>
                </c:pt>
                <c:pt idx="7334">
                  <c:v>7334</c:v>
                </c:pt>
                <c:pt idx="7335">
                  <c:v>7335</c:v>
                </c:pt>
                <c:pt idx="7336">
                  <c:v>7336</c:v>
                </c:pt>
                <c:pt idx="7337">
                  <c:v>7337</c:v>
                </c:pt>
                <c:pt idx="7338">
                  <c:v>7338</c:v>
                </c:pt>
                <c:pt idx="7339">
                  <c:v>7339</c:v>
                </c:pt>
                <c:pt idx="7340">
                  <c:v>7340</c:v>
                </c:pt>
                <c:pt idx="7341">
                  <c:v>7341</c:v>
                </c:pt>
                <c:pt idx="7342">
                  <c:v>7342</c:v>
                </c:pt>
                <c:pt idx="7343">
                  <c:v>7343</c:v>
                </c:pt>
                <c:pt idx="7344">
                  <c:v>7344</c:v>
                </c:pt>
                <c:pt idx="7345">
                  <c:v>7345</c:v>
                </c:pt>
                <c:pt idx="7346">
                  <c:v>7346</c:v>
                </c:pt>
                <c:pt idx="7347">
                  <c:v>7347</c:v>
                </c:pt>
                <c:pt idx="7348">
                  <c:v>7348</c:v>
                </c:pt>
                <c:pt idx="7349">
                  <c:v>7349</c:v>
                </c:pt>
                <c:pt idx="7350">
                  <c:v>7350</c:v>
                </c:pt>
                <c:pt idx="7351">
                  <c:v>7351</c:v>
                </c:pt>
                <c:pt idx="7352">
                  <c:v>7352</c:v>
                </c:pt>
                <c:pt idx="7353">
                  <c:v>7353</c:v>
                </c:pt>
                <c:pt idx="7354">
                  <c:v>7354</c:v>
                </c:pt>
                <c:pt idx="7355">
                  <c:v>7355</c:v>
                </c:pt>
                <c:pt idx="7356">
                  <c:v>7356</c:v>
                </c:pt>
                <c:pt idx="7357">
                  <c:v>7357</c:v>
                </c:pt>
                <c:pt idx="7358">
                  <c:v>7358</c:v>
                </c:pt>
                <c:pt idx="7359">
                  <c:v>7359</c:v>
                </c:pt>
                <c:pt idx="7360">
                  <c:v>7360</c:v>
                </c:pt>
                <c:pt idx="7361">
                  <c:v>7361</c:v>
                </c:pt>
                <c:pt idx="7362">
                  <c:v>7362</c:v>
                </c:pt>
                <c:pt idx="7363">
                  <c:v>7363</c:v>
                </c:pt>
                <c:pt idx="7364">
                  <c:v>7364</c:v>
                </c:pt>
                <c:pt idx="7365">
                  <c:v>7365</c:v>
                </c:pt>
                <c:pt idx="7366">
                  <c:v>7366</c:v>
                </c:pt>
                <c:pt idx="7367">
                  <c:v>7367</c:v>
                </c:pt>
                <c:pt idx="7368">
                  <c:v>7368</c:v>
                </c:pt>
                <c:pt idx="7369">
                  <c:v>7369</c:v>
                </c:pt>
                <c:pt idx="7370">
                  <c:v>7370</c:v>
                </c:pt>
                <c:pt idx="7371">
                  <c:v>7371</c:v>
                </c:pt>
                <c:pt idx="7372">
                  <c:v>7372</c:v>
                </c:pt>
                <c:pt idx="7373">
                  <c:v>7373</c:v>
                </c:pt>
                <c:pt idx="7374">
                  <c:v>7374</c:v>
                </c:pt>
                <c:pt idx="7375">
                  <c:v>7375</c:v>
                </c:pt>
                <c:pt idx="7376">
                  <c:v>7376</c:v>
                </c:pt>
                <c:pt idx="7377">
                  <c:v>7377</c:v>
                </c:pt>
                <c:pt idx="7378">
                  <c:v>7378</c:v>
                </c:pt>
                <c:pt idx="7379">
                  <c:v>7379</c:v>
                </c:pt>
                <c:pt idx="7380">
                  <c:v>7380</c:v>
                </c:pt>
                <c:pt idx="7381">
                  <c:v>7381</c:v>
                </c:pt>
                <c:pt idx="7382">
                  <c:v>7382</c:v>
                </c:pt>
                <c:pt idx="7383">
                  <c:v>7383</c:v>
                </c:pt>
                <c:pt idx="7384">
                  <c:v>7384</c:v>
                </c:pt>
                <c:pt idx="7385">
                  <c:v>7385</c:v>
                </c:pt>
                <c:pt idx="7386">
                  <c:v>7386</c:v>
                </c:pt>
                <c:pt idx="7387">
                  <c:v>7387</c:v>
                </c:pt>
                <c:pt idx="7388">
                  <c:v>7388</c:v>
                </c:pt>
                <c:pt idx="7389">
                  <c:v>7389</c:v>
                </c:pt>
                <c:pt idx="7390">
                  <c:v>7390</c:v>
                </c:pt>
                <c:pt idx="7391">
                  <c:v>7391</c:v>
                </c:pt>
                <c:pt idx="7392">
                  <c:v>7392</c:v>
                </c:pt>
                <c:pt idx="7393">
                  <c:v>7393</c:v>
                </c:pt>
                <c:pt idx="7394">
                  <c:v>7394</c:v>
                </c:pt>
                <c:pt idx="7395">
                  <c:v>7395</c:v>
                </c:pt>
                <c:pt idx="7396">
                  <c:v>7396</c:v>
                </c:pt>
                <c:pt idx="7397">
                  <c:v>7397</c:v>
                </c:pt>
                <c:pt idx="7398">
                  <c:v>7398</c:v>
                </c:pt>
                <c:pt idx="7399">
                  <c:v>7399</c:v>
                </c:pt>
                <c:pt idx="7400">
                  <c:v>7400</c:v>
                </c:pt>
                <c:pt idx="7401">
                  <c:v>7401</c:v>
                </c:pt>
                <c:pt idx="7402">
                  <c:v>7402</c:v>
                </c:pt>
                <c:pt idx="7403">
                  <c:v>7403</c:v>
                </c:pt>
                <c:pt idx="7404">
                  <c:v>7404</c:v>
                </c:pt>
                <c:pt idx="7405">
                  <c:v>7405</c:v>
                </c:pt>
                <c:pt idx="7406">
                  <c:v>7406</c:v>
                </c:pt>
                <c:pt idx="7407">
                  <c:v>7407</c:v>
                </c:pt>
                <c:pt idx="7408">
                  <c:v>7408</c:v>
                </c:pt>
                <c:pt idx="7409">
                  <c:v>7409</c:v>
                </c:pt>
                <c:pt idx="7410">
                  <c:v>7410</c:v>
                </c:pt>
                <c:pt idx="7411">
                  <c:v>7411</c:v>
                </c:pt>
                <c:pt idx="7412">
                  <c:v>7412</c:v>
                </c:pt>
                <c:pt idx="7413">
                  <c:v>7413</c:v>
                </c:pt>
                <c:pt idx="7414">
                  <c:v>7414</c:v>
                </c:pt>
                <c:pt idx="7415">
                  <c:v>7415</c:v>
                </c:pt>
                <c:pt idx="7416">
                  <c:v>7416</c:v>
                </c:pt>
                <c:pt idx="7417">
                  <c:v>7417</c:v>
                </c:pt>
                <c:pt idx="7418">
                  <c:v>7418</c:v>
                </c:pt>
                <c:pt idx="7419">
                  <c:v>7419</c:v>
                </c:pt>
                <c:pt idx="7420">
                  <c:v>7420</c:v>
                </c:pt>
                <c:pt idx="7421">
                  <c:v>7421</c:v>
                </c:pt>
                <c:pt idx="7422">
                  <c:v>7422</c:v>
                </c:pt>
                <c:pt idx="7423">
                  <c:v>7423</c:v>
                </c:pt>
                <c:pt idx="7424">
                  <c:v>7424</c:v>
                </c:pt>
                <c:pt idx="7425">
                  <c:v>7425</c:v>
                </c:pt>
                <c:pt idx="7426">
                  <c:v>7426</c:v>
                </c:pt>
                <c:pt idx="7427">
                  <c:v>7427</c:v>
                </c:pt>
                <c:pt idx="7428">
                  <c:v>7428</c:v>
                </c:pt>
                <c:pt idx="7429">
                  <c:v>7429</c:v>
                </c:pt>
                <c:pt idx="7430">
                  <c:v>7430</c:v>
                </c:pt>
                <c:pt idx="7431">
                  <c:v>7431</c:v>
                </c:pt>
                <c:pt idx="7432">
                  <c:v>7432</c:v>
                </c:pt>
                <c:pt idx="7433">
                  <c:v>7433</c:v>
                </c:pt>
                <c:pt idx="7434">
                  <c:v>7434</c:v>
                </c:pt>
                <c:pt idx="7435">
                  <c:v>7435</c:v>
                </c:pt>
                <c:pt idx="7436">
                  <c:v>7436</c:v>
                </c:pt>
                <c:pt idx="7437">
                  <c:v>7437</c:v>
                </c:pt>
                <c:pt idx="7438">
                  <c:v>7438</c:v>
                </c:pt>
                <c:pt idx="7439">
                  <c:v>7439</c:v>
                </c:pt>
                <c:pt idx="7440">
                  <c:v>7440</c:v>
                </c:pt>
                <c:pt idx="7441">
                  <c:v>7441</c:v>
                </c:pt>
                <c:pt idx="7442">
                  <c:v>7442</c:v>
                </c:pt>
                <c:pt idx="7443">
                  <c:v>7443</c:v>
                </c:pt>
                <c:pt idx="7444">
                  <c:v>7444</c:v>
                </c:pt>
                <c:pt idx="7445">
                  <c:v>7445</c:v>
                </c:pt>
                <c:pt idx="7446">
                  <c:v>7446</c:v>
                </c:pt>
                <c:pt idx="7447">
                  <c:v>7447</c:v>
                </c:pt>
                <c:pt idx="7448">
                  <c:v>7448</c:v>
                </c:pt>
                <c:pt idx="7449">
                  <c:v>7449</c:v>
                </c:pt>
                <c:pt idx="7450">
                  <c:v>7450</c:v>
                </c:pt>
                <c:pt idx="7451">
                  <c:v>7451</c:v>
                </c:pt>
                <c:pt idx="7452">
                  <c:v>7452</c:v>
                </c:pt>
                <c:pt idx="7453">
                  <c:v>7453</c:v>
                </c:pt>
                <c:pt idx="7454">
                  <c:v>7454</c:v>
                </c:pt>
                <c:pt idx="7455">
                  <c:v>7455</c:v>
                </c:pt>
                <c:pt idx="7456">
                  <c:v>7456</c:v>
                </c:pt>
                <c:pt idx="7457">
                  <c:v>7457</c:v>
                </c:pt>
                <c:pt idx="7458">
                  <c:v>7458</c:v>
                </c:pt>
                <c:pt idx="7459">
                  <c:v>7459</c:v>
                </c:pt>
                <c:pt idx="7460">
                  <c:v>7460</c:v>
                </c:pt>
                <c:pt idx="7461">
                  <c:v>7461</c:v>
                </c:pt>
                <c:pt idx="7462">
                  <c:v>7462</c:v>
                </c:pt>
                <c:pt idx="7463">
                  <c:v>7463</c:v>
                </c:pt>
                <c:pt idx="7464">
                  <c:v>7464</c:v>
                </c:pt>
                <c:pt idx="7465">
                  <c:v>7465</c:v>
                </c:pt>
                <c:pt idx="7466">
                  <c:v>7466</c:v>
                </c:pt>
                <c:pt idx="7467">
                  <c:v>7467</c:v>
                </c:pt>
                <c:pt idx="7468">
                  <c:v>7468</c:v>
                </c:pt>
                <c:pt idx="7469">
                  <c:v>7469</c:v>
                </c:pt>
                <c:pt idx="7470">
                  <c:v>7470</c:v>
                </c:pt>
                <c:pt idx="7471">
                  <c:v>7471</c:v>
                </c:pt>
                <c:pt idx="7472">
                  <c:v>7472</c:v>
                </c:pt>
                <c:pt idx="7473">
                  <c:v>7473</c:v>
                </c:pt>
                <c:pt idx="7474">
                  <c:v>7474</c:v>
                </c:pt>
                <c:pt idx="7475">
                  <c:v>7475</c:v>
                </c:pt>
                <c:pt idx="7476">
                  <c:v>7476</c:v>
                </c:pt>
                <c:pt idx="7477">
                  <c:v>7477</c:v>
                </c:pt>
                <c:pt idx="7478">
                  <c:v>7478</c:v>
                </c:pt>
                <c:pt idx="7479">
                  <c:v>7479</c:v>
                </c:pt>
                <c:pt idx="7480">
                  <c:v>7480</c:v>
                </c:pt>
                <c:pt idx="7481">
                  <c:v>7481</c:v>
                </c:pt>
                <c:pt idx="7482">
                  <c:v>7482</c:v>
                </c:pt>
                <c:pt idx="7483">
                  <c:v>7483</c:v>
                </c:pt>
                <c:pt idx="7484">
                  <c:v>7484</c:v>
                </c:pt>
                <c:pt idx="7485">
                  <c:v>7485</c:v>
                </c:pt>
                <c:pt idx="7486">
                  <c:v>7486</c:v>
                </c:pt>
                <c:pt idx="7487">
                  <c:v>7487</c:v>
                </c:pt>
                <c:pt idx="7488">
                  <c:v>7488</c:v>
                </c:pt>
                <c:pt idx="7489">
                  <c:v>7489</c:v>
                </c:pt>
                <c:pt idx="7490">
                  <c:v>7490</c:v>
                </c:pt>
                <c:pt idx="7491">
                  <c:v>7491</c:v>
                </c:pt>
                <c:pt idx="7492">
                  <c:v>7492</c:v>
                </c:pt>
                <c:pt idx="7493">
                  <c:v>7493</c:v>
                </c:pt>
                <c:pt idx="7494">
                  <c:v>7494</c:v>
                </c:pt>
                <c:pt idx="7495">
                  <c:v>7495</c:v>
                </c:pt>
                <c:pt idx="7496">
                  <c:v>7496</c:v>
                </c:pt>
                <c:pt idx="7497">
                  <c:v>7497</c:v>
                </c:pt>
                <c:pt idx="7498">
                  <c:v>7498</c:v>
                </c:pt>
                <c:pt idx="7499">
                  <c:v>7499</c:v>
                </c:pt>
                <c:pt idx="7500">
                  <c:v>7500</c:v>
                </c:pt>
                <c:pt idx="7501">
                  <c:v>7501</c:v>
                </c:pt>
                <c:pt idx="7502">
                  <c:v>7502</c:v>
                </c:pt>
                <c:pt idx="7503">
                  <c:v>7503</c:v>
                </c:pt>
                <c:pt idx="7504">
                  <c:v>7504</c:v>
                </c:pt>
                <c:pt idx="7505">
                  <c:v>7505</c:v>
                </c:pt>
                <c:pt idx="7506">
                  <c:v>7506</c:v>
                </c:pt>
                <c:pt idx="7507">
                  <c:v>7507</c:v>
                </c:pt>
                <c:pt idx="7508">
                  <c:v>7508</c:v>
                </c:pt>
                <c:pt idx="7509">
                  <c:v>7509</c:v>
                </c:pt>
                <c:pt idx="7510">
                  <c:v>7510</c:v>
                </c:pt>
                <c:pt idx="7511">
                  <c:v>7511</c:v>
                </c:pt>
                <c:pt idx="7512">
                  <c:v>7512</c:v>
                </c:pt>
                <c:pt idx="7513">
                  <c:v>7513</c:v>
                </c:pt>
                <c:pt idx="7514">
                  <c:v>7514</c:v>
                </c:pt>
                <c:pt idx="7515">
                  <c:v>7515</c:v>
                </c:pt>
                <c:pt idx="7516">
                  <c:v>7516</c:v>
                </c:pt>
                <c:pt idx="7517">
                  <c:v>7517</c:v>
                </c:pt>
                <c:pt idx="7518">
                  <c:v>7518</c:v>
                </c:pt>
                <c:pt idx="7519">
                  <c:v>7519</c:v>
                </c:pt>
                <c:pt idx="7520">
                  <c:v>7520</c:v>
                </c:pt>
                <c:pt idx="7521">
                  <c:v>7521</c:v>
                </c:pt>
                <c:pt idx="7522">
                  <c:v>7522</c:v>
                </c:pt>
                <c:pt idx="7523">
                  <c:v>7523</c:v>
                </c:pt>
                <c:pt idx="7524">
                  <c:v>7524</c:v>
                </c:pt>
                <c:pt idx="7525">
                  <c:v>7525</c:v>
                </c:pt>
                <c:pt idx="7526">
                  <c:v>7526</c:v>
                </c:pt>
                <c:pt idx="7527">
                  <c:v>7527</c:v>
                </c:pt>
                <c:pt idx="7528">
                  <c:v>7528</c:v>
                </c:pt>
                <c:pt idx="7529">
                  <c:v>7529</c:v>
                </c:pt>
                <c:pt idx="7530">
                  <c:v>7530</c:v>
                </c:pt>
                <c:pt idx="7531">
                  <c:v>7531</c:v>
                </c:pt>
                <c:pt idx="7532">
                  <c:v>7532</c:v>
                </c:pt>
                <c:pt idx="7533">
                  <c:v>7533</c:v>
                </c:pt>
                <c:pt idx="7534">
                  <c:v>7534</c:v>
                </c:pt>
                <c:pt idx="7535">
                  <c:v>7535</c:v>
                </c:pt>
                <c:pt idx="7536">
                  <c:v>7536</c:v>
                </c:pt>
                <c:pt idx="7537">
                  <c:v>7537</c:v>
                </c:pt>
                <c:pt idx="7538">
                  <c:v>7538</c:v>
                </c:pt>
                <c:pt idx="7539">
                  <c:v>7539</c:v>
                </c:pt>
                <c:pt idx="7540">
                  <c:v>7540</c:v>
                </c:pt>
                <c:pt idx="7541">
                  <c:v>7541</c:v>
                </c:pt>
                <c:pt idx="7542">
                  <c:v>7542</c:v>
                </c:pt>
                <c:pt idx="7543">
                  <c:v>7543</c:v>
                </c:pt>
                <c:pt idx="7544">
                  <c:v>7544</c:v>
                </c:pt>
                <c:pt idx="7545">
                  <c:v>7545</c:v>
                </c:pt>
                <c:pt idx="7546">
                  <c:v>7546</c:v>
                </c:pt>
                <c:pt idx="7547">
                  <c:v>7547</c:v>
                </c:pt>
                <c:pt idx="7548">
                  <c:v>7548</c:v>
                </c:pt>
                <c:pt idx="7549">
                  <c:v>7549</c:v>
                </c:pt>
                <c:pt idx="7550">
                  <c:v>7550</c:v>
                </c:pt>
                <c:pt idx="7551">
                  <c:v>7551</c:v>
                </c:pt>
                <c:pt idx="7552">
                  <c:v>7552</c:v>
                </c:pt>
                <c:pt idx="7553">
                  <c:v>7553</c:v>
                </c:pt>
                <c:pt idx="7554">
                  <c:v>7554</c:v>
                </c:pt>
                <c:pt idx="7555">
                  <c:v>7555</c:v>
                </c:pt>
                <c:pt idx="7556">
                  <c:v>7556</c:v>
                </c:pt>
                <c:pt idx="7557">
                  <c:v>7557</c:v>
                </c:pt>
                <c:pt idx="7558">
                  <c:v>7558</c:v>
                </c:pt>
                <c:pt idx="7559">
                  <c:v>7559</c:v>
                </c:pt>
                <c:pt idx="7560">
                  <c:v>7560</c:v>
                </c:pt>
                <c:pt idx="7561">
                  <c:v>7561</c:v>
                </c:pt>
                <c:pt idx="7562">
                  <c:v>7562</c:v>
                </c:pt>
                <c:pt idx="7563">
                  <c:v>7563</c:v>
                </c:pt>
                <c:pt idx="7564">
                  <c:v>7564</c:v>
                </c:pt>
                <c:pt idx="7565">
                  <c:v>7565</c:v>
                </c:pt>
                <c:pt idx="7566">
                  <c:v>7566</c:v>
                </c:pt>
                <c:pt idx="7567">
                  <c:v>7567</c:v>
                </c:pt>
                <c:pt idx="7568">
                  <c:v>7568</c:v>
                </c:pt>
                <c:pt idx="7569">
                  <c:v>7569</c:v>
                </c:pt>
                <c:pt idx="7570">
                  <c:v>7570</c:v>
                </c:pt>
                <c:pt idx="7571">
                  <c:v>7571</c:v>
                </c:pt>
                <c:pt idx="7572">
                  <c:v>7572</c:v>
                </c:pt>
                <c:pt idx="7573">
                  <c:v>7573</c:v>
                </c:pt>
                <c:pt idx="7574">
                  <c:v>7574</c:v>
                </c:pt>
                <c:pt idx="7575">
                  <c:v>7575</c:v>
                </c:pt>
                <c:pt idx="7576">
                  <c:v>7576</c:v>
                </c:pt>
                <c:pt idx="7577">
                  <c:v>7577</c:v>
                </c:pt>
                <c:pt idx="7578">
                  <c:v>7578</c:v>
                </c:pt>
                <c:pt idx="7579">
                  <c:v>7579</c:v>
                </c:pt>
                <c:pt idx="7580">
                  <c:v>7580</c:v>
                </c:pt>
                <c:pt idx="7581">
                  <c:v>7581</c:v>
                </c:pt>
                <c:pt idx="7582">
                  <c:v>7582</c:v>
                </c:pt>
                <c:pt idx="7583">
                  <c:v>7583</c:v>
                </c:pt>
                <c:pt idx="7584">
                  <c:v>7584</c:v>
                </c:pt>
                <c:pt idx="7585">
                  <c:v>7585</c:v>
                </c:pt>
                <c:pt idx="7586">
                  <c:v>7586</c:v>
                </c:pt>
                <c:pt idx="7587">
                  <c:v>7587</c:v>
                </c:pt>
                <c:pt idx="7588">
                  <c:v>7588</c:v>
                </c:pt>
                <c:pt idx="7589">
                  <c:v>7589</c:v>
                </c:pt>
                <c:pt idx="7590">
                  <c:v>7590</c:v>
                </c:pt>
                <c:pt idx="7591">
                  <c:v>7591</c:v>
                </c:pt>
                <c:pt idx="7592">
                  <c:v>7592</c:v>
                </c:pt>
                <c:pt idx="7593">
                  <c:v>7593</c:v>
                </c:pt>
                <c:pt idx="7594">
                  <c:v>7594</c:v>
                </c:pt>
                <c:pt idx="7595">
                  <c:v>7595</c:v>
                </c:pt>
                <c:pt idx="7596">
                  <c:v>7596</c:v>
                </c:pt>
                <c:pt idx="7597">
                  <c:v>7597</c:v>
                </c:pt>
                <c:pt idx="7598">
                  <c:v>7598</c:v>
                </c:pt>
                <c:pt idx="7599">
                  <c:v>7599</c:v>
                </c:pt>
                <c:pt idx="7600">
                  <c:v>7600</c:v>
                </c:pt>
                <c:pt idx="7601">
                  <c:v>7601</c:v>
                </c:pt>
                <c:pt idx="7602">
                  <c:v>7602</c:v>
                </c:pt>
                <c:pt idx="7603">
                  <c:v>7603</c:v>
                </c:pt>
                <c:pt idx="7604">
                  <c:v>7604</c:v>
                </c:pt>
                <c:pt idx="7605">
                  <c:v>7605</c:v>
                </c:pt>
                <c:pt idx="7606">
                  <c:v>7606</c:v>
                </c:pt>
                <c:pt idx="7607">
                  <c:v>7607</c:v>
                </c:pt>
                <c:pt idx="7608">
                  <c:v>7608</c:v>
                </c:pt>
                <c:pt idx="7609">
                  <c:v>7609</c:v>
                </c:pt>
                <c:pt idx="7610">
                  <c:v>7610</c:v>
                </c:pt>
                <c:pt idx="7611">
                  <c:v>7611</c:v>
                </c:pt>
                <c:pt idx="7612">
                  <c:v>7612</c:v>
                </c:pt>
                <c:pt idx="7613">
                  <c:v>7613</c:v>
                </c:pt>
                <c:pt idx="7614">
                  <c:v>7614</c:v>
                </c:pt>
                <c:pt idx="7615">
                  <c:v>7615</c:v>
                </c:pt>
                <c:pt idx="7616">
                  <c:v>7616</c:v>
                </c:pt>
                <c:pt idx="7617">
                  <c:v>7617</c:v>
                </c:pt>
                <c:pt idx="7618">
                  <c:v>7618</c:v>
                </c:pt>
                <c:pt idx="7619">
                  <c:v>7619</c:v>
                </c:pt>
                <c:pt idx="7620">
                  <c:v>7620</c:v>
                </c:pt>
                <c:pt idx="7621">
                  <c:v>7621</c:v>
                </c:pt>
                <c:pt idx="7622">
                  <c:v>7622</c:v>
                </c:pt>
                <c:pt idx="7623">
                  <c:v>7623</c:v>
                </c:pt>
                <c:pt idx="7624">
                  <c:v>7624</c:v>
                </c:pt>
                <c:pt idx="7625">
                  <c:v>7625</c:v>
                </c:pt>
                <c:pt idx="7626">
                  <c:v>7626</c:v>
                </c:pt>
                <c:pt idx="7627">
                  <c:v>7627</c:v>
                </c:pt>
                <c:pt idx="7628">
                  <c:v>7628</c:v>
                </c:pt>
                <c:pt idx="7629">
                  <c:v>7629</c:v>
                </c:pt>
                <c:pt idx="7630">
                  <c:v>7630</c:v>
                </c:pt>
                <c:pt idx="7631">
                  <c:v>7631</c:v>
                </c:pt>
                <c:pt idx="7632">
                  <c:v>7632</c:v>
                </c:pt>
                <c:pt idx="7633">
                  <c:v>7633</c:v>
                </c:pt>
                <c:pt idx="7634">
                  <c:v>7634</c:v>
                </c:pt>
                <c:pt idx="7635">
                  <c:v>7635</c:v>
                </c:pt>
                <c:pt idx="7636">
                  <c:v>7636</c:v>
                </c:pt>
                <c:pt idx="7637">
                  <c:v>7637</c:v>
                </c:pt>
                <c:pt idx="7638">
                  <c:v>7638</c:v>
                </c:pt>
                <c:pt idx="7639">
                  <c:v>7639</c:v>
                </c:pt>
                <c:pt idx="7640">
                  <c:v>7640</c:v>
                </c:pt>
                <c:pt idx="7641">
                  <c:v>7641</c:v>
                </c:pt>
                <c:pt idx="7642">
                  <c:v>7642</c:v>
                </c:pt>
                <c:pt idx="7643">
                  <c:v>7643</c:v>
                </c:pt>
                <c:pt idx="7644">
                  <c:v>7644</c:v>
                </c:pt>
                <c:pt idx="7645">
                  <c:v>7645</c:v>
                </c:pt>
                <c:pt idx="7646">
                  <c:v>7646</c:v>
                </c:pt>
                <c:pt idx="7647">
                  <c:v>7647</c:v>
                </c:pt>
                <c:pt idx="7648">
                  <c:v>7648</c:v>
                </c:pt>
                <c:pt idx="7649">
                  <c:v>7649</c:v>
                </c:pt>
                <c:pt idx="7650">
                  <c:v>7650</c:v>
                </c:pt>
                <c:pt idx="7651">
                  <c:v>7651</c:v>
                </c:pt>
                <c:pt idx="7652">
                  <c:v>7652</c:v>
                </c:pt>
                <c:pt idx="7653">
                  <c:v>7653</c:v>
                </c:pt>
                <c:pt idx="7654">
                  <c:v>7654</c:v>
                </c:pt>
                <c:pt idx="7655">
                  <c:v>7655</c:v>
                </c:pt>
                <c:pt idx="7656">
                  <c:v>7656</c:v>
                </c:pt>
                <c:pt idx="7657">
                  <c:v>7657</c:v>
                </c:pt>
                <c:pt idx="7658">
                  <c:v>7658</c:v>
                </c:pt>
                <c:pt idx="7659">
                  <c:v>7659</c:v>
                </c:pt>
                <c:pt idx="7660">
                  <c:v>7660</c:v>
                </c:pt>
                <c:pt idx="7661">
                  <c:v>7661</c:v>
                </c:pt>
                <c:pt idx="7662">
                  <c:v>7662</c:v>
                </c:pt>
                <c:pt idx="7663">
                  <c:v>7663</c:v>
                </c:pt>
                <c:pt idx="7664">
                  <c:v>7664</c:v>
                </c:pt>
                <c:pt idx="7665">
                  <c:v>7665</c:v>
                </c:pt>
                <c:pt idx="7666">
                  <c:v>7666</c:v>
                </c:pt>
                <c:pt idx="7667">
                  <c:v>7667</c:v>
                </c:pt>
                <c:pt idx="7668">
                  <c:v>7668</c:v>
                </c:pt>
                <c:pt idx="7669">
                  <c:v>7669</c:v>
                </c:pt>
                <c:pt idx="7670">
                  <c:v>7670</c:v>
                </c:pt>
                <c:pt idx="7671">
                  <c:v>7671</c:v>
                </c:pt>
                <c:pt idx="7672">
                  <c:v>7672</c:v>
                </c:pt>
                <c:pt idx="7673">
                  <c:v>7673</c:v>
                </c:pt>
                <c:pt idx="7674">
                  <c:v>7674</c:v>
                </c:pt>
                <c:pt idx="7675">
                  <c:v>7675</c:v>
                </c:pt>
                <c:pt idx="7676">
                  <c:v>7676</c:v>
                </c:pt>
                <c:pt idx="7677">
                  <c:v>7677</c:v>
                </c:pt>
                <c:pt idx="7678">
                  <c:v>7678</c:v>
                </c:pt>
                <c:pt idx="7679">
                  <c:v>7679</c:v>
                </c:pt>
                <c:pt idx="7680">
                  <c:v>7680</c:v>
                </c:pt>
                <c:pt idx="7681">
                  <c:v>7681</c:v>
                </c:pt>
                <c:pt idx="7682">
                  <c:v>7682</c:v>
                </c:pt>
                <c:pt idx="7683">
                  <c:v>7683</c:v>
                </c:pt>
                <c:pt idx="7684">
                  <c:v>7684</c:v>
                </c:pt>
                <c:pt idx="7685">
                  <c:v>7685</c:v>
                </c:pt>
                <c:pt idx="7686">
                  <c:v>7686</c:v>
                </c:pt>
                <c:pt idx="7687">
                  <c:v>7687</c:v>
                </c:pt>
                <c:pt idx="7688">
                  <c:v>7688</c:v>
                </c:pt>
                <c:pt idx="7689">
                  <c:v>7689</c:v>
                </c:pt>
                <c:pt idx="7690">
                  <c:v>7690</c:v>
                </c:pt>
                <c:pt idx="7691">
                  <c:v>7691</c:v>
                </c:pt>
                <c:pt idx="7692">
                  <c:v>7692</c:v>
                </c:pt>
                <c:pt idx="7693">
                  <c:v>7693</c:v>
                </c:pt>
                <c:pt idx="7694">
                  <c:v>7694</c:v>
                </c:pt>
                <c:pt idx="7695">
                  <c:v>7695</c:v>
                </c:pt>
                <c:pt idx="7696">
                  <c:v>7696</c:v>
                </c:pt>
                <c:pt idx="7697">
                  <c:v>7697</c:v>
                </c:pt>
                <c:pt idx="7698">
                  <c:v>7698</c:v>
                </c:pt>
                <c:pt idx="7699">
                  <c:v>7699</c:v>
                </c:pt>
                <c:pt idx="7700">
                  <c:v>7700</c:v>
                </c:pt>
                <c:pt idx="7701">
                  <c:v>7701</c:v>
                </c:pt>
                <c:pt idx="7702">
                  <c:v>7702</c:v>
                </c:pt>
                <c:pt idx="7703">
                  <c:v>7703</c:v>
                </c:pt>
                <c:pt idx="7704">
                  <c:v>7704</c:v>
                </c:pt>
                <c:pt idx="7705">
                  <c:v>7705</c:v>
                </c:pt>
                <c:pt idx="7706">
                  <c:v>7706</c:v>
                </c:pt>
                <c:pt idx="7707">
                  <c:v>7707</c:v>
                </c:pt>
                <c:pt idx="7708">
                  <c:v>7708</c:v>
                </c:pt>
                <c:pt idx="7709">
                  <c:v>7709</c:v>
                </c:pt>
                <c:pt idx="7710">
                  <c:v>7710</c:v>
                </c:pt>
                <c:pt idx="7711">
                  <c:v>7711</c:v>
                </c:pt>
                <c:pt idx="7712">
                  <c:v>7712</c:v>
                </c:pt>
                <c:pt idx="7713">
                  <c:v>7713</c:v>
                </c:pt>
                <c:pt idx="7714">
                  <c:v>7714</c:v>
                </c:pt>
                <c:pt idx="7715">
                  <c:v>7715</c:v>
                </c:pt>
                <c:pt idx="7716">
                  <c:v>7716</c:v>
                </c:pt>
                <c:pt idx="7717">
                  <c:v>7717</c:v>
                </c:pt>
                <c:pt idx="7718">
                  <c:v>7718</c:v>
                </c:pt>
                <c:pt idx="7719">
                  <c:v>7719</c:v>
                </c:pt>
                <c:pt idx="7720">
                  <c:v>7720</c:v>
                </c:pt>
                <c:pt idx="7721">
                  <c:v>7721</c:v>
                </c:pt>
                <c:pt idx="7722">
                  <c:v>7722</c:v>
                </c:pt>
                <c:pt idx="7723">
                  <c:v>7723</c:v>
                </c:pt>
                <c:pt idx="7724">
                  <c:v>7724</c:v>
                </c:pt>
                <c:pt idx="7725">
                  <c:v>7725</c:v>
                </c:pt>
                <c:pt idx="7726">
                  <c:v>7726</c:v>
                </c:pt>
                <c:pt idx="7727">
                  <c:v>7727</c:v>
                </c:pt>
                <c:pt idx="7728">
                  <c:v>7728</c:v>
                </c:pt>
                <c:pt idx="7729">
                  <c:v>7729</c:v>
                </c:pt>
                <c:pt idx="7730">
                  <c:v>7730</c:v>
                </c:pt>
                <c:pt idx="7731">
                  <c:v>7731</c:v>
                </c:pt>
                <c:pt idx="7732">
                  <c:v>7732</c:v>
                </c:pt>
                <c:pt idx="7733">
                  <c:v>7733</c:v>
                </c:pt>
                <c:pt idx="7734">
                  <c:v>7734</c:v>
                </c:pt>
                <c:pt idx="7735">
                  <c:v>7735</c:v>
                </c:pt>
                <c:pt idx="7736">
                  <c:v>7736</c:v>
                </c:pt>
                <c:pt idx="7737">
                  <c:v>7737</c:v>
                </c:pt>
                <c:pt idx="7738">
                  <c:v>7738</c:v>
                </c:pt>
                <c:pt idx="7739">
                  <c:v>7739</c:v>
                </c:pt>
                <c:pt idx="7740">
                  <c:v>7740</c:v>
                </c:pt>
                <c:pt idx="7741">
                  <c:v>7741</c:v>
                </c:pt>
                <c:pt idx="7742">
                  <c:v>7742</c:v>
                </c:pt>
                <c:pt idx="7743">
                  <c:v>7743</c:v>
                </c:pt>
                <c:pt idx="7744">
                  <c:v>7744</c:v>
                </c:pt>
                <c:pt idx="7745">
                  <c:v>7745</c:v>
                </c:pt>
                <c:pt idx="7746">
                  <c:v>7746</c:v>
                </c:pt>
                <c:pt idx="7747">
                  <c:v>7747</c:v>
                </c:pt>
                <c:pt idx="7748">
                  <c:v>7748</c:v>
                </c:pt>
                <c:pt idx="7749">
                  <c:v>7749</c:v>
                </c:pt>
                <c:pt idx="7750">
                  <c:v>7750</c:v>
                </c:pt>
                <c:pt idx="7751">
                  <c:v>7751</c:v>
                </c:pt>
                <c:pt idx="7752">
                  <c:v>7752</c:v>
                </c:pt>
                <c:pt idx="7753">
                  <c:v>7753</c:v>
                </c:pt>
                <c:pt idx="7754">
                  <c:v>7754</c:v>
                </c:pt>
                <c:pt idx="7755">
                  <c:v>7755</c:v>
                </c:pt>
                <c:pt idx="7756">
                  <c:v>7756</c:v>
                </c:pt>
                <c:pt idx="7757">
                  <c:v>7757</c:v>
                </c:pt>
                <c:pt idx="7758">
                  <c:v>7758</c:v>
                </c:pt>
                <c:pt idx="7759">
                  <c:v>7759</c:v>
                </c:pt>
                <c:pt idx="7760">
                  <c:v>7760</c:v>
                </c:pt>
                <c:pt idx="7761">
                  <c:v>7761</c:v>
                </c:pt>
                <c:pt idx="7762">
                  <c:v>7762</c:v>
                </c:pt>
                <c:pt idx="7763">
                  <c:v>7763</c:v>
                </c:pt>
                <c:pt idx="7764">
                  <c:v>7764</c:v>
                </c:pt>
                <c:pt idx="7765">
                  <c:v>7765</c:v>
                </c:pt>
                <c:pt idx="7766">
                  <c:v>7766</c:v>
                </c:pt>
                <c:pt idx="7767">
                  <c:v>7767</c:v>
                </c:pt>
                <c:pt idx="7768">
                  <c:v>7768</c:v>
                </c:pt>
                <c:pt idx="7769">
                  <c:v>7769</c:v>
                </c:pt>
                <c:pt idx="7770">
                  <c:v>7770</c:v>
                </c:pt>
                <c:pt idx="7771">
                  <c:v>7771</c:v>
                </c:pt>
                <c:pt idx="7772">
                  <c:v>7772</c:v>
                </c:pt>
                <c:pt idx="7773">
                  <c:v>7773</c:v>
                </c:pt>
                <c:pt idx="7774">
                  <c:v>7774</c:v>
                </c:pt>
                <c:pt idx="7775">
                  <c:v>7775</c:v>
                </c:pt>
                <c:pt idx="7776">
                  <c:v>7776</c:v>
                </c:pt>
                <c:pt idx="7777">
                  <c:v>7777</c:v>
                </c:pt>
                <c:pt idx="7778">
                  <c:v>7778</c:v>
                </c:pt>
                <c:pt idx="7779">
                  <c:v>7779</c:v>
                </c:pt>
                <c:pt idx="7780">
                  <c:v>7780</c:v>
                </c:pt>
                <c:pt idx="7781">
                  <c:v>7781</c:v>
                </c:pt>
                <c:pt idx="7782">
                  <c:v>7782</c:v>
                </c:pt>
                <c:pt idx="7783">
                  <c:v>7783</c:v>
                </c:pt>
                <c:pt idx="7784">
                  <c:v>7784</c:v>
                </c:pt>
                <c:pt idx="7785">
                  <c:v>7785</c:v>
                </c:pt>
                <c:pt idx="7786">
                  <c:v>7786</c:v>
                </c:pt>
                <c:pt idx="7787">
                  <c:v>7787</c:v>
                </c:pt>
                <c:pt idx="7788">
                  <c:v>7788</c:v>
                </c:pt>
                <c:pt idx="7789">
                  <c:v>7789</c:v>
                </c:pt>
                <c:pt idx="7790">
                  <c:v>7790</c:v>
                </c:pt>
                <c:pt idx="7791">
                  <c:v>7791</c:v>
                </c:pt>
                <c:pt idx="7792">
                  <c:v>7792</c:v>
                </c:pt>
                <c:pt idx="7793">
                  <c:v>7793</c:v>
                </c:pt>
                <c:pt idx="7794">
                  <c:v>7794</c:v>
                </c:pt>
                <c:pt idx="7795">
                  <c:v>7795</c:v>
                </c:pt>
                <c:pt idx="7796">
                  <c:v>7796</c:v>
                </c:pt>
                <c:pt idx="7797">
                  <c:v>7797</c:v>
                </c:pt>
                <c:pt idx="7798">
                  <c:v>7798</c:v>
                </c:pt>
                <c:pt idx="7799">
                  <c:v>7799</c:v>
                </c:pt>
                <c:pt idx="7800">
                  <c:v>7800</c:v>
                </c:pt>
                <c:pt idx="7801">
                  <c:v>7801</c:v>
                </c:pt>
                <c:pt idx="7802">
                  <c:v>7802</c:v>
                </c:pt>
                <c:pt idx="7803">
                  <c:v>7803</c:v>
                </c:pt>
                <c:pt idx="7804">
                  <c:v>7804</c:v>
                </c:pt>
                <c:pt idx="7805">
                  <c:v>7805</c:v>
                </c:pt>
                <c:pt idx="7806">
                  <c:v>7806</c:v>
                </c:pt>
                <c:pt idx="7807">
                  <c:v>7807</c:v>
                </c:pt>
                <c:pt idx="7808">
                  <c:v>7808</c:v>
                </c:pt>
                <c:pt idx="7809">
                  <c:v>7809</c:v>
                </c:pt>
                <c:pt idx="7810">
                  <c:v>7810</c:v>
                </c:pt>
                <c:pt idx="7811">
                  <c:v>7811</c:v>
                </c:pt>
                <c:pt idx="7812">
                  <c:v>7812</c:v>
                </c:pt>
                <c:pt idx="7813">
                  <c:v>7813</c:v>
                </c:pt>
                <c:pt idx="7814">
                  <c:v>7814</c:v>
                </c:pt>
                <c:pt idx="7815">
                  <c:v>7815</c:v>
                </c:pt>
                <c:pt idx="7816">
                  <c:v>7816</c:v>
                </c:pt>
                <c:pt idx="7817">
                  <c:v>7817</c:v>
                </c:pt>
                <c:pt idx="7818">
                  <c:v>7818</c:v>
                </c:pt>
                <c:pt idx="7819">
                  <c:v>7819</c:v>
                </c:pt>
                <c:pt idx="7820">
                  <c:v>7820</c:v>
                </c:pt>
                <c:pt idx="7821">
                  <c:v>7821</c:v>
                </c:pt>
                <c:pt idx="7822">
                  <c:v>7822</c:v>
                </c:pt>
                <c:pt idx="7823">
                  <c:v>7823</c:v>
                </c:pt>
                <c:pt idx="7824">
                  <c:v>7824</c:v>
                </c:pt>
                <c:pt idx="7825">
                  <c:v>7825</c:v>
                </c:pt>
                <c:pt idx="7826">
                  <c:v>7826</c:v>
                </c:pt>
                <c:pt idx="7827">
                  <c:v>7827</c:v>
                </c:pt>
                <c:pt idx="7828">
                  <c:v>7828</c:v>
                </c:pt>
                <c:pt idx="7829">
                  <c:v>7829</c:v>
                </c:pt>
                <c:pt idx="7830">
                  <c:v>7830</c:v>
                </c:pt>
                <c:pt idx="7831">
                  <c:v>7831</c:v>
                </c:pt>
                <c:pt idx="7832">
                  <c:v>7832</c:v>
                </c:pt>
                <c:pt idx="7833">
                  <c:v>7833</c:v>
                </c:pt>
                <c:pt idx="7834">
                  <c:v>7834</c:v>
                </c:pt>
                <c:pt idx="7835">
                  <c:v>7835</c:v>
                </c:pt>
                <c:pt idx="7836">
                  <c:v>7836</c:v>
                </c:pt>
                <c:pt idx="7837">
                  <c:v>7837</c:v>
                </c:pt>
                <c:pt idx="7838">
                  <c:v>7838</c:v>
                </c:pt>
                <c:pt idx="7839">
                  <c:v>7839</c:v>
                </c:pt>
                <c:pt idx="7840">
                  <c:v>7840</c:v>
                </c:pt>
                <c:pt idx="7841">
                  <c:v>7841</c:v>
                </c:pt>
                <c:pt idx="7842">
                  <c:v>7842</c:v>
                </c:pt>
                <c:pt idx="7843">
                  <c:v>7843</c:v>
                </c:pt>
                <c:pt idx="7844">
                  <c:v>7844</c:v>
                </c:pt>
                <c:pt idx="7845">
                  <c:v>7845</c:v>
                </c:pt>
                <c:pt idx="7846">
                  <c:v>7846</c:v>
                </c:pt>
                <c:pt idx="7847">
                  <c:v>7847</c:v>
                </c:pt>
                <c:pt idx="7848">
                  <c:v>7848</c:v>
                </c:pt>
                <c:pt idx="7849">
                  <c:v>7849</c:v>
                </c:pt>
                <c:pt idx="7850">
                  <c:v>7850</c:v>
                </c:pt>
                <c:pt idx="7851">
                  <c:v>7851</c:v>
                </c:pt>
                <c:pt idx="7852">
                  <c:v>7852</c:v>
                </c:pt>
                <c:pt idx="7853">
                  <c:v>7853</c:v>
                </c:pt>
                <c:pt idx="7854">
                  <c:v>7854</c:v>
                </c:pt>
                <c:pt idx="7855">
                  <c:v>7855</c:v>
                </c:pt>
                <c:pt idx="7856">
                  <c:v>7856</c:v>
                </c:pt>
                <c:pt idx="7857">
                  <c:v>7857</c:v>
                </c:pt>
                <c:pt idx="7858">
                  <c:v>7858</c:v>
                </c:pt>
                <c:pt idx="7859">
                  <c:v>7859</c:v>
                </c:pt>
                <c:pt idx="7860">
                  <c:v>7860</c:v>
                </c:pt>
                <c:pt idx="7861">
                  <c:v>7861</c:v>
                </c:pt>
                <c:pt idx="7862">
                  <c:v>7862</c:v>
                </c:pt>
                <c:pt idx="7863">
                  <c:v>7863</c:v>
                </c:pt>
                <c:pt idx="7864">
                  <c:v>7864</c:v>
                </c:pt>
                <c:pt idx="7865">
                  <c:v>7865</c:v>
                </c:pt>
                <c:pt idx="7866">
                  <c:v>7866</c:v>
                </c:pt>
                <c:pt idx="7867">
                  <c:v>7867</c:v>
                </c:pt>
                <c:pt idx="7868">
                  <c:v>7868</c:v>
                </c:pt>
                <c:pt idx="7869">
                  <c:v>7869</c:v>
                </c:pt>
                <c:pt idx="7870">
                  <c:v>7870</c:v>
                </c:pt>
                <c:pt idx="7871">
                  <c:v>7871</c:v>
                </c:pt>
                <c:pt idx="7872">
                  <c:v>7872</c:v>
                </c:pt>
                <c:pt idx="7873">
                  <c:v>7873</c:v>
                </c:pt>
                <c:pt idx="7874">
                  <c:v>7874</c:v>
                </c:pt>
                <c:pt idx="7875">
                  <c:v>7875</c:v>
                </c:pt>
                <c:pt idx="7876">
                  <c:v>7876</c:v>
                </c:pt>
                <c:pt idx="7877">
                  <c:v>7877</c:v>
                </c:pt>
                <c:pt idx="7878">
                  <c:v>7878</c:v>
                </c:pt>
                <c:pt idx="7879">
                  <c:v>7879</c:v>
                </c:pt>
                <c:pt idx="7880">
                  <c:v>7880</c:v>
                </c:pt>
                <c:pt idx="7881">
                  <c:v>7881</c:v>
                </c:pt>
                <c:pt idx="7882">
                  <c:v>7882</c:v>
                </c:pt>
                <c:pt idx="7883">
                  <c:v>7883</c:v>
                </c:pt>
                <c:pt idx="7884">
                  <c:v>7884</c:v>
                </c:pt>
                <c:pt idx="7885">
                  <c:v>7885</c:v>
                </c:pt>
                <c:pt idx="7886">
                  <c:v>7886</c:v>
                </c:pt>
                <c:pt idx="7887">
                  <c:v>7887</c:v>
                </c:pt>
                <c:pt idx="7888">
                  <c:v>7888</c:v>
                </c:pt>
                <c:pt idx="7889">
                  <c:v>7889</c:v>
                </c:pt>
                <c:pt idx="7890">
                  <c:v>7890</c:v>
                </c:pt>
                <c:pt idx="7891">
                  <c:v>7891</c:v>
                </c:pt>
                <c:pt idx="7892">
                  <c:v>7892</c:v>
                </c:pt>
                <c:pt idx="7893">
                  <c:v>7893</c:v>
                </c:pt>
                <c:pt idx="7894">
                  <c:v>7894</c:v>
                </c:pt>
                <c:pt idx="7895">
                  <c:v>7895</c:v>
                </c:pt>
                <c:pt idx="7896">
                  <c:v>7896</c:v>
                </c:pt>
                <c:pt idx="7897">
                  <c:v>7897</c:v>
                </c:pt>
                <c:pt idx="7898">
                  <c:v>7898</c:v>
                </c:pt>
                <c:pt idx="7899">
                  <c:v>7899</c:v>
                </c:pt>
                <c:pt idx="7900">
                  <c:v>7900</c:v>
                </c:pt>
                <c:pt idx="7901">
                  <c:v>7901</c:v>
                </c:pt>
                <c:pt idx="7902">
                  <c:v>7902</c:v>
                </c:pt>
                <c:pt idx="7903">
                  <c:v>7903</c:v>
                </c:pt>
                <c:pt idx="7904">
                  <c:v>7904</c:v>
                </c:pt>
                <c:pt idx="7905">
                  <c:v>7905</c:v>
                </c:pt>
                <c:pt idx="7906">
                  <c:v>7906</c:v>
                </c:pt>
                <c:pt idx="7907">
                  <c:v>7907</c:v>
                </c:pt>
                <c:pt idx="7908">
                  <c:v>7908</c:v>
                </c:pt>
                <c:pt idx="7909">
                  <c:v>7909</c:v>
                </c:pt>
                <c:pt idx="7910">
                  <c:v>7910</c:v>
                </c:pt>
                <c:pt idx="7911">
                  <c:v>7911</c:v>
                </c:pt>
                <c:pt idx="7912">
                  <c:v>7912</c:v>
                </c:pt>
                <c:pt idx="7913">
                  <c:v>7913</c:v>
                </c:pt>
                <c:pt idx="7914">
                  <c:v>7914</c:v>
                </c:pt>
                <c:pt idx="7915">
                  <c:v>7915</c:v>
                </c:pt>
                <c:pt idx="7916">
                  <c:v>7916</c:v>
                </c:pt>
                <c:pt idx="7917">
                  <c:v>7917</c:v>
                </c:pt>
                <c:pt idx="7918">
                  <c:v>7918</c:v>
                </c:pt>
                <c:pt idx="7919">
                  <c:v>7919</c:v>
                </c:pt>
                <c:pt idx="7920">
                  <c:v>7920</c:v>
                </c:pt>
                <c:pt idx="7921">
                  <c:v>7921</c:v>
                </c:pt>
                <c:pt idx="7922">
                  <c:v>7922</c:v>
                </c:pt>
                <c:pt idx="7923">
                  <c:v>7923</c:v>
                </c:pt>
                <c:pt idx="7924">
                  <c:v>7924</c:v>
                </c:pt>
                <c:pt idx="7925">
                  <c:v>7925</c:v>
                </c:pt>
                <c:pt idx="7926">
                  <c:v>7926</c:v>
                </c:pt>
                <c:pt idx="7927">
                  <c:v>7927</c:v>
                </c:pt>
                <c:pt idx="7928">
                  <c:v>7928</c:v>
                </c:pt>
                <c:pt idx="7929">
                  <c:v>7929</c:v>
                </c:pt>
                <c:pt idx="7930">
                  <c:v>7930</c:v>
                </c:pt>
                <c:pt idx="7931">
                  <c:v>7931</c:v>
                </c:pt>
                <c:pt idx="7932">
                  <c:v>7932</c:v>
                </c:pt>
                <c:pt idx="7933">
                  <c:v>7933</c:v>
                </c:pt>
                <c:pt idx="7934">
                  <c:v>7934</c:v>
                </c:pt>
                <c:pt idx="7935">
                  <c:v>7935</c:v>
                </c:pt>
                <c:pt idx="7936">
                  <c:v>7936</c:v>
                </c:pt>
                <c:pt idx="7937">
                  <c:v>7937</c:v>
                </c:pt>
                <c:pt idx="7938">
                  <c:v>7938</c:v>
                </c:pt>
                <c:pt idx="7939">
                  <c:v>7939</c:v>
                </c:pt>
                <c:pt idx="7940">
                  <c:v>7940</c:v>
                </c:pt>
                <c:pt idx="7941">
                  <c:v>7941</c:v>
                </c:pt>
                <c:pt idx="7942">
                  <c:v>7942</c:v>
                </c:pt>
                <c:pt idx="7943">
                  <c:v>7943</c:v>
                </c:pt>
                <c:pt idx="7944">
                  <c:v>7944</c:v>
                </c:pt>
                <c:pt idx="7945">
                  <c:v>7945</c:v>
                </c:pt>
                <c:pt idx="7946">
                  <c:v>7946</c:v>
                </c:pt>
                <c:pt idx="7947">
                  <c:v>7947</c:v>
                </c:pt>
                <c:pt idx="7948">
                  <c:v>7948</c:v>
                </c:pt>
                <c:pt idx="7949">
                  <c:v>7949</c:v>
                </c:pt>
                <c:pt idx="7950">
                  <c:v>7950</c:v>
                </c:pt>
                <c:pt idx="7951">
                  <c:v>7951</c:v>
                </c:pt>
                <c:pt idx="7952">
                  <c:v>7952</c:v>
                </c:pt>
                <c:pt idx="7953">
                  <c:v>7953</c:v>
                </c:pt>
                <c:pt idx="7954">
                  <c:v>7954</c:v>
                </c:pt>
                <c:pt idx="7955">
                  <c:v>7955</c:v>
                </c:pt>
                <c:pt idx="7956">
                  <c:v>7956</c:v>
                </c:pt>
                <c:pt idx="7957">
                  <c:v>7957</c:v>
                </c:pt>
                <c:pt idx="7958">
                  <c:v>7958</c:v>
                </c:pt>
                <c:pt idx="7959">
                  <c:v>7959</c:v>
                </c:pt>
                <c:pt idx="7960">
                  <c:v>7960</c:v>
                </c:pt>
                <c:pt idx="7961">
                  <c:v>7961</c:v>
                </c:pt>
                <c:pt idx="7962">
                  <c:v>7962</c:v>
                </c:pt>
                <c:pt idx="7963">
                  <c:v>7963</c:v>
                </c:pt>
                <c:pt idx="7964">
                  <c:v>7964</c:v>
                </c:pt>
                <c:pt idx="7965">
                  <c:v>7965</c:v>
                </c:pt>
                <c:pt idx="7966">
                  <c:v>7966</c:v>
                </c:pt>
                <c:pt idx="7967">
                  <c:v>7967</c:v>
                </c:pt>
                <c:pt idx="7968">
                  <c:v>7968</c:v>
                </c:pt>
                <c:pt idx="7969">
                  <c:v>7969</c:v>
                </c:pt>
                <c:pt idx="7970">
                  <c:v>7970</c:v>
                </c:pt>
                <c:pt idx="7971">
                  <c:v>7971</c:v>
                </c:pt>
                <c:pt idx="7972">
                  <c:v>7972</c:v>
                </c:pt>
                <c:pt idx="7973">
                  <c:v>7973</c:v>
                </c:pt>
                <c:pt idx="7974">
                  <c:v>7974</c:v>
                </c:pt>
                <c:pt idx="7975">
                  <c:v>7975</c:v>
                </c:pt>
                <c:pt idx="7976">
                  <c:v>7976</c:v>
                </c:pt>
                <c:pt idx="7977">
                  <c:v>7977</c:v>
                </c:pt>
                <c:pt idx="7978">
                  <c:v>7978</c:v>
                </c:pt>
                <c:pt idx="7979">
                  <c:v>7979</c:v>
                </c:pt>
                <c:pt idx="7980">
                  <c:v>7980</c:v>
                </c:pt>
                <c:pt idx="7981">
                  <c:v>7981</c:v>
                </c:pt>
                <c:pt idx="7982">
                  <c:v>7982</c:v>
                </c:pt>
                <c:pt idx="7983">
                  <c:v>7983</c:v>
                </c:pt>
                <c:pt idx="7984">
                  <c:v>7984</c:v>
                </c:pt>
                <c:pt idx="7985">
                  <c:v>7985</c:v>
                </c:pt>
                <c:pt idx="7986">
                  <c:v>7986</c:v>
                </c:pt>
                <c:pt idx="7987">
                  <c:v>7987</c:v>
                </c:pt>
                <c:pt idx="7988">
                  <c:v>7988</c:v>
                </c:pt>
                <c:pt idx="7989">
                  <c:v>7989</c:v>
                </c:pt>
                <c:pt idx="7990">
                  <c:v>7990</c:v>
                </c:pt>
                <c:pt idx="7991">
                  <c:v>7991</c:v>
                </c:pt>
                <c:pt idx="7992">
                  <c:v>7992</c:v>
                </c:pt>
                <c:pt idx="7993">
                  <c:v>7993</c:v>
                </c:pt>
                <c:pt idx="7994">
                  <c:v>7994</c:v>
                </c:pt>
                <c:pt idx="7995">
                  <c:v>7995</c:v>
                </c:pt>
                <c:pt idx="7996">
                  <c:v>7996</c:v>
                </c:pt>
                <c:pt idx="7997">
                  <c:v>7997</c:v>
                </c:pt>
                <c:pt idx="7998">
                  <c:v>7998</c:v>
                </c:pt>
                <c:pt idx="7999">
                  <c:v>7999</c:v>
                </c:pt>
                <c:pt idx="8000">
                  <c:v>8000</c:v>
                </c:pt>
                <c:pt idx="8001">
                  <c:v>8001</c:v>
                </c:pt>
                <c:pt idx="8002">
                  <c:v>8002</c:v>
                </c:pt>
                <c:pt idx="8003">
                  <c:v>8003</c:v>
                </c:pt>
                <c:pt idx="8004">
                  <c:v>8004</c:v>
                </c:pt>
                <c:pt idx="8005">
                  <c:v>8005</c:v>
                </c:pt>
                <c:pt idx="8006">
                  <c:v>8006</c:v>
                </c:pt>
                <c:pt idx="8007">
                  <c:v>8007</c:v>
                </c:pt>
                <c:pt idx="8008">
                  <c:v>8008</c:v>
                </c:pt>
                <c:pt idx="8009">
                  <c:v>8009</c:v>
                </c:pt>
                <c:pt idx="8010">
                  <c:v>8010</c:v>
                </c:pt>
                <c:pt idx="8011">
                  <c:v>8011</c:v>
                </c:pt>
                <c:pt idx="8012">
                  <c:v>8012</c:v>
                </c:pt>
                <c:pt idx="8013">
                  <c:v>8013</c:v>
                </c:pt>
                <c:pt idx="8014">
                  <c:v>8014</c:v>
                </c:pt>
                <c:pt idx="8015">
                  <c:v>8015</c:v>
                </c:pt>
                <c:pt idx="8016">
                  <c:v>8016</c:v>
                </c:pt>
                <c:pt idx="8017">
                  <c:v>8017</c:v>
                </c:pt>
                <c:pt idx="8018">
                  <c:v>8018</c:v>
                </c:pt>
                <c:pt idx="8019">
                  <c:v>8019</c:v>
                </c:pt>
                <c:pt idx="8020">
                  <c:v>8020</c:v>
                </c:pt>
                <c:pt idx="8021">
                  <c:v>8021</c:v>
                </c:pt>
                <c:pt idx="8022">
                  <c:v>8022</c:v>
                </c:pt>
                <c:pt idx="8023">
                  <c:v>8023</c:v>
                </c:pt>
                <c:pt idx="8024">
                  <c:v>8024</c:v>
                </c:pt>
                <c:pt idx="8025">
                  <c:v>8025</c:v>
                </c:pt>
                <c:pt idx="8026">
                  <c:v>8026</c:v>
                </c:pt>
                <c:pt idx="8027">
                  <c:v>8027</c:v>
                </c:pt>
                <c:pt idx="8028">
                  <c:v>8028</c:v>
                </c:pt>
                <c:pt idx="8029">
                  <c:v>8029</c:v>
                </c:pt>
                <c:pt idx="8030">
                  <c:v>8030</c:v>
                </c:pt>
                <c:pt idx="8031">
                  <c:v>8031</c:v>
                </c:pt>
                <c:pt idx="8032">
                  <c:v>8032</c:v>
                </c:pt>
                <c:pt idx="8033">
                  <c:v>8033</c:v>
                </c:pt>
                <c:pt idx="8034">
                  <c:v>8034</c:v>
                </c:pt>
                <c:pt idx="8035">
                  <c:v>8035</c:v>
                </c:pt>
                <c:pt idx="8036">
                  <c:v>8036</c:v>
                </c:pt>
                <c:pt idx="8037">
                  <c:v>8037</c:v>
                </c:pt>
                <c:pt idx="8038">
                  <c:v>8038</c:v>
                </c:pt>
                <c:pt idx="8039">
                  <c:v>8039</c:v>
                </c:pt>
                <c:pt idx="8040">
                  <c:v>8040</c:v>
                </c:pt>
                <c:pt idx="8041">
                  <c:v>8041</c:v>
                </c:pt>
                <c:pt idx="8042">
                  <c:v>8042</c:v>
                </c:pt>
                <c:pt idx="8043">
                  <c:v>8043</c:v>
                </c:pt>
                <c:pt idx="8044">
                  <c:v>8044</c:v>
                </c:pt>
                <c:pt idx="8045">
                  <c:v>8045</c:v>
                </c:pt>
                <c:pt idx="8046">
                  <c:v>8046</c:v>
                </c:pt>
                <c:pt idx="8047">
                  <c:v>8047</c:v>
                </c:pt>
                <c:pt idx="8048">
                  <c:v>8048</c:v>
                </c:pt>
                <c:pt idx="8049">
                  <c:v>8049</c:v>
                </c:pt>
                <c:pt idx="8050">
                  <c:v>8050</c:v>
                </c:pt>
                <c:pt idx="8051">
                  <c:v>8051</c:v>
                </c:pt>
                <c:pt idx="8052">
                  <c:v>8052</c:v>
                </c:pt>
                <c:pt idx="8053">
                  <c:v>8053</c:v>
                </c:pt>
                <c:pt idx="8054">
                  <c:v>8054</c:v>
                </c:pt>
                <c:pt idx="8055">
                  <c:v>8055</c:v>
                </c:pt>
                <c:pt idx="8056">
                  <c:v>8056</c:v>
                </c:pt>
                <c:pt idx="8057">
                  <c:v>8057</c:v>
                </c:pt>
                <c:pt idx="8058">
                  <c:v>8058</c:v>
                </c:pt>
                <c:pt idx="8059">
                  <c:v>8059</c:v>
                </c:pt>
                <c:pt idx="8060">
                  <c:v>8060</c:v>
                </c:pt>
                <c:pt idx="8061">
                  <c:v>8061</c:v>
                </c:pt>
                <c:pt idx="8062">
                  <c:v>8062</c:v>
                </c:pt>
                <c:pt idx="8063">
                  <c:v>8063</c:v>
                </c:pt>
                <c:pt idx="8064">
                  <c:v>8064</c:v>
                </c:pt>
                <c:pt idx="8065">
                  <c:v>8065</c:v>
                </c:pt>
                <c:pt idx="8066">
                  <c:v>8066</c:v>
                </c:pt>
                <c:pt idx="8067">
                  <c:v>8067</c:v>
                </c:pt>
                <c:pt idx="8068">
                  <c:v>8068</c:v>
                </c:pt>
                <c:pt idx="8069">
                  <c:v>8069</c:v>
                </c:pt>
                <c:pt idx="8070">
                  <c:v>8070</c:v>
                </c:pt>
                <c:pt idx="8071">
                  <c:v>8071</c:v>
                </c:pt>
                <c:pt idx="8072">
                  <c:v>8072</c:v>
                </c:pt>
                <c:pt idx="8073">
                  <c:v>8073</c:v>
                </c:pt>
                <c:pt idx="8074">
                  <c:v>8074</c:v>
                </c:pt>
                <c:pt idx="8075">
                  <c:v>8075</c:v>
                </c:pt>
                <c:pt idx="8076">
                  <c:v>8076</c:v>
                </c:pt>
                <c:pt idx="8077">
                  <c:v>8077</c:v>
                </c:pt>
                <c:pt idx="8078">
                  <c:v>8078</c:v>
                </c:pt>
                <c:pt idx="8079">
                  <c:v>8079</c:v>
                </c:pt>
                <c:pt idx="8080">
                  <c:v>8080</c:v>
                </c:pt>
                <c:pt idx="8081">
                  <c:v>8081</c:v>
                </c:pt>
                <c:pt idx="8082">
                  <c:v>8082</c:v>
                </c:pt>
                <c:pt idx="8083">
                  <c:v>8083</c:v>
                </c:pt>
                <c:pt idx="8084">
                  <c:v>8084</c:v>
                </c:pt>
                <c:pt idx="8085">
                  <c:v>8085</c:v>
                </c:pt>
                <c:pt idx="8086">
                  <c:v>8086</c:v>
                </c:pt>
                <c:pt idx="8087">
                  <c:v>8087</c:v>
                </c:pt>
                <c:pt idx="8088">
                  <c:v>8088</c:v>
                </c:pt>
                <c:pt idx="8089">
                  <c:v>8089</c:v>
                </c:pt>
                <c:pt idx="8090">
                  <c:v>8090</c:v>
                </c:pt>
                <c:pt idx="8091">
                  <c:v>8091</c:v>
                </c:pt>
                <c:pt idx="8092">
                  <c:v>8092</c:v>
                </c:pt>
                <c:pt idx="8093">
                  <c:v>8093</c:v>
                </c:pt>
                <c:pt idx="8094">
                  <c:v>8094</c:v>
                </c:pt>
                <c:pt idx="8095">
                  <c:v>8095</c:v>
                </c:pt>
                <c:pt idx="8096">
                  <c:v>8096</c:v>
                </c:pt>
                <c:pt idx="8097">
                  <c:v>8097</c:v>
                </c:pt>
                <c:pt idx="8098">
                  <c:v>8098</c:v>
                </c:pt>
                <c:pt idx="8099">
                  <c:v>8099</c:v>
                </c:pt>
                <c:pt idx="8100">
                  <c:v>8100</c:v>
                </c:pt>
                <c:pt idx="8101">
                  <c:v>8101</c:v>
                </c:pt>
                <c:pt idx="8102">
                  <c:v>8102</c:v>
                </c:pt>
                <c:pt idx="8103">
                  <c:v>8103</c:v>
                </c:pt>
                <c:pt idx="8104">
                  <c:v>8104</c:v>
                </c:pt>
                <c:pt idx="8105">
                  <c:v>8105</c:v>
                </c:pt>
                <c:pt idx="8106">
                  <c:v>8106</c:v>
                </c:pt>
                <c:pt idx="8107">
                  <c:v>8107</c:v>
                </c:pt>
                <c:pt idx="8108">
                  <c:v>8108</c:v>
                </c:pt>
                <c:pt idx="8109">
                  <c:v>8109</c:v>
                </c:pt>
                <c:pt idx="8110">
                  <c:v>8110</c:v>
                </c:pt>
                <c:pt idx="8111">
                  <c:v>8111</c:v>
                </c:pt>
                <c:pt idx="8112">
                  <c:v>8112</c:v>
                </c:pt>
                <c:pt idx="8113">
                  <c:v>8113</c:v>
                </c:pt>
                <c:pt idx="8114">
                  <c:v>8114</c:v>
                </c:pt>
                <c:pt idx="8115">
                  <c:v>8115</c:v>
                </c:pt>
                <c:pt idx="8116">
                  <c:v>8116</c:v>
                </c:pt>
                <c:pt idx="8117">
                  <c:v>8117</c:v>
                </c:pt>
                <c:pt idx="8118">
                  <c:v>8118</c:v>
                </c:pt>
                <c:pt idx="8119">
                  <c:v>8119</c:v>
                </c:pt>
                <c:pt idx="8120">
                  <c:v>8120</c:v>
                </c:pt>
                <c:pt idx="8121">
                  <c:v>8121</c:v>
                </c:pt>
                <c:pt idx="8122">
                  <c:v>8122</c:v>
                </c:pt>
                <c:pt idx="8123">
                  <c:v>8123</c:v>
                </c:pt>
                <c:pt idx="8124">
                  <c:v>8124</c:v>
                </c:pt>
                <c:pt idx="8125">
                  <c:v>8125</c:v>
                </c:pt>
                <c:pt idx="8126">
                  <c:v>8126</c:v>
                </c:pt>
                <c:pt idx="8127">
                  <c:v>8127</c:v>
                </c:pt>
                <c:pt idx="8128">
                  <c:v>8128</c:v>
                </c:pt>
                <c:pt idx="8129">
                  <c:v>8129</c:v>
                </c:pt>
                <c:pt idx="8130">
                  <c:v>8130</c:v>
                </c:pt>
                <c:pt idx="8131">
                  <c:v>8131</c:v>
                </c:pt>
                <c:pt idx="8132">
                  <c:v>8132</c:v>
                </c:pt>
                <c:pt idx="8133">
                  <c:v>8133</c:v>
                </c:pt>
                <c:pt idx="8134">
                  <c:v>8134</c:v>
                </c:pt>
                <c:pt idx="8135">
                  <c:v>8135</c:v>
                </c:pt>
                <c:pt idx="8136">
                  <c:v>8136</c:v>
                </c:pt>
                <c:pt idx="8137">
                  <c:v>8137</c:v>
                </c:pt>
                <c:pt idx="8138">
                  <c:v>8138</c:v>
                </c:pt>
                <c:pt idx="8139">
                  <c:v>8139</c:v>
                </c:pt>
                <c:pt idx="8140">
                  <c:v>8140</c:v>
                </c:pt>
                <c:pt idx="8141">
                  <c:v>8141</c:v>
                </c:pt>
                <c:pt idx="8142">
                  <c:v>8142</c:v>
                </c:pt>
                <c:pt idx="8143">
                  <c:v>8143</c:v>
                </c:pt>
                <c:pt idx="8144">
                  <c:v>8144</c:v>
                </c:pt>
                <c:pt idx="8145">
                  <c:v>8145</c:v>
                </c:pt>
                <c:pt idx="8146">
                  <c:v>8146</c:v>
                </c:pt>
                <c:pt idx="8147">
                  <c:v>8147</c:v>
                </c:pt>
                <c:pt idx="8148">
                  <c:v>8148</c:v>
                </c:pt>
                <c:pt idx="8149">
                  <c:v>8149</c:v>
                </c:pt>
                <c:pt idx="8150">
                  <c:v>8150</c:v>
                </c:pt>
                <c:pt idx="8151">
                  <c:v>8151</c:v>
                </c:pt>
                <c:pt idx="8152">
                  <c:v>8152</c:v>
                </c:pt>
                <c:pt idx="8153">
                  <c:v>8153</c:v>
                </c:pt>
                <c:pt idx="8154">
                  <c:v>8154</c:v>
                </c:pt>
                <c:pt idx="8155">
                  <c:v>8155</c:v>
                </c:pt>
                <c:pt idx="8156">
                  <c:v>8156</c:v>
                </c:pt>
                <c:pt idx="8157">
                  <c:v>8157</c:v>
                </c:pt>
                <c:pt idx="8158">
                  <c:v>8158</c:v>
                </c:pt>
                <c:pt idx="8159">
                  <c:v>8159</c:v>
                </c:pt>
                <c:pt idx="8160">
                  <c:v>8160</c:v>
                </c:pt>
                <c:pt idx="8161">
                  <c:v>8161</c:v>
                </c:pt>
                <c:pt idx="8162">
                  <c:v>8162</c:v>
                </c:pt>
                <c:pt idx="8163">
                  <c:v>8163</c:v>
                </c:pt>
                <c:pt idx="8164">
                  <c:v>8164</c:v>
                </c:pt>
                <c:pt idx="8165">
                  <c:v>8165</c:v>
                </c:pt>
                <c:pt idx="8166">
                  <c:v>8166</c:v>
                </c:pt>
                <c:pt idx="8167">
                  <c:v>8167</c:v>
                </c:pt>
                <c:pt idx="8168">
                  <c:v>8168</c:v>
                </c:pt>
                <c:pt idx="8169">
                  <c:v>8169</c:v>
                </c:pt>
                <c:pt idx="8170">
                  <c:v>8170</c:v>
                </c:pt>
                <c:pt idx="8171">
                  <c:v>8171</c:v>
                </c:pt>
                <c:pt idx="8172">
                  <c:v>8172</c:v>
                </c:pt>
                <c:pt idx="8173">
                  <c:v>8173</c:v>
                </c:pt>
                <c:pt idx="8174">
                  <c:v>8174</c:v>
                </c:pt>
                <c:pt idx="8175">
                  <c:v>8175</c:v>
                </c:pt>
                <c:pt idx="8176">
                  <c:v>8176</c:v>
                </c:pt>
                <c:pt idx="8177">
                  <c:v>8177</c:v>
                </c:pt>
                <c:pt idx="8178">
                  <c:v>8178</c:v>
                </c:pt>
                <c:pt idx="8179">
                  <c:v>8179</c:v>
                </c:pt>
                <c:pt idx="8180">
                  <c:v>8180</c:v>
                </c:pt>
                <c:pt idx="8181">
                  <c:v>8181</c:v>
                </c:pt>
                <c:pt idx="8182">
                  <c:v>8182</c:v>
                </c:pt>
                <c:pt idx="8183">
                  <c:v>8183</c:v>
                </c:pt>
                <c:pt idx="8184">
                  <c:v>8184</c:v>
                </c:pt>
                <c:pt idx="8185">
                  <c:v>8185</c:v>
                </c:pt>
                <c:pt idx="8186">
                  <c:v>8186</c:v>
                </c:pt>
                <c:pt idx="8187">
                  <c:v>8187</c:v>
                </c:pt>
                <c:pt idx="8188">
                  <c:v>8188</c:v>
                </c:pt>
                <c:pt idx="8189">
                  <c:v>8189</c:v>
                </c:pt>
                <c:pt idx="8190">
                  <c:v>8190</c:v>
                </c:pt>
                <c:pt idx="8191">
                  <c:v>8191</c:v>
                </c:pt>
                <c:pt idx="8192">
                  <c:v>8192</c:v>
                </c:pt>
                <c:pt idx="8193">
                  <c:v>8193</c:v>
                </c:pt>
                <c:pt idx="8194">
                  <c:v>8194</c:v>
                </c:pt>
                <c:pt idx="8195">
                  <c:v>8195</c:v>
                </c:pt>
                <c:pt idx="8196">
                  <c:v>8196</c:v>
                </c:pt>
                <c:pt idx="8197">
                  <c:v>8197</c:v>
                </c:pt>
                <c:pt idx="8198">
                  <c:v>8198</c:v>
                </c:pt>
                <c:pt idx="8199">
                  <c:v>8199</c:v>
                </c:pt>
                <c:pt idx="8200">
                  <c:v>8200</c:v>
                </c:pt>
                <c:pt idx="8201">
                  <c:v>8201</c:v>
                </c:pt>
                <c:pt idx="8202">
                  <c:v>8202</c:v>
                </c:pt>
                <c:pt idx="8203">
                  <c:v>8203</c:v>
                </c:pt>
                <c:pt idx="8204">
                  <c:v>8204</c:v>
                </c:pt>
                <c:pt idx="8205">
                  <c:v>8205</c:v>
                </c:pt>
                <c:pt idx="8206">
                  <c:v>8206</c:v>
                </c:pt>
                <c:pt idx="8207">
                  <c:v>8207</c:v>
                </c:pt>
                <c:pt idx="8208">
                  <c:v>8208</c:v>
                </c:pt>
                <c:pt idx="8209">
                  <c:v>8209</c:v>
                </c:pt>
                <c:pt idx="8210">
                  <c:v>8210</c:v>
                </c:pt>
                <c:pt idx="8211">
                  <c:v>8211</c:v>
                </c:pt>
                <c:pt idx="8212">
                  <c:v>8212</c:v>
                </c:pt>
                <c:pt idx="8213">
                  <c:v>8213</c:v>
                </c:pt>
                <c:pt idx="8214">
                  <c:v>8214</c:v>
                </c:pt>
                <c:pt idx="8215">
                  <c:v>8215</c:v>
                </c:pt>
                <c:pt idx="8216">
                  <c:v>8216</c:v>
                </c:pt>
                <c:pt idx="8217">
                  <c:v>8217</c:v>
                </c:pt>
                <c:pt idx="8218">
                  <c:v>8218</c:v>
                </c:pt>
                <c:pt idx="8219">
                  <c:v>8219</c:v>
                </c:pt>
                <c:pt idx="8220">
                  <c:v>8220</c:v>
                </c:pt>
                <c:pt idx="8221">
                  <c:v>8221</c:v>
                </c:pt>
                <c:pt idx="8222">
                  <c:v>8222</c:v>
                </c:pt>
                <c:pt idx="8223">
                  <c:v>8223</c:v>
                </c:pt>
                <c:pt idx="8224">
                  <c:v>8224</c:v>
                </c:pt>
                <c:pt idx="8225">
                  <c:v>8225</c:v>
                </c:pt>
                <c:pt idx="8226">
                  <c:v>8226</c:v>
                </c:pt>
                <c:pt idx="8227">
                  <c:v>8227</c:v>
                </c:pt>
                <c:pt idx="8228">
                  <c:v>8228</c:v>
                </c:pt>
                <c:pt idx="8229">
                  <c:v>8229</c:v>
                </c:pt>
                <c:pt idx="8230">
                  <c:v>8230</c:v>
                </c:pt>
                <c:pt idx="8231">
                  <c:v>8231</c:v>
                </c:pt>
                <c:pt idx="8232">
                  <c:v>8232</c:v>
                </c:pt>
                <c:pt idx="8233">
                  <c:v>8233</c:v>
                </c:pt>
                <c:pt idx="8234">
                  <c:v>8234</c:v>
                </c:pt>
                <c:pt idx="8235">
                  <c:v>8235</c:v>
                </c:pt>
                <c:pt idx="8236">
                  <c:v>8236</c:v>
                </c:pt>
                <c:pt idx="8237">
                  <c:v>8237</c:v>
                </c:pt>
                <c:pt idx="8238">
                  <c:v>8238</c:v>
                </c:pt>
                <c:pt idx="8239">
                  <c:v>8239</c:v>
                </c:pt>
                <c:pt idx="8240">
                  <c:v>8240</c:v>
                </c:pt>
                <c:pt idx="8241">
                  <c:v>8241</c:v>
                </c:pt>
                <c:pt idx="8242">
                  <c:v>8242</c:v>
                </c:pt>
                <c:pt idx="8243">
                  <c:v>8243</c:v>
                </c:pt>
                <c:pt idx="8244">
                  <c:v>8244</c:v>
                </c:pt>
                <c:pt idx="8245">
                  <c:v>8245</c:v>
                </c:pt>
                <c:pt idx="8246">
                  <c:v>8246</c:v>
                </c:pt>
                <c:pt idx="8247">
                  <c:v>8247</c:v>
                </c:pt>
                <c:pt idx="8248">
                  <c:v>8248</c:v>
                </c:pt>
                <c:pt idx="8249">
                  <c:v>8249</c:v>
                </c:pt>
                <c:pt idx="8250">
                  <c:v>8250</c:v>
                </c:pt>
                <c:pt idx="8251">
                  <c:v>8251</c:v>
                </c:pt>
                <c:pt idx="8252">
                  <c:v>8252</c:v>
                </c:pt>
                <c:pt idx="8253">
                  <c:v>8253</c:v>
                </c:pt>
                <c:pt idx="8254">
                  <c:v>8254</c:v>
                </c:pt>
                <c:pt idx="8255">
                  <c:v>8255</c:v>
                </c:pt>
                <c:pt idx="8256">
                  <c:v>8256</c:v>
                </c:pt>
                <c:pt idx="8257">
                  <c:v>8257</c:v>
                </c:pt>
                <c:pt idx="8258">
                  <c:v>8258</c:v>
                </c:pt>
                <c:pt idx="8259">
                  <c:v>8259</c:v>
                </c:pt>
                <c:pt idx="8260">
                  <c:v>8260</c:v>
                </c:pt>
                <c:pt idx="8261">
                  <c:v>8261</c:v>
                </c:pt>
                <c:pt idx="8262">
                  <c:v>8262</c:v>
                </c:pt>
                <c:pt idx="8263">
                  <c:v>8263</c:v>
                </c:pt>
                <c:pt idx="8264">
                  <c:v>8264</c:v>
                </c:pt>
                <c:pt idx="8265">
                  <c:v>8265</c:v>
                </c:pt>
                <c:pt idx="8266">
                  <c:v>8266</c:v>
                </c:pt>
                <c:pt idx="8267">
                  <c:v>8267</c:v>
                </c:pt>
                <c:pt idx="8268">
                  <c:v>8268</c:v>
                </c:pt>
                <c:pt idx="8269">
                  <c:v>8269</c:v>
                </c:pt>
                <c:pt idx="8270">
                  <c:v>8270</c:v>
                </c:pt>
                <c:pt idx="8271">
                  <c:v>8271</c:v>
                </c:pt>
                <c:pt idx="8272">
                  <c:v>8272</c:v>
                </c:pt>
                <c:pt idx="8273">
                  <c:v>8273</c:v>
                </c:pt>
                <c:pt idx="8274">
                  <c:v>8274</c:v>
                </c:pt>
                <c:pt idx="8275">
                  <c:v>8275</c:v>
                </c:pt>
                <c:pt idx="8276">
                  <c:v>8276</c:v>
                </c:pt>
                <c:pt idx="8277">
                  <c:v>8277</c:v>
                </c:pt>
                <c:pt idx="8278">
                  <c:v>8278</c:v>
                </c:pt>
                <c:pt idx="8279">
                  <c:v>8279</c:v>
                </c:pt>
                <c:pt idx="8280">
                  <c:v>8280</c:v>
                </c:pt>
                <c:pt idx="8281">
                  <c:v>8281</c:v>
                </c:pt>
                <c:pt idx="8282">
                  <c:v>8282</c:v>
                </c:pt>
                <c:pt idx="8283">
                  <c:v>8283</c:v>
                </c:pt>
                <c:pt idx="8284">
                  <c:v>8284</c:v>
                </c:pt>
                <c:pt idx="8285">
                  <c:v>8285</c:v>
                </c:pt>
                <c:pt idx="8286">
                  <c:v>8286</c:v>
                </c:pt>
                <c:pt idx="8287">
                  <c:v>8287</c:v>
                </c:pt>
                <c:pt idx="8288">
                  <c:v>8288</c:v>
                </c:pt>
                <c:pt idx="8289">
                  <c:v>8289</c:v>
                </c:pt>
                <c:pt idx="8290">
                  <c:v>8290</c:v>
                </c:pt>
                <c:pt idx="8291">
                  <c:v>8291</c:v>
                </c:pt>
                <c:pt idx="8292">
                  <c:v>8292</c:v>
                </c:pt>
                <c:pt idx="8293">
                  <c:v>8293</c:v>
                </c:pt>
                <c:pt idx="8294">
                  <c:v>8294</c:v>
                </c:pt>
                <c:pt idx="8295">
                  <c:v>8295</c:v>
                </c:pt>
                <c:pt idx="8296">
                  <c:v>8296</c:v>
                </c:pt>
                <c:pt idx="8297">
                  <c:v>8297</c:v>
                </c:pt>
                <c:pt idx="8298">
                  <c:v>8298</c:v>
                </c:pt>
                <c:pt idx="8299">
                  <c:v>8299</c:v>
                </c:pt>
                <c:pt idx="8300">
                  <c:v>8300</c:v>
                </c:pt>
                <c:pt idx="8301">
                  <c:v>8301</c:v>
                </c:pt>
                <c:pt idx="8302">
                  <c:v>8302</c:v>
                </c:pt>
                <c:pt idx="8303">
                  <c:v>8303</c:v>
                </c:pt>
                <c:pt idx="8304">
                  <c:v>8304</c:v>
                </c:pt>
                <c:pt idx="8305">
                  <c:v>8305</c:v>
                </c:pt>
                <c:pt idx="8306">
                  <c:v>8306</c:v>
                </c:pt>
                <c:pt idx="8307">
                  <c:v>8307</c:v>
                </c:pt>
                <c:pt idx="8308">
                  <c:v>8308</c:v>
                </c:pt>
                <c:pt idx="8309">
                  <c:v>8309</c:v>
                </c:pt>
                <c:pt idx="8310">
                  <c:v>8310</c:v>
                </c:pt>
                <c:pt idx="8311">
                  <c:v>8311</c:v>
                </c:pt>
                <c:pt idx="8312">
                  <c:v>8312</c:v>
                </c:pt>
                <c:pt idx="8313">
                  <c:v>8313</c:v>
                </c:pt>
                <c:pt idx="8314">
                  <c:v>8314</c:v>
                </c:pt>
                <c:pt idx="8315">
                  <c:v>8315</c:v>
                </c:pt>
                <c:pt idx="8316">
                  <c:v>8316</c:v>
                </c:pt>
                <c:pt idx="8317">
                  <c:v>8317</c:v>
                </c:pt>
                <c:pt idx="8318">
                  <c:v>8318</c:v>
                </c:pt>
                <c:pt idx="8319">
                  <c:v>8319</c:v>
                </c:pt>
                <c:pt idx="8320">
                  <c:v>8320</c:v>
                </c:pt>
                <c:pt idx="8321">
                  <c:v>8321</c:v>
                </c:pt>
                <c:pt idx="8322">
                  <c:v>8322</c:v>
                </c:pt>
                <c:pt idx="8323">
                  <c:v>8323</c:v>
                </c:pt>
                <c:pt idx="8324">
                  <c:v>8324</c:v>
                </c:pt>
                <c:pt idx="8325">
                  <c:v>8325</c:v>
                </c:pt>
                <c:pt idx="8326">
                  <c:v>8326</c:v>
                </c:pt>
                <c:pt idx="8327">
                  <c:v>8327</c:v>
                </c:pt>
                <c:pt idx="8328">
                  <c:v>8328</c:v>
                </c:pt>
                <c:pt idx="8329">
                  <c:v>8329</c:v>
                </c:pt>
                <c:pt idx="8330">
                  <c:v>8330</c:v>
                </c:pt>
                <c:pt idx="8331">
                  <c:v>8331</c:v>
                </c:pt>
                <c:pt idx="8332">
                  <c:v>8332</c:v>
                </c:pt>
                <c:pt idx="8333">
                  <c:v>8333</c:v>
                </c:pt>
                <c:pt idx="8334">
                  <c:v>8334</c:v>
                </c:pt>
                <c:pt idx="8335">
                  <c:v>8335</c:v>
                </c:pt>
                <c:pt idx="8336">
                  <c:v>8336</c:v>
                </c:pt>
                <c:pt idx="8337">
                  <c:v>8337</c:v>
                </c:pt>
                <c:pt idx="8338">
                  <c:v>8338</c:v>
                </c:pt>
                <c:pt idx="8339">
                  <c:v>8339</c:v>
                </c:pt>
                <c:pt idx="8340">
                  <c:v>8340</c:v>
                </c:pt>
                <c:pt idx="8341">
                  <c:v>8341</c:v>
                </c:pt>
                <c:pt idx="8342">
                  <c:v>8342</c:v>
                </c:pt>
                <c:pt idx="8343">
                  <c:v>8343</c:v>
                </c:pt>
                <c:pt idx="8344">
                  <c:v>8344</c:v>
                </c:pt>
                <c:pt idx="8345">
                  <c:v>8345</c:v>
                </c:pt>
                <c:pt idx="8346">
                  <c:v>8346</c:v>
                </c:pt>
                <c:pt idx="8347">
                  <c:v>8347</c:v>
                </c:pt>
                <c:pt idx="8348">
                  <c:v>8348</c:v>
                </c:pt>
                <c:pt idx="8349">
                  <c:v>8349</c:v>
                </c:pt>
                <c:pt idx="8350">
                  <c:v>8350</c:v>
                </c:pt>
                <c:pt idx="8351">
                  <c:v>8351</c:v>
                </c:pt>
                <c:pt idx="8352">
                  <c:v>8352</c:v>
                </c:pt>
                <c:pt idx="8353">
                  <c:v>8353</c:v>
                </c:pt>
                <c:pt idx="8354">
                  <c:v>8354</c:v>
                </c:pt>
                <c:pt idx="8355">
                  <c:v>8355</c:v>
                </c:pt>
                <c:pt idx="8356">
                  <c:v>8356</c:v>
                </c:pt>
                <c:pt idx="8357">
                  <c:v>8357</c:v>
                </c:pt>
                <c:pt idx="8358">
                  <c:v>8358</c:v>
                </c:pt>
                <c:pt idx="8359">
                  <c:v>8359</c:v>
                </c:pt>
                <c:pt idx="8360">
                  <c:v>8360</c:v>
                </c:pt>
                <c:pt idx="8361">
                  <c:v>8361</c:v>
                </c:pt>
                <c:pt idx="8362">
                  <c:v>8362</c:v>
                </c:pt>
                <c:pt idx="8363">
                  <c:v>8363</c:v>
                </c:pt>
                <c:pt idx="8364">
                  <c:v>8364</c:v>
                </c:pt>
                <c:pt idx="8365">
                  <c:v>8365</c:v>
                </c:pt>
                <c:pt idx="8366">
                  <c:v>8366</c:v>
                </c:pt>
                <c:pt idx="8367">
                  <c:v>8367</c:v>
                </c:pt>
                <c:pt idx="8368">
                  <c:v>8368</c:v>
                </c:pt>
                <c:pt idx="8369">
                  <c:v>8369</c:v>
                </c:pt>
                <c:pt idx="8370">
                  <c:v>8370</c:v>
                </c:pt>
                <c:pt idx="8371">
                  <c:v>8371</c:v>
                </c:pt>
                <c:pt idx="8372">
                  <c:v>8372</c:v>
                </c:pt>
                <c:pt idx="8373">
                  <c:v>8373</c:v>
                </c:pt>
                <c:pt idx="8374">
                  <c:v>8374</c:v>
                </c:pt>
                <c:pt idx="8375">
                  <c:v>8375</c:v>
                </c:pt>
                <c:pt idx="8376">
                  <c:v>8376</c:v>
                </c:pt>
                <c:pt idx="8377">
                  <c:v>8377</c:v>
                </c:pt>
                <c:pt idx="8378">
                  <c:v>8378</c:v>
                </c:pt>
                <c:pt idx="8379">
                  <c:v>8379</c:v>
                </c:pt>
                <c:pt idx="8380">
                  <c:v>8380</c:v>
                </c:pt>
                <c:pt idx="8381">
                  <c:v>8381</c:v>
                </c:pt>
                <c:pt idx="8382">
                  <c:v>8382</c:v>
                </c:pt>
                <c:pt idx="8383">
                  <c:v>8383</c:v>
                </c:pt>
                <c:pt idx="8384">
                  <c:v>8384</c:v>
                </c:pt>
                <c:pt idx="8385">
                  <c:v>8385</c:v>
                </c:pt>
                <c:pt idx="8386">
                  <c:v>8386</c:v>
                </c:pt>
                <c:pt idx="8387">
                  <c:v>8387</c:v>
                </c:pt>
                <c:pt idx="8388">
                  <c:v>8388</c:v>
                </c:pt>
                <c:pt idx="8389">
                  <c:v>8389</c:v>
                </c:pt>
                <c:pt idx="8390">
                  <c:v>8390</c:v>
                </c:pt>
                <c:pt idx="8391">
                  <c:v>8391</c:v>
                </c:pt>
                <c:pt idx="8392">
                  <c:v>8392</c:v>
                </c:pt>
                <c:pt idx="8393">
                  <c:v>8393</c:v>
                </c:pt>
                <c:pt idx="8394">
                  <c:v>8394</c:v>
                </c:pt>
                <c:pt idx="8395">
                  <c:v>8395</c:v>
                </c:pt>
                <c:pt idx="8396">
                  <c:v>8396</c:v>
                </c:pt>
                <c:pt idx="8397">
                  <c:v>8397</c:v>
                </c:pt>
                <c:pt idx="8398">
                  <c:v>8398</c:v>
                </c:pt>
                <c:pt idx="8399">
                  <c:v>8399</c:v>
                </c:pt>
                <c:pt idx="8400">
                  <c:v>8400</c:v>
                </c:pt>
                <c:pt idx="8401">
                  <c:v>8401</c:v>
                </c:pt>
                <c:pt idx="8402">
                  <c:v>8402</c:v>
                </c:pt>
                <c:pt idx="8403">
                  <c:v>8403</c:v>
                </c:pt>
                <c:pt idx="8404">
                  <c:v>8404</c:v>
                </c:pt>
                <c:pt idx="8405">
                  <c:v>8405</c:v>
                </c:pt>
                <c:pt idx="8406">
                  <c:v>8406</c:v>
                </c:pt>
                <c:pt idx="8407">
                  <c:v>8407</c:v>
                </c:pt>
                <c:pt idx="8408">
                  <c:v>8408</c:v>
                </c:pt>
                <c:pt idx="8409">
                  <c:v>8409</c:v>
                </c:pt>
                <c:pt idx="8410">
                  <c:v>8410</c:v>
                </c:pt>
                <c:pt idx="8411">
                  <c:v>8411</c:v>
                </c:pt>
                <c:pt idx="8412">
                  <c:v>8412</c:v>
                </c:pt>
                <c:pt idx="8413">
                  <c:v>8413</c:v>
                </c:pt>
                <c:pt idx="8414">
                  <c:v>8414</c:v>
                </c:pt>
                <c:pt idx="8415">
                  <c:v>8415</c:v>
                </c:pt>
                <c:pt idx="8416">
                  <c:v>8416</c:v>
                </c:pt>
                <c:pt idx="8417">
                  <c:v>8417</c:v>
                </c:pt>
                <c:pt idx="8418">
                  <c:v>8418</c:v>
                </c:pt>
                <c:pt idx="8419">
                  <c:v>8419</c:v>
                </c:pt>
                <c:pt idx="8420">
                  <c:v>8420</c:v>
                </c:pt>
                <c:pt idx="8421">
                  <c:v>8421</c:v>
                </c:pt>
                <c:pt idx="8422">
                  <c:v>8422</c:v>
                </c:pt>
                <c:pt idx="8423">
                  <c:v>8423</c:v>
                </c:pt>
                <c:pt idx="8424">
                  <c:v>8424</c:v>
                </c:pt>
                <c:pt idx="8425">
                  <c:v>8425</c:v>
                </c:pt>
                <c:pt idx="8426">
                  <c:v>8426</c:v>
                </c:pt>
                <c:pt idx="8427">
                  <c:v>8427</c:v>
                </c:pt>
                <c:pt idx="8428">
                  <c:v>8428</c:v>
                </c:pt>
                <c:pt idx="8429">
                  <c:v>8429</c:v>
                </c:pt>
                <c:pt idx="8430">
                  <c:v>8430</c:v>
                </c:pt>
                <c:pt idx="8431">
                  <c:v>8431</c:v>
                </c:pt>
                <c:pt idx="8432">
                  <c:v>8432</c:v>
                </c:pt>
                <c:pt idx="8433">
                  <c:v>8433</c:v>
                </c:pt>
                <c:pt idx="8434">
                  <c:v>8434</c:v>
                </c:pt>
                <c:pt idx="8435">
                  <c:v>8435</c:v>
                </c:pt>
                <c:pt idx="8436">
                  <c:v>8436</c:v>
                </c:pt>
                <c:pt idx="8437">
                  <c:v>8437</c:v>
                </c:pt>
                <c:pt idx="8438">
                  <c:v>8438</c:v>
                </c:pt>
                <c:pt idx="8439">
                  <c:v>8439</c:v>
                </c:pt>
                <c:pt idx="8440">
                  <c:v>8440</c:v>
                </c:pt>
                <c:pt idx="8441">
                  <c:v>8441</c:v>
                </c:pt>
                <c:pt idx="8442">
                  <c:v>8442</c:v>
                </c:pt>
                <c:pt idx="8443">
                  <c:v>8443</c:v>
                </c:pt>
                <c:pt idx="8444">
                  <c:v>8444</c:v>
                </c:pt>
                <c:pt idx="8445">
                  <c:v>8445</c:v>
                </c:pt>
                <c:pt idx="8446">
                  <c:v>8446</c:v>
                </c:pt>
                <c:pt idx="8447">
                  <c:v>8447</c:v>
                </c:pt>
                <c:pt idx="8448">
                  <c:v>8448</c:v>
                </c:pt>
                <c:pt idx="8449">
                  <c:v>8449</c:v>
                </c:pt>
                <c:pt idx="8450">
                  <c:v>8450</c:v>
                </c:pt>
                <c:pt idx="8451">
                  <c:v>8451</c:v>
                </c:pt>
                <c:pt idx="8452">
                  <c:v>8452</c:v>
                </c:pt>
                <c:pt idx="8453">
                  <c:v>8453</c:v>
                </c:pt>
                <c:pt idx="8454">
                  <c:v>8454</c:v>
                </c:pt>
                <c:pt idx="8455">
                  <c:v>8455</c:v>
                </c:pt>
                <c:pt idx="8456">
                  <c:v>8456</c:v>
                </c:pt>
                <c:pt idx="8457">
                  <c:v>8457</c:v>
                </c:pt>
                <c:pt idx="8458">
                  <c:v>8458</c:v>
                </c:pt>
                <c:pt idx="8459">
                  <c:v>8459</c:v>
                </c:pt>
                <c:pt idx="8460">
                  <c:v>8460</c:v>
                </c:pt>
                <c:pt idx="8461">
                  <c:v>8461</c:v>
                </c:pt>
                <c:pt idx="8462">
                  <c:v>8462</c:v>
                </c:pt>
                <c:pt idx="8463">
                  <c:v>8463</c:v>
                </c:pt>
                <c:pt idx="8464">
                  <c:v>8464</c:v>
                </c:pt>
                <c:pt idx="8465">
                  <c:v>8465</c:v>
                </c:pt>
                <c:pt idx="8466">
                  <c:v>8466</c:v>
                </c:pt>
                <c:pt idx="8467">
                  <c:v>8467</c:v>
                </c:pt>
                <c:pt idx="8468">
                  <c:v>8468</c:v>
                </c:pt>
                <c:pt idx="8469">
                  <c:v>8469</c:v>
                </c:pt>
                <c:pt idx="8470">
                  <c:v>8470</c:v>
                </c:pt>
                <c:pt idx="8471">
                  <c:v>8471</c:v>
                </c:pt>
                <c:pt idx="8472">
                  <c:v>8472</c:v>
                </c:pt>
                <c:pt idx="8473">
                  <c:v>8473</c:v>
                </c:pt>
                <c:pt idx="8474">
                  <c:v>8474</c:v>
                </c:pt>
                <c:pt idx="8475">
                  <c:v>8475</c:v>
                </c:pt>
                <c:pt idx="8476">
                  <c:v>8476</c:v>
                </c:pt>
                <c:pt idx="8477">
                  <c:v>8477</c:v>
                </c:pt>
                <c:pt idx="8478">
                  <c:v>8478</c:v>
                </c:pt>
                <c:pt idx="8479">
                  <c:v>8479</c:v>
                </c:pt>
                <c:pt idx="8480">
                  <c:v>8480</c:v>
                </c:pt>
                <c:pt idx="8481">
                  <c:v>8481</c:v>
                </c:pt>
                <c:pt idx="8482">
                  <c:v>8482</c:v>
                </c:pt>
                <c:pt idx="8483">
                  <c:v>8483</c:v>
                </c:pt>
                <c:pt idx="8484">
                  <c:v>8484</c:v>
                </c:pt>
                <c:pt idx="8485">
                  <c:v>8485</c:v>
                </c:pt>
                <c:pt idx="8486">
                  <c:v>8486</c:v>
                </c:pt>
                <c:pt idx="8487">
                  <c:v>8487</c:v>
                </c:pt>
                <c:pt idx="8488">
                  <c:v>8488</c:v>
                </c:pt>
                <c:pt idx="8489">
                  <c:v>8489</c:v>
                </c:pt>
                <c:pt idx="8490">
                  <c:v>8490</c:v>
                </c:pt>
                <c:pt idx="8491">
                  <c:v>8491</c:v>
                </c:pt>
                <c:pt idx="8492">
                  <c:v>8492</c:v>
                </c:pt>
                <c:pt idx="8493">
                  <c:v>8493</c:v>
                </c:pt>
                <c:pt idx="8494">
                  <c:v>8494</c:v>
                </c:pt>
                <c:pt idx="8495">
                  <c:v>8495</c:v>
                </c:pt>
                <c:pt idx="8496">
                  <c:v>8496</c:v>
                </c:pt>
                <c:pt idx="8497">
                  <c:v>8497</c:v>
                </c:pt>
                <c:pt idx="8498">
                  <c:v>8498</c:v>
                </c:pt>
                <c:pt idx="8499">
                  <c:v>8499</c:v>
                </c:pt>
                <c:pt idx="8500">
                  <c:v>8500</c:v>
                </c:pt>
                <c:pt idx="8501">
                  <c:v>8501</c:v>
                </c:pt>
                <c:pt idx="8502">
                  <c:v>8502</c:v>
                </c:pt>
                <c:pt idx="8503">
                  <c:v>8503</c:v>
                </c:pt>
                <c:pt idx="8504">
                  <c:v>8504</c:v>
                </c:pt>
                <c:pt idx="8505">
                  <c:v>8505</c:v>
                </c:pt>
                <c:pt idx="8506">
                  <c:v>8506</c:v>
                </c:pt>
                <c:pt idx="8507">
                  <c:v>8507</c:v>
                </c:pt>
                <c:pt idx="8508">
                  <c:v>8508</c:v>
                </c:pt>
                <c:pt idx="8509">
                  <c:v>8509</c:v>
                </c:pt>
                <c:pt idx="8510">
                  <c:v>8510</c:v>
                </c:pt>
                <c:pt idx="8511">
                  <c:v>8511</c:v>
                </c:pt>
                <c:pt idx="8512">
                  <c:v>8512</c:v>
                </c:pt>
                <c:pt idx="8513">
                  <c:v>8513</c:v>
                </c:pt>
                <c:pt idx="8514">
                  <c:v>8514</c:v>
                </c:pt>
                <c:pt idx="8515">
                  <c:v>8515</c:v>
                </c:pt>
                <c:pt idx="8516">
                  <c:v>8516</c:v>
                </c:pt>
                <c:pt idx="8517">
                  <c:v>8517</c:v>
                </c:pt>
                <c:pt idx="8518">
                  <c:v>8518</c:v>
                </c:pt>
                <c:pt idx="8519">
                  <c:v>8519</c:v>
                </c:pt>
                <c:pt idx="8520">
                  <c:v>8520</c:v>
                </c:pt>
                <c:pt idx="8521">
                  <c:v>8521</c:v>
                </c:pt>
                <c:pt idx="8522">
                  <c:v>8522</c:v>
                </c:pt>
                <c:pt idx="8523">
                  <c:v>8523</c:v>
                </c:pt>
                <c:pt idx="8524">
                  <c:v>8524</c:v>
                </c:pt>
                <c:pt idx="8525">
                  <c:v>8525</c:v>
                </c:pt>
                <c:pt idx="8526">
                  <c:v>8526</c:v>
                </c:pt>
                <c:pt idx="8527">
                  <c:v>8527</c:v>
                </c:pt>
                <c:pt idx="8528">
                  <c:v>8528</c:v>
                </c:pt>
                <c:pt idx="8529">
                  <c:v>8529</c:v>
                </c:pt>
                <c:pt idx="8530">
                  <c:v>8530</c:v>
                </c:pt>
                <c:pt idx="8531">
                  <c:v>8531</c:v>
                </c:pt>
                <c:pt idx="8532">
                  <c:v>8532</c:v>
                </c:pt>
                <c:pt idx="8533">
                  <c:v>8533</c:v>
                </c:pt>
                <c:pt idx="8534">
                  <c:v>8534</c:v>
                </c:pt>
                <c:pt idx="8535">
                  <c:v>8535</c:v>
                </c:pt>
                <c:pt idx="8536">
                  <c:v>8536</c:v>
                </c:pt>
                <c:pt idx="8537">
                  <c:v>8537</c:v>
                </c:pt>
                <c:pt idx="8538">
                  <c:v>8538</c:v>
                </c:pt>
                <c:pt idx="8539">
                  <c:v>8539</c:v>
                </c:pt>
                <c:pt idx="8540">
                  <c:v>8540</c:v>
                </c:pt>
                <c:pt idx="8541">
                  <c:v>8541</c:v>
                </c:pt>
                <c:pt idx="8542">
                  <c:v>8542</c:v>
                </c:pt>
                <c:pt idx="8543">
                  <c:v>8543</c:v>
                </c:pt>
                <c:pt idx="8544">
                  <c:v>8544</c:v>
                </c:pt>
                <c:pt idx="8545">
                  <c:v>8545</c:v>
                </c:pt>
                <c:pt idx="8546">
                  <c:v>8546</c:v>
                </c:pt>
                <c:pt idx="8547">
                  <c:v>8547</c:v>
                </c:pt>
                <c:pt idx="8548">
                  <c:v>8548</c:v>
                </c:pt>
                <c:pt idx="8549">
                  <c:v>8549</c:v>
                </c:pt>
                <c:pt idx="8550">
                  <c:v>8550</c:v>
                </c:pt>
                <c:pt idx="8551">
                  <c:v>8551</c:v>
                </c:pt>
                <c:pt idx="8552">
                  <c:v>8552</c:v>
                </c:pt>
                <c:pt idx="8553">
                  <c:v>8553</c:v>
                </c:pt>
                <c:pt idx="8554">
                  <c:v>8554</c:v>
                </c:pt>
                <c:pt idx="8555">
                  <c:v>8555</c:v>
                </c:pt>
                <c:pt idx="8556">
                  <c:v>8556</c:v>
                </c:pt>
                <c:pt idx="8557">
                  <c:v>8557</c:v>
                </c:pt>
                <c:pt idx="8558">
                  <c:v>8558</c:v>
                </c:pt>
                <c:pt idx="8559">
                  <c:v>8559</c:v>
                </c:pt>
                <c:pt idx="8560">
                  <c:v>8560</c:v>
                </c:pt>
                <c:pt idx="8561">
                  <c:v>8561</c:v>
                </c:pt>
                <c:pt idx="8562">
                  <c:v>8562</c:v>
                </c:pt>
                <c:pt idx="8563">
                  <c:v>8563</c:v>
                </c:pt>
                <c:pt idx="8564">
                  <c:v>8564</c:v>
                </c:pt>
                <c:pt idx="8565">
                  <c:v>8565</c:v>
                </c:pt>
                <c:pt idx="8566">
                  <c:v>8566</c:v>
                </c:pt>
                <c:pt idx="8567">
                  <c:v>8567</c:v>
                </c:pt>
                <c:pt idx="8568">
                  <c:v>8568</c:v>
                </c:pt>
                <c:pt idx="8569">
                  <c:v>8569</c:v>
                </c:pt>
                <c:pt idx="8570">
                  <c:v>8570</c:v>
                </c:pt>
                <c:pt idx="8571">
                  <c:v>8571</c:v>
                </c:pt>
                <c:pt idx="8572">
                  <c:v>8572</c:v>
                </c:pt>
                <c:pt idx="8573">
                  <c:v>8573</c:v>
                </c:pt>
                <c:pt idx="8574">
                  <c:v>8574</c:v>
                </c:pt>
                <c:pt idx="8575">
                  <c:v>8575</c:v>
                </c:pt>
                <c:pt idx="8576">
                  <c:v>8576</c:v>
                </c:pt>
                <c:pt idx="8577">
                  <c:v>8577</c:v>
                </c:pt>
                <c:pt idx="8578">
                  <c:v>8578</c:v>
                </c:pt>
                <c:pt idx="8579">
                  <c:v>8579</c:v>
                </c:pt>
                <c:pt idx="8580">
                  <c:v>8580</c:v>
                </c:pt>
                <c:pt idx="8581">
                  <c:v>8581</c:v>
                </c:pt>
                <c:pt idx="8582">
                  <c:v>8582</c:v>
                </c:pt>
                <c:pt idx="8583">
                  <c:v>8583</c:v>
                </c:pt>
                <c:pt idx="8584">
                  <c:v>8584</c:v>
                </c:pt>
                <c:pt idx="8585">
                  <c:v>8585</c:v>
                </c:pt>
                <c:pt idx="8586">
                  <c:v>8586</c:v>
                </c:pt>
                <c:pt idx="8587">
                  <c:v>8587</c:v>
                </c:pt>
                <c:pt idx="8588">
                  <c:v>8588</c:v>
                </c:pt>
                <c:pt idx="8589">
                  <c:v>8589</c:v>
                </c:pt>
                <c:pt idx="8590">
                  <c:v>8590</c:v>
                </c:pt>
                <c:pt idx="8591">
                  <c:v>8591</c:v>
                </c:pt>
                <c:pt idx="8592">
                  <c:v>8592</c:v>
                </c:pt>
                <c:pt idx="8593">
                  <c:v>8593</c:v>
                </c:pt>
                <c:pt idx="8594">
                  <c:v>8594</c:v>
                </c:pt>
                <c:pt idx="8595">
                  <c:v>8595</c:v>
                </c:pt>
                <c:pt idx="8596">
                  <c:v>8596</c:v>
                </c:pt>
                <c:pt idx="8597">
                  <c:v>8597</c:v>
                </c:pt>
                <c:pt idx="8598">
                  <c:v>8598</c:v>
                </c:pt>
                <c:pt idx="8599">
                  <c:v>8599</c:v>
                </c:pt>
                <c:pt idx="8600">
                  <c:v>8600</c:v>
                </c:pt>
                <c:pt idx="8601">
                  <c:v>8601</c:v>
                </c:pt>
                <c:pt idx="8602">
                  <c:v>8602</c:v>
                </c:pt>
                <c:pt idx="8603">
                  <c:v>8603</c:v>
                </c:pt>
                <c:pt idx="8604">
                  <c:v>8604</c:v>
                </c:pt>
                <c:pt idx="8605">
                  <c:v>8605</c:v>
                </c:pt>
                <c:pt idx="8606">
                  <c:v>8606</c:v>
                </c:pt>
                <c:pt idx="8607">
                  <c:v>8607</c:v>
                </c:pt>
                <c:pt idx="8608">
                  <c:v>8608</c:v>
                </c:pt>
                <c:pt idx="8609">
                  <c:v>8609</c:v>
                </c:pt>
                <c:pt idx="8610">
                  <c:v>8610</c:v>
                </c:pt>
                <c:pt idx="8611">
                  <c:v>8611</c:v>
                </c:pt>
                <c:pt idx="8612">
                  <c:v>8612</c:v>
                </c:pt>
                <c:pt idx="8613">
                  <c:v>8613</c:v>
                </c:pt>
                <c:pt idx="8614">
                  <c:v>8614</c:v>
                </c:pt>
                <c:pt idx="8615">
                  <c:v>8615</c:v>
                </c:pt>
                <c:pt idx="8616">
                  <c:v>8616</c:v>
                </c:pt>
                <c:pt idx="8617">
                  <c:v>8617</c:v>
                </c:pt>
                <c:pt idx="8618">
                  <c:v>8618</c:v>
                </c:pt>
                <c:pt idx="8619">
                  <c:v>8619</c:v>
                </c:pt>
                <c:pt idx="8620">
                  <c:v>8620</c:v>
                </c:pt>
                <c:pt idx="8621">
                  <c:v>8621</c:v>
                </c:pt>
                <c:pt idx="8622">
                  <c:v>8622</c:v>
                </c:pt>
                <c:pt idx="8623">
                  <c:v>8623</c:v>
                </c:pt>
                <c:pt idx="8624">
                  <c:v>8624</c:v>
                </c:pt>
                <c:pt idx="8625">
                  <c:v>8625</c:v>
                </c:pt>
                <c:pt idx="8626">
                  <c:v>8626</c:v>
                </c:pt>
                <c:pt idx="8627">
                  <c:v>8627</c:v>
                </c:pt>
                <c:pt idx="8628">
                  <c:v>8628</c:v>
                </c:pt>
                <c:pt idx="8629">
                  <c:v>8629</c:v>
                </c:pt>
                <c:pt idx="8630">
                  <c:v>8630</c:v>
                </c:pt>
                <c:pt idx="8631">
                  <c:v>8631</c:v>
                </c:pt>
                <c:pt idx="8632">
                  <c:v>8632</c:v>
                </c:pt>
                <c:pt idx="8633">
                  <c:v>8633</c:v>
                </c:pt>
                <c:pt idx="8634">
                  <c:v>8634</c:v>
                </c:pt>
                <c:pt idx="8635">
                  <c:v>8635</c:v>
                </c:pt>
                <c:pt idx="8636">
                  <c:v>8636</c:v>
                </c:pt>
                <c:pt idx="8637">
                  <c:v>8637</c:v>
                </c:pt>
                <c:pt idx="8638">
                  <c:v>8638</c:v>
                </c:pt>
                <c:pt idx="8639">
                  <c:v>8639</c:v>
                </c:pt>
                <c:pt idx="8640">
                  <c:v>8640</c:v>
                </c:pt>
                <c:pt idx="8641">
                  <c:v>8641</c:v>
                </c:pt>
                <c:pt idx="8642">
                  <c:v>8642</c:v>
                </c:pt>
                <c:pt idx="8643">
                  <c:v>8643</c:v>
                </c:pt>
                <c:pt idx="8644">
                  <c:v>8644</c:v>
                </c:pt>
                <c:pt idx="8645">
                  <c:v>8645</c:v>
                </c:pt>
                <c:pt idx="8646">
                  <c:v>8646</c:v>
                </c:pt>
                <c:pt idx="8647">
                  <c:v>8647</c:v>
                </c:pt>
                <c:pt idx="8648">
                  <c:v>8648</c:v>
                </c:pt>
                <c:pt idx="8649">
                  <c:v>8649</c:v>
                </c:pt>
                <c:pt idx="8650">
                  <c:v>8650</c:v>
                </c:pt>
                <c:pt idx="8651">
                  <c:v>8651</c:v>
                </c:pt>
                <c:pt idx="8652">
                  <c:v>8652</c:v>
                </c:pt>
                <c:pt idx="8653">
                  <c:v>8653</c:v>
                </c:pt>
                <c:pt idx="8654">
                  <c:v>8654</c:v>
                </c:pt>
                <c:pt idx="8655">
                  <c:v>8655</c:v>
                </c:pt>
                <c:pt idx="8656">
                  <c:v>8656</c:v>
                </c:pt>
                <c:pt idx="8657">
                  <c:v>8657</c:v>
                </c:pt>
                <c:pt idx="8658">
                  <c:v>8658</c:v>
                </c:pt>
                <c:pt idx="8659">
                  <c:v>8659</c:v>
                </c:pt>
                <c:pt idx="8660">
                  <c:v>8660</c:v>
                </c:pt>
                <c:pt idx="8661">
                  <c:v>8661</c:v>
                </c:pt>
                <c:pt idx="8662">
                  <c:v>8662</c:v>
                </c:pt>
                <c:pt idx="8663">
                  <c:v>8663</c:v>
                </c:pt>
                <c:pt idx="8664">
                  <c:v>8664</c:v>
                </c:pt>
                <c:pt idx="8665">
                  <c:v>8665</c:v>
                </c:pt>
                <c:pt idx="8666">
                  <c:v>8666</c:v>
                </c:pt>
                <c:pt idx="8667">
                  <c:v>8667</c:v>
                </c:pt>
                <c:pt idx="8668">
                  <c:v>8668</c:v>
                </c:pt>
                <c:pt idx="8669">
                  <c:v>8669</c:v>
                </c:pt>
                <c:pt idx="8670">
                  <c:v>8670</c:v>
                </c:pt>
                <c:pt idx="8671">
                  <c:v>8671</c:v>
                </c:pt>
                <c:pt idx="8672">
                  <c:v>8672</c:v>
                </c:pt>
                <c:pt idx="8673">
                  <c:v>8673</c:v>
                </c:pt>
                <c:pt idx="8674">
                  <c:v>8674</c:v>
                </c:pt>
                <c:pt idx="8675">
                  <c:v>8675</c:v>
                </c:pt>
                <c:pt idx="8676">
                  <c:v>8676</c:v>
                </c:pt>
                <c:pt idx="8677">
                  <c:v>8677</c:v>
                </c:pt>
                <c:pt idx="8678">
                  <c:v>8678</c:v>
                </c:pt>
                <c:pt idx="8679">
                  <c:v>8679</c:v>
                </c:pt>
                <c:pt idx="8680">
                  <c:v>8680</c:v>
                </c:pt>
                <c:pt idx="8681">
                  <c:v>8681</c:v>
                </c:pt>
                <c:pt idx="8682">
                  <c:v>8682</c:v>
                </c:pt>
                <c:pt idx="8683">
                  <c:v>8683</c:v>
                </c:pt>
                <c:pt idx="8684">
                  <c:v>8684</c:v>
                </c:pt>
                <c:pt idx="8685">
                  <c:v>8685</c:v>
                </c:pt>
                <c:pt idx="8686">
                  <c:v>8686</c:v>
                </c:pt>
                <c:pt idx="8687">
                  <c:v>8687</c:v>
                </c:pt>
                <c:pt idx="8688">
                  <c:v>8688</c:v>
                </c:pt>
                <c:pt idx="8689">
                  <c:v>8689</c:v>
                </c:pt>
                <c:pt idx="8690">
                  <c:v>8690</c:v>
                </c:pt>
                <c:pt idx="8691">
                  <c:v>8691</c:v>
                </c:pt>
                <c:pt idx="8692">
                  <c:v>8692</c:v>
                </c:pt>
                <c:pt idx="8693">
                  <c:v>8693</c:v>
                </c:pt>
                <c:pt idx="8694">
                  <c:v>8694</c:v>
                </c:pt>
                <c:pt idx="8695">
                  <c:v>8695</c:v>
                </c:pt>
                <c:pt idx="8696">
                  <c:v>8696</c:v>
                </c:pt>
                <c:pt idx="8697">
                  <c:v>8697</c:v>
                </c:pt>
                <c:pt idx="8698">
                  <c:v>8698</c:v>
                </c:pt>
                <c:pt idx="8699">
                  <c:v>8699</c:v>
                </c:pt>
                <c:pt idx="8700">
                  <c:v>8700</c:v>
                </c:pt>
                <c:pt idx="8701">
                  <c:v>8701</c:v>
                </c:pt>
                <c:pt idx="8702">
                  <c:v>8702</c:v>
                </c:pt>
                <c:pt idx="8703">
                  <c:v>8703</c:v>
                </c:pt>
                <c:pt idx="8704">
                  <c:v>8704</c:v>
                </c:pt>
                <c:pt idx="8705">
                  <c:v>8705</c:v>
                </c:pt>
                <c:pt idx="8706">
                  <c:v>8706</c:v>
                </c:pt>
                <c:pt idx="8707">
                  <c:v>8707</c:v>
                </c:pt>
                <c:pt idx="8708">
                  <c:v>8708</c:v>
                </c:pt>
                <c:pt idx="8709">
                  <c:v>8709</c:v>
                </c:pt>
                <c:pt idx="8710">
                  <c:v>8710</c:v>
                </c:pt>
                <c:pt idx="8711">
                  <c:v>8711</c:v>
                </c:pt>
                <c:pt idx="8712">
                  <c:v>8712</c:v>
                </c:pt>
                <c:pt idx="8713">
                  <c:v>8713</c:v>
                </c:pt>
                <c:pt idx="8714">
                  <c:v>8714</c:v>
                </c:pt>
                <c:pt idx="8715">
                  <c:v>8715</c:v>
                </c:pt>
                <c:pt idx="8716">
                  <c:v>8716</c:v>
                </c:pt>
                <c:pt idx="8717">
                  <c:v>8717</c:v>
                </c:pt>
                <c:pt idx="8718">
                  <c:v>8718</c:v>
                </c:pt>
                <c:pt idx="8719">
                  <c:v>8719</c:v>
                </c:pt>
                <c:pt idx="8720">
                  <c:v>8720</c:v>
                </c:pt>
                <c:pt idx="8721">
                  <c:v>8721</c:v>
                </c:pt>
                <c:pt idx="8722">
                  <c:v>8722</c:v>
                </c:pt>
                <c:pt idx="8723">
                  <c:v>8723</c:v>
                </c:pt>
                <c:pt idx="8724">
                  <c:v>8724</c:v>
                </c:pt>
                <c:pt idx="8725">
                  <c:v>8725</c:v>
                </c:pt>
                <c:pt idx="8726">
                  <c:v>8726</c:v>
                </c:pt>
                <c:pt idx="8727">
                  <c:v>8727</c:v>
                </c:pt>
                <c:pt idx="8728">
                  <c:v>8728</c:v>
                </c:pt>
                <c:pt idx="8729">
                  <c:v>8729</c:v>
                </c:pt>
                <c:pt idx="8730">
                  <c:v>8730</c:v>
                </c:pt>
                <c:pt idx="8731">
                  <c:v>8731</c:v>
                </c:pt>
                <c:pt idx="8732">
                  <c:v>8732</c:v>
                </c:pt>
                <c:pt idx="8733">
                  <c:v>8733</c:v>
                </c:pt>
                <c:pt idx="8734">
                  <c:v>8734</c:v>
                </c:pt>
                <c:pt idx="8735">
                  <c:v>8735</c:v>
                </c:pt>
                <c:pt idx="8736">
                  <c:v>8736</c:v>
                </c:pt>
                <c:pt idx="8737">
                  <c:v>8737</c:v>
                </c:pt>
                <c:pt idx="8738">
                  <c:v>8738</c:v>
                </c:pt>
                <c:pt idx="8739">
                  <c:v>8739</c:v>
                </c:pt>
                <c:pt idx="8740">
                  <c:v>8740</c:v>
                </c:pt>
                <c:pt idx="8741">
                  <c:v>8741</c:v>
                </c:pt>
                <c:pt idx="8742">
                  <c:v>8742</c:v>
                </c:pt>
                <c:pt idx="8743">
                  <c:v>8743</c:v>
                </c:pt>
                <c:pt idx="8744">
                  <c:v>8744</c:v>
                </c:pt>
                <c:pt idx="8745">
                  <c:v>8745</c:v>
                </c:pt>
                <c:pt idx="8746">
                  <c:v>8746</c:v>
                </c:pt>
                <c:pt idx="8747">
                  <c:v>8747</c:v>
                </c:pt>
                <c:pt idx="8748">
                  <c:v>8748</c:v>
                </c:pt>
                <c:pt idx="8749">
                  <c:v>8749</c:v>
                </c:pt>
                <c:pt idx="8750">
                  <c:v>8750</c:v>
                </c:pt>
                <c:pt idx="8751">
                  <c:v>8751</c:v>
                </c:pt>
                <c:pt idx="8752">
                  <c:v>8752</c:v>
                </c:pt>
                <c:pt idx="8753">
                  <c:v>8753</c:v>
                </c:pt>
                <c:pt idx="8754">
                  <c:v>8754</c:v>
                </c:pt>
                <c:pt idx="8755">
                  <c:v>8755</c:v>
                </c:pt>
                <c:pt idx="8756">
                  <c:v>8756</c:v>
                </c:pt>
                <c:pt idx="8757">
                  <c:v>8757</c:v>
                </c:pt>
                <c:pt idx="8758">
                  <c:v>8758</c:v>
                </c:pt>
                <c:pt idx="8759">
                  <c:v>8759</c:v>
                </c:pt>
                <c:pt idx="8760">
                  <c:v>8760</c:v>
                </c:pt>
                <c:pt idx="8761">
                  <c:v>8761</c:v>
                </c:pt>
                <c:pt idx="8762">
                  <c:v>8762</c:v>
                </c:pt>
                <c:pt idx="8763">
                  <c:v>8763</c:v>
                </c:pt>
                <c:pt idx="8764">
                  <c:v>8764</c:v>
                </c:pt>
                <c:pt idx="8765">
                  <c:v>8765</c:v>
                </c:pt>
                <c:pt idx="8766">
                  <c:v>8766</c:v>
                </c:pt>
                <c:pt idx="8767">
                  <c:v>8767</c:v>
                </c:pt>
                <c:pt idx="8768">
                  <c:v>8768</c:v>
                </c:pt>
                <c:pt idx="8769">
                  <c:v>8769</c:v>
                </c:pt>
                <c:pt idx="8770">
                  <c:v>8770</c:v>
                </c:pt>
                <c:pt idx="8771">
                  <c:v>8771</c:v>
                </c:pt>
                <c:pt idx="8772">
                  <c:v>8772</c:v>
                </c:pt>
                <c:pt idx="8773">
                  <c:v>8773</c:v>
                </c:pt>
                <c:pt idx="8774">
                  <c:v>8774</c:v>
                </c:pt>
                <c:pt idx="8775">
                  <c:v>8775</c:v>
                </c:pt>
                <c:pt idx="8776">
                  <c:v>8776</c:v>
                </c:pt>
                <c:pt idx="8777">
                  <c:v>8777</c:v>
                </c:pt>
                <c:pt idx="8778">
                  <c:v>8778</c:v>
                </c:pt>
                <c:pt idx="8779">
                  <c:v>8779</c:v>
                </c:pt>
                <c:pt idx="8780">
                  <c:v>8780</c:v>
                </c:pt>
                <c:pt idx="8781">
                  <c:v>8781</c:v>
                </c:pt>
                <c:pt idx="8782">
                  <c:v>8782</c:v>
                </c:pt>
                <c:pt idx="8783">
                  <c:v>8783</c:v>
                </c:pt>
                <c:pt idx="8784">
                  <c:v>8784</c:v>
                </c:pt>
                <c:pt idx="8785">
                  <c:v>8785</c:v>
                </c:pt>
                <c:pt idx="8786">
                  <c:v>8786</c:v>
                </c:pt>
                <c:pt idx="8787">
                  <c:v>8787</c:v>
                </c:pt>
                <c:pt idx="8788">
                  <c:v>8788</c:v>
                </c:pt>
                <c:pt idx="8789">
                  <c:v>8789</c:v>
                </c:pt>
                <c:pt idx="8790">
                  <c:v>8790</c:v>
                </c:pt>
                <c:pt idx="8791">
                  <c:v>8791</c:v>
                </c:pt>
                <c:pt idx="8792">
                  <c:v>8792</c:v>
                </c:pt>
                <c:pt idx="8793">
                  <c:v>8793</c:v>
                </c:pt>
                <c:pt idx="8794">
                  <c:v>8794</c:v>
                </c:pt>
                <c:pt idx="8795">
                  <c:v>8795</c:v>
                </c:pt>
                <c:pt idx="8796">
                  <c:v>8796</c:v>
                </c:pt>
                <c:pt idx="8797">
                  <c:v>8797</c:v>
                </c:pt>
                <c:pt idx="8798">
                  <c:v>8798</c:v>
                </c:pt>
                <c:pt idx="8799">
                  <c:v>8799</c:v>
                </c:pt>
                <c:pt idx="8800">
                  <c:v>8800</c:v>
                </c:pt>
                <c:pt idx="8801">
                  <c:v>8801</c:v>
                </c:pt>
                <c:pt idx="8802">
                  <c:v>8802</c:v>
                </c:pt>
                <c:pt idx="8803">
                  <c:v>8803</c:v>
                </c:pt>
                <c:pt idx="8804">
                  <c:v>8804</c:v>
                </c:pt>
                <c:pt idx="8805">
                  <c:v>8805</c:v>
                </c:pt>
                <c:pt idx="8806">
                  <c:v>8806</c:v>
                </c:pt>
                <c:pt idx="8807">
                  <c:v>8807</c:v>
                </c:pt>
                <c:pt idx="8808">
                  <c:v>8808</c:v>
                </c:pt>
                <c:pt idx="8809">
                  <c:v>8809</c:v>
                </c:pt>
                <c:pt idx="8810">
                  <c:v>8810</c:v>
                </c:pt>
                <c:pt idx="8811">
                  <c:v>8811</c:v>
                </c:pt>
                <c:pt idx="8812">
                  <c:v>8812</c:v>
                </c:pt>
                <c:pt idx="8813">
                  <c:v>8813</c:v>
                </c:pt>
                <c:pt idx="8814">
                  <c:v>8814</c:v>
                </c:pt>
                <c:pt idx="8815">
                  <c:v>8815</c:v>
                </c:pt>
                <c:pt idx="8816">
                  <c:v>8816</c:v>
                </c:pt>
                <c:pt idx="8817">
                  <c:v>8817</c:v>
                </c:pt>
                <c:pt idx="8818">
                  <c:v>8818</c:v>
                </c:pt>
                <c:pt idx="8819">
                  <c:v>8819</c:v>
                </c:pt>
                <c:pt idx="8820">
                  <c:v>8820</c:v>
                </c:pt>
                <c:pt idx="8821">
                  <c:v>8821</c:v>
                </c:pt>
                <c:pt idx="8822">
                  <c:v>8822</c:v>
                </c:pt>
                <c:pt idx="8823">
                  <c:v>8823</c:v>
                </c:pt>
                <c:pt idx="8824">
                  <c:v>8824</c:v>
                </c:pt>
                <c:pt idx="8825">
                  <c:v>8825</c:v>
                </c:pt>
                <c:pt idx="8826">
                  <c:v>8826</c:v>
                </c:pt>
                <c:pt idx="8827">
                  <c:v>8827</c:v>
                </c:pt>
                <c:pt idx="8828">
                  <c:v>8828</c:v>
                </c:pt>
                <c:pt idx="8829">
                  <c:v>8829</c:v>
                </c:pt>
                <c:pt idx="8830">
                  <c:v>8830</c:v>
                </c:pt>
                <c:pt idx="8831">
                  <c:v>8831</c:v>
                </c:pt>
                <c:pt idx="8832">
                  <c:v>8832</c:v>
                </c:pt>
                <c:pt idx="8833">
                  <c:v>8833</c:v>
                </c:pt>
                <c:pt idx="8834">
                  <c:v>8834</c:v>
                </c:pt>
                <c:pt idx="8835">
                  <c:v>8835</c:v>
                </c:pt>
                <c:pt idx="8836">
                  <c:v>8836</c:v>
                </c:pt>
                <c:pt idx="8837">
                  <c:v>8837</c:v>
                </c:pt>
                <c:pt idx="8838">
                  <c:v>8838</c:v>
                </c:pt>
                <c:pt idx="8839">
                  <c:v>8839</c:v>
                </c:pt>
                <c:pt idx="8840">
                  <c:v>8840</c:v>
                </c:pt>
                <c:pt idx="8841">
                  <c:v>8841</c:v>
                </c:pt>
                <c:pt idx="8842">
                  <c:v>8842</c:v>
                </c:pt>
                <c:pt idx="8843">
                  <c:v>8843</c:v>
                </c:pt>
                <c:pt idx="8844">
                  <c:v>8844</c:v>
                </c:pt>
                <c:pt idx="8845">
                  <c:v>8845</c:v>
                </c:pt>
                <c:pt idx="8846">
                  <c:v>8846</c:v>
                </c:pt>
                <c:pt idx="8847">
                  <c:v>8847</c:v>
                </c:pt>
                <c:pt idx="8848">
                  <c:v>8848</c:v>
                </c:pt>
                <c:pt idx="8849">
                  <c:v>8849</c:v>
                </c:pt>
                <c:pt idx="8850">
                  <c:v>8850</c:v>
                </c:pt>
                <c:pt idx="8851">
                  <c:v>8851</c:v>
                </c:pt>
                <c:pt idx="8852">
                  <c:v>8852</c:v>
                </c:pt>
                <c:pt idx="8853">
                  <c:v>8853</c:v>
                </c:pt>
                <c:pt idx="8854">
                  <c:v>8854</c:v>
                </c:pt>
                <c:pt idx="8855">
                  <c:v>8855</c:v>
                </c:pt>
                <c:pt idx="8856">
                  <c:v>8856</c:v>
                </c:pt>
                <c:pt idx="8857">
                  <c:v>8857</c:v>
                </c:pt>
                <c:pt idx="8858">
                  <c:v>8858</c:v>
                </c:pt>
                <c:pt idx="8859">
                  <c:v>8859</c:v>
                </c:pt>
                <c:pt idx="8860">
                  <c:v>8860</c:v>
                </c:pt>
                <c:pt idx="8861">
                  <c:v>8861</c:v>
                </c:pt>
                <c:pt idx="8862">
                  <c:v>8862</c:v>
                </c:pt>
                <c:pt idx="8863">
                  <c:v>8863</c:v>
                </c:pt>
                <c:pt idx="8864">
                  <c:v>8864</c:v>
                </c:pt>
                <c:pt idx="8865">
                  <c:v>8865</c:v>
                </c:pt>
                <c:pt idx="8866">
                  <c:v>8866</c:v>
                </c:pt>
                <c:pt idx="8867">
                  <c:v>8867</c:v>
                </c:pt>
                <c:pt idx="8868">
                  <c:v>8868</c:v>
                </c:pt>
                <c:pt idx="8869">
                  <c:v>8869</c:v>
                </c:pt>
                <c:pt idx="8870">
                  <c:v>8870</c:v>
                </c:pt>
                <c:pt idx="8871">
                  <c:v>8871</c:v>
                </c:pt>
                <c:pt idx="8872">
                  <c:v>8872</c:v>
                </c:pt>
                <c:pt idx="8873">
                  <c:v>8873</c:v>
                </c:pt>
                <c:pt idx="8874">
                  <c:v>8874</c:v>
                </c:pt>
                <c:pt idx="8875">
                  <c:v>8875</c:v>
                </c:pt>
                <c:pt idx="8876">
                  <c:v>8876</c:v>
                </c:pt>
                <c:pt idx="8877">
                  <c:v>8877</c:v>
                </c:pt>
                <c:pt idx="8878">
                  <c:v>8878</c:v>
                </c:pt>
                <c:pt idx="8879">
                  <c:v>8879</c:v>
                </c:pt>
                <c:pt idx="8880">
                  <c:v>8880</c:v>
                </c:pt>
                <c:pt idx="8881">
                  <c:v>8881</c:v>
                </c:pt>
                <c:pt idx="8882">
                  <c:v>8882</c:v>
                </c:pt>
                <c:pt idx="8883">
                  <c:v>8883</c:v>
                </c:pt>
                <c:pt idx="8884">
                  <c:v>8884</c:v>
                </c:pt>
                <c:pt idx="8885">
                  <c:v>8885</c:v>
                </c:pt>
                <c:pt idx="8886">
                  <c:v>8886</c:v>
                </c:pt>
                <c:pt idx="8887">
                  <c:v>8887</c:v>
                </c:pt>
                <c:pt idx="8888">
                  <c:v>8888</c:v>
                </c:pt>
                <c:pt idx="8889">
                  <c:v>8889</c:v>
                </c:pt>
                <c:pt idx="8890">
                  <c:v>8890</c:v>
                </c:pt>
                <c:pt idx="8891">
                  <c:v>8891</c:v>
                </c:pt>
                <c:pt idx="8892">
                  <c:v>8892</c:v>
                </c:pt>
                <c:pt idx="8893">
                  <c:v>8893</c:v>
                </c:pt>
                <c:pt idx="8894">
                  <c:v>8894</c:v>
                </c:pt>
                <c:pt idx="8895">
                  <c:v>8895</c:v>
                </c:pt>
                <c:pt idx="8896">
                  <c:v>8896</c:v>
                </c:pt>
                <c:pt idx="8897">
                  <c:v>8897</c:v>
                </c:pt>
                <c:pt idx="8898">
                  <c:v>8898</c:v>
                </c:pt>
                <c:pt idx="8899">
                  <c:v>8899</c:v>
                </c:pt>
                <c:pt idx="8900">
                  <c:v>8900</c:v>
                </c:pt>
                <c:pt idx="8901">
                  <c:v>8901</c:v>
                </c:pt>
                <c:pt idx="8902">
                  <c:v>8902</c:v>
                </c:pt>
                <c:pt idx="8903">
                  <c:v>8903</c:v>
                </c:pt>
                <c:pt idx="8904">
                  <c:v>8904</c:v>
                </c:pt>
                <c:pt idx="8905">
                  <c:v>8905</c:v>
                </c:pt>
                <c:pt idx="8906">
                  <c:v>8906</c:v>
                </c:pt>
                <c:pt idx="8907">
                  <c:v>8907</c:v>
                </c:pt>
                <c:pt idx="8908">
                  <c:v>8908</c:v>
                </c:pt>
                <c:pt idx="8909">
                  <c:v>8909</c:v>
                </c:pt>
                <c:pt idx="8910">
                  <c:v>8910</c:v>
                </c:pt>
                <c:pt idx="8911">
                  <c:v>8911</c:v>
                </c:pt>
                <c:pt idx="8912">
                  <c:v>8912</c:v>
                </c:pt>
                <c:pt idx="8913">
                  <c:v>8913</c:v>
                </c:pt>
                <c:pt idx="8914">
                  <c:v>8914</c:v>
                </c:pt>
                <c:pt idx="8915">
                  <c:v>8915</c:v>
                </c:pt>
                <c:pt idx="8916">
                  <c:v>8916</c:v>
                </c:pt>
                <c:pt idx="8917">
                  <c:v>8917</c:v>
                </c:pt>
                <c:pt idx="8918">
                  <c:v>8918</c:v>
                </c:pt>
                <c:pt idx="8919">
                  <c:v>8919</c:v>
                </c:pt>
                <c:pt idx="8920">
                  <c:v>8920</c:v>
                </c:pt>
                <c:pt idx="8921">
                  <c:v>8921</c:v>
                </c:pt>
                <c:pt idx="8922">
                  <c:v>8922</c:v>
                </c:pt>
                <c:pt idx="8923">
                  <c:v>8923</c:v>
                </c:pt>
                <c:pt idx="8924">
                  <c:v>8924</c:v>
                </c:pt>
                <c:pt idx="8925">
                  <c:v>8925</c:v>
                </c:pt>
                <c:pt idx="8926">
                  <c:v>8926</c:v>
                </c:pt>
                <c:pt idx="8927">
                  <c:v>8927</c:v>
                </c:pt>
                <c:pt idx="8928">
                  <c:v>8928</c:v>
                </c:pt>
                <c:pt idx="8929">
                  <c:v>8929</c:v>
                </c:pt>
                <c:pt idx="8930">
                  <c:v>8930</c:v>
                </c:pt>
                <c:pt idx="8931">
                  <c:v>8931</c:v>
                </c:pt>
                <c:pt idx="8932">
                  <c:v>8932</c:v>
                </c:pt>
                <c:pt idx="8933">
                  <c:v>8933</c:v>
                </c:pt>
                <c:pt idx="8934">
                  <c:v>8934</c:v>
                </c:pt>
                <c:pt idx="8935">
                  <c:v>8935</c:v>
                </c:pt>
                <c:pt idx="8936">
                  <c:v>8936</c:v>
                </c:pt>
                <c:pt idx="8937">
                  <c:v>8937</c:v>
                </c:pt>
                <c:pt idx="8938">
                  <c:v>8938</c:v>
                </c:pt>
                <c:pt idx="8939">
                  <c:v>8939</c:v>
                </c:pt>
                <c:pt idx="8940">
                  <c:v>8940</c:v>
                </c:pt>
                <c:pt idx="8941">
                  <c:v>8941</c:v>
                </c:pt>
                <c:pt idx="8942">
                  <c:v>8942</c:v>
                </c:pt>
                <c:pt idx="8943">
                  <c:v>8943</c:v>
                </c:pt>
                <c:pt idx="8944">
                  <c:v>8944</c:v>
                </c:pt>
                <c:pt idx="8945">
                  <c:v>8945</c:v>
                </c:pt>
                <c:pt idx="8946">
                  <c:v>8946</c:v>
                </c:pt>
                <c:pt idx="8947">
                  <c:v>8947</c:v>
                </c:pt>
                <c:pt idx="8948">
                  <c:v>8948</c:v>
                </c:pt>
                <c:pt idx="8949">
                  <c:v>8949</c:v>
                </c:pt>
                <c:pt idx="8950">
                  <c:v>8950</c:v>
                </c:pt>
                <c:pt idx="8951">
                  <c:v>8951</c:v>
                </c:pt>
                <c:pt idx="8952">
                  <c:v>8952</c:v>
                </c:pt>
                <c:pt idx="8953">
                  <c:v>8953</c:v>
                </c:pt>
                <c:pt idx="8954">
                  <c:v>8954</c:v>
                </c:pt>
                <c:pt idx="8955">
                  <c:v>8955</c:v>
                </c:pt>
                <c:pt idx="8956">
                  <c:v>8956</c:v>
                </c:pt>
                <c:pt idx="8957">
                  <c:v>8957</c:v>
                </c:pt>
                <c:pt idx="8958">
                  <c:v>8958</c:v>
                </c:pt>
                <c:pt idx="8959">
                  <c:v>8959</c:v>
                </c:pt>
                <c:pt idx="8960">
                  <c:v>8960</c:v>
                </c:pt>
                <c:pt idx="8961">
                  <c:v>8961</c:v>
                </c:pt>
                <c:pt idx="8962">
                  <c:v>8962</c:v>
                </c:pt>
                <c:pt idx="8963">
                  <c:v>8963</c:v>
                </c:pt>
                <c:pt idx="8964">
                  <c:v>8964</c:v>
                </c:pt>
                <c:pt idx="8965">
                  <c:v>8965</c:v>
                </c:pt>
                <c:pt idx="8966">
                  <c:v>8966</c:v>
                </c:pt>
                <c:pt idx="8967">
                  <c:v>8967</c:v>
                </c:pt>
                <c:pt idx="8968">
                  <c:v>8968</c:v>
                </c:pt>
                <c:pt idx="8969">
                  <c:v>8969</c:v>
                </c:pt>
                <c:pt idx="8970">
                  <c:v>8970</c:v>
                </c:pt>
                <c:pt idx="8971">
                  <c:v>8971</c:v>
                </c:pt>
                <c:pt idx="8972">
                  <c:v>8972</c:v>
                </c:pt>
                <c:pt idx="8973">
                  <c:v>8973</c:v>
                </c:pt>
                <c:pt idx="8974">
                  <c:v>8974</c:v>
                </c:pt>
                <c:pt idx="8975">
                  <c:v>8975</c:v>
                </c:pt>
                <c:pt idx="8976">
                  <c:v>8976</c:v>
                </c:pt>
                <c:pt idx="8977">
                  <c:v>8977</c:v>
                </c:pt>
                <c:pt idx="8978">
                  <c:v>8978</c:v>
                </c:pt>
                <c:pt idx="8979">
                  <c:v>8979</c:v>
                </c:pt>
                <c:pt idx="8980">
                  <c:v>8980</c:v>
                </c:pt>
                <c:pt idx="8981">
                  <c:v>8981</c:v>
                </c:pt>
                <c:pt idx="8982">
                  <c:v>8982</c:v>
                </c:pt>
                <c:pt idx="8983">
                  <c:v>8983</c:v>
                </c:pt>
                <c:pt idx="8984">
                  <c:v>8984</c:v>
                </c:pt>
                <c:pt idx="8985">
                  <c:v>8985</c:v>
                </c:pt>
                <c:pt idx="8986">
                  <c:v>8986</c:v>
                </c:pt>
                <c:pt idx="8987">
                  <c:v>8987</c:v>
                </c:pt>
                <c:pt idx="8988">
                  <c:v>8988</c:v>
                </c:pt>
                <c:pt idx="8989">
                  <c:v>8989</c:v>
                </c:pt>
                <c:pt idx="8990">
                  <c:v>8990</c:v>
                </c:pt>
                <c:pt idx="8991">
                  <c:v>8991</c:v>
                </c:pt>
                <c:pt idx="8992">
                  <c:v>8992</c:v>
                </c:pt>
                <c:pt idx="8993">
                  <c:v>8993</c:v>
                </c:pt>
                <c:pt idx="8994">
                  <c:v>8994</c:v>
                </c:pt>
                <c:pt idx="8995">
                  <c:v>8995</c:v>
                </c:pt>
                <c:pt idx="8996">
                  <c:v>8996</c:v>
                </c:pt>
                <c:pt idx="8997">
                  <c:v>8997</c:v>
                </c:pt>
                <c:pt idx="8998">
                  <c:v>8998</c:v>
                </c:pt>
                <c:pt idx="8999">
                  <c:v>8999</c:v>
                </c:pt>
                <c:pt idx="9000">
                  <c:v>9000</c:v>
                </c:pt>
                <c:pt idx="9001">
                  <c:v>9001</c:v>
                </c:pt>
                <c:pt idx="9002">
                  <c:v>9002</c:v>
                </c:pt>
                <c:pt idx="9003">
                  <c:v>9003</c:v>
                </c:pt>
                <c:pt idx="9004">
                  <c:v>9004</c:v>
                </c:pt>
                <c:pt idx="9005">
                  <c:v>9005</c:v>
                </c:pt>
                <c:pt idx="9006">
                  <c:v>9006</c:v>
                </c:pt>
                <c:pt idx="9007">
                  <c:v>9007</c:v>
                </c:pt>
                <c:pt idx="9008">
                  <c:v>9008</c:v>
                </c:pt>
                <c:pt idx="9009">
                  <c:v>9009</c:v>
                </c:pt>
                <c:pt idx="9010">
                  <c:v>9010</c:v>
                </c:pt>
                <c:pt idx="9011">
                  <c:v>9011</c:v>
                </c:pt>
                <c:pt idx="9012">
                  <c:v>9012</c:v>
                </c:pt>
                <c:pt idx="9013">
                  <c:v>9013</c:v>
                </c:pt>
                <c:pt idx="9014">
                  <c:v>9014</c:v>
                </c:pt>
                <c:pt idx="9015">
                  <c:v>9015</c:v>
                </c:pt>
                <c:pt idx="9016">
                  <c:v>9016</c:v>
                </c:pt>
                <c:pt idx="9017">
                  <c:v>9017</c:v>
                </c:pt>
                <c:pt idx="9018">
                  <c:v>9018</c:v>
                </c:pt>
                <c:pt idx="9019">
                  <c:v>9019</c:v>
                </c:pt>
                <c:pt idx="9020">
                  <c:v>9020</c:v>
                </c:pt>
                <c:pt idx="9021">
                  <c:v>9021</c:v>
                </c:pt>
                <c:pt idx="9022">
                  <c:v>9022</c:v>
                </c:pt>
                <c:pt idx="9023">
                  <c:v>9023</c:v>
                </c:pt>
                <c:pt idx="9024">
                  <c:v>9024</c:v>
                </c:pt>
                <c:pt idx="9025">
                  <c:v>9025</c:v>
                </c:pt>
                <c:pt idx="9026">
                  <c:v>9026</c:v>
                </c:pt>
                <c:pt idx="9027">
                  <c:v>9027</c:v>
                </c:pt>
                <c:pt idx="9028">
                  <c:v>9028</c:v>
                </c:pt>
                <c:pt idx="9029">
                  <c:v>9029</c:v>
                </c:pt>
                <c:pt idx="9030">
                  <c:v>9030</c:v>
                </c:pt>
                <c:pt idx="9031">
                  <c:v>9031</c:v>
                </c:pt>
                <c:pt idx="9032">
                  <c:v>9032</c:v>
                </c:pt>
                <c:pt idx="9033">
                  <c:v>9033</c:v>
                </c:pt>
                <c:pt idx="9034">
                  <c:v>9034</c:v>
                </c:pt>
                <c:pt idx="9035">
                  <c:v>9035</c:v>
                </c:pt>
                <c:pt idx="9036">
                  <c:v>9036</c:v>
                </c:pt>
                <c:pt idx="9037">
                  <c:v>9037</c:v>
                </c:pt>
                <c:pt idx="9038">
                  <c:v>9038</c:v>
                </c:pt>
                <c:pt idx="9039">
                  <c:v>9039</c:v>
                </c:pt>
                <c:pt idx="9040">
                  <c:v>9040</c:v>
                </c:pt>
                <c:pt idx="9041">
                  <c:v>9041</c:v>
                </c:pt>
                <c:pt idx="9042">
                  <c:v>9042</c:v>
                </c:pt>
                <c:pt idx="9043">
                  <c:v>9043</c:v>
                </c:pt>
                <c:pt idx="9044">
                  <c:v>9044</c:v>
                </c:pt>
                <c:pt idx="9045">
                  <c:v>9045</c:v>
                </c:pt>
                <c:pt idx="9046">
                  <c:v>9046</c:v>
                </c:pt>
                <c:pt idx="9047">
                  <c:v>9047</c:v>
                </c:pt>
                <c:pt idx="9048">
                  <c:v>9048</c:v>
                </c:pt>
                <c:pt idx="9049">
                  <c:v>9049</c:v>
                </c:pt>
                <c:pt idx="9050">
                  <c:v>9050</c:v>
                </c:pt>
                <c:pt idx="9051">
                  <c:v>9051</c:v>
                </c:pt>
                <c:pt idx="9052">
                  <c:v>9052</c:v>
                </c:pt>
                <c:pt idx="9053">
                  <c:v>9053</c:v>
                </c:pt>
                <c:pt idx="9054">
                  <c:v>9054</c:v>
                </c:pt>
                <c:pt idx="9055">
                  <c:v>9055</c:v>
                </c:pt>
                <c:pt idx="9056">
                  <c:v>9056</c:v>
                </c:pt>
                <c:pt idx="9057">
                  <c:v>9057</c:v>
                </c:pt>
                <c:pt idx="9058">
                  <c:v>9058</c:v>
                </c:pt>
                <c:pt idx="9059">
                  <c:v>9059</c:v>
                </c:pt>
                <c:pt idx="9060">
                  <c:v>9060</c:v>
                </c:pt>
                <c:pt idx="9061">
                  <c:v>9061</c:v>
                </c:pt>
                <c:pt idx="9062">
                  <c:v>9062</c:v>
                </c:pt>
                <c:pt idx="9063">
                  <c:v>9063</c:v>
                </c:pt>
                <c:pt idx="9064">
                  <c:v>9064</c:v>
                </c:pt>
                <c:pt idx="9065">
                  <c:v>9065</c:v>
                </c:pt>
                <c:pt idx="9066">
                  <c:v>9066</c:v>
                </c:pt>
                <c:pt idx="9067">
                  <c:v>9067</c:v>
                </c:pt>
                <c:pt idx="9068">
                  <c:v>9068</c:v>
                </c:pt>
                <c:pt idx="9069">
                  <c:v>9069</c:v>
                </c:pt>
                <c:pt idx="9070">
                  <c:v>9070</c:v>
                </c:pt>
                <c:pt idx="9071">
                  <c:v>9071</c:v>
                </c:pt>
                <c:pt idx="9072">
                  <c:v>9072</c:v>
                </c:pt>
                <c:pt idx="9073">
                  <c:v>9073</c:v>
                </c:pt>
                <c:pt idx="9074">
                  <c:v>9074</c:v>
                </c:pt>
                <c:pt idx="9075">
                  <c:v>9075</c:v>
                </c:pt>
                <c:pt idx="9076">
                  <c:v>9076</c:v>
                </c:pt>
                <c:pt idx="9077">
                  <c:v>9077</c:v>
                </c:pt>
                <c:pt idx="9078">
                  <c:v>9078</c:v>
                </c:pt>
                <c:pt idx="9079">
                  <c:v>9079</c:v>
                </c:pt>
                <c:pt idx="9080">
                  <c:v>9080</c:v>
                </c:pt>
                <c:pt idx="9081">
                  <c:v>9081</c:v>
                </c:pt>
                <c:pt idx="9082">
                  <c:v>9082</c:v>
                </c:pt>
                <c:pt idx="9083">
                  <c:v>9083</c:v>
                </c:pt>
                <c:pt idx="9084">
                  <c:v>9084</c:v>
                </c:pt>
                <c:pt idx="9085">
                  <c:v>9085</c:v>
                </c:pt>
                <c:pt idx="9086">
                  <c:v>9086</c:v>
                </c:pt>
                <c:pt idx="9087">
                  <c:v>9087</c:v>
                </c:pt>
                <c:pt idx="9088">
                  <c:v>9088</c:v>
                </c:pt>
                <c:pt idx="9089">
                  <c:v>9089</c:v>
                </c:pt>
                <c:pt idx="9090">
                  <c:v>9090</c:v>
                </c:pt>
                <c:pt idx="9091">
                  <c:v>9091</c:v>
                </c:pt>
                <c:pt idx="9092">
                  <c:v>9092</c:v>
                </c:pt>
                <c:pt idx="9093">
                  <c:v>9093</c:v>
                </c:pt>
                <c:pt idx="9094">
                  <c:v>9094</c:v>
                </c:pt>
                <c:pt idx="9095">
                  <c:v>9095</c:v>
                </c:pt>
                <c:pt idx="9096">
                  <c:v>9096</c:v>
                </c:pt>
                <c:pt idx="9097">
                  <c:v>9097</c:v>
                </c:pt>
                <c:pt idx="9098">
                  <c:v>9098</c:v>
                </c:pt>
                <c:pt idx="9099">
                  <c:v>9099</c:v>
                </c:pt>
                <c:pt idx="9100">
                  <c:v>9100</c:v>
                </c:pt>
                <c:pt idx="9101">
                  <c:v>9101</c:v>
                </c:pt>
                <c:pt idx="9102">
                  <c:v>9102</c:v>
                </c:pt>
                <c:pt idx="9103">
                  <c:v>9103</c:v>
                </c:pt>
                <c:pt idx="9104">
                  <c:v>9104</c:v>
                </c:pt>
                <c:pt idx="9105">
                  <c:v>9105</c:v>
                </c:pt>
                <c:pt idx="9106">
                  <c:v>9106</c:v>
                </c:pt>
                <c:pt idx="9107">
                  <c:v>9107</c:v>
                </c:pt>
                <c:pt idx="9108">
                  <c:v>9108</c:v>
                </c:pt>
                <c:pt idx="9109">
                  <c:v>9109</c:v>
                </c:pt>
                <c:pt idx="9110">
                  <c:v>9110</c:v>
                </c:pt>
                <c:pt idx="9111">
                  <c:v>9111</c:v>
                </c:pt>
                <c:pt idx="9112">
                  <c:v>9112</c:v>
                </c:pt>
                <c:pt idx="9113">
                  <c:v>9113</c:v>
                </c:pt>
                <c:pt idx="9114">
                  <c:v>9114</c:v>
                </c:pt>
                <c:pt idx="9115">
                  <c:v>9115</c:v>
                </c:pt>
                <c:pt idx="9116">
                  <c:v>9116</c:v>
                </c:pt>
                <c:pt idx="9117">
                  <c:v>9117</c:v>
                </c:pt>
                <c:pt idx="9118">
                  <c:v>9118</c:v>
                </c:pt>
                <c:pt idx="9119">
                  <c:v>9119</c:v>
                </c:pt>
                <c:pt idx="9120">
                  <c:v>9120</c:v>
                </c:pt>
                <c:pt idx="9121">
                  <c:v>9121</c:v>
                </c:pt>
                <c:pt idx="9122">
                  <c:v>9122</c:v>
                </c:pt>
                <c:pt idx="9123">
                  <c:v>9123</c:v>
                </c:pt>
                <c:pt idx="9124">
                  <c:v>9124</c:v>
                </c:pt>
                <c:pt idx="9125">
                  <c:v>9125</c:v>
                </c:pt>
                <c:pt idx="9126">
                  <c:v>9126</c:v>
                </c:pt>
                <c:pt idx="9127">
                  <c:v>9127</c:v>
                </c:pt>
                <c:pt idx="9128">
                  <c:v>9128</c:v>
                </c:pt>
                <c:pt idx="9129">
                  <c:v>9129</c:v>
                </c:pt>
                <c:pt idx="9130">
                  <c:v>9130</c:v>
                </c:pt>
                <c:pt idx="9131">
                  <c:v>9131</c:v>
                </c:pt>
                <c:pt idx="9132">
                  <c:v>9132</c:v>
                </c:pt>
                <c:pt idx="9133">
                  <c:v>9133</c:v>
                </c:pt>
                <c:pt idx="9134">
                  <c:v>9134</c:v>
                </c:pt>
                <c:pt idx="9135">
                  <c:v>9135</c:v>
                </c:pt>
                <c:pt idx="9136">
                  <c:v>9136</c:v>
                </c:pt>
                <c:pt idx="9137">
                  <c:v>9137</c:v>
                </c:pt>
                <c:pt idx="9138">
                  <c:v>9138</c:v>
                </c:pt>
                <c:pt idx="9139">
                  <c:v>9139</c:v>
                </c:pt>
                <c:pt idx="9140">
                  <c:v>9140</c:v>
                </c:pt>
                <c:pt idx="9141">
                  <c:v>9141</c:v>
                </c:pt>
                <c:pt idx="9142">
                  <c:v>9142</c:v>
                </c:pt>
                <c:pt idx="9143">
                  <c:v>9143</c:v>
                </c:pt>
                <c:pt idx="9144">
                  <c:v>9144</c:v>
                </c:pt>
                <c:pt idx="9145">
                  <c:v>9145</c:v>
                </c:pt>
                <c:pt idx="9146">
                  <c:v>9146</c:v>
                </c:pt>
                <c:pt idx="9147">
                  <c:v>9147</c:v>
                </c:pt>
                <c:pt idx="9148">
                  <c:v>9148</c:v>
                </c:pt>
                <c:pt idx="9149">
                  <c:v>9149</c:v>
                </c:pt>
                <c:pt idx="9150">
                  <c:v>9150</c:v>
                </c:pt>
                <c:pt idx="9151">
                  <c:v>9151</c:v>
                </c:pt>
                <c:pt idx="9152">
                  <c:v>9152</c:v>
                </c:pt>
                <c:pt idx="9153">
                  <c:v>9153</c:v>
                </c:pt>
                <c:pt idx="9154">
                  <c:v>9154</c:v>
                </c:pt>
                <c:pt idx="9155">
                  <c:v>9155</c:v>
                </c:pt>
                <c:pt idx="9156">
                  <c:v>9156</c:v>
                </c:pt>
                <c:pt idx="9157">
                  <c:v>9157</c:v>
                </c:pt>
                <c:pt idx="9158">
                  <c:v>9158</c:v>
                </c:pt>
                <c:pt idx="9159">
                  <c:v>9159</c:v>
                </c:pt>
                <c:pt idx="9160">
                  <c:v>9160</c:v>
                </c:pt>
                <c:pt idx="9161">
                  <c:v>9161</c:v>
                </c:pt>
                <c:pt idx="9162">
                  <c:v>9162</c:v>
                </c:pt>
                <c:pt idx="9163">
                  <c:v>9163</c:v>
                </c:pt>
                <c:pt idx="9164">
                  <c:v>9164</c:v>
                </c:pt>
                <c:pt idx="9165">
                  <c:v>9165</c:v>
                </c:pt>
                <c:pt idx="9166">
                  <c:v>9166</c:v>
                </c:pt>
                <c:pt idx="9167">
                  <c:v>9167</c:v>
                </c:pt>
                <c:pt idx="9168">
                  <c:v>9168</c:v>
                </c:pt>
                <c:pt idx="9169">
                  <c:v>9169</c:v>
                </c:pt>
                <c:pt idx="9170">
                  <c:v>9170</c:v>
                </c:pt>
                <c:pt idx="9171">
                  <c:v>9171</c:v>
                </c:pt>
                <c:pt idx="9172">
                  <c:v>9172</c:v>
                </c:pt>
                <c:pt idx="9173">
                  <c:v>9173</c:v>
                </c:pt>
                <c:pt idx="9174">
                  <c:v>9174</c:v>
                </c:pt>
                <c:pt idx="9175">
                  <c:v>9175</c:v>
                </c:pt>
                <c:pt idx="9176">
                  <c:v>9176</c:v>
                </c:pt>
                <c:pt idx="9177">
                  <c:v>9177</c:v>
                </c:pt>
                <c:pt idx="9178">
                  <c:v>9178</c:v>
                </c:pt>
                <c:pt idx="9179">
                  <c:v>9179</c:v>
                </c:pt>
                <c:pt idx="9180">
                  <c:v>9180</c:v>
                </c:pt>
                <c:pt idx="9181">
                  <c:v>9181</c:v>
                </c:pt>
                <c:pt idx="9182">
                  <c:v>9182</c:v>
                </c:pt>
                <c:pt idx="9183">
                  <c:v>9183</c:v>
                </c:pt>
                <c:pt idx="9184">
                  <c:v>9184</c:v>
                </c:pt>
                <c:pt idx="9185">
                  <c:v>9185</c:v>
                </c:pt>
                <c:pt idx="9186">
                  <c:v>9186</c:v>
                </c:pt>
                <c:pt idx="9187">
                  <c:v>9187</c:v>
                </c:pt>
                <c:pt idx="9188">
                  <c:v>9188</c:v>
                </c:pt>
                <c:pt idx="9189">
                  <c:v>9189</c:v>
                </c:pt>
                <c:pt idx="9190">
                  <c:v>9190</c:v>
                </c:pt>
                <c:pt idx="9191">
                  <c:v>9191</c:v>
                </c:pt>
                <c:pt idx="9192">
                  <c:v>9192</c:v>
                </c:pt>
                <c:pt idx="9193">
                  <c:v>9193</c:v>
                </c:pt>
                <c:pt idx="9194">
                  <c:v>9194</c:v>
                </c:pt>
                <c:pt idx="9195">
                  <c:v>9195</c:v>
                </c:pt>
                <c:pt idx="9196">
                  <c:v>9196</c:v>
                </c:pt>
                <c:pt idx="9197">
                  <c:v>9197</c:v>
                </c:pt>
                <c:pt idx="9198">
                  <c:v>9198</c:v>
                </c:pt>
                <c:pt idx="9199">
                  <c:v>9199</c:v>
                </c:pt>
                <c:pt idx="9200">
                  <c:v>9200</c:v>
                </c:pt>
                <c:pt idx="9201">
                  <c:v>9201</c:v>
                </c:pt>
                <c:pt idx="9202">
                  <c:v>9202</c:v>
                </c:pt>
                <c:pt idx="9203">
                  <c:v>9203</c:v>
                </c:pt>
                <c:pt idx="9204">
                  <c:v>9204</c:v>
                </c:pt>
                <c:pt idx="9205">
                  <c:v>9205</c:v>
                </c:pt>
                <c:pt idx="9206">
                  <c:v>9206</c:v>
                </c:pt>
                <c:pt idx="9207">
                  <c:v>9207</c:v>
                </c:pt>
                <c:pt idx="9208">
                  <c:v>9208</c:v>
                </c:pt>
                <c:pt idx="9209">
                  <c:v>9209</c:v>
                </c:pt>
                <c:pt idx="9210">
                  <c:v>9210</c:v>
                </c:pt>
                <c:pt idx="9211">
                  <c:v>9211</c:v>
                </c:pt>
                <c:pt idx="9212">
                  <c:v>9212</c:v>
                </c:pt>
                <c:pt idx="9213">
                  <c:v>9213</c:v>
                </c:pt>
                <c:pt idx="9214">
                  <c:v>9214</c:v>
                </c:pt>
                <c:pt idx="9215">
                  <c:v>9215</c:v>
                </c:pt>
                <c:pt idx="9216">
                  <c:v>9216</c:v>
                </c:pt>
                <c:pt idx="9217">
                  <c:v>9217</c:v>
                </c:pt>
                <c:pt idx="9218">
                  <c:v>9218</c:v>
                </c:pt>
                <c:pt idx="9219">
                  <c:v>9219</c:v>
                </c:pt>
                <c:pt idx="9220">
                  <c:v>9220</c:v>
                </c:pt>
                <c:pt idx="9221">
                  <c:v>9221</c:v>
                </c:pt>
                <c:pt idx="9222">
                  <c:v>9222</c:v>
                </c:pt>
                <c:pt idx="9223">
                  <c:v>9223</c:v>
                </c:pt>
                <c:pt idx="9224">
                  <c:v>9224</c:v>
                </c:pt>
                <c:pt idx="9225">
                  <c:v>9225</c:v>
                </c:pt>
                <c:pt idx="9226">
                  <c:v>9226</c:v>
                </c:pt>
                <c:pt idx="9227">
                  <c:v>9227</c:v>
                </c:pt>
                <c:pt idx="9228">
                  <c:v>9228</c:v>
                </c:pt>
                <c:pt idx="9229">
                  <c:v>9229</c:v>
                </c:pt>
                <c:pt idx="9230">
                  <c:v>9230</c:v>
                </c:pt>
                <c:pt idx="9231">
                  <c:v>9231</c:v>
                </c:pt>
                <c:pt idx="9232">
                  <c:v>9232</c:v>
                </c:pt>
                <c:pt idx="9233">
                  <c:v>9233</c:v>
                </c:pt>
                <c:pt idx="9234">
                  <c:v>9234</c:v>
                </c:pt>
                <c:pt idx="9235">
                  <c:v>9235</c:v>
                </c:pt>
                <c:pt idx="9236">
                  <c:v>9236</c:v>
                </c:pt>
                <c:pt idx="9237">
                  <c:v>9237</c:v>
                </c:pt>
                <c:pt idx="9238">
                  <c:v>9238</c:v>
                </c:pt>
                <c:pt idx="9239">
                  <c:v>9239</c:v>
                </c:pt>
                <c:pt idx="9240">
                  <c:v>9240</c:v>
                </c:pt>
                <c:pt idx="9241">
                  <c:v>9241</c:v>
                </c:pt>
                <c:pt idx="9242">
                  <c:v>9242</c:v>
                </c:pt>
                <c:pt idx="9243">
                  <c:v>9243</c:v>
                </c:pt>
                <c:pt idx="9244">
                  <c:v>9244</c:v>
                </c:pt>
                <c:pt idx="9245">
                  <c:v>9245</c:v>
                </c:pt>
                <c:pt idx="9246">
                  <c:v>9246</c:v>
                </c:pt>
                <c:pt idx="9247">
                  <c:v>9247</c:v>
                </c:pt>
                <c:pt idx="9248">
                  <c:v>9248</c:v>
                </c:pt>
                <c:pt idx="9249">
                  <c:v>9249</c:v>
                </c:pt>
                <c:pt idx="9250">
                  <c:v>9250</c:v>
                </c:pt>
                <c:pt idx="9251">
                  <c:v>9251</c:v>
                </c:pt>
                <c:pt idx="9252">
                  <c:v>9252</c:v>
                </c:pt>
                <c:pt idx="9253">
                  <c:v>9253</c:v>
                </c:pt>
                <c:pt idx="9254">
                  <c:v>9254</c:v>
                </c:pt>
                <c:pt idx="9255">
                  <c:v>9255</c:v>
                </c:pt>
                <c:pt idx="9256">
                  <c:v>9256</c:v>
                </c:pt>
                <c:pt idx="9257">
                  <c:v>9257</c:v>
                </c:pt>
                <c:pt idx="9258">
                  <c:v>9258</c:v>
                </c:pt>
                <c:pt idx="9259">
                  <c:v>9259</c:v>
                </c:pt>
                <c:pt idx="9260">
                  <c:v>9260</c:v>
                </c:pt>
                <c:pt idx="9261">
                  <c:v>9261</c:v>
                </c:pt>
                <c:pt idx="9262">
                  <c:v>9262</c:v>
                </c:pt>
                <c:pt idx="9263">
                  <c:v>9263</c:v>
                </c:pt>
                <c:pt idx="9264">
                  <c:v>9264</c:v>
                </c:pt>
                <c:pt idx="9265">
                  <c:v>9265</c:v>
                </c:pt>
                <c:pt idx="9266">
                  <c:v>9266</c:v>
                </c:pt>
                <c:pt idx="9267">
                  <c:v>9267</c:v>
                </c:pt>
                <c:pt idx="9268">
                  <c:v>9268</c:v>
                </c:pt>
                <c:pt idx="9269">
                  <c:v>9269</c:v>
                </c:pt>
                <c:pt idx="9270">
                  <c:v>9270</c:v>
                </c:pt>
                <c:pt idx="9271">
                  <c:v>9271</c:v>
                </c:pt>
                <c:pt idx="9272">
                  <c:v>9272</c:v>
                </c:pt>
                <c:pt idx="9273">
                  <c:v>9273</c:v>
                </c:pt>
                <c:pt idx="9274">
                  <c:v>9274</c:v>
                </c:pt>
                <c:pt idx="9275">
                  <c:v>9275</c:v>
                </c:pt>
                <c:pt idx="9276">
                  <c:v>9276</c:v>
                </c:pt>
                <c:pt idx="9277">
                  <c:v>9277</c:v>
                </c:pt>
                <c:pt idx="9278">
                  <c:v>9278</c:v>
                </c:pt>
                <c:pt idx="9279">
                  <c:v>9279</c:v>
                </c:pt>
                <c:pt idx="9280">
                  <c:v>9280</c:v>
                </c:pt>
                <c:pt idx="9281">
                  <c:v>9281</c:v>
                </c:pt>
                <c:pt idx="9282">
                  <c:v>9282</c:v>
                </c:pt>
                <c:pt idx="9283">
                  <c:v>9283</c:v>
                </c:pt>
                <c:pt idx="9284">
                  <c:v>9284</c:v>
                </c:pt>
                <c:pt idx="9285">
                  <c:v>9285</c:v>
                </c:pt>
                <c:pt idx="9286">
                  <c:v>9286</c:v>
                </c:pt>
                <c:pt idx="9287">
                  <c:v>9287</c:v>
                </c:pt>
                <c:pt idx="9288">
                  <c:v>9288</c:v>
                </c:pt>
                <c:pt idx="9289">
                  <c:v>9289</c:v>
                </c:pt>
                <c:pt idx="9290">
                  <c:v>9290</c:v>
                </c:pt>
                <c:pt idx="9291">
                  <c:v>9291</c:v>
                </c:pt>
                <c:pt idx="9292">
                  <c:v>9292</c:v>
                </c:pt>
                <c:pt idx="9293">
                  <c:v>9293</c:v>
                </c:pt>
                <c:pt idx="9294">
                  <c:v>9294</c:v>
                </c:pt>
                <c:pt idx="9295">
                  <c:v>9295</c:v>
                </c:pt>
                <c:pt idx="9296">
                  <c:v>9296</c:v>
                </c:pt>
                <c:pt idx="9297">
                  <c:v>9297</c:v>
                </c:pt>
                <c:pt idx="9298">
                  <c:v>9298</c:v>
                </c:pt>
                <c:pt idx="9299">
                  <c:v>9299</c:v>
                </c:pt>
                <c:pt idx="9300">
                  <c:v>9300</c:v>
                </c:pt>
                <c:pt idx="9301">
                  <c:v>9301</c:v>
                </c:pt>
                <c:pt idx="9302">
                  <c:v>9302</c:v>
                </c:pt>
                <c:pt idx="9303">
                  <c:v>9303</c:v>
                </c:pt>
                <c:pt idx="9304">
                  <c:v>9304</c:v>
                </c:pt>
                <c:pt idx="9305">
                  <c:v>9305</c:v>
                </c:pt>
                <c:pt idx="9306">
                  <c:v>9306</c:v>
                </c:pt>
                <c:pt idx="9307">
                  <c:v>9307</c:v>
                </c:pt>
                <c:pt idx="9308">
                  <c:v>9308</c:v>
                </c:pt>
                <c:pt idx="9309">
                  <c:v>9309</c:v>
                </c:pt>
                <c:pt idx="9310">
                  <c:v>9310</c:v>
                </c:pt>
                <c:pt idx="9311">
                  <c:v>9311</c:v>
                </c:pt>
                <c:pt idx="9312">
                  <c:v>9312</c:v>
                </c:pt>
                <c:pt idx="9313">
                  <c:v>9313</c:v>
                </c:pt>
                <c:pt idx="9314">
                  <c:v>9314</c:v>
                </c:pt>
                <c:pt idx="9315">
                  <c:v>9315</c:v>
                </c:pt>
                <c:pt idx="9316">
                  <c:v>9316</c:v>
                </c:pt>
                <c:pt idx="9317">
                  <c:v>9317</c:v>
                </c:pt>
                <c:pt idx="9318">
                  <c:v>9318</c:v>
                </c:pt>
                <c:pt idx="9319">
                  <c:v>9319</c:v>
                </c:pt>
                <c:pt idx="9320">
                  <c:v>9320</c:v>
                </c:pt>
                <c:pt idx="9321">
                  <c:v>9321</c:v>
                </c:pt>
                <c:pt idx="9322">
                  <c:v>9322</c:v>
                </c:pt>
                <c:pt idx="9323">
                  <c:v>9323</c:v>
                </c:pt>
                <c:pt idx="9324">
                  <c:v>9324</c:v>
                </c:pt>
                <c:pt idx="9325">
                  <c:v>9325</c:v>
                </c:pt>
                <c:pt idx="9326">
                  <c:v>9326</c:v>
                </c:pt>
                <c:pt idx="9327">
                  <c:v>9327</c:v>
                </c:pt>
                <c:pt idx="9328">
                  <c:v>9328</c:v>
                </c:pt>
                <c:pt idx="9329">
                  <c:v>9329</c:v>
                </c:pt>
                <c:pt idx="9330">
                  <c:v>9330</c:v>
                </c:pt>
                <c:pt idx="9331">
                  <c:v>9331</c:v>
                </c:pt>
                <c:pt idx="9332">
                  <c:v>9332</c:v>
                </c:pt>
                <c:pt idx="9333">
                  <c:v>9333</c:v>
                </c:pt>
                <c:pt idx="9334">
                  <c:v>9334</c:v>
                </c:pt>
                <c:pt idx="9335">
                  <c:v>9335</c:v>
                </c:pt>
                <c:pt idx="9336">
                  <c:v>9336</c:v>
                </c:pt>
                <c:pt idx="9337">
                  <c:v>9337</c:v>
                </c:pt>
                <c:pt idx="9338">
                  <c:v>9338</c:v>
                </c:pt>
                <c:pt idx="9339">
                  <c:v>9339</c:v>
                </c:pt>
                <c:pt idx="9340">
                  <c:v>9340</c:v>
                </c:pt>
                <c:pt idx="9341">
                  <c:v>9341</c:v>
                </c:pt>
                <c:pt idx="9342">
                  <c:v>9342</c:v>
                </c:pt>
                <c:pt idx="9343">
                  <c:v>9343</c:v>
                </c:pt>
                <c:pt idx="9344">
                  <c:v>9344</c:v>
                </c:pt>
                <c:pt idx="9345">
                  <c:v>9345</c:v>
                </c:pt>
                <c:pt idx="9346">
                  <c:v>9346</c:v>
                </c:pt>
                <c:pt idx="9347">
                  <c:v>9347</c:v>
                </c:pt>
                <c:pt idx="9348">
                  <c:v>9348</c:v>
                </c:pt>
                <c:pt idx="9349">
                  <c:v>9349</c:v>
                </c:pt>
                <c:pt idx="9350">
                  <c:v>9350</c:v>
                </c:pt>
                <c:pt idx="9351">
                  <c:v>9351</c:v>
                </c:pt>
                <c:pt idx="9352">
                  <c:v>9352</c:v>
                </c:pt>
                <c:pt idx="9353">
                  <c:v>9353</c:v>
                </c:pt>
                <c:pt idx="9354">
                  <c:v>9354</c:v>
                </c:pt>
                <c:pt idx="9355">
                  <c:v>9355</c:v>
                </c:pt>
                <c:pt idx="9356">
                  <c:v>9356</c:v>
                </c:pt>
                <c:pt idx="9357">
                  <c:v>9357</c:v>
                </c:pt>
                <c:pt idx="9358">
                  <c:v>9358</c:v>
                </c:pt>
                <c:pt idx="9359">
                  <c:v>9359</c:v>
                </c:pt>
                <c:pt idx="9360">
                  <c:v>9360</c:v>
                </c:pt>
                <c:pt idx="9361">
                  <c:v>9361</c:v>
                </c:pt>
                <c:pt idx="9362">
                  <c:v>9362</c:v>
                </c:pt>
                <c:pt idx="9363">
                  <c:v>9363</c:v>
                </c:pt>
                <c:pt idx="9364">
                  <c:v>9364</c:v>
                </c:pt>
                <c:pt idx="9365">
                  <c:v>9365</c:v>
                </c:pt>
                <c:pt idx="9366">
                  <c:v>9366</c:v>
                </c:pt>
                <c:pt idx="9367">
                  <c:v>9367</c:v>
                </c:pt>
                <c:pt idx="9368">
                  <c:v>9368</c:v>
                </c:pt>
                <c:pt idx="9369">
                  <c:v>9369</c:v>
                </c:pt>
                <c:pt idx="9370">
                  <c:v>9370</c:v>
                </c:pt>
                <c:pt idx="9371">
                  <c:v>9371</c:v>
                </c:pt>
                <c:pt idx="9372">
                  <c:v>9372</c:v>
                </c:pt>
                <c:pt idx="9373">
                  <c:v>9373</c:v>
                </c:pt>
                <c:pt idx="9374">
                  <c:v>9374</c:v>
                </c:pt>
                <c:pt idx="9375">
                  <c:v>9375</c:v>
                </c:pt>
                <c:pt idx="9376">
                  <c:v>9376</c:v>
                </c:pt>
                <c:pt idx="9377">
                  <c:v>9377</c:v>
                </c:pt>
                <c:pt idx="9378">
                  <c:v>9378</c:v>
                </c:pt>
                <c:pt idx="9379">
                  <c:v>9379</c:v>
                </c:pt>
                <c:pt idx="9380">
                  <c:v>9380</c:v>
                </c:pt>
                <c:pt idx="9381">
                  <c:v>9381</c:v>
                </c:pt>
                <c:pt idx="9382">
                  <c:v>9382</c:v>
                </c:pt>
                <c:pt idx="9383">
                  <c:v>9383</c:v>
                </c:pt>
                <c:pt idx="9384">
                  <c:v>9384</c:v>
                </c:pt>
                <c:pt idx="9385">
                  <c:v>9385</c:v>
                </c:pt>
                <c:pt idx="9386">
                  <c:v>9386</c:v>
                </c:pt>
                <c:pt idx="9387">
                  <c:v>9387</c:v>
                </c:pt>
                <c:pt idx="9388">
                  <c:v>9388</c:v>
                </c:pt>
                <c:pt idx="9389">
                  <c:v>9389</c:v>
                </c:pt>
                <c:pt idx="9390">
                  <c:v>9390</c:v>
                </c:pt>
                <c:pt idx="9391">
                  <c:v>9391</c:v>
                </c:pt>
                <c:pt idx="9392">
                  <c:v>9392</c:v>
                </c:pt>
                <c:pt idx="9393">
                  <c:v>9393</c:v>
                </c:pt>
                <c:pt idx="9394">
                  <c:v>9394</c:v>
                </c:pt>
                <c:pt idx="9395">
                  <c:v>9395</c:v>
                </c:pt>
                <c:pt idx="9396">
                  <c:v>9396</c:v>
                </c:pt>
                <c:pt idx="9397">
                  <c:v>9397</c:v>
                </c:pt>
                <c:pt idx="9398">
                  <c:v>9398</c:v>
                </c:pt>
                <c:pt idx="9399">
                  <c:v>9399</c:v>
                </c:pt>
                <c:pt idx="9400">
                  <c:v>9400</c:v>
                </c:pt>
                <c:pt idx="9401">
                  <c:v>9401</c:v>
                </c:pt>
                <c:pt idx="9402">
                  <c:v>9402</c:v>
                </c:pt>
                <c:pt idx="9403">
                  <c:v>9403</c:v>
                </c:pt>
                <c:pt idx="9404">
                  <c:v>9404</c:v>
                </c:pt>
                <c:pt idx="9405">
                  <c:v>9405</c:v>
                </c:pt>
                <c:pt idx="9406">
                  <c:v>9406</c:v>
                </c:pt>
                <c:pt idx="9407">
                  <c:v>9407</c:v>
                </c:pt>
                <c:pt idx="9408">
                  <c:v>9408</c:v>
                </c:pt>
                <c:pt idx="9409">
                  <c:v>9409</c:v>
                </c:pt>
                <c:pt idx="9410">
                  <c:v>9410</c:v>
                </c:pt>
                <c:pt idx="9411">
                  <c:v>9411</c:v>
                </c:pt>
                <c:pt idx="9412">
                  <c:v>9412</c:v>
                </c:pt>
                <c:pt idx="9413">
                  <c:v>9413</c:v>
                </c:pt>
                <c:pt idx="9414">
                  <c:v>9414</c:v>
                </c:pt>
                <c:pt idx="9415">
                  <c:v>9415</c:v>
                </c:pt>
                <c:pt idx="9416">
                  <c:v>9416</c:v>
                </c:pt>
                <c:pt idx="9417">
                  <c:v>9417</c:v>
                </c:pt>
                <c:pt idx="9418">
                  <c:v>9418</c:v>
                </c:pt>
                <c:pt idx="9419">
                  <c:v>9419</c:v>
                </c:pt>
                <c:pt idx="9420">
                  <c:v>9420</c:v>
                </c:pt>
                <c:pt idx="9421">
                  <c:v>9421</c:v>
                </c:pt>
                <c:pt idx="9422">
                  <c:v>9422</c:v>
                </c:pt>
                <c:pt idx="9423">
                  <c:v>9423</c:v>
                </c:pt>
                <c:pt idx="9424">
                  <c:v>9424</c:v>
                </c:pt>
                <c:pt idx="9425">
                  <c:v>9425</c:v>
                </c:pt>
                <c:pt idx="9426">
                  <c:v>9426</c:v>
                </c:pt>
                <c:pt idx="9427">
                  <c:v>9427</c:v>
                </c:pt>
                <c:pt idx="9428">
                  <c:v>9428</c:v>
                </c:pt>
                <c:pt idx="9429">
                  <c:v>9429</c:v>
                </c:pt>
                <c:pt idx="9430">
                  <c:v>9430</c:v>
                </c:pt>
                <c:pt idx="9431">
                  <c:v>9431</c:v>
                </c:pt>
                <c:pt idx="9432">
                  <c:v>9432</c:v>
                </c:pt>
                <c:pt idx="9433">
                  <c:v>9433</c:v>
                </c:pt>
                <c:pt idx="9434">
                  <c:v>9434</c:v>
                </c:pt>
                <c:pt idx="9435">
                  <c:v>9435</c:v>
                </c:pt>
                <c:pt idx="9436">
                  <c:v>9436</c:v>
                </c:pt>
                <c:pt idx="9437">
                  <c:v>9437</c:v>
                </c:pt>
                <c:pt idx="9438">
                  <c:v>9438</c:v>
                </c:pt>
                <c:pt idx="9439">
                  <c:v>9439</c:v>
                </c:pt>
                <c:pt idx="9440">
                  <c:v>9440</c:v>
                </c:pt>
                <c:pt idx="9441">
                  <c:v>9441</c:v>
                </c:pt>
                <c:pt idx="9442">
                  <c:v>9442</c:v>
                </c:pt>
                <c:pt idx="9443">
                  <c:v>9443</c:v>
                </c:pt>
                <c:pt idx="9444">
                  <c:v>9444</c:v>
                </c:pt>
                <c:pt idx="9445">
                  <c:v>9445</c:v>
                </c:pt>
                <c:pt idx="9446">
                  <c:v>9446</c:v>
                </c:pt>
                <c:pt idx="9447">
                  <c:v>9447</c:v>
                </c:pt>
                <c:pt idx="9448">
                  <c:v>9448</c:v>
                </c:pt>
                <c:pt idx="9449">
                  <c:v>9449</c:v>
                </c:pt>
                <c:pt idx="9450">
                  <c:v>9450</c:v>
                </c:pt>
                <c:pt idx="9451">
                  <c:v>9451</c:v>
                </c:pt>
                <c:pt idx="9452">
                  <c:v>9452</c:v>
                </c:pt>
                <c:pt idx="9453">
                  <c:v>9453</c:v>
                </c:pt>
                <c:pt idx="9454">
                  <c:v>9454</c:v>
                </c:pt>
                <c:pt idx="9455">
                  <c:v>9455</c:v>
                </c:pt>
                <c:pt idx="9456">
                  <c:v>9456</c:v>
                </c:pt>
                <c:pt idx="9457">
                  <c:v>9457</c:v>
                </c:pt>
                <c:pt idx="9458">
                  <c:v>9458</c:v>
                </c:pt>
                <c:pt idx="9459">
                  <c:v>9459</c:v>
                </c:pt>
                <c:pt idx="9460">
                  <c:v>9460</c:v>
                </c:pt>
                <c:pt idx="9461">
                  <c:v>9461</c:v>
                </c:pt>
                <c:pt idx="9462">
                  <c:v>9462</c:v>
                </c:pt>
                <c:pt idx="9463">
                  <c:v>9463</c:v>
                </c:pt>
                <c:pt idx="9464">
                  <c:v>9464</c:v>
                </c:pt>
                <c:pt idx="9465">
                  <c:v>9465</c:v>
                </c:pt>
                <c:pt idx="9466">
                  <c:v>9466</c:v>
                </c:pt>
                <c:pt idx="9467">
                  <c:v>9467</c:v>
                </c:pt>
                <c:pt idx="9468">
                  <c:v>9468</c:v>
                </c:pt>
                <c:pt idx="9469">
                  <c:v>9469</c:v>
                </c:pt>
                <c:pt idx="9470">
                  <c:v>9470</c:v>
                </c:pt>
                <c:pt idx="9471">
                  <c:v>9471</c:v>
                </c:pt>
                <c:pt idx="9472">
                  <c:v>9472</c:v>
                </c:pt>
                <c:pt idx="9473">
                  <c:v>9473</c:v>
                </c:pt>
                <c:pt idx="9474">
                  <c:v>9474</c:v>
                </c:pt>
                <c:pt idx="9475">
                  <c:v>9475</c:v>
                </c:pt>
                <c:pt idx="9476">
                  <c:v>9476</c:v>
                </c:pt>
                <c:pt idx="9477">
                  <c:v>9477</c:v>
                </c:pt>
                <c:pt idx="9478">
                  <c:v>9478</c:v>
                </c:pt>
                <c:pt idx="9479">
                  <c:v>9479</c:v>
                </c:pt>
                <c:pt idx="9480">
                  <c:v>9480</c:v>
                </c:pt>
                <c:pt idx="9481">
                  <c:v>9481</c:v>
                </c:pt>
                <c:pt idx="9482">
                  <c:v>9482</c:v>
                </c:pt>
                <c:pt idx="9483">
                  <c:v>9483</c:v>
                </c:pt>
                <c:pt idx="9484">
                  <c:v>9484</c:v>
                </c:pt>
                <c:pt idx="9485">
                  <c:v>9485</c:v>
                </c:pt>
                <c:pt idx="9486">
                  <c:v>9486</c:v>
                </c:pt>
                <c:pt idx="9487">
                  <c:v>9487</c:v>
                </c:pt>
                <c:pt idx="9488">
                  <c:v>9488</c:v>
                </c:pt>
                <c:pt idx="9489">
                  <c:v>9489</c:v>
                </c:pt>
                <c:pt idx="9490">
                  <c:v>9490</c:v>
                </c:pt>
                <c:pt idx="9491">
                  <c:v>9491</c:v>
                </c:pt>
                <c:pt idx="9492">
                  <c:v>9492</c:v>
                </c:pt>
                <c:pt idx="9493">
                  <c:v>9493</c:v>
                </c:pt>
                <c:pt idx="9494">
                  <c:v>9494</c:v>
                </c:pt>
                <c:pt idx="9495">
                  <c:v>9495</c:v>
                </c:pt>
                <c:pt idx="9496">
                  <c:v>9496</c:v>
                </c:pt>
                <c:pt idx="9497">
                  <c:v>9497</c:v>
                </c:pt>
                <c:pt idx="9498">
                  <c:v>9498</c:v>
                </c:pt>
                <c:pt idx="9499">
                  <c:v>9499</c:v>
                </c:pt>
                <c:pt idx="9500">
                  <c:v>9500</c:v>
                </c:pt>
                <c:pt idx="9501">
                  <c:v>9501</c:v>
                </c:pt>
                <c:pt idx="9502">
                  <c:v>9502</c:v>
                </c:pt>
                <c:pt idx="9503">
                  <c:v>9503</c:v>
                </c:pt>
                <c:pt idx="9504">
                  <c:v>9504</c:v>
                </c:pt>
                <c:pt idx="9505">
                  <c:v>9505</c:v>
                </c:pt>
                <c:pt idx="9506">
                  <c:v>9506</c:v>
                </c:pt>
                <c:pt idx="9507">
                  <c:v>9507</c:v>
                </c:pt>
                <c:pt idx="9508">
                  <c:v>9508</c:v>
                </c:pt>
                <c:pt idx="9509">
                  <c:v>9509</c:v>
                </c:pt>
                <c:pt idx="9510">
                  <c:v>9510</c:v>
                </c:pt>
                <c:pt idx="9511">
                  <c:v>9511</c:v>
                </c:pt>
                <c:pt idx="9512">
                  <c:v>9512</c:v>
                </c:pt>
                <c:pt idx="9513">
                  <c:v>9513</c:v>
                </c:pt>
                <c:pt idx="9514">
                  <c:v>9514</c:v>
                </c:pt>
                <c:pt idx="9515">
                  <c:v>9515</c:v>
                </c:pt>
                <c:pt idx="9516">
                  <c:v>9516</c:v>
                </c:pt>
                <c:pt idx="9517">
                  <c:v>9517</c:v>
                </c:pt>
                <c:pt idx="9518">
                  <c:v>9518</c:v>
                </c:pt>
                <c:pt idx="9519">
                  <c:v>9519</c:v>
                </c:pt>
                <c:pt idx="9520">
                  <c:v>9520</c:v>
                </c:pt>
                <c:pt idx="9521">
                  <c:v>9521</c:v>
                </c:pt>
                <c:pt idx="9522">
                  <c:v>9522</c:v>
                </c:pt>
                <c:pt idx="9523">
                  <c:v>9523</c:v>
                </c:pt>
                <c:pt idx="9524">
                  <c:v>9524</c:v>
                </c:pt>
                <c:pt idx="9525">
                  <c:v>9525</c:v>
                </c:pt>
                <c:pt idx="9526">
                  <c:v>9526</c:v>
                </c:pt>
                <c:pt idx="9527">
                  <c:v>9527</c:v>
                </c:pt>
                <c:pt idx="9528">
                  <c:v>9528</c:v>
                </c:pt>
                <c:pt idx="9529">
                  <c:v>9529</c:v>
                </c:pt>
                <c:pt idx="9530">
                  <c:v>9530</c:v>
                </c:pt>
                <c:pt idx="9531">
                  <c:v>9531</c:v>
                </c:pt>
                <c:pt idx="9532">
                  <c:v>9532</c:v>
                </c:pt>
                <c:pt idx="9533">
                  <c:v>9533</c:v>
                </c:pt>
                <c:pt idx="9534">
                  <c:v>9534</c:v>
                </c:pt>
                <c:pt idx="9535">
                  <c:v>9535</c:v>
                </c:pt>
                <c:pt idx="9536">
                  <c:v>9536</c:v>
                </c:pt>
                <c:pt idx="9537">
                  <c:v>9537</c:v>
                </c:pt>
                <c:pt idx="9538">
                  <c:v>9538</c:v>
                </c:pt>
                <c:pt idx="9539">
                  <c:v>9539</c:v>
                </c:pt>
                <c:pt idx="9540">
                  <c:v>9540</c:v>
                </c:pt>
                <c:pt idx="9541">
                  <c:v>9541</c:v>
                </c:pt>
                <c:pt idx="9542">
                  <c:v>9542</c:v>
                </c:pt>
                <c:pt idx="9543">
                  <c:v>9543</c:v>
                </c:pt>
                <c:pt idx="9544">
                  <c:v>9544</c:v>
                </c:pt>
                <c:pt idx="9545">
                  <c:v>9545</c:v>
                </c:pt>
                <c:pt idx="9546">
                  <c:v>9546</c:v>
                </c:pt>
                <c:pt idx="9547">
                  <c:v>9547</c:v>
                </c:pt>
                <c:pt idx="9548">
                  <c:v>9548</c:v>
                </c:pt>
                <c:pt idx="9549">
                  <c:v>9549</c:v>
                </c:pt>
                <c:pt idx="9550">
                  <c:v>9550</c:v>
                </c:pt>
                <c:pt idx="9551">
                  <c:v>9551</c:v>
                </c:pt>
                <c:pt idx="9552">
                  <c:v>9552</c:v>
                </c:pt>
                <c:pt idx="9553">
                  <c:v>9553</c:v>
                </c:pt>
                <c:pt idx="9554">
                  <c:v>9554</c:v>
                </c:pt>
                <c:pt idx="9555">
                  <c:v>9555</c:v>
                </c:pt>
                <c:pt idx="9556">
                  <c:v>9556</c:v>
                </c:pt>
                <c:pt idx="9557">
                  <c:v>9557</c:v>
                </c:pt>
                <c:pt idx="9558">
                  <c:v>9558</c:v>
                </c:pt>
                <c:pt idx="9559">
                  <c:v>9559</c:v>
                </c:pt>
                <c:pt idx="9560">
                  <c:v>9560</c:v>
                </c:pt>
                <c:pt idx="9561">
                  <c:v>9561</c:v>
                </c:pt>
                <c:pt idx="9562">
                  <c:v>9562</c:v>
                </c:pt>
                <c:pt idx="9563">
                  <c:v>9563</c:v>
                </c:pt>
                <c:pt idx="9564">
                  <c:v>9564</c:v>
                </c:pt>
                <c:pt idx="9565">
                  <c:v>9565</c:v>
                </c:pt>
                <c:pt idx="9566">
                  <c:v>9566</c:v>
                </c:pt>
                <c:pt idx="9567">
                  <c:v>9567</c:v>
                </c:pt>
                <c:pt idx="9568">
                  <c:v>9568</c:v>
                </c:pt>
                <c:pt idx="9569">
                  <c:v>9569</c:v>
                </c:pt>
                <c:pt idx="9570">
                  <c:v>9570</c:v>
                </c:pt>
                <c:pt idx="9571">
                  <c:v>9571</c:v>
                </c:pt>
                <c:pt idx="9572">
                  <c:v>9572</c:v>
                </c:pt>
                <c:pt idx="9573">
                  <c:v>9573</c:v>
                </c:pt>
                <c:pt idx="9574">
                  <c:v>9574</c:v>
                </c:pt>
                <c:pt idx="9575">
                  <c:v>9575</c:v>
                </c:pt>
                <c:pt idx="9576">
                  <c:v>9576</c:v>
                </c:pt>
                <c:pt idx="9577">
                  <c:v>9577</c:v>
                </c:pt>
                <c:pt idx="9578">
                  <c:v>9578</c:v>
                </c:pt>
                <c:pt idx="9579">
                  <c:v>9579</c:v>
                </c:pt>
                <c:pt idx="9580">
                  <c:v>9580</c:v>
                </c:pt>
                <c:pt idx="9581">
                  <c:v>9581</c:v>
                </c:pt>
                <c:pt idx="9582">
                  <c:v>9582</c:v>
                </c:pt>
                <c:pt idx="9583">
                  <c:v>9583</c:v>
                </c:pt>
                <c:pt idx="9584">
                  <c:v>9584</c:v>
                </c:pt>
                <c:pt idx="9585">
                  <c:v>9585</c:v>
                </c:pt>
                <c:pt idx="9586">
                  <c:v>9586</c:v>
                </c:pt>
                <c:pt idx="9587">
                  <c:v>9587</c:v>
                </c:pt>
                <c:pt idx="9588">
                  <c:v>9588</c:v>
                </c:pt>
                <c:pt idx="9589">
                  <c:v>9589</c:v>
                </c:pt>
                <c:pt idx="9590">
                  <c:v>9590</c:v>
                </c:pt>
                <c:pt idx="9591">
                  <c:v>9591</c:v>
                </c:pt>
                <c:pt idx="9592">
                  <c:v>9592</c:v>
                </c:pt>
                <c:pt idx="9593">
                  <c:v>9593</c:v>
                </c:pt>
                <c:pt idx="9594">
                  <c:v>9594</c:v>
                </c:pt>
                <c:pt idx="9595">
                  <c:v>9595</c:v>
                </c:pt>
                <c:pt idx="9596">
                  <c:v>9596</c:v>
                </c:pt>
                <c:pt idx="9597">
                  <c:v>9597</c:v>
                </c:pt>
                <c:pt idx="9598">
                  <c:v>9598</c:v>
                </c:pt>
                <c:pt idx="9599">
                  <c:v>9599</c:v>
                </c:pt>
                <c:pt idx="9600">
                  <c:v>9600</c:v>
                </c:pt>
                <c:pt idx="9601">
                  <c:v>9601</c:v>
                </c:pt>
                <c:pt idx="9602">
                  <c:v>9602</c:v>
                </c:pt>
                <c:pt idx="9603">
                  <c:v>9603</c:v>
                </c:pt>
                <c:pt idx="9604">
                  <c:v>9604</c:v>
                </c:pt>
                <c:pt idx="9605">
                  <c:v>9605</c:v>
                </c:pt>
                <c:pt idx="9606">
                  <c:v>9606</c:v>
                </c:pt>
                <c:pt idx="9607">
                  <c:v>9607</c:v>
                </c:pt>
                <c:pt idx="9608">
                  <c:v>9608</c:v>
                </c:pt>
                <c:pt idx="9609">
                  <c:v>9609</c:v>
                </c:pt>
                <c:pt idx="9610">
                  <c:v>9610</c:v>
                </c:pt>
                <c:pt idx="9611">
                  <c:v>9611</c:v>
                </c:pt>
                <c:pt idx="9612">
                  <c:v>9612</c:v>
                </c:pt>
                <c:pt idx="9613">
                  <c:v>9613</c:v>
                </c:pt>
                <c:pt idx="9614">
                  <c:v>9614</c:v>
                </c:pt>
                <c:pt idx="9615">
                  <c:v>9615</c:v>
                </c:pt>
                <c:pt idx="9616">
                  <c:v>9616</c:v>
                </c:pt>
                <c:pt idx="9617">
                  <c:v>9617</c:v>
                </c:pt>
                <c:pt idx="9618">
                  <c:v>9618</c:v>
                </c:pt>
                <c:pt idx="9619">
                  <c:v>9619</c:v>
                </c:pt>
                <c:pt idx="9620">
                  <c:v>9620</c:v>
                </c:pt>
                <c:pt idx="9621">
                  <c:v>9621</c:v>
                </c:pt>
                <c:pt idx="9622">
                  <c:v>9622</c:v>
                </c:pt>
                <c:pt idx="9623">
                  <c:v>9623</c:v>
                </c:pt>
                <c:pt idx="9624">
                  <c:v>9624</c:v>
                </c:pt>
                <c:pt idx="9625">
                  <c:v>9625</c:v>
                </c:pt>
                <c:pt idx="9626">
                  <c:v>9626</c:v>
                </c:pt>
                <c:pt idx="9627">
                  <c:v>9627</c:v>
                </c:pt>
                <c:pt idx="9628">
                  <c:v>9628</c:v>
                </c:pt>
                <c:pt idx="9629">
                  <c:v>9629</c:v>
                </c:pt>
                <c:pt idx="9630">
                  <c:v>9630</c:v>
                </c:pt>
                <c:pt idx="9631">
                  <c:v>9631</c:v>
                </c:pt>
                <c:pt idx="9632">
                  <c:v>9632</c:v>
                </c:pt>
                <c:pt idx="9633">
                  <c:v>9633</c:v>
                </c:pt>
                <c:pt idx="9634">
                  <c:v>9634</c:v>
                </c:pt>
                <c:pt idx="9635">
                  <c:v>9635</c:v>
                </c:pt>
                <c:pt idx="9636">
                  <c:v>9636</c:v>
                </c:pt>
                <c:pt idx="9637">
                  <c:v>9637</c:v>
                </c:pt>
                <c:pt idx="9638">
                  <c:v>9638</c:v>
                </c:pt>
                <c:pt idx="9639">
                  <c:v>9639</c:v>
                </c:pt>
                <c:pt idx="9640">
                  <c:v>9640</c:v>
                </c:pt>
                <c:pt idx="9641">
                  <c:v>9641</c:v>
                </c:pt>
                <c:pt idx="9642">
                  <c:v>9642</c:v>
                </c:pt>
                <c:pt idx="9643">
                  <c:v>9643</c:v>
                </c:pt>
                <c:pt idx="9644">
                  <c:v>9644</c:v>
                </c:pt>
                <c:pt idx="9645">
                  <c:v>9645</c:v>
                </c:pt>
                <c:pt idx="9646">
                  <c:v>9646</c:v>
                </c:pt>
                <c:pt idx="9647">
                  <c:v>9647</c:v>
                </c:pt>
                <c:pt idx="9648">
                  <c:v>9648</c:v>
                </c:pt>
                <c:pt idx="9649">
                  <c:v>9649</c:v>
                </c:pt>
                <c:pt idx="9650">
                  <c:v>9650</c:v>
                </c:pt>
                <c:pt idx="9651">
                  <c:v>9651</c:v>
                </c:pt>
                <c:pt idx="9652">
                  <c:v>9652</c:v>
                </c:pt>
                <c:pt idx="9653">
                  <c:v>9653</c:v>
                </c:pt>
                <c:pt idx="9654">
                  <c:v>9654</c:v>
                </c:pt>
                <c:pt idx="9655">
                  <c:v>9655</c:v>
                </c:pt>
                <c:pt idx="9656">
                  <c:v>9656</c:v>
                </c:pt>
                <c:pt idx="9657">
                  <c:v>9657</c:v>
                </c:pt>
                <c:pt idx="9658">
                  <c:v>9658</c:v>
                </c:pt>
                <c:pt idx="9659">
                  <c:v>9659</c:v>
                </c:pt>
                <c:pt idx="9660">
                  <c:v>9660</c:v>
                </c:pt>
                <c:pt idx="9661">
                  <c:v>9661</c:v>
                </c:pt>
                <c:pt idx="9662">
                  <c:v>9662</c:v>
                </c:pt>
                <c:pt idx="9663">
                  <c:v>9663</c:v>
                </c:pt>
                <c:pt idx="9664">
                  <c:v>9664</c:v>
                </c:pt>
                <c:pt idx="9665">
                  <c:v>9665</c:v>
                </c:pt>
                <c:pt idx="9666">
                  <c:v>9666</c:v>
                </c:pt>
                <c:pt idx="9667">
                  <c:v>9667</c:v>
                </c:pt>
                <c:pt idx="9668">
                  <c:v>9668</c:v>
                </c:pt>
                <c:pt idx="9669">
                  <c:v>9669</c:v>
                </c:pt>
                <c:pt idx="9670">
                  <c:v>9670</c:v>
                </c:pt>
                <c:pt idx="9671">
                  <c:v>9671</c:v>
                </c:pt>
                <c:pt idx="9672">
                  <c:v>9672</c:v>
                </c:pt>
                <c:pt idx="9673">
                  <c:v>9673</c:v>
                </c:pt>
                <c:pt idx="9674">
                  <c:v>9674</c:v>
                </c:pt>
                <c:pt idx="9675">
                  <c:v>9675</c:v>
                </c:pt>
                <c:pt idx="9676">
                  <c:v>9676</c:v>
                </c:pt>
                <c:pt idx="9677">
                  <c:v>9677</c:v>
                </c:pt>
                <c:pt idx="9678">
                  <c:v>9678</c:v>
                </c:pt>
                <c:pt idx="9679">
                  <c:v>9679</c:v>
                </c:pt>
                <c:pt idx="9680">
                  <c:v>9680</c:v>
                </c:pt>
                <c:pt idx="9681">
                  <c:v>9681</c:v>
                </c:pt>
                <c:pt idx="9682">
                  <c:v>9682</c:v>
                </c:pt>
                <c:pt idx="9683">
                  <c:v>9683</c:v>
                </c:pt>
                <c:pt idx="9684">
                  <c:v>9684</c:v>
                </c:pt>
                <c:pt idx="9685">
                  <c:v>9685</c:v>
                </c:pt>
                <c:pt idx="9686">
                  <c:v>9686</c:v>
                </c:pt>
                <c:pt idx="9687">
                  <c:v>9687</c:v>
                </c:pt>
                <c:pt idx="9688">
                  <c:v>9688</c:v>
                </c:pt>
                <c:pt idx="9689">
                  <c:v>9689</c:v>
                </c:pt>
                <c:pt idx="9690">
                  <c:v>9690</c:v>
                </c:pt>
                <c:pt idx="9691">
                  <c:v>9691</c:v>
                </c:pt>
                <c:pt idx="9692">
                  <c:v>9692</c:v>
                </c:pt>
                <c:pt idx="9693">
                  <c:v>9693</c:v>
                </c:pt>
                <c:pt idx="9694">
                  <c:v>9694</c:v>
                </c:pt>
                <c:pt idx="9695">
                  <c:v>9695</c:v>
                </c:pt>
                <c:pt idx="9696">
                  <c:v>9696</c:v>
                </c:pt>
                <c:pt idx="9697">
                  <c:v>9697</c:v>
                </c:pt>
                <c:pt idx="9698">
                  <c:v>9698</c:v>
                </c:pt>
                <c:pt idx="9699">
                  <c:v>9699</c:v>
                </c:pt>
                <c:pt idx="9700">
                  <c:v>9700</c:v>
                </c:pt>
                <c:pt idx="9701">
                  <c:v>9701</c:v>
                </c:pt>
                <c:pt idx="9702">
                  <c:v>9702</c:v>
                </c:pt>
                <c:pt idx="9703">
                  <c:v>9703</c:v>
                </c:pt>
                <c:pt idx="9704">
                  <c:v>9704</c:v>
                </c:pt>
                <c:pt idx="9705">
                  <c:v>9705</c:v>
                </c:pt>
                <c:pt idx="9706">
                  <c:v>9706</c:v>
                </c:pt>
                <c:pt idx="9707">
                  <c:v>9707</c:v>
                </c:pt>
                <c:pt idx="9708">
                  <c:v>9708</c:v>
                </c:pt>
                <c:pt idx="9709">
                  <c:v>9709</c:v>
                </c:pt>
                <c:pt idx="9710">
                  <c:v>9710</c:v>
                </c:pt>
                <c:pt idx="9711">
                  <c:v>9711</c:v>
                </c:pt>
                <c:pt idx="9712">
                  <c:v>9712</c:v>
                </c:pt>
                <c:pt idx="9713">
                  <c:v>9713</c:v>
                </c:pt>
                <c:pt idx="9714">
                  <c:v>9714</c:v>
                </c:pt>
                <c:pt idx="9715">
                  <c:v>9715</c:v>
                </c:pt>
                <c:pt idx="9716">
                  <c:v>9716</c:v>
                </c:pt>
                <c:pt idx="9717">
                  <c:v>9717</c:v>
                </c:pt>
                <c:pt idx="9718">
                  <c:v>9718</c:v>
                </c:pt>
                <c:pt idx="9719">
                  <c:v>9719</c:v>
                </c:pt>
                <c:pt idx="9720">
                  <c:v>9720</c:v>
                </c:pt>
                <c:pt idx="9721">
                  <c:v>9721</c:v>
                </c:pt>
                <c:pt idx="9722">
                  <c:v>9722</c:v>
                </c:pt>
                <c:pt idx="9723">
                  <c:v>9723</c:v>
                </c:pt>
                <c:pt idx="9724">
                  <c:v>9724</c:v>
                </c:pt>
                <c:pt idx="9725">
                  <c:v>9725</c:v>
                </c:pt>
                <c:pt idx="9726">
                  <c:v>9726</c:v>
                </c:pt>
                <c:pt idx="9727">
                  <c:v>9727</c:v>
                </c:pt>
                <c:pt idx="9728">
                  <c:v>9728</c:v>
                </c:pt>
                <c:pt idx="9729">
                  <c:v>9729</c:v>
                </c:pt>
                <c:pt idx="9730">
                  <c:v>9730</c:v>
                </c:pt>
                <c:pt idx="9731">
                  <c:v>9731</c:v>
                </c:pt>
                <c:pt idx="9732">
                  <c:v>9732</c:v>
                </c:pt>
                <c:pt idx="9733">
                  <c:v>9733</c:v>
                </c:pt>
                <c:pt idx="9734">
                  <c:v>9734</c:v>
                </c:pt>
                <c:pt idx="9735">
                  <c:v>9735</c:v>
                </c:pt>
                <c:pt idx="9736">
                  <c:v>9736</c:v>
                </c:pt>
                <c:pt idx="9737">
                  <c:v>9737</c:v>
                </c:pt>
                <c:pt idx="9738">
                  <c:v>9738</c:v>
                </c:pt>
                <c:pt idx="9739">
                  <c:v>9739</c:v>
                </c:pt>
                <c:pt idx="9740">
                  <c:v>9740</c:v>
                </c:pt>
                <c:pt idx="9741">
                  <c:v>9741</c:v>
                </c:pt>
                <c:pt idx="9742">
                  <c:v>9742</c:v>
                </c:pt>
                <c:pt idx="9743">
                  <c:v>9743</c:v>
                </c:pt>
                <c:pt idx="9744">
                  <c:v>9744</c:v>
                </c:pt>
                <c:pt idx="9745">
                  <c:v>9745</c:v>
                </c:pt>
                <c:pt idx="9746">
                  <c:v>9746</c:v>
                </c:pt>
                <c:pt idx="9747">
                  <c:v>9747</c:v>
                </c:pt>
                <c:pt idx="9748">
                  <c:v>9748</c:v>
                </c:pt>
                <c:pt idx="9749">
                  <c:v>9749</c:v>
                </c:pt>
                <c:pt idx="9750">
                  <c:v>9750</c:v>
                </c:pt>
                <c:pt idx="9751">
                  <c:v>9751</c:v>
                </c:pt>
                <c:pt idx="9752">
                  <c:v>9752</c:v>
                </c:pt>
                <c:pt idx="9753">
                  <c:v>9753</c:v>
                </c:pt>
                <c:pt idx="9754">
                  <c:v>9754</c:v>
                </c:pt>
                <c:pt idx="9755">
                  <c:v>9755</c:v>
                </c:pt>
                <c:pt idx="9756">
                  <c:v>9756</c:v>
                </c:pt>
                <c:pt idx="9757">
                  <c:v>9757</c:v>
                </c:pt>
                <c:pt idx="9758">
                  <c:v>9758</c:v>
                </c:pt>
                <c:pt idx="9759">
                  <c:v>9759</c:v>
                </c:pt>
                <c:pt idx="9760">
                  <c:v>9760</c:v>
                </c:pt>
                <c:pt idx="9761">
                  <c:v>9761</c:v>
                </c:pt>
                <c:pt idx="9762">
                  <c:v>9762</c:v>
                </c:pt>
                <c:pt idx="9763">
                  <c:v>9763</c:v>
                </c:pt>
                <c:pt idx="9764">
                  <c:v>9764</c:v>
                </c:pt>
                <c:pt idx="9765">
                  <c:v>9765</c:v>
                </c:pt>
                <c:pt idx="9766">
                  <c:v>9766</c:v>
                </c:pt>
                <c:pt idx="9767">
                  <c:v>9767</c:v>
                </c:pt>
                <c:pt idx="9768">
                  <c:v>9768</c:v>
                </c:pt>
                <c:pt idx="9769">
                  <c:v>9769</c:v>
                </c:pt>
                <c:pt idx="9770">
                  <c:v>9770</c:v>
                </c:pt>
                <c:pt idx="9771">
                  <c:v>9771</c:v>
                </c:pt>
                <c:pt idx="9772">
                  <c:v>9772</c:v>
                </c:pt>
                <c:pt idx="9773">
                  <c:v>9773</c:v>
                </c:pt>
                <c:pt idx="9774">
                  <c:v>9774</c:v>
                </c:pt>
                <c:pt idx="9775">
                  <c:v>9775</c:v>
                </c:pt>
                <c:pt idx="9776">
                  <c:v>9776</c:v>
                </c:pt>
                <c:pt idx="9777">
                  <c:v>9777</c:v>
                </c:pt>
                <c:pt idx="9778">
                  <c:v>9778</c:v>
                </c:pt>
                <c:pt idx="9779">
                  <c:v>9779</c:v>
                </c:pt>
                <c:pt idx="9780">
                  <c:v>9780</c:v>
                </c:pt>
                <c:pt idx="9781">
                  <c:v>9781</c:v>
                </c:pt>
                <c:pt idx="9782">
                  <c:v>9782</c:v>
                </c:pt>
                <c:pt idx="9783">
                  <c:v>9783</c:v>
                </c:pt>
                <c:pt idx="9784">
                  <c:v>9784</c:v>
                </c:pt>
                <c:pt idx="9785">
                  <c:v>9785</c:v>
                </c:pt>
                <c:pt idx="9786">
                  <c:v>9786</c:v>
                </c:pt>
                <c:pt idx="9787">
                  <c:v>9787</c:v>
                </c:pt>
                <c:pt idx="9788">
                  <c:v>9788</c:v>
                </c:pt>
                <c:pt idx="9789">
                  <c:v>9789</c:v>
                </c:pt>
                <c:pt idx="9790">
                  <c:v>9790</c:v>
                </c:pt>
                <c:pt idx="9791">
                  <c:v>9791</c:v>
                </c:pt>
                <c:pt idx="9792">
                  <c:v>9792</c:v>
                </c:pt>
                <c:pt idx="9793">
                  <c:v>9793</c:v>
                </c:pt>
                <c:pt idx="9794">
                  <c:v>9794</c:v>
                </c:pt>
                <c:pt idx="9795">
                  <c:v>9795</c:v>
                </c:pt>
                <c:pt idx="9796">
                  <c:v>9796</c:v>
                </c:pt>
                <c:pt idx="9797">
                  <c:v>9797</c:v>
                </c:pt>
                <c:pt idx="9798">
                  <c:v>9798</c:v>
                </c:pt>
                <c:pt idx="9799">
                  <c:v>9799</c:v>
                </c:pt>
                <c:pt idx="9800">
                  <c:v>9800</c:v>
                </c:pt>
                <c:pt idx="9801">
                  <c:v>9801</c:v>
                </c:pt>
                <c:pt idx="9802">
                  <c:v>9802</c:v>
                </c:pt>
                <c:pt idx="9803">
                  <c:v>9803</c:v>
                </c:pt>
                <c:pt idx="9804">
                  <c:v>9804</c:v>
                </c:pt>
                <c:pt idx="9805">
                  <c:v>9805</c:v>
                </c:pt>
                <c:pt idx="9806">
                  <c:v>9806</c:v>
                </c:pt>
                <c:pt idx="9807">
                  <c:v>9807</c:v>
                </c:pt>
                <c:pt idx="9808">
                  <c:v>9808</c:v>
                </c:pt>
                <c:pt idx="9809">
                  <c:v>9809</c:v>
                </c:pt>
                <c:pt idx="9810">
                  <c:v>9810</c:v>
                </c:pt>
                <c:pt idx="9811">
                  <c:v>9811</c:v>
                </c:pt>
                <c:pt idx="9812">
                  <c:v>9812</c:v>
                </c:pt>
                <c:pt idx="9813">
                  <c:v>9813</c:v>
                </c:pt>
                <c:pt idx="9814">
                  <c:v>9814</c:v>
                </c:pt>
                <c:pt idx="9815">
                  <c:v>9815</c:v>
                </c:pt>
                <c:pt idx="9816">
                  <c:v>9816</c:v>
                </c:pt>
                <c:pt idx="9817">
                  <c:v>9817</c:v>
                </c:pt>
                <c:pt idx="9818">
                  <c:v>9818</c:v>
                </c:pt>
                <c:pt idx="9819">
                  <c:v>9819</c:v>
                </c:pt>
                <c:pt idx="9820">
                  <c:v>9820</c:v>
                </c:pt>
                <c:pt idx="9821">
                  <c:v>9821</c:v>
                </c:pt>
                <c:pt idx="9822">
                  <c:v>9822</c:v>
                </c:pt>
                <c:pt idx="9823">
                  <c:v>9823</c:v>
                </c:pt>
                <c:pt idx="9824">
                  <c:v>9824</c:v>
                </c:pt>
                <c:pt idx="9825">
                  <c:v>9825</c:v>
                </c:pt>
                <c:pt idx="9826">
                  <c:v>9826</c:v>
                </c:pt>
                <c:pt idx="9827">
                  <c:v>9827</c:v>
                </c:pt>
                <c:pt idx="9828">
                  <c:v>9828</c:v>
                </c:pt>
                <c:pt idx="9829">
                  <c:v>9829</c:v>
                </c:pt>
                <c:pt idx="9830">
                  <c:v>9830</c:v>
                </c:pt>
                <c:pt idx="9831">
                  <c:v>9831</c:v>
                </c:pt>
                <c:pt idx="9832">
                  <c:v>9832</c:v>
                </c:pt>
                <c:pt idx="9833">
                  <c:v>9833</c:v>
                </c:pt>
                <c:pt idx="9834">
                  <c:v>9834</c:v>
                </c:pt>
                <c:pt idx="9835">
                  <c:v>9835</c:v>
                </c:pt>
                <c:pt idx="9836">
                  <c:v>9836</c:v>
                </c:pt>
                <c:pt idx="9837">
                  <c:v>9837</c:v>
                </c:pt>
                <c:pt idx="9838">
                  <c:v>9838</c:v>
                </c:pt>
                <c:pt idx="9839">
                  <c:v>9839</c:v>
                </c:pt>
                <c:pt idx="9840">
                  <c:v>9840</c:v>
                </c:pt>
                <c:pt idx="9841">
                  <c:v>9841</c:v>
                </c:pt>
                <c:pt idx="9842">
                  <c:v>9842</c:v>
                </c:pt>
                <c:pt idx="9843">
                  <c:v>9843</c:v>
                </c:pt>
                <c:pt idx="9844">
                  <c:v>9844</c:v>
                </c:pt>
                <c:pt idx="9845">
                  <c:v>9845</c:v>
                </c:pt>
                <c:pt idx="9846">
                  <c:v>9846</c:v>
                </c:pt>
                <c:pt idx="9847">
                  <c:v>9847</c:v>
                </c:pt>
                <c:pt idx="9848">
                  <c:v>9848</c:v>
                </c:pt>
                <c:pt idx="9849">
                  <c:v>9849</c:v>
                </c:pt>
                <c:pt idx="9850">
                  <c:v>9850</c:v>
                </c:pt>
                <c:pt idx="9851">
                  <c:v>9851</c:v>
                </c:pt>
                <c:pt idx="9852">
                  <c:v>9852</c:v>
                </c:pt>
                <c:pt idx="9853">
                  <c:v>9853</c:v>
                </c:pt>
                <c:pt idx="9854">
                  <c:v>9854</c:v>
                </c:pt>
                <c:pt idx="9855">
                  <c:v>9855</c:v>
                </c:pt>
                <c:pt idx="9856">
                  <c:v>9856</c:v>
                </c:pt>
                <c:pt idx="9857">
                  <c:v>9857</c:v>
                </c:pt>
                <c:pt idx="9858">
                  <c:v>9858</c:v>
                </c:pt>
                <c:pt idx="9859">
                  <c:v>9859</c:v>
                </c:pt>
                <c:pt idx="9860">
                  <c:v>9860</c:v>
                </c:pt>
                <c:pt idx="9861">
                  <c:v>9861</c:v>
                </c:pt>
                <c:pt idx="9862">
                  <c:v>9862</c:v>
                </c:pt>
                <c:pt idx="9863">
                  <c:v>9863</c:v>
                </c:pt>
                <c:pt idx="9864">
                  <c:v>9864</c:v>
                </c:pt>
                <c:pt idx="9865">
                  <c:v>9865</c:v>
                </c:pt>
                <c:pt idx="9866">
                  <c:v>9866</c:v>
                </c:pt>
                <c:pt idx="9867">
                  <c:v>9867</c:v>
                </c:pt>
                <c:pt idx="9868">
                  <c:v>9868</c:v>
                </c:pt>
                <c:pt idx="9869">
                  <c:v>9869</c:v>
                </c:pt>
                <c:pt idx="9870">
                  <c:v>9870</c:v>
                </c:pt>
                <c:pt idx="9871">
                  <c:v>9871</c:v>
                </c:pt>
                <c:pt idx="9872">
                  <c:v>9872</c:v>
                </c:pt>
                <c:pt idx="9873">
                  <c:v>9873</c:v>
                </c:pt>
                <c:pt idx="9874">
                  <c:v>9874</c:v>
                </c:pt>
                <c:pt idx="9875">
                  <c:v>9875</c:v>
                </c:pt>
                <c:pt idx="9876">
                  <c:v>9876</c:v>
                </c:pt>
                <c:pt idx="9877">
                  <c:v>9877</c:v>
                </c:pt>
                <c:pt idx="9878">
                  <c:v>9878</c:v>
                </c:pt>
                <c:pt idx="9879">
                  <c:v>9879</c:v>
                </c:pt>
                <c:pt idx="9880">
                  <c:v>9880</c:v>
                </c:pt>
                <c:pt idx="9881">
                  <c:v>9881</c:v>
                </c:pt>
                <c:pt idx="9882">
                  <c:v>9882</c:v>
                </c:pt>
                <c:pt idx="9883">
                  <c:v>9883</c:v>
                </c:pt>
                <c:pt idx="9884">
                  <c:v>9884</c:v>
                </c:pt>
                <c:pt idx="9885">
                  <c:v>9885</c:v>
                </c:pt>
                <c:pt idx="9886">
                  <c:v>9886</c:v>
                </c:pt>
                <c:pt idx="9887">
                  <c:v>9887</c:v>
                </c:pt>
                <c:pt idx="9888">
                  <c:v>9888</c:v>
                </c:pt>
                <c:pt idx="9889">
                  <c:v>9889</c:v>
                </c:pt>
                <c:pt idx="9890">
                  <c:v>9890</c:v>
                </c:pt>
                <c:pt idx="9891">
                  <c:v>9891</c:v>
                </c:pt>
                <c:pt idx="9892">
                  <c:v>9892</c:v>
                </c:pt>
                <c:pt idx="9893">
                  <c:v>9893</c:v>
                </c:pt>
                <c:pt idx="9894">
                  <c:v>9894</c:v>
                </c:pt>
                <c:pt idx="9895">
                  <c:v>9895</c:v>
                </c:pt>
                <c:pt idx="9896">
                  <c:v>9896</c:v>
                </c:pt>
                <c:pt idx="9897">
                  <c:v>9897</c:v>
                </c:pt>
                <c:pt idx="9898">
                  <c:v>9898</c:v>
                </c:pt>
                <c:pt idx="9899">
                  <c:v>9899</c:v>
                </c:pt>
                <c:pt idx="9900">
                  <c:v>9900</c:v>
                </c:pt>
                <c:pt idx="9901">
                  <c:v>9901</c:v>
                </c:pt>
                <c:pt idx="9902">
                  <c:v>9902</c:v>
                </c:pt>
                <c:pt idx="9903">
                  <c:v>9903</c:v>
                </c:pt>
                <c:pt idx="9904">
                  <c:v>9904</c:v>
                </c:pt>
                <c:pt idx="9905">
                  <c:v>9905</c:v>
                </c:pt>
                <c:pt idx="9906">
                  <c:v>9906</c:v>
                </c:pt>
                <c:pt idx="9907">
                  <c:v>9907</c:v>
                </c:pt>
                <c:pt idx="9908">
                  <c:v>9908</c:v>
                </c:pt>
                <c:pt idx="9909">
                  <c:v>9909</c:v>
                </c:pt>
                <c:pt idx="9910">
                  <c:v>9910</c:v>
                </c:pt>
                <c:pt idx="9911">
                  <c:v>9911</c:v>
                </c:pt>
                <c:pt idx="9912">
                  <c:v>9912</c:v>
                </c:pt>
                <c:pt idx="9913">
                  <c:v>9913</c:v>
                </c:pt>
                <c:pt idx="9914">
                  <c:v>9914</c:v>
                </c:pt>
                <c:pt idx="9915">
                  <c:v>9915</c:v>
                </c:pt>
                <c:pt idx="9916">
                  <c:v>9916</c:v>
                </c:pt>
                <c:pt idx="9917">
                  <c:v>9917</c:v>
                </c:pt>
                <c:pt idx="9918">
                  <c:v>9918</c:v>
                </c:pt>
                <c:pt idx="9919">
                  <c:v>9919</c:v>
                </c:pt>
                <c:pt idx="9920">
                  <c:v>9920</c:v>
                </c:pt>
                <c:pt idx="9921">
                  <c:v>9921</c:v>
                </c:pt>
                <c:pt idx="9922">
                  <c:v>9922</c:v>
                </c:pt>
                <c:pt idx="9923">
                  <c:v>9923</c:v>
                </c:pt>
                <c:pt idx="9924">
                  <c:v>9924</c:v>
                </c:pt>
                <c:pt idx="9925">
                  <c:v>9925</c:v>
                </c:pt>
                <c:pt idx="9926">
                  <c:v>9926</c:v>
                </c:pt>
                <c:pt idx="9927">
                  <c:v>9927</c:v>
                </c:pt>
                <c:pt idx="9928">
                  <c:v>9928</c:v>
                </c:pt>
                <c:pt idx="9929">
                  <c:v>9929</c:v>
                </c:pt>
                <c:pt idx="9930">
                  <c:v>9930</c:v>
                </c:pt>
                <c:pt idx="9931">
                  <c:v>9931</c:v>
                </c:pt>
                <c:pt idx="9932">
                  <c:v>9932</c:v>
                </c:pt>
                <c:pt idx="9933">
                  <c:v>9933</c:v>
                </c:pt>
                <c:pt idx="9934">
                  <c:v>9934</c:v>
                </c:pt>
                <c:pt idx="9935">
                  <c:v>9935</c:v>
                </c:pt>
                <c:pt idx="9936">
                  <c:v>9936</c:v>
                </c:pt>
                <c:pt idx="9937">
                  <c:v>9937</c:v>
                </c:pt>
                <c:pt idx="9938">
                  <c:v>9938</c:v>
                </c:pt>
                <c:pt idx="9939">
                  <c:v>9939</c:v>
                </c:pt>
                <c:pt idx="9940">
                  <c:v>9940</c:v>
                </c:pt>
                <c:pt idx="9941">
                  <c:v>9941</c:v>
                </c:pt>
                <c:pt idx="9942">
                  <c:v>9942</c:v>
                </c:pt>
                <c:pt idx="9943">
                  <c:v>9943</c:v>
                </c:pt>
                <c:pt idx="9944">
                  <c:v>9944</c:v>
                </c:pt>
                <c:pt idx="9945">
                  <c:v>9945</c:v>
                </c:pt>
                <c:pt idx="9946">
                  <c:v>9946</c:v>
                </c:pt>
                <c:pt idx="9947">
                  <c:v>9947</c:v>
                </c:pt>
                <c:pt idx="9948">
                  <c:v>9948</c:v>
                </c:pt>
                <c:pt idx="9949">
                  <c:v>9949</c:v>
                </c:pt>
                <c:pt idx="9950">
                  <c:v>9950</c:v>
                </c:pt>
                <c:pt idx="9951">
                  <c:v>9951</c:v>
                </c:pt>
                <c:pt idx="9952">
                  <c:v>9952</c:v>
                </c:pt>
                <c:pt idx="9953">
                  <c:v>9953</c:v>
                </c:pt>
                <c:pt idx="9954">
                  <c:v>9954</c:v>
                </c:pt>
                <c:pt idx="9955">
                  <c:v>9955</c:v>
                </c:pt>
                <c:pt idx="9956">
                  <c:v>9956</c:v>
                </c:pt>
                <c:pt idx="9957">
                  <c:v>9957</c:v>
                </c:pt>
                <c:pt idx="9958">
                  <c:v>9958</c:v>
                </c:pt>
                <c:pt idx="9959">
                  <c:v>9959</c:v>
                </c:pt>
                <c:pt idx="9960">
                  <c:v>9960</c:v>
                </c:pt>
                <c:pt idx="9961">
                  <c:v>9961</c:v>
                </c:pt>
                <c:pt idx="9962">
                  <c:v>9962</c:v>
                </c:pt>
                <c:pt idx="9963">
                  <c:v>9963</c:v>
                </c:pt>
                <c:pt idx="9964">
                  <c:v>9964</c:v>
                </c:pt>
                <c:pt idx="9965">
                  <c:v>9965</c:v>
                </c:pt>
                <c:pt idx="9966">
                  <c:v>9966</c:v>
                </c:pt>
                <c:pt idx="9967">
                  <c:v>9967</c:v>
                </c:pt>
                <c:pt idx="9968">
                  <c:v>9968</c:v>
                </c:pt>
                <c:pt idx="9969">
                  <c:v>9969</c:v>
                </c:pt>
                <c:pt idx="9970">
                  <c:v>9970</c:v>
                </c:pt>
                <c:pt idx="9971">
                  <c:v>9971</c:v>
                </c:pt>
                <c:pt idx="9972">
                  <c:v>9972</c:v>
                </c:pt>
                <c:pt idx="9973">
                  <c:v>9973</c:v>
                </c:pt>
                <c:pt idx="9974">
                  <c:v>9974</c:v>
                </c:pt>
                <c:pt idx="9975">
                  <c:v>9975</c:v>
                </c:pt>
                <c:pt idx="9976">
                  <c:v>9976</c:v>
                </c:pt>
                <c:pt idx="9977">
                  <c:v>9977</c:v>
                </c:pt>
                <c:pt idx="9978">
                  <c:v>9978</c:v>
                </c:pt>
                <c:pt idx="9979">
                  <c:v>9979</c:v>
                </c:pt>
                <c:pt idx="9980">
                  <c:v>9980</c:v>
                </c:pt>
                <c:pt idx="9981">
                  <c:v>9981</c:v>
                </c:pt>
                <c:pt idx="9982">
                  <c:v>9982</c:v>
                </c:pt>
                <c:pt idx="9983">
                  <c:v>9983</c:v>
                </c:pt>
                <c:pt idx="9984">
                  <c:v>9984</c:v>
                </c:pt>
                <c:pt idx="9985">
                  <c:v>9985</c:v>
                </c:pt>
                <c:pt idx="9986">
                  <c:v>9986</c:v>
                </c:pt>
                <c:pt idx="9987">
                  <c:v>9987</c:v>
                </c:pt>
                <c:pt idx="9988">
                  <c:v>9988</c:v>
                </c:pt>
                <c:pt idx="9989">
                  <c:v>9989</c:v>
                </c:pt>
                <c:pt idx="9990">
                  <c:v>9990</c:v>
                </c:pt>
                <c:pt idx="9991">
                  <c:v>9991</c:v>
                </c:pt>
                <c:pt idx="9992">
                  <c:v>9992</c:v>
                </c:pt>
                <c:pt idx="9993">
                  <c:v>9993</c:v>
                </c:pt>
                <c:pt idx="9994">
                  <c:v>9994</c:v>
                </c:pt>
                <c:pt idx="9995">
                  <c:v>9995</c:v>
                </c:pt>
                <c:pt idx="9996">
                  <c:v>9996</c:v>
                </c:pt>
                <c:pt idx="9997">
                  <c:v>9997</c:v>
                </c:pt>
                <c:pt idx="9998">
                  <c:v>9998</c:v>
                </c:pt>
                <c:pt idx="9999">
                  <c:v>9999</c:v>
                </c:pt>
                <c:pt idx="10000">
                  <c:v>10000</c:v>
                </c:pt>
                <c:pt idx="10001">
                  <c:v>10001</c:v>
                </c:pt>
                <c:pt idx="10002">
                  <c:v>10002</c:v>
                </c:pt>
                <c:pt idx="10003">
                  <c:v>10003</c:v>
                </c:pt>
                <c:pt idx="10004">
                  <c:v>10004</c:v>
                </c:pt>
                <c:pt idx="10005">
                  <c:v>10005</c:v>
                </c:pt>
                <c:pt idx="10006">
                  <c:v>10006</c:v>
                </c:pt>
                <c:pt idx="10007">
                  <c:v>10007</c:v>
                </c:pt>
                <c:pt idx="10008">
                  <c:v>10008</c:v>
                </c:pt>
                <c:pt idx="10009">
                  <c:v>10009</c:v>
                </c:pt>
                <c:pt idx="10010">
                  <c:v>10010</c:v>
                </c:pt>
                <c:pt idx="10011">
                  <c:v>10011</c:v>
                </c:pt>
                <c:pt idx="10012">
                  <c:v>10012</c:v>
                </c:pt>
                <c:pt idx="10013">
                  <c:v>10013</c:v>
                </c:pt>
                <c:pt idx="10014">
                  <c:v>10014</c:v>
                </c:pt>
                <c:pt idx="10015">
                  <c:v>10015</c:v>
                </c:pt>
                <c:pt idx="10016">
                  <c:v>10016</c:v>
                </c:pt>
                <c:pt idx="10017">
                  <c:v>10017</c:v>
                </c:pt>
                <c:pt idx="10018">
                  <c:v>10018</c:v>
                </c:pt>
                <c:pt idx="10019">
                  <c:v>10019</c:v>
                </c:pt>
                <c:pt idx="10020">
                  <c:v>10020</c:v>
                </c:pt>
                <c:pt idx="10021">
                  <c:v>10021</c:v>
                </c:pt>
                <c:pt idx="10022">
                  <c:v>10022</c:v>
                </c:pt>
                <c:pt idx="10023">
                  <c:v>10023</c:v>
                </c:pt>
                <c:pt idx="10024">
                  <c:v>10024</c:v>
                </c:pt>
                <c:pt idx="10025">
                  <c:v>10025</c:v>
                </c:pt>
                <c:pt idx="10026">
                  <c:v>10026</c:v>
                </c:pt>
                <c:pt idx="10027">
                  <c:v>10027</c:v>
                </c:pt>
                <c:pt idx="10028">
                  <c:v>10028</c:v>
                </c:pt>
                <c:pt idx="10029">
                  <c:v>10029</c:v>
                </c:pt>
                <c:pt idx="10030">
                  <c:v>10030</c:v>
                </c:pt>
                <c:pt idx="10031">
                  <c:v>10031</c:v>
                </c:pt>
                <c:pt idx="10032">
                  <c:v>10032</c:v>
                </c:pt>
                <c:pt idx="10033">
                  <c:v>10033</c:v>
                </c:pt>
                <c:pt idx="10034">
                  <c:v>10034</c:v>
                </c:pt>
                <c:pt idx="10035">
                  <c:v>10035</c:v>
                </c:pt>
                <c:pt idx="10036">
                  <c:v>10036</c:v>
                </c:pt>
                <c:pt idx="10037">
                  <c:v>10037</c:v>
                </c:pt>
                <c:pt idx="10038">
                  <c:v>10038</c:v>
                </c:pt>
                <c:pt idx="10039">
                  <c:v>10039</c:v>
                </c:pt>
                <c:pt idx="10040">
                  <c:v>10040</c:v>
                </c:pt>
                <c:pt idx="10041">
                  <c:v>10041</c:v>
                </c:pt>
                <c:pt idx="10042">
                  <c:v>10042</c:v>
                </c:pt>
                <c:pt idx="10043">
                  <c:v>10043</c:v>
                </c:pt>
                <c:pt idx="10044">
                  <c:v>10044</c:v>
                </c:pt>
                <c:pt idx="10045">
                  <c:v>10045</c:v>
                </c:pt>
                <c:pt idx="10046">
                  <c:v>10046</c:v>
                </c:pt>
                <c:pt idx="10047">
                  <c:v>10047</c:v>
                </c:pt>
                <c:pt idx="10048">
                  <c:v>10048</c:v>
                </c:pt>
                <c:pt idx="10049">
                  <c:v>10049</c:v>
                </c:pt>
                <c:pt idx="10050">
                  <c:v>10050</c:v>
                </c:pt>
                <c:pt idx="10051">
                  <c:v>10051</c:v>
                </c:pt>
                <c:pt idx="10052">
                  <c:v>10052</c:v>
                </c:pt>
                <c:pt idx="10053">
                  <c:v>10053</c:v>
                </c:pt>
                <c:pt idx="10054">
                  <c:v>10054</c:v>
                </c:pt>
                <c:pt idx="10055">
                  <c:v>10055</c:v>
                </c:pt>
                <c:pt idx="10056">
                  <c:v>10056</c:v>
                </c:pt>
                <c:pt idx="10057">
                  <c:v>10057</c:v>
                </c:pt>
                <c:pt idx="10058">
                  <c:v>10058</c:v>
                </c:pt>
                <c:pt idx="10059">
                  <c:v>10059</c:v>
                </c:pt>
                <c:pt idx="10060">
                  <c:v>10060</c:v>
                </c:pt>
                <c:pt idx="10061">
                  <c:v>10061</c:v>
                </c:pt>
                <c:pt idx="10062">
                  <c:v>10062</c:v>
                </c:pt>
                <c:pt idx="10063">
                  <c:v>10063</c:v>
                </c:pt>
                <c:pt idx="10064">
                  <c:v>10064</c:v>
                </c:pt>
                <c:pt idx="10065">
                  <c:v>10065</c:v>
                </c:pt>
                <c:pt idx="10066">
                  <c:v>10066</c:v>
                </c:pt>
                <c:pt idx="10067">
                  <c:v>10067</c:v>
                </c:pt>
                <c:pt idx="10068">
                  <c:v>10068</c:v>
                </c:pt>
                <c:pt idx="10069">
                  <c:v>10069</c:v>
                </c:pt>
                <c:pt idx="10070">
                  <c:v>10070</c:v>
                </c:pt>
                <c:pt idx="10071">
                  <c:v>10071</c:v>
                </c:pt>
                <c:pt idx="10072">
                  <c:v>10072</c:v>
                </c:pt>
                <c:pt idx="10073">
                  <c:v>10073</c:v>
                </c:pt>
                <c:pt idx="10074">
                  <c:v>10074</c:v>
                </c:pt>
                <c:pt idx="10075">
                  <c:v>10075</c:v>
                </c:pt>
                <c:pt idx="10076">
                  <c:v>10076</c:v>
                </c:pt>
                <c:pt idx="10077">
                  <c:v>10077</c:v>
                </c:pt>
                <c:pt idx="10078">
                  <c:v>10078</c:v>
                </c:pt>
                <c:pt idx="10079">
                  <c:v>10079</c:v>
                </c:pt>
                <c:pt idx="10080">
                  <c:v>10080</c:v>
                </c:pt>
                <c:pt idx="10081">
                  <c:v>10081</c:v>
                </c:pt>
                <c:pt idx="10082">
                  <c:v>10082</c:v>
                </c:pt>
                <c:pt idx="10083">
                  <c:v>10083</c:v>
                </c:pt>
                <c:pt idx="10084">
                  <c:v>10084</c:v>
                </c:pt>
                <c:pt idx="10085">
                  <c:v>10085</c:v>
                </c:pt>
                <c:pt idx="10086">
                  <c:v>10086</c:v>
                </c:pt>
                <c:pt idx="10087">
                  <c:v>10087</c:v>
                </c:pt>
                <c:pt idx="10088">
                  <c:v>10088</c:v>
                </c:pt>
                <c:pt idx="10089">
                  <c:v>10089</c:v>
                </c:pt>
                <c:pt idx="10090">
                  <c:v>10090</c:v>
                </c:pt>
                <c:pt idx="10091">
                  <c:v>10091</c:v>
                </c:pt>
                <c:pt idx="10092">
                  <c:v>10092</c:v>
                </c:pt>
                <c:pt idx="10093">
                  <c:v>10093</c:v>
                </c:pt>
                <c:pt idx="10094">
                  <c:v>10094</c:v>
                </c:pt>
                <c:pt idx="10095">
                  <c:v>10095</c:v>
                </c:pt>
                <c:pt idx="10096">
                  <c:v>10096</c:v>
                </c:pt>
                <c:pt idx="10097">
                  <c:v>10097</c:v>
                </c:pt>
                <c:pt idx="10098">
                  <c:v>10098</c:v>
                </c:pt>
                <c:pt idx="10099">
                  <c:v>10099</c:v>
                </c:pt>
                <c:pt idx="10100">
                  <c:v>10100</c:v>
                </c:pt>
                <c:pt idx="10101">
                  <c:v>10101</c:v>
                </c:pt>
                <c:pt idx="10102">
                  <c:v>10102</c:v>
                </c:pt>
                <c:pt idx="10103">
                  <c:v>10103</c:v>
                </c:pt>
                <c:pt idx="10104">
                  <c:v>10104</c:v>
                </c:pt>
                <c:pt idx="10105">
                  <c:v>10105</c:v>
                </c:pt>
                <c:pt idx="10106">
                  <c:v>10106</c:v>
                </c:pt>
                <c:pt idx="10107">
                  <c:v>10107</c:v>
                </c:pt>
                <c:pt idx="10108">
                  <c:v>10108</c:v>
                </c:pt>
                <c:pt idx="10109">
                  <c:v>10109</c:v>
                </c:pt>
                <c:pt idx="10110">
                  <c:v>10110</c:v>
                </c:pt>
                <c:pt idx="10111">
                  <c:v>10111</c:v>
                </c:pt>
                <c:pt idx="10112">
                  <c:v>10112</c:v>
                </c:pt>
                <c:pt idx="10113">
                  <c:v>10113</c:v>
                </c:pt>
                <c:pt idx="10114">
                  <c:v>10114</c:v>
                </c:pt>
                <c:pt idx="10115">
                  <c:v>10115</c:v>
                </c:pt>
                <c:pt idx="10116">
                  <c:v>10116</c:v>
                </c:pt>
                <c:pt idx="10117">
                  <c:v>10117</c:v>
                </c:pt>
                <c:pt idx="10118">
                  <c:v>10118</c:v>
                </c:pt>
                <c:pt idx="10119">
                  <c:v>10119</c:v>
                </c:pt>
                <c:pt idx="10120">
                  <c:v>10120</c:v>
                </c:pt>
                <c:pt idx="10121">
                  <c:v>10121</c:v>
                </c:pt>
                <c:pt idx="10122">
                  <c:v>10122</c:v>
                </c:pt>
                <c:pt idx="10123">
                  <c:v>10123</c:v>
                </c:pt>
                <c:pt idx="10124">
                  <c:v>10124</c:v>
                </c:pt>
                <c:pt idx="10125">
                  <c:v>10125</c:v>
                </c:pt>
                <c:pt idx="10126">
                  <c:v>10126</c:v>
                </c:pt>
                <c:pt idx="10127">
                  <c:v>10127</c:v>
                </c:pt>
                <c:pt idx="10128">
                  <c:v>10128</c:v>
                </c:pt>
                <c:pt idx="10129">
                  <c:v>10129</c:v>
                </c:pt>
                <c:pt idx="10130">
                  <c:v>10130</c:v>
                </c:pt>
                <c:pt idx="10131">
                  <c:v>10131</c:v>
                </c:pt>
                <c:pt idx="10132">
                  <c:v>10132</c:v>
                </c:pt>
                <c:pt idx="10133">
                  <c:v>10133</c:v>
                </c:pt>
                <c:pt idx="10134">
                  <c:v>10134</c:v>
                </c:pt>
                <c:pt idx="10135">
                  <c:v>10135</c:v>
                </c:pt>
                <c:pt idx="10136">
                  <c:v>10136</c:v>
                </c:pt>
                <c:pt idx="10137">
                  <c:v>10137</c:v>
                </c:pt>
                <c:pt idx="10138">
                  <c:v>10138</c:v>
                </c:pt>
                <c:pt idx="10139">
                  <c:v>10139</c:v>
                </c:pt>
                <c:pt idx="10140">
                  <c:v>10140</c:v>
                </c:pt>
                <c:pt idx="10141">
                  <c:v>10141</c:v>
                </c:pt>
                <c:pt idx="10142">
                  <c:v>10142</c:v>
                </c:pt>
                <c:pt idx="10143">
                  <c:v>10143</c:v>
                </c:pt>
                <c:pt idx="10144">
                  <c:v>10144</c:v>
                </c:pt>
                <c:pt idx="10145">
                  <c:v>10145</c:v>
                </c:pt>
                <c:pt idx="10146">
                  <c:v>10146</c:v>
                </c:pt>
                <c:pt idx="10147">
                  <c:v>10147</c:v>
                </c:pt>
                <c:pt idx="10148">
                  <c:v>10148</c:v>
                </c:pt>
                <c:pt idx="10149">
                  <c:v>10149</c:v>
                </c:pt>
                <c:pt idx="10150">
                  <c:v>10150</c:v>
                </c:pt>
                <c:pt idx="10151">
                  <c:v>10151</c:v>
                </c:pt>
                <c:pt idx="10152">
                  <c:v>10152</c:v>
                </c:pt>
                <c:pt idx="10153">
                  <c:v>10153</c:v>
                </c:pt>
                <c:pt idx="10154">
                  <c:v>10154</c:v>
                </c:pt>
                <c:pt idx="10155">
                  <c:v>10155</c:v>
                </c:pt>
                <c:pt idx="10156">
                  <c:v>10156</c:v>
                </c:pt>
                <c:pt idx="10157">
                  <c:v>10157</c:v>
                </c:pt>
                <c:pt idx="10158">
                  <c:v>10158</c:v>
                </c:pt>
                <c:pt idx="10159">
                  <c:v>10159</c:v>
                </c:pt>
                <c:pt idx="10160">
                  <c:v>10160</c:v>
                </c:pt>
                <c:pt idx="10161">
                  <c:v>10161</c:v>
                </c:pt>
                <c:pt idx="10162">
                  <c:v>10162</c:v>
                </c:pt>
                <c:pt idx="10163">
                  <c:v>10163</c:v>
                </c:pt>
                <c:pt idx="10164">
                  <c:v>10164</c:v>
                </c:pt>
                <c:pt idx="10165">
                  <c:v>10165</c:v>
                </c:pt>
                <c:pt idx="10166">
                  <c:v>10166</c:v>
                </c:pt>
                <c:pt idx="10167">
                  <c:v>10167</c:v>
                </c:pt>
                <c:pt idx="10168">
                  <c:v>10168</c:v>
                </c:pt>
                <c:pt idx="10169">
                  <c:v>10169</c:v>
                </c:pt>
                <c:pt idx="10170">
                  <c:v>10170</c:v>
                </c:pt>
                <c:pt idx="10171">
                  <c:v>10171</c:v>
                </c:pt>
                <c:pt idx="10172">
                  <c:v>10172</c:v>
                </c:pt>
                <c:pt idx="10173">
                  <c:v>10173</c:v>
                </c:pt>
                <c:pt idx="10174">
                  <c:v>10174</c:v>
                </c:pt>
                <c:pt idx="10175">
                  <c:v>10175</c:v>
                </c:pt>
                <c:pt idx="10176">
                  <c:v>10176</c:v>
                </c:pt>
                <c:pt idx="10177">
                  <c:v>10177</c:v>
                </c:pt>
                <c:pt idx="10178">
                  <c:v>10178</c:v>
                </c:pt>
                <c:pt idx="10179">
                  <c:v>10179</c:v>
                </c:pt>
                <c:pt idx="10180">
                  <c:v>10180</c:v>
                </c:pt>
                <c:pt idx="10181">
                  <c:v>10181</c:v>
                </c:pt>
                <c:pt idx="10182">
                  <c:v>10182</c:v>
                </c:pt>
                <c:pt idx="10183">
                  <c:v>10183</c:v>
                </c:pt>
                <c:pt idx="10184">
                  <c:v>10184</c:v>
                </c:pt>
                <c:pt idx="10185">
                  <c:v>10185</c:v>
                </c:pt>
                <c:pt idx="10186">
                  <c:v>10186</c:v>
                </c:pt>
                <c:pt idx="10187">
                  <c:v>10187</c:v>
                </c:pt>
                <c:pt idx="10188">
                  <c:v>10188</c:v>
                </c:pt>
                <c:pt idx="10189">
                  <c:v>10189</c:v>
                </c:pt>
                <c:pt idx="10190">
                  <c:v>10190</c:v>
                </c:pt>
                <c:pt idx="10191">
                  <c:v>10191</c:v>
                </c:pt>
                <c:pt idx="10192">
                  <c:v>10192</c:v>
                </c:pt>
                <c:pt idx="10193">
                  <c:v>10193</c:v>
                </c:pt>
                <c:pt idx="10194">
                  <c:v>10194</c:v>
                </c:pt>
                <c:pt idx="10195">
                  <c:v>10195</c:v>
                </c:pt>
                <c:pt idx="10196">
                  <c:v>10196</c:v>
                </c:pt>
                <c:pt idx="10197">
                  <c:v>10197</c:v>
                </c:pt>
                <c:pt idx="10198">
                  <c:v>10198</c:v>
                </c:pt>
                <c:pt idx="10199">
                  <c:v>10199</c:v>
                </c:pt>
                <c:pt idx="10200">
                  <c:v>10200</c:v>
                </c:pt>
                <c:pt idx="10201">
                  <c:v>10201</c:v>
                </c:pt>
                <c:pt idx="10202">
                  <c:v>10202</c:v>
                </c:pt>
                <c:pt idx="10203">
                  <c:v>10203</c:v>
                </c:pt>
                <c:pt idx="10204">
                  <c:v>10204</c:v>
                </c:pt>
                <c:pt idx="10205">
                  <c:v>10205</c:v>
                </c:pt>
                <c:pt idx="10206">
                  <c:v>10206</c:v>
                </c:pt>
                <c:pt idx="10207">
                  <c:v>10207</c:v>
                </c:pt>
                <c:pt idx="10208">
                  <c:v>10208</c:v>
                </c:pt>
                <c:pt idx="10209">
                  <c:v>10209</c:v>
                </c:pt>
                <c:pt idx="10210">
                  <c:v>10210</c:v>
                </c:pt>
                <c:pt idx="10211">
                  <c:v>10211</c:v>
                </c:pt>
                <c:pt idx="10212">
                  <c:v>10212</c:v>
                </c:pt>
                <c:pt idx="10213">
                  <c:v>10213</c:v>
                </c:pt>
                <c:pt idx="10214">
                  <c:v>10214</c:v>
                </c:pt>
                <c:pt idx="10215">
                  <c:v>10215</c:v>
                </c:pt>
                <c:pt idx="10216">
                  <c:v>10216</c:v>
                </c:pt>
                <c:pt idx="10217">
                  <c:v>10217</c:v>
                </c:pt>
                <c:pt idx="10218">
                  <c:v>10218</c:v>
                </c:pt>
                <c:pt idx="10219">
                  <c:v>10219</c:v>
                </c:pt>
                <c:pt idx="10220">
                  <c:v>10220</c:v>
                </c:pt>
                <c:pt idx="10221">
                  <c:v>10221</c:v>
                </c:pt>
                <c:pt idx="10222">
                  <c:v>10222</c:v>
                </c:pt>
                <c:pt idx="10223">
                  <c:v>10223</c:v>
                </c:pt>
                <c:pt idx="10224">
                  <c:v>10224</c:v>
                </c:pt>
                <c:pt idx="10225">
                  <c:v>10225</c:v>
                </c:pt>
                <c:pt idx="10226">
                  <c:v>10226</c:v>
                </c:pt>
                <c:pt idx="10227">
                  <c:v>10227</c:v>
                </c:pt>
                <c:pt idx="10228">
                  <c:v>10228</c:v>
                </c:pt>
                <c:pt idx="10229">
                  <c:v>10229</c:v>
                </c:pt>
                <c:pt idx="10230">
                  <c:v>10230</c:v>
                </c:pt>
                <c:pt idx="10231">
                  <c:v>10231</c:v>
                </c:pt>
                <c:pt idx="10232">
                  <c:v>10232</c:v>
                </c:pt>
                <c:pt idx="10233">
                  <c:v>10233</c:v>
                </c:pt>
                <c:pt idx="10234">
                  <c:v>10234</c:v>
                </c:pt>
                <c:pt idx="10235">
                  <c:v>10235</c:v>
                </c:pt>
                <c:pt idx="10236">
                  <c:v>10236</c:v>
                </c:pt>
                <c:pt idx="10237">
                  <c:v>10237</c:v>
                </c:pt>
                <c:pt idx="10238">
                  <c:v>10238</c:v>
                </c:pt>
                <c:pt idx="10239">
                  <c:v>10239</c:v>
                </c:pt>
                <c:pt idx="10240">
                  <c:v>10240</c:v>
                </c:pt>
                <c:pt idx="10241">
                  <c:v>10241</c:v>
                </c:pt>
                <c:pt idx="10242">
                  <c:v>10242</c:v>
                </c:pt>
                <c:pt idx="10243">
                  <c:v>10243</c:v>
                </c:pt>
                <c:pt idx="10244">
                  <c:v>10244</c:v>
                </c:pt>
                <c:pt idx="10245">
                  <c:v>10245</c:v>
                </c:pt>
                <c:pt idx="10246">
                  <c:v>10246</c:v>
                </c:pt>
                <c:pt idx="10247">
                  <c:v>10247</c:v>
                </c:pt>
                <c:pt idx="10248">
                  <c:v>10248</c:v>
                </c:pt>
                <c:pt idx="10249">
                  <c:v>10249</c:v>
                </c:pt>
                <c:pt idx="10250">
                  <c:v>10250</c:v>
                </c:pt>
                <c:pt idx="10251">
                  <c:v>10251</c:v>
                </c:pt>
                <c:pt idx="10252">
                  <c:v>10252</c:v>
                </c:pt>
                <c:pt idx="10253">
                  <c:v>10253</c:v>
                </c:pt>
                <c:pt idx="10254">
                  <c:v>10254</c:v>
                </c:pt>
                <c:pt idx="10255">
                  <c:v>10255</c:v>
                </c:pt>
                <c:pt idx="10256">
                  <c:v>10256</c:v>
                </c:pt>
                <c:pt idx="10257">
                  <c:v>10257</c:v>
                </c:pt>
                <c:pt idx="10258">
                  <c:v>10258</c:v>
                </c:pt>
                <c:pt idx="10259">
                  <c:v>10259</c:v>
                </c:pt>
                <c:pt idx="10260">
                  <c:v>10260</c:v>
                </c:pt>
                <c:pt idx="10261">
                  <c:v>10261</c:v>
                </c:pt>
                <c:pt idx="10262">
                  <c:v>10262</c:v>
                </c:pt>
                <c:pt idx="10263">
                  <c:v>10263</c:v>
                </c:pt>
                <c:pt idx="10264">
                  <c:v>10264</c:v>
                </c:pt>
                <c:pt idx="10265">
                  <c:v>10265</c:v>
                </c:pt>
                <c:pt idx="10266">
                  <c:v>10266</c:v>
                </c:pt>
                <c:pt idx="10267">
                  <c:v>10267</c:v>
                </c:pt>
                <c:pt idx="10268">
                  <c:v>10268</c:v>
                </c:pt>
                <c:pt idx="10269">
                  <c:v>10269</c:v>
                </c:pt>
                <c:pt idx="10270">
                  <c:v>10270</c:v>
                </c:pt>
                <c:pt idx="10271">
                  <c:v>10271</c:v>
                </c:pt>
                <c:pt idx="10272">
                  <c:v>10272</c:v>
                </c:pt>
                <c:pt idx="10273">
                  <c:v>10273</c:v>
                </c:pt>
                <c:pt idx="10274">
                  <c:v>10274</c:v>
                </c:pt>
                <c:pt idx="10275">
                  <c:v>10275</c:v>
                </c:pt>
                <c:pt idx="10276">
                  <c:v>10276</c:v>
                </c:pt>
                <c:pt idx="10277">
                  <c:v>10277</c:v>
                </c:pt>
                <c:pt idx="10278">
                  <c:v>10278</c:v>
                </c:pt>
                <c:pt idx="10279">
                  <c:v>10279</c:v>
                </c:pt>
                <c:pt idx="10280">
                  <c:v>10280</c:v>
                </c:pt>
                <c:pt idx="10281">
                  <c:v>10281</c:v>
                </c:pt>
                <c:pt idx="10282">
                  <c:v>10282</c:v>
                </c:pt>
                <c:pt idx="10283">
                  <c:v>10283</c:v>
                </c:pt>
                <c:pt idx="10284">
                  <c:v>10284</c:v>
                </c:pt>
                <c:pt idx="10285">
                  <c:v>10285</c:v>
                </c:pt>
                <c:pt idx="10286">
                  <c:v>10286</c:v>
                </c:pt>
                <c:pt idx="10287">
                  <c:v>10287</c:v>
                </c:pt>
                <c:pt idx="10288">
                  <c:v>10288</c:v>
                </c:pt>
                <c:pt idx="10289">
                  <c:v>10289</c:v>
                </c:pt>
                <c:pt idx="10290">
                  <c:v>10290</c:v>
                </c:pt>
                <c:pt idx="10291">
                  <c:v>10291</c:v>
                </c:pt>
                <c:pt idx="10292">
                  <c:v>10292</c:v>
                </c:pt>
                <c:pt idx="10293">
                  <c:v>10293</c:v>
                </c:pt>
                <c:pt idx="10294">
                  <c:v>10294</c:v>
                </c:pt>
                <c:pt idx="10295">
                  <c:v>10295</c:v>
                </c:pt>
                <c:pt idx="10296">
                  <c:v>10296</c:v>
                </c:pt>
                <c:pt idx="10297">
                  <c:v>10297</c:v>
                </c:pt>
                <c:pt idx="10298">
                  <c:v>10298</c:v>
                </c:pt>
                <c:pt idx="10299">
                  <c:v>10299</c:v>
                </c:pt>
                <c:pt idx="10300">
                  <c:v>10300</c:v>
                </c:pt>
                <c:pt idx="10301">
                  <c:v>10301</c:v>
                </c:pt>
                <c:pt idx="10302">
                  <c:v>10302</c:v>
                </c:pt>
                <c:pt idx="10303">
                  <c:v>10303</c:v>
                </c:pt>
                <c:pt idx="10304">
                  <c:v>10304</c:v>
                </c:pt>
                <c:pt idx="10305">
                  <c:v>10305</c:v>
                </c:pt>
                <c:pt idx="10306">
                  <c:v>10306</c:v>
                </c:pt>
                <c:pt idx="10307">
                  <c:v>10307</c:v>
                </c:pt>
                <c:pt idx="10308">
                  <c:v>10308</c:v>
                </c:pt>
                <c:pt idx="10309">
                  <c:v>10309</c:v>
                </c:pt>
                <c:pt idx="10310">
                  <c:v>10310</c:v>
                </c:pt>
                <c:pt idx="10311">
                  <c:v>10311</c:v>
                </c:pt>
                <c:pt idx="10312">
                  <c:v>10312</c:v>
                </c:pt>
                <c:pt idx="10313">
                  <c:v>10313</c:v>
                </c:pt>
                <c:pt idx="10314">
                  <c:v>10314</c:v>
                </c:pt>
                <c:pt idx="10315">
                  <c:v>10315</c:v>
                </c:pt>
                <c:pt idx="10316">
                  <c:v>10316</c:v>
                </c:pt>
                <c:pt idx="10317">
                  <c:v>10317</c:v>
                </c:pt>
                <c:pt idx="10318">
                  <c:v>10318</c:v>
                </c:pt>
                <c:pt idx="10319">
                  <c:v>10319</c:v>
                </c:pt>
                <c:pt idx="10320">
                  <c:v>10320</c:v>
                </c:pt>
                <c:pt idx="10321">
                  <c:v>10321</c:v>
                </c:pt>
                <c:pt idx="10322">
                  <c:v>10322</c:v>
                </c:pt>
                <c:pt idx="10323">
                  <c:v>10323</c:v>
                </c:pt>
                <c:pt idx="10324">
                  <c:v>10324</c:v>
                </c:pt>
                <c:pt idx="10325">
                  <c:v>10325</c:v>
                </c:pt>
                <c:pt idx="10326">
                  <c:v>10326</c:v>
                </c:pt>
                <c:pt idx="10327">
                  <c:v>10327</c:v>
                </c:pt>
                <c:pt idx="10328">
                  <c:v>10328</c:v>
                </c:pt>
                <c:pt idx="10329">
                  <c:v>10329</c:v>
                </c:pt>
                <c:pt idx="10330">
                  <c:v>10330</c:v>
                </c:pt>
                <c:pt idx="10331">
                  <c:v>10331</c:v>
                </c:pt>
                <c:pt idx="10332">
                  <c:v>10332</c:v>
                </c:pt>
                <c:pt idx="10333">
                  <c:v>10333</c:v>
                </c:pt>
                <c:pt idx="10334">
                  <c:v>10334</c:v>
                </c:pt>
                <c:pt idx="10335">
                  <c:v>10335</c:v>
                </c:pt>
                <c:pt idx="10336">
                  <c:v>10336</c:v>
                </c:pt>
                <c:pt idx="10337">
                  <c:v>10337</c:v>
                </c:pt>
                <c:pt idx="10338">
                  <c:v>10338</c:v>
                </c:pt>
                <c:pt idx="10339">
                  <c:v>10339</c:v>
                </c:pt>
                <c:pt idx="10340">
                  <c:v>10340</c:v>
                </c:pt>
                <c:pt idx="10341">
                  <c:v>10341</c:v>
                </c:pt>
                <c:pt idx="10342">
                  <c:v>10342</c:v>
                </c:pt>
                <c:pt idx="10343">
                  <c:v>10343</c:v>
                </c:pt>
                <c:pt idx="10344">
                  <c:v>10344</c:v>
                </c:pt>
                <c:pt idx="10345">
                  <c:v>10345</c:v>
                </c:pt>
                <c:pt idx="10346">
                  <c:v>10346</c:v>
                </c:pt>
                <c:pt idx="10347">
                  <c:v>10347</c:v>
                </c:pt>
                <c:pt idx="10348">
                  <c:v>10348</c:v>
                </c:pt>
                <c:pt idx="10349">
                  <c:v>10349</c:v>
                </c:pt>
                <c:pt idx="10350">
                  <c:v>10350</c:v>
                </c:pt>
                <c:pt idx="10351">
                  <c:v>10351</c:v>
                </c:pt>
                <c:pt idx="10352">
                  <c:v>10352</c:v>
                </c:pt>
                <c:pt idx="10353">
                  <c:v>10353</c:v>
                </c:pt>
                <c:pt idx="10354">
                  <c:v>10354</c:v>
                </c:pt>
                <c:pt idx="10355">
                  <c:v>10355</c:v>
                </c:pt>
                <c:pt idx="10356">
                  <c:v>10356</c:v>
                </c:pt>
                <c:pt idx="10357">
                  <c:v>10357</c:v>
                </c:pt>
                <c:pt idx="10358">
                  <c:v>10358</c:v>
                </c:pt>
                <c:pt idx="10359">
                  <c:v>10359</c:v>
                </c:pt>
                <c:pt idx="10360">
                  <c:v>10360</c:v>
                </c:pt>
                <c:pt idx="10361">
                  <c:v>10361</c:v>
                </c:pt>
                <c:pt idx="10362">
                  <c:v>10362</c:v>
                </c:pt>
                <c:pt idx="10363">
                  <c:v>10363</c:v>
                </c:pt>
                <c:pt idx="10364">
                  <c:v>10364</c:v>
                </c:pt>
                <c:pt idx="10365">
                  <c:v>10365</c:v>
                </c:pt>
                <c:pt idx="10366">
                  <c:v>10366</c:v>
                </c:pt>
                <c:pt idx="10367">
                  <c:v>10367</c:v>
                </c:pt>
                <c:pt idx="10368">
                  <c:v>10368</c:v>
                </c:pt>
                <c:pt idx="10369">
                  <c:v>10369</c:v>
                </c:pt>
                <c:pt idx="10370">
                  <c:v>10370</c:v>
                </c:pt>
                <c:pt idx="10371">
                  <c:v>10371</c:v>
                </c:pt>
                <c:pt idx="10372">
                  <c:v>10372</c:v>
                </c:pt>
                <c:pt idx="10373">
                  <c:v>10373</c:v>
                </c:pt>
                <c:pt idx="10374">
                  <c:v>10374</c:v>
                </c:pt>
                <c:pt idx="10375">
                  <c:v>10375</c:v>
                </c:pt>
                <c:pt idx="10376">
                  <c:v>10376</c:v>
                </c:pt>
                <c:pt idx="10377">
                  <c:v>10377</c:v>
                </c:pt>
                <c:pt idx="10378">
                  <c:v>10378</c:v>
                </c:pt>
                <c:pt idx="10379">
                  <c:v>10379</c:v>
                </c:pt>
                <c:pt idx="10380">
                  <c:v>10380</c:v>
                </c:pt>
                <c:pt idx="10381">
                  <c:v>10381</c:v>
                </c:pt>
                <c:pt idx="10382">
                  <c:v>10382</c:v>
                </c:pt>
                <c:pt idx="10383">
                  <c:v>10383</c:v>
                </c:pt>
                <c:pt idx="10384">
                  <c:v>10384</c:v>
                </c:pt>
                <c:pt idx="10385">
                  <c:v>10385</c:v>
                </c:pt>
                <c:pt idx="10386">
                  <c:v>10386</c:v>
                </c:pt>
                <c:pt idx="10387">
                  <c:v>10387</c:v>
                </c:pt>
                <c:pt idx="10388">
                  <c:v>10388</c:v>
                </c:pt>
                <c:pt idx="10389">
                  <c:v>10389</c:v>
                </c:pt>
                <c:pt idx="10390">
                  <c:v>10390</c:v>
                </c:pt>
                <c:pt idx="10391">
                  <c:v>10391</c:v>
                </c:pt>
                <c:pt idx="10392">
                  <c:v>10392</c:v>
                </c:pt>
                <c:pt idx="10393">
                  <c:v>10393</c:v>
                </c:pt>
                <c:pt idx="10394">
                  <c:v>10394</c:v>
                </c:pt>
                <c:pt idx="10395">
                  <c:v>10395</c:v>
                </c:pt>
                <c:pt idx="10396">
                  <c:v>10396</c:v>
                </c:pt>
                <c:pt idx="10397">
                  <c:v>10397</c:v>
                </c:pt>
                <c:pt idx="10398">
                  <c:v>10398</c:v>
                </c:pt>
                <c:pt idx="10399">
                  <c:v>10399</c:v>
                </c:pt>
                <c:pt idx="10400">
                  <c:v>10400</c:v>
                </c:pt>
                <c:pt idx="10401">
                  <c:v>10401</c:v>
                </c:pt>
                <c:pt idx="10402">
                  <c:v>10402</c:v>
                </c:pt>
                <c:pt idx="10403">
                  <c:v>10403</c:v>
                </c:pt>
                <c:pt idx="10404">
                  <c:v>10404</c:v>
                </c:pt>
                <c:pt idx="10405">
                  <c:v>10405</c:v>
                </c:pt>
                <c:pt idx="10406">
                  <c:v>10406</c:v>
                </c:pt>
                <c:pt idx="10407">
                  <c:v>10407</c:v>
                </c:pt>
                <c:pt idx="10408">
                  <c:v>10408</c:v>
                </c:pt>
                <c:pt idx="10409">
                  <c:v>10409</c:v>
                </c:pt>
                <c:pt idx="10410">
                  <c:v>10410</c:v>
                </c:pt>
                <c:pt idx="10411">
                  <c:v>10411</c:v>
                </c:pt>
                <c:pt idx="10412">
                  <c:v>10412</c:v>
                </c:pt>
                <c:pt idx="10413">
                  <c:v>10413</c:v>
                </c:pt>
                <c:pt idx="10414">
                  <c:v>10414</c:v>
                </c:pt>
                <c:pt idx="10415">
                  <c:v>10415</c:v>
                </c:pt>
                <c:pt idx="10416">
                  <c:v>10416</c:v>
                </c:pt>
                <c:pt idx="10417">
                  <c:v>10417</c:v>
                </c:pt>
                <c:pt idx="10418">
                  <c:v>10418</c:v>
                </c:pt>
                <c:pt idx="10419">
                  <c:v>10419</c:v>
                </c:pt>
                <c:pt idx="10420">
                  <c:v>10420</c:v>
                </c:pt>
                <c:pt idx="10421">
                  <c:v>10421</c:v>
                </c:pt>
                <c:pt idx="10422">
                  <c:v>10422</c:v>
                </c:pt>
                <c:pt idx="10423">
                  <c:v>10423</c:v>
                </c:pt>
                <c:pt idx="10424">
                  <c:v>10424</c:v>
                </c:pt>
                <c:pt idx="10425">
                  <c:v>10425</c:v>
                </c:pt>
                <c:pt idx="10426">
                  <c:v>10426</c:v>
                </c:pt>
                <c:pt idx="10427">
                  <c:v>10427</c:v>
                </c:pt>
                <c:pt idx="10428">
                  <c:v>10428</c:v>
                </c:pt>
                <c:pt idx="10429">
                  <c:v>10429</c:v>
                </c:pt>
                <c:pt idx="10430">
                  <c:v>10430</c:v>
                </c:pt>
                <c:pt idx="10431">
                  <c:v>10431</c:v>
                </c:pt>
                <c:pt idx="10432">
                  <c:v>10432</c:v>
                </c:pt>
                <c:pt idx="10433">
                  <c:v>10433</c:v>
                </c:pt>
                <c:pt idx="10434">
                  <c:v>10434</c:v>
                </c:pt>
                <c:pt idx="10435">
                  <c:v>10435</c:v>
                </c:pt>
                <c:pt idx="10436">
                  <c:v>10436</c:v>
                </c:pt>
                <c:pt idx="10437">
                  <c:v>10437</c:v>
                </c:pt>
                <c:pt idx="10438">
                  <c:v>10438</c:v>
                </c:pt>
                <c:pt idx="10439">
                  <c:v>10439</c:v>
                </c:pt>
                <c:pt idx="10440">
                  <c:v>10440</c:v>
                </c:pt>
                <c:pt idx="10441">
                  <c:v>10441</c:v>
                </c:pt>
                <c:pt idx="10442">
                  <c:v>10442</c:v>
                </c:pt>
                <c:pt idx="10443">
                  <c:v>10443</c:v>
                </c:pt>
                <c:pt idx="10444">
                  <c:v>10444</c:v>
                </c:pt>
                <c:pt idx="10445">
                  <c:v>10445</c:v>
                </c:pt>
                <c:pt idx="10446">
                  <c:v>10446</c:v>
                </c:pt>
                <c:pt idx="10447">
                  <c:v>10447</c:v>
                </c:pt>
                <c:pt idx="10448">
                  <c:v>10448</c:v>
                </c:pt>
                <c:pt idx="10449">
                  <c:v>10449</c:v>
                </c:pt>
                <c:pt idx="10450">
                  <c:v>10450</c:v>
                </c:pt>
                <c:pt idx="10451">
                  <c:v>10451</c:v>
                </c:pt>
                <c:pt idx="10452">
                  <c:v>10452</c:v>
                </c:pt>
                <c:pt idx="10453">
                  <c:v>10453</c:v>
                </c:pt>
                <c:pt idx="10454">
                  <c:v>10454</c:v>
                </c:pt>
                <c:pt idx="10455">
                  <c:v>10455</c:v>
                </c:pt>
                <c:pt idx="10456">
                  <c:v>10456</c:v>
                </c:pt>
                <c:pt idx="10457">
                  <c:v>10457</c:v>
                </c:pt>
                <c:pt idx="10458">
                  <c:v>10458</c:v>
                </c:pt>
                <c:pt idx="10459">
                  <c:v>10459</c:v>
                </c:pt>
                <c:pt idx="10460">
                  <c:v>10460</c:v>
                </c:pt>
                <c:pt idx="10461">
                  <c:v>10461</c:v>
                </c:pt>
                <c:pt idx="10462">
                  <c:v>10462</c:v>
                </c:pt>
                <c:pt idx="10463">
                  <c:v>10463</c:v>
                </c:pt>
                <c:pt idx="10464">
                  <c:v>10464</c:v>
                </c:pt>
                <c:pt idx="10465">
                  <c:v>10465</c:v>
                </c:pt>
                <c:pt idx="10466">
                  <c:v>10466</c:v>
                </c:pt>
                <c:pt idx="10467">
                  <c:v>10467</c:v>
                </c:pt>
                <c:pt idx="10468">
                  <c:v>10468</c:v>
                </c:pt>
                <c:pt idx="10469">
                  <c:v>10469</c:v>
                </c:pt>
                <c:pt idx="10470">
                  <c:v>10470</c:v>
                </c:pt>
                <c:pt idx="10471">
                  <c:v>10471</c:v>
                </c:pt>
                <c:pt idx="10472">
                  <c:v>10472</c:v>
                </c:pt>
                <c:pt idx="10473">
                  <c:v>10473</c:v>
                </c:pt>
                <c:pt idx="10474">
                  <c:v>10474</c:v>
                </c:pt>
                <c:pt idx="10475">
                  <c:v>10475</c:v>
                </c:pt>
                <c:pt idx="10476">
                  <c:v>10476</c:v>
                </c:pt>
                <c:pt idx="10477">
                  <c:v>10477</c:v>
                </c:pt>
                <c:pt idx="10478">
                  <c:v>10478</c:v>
                </c:pt>
                <c:pt idx="10479">
                  <c:v>10479</c:v>
                </c:pt>
                <c:pt idx="10480">
                  <c:v>10480</c:v>
                </c:pt>
                <c:pt idx="10481">
                  <c:v>10481</c:v>
                </c:pt>
                <c:pt idx="10482">
                  <c:v>10482</c:v>
                </c:pt>
                <c:pt idx="10483">
                  <c:v>10483</c:v>
                </c:pt>
                <c:pt idx="10484">
                  <c:v>10484</c:v>
                </c:pt>
                <c:pt idx="10485">
                  <c:v>10485</c:v>
                </c:pt>
                <c:pt idx="10486">
                  <c:v>10486</c:v>
                </c:pt>
                <c:pt idx="10487">
                  <c:v>10487</c:v>
                </c:pt>
                <c:pt idx="10488">
                  <c:v>10488</c:v>
                </c:pt>
                <c:pt idx="10489">
                  <c:v>10489</c:v>
                </c:pt>
                <c:pt idx="10490">
                  <c:v>10490</c:v>
                </c:pt>
                <c:pt idx="10491">
                  <c:v>10491</c:v>
                </c:pt>
                <c:pt idx="10492">
                  <c:v>10492</c:v>
                </c:pt>
                <c:pt idx="10493">
                  <c:v>10493</c:v>
                </c:pt>
                <c:pt idx="10494">
                  <c:v>10494</c:v>
                </c:pt>
                <c:pt idx="10495">
                  <c:v>10495</c:v>
                </c:pt>
                <c:pt idx="10496">
                  <c:v>10496</c:v>
                </c:pt>
                <c:pt idx="10497">
                  <c:v>10497</c:v>
                </c:pt>
                <c:pt idx="10498">
                  <c:v>10498</c:v>
                </c:pt>
                <c:pt idx="10499">
                  <c:v>10499</c:v>
                </c:pt>
                <c:pt idx="10500">
                  <c:v>10500</c:v>
                </c:pt>
                <c:pt idx="10501">
                  <c:v>10501</c:v>
                </c:pt>
                <c:pt idx="10502">
                  <c:v>10502</c:v>
                </c:pt>
                <c:pt idx="10503">
                  <c:v>10503</c:v>
                </c:pt>
                <c:pt idx="10504">
                  <c:v>10504</c:v>
                </c:pt>
                <c:pt idx="10505">
                  <c:v>10505</c:v>
                </c:pt>
                <c:pt idx="10506">
                  <c:v>10506</c:v>
                </c:pt>
                <c:pt idx="10507">
                  <c:v>10507</c:v>
                </c:pt>
                <c:pt idx="10508">
                  <c:v>10508</c:v>
                </c:pt>
                <c:pt idx="10509">
                  <c:v>10509</c:v>
                </c:pt>
                <c:pt idx="10510">
                  <c:v>10510</c:v>
                </c:pt>
                <c:pt idx="10511">
                  <c:v>10511</c:v>
                </c:pt>
                <c:pt idx="10512">
                  <c:v>10512</c:v>
                </c:pt>
                <c:pt idx="10513">
                  <c:v>10513</c:v>
                </c:pt>
                <c:pt idx="10514">
                  <c:v>10514</c:v>
                </c:pt>
                <c:pt idx="10515">
                  <c:v>10515</c:v>
                </c:pt>
                <c:pt idx="10516">
                  <c:v>10516</c:v>
                </c:pt>
                <c:pt idx="10517">
                  <c:v>10517</c:v>
                </c:pt>
                <c:pt idx="10518">
                  <c:v>10518</c:v>
                </c:pt>
                <c:pt idx="10519">
                  <c:v>10519</c:v>
                </c:pt>
                <c:pt idx="10520">
                  <c:v>10520</c:v>
                </c:pt>
                <c:pt idx="10521">
                  <c:v>10521</c:v>
                </c:pt>
                <c:pt idx="10522">
                  <c:v>10522</c:v>
                </c:pt>
                <c:pt idx="10523">
                  <c:v>10523</c:v>
                </c:pt>
                <c:pt idx="10524">
                  <c:v>10524</c:v>
                </c:pt>
                <c:pt idx="10525">
                  <c:v>10525</c:v>
                </c:pt>
                <c:pt idx="10526">
                  <c:v>10526</c:v>
                </c:pt>
                <c:pt idx="10527">
                  <c:v>10527</c:v>
                </c:pt>
                <c:pt idx="10528">
                  <c:v>10528</c:v>
                </c:pt>
                <c:pt idx="10529">
                  <c:v>10529</c:v>
                </c:pt>
                <c:pt idx="10530">
                  <c:v>10530</c:v>
                </c:pt>
                <c:pt idx="10531">
                  <c:v>10531</c:v>
                </c:pt>
                <c:pt idx="10532">
                  <c:v>10532</c:v>
                </c:pt>
                <c:pt idx="10533">
                  <c:v>10533</c:v>
                </c:pt>
                <c:pt idx="10534">
                  <c:v>10534</c:v>
                </c:pt>
                <c:pt idx="10535">
                  <c:v>10535</c:v>
                </c:pt>
                <c:pt idx="10536">
                  <c:v>10536</c:v>
                </c:pt>
                <c:pt idx="10537">
                  <c:v>10537</c:v>
                </c:pt>
                <c:pt idx="10538">
                  <c:v>10538</c:v>
                </c:pt>
                <c:pt idx="10539">
                  <c:v>10539</c:v>
                </c:pt>
                <c:pt idx="10540">
                  <c:v>10540</c:v>
                </c:pt>
                <c:pt idx="10541">
                  <c:v>10541</c:v>
                </c:pt>
                <c:pt idx="10542">
                  <c:v>10542</c:v>
                </c:pt>
                <c:pt idx="10543">
                  <c:v>10543</c:v>
                </c:pt>
                <c:pt idx="10544">
                  <c:v>10544</c:v>
                </c:pt>
                <c:pt idx="10545">
                  <c:v>10545</c:v>
                </c:pt>
                <c:pt idx="10546">
                  <c:v>10546</c:v>
                </c:pt>
                <c:pt idx="10547">
                  <c:v>10547</c:v>
                </c:pt>
                <c:pt idx="10548">
                  <c:v>10548</c:v>
                </c:pt>
                <c:pt idx="10549">
                  <c:v>10549</c:v>
                </c:pt>
                <c:pt idx="10550">
                  <c:v>10550</c:v>
                </c:pt>
                <c:pt idx="10551">
                  <c:v>10551</c:v>
                </c:pt>
                <c:pt idx="10552">
                  <c:v>10552</c:v>
                </c:pt>
                <c:pt idx="10553">
                  <c:v>10553</c:v>
                </c:pt>
                <c:pt idx="10554">
                  <c:v>10554</c:v>
                </c:pt>
                <c:pt idx="10555">
                  <c:v>10555</c:v>
                </c:pt>
                <c:pt idx="10556">
                  <c:v>10556</c:v>
                </c:pt>
                <c:pt idx="10557">
                  <c:v>10557</c:v>
                </c:pt>
                <c:pt idx="10558">
                  <c:v>10558</c:v>
                </c:pt>
                <c:pt idx="10559">
                  <c:v>10559</c:v>
                </c:pt>
                <c:pt idx="10560">
                  <c:v>10560</c:v>
                </c:pt>
                <c:pt idx="10561">
                  <c:v>10561</c:v>
                </c:pt>
                <c:pt idx="10562">
                  <c:v>10562</c:v>
                </c:pt>
                <c:pt idx="10563">
                  <c:v>10563</c:v>
                </c:pt>
                <c:pt idx="10564">
                  <c:v>10564</c:v>
                </c:pt>
                <c:pt idx="10565">
                  <c:v>10565</c:v>
                </c:pt>
                <c:pt idx="10566">
                  <c:v>10566</c:v>
                </c:pt>
                <c:pt idx="10567">
                  <c:v>10567</c:v>
                </c:pt>
                <c:pt idx="10568">
                  <c:v>10568</c:v>
                </c:pt>
                <c:pt idx="10569">
                  <c:v>10569</c:v>
                </c:pt>
                <c:pt idx="10570">
                  <c:v>10570</c:v>
                </c:pt>
                <c:pt idx="10571">
                  <c:v>10571</c:v>
                </c:pt>
                <c:pt idx="10572">
                  <c:v>10572</c:v>
                </c:pt>
                <c:pt idx="10573">
                  <c:v>10573</c:v>
                </c:pt>
                <c:pt idx="10574">
                  <c:v>10574</c:v>
                </c:pt>
                <c:pt idx="10575">
                  <c:v>10575</c:v>
                </c:pt>
                <c:pt idx="10576">
                  <c:v>10576</c:v>
                </c:pt>
                <c:pt idx="10577">
                  <c:v>10577</c:v>
                </c:pt>
                <c:pt idx="10578">
                  <c:v>10578</c:v>
                </c:pt>
                <c:pt idx="10579">
                  <c:v>10579</c:v>
                </c:pt>
                <c:pt idx="10580">
                  <c:v>10580</c:v>
                </c:pt>
                <c:pt idx="10581">
                  <c:v>10581</c:v>
                </c:pt>
                <c:pt idx="10582">
                  <c:v>10582</c:v>
                </c:pt>
                <c:pt idx="10583">
                  <c:v>10583</c:v>
                </c:pt>
                <c:pt idx="10584">
                  <c:v>10584</c:v>
                </c:pt>
                <c:pt idx="10585">
                  <c:v>10585</c:v>
                </c:pt>
                <c:pt idx="10586">
                  <c:v>10586</c:v>
                </c:pt>
                <c:pt idx="10587">
                  <c:v>10587</c:v>
                </c:pt>
                <c:pt idx="10588">
                  <c:v>10588</c:v>
                </c:pt>
                <c:pt idx="10589">
                  <c:v>10589</c:v>
                </c:pt>
                <c:pt idx="10590">
                  <c:v>10590</c:v>
                </c:pt>
                <c:pt idx="10591">
                  <c:v>10591</c:v>
                </c:pt>
                <c:pt idx="10592">
                  <c:v>10592</c:v>
                </c:pt>
                <c:pt idx="10593">
                  <c:v>10593</c:v>
                </c:pt>
                <c:pt idx="10594">
                  <c:v>10594</c:v>
                </c:pt>
                <c:pt idx="10595">
                  <c:v>10595</c:v>
                </c:pt>
                <c:pt idx="10596">
                  <c:v>10596</c:v>
                </c:pt>
                <c:pt idx="10597">
                  <c:v>10597</c:v>
                </c:pt>
                <c:pt idx="10598">
                  <c:v>10598</c:v>
                </c:pt>
                <c:pt idx="10599">
                  <c:v>10599</c:v>
                </c:pt>
                <c:pt idx="10600">
                  <c:v>10600</c:v>
                </c:pt>
                <c:pt idx="10601">
                  <c:v>10601</c:v>
                </c:pt>
                <c:pt idx="10602">
                  <c:v>10602</c:v>
                </c:pt>
                <c:pt idx="10603">
                  <c:v>10603</c:v>
                </c:pt>
                <c:pt idx="10604">
                  <c:v>10604</c:v>
                </c:pt>
                <c:pt idx="10605">
                  <c:v>10605</c:v>
                </c:pt>
                <c:pt idx="10606">
                  <c:v>10606</c:v>
                </c:pt>
                <c:pt idx="10607">
                  <c:v>10607</c:v>
                </c:pt>
                <c:pt idx="10608">
                  <c:v>10608</c:v>
                </c:pt>
                <c:pt idx="10609">
                  <c:v>10609</c:v>
                </c:pt>
                <c:pt idx="10610">
                  <c:v>10610</c:v>
                </c:pt>
                <c:pt idx="10611">
                  <c:v>10611</c:v>
                </c:pt>
                <c:pt idx="10612">
                  <c:v>10612</c:v>
                </c:pt>
                <c:pt idx="10613">
                  <c:v>10613</c:v>
                </c:pt>
                <c:pt idx="10614">
                  <c:v>10614</c:v>
                </c:pt>
                <c:pt idx="10615">
                  <c:v>10615</c:v>
                </c:pt>
                <c:pt idx="10616">
                  <c:v>10616</c:v>
                </c:pt>
                <c:pt idx="10617">
                  <c:v>10617</c:v>
                </c:pt>
                <c:pt idx="10618">
                  <c:v>10618</c:v>
                </c:pt>
                <c:pt idx="10619">
                  <c:v>10619</c:v>
                </c:pt>
                <c:pt idx="10620">
                  <c:v>10620</c:v>
                </c:pt>
                <c:pt idx="10621">
                  <c:v>10621</c:v>
                </c:pt>
                <c:pt idx="10622">
                  <c:v>10622</c:v>
                </c:pt>
                <c:pt idx="10623">
                  <c:v>10623</c:v>
                </c:pt>
                <c:pt idx="10624">
                  <c:v>10624</c:v>
                </c:pt>
                <c:pt idx="10625">
                  <c:v>10625</c:v>
                </c:pt>
                <c:pt idx="10626">
                  <c:v>10626</c:v>
                </c:pt>
                <c:pt idx="10627">
                  <c:v>10627</c:v>
                </c:pt>
                <c:pt idx="10628">
                  <c:v>10628</c:v>
                </c:pt>
                <c:pt idx="10629">
                  <c:v>10629</c:v>
                </c:pt>
                <c:pt idx="10630">
                  <c:v>10630</c:v>
                </c:pt>
                <c:pt idx="10631">
                  <c:v>10631</c:v>
                </c:pt>
                <c:pt idx="10632">
                  <c:v>10632</c:v>
                </c:pt>
                <c:pt idx="10633">
                  <c:v>10633</c:v>
                </c:pt>
                <c:pt idx="10634">
                  <c:v>10634</c:v>
                </c:pt>
                <c:pt idx="10635">
                  <c:v>10635</c:v>
                </c:pt>
                <c:pt idx="10636">
                  <c:v>10636</c:v>
                </c:pt>
                <c:pt idx="10637">
                  <c:v>10637</c:v>
                </c:pt>
                <c:pt idx="10638">
                  <c:v>10638</c:v>
                </c:pt>
                <c:pt idx="10639">
                  <c:v>10639</c:v>
                </c:pt>
                <c:pt idx="10640">
                  <c:v>10640</c:v>
                </c:pt>
                <c:pt idx="10641">
                  <c:v>10641</c:v>
                </c:pt>
                <c:pt idx="10642">
                  <c:v>10642</c:v>
                </c:pt>
                <c:pt idx="10643">
                  <c:v>10643</c:v>
                </c:pt>
                <c:pt idx="10644">
                  <c:v>10644</c:v>
                </c:pt>
                <c:pt idx="10645">
                  <c:v>10645</c:v>
                </c:pt>
                <c:pt idx="10646">
                  <c:v>10646</c:v>
                </c:pt>
                <c:pt idx="10647">
                  <c:v>10647</c:v>
                </c:pt>
                <c:pt idx="10648">
                  <c:v>10648</c:v>
                </c:pt>
                <c:pt idx="10649">
                  <c:v>10649</c:v>
                </c:pt>
                <c:pt idx="10650">
                  <c:v>10650</c:v>
                </c:pt>
                <c:pt idx="10651">
                  <c:v>10651</c:v>
                </c:pt>
                <c:pt idx="10652">
                  <c:v>10652</c:v>
                </c:pt>
                <c:pt idx="10653">
                  <c:v>10653</c:v>
                </c:pt>
                <c:pt idx="10654">
                  <c:v>10654</c:v>
                </c:pt>
                <c:pt idx="10655">
                  <c:v>10655</c:v>
                </c:pt>
                <c:pt idx="10656">
                  <c:v>10656</c:v>
                </c:pt>
                <c:pt idx="10657">
                  <c:v>10657</c:v>
                </c:pt>
                <c:pt idx="10658">
                  <c:v>10658</c:v>
                </c:pt>
                <c:pt idx="10659">
                  <c:v>10659</c:v>
                </c:pt>
                <c:pt idx="10660">
                  <c:v>10660</c:v>
                </c:pt>
                <c:pt idx="10661">
                  <c:v>10661</c:v>
                </c:pt>
                <c:pt idx="10662">
                  <c:v>10662</c:v>
                </c:pt>
                <c:pt idx="10663">
                  <c:v>10663</c:v>
                </c:pt>
                <c:pt idx="10664">
                  <c:v>10664</c:v>
                </c:pt>
                <c:pt idx="10665">
                  <c:v>10665</c:v>
                </c:pt>
                <c:pt idx="10666">
                  <c:v>10666</c:v>
                </c:pt>
                <c:pt idx="10667">
                  <c:v>10667</c:v>
                </c:pt>
                <c:pt idx="10668">
                  <c:v>10668</c:v>
                </c:pt>
                <c:pt idx="10669">
                  <c:v>10669</c:v>
                </c:pt>
                <c:pt idx="10670">
                  <c:v>10670</c:v>
                </c:pt>
                <c:pt idx="10671">
                  <c:v>10671</c:v>
                </c:pt>
                <c:pt idx="10672">
                  <c:v>10672</c:v>
                </c:pt>
                <c:pt idx="10673">
                  <c:v>10673</c:v>
                </c:pt>
                <c:pt idx="10674">
                  <c:v>10674</c:v>
                </c:pt>
                <c:pt idx="10675">
                  <c:v>10675</c:v>
                </c:pt>
                <c:pt idx="10676">
                  <c:v>10676</c:v>
                </c:pt>
                <c:pt idx="10677">
                  <c:v>10677</c:v>
                </c:pt>
                <c:pt idx="10678">
                  <c:v>10678</c:v>
                </c:pt>
                <c:pt idx="10679">
                  <c:v>10679</c:v>
                </c:pt>
                <c:pt idx="10680">
                  <c:v>10680</c:v>
                </c:pt>
                <c:pt idx="10681">
                  <c:v>10681</c:v>
                </c:pt>
                <c:pt idx="10682">
                  <c:v>10682</c:v>
                </c:pt>
                <c:pt idx="10683">
                  <c:v>10683</c:v>
                </c:pt>
                <c:pt idx="10684">
                  <c:v>10684</c:v>
                </c:pt>
                <c:pt idx="10685">
                  <c:v>10685</c:v>
                </c:pt>
                <c:pt idx="10686">
                  <c:v>10686</c:v>
                </c:pt>
                <c:pt idx="10687">
                  <c:v>10687</c:v>
                </c:pt>
                <c:pt idx="10688">
                  <c:v>10688</c:v>
                </c:pt>
                <c:pt idx="10689">
                  <c:v>10689</c:v>
                </c:pt>
                <c:pt idx="10690">
                  <c:v>10690</c:v>
                </c:pt>
                <c:pt idx="10691">
                  <c:v>10691</c:v>
                </c:pt>
                <c:pt idx="10692">
                  <c:v>10692</c:v>
                </c:pt>
                <c:pt idx="10693">
                  <c:v>10693</c:v>
                </c:pt>
                <c:pt idx="10694">
                  <c:v>10694</c:v>
                </c:pt>
                <c:pt idx="10695">
                  <c:v>10695</c:v>
                </c:pt>
                <c:pt idx="10696">
                  <c:v>10696</c:v>
                </c:pt>
                <c:pt idx="10697">
                  <c:v>10697</c:v>
                </c:pt>
                <c:pt idx="10698">
                  <c:v>10698</c:v>
                </c:pt>
                <c:pt idx="10699">
                  <c:v>10699</c:v>
                </c:pt>
                <c:pt idx="10700">
                  <c:v>10700</c:v>
                </c:pt>
                <c:pt idx="10701">
                  <c:v>10701</c:v>
                </c:pt>
                <c:pt idx="10702">
                  <c:v>10702</c:v>
                </c:pt>
                <c:pt idx="10703">
                  <c:v>10703</c:v>
                </c:pt>
                <c:pt idx="10704">
                  <c:v>10704</c:v>
                </c:pt>
                <c:pt idx="10705">
                  <c:v>10705</c:v>
                </c:pt>
                <c:pt idx="10706">
                  <c:v>10706</c:v>
                </c:pt>
                <c:pt idx="10707">
                  <c:v>10707</c:v>
                </c:pt>
                <c:pt idx="10708">
                  <c:v>10708</c:v>
                </c:pt>
                <c:pt idx="10709">
                  <c:v>10709</c:v>
                </c:pt>
                <c:pt idx="10710">
                  <c:v>10710</c:v>
                </c:pt>
                <c:pt idx="10711">
                  <c:v>10711</c:v>
                </c:pt>
                <c:pt idx="10712">
                  <c:v>10712</c:v>
                </c:pt>
                <c:pt idx="10713">
                  <c:v>10713</c:v>
                </c:pt>
                <c:pt idx="10714">
                  <c:v>10714</c:v>
                </c:pt>
                <c:pt idx="10715">
                  <c:v>10715</c:v>
                </c:pt>
                <c:pt idx="10716">
                  <c:v>10716</c:v>
                </c:pt>
                <c:pt idx="10717">
                  <c:v>10717</c:v>
                </c:pt>
                <c:pt idx="10718">
                  <c:v>10718</c:v>
                </c:pt>
                <c:pt idx="10719">
                  <c:v>10719</c:v>
                </c:pt>
                <c:pt idx="10720">
                  <c:v>10720</c:v>
                </c:pt>
                <c:pt idx="10721">
                  <c:v>10721</c:v>
                </c:pt>
                <c:pt idx="10722">
                  <c:v>10722</c:v>
                </c:pt>
                <c:pt idx="10723">
                  <c:v>10723</c:v>
                </c:pt>
                <c:pt idx="10724">
                  <c:v>10724</c:v>
                </c:pt>
                <c:pt idx="10725">
                  <c:v>10725</c:v>
                </c:pt>
                <c:pt idx="10726">
                  <c:v>10726</c:v>
                </c:pt>
                <c:pt idx="10727">
                  <c:v>10727</c:v>
                </c:pt>
                <c:pt idx="10728">
                  <c:v>10728</c:v>
                </c:pt>
                <c:pt idx="10729">
                  <c:v>10729</c:v>
                </c:pt>
                <c:pt idx="10730">
                  <c:v>10730</c:v>
                </c:pt>
                <c:pt idx="10731">
                  <c:v>10731</c:v>
                </c:pt>
                <c:pt idx="10732">
                  <c:v>10732</c:v>
                </c:pt>
                <c:pt idx="10733">
                  <c:v>10733</c:v>
                </c:pt>
                <c:pt idx="10734">
                  <c:v>10734</c:v>
                </c:pt>
                <c:pt idx="10735">
                  <c:v>10735</c:v>
                </c:pt>
                <c:pt idx="10736">
                  <c:v>10736</c:v>
                </c:pt>
                <c:pt idx="10737">
                  <c:v>10737</c:v>
                </c:pt>
                <c:pt idx="10738">
                  <c:v>10738</c:v>
                </c:pt>
                <c:pt idx="10739">
                  <c:v>10739</c:v>
                </c:pt>
                <c:pt idx="10740">
                  <c:v>10740</c:v>
                </c:pt>
                <c:pt idx="10741">
                  <c:v>10741</c:v>
                </c:pt>
                <c:pt idx="10742">
                  <c:v>10742</c:v>
                </c:pt>
                <c:pt idx="10743">
                  <c:v>10743</c:v>
                </c:pt>
                <c:pt idx="10744">
                  <c:v>10744</c:v>
                </c:pt>
                <c:pt idx="10745">
                  <c:v>10745</c:v>
                </c:pt>
                <c:pt idx="10746">
                  <c:v>10746</c:v>
                </c:pt>
                <c:pt idx="10747">
                  <c:v>10747</c:v>
                </c:pt>
                <c:pt idx="10748">
                  <c:v>10748</c:v>
                </c:pt>
                <c:pt idx="10749">
                  <c:v>10749</c:v>
                </c:pt>
                <c:pt idx="10750">
                  <c:v>10750</c:v>
                </c:pt>
                <c:pt idx="10751">
                  <c:v>10751</c:v>
                </c:pt>
                <c:pt idx="10752">
                  <c:v>10752</c:v>
                </c:pt>
                <c:pt idx="10753">
                  <c:v>10753</c:v>
                </c:pt>
                <c:pt idx="10754">
                  <c:v>10754</c:v>
                </c:pt>
                <c:pt idx="10755">
                  <c:v>10755</c:v>
                </c:pt>
                <c:pt idx="10756">
                  <c:v>10756</c:v>
                </c:pt>
                <c:pt idx="10757">
                  <c:v>10757</c:v>
                </c:pt>
                <c:pt idx="10758">
                  <c:v>10758</c:v>
                </c:pt>
                <c:pt idx="10759">
                  <c:v>10759</c:v>
                </c:pt>
                <c:pt idx="10760">
                  <c:v>10760</c:v>
                </c:pt>
                <c:pt idx="10761">
                  <c:v>10761</c:v>
                </c:pt>
                <c:pt idx="10762">
                  <c:v>10762</c:v>
                </c:pt>
                <c:pt idx="10763">
                  <c:v>10763</c:v>
                </c:pt>
                <c:pt idx="10764">
                  <c:v>10764</c:v>
                </c:pt>
                <c:pt idx="10765">
                  <c:v>10765</c:v>
                </c:pt>
                <c:pt idx="10766">
                  <c:v>10766</c:v>
                </c:pt>
                <c:pt idx="10767">
                  <c:v>10767</c:v>
                </c:pt>
                <c:pt idx="10768">
                  <c:v>10768</c:v>
                </c:pt>
                <c:pt idx="10769">
                  <c:v>10769</c:v>
                </c:pt>
                <c:pt idx="10770">
                  <c:v>10770</c:v>
                </c:pt>
                <c:pt idx="10771">
                  <c:v>10771</c:v>
                </c:pt>
                <c:pt idx="10772">
                  <c:v>10772</c:v>
                </c:pt>
                <c:pt idx="10773">
                  <c:v>10773</c:v>
                </c:pt>
                <c:pt idx="10774">
                  <c:v>10774</c:v>
                </c:pt>
                <c:pt idx="10775">
                  <c:v>10775</c:v>
                </c:pt>
                <c:pt idx="10776">
                  <c:v>10776</c:v>
                </c:pt>
                <c:pt idx="10777">
                  <c:v>10777</c:v>
                </c:pt>
                <c:pt idx="10778">
                  <c:v>10778</c:v>
                </c:pt>
                <c:pt idx="10779">
                  <c:v>10779</c:v>
                </c:pt>
                <c:pt idx="10780">
                  <c:v>10780</c:v>
                </c:pt>
                <c:pt idx="10781">
                  <c:v>10781</c:v>
                </c:pt>
                <c:pt idx="10782">
                  <c:v>10782</c:v>
                </c:pt>
                <c:pt idx="10783">
                  <c:v>10783</c:v>
                </c:pt>
                <c:pt idx="10784">
                  <c:v>10784</c:v>
                </c:pt>
                <c:pt idx="10785">
                  <c:v>10785</c:v>
                </c:pt>
                <c:pt idx="10786">
                  <c:v>10786</c:v>
                </c:pt>
                <c:pt idx="10787">
                  <c:v>10787</c:v>
                </c:pt>
                <c:pt idx="10788">
                  <c:v>10788</c:v>
                </c:pt>
                <c:pt idx="10789">
                  <c:v>10789</c:v>
                </c:pt>
                <c:pt idx="10790">
                  <c:v>10790</c:v>
                </c:pt>
                <c:pt idx="10791">
                  <c:v>10791</c:v>
                </c:pt>
                <c:pt idx="10792">
                  <c:v>10792</c:v>
                </c:pt>
                <c:pt idx="10793">
                  <c:v>10793</c:v>
                </c:pt>
                <c:pt idx="10794">
                  <c:v>10794</c:v>
                </c:pt>
                <c:pt idx="10795">
                  <c:v>10795</c:v>
                </c:pt>
                <c:pt idx="10796">
                  <c:v>10796</c:v>
                </c:pt>
                <c:pt idx="10797">
                  <c:v>10797</c:v>
                </c:pt>
                <c:pt idx="10798">
                  <c:v>10798</c:v>
                </c:pt>
                <c:pt idx="10799">
                  <c:v>10799</c:v>
                </c:pt>
                <c:pt idx="10800">
                  <c:v>10800</c:v>
                </c:pt>
                <c:pt idx="10801">
                  <c:v>10801</c:v>
                </c:pt>
                <c:pt idx="10802">
                  <c:v>10802</c:v>
                </c:pt>
                <c:pt idx="10803">
                  <c:v>10803</c:v>
                </c:pt>
                <c:pt idx="10804">
                  <c:v>10804</c:v>
                </c:pt>
                <c:pt idx="10805">
                  <c:v>10805</c:v>
                </c:pt>
                <c:pt idx="10806">
                  <c:v>10806</c:v>
                </c:pt>
                <c:pt idx="10807">
                  <c:v>10807</c:v>
                </c:pt>
                <c:pt idx="10808">
                  <c:v>10808</c:v>
                </c:pt>
                <c:pt idx="10809">
                  <c:v>10809</c:v>
                </c:pt>
                <c:pt idx="10810">
                  <c:v>10810</c:v>
                </c:pt>
                <c:pt idx="10811">
                  <c:v>10811</c:v>
                </c:pt>
                <c:pt idx="10812">
                  <c:v>10812</c:v>
                </c:pt>
                <c:pt idx="10813">
                  <c:v>10813</c:v>
                </c:pt>
                <c:pt idx="10814">
                  <c:v>10814</c:v>
                </c:pt>
                <c:pt idx="10815">
                  <c:v>10815</c:v>
                </c:pt>
                <c:pt idx="10816">
                  <c:v>10816</c:v>
                </c:pt>
                <c:pt idx="10817">
                  <c:v>10817</c:v>
                </c:pt>
                <c:pt idx="10818">
                  <c:v>10818</c:v>
                </c:pt>
                <c:pt idx="10819">
                  <c:v>10819</c:v>
                </c:pt>
                <c:pt idx="10820">
                  <c:v>10820</c:v>
                </c:pt>
                <c:pt idx="10821">
                  <c:v>10821</c:v>
                </c:pt>
                <c:pt idx="10822">
                  <c:v>10822</c:v>
                </c:pt>
                <c:pt idx="10823">
                  <c:v>10823</c:v>
                </c:pt>
                <c:pt idx="10824">
                  <c:v>10824</c:v>
                </c:pt>
                <c:pt idx="10825">
                  <c:v>10825</c:v>
                </c:pt>
                <c:pt idx="10826">
                  <c:v>10826</c:v>
                </c:pt>
                <c:pt idx="10827">
                  <c:v>10827</c:v>
                </c:pt>
                <c:pt idx="10828">
                  <c:v>10828</c:v>
                </c:pt>
                <c:pt idx="10829">
                  <c:v>10829</c:v>
                </c:pt>
                <c:pt idx="10830">
                  <c:v>10830</c:v>
                </c:pt>
                <c:pt idx="10831">
                  <c:v>10831</c:v>
                </c:pt>
                <c:pt idx="10832">
                  <c:v>10832</c:v>
                </c:pt>
                <c:pt idx="10833">
                  <c:v>10833</c:v>
                </c:pt>
                <c:pt idx="10834">
                  <c:v>10834</c:v>
                </c:pt>
                <c:pt idx="10835">
                  <c:v>10835</c:v>
                </c:pt>
                <c:pt idx="10836">
                  <c:v>10836</c:v>
                </c:pt>
                <c:pt idx="10837">
                  <c:v>10837</c:v>
                </c:pt>
                <c:pt idx="10838">
                  <c:v>10838</c:v>
                </c:pt>
                <c:pt idx="10839">
                  <c:v>10839</c:v>
                </c:pt>
                <c:pt idx="10840">
                  <c:v>10840</c:v>
                </c:pt>
                <c:pt idx="10841">
                  <c:v>10841</c:v>
                </c:pt>
                <c:pt idx="10842">
                  <c:v>10842</c:v>
                </c:pt>
                <c:pt idx="10843">
                  <c:v>10843</c:v>
                </c:pt>
                <c:pt idx="10844">
                  <c:v>10844</c:v>
                </c:pt>
                <c:pt idx="10845">
                  <c:v>10845</c:v>
                </c:pt>
                <c:pt idx="10846">
                  <c:v>10846</c:v>
                </c:pt>
                <c:pt idx="10847">
                  <c:v>10847</c:v>
                </c:pt>
                <c:pt idx="10848">
                  <c:v>10848</c:v>
                </c:pt>
                <c:pt idx="10849">
                  <c:v>10849</c:v>
                </c:pt>
                <c:pt idx="10850">
                  <c:v>10850</c:v>
                </c:pt>
                <c:pt idx="10851">
                  <c:v>10851</c:v>
                </c:pt>
                <c:pt idx="10852">
                  <c:v>10852</c:v>
                </c:pt>
                <c:pt idx="10853">
                  <c:v>10853</c:v>
                </c:pt>
                <c:pt idx="10854">
                  <c:v>10854</c:v>
                </c:pt>
                <c:pt idx="10855">
                  <c:v>10855</c:v>
                </c:pt>
                <c:pt idx="10856">
                  <c:v>10856</c:v>
                </c:pt>
                <c:pt idx="10857">
                  <c:v>10857</c:v>
                </c:pt>
                <c:pt idx="10858">
                  <c:v>10858</c:v>
                </c:pt>
                <c:pt idx="10859">
                  <c:v>10859</c:v>
                </c:pt>
                <c:pt idx="10860">
                  <c:v>10860</c:v>
                </c:pt>
                <c:pt idx="10861">
                  <c:v>10861</c:v>
                </c:pt>
                <c:pt idx="10862">
                  <c:v>10862</c:v>
                </c:pt>
                <c:pt idx="10863">
                  <c:v>10863</c:v>
                </c:pt>
                <c:pt idx="10864">
                  <c:v>10864</c:v>
                </c:pt>
                <c:pt idx="10865">
                  <c:v>10865</c:v>
                </c:pt>
                <c:pt idx="10866">
                  <c:v>10866</c:v>
                </c:pt>
                <c:pt idx="10867">
                  <c:v>10867</c:v>
                </c:pt>
                <c:pt idx="10868">
                  <c:v>10868</c:v>
                </c:pt>
                <c:pt idx="10869">
                  <c:v>10869</c:v>
                </c:pt>
                <c:pt idx="10870">
                  <c:v>10870</c:v>
                </c:pt>
                <c:pt idx="10871">
                  <c:v>10871</c:v>
                </c:pt>
                <c:pt idx="10872">
                  <c:v>10872</c:v>
                </c:pt>
                <c:pt idx="10873">
                  <c:v>10873</c:v>
                </c:pt>
                <c:pt idx="10874">
                  <c:v>10874</c:v>
                </c:pt>
                <c:pt idx="10875">
                  <c:v>10875</c:v>
                </c:pt>
                <c:pt idx="10876">
                  <c:v>10876</c:v>
                </c:pt>
                <c:pt idx="10877">
                  <c:v>10877</c:v>
                </c:pt>
                <c:pt idx="10878">
                  <c:v>10878</c:v>
                </c:pt>
                <c:pt idx="10879">
                  <c:v>10879</c:v>
                </c:pt>
                <c:pt idx="10880">
                  <c:v>10880</c:v>
                </c:pt>
                <c:pt idx="10881">
                  <c:v>10881</c:v>
                </c:pt>
                <c:pt idx="10882">
                  <c:v>10882</c:v>
                </c:pt>
                <c:pt idx="10883">
                  <c:v>10883</c:v>
                </c:pt>
                <c:pt idx="10884">
                  <c:v>10884</c:v>
                </c:pt>
                <c:pt idx="10885">
                  <c:v>10885</c:v>
                </c:pt>
                <c:pt idx="10886">
                  <c:v>10886</c:v>
                </c:pt>
                <c:pt idx="10887">
                  <c:v>10887</c:v>
                </c:pt>
                <c:pt idx="10888">
                  <c:v>10888</c:v>
                </c:pt>
                <c:pt idx="10889">
                  <c:v>10889</c:v>
                </c:pt>
                <c:pt idx="10890">
                  <c:v>10890</c:v>
                </c:pt>
                <c:pt idx="10891">
                  <c:v>10891</c:v>
                </c:pt>
                <c:pt idx="10892">
                  <c:v>10892</c:v>
                </c:pt>
                <c:pt idx="10893">
                  <c:v>10893</c:v>
                </c:pt>
                <c:pt idx="10894">
                  <c:v>10894</c:v>
                </c:pt>
                <c:pt idx="10895">
                  <c:v>10895</c:v>
                </c:pt>
                <c:pt idx="10896">
                  <c:v>10896</c:v>
                </c:pt>
                <c:pt idx="10897">
                  <c:v>10897</c:v>
                </c:pt>
                <c:pt idx="10898">
                  <c:v>10898</c:v>
                </c:pt>
                <c:pt idx="10899">
                  <c:v>10899</c:v>
                </c:pt>
                <c:pt idx="10900">
                  <c:v>10900</c:v>
                </c:pt>
                <c:pt idx="10901">
                  <c:v>10901</c:v>
                </c:pt>
                <c:pt idx="10902">
                  <c:v>10902</c:v>
                </c:pt>
                <c:pt idx="10903">
                  <c:v>10903</c:v>
                </c:pt>
                <c:pt idx="10904">
                  <c:v>10904</c:v>
                </c:pt>
                <c:pt idx="10905">
                  <c:v>10905</c:v>
                </c:pt>
                <c:pt idx="10906">
                  <c:v>10906</c:v>
                </c:pt>
                <c:pt idx="10907">
                  <c:v>10907</c:v>
                </c:pt>
                <c:pt idx="10908">
                  <c:v>10908</c:v>
                </c:pt>
                <c:pt idx="10909">
                  <c:v>10909</c:v>
                </c:pt>
                <c:pt idx="10910">
                  <c:v>10910</c:v>
                </c:pt>
                <c:pt idx="10911">
                  <c:v>10911</c:v>
                </c:pt>
                <c:pt idx="10912">
                  <c:v>10912</c:v>
                </c:pt>
                <c:pt idx="10913">
                  <c:v>10913</c:v>
                </c:pt>
                <c:pt idx="10914">
                  <c:v>10914</c:v>
                </c:pt>
                <c:pt idx="10915">
                  <c:v>10915</c:v>
                </c:pt>
                <c:pt idx="10916">
                  <c:v>10916</c:v>
                </c:pt>
                <c:pt idx="10917">
                  <c:v>10917</c:v>
                </c:pt>
                <c:pt idx="10918">
                  <c:v>10918</c:v>
                </c:pt>
                <c:pt idx="10919">
                  <c:v>10919</c:v>
                </c:pt>
                <c:pt idx="10920">
                  <c:v>10920</c:v>
                </c:pt>
                <c:pt idx="10921">
                  <c:v>10921</c:v>
                </c:pt>
                <c:pt idx="10922">
                  <c:v>10922</c:v>
                </c:pt>
                <c:pt idx="10923">
                  <c:v>10923</c:v>
                </c:pt>
                <c:pt idx="10924">
                  <c:v>10924</c:v>
                </c:pt>
                <c:pt idx="10925">
                  <c:v>10925</c:v>
                </c:pt>
                <c:pt idx="10926">
                  <c:v>10926</c:v>
                </c:pt>
                <c:pt idx="10927">
                  <c:v>10927</c:v>
                </c:pt>
                <c:pt idx="10928">
                  <c:v>10928</c:v>
                </c:pt>
                <c:pt idx="10929">
                  <c:v>10929</c:v>
                </c:pt>
                <c:pt idx="10930">
                  <c:v>10930</c:v>
                </c:pt>
                <c:pt idx="10931">
                  <c:v>10931</c:v>
                </c:pt>
                <c:pt idx="10932">
                  <c:v>10932</c:v>
                </c:pt>
                <c:pt idx="10933">
                  <c:v>10933</c:v>
                </c:pt>
                <c:pt idx="10934">
                  <c:v>10934</c:v>
                </c:pt>
                <c:pt idx="10935">
                  <c:v>10935</c:v>
                </c:pt>
                <c:pt idx="10936">
                  <c:v>10936</c:v>
                </c:pt>
                <c:pt idx="10937">
                  <c:v>10937</c:v>
                </c:pt>
                <c:pt idx="10938">
                  <c:v>10938</c:v>
                </c:pt>
                <c:pt idx="10939">
                  <c:v>10939</c:v>
                </c:pt>
                <c:pt idx="10940">
                  <c:v>10940</c:v>
                </c:pt>
                <c:pt idx="10941">
                  <c:v>10941</c:v>
                </c:pt>
                <c:pt idx="10942">
                  <c:v>10942</c:v>
                </c:pt>
                <c:pt idx="10943">
                  <c:v>10943</c:v>
                </c:pt>
                <c:pt idx="10944">
                  <c:v>10944</c:v>
                </c:pt>
                <c:pt idx="10945">
                  <c:v>10945</c:v>
                </c:pt>
                <c:pt idx="10946">
                  <c:v>10946</c:v>
                </c:pt>
                <c:pt idx="10947">
                  <c:v>10947</c:v>
                </c:pt>
                <c:pt idx="10948">
                  <c:v>10948</c:v>
                </c:pt>
                <c:pt idx="10949">
                  <c:v>10949</c:v>
                </c:pt>
                <c:pt idx="10950">
                  <c:v>10950</c:v>
                </c:pt>
                <c:pt idx="10951">
                  <c:v>10951</c:v>
                </c:pt>
                <c:pt idx="10952">
                  <c:v>10952</c:v>
                </c:pt>
                <c:pt idx="10953">
                  <c:v>10953</c:v>
                </c:pt>
                <c:pt idx="10954">
                  <c:v>10954</c:v>
                </c:pt>
                <c:pt idx="10955">
                  <c:v>10955</c:v>
                </c:pt>
                <c:pt idx="10956">
                  <c:v>10956</c:v>
                </c:pt>
                <c:pt idx="10957">
                  <c:v>10957</c:v>
                </c:pt>
                <c:pt idx="10958">
                  <c:v>10958</c:v>
                </c:pt>
                <c:pt idx="10959">
                  <c:v>10959</c:v>
                </c:pt>
                <c:pt idx="10960">
                  <c:v>10960</c:v>
                </c:pt>
                <c:pt idx="10961">
                  <c:v>10961</c:v>
                </c:pt>
                <c:pt idx="10962">
                  <c:v>10962</c:v>
                </c:pt>
                <c:pt idx="10963">
                  <c:v>10963</c:v>
                </c:pt>
                <c:pt idx="10964">
                  <c:v>10964</c:v>
                </c:pt>
                <c:pt idx="10965">
                  <c:v>10965</c:v>
                </c:pt>
                <c:pt idx="10966">
                  <c:v>10966</c:v>
                </c:pt>
                <c:pt idx="10967">
                  <c:v>10967</c:v>
                </c:pt>
                <c:pt idx="10968">
                  <c:v>10968</c:v>
                </c:pt>
                <c:pt idx="10969">
                  <c:v>10969</c:v>
                </c:pt>
                <c:pt idx="10970">
                  <c:v>10970</c:v>
                </c:pt>
                <c:pt idx="10971">
                  <c:v>10971</c:v>
                </c:pt>
                <c:pt idx="10972">
                  <c:v>10972</c:v>
                </c:pt>
                <c:pt idx="10973">
                  <c:v>10973</c:v>
                </c:pt>
                <c:pt idx="10974">
                  <c:v>10974</c:v>
                </c:pt>
                <c:pt idx="10975">
                  <c:v>10975</c:v>
                </c:pt>
                <c:pt idx="10976">
                  <c:v>10976</c:v>
                </c:pt>
                <c:pt idx="10977">
                  <c:v>10977</c:v>
                </c:pt>
                <c:pt idx="10978">
                  <c:v>10978</c:v>
                </c:pt>
                <c:pt idx="10979">
                  <c:v>10979</c:v>
                </c:pt>
                <c:pt idx="10980">
                  <c:v>10980</c:v>
                </c:pt>
                <c:pt idx="10981">
                  <c:v>10981</c:v>
                </c:pt>
                <c:pt idx="10982">
                  <c:v>10982</c:v>
                </c:pt>
                <c:pt idx="10983">
                  <c:v>10983</c:v>
                </c:pt>
                <c:pt idx="10984">
                  <c:v>10984</c:v>
                </c:pt>
                <c:pt idx="10985">
                  <c:v>10985</c:v>
                </c:pt>
                <c:pt idx="10986">
                  <c:v>10986</c:v>
                </c:pt>
                <c:pt idx="10987">
                  <c:v>10987</c:v>
                </c:pt>
                <c:pt idx="10988">
                  <c:v>10988</c:v>
                </c:pt>
                <c:pt idx="10989">
                  <c:v>10989</c:v>
                </c:pt>
                <c:pt idx="10990">
                  <c:v>10990</c:v>
                </c:pt>
                <c:pt idx="10991">
                  <c:v>10991</c:v>
                </c:pt>
                <c:pt idx="10992">
                  <c:v>10992</c:v>
                </c:pt>
                <c:pt idx="10993">
                  <c:v>10993</c:v>
                </c:pt>
                <c:pt idx="10994">
                  <c:v>10994</c:v>
                </c:pt>
                <c:pt idx="10995">
                  <c:v>10995</c:v>
                </c:pt>
                <c:pt idx="10996">
                  <c:v>10996</c:v>
                </c:pt>
                <c:pt idx="10997">
                  <c:v>10997</c:v>
                </c:pt>
                <c:pt idx="10998">
                  <c:v>10998</c:v>
                </c:pt>
                <c:pt idx="10999">
                  <c:v>10999</c:v>
                </c:pt>
                <c:pt idx="11000">
                  <c:v>11000</c:v>
                </c:pt>
                <c:pt idx="11001">
                  <c:v>11001</c:v>
                </c:pt>
                <c:pt idx="11002">
                  <c:v>11002</c:v>
                </c:pt>
                <c:pt idx="11003">
                  <c:v>11003</c:v>
                </c:pt>
                <c:pt idx="11004">
                  <c:v>11004</c:v>
                </c:pt>
                <c:pt idx="11005">
                  <c:v>11005</c:v>
                </c:pt>
                <c:pt idx="11006">
                  <c:v>11006</c:v>
                </c:pt>
                <c:pt idx="11007">
                  <c:v>11007</c:v>
                </c:pt>
                <c:pt idx="11008">
                  <c:v>11008</c:v>
                </c:pt>
                <c:pt idx="11009">
                  <c:v>11009</c:v>
                </c:pt>
                <c:pt idx="11010">
                  <c:v>11010</c:v>
                </c:pt>
                <c:pt idx="11011">
                  <c:v>11011</c:v>
                </c:pt>
                <c:pt idx="11012">
                  <c:v>11012</c:v>
                </c:pt>
                <c:pt idx="11013">
                  <c:v>11013</c:v>
                </c:pt>
                <c:pt idx="11014">
                  <c:v>11014</c:v>
                </c:pt>
                <c:pt idx="11015">
                  <c:v>11015</c:v>
                </c:pt>
                <c:pt idx="11016">
                  <c:v>11016</c:v>
                </c:pt>
                <c:pt idx="11017">
                  <c:v>11017</c:v>
                </c:pt>
                <c:pt idx="11018">
                  <c:v>11018</c:v>
                </c:pt>
                <c:pt idx="11019">
                  <c:v>11019</c:v>
                </c:pt>
                <c:pt idx="11020">
                  <c:v>11020</c:v>
                </c:pt>
                <c:pt idx="11021">
                  <c:v>11021</c:v>
                </c:pt>
                <c:pt idx="11022">
                  <c:v>11022</c:v>
                </c:pt>
                <c:pt idx="11023">
                  <c:v>11023</c:v>
                </c:pt>
                <c:pt idx="11024">
                  <c:v>11024</c:v>
                </c:pt>
                <c:pt idx="11025">
                  <c:v>11025</c:v>
                </c:pt>
                <c:pt idx="11026">
                  <c:v>11026</c:v>
                </c:pt>
                <c:pt idx="11027">
                  <c:v>11027</c:v>
                </c:pt>
                <c:pt idx="11028">
                  <c:v>11028</c:v>
                </c:pt>
                <c:pt idx="11029">
                  <c:v>11029</c:v>
                </c:pt>
                <c:pt idx="11030">
                  <c:v>11030</c:v>
                </c:pt>
                <c:pt idx="11031">
                  <c:v>11031</c:v>
                </c:pt>
                <c:pt idx="11032">
                  <c:v>11032</c:v>
                </c:pt>
                <c:pt idx="11033">
                  <c:v>11033</c:v>
                </c:pt>
                <c:pt idx="11034">
                  <c:v>11034</c:v>
                </c:pt>
                <c:pt idx="11035">
                  <c:v>11035</c:v>
                </c:pt>
                <c:pt idx="11036">
                  <c:v>11036</c:v>
                </c:pt>
                <c:pt idx="11037">
                  <c:v>11037</c:v>
                </c:pt>
                <c:pt idx="11038">
                  <c:v>11038</c:v>
                </c:pt>
                <c:pt idx="11039">
                  <c:v>11039</c:v>
                </c:pt>
                <c:pt idx="11040">
                  <c:v>11040</c:v>
                </c:pt>
                <c:pt idx="11041">
                  <c:v>11041</c:v>
                </c:pt>
                <c:pt idx="11042">
                  <c:v>11042</c:v>
                </c:pt>
                <c:pt idx="11043">
                  <c:v>11043</c:v>
                </c:pt>
                <c:pt idx="11044">
                  <c:v>11044</c:v>
                </c:pt>
                <c:pt idx="11045">
                  <c:v>11045</c:v>
                </c:pt>
                <c:pt idx="11046">
                  <c:v>11046</c:v>
                </c:pt>
                <c:pt idx="11047">
                  <c:v>11047</c:v>
                </c:pt>
                <c:pt idx="11048">
                  <c:v>11048</c:v>
                </c:pt>
                <c:pt idx="11049">
                  <c:v>11049</c:v>
                </c:pt>
                <c:pt idx="11050">
                  <c:v>11050</c:v>
                </c:pt>
                <c:pt idx="11051">
                  <c:v>11051</c:v>
                </c:pt>
                <c:pt idx="11052">
                  <c:v>11052</c:v>
                </c:pt>
                <c:pt idx="11053">
                  <c:v>11053</c:v>
                </c:pt>
                <c:pt idx="11054">
                  <c:v>11054</c:v>
                </c:pt>
                <c:pt idx="11055">
                  <c:v>11055</c:v>
                </c:pt>
                <c:pt idx="11056">
                  <c:v>11056</c:v>
                </c:pt>
                <c:pt idx="11057">
                  <c:v>11057</c:v>
                </c:pt>
                <c:pt idx="11058">
                  <c:v>11058</c:v>
                </c:pt>
                <c:pt idx="11059">
                  <c:v>11059</c:v>
                </c:pt>
                <c:pt idx="11060">
                  <c:v>11060</c:v>
                </c:pt>
                <c:pt idx="11061">
                  <c:v>11061</c:v>
                </c:pt>
                <c:pt idx="11062">
                  <c:v>11062</c:v>
                </c:pt>
                <c:pt idx="11063">
                  <c:v>11063</c:v>
                </c:pt>
                <c:pt idx="11064">
                  <c:v>11064</c:v>
                </c:pt>
                <c:pt idx="11065">
                  <c:v>11065</c:v>
                </c:pt>
                <c:pt idx="11066">
                  <c:v>11066</c:v>
                </c:pt>
                <c:pt idx="11067">
                  <c:v>11067</c:v>
                </c:pt>
                <c:pt idx="11068">
                  <c:v>11068</c:v>
                </c:pt>
                <c:pt idx="11069">
                  <c:v>11069</c:v>
                </c:pt>
                <c:pt idx="11070">
                  <c:v>11070</c:v>
                </c:pt>
                <c:pt idx="11071">
                  <c:v>11071</c:v>
                </c:pt>
                <c:pt idx="11072">
                  <c:v>11072</c:v>
                </c:pt>
                <c:pt idx="11073">
                  <c:v>11073</c:v>
                </c:pt>
                <c:pt idx="11074">
                  <c:v>11074</c:v>
                </c:pt>
                <c:pt idx="11075">
                  <c:v>11075</c:v>
                </c:pt>
                <c:pt idx="11076">
                  <c:v>11076</c:v>
                </c:pt>
                <c:pt idx="11077">
                  <c:v>11077</c:v>
                </c:pt>
                <c:pt idx="11078">
                  <c:v>11078</c:v>
                </c:pt>
                <c:pt idx="11079">
                  <c:v>11079</c:v>
                </c:pt>
                <c:pt idx="11080">
                  <c:v>11080</c:v>
                </c:pt>
                <c:pt idx="11081">
                  <c:v>11081</c:v>
                </c:pt>
                <c:pt idx="11082">
                  <c:v>11082</c:v>
                </c:pt>
                <c:pt idx="11083">
                  <c:v>11083</c:v>
                </c:pt>
                <c:pt idx="11084">
                  <c:v>11084</c:v>
                </c:pt>
                <c:pt idx="11085">
                  <c:v>11085</c:v>
                </c:pt>
                <c:pt idx="11086">
                  <c:v>11086</c:v>
                </c:pt>
                <c:pt idx="11087">
                  <c:v>11087</c:v>
                </c:pt>
                <c:pt idx="11088">
                  <c:v>11088</c:v>
                </c:pt>
                <c:pt idx="11089">
                  <c:v>11089</c:v>
                </c:pt>
                <c:pt idx="11090">
                  <c:v>11090</c:v>
                </c:pt>
                <c:pt idx="11091">
                  <c:v>11091</c:v>
                </c:pt>
                <c:pt idx="11092">
                  <c:v>11092</c:v>
                </c:pt>
                <c:pt idx="11093">
                  <c:v>11093</c:v>
                </c:pt>
                <c:pt idx="11094">
                  <c:v>11094</c:v>
                </c:pt>
                <c:pt idx="11095">
                  <c:v>11095</c:v>
                </c:pt>
                <c:pt idx="11096">
                  <c:v>11096</c:v>
                </c:pt>
                <c:pt idx="11097">
                  <c:v>11097</c:v>
                </c:pt>
                <c:pt idx="11098">
                  <c:v>11098</c:v>
                </c:pt>
                <c:pt idx="11099">
                  <c:v>11099</c:v>
                </c:pt>
                <c:pt idx="11100">
                  <c:v>11100</c:v>
                </c:pt>
                <c:pt idx="11101">
                  <c:v>11101</c:v>
                </c:pt>
                <c:pt idx="11102">
                  <c:v>11102</c:v>
                </c:pt>
                <c:pt idx="11103">
                  <c:v>11103</c:v>
                </c:pt>
                <c:pt idx="11104">
                  <c:v>11104</c:v>
                </c:pt>
                <c:pt idx="11105">
                  <c:v>11105</c:v>
                </c:pt>
                <c:pt idx="11106">
                  <c:v>11106</c:v>
                </c:pt>
                <c:pt idx="11107">
                  <c:v>11107</c:v>
                </c:pt>
                <c:pt idx="11108">
                  <c:v>11108</c:v>
                </c:pt>
                <c:pt idx="11109">
                  <c:v>11109</c:v>
                </c:pt>
                <c:pt idx="11110">
                  <c:v>11110</c:v>
                </c:pt>
                <c:pt idx="11111">
                  <c:v>11111</c:v>
                </c:pt>
                <c:pt idx="11112">
                  <c:v>11112</c:v>
                </c:pt>
                <c:pt idx="11113">
                  <c:v>11113</c:v>
                </c:pt>
                <c:pt idx="11114">
                  <c:v>11114</c:v>
                </c:pt>
                <c:pt idx="11115">
                  <c:v>11115</c:v>
                </c:pt>
                <c:pt idx="11116">
                  <c:v>11116</c:v>
                </c:pt>
                <c:pt idx="11117">
                  <c:v>11117</c:v>
                </c:pt>
                <c:pt idx="11118">
                  <c:v>11118</c:v>
                </c:pt>
                <c:pt idx="11119">
                  <c:v>11119</c:v>
                </c:pt>
                <c:pt idx="11120">
                  <c:v>11120</c:v>
                </c:pt>
                <c:pt idx="11121">
                  <c:v>11121</c:v>
                </c:pt>
                <c:pt idx="11122">
                  <c:v>11122</c:v>
                </c:pt>
                <c:pt idx="11123">
                  <c:v>11123</c:v>
                </c:pt>
                <c:pt idx="11124">
                  <c:v>11124</c:v>
                </c:pt>
                <c:pt idx="11125">
                  <c:v>11125</c:v>
                </c:pt>
                <c:pt idx="11126">
                  <c:v>11126</c:v>
                </c:pt>
                <c:pt idx="11127">
                  <c:v>11127</c:v>
                </c:pt>
                <c:pt idx="11128">
                  <c:v>11128</c:v>
                </c:pt>
                <c:pt idx="11129">
                  <c:v>11129</c:v>
                </c:pt>
                <c:pt idx="11130">
                  <c:v>11130</c:v>
                </c:pt>
                <c:pt idx="11131">
                  <c:v>11131</c:v>
                </c:pt>
                <c:pt idx="11132">
                  <c:v>11132</c:v>
                </c:pt>
                <c:pt idx="11133">
                  <c:v>11133</c:v>
                </c:pt>
                <c:pt idx="11134">
                  <c:v>11134</c:v>
                </c:pt>
                <c:pt idx="11135">
                  <c:v>11135</c:v>
                </c:pt>
                <c:pt idx="11136">
                  <c:v>11136</c:v>
                </c:pt>
                <c:pt idx="11137">
                  <c:v>11137</c:v>
                </c:pt>
                <c:pt idx="11138">
                  <c:v>11138</c:v>
                </c:pt>
                <c:pt idx="11139">
                  <c:v>11139</c:v>
                </c:pt>
                <c:pt idx="11140">
                  <c:v>11140</c:v>
                </c:pt>
                <c:pt idx="11141">
                  <c:v>11141</c:v>
                </c:pt>
                <c:pt idx="11142">
                  <c:v>11142</c:v>
                </c:pt>
                <c:pt idx="11143">
                  <c:v>11143</c:v>
                </c:pt>
                <c:pt idx="11144">
                  <c:v>11144</c:v>
                </c:pt>
                <c:pt idx="11145">
                  <c:v>11145</c:v>
                </c:pt>
                <c:pt idx="11146">
                  <c:v>11146</c:v>
                </c:pt>
                <c:pt idx="11147">
                  <c:v>11147</c:v>
                </c:pt>
                <c:pt idx="11148">
                  <c:v>11148</c:v>
                </c:pt>
                <c:pt idx="11149">
                  <c:v>11149</c:v>
                </c:pt>
                <c:pt idx="11150">
                  <c:v>11150</c:v>
                </c:pt>
                <c:pt idx="11151">
                  <c:v>11151</c:v>
                </c:pt>
                <c:pt idx="11152">
                  <c:v>11152</c:v>
                </c:pt>
                <c:pt idx="11153">
                  <c:v>11153</c:v>
                </c:pt>
                <c:pt idx="11154">
                  <c:v>11154</c:v>
                </c:pt>
                <c:pt idx="11155">
                  <c:v>11155</c:v>
                </c:pt>
                <c:pt idx="11156">
                  <c:v>11156</c:v>
                </c:pt>
                <c:pt idx="11157">
                  <c:v>11157</c:v>
                </c:pt>
                <c:pt idx="11158">
                  <c:v>11158</c:v>
                </c:pt>
                <c:pt idx="11159">
                  <c:v>11159</c:v>
                </c:pt>
                <c:pt idx="11160">
                  <c:v>11160</c:v>
                </c:pt>
                <c:pt idx="11161">
                  <c:v>11161</c:v>
                </c:pt>
                <c:pt idx="11162">
                  <c:v>11162</c:v>
                </c:pt>
                <c:pt idx="11163">
                  <c:v>11163</c:v>
                </c:pt>
                <c:pt idx="11164">
                  <c:v>11164</c:v>
                </c:pt>
                <c:pt idx="11165">
                  <c:v>11165</c:v>
                </c:pt>
                <c:pt idx="11166">
                  <c:v>11166</c:v>
                </c:pt>
                <c:pt idx="11167">
                  <c:v>11167</c:v>
                </c:pt>
                <c:pt idx="11168">
                  <c:v>11168</c:v>
                </c:pt>
                <c:pt idx="11169">
                  <c:v>11169</c:v>
                </c:pt>
                <c:pt idx="11170">
                  <c:v>11170</c:v>
                </c:pt>
                <c:pt idx="11171">
                  <c:v>11171</c:v>
                </c:pt>
                <c:pt idx="11172">
                  <c:v>11172</c:v>
                </c:pt>
                <c:pt idx="11173">
                  <c:v>11173</c:v>
                </c:pt>
                <c:pt idx="11174">
                  <c:v>11174</c:v>
                </c:pt>
                <c:pt idx="11175">
                  <c:v>11175</c:v>
                </c:pt>
                <c:pt idx="11176">
                  <c:v>11176</c:v>
                </c:pt>
                <c:pt idx="11177">
                  <c:v>11177</c:v>
                </c:pt>
                <c:pt idx="11178">
                  <c:v>11178</c:v>
                </c:pt>
                <c:pt idx="11179">
                  <c:v>11179</c:v>
                </c:pt>
                <c:pt idx="11180">
                  <c:v>11180</c:v>
                </c:pt>
                <c:pt idx="11181">
                  <c:v>11181</c:v>
                </c:pt>
                <c:pt idx="11182">
                  <c:v>11182</c:v>
                </c:pt>
                <c:pt idx="11183">
                  <c:v>11183</c:v>
                </c:pt>
                <c:pt idx="11184">
                  <c:v>11184</c:v>
                </c:pt>
                <c:pt idx="11185">
                  <c:v>11185</c:v>
                </c:pt>
                <c:pt idx="11186">
                  <c:v>11186</c:v>
                </c:pt>
                <c:pt idx="11187">
                  <c:v>11187</c:v>
                </c:pt>
                <c:pt idx="11188">
                  <c:v>11188</c:v>
                </c:pt>
                <c:pt idx="11189">
                  <c:v>11189</c:v>
                </c:pt>
                <c:pt idx="11190">
                  <c:v>11190</c:v>
                </c:pt>
                <c:pt idx="11191">
                  <c:v>11191</c:v>
                </c:pt>
                <c:pt idx="11192">
                  <c:v>11192</c:v>
                </c:pt>
                <c:pt idx="11193">
                  <c:v>11193</c:v>
                </c:pt>
                <c:pt idx="11194">
                  <c:v>11194</c:v>
                </c:pt>
                <c:pt idx="11195">
                  <c:v>11195</c:v>
                </c:pt>
                <c:pt idx="11196">
                  <c:v>11196</c:v>
                </c:pt>
                <c:pt idx="11197">
                  <c:v>11197</c:v>
                </c:pt>
                <c:pt idx="11198">
                  <c:v>11198</c:v>
                </c:pt>
                <c:pt idx="11199">
                  <c:v>11199</c:v>
                </c:pt>
                <c:pt idx="11200">
                  <c:v>11200</c:v>
                </c:pt>
                <c:pt idx="11201">
                  <c:v>11201</c:v>
                </c:pt>
                <c:pt idx="11202">
                  <c:v>11202</c:v>
                </c:pt>
                <c:pt idx="11203">
                  <c:v>11203</c:v>
                </c:pt>
                <c:pt idx="11204">
                  <c:v>11204</c:v>
                </c:pt>
                <c:pt idx="11205">
                  <c:v>11205</c:v>
                </c:pt>
                <c:pt idx="11206">
                  <c:v>11206</c:v>
                </c:pt>
                <c:pt idx="11207">
                  <c:v>11207</c:v>
                </c:pt>
                <c:pt idx="11208">
                  <c:v>11208</c:v>
                </c:pt>
                <c:pt idx="11209">
                  <c:v>11209</c:v>
                </c:pt>
                <c:pt idx="11210">
                  <c:v>11210</c:v>
                </c:pt>
                <c:pt idx="11211">
                  <c:v>11211</c:v>
                </c:pt>
                <c:pt idx="11212">
                  <c:v>11212</c:v>
                </c:pt>
                <c:pt idx="11213">
                  <c:v>11213</c:v>
                </c:pt>
                <c:pt idx="11214">
                  <c:v>11214</c:v>
                </c:pt>
                <c:pt idx="11215">
                  <c:v>11215</c:v>
                </c:pt>
                <c:pt idx="11216">
                  <c:v>11216</c:v>
                </c:pt>
                <c:pt idx="11217">
                  <c:v>11217</c:v>
                </c:pt>
                <c:pt idx="11218">
                  <c:v>11218</c:v>
                </c:pt>
                <c:pt idx="11219">
                  <c:v>11219</c:v>
                </c:pt>
                <c:pt idx="11220">
                  <c:v>11220</c:v>
                </c:pt>
                <c:pt idx="11221">
                  <c:v>11221</c:v>
                </c:pt>
                <c:pt idx="11222">
                  <c:v>11222</c:v>
                </c:pt>
                <c:pt idx="11223">
                  <c:v>11223</c:v>
                </c:pt>
                <c:pt idx="11224">
                  <c:v>11224</c:v>
                </c:pt>
                <c:pt idx="11225">
                  <c:v>11225</c:v>
                </c:pt>
                <c:pt idx="11226">
                  <c:v>11226</c:v>
                </c:pt>
                <c:pt idx="11227">
                  <c:v>11227</c:v>
                </c:pt>
                <c:pt idx="11228">
                  <c:v>11228</c:v>
                </c:pt>
                <c:pt idx="11229">
                  <c:v>11229</c:v>
                </c:pt>
                <c:pt idx="11230">
                  <c:v>11230</c:v>
                </c:pt>
                <c:pt idx="11231">
                  <c:v>11231</c:v>
                </c:pt>
                <c:pt idx="11232">
                  <c:v>11232</c:v>
                </c:pt>
                <c:pt idx="11233">
                  <c:v>11233</c:v>
                </c:pt>
                <c:pt idx="11234">
                  <c:v>11234</c:v>
                </c:pt>
                <c:pt idx="11235">
                  <c:v>11235</c:v>
                </c:pt>
                <c:pt idx="11236">
                  <c:v>11236</c:v>
                </c:pt>
                <c:pt idx="11237">
                  <c:v>11237</c:v>
                </c:pt>
                <c:pt idx="11238">
                  <c:v>11238</c:v>
                </c:pt>
                <c:pt idx="11239">
                  <c:v>11239</c:v>
                </c:pt>
                <c:pt idx="11240">
                  <c:v>11240</c:v>
                </c:pt>
                <c:pt idx="11241">
                  <c:v>11241</c:v>
                </c:pt>
                <c:pt idx="11242">
                  <c:v>11242</c:v>
                </c:pt>
                <c:pt idx="11243">
                  <c:v>11243</c:v>
                </c:pt>
                <c:pt idx="11244">
                  <c:v>11244</c:v>
                </c:pt>
                <c:pt idx="11245">
                  <c:v>11245</c:v>
                </c:pt>
                <c:pt idx="11246">
                  <c:v>11246</c:v>
                </c:pt>
                <c:pt idx="11247">
                  <c:v>11247</c:v>
                </c:pt>
                <c:pt idx="11248">
                  <c:v>11248</c:v>
                </c:pt>
                <c:pt idx="11249">
                  <c:v>11249</c:v>
                </c:pt>
                <c:pt idx="11250">
                  <c:v>11250</c:v>
                </c:pt>
                <c:pt idx="11251">
                  <c:v>11251</c:v>
                </c:pt>
                <c:pt idx="11252">
                  <c:v>11252</c:v>
                </c:pt>
                <c:pt idx="11253">
                  <c:v>11253</c:v>
                </c:pt>
                <c:pt idx="11254">
                  <c:v>11254</c:v>
                </c:pt>
                <c:pt idx="11255">
                  <c:v>11255</c:v>
                </c:pt>
                <c:pt idx="11256">
                  <c:v>11256</c:v>
                </c:pt>
                <c:pt idx="11257">
                  <c:v>11257</c:v>
                </c:pt>
                <c:pt idx="11258">
                  <c:v>11258</c:v>
                </c:pt>
                <c:pt idx="11259">
                  <c:v>11259</c:v>
                </c:pt>
                <c:pt idx="11260">
                  <c:v>11260</c:v>
                </c:pt>
                <c:pt idx="11261">
                  <c:v>11261</c:v>
                </c:pt>
                <c:pt idx="11262">
                  <c:v>11262</c:v>
                </c:pt>
                <c:pt idx="11263">
                  <c:v>11263</c:v>
                </c:pt>
                <c:pt idx="11264">
                  <c:v>11264</c:v>
                </c:pt>
                <c:pt idx="11265">
                  <c:v>11265</c:v>
                </c:pt>
                <c:pt idx="11266">
                  <c:v>11266</c:v>
                </c:pt>
                <c:pt idx="11267">
                  <c:v>11267</c:v>
                </c:pt>
                <c:pt idx="11268">
                  <c:v>11268</c:v>
                </c:pt>
                <c:pt idx="11269">
                  <c:v>11269</c:v>
                </c:pt>
                <c:pt idx="11270">
                  <c:v>11270</c:v>
                </c:pt>
                <c:pt idx="11271">
                  <c:v>11271</c:v>
                </c:pt>
                <c:pt idx="11272">
                  <c:v>11272</c:v>
                </c:pt>
                <c:pt idx="11273">
                  <c:v>11273</c:v>
                </c:pt>
                <c:pt idx="11274">
                  <c:v>11274</c:v>
                </c:pt>
                <c:pt idx="11275">
                  <c:v>11275</c:v>
                </c:pt>
                <c:pt idx="11276">
                  <c:v>11276</c:v>
                </c:pt>
                <c:pt idx="11277">
                  <c:v>11277</c:v>
                </c:pt>
                <c:pt idx="11278">
                  <c:v>11278</c:v>
                </c:pt>
                <c:pt idx="11279">
                  <c:v>11279</c:v>
                </c:pt>
                <c:pt idx="11280">
                  <c:v>11280</c:v>
                </c:pt>
                <c:pt idx="11281">
                  <c:v>11281</c:v>
                </c:pt>
                <c:pt idx="11282">
                  <c:v>11282</c:v>
                </c:pt>
                <c:pt idx="11283">
                  <c:v>11283</c:v>
                </c:pt>
                <c:pt idx="11284">
                  <c:v>11284</c:v>
                </c:pt>
                <c:pt idx="11285">
                  <c:v>11285</c:v>
                </c:pt>
                <c:pt idx="11286">
                  <c:v>11286</c:v>
                </c:pt>
                <c:pt idx="11287">
                  <c:v>11287</c:v>
                </c:pt>
                <c:pt idx="11288">
                  <c:v>11288</c:v>
                </c:pt>
                <c:pt idx="11289">
                  <c:v>11289</c:v>
                </c:pt>
                <c:pt idx="11290">
                  <c:v>11290</c:v>
                </c:pt>
                <c:pt idx="11291">
                  <c:v>11291</c:v>
                </c:pt>
                <c:pt idx="11292">
                  <c:v>11292</c:v>
                </c:pt>
                <c:pt idx="11293">
                  <c:v>11293</c:v>
                </c:pt>
                <c:pt idx="11294">
                  <c:v>11294</c:v>
                </c:pt>
                <c:pt idx="11295">
                  <c:v>11295</c:v>
                </c:pt>
                <c:pt idx="11296">
                  <c:v>11296</c:v>
                </c:pt>
                <c:pt idx="11297">
                  <c:v>11297</c:v>
                </c:pt>
                <c:pt idx="11298">
                  <c:v>11298</c:v>
                </c:pt>
                <c:pt idx="11299">
                  <c:v>11299</c:v>
                </c:pt>
                <c:pt idx="11300">
                  <c:v>11300</c:v>
                </c:pt>
                <c:pt idx="11301">
                  <c:v>11301</c:v>
                </c:pt>
                <c:pt idx="11302">
                  <c:v>11302</c:v>
                </c:pt>
                <c:pt idx="11303">
                  <c:v>11303</c:v>
                </c:pt>
                <c:pt idx="11304">
                  <c:v>11304</c:v>
                </c:pt>
                <c:pt idx="11305">
                  <c:v>11305</c:v>
                </c:pt>
                <c:pt idx="11306">
                  <c:v>11306</c:v>
                </c:pt>
                <c:pt idx="11307">
                  <c:v>11307</c:v>
                </c:pt>
                <c:pt idx="11308">
                  <c:v>11308</c:v>
                </c:pt>
                <c:pt idx="11309">
                  <c:v>11309</c:v>
                </c:pt>
                <c:pt idx="11310">
                  <c:v>11310</c:v>
                </c:pt>
                <c:pt idx="11311">
                  <c:v>11311</c:v>
                </c:pt>
                <c:pt idx="11312">
                  <c:v>11312</c:v>
                </c:pt>
                <c:pt idx="11313">
                  <c:v>11313</c:v>
                </c:pt>
                <c:pt idx="11314">
                  <c:v>11314</c:v>
                </c:pt>
                <c:pt idx="11315">
                  <c:v>11315</c:v>
                </c:pt>
                <c:pt idx="11316">
                  <c:v>11316</c:v>
                </c:pt>
                <c:pt idx="11317">
                  <c:v>11317</c:v>
                </c:pt>
                <c:pt idx="11318">
                  <c:v>11318</c:v>
                </c:pt>
                <c:pt idx="11319">
                  <c:v>11319</c:v>
                </c:pt>
                <c:pt idx="11320">
                  <c:v>11320</c:v>
                </c:pt>
                <c:pt idx="11321">
                  <c:v>11321</c:v>
                </c:pt>
                <c:pt idx="11322">
                  <c:v>11322</c:v>
                </c:pt>
                <c:pt idx="11323">
                  <c:v>11323</c:v>
                </c:pt>
                <c:pt idx="11324">
                  <c:v>11324</c:v>
                </c:pt>
                <c:pt idx="11325">
                  <c:v>11325</c:v>
                </c:pt>
                <c:pt idx="11326">
                  <c:v>11326</c:v>
                </c:pt>
                <c:pt idx="11327">
                  <c:v>11327</c:v>
                </c:pt>
                <c:pt idx="11328">
                  <c:v>11328</c:v>
                </c:pt>
                <c:pt idx="11329">
                  <c:v>11329</c:v>
                </c:pt>
                <c:pt idx="11330">
                  <c:v>11330</c:v>
                </c:pt>
                <c:pt idx="11331">
                  <c:v>11331</c:v>
                </c:pt>
                <c:pt idx="11332">
                  <c:v>11332</c:v>
                </c:pt>
                <c:pt idx="11333">
                  <c:v>11333</c:v>
                </c:pt>
                <c:pt idx="11334">
                  <c:v>11334</c:v>
                </c:pt>
                <c:pt idx="11335">
                  <c:v>11335</c:v>
                </c:pt>
                <c:pt idx="11336">
                  <c:v>11336</c:v>
                </c:pt>
                <c:pt idx="11337">
                  <c:v>11337</c:v>
                </c:pt>
                <c:pt idx="11338">
                  <c:v>11338</c:v>
                </c:pt>
                <c:pt idx="11339">
                  <c:v>11339</c:v>
                </c:pt>
                <c:pt idx="11340">
                  <c:v>11340</c:v>
                </c:pt>
                <c:pt idx="11341">
                  <c:v>11341</c:v>
                </c:pt>
                <c:pt idx="11342">
                  <c:v>11342</c:v>
                </c:pt>
                <c:pt idx="11343">
                  <c:v>11343</c:v>
                </c:pt>
                <c:pt idx="11344">
                  <c:v>11344</c:v>
                </c:pt>
                <c:pt idx="11345">
                  <c:v>11345</c:v>
                </c:pt>
                <c:pt idx="11346">
                  <c:v>11346</c:v>
                </c:pt>
                <c:pt idx="11347">
                  <c:v>11347</c:v>
                </c:pt>
                <c:pt idx="11348">
                  <c:v>11348</c:v>
                </c:pt>
                <c:pt idx="11349">
                  <c:v>11349</c:v>
                </c:pt>
                <c:pt idx="11350">
                  <c:v>11350</c:v>
                </c:pt>
                <c:pt idx="11351">
                  <c:v>11351</c:v>
                </c:pt>
                <c:pt idx="11352">
                  <c:v>11352</c:v>
                </c:pt>
                <c:pt idx="11353">
                  <c:v>11353</c:v>
                </c:pt>
                <c:pt idx="11354">
                  <c:v>11354</c:v>
                </c:pt>
                <c:pt idx="11355">
                  <c:v>11355</c:v>
                </c:pt>
                <c:pt idx="11356">
                  <c:v>11356</c:v>
                </c:pt>
                <c:pt idx="11357">
                  <c:v>11357</c:v>
                </c:pt>
                <c:pt idx="11358">
                  <c:v>11358</c:v>
                </c:pt>
                <c:pt idx="11359">
                  <c:v>11359</c:v>
                </c:pt>
                <c:pt idx="11360">
                  <c:v>11360</c:v>
                </c:pt>
                <c:pt idx="11361">
                  <c:v>11361</c:v>
                </c:pt>
                <c:pt idx="11362">
                  <c:v>11362</c:v>
                </c:pt>
                <c:pt idx="11363">
                  <c:v>11363</c:v>
                </c:pt>
                <c:pt idx="11364">
                  <c:v>11364</c:v>
                </c:pt>
                <c:pt idx="11365">
                  <c:v>11365</c:v>
                </c:pt>
                <c:pt idx="11366">
                  <c:v>11366</c:v>
                </c:pt>
                <c:pt idx="11367">
                  <c:v>11367</c:v>
                </c:pt>
                <c:pt idx="11368">
                  <c:v>11368</c:v>
                </c:pt>
                <c:pt idx="11369">
                  <c:v>11369</c:v>
                </c:pt>
                <c:pt idx="11370">
                  <c:v>11370</c:v>
                </c:pt>
                <c:pt idx="11371">
                  <c:v>11371</c:v>
                </c:pt>
                <c:pt idx="11372">
                  <c:v>11372</c:v>
                </c:pt>
                <c:pt idx="11373">
                  <c:v>11373</c:v>
                </c:pt>
                <c:pt idx="11374">
                  <c:v>11374</c:v>
                </c:pt>
                <c:pt idx="11375">
                  <c:v>11375</c:v>
                </c:pt>
                <c:pt idx="11376">
                  <c:v>11376</c:v>
                </c:pt>
                <c:pt idx="11377">
                  <c:v>11377</c:v>
                </c:pt>
                <c:pt idx="11378">
                  <c:v>11378</c:v>
                </c:pt>
                <c:pt idx="11379">
                  <c:v>11379</c:v>
                </c:pt>
                <c:pt idx="11380">
                  <c:v>11380</c:v>
                </c:pt>
                <c:pt idx="11381">
                  <c:v>11381</c:v>
                </c:pt>
                <c:pt idx="11382">
                  <c:v>11382</c:v>
                </c:pt>
                <c:pt idx="11383">
                  <c:v>11383</c:v>
                </c:pt>
                <c:pt idx="11384">
                  <c:v>11384</c:v>
                </c:pt>
                <c:pt idx="11385">
                  <c:v>11385</c:v>
                </c:pt>
                <c:pt idx="11386">
                  <c:v>11386</c:v>
                </c:pt>
                <c:pt idx="11387">
                  <c:v>11387</c:v>
                </c:pt>
                <c:pt idx="11388">
                  <c:v>11388</c:v>
                </c:pt>
                <c:pt idx="11389">
                  <c:v>11389</c:v>
                </c:pt>
                <c:pt idx="11390">
                  <c:v>11390</c:v>
                </c:pt>
                <c:pt idx="11391">
                  <c:v>11391</c:v>
                </c:pt>
                <c:pt idx="11392">
                  <c:v>11392</c:v>
                </c:pt>
                <c:pt idx="11393">
                  <c:v>11393</c:v>
                </c:pt>
                <c:pt idx="11394">
                  <c:v>11394</c:v>
                </c:pt>
                <c:pt idx="11395">
                  <c:v>11395</c:v>
                </c:pt>
                <c:pt idx="11396">
                  <c:v>11396</c:v>
                </c:pt>
                <c:pt idx="11397">
                  <c:v>11397</c:v>
                </c:pt>
                <c:pt idx="11398">
                  <c:v>11398</c:v>
                </c:pt>
                <c:pt idx="11399">
                  <c:v>11399</c:v>
                </c:pt>
                <c:pt idx="11400">
                  <c:v>11400</c:v>
                </c:pt>
                <c:pt idx="11401">
                  <c:v>11401</c:v>
                </c:pt>
                <c:pt idx="11402">
                  <c:v>11402</c:v>
                </c:pt>
                <c:pt idx="11403">
                  <c:v>11403</c:v>
                </c:pt>
                <c:pt idx="11404">
                  <c:v>11404</c:v>
                </c:pt>
                <c:pt idx="11405">
                  <c:v>11405</c:v>
                </c:pt>
                <c:pt idx="11406">
                  <c:v>11406</c:v>
                </c:pt>
                <c:pt idx="11407">
                  <c:v>11407</c:v>
                </c:pt>
                <c:pt idx="11408">
                  <c:v>11408</c:v>
                </c:pt>
                <c:pt idx="11409">
                  <c:v>11409</c:v>
                </c:pt>
                <c:pt idx="11410">
                  <c:v>11410</c:v>
                </c:pt>
                <c:pt idx="11411">
                  <c:v>11411</c:v>
                </c:pt>
                <c:pt idx="11412">
                  <c:v>11412</c:v>
                </c:pt>
                <c:pt idx="11413">
                  <c:v>11413</c:v>
                </c:pt>
                <c:pt idx="11414">
                  <c:v>11414</c:v>
                </c:pt>
                <c:pt idx="11415">
                  <c:v>11415</c:v>
                </c:pt>
                <c:pt idx="11416">
                  <c:v>11416</c:v>
                </c:pt>
                <c:pt idx="11417">
                  <c:v>11417</c:v>
                </c:pt>
                <c:pt idx="11418">
                  <c:v>11418</c:v>
                </c:pt>
                <c:pt idx="11419">
                  <c:v>11419</c:v>
                </c:pt>
                <c:pt idx="11420">
                  <c:v>11420</c:v>
                </c:pt>
                <c:pt idx="11421">
                  <c:v>11421</c:v>
                </c:pt>
                <c:pt idx="11422">
                  <c:v>11422</c:v>
                </c:pt>
                <c:pt idx="11423">
                  <c:v>11423</c:v>
                </c:pt>
                <c:pt idx="11424">
                  <c:v>11424</c:v>
                </c:pt>
                <c:pt idx="11425">
                  <c:v>11425</c:v>
                </c:pt>
                <c:pt idx="11426">
                  <c:v>11426</c:v>
                </c:pt>
                <c:pt idx="11427">
                  <c:v>11427</c:v>
                </c:pt>
                <c:pt idx="11428">
                  <c:v>11428</c:v>
                </c:pt>
                <c:pt idx="11429">
                  <c:v>11429</c:v>
                </c:pt>
                <c:pt idx="11430">
                  <c:v>11430</c:v>
                </c:pt>
                <c:pt idx="11431">
                  <c:v>11431</c:v>
                </c:pt>
                <c:pt idx="11432">
                  <c:v>11432</c:v>
                </c:pt>
                <c:pt idx="11433">
                  <c:v>11433</c:v>
                </c:pt>
                <c:pt idx="11434">
                  <c:v>11434</c:v>
                </c:pt>
                <c:pt idx="11435">
                  <c:v>11435</c:v>
                </c:pt>
                <c:pt idx="11436">
                  <c:v>11436</c:v>
                </c:pt>
                <c:pt idx="11437">
                  <c:v>11437</c:v>
                </c:pt>
                <c:pt idx="11438">
                  <c:v>11438</c:v>
                </c:pt>
                <c:pt idx="11439">
                  <c:v>11439</c:v>
                </c:pt>
                <c:pt idx="11440">
                  <c:v>11440</c:v>
                </c:pt>
                <c:pt idx="11441">
                  <c:v>11441</c:v>
                </c:pt>
                <c:pt idx="11442">
                  <c:v>11442</c:v>
                </c:pt>
                <c:pt idx="11443">
                  <c:v>11443</c:v>
                </c:pt>
                <c:pt idx="11444">
                  <c:v>11444</c:v>
                </c:pt>
                <c:pt idx="11445">
                  <c:v>11445</c:v>
                </c:pt>
                <c:pt idx="11446">
                  <c:v>11446</c:v>
                </c:pt>
                <c:pt idx="11447">
                  <c:v>11447</c:v>
                </c:pt>
                <c:pt idx="11448">
                  <c:v>11448</c:v>
                </c:pt>
                <c:pt idx="11449">
                  <c:v>11449</c:v>
                </c:pt>
                <c:pt idx="11450">
                  <c:v>11450</c:v>
                </c:pt>
                <c:pt idx="11451">
                  <c:v>11451</c:v>
                </c:pt>
                <c:pt idx="11452">
                  <c:v>11452</c:v>
                </c:pt>
                <c:pt idx="11453">
                  <c:v>11453</c:v>
                </c:pt>
                <c:pt idx="11454">
                  <c:v>11454</c:v>
                </c:pt>
                <c:pt idx="11455">
                  <c:v>11455</c:v>
                </c:pt>
                <c:pt idx="11456">
                  <c:v>11456</c:v>
                </c:pt>
                <c:pt idx="11457">
                  <c:v>11457</c:v>
                </c:pt>
                <c:pt idx="11458">
                  <c:v>11458</c:v>
                </c:pt>
                <c:pt idx="11459">
                  <c:v>11459</c:v>
                </c:pt>
                <c:pt idx="11460">
                  <c:v>11460</c:v>
                </c:pt>
                <c:pt idx="11461">
                  <c:v>11461</c:v>
                </c:pt>
                <c:pt idx="11462">
                  <c:v>11462</c:v>
                </c:pt>
                <c:pt idx="11463">
                  <c:v>11463</c:v>
                </c:pt>
                <c:pt idx="11464">
                  <c:v>11464</c:v>
                </c:pt>
                <c:pt idx="11465">
                  <c:v>11465</c:v>
                </c:pt>
                <c:pt idx="11466">
                  <c:v>11466</c:v>
                </c:pt>
                <c:pt idx="11467">
                  <c:v>11467</c:v>
                </c:pt>
                <c:pt idx="11468">
                  <c:v>11468</c:v>
                </c:pt>
                <c:pt idx="11469">
                  <c:v>11469</c:v>
                </c:pt>
                <c:pt idx="11470">
                  <c:v>11470</c:v>
                </c:pt>
                <c:pt idx="11471">
                  <c:v>11471</c:v>
                </c:pt>
                <c:pt idx="11472">
                  <c:v>11472</c:v>
                </c:pt>
                <c:pt idx="11473">
                  <c:v>11473</c:v>
                </c:pt>
                <c:pt idx="11474">
                  <c:v>11474</c:v>
                </c:pt>
                <c:pt idx="11475">
                  <c:v>11475</c:v>
                </c:pt>
                <c:pt idx="11476">
                  <c:v>11476</c:v>
                </c:pt>
                <c:pt idx="11477">
                  <c:v>11477</c:v>
                </c:pt>
                <c:pt idx="11478">
                  <c:v>11478</c:v>
                </c:pt>
                <c:pt idx="11479">
                  <c:v>11479</c:v>
                </c:pt>
                <c:pt idx="11480">
                  <c:v>11480</c:v>
                </c:pt>
                <c:pt idx="11481">
                  <c:v>11481</c:v>
                </c:pt>
                <c:pt idx="11482">
                  <c:v>11482</c:v>
                </c:pt>
                <c:pt idx="11483">
                  <c:v>11483</c:v>
                </c:pt>
                <c:pt idx="11484">
                  <c:v>11484</c:v>
                </c:pt>
                <c:pt idx="11485">
                  <c:v>11485</c:v>
                </c:pt>
                <c:pt idx="11486">
                  <c:v>11486</c:v>
                </c:pt>
                <c:pt idx="11487">
                  <c:v>11487</c:v>
                </c:pt>
                <c:pt idx="11488">
                  <c:v>11488</c:v>
                </c:pt>
                <c:pt idx="11489">
                  <c:v>11489</c:v>
                </c:pt>
                <c:pt idx="11490">
                  <c:v>11490</c:v>
                </c:pt>
                <c:pt idx="11491">
                  <c:v>11491</c:v>
                </c:pt>
                <c:pt idx="11492">
                  <c:v>11492</c:v>
                </c:pt>
                <c:pt idx="11493">
                  <c:v>11493</c:v>
                </c:pt>
                <c:pt idx="11494">
                  <c:v>11494</c:v>
                </c:pt>
                <c:pt idx="11495">
                  <c:v>11495</c:v>
                </c:pt>
                <c:pt idx="11496">
                  <c:v>11496</c:v>
                </c:pt>
                <c:pt idx="11497">
                  <c:v>11497</c:v>
                </c:pt>
                <c:pt idx="11498">
                  <c:v>11498</c:v>
                </c:pt>
                <c:pt idx="11499">
                  <c:v>11499</c:v>
                </c:pt>
                <c:pt idx="11500">
                  <c:v>11500</c:v>
                </c:pt>
                <c:pt idx="11501">
                  <c:v>11501</c:v>
                </c:pt>
                <c:pt idx="11502">
                  <c:v>11502</c:v>
                </c:pt>
                <c:pt idx="11503">
                  <c:v>11503</c:v>
                </c:pt>
                <c:pt idx="11504">
                  <c:v>11504</c:v>
                </c:pt>
                <c:pt idx="11505">
                  <c:v>11505</c:v>
                </c:pt>
                <c:pt idx="11506">
                  <c:v>11506</c:v>
                </c:pt>
                <c:pt idx="11507">
                  <c:v>11507</c:v>
                </c:pt>
                <c:pt idx="11508">
                  <c:v>11508</c:v>
                </c:pt>
                <c:pt idx="11509">
                  <c:v>11509</c:v>
                </c:pt>
                <c:pt idx="11510">
                  <c:v>11510</c:v>
                </c:pt>
                <c:pt idx="11511">
                  <c:v>11511</c:v>
                </c:pt>
                <c:pt idx="11512">
                  <c:v>11512</c:v>
                </c:pt>
                <c:pt idx="11513">
                  <c:v>11513</c:v>
                </c:pt>
                <c:pt idx="11514">
                  <c:v>11514</c:v>
                </c:pt>
                <c:pt idx="11515">
                  <c:v>11515</c:v>
                </c:pt>
                <c:pt idx="11516">
                  <c:v>11516</c:v>
                </c:pt>
                <c:pt idx="11517">
                  <c:v>11517</c:v>
                </c:pt>
                <c:pt idx="11518">
                  <c:v>11518</c:v>
                </c:pt>
                <c:pt idx="11519">
                  <c:v>11519</c:v>
                </c:pt>
                <c:pt idx="11520">
                  <c:v>11520</c:v>
                </c:pt>
                <c:pt idx="11521">
                  <c:v>11521</c:v>
                </c:pt>
                <c:pt idx="11522">
                  <c:v>11522</c:v>
                </c:pt>
                <c:pt idx="11523">
                  <c:v>11523</c:v>
                </c:pt>
                <c:pt idx="11524">
                  <c:v>11524</c:v>
                </c:pt>
                <c:pt idx="11525">
                  <c:v>11525</c:v>
                </c:pt>
                <c:pt idx="11526">
                  <c:v>11526</c:v>
                </c:pt>
                <c:pt idx="11527">
                  <c:v>11527</c:v>
                </c:pt>
                <c:pt idx="11528">
                  <c:v>11528</c:v>
                </c:pt>
                <c:pt idx="11529">
                  <c:v>11529</c:v>
                </c:pt>
                <c:pt idx="11530">
                  <c:v>11530</c:v>
                </c:pt>
                <c:pt idx="11531">
                  <c:v>11531</c:v>
                </c:pt>
                <c:pt idx="11532">
                  <c:v>11532</c:v>
                </c:pt>
                <c:pt idx="11533">
                  <c:v>11533</c:v>
                </c:pt>
                <c:pt idx="11534">
                  <c:v>11534</c:v>
                </c:pt>
                <c:pt idx="11535">
                  <c:v>11535</c:v>
                </c:pt>
                <c:pt idx="11536">
                  <c:v>11536</c:v>
                </c:pt>
                <c:pt idx="11537">
                  <c:v>11537</c:v>
                </c:pt>
                <c:pt idx="11538">
                  <c:v>11538</c:v>
                </c:pt>
                <c:pt idx="11539">
                  <c:v>11539</c:v>
                </c:pt>
                <c:pt idx="11540">
                  <c:v>11540</c:v>
                </c:pt>
                <c:pt idx="11541">
                  <c:v>11541</c:v>
                </c:pt>
                <c:pt idx="11542">
                  <c:v>11542</c:v>
                </c:pt>
                <c:pt idx="11543">
                  <c:v>11543</c:v>
                </c:pt>
                <c:pt idx="11544">
                  <c:v>11544</c:v>
                </c:pt>
                <c:pt idx="11545">
                  <c:v>11545</c:v>
                </c:pt>
                <c:pt idx="11546">
                  <c:v>11546</c:v>
                </c:pt>
                <c:pt idx="11547">
                  <c:v>11547</c:v>
                </c:pt>
                <c:pt idx="11548">
                  <c:v>11548</c:v>
                </c:pt>
                <c:pt idx="11549">
                  <c:v>11549</c:v>
                </c:pt>
                <c:pt idx="11550">
                  <c:v>11550</c:v>
                </c:pt>
                <c:pt idx="11551">
                  <c:v>11551</c:v>
                </c:pt>
                <c:pt idx="11552">
                  <c:v>11552</c:v>
                </c:pt>
                <c:pt idx="11553">
                  <c:v>11553</c:v>
                </c:pt>
                <c:pt idx="11554">
                  <c:v>11554</c:v>
                </c:pt>
                <c:pt idx="11555">
                  <c:v>11555</c:v>
                </c:pt>
                <c:pt idx="11556">
                  <c:v>11556</c:v>
                </c:pt>
                <c:pt idx="11557">
                  <c:v>11557</c:v>
                </c:pt>
                <c:pt idx="11558">
                  <c:v>11558</c:v>
                </c:pt>
                <c:pt idx="11559">
                  <c:v>11559</c:v>
                </c:pt>
                <c:pt idx="11560">
                  <c:v>11560</c:v>
                </c:pt>
                <c:pt idx="11561">
                  <c:v>11561</c:v>
                </c:pt>
                <c:pt idx="11562">
                  <c:v>11562</c:v>
                </c:pt>
                <c:pt idx="11563">
                  <c:v>11563</c:v>
                </c:pt>
                <c:pt idx="11564">
                  <c:v>11564</c:v>
                </c:pt>
                <c:pt idx="11565">
                  <c:v>11565</c:v>
                </c:pt>
                <c:pt idx="11566">
                  <c:v>11566</c:v>
                </c:pt>
                <c:pt idx="11567">
                  <c:v>11567</c:v>
                </c:pt>
                <c:pt idx="11568">
                  <c:v>11568</c:v>
                </c:pt>
                <c:pt idx="11569">
                  <c:v>11569</c:v>
                </c:pt>
                <c:pt idx="11570">
                  <c:v>11570</c:v>
                </c:pt>
                <c:pt idx="11571">
                  <c:v>11571</c:v>
                </c:pt>
                <c:pt idx="11572">
                  <c:v>11572</c:v>
                </c:pt>
                <c:pt idx="11573">
                  <c:v>11573</c:v>
                </c:pt>
                <c:pt idx="11574">
                  <c:v>11574</c:v>
                </c:pt>
                <c:pt idx="11575">
                  <c:v>11575</c:v>
                </c:pt>
                <c:pt idx="11576">
                  <c:v>11576</c:v>
                </c:pt>
                <c:pt idx="11577">
                  <c:v>11577</c:v>
                </c:pt>
                <c:pt idx="11578">
                  <c:v>11578</c:v>
                </c:pt>
                <c:pt idx="11579">
                  <c:v>11579</c:v>
                </c:pt>
                <c:pt idx="11580">
                  <c:v>11580</c:v>
                </c:pt>
                <c:pt idx="11581">
                  <c:v>11581</c:v>
                </c:pt>
                <c:pt idx="11582">
                  <c:v>11582</c:v>
                </c:pt>
                <c:pt idx="11583">
                  <c:v>11583</c:v>
                </c:pt>
                <c:pt idx="11584">
                  <c:v>11584</c:v>
                </c:pt>
                <c:pt idx="11585">
                  <c:v>11585</c:v>
                </c:pt>
                <c:pt idx="11586">
                  <c:v>11586</c:v>
                </c:pt>
                <c:pt idx="11587">
                  <c:v>11587</c:v>
                </c:pt>
                <c:pt idx="11588">
                  <c:v>11588</c:v>
                </c:pt>
                <c:pt idx="11589">
                  <c:v>11589</c:v>
                </c:pt>
                <c:pt idx="11590">
                  <c:v>11590</c:v>
                </c:pt>
                <c:pt idx="11591">
                  <c:v>11591</c:v>
                </c:pt>
                <c:pt idx="11592">
                  <c:v>11592</c:v>
                </c:pt>
                <c:pt idx="11593">
                  <c:v>11593</c:v>
                </c:pt>
                <c:pt idx="11594">
                  <c:v>11594</c:v>
                </c:pt>
                <c:pt idx="11595">
                  <c:v>11595</c:v>
                </c:pt>
                <c:pt idx="11596">
                  <c:v>11596</c:v>
                </c:pt>
                <c:pt idx="11597">
                  <c:v>11597</c:v>
                </c:pt>
                <c:pt idx="11598">
                  <c:v>11598</c:v>
                </c:pt>
                <c:pt idx="11599">
                  <c:v>11599</c:v>
                </c:pt>
                <c:pt idx="11600">
                  <c:v>11600</c:v>
                </c:pt>
                <c:pt idx="11601">
                  <c:v>11601</c:v>
                </c:pt>
                <c:pt idx="11602">
                  <c:v>11602</c:v>
                </c:pt>
                <c:pt idx="11603">
                  <c:v>11603</c:v>
                </c:pt>
                <c:pt idx="11604">
                  <c:v>11604</c:v>
                </c:pt>
                <c:pt idx="11605">
                  <c:v>11605</c:v>
                </c:pt>
                <c:pt idx="11606">
                  <c:v>11606</c:v>
                </c:pt>
                <c:pt idx="11607">
                  <c:v>11607</c:v>
                </c:pt>
                <c:pt idx="11608">
                  <c:v>11608</c:v>
                </c:pt>
                <c:pt idx="11609">
                  <c:v>11609</c:v>
                </c:pt>
                <c:pt idx="11610">
                  <c:v>11610</c:v>
                </c:pt>
                <c:pt idx="11611">
                  <c:v>11611</c:v>
                </c:pt>
                <c:pt idx="11612">
                  <c:v>11612</c:v>
                </c:pt>
                <c:pt idx="11613">
                  <c:v>11613</c:v>
                </c:pt>
                <c:pt idx="11614">
                  <c:v>11614</c:v>
                </c:pt>
                <c:pt idx="11615">
                  <c:v>11615</c:v>
                </c:pt>
                <c:pt idx="11616">
                  <c:v>11616</c:v>
                </c:pt>
                <c:pt idx="11617">
                  <c:v>11617</c:v>
                </c:pt>
                <c:pt idx="11618">
                  <c:v>11618</c:v>
                </c:pt>
                <c:pt idx="11619">
                  <c:v>11619</c:v>
                </c:pt>
                <c:pt idx="11620">
                  <c:v>11620</c:v>
                </c:pt>
                <c:pt idx="11621">
                  <c:v>11621</c:v>
                </c:pt>
                <c:pt idx="11622">
                  <c:v>11622</c:v>
                </c:pt>
                <c:pt idx="11623">
                  <c:v>11623</c:v>
                </c:pt>
                <c:pt idx="11624">
                  <c:v>11624</c:v>
                </c:pt>
                <c:pt idx="11625">
                  <c:v>11625</c:v>
                </c:pt>
                <c:pt idx="11626">
                  <c:v>11626</c:v>
                </c:pt>
                <c:pt idx="11627">
                  <c:v>11627</c:v>
                </c:pt>
                <c:pt idx="11628">
                  <c:v>11628</c:v>
                </c:pt>
                <c:pt idx="11629">
                  <c:v>11629</c:v>
                </c:pt>
                <c:pt idx="11630">
                  <c:v>11630</c:v>
                </c:pt>
                <c:pt idx="11631">
                  <c:v>11631</c:v>
                </c:pt>
                <c:pt idx="11632">
                  <c:v>11632</c:v>
                </c:pt>
                <c:pt idx="11633">
                  <c:v>11633</c:v>
                </c:pt>
                <c:pt idx="11634">
                  <c:v>11634</c:v>
                </c:pt>
                <c:pt idx="11635">
                  <c:v>11635</c:v>
                </c:pt>
                <c:pt idx="11636">
                  <c:v>11636</c:v>
                </c:pt>
                <c:pt idx="11637">
                  <c:v>11637</c:v>
                </c:pt>
                <c:pt idx="11638">
                  <c:v>11638</c:v>
                </c:pt>
                <c:pt idx="11639">
                  <c:v>11639</c:v>
                </c:pt>
                <c:pt idx="11640">
                  <c:v>11640</c:v>
                </c:pt>
                <c:pt idx="11641">
                  <c:v>11641</c:v>
                </c:pt>
                <c:pt idx="11642">
                  <c:v>11642</c:v>
                </c:pt>
                <c:pt idx="11643">
                  <c:v>11643</c:v>
                </c:pt>
                <c:pt idx="11644">
                  <c:v>11644</c:v>
                </c:pt>
                <c:pt idx="11645">
                  <c:v>11645</c:v>
                </c:pt>
                <c:pt idx="11646">
                  <c:v>11646</c:v>
                </c:pt>
                <c:pt idx="11647">
                  <c:v>11647</c:v>
                </c:pt>
                <c:pt idx="11648">
                  <c:v>11648</c:v>
                </c:pt>
                <c:pt idx="11649">
                  <c:v>11649</c:v>
                </c:pt>
                <c:pt idx="11650">
                  <c:v>11650</c:v>
                </c:pt>
                <c:pt idx="11651">
                  <c:v>11651</c:v>
                </c:pt>
                <c:pt idx="11652">
                  <c:v>11652</c:v>
                </c:pt>
                <c:pt idx="11653">
                  <c:v>11653</c:v>
                </c:pt>
                <c:pt idx="11654">
                  <c:v>11654</c:v>
                </c:pt>
                <c:pt idx="11655">
                  <c:v>11655</c:v>
                </c:pt>
                <c:pt idx="11656">
                  <c:v>11656</c:v>
                </c:pt>
                <c:pt idx="11657">
                  <c:v>11657</c:v>
                </c:pt>
                <c:pt idx="11658">
                  <c:v>11658</c:v>
                </c:pt>
                <c:pt idx="11659">
                  <c:v>11659</c:v>
                </c:pt>
                <c:pt idx="11660">
                  <c:v>11660</c:v>
                </c:pt>
                <c:pt idx="11661">
                  <c:v>11661</c:v>
                </c:pt>
                <c:pt idx="11662">
                  <c:v>11662</c:v>
                </c:pt>
                <c:pt idx="11663">
                  <c:v>11663</c:v>
                </c:pt>
                <c:pt idx="11664">
                  <c:v>11664</c:v>
                </c:pt>
                <c:pt idx="11665">
                  <c:v>11665</c:v>
                </c:pt>
                <c:pt idx="11666">
                  <c:v>11666</c:v>
                </c:pt>
                <c:pt idx="11667">
                  <c:v>11667</c:v>
                </c:pt>
                <c:pt idx="11668">
                  <c:v>11668</c:v>
                </c:pt>
                <c:pt idx="11669">
                  <c:v>11669</c:v>
                </c:pt>
                <c:pt idx="11670">
                  <c:v>11670</c:v>
                </c:pt>
                <c:pt idx="11671">
                  <c:v>11671</c:v>
                </c:pt>
                <c:pt idx="11672">
                  <c:v>11672</c:v>
                </c:pt>
                <c:pt idx="11673">
                  <c:v>11673</c:v>
                </c:pt>
                <c:pt idx="11674">
                  <c:v>11674</c:v>
                </c:pt>
                <c:pt idx="11675">
                  <c:v>11675</c:v>
                </c:pt>
                <c:pt idx="11676">
                  <c:v>11676</c:v>
                </c:pt>
                <c:pt idx="11677">
                  <c:v>11677</c:v>
                </c:pt>
                <c:pt idx="11678">
                  <c:v>11678</c:v>
                </c:pt>
                <c:pt idx="11679">
                  <c:v>11679</c:v>
                </c:pt>
                <c:pt idx="11680">
                  <c:v>11680</c:v>
                </c:pt>
                <c:pt idx="11681">
                  <c:v>11681</c:v>
                </c:pt>
                <c:pt idx="11682">
                  <c:v>11682</c:v>
                </c:pt>
                <c:pt idx="11683">
                  <c:v>11683</c:v>
                </c:pt>
                <c:pt idx="11684">
                  <c:v>11684</c:v>
                </c:pt>
                <c:pt idx="11685">
                  <c:v>11685</c:v>
                </c:pt>
                <c:pt idx="11686">
                  <c:v>11686</c:v>
                </c:pt>
                <c:pt idx="11687">
                  <c:v>11687</c:v>
                </c:pt>
                <c:pt idx="11688">
                  <c:v>11688</c:v>
                </c:pt>
                <c:pt idx="11689">
                  <c:v>11689</c:v>
                </c:pt>
                <c:pt idx="11690">
                  <c:v>11690</c:v>
                </c:pt>
                <c:pt idx="11691">
                  <c:v>11691</c:v>
                </c:pt>
                <c:pt idx="11692">
                  <c:v>11692</c:v>
                </c:pt>
                <c:pt idx="11693">
                  <c:v>11693</c:v>
                </c:pt>
                <c:pt idx="11694">
                  <c:v>11694</c:v>
                </c:pt>
                <c:pt idx="11695">
                  <c:v>11695</c:v>
                </c:pt>
                <c:pt idx="11696">
                  <c:v>11696</c:v>
                </c:pt>
                <c:pt idx="11697">
                  <c:v>11697</c:v>
                </c:pt>
                <c:pt idx="11698">
                  <c:v>11698</c:v>
                </c:pt>
                <c:pt idx="11699">
                  <c:v>11699</c:v>
                </c:pt>
                <c:pt idx="11700">
                  <c:v>11700</c:v>
                </c:pt>
                <c:pt idx="11701">
                  <c:v>11701</c:v>
                </c:pt>
                <c:pt idx="11702">
                  <c:v>11702</c:v>
                </c:pt>
                <c:pt idx="11703">
                  <c:v>11703</c:v>
                </c:pt>
                <c:pt idx="11704">
                  <c:v>11704</c:v>
                </c:pt>
                <c:pt idx="11705">
                  <c:v>11705</c:v>
                </c:pt>
                <c:pt idx="11706">
                  <c:v>11706</c:v>
                </c:pt>
                <c:pt idx="11707">
                  <c:v>11707</c:v>
                </c:pt>
                <c:pt idx="11708">
                  <c:v>11708</c:v>
                </c:pt>
                <c:pt idx="11709">
                  <c:v>11709</c:v>
                </c:pt>
                <c:pt idx="11710">
                  <c:v>11710</c:v>
                </c:pt>
                <c:pt idx="11711">
                  <c:v>11711</c:v>
                </c:pt>
                <c:pt idx="11712">
                  <c:v>11712</c:v>
                </c:pt>
                <c:pt idx="11713">
                  <c:v>11713</c:v>
                </c:pt>
                <c:pt idx="11714">
                  <c:v>11714</c:v>
                </c:pt>
                <c:pt idx="11715">
                  <c:v>11715</c:v>
                </c:pt>
                <c:pt idx="11716">
                  <c:v>11716</c:v>
                </c:pt>
                <c:pt idx="11717">
                  <c:v>11717</c:v>
                </c:pt>
                <c:pt idx="11718">
                  <c:v>11718</c:v>
                </c:pt>
                <c:pt idx="11719">
                  <c:v>11719</c:v>
                </c:pt>
                <c:pt idx="11720">
                  <c:v>11720</c:v>
                </c:pt>
                <c:pt idx="11721">
                  <c:v>11721</c:v>
                </c:pt>
                <c:pt idx="11722">
                  <c:v>11722</c:v>
                </c:pt>
                <c:pt idx="11723">
                  <c:v>11723</c:v>
                </c:pt>
                <c:pt idx="11724">
                  <c:v>11724</c:v>
                </c:pt>
                <c:pt idx="11725">
                  <c:v>11725</c:v>
                </c:pt>
                <c:pt idx="11726">
                  <c:v>11726</c:v>
                </c:pt>
                <c:pt idx="11727">
                  <c:v>11727</c:v>
                </c:pt>
                <c:pt idx="11728">
                  <c:v>11728</c:v>
                </c:pt>
                <c:pt idx="11729">
                  <c:v>11729</c:v>
                </c:pt>
                <c:pt idx="11730">
                  <c:v>11730</c:v>
                </c:pt>
                <c:pt idx="11731">
                  <c:v>11731</c:v>
                </c:pt>
                <c:pt idx="11732">
                  <c:v>11732</c:v>
                </c:pt>
                <c:pt idx="11733">
                  <c:v>11733</c:v>
                </c:pt>
                <c:pt idx="11734">
                  <c:v>11734</c:v>
                </c:pt>
                <c:pt idx="11735">
                  <c:v>11735</c:v>
                </c:pt>
                <c:pt idx="11736">
                  <c:v>11736</c:v>
                </c:pt>
                <c:pt idx="11737">
                  <c:v>11737</c:v>
                </c:pt>
                <c:pt idx="11738">
                  <c:v>11738</c:v>
                </c:pt>
                <c:pt idx="11739">
                  <c:v>11739</c:v>
                </c:pt>
                <c:pt idx="11740">
                  <c:v>11740</c:v>
                </c:pt>
                <c:pt idx="11741">
                  <c:v>11741</c:v>
                </c:pt>
                <c:pt idx="11742">
                  <c:v>11742</c:v>
                </c:pt>
                <c:pt idx="11743">
                  <c:v>11743</c:v>
                </c:pt>
                <c:pt idx="11744">
                  <c:v>11744</c:v>
                </c:pt>
                <c:pt idx="11745">
                  <c:v>11745</c:v>
                </c:pt>
                <c:pt idx="11746">
                  <c:v>11746</c:v>
                </c:pt>
                <c:pt idx="11747">
                  <c:v>11747</c:v>
                </c:pt>
                <c:pt idx="11748">
                  <c:v>11748</c:v>
                </c:pt>
                <c:pt idx="11749">
                  <c:v>11749</c:v>
                </c:pt>
                <c:pt idx="11750">
                  <c:v>11750</c:v>
                </c:pt>
                <c:pt idx="11751">
                  <c:v>11751</c:v>
                </c:pt>
                <c:pt idx="11752">
                  <c:v>11752</c:v>
                </c:pt>
                <c:pt idx="11753">
                  <c:v>11753</c:v>
                </c:pt>
                <c:pt idx="11754">
                  <c:v>11754</c:v>
                </c:pt>
                <c:pt idx="11755">
                  <c:v>11755</c:v>
                </c:pt>
                <c:pt idx="11756">
                  <c:v>11756</c:v>
                </c:pt>
                <c:pt idx="11757">
                  <c:v>11757</c:v>
                </c:pt>
                <c:pt idx="11758">
                  <c:v>11758</c:v>
                </c:pt>
                <c:pt idx="11759">
                  <c:v>11759</c:v>
                </c:pt>
                <c:pt idx="11760">
                  <c:v>11760</c:v>
                </c:pt>
                <c:pt idx="11761">
                  <c:v>11761</c:v>
                </c:pt>
                <c:pt idx="11762">
                  <c:v>11762</c:v>
                </c:pt>
                <c:pt idx="11763">
                  <c:v>11763</c:v>
                </c:pt>
                <c:pt idx="11764">
                  <c:v>11764</c:v>
                </c:pt>
                <c:pt idx="11765">
                  <c:v>11765</c:v>
                </c:pt>
                <c:pt idx="11766">
                  <c:v>11766</c:v>
                </c:pt>
                <c:pt idx="11767">
                  <c:v>11767</c:v>
                </c:pt>
                <c:pt idx="11768">
                  <c:v>11768</c:v>
                </c:pt>
                <c:pt idx="11769">
                  <c:v>11769</c:v>
                </c:pt>
                <c:pt idx="11770">
                  <c:v>11770</c:v>
                </c:pt>
                <c:pt idx="11771">
                  <c:v>11771</c:v>
                </c:pt>
                <c:pt idx="11772">
                  <c:v>11772</c:v>
                </c:pt>
                <c:pt idx="11773">
                  <c:v>11773</c:v>
                </c:pt>
                <c:pt idx="11774">
                  <c:v>11774</c:v>
                </c:pt>
                <c:pt idx="11775">
                  <c:v>11775</c:v>
                </c:pt>
                <c:pt idx="11776">
                  <c:v>11776</c:v>
                </c:pt>
                <c:pt idx="11777">
                  <c:v>11777</c:v>
                </c:pt>
                <c:pt idx="11778">
                  <c:v>11778</c:v>
                </c:pt>
                <c:pt idx="11779">
                  <c:v>11779</c:v>
                </c:pt>
                <c:pt idx="11780">
                  <c:v>11780</c:v>
                </c:pt>
                <c:pt idx="11781">
                  <c:v>11781</c:v>
                </c:pt>
                <c:pt idx="11782">
                  <c:v>11782</c:v>
                </c:pt>
                <c:pt idx="11783">
                  <c:v>11783</c:v>
                </c:pt>
                <c:pt idx="11784">
                  <c:v>11784</c:v>
                </c:pt>
                <c:pt idx="11785">
                  <c:v>11785</c:v>
                </c:pt>
                <c:pt idx="11786">
                  <c:v>11786</c:v>
                </c:pt>
                <c:pt idx="11787">
                  <c:v>11787</c:v>
                </c:pt>
                <c:pt idx="11788">
                  <c:v>11788</c:v>
                </c:pt>
                <c:pt idx="11789">
                  <c:v>11789</c:v>
                </c:pt>
                <c:pt idx="11790">
                  <c:v>11790</c:v>
                </c:pt>
                <c:pt idx="11791">
                  <c:v>11791</c:v>
                </c:pt>
                <c:pt idx="11792">
                  <c:v>11792</c:v>
                </c:pt>
                <c:pt idx="11793">
                  <c:v>11793</c:v>
                </c:pt>
                <c:pt idx="11794">
                  <c:v>11794</c:v>
                </c:pt>
                <c:pt idx="11795">
                  <c:v>11795</c:v>
                </c:pt>
                <c:pt idx="11796">
                  <c:v>11796</c:v>
                </c:pt>
                <c:pt idx="11797">
                  <c:v>11797</c:v>
                </c:pt>
                <c:pt idx="11798">
                  <c:v>11798</c:v>
                </c:pt>
                <c:pt idx="11799">
                  <c:v>11799</c:v>
                </c:pt>
                <c:pt idx="11800">
                  <c:v>11800</c:v>
                </c:pt>
                <c:pt idx="11801">
                  <c:v>11801</c:v>
                </c:pt>
                <c:pt idx="11802">
                  <c:v>11802</c:v>
                </c:pt>
                <c:pt idx="11803">
                  <c:v>11803</c:v>
                </c:pt>
                <c:pt idx="11804">
                  <c:v>11804</c:v>
                </c:pt>
                <c:pt idx="11805">
                  <c:v>11805</c:v>
                </c:pt>
                <c:pt idx="11806">
                  <c:v>11806</c:v>
                </c:pt>
                <c:pt idx="11807">
                  <c:v>11807</c:v>
                </c:pt>
                <c:pt idx="11808">
                  <c:v>11808</c:v>
                </c:pt>
                <c:pt idx="11809">
                  <c:v>11809</c:v>
                </c:pt>
                <c:pt idx="11810">
                  <c:v>11810</c:v>
                </c:pt>
                <c:pt idx="11811">
                  <c:v>11811</c:v>
                </c:pt>
                <c:pt idx="11812">
                  <c:v>11812</c:v>
                </c:pt>
                <c:pt idx="11813">
                  <c:v>11813</c:v>
                </c:pt>
                <c:pt idx="11814">
                  <c:v>11814</c:v>
                </c:pt>
                <c:pt idx="11815">
                  <c:v>11815</c:v>
                </c:pt>
                <c:pt idx="11816">
                  <c:v>11816</c:v>
                </c:pt>
                <c:pt idx="11817">
                  <c:v>11817</c:v>
                </c:pt>
                <c:pt idx="11818">
                  <c:v>11818</c:v>
                </c:pt>
                <c:pt idx="11819">
                  <c:v>11819</c:v>
                </c:pt>
                <c:pt idx="11820">
                  <c:v>11820</c:v>
                </c:pt>
                <c:pt idx="11821">
                  <c:v>11821</c:v>
                </c:pt>
                <c:pt idx="11822">
                  <c:v>11822</c:v>
                </c:pt>
                <c:pt idx="11823">
                  <c:v>11823</c:v>
                </c:pt>
                <c:pt idx="11824">
                  <c:v>11824</c:v>
                </c:pt>
                <c:pt idx="11825">
                  <c:v>11825</c:v>
                </c:pt>
                <c:pt idx="11826">
                  <c:v>11826</c:v>
                </c:pt>
                <c:pt idx="11827">
                  <c:v>11827</c:v>
                </c:pt>
                <c:pt idx="11828">
                  <c:v>11828</c:v>
                </c:pt>
                <c:pt idx="11829">
                  <c:v>11829</c:v>
                </c:pt>
                <c:pt idx="11830">
                  <c:v>11830</c:v>
                </c:pt>
                <c:pt idx="11831">
                  <c:v>11831</c:v>
                </c:pt>
                <c:pt idx="11832">
                  <c:v>11832</c:v>
                </c:pt>
                <c:pt idx="11833">
                  <c:v>11833</c:v>
                </c:pt>
                <c:pt idx="11834">
                  <c:v>11834</c:v>
                </c:pt>
                <c:pt idx="11835">
                  <c:v>11835</c:v>
                </c:pt>
                <c:pt idx="11836">
                  <c:v>11836</c:v>
                </c:pt>
                <c:pt idx="11837">
                  <c:v>11837</c:v>
                </c:pt>
                <c:pt idx="11838">
                  <c:v>11838</c:v>
                </c:pt>
                <c:pt idx="11839">
                  <c:v>11839</c:v>
                </c:pt>
                <c:pt idx="11840">
                  <c:v>11840</c:v>
                </c:pt>
                <c:pt idx="11841">
                  <c:v>11841</c:v>
                </c:pt>
                <c:pt idx="11842">
                  <c:v>11842</c:v>
                </c:pt>
                <c:pt idx="11843">
                  <c:v>11843</c:v>
                </c:pt>
                <c:pt idx="11844">
                  <c:v>11844</c:v>
                </c:pt>
                <c:pt idx="11845">
                  <c:v>11845</c:v>
                </c:pt>
                <c:pt idx="11846">
                  <c:v>11846</c:v>
                </c:pt>
                <c:pt idx="11847">
                  <c:v>11847</c:v>
                </c:pt>
                <c:pt idx="11848">
                  <c:v>11848</c:v>
                </c:pt>
                <c:pt idx="11849">
                  <c:v>11849</c:v>
                </c:pt>
                <c:pt idx="11850">
                  <c:v>11850</c:v>
                </c:pt>
                <c:pt idx="11851">
                  <c:v>11851</c:v>
                </c:pt>
                <c:pt idx="11852">
                  <c:v>11852</c:v>
                </c:pt>
                <c:pt idx="11853">
                  <c:v>11853</c:v>
                </c:pt>
                <c:pt idx="11854">
                  <c:v>11854</c:v>
                </c:pt>
                <c:pt idx="11855">
                  <c:v>11855</c:v>
                </c:pt>
                <c:pt idx="11856">
                  <c:v>11856</c:v>
                </c:pt>
                <c:pt idx="11857">
                  <c:v>11857</c:v>
                </c:pt>
                <c:pt idx="11858">
                  <c:v>11858</c:v>
                </c:pt>
                <c:pt idx="11859">
                  <c:v>11859</c:v>
                </c:pt>
                <c:pt idx="11860">
                  <c:v>11860</c:v>
                </c:pt>
                <c:pt idx="11861">
                  <c:v>11861</c:v>
                </c:pt>
                <c:pt idx="11862">
                  <c:v>11862</c:v>
                </c:pt>
                <c:pt idx="11863">
                  <c:v>11863</c:v>
                </c:pt>
                <c:pt idx="11864">
                  <c:v>11864</c:v>
                </c:pt>
                <c:pt idx="11865">
                  <c:v>11865</c:v>
                </c:pt>
                <c:pt idx="11866">
                  <c:v>11866</c:v>
                </c:pt>
                <c:pt idx="11867">
                  <c:v>11867</c:v>
                </c:pt>
                <c:pt idx="11868">
                  <c:v>11868</c:v>
                </c:pt>
                <c:pt idx="11869">
                  <c:v>11869</c:v>
                </c:pt>
                <c:pt idx="11870">
                  <c:v>11870</c:v>
                </c:pt>
                <c:pt idx="11871">
                  <c:v>11871</c:v>
                </c:pt>
                <c:pt idx="11872">
                  <c:v>11872</c:v>
                </c:pt>
                <c:pt idx="11873">
                  <c:v>11873</c:v>
                </c:pt>
                <c:pt idx="11874">
                  <c:v>11874</c:v>
                </c:pt>
                <c:pt idx="11875">
                  <c:v>11875</c:v>
                </c:pt>
                <c:pt idx="11876">
                  <c:v>11876</c:v>
                </c:pt>
                <c:pt idx="11877">
                  <c:v>11877</c:v>
                </c:pt>
                <c:pt idx="11878">
                  <c:v>11878</c:v>
                </c:pt>
                <c:pt idx="11879">
                  <c:v>11879</c:v>
                </c:pt>
                <c:pt idx="11880">
                  <c:v>11880</c:v>
                </c:pt>
                <c:pt idx="11881">
                  <c:v>11881</c:v>
                </c:pt>
                <c:pt idx="11882">
                  <c:v>11882</c:v>
                </c:pt>
                <c:pt idx="11883">
                  <c:v>11883</c:v>
                </c:pt>
                <c:pt idx="11884">
                  <c:v>11884</c:v>
                </c:pt>
                <c:pt idx="11885">
                  <c:v>11885</c:v>
                </c:pt>
                <c:pt idx="11886">
                  <c:v>11886</c:v>
                </c:pt>
                <c:pt idx="11887">
                  <c:v>11887</c:v>
                </c:pt>
                <c:pt idx="11888">
                  <c:v>11888</c:v>
                </c:pt>
                <c:pt idx="11889">
                  <c:v>11889</c:v>
                </c:pt>
                <c:pt idx="11890">
                  <c:v>11890</c:v>
                </c:pt>
                <c:pt idx="11891">
                  <c:v>11891</c:v>
                </c:pt>
                <c:pt idx="11892">
                  <c:v>11892</c:v>
                </c:pt>
                <c:pt idx="11893">
                  <c:v>11893</c:v>
                </c:pt>
                <c:pt idx="11894">
                  <c:v>11894</c:v>
                </c:pt>
                <c:pt idx="11895">
                  <c:v>11895</c:v>
                </c:pt>
                <c:pt idx="11896">
                  <c:v>11896</c:v>
                </c:pt>
                <c:pt idx="11897">
                  <c:v>11897</c:v>
                </c:pt>
                <c:pt idx="11898">
                  <c:v>11898</c:v>
                </c:pt>
                <c:pt idx="11899">
                  <c:v>11899</c:v>
                </c:pt>
                <c:pt idx="11900">
                  <c:v>11900</c:v>
                </c:pt>
                <c:pt idx="11901">
                  <c:v>11901</c:v>
                </c:pt>
                <c:pt idx="11902">
                  <c:v>11902</c:v>
                </c:pt>
                <c:pt idx="11903">
                  <c:v>11903</c:v>
                </c:pt>
                <c:pt idx="11904">
                  <c:v>11904</c:v>
                </c:pt>
                <c:pt idx="11905">
                  <c:v>11905</c:v>
                </c:pt>
                <c:pt idx="11906">
                  <c:v>11906</c:v>
                </c:pt>
                <c:pt idx="11907">
                  <c:v>11907</c:v>
                </c:pt>
                <c:pt idx="11908">
                  <c:v>11908</c:v>
                </c:pt>
                <c:pt idx="11909">
                  <c:v>11909</c:v>
                </c:pt>
                <c:pt idx="11910">
                  <c:v>11910</c:v>
                </c:pt>
                <c:pt idx="11911">
                  <c:v>11911</c:v>
                </c:pt>
                <c:pt idx="11912">
                  <c:v>11912</c:v>
                </c:pt>
                <c:pt idx="11913">
                  <c:v>11913</c:v>
                </c:pt>
                <c:pt idx="11914">
                  <c:v>11914</c:v>
                </c:pt>
                <c:pt idx="11915">
                  <c:v>11915</c:v>
                </c:pt>
                <c:pt idx="11916">
                  <c:v>11916</c:v>
                </c:pt>
                <c:pt idx="11917">
                  <c:v>11917</c:v>
                </c:pt>
                <c:pt idx="11918">
                  <c:v>11918</c:v>
                </c:pt>
                <c:pt idx="11919">
                  <c:v>11919</c:v>
                </c:pt>
                <c:pt idx="11920">
                  <c:v>11920</c:v>
                </c:pt>
                <c:pt idx="11921">
                  <c:v>11921</c:v>
                </c:pt>
                <c:pt idx="11922">
                  <c:v>11922</c:v>
                </c:pt>
                <c:pt idx="11923">
                  <c:v>11923</c:v>
                </c:pt>
                <c:pt idx="11924">
                  <c:v>11924</c:v>
                </c:pt>
                <c:pt idx="11925">
                  <c:v>11925</c:v>
                </c:pt>
                <c:pt idx="11926">
                  <c:v>11926</c:v>
                </c:pt>
                <c:pt idx="11927">
                  <c:v>11927</c:v>
                </c:pt>
                <c:pt idx="11928">
                  <c:v>11928</c:v>
                </c:pt>
                <c:pt idx="11929">
                  <c:v>11929</c:v>
                </c:pt>
                <c:pt idx="11930">
                  <c:v>11930</c:v>
                </c:pt>
                <c:pt idx="11931">
                  <c:v>11931</c:v>
                </c:pt>
                <c:pt idx="11932">
                  <c:v>11932</c:v>
                </c:pt>
                <c:pt idx="11933">
                  <c:v>11933</c:v>
                </c:pt>
                <c:pt idx="11934">
                  <c:v>11934</c:v>
                </c:pt>
                <c:pt idx="11935">
                  <c:v>11935</c:v>
                </c:pt>
                <c:pt idx="11936">
                  <c:v>11936</c:v>
                </c:pt>
                <c:pt idx="11937">
                  <c:v>11937</c:v>
                </c:pt>
                <c:pt idx="11938">
                  <c:v>11938</c:v>
                </c:pt>
                <c:pt idx="11939">
                  <c:v>11939</c:v>
                </c:pt>
                <c:pt idx="11940">
                  <c:v>11940</c:v>
                </c:pt>
                <c:pt idx="11941">
                  <c:v>11941</c:v>
                </c:pt>
                <c:pt idx="11942">
                  <c:v>11942</c:v>
                </c:pt>
                <c:pt idx="11943">
                  <c:v>11943</c:v>
                </c:pt>
                <c:pt idx="11944">
                  <c:v>11944</c:v>
                </c:pt>
                <c:pt idx="11945">
                  <c:v>11945</c:v>
                </c:pt>
                <c:pt idx="11946">
                  <c:v>11946</c:v>
                </c:pt>
                <c:pt idx="11947">
                  <c:v>11947</c:v>
                </c:pt>
                <c:pt idx="11948">
                  <c:v>11948</c:v>
                </c:pt>
                <c:pt idx="11949">
                  <c:v>11949</c:v>
                </c:pt>
                <c:pt idx="11950">
                  <c:v>11950</c:v>
                </c:pt>
                <c:pt idx="11951">
                  <c:v>11951</c:v>
                </c:pt>
                <c:pt idx="11952">
                  <c:v>11952</c:v>
                </c:pt>
                <c:pt idx="11953">
                  <c:v>11953</c:v>
                </c:pt>
                <c:pt idx="11954">
                  <c:v>11954</c:v>
                </c:pt>
                <c:pt idx="11955">
                  <c:v>11955</c:v>
                </c:pt>
                <c:pt idx="11956">
                  <c:v>11956</c:v>
                </c:pt>
                <c:pt idx="11957">
                  <c:v>11957</c:v>
                </c:pt>
                <c:pt idx="11958">
                  <c:v>11958</c:v>
                </c:pt>
                <c:pt idx="11959">
                  <c:v>11959</c:v>
                </c:pt>
                <c:pt idx="11960">
                  <c:v>11960</c:v>
                </c:pt>
                <c:pt idx="11961">
                  <c:v>11961</c:v>
                </c:pt>
                <c:pt idx="11962">
                  <c:v>11962</c:v>
                </c:pt>
                <c:pt idx="11963">
                  <c:v>11963</c:v>
                </c:pt>
                <c:pt idx="11964">
                  <c:v>11964</c:v>
                </c:pt>
                <c:pt idx="11965">
                  <c:v>11965</c:v>
                </c:pt>
                <c:pt idx="11966">
                  <c:v>11966</c:v>
                </c:pt>
                <c:pt idx="11967">
                  <c:v>11967</c:v>
                </c:pt>
                <c:pt idx="11968">
                  <c:v>11968</c:v>
                </c:pt>
                <c:pt idx="11969">
                  <c:v>11969</c:v>
                </c:pt>
                <c:pt idx="11970">
                  <c:v>11970</c:v>
                </c:pt>
                <c:pt idx="11971">
                  <c:v>11971</c:v>
                </c:pt>
                <c:pt idx="11972">
                  <c:v>11972</c:v>
                </c:pt>
                <c:pt idx="11973">
                  <c:v>11973</c:v>
                </c:pt>
                <c:pt idx="11974">
                  <c:v>11974</c:v>
                </c:pt>
                <c:pt idx="11975">
                  <c:v>11975</c:v>
                </c:pt>
                <c:pt idx="11976">
                  <c:v>11976</c:v>
                </c:pt>
                <c:pt idx="11977">
                  <c:v>11977</c:v>
                </c:pt>
                <c:pt idx="11978">
                  <c:v>11978</c:v>
                </c:pt>
                <c:pt idx="11979">
                  <c:v>11979</c:v>
                </c:pt>
                <c:pt idx="11980">
                  <c:v>11980</c:v>
                </c:pt>
                <c:pt idx="11981">
                  <c:v>11981</c:v>
                </c:pt>
                <c:pt idx="11982">
                  <c:v>11982</c:v>
                </c:pt>
                <c:pt idx="11983">
                  <c:v>11983</c:v>
                </c:pt>
                <c:pt idx="11984">
                  <c:v>11984</c:v>
                </c:pt>
                <c:pt idx="11985">
                  <c:v>11985</c:v>
                </c:pt>
                <c:pt idx="11986">
                  <c:v>11986</c:v>
                </c:pt>
                <c:pt idx="11987">
                  <c:v>11987</c:v>
                </c:pt>
                <c:pt idx="11988">
                  <c:v>11988</c:v>
                </c:pt>
                <c:pt idx="11989">
                  <c:v>11989</c:v>
                </c:pt>
                <c:pt idx="11990">
                  <c:v>11990</c:v>
                </c:pt>
                <c:pt idx="11991">
                  <c:v>11991</c:v>
                </c:pt>
                <c:pt idx="11992">
                  <c:v>11992</c:v>
                </c:pt>
                <c:pt idx="11993">
                  <c:v>11993</c:v>
                </c:pt>
                <c:pt idx="11994">
                  <c:v>11994</c:v>
                </c:pt>
                <c:pt idx="11995">
                  <c:v>11995</c:v>
                </c:pt>
                <c:pt idx="11996">
                  <c:v>11996</c:v>
                </c:pt>
                <c:pt idx="11997">
                  <c:v>11997</c:v>
                </c:pt>
                <c:pt idx="11998">
                  <c:v>11998</c:v>
                </c:pt>
                <c:pt idx="11999">
                  <c:v>11999</c:v>
                </c:pt>
                <c:pt idx="12000">
                  <c:v>12000</c:v>
                </c:pt>
                <c:pt idx="12001">
                  <c:v>12001</c:v>
                </c:pt>
                <c:pt idx="12002">
                  <c:v>12002</c:v>
                </c:pt>
                <c:pt idx="12003">
                  <c:v>12003</c:v>
                </c:pt>
                <c:pt idx="12004">
                  <c:v>12004</c:v>
                </c:pt>
                <c:pt idx="12005">
                  <c:v>12005</c:v>
                </c:pt>
                <c:pt idx="12006">
                  <c:v>12006</c:v>
                </c:pt>
                <c:pt idx="12007">
                  <c:v>12007</c:v>
                </c:pt>
                <c:pt idx="12008">
                  <c:v>12008</c:v>
                </c:pt>
                <c:pt idx="12009">
                  <c:v>12009</c:v>
                </c:pt>
                <c:pt idx="12010">
                  <c:v>12010</c:v>
                </c:pt>
                <c:pt idx="12011">
                  <c:v>12011</c:v>
                </c:pt>
                <c:pt idx="12012">
                  <c:v>12012</c:v>
                </c:pt>
                <c:pt idx="12013">
                  <c:v>12013</c:v>
                </c:pt>
                <c:pt idx="12014">
                  <c:v>12014</c:v>
                </c:pt>
                <c:pt idx="12015">
                  <c:v>12015</c:v>
                </c:pt>
                <c:pt idx="12016">
                  <c:v>12016</c:v>
                </c:pt>
                <c:pt idx="12017">
                  <c:v>12017</c:v>
                </c:pt>
                <c:pt idx="12018">
                  <c:v>12018</c:v>
                </c:pt>
                <c:pt idx="12019">
                  <c:v>12019</c:v>
                </c:pt>
                <c:pt idx="12020">
                  <c:v>12020</c:v>
                </c:pt>
                <c:pt idx="12021">
                  <c:v>12021</c:v>
                </c:pt>
                <c:pt idx="12022">
                  <c:v>12022</c:v>
                </c:pt>
                <c:pt idx="12023">
                  <c:v>12023</c:v>
                </c:pt>
                <c:pt idx="12024">
                  <c:v>12024</c:v>
                </c:pt>
                <c:pt idx="12025">
                  <c:v>12025</c:v>
                </c:pt>
                <c:pt idx="12026">
                  <c:v>12026</c:v>
                </c:pt>
                <c:pt idx="12027">
                  <c:v>12027</c:v>
                </c:pt>
                <c:pt idx="12028">
                  <c:v>12028</c:v>
                </c:pt>
                <c:pt idx="12029">
                  <c:v>12029</c:v>
                </c:pt>
                <c:pt idx="12030">
                  <c:v>12030</c:v>
                </c:pt>
                <c:pt idx="12031">
                  <c:v>12031</c:v>
                </c:pt>
                <c:pt idx="12032">
                  <c:v>12032</c:v>
                </c:pt>
                <c:pt idx="12033">
                  <c:v>12033</c:v>
                </c:pt>
                <c:pt idx="12034">
                  <c:v>12034</c:v>
                </c:pt>
                <c:pt idx="12035">
                  <c:v>12035</c:v>
                </c:pt>
                <c:pt idx="12036">
                  <c:v>12036</c:v>
                </c:pt>
                <c:pt idx="12037">
                  <c:v>12037</c:v>
                </c:pt>
                <c:pt idx="12038">
                  <c:v>12038</c:v>
                </c:pt>
                <c:pt idx="12039">
                  <c:v>12039</c:v>
                </c:pt>
                <c:pt idx="12040">
                  <c:v>12040</c:v>
                </c:pt>
                <c:pt idx="12041">
                  <c:v>12041</c:v>
                </c:pt>
                <c:pt idx="12042">
                  <c:v>12042</c:v>
                </c:pt>
                <c:pt idx="12043">
                  <c:v>12043</c:v>
                </c:pt>
                <c:pt idx="12044">
                  <c:v>12044</c:v>
                </c:pt>
                <c:pt idx="12045">
                  <c:v>12045</c:v>
                </c:pt>
                <c:pt idx="12046">
                  <c:v>12046</c:v>
                </c:pt>
                <c:pt idx="12047">
                  <c:v>12047</c:v>
                </c:pt>
                <c:pt idx="12048">
                  <c:v>12048</c:v>
                </c:pt>
                <c:pt idx="12049">
                  <c:v>12049</c:v>
                </c:pt>
                <c:pt idx="12050">
                  <c:v>12050</c:v>
                </c:pt>
                <c:pt idx="12051">
                  <c:v>12051</c:v>
                </c:pt>
                <c:pt idx="12052">
                  <c:v>12052</c:v>
                </c:pt>
                <c:pt idx="12053">
                  <c:v>12053</c:v>
                </c:pt>
                <c:pt idx="12054">
                  <c:v>12054</c:v>
                </c:pt>
                <c:pt idx="12055">
                  <c:v>12055</c:v>
                </c:pt>
                <c:pt idx="12056">
                  <c:v>12056</c:v>
                </c:pt>
                <c:pt idx="12057">
                  <c:v>12057</c:v>
                </c:pt>
                <c:pt idx="12058">
                  <c:v>12058</c:v>
                </c:pt>
                <c:pt idx="12059">
                  <c:v>12059</c:v>
                </c:pt>
                <c:pt idx="12060">
                  <c:v>12060</c:v>
                </c:pt>
                <c:pt idx="12061">
                  <c:v>12061</c:v>
                </c:pt>
                <c:pt idx="12062">
                  <c:v>12062</c:v>
                </c:pt>
                <c:pt idx="12063">
                  <c:v>12063</c:v>
                </c:pt>
                <c:pt idx="12064">
                  <c:v>12064</c:v>
                </c:pt>
                <c:pt idx="12065">
                  <c:v>12065</c:v>
                </c:pt>
                <c:pt idx="12066">
                  <c:v>12066</c:v>
                </c:pt>
                <c:pt idx="12067">
                  <c:v>12067</c:v>
                </c:pt>
                <c:pt idx="12068">
                  <c:v>12068</c:v>
                </c:pt>
                <c:pt idx="12069">
                  <c:v>12069</c:v>
                </c:pt>
                <c:pt idx="12070">
                  <c:v>12070</c:v>
                </c:pt>
                <c:pt idx="12071">
                  <c:v>12071</c:v>
                </c:pt>
                <c:pt idx="12072">
                  <c:v>12072</c:v>
                </c:pt>
                <c:pt idx="12073">
                  <c:v>12073</c:v>
                </c:pt>
                <c:pt idx="12074">
                  <c:v>12074</c:v>
                </c:pt>
                <c:pt idx="12075">
                  <c:v>12075</c:v>
                </c:pt>
                <c:pt idx="12076">
                  <c:v>12076</c:v>
                </c:pt>
                <c:pt idx="12077">
                  <c:v>12077</c:v>
                </c:pt>
                <c:pt idx="12078">
                  <c:v>12078</c:v>
                </c:pt>
                <c:pt idx="12079">
                  <c:v>12079</c:v>
                </c:pt>
                <c:pt idx="12080">
                  <c:v>12080</c:v>
                </c:pt>
                <c:pt idx="12081">
                  <c:v>12081</c:v>
                </c:pt>
                <c:pt idx="12082">
                  <c:v>12082</c:v>
                </c:pt>
                <c:pt idx="12083">
                  <c:v>12083</c:v>
                </c:pt>
                <c:pt idx="12084">
                  <c:v>12084</c:v>
                </c:pt>
                <c:pt idx="12085">
                  <c:v>12085</c:v>
                </c:pt>
                <c:pt idx="12086">
                  <c:v>12086</c:v>
                </c:pt>
                <c:pt idx="12087">
                  <c:v>12087</c:v>
                </c:pt>
                <c:pt idx="12088">
                  <c:v>12088</c:v>
                </c:pt>
                <c:pt idx="12089">
                  <c:v>12089</c:v>
                </c:pt>
                <c:pt idx="12090">
                  <c:v>12090</c:v>
                </c:pt>
                <c:pt idx="12091">
                  <c:v>12091</c:v>
                </c:pt>
                <c:pt idx="12092">
                  <c:v>12092</c:v>
                </c:pt>
                <c:pt idx="12093">
                  <c:v>12093</c:v>
                </c:pt>
                <c:pt idx="12094">
                  <c:v>12094</c:v>
                </c:pt>
                <c:pt idx="12095">
                  <c:v>12095</c:v>
                </c:pt>
                <c:pt idx="12096">
                  <c:v>12096</c:v>
                </c:pt>
                <c:pt idx="12097">
                  <c:v>12097</c:v>
                </c:pt>
                <c:pt idx="12098">
                  <c:v>12098</c:v>
                </c:pt>
                <c:pt idx="12099">
                  <c:v>12099</c:v>
                </c:pt>
                <c:pt idx="12100">
                  <c:v>12100</c:v>
                </c:pt>
                <c:pt idx="12101">
                  <c:v>12101</c:v>
                </c:pt>
                <c:pt idx="12102">
                  <c:v>12102</c:v>
                </c:pt>
                <c:pt idx="12103">
                  <c:v>12103</c:v>
                </c:pt>
                <c:pt idx="12104">
                  <c:v>12104</c:v>
                </c:pt>
                <c:pt idx="12105">
                  <c:v>12105</c:v>
                </c:pt>
                <c:pt idx="12106">
                  <c:v>12106</c:v>
                </c:pt>
                <c:pt idx="12107">
                  <c:v>12107</c:v>
                </c:pt>
                <c:pt idx="12108">
                  <c:v>12108</c:v>
                </c:pt>
                <c:pt idx="12109">
                  <c:v>12109</c:v>
                </c:pt>
                <c:pt idx="12110">
                  <c:v>12110</c:v>
                </c:pt>
                <c:pt idx="12111">
                  <c:v>12111</c:v>
                </c:pt>
                <c:pt idx="12112">
                  <c:v>12112</c:v>
                </c:pt>
                <c:pt idx="12113">
                  <c:v>12113</c:v>
                </c:pt>
                <c:pt idx="12114">
                  <c:v>12114</c:v>
                </c:pt>
                <c:pt idx="12115">
                  <c:v>12115</c:v>
                </c:pt>
                <c:pt idx="12116">
                  <c:v>12116</c:v>
                </c:pt>
                <c:pt idx="12117">
                  <c:v>12117</c:v>
                </c:pt>
                <c:pt idx="12118">
                  <c:v>12118</c:v>
                </c:pt>
                <c:pt idx="12119">
                  <c:v>12119</c:v>
                </c:pt>
                <c:pt idx="12120">
                  <c:v>12120</c:v>
                </c:pt>
                <c:pt idx="12121">
                  <c:v>12121</c:v>
                </c:pt>
                <c:pt idx="12122">
                  <c:v>12122</c:v>
                </c:pt>
                <c:pt idx="12123">
                  <c:v>12123</c:v>
                </c:pt>
                <c:pt idx="12124">
                  <c:v>12124</c:v>
                </c:pt>
                <c:pt idx="12125">
                  <c:v>12125</c:v>
                </c:pt>
                <c:pt idx="12126">
                  <c:v>12126</c:v>
                </c:pt>
                <c:pt idx="12127">
                  <c:v>12127</c:v>
                </c:pt>
                <c:pt idx="12128">
                  <c:v>12128</c:v>
                </c:pt>
                <c:pt idx="12129">
                  <c:v>12129</c:v>
                </c:pt>
                <c:pt idx="12130">
                  <c:v>12130</c:v>
                </c:pt>
                <c:pt idx="12131">
                  <c:v>12131</c:v>
                </c:pt>
                <c:pt idx="12132">
                  <c:v>12132</c:v>
                </c:pt>
                <c:pt idx="12133">
                  <c:v>12133</c:v>
                </c:pt>
                <c:pt idx="12134">
                  <c:v>12134</c:v>
                </c:pt>
                <c:pt idx="12135">
                  <c:v>12135</c:v>
                </c:pt>
                <c:pt idx="12136">
                  <c:v>12136</c:v>
                </c:pt>
                <c:pt idx="12137">
                  <c:v>12137</c:v>
                </c:pt>
                <c:pt idx="12138">
                  <c:v>12138</c:v>
                </c:pt>
                <c:pt idx="12139">
                  <c:v>12139</c:v>
                </c:pt>
                <c:pt idx="12140">
                  <c:v>12140</c:v>
                </c:pt>
                <c:pt idx="12141">
                  <c:v>12141</c:v>
                </c:pt>
                <c:pt idx="12142">
                  <c:v>12142</c:v>
                </c:pt>
                <c:pt idx="12143">
                  <c:v>12143</c:v>
                </c:pt>
                <c:pt idx="12144">
                  <c:v>12144</c:v>
                </c:pt>
                <c:pt idx="12145">
                  <c:v>12145</c:v>
                </c:pt>
                <c:pt idx="12146">
                  <c:v>12146</c:v>
                </c:pt>
                <c:pt idx="12147">
                  <c:v>12147</c:v>
                </c:pt>
                <c:pt idx="12148">
                  <c:v>12148</c:v>
                </c:pt>
                <c:pt idx="12149">
                  <c:v>12149</c:v>
                </c:pt>
                <c:pt idx="12150">
                  <c:v>12150</c:v>
                </c:pt>
                <c:pt idx="12151">
                  <c:v>12151</c:v>
                </c:pt>
                <c:pt idx="12152">
                  <c:v>12152</c:v>
                </c:pt>
                <c:pt idx="12153">
                  <c:v>12153</c:v>
                </c:pt>
                <c:pt idx="12154">
                  <c:v>12154</c:v>
                </c:pt>
                <c:pt idx="12155">
                  <c:v>12155</c:v>
                </c:pt>
                <c:pt idx="12156">
                  <c:v>12156</c:v>
                </c:pt>
                <c:pt idx="12157">
                  <c:v>12157</c:v>
                </c:pt>
                <c:pt idx="12158">
                  <c:v>12158</c:v>
                </c:pt>
                <c:pt idx="12159">
                  <c:v>12159</c:v>
                </c:pt>
                <c:pt idx="12160">
                  <c:v>12160</c:v>
                </c:pt>
                <c:pt idx="12161">
                  <c:v>12161</c:v>
                </c:pt>
                <c:pt idx="12162">
                  <c:v>12162</c:v>
                </c:pt>
                <c:pt idx="12163">
                  <c:v>12163</c:v>
                </c:pt>
                <c:pt idx="12164">
                  <c:v>12164</c:v>
                </c:pt>
                <c:pt idx="12165">
                  <c:v>12165</c:v>
                </c:pt>
                <c:pt idx="12166">
                  <c:v>12166</c:v>
                </c:pt>
                <c:pt idx="12167">
                  <c:v>12167</c:v>
                </c:pt>
                <c:pt idx="12168">
                  <c:v>12168</c:v>
                </c:pt>
                <c:pt idx="12169">
                  <c:v>12169</c:v>
                </c:pt>
                <c:pt idx="12170">
                  <c:v>12170</c:v>
                </c:pt>
                <c:pt idx="12171">
                  <c:v>12171</c:v>
                </c:pt>
                <c:pt idx="12172">
                  <c:v>12172</c:v>
                </c:pt>
                <c:pt idx="12173">
                  <c:v>12173</c:v>
                </c:pt>
                <c:pt idx="12174">
                  <c:v>12174</c:v>
                </c:pt>
                <c:pt idx="12175">
                  <c:v>12175</c:v>
                </c:pt>
                <c:pt idx="12176">
                  <c:v>12176</c:v>
                </c:pt>
                <c:pt idx="12177">
                  <c:v>12177</c:v>
                </c:pt>
                <c:pt idx="12178">
                  <c:v>12178</c:v>
                </c:pt>
                <c:pt idx="12179">
                  <c:v>12179</c:v>
                </c:pt>
                <c:pt idx="12180">
                  <c:v>12180</c:v>
                </c:pt>
                <c:pt idx="12181">
                  <c:v>12181</c:v>
                </c:pt>
                <c:pt idx="12182">
                  <c:v>12182</c:v>
                </c:pt>
                <c:pt idx="12183">
                  <c:v>12183</c:v>
                </c:pt>
                <c:pt idx="12184">
                  <c:v>12184</c:v>
                </c:pt>
                <c:pt idx="12185">
                  <c:v>12185</c:v>
                </c:pt>
                <c:pt idx="12186">
                  <c:v>12186</c:v>
                </c:pt>
                <c:pt idx="12187">
                  <c:v>12187</c:v>
                </c:pt>
                <c:pt idx="12188">
                  <c:v>12188</c:v>
                </c:pt>
                <c:pt idx="12189">
                  <c:v>12189</c:v>
                </c:pt>
                <c:pt idx="12190">
                  <c:v>12190</c:v>
                </c:pt>
                <c:pt idx="12191">
                  <c:v>12191</c:v>
                </c:pt>
                <c:pt idx="12192">
                  <c:v>12192</c:v>
                </c:pt>
                <c:pt idx="12193">
                  <c:v>12193</c:v>
                </c:pt>
                <c:pt idx="12194">
                  <c:v>12194</c:v>
                </c:pt>
                <c:pt idx="12195">
                  <c:v>12195</c:v>
                </c:pt>
                <c:pt idx="12196">
                  <c:v>12196</c:v>
                </c:pt>
                <c:pt idx="12197">
                  <c:v>12197</c:v>
                </c:pt>
                <c:pt idx="12198">
                  <c:v>12198</c:v>
                </c:pt>
                <c:pt idx="12199">
                  <c:v>12199</c:v>
                </c:pt>
                <c:pt idx="12200">
                  <c:v>12200</c:v>
                </c:pt>
                <c:pt idx="12201">
                  <c:v>12201</c:v>
                </c:pt>
                <c:pt idx="12202">
                  <c:v>12202</c:v>
                </c:pt>
                <c:pt idx="12203">
                  <c:v>12203</c:v>
                </c:pt>
                <c:pt idx="12204">
                  <c:v>12204</c:v>
                </c:pt>
                <c:pt idx="12205">
                  <c:v>12205</c:v>
                </c:pt>
                <c:pt idx="12206">
                  <c:v>12206</c:v>
                </c:pt>
                <c:pt idx="12207">
                  <c:v>12207</c:v>
                </c:pt>
                <c:pt idx="12208">
                  <c:v>12208</c:v>
                </c:pt>
                <c:pt idx="12209">
                  <c:v>12209</c:v>
                </c:pt>
                <c:pt idx="12210">
                  <c:v>12210</c:v>
                </c:pt>
                <c:pt idx="12211">
                  <c:v>12211</c:v>
                </c:pt>
                <c:pt idx="12212">
                  <c:v>12212</c:v>
                </c:pt>
                <c:pt idx="12213">
                  <c:v>12213</c:v>
                </c:pt>
                <c:pt idx="12214">
                  <c:v>12214</c:v>
                </c:pt>
                <c:pt idx="12215">
                  <c:v>12215</c:v>
                </c:pt>
                <c:pt idx="12216">
                  <c:v>12216</c:v>
                </c:pt>
                <c:pt idx="12217">
                  <c:v>12217</c:v>
                </c:pt>
                <c:pt idx="12218">
                  <c:v>12218</c:v>
                </c:pt>
                <c:pt idx="12219">
                  <c:v>12219</c:v>
                </c:pt>
                <c:pt idx="12220">
                  <c:v>12220</c:v>
                </c:pt>
                <c:pt idx="12221">
                  <c:v>12221</c:v>
                </c:pt>
                <c:pt idx="12222">
                  <c:v>12222</c:v>
                </c:pt>
                <c:pt idx="12223">
                  <c:v>12223</c:v>
                </c:pt>
                <c:pt idx="12224">
                  <c:v>12224</c:v>
                </c:pt>
                <c:pt idx="12225">
                  <c:v>12225</c:v>
                </c:pt>
                <c:pt idx="12226">
                  <c:v>12226</c:v>
                </c:pt>
                <c:pt idx="12227">
                  <c:v>12227</c:v>
                </c:pt>
                <c:pt idx="12228">
                  <c:v>12228</c:v>
                </c:pt>
                <c:pt idx="12229">
                  <c:v>12229</c:v>
                </c:pt>
                <c:pt idx="12230">
                  <c:v>12230</c:v>
                </c:pt>
                <c:pt idx="12231">
                  <c:v>12231</c:v>
                </c:pt>
                <c:pt idx="12232">
                  <c:v>12232</c:v>
                </c:pt>
                <c:pt idx="12233">
                  <c:v>12233</c:v>
                </c:pt>
                <c:pt idx="12234">
                  <c:v>12234</c:v>
                </c:pt>
                <c:pt idx="12235">
                  <c:v>12235</c:v>
                </c:pt>
                <c:pt idx="12236">
                  <c:v>12236</c:v>
                </c:pt>
                <c:pt idx="12237">
                  <c:v>12237</c:v>
                </c:pt>
                <c:pt idx="12238">
                  <c:v>12238</c:v>
                </c:pt>
                <c:pt idx="12239">
                  <c:v>12239</c:v>
                </c:pt>
                <c:pt idx="12240">
                  <c:v>12240</c:v>
                </c:pt>
                <c:pt idx="12241">
                  <c:v>12241</c:v>
                </c:pt>
                <c:pt idx="12242">
                  <c:v>12242</c:v>
                </c:pt>
                <c:pt idx="12243">
                  <c:v>12243</c:v>
                </c:pt>
                <c:pt idx="12244">
                  <c:v>12244</c:v>
                </c:pt>
                <c:pt idx="12245">
                  <c:v>12245</c:v>
                </c:pt>
                <c:pt idx="12246">
                  <c:v>12246</c:v>
                </c:pt>
                <c:pt idx="12247">
                  <c:v>12247</c:v>
                </c:pt>
                <c:pt idx="12248">
                  <c:v>12248</c:v>
                </c:pt>
                <c:pt idx="12249">
                  <c:v>12249</c:v>
                </c:pt>
                <c:pt idx="12250">
                  <c:v>12250</c:v>
                </c:pt>
                <c:pt idx="12251">
                  <c:v>12251</c:v>
                </c:pt>
                <c:pt idx="12252">
                  <c:v>12252</c:v>
                </c:pt>
                <c:pt idx="12253">
                  <c:v>12253</c:v>
                </c:pt>
                <c:pt idx="12254">
                  <c:v>12254</c:v>
                </c:pt>
                <c:pt idx="12255">
                  <c:v>12255</c:v>
                </c:pt>
                <c:pt idx="12256">
                  <c:v>12256</c:v>
                </c:pt>
                <c:pt idx="12257">
                  <c:v>12257</c:v>
                </c:pt>
                <c:pt idx="12258">
                  <c:v>12258</c:v>
                </c:pt>
                <c:pt idx="12259">
                  <c:v>12259</c:v>
                </c:pt>
                <c:pt idx="12260">
                  <c:v>12260</c:v>
                </c:pt>
                <c:pt idx="12261">
                  <c:v>12261</c:v>
                </c:pt>
                <c:pt idx="12262">
                  <c:v>12262</c:v>
                </c:pt>
                <c:pt idx="12263">
                  <c:v>12263</c:v>
                </c:pt>
                <c:pt idx="12264">
                  <c:v>12264</c:v>
                </c:pt>
                <c:pt idx="12265">
                  <c:v>12265</c:v>
                </c:pt>
                <c:pt idx="12266">
                  <c:v>12266</c:v>
                </c:pt>
                <c:pt idx="12267">
                  <c:v>12267</c:v>
                </c:pt>
                <c:pt idx="12268">
                  <c:v>12268</c:v>
                </c:pt>
                <c:pt idx="12269">
                  <c:v>12269</c:v>
                </c:pt>
                <c:pt idx="12270">
                  <c:v>12270</c:v>
                </c:pt>
                <c:pt idx="12271">
                  <c:v>12271</c:v>
                </c:pt>
                <c:pt idx="12272">
                  <c:v>12272</c:v>
                </c:pt>
                <c:pt idx="12273">
                  <c:v>12273</c:v>
                </c:pt>
                <c:pt idx="12274">
                  <c:v>12274</c:v>
                </c:pt>
                <c:pt idx="12275">
                  <c:v>12275</c:v>
                </c:pt>
                <c:pt idx="12276">
                  <c:v>12276</c:v>
                </c:pt>
                <c:pt idx="12277">
                  <c:v>12277</c:v>
                </c:pt>
                <c:pt idx="12278">
                  <c:v>12278</c:v>
                </c:pt>
                <c:pt idx="12279">
                  <c:v>12279</c:v>
                </c:pt>
                <c:pt idx="12280">
                  <c:v>12280</c:v>
                </c:pt>
                <c:pt idx="12281">
                  <c:v>12281</c:v>
                </c:pt>
                <c:pt idx="12282">
                  <c:v>12282</c:v>
                </c:pt>
                <c:pt idx="12283">
                  <c:v>12283</c:v>
                </c:pt>
                <c:pt idx="12284">
                  <c:v>12284</c:v>
                </c:pt>
                <c:pt idx="12285">
                  <c:v>12285</c:v>
                </c:pt>
                <c:pt idx="12286">
                  <c:v>12286</c:v>
                </c:pt>
                <c:pt idx="12287">
                  <c:v>12287</c:v>
                </c:pt>
                <c:pt idx="12288">
                  <c:v>12288</c:v>
                </c:pt>
                <c:pt idx="12289">
                  <c:v>12289</c:v>
                </c:pt>
                <c:pt idx="12290">
                  <c:v>12290</c:v>
                </c:pt>
                <c:pt idx="12291">
                  <c:v>12291</c:v>
                </c:pt>
                <c:pt idx="12292">
                  <c:v>12292</c:v>
                </c:pt>
                <c:pt idx="12293">
                  <c:v>12293</c:v>
                </c:pt>
                <c:pt idx="12294">
                  <c:v>12294</c:v>
                </c:pt>
                <c:pt idx="12295">
                  <c:v>12295</c:v>
                </c:pt>
                <c:pt idx="12296">
                  <c:v>12296</c:v>
                </c:pt>
                <c:pt idx="12297">
                  <c:v>12297</c:v>
                </c:pt>
                <c:pt idx="12298">
                  <c:v>12298</c:v>
                </c:pt>
                <c:pt idx="12299">
                  <c:v>12299</c:v>
                </c:pt>
                <c:pt idx="12300">
                  <c:v>12300</c:v>
                </c:pt>
                <c:pt idx="12301">
                  <c:v>12301</c:v>
                </c:pt>
                <c:pt idx="12302">
                  <c:v>12302</c:v>
                </c:pt>
                <c:pt idx="12303">
                  <c:v>12303</c:v>
                </c:pt>
                <c:pt idx="12304">
                  <c:v>12304</c:v>
                </c:pt>
                <c:pt idx="12305">
                  <c:v>12305</c:v>
                </c:pt>
                <c:pt idx="12306">
                  <c:v>12306</c:v>
                </c:pt>
                <c:pt idx="12307">
                  <c:v>12307</c:v>
                </c:pt>
                <c:pt idx="12308">
                  <c:v>12308</c:v>
                </c:pt>
                <c:pt idx="12309">
                  <c:v>12309</c:v>
                </c:pt>
                <c:pt idx="12310">
                  <c:v>12310</c:v>
                </c:pt>
                <c:pt idx="12311">
                  <c:v>12311</c:v>
                </c:pt>
                <c:pt idx="12312">
                  <c:v>12312</c:v>
                </c:pt>
                <c:pt idx="12313">
                  <c:v>12313</c:v>
                </c:pt>
                <c:pt idx="12314">
                  <c:v>12314</c:v>
                </c:pt>
                <c:pt idx="12315">
                  <c:v>12315</c:v>
                </c:pt>
                <c:pt idx="12316">
                  <c:v>12316</c:v>
                </c:pt>
                <c:pt idx="12317">
                  <c:v>12317</c:v>
                </c:pt>
                <c:pt idx="12318">
                  <c:v>12318</c:v>
                </c:pt>
                <c:pt idx="12319">
                  <c:v>12319</c:v>
                </c:pt>
                <c:pt idx="12320">
                  <c:v>12320</c:v>
                </c:pt>
                <c:pt idx="12321">
                  <c:v>12321</c:v>
                </c:pt>
                <c:pt idx="12322">
                  <c:v>12322</c:v>
                </c:pt>
                <c:pt idx="12323">
                  <c:v>12323</c:v>
                </c:pt>
                <c:pt idx="12324">
                  <c:v>12324</c:v>
                </c:pt>
                <c:pt idx="12325">
                  <c:v>12325</c:v>
                </c:pt>
                <c:pt idx="12326">
                  <c:v>12326</c:v>
                </c:pt>
                <c:pt idx="12327">
                  <c:v>12327</c:v>
                </c:pt>
                <c:pt idx="12328">
                  <c:v>12328</c:v>
                </c:pt>
                <c:pt idx="12329">
                  <c:v>12329</c:v>
                </c:pt>
                <c:pt idx="12330">
                  <c:v>12330</c:v>
                </c:pt>
                <c:pt idx="12331">
                  <c:v>12331</c:v>
                </c:pt>
                <c:pt idx="12332">
                  <c:v>12332</c:v>
                </c:pt>
                <c:pt idx="12333">
                  <c:v>12333</c:v>
                </c:pt>
                <c:pt idx="12334">
                  <c:v>12334</c:v>
                </c:pt>
                <c:pt idx="12335">
                  <c:v>12335</c:v>
                </c:pt>
                <c:pt idx="12336">
                  <c:v>12336</c:v>
                </c:pt>
                <c:pt idx="12337">
                  <c:v>12337</c:v>
                </c:pt>
                <c:pt idx="12338">
                  <c:v>12338</c:v>
                </c:pt>
                <c:pt idx="12339">
                  <c:v>12339</c:v>
                </c:pt>
                <c:pt idx="12340">
                  <c:v>12340</c:v>
                </c:pt>
                <c:pt idx="12341">
                  <c:v>12341</c:v>
                </c:pt>
                <c:pt idx="12342">
                  <c:v>12342</c:v>
                </c:pt>
                <c:pt idx="12343">
                  <c:v>12343</c:v>
                </c:pt>
                <c:pt idx="12344">
                  <c:v>12344</c:v>
                </c:pt>
                <c:pt idx="12345">
                  <c:v>12345</c:v>
                </c:pt>
                <c:pt idx="12346">
                  <c:v>12346</c:v>
                </c:pt>
                <c:pt idx="12347">
                  <c:v>12347</c:v>
                </c:pt>
                <c:pt idx="12348">
                  <c:v>12348</c:v>
                </c:pt>
                <c:pt idx="12349">
                  <c:v>12349</c:v>
                </c:pt>
                <c:pt idx="12350">
                  <c:v>12350</c:v>
                </c:pt>
                <c:pt idx="12351">
                  <c:v>12351</c:v>
                </c:pt>
                <c:pt idx="12352">
                  <c:v>12352</c:v>
                </c:pt>
                <c:pt idx="12353">
                  <c:v>12353</c:v>
                </c:pt>
                <c:pt idx="12354">
                  <c:v>12354</c:v>
                </c:pt>
                <c:pt idx="12355">
                  <c:v>12355</c:v>
                </c:pt>
                <c:pt idx="12356">
                  <c:v>12356</c:v>
                </c:pt>
                <c:pt idx="12357">
                  <c:v>12357</c:v>
                </c:pt>
                <c:pt idx="12358">
                  <c:v>12358</c:v>
                </c:pt>
                <c:pt idx="12359">
                  <c:v>12359</c:v>
                </c:pt>
                <c:pt idx="12360">
                  <c:v>12360</c:v>
                </c:pt>
                <c:pt idx="12361">
                  <c:v>12361</c:v>
                </c:pt>
                <c:pt idx="12362">
                  <c:v>12362</c:v>
                </c:pt>
                <c:pt idx="12363">
                  <c:v>12363</c:v>
                </c:pt>
                <c:pt idx="12364">
                  <c:v>12364</c:v>
                </c:pt>
                <c:pt idx="12365">
                  <c:v>12365</c:v>
                </c:pt>
                <c:pt idx="12366">
                  <c:v>12366</c:v>
                </c:pt>
                <c:pt idx="12367">
                  <c:v>12367</c:v>
                </c:pt>
                <c:pt idx="12368">
                  <c:v>12368</c:v>
                </c:pt>
                <c:pt idx="12369">
                  <c:v>12369</c:v>
                </c:pt>
                <c:pt idx="12370">
                  <c:v>12370</c:v>
                </c:pt>
                <c:pt idx="12371">
                  <c:v>12371</c:v>
                </c:pt>
                <c:pt idx="12372">
                  <c:v>12372</c:v>
                </c:pt>
                <c:pt idx="12373">
                  <c:v>12373</c:v>
                </c:pt>
                <c:pt idx="12374">
                  <c:v>12374</c:v>
                </c:pt>
                <c:pt idx="12375">
                  <c:v>12375</c:v>
                </c:pt>
                <c:pt idx="12376">
                  <c:v>12376</c:v>
                </c:pt>
                <c:pt idx="12377">
                  <c:v>12377</c:v>
                </c:pt>
                <c:pt idx="12378">
                  <c:v>12378</c:v>
                </c:pt>
                <c:pt idx="12379">
                  <c:v>12379</c:v>
                </c:pt>
                <c:pt idx="12380">
                  <c:v>12380</c:v>
                </c:pt>
                <c:pt idx="12381">
                  <c:v>12381</c:v>
                </c:pt>
                <c:pt idx="12382">
                  <c:v>12382</c:v>
                </c:pt>
                <c:pt idx="12383">
                  <c:v>12383</c:v>
                </c:pt>
                <c:pt idx="12384">
                  <c:v>12384</c:v>
                </c:pt>
                <c:pt idx="12385">
                  <c:v>12385</c:v>
                </c:pt>
                <c:pt idx="12386">
                  <c:v>12386</c:v>
                </c:pt>
                <c:pt idx="12387">
                  <c:v>12387</c:v>
                </c:pt>
                <c:pt idx="12388">
                  <c:v>12388</c:v>
                </c:pt>
                <c:pt idx="12389">
                  <c:v>12389</c:v>
                </c:pt>
                <c:pt idx="12390">
                  <c:v>12390</c:v>
                </c:pt>
                <c:pt idx="12391">
                  <c:v>12391</c:v>
                </c:pt>
                <c:pt idx="12392">
                  <c:v>12392</c:v>
                </c:pt>
                <c:pt idx="12393">
                  <c:v>12393</c:v>
                </c:pt>
                <c:pt idx="12394">
                  <c:v>12394</c:v>
                </c:pt>
                <c:pt idx="12395">
                  <c:v>12395</c:v>
                </c:pt>
                <c:pt idx="12396">
                  <c:v>12396</c:v>
                </c:pt>
                <c:pt idx="12397">
                  <c:v>12397</c:v>
                </c:pt>
                <c:pt idx="12398">
                  <c:v>12398</c:v>
                </c:pt>
                <c:pt idx="12399">
                  <c:v>12399</c:v>
                </c:pt>
                <c:pt idx="12400">
                  <c:v>12400</c:v>
                </c:pt>
                <c:pt idx="12401">
                  <c:v>12401</c:v>
                </c:pt>
                <c:pt idx="12402">
                  <c:v>12402</c:v>
                </c:pt>
                <c:pt idx="12403">
                  <c:v>12403</c:v>
                </c:pt>
                <c:pt idx="12404">
                  <c:v>12404</c:v>
                </c:pt>
                <c:pt idx="12405">
                  <c:v>12405</c:v>
                </c:pt>
                <c:pt idx="12406">
                  <c:v>12406</c:v>
                </c:pt>
                <c:pt idx="12407">
                  <c:v>12407</c:v>
                </c:pt>
                <c:pt idx="12408">
                  <c:v>12408</c:v>
                </c:pt>
                <c:pt idx="12409">
                  <c:v>12409</c:v>
                </c:pt>
                <c:pt idx="12410">
                  <c:v>12410</c:v>
                </c:pt>
                <c:pt idx="12411">
                  <c:v>12411</c:v>
                </c:pt>
                <c:pt idx="12412">
                  <c:v>12412</c:v>
                </c:pt>
                <c:pt idx="12413">
                  <c:v>12413</c:v>
                </c:pt>
                <c:pt idx="12414">
                  <c:v>12414</c:v>
                </c:pt>
                <c:pt idx="12415">
                  <c:v>12415</c:v>
                </c:pt>
                <c:pt idx="12416">
                  <c:v>12416</c:v>
                </c:pt>
                <c:pt idx="12417">
                  <c:v>12417</c:v>
                </c:pt>
                <c:pt idx="12418">
                  <c:v>12418</c:v>
                </c:pt>
                <c:pt idx="12419">
                  <c:v>12419</c:v>
                </c:pt>
                <c:pt idx="12420">
                  <c:v>12420</c:v>
                </c:pt>
                <c:pt idx="12421">
                  <c:v>12421</c:v>
                </c:pt>
                <c:pt idx="12422">
                  <c:v>12422</c:v>
                </c:pt>
                <c:pt idx="12423">
                  <c:v>12423</c:v>
                </c:pt>
                <c:pt idx="12424">
                  <c:v>12424</c:v>
                </c:pt>
                <c:pt idx="12425">
                  <c:v>12425</c:v>
                </c:pt>
                <c:pt idx="12426">
                  <c:v>12426</c:v>
                </c:pt>
                <c:pt idx="12427">
                  <c:v>12427</c:v>
                </c:pt>
                <c:pt idx="12428">
                  <c:v>12428</c:v>
                </c:pt>
                <c:pt idx="12429">
                  <c:v>12429</c:v>
                </c:pt>
                <c:pt idx="12430">
                  <c:v>12430</c:v>
                </c:pt>
                <c:pt idx="12431">
                  <c:v>12431</c:v>
                </c:pt>
                <c:pt idx="12432">
                  <c:v>12432</c:v>
                </c:pt>
                <c:pt idx="12433">
                  <c:v>12433</c:v>
                </c:pt>
                <c:pt idx="12434">
                  <c:v>12434</c:v>
                </c:pt>
                <c:pt idx="12435">
                  <c:v>12435</c:v>
                </c:pt>
                <c:pt idx="12436">
                  <c:v>12436</c:v>
                </c:pt>
                <c:pt idx="12437">
                  <c:v>12437</c:v>
                </c:pt>
                <c:pt idx="12438">
                  <c:v>12438</c:v>
                </c:pt>
                <c:pt idx="12439">
                  <c:v>12439</c:v>
                </c:pt>
                <c:pt idx="12440">
                  <c:v>12440</c:v>
                </c:pt>
                <c:pt idx="12441">
                  <c:v>12441</c:v>
                </c:pt>
                <c:pt idx="12442">
                  <c:v>12442</c:v>
                </c:pt>
                <c:pt idx="12443">
                  <c:v>12443</c:v>
                </c:pt>
                <c:pt idx="12444">
                  <c:v>12444</c:v>
                </c:pt>
                <c:pt idx="12445">
                  <c:v>12445</c:v>
                </c:pt>
                <c:pt idx="12446">
                  <c:v>12446</c:v>
                </c:pt>
                <c:pt idx="12447">
                  <c:v>12447</c:v>
                </c:pt>
                <c:pt idx="12448">
                  <c:v>12448</c:v>
                </c:pt>
                <c:pt idx="12449">
                  <c:v>12449</c:v>
                </c:pt>
                <c:pt idx="12450">
                  <c:v>12450</c:v>
                </c:pt>
                <c:pt idx="12451">
                  <c:v>12451</c:v>
                </c:pt>
                <c:pt idx="12452">
                  <c:v>12452</c:v>
                </c:pt>
                <c:pt idx="12453">
                  <c:v>12453</c:v>
                </c:pt>
                <c:pt idx="12454">
                  <c:v>12454</c:v>
                </c:pt>
                <c:pt idx="12455">
                  <c:v>12455</c:v>
                </c:pt>
                <c:pt idx="12456">
                  <c:v>12456</c:v>
                </c:pt>
                <c:pt idx="12457">
                  <c:v>12457</c:v>
                </c:pt>
                <c:pt idx="12458">
                  <c:v>12458</c:v>
                </c:pt>
                <c:pt idx="12459">
                  <c:v>12459</c:v>
                </c:pt>
                <c:pt idx="12460">
                  <c:v>12460</c:v>
                </c:pt>
                <c:pt idx="12461">
                  <c:v>12461</c:v>
                </c:pt>
                <c:pt idx="12462">
                  <c:v>12462</c:v>
                </c:pt>
                <c:pt idx="12463">
                  <c:v>12463</c:v>
                </c:pt>
                <c:pt idx="12464">
                  <c:v>12464</c:v>
                </c:pt>
                <c:pt idx="12465">
                  <c:v>12465</c:v>
                </c:pt>
                <c:pt idx="12466">
                  <c:v>12466</c:v>
                </c:pt>
                <c:pt idx="12467">
                  <c:v>12467</c:v>
                </c:pt>
                <c:pt idx="12468">
                  <c:v>12468</c:v>
                </c:pt>
                <c:pt idx="12469">
                  <c:v>12469</c:v>
                </c:pt>
                <c:pt idx="12470">
                  <c:v>12470</c:v>
                </c:pt>
                <c:pt idx="12471">
                  <c:v>12471</c:v>
                </c:pt>
                <c:pt idx="12472">
                  <c:v>12472</c:v>
                </c:pt>
                <c:pt idx="12473">
                  <c:v>12473</c:v>
                </c:pt>
                <c:pt idx="12474">
                  <c:v>12474</c:v>
                </c:pt>
                <c:pt idx="12475">
                  <c:v>12475</c:v>
                </c:pt>
                <c:pt idx="12476">
                  <c:v>12476</c:v>
                </c:pt>
                <c:pt idx="12477">
                  <c:v>12477</c:v>
                </c:pt>
                <c:pt idx="12478">
                  <c:v>12478</c:v>
                </c:pt>
                <c:pt idx="12479">
                  <c:v>12479</c:v>
                </c:pt>
                <c:pt idx="12480">
                  <c:v>12480</c:v>
                </c:pt>
                <c:pt idx="12481">
                  <c:v>12481</c:v>
                </c:pt>
                <c:pt idx="12482">
                  <c:v>12482</c:v>
                </c:pt>
                <c:pt idx="12483">
                  <c:v>12483</c:v>
                </c:pt>
                <c:pt idx="12484">
                  <c:v>12484</c:v>
                </c:pt>
                <c:pt idx="12485">
                  <c:v>12485</c:v>
                </c:pt>
                <c:pt idx="12486">
                  <c:v>12486</c:v>
                </c:pt>
                <c:pt idx="12487">
                  <c:v>12487</c:v>
                </c:pt>
                <c:pt idx="12488">
                  <c:v>12488</c:v>
                </c:pt>
                <c:pt idx="12489">
                  <c:v>12489</c:v>
                </c:pt>
                <c:pt idx="12490">
                  <c:v>12490</c:v>
                </c:pt>
                <c:pt idx="12491">
                  <c:v>12491</c:v>
                </c:pt>
                <c:pt idx="12492">
                  <c:v>12492</c:v>
                </c:pt>
                <c:pt idx="12493">
                  <c:v>12493</c:v>
                </c:pt>
                <c:pt idx="12494">
                  <c:v>12494</c:v>
                </c:pt>
                <c:pt idx="12495">
                  <c:v>12495</c:v>
                </c:pt>
                <c:pt idx="12496">
                  <c:v>12496</c:v>
                </c:pt>
                <c:pt idx="12497">
                  <c:v>12497</c:v>
                </c:pt>
                <c:pt idx="12498">
                  <c:v>12498</c:v>
                </c:pt>
                <c:pt idx="12499">
                  <c:v>12499</c:v>
                </c:pt>
                <c:pt idx="12500">
                  <c:v>12500</c:v>
                </c:pt>
                <c:pt idx="12501">
                  <c:v>12501</c:v>
                </c:pt>
                <c:pt idx="12502">
                  <c:v>12502</c:v>
                </c:pt>
                <c:pt idx="12503">
                  <c:v>12503</c:v>
                </c:pt>
                <c:pt idx="12504">
                  <c:v>12504</c:v>
                </c:pt>
                <c:pt idx="12505">
                  <c:v>12505</c:v>
                </c:pt>
                <c:pt idx="12506">
                  <c:v>12506</c:v>
                </c:pt>
                <c:pt idx="12507">
                  <c:v>12507</c:v>
                </c:pt>
                <c:pt idx="12508">
                  <c:v>12508</c:v>
                </c:pt>
                <c:pt idx="12509">
                  <c:v>12509</c:v>
                </c:pt>
                <c:pt idx="12510">
                  <c:v>12510</c:v>
                </c:pt>
                <c:pt idx="12511">
                  <c:v>12511</c:v>
                </c:pt>
                <c:pt idx="12512">
                  <c:v>12512</c:v>
                </c:pt>
                <c:pt idx="12513">
                  <c:v>12513</c:v>
                </c:pt>
                <c:pt idx="12514">
                  <c:v>12514</c:v>
                </c:pt>
                <c:pt idx="12515">
                  <c:v>12515</c:v>
                </c:pt>
                <c:pt idx="12516">
                  <c:v>12516</c:v>
                </c:pt>
                <c:pt idx="12517">
                  <c:v>12517</c:v>
                </c:pt>
                <c:pt idx="12518">
                  <c:v>12518</c:v>
                </c:pt>
                <c:pt idx="12519">
                  <c:v>12519</c:v>
                </c:pt>
                <c:pt idx="12520">
                  <c:v>12520</c:v>
                </c:pt>
                <c:pt idx="12521">
                  <c:v>12521</c:v>
                </c:pt>
                <c:pt idx="12522">
                  <c:v>12522</c:v>
                </c:pt>
                <c:pt idx="12523">
                  <c:v>12523</c:v>
                </c:pt>
                <c:pt idx="12524">
                  <c:v>12524</c:v>
                </c:pt>
                <c:pt idx="12525">
                  <c:v>12525</c:v>
                </c:pt>
                <c:pt idx="12526">
                  <c:v>12526</c:v>
                </c:pt>
                <c:pt idx="12527">
                  <c:v>12527</c:v>
                </c:pt>
                <c:pt idx="12528">
                  <c:v>12528</c:v>
                </c:pt>
                <c:pt idx="12529">
                  <c:v>12529</c:v>
                </c:pt>
                <c:pt idx="12530">
                  <c:v>12530</c:v>
                </c:pt>
                <c:pt idx="12531">
                  <c:v>12531</c:v>
                </c:pt>
                <c:pt idx="12532">
                  <c:v>12532</c:v>
                </c:pt>
                <c:pt idx="12533">
                  <c:v>12533</c:v>
                </c:pt>
                <c:pt idx="12534">
                  <c:v>12534</c:v>
                </c:pt>
                <c:pt idx="12535">
                  <c:v>12535</c:v>
                </c:pt>
                <c:pt idx="12536">
                  <c:v>12536</c:v>
                </c:pt>
                <c:pt idx="12537">
                  <c:v>12537</c:v>
                </c:pt>
                <c:pt idx="12538">
                  <c:v>12538</c:v>
                </c:pt>
                <c:pt idx="12539">
                  <c:v>12539</c:v>
                </c:pt>
                <c:pt idx="12540">
                  <c:v>12540</c:v>
                </c:pt>
                <c:pt idx="12541">
                  <c:v>12541</c:v>
                </c:pt>
                <c:pt idx="12542">
                  <c:v>12542</c:v>
                </c:pt>
                <c:pt idx="12543">
                  <c:v>12543</c:v>
                </c:pt>
                <c:pt idx="12544">
                  <c:v>12544</c:v>
                </c:pt>
                <c:pt idx="12545">
                  <c:v>12545</c:v>
                </c:pt>
                <c:pt idx="12546">
                  <c:v>12546</c:v>
                </c:pt>
                <c:pt idx="12547">
                  <c:v>12547</c:v>
                </c:pt>
                <c:pt idx="12548">
                  <c:v>12548</c:v>
                </c:pt>
                <c:pt idx="12549">
                  <c:v>12549</c:v>
                </c:pt>
                <c:pt idx="12550">
                  <c:v>12550</c:v>
                </c:pt>
                <c:pt idx="12551">
                  <c:v>12551</c:v>
                </c:pt>
                <c:pt idx="12552">
                  <c:v>12552</c:v>
                </c:pt>
                <c:pt idx="12553">
                  <c:v>12553</c:v>
                </c:pt>
                <c:pt idx="12554">
                  <c:v>12554</c:v>
                </c:pt>
                <c:pt idx="12555">
                  <c:v>12555</c:v>
                </c:pt>
                <c:pt idx="12556">
                  <c:v>12556</c:v>
                </c:pt>
                <c:pt idx="12557">
                  <c:v>12557</c:v>
                </c:pt>
                <c:pt idx="12558">
                  <c:v>12558</c:v>
                </c:pt>
                <c:pt idx="12559">
                  <c:v>12559</c:v>
                </c:pt>
                <c:pt idx="12560">
                  <c:v>12560</c:v>
                </c:pt>
                <c:pt idx="12561">
                  <c:v>12561</c:v>
                </c:pt>
                <c:pt idx="12562">
                  <c:v>12562</c:v>
                </c:pt>
                <c:pt idx="12563">
                  <c:v>12563</c:v>
                </c:pt>
                <c:pt idx="12564">
                  <c:v>12564</c:v>
                </c:pt>
                <c:pt idx="12565">
                  <c:v>12565</c:v>
                </c:pt>
                <c:pt idx="12566">
                  <c:v>12566</c:v>
                </c:pt>
                <c:pt idx="12567">
                  <c:v>12567</c:v>
                </c:pt>
                <c:pt idx="12568">
                  <c:v>12568</c:v>
                </c:pt>
                <c:pt idx="12569">
                  <c:v>12569</c:v>
                </c:pt>
                <c:pt idx="12570">
                  <c:v>12570</c:v>
                </c:pt>
                <c:pt idx="12571">
                  <c:v>12571</c:v>
                </c:pt>
                <c:pt idx="12572">
                  <c:v>12572</c:v>
                </c:pt>
                <c:pt idx="12573">
                  <c:v>12573</c:v>
                </c:pt>
                <c:pt idx="12574">
                  <c:v>12574</c:v>
                </c:pt>
                <c:pt idx="12575">
                  <c:v>12575</c:v>
                </c:pt>
                <c:pt idx="12576">
                  <c:v>12576</c:v>
                </c:pt>
                <c:pt idx="12577">
                  <c:v>12577</c:v>
                </c:pt>
                <c:pt idx="12578">
                  <c:v>12578</c:v>
                </c:pt>
                <c:pt idx="12579">
                  <c:v>12579</c:v>
                </c:pt>
                <c:pt idx="12580">
                  <c:v>12580</c:v>
                </c:pt>
                <c:pt idx="12581">
                  <c:v>12581</c:v>
                </c:pt>
                <c:pt idx="12582">
                  <c:v>12582</c:v>
                </c:pt>
                <c:pt idx="12583">
                  <c:v>12583</c:v>
                </c:pt>
                <c:pt idx="12584">
                  <c:v>12584</c:v>
                </c:pt>
                <c:pt idx="12585">
                  <c:v>12585</c:v>
                </c:pt>
                <c:pt idx="12586">
                  <c:v>12586</c:v>
                </c:pt>
                <c:pt idx="12587">
                  <c:v>12587</c:v>
                </c:pt>
                <c:pt idx="12588">
                  <c:v>12588</c:v>
                </c:pt>
                <c:pt idx="12589">
                  <c:v>12589</c:v>
                </c:pt>
                <c:pt idx="12590">
                  <c:v>12590</c:v>
                </c:pt>
                <c:pt idx="12591">
                  <c:v>12591</c:v>
                </c:pt>
                <c:pt idx="12592">
                  <c:v>12592</c:v>
                </c:pt>
                <c:pt idx="12593">
                  <c:v>12593</c:v>
                </c:pt>
                <c:pt idx="12594">
                  <c:v>12594</c:v>
                </c:pt>
                <c:pt idx="12595">
                  <c:v>12595</c:v>
                </c:pt>
                <c:pt idx="12596">
                  <c:v>12596</c:v>
                </c:pt>
                <c:pt idx="12597">
                  <c:v>12597</c:v>
                </c:pt>
                <c:pt idx="12598">
                  <c:v>12598</c:v>
                </c:pt>
                <c:pt idx="12599">
                  <c:v>12599</c:v>
                </c:pt>
                <c:pt idx="12600">
                  <c:v>12600</c:v>
                </c:pt>
                <c:pt idx="12601">
                  <c:v>12601</c:v>
                </c:pt>
                <c:pt idx="12602">
                  <c:v>12602</c:v>
                </c:pt>
                <c:pt idx="12603">
                  <c:v>12603</c:v>
                </c:pt>
                <c:pt idx="12604">
                  <c:v>12604</c:v>
                </c:pt>
                <c:pt idx="12605">
                  <c:v>12605</c:v>
                </c:pt>
                <c:pt idx="12606">
                  <c:v>12606</c:v>
                </c:pt>
                <c:pt idx="12607">
                  <c:v>12607</c:v>
                </c:pt>
                <c:pt idx="12608">
                  <c:v>12608</c:v>
                </c:pt>
                <c:pt idx="12609">
                  <c:v>12609</c:v>
                </c:pt>
                <c:pt idx="12610">
                  <c:v>12610</c:v>
                </c:pt>
                <c:pt idx="12611">
                  <c:v>12611</c:v>
                </c:pt>
                <c:pt idx="12612">
                  <c:v>12612</c:v>
                </c:pt>
                <c:pt idx="12613">
                  <c:v>12613</c:v>
                </c:pt>
                <c:pt idx="12614">
                  <c:v>12614</c:v>
                </c:pt>
                <c:pt idx="12615">
                  <c:v>12615</c:v>
                </c:pt>
                <c:pt idx="12616">
                  <c:v>12616</c:v>
                </c:pt>
                <c:pt idx="12617">
                  <c:v>12617</c:v>
                </c:pt>
                <c:pt idx="12618">
                  <c:v>12618</c:v>
                </c:pt>
                <c:pt idx="12619">
                  <c:v>12619</c:v>
                </c:pt>
                <c:pt idx="12620">
                  <c:v>12620</c:v>
                </c:pt>
                <c:pt idx="12621">
                  <c:v>12621</c:v>
                </c:pt>
                <c:pt idx="12622">
                  <c:v>12622</c:v>
                </c:pt>
                <c:pt idx="12623">
                  <c:v>12623</c:v>
                </c:pt>
                <c:pt idx="12624">
                  <c:v>12624</c:v>
                </c:pt>
                <c:pt idx="12625">
                  <c:v>12625</c:v>
                </c:pt>
                <c:pt idx="12626">
                  <c:v>12626</c:v>
                </c:pt>
                <c:pt idx="12627">
                  <c:v>12627</c:v>
                </c:pt>
                <c:pt idx="12628">
                  <c:v>12628</c:v>
                </c:pt>
                <c:pt idx="12629">
                  <c:v>12629</c:v>
                </c:pt>
                <c:pt idx="12630">
                  <c:v>12630</c:v>
                </c:pt>
                <c:pt idx="12631">
                  <c:v>12631</c:v>
                </c:pt>
                <c:pt idx="12632">
                  <c:v>12632</c:v>
                </c:pt>
                <c:pt idx="12633">
                  <c:v>12633</c:v>
                </c:pt>
                <c:pt idx="12634">
                  <c:v>12634</c:v>
                </c:pt>
                <c:pt idx="12635">
                  <c:v>12635</c:v>
                </c:pt>
                <c:pt idx="12636">
                  <c:v>12636</c:v>
                </c:pt>
                <c:pt idx="12637">
                  <c:v>12637</c:v>
                </c:pt>
                <c:pt idx="12638">
                  <c:v>12638</c:v>
                </c:pt>
                <c:pt idx="12639">
                  <c:v>12639</c:v>
                </c:pt>
                <c:pt idx="12640">
                  <c:v>12640</c:v>
                </c:pt>
                <c:pt idx="12641">
                  <c:v>12641</c:v>
                </c:pt>
                <c:pt idx="12642">
                  <c:v>12642</c:v>
                </c:pt>
                <c:pt idx="12643">
                  <c:v>12643</c:v>
                </c:pt>
                <c:pt idx="12644">
                  <c:v>12644</c:v>
                </c:pt>
                <c:pt idx="12645">
                  <c:v>12645</c:v>
                </c:pt>
                <c:pt idx="12646">
                  <c:v>12646</c:v>
                </c:pt>
                <c:pt idx="12647">
                  <c:v>12647</c:v>
                </c:pt>
                <c:pt idx="12648">
                  <c:v>12648</c:v>
                </c:pt>
                <c:pt idx="12649">
                  <c:v>12649</c:v>
                </c:pt>
                <c:pt idx="12650">
                  <c:v>12650</c:v>
                </c:pt>
                <c:pt idx="12651">
                  <c:v>12651</c:v>
                </c:pt>
                <c:pt idx="12652">
                  <c:v>12652</c:v>
                </c:pt>
                <c:pt idx="12653">
                  <c:v>12653</c:v>
                </c:pt>
                <c:pt idx="12654">
                  <c:v>12654</c:v>
                </c:pt>
                <c:pt idx="12655">
                  <c:v>12655</c:v>
                </c:pt>
                <c:pt idx="12656">
                  <c:v>12656</c:v>
                </c:pt>
                <c:pt idx="12657">
                  <c:v>12657</c:v>
                </c:pt>
                <c:pt idx="12658">
                  <c:v>12658</c:v>
                </c:pt>
                <c:pt idx="12659">
                  <c:v>12659</c:v>
                </c:pt>
                <c:pt idx="12660">
                  <c:v>12660</c:v>
                </c:pt>
                <c:pt idx="12661">
                  <c:v>12661</c:v>
                </c:pt>
                <c:pt idx="12662">
                  <c:v>12662</c:v>
                </c:pt>
                <c:pt idx="12663">
                  <c:v>12663</c:v>
                </c:pt>
                <c:pt idx="12664">
                  <c:v>12664</c:v>
                </c:pt>
                <c:pt idx="12665">
                  <c:v>12665</c:v>
                </c:pt>
                <c:pt idx="12666">
                  <c:v>12666</c:v>
                </c:pt>
                <c:pt idx="12667">
                  <c:v>12667</c:v>
                </c:pt>
                <c:pt idx="12668">
                  <c:v>12668</c:v>
                </c:pt>
                <c:pt idx="12669">
                  <c:v>12669</c:v>
                </c:pt>
                <c:pt idx="12670">
                  <c:v>12670</c:v>
                </c:pt>
                <c:pt idx="12671">
                  <c:v>12671</c:v>
                </c:pt>
                <c:pt idx="12672">
                  <c:v>12672</c:v>
                </c:pt>
                <c:pt idx="12673">
                  <c:v>12673</c:v>
                </c:pt>
                <c:pt idx="12674">
                  <c:v>12674</c:v>
                </c:pt>
                <c:pt idx="12675">
                  <c:v>12675</c:v>
                </c:pt>
                <c:pt idx="12676">
                  <c:v>12676</c:v>
                </c:pt>
                <c:pt idx="12677">
                  <c:v>12677</c:v>
                </c:pt>
                <c:pt idx="12678">
                  <c:v>12678</c:v>
                </c:pt>
                <c:pt idx="12679">
                  <c:v>12679</c:v>
                </c:pt>
                <c:pt idx="12680">
                  <c:v>12680</c:v>
                </c:pt>
                <c:pt idx="12681">
                  <c:v>12681</c:v>
                </c:pt>
                <c:pt idx="12682">
                  <c:v>12682</c:v>
                </c:pt>
                <c:pt idx="12683">
                  <c:v>12683</c:v>
                </c:pt>
                <c:pt idx="12684">
                  <c:v>12684</c:v>
                </c:pt>
                <c:pt idx="12685">
                  <c:v>12685</c:v>
                </c:pt>
                <c:pt idx="12686">
                  <c:v>12686</c:v>
                </c:pt>
                <c:pt idx="12687">
                  <c:v>12687</c:v>
                </c:pt>
                <c:pt idx="12688">
                  <c:v>12688</c:v>
                </c:pt>
                <c:pt idx="12689">
                  <c:v>12689</c:v>
                </c:pt>
                <c:pt idx="12690">
                  <c:v>12690</c:v>
                </c:pt>
                <c:pt idx="12691">
                  <c:v>12691</c:v>
                </c:pt>
                <c:pt idx="12692">
                  <c:v>12692</c:v>
                </c:pt>
                <c:pt idx="12693">
                  <c:v>12693</c:v>
                </c:pt>
                <c:pt idx="12694">
                  <c:v>12694</c:v>
                </c:pt>
                <c:pt idx="12695">
                  <c:v>12695</c:v>
                </c:pt>
                <c:pt idx="12696">
                  <c:v>12696</c:v>
                </c:pt>
                <c:pt idx="12697">
                  <c:v>12697</c:v>
                </c:pt>
                <c:pt idx="12698">
                  <c:v>12698</c:v>
                </c:pt>
                <c:pt idx="12699">
                  <c:v>12699</c:v>
                </c:pt>
                <c:pt idx="12700">
                  <c:v>12700</c:v>
                </c:pt>
                <c:pt idx="12701">
                  <c:v>12701</c:v>
                </c:pt>
                <c:pt idx="12702">
                  <c:v>12702</c:v>
                </c:pt>
                <c:pt idx="12703">
                  <c:v>12703</c:v>
                </c:pt>
                <c:pt idx="12704">
                  <c:v>12704</c:v>
                </c:pt>
                <c:pt idx="12705">
                  <c:v>12705</c:v>
                </c:pt>
                <c:pt idx="12706">
                  <c:v>12706</c:v>
                </c:pt>
                <c:pt idx="12707">
                  <c:v>12707</c:v>
                </c:pt>
                <c:pt idx="12708">
                  <c:v>12708</c:v>
                </c:pt>
                <c:pt idx="12709">
                  <c:v>12709</c:v>
                </c:pt>
                <c:pt idx="12710">
                  <c:v>12710</c:v>
                </c:pt>
                <c:pt idx="12711">
                  <c:v>12711</c:v>
                </c:pt>
                <c:pt idx="12712">
                  <c:v>12712</c:v>
                </c:pt>
                <c:pt idx="12713">
                  <c:v>12713</c:v>
                </c:pt>
                <c:pt idx="12714">
                  <c:v>12714</c:v>
                </c:pt>
                <c:pt idx="12715">
                  <c:v>12715</c:v>
                </c:pt>
                <c:pt idx="12716">
                  <c:v>12716</c:v>
                </c:pt>
                <c:pt idx="12717">
                  <c:v>12717</c:v>
                </c:pt>
                <c:pt idx="12718">
                  <c:v>12718</c:v>
                </c:pt>
                <c:pt idx="12719">
                  <c:v>12719</c:v>
                </c:pt>
                <c:pt idx="12720">
                  <c:v>12720</c:v>
                </c:pt>
                <c:pt idx="12721">
                  <c:v>12721</c:v>
                </c:pt>
                <c:pt idx="12722">
                  <c:v>12722</c:v>
                </c:pt>
                <c:pt idx="12723">
                  <c:v>12723</c:v>
                </c:pt>
                <c:pt idx="12724">
                  <c:v>12724</c:v>
                </c:pt>
                <c:pt idx="12725">
                  <c:v>12725</c:v>
                </c:pt>
                <c:pt idx="12726">
                  <c:v>12726</c:v>
                </c:pt>
                <c:pt idx="12727">
                  <c:v>12727</c:v>
                </c:pt>
                <c:pt idx="12728">
                  <c:v>12728</c:v>
                </c:pt>
                <c:pt idx="12729">
                  <c:v>12729</c:v>
                </c:pt>
                <c:pt idx="12730">
                  <c:v>12730</c:v>
                </c:pt>
                <c:pt idx="12731">
                  <c:v>12731</c:v>
                </c:pt>
                <c:pt idx="12732">
                  <c:v>12732</c:v>
                </c:pt>
                <c:pt idx="12733">
                  <c:v>12733</c:v>
                </c:pt>
                <c:pt idx="12734">
                  <c:v>12734</c:v>
                </c:pt>
                <c:pt idx="12735">
                  <c:v>12735</c:v>
                </c:pt>
                <c:pt idx="12736">
                  <c:v>12736</c:v>
                </c:pt>
                <c:pt idx="12737">
                  <c:v>12737</c:v>
                </c:pt>
                <c:pt idx="12738">
                  <c:v>12738</c:v>
                </c:pt>
                <c:pt idx="12739">
                  <c:v>12739</c:v>
                </c:pt>
                <c:pt idx="12740">
                  <c:v>12740</c:v>
                </c:pt>
                <c:pt idx="12741">
                  <c:v>12741</c:v>
                </c:pt>
                <c:pt idx="12742">
                  <c:v>12742</c:v>
                </c:pt>
                <c:pt idx="12743">
                  <c:v>12743</c:v>
                </c:pt>
                <c:pt idx="12744">
                  <c:v>12744</c:v>
                </c:pt>
                <c:pt idx="12745">
                  <c:v>12745</c:v>
                </c:pt>
                <c:pt idx="12746">
                  <c:v>12746</c:v>
                </c:pt>
                <c:pt idx="12747">
                  <c:v>12747</c:v>
                </c:pt>
                <c:pt idx="12748">
                  <c:v>12748</c:v>
                </c:pt>
                <c:pt idx="12749">
                  <c:v>12749</c:v>
                </c:pt>
                <c:pt idx="12750">
                  <c:v>12750</c:v>
                </c:pt>
                <c:pt idx="12751">
                  <c:v>12751</c:v>
                </c:pt>
                <c:pt idx="12752">
                  <c:v>12752</c:v>
                </c:pt>
                <c:pt idx="12753">
                  <c:v>12753</c:v>
                </c:pt>
                <c:pt idx="12754">
                  <c:v>12754</c:v>
                </c:pt>
                <c:pt idx="12755">
                  <c:v>12755</c:v>
                </c:pt>
                <c:pt idx="12756">
                  <c:v>12756</c:v>
                </c:pt>
                <c:pt idx="12757">
                  <c:v>12757</c:v>
                </c:pt>
                <c:pt idx="12758">
                  <c:v>12758</c:v>
                </c:pt>
                <c:pt idx="12759">
                  <c:v>12759</c:v>
                </c:pt>
                <c:pt idx="12760">
                  <c:v>12760</c:v>
                </c:pt>
                <c:pt idx="12761">
                  <c:v>12761</c:v>
                </c:pt>
                <c:pt idx="12762">
                  <c:v>12762</c:v>
                </c:pt>
                <c:pt idx="12763">
                  <c:v>12763</c:v>
                </c:pt>
                <c:pt idx="12764">
                  <c:v>12764</c:v>
                </c:pt>
                <c:pt idx="12765">
                  <c:v>12765</c:v>
                </c:pt>
                <c:pt idx="12766">
                  <c:v>12766</c:v>
                </c:pt>
                <c:pt idx="12767">
                  <c:v>12767</c:v>
                </c:pt>
                <c:pt idx="12768">
                  <c:v>12768</c:v>
                </c:pt>
                <c:pt idx="12769">
                  <c:v>12769</c:v>
                </c:pt>
                <c:pt idx="12770">
                  <c:v>12770</c:v>
                </c:pt>
                <c:pt idx="12771">
                  <c:v>12771</c:v>
                </c:pt>
                <c:pt idx="12772">
                  <c:v>12772</c:v>
                </c:pt>
                <c:pt idx="12773">
                  <c:v>12773</c:v>
                </c:pt>
                <c:pt idx="12774">
                  <c:v>12774</c:v>
                </c:pt>
                <c:pt idx="12775">
                  <c:v>12775</c:v>
                </c:pt>
                <c:pt idx="12776">
                  <c:v>12776</c:v>
                </c:pt>
                <c:pt idx="12777">
                  <c:v>12777</c:v>
                </c:pt>
                <c:pt idx="12778">
                  <c:v>12778</c:v>
                </c:pt>
                <c:pt idx="12779">
                  <c:v>12779</c:v>
                </c:pt>
                <c:pt idx="12780">
                  <c:v>12780</c:v>
                </c:pt>
                <c:pt idx="12781">
                  <c:v>12781</c:v>
                </c:pt>
                <c:pt idx="12782">
                  <c:v>12782</c:v>
                </c:pt>
                <c:pt idx="12783">
                  <c:v>12783</c:v>
                </c:pt>
                <c:pt idx="12784">
                  <c:v>12784</c:v>
                </c:pt>
                <c:pt idx="12785">
                  <c:v>12785</c:v>
                </c:pt>
                <c:pt idx="12786">
                  <c:v>12786</c:v>
                </c:pt>
                <c:pt idx="12787">
                  <c:v>12787</c:v>
                </c:pt>
                <c:pt idx="12788">
                  <c:v>12788</c:v>
                </c:pt>
                <c:pt idx="12789">
                  <c:v>12789</c:v>
                </c:pt>
                <c:pt idx="12790">
                  <c:v>12790</c:v>
                </c:pt>
                <c:pt idx="12791">
                  <c:v>12791</c:v>
                </c:pt>
                <c:pt idx="12792">
                  <c:v>12792</c:v>
                </c:pt>
                <c:pt idx="12793">
                  <c:v>12793</c:v>
                </c:pt>
                <c:pt idx="12794">
                  <c:v>12794</c:v>
                </c:pt>
                <c:pt idx="12795">
                  <c:v>12795</c:v>
                </c:pt>
                <c:pt idx="12796">
                  <c:v>12796</c:v>
                </c:pt>
                <c:pt idx="12797">
                  <c:v>12797</c:v>
                </c:pt>
                <c:pt idx="12798">
                  <c:v>12798</c:v>
                </c:pt>
                <c:pt idx="12799">
                  <c:v>12799</c:v>
                </c:pt>
                <c:pt idx="12800">
                  <c:v>12800</c:v>
                </c:pt>
                <c:pt idx="12801">
                  <c:v>12801</c:v>
                </c:pt>
                <c:pt idx="12802">
                  <c:v>12802</c:v>
                </c:pt>
                <c:pt idx="12803">
                  <c:v>12803</c:v>
                </c:pt>
                <c:pt idx="12804">
                  <c:v>12804</c:v>
                </c:pt>
                <c:pt idx="12805">
                  <c:v>12805</c:v>
                </c:pt>
                <c:pt idx="12806">
                  <c:v>12806</c:v>
                </c:pt>
                <c:pt idx="12807">
                  <c:v>12807</c:v>
                </c:pt>
                <c:pt idx="12808">
                  <c:v>12808</c:v>
                </c:pt>
                <c:pt idx="12809">
                  <c:v>12809</c:v>
                </c:pt>
                <c:pt idx="12810">
                  <c:v>12810</c:v>
                </c:pt>
                <c:pt idx="12811">
                  <c:v>12811</c:v>
                </c:pt>
                <c:pt idx="12812">
                  <c:v>12812</c:v>
                </c:pt>
                <c:pt idx="12813">
                  <c:v>12813</c:v>
                </c:pt>
                <c:pt idx="12814">
                  <c:v>12814</c:v>
                </c:pt>
                <c:pt idx="12815">
                  <c:v>12815</c:v>
                </c:pt>
                <c:pt idx="12816">
                  <c:v>12816</c:v>
                </c:pt>
                <c:pt idx="12817">
                  <c:v>12817</c:v>
                </c:pt>
                <c:pt idx="12818">
                  <c:v>12818</c:v>
                </c:pt>
                <c:pt idx="12819">
                  <c:v>12819</c:v>
                </c:pt>
                <c:pt idx="12820">
                  <c:v>12820</c:v>
                </c:pt>
                <c:pt idx="12821">
                  <c:v>12821</c:v>
                </c:pt>
                <c:pt idx="12822">
                  <c:v>12822</c:v>
                </c:pt>
                <c:pt idx="12823">
                  <c:v>12823</c:v>
                </c:pt>
                <c:pt idx="12824">
                  <c:v>12824</c:v>
                </c:pt>
                <c:pt idx="12825">
                  <c:v>12825</c:v>
                </c:pt>
                <c:pt idx="12826">
                  <c:v>12826</c:v>
                </c:pt>
                <c:pt idx="12827">
                  <c:v>12827</c:v>
                </c:pt>
                <c:pt idx="12828">
                  <c:v>12828</c:v>
                </c:pt>
                <c:pt idx="12829">
                  <c:v>12829</c:v>
                </c:pt>
                <c:pt idx="12830">
                  <c:v>12830</c:v>
                </c:pt>
                <c:pt idx="12831">
                  <c:v>12831</c:v>
                </c:pt>
                <c:pt idx="12832">
                  <c:v>12832</c:v>
                </c:pt>
                <c:pt idx="12833">
                  <c:v>12833</c:v>
                </c:pt>
                <c:pt idx="12834">
                  <c:v>12834</c:v>
                </c:pt>
                <c:pt idx="12835">
                  <c:v>12835</c:v>
                </c:pt>
                <c:pt idx="12836">
                  <c:v>12836</c:v>
                </c:pt>
                <c:pt idx="12837">
                  <c:v>12837</c:v>
                </c:pt>
                <c:pt idx="12838">
                  <c:v>12838</c:v>
                </c:pt>
                <c:pt idx="12839">
                  <c:v>12839</c:v>
                </c:pt>
                <c:pt idx="12840">
                  <c:v>12840</c:v>
                </c:pt>
                <c:pt idx="12841">
                  <c:v>12841</c:v>
                </c:pt>
                <c:pt idx="12842">
                  <c:v>12842</c:v>
                </c:pt>
                <c:pt idx="12843">
                  <c:v>12843</c:v>
                </c:pt>
                <c:pt idx="12844">
                  <c:v>12844</c:v>
                </c:pt>
                <c:pt idx="12845">
                  <c:v>12845</c:v>
                </c:pt>
                <c:pt idx="12846">
                  <c:v>12846</c:v>
                </c:pt>
                <c:pt idx="12847">
                  <c:v>12847</c:v>
                </c:pt>
                <c:pt idx="12848">
                  <c:v>12848</c:v>
                </c:pt>
                <c:pt idx="12849">
                  <c:v>12849</c:v>
                </c:pt>
                <c:pt idx="12850">
                  <c:v>12850</c:v>
                </c:pt>
                <c:pt idx="12851">
                  <c:v>12851</c:v>
                </c:pt>
                <c:pt idx="12852">
                  <c:v>12852</c:v>
                </c:pt>
                <c:pt idx="12853">
                  <c:v>12853</c:v>
                </c:pt>
                <c:pt idx="12854">
                  <c:v>12854</c:v>
                </c:pt>
                <c:pt idx="12855">
                  <c:v>12855</c:v>
                </c:pt>
                <c:pt idx="12856">
                  <c:v>12856</c:v>
                </c:pt>
                <c:pt idx="12857">
                  <c:v>12857</c:v>
                </c:pt>
                <c:pt idx="12858">
                  <c:v>12858</c:v>
                </c:pt>
                <c:pt idx="12859">
                  <c:v>12859</c:v>
                </c:pt>
                <c:pt idx="12860">
                  <c:v>12860</c:v>
                </c:pt>
                <c:pt idx="12861">
                  <c:v>12861</c:v>
                </c:pt>
                <c:pt idx="12862">
                  <c:v>12862</c:v>
                </c:pt>
                <c:pt idx="12863">
                  <c:v>12863</c:v>
                </c:pt>
                <c:pt idx="12864">
                  <c:v>12864</c:v>
                </c:pt>
                <c:pt idx="12865">
                  <c:v>12865</c:v>
                </c:pt>
                <c:pt idx="12866">
                  <c:v>12866</c:v>
                </c:pt>
                <c:pt idx="12867">
                  <c:v>12867</c:v>
                </c:pt>
                <c:pt idx="12868">
                  <c:v>12868</c:v>
                </c:pt>
                <c:pt idx="12869">
                  <c:v>12869</c:v>
                </c:pt>
                <c:pt idx="12870">
                  <c:v>12870</c:v>
                </c:pt>
                <c:pt idx="12871">
                  <c:v>12871</c:v>
                </c:pt>
                <c:pt idx="12872">
                  <c:v>12872</c:v>
                </c:pt>
                <c:pt idx="12873">
                  <c:v>12873</c:v>
                </c:pt>
                <c:pt idx="12874">
                  <c:v>12874</c:v>
                </c:pt>
                <c:pt idx="12875">
                  <c:v>12875</c:v>
                </c:pt>
                <c:pt idx="12876">
                  <c:v>12876</c:v>
                </c:pt>
                <c:pt idx="12877">
                  <c:v>12877</c:v>
                </c:pt>
                <c:pt idx="12878">
                  <c:v>12878</c:v>
                </c:pt>
                <c:pt idx="12879">
                  <c:v>12879</c:v>
                </c:pt>
                <c:pt idx="12880">
                  <c:v>12880</c:v>
                </c:pt>
                <c:pt idx="12881">
                  <c:v>12881</c:v>
                </c:pt>
                <c:pt idx="12882">
                  <c:v>12882</c:v>
                </c:pt>
                <c:pt idx="12883">
                  <c:v>12883</c:v>
                </c:pt>
                <c:pt idx="12884">
                  <c:v>12884</c:v>
                </c:pt>
                <c:pt idx="12885">
                  <c:v>12885</c:v>
                </c:pt>
                <c:pt idx="12886">
                  <c:v>12886</c:v>
                </c:pt>
                <c:pt idx="12887">
                  <c:v>12887</c:v>
                </c:pt>
                <c:pt idx="12888">
                  <c:v>12888</c:v>
                </c:pt>
                <c:pt idx="12889">
                  <c:v>12889</c:v>
                </c:pt>
                <c:pt idx="12890">
                  <c:v>12890</c:v>
                </c:pt>
                <c:pt idx="12891">
                  <c:v>12891</c:v>
                </c:pt>
                <c:pt idx="12892">
                  <c:v>12892</c:v>
                </c:pt>
                <c:pt idx="12893">
                  <c:v>12893</c:v>
                </c:pt>
                <c:pt idx="12894">
                  <c:v>12894</c:v>
                </c:pt>
                <c:pt idx="12895">
                  <c:v>12895</c:v>
                </c:pt>
                <c:pt idx="12896">
                  <c:v>12896</c:v>
                </c:pt>
                <c:pt idx="12897">
                  <c:v>12897</c:v>
                </c:pt>
                <c:pt idx="12898">
                  <c:v>12898</c:v>
                </c:pt>
                <c:pt idx="12899">
                  <c:v>12899</c:v>
                </c:pt>
                <c:pt idx="12900">
                  <c:v>12900</c:v>
                </c:pt>
                <c:pt idx="12901">
                  <c:v>12901</c:v>
                </c:pt>
                <c:pt idx="12902">
                  <c:v>12902</c:v>
                </c:pt>
                <c:pt idx="12903">
                  <c:v>12903</c:v>
                </c:pt>
                <c:pt idx="12904">
                  <c:v>12904</c:v>
                </c:pt>
                <c:pt idx="12905">
                  <c:v>12905</c:v>
                </c:pt>
                <c:pt idx="12906">
                  <c:v>12906</c:v>
                </c:pt>
                <c:pt idx="12907">
                  <c:v>12907</c:v>
                </c:pt>
                <c:pt idx="12908">
                  <c:v>12908</c:v>
                </c:pt>
                <c:pt idx="12909">
                  <c:v>12909</c:v>
                </c:pt>
                <c:pt idx="12910">
                  <c:v>12910</c:v>
                </c:pt>
                <c:pt idx="12911">
                  <c:v>12911</c:v>
                </c:pt>
                <c:pt idx="12912">
                  <c:v>12912</c:v>
                </c:pt>
                <c:pt idx="12913">
                  <c:v>12913</c:v>
                </c:pt>
                <c:pt idx="12914">
                  <c:v>12914</c:v>
                </c:pt>
                <c:pt idx="12915">
                  <c:v>12915</c:v>
                </c:pt>
                <c:pt idx="12916">
                  <c:v>12916</c:v>
                </c:pt>
                <c:pt idx="12917">
                  <c:v>12917</c:v>
                </c:pt>
                <c:pt idx="12918">
                  <c:v>12918</c:v>
                </c:pt>
                <c:pt idx="12919">
                  <c:v>12919</c:v>
                </c:pt>
                <c:pt idx="12920">
                  <c:v>12920</c:v>
                </c:pt>
                <c:pt idx="12921">
                  <c:v>12921</c:v>
                </c:pt>
                <c:pt idx="12922">
                  <c:v>12922</c:v>
                </c:pt>
                <c:pt idx="12923">
                  <c:v>12923</c:v>
                </c:pt>
                <c:pt idx="12924">
                  <c:v>12924</c:v>
                </c:pt>
                <c:pt idx="12925">
                  <c:v>12925</c:v>
                </c:pt>
                <c:pt idx="12926">
                  <c:v>12926</c:v>
                </c:pt>
                <c:pt idx="12927">
                  <c:v>12927</c:v>
                </c:pt>
                <c:pt idx="12928">
                  <c:v>12928</c:v>
                </c:pt>
                <c:pt idx="12929">
                  <c:v>12929</c:v>
                </c:pt>
                <c:pt idx="12930">
                  <c:v>12930</c:v>
                </c:pt>
                <c:pt idx="12931">
                  <c:v>12931</c:v>
                </c:pt>
                <c:pt idx="12932">
                  <c:v>12932</c:v>
                </c:pt>
                <c:pt idx="12933">
                  <c:v>12933</c:v>
                </c:pt>
                <c:pt idx="12934">
                  <c:v>12934</c:v>
                </c:pt>
                <c:pt idx="12935">
                  <c:v>12935</c:v>
                </c:pt>
                <c:pt idx="12936">
                  <c:v>12936</c:v>
                </c:pt>
                <c:pt idx="12937">
                  <c:v>12937</c:v>
                </c:pt>
                <c:pt idx="12938">
                  <c:v>12938</c:v>
                </c:pt>
                <c:pt idx="12939">
                  <c:v>12939</c:v>
                </c:pt>
                <c:pt idx="12940">
                  <c:v>12940</c:v>
                </c:pt>
                <c:pt idx="12941">
                  <c:v>12941</c:v>
                </c:pt>
                <c:pt idx="12942">
                  <c:v>12942</c:v>
                </c:pt>
                <c:pt idx="12943">
                  <c:v>12943</c:v>
                </c:pt>
                <c:pt idx="12944">
                  <c:v>12944</c:v>
                </c:pt>
                <c:pt idx="12945">
                  <c:v>12945</c:v>
                </c:pt>
                <c:pt idx="12946">
                  <c:v>12946</c:v>
                </c:pt>
                <c:pt idx="12947">
                  <c:v>12947</c:v>
                </c:pt>
                <c:pt idx="12948">
                  <c:v>12948</c:v>
                </c:pt>
                <c:pt idx="12949">
                  <c:v>12949</c:v>
                </c:pt>
                <c:pt idx="12950">
                  <c:v>12950</c:v>
                </c:pt>
                <c:pt idx="12951">
                  <c:v>12951</c:v>
                </c:pt>
                <c:pt idx="12952">
                  <c:v>12952</c:v>
                </c:pt>
                <c:pt idx="12953">
                  <c:v>12953</c:v>
                </c:pt>
                <c:pt idx="12954">
                  <c:v>12954</c:v>
                </c:pt>
                <c:pt idx="12955">
                  <c:v>12955</c:v>
                </c:pt>
                <c:pt idx="12956">
                  <c:v>12956</c:v>
                </c:pt>
                <c:pt idx="12957">
                  <c:v>12957</c:v>
                </c:pt>
                <c:pt idx="12958">
                  <c:v>12958</c:v>
                </c:pt>
                <c:pt idx="12959">
                  <c:v>12959</c:v>
                </c:pt>
                <c:pt idx="12960">
                  <c:v>12960</c:v>
                </c:pt>
                <c:pt idx="12961">
                  <c:v>12961</c:v>
                </c:pt>
                <c:pt idx="12962">
                  <c:v>12962</c:v>
                </c:pt>
                <c:pt idx="12963">
                  <c:v>12963</c:v>
                </c:pt>
                <c:pt idx="12964">
                  <c:v>12964</c:v>
                </c:pt>
                <c:pt idx="12965">
                  <c:v>12965</c:v>
                </c:pt>
                <c:pt idx="12966">
                  <c:v>12966</c:v>
                </c:pt>
                <c:pt idx="12967">
                  <c:v>12967</c:v>
                </c:pt>
                <c:pt idx="12968">
                  <c:v>12968</c:v>
                </c:pt>
                <c:pt idx="12969">
                  <c:v>12969</c:v>
                </c:pt>
                <c:pt idx="12970">
                  <c:v>12970</c:v>
                </c:pt>
                <c:pt idx="12971">
                  <c:v>12971</c:v>
                </c:pt>
                <c:pt idx="12972">
                  <c:v>12972</c:v>
                </c:pt>
                <c:pt idx="12973">
                  <c:v>12973</c:v>
                </c:pt>
                <c:pt idx="12974">
                  <c:v>12974</c:v>
                </c:pt>
                <c:pt idx="12975">
                  <c:v>12975</c:v>
                </c:pt>
                <c:pt idx="12976">
                  <c:v>12976</c:v>
                </c:pt>
                <c:pt idx="12977">
                  <c:v>12977</c:v>
                </c:pt>
                <c:pt idx="12978">
                  <c:v>12978</c:v>
                </c:pt>
                <c:pt idx="12979">
                  <c:v>12979</c:v>
                </c:pt>
                <c:pt idx="12980">
                  <c:v>12980</c:v>
                </c:pt>
                <c:pt idx="12981">
                  <c:v>12981</c:v>
                </c:pt>
                <c:pt idx="12982">
                  <c:v>12982</c:v>
                </c:pt>
                <c:pt idx="12983">
                  <c:v>12983</c:v>
                </c:pt>
                <c:pt idx="12984">
                  <c:v>12984</c:v>
                </c:pt>
                <c:pt idx="12985">
                  <c:v>12985</c:v>
                </c:pt>
                <c:pt idx="12986">
                  <c:v>12986</c:v>
                </c:pt>
                <c:pt idx="12987">
                  <c:v>12987</c:v>
                </c:pt>
                <c:pt idx="12988">
                  <c:v>12988</c:v>
                </c:pt>
                <c:pt idx="12989">
                  <c:v>12989</c:v>
                </c:pt>
                <c:pt idx="12990">
                  <c:v>12990</c:v>
                </c:pt>
                <c:pt idx="12991">
                  <c:v>12991</c:v>
                </c:pt>
                <c:pt idx="12992">
                  <c:v>12992</c:v>
                </c:pt>
                <c:pt idx="12993">
                  <c:v>12993</c:v>
                </c:pt>
                <c:pt idx="12994">
                  <c:v>12994</c:v>
                </c:pt>
                <c:pt idx="12995">
                  <c:v>12995</c:v>
                </c:pt>
                <c:pt idx="12996">
                  <c:v>12996</c:v>
                </c:pt>
                <c:pt idx="12997">
                  <c:v>12997</c:v>
                </c:pt>
                <c:pt idx="12998">
                  <c:v>12998</c:v>
                </c:pt>
                <c:pt idx="12999">
                  <c:v>12999</c:v>
                </c:pt>
                <c:pt idx="13000">
                  <c:v>13000</c:v>
                </c:pt>
                <c:pt idx="13001">
                  <c:v>13001</c:v>
                </c:pt>
                <c:pt idx="13002">
                  <c:v>13002</c:v>
                </c:pt>
                <c:pt idx="13003">
                  <c:v>13003</c:v>
                </c:pt>
                <c:pt idx="13004">
                  <c:v>13004</c:v>
                </c:pt>
                <c:pt idx="13005">
                  <c:v>13005</c:v>
                </c:pt>
                <c:pt idx="13006">
                  <c:v>13006</c:v>
                </c:pt>
                <c:pt idx="13007">
                  <c:v>13007</c:v>
                </c:pt>
                <c:pt idx="13008">
                  <c:v>13008</c:v>
                </c:pt>
                <c:pt idx="13009">
                  <c:v>13009</c:v>
                </c:pt>
                <c:pt idx="13010">
                  <c:v>13010</c:v>
                </c:pt>
                <c:pt idx="13011">
                  <c:v>13011</c:v>
                </c:pt>
                <c:pt idx="13012">
                  <c:v>13012</c:v>
                </c:pt>
                <c:pt idx="13013">
                  <c:v>13013</c:v>
                </c:pt>
                <c:pt idx="13014">
                  <c:v>13014</c:v>
                </c:pt>
                <c:pt idx="13015">
                  <c:v>13015</c:v>
                </c:pt>
                <c:pt idx="13016">
                  <c:v>13016</c:v>
                </c:pt>
                <c:pt idx="13017">
                  <c:v>13017</c:v>
                </c:pt>
                <c:pt idx="13018">
                  <c:v>13018</c:v>
                </c:pt>
                <c:pt idx="13019">
                  <c:v>13019</c:v>
                </c:pt>
                <c:pt idx="13020">
                  <c:v>13020</c:v>
                </c:pt>
                <c:pt idx="13021">
                  <c:v>13021</c:v>
                </c:pt>
                <c:pt idx="13022">
                  <c:v>13022</c:v>
                </c:pt>
                <c:pt idx="13023">
                  <c:v>13023</c:v>
                </c:pt>
                <c:pt idx="13024">
                  <c:v>13024</c:v>
                </c:pt>
                <c:pt idx="13025">
                  <c:v>13025</c:v>
                </c:pt>
                <c:pt idx="13026">
                  <c:v>13026</c:v>
                </c:pt>
                <c:pt idx="13027">
                  <c:v>13027</c:v>
                </c:pt>
                <c:pt idx="13028">
                  <c:v>13028</c:v>
                </c:pt>
                <c:pt idx="13029">
                  <c:v>13029</c:v>
                </c:pt>
                <c:pt idx="13030">
                  <c:v>13030</c:v>
                </c:pt>
                <c:pt idx="13031">
                  <c:v>13031</c:v>
                </c:pt>
                <c:pt idx="13032">
                  <c:v>13032</c:v>
                </c:pt>
                <c:pt idx="13033">
                  <c:v>13033</c:v>
                </c:pt>
                <c:pt idx="13034">
                  <c:v>13034</c:v>
                </c:pt>
                <c:pt idx="13035">
                  <c:v>13035</c:v>
                </c:pt>
                <c:pt idx="13036">
                  <c:v>13036</c:v>
                </c:pt>
                <c:pt idx="13037">
                  <c:v>13037</c:v>
                </c:pt>
                <c:pt idx="13038">
                  <c:v>13038</c:v>
                </c:pt>
                <c:pt idx="13039">
                  <c:v>13039</c:v>
                </c:pt>
                <c:pt idx="13040">
                  <c:v>13040</c:v>
                </c:pt>
                <c:pt idx="13041">
                  <c:v>13041</c:v>
                </c:pt>
                <c:pt idx="13042">
                  <c:v>13042</c:v>
                </c:pt>
                <c:pt idx="13043">
                  <c:v>13043</c:v>
                </c:pt>
                <c:pt idx="13044">
                  <c:v>13044</c:v>
                </c:pt>
                <c:pt idx="13045">
                  <c:v>13045</c:v>
                </c:pt>
                <c:pt idx="13046">
                  <c:v>13046</c:v>
                </c:pt>
                <c:pt idx="13047">
                  <c:v>13047</c:v>
                </c:pt>
                <c:pt idx="13048">
                  <c:v>13048</c:v>
                </c:pt>
                <c:pt idx="13049">
                  <c:v>13049</c:v>
                </c:pt>
                <c:pt idx="13050">
                  <c:v>13050</c:v>
                </c:pt>
                <c:pt idx="13051">
                  <c:v>13051</c:v>
                </c:pt>
                <c:pt idx="13052">
                  <c:v>13052</c:v>
                </c:pt>
                <c:pt idx="13053">
                  <c:v>13053</c:v>
                </c:pt>
                <c:pt idx="13054">
                  <c:v>13054</c:v>
                </c:pt>
                <c:pt idx="13055">
                  <c:v>13055</c:v>
                </c:pt>
                <c:pt idx="13056">
                  <c:v>13056</c:v>
                </c:pt>
                <c:pt idx="13057">
                  <c:v>13057</c:v>
                </c:pt>
                <c:pt idx="13058">
                  <c:v>13058</c:v>
                </c:pt>
                <c:pt idx="13059">
                  <c:v>13059</c:v>
                </c:pt>
                <c:pt idx="13060">
                  <c:v>13060</c:v>
                </c:pt>
                <c:pt idx="13061">
                  <c:v>13061</c:v>
                </c:pt>
                <c:pt idx="13062">
                  <c:v>13062</c:v>
                </c:pt>
                <c:pt idx="13063">
                  <c:v>13063</c:v>
                </c:pt>
                <c:pt idx="13064">
                  <c:v>13064</c:v>
                </c:pt>
                <c:pt idx="13065">
                  <c:v>13065</c:v>
                </c:pt>
                <c:pt idx="13066">
                  <c:v>13066</c:v>
                </c:pt>
                <c:pt idx="13067">
                  <c:v>13067</c:v>
                </c:pt>
                <c:pt idx="13068">
                  <c:v>13068</c:v>
                </c:pt>
                <c:pt idx="13069">
                  <c:v>13069</c:v>
                </c:pt>
                <c:pt idx="13070">
                  <c:v>13070</c:v>
                </c:pt>
                <c:pt idx="13071">
                  <c:v>13071</c:v>
                </c:pt>
                <c:pt idx="13072">
                  <c:v>13072</c:v>
                </c:pt>
                <c:pt idx="13073">
                  <c:v>13073</c:v>
                </c:pt>
                <c:pt idx="13074">
                  <c:v>13074</c:v>
                </c:pt>
                <c:pt idx="13075">
                  <c:v>13075</c:v>
                </c:pt>
                <c:pt idx="13076">
                  <c:v>13076</c:v>
                </c:pt>
                <c:pt idx="13077">
                  <c:v>13077</c:v>
                </c:pt>
                <c:pt idx="13078">
                  <c:v>13078</c:v>
                </c:pt>
                <c:pt idx="13079">
                  <c:v>13079</c:v>
                </c:pt>
                <c:pt idx="13080">
                  <c:v>13080</c:v>
                </c:pt>
                <c:pt idx="13081">
                  <c:v>13081</c:v>
                </c:pt>
                <c:pt idx="13082">
                  <c:v>13082</c:v>
                </c:pt>
                <c:pt idx="13083">
                  <c:v>13083</c:v>
                </c:pt>
                <c:pt idx="13084">
                  <c:v>13084</c:v>
                </c:pt>
                <c:pt idx="13085">
                  <c:v>13085</c:v>
                </c:pt>
                <c:pt idx="13086">
                  <c:v>13086</c:v>
                </c:pt>
                <c:pt idx="13087">
                  <c:v>13087</c:v>
                </c:pt>
                <c:pt idx="13088">
                  <c:v>13088</c:v>
                </c:pt>
                <c:pt idx="13089">
                  <c:v>13089</c:v>
                </c:pt>
                <c:pt idx="13090">
                  <c:v>13090</c:v>
                </c:pt>
                <c:pt idx="13091">
                  <c:v>13091</c:v>
                </c:pt>
                <c:pt idx="13092">
                  <c:v>13092</c:v>
                </c:pt>
                <c:pt idx="13093">
                  <c:v>13093</c:v>
                </c:pt>
                <c:pt idx="13094">
                  <c:v>13094</c:v>
                </c:pt>
                <c:pt idx="13095">
                  <c:v>13095</c:v>
                </c:pt>
                <c:pt idx="13096">
                  <c:v>13096</c:v>
                </c:pt>
                <c:pt idx="13097">
                  <c:v>13097</c:v>
                </c:pt>
                <c:pt idx="13098">
                  <c:v>13098</c:v>
                </c:pt>
                <c:pt idx="13099">
                  <c:v>13099</c:v>
                </c:pt>
                <c:pt idx="13100">
                  <c:v>13100</c:v>
                </c:pt>
                <c:pt idx="13101">
                  <c:v>13101</c:v>
                </c:pt>
                <c:pt idx="13102">
                  <c:v>13102</c:v>
                </c:pt>
                <c:pt idx="13103">
                  <c:v>13103</c:v>
                </c:pt>
                <c:pt idx="13104">
                  <c:v>13104</c:v>
                </c:pt>
                <c:pt idx="13105">
                  <c:v>13105</c:v>
                </c:pt>
                <c:pt idx="13106">
                  <c:v>13106</c:v>
                </c:pt>
                <c:pt idx="13107">
                  <c:v>13107</c:v>
                </c:pt>
                <c:pt idx="13108">
                  <c:v>13108</c:v>
                </c:pt>
                <c:pt idx="13109">
                  <c:v>13109</c:v>
                </c:pt>
                <c:pt idx="13110">
                  <c:v>13110</c:v>
                </c:pt>
                <c:pt idx="13111">
                  <c:v>13111</c:v>
                </c:pt>
                <c:pt idx="13112">
                  <c:v>13112</c:v>
                </c:pt>
                <c:pt idx="13113">
                  <c:v>13113</c:v>
                </c:pt>
                <c:pt idx="13114">
                  <c:v>13114</c:v>
                </c:pt>
                <c:pt idx="13115">
                  <c:v>13115</c:v>
                </c:pt>
                <c:pt idx="13116">
                  <c:v>13116</c:v>
                </c:pt>
                <c:pt idx="13117">
                  <c:v>13117</c:v>
                </c:pt>
                <c:pt idx="13118">
                  <c:v>13118</c:v>
                </c:pt>
                <c:pt idx="13119">
                  <c:v>13119</c:v>
                </c:pt>
                <c:pt idx="13120">
                  <c:v>13120</c:v>
                </c:pt>
                <c:pt idx="13121">
                  <c:v>13121</c:v>
                </c:pt>
                <c:pt idx="13122">
                  <c:v>13122</c:v>
                </c:pt>
                <c:pt idx="13123">
                  <c:v>13123</c:v>
                </c:pt>
                <c:pt idx="13124">
                  <c:v>13124</c:v>
                </c:pt>
                <c:pt idx="13125">
                  <c:v>13125</c:v>
                </c:pt>
                <c:pt idx="13126">
                  <c:v>13126</c:v>
                </c:pt>
                <c:pt idx="13127">
                  <c:v>13127</c:v>
                </c:pt>
                <c:pt idx="13128">
                  <c:v>13128</c:v>
                </c:pt>
                <c:pt idx="13129">
                  <c:v>13129</c:v>
                </c:pt>
                <c:pt idx="13130">
                  <c:v>13130</c:v>
                </c:pt>
                <c:pt idx="13131">
                  <c:v>13131</c:v>
                </c:pt>
                <c:pt idx="13132">
                  <c:v>13132</c:v>
                </c:pt>
                <c:pt idx="13133">
                  <c:v>13133</c:v>
                </c:pt>
                <c:pt idx="13134">
                  <c:v>13134</c:v>
                </c:pt>
                <c:pt idx="13135">
                  <c:v>13135</c:v>
                </c:pt>
                <c:pt idx="13136">
                  <c:v>13136</c:v>
                </c:pt>
                <c:pt idx="13137">
                  <c:v>13137</c:v>
                </c:pt>
                <c:pt idx="13138">
                  <c:v>13138</c:v>
                </c:pt>
                <c:pt idx="13139">
                  <c:v>13139</c:v>
                </c:pt>
                <c:pt idx="13140">
                  <c:v>13140</c:v>
                </c:pt>
                <c:pt idx="13141">
                  <c:v>13141</c:v>
                </c:pt>
                <c:pt idx="13142">
                  <c:v>13142</c:v>
                </c:pt>
                <c:pt idx="13143">
                  <c:v>13143</c:v>
                </c:pt>
                <c:pt idx="13144">
                  <c:v>13144</c:v>
                </c:pt>
                <c:pt idx="13145">
                  <c:v>13145</c:v>
                </c:pt>
                <c:pt idx="13146">
                  <c:v>13146</c:v>
                </c:pt>
                <c:pt idx="13147">
                  <c:v>13147</c:v>
                </c:pt>
                <c:pt idx="13148">
                  <c:v>13148</c:v>
                </c:pt>
                <c:pt idx="13149">
                  <c:v>13149</c:v>
                </c:pt>
                <c:pt idx="13150">
                  <c:v>13150</c:v>
                </c:pt>
                <c:pt idx="13151">
                  <c:v>13151</c:v>
                </c:pt>
                <c:pt idx="13152">
                  <c:v>13152</c:v>
                </c:pt>
                <c:pt idx="13153">
                  <c:v>13153</c:v>
                </c:pt>
                <c:pt idx="13154">
                  <c:v>13154</c:v>
                </c:pt>
                <c:pt idx="13155">
                  <c:v>13155</c:v>
                </c:pt>
                <c:pt idx="13156">
                  <c:v>13156</c:v>
                </c:pt>
                <c:pt idx="13157">
                  <c:v>13157</c:v>
                </c:pt>
                <c:pt idx="13158">
                  <c:v>13158</c:v>
                </c:pt>
                <c:pt idx="13159">
                  <c:v>13159</c:v>
                </c:pt>
                <c:pt idx="13160">
                  <c:v>13160</c:v>
                </c:pt>
                <c:pt idx="13161">
                  <c:v>13161</c:v>
                </c:pt>
                <c:pt idx="13162">
                  <c:v>13162</c:v>
                </c:pt>
                <c:pt idx="13163">
                  <c:v>13163</c:v>
                </c:pt>
                <c:pt idx="13164">
                  <c:v>13164</c:v>
                </c:pt>
                <c:pt idx="13165">
                  <c:v>13165</c:v>
                </c:pt>
                <c:pt idx="13166">
                  <c:v>13166</c:v>
                </c:pt>
                <c:pt idx="13167">
                  <c:v>13167</c:v>
                </c:pt>
                <c:pt idx="13168">
                  <c:v>13168</c:v>
                </c:pt>
                <c:pt idx="13169">
                  <c:v>13169</c:v>
                </c:pt>
                <c:pt idx="13170">
                  <c:v>13170</c:v>
                </c:pt>
                <c:pt idx="13171">
                  <c:v>13171</c:v>
                </c:pt>
                <c:pt idx="13172">
                  <c:v>13172</c:v>
                </c:pt>
                <c:pt idx="13173">
                  <c:v>13173</c:v>
                </c:pt>
                <c:pt idx="13174">
                  <c:v>13174</c:v>
                </c:pt>
                <c:pt idx="13175">
                  <c:v>13175</c:v>
                </c:pt>
                <c:pt idx="13176">
                  <c:v>13176</c:v>
                </c:pt>
                <c:pt idx="13177">
                  <c:v>13177</c:v>
                </c:pt>
                <c:pt idx="13178">
                  <c:v>13178</c:v>
                </c:pt>
                <c:pt idx="13179">
                  <c:v>13179</c:v>
                </c:pt>
                <c:pt idx="13180">
                  <c:v>13180</c:v>
                </c:pt>
                <c:pt idx="13181">
                  <c:v>13181</c:v>
                </c:pt>
                <c:pt idx="13182">
                  <c:v>13182</c:v>
                </c:pt>
                <c:pt idx="13183">
                  <c:v>13183</c:v>
                </c:pt>
                <c:pt idx="13184">
                  <c:v>13184</c:v>
                </c:pt>
                <c:pt idx="13185">
                  <c:v>13185</c:v>
                </c:pt>
                <c:pt idx="13186">
                  <c:v>13186</c:v>
                </c:pt>
                <c:pt idx="13187">
                  <c:v>13187</c:v>
                </c:pt>
                <c:pt idx="13188">
                  <c:v>13188</c:v>
                </c:pt>
                <c:pt idx="13189">
                  <c:v>13189</c:v>
                </c:pt>
                <c:pt idx="13190">
                  <c:v>13190</c:v>
                </c:pt>
                <c:pt idx="13191">
                  <c:v>13191</c:v>
                </c:pt>
                <c:pt idx="13192">
                  <c:v>13192</c:v>
                </c:pt>
                <c:pt idx="13193">
                  <c:v>13193</c:v>
                </c:pt>
                <c:pt idx="13194">
                  <c:v>13194</c:v>
                </c:pt>
                <c:pt idx="13195">
                  <c:v>13195</c:v>
                </c:pt>
                <c:pt idx="13196">
                  <c:v>13196</c:v>
                </c:pt>
                <c:pt idx="13197">
                  <c:v>13197</c:v>
                </c:pt>
                <c:pt idx="13198">
                  <c:v>13198</c:v>
                </c:pt>
                <c:pt idx="13199">
                  <c:v>13199</c:v>
                </c:pt>
                <c:pt idx="13200">
                  <c:v>13200</c:v>
                </c:pt>
                <c:pt idx="13201">
                  <c:v>13201</c:v>
                </c:pt>
                <c:pt idx="13202">
                  <c:v>13202</c:v>
                </c:pt>
                <c:pt idx="13203">
                  <c:v>13203</c:v>
                </c:pt>
                <c:pt idx="13204">
                  <c:v>13204</c:v>
                </c:pt>
                <c:pt idx="13205">
                  <c:v>13205</c:v>
                </c:pt>
                <c:pt idx="13206">
                  <c:v>13206</c:v>
                </c:pt>
                <c:pt idx="13207">
                  <c:v>13207</c:v>
                </c:pt>
                <c:pt idx="13208">
                  <c:v>13208</c:v>
                </c:pt>
                <c:pt idx="13209">
                  <c:v>13209</c:v>
                </c:pt>
                <c:pt idx="13210">
                  <c:v>13210</c:v>
                </c:pt>
                <c:pt idx="13211">
                  <c:v>13211</c:v>
                </c:pt>
                <c:pt idx="13212">
                  <c:v>13212</c:v>
                </c:pt>
                <c:pt idx="13213">
                  <c:v>13213</c:v>
                </c:pt>
                <c:pt idx="13214">
                  <c:v>13214</c:v>
                </c:pt>
                <c:pt idx="13215">
                  <c:v>13215</c:v>
                </c:pt>
                <c:pt idx="13216">
                  <c:v>13216</c:v>
                </c:pt>
                <c:pt idx="13217">
                  <c:v>13217</c:v>
                </c:pt>
                <c:pt idx="13218">
                  <c:v>13218</c:v>
                </c:pt>
                <c:pt idx="13219">
                  <c:v>13219</c:v>
                </c:pt>
                <c:pt idx="13220">
                  <c:v>13220</c:v>
                </c:pt>
                <c:pt idx="13221">
                  <c:v>13221</c:v>
                </c:pt>
                <c:pt idx="13222">
                  <c:v>13222</c:v>
                </c:pt>
                <c:pt idx="13223">
                  <c:v>13223</c:v>
                </c:pt>
                <c:pt idx="13224">
                  <c:v>13224</c:v>
                </c:pt>
                <c:pt idx="13225">
                  <c:v>13225</c:v>
                </c:pt>
                <c:pt idx="13226">
                  <c:v>13226</c:v>
                </c:pt>
                <c:pt idx="13227">
                  <c:v>13227</c:v>
                </c:pt>
                <c:pt idx="13228">
                  <c:v>13228</c:v>
                </c:pt>
                <c:pt idx="13229">
                  <c:v>13229</c:v>
                </c:pt>
                <c:pt idx="13230">
                  <c:v>13230</c:v>
                </c:pt>
                <c:pt idx="13231">
                  <c:v>13231</c:v>
                </c:pt>
                <c:pt idx="13232">
                  <c:v>13232</c:v>
                </c:pt>
                <c:pt idx="13233">
                  <c:v>13233</c:v>
                </c:pt>
                <c:pt idx="13234">
                  <c:v>13234</c:v>
                </c:pt>
                <c:pt idx="13235">
                  <c:v>13235</c:v>
                </c:pt>
                <c:pt idx="13236">
                  <c:v>13236</c:v>
                </c:pt>
                <c:pt idx="13237">
                  <c:v>13237</c:v>
                </c:pt>
                <c:pt idx="13238">
                  <c:v>13238</c:v>
                </c:pt>
                <c:pt idx="13239">
                  <c:v>13239</c:v>
                </c:pt>
                <c:pt idx="13240">
                  <c:v>13240</c:v>
                </c:pt>
                <c:pt idx="13241">
                  <c:v>13241</c:v>
                </c:pt>
                <c:pt idx="13242">
                  <c:v>13242</c:v>
                </c:pt>
                <c:pt idx="13243">
                  <c:v>13243</c:v>
                </c:pt>
                <c:pt idx="13244">
                  <c:v>13244</c:v>
                </c:pt>
                <c:pt idx="13245">
                  <c:v>13245</c:v>
                </c:pt>
                <c:pt idx="13246">
                  <c:v>13246</c:v>
                </c:pt>
                <c:pt idx="13247">
                  <c:v>13247</c:v>
                </c:pt>
                <c:pt idx="13248">
                  <c:v>13248</c:v>
                </c:pt>
                <c:pt idx="13249">
                  <c:v>13249</c:v>
                </c:pt>
                <c:pt idx="13250">
                  <c:v>13250</c:v>
                </c:pt>
                <c:pt idx="13251">
                  <c:v>13251</c:v>
                </c:pt>
                <c:pt idx="13252">
                  <c:v>13252</c:v>
                </c:pt>
                <c:pt idx="13253">
                  <c:v>13253</c:v>
                </c:pt>
                <c:pt idx="13254">
                  <c:v>13254</c:v>
                </c:pt>
                <c:pt idx="13255">
                  <c:v>13255</c:v>
                </c:pt>
                <c:pt idx="13256">
                  <c:v>13256</c:v>
                </c:pt>
                <c:pt idx="13257">
                  <c:v>13257</c:v>
                </c:pt>
                <c:pt idx="13258">
                  <c:v>13258</c:v>
                </c:pt>
                <c:pt idx="13259">
                  <c:v>13259</c:v>
                </c:pt>
                <c:pt idx="13260">
                  <c:v>13260</c:v>
                </c:pt>
                <c:pt idx="13261">
                  <c:v>13261</c:v>
                </c:pt>
                <c:pt idx="13262">
                  <c:v>13262</c:v>
                </c:pt>
                <c:pt idx="13263">
                  <c:v>13263</c:v>
                </c:pt>
                <c:pt idx="13264">
                  <c:v>13264</c:v>
                </c:pt>
                <c:pt idx="13265">
                  <c:v>13265</c:v>
                </c:pt>
                <c:pt idx="13266">
                  <c:v>13266</c:v>
                </c:pt>
                <c:pt idx="13267">
                  <c:v>13267</c:v>
                </c:pt>
                <c:pt idx="13268">
                  <c:v>13268</c:v>
                </c:pt>
                <c:pt idx="13269">
                  <c:v>13269</c:v>
                </c:pt>
                <c:pt idx="13270">
                  <c:v>13270</c:v>
                </c:pt>
                <c:pt idx="13271">
                  <c:v>13271</c:v>
                </c:pt>
                <c:pt idx="13272">
                  <c:v>13272</c:v>
                </c:pt>
                <c:pt idx="13273">
                  <c:v>13273</c:v>
                </c:pt>
                <c:pt idx="13274">
                  <c:v>13274</c:v>
                </c:pt>
                <c:pt idx="13275">
                  <c:v>13275</c:v>
                </c:pt>
                <c:pt idx="13276">
                  <c:v>13276</c:v>
                </c:pt>
                <c:pt idx="13277">
                  <c:v>13277</c:v>
                </c:pt>
                <c:pt idx="13278">
                  <c:v>13278</c:v>
                </c:pt>
                <c:pt idx="13279">
                  <c:v>13279</c:v>
                </c:pt>
                <c:pt idx="13280">
                  <c:v>13280</c:v>
                </c:pt>
                <c:pt idx="13281">
                  <c:v>13281</c:v>
                </c:pt>
                <c:pt idx="13282">
                  <c:v>13282</c:v>
                </c:pt>
                <c:pt idx="13283">
                  <c:v>13283</c:v>
                </c:pt>
                <c:pt idx="13284">
                  <c:v>13284</c:v>
                </c:pt>
                <c:pt idx="13285">
                  <c:v>13285</c:v>
                </c:pt>
                <c:pt idx="13286">
                  <c:v>13286</c:v>
                </c:pt>
                <c:pt idx="13287">
                  <c:v>13287</c:v>
                </c:pt>
                <c:pt idx="13288">
                  <c:v>13288</c:v>
                </c:pt>
                <c:pt idx="13289">
                  <c:v>13289</c:v>
                </c:pt>
                <c:pt idx="13290">
                  <c:v>13290</c:v>
                </c:pt>
                <c:pt idx="13291">
                  <c:v>13291</c:v>
                </c:pt>
                <c:pt idx="13292">
                  <c:v>13292</c:v>
                </c:pt>
                <c:pt idx="13293">
                  <c:v>13293</c:v>
                </c:pt>
                <c:pt idx="13294">
                  <c:v>13294</c:v>
                </c:pt>
                <c:pt idx="13295">
                  <c:v>13295</c:v>
                </c:pt>
                <c:pt idx="13296">
                  <c:v>13296</c:v>
                </c:pt>
                <c:pt idx="13297">
                  <c:v>13297</c:v>
                </c:pt>
                <c:pt idx="13298">
                  <c:v>13298</c:v>
                </c:pt>
                <c:pt idx="13299">
                  <c:v>13299</c:v>
                </c:pt>
                <c:pt idx="13300">
                  <c:v>13300</c:v>
                </c:pt>
                <c:pt idx="13301">
                  <c:v>13301</c:v>
                </c:pt>
                <c:pt idx="13302">
                  <c:v>13302</c:v>
                </c:pt>
                <c:pt idx="13303">
                  <c:v>13303</c:v>
                </c:pt>
                <c:pt idx="13304">
                  <c:v>13304</c:v>
                </c:pt>
                <c:pt idx="13305">
                  <c:v>13305</c:v>
                </c:pt>
                <c:pt idx="13306">
                  <c:v>13306</c:v>
                </c:pt>
                <c:pt idx="13307">
                  <c:v>13307</c:v>
                </c:pt>
                <c:pt idx="13308">
                  <c:v>13308</c:v>
                </c:pt>
                <c:pt idx="13309">
                  <c:v>13309</c:v>
                </c:pt>
                <c:pt idx="13310">
                  <c:v>13310</c:v>
                </c:pt>
                <c:pt idx="13311">
                  <c:v>13311</c:v>
                </c:pt>
                <c:pt idx="13312">
                  <c:v>13312</c:v>
                </c:pt>
                <c:pt idx="13313">
                  <c:v>13313</c:v>
                </c:pt>
                <c:pt idx="13314">
                  <c:v>13314</c:v>
                </c:pt>
                <c:pt idx="13315">
                  <c:v>13315</c:v>
                </c:pt>
                <c:pt idx="13316">
                  <c:v>13316</c:v>
                </c:pt>
                <c:pt idx="13317">
                  <c:v>13317</c:v>
                </c:pt>
                <c:pt idx="13318">
                  <c:v>13318</c:v>
                </c:pt>
                <c:pt idx="13319">
                  <c:v>13319</c:v>
                </c:pt>
                <c:pt idx="13320">
                  <c:v>13320</c:v>
                </c:pt>
                <c:pt idx="13321">
                  <c:v>13321</c:v>
                </c:pt>
                <c:pt idx="13322">
                  <c:v>13322</c:v>
                </c:pt>
                <c:pt idx="13323">
                  <c:v>13323</c:v>
                </c:pt>
                <c:pt idx="13324">
                  <c:v>13324</c:v>
                </c:pt>
                <c:pt idx="13325">
                  <c:v>13325</c:v>
                </c:pt>
                <c:pt idx="13326">
                  <c:v>13326</c:v>
                </c:pt>
                <c:pt idx="13327">
                  <c:v>13327</c:v>
                </c:pt>
                <c:pt idx="13328">
                  <c:v>13328</c:v>
                </c:pt>
                <c:pt idx="13329">
                  <c:v>13329</c:v>
                </c:pt>
                <c:pt idx="13330">
                  <c:v>13330</c:v>
                </c:pt>
                <c:pt idx="13331">
                  <c:v>13331</c:v>
                </c:pt>
                <c:pt idx="13332">
                  <c:v>13332</c:v>
                </c:pt>
                <c:pt idx="13333">
                  <c:v>13333</c:v>
                </c:pt>
                <c:pt idx="13334">
                  <c:v>13334</c:v>
                </c:pt>
                <c:pt idx="13335">
                  <c:v>13335</c:v>
                </c:pt>
                <c:pt idx="13336">
                  <c:v>13336</c:v>
                </c:pt>
                <c:pt idx="13337">
                  <c:v>13337</c:v>
                </c:pt>
                <c:pt idx="13338">
                  <c:v>13338</c:v>
                </c:pt>
                <c:pt idx="13339">
                  <c:v>13339</c:v>
                </c:pt>
                <c:pt idx="13340">
                  <c:v>13340</c:v>
                </c:pt>
                <c:pt idx="13341">
                  <c:v>13341</c:v>
                </c:pt>
                <c:pt idx="13342">
                  <c:v>13342</c:v>
                </c:pt>
                <c:pt idx="13343">
                  <c:v>13343</c:v>
                </c:pt>
                <c:pt idx="13344">
                  <c:v>13344</c:v>
                </c:pt>
                <c:pt idx="13345">
                  <c:v>13345</c:v>
                </c:pt>
                <c:pt idx="13346">
                  <c:v>13346</c:v>
                </c:pt>
                <c:pt idx="13347">
                  <c:v>13347</c:v>
                </c:pt>
                <c:pt idx="13348">
                  <c:v>13348</c:v>
                </c:pt>
                <c:pt idx="13349">
                  <c:v>13349</c:v>
                </c:pt>
                <c:pt idx="13350">
                  <c:v>13350</c:v>
                </c:pt>
                <c:pt idx="13351">
                  <c:v>13351</c:v>
                </c:pt>
                <c:pt idx="13352">
                  <c:v>13352</c:v>
                </c:pt>
                <c:pt idx="13353">
                  <c:v>13353</c:v>
                </c:pt>
                <c:pt idx="13354">
                  <c:v>13354</c:v>
                </c:pt>
                <c:pt idx="13355">
                  <c:v>13355</c:v>
                </c:pt>
                <c:pt idx="13356">
                  <c:v>13356</c:v>
                </c:pt>
                <c:pt idx="13357">
                  <c:v>13357</c:v>
                </c:pt>
                <c:pt idx="13358">
                  <c:v>13358</c:v>
                </c:pt>
                <c:pt idx="13359">
                  <c:v>13359</c:v>
                </c:pt>
                <c:pt idx="13360">
                  <c:v>13360</c:v>
                </c:pt>
                <c:pt idx="13361">
                  <c:v>13361</c:v>
                </c:pt>
                <c:pt idx="13362">
                  <c:v>13362</c:v>
                </c:pt>
                <c:pt idx="13363">
                  <c:v>13363</c:v>
                </c:pt>
                <c:pt idx="13364">
                  <c:v>13364</c:v>
                </c:pt>
                <c:pt idx="13365">
                  <c:v>13365</c:v>
                </c:pt>
                <c:pt idx="13366">
                  <c:v>13366</c:v>
                </c:pt>
                <c:pt idx="13367">
                  <c:v>13367</c:v>
                </c:pt>
                <c:pt idx="13368">
                  <c:v>13368</c:v>
                </c:pt>
                <c:pt idx="13369">
                  <c:v>13369</c:v>
                </c:pt>
                <c:pt idx="13370">
                  <c:v>13370</c:v>
                </c:pt>
                <c:pt idx="13371">
                  <c:v>13371</c:v>
                </c:pt>
                <c:pt idx="13372">
                  <c:v>13372</c:v>
                </c:pt>
                <c:pt idx="13373">
                  <c:v>13373</c:v>
                </c:pt>
                <c:pt idx="13374">
                  <c:v>13374</c:v>
                </c:pt>
                <c:pt idx="13375">
                  <c:v>13375</c:v>
                </c:pt>
                <c:pt idx="13376">
                  <c:v>13376</c:v>
                </c:pt>
                <c:pt idx="13377">
                  <c:v>13377</c:v>
                </c:pt>
                <c:pt idx="13378">
                  <c:v>13378</c:v>
                </c:pt>
                <c:pt idx="13379">
                  <c:v>13379</c:v>
                </c:pt>
                <c:pt idx="13380">
                  <c:v>13380</c:v>
                </c:pt>
                <c:pt idx="13381">
                  <c:v>13381</c:v>
                </c:pt>
                <c:pt idx="13382">
                  <c:v>13382</c:v>
                </c:pt>
                <c:pt idx="13383">
                  <c:v>13383</c:v>
                </c:pt>
                <c:pt idx="13384">
                  <c:v>13384</c:v>
                </c:pt>
                <c:pt idx="13385">
                  <c:v>13385</c:v>
                </c:pt>
                <c:pt idx="13386">
                  <c:v>13386</c:v>
                </c:pt>
                <c:pt idx="13387">
                  <c:v>13387</c:v>
                </c:pt>
                <c:pt idx="13388">
                  <c:v>13388</c:v>
                </c:pt>
                <c:pt idx="13389">
                  <c:v>13389</c:v>
                </c:pt>
                <c:pt idx="13390">
                  <c:v>13390</c:v>
                </c:pt>
                <c:pt idx="13391">
                  <c:v>13391</c:v>
                </c:pt>
                <c:pt idx="13392">
                  <c:v>13392</c:v>
                </c:pt>
                <c:pt idx="13393">
                  <c:v>13393</c:v>
                </c:pt>
                <c:pt idx="13394">
                  <c:v>13394</c:v>
                </c:pt>
                <c:pt idx="13395">
                  <c:v>13395</c:v>
                </c:pt>
                <c:pt idx="13396">
                  <c:v>13396</c:v>
                </c:pt>
                <c:pt idx="13397">
                  <c:v>13397</c:v>
                </c:pt>
                <c:pt idx="13398">
                  <c:v>13398</c:v>
                </c:pt>
                <c:pt idx="13399">
                  <c:v>13399</c:v>
                </c:pt>
                <c:pt idx="13400">
                  <c:v>13400</c:v>
                </c:pt>
                <c:pt idx="13401">
                  <c:v>13401</c:v>
                </c:pt>
                <c:pt idx="13402">
                  <c:v>13402</c:v>
                </c:pt>
                <c:pt idx="13403">
                  <c:v>13403</c:v>
                </c:pt>
                <c:pt idx="13404">
                  <c:v>13404</c:v>
                </c:pt>
                <c:pt idx="13405">
                  <c:v>13405</c:v>
                </c:pt>
                <c:pt idx="13406">
                  <c:v>13406</c:v>
                </c:pt>
                <c:pt idx="13407">
                  <c:v>13407</c:v>
                </c:pt>
                <c:pt idx="13408">
                  <c:v>13408</c:v>
                </c:pt>
                <c:pt idx="13409">
                  <c:v>13409</c:v>
                </c:pt>
                <c:pt idx="13410">
                  <c:v>13410</c:v>
                </c:pt>
                <c:pt idx="13411">
                  <c:v>13411</c:v>
                </c:pt>
                <c:pt idx="13412">
                  <c:v>13412</c:v>
                </c:pt>
                <c:pt idx="13413">
                  <c:v>13413</c:v>
                </c:pt>
                <c:pt idx="13414">
                  <c:v>13414</c:v>
                </c:pt>
                <c:pt idx="13415">
                  <c:v>13415</c:v>
                </c:pt>
                <c:pt idx="13416">
                  <c:v>13416</c:v>
                </c:pt>
                <c:pt idx="13417">
                  <c:v>13417</c:v>
                </c:pt>
                <c:pt idx="13418">
                  <c:v>13418</c:v>
                </c:pt>
                <c:pt idx="13419">
                  <c:v>13419</c:v>
                </c:pt>
                <c:pt idx="13420">
                  <c:v>13420</c:v>
                </c:pt>
                <c:pt idx="13421">
                  <c:v>13421</c:v>
                </c:pt>
                <c:pt idx="13422">
                  <c:v>13422</c:v>
                </c:pt>
                <c:pt idx="13423">
                  <c:v>13423</c:v>
                </c:pt>
                <c:pt idx="13424">
                  <c:v>13424</c:v>
                </c:pt>
                <c:pt idx="13425">
                  <c:v>13425</c:v>
                </c:pt>
                <c:pt idx="13426">
                  <c:v>13426</c:v>
                </c:pt>
                <c:pt idx="13427">
                  <c:v>13427</c:v>
                </c:pt>
                <c:pt idx="13428">
                  <c:v>13428</c:v>
                </c:pt>
                <c:pt idx="13429">
                  <c:v>13429</c:v>
                </c:pt>
                <c:pt idx="13430">
                  <c:v>13430</c:v>
                </c:pt>
                <c:pt idx="13431">
                  <c:v>13431</c:v>
                </c:pt>
                <c:pt idx="13432">
                  <c:v>13432</c:v>
                </c:pt>
                <c:pt idx="13433">
                  <c:v>13433</c:v>
                </c:pt>
                <c:pt idx="13434">
                  <c:v>13434</c:v>
                </c:pt>
                <c:pt idx="13435">
                  <c:v>13435</c:v>
                </c:pt>
                <c:pt idx="13436">
                  <c:v>13436</c:v>
                </c:pt>
                <c:pt idx="13437">
                  <c:v>13437</c:v>
                </c:pt>
                <c:pt idx="13438">
                  <c:v>13438</c:v>
                </c:pt>
                <c:pt idx="13439">
                  <c:v>13439</c:v>
                </c:pt>
                <c:pt idx="13440">
                  <c:v>13440</c:v>
                </c:pt>
                <c:pt idx="13441">
                  <c:v>13441</c:v>
                </c:pt>
                <c:pt idx="13442">
                  <c:v>13442</c:v>
                </c:pt>
                <c:pt idx="13443">
                  <c:v>13443</c:v>
                </c:pt>
                <c:pt idx="13444">
                  <c:v>13444</c:v>
                </c:pt>
                <c:pt idx="13445">
                  <c:v>13445</c:v>
                </c:pt>
                <c:pt idx="13446">
                  <c:v>13446</c:v>
                </c:pt>
                <c:pt idx="13447">
                  <c:v>13447</c:v>
                </c:pt>
                <c:pt idx="13448">
                  <c:v>13448</c:v>
                </c:pt>
                <c:pt idx="13449">
                  <c:v>13449</c:v>
                </c:pt>
                <c:pt idx="13450">
                  <c:v>13450</c:v>
                </c:pt>
                <c:pt idx="13451">
                  <c:v>13451</c:v>
                </c:pt>
                <c:pt idx="13452">
                  <c:v>13452</c:v>
                </c:pt>
                <c:pt idx="13453">
                  <c:v>13453</c:v>
                </c:pt>
                <c:pt idx="13454">
                  <c:v>13454</c:v>
                </c:pt>
                <c:pt idx="13455">
                  <c:v>13455</c:v>
                </c:pt>
                <c:pt idx="13456">
                  <c:v>13456</c:v>
                </c:pt>
                <c:pt idx="13457">
                  <c:v>13457</c:v>
                </c:pt>
                <c:pt idx="13458">
                  <c:v>13458</c:v>
                </c:pt>
                <c:pt idx="13459">
                  <c:v>13459</c:v>
                </c:pt>
                <c:pt idx="13460">
                  <c:v>13460</c:v>
                </c:pt>
                <c:pt idx="13461">
                  <c:v>13461</c:v>
                </c:pt>
                <c:pt idx="13462">
                  <c:v>13462</c:v>
                </c:pt>
                <c:pt idx="13463">
                  <c:v>13463</c:v>
                </c:pt>
                <c:pt idx="13464">
                  <c:v>13464</c:v>
                </c:pt>
                <c:pt idx="13465">
                  <c:v>13465</c:v>
                </c:pt>
                <c:pt idx="13466">
                  <c:v>13466</c:v>
                </c:pt>
                <c:pt idx="13467">
                  <c:v>13467</c:v>
                </c:pt>
                <c:pt idx="13468">
                  <c:v>13468</c:v>
                </c:pt>
                <c:pt idx="13469">
                  <c:v>13469</c:v>
                </c:pt>
                <c:pt idx="13470">
                  <c:v>13470</c:v>
                </c:pt>
                <c:pt idx="13471">
                  <c:v>13471</c:v>
                </c:pt>
                <c:pt idx="13472">
                  <c:v>13472</c:v>
                </c:pt>
                <c:pt idx="13473">
                  <c:v>13473</c:v>
                </c:pt>
                <c:pt idx="13474">
                  <c:v>13474</c:v>
                </c:pt>
                <c:pt idx="13475">
                  <c:v>13475</c:v>
                </c:pt>
                <c:pt idx="13476">
                  <c:v>13476</c:v>
                </c:pt>
                <c:pt idx="13477">
                  <c:v>13477</c:v>
                </c:pt>
                <c:pt idx="13478">
                  <c:v>13478</c:v>
                </c:pt>
                <c:pt idx="13479">
                  <c:v>13479</c:v>
                </c:pt>
                <c:pt idx="13480">
                  <c:v>13480</c:v>
                </c:pt>
                <c:pt idx="13481">
                  <c:v>13481</c:v>
                </c:pt>
                <c:pt idx="13482">
                  <c:v>13482</c:v>
                </c:pt>
                <c:pt idx="13483">
                  <c:v>13483</c:v>
                </c:pt>
                <c:pt idx="13484">
                  <c:v>13484</c:v>
                </c:pt>
                <c:pt idx="13485">
                  <c:v>13485</c:v>
                </c:pt>
                <c:pt idx="13486">
                  <c:v>13486</c:v>
                </c:pt>
                <c:pt idx="13487">
                  <c:v>13487</c:v>
                </c:pt>
                <c:pt idx="13488">
                  <c:v>13488</c:v>
                </c:pt>
                <c:pt idx="13489">
                  <c:v>13489</c:v>
                </c:pt>
                <c:pt idx="13490">
                  <c:v>13490</c:v>
                </c:pt>
                <c:pt idx="13491">
                  <c:v>13491</c:v>
                </c:pt>
                <c:pt idx="13492">
                  <c:v>13492</c:v>
                </c:pt>
                <c:pt idx="13493">
                  <c:v>13493</c:v>
                </c:pt>
                <c:pt idx="13494">
                  <c:v>13494</c:v>
                </c:pt>
                <c:pt idx="13495">
                  <c:v>13495</c:v>
                </c:pt>
                <c:pt idx="13496">
                  <c:v>13496</c:v>
                </c:pt>
                <c:pt idx="13497">
                  <c:v>13497</c:v>
                </c:pt>
                <c:pt idx="13498">
                  <c:v>13498</c:v>
                </c:pt>
                <c:pt idx="13499">
                  <c:v>13499</c:v>
                </c:pt>
                <c:pt idx="13500">
                  <c:v>13500</c:v>
                </c:pt>
                <c:pt idx="13501">
                  <c:v>13501</c:v>
                </c:pt>
                <c:pt idx="13502">
                  <c:v>13502</c:v>
                </c:pt>
                <c:pt idx="13503">
                  <c:v>13503</c:v>
                </c:pt>
                <c:pt idx="13504">
                  <c:v>13504</c:v>
                </c:pt>
                <c:pt idx="13505">
                  <c:v>13505</c:v>
                </c:pt>
                <c:pt idx="13506">
                  <c:v>13506</c:v>
                </c:pt>
                <c:pt idx="13507">
                  <c:v>13507</c:v>
                </c:pt>
                <c:pt idx="13508">
                  <c:v>13508</c:v>
                </c:pt>
                <c:pt idx="13509">
                  <c:v>13509</c:v>
                </c:pt>
                <c:pt idx="13510">
                  <c:v>13510</c:v>
                </c:pt>
                <c:pt idx="13511">
                  <c:v>13511</c:v>
                </c:pt>
                <c:pt idx="13512">
                  <c:v>13512</c:v>
                </c:pt>
                <c:pt idx="13513">
                  <c:v>13513</c:v>
                </c:pt>
                <c:pt idx="13514">
                  <c:v>13514</c:v>
                </c:pt>
                <c:pt idx="13515">
                  <c:v>13515</c:v>
                </c:pt>
                <c:pt idx="13516">
                  <c:v>13516</c:v>
                </c:pt>
                <c:pt idx="13517">
                  <c:v>13517</c:v>
                </c:pt>
                <c:pt idx="13518">
                  <c:v>13518</c:v>
                </c:pt>
                <c:pt idx="13519">
                  <c:v>13519</c:v>
                </c:pt>
                <c:pt idx="13520">
                  <c:v>13520</c:v>
                </c:pt>
                <c:pt idx="13521">
                  <c:v>13521</c:v>
                </c:pt>
                <c:pt idx="13522">
                  <c:v>13522</c:v>
                </c:pt>
                <c:pt idx="13523">
                  <c:v>13523</c:v>
                </c:pt>
                <c:pt idx="13524">
                  <c:v>13524</c:v>
                </c:pt>
                <c:pt idx="13525">
                  <c:v>13525</c:v>
                </c:pt>
                <c:pt idx="13526">
                  <c:v>13526</c:v>
                </c:pt>
                <c:pt idx="13527">
                  <c:v>13527</c:v>
                </c:pt>
                <c:pt idx="13528">
                  <c:v>13528</c:v>
                </c:pt>
                <c:pt idx="13529">
                  <c:v>13529</c:v>
                </c:pt>
                <c:pt idx="13530">
                  <c:v>13530</c:v>
                </c:pt>
                <c:pt idx="13531">
                  <c:v>13531</c:v>
                </c:pt>
                <c:pt idx="13532">
                  <c:v>13532</c:v>
                </c:pt>
                <c:pt idx="13533">
                  <c:v>13533</c:v>
                </c:pt>
                <c:pt idx="13534">
                  <c:v>13534</c:v>
                </c:pt>
                <c:pt idx="13535">
                  <c:v>13535</c:v>
                </c:pt>
                <c:pt idx="13536">
                  <c:v>13536</c:v>
                </c:pt>
                <c:pt idx="13537">
                  <c:v>13537</c:v>
                </c:pt>
                <c:pt idx="13538">
                  <c:v>13538</c:v>
                </c:pt>
                <c:pt idx="13539">
                  <c:v>13539</c:v>
                </c:pt>
                <c:pt idx="13540">
                  <c:v>13540</c:v>
                </c:pt>
                <c:pt idx="13541">
                  <c:v>13541</c:v>
                </c:pt>
                <c:pt idx="13542">
                  <c:v>13542</c:v>
                </c:pt>
                <c:pt idx="13543">
                  <c:v>13543</c:v>
                </c:pt>
                <c:pt idx="13544">
                  <c:v>13544</c:v>
                </c:pt>
                <c:pt idx="13545">
                  <c:v>13545</c:v>
                </c:pt>
                <c:pt idx="13546">
                  <c:v>13546</c:v>
                </c:pt>
                <c:pt idx="13547">
                  <c:v>13547</c:v>
                </c:pt>
                <c:pt idx="13548">
                  <c:v>13548</c:v>
                </c:pt>
                <c:pt idx="13549">
                  <c:v>13549</c:v>
                </c:pt>
                <c:pt idx="13550">
                  <c:v>13550</c:v>
                </c:pt>
                <c:pt idx="13551">
                  <c:v>13551</c:v>
                </c:pt>
                <c:pt idx="13552">
                  <c:v>13552</c:v>
                </c:pt>
                <c:pt idx="13553">
                  <c:v>13553</c:v>
                </c:pt>
                <c:pt idx="13554">
                  <c:v>13554</c:v>
                </c:pt>
                <c:pt idx="13555">
                  <c:v>13555</c:v>
                </c:pt>
                <c:pt idx="13556">
                  <c:v>13556</c:v>
                </c:pt>
                <c:pt idx="13557">
                  <c:v>13557</c:v>
                </c:pt>
                <c:pt idx="13558">
                  <c:v>13558</c:v>
                </c:pt>
                <c:pt idx="13559">
                  <c:v>13559</c:v>
                </c:pt>
                <c:pt idx="13560">
                  <c:v>13560</c:v>
                </c:pt>
                <c:pt idx="13561">
                  <c:v>13561</c:v>
                </c:pt>
                <c:pt idx="13562">
                  <c:v>13562</c:v>
                </c:pt>
                <c:pt idx="13563">
                  <c:v>13563</c:v>
                </c:pt>
                <c:pt idx="13564">
                  <c:v>13564</c:v>
                </c:pt>
                <c:pt idx="13565">
                  <c:v>13565</c:v>
                </c:pt>
                <c:pt idx="13566">
                  <c:v>13566</c:v>
                </c:pt>
                <c:pt idx="13567">
                  <c:v>13567</c:v>
                </c:pt>
                <c:pt idx="13568">
                  <c:v>13568</c:v>
                </c:pt>
                <c:pt idx="13569">
                  <c:v>13569</c:v>
                </c:pt>
                <c:pt idx="13570">
                  <c:v>13570</c:v>
                </c:pt>
                <c:pt idx="13571">
                  <c:v>13571</c:v>
                </c:pt>
                <c:pt idx="13572">
                  <c:v>13572</c:v>
                </c:pt>
                <c:pt idx="13573">
                  <c:v>13573</c:v>
                </c:pt>
                <c:pt idx="13574">
                  <c:v>13574</c:v>
                </c:pt>
                <c:pt idx="13575">
                  <c:v>13575</c:v>
                </c:pt>
                <c:pt idx="13576">
                  <c:v>13576</c:v>
                </c:pt>
                <c:pt idx="13577">
                  <c:v>13577</c:v>
                </c:pt>
                <c:pt idx="13578">
                  <c:v>13578</c:v>
                </c:pt>
                <c:pt idx="13579">
                  <c:v>13579</c:v>
                </c:pt>
                <c:pt idx="13580">
                  <c:v>13580</c:v>
                </c:pt>
                <c:pt idx="13581">
                  <c:v>13581</c:v>
                </c:pt>
                <c:pt idx="13582">
                  <c:v>13582</c:v>
                </c:pt>
                <c:pt idx="13583">
                  <c:v>13583</c:v>
                </c:pt>
                <c:pt idx="13584">
                  <c:v>13584</c:v>
                </c:pt>
                <c:pt idx="13585">
                  <c:v>13585</c:v>
                </c:pt>
                <c:pt idx="13586">
                  <c:v>13586</c:v>
                </c:pt>
                <c:pt idx="13587">
                  <c:v>13587</c:v>
                </c:pt>
                <c:pt idx="13588">
                  <c:v>13588</c:v>
                </c:pt>
                <c:pt idx="13589">
                  <c:v>13589</c:v>
                </c:pt>
                <c:pt idx="13590">
                  <c:v>13590</c:v>
                </c:pt>
                <c:pt idx="13591">
                  <c:v>13591</c:v>
                </c:pt>
                <c:pt idx="13592">
                  <c:v>13592</c:v>
                </c:pt>
                <c:pt idx="13593">
                  <c:v>13593</c:v>
                </c:pt>
                <c:pt idx="13594">
                  <c:v>13594</c:v>
                </c:pt>
                <c:pt idx="13595">
                  <c:v>13595</c:v>
                </c:pt>
                <c:pt idx="13596">
                  <c:v>13596</c:v>
                </c:pt>
                <c:pt idx="13597">
                  <c:v>13597</c:v>
                </c:pt>
                <c:pt idx="13598">
                  <c:v>13598</c:v>
                </c:pt>
                <c:pt idx="13599">
                  <c:v>13599</c:v>
                </c:pt>
                <c:pt idx="13600">
                  <c:v>13600</c:v>
                </c:pt>
                <c:pt idx="13601">
                  <c:v>13601</c:v>
                </c:pt>
                <c:pt idx="13602">
                  <c:v>13602</c:v>
                </c:pt>
                <c:pt idx="13603">
                  <c:v>13603</c:v>
                </c:pt>
                <c:pt idx="13604">
                  <c:v>13604</c:v>
                </c:pt>
                <c:pt idx="13605">
                  <c:v>13605</c:v>
                </c:pt>
                <c:pt idx="13606">
                  <c:v>13606</c:v>
                </c:pt>
                <c:pt idx="13607">
                  <c:v>13607</c:v>
                </c:pt>
                <c:pt idx="13608">
                  <c:v>13608</c:v>
                </c:pt>
                <c:pt idx="13609">
                  <c:v>13609</c:v>
                </c:pt>
                <c:pt idx="13610">
                  <c:v>13610</c:v>
                </c:pt>
                <c:pt idx="13611">
                  <c:v>13611</c:v>
                </c:pt>
                <c:pt idx="13612">
                  <c:v>13612</c:v>
                </c:pt>
                <c:pt idx="13613">
                  <c:v>13613</c:v>
                </c:pt>
                <c:pt idx="13614">
                  <c:v>13614</c:v>
                </c:pt>
                <c:pt idx="13615">
                  <c:v>13615</c:v>
                </c:pt>
                <c:pt idx="13616">
                  <c:v>13616</c:v>
                </c:pt>
                <c:pt idx="13617">
                  <c:v>13617</c:v>
                </c:pt>
                <c:pt idx="13618">
                  <c:v>13618</c:v>
                </c:pt>
                <c:pt idx="13619">
                  <c:v>13619</c:v>
                </c:pt>
                <c:pt idx="13620">
                  <c:v>13620</c:v>
                </c:pt>
                <c:pt idx="13621">
                  <c:v>13621</c:v>
                </c:pt>
                <c:pt idx="13622">
                  <c:v>13622</c:v>
                </c:pt>
                <c:pt idx="13623">
                  <c:v>13623</c:v>
                </c:pt>
                <c:pt idx="13624">
                  <c:v>13624</c:v>
                </c:pt>
                <c:pt idx="13625">
                  <c:v>13625</c:v>
                </c:pt>
                <c:pt idx="13626">
                  <c:v>13626</c:v>
                </c:pt>
                <c:pt idx="13627">
                  <c:v>13627</c:v>
                </c:pt>
                <c:pt idx="13628">
                  <c:v>13628</c:v>
                </c:pt>
                <c:pt idx="13629">
                  <c:v>13629</c:v>
                </c:pt>
                <c:pt idx="13630">
                  <c:v>13630</c:v>
                </c:pt>
                <c:pt idx="13631">
                  <c:v>13631</c:v>
                </c:pt>
                <c:pt idx="13632">
                  <c:v>13632</c:v>
                </c:pt>
                <c:pt idx="13633">
                  <c:v>13633</c:v>
                </c:pt>
                <c:pt idx="13634">
                  <c:v>13634</c:v>
                </c:pt>
                <c:pt idx="13635">
                  <c:v>13635</c:v>
                </c:pt>
                <c:pt idx="13636">
                  <c:v>13636</c:v>
                </c:pt>
                <c:pt idx="13637">
                  <c:v>13637</c:v>
                </c:pt>
                <c:pt idx="13638">
                  <c:v>13638</c:v>
                </c:pt>
                <c:pt idx="13639">
                  <c:v>13639</c:v>
                </c:pt>
                <c:pt idx="13640">
                  <c:v>13640</c:v>
                </c:pt>
                <c:pt idx="13641">
                  <c:v>13641</c:v>
                </c:pt>
                <c:pt idx="13642">
                  <c:v>13642</c:v>
                </c:pt>
                <c:pt idx="13643">
                  <c:v>13643</c:v>
                </c:pt>
                <c:pt idx="13644">
                  <c:v>13644</c:v>
                </c:pt>
                <c:pt idx="13645">
                  <c:v>13645</c:v>
                </c:pt>
                <c:pt idx="13646">
                  <c:v>13646</c:v>
                </c:pt>
                <c:pt idx="13647">
                  <c:v>13647</c:v>
                </c:pt>
                <c:pt idx="13648">
                  <c:v>13648</c:v>
                </c:pt>
                <c:pt idx="13649">
                  <c:v>13649</c:v>
                </c:pt>
                <c:pt idx="13650">
                  <c:v>13650</c:v>
                </c:pt>
                <c:pt idx="13651">
                  <c:v>13651</c:v>
                </c:pt>
                <c:pt idx="13652">
                  <c:v>13652</c:v>
                </c:pt>
                <c:pt idx="13653">
                  <c:v>13653</c:v>
                </c:pt>
                <c:pt idx="13654">
                  <c:v>13654</c:v>
                </c:pt>
                <c:pt idx="13655">
                  <c:v>13655</c:v>
                </c:pt>
                <c:pt idx="13656">
                  <c:v>13656</c:v>
                </c:pt>
                <c:pt idx="13657">
                  <c:v>13657</c:v>
                </c:pt>
                <c:pt idx="13658">
                  <c:v>13658</c:v>
                </c:pt>
                <c:pt idx="13659">
                  <c:v>13659</c:v>
                </c:pt>
                <c:pt idx="13660">
                  <c:v>13660</c:v>
                </c:pt>
                <c:pt idx="13661">
                  <c:v>13661</c:v>
                </c:pt>
                <c:pt idx="13662">
                  <c:v>13662</c:v>
                </c:pt>
                <c:pt idx="13663">
                  <c:v>13663</c:v>
                </c:pt>
                <c:pt idx="13664">
                  <c:v>13664</c:v>
                </c:pt>
                <c:pt idx="13665">
                  <c:v>13665</c:v>
                </c:pt>
                <c:pt idx="13666">
                  <c:v>13666</c:v>
                </c:pt>
                <c:pt idx="13667">
                  <c:v>13667</c:v>
                </c:pt>
                <c:pt idx="13668">
                  <c:v>13668</c:v>
                </c:pt>
                <c:pt idx="13669">
                  <c:v>13669</c:v>
                </c:pt>
                <c:pt idx="13670">
                  <c:v>13670</c:v>
                </c:pt>
                <c:pt idx="13671">
                  <c:v>13671</c:v>
                </c:pt>
                <c:pt idx="13672">
                  <c:v>13672</c:v>
                </c:pt>
                <c:pt idx="13673">
                  <c:v>13673</c:v>
                </c:pt>
                <c:pt idx="13674">
                  <c:v>13674</c:v>
                </c:pt>
                <c:pt idx="13675">
                  <c:v>13675</c:v>
                </c:pt>
                <c:pt idx="13676">
                  <c:v>13676</c:v>
                </c:pt>
                <c:pt idx="13677">
                  <c:v>13677</c:v>
                </c:pt>
                <c:pt idx="13678">
                  <c:v>13678</c:v>
                </c:pt>
                <c:pt idx="13679">
                  <c:v>13679</c:v>
                </c:pt>
                <c:pt idx="13680">
                  <c:v>13680</c:v>
                </c:pt>
                <c:pt idx="13681">
                  <c:v>13681</c:v>
                </c:pt>
                <c:pt idx="13682">
                  <c:v>13682</c:v>
                </c:pt>
                <c:pt idx="13683">
                  <c:v>13683</c:v>
                </c:pt>
                <c:pt idx="13684">
                  <c:v>13684</c:v>
                </c:pt>
                <c:pt idx="13685">
                  <c:v>13685</c:v>
                </c:pt>
                <c:pt idx="13686">
                  <c:v>13686</c:v>
                </c:pt>
                <c:pt idx="13687">
                  <c:v>13687</c:v>
                </c:pt>
                <c:pt idx="13688">
                  <c:v>13688</c:v>
                </c:pt>
                <c:pt idx="13689">
                  <c:v>13689</c:v>
                </c:pt>
                <c:pt idx="13690">
                  <c:v>13690</c:v>
                </c:pt>
                <c:pt idx="13691">
                  <c:v>13691</c:v>
                </c:pt>
                <c:pt idx="13692">
                  <c:v>13692</c:v>
                </c:pt>
                <c:pt idx="13693">
                  <c:v>13693</c:v>
                </c:pt>
                <c:pt idx="13694">
                  <c:v>13694</c:v>
                </c:pt>
                <c:pt idx="13695">
                  <c:v>13695</c:v>
                </c:pt>
                <c:pt idx="13696">
                  <c:v>13696</c:v>
                </c:pt>
                <c:pt idx="13697">
                  <c:v>13697</c:v>
                </c:pt>
                <c:pt idx="13698">
                  <c:v>13698</c:v>
                </c:pt>
                <c:pt idx="13699">
                  <c:v>13699</c:v>
                </c:pt>
                <c:pt idx="13700">
                  <c:v>13700</c:v>
                </c:pt>
                <c:pt idx="13701">
                  <c:v>13701</c:v>
                </c:pt>
                <c:pt idx="13702">
                  <c:v>13702</c:v>
                </c:pt>
                <c:pt idx="13703">
                  <c:v>13703</c:v>
                </c:pt>
                <c:pt idx="13704">
                  <c:v>13704</c:v>
                </c:pt>
                <c:pt idx="13705">
                  <c:v>13705</c:v>
                </c:pt>
                <c:pt idx="13706">
                  <c:v>13706</c:v>
                </c:pt>
                <c:pt idx="13707">
                  <c:v>13707</c:v>
                </c:pt>
                <c:pt idx="13708">
                  <c:v>13708</c:v>
                </c:pt>
                <c:pt idx="13709">
                  <c:v>13709</c:v>
                </c:pt>
                <c:pt idx="13710">
                  <c:v>13710</c:v>
                </c:pt>
                <c:pt idx="13711">
                  <c:v>13711</c:v>
                </c:pt>
                <c:pt idx="13712">
                  <c:v>13712</c:v>
                </c:pt>
                <c:pt idx="13713">
                  <c:v>13713</c:v>
                </c:pt>
                <c:pt idx="13714">
                  <c:v>13714</c:v>
                </c:pt>
                <c:pt idx="13715">
                  <c:v>13715</c:v>
                </c:pt>
                <c:pt idx="13716">
                  <c:v>13716</c:v>
                </c:pt>
                <c:pt idx="13717">
                  <c:v>13717</c:v>
                </c:pt>
                <c:pt idx="13718">
                  <c:v>13718</c:v>
                </c:pt>
                <c:pt idx="13719">
                  <c:v>13719</c:v>
                </c:pt>
                <c:pt idx="13720">
                  <c:v>13720</c:v>
                </c:pt>
                <c:pt idx="13721">
                  <c:v>13721</c:v>
                </c:pt>
                <c:pt idx="13722">
                  <c:v>13722</c:v>
                </c:pt>
                <c:pt idx="13723">
                  <c:v>13723</c:v>
                </c:pt>
                <c:pt idx="13724">
                  <c:v>13724</c:v>
                </c:pt>
                <c:pt idx="13725">
                  <c:v>13725</c:v>
                </c:pt>
                <c:pt idx="13726">
                  <c:v>13726</c:v>
                </c:pt>
                <c:pt idx="13727">
                  <c:v>13727</c:v>
                </c:pt>
                <c:pt idx="13728">
                  <c:v>13728</c:v>
                </c:pt>
                <c:pt idx="13729">
                  <c:v>13729</c:v>
                </c:pt>
                <c:pt idx="13730">
                  <c:v>13730</c:v>
                </c:pt>
                <c:pt idx="13731">
                  <c:v>13731</c:v>
                </c:pt>
                <c:pt idx="13732">
                  <c:v>13732</c:v>
                </c:pt>
                <c:pt idx="13733">
                  <c:v>13733</c:v>
                </c:pt>
                <c:pt idx="13734">
                  <c:v>13734</c:v>
                </c:pt>
                <c:pt idx="13735">
                  <c:v>13735</c:v>
                </c:pt>
                <c:pt idx="13736">
                  <c:v>13736</c:v>
                </c:pt>
                <c:pt idx="13737">
                  <c:v>13737</c:v>
                </c:pt>
                <c:pt idx="13738">
                  <c:v>13738</c:v>
                </c:pt>
                <c:pt idx="13739">
                  <c:v>13739</c:v>
                </c:pt>
                <c:pt idx="13740">
                  <c:v>13740</c:v>
                </c:pt>
                <c:pt idx="13741">
                  <c:v>13741</c:v>
                </c:pt>
                <c:pt idx="13742">
                  <c:v>13742</c:v>
                </c:pt>
                <c:pt idx="13743">
                  <c:v>13743</c:v>
                </c:pt>
                <c:pt idx="13744">
                  <c:v>13744</c:v>
                </c:pt>
                <c:pt idx="13745">
                  <c:v>13745</c:v>
                </c:pt>
                <c:pt idx="13746">
                  <c:v>13746</c:v>
                </c:pt>
                <c:pt idx="13747">
                  <c:v>13747</c:v>
                </c:pt>
                <c:pt idx="13748">
                  <c:v>13748</c:v>
                </c:pt>
                <c:pt idx="13749">
                  <c:v>13749</c:v>
                </c:pt>
                <c:pt idx="13750">
                  <c:v>13750</c:v>
                </c:pt>
                <c:pt idx="13751">
                  <c:v>13751</c:v>
                </c:pt>
                <c:pt idx="13752">
                  <c:v>13752</c:v>
                </c:pt>
                <c:pt idx="13753">
                  <c:v>13753</c:v>
                </c:pt>
                <c:pt idx="13754">
                  <c:v>13754</c:v>
                </c:pt>
                <c:pt idx="13755">
                  <c:v>13755</c:v>
                </c:pt>
                <c:pt idx="13756">
                  <c:v>13756</c:v>
                </c:pt>
                <c:pt idx="13757">
                  <c:v>13757</c:v>
                </c:pt>
                <c:pt idx="13758">
                  <c:v>13758</c:v>
                </c:pt>
                <c:pt idx="13759">
                  <c:v>13759</c:v>
                </c:pt>
                <c:pt idx="13760">
                  <c:v>13760</c:v>
                </c:pt>
                <c:pt idx="13761">
                  <c:v>13761</c:v>
                </c:pt>
                <c:pt idx="13762">
                  <c:v>13762</c:v>
                </c:pt>
                <c:pt idx="13763">
                  <c:v>13763</c:v>
                </c:pt>
                <c:pt idx="13764">
                  <c:v>13764</c:v>
                </c:pt>
                <c:pt idx="13765">
                  <c:v>13765</c:v>
                </c:pt>
                <c:pt idx="13766">
                  <c:v>13766</c:v>
                </c:pt>
                <c:pt idx="13767">
                  <c:v>13767</c:v>
                </c:pt>
                <c:pt idx="13768">
                  <c:v>13768</c:v>
                </c:pt>
                <c:pt idx="13769">
                  <c:v>13769</c:v>
                </c:pt>
                <c:pt idx="13770">
                  <c:v>13770</c:v>
                </c:pt>
                <c:pt idx="13771">
                  <c:v>13771</c:v>
                </c:pt>
                <c:pt idx="13772">
                  <c:v>13772</c:v>
                </c:pt>
                <c:pt idx="13773">
                  <c:v>13773</c:v>
                </c:pt>
                <c:pt idx="13774">
                  <c:v>13774</c:v>
                </c:pt>
                <c:pt idx="13775">
                  <c:v>13775</c:v>
                </c:pt>
                <c:pt idx="13776">
                  <c:v>13776</c:v>
                </c:pt>
                <c:pt idx="13777">
                  <c:v>13777</c:v>
                </c:pt>
                <c:pt idx="13778">
                  <c:v>13778</c:v>
                </c:pt>
                <c:pt idx="13779">
                  <c:v>13779</c:v>
                </c:pt>
                <c:pt idx="13780">
                  <c:v>13780</c:v>
                </c:pt>
                <c:pt idx="13781">
                  <c:v>13781</c:v>
                </c:pt>
                <c:pt idx="13782">
                  <c:v>13782</c:v>
                </c:pt>
                <c:pt idx="13783">
                  <c:v>13783</c:v>
                </c:pt>
                <c:pt idx="13784">
                  <c:v>13784</c:v>
                </c:pt>
                <c:pt idx="13785">
                  <c:v>13785</c:v>
                </c:pt>
                <c:pt idx="13786">
                  <c:v>13786</c:v>
                </c:pt>
                <c:pt idx="13787">
                  <c:v>13787</c:v>
                </c:pt>
                <c:pt idx="13788">
                  <c:v>13788</c:v>
                </c:pt>
                <c:pt idx="13789">
                  <c:v>13789</c:v>
                </c:pt>
                <c:pt idx="13790">
                  <c:v>13790</c:v>
                </c:pt>
                <c:pt idx="13791">
                  <c:v>13791</c:v>
                </c:pt>
                <c:pt idx="13792">
                  <c:v>13792</c:v>
                </c:pt>
                <c:pt idx="13793">
                  <c:v>13793</c:v>
                </c:pt>
                <c:pt idx="13794">
                  <c:v>13794</c:v>
                </c:pt>
                <c:pt idx="13795">
                  <c:v>13795</c:v>
                </c:pt>
                <c:pt idx="13796">
                  <c:v>13796</c:v>
                </c:pt>
                <c:pt idx="13797">
                  <c:v>13797</c:v>
                </c:pt>
                <c:pt idx="13798">
                  <c:v>13798</c:v>
                </c:pt>
                <c:pt idx="13799">
                  <c:v>13799</c:v>
                </c:pt>
                <c:pt idx="13800">
                  <c:v>13800</c:v>
                </c:pt>
                <c:pt idx="13801">
                  <c:v>13801</c:v>
                </c:pt>
                <c:pt idx="13802">
                  <c:v>13802</c:v>
                </c:pt>
                <c:pt idx="13803">
                  <c:v>13803</c:v>
                </c:pt>
                <c:pt idx="13804">
                  <c:v>13804</c:v>
                </c:pt>
                <c:pt idx="13805">
                  <c:v>13805</c:v>
                </c:pt>
                <c:pt idx="13806">
                  <c:v>13806</c:v>
                </c:pt>
                <c:pt idx="13807">
                  <c:v>13807</c:v>
                </c:pt>
                <c:pt idx="13808">
                  <c:v>13808</c:v>
                </c:pt>
                <c:pt idx="13809">
                  <c:v>13809</c:v>
                </c:pt>
                <c:pt idx="13810">
                  <c:v>13810</c:v>
                </c:pt>
                <c:pt idx="13811">
                  <c:v>13811</c:v>
                </c:pt>
                <c:pt idx="13812">
                  <c:v>13812</c:v>
                </c:pt>
                <c:pt idx="13813">
                  <c:v>13813</c:v>
                </c:pt>
                <c:pt idx="13814">
                  <c:v>13814</c:v>
                </c:pt>
                <c:pt idx="13815">
                  <c:v>13815</c:v>
                </c:pt>
                <c:pt idx="13816">
                  <c:v>13816</c:v>
                </c:pt>
                <c:pt idx="13817">
                  <c:v>13817</c:v>
                </c:pt>
                <c:pt idx="13818">
                  <c:v>13818</c:v>
                </c:pt>
                <c:pt idx="13819">
                  <c:v>13819</c:v>
                </c:pt>
                <c:pt idx="13820">
                  <c:v>13820</c:v>
                </c:pt>
                <c:pt idx="13821">
                  <c:v>13821</c:v>
                </c:pt>
                <c:pt idx="13822">
                  <c:v>13822</c:v>
                </c:pt>
                <c:pt idx="13823">
                  <c:v>13823</c:v>
                </c:pt>
                <c:pt idx="13824">
                  <c:v>13824</c:v>
                </c:pt>
                <c:pt idx="13825">
                  <c:v>13825</c:v>
                </c:pt>
                <c:pt idx="13826">
                  <c:v>13826</c:v>
                </c:pt>
                <c:pt idx="13827">
                  <c:v>13827</c:v>
                </c:pt>
                <c:pt idx="13828">
                  <c:v>13828</c:v>
                </c:pt>
                <c:pt idx="13829">
                  <c:v>13829</c:v>
                </c:pt>
                <c:pt idx="13830">
                  <c:v>13830</c:v>
                </c:pt>
                <c:pt idx="13831">
                  <c:v>13831</c:v>
                </c:pt>
                <c:pt idx="13832">
                  <c:v>13832</c:v>
                </c:pt>
                <c:pt idx="13833">
                  <c:v>13833</c:v>
                </c:pt>
                <c:pt idx="13834">
                  <c:v>13834</c:v>
                </c:pt>
                <c:pt idx="13835">
                  <c:v>13835</c:v>
                </c:pt>
                <c:pt idx="13836">
                  <c:v>13836</c:v>
                </c:pt>
                <c:pt idx="13837">
                  <c:v>13837</c:v>
                </c:pt>
                <c:pt idx="13838">
                  <c:v>13838</c:v>
                </c:pt>
                <c:pt idx="13839">
                  <c:v>13839</c:v>
                </c:pt>
                <c:pt idx="13840">
                  <c:v>13840</c:v>
                </c:pt>
                <c:pt idx="13841">
                  <c:v>13841</c:v>
                </c:pt>
                <c:pt idx="13842">
                  <c:v>13842</c:v>
                </c:pt>
                <c:pt idx="13843">
                  <c:v>13843</c:v>
                </c:pt>
                <c:pt idx="13844">
                  <c:v>13844</c:v>
                </c:pt>
                <c:pt idx="13845">
                  <c:v>13845</c:v>
                </c:pt>
                <c:pt idx="13846">
                  <c:v>13846</c:v>
                </c:pt>
                <c:pt idx="13847">
                  <c:v>13847</c:v>
                </c:pt>
                <c:pt idx="13848">
                  <c:v>13848</c:v>
                </c:pt>
                <c:pt idx="13849">
                  <c:v>13849</c:v>
                </c:pt>
                <c:pt idx="13850">
                  <c:v>13850</c:v>
                </c:pt>
                <c:pt idx="13851">
                  <c:v>13851</c:v>
                </c:pt>
                <c:pt idx="13852">
                  <c:v>13852</c:v>
                </c:pt>
                <c:pt idx="13853">
                  <c:v>13853</c:v>
                </c:pt>
                <c:pt idx="13854">
                  <c:v>13854</c:v>
                </c:pt>
                <c:pt idx="13855">
                  <c:v>13855</c:v>
                </c:pt>
                <c:pt idx="13856">
                  <c:v>13856</c:v>
                </c:pt>
                <c:pt idx="13857">
                  <c:v>13857</c:v>
                </c:pt>
                <c:pt idx="13858">
                  <c:v>13858</c:v>
                </c:pt>
                <c:pt idx="13859">
                  <c:v>13859</c:v>
                </c:pt>
                <c:pt idx="13860">
                  <c:v>13860</c:v>
                </c:pt>
                <c:pt idx="13861">
                  <c:v>13861</c:v>
                </c:pt>
                <c:pt idx="13862">
                  <c:v>13862</c:v>
                </c:pt>
                <c:pt idx="13863">
                  <c:v>13863</c:v>
                </c:pt>
                <c:pt idx="13864">
                  <c:v>13864</c:v>
                </c:pt>
                <c:pt idx="13865">
                  <c:v>13865</c:v>
                </c:pt>
                <c:pt idx="13866">
                  <c:v>13866</c:v>
                </c:pt>
                <c:pt idx="13867">
                  <c:v>13867</c:v>
                </c:pt>
                <c:pt idx="13868">
                  <c:v>13868</c:v>
                </c:pt>
                <c:pt idx="13869">
                  <c:v>13869</c:v>
                </c:pt>
                <c:pt idx="13870">
                  <c:v>13870</c:v>
                </c:pt>
                <c:pt idx="13871">
                  <c:v>13871</c:v>
                </c:pt>
                <c:pt idx="13872">
                  <c:v>13872</c:v>
                </c:pt>
                <c:pt idx="13873">
                  <c:v>13873</c:v>
                </c:pt>
                <c:pt idx="13874">
                  <c:v>13874</c:v>
                </c:pt>
                <c:pt idx="13875">
                  <c:v>13875</c:v>
                </c:pt>
                <c:pt idx="13876">
                  <c:v>13876</c:v>
                </c:pt>
                <c:pt idx="13877">
                  <c:v>13877</c:v>
                </c:pt>
                <c:pt idx="13878">
                  <c:v>13878</c:v>
                </c:pt>
                <c:pt idx="13879">
                  <c:v>13879</c:v>
                </c:pt>
                <c:pt idx="13880">
                  <c:v>13880</c:v>
                </c:pt>
                <c:pt idx="13881">
                  <c:v>13881</c:v>
                </c:pt>
                <c:pt idx="13882">
                  <c:v>13882</c:v>
                </c:pt>
                <c:pt idx="13883">
                  <c:v>13883</c:v>
                </c:pt>
                <c:pt idx="13884">
                  <c:v>13884</c:v>
                </c:pt>
                <c:pt idx="13885">
                  <c:v>13885</c:v>
                </c:pt>
                <c:pt idx="13886">
                  <c:v>13886</c:v>
                </c:pt>
                <c:pt idx="13887">
                  <c:v>13887</c:v>
                </c:pt>
                <c:pt idx="13888">
                  <c:v>13888</c:v>
                </c:pt>
                <c:pt idx="13889">
                  <c:v>13889</c:v>
                </c:pt>
                <c:pt idx="13890">
                  <c:v>13890</c:v>
                </c:pt>
                <c:pt idx="13891">
                  <c:v>13891</c:v>
                </c:pt>
                <c:pt idx="13892">
                  <c:v>13892</c:v>
                </c:pt>
                <c:pt idx="13893">
                  <c:v>13893</c:v>
                </c:pt>
                <c:pt idx="13894">
                  <c:v>13894</c:v>
                </c:pt>
                <c:pt idx="13895">
                  <c:v>13895</c:v>
                </c:pt>
                <c:pt idx="13896">
                  <c:v>13896</c:v>
                </c:pt>
                <c:pt idx="13897">
                  <c:v>13897</c:v>
                </c:pt>
                <c:pt idx="13898">
                  <c:v>13898</c:v>
                </c:pt>
                <c:pt idx="13899">
                  <c:v>13899</c:v>
                </c:pt>
                <c:pt idx="13900">
                  <c:v>13900</c:v>
                </c:pt>
                <c:pt idx="13901">
                  <c:v>13901</c:v>
                </c:pt>
                <c:pt idx="13902">
                  <c:v>13902</c:v>
                </c:pt>
                <c:pt idx="13903">
                  <c:v>13903</c:v>
                </c:pt>
                <c:pt idx="13904">
                  <c:v>13904</c:v>
                </c:pt>
                <c:pt idx="13905">
                  <c:v>13905</c:v>
                </c:pt>
                <c:pt idx="13906">
                  <c:v>13906</c:v>
                </c:pt>
                <c:pt idx="13907">
                  <c:v>13907</c:v>
                </c:pt>
                <c:pt idx="13908">
                  <c:v>13908</c:v>
                </c:pt>
                <c:pt idx="13909">
                  <c:v>13909</c:v>
                </c:pt>
                <c:pt idx="13910">
                  <c:v>13910</c:v>
                </c:pt>
                <c:pt idx="13911">
                  <c:v>13911</c:v>
                </c:pt>
                <c:pt idx="13912">
                  <c:v>13912</c:v>
                </c:pt>
                <c:pt idx="13913">
                  <c:v>13913</c:v>
                </c:pt>
                <c:pt idx="13914">
                  <c:v>13914</c:v>
                </c:pt>
                <c:pt idx="13915">
                  <c:v>13915</c:v>
                </c:pt>
                <c:pt idx="13916">
                  <c:v>13916</c:v>
                </c:pt>
                <c:pt idx="13917">
                  <c:v>13917</c:v>
                </c:pt>
                <c:pt idx="13918">
                  <c:v>13918</c:v>
                </c:pt>
                <c:pt idx="13919">
                  <c:v>13919</c:v>
                </c:pt>
                <c:pt idx="13920">
                  <c:v>13920</c:v>
                </c:pt>
                <c:pt idx="13921">
                  <c:v>13921</c:v>
                </c:pt>
                <c:pt idx="13922">
                  <c:v>13922</c:v>
                </c:pt>
                <c:pt idx="13923">
                  <c:v>13923</c:v>
                </c:pt>
                <c:pt idx="13924">
                  <c:v>13924</c:v>
                </c:pt>
                <c:pt idx="13925">
                  <c:v>13925</c:v>
                </c:pt>
                <c:pt idx="13926">
                  <c:v>13926</c:v>
                </c:pt>
                <c:pt idx="13927">
                  <c:v>13927</c:v>
                </c:pt>
                <c:pt idx="13928">
                  <c:v>13928</c:v>
                </c:pt>
                <c:pt idx="13929">
                  <c:v>13929</c:v>
                </c:pt>
                <c:pt idx="13930">
                  <c:v>13930</c:v>
                </c:pt>
                <c:pt idx="13931">
                  <c:v>13931</c:v>
                </c:pt>
                <c:pt idx="13932">
                  <c:v>13932</c:v>
                </c:pt>
                <c:pt idx="13933">
                  <c:v>13933</c:v>
                </c:pt>
                <c:pt idx="13934">
                  <c:v>13934</c:v>
                </c:pt>
                <c:pt idx="13935">
                  <c:v>13935</c:v>
                </c:pt>
                <c:pt idx="13936">
                  <c:v>13936</c:v>
                </c:pt>
                <c:pt idx="13937">
                  <c:v>13937</c:v>
                </c:pt>
                <c:pt idx="13938">
                  <c:v>13938</c:v>
                </c:pt>
                <c:pt idx="13939">
                  <c:v>13939</c:v>
                </c:pt>
                <c:pt idx="13940">
                  <c:v>13940</c:v>
                </c:pt>
                <c:pt idx="13941">
                  <c:v>13941</c:v>
                </c:pt>
                <c:pt idx="13942">
                  <c:v>13942</c:v>
                </c:pt>
                <c:pt idx="13943">
                  <c:v>13943</c:v>
                </c:pt>
                <c:pt idx="13944">
                  <c:v>13944</c:v>
                </c:pt>
                <c:pt idx="13945">
                  <c:v>13945</c:v>
                </c:pt>
                <c:pt idx="13946">
                  <c:v>13946</c:v>
                </c:pt>
                <c:pt idx="13947">
                  <c:v>13947</c:v>
                </c:pt>
                <c:pt idx="13948">
                  <c:v>13948</c:v>
                </c:pt>
                <c:pt idx="13949">
                  <c:v>13949</c:v>
                </c:pt>
                <c:pt idx="13950">
                  <c:v>13950</c:v>
                </c:pt>
                <c:pt idx="13951">
                  <c:v>13951</c:v>
                </c:pt>
                <c:pt idx="13952">
                  <c:v>13952</c:v>
                </c:pt>
                <c:pt idx="13953">
                  <c:v>13953</c:v>
                </c:pt>
                <c:pt idx="13954">
                  <c:v>13954</c:v>
                </c:pt>
                <c:pt idx="13955">
                  <c:v>13955</c:v>
                </c:pt>
                <c:pt idx="13956">
                  <c:v>13956</c:v>
                </c:pt>
                <c:pt idx="13957">
                  <c:v>13957</c:v>
                </c:pt>
                <c:pt idx="13958">
                  <c:v>13958</c:v>
                </c:pt>
                <c:pt idx="13959">
                  <c:v>13959</c:v>
                </c:pt>
                <c:pt idx="13960">
                  <c:v>13960</c:v>
                </c:pt>
                <c:pt idx="13961">
                  <c:v>13961</c:v>
                </c:pt>
                <c:pt idx="13962">
                  <c:v>13962</c:v>
                </c:pt>
                <c:pt idx="13963">
                  <c:v>13963</c:v>
                </c:pt>
                <c:pt idx="13964">
                  <c:v>13964</c:v>
                </c:pt>
                <c:pt idx="13965">
                  <c:v>13965</c:v>
                </c:pt>
                <c:pt idx="13966">
                  <c:v>13966</c:v>
                </c:pt>
                <c:pt idx="13967">
                  <c:v>13967</c:v>
                </c:pt>
                <c:pt idx="13968">
                  <c:v>13968</c:v>
                </c:pt>
                <c:pt idx="13969">
                  <c:v>13969</c:v>
                </c:pt>
                <c:pt idx="13970">
                  <c:v>13970</c:v>
                </c:pt>
                <c:pt idx="13971">
                  <c:v>13971</c:v>
                </c:pt>
                <c:pt idx="13972">
                  <c:v>13972</c:v>
                </c:pt>
                <c:pt idx="13973">
                  <c:v>13973</c:v>
                </c:pt>
                <c:pt idx="13974">
                  <c:v>13974</c:v>
                </c:pt>
                <c:pt idx="13975">
                  <c:v>13975</c:v>
                </c:pt>
                <c:pt idx="13976">
                  <c:v>13976</c:v>
                </c:pt>
                <c:pt idx="13977">
                  <c:v>13977</c:v>
                </c:pt>
                <c:pt idx="13978">
                  <c:v>13978</c:v>
                </c:pt>
                <c:pt idx="13979">
                  <c:v>13979</c:v>
                </c:pt>
                <c:pt idx="13980">
                  <c:v>13980</c:v>
                </c:pt>
                <c:pt idx="13981">
                  <c:v>13981</c:v>
                </c:pt>
                <c:pt idx="13982">
                  <c:v>13982</c:v>
                </c:pt>
                <c:pt idx="13983">
                  <c:v>13983</c:v>
                </c:pt>
                <c:pt idx="13984">
                  <c:v>13984</c:v>
                </c:pt>
                <c:pt idx="13985">
                  <c:v>13985</c:v>
                </c:pt>
                <c:pt idx="13986">
                  <c:v>13986</c:v>
                </c:pt>
                <c:pt idx="13987">
                  <c:v>13987</c:v>
                </c:pt>
                <c:pt idx="13988">
                  <c:v>13988</c:v>
                </c:pt>
                <c:pt idx="13989">
                  <c:v>13989</c:v>
                </c:pt>
                <c:pt idx="13990">
                  <c:v>13990</c:v>
                </c:pt>
                <c:pt idx="13991">
                  <c:v>13991</c:v>
                </c:pt>
                <c:pt idx="13992">
                  <c:v>13992</c:v>
                </c:pt>
                <c:pt idx="13993">
                  <c:v>13993</c:v>
                </c:pt>
                <c:pt idx="13994">
                  <c:v>13994</c:v>
                </c:pt>
                <c:pt idx="13995">
                  <c:v>13995</c:v>
                </c:pt>
                <c:pt idx="13996">
                  <c:v>13996</c:v>
                </c:pt>
                <c:pt idx="13997">
                  <c:v>13997</c:v>
                </c:pt>
                <c:pt idx="13998">
                  <c:v>13998</c:v>
                </c:pt>
                <c:pt idx="13999">
                  <c:v>13999</c:v>
                </c:pt>
                <c:pt idx="14000">
                  <c:v>14000</c:v>
                </c:pt>
                <c:pt idx="14001">
                  <c:v>14001</c:v>
                </c:pt>
                <c:pt idx="14002">
                  <c:v>14002</c:v>
                </c:pt>
                <c:pt idx="14003">
                  <c:v>14003</c:v>
                </c:pt>
                <c:pt idx="14004">
                  <c:v>14004</c:v>
                </c:pt>
                <c:pt idx="14005">
                  <c:v>14005</c:v>
                </c:pt>
                <c:pt idx="14006">
                  <c:v>14006</c:v>
                </c:pt>
                <c:pt idx="14007">
                  <c:v>14007</c:v>
                </c:pt>
                <c:pt idx="14008">
                  <c:v>14008</c:v>
                </c:pt>
                <c:pt idx="14009">
                  <c:v>14009</c:v>
                </c:pt>
                <c:pt idx="14010">
                  <c:v>14010</c:v>
                </c:pt>
                <c:pt idx="14011">
                  <c:v>14011</c:v>
                </c:pt>
                <c:pt idx="14012">
                  <c:v>14012</c:v>
                </c:pt>
                <c:pt idx="14013">
                  <c:v>14013</c:v>
                </c:pt>
                <c:pt idx="14014">
                  <c:v>14014</c:v>
                </c:pt>
                <c:pt idx="14015">
                  <c:v>14015</c:v>
                </c:pt>
                <c:pt idx="14016">
                  <c:v>14016</c:v>
                </c:pt>
                <c:pt idx="14017">
                  <c:v>14017</c:v>
                </c:pt>
                <c:pt idx="14018">
                  <c:v>14018</c:v>
                </c:pt>
                <c:pt idx="14019">
                  <c:v>14019</c:v>
                </c:pt>
                <c:pt idx="14020">
                  <c:v>14020</c:v>
                </c:pt>
                <c:pt idx="14021">
                  <c:v>14021</c:v>
                </c:pt>
                <c:pt idx="14022">
                  <c:v>14022</c:v>
                </c:pt>
                <c:pt idx="14023">
                  <c:v>14023</c:v>
                </c:pt>
                <c:pt idx="14024">
                  <c:v>14024</c:v>
                </c:pt>
                <c:pt idx="14025">
                  <c:v>14025</c:v>
                </c:pt>
                <c:pt idx="14026">
                  <c:v>14026</c:v>
                </c:pt>
                <c:pt idx="14027">
                  <c:v>14027</c:v>
                </c:pt>
                <c:pt idx="14028">
                  <c:v>14028</c:v>
                </c:pt>
                <c:pt idx="14029">
                  <c:v>14029</c:v>
                </c:pt>
                <c:pt idx="14030">
                  <c:v>14030</c:v>
                </c:pt>
                <c:pt idx="14031">
                  <c:v>14031</c:v>
                </c:pt>
                <c:pt idx="14032">
                  <c:v>14032</c:v>
                </c:pt>
                <c:pt idx="14033">
                  <c:v>14033</c:v>
                </c:pt>
                <c:pt idx="14034">
                  <c:v>14034</c:v>
                </c:pt>
                <c:pt idx="14035">
                  <c:v>14035</c:v>
                </c:pt>
                <c:pt idx="14036">
                  <c:v>14036</c:v>
                </c:pt>
                <c:pt idx="14037">
                  <c:v>14037</c:v>
                </c:pt>
                <c:pt idx="14038">
                  <c:v>14038</c:v>
                </c:pt>
                <c:pt idx="14039">
                  <c:v>14039</c:v>
                </c:pt>
                <c:pt idx="14040">
                  <c:v>14040</c:v>
                </c:pt>
                <c:pt idx="14041">
                  <c:v>14041</c:v>
                </c:pt>
                <c:pt idx="14042">
                  <c:v>14042</c:v>
                </c:pt>
                <c:pt idx="14043">
                  <c:v>14043</c:v>
                </c:pt>
                <c:pt idx="14044">
                  <c:v>14044</c:v>
                </c:pt>
                <c:pt idx="14045">
                  <c:v>14045</c:v>
                </c:pt>
                <c:pt idx="14046">
                  <c:v>14046</c:v>
                </c:pt>
                <c:pt idx="14047">
                  <c:v>14047</c:v>
                </c:pt>
                <c:pt idx="14048">
                  <c:v>14048</c:v>
                </c:pt>
                <c:pt idx="14049">
                  <c:v>14049</c:v>
                </c:pt>
                <c:pt idx="14050">
                  <c:v>14050</c:v>
                </c:pt>
                <c:pt idx="14051">
                  <c:v>14051</c:v>
                </c:pt>
                <c:pt idx="14052">
                  <c:v>14052</c:v>
                </c:pt>
                <c:pt idx="14053">
                  <c:v>14053</c:v>
                </c:pt>
                <c:pt idx="14054">
                  <c:v>14054</c:v>
                </c:pt>
                <c:pt idx="14055">
                  <c:v>14055</c:v>
                </c:pt>
                <c:pt idx="14056">
                  <c:v>14056</c:v>
                </c:pt>
                <c:pt idx="14057">
                  <c:v>14057</c:v>
                </c:pt>
                <c:pt idx="14058">
                  <c:v>14058</c:v>
                </c:pt>
                <c:pt idx="14059">
                  <c:v>14059</c:v>
                </c:pt>
                <c:pt idx="14060">
                  <c:v>14060</c:v>
                </c:pt>
                <c:pt idx="14061">
                  <c:v>14061</c:v>
                </c:pt>
                <c:pt idx="14062">
                  <c:v>14062</c:v>
                </c:pt>
                <c:pt idx="14063">
                  <c:v>14063</c:v>
                </c:pt>
                <c:pt idx="14064">
                  <c:v>14064</c:v>
                </c:pt>
                <c:pt idx="14065">
                  <c:v>14065</c:v>
                </c:pt>
                <c:pt idx="14066">
                  <c:v>14066</c:v>
                </c:pt>
                <c:pt idx="14067">
                  <c:v>14067</c:v>
                </c:pt>
                <c:pt idx="14068">
                  <c:v>14068</c:v>
                </c:pt>
                <c:pt idx="14069">
                  <c:v>14069</c:v>
                </c:pt>
                <c:pt idx="14070">
                  <c:v>14070</c:v>
                </c:pt>
                <c:pt idx="14071">
                  <c:v>14071</c:v>
                </c:pt>
                <c:pt idx="14072">
                  <c:v>14072</c:v>
                </c:pt>
                <c:pt idx="14073">
                  <c:v>14073</c:v>
                </c:pt>
                <c:pt idx="14074">
                  <c:v>14074</c:v>
                </c:pt>
                <c:pt idx="14075">
                  <c:v>14075</c:v>
                </c:pt>
                <c:pt idx="14076">
                  <c:v>14076</c:v>
                </c:pt>
                <c:pt idx="14077">
                  <c:v>14077</c:v>
                </c:pt>
                <c:pt idx="14078">
                  <c:v>14078</c:v>
                </c:pt>
                <c:pt idx="14079">
                  <c:v>14079</c:v>
                </c:pt>
                <c:pt idx="14080">
                  <c:v>14080</c:v>
                </c:pt>
                <c:pt idx="14081">
                  <c:v>14081</c:v>
                </c:pt>
                <c:pt idx="14082">
                  <c:v>14082</c:v>
                </c:pt>
                <c:pt idx="14083">
                  <c:v>14083</c:v>
                </c:pt>
                <c:pt idx="14084">
                  <c:v>14084</c:v>
                </c:pt>
                <c:pt idx="14085">
                  <c:v>14085</c:v>
                </c:pt>
                <c:pt idx="14086">
                  <c:v>14086</c:v>
                </c:pt>
                <c:pt idx="14087">
                  <c:v>14087</c:v>
                </c:pt>
                <c:pt idx="14088">
                  <c:v>14088</c:v>
                </c:pt>
                <c:pt idx="14089">
                  <c:v>14089</c:v>
                </c:pt>
                <c:pt idx="14090">
                  <c:v>14090</c:v>
                </c:pt>
                <c:pt idx="14091">
                  <c:v>14091</c:v>
                </c:pt>
                <c:pt idx="14092">
                  <c:v>14092</c:v>
                </c:pt>
                <c:pt idx="14093">
                  <c:v>14093</c:v>
                </c:pt>
                <c:pt idx="14094">
                  <c:v>14094</c:v>
                </c:pt>
                <c:pt idx="14095">
                  <c:v>14095</c:v>
                </c:pt>
                <c:pt idx="14096">
                  <c:v>14096</c:v>
                </c:pt>
                <c:pt idx="14097">
                  <c:v>14097</c:v>
                </c:pt>
                <c:pt idx="14098">
                  <c:v>14098</c:v>
                </c:pt>
                <c:pt idx="14099">
                  <c:v>14099</c:v>
                </c:pt>
                <c:pt idx="14100">
                  <c:v>14100</c:v>
                </c:pt>
                <c:pt idx="14101">
                  <c:v>14101</c:v>
                </c:pt>
                <c:pt idx="14102">
                  <c:v>14102</c:v>
                </c:pt>
                <c:pt idx="14103">
                  <c:v>14103</c:v>
                </c:pt>
                <c:pt idx="14104">
                  <c:v>14104</c:v>
                </c:pt>
                <c:pt idx="14105">
                  <c:v>14105</c:v>
                </c:pt>
                <c:pt idx="14106">
                  <c:v>14106</c:v>
                </c:pt>
                <c:pt idx="14107">
                  <c:v>14107</c:v>
                </c:pt>
                <c:pt idx="14108">
                  <c:v>14108</c:v>
                </c:pt>
                <c:pt idx="14109">
                  <c:v>14109</c:v>
                </c:pt>
                <c:pt idx="14110">
                  <c:v>14110</c:v>
                </c:pt>
                <c:pt idx="14111">
                  <c:v>14111</c:v>
                </c:pt>
                <c:pt idx="14112">
                  <c:v>14112</c:v>
                </c:pt>
                <c:pt idx="14113">
                  <c:v>14113</c:v>
                </c:pt>
                <c:pt idx="14114">
                  <c:v>14114</c:v>
                </c:pt>
                <c:pt idx="14115">
                  <c:v>14115</c:v>
                </c:pt>
                <c:pt idx="14116">
                  <c:v>14116</c:v>
                </c:pt>
                <c:pt idx="14117">
                  <c:v>14117</c:v>
                </c:pt>
                <c:pt idx="14118">
                  <c:v>14118</c:v>
                </c:pt>
                <c:pt idx="14119">
                  <c:v>14119</c:v>
                </c:pt>
                <c:pt idx="14120">
                  <c:v>14120</c:v>
                </c:pt>
                <c:pt idx="14121">
                  <c:v>14121</c:v>
                </c:pt>
                <c:pt idx="14122">
                  <c:v>14122</c:v>
                </c:pt>
                <c:pt idx="14123">
                  <c:v>14123</c:v>
                </c:pt>
                <c:pt idx="14124">
                  <c:v>14124</c:v>
                </c:pt>
                <c:pt idx="14125">
                  <c:v>14125</c:v>
                </c:pt>
                <c:pt idx="14126">
                  <c:v>14126</c:v>
                </c:pt>
                <c:pt idx="14127">
                  <c:v>14127</c:v>
                </c:pt>
                <c:pt idx="14128">
                  <c:v>14128</c:v>
                </c:pt>
                <c:pt idx="14129">
                  <c:v>14129</c:v>
                </c:pt>
                <c:pt idx="14130">
                  <c:v>14130</c:v>
                </c:pt>
                <c:pt idx="14131">
                  <c:v>14131</c:v>
                </c:pt>
                <c:pt idx="14132">
                  <c:v>14132</c:v>
                </c:pt>
                <c:pt idx="14133">
                  <c:v>14133</c:v>
                </c:pt>
                <c:pt idx="14134">
                  <c:v>14134</c:v>
                </c:pt>
                <c:pt idx="14135">
                  <c:v>14135</c:v>
                </c:pt>
                <c:pt idx="14136">
                  <c:v>14136</c:v>
                </c:pt>
                <c:pt idx="14137">
                  <c:v>14137</c:v>
                </c:pt>
                <c:pt idx="14138">
                  <c:v>14138</c:v>
                </c:pt>
                <c:pt idx="14139">
                  <c:v>14139</c:v>
                </c:pt>
                <c:pt idx="14140">
                  <c:v>14140</c:v>
                </c:pt>
                <c:pt idx="14141">
                  <c:v>14141</c:v>
                </c:pt>
                <c:pt idx="14142">
                  <c:v>14142</c:v>
                </c:pt>
                <c:pt idx="14143">
                  <c:v>14143</c:v>
                </c:pt>
                <c:pt idx="14144">
                  <c:v>14144</c:v>
                </c:pt>
                <c:pt idx="14145">
                  <c:v>14145</c:v>
                </c:pt>
                <c:pt idx="14146">
                  <c:v>14146</c:v>
                </c:pt>
                <c:pt idx="14147">
                  <c:v>14147</c:v>
                </c:pt>
                <c:pt idx="14148">
                  <c:v>14148</c:v>
                </c:pt>
                <c:pt idx="14149">
                  <c:v>14149</c:v>
                </c:pt>
                <c:pt idx="14150">
                  <c:v>14150</c:v>
                </c:pt>
                <c:pt idx="14151">
                  <c:v>14151</c:v>
                </c:pt>
                <c:pt idx="14152">
                  <c:v>14152</c:v>
                </c:pt>
                <c:pt idx="14153">
                  <c:v>14153</c:v>
                </c:pt>
                <c:pt idx="14154">
                  <c:v>14154</c:v>
                </c:pt>
                <c:pt idx="14155">
                  <c:v>14155</c:v>
                </c:pt>
                <c:pt idx="14156">
                  <c:v>14156</c:v>
                </c:pt>
                <c:pt idx="14157">
                  <c:v>14157</c:v>
                </c:pt>
                <c:pt idx="14158">
                  <c:v>14158</c:v>
                </c:pt>
                <c:pt idx="14159">
                  <c:v>14159</c:v>
                </c:pt>
                <c:pt idx="14160">
                  <c:v>14160</c:v>
                </c:pt>
                <c:pt idx="14161">
                  <c:v>14161</c:v>
                </c:pt>
                <c:pt idx="14162">
                  <c:v>14162</c:v>
                </c:pt>
                <c:pt idx="14163">
                  <c:v>14163</c:v>
                </c:pt>
                <c:pt idx="14164">
                  <c:v>14164</c:v>
                </c:pt>
                <c:pt idx="14165">
                  <c:v>14165</c:v>
                </c:pt>
                <c:pt idx="14166">
                  <c:v>14166</c:v>
                </c:pt>
                <c:pt idx="14167">
                  <c:v>14167</c:v>
                </c:pt>
                <c:pt idx="14168">
                  <c:v>14168</c:v>
                </c:pt>
                <c:pt idx="14169">
                  <c:v>14169</c:v>
                </c:pt>
                <c:pt idx="14170">
                  <c:v>14170</c:v>
                </c:pt>
                <c:pt idx="14171">
                  <c:v>14171</c:v>
                </c:pt>
                <c:pt idx="14172">
                  <c:v>14172</c:v>
                </c:pt>
                <c:pt idx="14173">
                  <c:v>14173</c:v>
                </c:pt>
                <c:pt idx="14174">
                  <c:v>14174</c:v>
                </c:pt>
                <c:pt idx="14175">
                  <c:v>14175</c:v>
                </c:pt>
                <c:pt idx="14176">
                  <c:v>14176</c:v>
                </c:pt>
                <c:pt idx="14177">
                  <c:v>14177</c:v>
                </c:pt>
                <c:pt idx="14178">
                  <c:v>14178</c:v>
                </c:pt>
                <c:pt idx="14179">
                  <c:v>14179</c:v>
                </c:pt>
                <c:pt idx="14180">
                  <c:v>14180</c:v>
                </c:pt>
                <c:pt idx="14181">
                  <c:v>14181</c:v>
                </c:pt>
                <c:pt idx="14182">
                  <c:v>14182</c:v>
                </c:pt>
                <c:pt idx="14183">
                  <c:v>14183</c:v>
                </c:pt>
                <c:pt idx="14184">
                  <c:v>14184</c:v>
                </c:pt>
                <c:pt idx="14185">
                  <c:v>14185</c:v>
                </c:pt>
                <c:pt idx="14186">
                  <c:v>14186</c:v>
                </c:pt>
                <c:pt idx="14187">
                  <c:v>14187</c:v>
                </c:pt>
                <c:pt idx="14188">
                  <c:v>14188</c:v>
                </c:pt>
                <c:pt idx="14189">
                  <c:v>14189</c:v>
                </c:pt>
                <c:pt idx="14190">
                  <c:v>14190</c:v>
                </c:pt>
                <c:pt idx="14191">
                  <c:v>14191</c:v>
                </c:pt>
                <c:pt idx="14192">
                  <c:v>14192</c:v>
                </c:pt>
                <c:pt idx="14193">
                  <c:v>14193</c:v>
                </c:pt>
                <c:pt idx="14194">
                  <c:v>14194</c:v>
                </c:pt>
                <c:pt idx="14195">
                  <c:v>14195</c:v>
                </c:pt>
                <c:pt idx="14196">
                  <c:v>14196</c:v>
                </c:pt>
                <c:pt idx="14197">
                  <c:v>14197</c:v>
                </c:pt>
                <c:pt idx="14198">
                  <c:v>14198</c:v>
                </c:pt>
                <c:pt idx="14199">
                  <c:v>14199</c:v>
                </c:pt>
                <c:pt idx="14200">
                  <c:v>14200</c:v>
                </c:pt>
                <c:pt idx="14201">
                  <c:v>14201</c:v>
                </c:pt>
                <c:pt idx="14202">
                  <c:v>14202</c:v>
                </c:pt>
                <c:pt idx="14203">
                  <c:v>14203</c:v>
                </c:pt>
                <c:pt idx="14204">
                  <c:v>14204</c:v>
                </c:pt>
                <c:pt idx="14205">
                  <c:v>14205</c:v>
                </c:pt>
                <c:pt idx="14206">
                  <c:v>14206</c:v>
                </c:pt>
                <c:pt idx="14207">
                  <c:v>14207</c:v>
                </c:pt>
                <c:pt idx="14208">
                  <c:v>14208</c:v>
                </c:pt>
                <c:pt idx="14209">
                  <c:v>14209</c:v>
                </c:pt>
                <c:pt idx="14210">
                  <c:v>14210</c:v>
                </c:pt>
                <c:pt idx="14211">
                  <c:v>14211</c:v>
                </c:pt>
                <c:pt idx="14212">
                  <c:v>14212</c:v>
                </c:pt>
                <c:pt idx="14213">
                  <c:v>14213</c:v>
                </c:pt>
                <c:pt idx="14214">
                  <c:v>14214</c:v>
                </c:pt>
                <c:pt idx="14215">
                  <c:v>14215</c:v>
                </c:pt>
                <c:pt idx="14216">
                  <c:v>14216</c:v>
                </c:pt>
                <c:pt idx="14217">
                  <c:v>14217</c:v>
                </c:pt>
                <c:pt idx="14218">
                  <c:v>14218</c:v>
                </c:pt>
                <c:pt idx="14219">
                  <c:v>14219</c:v>
                </c:pt>
                <c:pt idx="14220">
                  <c:v>14220</c:v>
                </c:pt>
                <c:pt idx="14221">
                  <c:v>14221</c:v>
                </c:pt>
                <c:pt idx="14222">
                  <c:v>14222</c:v>
                </c:pt>
                <c:pt idx="14223">
                  <c:v>14223</c:v>
                </c:pt>
                <c:pt idx="14224">
                  <c:v>14224</c:v>
                </c:pt>
                <c:pt idx="14225">
                  <c:v>14225</c:v>
                </c:pt>
                <c:pt idx="14226">
                  <c:v>14226</c:v>
                </c:pt>
                <c:pt idx="14227">
                  <c:v>14227</c:v>
                </c:pt>
                <c:pt idx="14228">
                  <c:v>14228</c:v>
                </c:pt>
                <c:pt idx="14229">
                  <c:v>14229</c:v>
                </c:pt>
                <c:pt idx="14230">
                  <c:v>14230</c:v>
                </c:pt>
                <c:pt idx="14231">
                  <c:v>14231</c:v>
                </c:pt>
                <c:pt idx="14232">
                  <c:v>14232</c:v>
                </c:pt>
                <c:pt idx="14233">
                  <c:v>14233</c:v>
                </c:pt>
                <c:pt idx="14234">
                  <c:v>14234</c:v>
                </c:pt>
                <c:pt idx="14235">
                  <c:v>14235</c:v>
                </c:pt>
                <c:pt idx="14236">
                  <c:v>14236</c:v>
                </c:pt>
                <c:pt idx="14237">
                  <c:v>14237</c:v>
                </c:pt>
                <c:pt idx="14238">
                  <c:v>14238</c:v>
                </c:pt>
                <c:pt idx="14239">
                  <c:v>14239</c:v>
                </c:pt>
                <c:pt idx="14240">
                  <c:v>14240</c:v>
                </c:pt>
                <c:pt idx="14241">
                  <c:v>14241</c:v>
                </c:pt>
                <c:pt idx="14242">
                  <c:v>14242</c:v>
                </c:pt>
                <c:pt idx="14243">
                  <c:v>14243</c:v>
                </c:pt>
                <c:pt idx="14244">
                  <c:v>14244</c:v>
                </c:pt>
                <c:pt idx="14245">
                  <c:v>14245</c:v>
                </c:pt>
                <c:pt idx="14246">
                  <c:v>14246</c:v>
                </c:pt>
                <c:pt idx="14247">
                  <c:v>14247</c:v>
                </c:pt>
                <c:pt idx="14248">
                  <c:v>14248</c:v>
                </c:pt>
                <c:pt idx="14249">
                  <c:v>14249</c:v>
                </c:pt>
                <c:pt idx="14250">
                  <c:v>14250</c:v>
                </c:pt>
                <c:pt idx="14251">
                  <c:v>14251</c:v>
                </c:pt>
                <c:pt idx="14252">
                  <c:v>14252</c:v>
                </c:pt>
                <c:pt idx="14253">
                  <c:v>14253</c:v>
                </c:pt>
                <c:pt idx="14254">
                  <c:v>14254</c:v>
                </c:pt>
                <c:pt idx="14255">
                  <c:v>14255</c:v>
                </c:pt>
                <c:pt idx="14256">
                  <c:v>14256</c:v>
                </c:pt>
                <c:pt idx="14257">
                  <c:v>14257</c:v>
                </c:pt>
                <c:pt idx="14258">
                  <c:v>14258</c:v>
                </c:pt>
                <c:pt idx="14259">
                  <c:v>14259</c:v>
                </c:pt>
                <c:pt idx="14260">
                  <c:v>14260</c:v>
                </c:pt>
                <c:pt idx="14261">
                  <c:v>14261</c:v>
                </c:pt>
                <c:pt idx="14262">
                  <c:v>14262</c:v>
                </c:pt>
                <c:pt idx="14263">
                  <c:v>14263</c:v>
                </c:pt>
                <c:pt idx="14264">
                  <c:v>14264</c:v>
                </c:pt>
                <c:pt idx="14265">
                  <c:v>14265</c:v>
                </c:pt>
                <c:pt idx="14266">
                  <c:v>14266</c:v>
                </c:pt>
                <c:pt idx="14267">
                  <c:v>14267</c:v>
                </c:pt>
                <c:pt idx="14268">
                  <c:v>14268</c:v>
                </c:pt>
                <c:pt idx="14269">
                  <c:v>14269</c:v>
                </c:pt>
                <c:pt idx="14270">
                  <c:v>14270</c:v>
                </c:pt>
                <c:pt idx="14271">
                  <c:v>14271</c:v>
                </c:pt>
                <c:pt idx="14272">
                  <c:v>14272</c:v>
                </c:pt>
                <c:pt idx="14273">
                  <c:v>14273</c:v>
                </c:pt>
                <c:pt idx="14274">
                  <c:v>14274</c:v>
                </c:pt>
                <c:pt idx="14275">
                  <c:v>14275</c:v>
                </c:pt>
                <c:pt idx="14276">
                  <c:v>14276</c:v>
                </c:pt>
                <c:pt idx="14277">
                  <c:v>14277</c:v>
                </c:pt>
                <c:pt idx="14278">
                  <c:v>14278</c:v>
                </c:pt>
                <c:pt idx="14279">
                  <c:v>14279</c:v>
                </c:pt>
                <c:pt idx="14280">
                  <c:v>14280</c:v>
                </c:pt>
                <c:pt idx="14281">
                  <c:v>14281</c:v>
                </c:pt>
                <c:pt idx="14282">
                  <c:v>14282</c:v>
                </c:pt>
                <c:pt idx="14283">
                  <c:v>14283</c:v>
                </c:pt>
                <c:pt idx="14284">
                  <c:v>14284</c:v>
                </c:pt>
                <c:pt idx="14285">
                  <c:v>14285</c:v>
                </c:pt>
                <c:pt idx="14286">
                  <c:v>14286</c:v>
                </c:pt>
                <c:pt idx="14287">
                  <c:v>14287</c:v>
                </c:pt>
                <c:pt idx="14288">
                  <c:v>14288</c:v>
                </c:pt>
                <c:pt idx="14289">
                  <c:v>14289</c:v>
                </c:pt>
                <c:pt idx="14290">
                  <c:v>14290</c:v>
                </c:pt>
                <c:pt idx="14291">
                  <c:v>14291</c:v>
                </c:pt>
                <c:pt idx="14292">
                  <c:v>14292</c:v>
                </c:pt>
                <c:pt idx="14293">
                  <c:v>14293</c:v>
                </c:pt>
                <c:pt idx="14294">
                  <c:v>14294</c:v>
                </c:pt>
                <c:pt idx="14295">
                  <c:v>14295</c:v>
                </c:pt>
                <c:pt idx="14296">
                  <c:v>14296</c:v>
                </c:pt>
                <c:pt idx="14297">
                  <c:v>14297</c:v>
                </c:pt>
                <c:pt idx="14298">
                  <c:v>14298</c:v>
                </c:pt>
                <c:pt idx="14299">
                  <c:v>14299</c:v>
                </c:pt>
                <c:pt idx="14300">
                  <c:v>14300</c:v>
                </c:pt>
                <c:pt idx="14301">
                  <c:v>14301</c:v>
                </c:pt>
                <c:pt idx="14302">
                  <c:v>14302</c:v>
                </c:pt>
                <c:pt idx="14303">
                  <c:v>14303</c:v>
                </c:pt>
                <c:pt idx="14304">
                  <c:v>14304</c:v>
                </c:pt>
                <c:pt idx="14305">
                  <c:v>14305</c:v>
                </c:pt>
                <c:pt idx="14306">
                  <c:v>14306</c:v>
                </c:pt>
                <c:pt idx="14307">
                  <c:v>14307</c:v>
                </c:pt>
                <c:pt idx="14308">
                  <c:v>14308</c:v>
                </c:pt>
                <c:pt idx="14309">
                  <c:v>14309</c:v>
                </c:pt>
                <c:pt idx="14310">
                  <c:v>14310</c:v>
                </c:pt>
                <c:pt idx="14311">
                  <c:v>14311</c:v>
                </c:pt>
                <c:pt idx="14312">
                  <c:v>14312</c:v>
                </c:pt>
                <c:pt idx="14313">
                  <c:v>14313</c:v>
                </c:pt>
                <c:pt idx="14314">
                  <c:v>14314</c:v>
                </c:pt>
                <c:pt idx="14315">
                  <c:v>14315</c:v>
                </c:pt>
                <c:pt idx="14316">
                  <c:v>14316</c:v>
                </c:pt>
                <c:pt idx="14317">
                  <c:v>14317</c:v>
                </c:pt>
                <c:pt idx="14318">
                  <c:v>14318</c:v>
                </c:pt>
                <c:pt idx="14319">
                  <c:v>14319</c:v>
                </c:pt>
                <c:pt idx="14320">
                  <c:v>14320</c:v>
                </c:pt>
                <c:pt idx="14321">
                  <c:v>14321</c:v>
                </c:pt>
                <c:pt idx="14322">
                  <c:v>14322</c:v>
                </c:pt>
                <c:pt idx="14323">
                  <c:v>14323</c:v>
                </c:pt>
                <c:pt idx="14324">
                  <c:v>14324</c:v>
                </c:pt>
                <c:pt idx="14325">
                  <c:v>14325</c:v>
                </c:pt>
                <c:pt idx="14326">
                  <c:v>14326</c:v>
                </c:pt>
                <c:pt idx="14327">
                  <c:v>14327</c:v>
                </c:pt>
                <c:pt idx="14328">
                  <c:v>14328</c:v>
                </c:pt>
                <c:pt idx="14329">
                  <c:v>14329</c:v>
                </c:pt>
                <c:pt idx="14330">
                  <c:v>14330</c:v>
                </c:pt>
                <c:pt idx="14331">
                  <c:v>14331</c:v>
                </c:pt>
                <c:pt idx="14332">
                  <c:v>14332</c:v>
                </c:pt>
                <c:pt idx="14333">
                  <c:v>14333</c:v>
                </c:pt>
                <c:pt idx="14334">
                  <c:v>14334</c:v>
                </c:pt>
                <c:pt idx="14335">
                  <c:v>14335</c:v>
                </c:pt>
                <c:pt idx="14336">
                  <c:v>14336</c:v>
                </c:pt>
                <c:pt idx="14337">
                  <c:v>14337</c:v>
                </c:pt>
                <c:pt idx="14338">
                  <c:v>14338</c:v>
                </c:pt>
                <c:pt idx="14339">
                  <c:v>14339</c:v>
                </c:pt>
                <c:pt idx="14340">
                  <c:v>14340</c:v>
                </c:pt>
                <c:pt idx="14341">
                  <c:v>14341</c:v>
                </c:pt>
                <c:pt idx="14342">
                  <c:v>14342</c:v>
                </c:pt>
                <c:pt idx="14343">
                  <c:v>14343</c:v>
                </c:pt>
                <c:pt idx="14344">
                  <c:v>14344</c:v>
                </c:pt>
                <c:pt idx="14345">
                  <c:v>14345</c:v>
                </c:pt>
                <c:pt idx="14346">
                  <c:v>14346</c:v>
                </c:pt>
                <c:pt idx="14347">
                  <c:v>14347</c:v>
                </c:pt>
                <c:pt idx="14348">
                  <c:v>14348</c:v>
                </c:pt>
                <c:pt idx="14349">
                  <c:v>14349</c:v>
                </c:pt>
                <c:pt idx="14350">
                  <c:v>14350</c:v>
                </c:pt>
                <c:pt idx="14351">
                  <c:v>14351</c:v>
                </c:pt>
                <c:pt idx="14352">
                  <c:v>14352</c:v>
                </c:pt>
                <c:pt idx="14353">
                  <c:v>14353</c:v>
                </c:pt>
                <c:pt idx="14354">
                  <c:v>14354</c:v>
                </c:pt>
                <c:pt idx="14355">
                  <c:v>14355</c:v>
                </c:pt>
                <c:pt idx="14356">
                  <c:v>14356</c:v>
                </c:pt>
                <c:pt idx="14357">
                  <c:v>14357</c:v>
                </c:pt>
                <c:pt idx="14358">
                  <c:v>14358</c:v>
                </c:pt>
                <c:pt idx="14359">
                  <c:v>14359</c:v>
                </c:pt>
                <c:pt idx="14360">
                  <c:v>14360</c:v>
                </c:pt>
                <c:pt idx="14361">
                  <c:v>14361</c:v>
                </c:pt>
                <c:pt idx="14362">
                  <c:v>14362</c:v>
                </c:pt>
                <c:pt idx="14363">
                  <c:v>14363</c:v>
                </c:pt>
                <c:pt idx="14364">
                  <c:v>14364</c:v>
                </c:pt>
                <c:pt idx="14365">
                  <c:v>14365</c:v>
                </c:pt>
                <c:pt idx="14366">
                  <c:v>14366</c:v>
                </c:pt>
                <c:pt idx="14367">
                  <c:v>14367</c:v>
                </c:pt>
                <c:pt idx="14368">
                  <c:v>14368</c:v>
                </c:pt>
                <c:pt idx="14369">
                  <c:v>14369</c:v>
                </c:pt>
                <c:pt idx="14370">
                  <c:v>14370</c:v>
                </c:pt>
                <c:pt idx="14371">
                  <c:v>14371</c:v>
                </c:pt>
                <c:pt idx="14372">
                  <c:v>14372</c:v>
                </c:pt>
                <c:pt idx="14373">
                  <c:v>14373</c:v>
                </c:pt>
                <c:pt idx="14374">
                  <c:v>14374</c:v>
                </c:pt>
                <c:pt idx="14375">
                  <c:v>14375</c:v>
                </c:pt>
                <c:pt idx="14376">
                  <c:v>14376</c:v>
                </c:pt>
                <c:pt idx="14377">
                  <c:v>14377</c:v>
                </c:pt>
                <c:pt idx="14378">
                  <c:v>14378</c:v>
                </c:pt>
                <c:pt idx="14379">
                  <c:v>14379</c:v>
                </c:pt>
                <c:pt idx="14380">
                  <c:v>14380</c:v>
                </c:pt>
                <c:pt idx="14381">
                  <c:v>14381</c:v>
                </c:pt>
                <c:pt idx="14382">
                  <c:v>14382</c:v>
                </c:pt>
                <c:pt idx="14383">
                  <c:v>14383</c:v>
                </c:pt>
                <c:pt idx="14384">
                  <c:v>14384</c:v>
                </c:pt>
                <c:pt idx="14385">
                  <c:v>14385</c:v>
                </c:pt>
                <c:pt idx="14386">
                  <c:v>14386</c:v>
                </c:pt>
                <c:pt idx="14387">
                  <c:v>14387</c:v>
                </c:pt>
                <c:pt idx="14388">
                  <c:v>14388</c:v>
                </c:pt>
                <c:pt idx="14389">
                  <c:v>14389</c:v>
                </c:pt>
                <c:pt idx="14390">
                  <c:v>14390</c:v>
                </c:pt>
                <c:pt idx="14391">
                  <c:v>14391</c:v>
                </c:pt>
                <c:pt idx="14392">
                  <c:v>14392</c:v>
                </c:pt>
                <c:pt idx="14393">
                  <c:v>14393</c:v>
                </c:pt>
                <c:pt idx="14394">
                  <c:v>14394</c:v>
                </c:pt>
                <c:pt idx="14395">
                  <c:v>14395</c:v>
                </c:pt>
                <c:pt idx="14396">
                  <c:v>14396</c:v>
                </c:pt>
                <c:pt idx="14397">
                  <c:v>14397</c:v>
                </c:pt>
                <c:pt idx="14398">
                  <c:v>14398</c:v>
                </c:pt>
                <c:pt idx="14399">
                  <c:v>14399</c:v>
                </c:pt>
                <c:pt idx="14400">
                  <c:v>14400</c:v>
                </c:pt>
                <c:pt idx="14401">
                  <c:v>14401</c:v>
                </c:pt>
                <c:pt idx="14402">
                  <c:v>14402</c:v>
                </c:pt>
                <c:pt idx="14403">
                  <c:v>14403</c:v>
                </c:pt>
                <c:pt idx="14404">
                  <c:v>14404</c:v>
                </c:pt>
                <c:pt idx="14405">
                  <c:v>14405</c:v>
                </c:pt>
                <c:pt idx="14406">
                  <c:v>14406</c:v>
                </c:pt>
                <c:pt idx="14407">
                  <c:v>14407</c:v>
                </c:pt>
                <c:pt idx="14408">
                  <c:v>14408</c:v>
                </c:pt>
                <c:pt idx="14409">
                  <c:v>14409</c:v>
                </c:pt>
                <c:pt idx="14410">
                  <c:v>14410</c:v>
                </c:pt>
                <c:pt idx="14411">
                  <c:v>14411</c:v>
                </c:pt>
                <c:pt idx="14412">
                  <c:v>14412</c:v>
                </c:pt>
                <c:pt idx="14413">
                  <c:v>14413</c:v>
                </c:pt>
                <c:pt idx="14414">
                  <c:v>14414</c:v>
                </c:pt>
                <c:pt idx="14415">
                  <c:v>14415</c:v>
                </c:pt>
                <c:pt idx="14416">
                  <c:v>14416</c:v>
                </c:pt>
                <c:pt idx="14417">
                  <c:v>14417</c:v>
                </c:pt>
                <c:pt idx="14418">
                  <c:v>14418</c:v>
                </c:pt>
                <c:pt idx="14419">
                  <c:v>14419</c:v>
                </c:pt>
                <c:pt idx="14420">
                  <c:v>14420</c:v>
                </c:pt>
                <c:pt idx="14421">
                  <c:v>14421</c:v>
                </c:pt>
                <c:pt idx="14422">
                  <c:v>14422</c:v>
                </c:pt>
                <c:pt idx="14423">
                  <c:v>14423</c:v>
                </c:pt>
                <c:pt idx="14424">
                  <c:v>14424</c:v>
                </c:pt>
                <c:pt idx="14425">
                  <c:v>14425</c:v>
                </c:pt>
                <c:pt idx="14426">
                  <c:v>14426</c:v>
                </c:pt>
                <c:pt idx="14427">
                  <c:v>14427</c:v>
                </c:pt>
                <c:pt idx="14428">
                  <c:v>14428</c:v>
                </c:pt>
                <c:pt idx="14429">
                  <c:v>14429</c:v>
                </c:pt>
                <c:pt idx="14430">
                  <c:v>14430</c:v>
                </c:pt>
                <c:pt idx="14431">
                  <c:v>14431</c:v>
                </c:pt>
                <c:pt idx="14432">
                  <c:v>14432</c:v>
                </c:pt>
                <c:pt idx="14433">
                  <c:v>14433</c:v>
                </c:pt>
                <c:pt idx="14434">
                  <c:v>14434</c:v>
                </c:pt>
                <c:pt idx="14435">
                  <c:v>14435</c:v>
                </c:pt>
                <c:pt idx="14436">
                  <c:v>14436</c:v>
                </c:pt>
                <c:pt idx="14437">
                  <c:v>14437</c:v>
                </c:pt>
                <c:pt idx="14438">
                  <c:v>14438</c:v>
                </c:pt>
                <c:pt idx="14439">
                  <c:v>14439</c:v>
                </c:pt>
                <c:pt idx="14440">
                  <c:v>14440</c:v>
                </c:pt>
                <c:pt idx="14441">
                  <c:v>14441</c:v>
                </c:pt>
                <c:pt idx="14442">
                  <c:v>14442</c:v>
                </c:pt>
                <c:pt idx="14443">
                  <c:v>14443</c:v>
                </c:pt>
                <c:pt idx="14444">
                  <c:v>14444</c:v>
                </c:pt>
                <c:pt idx="14445">
                  <c:v>14445</c:v>
                </c:pt>
                <c:pt idx="14446">
                  <c:v>14446</c:v>
                </c:pt>
                <c:pt idx="14447">
                  <c:v>14447</c:v>
                </c:pt>
                <c:pt idx="14448">
                  <c:v>14448</c:v>
                </c:pt>
                <c:pt idx="14449">
                  <c:v>14449</c:v>
                </c:pt>
                <c:pt idx="14450">
                  <c:v>14450</c:v>
                </c:pt>
                <c:pt idx="14451">
                  <c:v>14451</c:v>
                </c:pt>
                <c:pt idx="14452">
                  <c:v>14452</c:v>
                </c:pt>
                <c:pt idx="14453">
                  <c:v>14453</c:v>
                </c:pt>
                <c:pt idx="14454">
                  <c:v>14454</c:v>
                </c:pt>
                <c:pt idx="14455">
                  <c:v>14455</c:v>
                </c:pt>
                <c:pt idx="14456">
                  <c:v>14456</c:v>
                </c:pt>
                <c:pt idx="14457">
                  <c:v>14457</c:v>
                </c:pt>
                <c:pt idx="14458">
                  <c:v>14458</c:v>
                </c:pt>
                <c:pt idx="14459">
                  <c:v>14459</c:v>
                </c:pt>
                <c:pt idx="14460">
                  <c:v>14460</c:v>
                </c:pt>
                <c:pt idx="14461">
                  <c:v>14461</c:v>
                </c:pt>
                <c:pt idx="14462">
                  <c:v>14462</c:v>
                </c:pt>
                <c:pt idx="14463">
                  <c:v>14463</c:v>
                </c:pt>
                <c:pt idx="14464">
                  <c:v>14464</c:v>
                </c:pt>
                <c:pt idx="14465">
                  <c:v>14465</c:v>
                </c:pt>
                <c:pt idx="14466">
                  <c:v>14466</c:v>
                </c:pt>
                <c:pt idx="14467">
                  <c:v>14467</c:v>
                </c:pt>
                <c:pt idx="14468">
                  <c:v>14468</c:v>
                </c:pt>
                <c:pt idx="14469">
                  <c:v>14469</c:v>
                </c:pt>
                <c:pt idx="14470">
                  <c:v>14470</c:v>
                </c:pt>
                <c:pt idx="14471">
                  <c:v>14471</c:v>
                </c:pt>
                <c:pt idx="14472">
                  <c:v>14472</c:v>
                </c:pt>
                <c:pt idx="14473">
                  <c:v>14473</c:v>
                </c:pt>
                <c:pt idx="14474">
                  <c:v>14474</c:v>
                </c:pt>
                <c:pt idx="14475">
                  <c:v>14475</c:v>
                </c:pt>
                <c:pt idx="14476">
                  <c:v>14476</c:v>
                </c:pt>
                <c:pt idx="14477">
                  <c:v>14477</c:v>
                </c:pt>
                <c:pt idx="14478">
                  <c:v>14478</c:v>
                </c:pt>
                <c:pt idx="14479">
                  <c:v>14479</c:v>
                </c:pt>
                <c:pt idx="14480">
                  <c:v>14480</c:v>
                </c:pt>
                <c:pt idx="14481">
                  <c:v>14481</c:v>
                </c:pt>
                <c:pt idx="14482">
                  <c:v>14482</c:v>
                </c:pt>
                <c:pt idx="14483">
                  <c:v>14483</c:v>
                </c:pt>
                <c:pt idx="14484">
                  <c:v>14484</c:v>
                </c:pt>
                <c:pt idx="14485">
                  <c:v>14485</c:v>
                </c:pt>
                <c:pt idx="14486">
                  <c:v>14486</c:v>
                </c:pt>
                <c:pt idx="14487">
                  <c:v>14487</c:v>
                </c:pt>
                <c:pt idx="14488">
                  <c:v>14488</c:v>
                </c:pt>
                <c:pt idx="14489">
                  <c:v>14489</c:v>
                </c:pt>
                <c:pt idx="14490">
                  <c:v>14490</c:v>
                </c:pt>
                <c:pt idx="14491">
                  <c:v>14491</c:v>
                </c:pt>
                <c:pt idx="14492">
                  <c:v>14492</c:v>
                </c:pt>
                <c:pt idx="14493">
                  <c:v>14493</c:v>
                </c:pt>
                <c:pt idx="14494">
                  <c:v>14494</c:v>
                </c:pt>
                <c:pt idx="14495">
                  <c:v>14495</c:v>
                </c:pt>
                <c:pt idx="14496">
                  <c:v>14496</c:v>
                </c:pt>
                <c:pt idx="14497">
                  <c:v>14497</c:v>
                </c:pt>
                <c:pt idx="14498">
                  <c:v>14498</c:v>
                </c:pt>
                <c:pt idx="14499">
                  <c:v>14499</c:v>
                </c:pt>
                <c:pt idx="14500">
                  <c:v>14500</c:v>
                </c:pt>
                <c:pt idx="14501">
                  <c:v>14501</c:v>
                </c:pt>
                <c:pt idx="14502">
                  <c:v>14502</c:v>
                </c:pt>
                <c:pt idx="14503">
                  <c:v>14503</c:v>
                </c:pt>
                <c:pt idx="14504">
                  <c:v>14504</c:v>
                </c:pt>
                <c:pt idx="14505">
                  <c:v>14505</c:v>
                </c:pt>
                <c:pt idx="14506">
                  <c:v>14506</c:v>
                </c:pt>
                <c:pt idx="14507">
                  <c:v>14507</c:v>
                </c:pt>
                <c:pt idx="14508">
                  <c:v>14508</c:v>
                </c:pt>
                <c:pt idx="14509">
                  <c:v>14509</c:v>
                </c:pt>
                <c:pt idx="14510">
                  <c:v>14510</c:v>
                </c:pt>
                <c:pt idx="14511">
                  <c:v>14511</c:v>
                </c:pt>
                <c:pt idx="14512">
                  <c:v>14512</c:v>
                </c:pt>
                <c:pt idx="14513">
                  <c:v>14513</c:v>
                </c:pt>
                <c:pt idx="14514">
                  <c:v>14514</c:v>
                </c:pt>
                <c:pt idx="14515">
                  <c:v>14515</c:v>
                </c:pt>
                <c:pt idx="14516">
                  <c:v>14516</c:v>
                </c:pt>
                <c:pt idx="14517">
                  <c:v>14517</c:v>
                </c:pt>
                <c:pt idx="14518">
                  <c:v>14518</c:v>
                </c:pt>
                <c:pt idx="14519">
                  <c:v>14519</c:v>
                </c:pt>
                <c:pt idx="14520">
                  <c:v>14520</c:v>
                </c:pt>
                <c:pt idx="14521">
                  <c:v>14521</c:v>
                </c:pt>
                <c:pt idx="14522">
                  <c:v>14522</c:v>
                </c:pt>
                <c:pt idx="14523">
                  <c:v>14523</c:v>
                </c:pt>
                <c:pt idx="14524">
                  <c:v>14524</c:v>
                </c:pt>
                <c:pt idx="14525">
                  <c:v>14525</c:v>
                </c:pt>
                <c:pt idx="14526">
                  <c:v>14526</c:v>
                </c:pt>
                <c:pt idx="14527">
                  <c:v>14527</c:v>
                </c:pt>
                <c:pt idx="14528">
                  <c:v>14528</c:v>
                </c:pt>
                <c:pt idx="14529">
                  <c:v>14529</c:v>
                </c:pt>
                <c:pt idx="14530">
                  <c:v>14530</c:v>
                </c:pt>
                <c:pt idx="14531">
                  <c:v>14531</c:v>
                </c:pt>
                <c:pt idx="14532">
                  <c:v>14532</c:v>
                </c:pt>
                <c:pt idx="14533">
                  <c:v>14533</c:v>
                </c:pt>
                <c:pt idx="14534">
                  <c:v>14534</c:v>
                </c:pt>
                <c:pt idx="14535">
                  <c:v>14535</c:v>
                </c:pt>
                <c:pt idx="14536">
                  <c:v>14536</c:v>
                </c:pt>
                <c:pt idx="14537">
                  <c:v>14537</c:v>
                </c:pt>
                <c:pt idx="14538">
                  <c:v>14538</c:v>
                </c:pt>
                <c:pt idx="14539">
                  <c:v>14539</c:v>
                </c:pt>
                <c:pt idx="14540">
                  <c:v>14540</c:v>
                </c:pt>
                <c:pt idx="14541">
                  <c:v>14541</c:v>
                </c:pt>
                <c:pt idx="14542">
                  <c:v>14542</c:v>
                </c:pt>
                <c:pt idx="14543">
                  <c:v>14543</c:v>
                </c:pt>
                <c:pt idx="14544">
                  <c:v>14544</c:v>
                </c:pt>
                <c:pt idx="14545">
                  <c:v>14545</c:v>
                </c:pt>
                <c:pt idx="14546">
                  <c:v>14546</c:v>
                </c:pt>
                <c:pt idx="14547">
                  <c:v>14547</c:v>
                </c:pt>
                <c:pt idx="14548">
                  <c:v>14548</c:v>
                </c:pt>
                <c:pt idx="14549">
                  <c:v>14549</c:v>
                </c:pt>
                <c:pt idx="14550">
                  <c:v>14550</c:v>
                </c:pt>
                <c:pt idx="14551">
                  <c:v>14551</c:v>
                </c:pt>
                <c:pt idx="14552">
                  <c:v>14552</c:v>
                </c:pt>
                <c:pt idx="14553">
                  <c:v>14553</c:v>
                </c:pt>
                <c:pt idx="14554">
                  <c:v>14554</c:v>
                </c:pt>
                <c:pt idx="14555">
                  <c:v>14555</c:v>
                </c:pt>
                <c:pt idx="14556">
                  <c:v>14556</c:v>
                </c:pt>
                <c:pt idx="14557">
                  <c:v>14557</c:v>
                </c:pt>
                <c:pt idx="14558">
                  <c:v>14558</c:v>
                </c:pt>
                <c:pt idx="14559">
                  <c:v>14559</c:v>
                </c:pt>
                <c:pt idx="14560">
                  <c:v>14560</c:v>
                </c:pt>
                <c:pt idx="14561">
                  <c:v>14561</c:v>
                </c:pt>
                <c:pt idx="14562">
                  <c:v>14562</c:v>
                </c:pt>
                <c:pt idx="14563">
                  <c:v>14563</c:v>
                </c:pt>
                <c:pt idx="14564">
                  <c:v>14564</c:v>
                </c:pt>
                <c:pt idx="14565">
                  <c:v>14565</c:v>
                </c:pt>
                <c:pt idx="14566">
                  <c:v>14566</c:v>
                </c:pt>
                <c:pt idx="14567">
                  <c:v>14567</c:v>
                </c:pt>
                <c:pt idx="14568">
                  <c:v>14568</c:v>
                </c:pt>
                <c:pt idx="14569">
                  <c:v>14569</c:v>
                </c:pt>
                <c:pt idx="14570">
                  <c:v>14570</c:v>
                </c:pt>
                <c:pt idx="14571">
                  <c:v>14571</c:v>
                </c:pt>
                <c:pt idx="14572">
                  <c:v>14572</c:v>
                </c:pt>
                <c:pt idx="14573">
                  <c:v>14573</c:v>
                </c:pt>
                <c:pt idx="14574">
                  <c:v>14574</c:v>
                </c:pt>
                <c:pt idx="14575">
                  <c:v>14575</c:v>
                </c:pt>
                <c:pt idx="14576">
                  <c:v>14576</c:v>
                </c:pt>
                <c:pt idx="14577">
                  <c:v>14577</c:v>
                </c:pt>
                <c:pt idx="14578">
                  <c:v>14578</c:v>
                </c:pt>
                <c:pt idx="14579">
                  <c:v>14579</c:v>
                </c:pt>
                <c:pt idx="14580">
                  <c:v>14580</c:v>
                </c:pt>
                <c:pt idx="14581">
                  <c:v>14581</c:v>
                </c:pt>
                <c:pt idx="14582">
                  <c:v>14582</c:v>
                </c:pt>
                <c:pt idx="14583">
                  <c:v>14583</c:v>
                </c:pt>
                <c:pt idx="14584">
                  <c:v>14584</c:v>
                </c:pt>
                <c:pt idx="14585">
                  <c:v>14585</c:v>
                </c:pt>
                <c:pt idx="14586">
                  <c:v>14586</c:v>
                </c:pt>
                <c:pt idx="14587">
                  <c:v>14587</c:v>
                </c:pt>
                <c:pt idx="14588">
                  <c:v>14588</c:v>
                </c:pt>
                <c:pt idx="14589">
                  <c:v>14589</c:v>
                </c:pt>
                <c:pt idx="14590">
                  <c:v>14590</c:v>
                </c:pt>
                <c:pt idx="14591">
                  <c:v>14591</c:v>
                </c:pt>
                <c:pt idx="14592">
                  <c:v>14592</c:v>
                </c:pt>
                <c:pt idx="14593">
                  <c:v>14593</c:v>
                </c:pt>
                <c:pt idx="14594">
                  <c:v>14594</c:v>
                </c:pt>
                <c:pt idx="14595">
                  <c:v>14595</c:v>
                </c:pt>
                <c:pt idx="14596">
                  <c:v>14596</c:v>
                </c:pt>
                <c:pt idx="14597">
                  <c:v>14597</c:v>
                </c:pt>
                <c:pt idx="14598">
                  <c:v>14598</c:v>
                </c:pt>
                <c:pt idx="14599">
                  <c:v>14599</c:v>
                </c:pt>
                <c:pt idx="14600">
                  <c:v>14600</c:v>
                </c:pt>
                <c:pt idx="14601">
                  <c:v>14601</c:v>
                </c:pt>
                <c:pt idx="14602">
                  <c:v>14602</c:v>
                </c:pt>
                <c:pt idx="14603">
                  <c:v>14603</c:v>
                </c:pt>
                <c:pt idx="14604">
                  <c:v>14604</c:v>
                </c:pt>
                <c:pt idx="14605">
                  <c:v>14605</c:v>
                </c:pt>
                <c:pt idx="14606">
                  <c:v>14606</c:v>
                </c:pt>
                <c:pt idx="14607">
                  <c:v>14607</c:v>
                </c:pt>
                <c:pt idx="14608">
                  <c:v>14608</c:v>
                </c:pt>
                <c:pt idx="14609">
                  <c:v>14609</c:v>
                </c:pt>
                <c:pt idx="14610">
                  <c:v>14610</c:v>
                </c:pt>
                <c:pt idx="14611">
                  <c:v>14611</c:v>
                </c:pt>
                <c:pt idx="14612">
                  <c:v>14612</c:v>
                </c:pt>
                <c:pt idx="14613">
                  <c:v>14613</c:v>
                </c:pt>
                <c:pt idx="14614">
                  <c:v>14614</c:v>
                </c:pt>
                <c:pt idx="14615">
                  <c:v>14615</c:v>
                </c:pt>
                <c:pt idx="14616">
                  <c:v>14616</c:v>
                </c:pt>
                <c:pt idx="14617">
                  <c:v>14617</c:v>
                </c:pt>
                <c:pt idx="14618">
                  <c:v>14618</c:v>
                </c:pt>
                <c:pt idx="14619">
                  <c:v>14619</c:v>
                </c:pt>
                <c:pt idx="14620">
                  <c:v>14620</c:v>
                </c:pt>
                <c:pt idx="14621">
                  <c:v>14621</c:v>
                </c:pt>
                <c:pt idx="14622">
                  <c:v>14622</c:v>
                </c:pt>
                <c:pt idx="14623">
                  <c:v>14623</c:v>
                </c:pt>
                <c:pt idx="14624">
                  <c:v>14624</c:v>
                </c:pt>
                <c:pt idx="14625">
                  <c:v>14625</c:v>
                </c:pt>
                <c:pt idx="14626">
                  <c:v>14626</c:v>
                </c:pt>
                <c:pt idx="14627">
                  <c:v>14627</c:v>
                </c:pt>
                <c:pt idx="14628">
                  <c:v>14628</c:v>
                </c:pt>
                <c:pt idx="14629">
                  <c:v>14629</c:v>
                </c:pt>
                <c:pt idx="14630">
                  <c:v>14630</c:v>
                </c:pt>
                <c:pt idx="14631">
                  <c:v>14631</c:v>
                </c:pt>
                <c:pt idx="14632">
                  <c:v>14632</c:v>
                </c:pt>
                <c:pt idx="14633">
                  <c:v>14633</c:v>
                </c:pt>
                <c:pt idx="14634">
                  <c:v>14634</c:v>
                </c:pt>
                <c:pt idx="14635">
                  <c:v>14635</c:v>
                </c:pt>
                <c:pt idx="14636">
                  <c:v>14636</c:v>
                </c:pt>
                <c:pt idx="14637">
                  <c:v>14637</c:v>
                </c:pt>
                <c:pt idx="14638">
                  <c:v>14638</c:v>
                </c:pt>
                <c:pt idx="14639">
                  <c:v>14639</c:v>
                </c:pt>
                <c:pt idx="14640">
                  <c:v>14640</c:v>
                </c:pt>
                <c:pt idx="14641">
                  <c:v>14641</c:v>
                </c:pt>
                <c:pt idx="14642">
                  <c:v>14642</c:v>
                </c:pt>
                <c:pt idx="14643">
                  <c:v>14643</c:v>
                </c:pt>
                <c:pt idx="14644">
                  <c:v>14644</c:v>
                </c:pt>
                <c:pt idx="14645">
                  <c:v>14645</c:v>
                </c:pt>
                <c:pt idx="14646">
                  <c:v>14646</c:v>
                </c:pt>
                <c:pt idx="14647">
                  <c:v>14647</c:v>
                </c:pt>
                <c:pt idx="14648">
                  <c:v>14648</c:v>
                </c:pt>
                <c:pt idx="14649">
                  <c:v>14649</c:v>
                </c:pt>
                <c:pt idx="14650">
                  <c:v>14650</c:v>
                </c:pt>
                <c:pt idx="14651">
                  <c:v>14651</c:v>
                </c:pt>
                <c:pt idx="14652">
                  <c:v>14652</c:v>
                </c:pt>
                <c:pt idx="14653">
                  <c:v>14653</c:v>
                </c:pt>
                <c:pt idx="14654">
                  <c:v>14654</c:v>
                </c:pt>
                <c:pt idx="14655">
                  <c:v>14655</c:v>
                </c:pt>
                <c:pt idx="14656">
                  <c:v>14656</c:v>
                </c:pt>
                <c:pt idx="14657">
                  <c:v>14657</c:v>
                </c:pt>
                <c:pt idx="14658">
                  <c:v>14658</c:v>
                </c:pt>
                <c:pt idx="14659">
                  <c:v>14659</c:v>
                </c:pt>
                <c:pt idx="14660">
                  <c:v>14660</c:v>
                </c:pt>
                <c:pt idx="14661">
                  <c:v>14661</c:v>
                </c:pt>
                <c:pt idx="14662">
                  <c:v>14662</c:v>
                </c:pt>
                <c:pt idx="14663">
                  <c:v>14663</c:v>
                </c:pt>
                <c:pt idx="14664">
                  <c:v>14664</c:v>
                </c:pt>
                <c:pt idx="14665">
                  <c:v>14665</c:v>
                </c:pt>
                <c:pt idx="14666">
                  <c:v>14666</c:v>
                </c:pt>
                <c:pt idx="14667">
                  <c:v>14667</c:v>
                </c:pt>
                <c:pt idx="14668">
                  <c:v>14668</c:v>
                </c:pt>
                <c:pt idx="14669">
                  <c:v>14669</c:v>
                </c:pt>
                <c:pt idx="14670">
                  <c:v>14670</c:v>
                </c:pt>
                <c:pt idx="14671">
                  <c:v>14671</c:v>
                </c:pt>
                <c:pt idx="14672">
                  <c:v>14672</c:v>
                </c:pt>
                <c:pt idx="14673">
                  <c:v>14673</c:v>
                </c:pt>
                <c:pt idx="14674">
                  <c:v>14674</c:v>
                </c:pt>
                <c:pt idx="14675">
                  <c:v>14675</c:v>
                </c:pt>
                <c:pt idx="14676">
                  <c:v>14676</c:v>
                </c:pt>
                <c:pt idx="14677">
                  <c:v>14677</c:v>
                </c:pt>
                <c:pt idx="14678">
                  <c:v>14678</c:v>
                </c:pt>
                <c:pt idx="14679">
                  <c:v>14679</c:v>
                </c:pt>
                <c:pt idx="14680">
                  <c:v>14680</c:v>
                </c:pt>
                <c:pt idx="14681">
                  <c:v>14681</c:v>
                </c:pt>
                <c:pt idx="14682">
                  <c:v>14682</c:v>
                </c:pt>
                <c:pt idx="14683">
                  <c:v>14683</c:v>
                </c:pt>
                <c:pt idx="14684">
                  <c:v>14684</c:v>
                </c:pt>
                <c:pt idx="14685">
                  <c:v>14685</c:v>
                </c:pt>
                <c:pt idx="14686">
                  <c:v>14686</c:v>
                </c:pt>
                <c:pt idx="14687">
                  <c:v>14687</c:v>
                </c:pt>
                <c:pt idx="14688">
                  <c:v>14688</c:v>
                </c:pt>
                <c:pt idx="14689">
                  <c:v>14689</c:v>
                </c:pt>
                <c:pt idx="14690">
                  <c:v>14690</c:v>
                </c:pt>
                <c:pt idx="14691">
                  <c:v>14691</c:v>
                </c:pt>
                <c:pt idx="14692">
                  <c:v>14692</c:v>
                </c:pt>
                <c:pt idx="14693">
                  <c:v>14693</c:v>
                </c:pt>
                <c:pt idx="14694">
                  <c:v>14694</c:v>
                </c:pt>
                <c:pt idx="14695">
                  <c:v>14695</c:v>
                </c:pt>
                <c:pt idx="14696">
                  <c:v>14696</c:v>
                </c:pt>
                <c:pt idx="14697">
                  <c:v>14697</c:v>
                </c:pt>
                <c:pt idx="14698">
                  <c:v>14698</c:v>
                </c:pt>
                <c:pt idx="14699">
                  <c:v>14699</c:v>
                </c:pt>
                <c:pt idx="14700">
                  <c:v>14700</c:v>
                </c:pt>
                <c:pt idx="14701">
                  <c:v>14701</c:v>
                </c:pt>
                <c:pt idx="14702">
                  <c:v>14702</c:v>
                </c:pt>
                <c:pt idx="14703">
                  <c:v>14703</c:v>
                </c:pt>
                <c:pt idx="14704">
                  <c:v>14704</c:v>
                </c:pt>
                <c:pt idx="14705">
                  <c:v>14705</c:v>
                </c:pt>
                <c:pt idx="14706">
                  <c:v>14706</c:v>
                </c:pt>
                <c:pt idx="14707">
                  <c:v>14707</c:v>
                </c:pt>
                <c:pt idx="14708">
                  <c:v>14708</c:v>
                </c:pt>
                <c:pt idx="14709">
                  <c:v>14709</c:v>
                </c:pt>
                <c:pt idx="14710">
                  <c:v>14710</c:v>
                </c:pt>
                <c:pt idx="14711">
                  <c:v>14711</c:v>
                </c:pt>
                <c:pt idx="14712">
                  <c:v>14712</c:v>
                </c:pt>
                <c:pt idx="14713">
                  <c:v>14713</c:v>
                </c:pt>
                <c:pt idx="14714">
                  <c:v>14714</c:v>
                </c:pt>
                <c:pt idx="14715">
                  <c:v>14715</c:v>
                </c:pt>
                <c:pt idx="14716">
                  <c:v>14716</c:v>
                </c:pt>
                <c:pt idx="14717">
                  <c:v>14717</c:v>
                </c:pt>
                <c:pt idx="14718">
                  <c:v>14718</c:v>
                </c:pt>
                <c:pt idx="14719">
                  <c:v>14719</c:v>
                </c:pt>
                <c:pt idx="14720">
                  <c:v>14720</c:v>
                </c:pt>
                <c:pt idx="14721">
                  <c:v>14721</c:v>
                </c:pt>
                <c:pt idx="14722">
                  <c:v>14722</c:v>
                </c:pt>
                <c:pt idx="14723">
                  <c:v>14723</c:v>
                </c:pt>
                <c:pt idx="14724">
                  <c:v>14724</c:v>
                </c:pt>
                <c:pt idx="14725">
                  <c:v>14725</c:v>
                </c:pt>
                <c:pt idx="14726">
                  <c:v>14726</c:v>
                </c:pt>
                <c:pt idx="14727">
                  <c:v>14727</c:v>
                </c:pt>
                <c:pt idx="14728">
                  <c:v>14728</c:v>
                </c:pt>
                <c:pt idx="14729">
                  <c:v>14729</c:v>
                </c:pt>
                <c:pt idx="14730">
                  <c:v>14730</c:v>
                </c:pt>
                <c:pt idx="14731">
                  <c:v>14731</c:v>
                </c:pt>
                <c:pt idx="14732">
                  <c:v>14732</c:v>
                </c:pt>
                <c:pt idx="14733">
                  <c:v>14733</c:v>
                </c:pt>
                <c:pt idx="14734">
                  <c:v>14734</c:v>
                </c:pt>
                <c:pt idx="14735">
                  <c:v>14735</c:v>
                </c:pt>
                <c:pt idx="14736">
                  <c:v>14736</c:v>
                </c:pt>
                <c:pt idx="14737">
                  <c:v>14737</c:v>
                </c:pt>
                <c:pt idx="14738">
                  <c:v>14738</c:v>
                </c:pt>
                <c:pt idx="14739">
                  <c:v>14739</c:v>
                </c:pt>
                <c:pt idx="14740">
                  <c:v>14740</c:v>
                </c:pt>
                <c:pt idx="14741">
                  <c:v>14741</c:v>
                </c:pt>
                <c:pt idx="14742">
                  <c:v>14742</c:v>
                </c:pt>
                <c:pt idx="14743">
                  <c:v>14743</c:v>
                </c:pt>
                <c:pt idx="14744">
                  <c:v>14744</c:v>
                </c:pt>
                <c:pt idx="14745">
                  <c:v>14745</c:v>
                </c:pt>
                <c:pt idx="14746">
                  <c:v>14746</c:v>
                </c:pt>
                <c:pt idx="14747">
                  <c:v>14747</c:v>
                </c:pt>
                <c:pt idx="14748">
                  <c:v>14748</c:v>
                </c:pt>
                <c:pt idx="14749">
                  <c:v>14749</c:v>
                </c:pt>
                <c:pt idx="14750">
                  <c:v>14750</c:v>
                </c:pt>
                <c:pt idx="14751">
                  <c:v>14751</c:v>
                </c:pt>
                <c:pt idx="14752">
                  <c:v>14752</c:v>
                </c:pt>
                <c:pt idx="14753">
                  <c:v>14753</c:v>
                </c:pt>
                <c:pt idx="14754">
                  <c:v>14754</c:v>
                </c:pt>
                <c:pt idx="14755">
                  <c:v>14755</c:v>
                </c:pt>
                <c:pt idx="14756">
                  <c:v>14756</c:v>
                </c:pt>
                <c:pt idx="14757">
                  <c:v>14757</c:v>
                </c:pt>
                <c:pt idx="14758">
                  <c:v>14758</c:v>
                </c:pt>
                <c:pt idx="14759">
                  <c:v>14759</c:v>
                </c:pt>
                <c:pt idx="14760">
                  <c:v>14760</c:v>
                </c:pt>
                <c:pt idx="14761">
                  <c:v>14761</c:v>
                </c:pt>
                <c:pt idx="14762">
                  <c:v>14762</c:v>
                </c:pt>
                <c:pt idx="14763">
                  <c:v>14763</c:v>
                </c:pt>
                <c:pt idx="14764">
                  <c:v>14764</c:v>
                </c:pt>
                <c:pt idx="14765">
                  <c:v>14765</c:v>
                </c:pt>
                <c:pt idx="14766">
                  <c:v>14766</c:v>
                </c:pt>
                <c:pt idx="14767">
                  <c:v>14767</c:v>
                </c:pt>
                <c:pt idx="14768">
                  <c:v>14768</c:v>
                </c:pt>
                <c:pt idx="14769">
                  <c:v>14769</c:v>
                </c:pt>
                <c:pt idx="14770">
                  <c:v>14770</c:v>
                </c:pt>
                <c:pt idx="14771">
                  <c:v>14771</c:v>
                </c:pt>
                <c:pt idx="14772">
                  <c:v>14772</c:v>
                </c:pt>
                <c:pt idx="14773">
                  <c:v>14773</c:v>
                </c:pt>
                <c:pt idx="14774">
                  <c:v>14774</c:v>
                </c:pt>
                <c:pt idx="14775">
                  <c:v>14775</c:v>
                </c:pt>
                <c:pt idx="14776">
                  <c:v>14776</c:v>
                </c:pt>
                <c:pt idx="14777">
                  <c:v>14777</c:v>
                </c:pt>
                <c:pt idx="14778">
                  <c:v>14778</c:v>
                </c:pt>
                <c:pt idx="14779">
                  <c:v>14779</c:v>
                </c:pt>
                <c:pt idx="14780">
                  <c:v>14780</c:v>
                </c:pt>
                <c:pt idx="14781">
                  <c:v>14781</c:v>
                </c:pt>
                <c:pt idx="14782">
                  <c:v>14782</c:v>
                </c:pt>
                <c:pt idx="14783">
                  <c:v>14783</c:v>
                </c:pt>
                <c:pt idx="14784">
                  <c:v>14784</c:v>
                </c:pt>
                <c:pt idx="14785">
                  <c:v>14785</c:v>
                </c:pt>
                <c:pt idx="14786">
                  <c:v>14786</c:v>
                </c:pt>
                <c:pt idx="14787">
                  <c:v>14787</c:v>
                </c:pt>
                <c:pt idx="14788">
                  <c:v>14788</c:v>
                </c:pt>
                <c:pt idx="14789">
                  <c:v>14789</c:v>
                </c:pt>
                <c:pt idx="14790">
                  <c:v>14790</c:v>
                </c:pt>
                <c:pt idx="14791">
                  <c:v>14791</c:v>
                </c:pt>
                <c:pt idx="14792">
                  <c:v>14792</c:v>
                </c:pt>
                <c:pt idx="14793">
                  <c:v>14793</c:v>
                </c:pt>
                <c:pt idx="14794">
                  <c:v>14794</c:v>
                </c:pt>
                <c:pt idx="14795">
                  <c:v>14795</c:v>
                </c:pt>
                <c:pt idx="14796">
                  <c:v>14796</c:v>
                </c:pt>
                <c:pt idx="14797">
                  <c:v>14797</c:v>
                </c:pt>
                <c:pt idx="14798">
                  <c:v>14798</c:v>
                </c:pt>
                <c:pt idx="14799">
                  <c:v>14799</c:v>
                </c:pt>
                <c:pt idx="14800">
                  <c:v>14800</c:v>
                </c:pt>
                <c:pt idx="14801">
                  <c:v>14801</c:v>
                </c:pt>
                <c:pt idx="14802">
                  <c:v>14802</c:v>
                </c:pt>
                <c:pt idx="14803">
                  <c:v>14803</c:v>
                </c:pt>
                <c:pt idx="14804">
                  <c:v>14804</c:v>
                </c:pt>
                <c:pt idx="14805">
                  <c:v>14805</c:v>
                </c:pt>
                <c:pt idx="14806">
                  <c:v>14806</c:v>
                </c:pt>
                <c:pt idx="14807">
                  <c:v>14807</c:v>
                </c:pt>
                <c:pt idx="14808">
                  <c:v>14808</c:v>
                </c:pt>
                <c:pt idx="14809">
                  <c:v>14809</c:v>
                </c:pt>
                <c:pt idx="14810">
                  <c:v>14810</c:v>
                </c:pt>
                <c:pt idx="14811">
                  <c:v>14811</c:v>
                </c:pt>
                <c:pt idx="14812">
                  <c:v>14812</c:v>
                </c:pt>
                <c:pt idx="14813">
                  <c:v>14813</c:v>
                </c:pt>
                <c:pt idx="14814">
                  <c:v>14814</c:v>
                </c:pt>
                <c:pt idx="14815">
                  <c:v>14815</c:v>
                </c:pt>
                <c:pt idx="14816">
                  <c:v>14816</c:v>
                </c:pt>
                <c:pt idx="14817">
                  <c:v>14817</c:v>
                </c:pt>
                <c:pt idx="14818">
                  <c:v>14818</c:v>
                </c:pt>
                <c:pt idx="14819">
                  <c:v>14819</c:v>
                </c:pt>
                <c:pt idx="14820">
                  <c:v>14820</c:v>
                </c:pt>
                <c:pt idx="14821">
                  <c:v>14821</c:v>
                </c:pt>
                <c:pt idx="14822">
                  <c:v>14822</c:v>
                </c:pt>
                <c:pt idx="14823">
                  <c:v>14823</c:v>
                </c:pt>
                <c:pt idx="14824">
                  <c:v>14824</c:v>
                </c:pt>
                <c:pt idx="14825">
                  <c:v>14825</c:v>
                </c:pt>
                <c:pt idx="14826">
                  <c:v>14826</c:v>
                </c:pt>
                <c:pt idx="14827">
                  <c:v>14827</c:v>
                </c:pt>
                <c:pt idx="14828">
                  <c:v>14828</c:v>
                </c:pt>
                <c:pt idx="14829">
                  <c:v>14829</c:v>
                </c:pt>
                <c:pt idx="14830">
                  <c:v>14830</c:v>
                </c:pt>
                <c:pt idx="14831">
                  <c:v>14831</c:v>
                </c:pt>
                <c:pt idx="14832">
                  <c:v>14832</c:v>
                </c:pt>
                <c:pt idx="14833">
                  <c:v>14833</c:v>
                </c:pt>
                <c:pt idx="14834">
                  <c:v>14834</c:v>
                </c:pt>
                <c:pt idx="14835">
                  <c:v>14835</c:v>
                </c:pt>
                <c:pt idx="14836">
                  <c:v>14836</c:v>
                </c:pt>
                <c:pt idx="14837">
                  <c:v>14837</c:v>
                </c:pt>
                <c:pt idx="14838">
                  <c:v>14838</c:v>
                </c:pt>
                <c:pt idx="14839">
                  <c:v>14839</c:v>
                </c:pt>
                <c:pt idx="14840">
                  <c:v>14840</c:v>
                </c:pt>
                <c:pt idx="14841">
                  <c:v>14841</c:v>
                </c:pt>
                <c:pt idx="14842">
                  <c:v>14842</c:v>
                </c:pt>
                <c:pt idx="14843">
                  <c:v>14843</c:v>
                </c:pt>
                <c:pt idx="14844">
                  <c:v>14844</c:v>
                </c:pt>
                <c:pt idx="14845">
                  <c:v>14845</c:v>
                </c:pt>
                <c:pt idx="14846">
                  <c:v>14846</c:v>
                </c:pt>
                <c:pt idx="14847">
                  <c:v>14847</c:v>
                </c:pt>
                <c:pt idx="14848">
                  <c:v>14848</c:v>
                </c:pt>
                <c:pt idx="14849">
                  <c:v>14849</c:v>
                </c:pt>
                <c:pt idx="14850">
                  <c:v>14850</c:v>
                </c:pt>
                <c:pt idx="14851">
                  <c:v>14851</c:v>
                </c:pt>
                <c:pt idx="14852">
                  <c:v>14852</c:v>
                </c:pt>
                <c:pt idx="14853">
                  <c:v>14853</c:v>
                </c:pt>
                <c:pt idx="14854">
                  <c:v>14854</c:v>
                </c:pt>
                <c:pt idx="14855">
                  <c:v>14855</c:v>
                </c:pt>
                <c:pt idx="14856">
                  <c:v>14856</c:v>
                </c:pt>
                <c:pt idx="14857">
                  <c:v>14857</c:v>
                </c:pt>
                <c:pt idx="14858">
                  <c:v>14858</c:v>
                </c:pt>
                <c:pt idx="14859">
                  <c:v>14859</c:v>
                </c:pt>
                <c:pt idx="14860">
                  <c:v>14860</c:v>
                </c:pt>
                <c:pt idx="14861">
                  <c:v>14861</c:v>
                </c:pt>
                <c:pt idx="14862">
                  <c:v>14862</c:v>
                </c:pt>
                <c:pt idx="14863">
                  <c:v>14863</c:v>
                </c:pt>
                <c:pt idx="14864">
                  <c:v>14864</c:v>
                </c:pt>
                <c:pt idx="14865">
                  <c:v>14865</c:v>
                </c:pt>
                <c:pt idx="14866">
                  <c:v>14866</c:v>
                </c:pt>
                <c:pt idx="14867">
                  <c:v>14867</c:v>
                </c:pt>
                <c:pt idx="14868">
                  <c:v>14868</c:v>
                </c:pt>
                <c:pt idx="14869">
                  <c:v>14869</c:v>
                </c:pt>
                <c:pt idx="14870">
                  <c:v>14870</c:v>
                </c:pt>
                <c:pt idx="14871">
                  <c:v>14871</c:v>
                </c:pt>
                <c:pt idx="14872">
                  <c:v>14872</c:v>
                </c:pt>
                <c:pt idx="14873">
                  <c:v>14873</c:v>
                </c:pt>
                <c:pt idx="14874">
                  <c:v>14874</c:v>
                </c:pt>
                <c:pt idx="14875">
                  <c:v>14875</c:v>
                </c:pt>
                <c:pt idx="14876">
                  <c:v>14876</c:v>
                </c:pt>
                <c:pt idx="14877">
                  <c:v>14877</c:v>
                </c:pt>
                <c:pt idx="14878">
                  <c:v>14878</c:v>
                </c:pt>
                <c:pt idx="14879">
                  <c:v>14879</c:v>
                </c:pt>
                <c:pt idx="14880">
                  <c:v>14880</c:v>
                </c:pt>
                <c:pt idx="14881">
                  <c:v>14881</c:v>
                </c:pt>
                <c:pt idx="14882">
                  <c:v>14882</c:v>
                </c:pt>
                <c:pt idx="14883">
                  <c:v>14883</c:v>
                </c:pt>
                <c:pt idx="14884">
                  <c:v>14884</c:v>
                </c:pt>
                <c:pt idx="14885">
                  <c:v>14885</c:v>
                </c:pt>
                <c:pt idx="14886">
                  <c:v>14886</c:v>
                </c:pt>
                <c:pt idx="14887">
                  <c:v>14887</c:v>
                </c:pt>
                <c:pt idx="14888">
                  <c:v>14888</c:v>
                </c:pt>
                <c:pt idx="14889">
                  <c:v>14889</c:v>
                </c:pt>
                <c:pt idx="14890">
                  <c:v>14890</c:v>
                </c:pt>
                <c:pt idx="14891">
                  <c:v>14891</c:v>
                </c:pt>
                <c:pt idx="14892">
                  <c:v>14892</c:v>
                </c:pt>
                <c:pt idx="14893">
                  <c:v>14893</c:v>
                </c:pt>
                <c:pt idx="14894">
                  <c:v>14894</c:v>
                </c:pt>
                <c:pt idx="14895">
                  <c:v>14895</c:v>
                </c:pt>
                <c:pt idx="14896">
                  <c:v>14896</c:v>
                </c:pt>
                <c:pt idx="14897">
                  <c:v>14897</c:v>
                </c:pt>
                <c:pt idx="14898">
                  <c:v>14898</c:v>
                </c:pt>
                <c:pt idx="14899">
                  <c:v>14899</c:v>
                </c:pt>
                <c:pt idx="14900">
                  <c:v>14900</c:v>
                </c:pt>
                <c:pt idx="14901">
                  <c:v>14901</c:v>
                </c:pt>
                <c:pt idx="14902">
                  <c:v>14902</c:v>
                </c:pt>
                <c:pt idx="14903">
                  <c:v>14903</c:v>
                </c:pt>
                <c:pt idx="14904">
                  <c:v>14904</c:v>
                </c:pt>
                <c:pt idx="14905">
                  <c:v>14905</c:v>
                </c:pt>
                <c:pt idx="14906">
                  <c:v>14906</c:v>
                </c:pt>
                <c:pt idx="14907">
                  <c:v>14907</c:v>
                </c:pt>
                <c:pt idx="14908">
                  <c:v>14908</c:v>
                </c:pt>
                <c:pt idx="14909">
                  <c:v>14909</c:v>
                </c:pt>
                <c:pt idx="14910">
                  <c:v>14910</c:v>
                </c:pt>
                <c:pt idx="14911">
                  <c:v>14911</c:v>
                </c:pt>
                <c:pt idx="14912">
                  <c:v>14912</c:v>
                </c:pt>
                <c:pt idx="14913">
                  <c:v>14913</c:v>
                </c:pt>
                <c:pt idx="14914">
                  <c:v>14914</c:v>
                </c:pt>
                <c:pt idx="14915">
                  <c:v>14915</c:v>
                </c:pt>
                <c:pt idx="14916">
                  <c:v>14916</c:v>
                </c:pt>
                <c:pt idx="14917">
                  <c:v>14917</c:v>
                </c:pt>
                <c:pt idx="14918">
                  <c:v>14918</c:v>
                </c:pt>
                <c:pt idx="14919">
                  <c:v>14919</c:v>
                </c:pt>
                <c:pt idx="14920">
                  <c:v>14920</c:v>
                </c:pt>
                <c:pt idx="14921">
                  <c:v>14921</c:v>
                </c:pt>
                <c:pt idx="14922">
                  <c:v>14922</c:v>
                </c:pt>
                <c:pt idx="14923">
                  <c:v>14923</c:v>
                </c:pt>
                <c:pt idx="14924">
                  <c:v>14924</c:v>
                </c:pt>
                <c:pt idx="14925">
                  <c:v>14925</c:v>
                </c:pt>
                <c:pt idx="14926">
                  <c:v>14926</c:v>
                </c:pt>
                <c:pt idx="14927">
                  <c:v>14927</c:v>
                </c:pt>
                <c:pt idx="14928">
                  <c:v>14928</c:v>
                </c:pt>
                <c:pt idx="14929">
                  <c:v>14929</c:v>
                </c:pt>
                <c:pt idx="14930">
                  <c:v>14930</c:v>
                </c:pt>
                <c:pt idx="14931">
                  <c:v>14931</c:v>
                </c:pt>
                <c:pt idx="14932">
                  <c:v>14932</c:v>
                </c:pt>
                <c:pt idx="14933">
                  <c:v>14933</c:v>
                </c:pt>
                <c:pt idx="14934">
                  <c:v>14934</c:v>
                </c:pt>
                <c:pt idx="14935">
                  <c:v>14935</c:v>
                </c:pt>
                <c:pt idx="14936">
                  <c:v>14936</c:v>
                </c:pt>
                <c:pt idx="14937">
                  <c:v>14937</c:v>
                </c:pt>
                <c:pt idx="14938">
                  <c:v>14938</c:v>
                </c:pt>
                <c:pt idx="14939">
                  <c:v>14939</c:v>
                </c:pt>
                <c:pt idx="14940">
                  <c:v>14940</c:v>
                </c:pt>
                <c:pt idx="14941">
                  <c:v>14941</c:v>
                </c:pt>
                <c:pt idx="14942">
                  <c:v>14942</c:v>
                </c:pt>
                <c:pt idx="14943">
                  <c:v>14943</c:v>
                </c:pt>
                <c:pt idx="14944">
                  <c:v>14944</c:v>
                </c:pt>
                <c:pt idx="14945">
                  <c:v>14945</c:v>
                </c:pt>
                <c:pt idx="14946">
                  <c:v>14946</c:v>
                </c:pt>
                <c:pt idx="14947">
                  <c:v>14947</c:v>
                </c:pt>
                <c:pt idx="14948">
                  <c:v>14948</c:v>
                </c:pt>
                <c:pt idx="14949">
                  <c:v>14949</c:v>
                </c:pt>
                <c:pt idx="14950">
                  <c:v>14950</c:v>
                </c:pt>
                <c:pt idx="14951">
                  <c:v>14951</c:v>
                </c:pt>
                <c:pt idx="14952">
                  <c:v>14952</c:v>
                </c:pt>
                <c:pt idx="14953">
                  <c:v>14953</c:v>
                </c:pt>
                <c:pt idx="14954">
                  <c:v>14954</c:v>
                </c:pt>
                <c:pt idx="14955">
                  <c:v>14955</c:v>
                </c:pt>
                <c:pt idx="14956">
                  <c:v>14956</c:v>
                </c:pt>
                <c:pt idx="14957">
                  <c:v>14957</c:v>
                </c:pt>
                <c:pt idx="14958">
                  <c:v>14958</c:v>
                </c:pt>
                <c:pt idx="14959">
                  <c:v>14959</c:v>
                </c:pt>
                <c:pt idx="14960">
                  <c:v>14960</c:v>
                </c:pt>
                <c:pt idx="14961">
                  <c:v>14961</c:v>
                </c:pt>
                <c:pt idx="14962">
                  <c:v>14962</c:v>
                </c:pt>
                <c:pt idx="14963">
                  <c:v>14963</c:v>
                </c:pt>
                <c:pt idx="14964">
                  <c:v>14964</c:v>
                </c:pt>
                <c:pt idx="14965">
                  <c:v>14965</c:v>
                </c:pt>
                <c:pt idx="14966">
                  <c:v>14966</c:v>
                </c:pt>
                <c:pt idx="14967">
                  <c:v>14967</c:v>
                </c:pt>
                <c:pt idx="14968">
                  <c:v>14968</c:v>
                </c:pt>
                <c:pt idx="14969">
                  <c:v>14969</c:v>
                </c:pt>
                <c:pt idx="14970">
                  <c:v>14970</c:v>
                </c:pt>
                <c:pt idx="14971">
                  <c:v>14971</c:v>
                </c:pt>
                <c:pt idx="14972">
                  <c:v>14972</c:v>
                </c:pt>
                <c:pt idx="14973">
                  <c:v>14973</c:v>
                </c:pt>
                <c:pt idx="14974">
                  <c:v>14974</c:v>
                </c:pt>
                <c:pt idx="14975">
                  <c:v>14975</c:v>
                </c:pt>
                <c:pt idx="14976">
                  <c:v>14976</c:v>
                </c:pt>
                <c:pt idx="14977">
                  <c:v>14977</c:v>
                </c:pt>
                <c:pt idx="14978">
                  <c:v>14978</c:v>
                </c:pt>
                <c:pt idx="14979">
                  <c:v>14979</c:v>
                </c:pt>
                <c:pt idx="14980">
                  <c:v>14980</c:v>
                </c:pt>
                <c:pt idx="14981">
                  <c:v>14981</c:v>
                </c:pt>
                <c:pt idx="14982">
                  <c:v>14982</c:v>
                </c:pt>
                <c:pt idx="14983">
                  <c:v>14983</c:v>
                </c:pt>
                <c:pt idx="14984">
                  <c:v>14984</c:v>
                </c:pt>
                <c:pt idx="14985">
                  <c:v>14985</c:v>
                </c:pt>
                <c:pt idx="14986">
                  <c:v>14986</c:v>
                </c:pt>
                <c:pt idx="14987">
                  <c:v>14987</c:v>
                </c:pt>
                <c:pt idx="14988">
                  <c:v>14988</c:v>
                </c:pt>
                <c:pt idx="14989">
                  <c:v>14989</c:v>
                </c:pt>
                <c:pt idx="14990">
                  <c:v>14990</c:v>
                </c:pt>
                <c:pt idx="14991">
                  <c:v>14991</c:v>
                </c:pt>
                <c:pt idx="14992">
                  <c:v>14992</c:v>
                </c:pt>
                <c:pt idx="14993">
                  <c:v>14993</c:v>
                </c:pt>
                <c:pt idx="14994">
                  <c:v>14994</c:v>
                </c:pt>
                <c:pt idx="14995">
                  <c:v>14995</c:v>
                </c:pt>
                <c:pt idx="14996">
                  <c:v>14996</c:v>
                </c:pt>
                <c:pt idx="14997">
                  <c:v>14997</c:v>
                </c:pt>
                <c:pt idx="14998">
                  <c:v>14998</c:v>
                </c:pt>
                <c:pt idx="14999">
                  <c:v>14999</c:v>
                </c:pt>
                <c:pt idx="15000">
                  <c:v>15000</c:v>
                </c:pt>
                <c:pt idx="15001">
                  <c:v>15001</c:v>
                </c:pt>
                <c:pt idx="15002">
                  <c:v>15002</c:v>
                </c:pt>
                <c:pt idx="15003">
                  <c:v>15003</c:v>
                </c:pt>
                <c:pt idx="15004">
                  <c:v>15004</c:v>
                </c:pt>
                <c:pt idx="15005">
                  <c:v>15005</c:v>
                </c:pt>
                <c:pt idx="15006">
                  <c:v>15006</c:v>
                </c:pt>
                <c:pt idx="15007">
                  <c:v>15007</c:v>
                </c:pt>
                <c:pt idx="15008">
                  <c:v>15008</c:v>
                </c:pt>
                <c:pt idx="15009">
                  <c:v>15009</c:v>
                </c:pt>
                <c:pt idx="15010">
                  <c:v>15010</c:v>
                </c:pt>
                <c:pt idx="15011">
                  <c:v>15011</c:v>
                </c:pt>
                <c:pt idx="15012">
                  <c:v>15012</c:v>
                </c:pt>
                <c:pt idx="15013">
                  <c:v>15013</c:v>
                </c:pt>
                <c:pt idx="15014">
                  <c:v>15014</c:v>
                </c:pt>
                <c:pt idx="15015">
                  <c:v>15015</c:v>
                </c:pt>
                <c:pt idx="15016">
                  <c:v>15016</c:v>
                </c:pt>
                <c:pt idx="15017">
                  <c:v>15017</c:v>
                </c:pt>
                <c:pt idx="15018">
                  <c:v>15018</c:v>
                </c:pt>
                <c:pt idx="15019">
                  <c:v>15019</c:v>
                </c:pt>
                <c:pt idx="15020">
                  <c:v>15020</c:v>
                </c:pt>
                <c:pt idx="15021">
                  <c:v>15021</c:v>
                </c:pt>
                <c:pt idx="15022">
                  <c:v>15022</c:v>
                </c:pt>
                <c:pt idx="15023">
                  <c:v>15023</c:v>
                </c:pt>
                <c:pt idx="15024">
                  <c:v>15024</c:v>
                </c:pt>
                <c:pt idx="15025">
                  <c:v>15025</c:v>
                </c:pt>
                <c:pt idx="15026">
                  <c:v>15026</c:v>
                </c:pt>
                <c:pt idx="15027">
                  <c:v>15027</c:v>
                </c:pt>
                <c:pt idx="15028">
                  <c:v>15028</c:v>
                </c:pt>
                <c:pt idx="15029">
                  <c:v>15029</c:v>
                </c:pt>
                <c:pt idx="15030">
                  <c:v>15030</c:v>
                </c:pt>
                <c:pt idx="15031">
                  <c:v>15031</c:v>
                </c:pt>
                <c:pt idx="15032">
                  <c:v>15032</c:v>
                </c:pt>
                <c:pt idx="15033">
                  <c:v>15033</c:v>
                </c:pt>
                <c:pt idx="15034">
                  <c:v>15034</c:v>
                </c:pt>
                <c:pt idx="15035">
                  <c:v>15035</c:v>
                </c:pt>
                <c:pt idx="15036">
                  <c:v>15036</c:v>
                </c:pt>
                <c:pt idx="15037">
                  <c:v>15037</c:v>
                </c:pt>
                <c:pt idx="15038">
                  <c:v>15038</c:v>
                </c:pt>
                <c:pt idx="15039">
                  <c:v>15039</c:v>
                </c:pt>
                <c:pt idx="15040">
                  <c:v>15040</c:v>
                </c:pt>
                <c:pt idx="15041">
                  <c:v>15041</c:v>
                </c:pt>
                <c:pt idx="15042">
                  <c:v>15042</c:v>
                </c:pt>
                <c:pt idx="15043">
                  <c:v>15043</c:v>
                </c:pt>
                <c:pt idx="15044">
                  <c:v>15044</c:v>
                </c:pt>
                <c:pt idx="15045">
                  <c:v>15045</c:v>
                </c:pt>
                <c:pt idx="15046">
                  <c:v>15046</c:v>
                </c:pt>
                <c:pt idx="15047">
                  <c:v>15047</c:v>
                </c:pt>
                <c:pt idx="15048">
                  <c:v>15048</c:v>
                </c:pt>
                <c:pt idx="15049">
                  <c:v>15049</c:v>
                </c:pt>
                <c:pt idx="15050">
                  <c:v>15050</c:v>
                </c:pt>
                <c:pt idx="15051">
                  <c:v>15051</c:v>
                </c:pt>
                <c:pt idx="15052">
                  <c:v>15052</c:v>
                </c:pt>
                <c:pt idx="15053">
                  <c:v>15053</c:v>
                </c:pt>
                <c:pt idx="15054">
                  <c:v>15054</c:v>
                </c:pt>
                <c:pt idx="15055">
                  <c:v>15055</c:v>
                </c:pt>
                <c:pt idx="15056">
                  <c:v>15056</c:v>
                </c:pt>
                <c:pt idx="15057">
                  <c:v>15057</c:v>
                </c:pt>
                <c:pt idx="15058">
                  <c:v>15058</c:v>
                </c:pt>
                <c:pt idx="15059">
                  <c:v>15059</c:v>
                </c:pt>
                <c:pt idx="15060">
                  <c:v>15060</c:v>
                </c:pt>
                <c:pt idx="15061">
                  <c:v>15061</c:v>
                </c:pt>
                <c:pt idx="15062">
                  <c:v>15062</c:v>
                </c:pt>
                <c:pt idx="15063">
                  <c:v>15063</c:v>
                </c:pt>
                <c:pt idx="15064">
                  <c:v>15064</c:v>
                </c:pt>
                <c:pt idx="15065">
                  <c:v>15065</c:v>
                </c:pt>
                <c:pt idx="15066">
                  <c:v>15066</c:v>
                </c:pt>
                <c:pt idx="15067">
                  <c:v>15067</c:v>
                </c:pt>
                <c:pt idx="15068">
                  <c:v>15068</c:v>
                </c:pt>
                <c:pt idx="15069">
                  <c:v>15069</c:v>
                </c:pt>
                <c:pt idx="15070">
                  <c:v>15070</c:v>
                </c:pt>
                <c:pt idx="15071">
                  <c:v>15071</c:v>
                </c:pt>
                <c:pt idx="15072">
                  <c:v>15072</c:v>
                </c:pt>
                <c:pt idx="15073">
                  <c:v>15073</c:v>
                </c:pt>
                <c:pt idx="15074">
                  <c:v>15074</c:v>
                </c:pt>
                <c:pt idx="15075">
                  <c:v>15075</c:v>
                </c:pt>
                <c:pt idx="15076">
                  <c:v>15076</c:v>
                </c:pt>
                <c:pt idx="15077">
                  <c:v>15077</c:v>
                </c:pt>
                <c:pt idx="15078">
                  <c:v>15078</c:v>
                </c:pt>
                <c:pt idx="15079">
                  <c:v>15079</c:v>
                </c:pt>
                <c:pt idx="15080">
                  <c:v>15080</c:v>
                </c:pt>
                <c:pt idx="15081">
                  <c:v>15081</c:v>
                </c:pt>
                <c:pt idx="15082">
                  <c:v>15082</c:v>
                </c:pt>
                <c:pt idx="15083">
                  <c:v>15083</c:v>
                </c:pt>
                <c:pt idx="15084">
                  <c:v>15084</c:v>
                </c:pt>
                <c:pt idx="15085">
                  <c:v>15085</c:v>
                </c:pt>
                <c:pt idx="15086">
                  <c:v>15086</c:v>
                </c:pt>
                <c:pt idx="15087">
                  <c:v>15087</c:v>
                </c:pt>
                <c:pt idx="15088">
                  <c:v>15088</c:v>
                </c:pt>
                <c:pt idx="15089">
                  <c:v>15089</c:v>
                </c:pt>
                <c:pt idx="15090">
                  <c:v>15090</c:v>
                </c:pt>
                <c:pt idx="15091">
                  <c:v>15091</c:v>
                </c:pt>
                <c:pt idx="15092">
                  <c:v>15092</c:v>
                </c:pt>
                <c:pt idx="15093">
                  <c:v>15093</c:v>
                </c:pt>
                <c:pt idx="15094">
                  <c:v>15094</c:v>
                </c:pt>
                <c:pt idx="15095">
                  <c:v>15095</c:v>
                </c:pt>
                <c:pt idx="15096">
                  <c:v>15096</c:v>
                </c:pt>
                <c:pt idx="15097">
                  <c:v>15097</c:v>
                </c:pt>
                <c:pt idx="15098">
                  <c:v>15098</c:v>
                </c:pt>
                <c:pt idx="15099">
                  <c:v>15099</c:v>
                </c:pt>
                <c:pt idx="15100">
                  <c:v>15100</c:v>
                </c:pt>
                <c:pt idx="15101">
                  <c:v>15101</c:v>
                </c:pt>
                <c:pt idx="15102">
                  <c:v>15102</c:v>
                </c:pt>
                <c:pt idx="15103">
                  <c:v>15103</c:v>
                </c:pt>
                <c:pt idx="15104">
                  <c:v>15104</c:v>
                </c:pt>
                <c:pt idx="15105">
                  <c:v>15105</c:v>
                </c:pt>
                <c:pt idx="15106">
                  <c:v>15106</c:v>
                </c:pt>
                <c:pt idx="15107">
                  <c:v>15107</c:v>
                </c:pt>
                <c:pt idx="15108">
                  <c:v>15108</c:v>
                </c:pt>
                <c:pt idx="15109">
                  <c:v>15109</c:v>
                </c:pt>
                <c:pt idx="15110">
                  <c:v>15110</c:v>
                </c:pt>
                <c:pt idx="15111">
                  <c:v>15111</c:v>
                </c:pt>
                <c:pt idx="15112">
                  <c:v>15112</c:v>
                </c:pt>
                <c:pt idx="15113">
                  <c:v>15113</c:v>
                </c:pt>
                <c:pt idx="15114">
                  <c:v>15114</c:v>
                </c:pt>
                <c:pt idx="15115">
                  <c:v>15115</c:v>
                </c:pt>
                <c:pt idx="15116">
                  <c:v>15116</c:v>
                </c:pt>
                <c:pt idx="15117">
                  <c:v>15117</c:v>
                </c:pt>
                <c:pt idx="15118">
                  <c:v>15118</c:v>
                </c:pt>
                <c:pt idx="15119">
                  <c:v>15119</c:v>
                </c:pt>
                <c:pt idx="15120">
                  <c:v>15120</c:v>
                </c:pt>
                <c:pt idx="15121">
                  <c:v>15121</c:v>
                </c:pt>
                <c:pt idx="15122">
                  <c:v>15122</c:v>
                </c:pt>
                <c:pt idx="15123">
                  <c:v>15123</c:v>
                </c:pt>
                <c:pt idx="15124">
                  <c:v>15124</c:v>
                </c:pt>
                <c:pt idx="15125">
                  <c:v>15125</c:v>
                </c:pt>
                <c:pt idx="15126">
                  <c:v>15126</c:v>
                </c:pt>
                <c:pt idx="15127">
                  <c:v>15127</c:v>
                </c:pt>
                <c:pt idx="15128">
                  <c:v>15128</c:v>
                </c:pt>
                <c:pt idx="15129">
                  <c:v>15129</c:v>
                </c:pt>
                <c:pt idx="15130">
                  <c:v>15130</c:v>
                </c:pt>
                <c:pt idx="15131">
                  <c:v>15131</c:v>
                </c:pt>
                <c:pt idx="15132">
                  <c:v>15132</c:v>
                </c:pt>
                <c:pt idx="15133">
                  <c:v>15133</c:v>
                </c:pt>
                <c:pt idx="15134">
                  <c:v>15134</c:v>
                </c:pt>
                <c:pt idx="15135">
                  <c:v>15135</c:v>
                </c:pt>
                <c:pt idx="15136">
                  <c:v>15136</c:v>
                </c:pt>
                <c:pt idx="15137">
                  <c:v>15137</c:v>
                </c:pt>
                <c:pt idx="15138">
                  <c:v>15138</c:v>
                </c:pt>
                <c:pt idx="15139">
                  <c:v>15139</c:v>
                </c:pt>
                <c:pt idx="15140">
                  <c:v>15140</c:v>
                </c:pt>
                <c:pt idx="15141">
                  <c:v>15141</c:v>
                </c:pt>
                <c:pt idx="15142">
                  <c:v>15142</c:v>
                </c:pt>
                <c:pt idx="15143">
                  <c:v>15143</c:v>
                </c:pt>
                <c:pt idx="15144">
                  <c:v>15144</c:v>
                </c:pt>
                <c:pt idx="15145">
                  <c:v>15145</c:v>
                </c:pt>
                <c:pt idx="15146">
                  <c:v>15146</c:v>
                </c:pt>
                <c:pt idx="15147">
                  <c:v>15147</c:v>
                </c:pt>
                <c:pt idx="15148">
                  <c:v>15148</c:v>
                </c:pt>
                <c:pt idx="15149">
                  <c:v>15149</c:v>
                </c:pt>
                <c:pt idx="15150">
                  <c:v>15150</c:v>
                </c:pt>
                <c:pt idx="15151">
                  <c:v>15151</c:v>
                </c:pt>
                <c:pt idx="15152">
                  <c:v>15152</c:v>
                </c:pt>
                <c:pt idx="15153">
                  <c:v>15153</c:v>
                </c:pt>
                <c:pt idx="15154">
                  <c:v>15154</c:v>
                </c:pt>
                <c:pt idx="15155">
                  <c:v>15155</c:v>
                </c:pt>
                <c:pt idx="15156">
                  <c:v>15156</c:v>
                </c:pt>
                <c:pt idx="15157">
                  <c:v>15157</c:v>
                </c:pt>
                <c:pt idx="15158">
                  <c:v>15158</c:v>
                </c:pt>
                <c:pt idx="15159">
                  <c:v>15159</c:v>
                </c:pt>
                <c:pt idx="15160">
                  <c:v>15160</c:v>
                </c:pt>
                <c:pt idx="15161">
                  <c:v>15161</c:v>
                </c:pt>
                <c:pt idx="15162">
                  <c:v>15162</c:v>
                </c:pt>
                <c:pt idx="15163">
                  <c:v>15163</c:v>
                </c:pt>
                <c:pt idx="15164">
                  <c:v>15164</c:v>
                </c:pt>
                <c:pt idx="15165">
                  <c:v>15165</c:v>
                </c:pt>
                <c:pt idx="15166">
                  <c:v>15166</c:v>
                </c:pt>
                <c:pt idx="15167">
                  <c:v>15167</c:v>
                </c:pt>
                <c:pt idx="15168">
                  <c:v>15168</c:v>
                </c:pt>
                <c:pt idx="15169">
                  <c:v>15169</c:v>
                </c:pt>
                <c:pt idx="15170">
                  <c:v>15170</c:v>
                </c:pt>
                <c:pt idx="15171">
                  <c:v>15171</c:v>
                </c:pt>
                <c:pt idx="15172">
                  <c:v>15172</c:v>
                </c:pt>
                <c:pt idx="15173">
                  <c:v>15173</c:v>
                </c:pt>
                <c:pt idx="15174">
                  <c:v>15174</c:v>
                </c:pt>
                <c:pt idx="15175">
                  <c:v>15175</c:v>
                </c:pt>
                <c:pt idx="15176">
                  <c:v>15176</c:v>
                </c:pt>
                <c:pt idx="15177">
                  <c:v>15177</c:v>
                </c:pt>
                <c:pt idx="15178">
                  <c:v>15178</c:v>
                </c:pt>
                <c:pt idx="15179">
                  <c:v>15179</c:v>
                </c:pt>
                <c:pt idx="15180">
                  <c:v>15180</c:v>
                </c:pt>
                <c:pt idx="15181">
                  <c:v>15181</c:v>
                </c:pt>
                <c:pt idx="15182">
                  <c:v>15182</c:v>
                </c:pt>
                <c:pt idx="15183">
                  <c:v>15183</c:v>
                </c:pt>
                <c:pt idx="15184">
                  <c:v>15184</c:v>
                </c:pt>
                <c:pt idx="15185">
                  <c:v>15185</c:v>
                </c:pt>
                <c:pt idx="15186">
                  <c:v>15186</c:v>
                </c:pt>
                <c:pt idx="15187">
                  <c:v>15187</c:v>
                </c:pt>
                <c:pt idx="15188">
                  <c:v>15188</c:v>
                </c:pt>
                <c:pt idx="15189">
                  <c:v>15189</c:v>
                </c:pt>
                <c:pt idx="15190">
                  <c:v>15190</c:v>
                </c:pt>
                <c:pt idx="15191">
                  <c:v>15191</c:v>
                </c:pt>
                <c:pt idx="15192">
                  <c:v>15192</c:v>
                </c:pt>
                <c:pt idx="15193">
                  <c:v>15193</c:v>
                </c:pt>
                <c:pt idx="15194">
                  <c:v>15194</c:v>
                </c:pt>
                <c:pt idx="15195">
                  <c:v>15195</c:v>
                </c:pt>
                <c:pt idx="15196">
                  <c:v>15196</c:v>
                </c:pt>
                <c:pt idx="15197">
                  <c:v>15197</c:v>
                </c:pt>
                <c:pt idx="15198">
                  <c:v>15198</c:v>
                </c:pt>
                <c:pt idx="15199">
                  <c:v>15199</c:v>
                </c:pt>
                <c:pt idx="15200">
                  <c:v>15200</c:v>
                </c:pt>
                <c:pt idx="15201">
                  <c:v>15201</c:v>
                </c:pt>
                <c:pt idx="15202">
                  <c:v>15202</c:v>
                </c:pt>
                <c:pt idx="15203">
                  <c:v>15203</c:v>
                </c:pt>
                <c:pt idx="15204">
                  <c:v>15204</c:v>
                </c:pt>
                <c:pt idx="15205">
                  <c:v>15205</c:v>
                </c:pt>
                <c:pt idx="15206">
                  <c:v>15206</c:v>
                </c:pt>
                <c:pt idx="15207">
                  <c:v>15207</c:v>
                </c:pt>
                <c:pt idx="15208">
                  <c:v>15208</c:v>
                </c:pt>
                <c:pt idx="15209">
                  <c:v>15209</c:v>
                </c:pt>
                <c:pt idx="15210">
                  <c:v>15210</c:v>
                </c:pt>
                <c:pt idx="15211">
                  <c:v>15211</c:v>
                </c:pt>
                <c:pt idx="15212">
                  <c:v>15212</c:v>
                </c:pt>
                <c:pt idx="15213">
                  <c:v>15213</c:v>
                </c:pt>
                <c:pt idx="15214">
                  <c:v>15214</c:v>
                </c:pt>
                <c:pt idx="15215">
                  <c:v>15215</c:v>
                </c:pt>
                <c:pt idx="15216">
                  <c:v>15216</c:v>
                </c:pt>
                <c:pt idx="15217">
                  <c:v>15217</c:v>
                </c:pt>
                <c:pt idx="15218">
                  <c:v>15218</c:v>
                </c:pt>
                <c:pt idx="15219">
                  <c:v>15219</c:v>
                </c:pt>
                <c:pt idx="15220">
                  <c:v>15220</c:v>
                </c:pt>
                <c:pt idx="15221">
                  <c:v>15221</c:v>
                </c:pt>
                <c:pt idx="15222">
                  <c:v>15222</c:v>
                </c:pt>
                <c:pt idx="15223">
                  <c:v>15223</c:v>
                </c:pt>
                <c:pt idx="15224">
                  <c:v>15224</c:v>
                </c:pt>
                <c:pt idx="15225">
                  <c:v>15225</c:v>
                </c:pt>
                <c:pt idx="15226">
                  <c:v>15226</c:v>
                </c:pt>
                <c:pt idx="15227">
                  <c:v>15227</c:v>
                </c:pt>
                <c:pt idx="15228">
                  <c:v>15228</c:v>
                </c:pt>
                <c:pt idx="15229">
                  <c:v>15229</c:v>
                </c:pt>
                <c:pt idx="15230">
                  <c:v>15230</c:v>
                </c:pt>
                <c:pt idx="15231">
                  <c:v>15231</c:v>
                </c:pt>
                <c:pt idx="15232">
                  <c:v>15232</c:v>
                </c:pt>
                <c:pt idx="15233">
                  <c:v>15233</c:v>
                </c:pt>
                <c:pt idx="15234">
                  <c:v>15234</c:v>
                </c:pt>
                <c:pt idx="15235">
                  <c:v>15235</c:v>
                </c:pt>
                <c:pt idx="15236">
                  <c:v>15236</c:v>
                </c:pt>
                <c:pt idx="15237">
                  <c:v>15237</c:v>
                </c:pt>
                <c:pt idx="15238">
                  <c:v>15238</c:v>
                </c:pt>
                <c:pt idx="15239">
                  <c:v>15239</c:v>
                </c:pt>
                <c:pt idx="15240">
                  <c:v>15240</c:v>
                </c:pt>
                <c:pt idx="15241">
                  <c:v>15241</c:v>
                </c:pt>
                <c:pt idx="15242">
                  <c:v>15242</c:v>
                </c:pt>
                <c:pt idx="15243">
                  <c:v>15243</c:v>
                </c:pt>
                <c:pt idx="15244">
                  <c:v>15244</c:v>
                </c:pt>
                <c:pt idx="15245">
                  <c:v>15245</c:v>
                </c:pt>
                <c:pt idx="15246">
                  <c:v>15246</c:v>
                </c:pt>
                <c:pt idx="15247">
                  <c:v>15247</c:v>
                </c:pt>
                <c:pt idx="15248">
                  <c:v>15248</c:v>
                </c:pt>
                <c:pt idx="15249">
                  <c:v>15249</c:v>
                </c:pt>
                <c:pt idx="15250">
                  <c:v>15250</c:v>
                </c:pt>
                <c:pt idx="15251">
                  <c:v>15251</c:v>
                </c:pt>
                <c:pt idx="15252">
                  <c:v>15252</c:v>
                </c:pt>
                <c:pt idx="15253">
                  <c:v>15253</c:v>
                </c:pt>
                <c:pt idx="15254">
                  <c:v>15254</c:v>
                </c:pt>
                <c:pt idx="15255">
                  <c:v>15255</c:v>
                </c:pt>
                <c:pt idx="15256">
                  <c:v>15256</c:v>
                </c:pt>
                <c:pt idx="15257">
                  <c:v>15257</c:v>
                </c:pt>
                <c:pt idx="15258">
                  <c:v>15258</c:v>
                </c:pt>
                <c:pt idx="15259">
                  <c:v>15259</c:v>
                </c:pt>
                <c:pt idx="15260">
                  <c:v>15260</c:v>
                </c:pt>
                <c:pt idx="15261">
                  <c:v>15261</c:v>
                </c:pt>
                <c:pt idx="15262">
                  <c:v>15262</c:v>
                </c:pt>
                <c:pt idx="15263">
                  <c:v>15263</c:v>
                </c:pt>
                <c:pt idx="15264">
                  <c:v>15264</c:v>
                </c:pt>
                <c:pt idx="15265">
                  <c:v>15265</c:v>
                </c:pt>
                <c:pt idx="15266">
                  <c:v>15266</c:v>
                </c:pt>
                <c:pt idx="15267">
                  <c:v>15267</c:v>
                </c:pt>
                <c:pt idx="15268">
                  <c:v>15268</c:v>
                </c:pt>
                <c:pt idx="15269">
                  <c:v>15269</c:v>
                </c:pt>
                <c:pt idx="15270">
                  <c:v>15270</c:v>
                </c:pt>
                <c:pt idx="15271">
                  <c:v>15271</c:v>
                </c:pt>
                <c:pt idx="15272">
                  <c:v>15272</c:v>
                </c:pt>
                <c:pt idx="15273">
                  <c:v>15273</c:v>
                </c:pt>
                <c:pt idx="15274">
                  <c:v>15274</c:v>
                </c:pt>
                <c:pt idx="15275">
                  <c:v>15275</c:v>
                </c:pt>
                <c:pt idx="15276">
                  <c:v>15276</c:v>
                </c:pt>
                <c:pt idx="15277">
                  <c:v>15277</c:v>
                </c:pt>
                <c:pt idx="15278">
                  <c:v>15278</c:v>
                </c:pt>
                <c:pt idx="15279">
                  <c:v>15279</c:v>
                </c:pt>
                <c:pt idx="15280">
                  <c:v>15280</c:v>
                </c:pt>
                <c:pt idx="15281">
                  <c:v>15281</c:v>
                </c:pt>
                <c:pt idx="15282">
                  <c:v>15282</c:v>
                </c:pt>
                <c:pt idx="15283">
                  <c:v>15283</c:v>
                </c:pt>
                <c:pt idx="15284">
                  <c:v>15284</c:v>
                </c:pt>
                <c:pt idx="15285">
                  <c:v>15285</c:v>
                </c:pt>
                <c:pt idx="15286">
                  <c:v>15286</c:v>
                </c:pt>
                <c:pt idx="15287">
                  <c:v>15287</c:v>
                </c:pt>
                <c:pt idx="15288">
                  <c:v>15288</c:v>
                </c:pt>
                <c:pt idx="15289">
                  <c:v>15289</c:v>
                </c:pt>
                <c:pt idx="15290">
                  <c:v>15290</c:v>
                </c:pt>
                <c:pt idx="15291">
                  <c:v>15291</c:v>
                </c:pt>
                <c:pt idx="15292">
                  <c:v>15292</c:v>
                </c:pt>
                <c:pt idx="15293">
                  <c:v>15293</c:v>
                </c:pt>
                <c:pt idx="15294">
                  <c:v>15294</c:v>
                </c:pt>
                <c:pt idx="15295">
                  <c:v>15295</c:v>
                </c:pt>
                <c:pt idx="15296">
                  <c:v>15296</c:v>
                </c:pt>
                <c:pt idx="15297">
                  <c:v>15297</c:v>
                </c:pt>
                <c:pt idx="15298">
                  <c:v>15298</c:v>
                </c:pt>
                <c:pt idx="15299">
                  <c:v>15299</c:v>
                </c:pt>
                <c:pt idx="15300">
                  <c:v>15300</c:v>
                </c:pt>
                <c:pt idx="15301">
                  <c:v>15301</c:v>
                </c:pt>
                <c:pt idx="15302">
                  <c:v>15302</c:v>
                </c:pt>
                <c:pt idx="15303">
                  <c:v>15303</c:v>
                </c:pt>
                <c:pt idx="15304">
                  <c:v>15304</c:v>
                </c:pt>
                <c:pt idx="15305">
                  <c:v>15305</c:v>
                </c:pt>
                <c:pt idx="15306">
                  <c:v>15306</c:v>
                </c:pt>
                <c:pt idx="15307">
                  <c:v>15307</c:v>
                </c:pt>
                <c:pt idx="15308">
                  <c:v>15308</c:v>
                </c:pt>
                <c:pt idx="15309">
                  <c:v>15309</c:v>
                </c:pt>
                <c:pt idx="15310">
                  <c:v>15310</c:v>
                </c:pt>
                <c:pt idx="15311">
                  <c:v>15311</c:v>
                </c:pt>
                <c:pt idx="15312">
                  <c:v>15312</c:v>
                </c:pt>
                <c:pt idx="15313">
                  <c:v>15313</c:v>
                </c:pt>
                <c:pt idx="15314">
                  <c:v>15314</c:v>
                </c:pt>
                <c:pt idx="15315">
                  <c:v>15315</c:v>
                </c:pt>
                <c:pt idx="15316">
                  <c:v>15316</c:v>
                </c:pt>
                <c:pt idx="15317">
                  <c:v>15317</c:v>
                </c:pt>
                <c:pt idx="15318">
                  <c:v>15318</c:v>
                </c:pt>
                <c:pt idx="15319">
                  <c:v>15319</c:v>
                </c:pt>
                <c:pt idx="15320">
                  <c:v>15320</c:v>
                </c:pt>
                <c:pt idx="15321">
                  <c:v>15321</c:v>
                </c:pt>
                <c:pt idx="15322">
                  <c:v>15322</c:v>
                </c:pt>
                <c:pt idx="15323">
                  <c:v>15323</c:v>
                </c:pt>
                <c:pt idx="15324">
                  <c:v>15324</c:v>
                </c:pt>
                <c:pt idx="15325">
                  <c:v>15325</c:v>
                </c:pt>
                <c:pt idx="15326">
                  <c:v>15326</c:v>
                </c:pt>
                <c:pt idx="15327">
                  <c:v>15327</c:v>
                </c:pt>
                <c:pt idx="15328">
                  <c:v>15328</c:v>
                </c:pt>
                <c:pt idx="15329">
                  <c:v>15329</c:v>
                </c:pt>
                <c:pt idx="15330">
                  <c:v>15330</c:v>
                </c:pt>
                <c:pt idx="15331">
                  <c:v>15331</c:v>
                </c:pt>
                <c:pt idx="15332">
                  <c:v>15332</c:v>
                </c:pt>
                <c:pt idx="15333">
                  <c:v>15333</c:v>
                </c:pt>
                <c:pt idx="15334">
                  <c:v>15334</c:v>
                </c:pt>
                <c:pt idx="15335">
                  <c:v>15335</c:v>
                </c:pt>
                <c:pt idx="15336">
                  <c:v>15336</c:v>
                </c:pt>
                <c:pt idx="15337">
                  <c:v>15337</c:v>
                </c:pt>
                <c:pt idx="15338">
                  <c:v>15338</c:v>
                </c:pt>
                <c:pt idx="15339">
                  <c:v>15339</c:v>
                </c:pt>
                <c:pt idx="15340">
                  <c:v>15340</c:v>
                </c:pt>
                <c:pt idx="15341">
                  <c:v>15341</c:v>
                </c:pt>
                <c:pt idx="15342">
                  <c:v>15342</c:v>
                </c:pt>
                <c:pt idx="15343">
                  <c:v>15343</c:v>
                </c:pt>
                <c:pt idx="15344">
                  <c:v>15344</c:v>
                </c:pt>
                <c:pt idx="15345">
                  <c:v>15345</c:v>
                </c:pt>
                <c:pt idx="15346">
                  <c:v>15346</c:v>
                </c:pt>
                <c:pt idx="15347">
                  <c:v>15347</c:v>
                </c:pt>
                <c:pt idx="15348">
                  <c:v>15348</c:v>
                </c:pt>
                <c:pt idx="15349">
                  <c:v>15349</c:v>
                </c:pt>
                <c:pt idx="15350">
                  <c:v>15350</c:v>
                </c:pt>
                <c:pt idx="15351">
                  <c:v>15351</c:v>
                </c:pt>
                <c:pt idx="15352">
                  <c:v>15352</c:v>
                </c:pt>
                <c:pt idx="15353">
                  <c:v>15353</c:v>
                </c:pt>
                <c:pt idx="15354">
                  <c:v>15354</c:v>
                </c:pt>
                <c:pt idx="15355">
                  <c:v>15355</c:v>
                </c:pt>
                <c:pt idx="15356">
                  <c:v>15356</c:v>
                </c:pt>
                <c:pt idx="15357">
                  <c:v>15357</c:v>
                </c:pt>
                <c:pt idx="15358">
                  <c:v>15358</c:v>
                </c:pt>
                <c:pt idx="15359">
                  <c:v>15359</c:v>
                </c:pt>
                <c:pt idx="15360">
                  <c:v>15360</c:v>
                </c:pt>
                <c:pt idx="15361">
                  <c:v>15361</c:v>
                </c:pt>
                <c:pt idx="15362">
                  <c:v>15362</c:v>
                </c:pt>
                <c:pt idx="15363">
                  <c:v>15363</c:v>
                </c:pt>
                <c:pt idx="15364">
                  <c:v>15364</c:v>
                </c:pt>
                <c:pt idx="15365">
                  <c:v>15365</c:v>
                </c:pt>
                <c:pt idx="15366">
                  <c:v>15366</c:v>
                </c:pt>
                <c:pt idx="15367">
                  <c:v>15367</c:v>
                </c:pt>
                <c:pt idx="15368">
                  <c:v>15368</c:v>
                </c:pt>
                <c:pt idx="15369">
                  <c:v>15369</c:v>
                </c:pt>
                <c:pt idx="15370">
                  <c:v>15370</c:v>
                </c:pt>
                <c:pt idx="15371">
                  <c:v>15371</c:v>
                </c:pt>
                <c:pt idx="15372">
                  <c:v>15372</c:v>
                </c:pt>
                <c:pt idx="15373">
                  <c:v>15373</c:v>
                </c:pt>
                <c:pt idx="15374">
                  <c:v>15374</c:v>
                </c:pt>
                <c:pt idx="15375">
                  <c:v>15375</c:v>
                </c:pt>
                <c:pt idx="15376">
                  <c:v>15376</c:v>
                </c:pt>
                <c:pt idx="15377">
                  <c:v>15377</c:v>
                </c:pt>
                <c:pt idx="15378">
                  <c:v>15378</c:v>
                </c:pt>
                <c:pt idx="15379">
                  <c:v>15379</c:v>
                </c:pt>
                <c:pt idx="15380">
                  <c:v>15380</c:v>
                </c:pt>
                <c:pt idx="15381">
                  <c:v>15381</c:v>
                </c:pt>
                <c:pt idx="15382">
                  <c:v>15382</c:v>
                </c:pt>
                <c:pt idx="15383">
                  <c:v>15383</c:v>
                </c:pt>
                <c:pt idx="15384">
                  <c:v>15384</c:v>
                </c:pt>
                <c:pt idx="15385">
                  <c:v>15385</c:v>
                </c:pt>
                <c:pt idx="15386">
                  <c:v>15386</c:v>
                </c:pt>
                <c:pt idx="15387">
                  <c:v>15387</c:v>
                </c:pt>
                <c:pt idx="15388">
                  <c:v>15388</c:v>
                </c:pt>
                <c:pt idx="15389">
                  <c:v>15389</c:v>
                </c:pt>
                <c:pt idx="15390">
                  <c:v>15390</c:v>
                </c:pt>
                <c:pt idx="15391">
                  <c:v>15391</c:v>
                </c:pt>
                <c:pt idx="15392">
                  <c:v>15392</c:v>
                </c:pt>
                <c:pt idx="15393">
                  <c:v>15393</c:v>
                </c:pt>
                <c:pt idx="15394">
                  <c:v>15394</c:v>
                </c:pt>
                <c:pt idx="15395">
                  <c:v>15395</c:v>
                </c:pt>
                <c:pt idx="15396">
                  <c:v>15396</c:v>
                </c:pt>
                <c:pt idx="15397">
                  <c:v>15397</c:v>
                </c:pt>
                <c:pt idx="15398">
                  <c:v>15398</c:v>
                </c:pt>
                <c:pt idx="15399">
                  <c:v>15399</c:v>
                </c:pt>
                <c:pt idx="15400">
                  <c:v>15400</c:v>
                </c:pt>
                <c:pt idx="15401">
                  <c:v>15401</c:v>
                </c:pt>
                <c:pt idx="15402">
                  <c:v>15402</c:v>
                </c:pt>
                <c:pt idx="15403">
                  <c:v>15403</c:v>
                </c:pt>
                <c:pt idx="15404">
                  <c:v>15404</c:v>
                </c:pt>
                <c:pt idx="15405">
                  <c:v>15405</c:v>
                </c:pt>
                <c:pt idx="15406">
                  <c:v>15406</c:v>
                </c:pt>
                <c:pt idx="15407">
                  <c:v>15407</c:v>
                </c:pt>
                <c:pt idx="15408">
                  <c:v>15408</c:v>
                </c:pt>
                <c:pt idx="15409">
                  <c:v>15409</c:v>
                </c:pt>
                <c:pt idx="15410">
                  <c:v>15410</c:v>
                </c:pt>
                <c:pt idx="15411">
                  <c:v>15411</c:v>
                </c:pt>
                <c:pt idx="15412">
                  <c:v>15412</c:v>
                </c:pt>
                <c:pt idx="15413">
                  <c:v>15413</c:v>
                </c:pt>
                <c:pt idx="15414">
                  <c:v>15414</c:v>
                </c:pt>
                <c:pt idx="15415">
                  <c:v>15415</c:v>
                </c:pt>
                <c:pt idx="15416">
                  <c:v>15416</c:v>
                </c:pt>
                <c:pt idx="15417">
                  <c:v>15417</c:v>
                </c:pt>
                <c:pt idx="15418">
                  <c:v>15418</c:v>
                </c:pt>
                <c:pt idx="15419">
                  <c:v>15419</c:v>
                </c:pt>
                <c:pt idx="15420">
                  <c:v>15420</c:v>
                </c:pt>
                <c:pt idx="15421">
                  <c:v>15421</c:v>
                </c:pt>
                <c:pt idx="15422">
                  <c:v>15422</c:v>
                </c:pt>
                <c:pt idx="15423">
                  <c:v>15423</c:v>
                </c:pt>
                <c:pt idx="15424">
                  <c:v>15424</c:v>
                </c:pt>
                <c:pt idx="15425">
                  <c:v>15425</c:v>
                </c:pt>
                <c:pt idx="15426">
                  <c:v>15426</c:v>
                </c:pt>
                <c:pt idx="15427">
                  <c:v>15427</c:v>
                </c:pt>
                <c:pt idx="15428">
                  <c:v>15428</c:v>
                </c:pt>
                <c:pt idx="15429">
                  <c:v>15429</c:v>
                </c:pt>
                <c:pt idx="15430">
                  <c:v>15430</c:v>
                </c:pt>
                <c:pt idx="15431">
                  <c:v>15431</c:v>
                </c:pt>
                <c:pt idx="15432">
                  <c:v>15432</c:v>
                </c:pt>
                <c:pt idx="15433">
                  <c:v>15433</c:v>
                </c:pt>
                <c:pt idx="15434">
                  <c:v>15434</c:v>
                </c:pt>
                <c:pt idx="15435">
                  <c:v>15435</c:v>
                </c:pt>
                <c:pt idx="15436">
                  <c:v>15436</c:v>
                </c:pt>
                <c:pt idx="15437">
                  <c:v>15437</c:v>
                </c:pt>
                <c:pt idx="15438">
                  <c:v>15438</c:v>
                </c:pt>
                <c:pt idx="15439">
                  <c:v>15439</c:v>
                </c:pt>
                <c:pt idx="15440">
                  <c:v>15440</c:v>
                </c:pt>
                <c:pt idx="15441">
                  <c:v>15441</c:v>
                </c:pt>
                <c:pt idx="15442">
                  <c:v>15442</c:v>
                </c:pt>
                <c:pt idx="15443">
                  <c:v>15443</c:v>
                </c:pt>
                <c:pt idx="15444">
                  <c:v>15444</c:v>
                </c:pt>
                <c:pt idx="15445">
                  <c:v>15445</c:v>
                </c:pt>
                <c:pt idx="15446">
                  <c:v>15446</c:v>
                </c:pt>
                <c:pt idx="15447">
                  <c:v>15447</c:v>
                </c:pt>
                <c:pt idx="15448">
                  <c:v>15448</c:v>
                </c:pt>
                <c:pt idx="15449">
                  <c:v>15449</c:v>
                </c:pt>
                <c:pt idx="15450">
                  <c:v>15450</c:v>
                </c:pt>
                <c:pt idx="15451">
                  <c:v>15451</c:v>
                </c:pt>
                <c:pt idx="15452">
                  <c:v>15452</c:v>
                </c:pt>
                <c:pt idx="15453">
                  <c:v>15453</c:v>
                </c:pt>
                <c:pt idx="15454">
                  <c:v>15454</c:v>
                </c:pt>
                <c:pt idx="15455">
                  <c:v>15455</c:v>
                </c:pt>
                <c:pt idx="15456">
                  <c:v>15456</c:v>
                </c:pt>
                <c:pt idx="15457">
                  <c:v>15457</c:v>
                </c:pt>
                <c:pt idx="15458">
                  <c:v>15458</c:v>
                </c:pt>
                <c:pt idx="15459">
                  <c:v>15459</c:v>
                </c:pt>
                <c:pt idx="15460">
                  <c:v>15460</c:v>
                </c:pt>
                <c:pt idx="15461">
                  <c:v>15461</c:v>
                </c:pt>
                <c:pt idx="15462">
                  <c:v>15462</c:v>
                </c:pt>
                <c:pt idx="15463">
                  <c:v>15463</c:v>
                </c:pt>
                <c:pt idx="15464">
                  <c:v>15464</c:v>
                </c:pt>
                <c:pt idx="15465">
                  <c:v>15465</c:v>
                </c:pt>
                <c:pt idx="15466">
                  <c:v>15466</c:v>
                </c:pt>
                <c:pt idx="15467">
                  <c:v>15467</c:v>
                </c:pt>
                <c:pt idx="15468">
                  <c:v>15468</c:v>
                </c:pt>
                <c:pt idx="15469">
                  <c:v>15469</c:v>
                </c:pt>
                <c:pt idx="15470">
                  <c:v>15470</c:v>
                </c:pt>
                <c:pt idx="15471">
                  <c:v>15471</c:v>
                </c:pt>
                <c:pt idx="15472">
                  <c:v>15472</c:v>
                </c:pt>
                <c:pt idx="15473">
                  <c:v>15473</c:v>
                </c:pt>
                <c:pt idx="15474">
                  <c:v>15474</c:v>
                </c:pt>
                <c:pt idx="15475">
                  <c:v>15475</c:v>
                </c:pt>
                <c:pt idx="15476">
                  <c:v>15476</c:v>
                </c:pt>
                <c:pt idx="15477">
                  <c:v>15477</c:v>
                </c:pt>
                <c:pt idx="15478">
                  <c:v>15478</c:v>
                </c:pt>
                <c:pt idx="15479">
                  <c:v>15479</c:v>
                </c:pt>
                <c:pt idx="15480">
                  <c:v>15480</c:v>
                </c:pt>
                <c:pt idx="15481">
                  <c:v>15481</c:v>
                </c:pt>
                <c:pt idx="15482">
                  <c:v>15482</c:v>
                </c:pt>
                <c:pt idx="15483">
                  <c:v>15483</c:v>
                </c:pt>
                <c:pt idx="15484">
                  <c:v>15484</c:v>
                </c:pt>
                <c:pt idx="15485">
                  <c:v>15485</c:v>
                </c:pt>
                <c:pt idx="15486">
                  <c:v>15486</c:v>
                </c:pt>
                <c:pt idx="15487">
                  <c:v>15487</c:v>
                </c:pt>
                <c:pt idx="15488">
                  <c:v>15488</c:v>
                </c:pt>
                <c:pt idx="15489">
                  <c:v>15489</c:v>
                </c:pt>
                <c:pt idx="15490">
                  <c:v>15490</c:v>
                </c:pt>
                <c:pt idx="15491">
                  <c:v>15491</c:v>
                </c:pt>
                <c:pt idx="15492">
                  <c:v>15492</c:v>
                </c:pt>
                <c:pt idx="15493">
                  <c:v>15493</c:v>
                </c:pt>
                <c:pt idx="15494">
                  <c:v>15494</c:v>
                </c:pt>
                <c:pt idx="15495">
                  <c:v>15495</c:v>
                </c:pt>
                <c:pt idx="15496">
                  <c:v>15496</c:v>
                </c:pt>
                <c:pt idx="15497">
                  <c:v>15497</c:v>
                </c:pt>
                <c:pt idx="15498">
                  <c:v>15498</c:v>
                </c:pt>
                <c:pt idx="15499">
                  <c:v>15499</c:v>
                </c:pt>
                <c:pt idx="15500">
                  <c:v>15500</c:v>
                </c:pt>
                <c:pt idx="15501">
                  <c:v>15501</c:v>
                </c:pt>
                <c:pt idx="15502">
                  <c:v>15502</c:v>
                </c:pt>
                <c:pt idx="15503">
                  <c:v>15503</c:v>
                </c:pt>
                <c:pt idx="15504">
                  <c:v>15504</c:v>
                </c:pt>
                <c:pt idx="15505">
                  <c:v>15505</c:v>
                </c:pt>
                <c:pt idx="15506">
                  <c:v>15506</c:v>
                </c:pt>
                <c:pt idx="15507">
                  <c:v>15507</c:v>
                </c:pt>
                <c:pt idx="15508">
                  <c:v>15508</c:v>
                </c:pt>
                <c:pt idx="15509">
                  <c:v>15509</c:v>
                </c:pt>
                <c:pt idx="15510">
                  <c:v>15510</c:v>
                </c:pt>
                <c:pt idx="15511">
                  <c:v>15511</c:v>
                </c:pt>
                <c:pt idx="15512">
                  <c:v>15512</c:v>
                </c:pt>
                <c:pt idx="15513">
                  <c:v>15513</c:v>
                </c:pt>
                <c:pt idx="15514">
                  <c:v>15514</c:v>
                </c:pt>
                <c:pt idx="15515">
                  <c:v>15515</c:v>
                </c:pt>
                <c:pt idx="15516">
                  <c:v>15516</c:v>
                </c:pt>
                <c:pt idx="15517">
                  <c:v>15517</c:v>
                </c:pt>
                <c:pt idx="15518">
                  <c:v>15518</c:v>
                </c:pt>
                <c:pt idx="15519">
                  <c:v>15519</c:v>
                </c:pt>
                <c:pt idx="15520">
                  <c:v>15520</c:v>
                </c:pt>
                <c:pt idx="15521">
                  <c:v>15521</c:v>
                </c:pt>
                <c:pt idx="15522">
                  <c:v>15522</c:v>
                </c:pt>
                <c:pt idx="15523">
                  <c:v>15523</c:v>
                </c:pt>
                <c:pt idx="15524">
                  <c:v>15524</c:v>
                </c:pt>
                <c:pt idx="15525">
                  <c:v>15525</c:v>
                </c:pt>
                <c:pt idx="15526">
                  <c:v>15526</c:v>
                </c:pt>
                <c:pt idx="15527">
                  <c:v>15527</c:v>
                </c:pt>
                <c:pt idx="15528">
                  <c:v>15528</c:v>
                </c:pt>
                <c:pt idx="15529">
                  <c:v>15529</c:v>
                </c:pt>
                <c:pt idx="15530">
                  <c:v>15530</c:v>
                </c:pt>
                <c:pt idx="15531">
                  <c:v>15531</c:v>
                </c:pt>
                <c:pt idx="15532">
                  <c:v>15532</c:v>
                </c:pt>
                <c:pt idx="15533">
                  <c:v>15533</c:v>
                </c:pt>
                <c:pt idx="15534">
                  <c:v>15534</c:v>
                </c:pt>
                <c:pt idx="15535">
                  <c:v>15535</c:v>
                </c:pt>
                <c:pt idx="15536">
                  <c:v>15536</c:v>
                </c:pt>
                <c:pt idx="15537">
                  <c:v>15537</c:v>
                </c:pt>
                <c:pt idx="15538">
                  <c:v>15538</c:v>
                </c:pt>
                <c:pt idx="15539">
                  <c:v>15539</c:v>
                </c:pt>
                <c:pt idx="15540">
                  <c:v>15540</c:v>
                </c:pt>
                <c:pt idx="15541">
                  <c:v>15541</c:v>
                </c:pt>
                <c:pt idx="15542">
                  <c:v>15542</c:v>
                </c:pt>
                <c:pt idx="15543">
                  <c:v>15543</c:v>
                </c:pt>
                <c:pt idx="15544">
                  <c:v>15544</c:v>
                </c:pt>
                <c:pt idx="15545">
                  <c:v>15545</c:v>
                </c:pt>
                <c:pt idx="15546">
                  <c:v>15546</c:v>
                </c:pt>
                <c:pt idx="15547">
                  <c:v>15547</c:v>
                </c:pt>
                <c:pt idx="15548">
                  <c:v>15548</c:v>
                </c:pt>
                <c:pt idx="15549">
                  <c:v>15549</c:v>
                </c:pt>
                <c:pt idx="15550">
                  <c:v>15550</c:v>
                </c:pt>
                <c:pt idx="15551">
                  <c:v>15551</c:v>
                </c:pt>
                <c:pt idx="15552">
                  <c:v>15552</c:v>
                </c:pt>
                <c:pt idx="15553">
                  <c:v>15553</c:v>
                </c:pt>
                <c:pt idx="15554">
                  <c:v>15554</c:v>
                </c:pt>
                <c:pt idx="15555">
                  <c:v>15555</c:v>
                </c:pt>
                <c:pt idx="15556">
                  <c:v>15556</c:v>
                </c:pt>
                <c:pt idx="15557">
                  <c:v>15557</c:v>
                </c:pt>
                <c:pt idx="15558">
                  <c:v>15558</c:v>
                </c:pt>
                <c:pt idx="15559">
                  <c:v>15559</c:v>
                </c:pt>
                <c:pt idx="15560">
                  <c:v>15560</c:v>
                </c:pt>
                <c:pt idx="15561">
                  <c:v>15561</c:v>
                </c:pt>
                <c:pt idx="15562">
                  <c:v>15562</c:v>
                </c:pt>
                <c:pt idx="15563">
                  <c:v>15563</c:v>
                </c:pt>
                <c:pt idx="15564">
                  <c:v>15564</c:v>
                </c:pt>
                <c:pt idx="15565">
                  <c:v>15565</c:v>
                </c:pt>
                <c:pt idx="15566">
                  <c:v>15566</c:v>
                </c:pt>
                <c:pt idx="15567">
                  <c:v>15567</c:v>
                </c:pt>
                <c:pt idx="15568">
                  <c:v>15568</c:v>
                </c:pt>
                <c:pt idx="15569">
                  <c:v>15569</c:v>
                </c:pt>
                <c:pt idx="15570">
                  <c:v>15570</c:v>
                </c:pt>
                <c:pt idx="15571">
                  <c:v>15571</c:v>
                </c:pt>
                <c:pt idx="15572">
                  <c:v>15572</c:v>
                </c:pt>
                <c:pt idx="15573">
                  <c:v>15573</c:v>
                </c:pt>
                <c:pt idx="15574">
                  <c:v>15574</c:v>
                </c:pt>
                <c:pt idx="15575">
                  <c:v>15575</c:v>
                </c:pt>
                <c:pt idx="15576">
                  <c:v>15576</c:v>
                </c:pt>
                <c:pt idx="15577">
                  <c:v>15577</c:v>
                </c:pt>
                <c:pt idx="15578">
                  <c:v>15578</c:v>
                </c:pt>
                <c:pt idx="15579">
                  <c:v>15579</c:v>
                </c:pt>
                <c:pt idx="15580">
                  <c:v>15580</c:v>
                </c:pt>
                <c:pt idx="15581">
                  <c:v>15581</c:v>
                </c:pt>
                <c:pt idx="15582">
                  <c:v>15582</c:v>
                </c:pt>
                <c:pt idx="15583">
                  <c:v>15583</c:v>
                </c:pt>
                <c:pt idx="15584">
                  <c:v>15584</c:v>
                </c:pt>
                <c:pt idx="15585">
                  <c:v>15585</c:v>
                </c:pt>
                <c:pt idx="15586">
                  <c:v>15586</c:v>
                </c:pt>
                <c:pt idx="15587">
                  <c:v>15587</c:v>
                </c:pt>
                <c:pt idx="15588">
                  <c:v>15588</c:v>
                </c:pt>
                <c:pt idx="15589">
                  <c:v>15589</c:v>
                </c:pt>
                <c:pt idx="15590">
                  <c:v>15590</c:v>
                </c:pt>
                <c:pt idx="15591">
                  <c:v>15591</c:v>
                </c:pt>
                <c:pt idx="15592">
                  <c:v>15592</c:v>
                </c:pt>
                <c:pt idx="15593">
                  <c:v>15593</c:v>
                </c:pt>
                <c:pt idx="15594">
                  <c:v>15594</c:v>
                </c:pt>
                <c:pt idx="15595">
                  <c:v>15595</c:v>
                </c:pt>
                <c:pt idx="15596">
                  <c:v>15596</c:v>
                </c:pt>
                <c:pt idx="15597">
                  <c:v>15597</c:v>
                </c:pt>
                <c:pt idx="15598">
                  <c:v>15598</c:v>
                </c:pt>
                <c:pt idx="15599">
                  <c:v>15599</c:v>
                </c:pt>
                <c:pt idx="15600">
                  <c:v>15600</c:v>
                </c:pt>
                <c:pt idx="15601">
                  <c:v>15601</c:v>
                </c:pt>
                <c:pt idx="15602">
                  <c:v>15602</c:v>
                </c:pt>
                <c:pt idx="15603">
                  <c:v>15603</c:v>
                </c:pt>
                <c:pt idx="15604">
                  <c:v>15604</c:v>
                </c:pt>
                <c:pt idx="15605">
                  <c:v>15605</c:v>
                </c:pt>
                <c:pt idx="15606">
                  <c:v>15606</c:v>
                </c:pt>
                <c:pt idx="15607">
                  <c:v>15607</c:v>
                </c:pt>
                <c:pt idx="15608">
                  <c:v>15608</c:v>
                </c:pt>
                <c:pt idx="15609">
                  <c:v>15609</c:v>
                </c:pt>
                <c:pt idx="15610">
                  <c:v>15610</c:v>
                </c:pt>
                <c:pt idx="15611">
                  <c:v>15611</c:v>
                </c:pt>
                <c:pt idx="15612">
                  <c:v>15612</c:v>
                </c:pt>
                <c:pt idx="15613">
                  <c:v>15613</c:v>
                </c:pt>
                <c:pt idx="15614">
                  <c:v>15614</c:v>
                </c:pt>
                <c:pt idx="15615">
                  <c:v>15615</c:v>
                </c:pt>
                <c:pt idx="15616">
                  <c:v>15616</c:v>
                </c:pt>
                <c:pt idx="15617">
                  <c:v>15617</c:v>
                </c:pt>
                <c:pt idx="15618">
                  <c:v>15618</c:v>
                </c:pt>
                <c:pt idx="15619">
                  <c:v>15619</c:v>
                </c:pt>
                <c:pt idx="15620">
                  <c:v>15620</c:v>
                </c:pt>
                <c:pt idx="15621">
                  <c:v>15621</c:v>
                </c:pt>
                <c:pt idx="15622">
                  <c:v>15622</c:v>
                </c:pt>
                <c:pt idx="15623">
                  <c:v>15623</c:v>
                </c:pt>
                <c:pt idx="15624">
                  <c:v>15624</c:v>
                </c:pt>
                <c:pt idx="15625">
                  <c:v>15625</c:v>
                </c:pt>
                <c:pt idx="15626">
                  <c:v>15626</c:v>
                </c:pt>
                <c:pt idx="15627">
                  <c:v>15627</c:v>
                </c:pt>
                <c:pt idx="15628">
                  <c:v>15628</c:v>
                </c:pt>
                <c:pt idx="15629">
                  <c:v>15629</c:v>
                </c:pt>
                <c:pt idx="15630">
                  <c:v>15630</c:v>
                </c:pt>
                <c:pt idx="15631">
                  <c:v>15631</c:v>
                </c:pt>
                <c:pt idx="15632">
                  <c:v>15632</c:v>
                </c:pt>
                <c:pt idx="15633">
                  <c:v>15633</c:v>
                </c:pt>
                <c:pt idx="15634">
                  <c:v>15634</c:v>
                </c:pt>
                <c:pt idx="15635">
                  <c:v>15635</c:v>
                </c:pt>
                <c:pt idx="15636">
                  <c:v>15636</c:v>
                </c:pt>
                <c:pt idx="15637">
                  <c:v>15637</c:v>
                </c:pt>
                <c:pt idx="15638">
                  <c:v>15638</c:v>
                </c:pt>
                <c:pt idx="15639">
                  <c:v>15639</c:v>
                </c:pt>
                <c:pt idx="15640">
                  <c:v>15640</c:v>
                </c:pt>
                <c:pt idx="15641">
                  <c:v>15641</c:v>
                </c:pt>
                <c:pt idx="15642">
                  <c:v>15642</c:v>
                </c:pt>
                <c:pt idx="15643">
                  <c:v>15643</c:v>
                </c:pt>
                <c:pt idx="15644">
                  <c:v>15644</c:v>
                </c:pt>
                <c:pt idx="15645">
                  <c:v>15645</c:v>
                </c:pt>
                <c:pt idx="15646">
                  <c:v>15646</c:v>
                </c:pt>
                <c:pt idx="15647">
                  <c:v>15647</c:v>
                </c:pt>
                <c:pt idx="15648">
                  <c:v>15648</c:v>
                </c:pt>
                <c:pt idx="15649">
                  <c:v>15649</c:v>
                </c:pt>
                <c:pt idx="15650">
                  <c:v>15650</c:v>
                </c:pt>
                <c:pt idx="15651">
                  <c:v>15651</c:v>
                </c:pt>
                <c:pt idx="15652">
                  <c:v>15652</c:v>
                </c:pt>
                <c:pt idx="15653">
                  <c:v>15653</c:v>
                </c:pt>
                <c:pt idx="15654">
                  <c:v>15654</c:v>
                </c:pt>
                <c:pt idx="15655">
                  <c:v>15655</c:v>
                </c:pt>
                <c:pt idx="15656">
                  <c:v>15656</c:v>
                </c:pt>
                <c:pt idx="15657">
                  <c:v>15657</c:v>
                </c:pt>
                <c:pt idx="15658">
                  <c:v>15658</c:v>
                </c:pt>
                <c:pt idx="15659">
                  <c:v>15659</c:v>
                </c:pt>
                <c:pt idx="15660">
                  <c:v>15660</c:v>
                </c:pt>
                <c:pt idx="15661">
                  <c:v>15661</c:v>
                </c:pt>
                <c:pt idx="15662">
                  <c:v>15662</c:v>
                </c:pt>
                <c:pt idx="15663">
                  <c:v>15663</c:v>
                </c:pt>
                <c:pt idx="15664">
                  <c:v>15664</c:v>
                </c:pt>
                <c:pt idx="15665">
                  <c:v>15665</c:v>
                </c:pt>
                <c:pt idx="15666">
                  <c:v>15666</c:v>
                </c:pt>
                <c:pt idx="15667">
                  <c:v>15667</c:v>
                </c:pt>
                <c:pt idx="15668">
                  <c:v>15668</c:v>
                </c:pt>
                <c:pt idx="15669">
                  <c:v>15669</c:v>
                </c:pt>
                <c:pt idx="15670">
                  <c:v>15670</c:v>
                </c:pt>
                <c:pt idx="15671">
                  <c:v>15671</c:v>
                </c:pt>
                <c:pt idx="15672">
                  <c:v>15672</c:v>
                </c:pt>
                <c:pt idx="15673">
                  <c:v>15673</c:v>
                </c:pt>
                <c:pt idx="15674">
                  <c:v>15674</c:v>
                </c:pt>
                <c:pt idx="15675">
                  <c:v>15675</c:v>
                </c:pt>
                <c:pt idx="15676">
                  <c:v>15676</c:v>
                </c:pt>
                <c:pt idx="15677">
                  <c:v>15677</c:v>
                </c:pt>
                <c:pt idx="15678">
                  <c:v>15678</c:v>
                </c:pt>
                <c:pt idx="15679">
                  <c:v>15679</c:v>
                </c:pt>
                <c:pt idx="15680">
                  <c:v>15680</c:v>
                </c:pt>
                <c:pt idx="15681">
                  <c:v>15681</c:v>
                </c:pt>
                <c:pt idx="15682">
                  <c:v>15682</c:v>
                </c:pt>
                <c:pt idx="15683">
                  <c:v>15683</c:v>
                </c:pt>
                <c:pt idx="15684">
                  <c:v>15684</c:v>
                </c:pt>
                <c:pt idx="15685">
                  <c:v>15685</c:v>
                </c:pt>
                <c:pt idx="15686">
                  <c:v>15686</c:v>
                </c:pt>
                <c:pt idx="15687">
                  <c:v>15687</c:v>
                </c:pt>
                <c:pt idx="15688">
                  <c:v>15688</c:v>
                </c:pt>
                <c:pt idx="15689">
                  <c:v>15689</c:v>
                </c:pt>
                <c:pt idx="15690">
                  <c:v>15690</c:v>
                </c:pt>
                <c:pt idx="15691">
                  <c:v>15691</c:v>
                </c:pt>
                <c:pt idx="15692">
                  <c:v>15692</c:v>
                </c:pt>
                <c:pt idx="15693">
                  <c:v>15693</c:v>
                </c:pt>
                <c:pt idx="15694">
                  <c:v>15694</c:v>
                </c:pt>
                <c:pt idx="15695">
                  <c:v>15695</c:v>
                </c:pt>
                <c:pt idx="15696">
                  <c:v>15696</c:v>
                </c:pt>
                <c:pt idx="15697">
                  <c:v>15697</c:v>
                </c:pt>
                <c:pt idx="15698">
                  <c:v>15698</c:v>
                </c:pt>
                <c:pt idx="15699">
                  <c:v>15699</c:v>
                </c:pt>
                <c:pt idx="15700">
                  <c:v>15700</c:v>
                </c:pt>
                <c:pt idx="15701">
                  <c:v>15701</c:v>
                </c:pt>
                <c:pt idx="15702">
                  <c:v>15702</c:v>
                </c:pt>
                <c:pt idx="15703">
                  <c:v>15703</c:v>
                </c:pt>
                <c:pt idx="15704">
                  <c:v>15704</c:v>
                </c:pt>
                <c:pt idx="15705">
                  <c:v>15705</c:v>
                </c:pt>
                <c:pt idx="15706">
                  <c:v>15706</c:v>
                </c:pt>
                <c:pt idx="15707">
                  <c:v>15707</c:v>
                </c:pt>
                <c:pt idx="15708">
                  <c:v>15708</c:v>
                </c:pt>
                <c:pt idx="15709">
                  <c:v>15709</c:v>
                </c:pt>
                <c:pt idx="15710">
                  <c:v>15710</c:v>
                </c:pt>
                <c:pt idx="15711">
                  <c:v>15711</c:v>
                </c:pt>
                <c:pt idx="15712">
                  <c:v>15712</c:v>
                </c:pt>
                <c:pt idx="15713">
                  <c:v>15713</c:v>
                </c:pt>
                <c:pt idx="15714">
                  <c:v>15714</c:v>
                </c:pt>
                <c:pt idx="15715">
                  <c:v>15715</c:v>
                </c:pt>
                <c:pt idx="15716">
                  <c:v>15716</c:v>
                </c:pt>
                <c:pt idx="15717">
                  <c:v>15717</c:v>
                </c:pt>
                <c:pt idx="15718">
                  <c:v>15718</c:v>
                </c:pt>
                <c:pt idx="15719">
                  <c:v>15719</c:v>
                </c:pt>
                <c:pt idx="15720">
                  <c:v>15720</c:v>
                </c:pt>
                <c:pt idx="15721">
                  <c:v>15721</c:v>
                </c:pt>
                <c:pt idx="15722">
                  <c:v>15722</c:v>
                </c:pt>
                <c:pt idx="15723">
                  <c:v>15723</c:v>
                </c:pt>
                <c:pt idx="15724">
                  <c:v>15724</c:v>
                </c:pt>
                <c:pt idx="15725">
                  <c:v>15725</c:v>
                </c:pt>
                <c:pt idx="15726">
                  <c:v>15726</c:v>
                </c:pt>
                <c:pt idx="15727">
                  <c:v>15727</c:v>
                </c:pt>
                <c:pt idx="15728">
                  <c:v>15728</c:v>
                </c:pt>
                <c:pt idx="15729">
                  <c:v>15729</c:v>
                </c:pt>
                <c:pt idx="15730">
                  <c:v>15730</c:v>
                </c:pt>
                <c:pt idx="15731">
                  <c:v>15731</c:v>
                </c:pt>
                <c:pt idx="15732">
                  <c:v>15732</c:v>
                </c:pt>
                <c:pt idx="15733">
                  <c:v>15733</c:v>
                </c:pt>
                <c:pt idx="15734">
                  <c:v>15734</c:v>
                </c:pt>
                <c:pt idx="15735">
                  <c:v>15735</c:v>
                </c:pt>
                <c:pt idx="15736">
                  <c:v>15736</c:v>
                </c:pt>
                <c:pt idx="15737">
                  <c:v>15737</c:v>
                </c:pt>
                <c:pt idx="15738">
                  <c:v>15738</c:v>
                </c:pt>
                <c:pt idx="15739">
                  <c:v>15739</c:v>
                </c:pt>
                <c:pt idx="15740">
                  <c:v>15740</c:v>
                </c:pt>
                <c:pt idx="15741">
                  <c:v>15741</c:v>
                </c:pt>
                <c:pt idx="15742">
                  <c:v>15742</c:v>
                </c:pt>
                <c:pt idx="15743">
                  <c:v>15743</c:v>
                </c:pt>
                <c:pt idx="15744">
                  <c:v>15744</c:v>
                </c:pt>
                <c:pt idx="15745">
                  <c:v>15745</c:v>
                </c:pt>
                <c:pt idx="15746">
                  <c:v>15746</c:v>
                </c:pt>
                <c:pt idx="15747">
                  <c:v>15747</c:v>
                </c:pt>
                <c:pt idx="15748">
                  <c:v>15748</c:v>
                </c:pt>
                <c:pt idx="15749">
                  <c:v>15749</c:v>
                </c:pt>
                <c:pt idx="15750">
                  <c:v>15750</c:v>
                </c:pt>
                <c:pt idx="15751">
                  <c:v>15751</c:v>
                </c:pt>
                <c:pt idx="15752">
                  <c:v>15752</c:v>
                </c:pt>
                <c:pt idx="15753">
                  <c:v>15753</c:v>
                </c:pt>
                <c:pt idx="15754">
                  <c:v>15754</c:v>
                </c:pt>
                <c:pt idx="15755">
                  <c:v>15755</c:v>
                </c:pt>
                <c:pt idx="15756">
                  <c:v>15756</c:v>
                </c:pt>
                <c:pt idx="15757">
                  <c:v>15757</c:v>
                </c:pt>
                <c:pt idx="15758">
                  <c:v>15758</c:v>
                </c:pt>
                <c:pt idx="15759">
                  <c:v>15759</c:v>
                </c:pt>
                <c:pt idx="15760">
                  <c:v>15760</c:v>
                </c:pt>
                <c:pt idx="15761">
                  <c:v>15761</c:v>
                </c:pt>
                <c:pt idx="15762">
                  <c:v>15762</c:v>
                </c:pt>
                <c:pt idx="15763">
                  <c:v>15763</c:v>
                </c:pt>
                <c:pt idx="15764">
                  <c:v>15764</c:v>
                </c:pt>
                <c:pt idx="15765">
                  <c:v>15765</c:v>
                </c:pt>
                <c:pt idx="15766">
                  <c:v>15766</c:v>
                </c:pt>
                <c:pt idx="15767">
                  <c:v>15767</c:v>
                </c:pt>
                <c:pt idx="15768">
                  <c:v>15768</c:v>
                </c:pt>
                <c:pt idx="15769">
                  <c:v>15769</c:v>
                </c:pt>
                <c:pt idx="15770">
                  <c:v>15770</c:v>
                </c:pt>
                <c:pt idx="15771">
                  <c:v>15771</c:v>
                </c:pt>
                <c:pt idx="15772">
                  <c:v>15772</c:v>
                </c:pt>
                <c:pt idx="15773">
                  <c:v>15773</c:v>
                </c:pt>
                <c:pt idx="15774">
                  <c:v>15774</c:v>
                </c:pt>
                <c:pt idx="15775">
                  <c:v>15775</c:v>
                </c:pt>
                <c:pt idx="15776">
                  <c:v>15776</c:v>
                </c:pt>
                <c:pt idx="15777">
                  <c:v>15777</c:v>
                </c:pt>
                <c:pt idx="15778">
                  <c:v>15778</c:v>
                </c:pt>
                <c:pt idx="15779">
                  <c:v>15779</c:v>
                </c:pt>
                <c:pt idx="15780">
                  <c:v>15780</c:v>
                </c:pt>
                <c:pt idx="15781">
                  <c:v>15781</c:v>
                </c:pt>
                <c:pt idx="15782">
                  <c:v>15782</c:v>
                </c:pt>
                <c:pt idx="15783">
                  <c:v>15783</c:v>
                </c:pt>
                <c:pt idx="15784">
                  <c:v>15784</c:v>
                </c:pt>
                <c:pt idx="15785">
                  <c:v>15785</c:v>
                </c:pt>
                <c:pt idx="15786">
                  <c:v>15786</c:v>
                </c:pt>
                <c:pt idx="15787">
                  <c:v>15787</c:v>
                </c:pt>
                <c:pt idx="15788">
                  <c:v>15788</c:v>
                </c:pt>
                <c:pt idx="15789">
                  <c:v>15789</c:v>
                </c:pt>
                <c:pt idx="15790">
                  <c:v>15790</c:v>
                </c:pt>
                <c:pt idx="15791">
                  <c:v>15791</c:v>
                </c:pt>
                <c:pt idx="15792">
                  <c:v>15792</c:v>
                </c:pt>
                <c:pt idx="15793">
                  <c:v>15793</c:v>
                </c:pt>
                <c:pt idx="15794">
                  <c:v>15794</c:v>
                </c:pt>
                <c:pt idx="15795">
                  <c:v>15795</c:v>
                </c:pt>
                <c:pt idx="15796">
                  <c:v>15796</c:v>
                </c:pt>
                <c:pt idx="15797">
                  <c:v>15797</c:v>
                </c:pt>
                <c:pt idx="15798">
                  <c:v>15798</c:v>
                </c:pt>
                <c:pt idx="15799">
                  <c:v>15799</c:v>
                </c:pt>
                <c:pt idx="15800">
                  <c:v>15800</c:v>
                </c:pt>
                <c:pt idx="15801">
                  <c:v>15801</c:v>
                </c:pt>
                <c:pt idx="15802">
                  <c:v>15802</c:v>
                </c:pt>
                <c:pt idx="15803">
                  <c:v>15803</c:v>
                </c:pt>
                <c:pt idx="15804">
                  <c:v>15804</c:v>
                </c:pt>
                <c:pt idx="15805">
                  <c:v>15805</c:v>
                </c:pt>
                <c:pt idx="15806">
                  <c:v>15806</c:v>
                </c:pt>
                <c:pt idx="15807">
                  <c:v>15807</c:v>
                </c:pt>
                <c:pt idx="15808">
                  <c:v>15808</c:v>
                </c:pt>
                <c:pt idx="15809">
                  <c:v>15809</c:v>
                </c:pt>
                <c:pt idx="15810">
                  <c:v>15810</c:v>
                </c:pt>
                <c:pt idx="15811">
                  <c:v>15811</c:v>
                </c:pt>
                <c:pt idx="15812">
                  <c:v>15812</c:v>
                </c:pt>
                <c:pt idx="15813">
                  <c:v>15813</c:v>
                </c:pt>
                <c:pt idx="15814">
                  <c:v>15814</c:v>
                </c:pt>
                <c:pt idx="15815">
                  <c:v>15815</c:v>
                </c:pt>
                <c:pt idx="15816">
                  <c:v>15816</c:v>
                </c:pt>
                <c:pt idx="15817">
                  <c:v>15817</c:v>
                </c:pt>
                <c:pt idx="15818">
                  <c:v>15818</c:v>
                </c:pt>
                <c:pt idx="15819">
                  <c:v>15819</c:v>
                </c:pt>
                <c:pt idx="15820">
                  <c:v>15820</c:v>
                </c:pt>
                <c:pt idx="15821">
                  <c:v>15821</c:v>
                </c:pt>
                <c:pt idx="15822">
                  <c:v>15822</c:v>
                </c:pt>
                <c:pt idx="15823">
                  <c:v>15823</c:v>
                </c:pt>
                <c:pt idx="15824">
                  <c:v>15824</c:v>
                </c:pt>
                <c:pt idx="15825">
                  <c:v>15825</c:v>
                </c:pt>
                <c:pt idx="15826">
                  <c:v>15826</c:v>
                </c:pt>
                <c:pt idx="15827">
                  <c:v>15827</c:v>
                </c:pt>
                <c:pt idx="15828">
                  <c:v>15828</c:v>
                </c:pt>
                <c:pt idx="15829">
                  <c:v>15829</c:v>
                </c:pt>
                <c:pt idx="15830">
                  <c:v>15830</c:v>
                </c:pt>
                <c:pt idx="15831">
                  <c:v>15831</c:v>
                </c:pt>
                <c:pt idx="15832">
                  <c:v>15832</c:v>
                </c:pt>
                <c:pt idx="15833">
                  <c:v>15833</c:v>
                </c:pt>
                <c:pt idx="15834">
                  <c:v>15834</c:v>
                </c:pt>
                <c:pt idx="15835">
                  <c:v>15835</c:v>
                </c:pt>
                <c:pt idx="15836">
                  <c:v>15836</c:v>
                </c:pt>
                <c:pt idx="15837">
                  <c:v>15837</c:v>
                </c:pt>
                <c:pt idx="15838">
                  <c:v>15838</c:v>
                </c:pt>
                <c:pt idx="15839">
                  <c:v>15839</c:v>
                </c:pt>
                <c:pt idx="15840">
                  <c:v>15840</c:v>
                </c:pt>
                <c:pt idx="15841">
                  <c:v>15841</c:v>
                </c:pt>
                <c:pt idx="15842">
                  <c:v>15842</c:v>
                </c:pt>
                <c:pt idx="15843">
                  <c:v>15843</c:v>
                </c:pt>
                <c:pt idx="15844">
                  <c:v>15844</c:v>
                </c:pt>
                <c:pt idx="15845">
                  <c:v>15845</c:v>
                </c:pt>
                <c:pt idx="15846">
                  <c:v>15846</c:v>
                </c:pt>
                <c:pt idx="15847">
                  <c:v>15847</c:v>
                </c:pt>
                <c:pt idx="15848">
                  <c:v>15848</c:v>
                </c:pt>
                <c:pt idx="15849">
                  <c:v>15849</c:v>
                </c:pt>
                <c:pt idx="15850">
                  <c:v>15850</c:v>
                </c:pt>
                <c:pt idx="15851">
                  <c:v>15851</c:v>
                </c:pt>
                <c:pt idx="15852">
                  <c:v>15852</c:v>
                </c:pt>
                <c:pt idx="15853">
                  <c:v>15853</c:v>
                </c:pt>
                <c:pt idx="15854">
                  <c:v>15854</c:v>
                </c:pt>
                <c:pt idx="15855">
                  <c:v>15855</c:v>
                </c:pt>
                <c:pt idx="15856">
                  <c:v>15856</c:v>
                </c:pt>
                <c:pt idx="15857">
                  <c:v>15857</c:v>
                </c:pt>
                <c:pt idx="15858">
                  <c:v>15858</c:v>
                </c:pt>
                <c:pt idx="15859">
                  <c:v>15859</c:v>
                </c:pt>
                <c:pt idx="15860">
                  <c:v>15860</c:v>
                </c:pt>
                <c:pt idx="15861">
                  <c:v>15861</c:v>
                </c:pt>
                <c:pt idx="15862">
                  <c:v>15862</c:v>
                </c:pt>
                <c:pt idx="15863">
                  <c:v>15863</c:v>
                </c:pt>
                <c:pt idx="15864">
                  <c:v>15864</c:v>
                </c:pt>
                <c:pt idx="15865">
                  <c:v>15865</c:v>
                </c:pt>
                <c:pt idx="15866">
                  <c:v>15866</c:v>
                </c:pt>
                <c:pt idx="15867">
                  <c:v>15867</c:v>
                </c:pt>
                <c:pt idx="15868">
                  <c:v>15868</c:v>
                </c:pt>
                <c:pt idx="15869">
                  <c:v>15869</c:v>
                </c:pt>
                <c:pt idx="15870">
                  <c:v>15870</c:v>
                </c:pt>
                <c:pt idx="15871">
                  <c:v>15871</c:v>
                </c:pt>
                <c:pt idx="15872">
                  <c:v>15872</c:v>
                </c:pt>
                <c:pt idx="15873">
                  <c:v>15873</c:v>
                </c:pt>
                <c:pt idx="15874">
                  <c:v>15874</c:v>
                </c:pt>
                <c:pt idx="15875">
                  <c:v>15875</c:v>
                </c:pt>
                <c:pt idx="15876">
                  <c:v>15876</c:v>
                </c:pt>
                <c:pt idx="15877">
                  <c:v>15877</c:v>
                </c:pt>
                <c:pt idx="15878">
                  <c:v>15878</c:v>
                </c:pt>
                <c:pt idx="15879">
                  <c:v>15879</c:v>
                </c:pt>
                <c:pt idx="15880">
                  <c:v>15880</c:v>
                </c:pt>
                <c:pt idx="15881">
                  <c:v>15881</c:v>
                </c:pt>
                <c:pt idx="15882">
                  <c:v>15882</c:v>
                </c:pt>
                <c:pt idx="15883">
                  <c:v>15883</c:v>
                </c:pt>
                <c:pt idx="15884">
                  <c:v>15884</c:v>
                </c:pt>
                <c:pt idx="15885">
                  <c:v>15885</c:v>
                </c:pt>
                <c:pt idx="15886">
                  <c:v>15886</c:v>
                </c:pt>
                <c:pt idx="15887">
                  <c:v>15887</c:v>
                </c:pt>
                <c:pt idx="15888">
                  <c:v>15888</c:v>
                </c:pt>
                <c:pt idx="15889">
                  <c:v>15889</c:v>
                </c:pt>
                <c:pt idx="15890">
                  <c:v>15890</c:v>
                </c:pt>
                <c:pt idx="15891">
                  <c:v>15891</c:v>
                </c:pt>
                <c:pt idx="15892">
                  <c:v>15892</c:v>
                </c:pt>
                <c:pt idx="15893">
                  <c:v>15893</c:v>
                </c:pt>
                <c:pt idx="15894">
                  <c:v>15894</c:v>
                </c:pt>
                <c:pt idx="15895">
                  <c:v>15895</c:v>
                </c:pt>
                <c:pt idx="15896">
                  <c:v>15896</c:v>
                </c:pt>
                <c:pt idx="15897">
                  <c:v>15897</c:v>
                </c:pt>
                <c:pt idx="15898">
                  <c:v>15898</c:v>
                </c:pt>
                <c:pt idx="15899">
                  <c:v>15899</c:v>
                </c:pt>
                <c:pt idx="15900">
                  <c:v>15900</c:v>
                </c:pt>
                <c:pt idx="15901">
                  <c:v>15901</c:v>
                </c:pt>
                <c:pt idx="15902">
                  <c:v>15902</c:v>
                </c:pt>
                <c:pt idx="15903">
                  <c:v>15903</c:v>
                </c:pt>
                <c:pt idx="15904">
                  <c:v>15904</c:v>
                </c:pt>
                <c:pt idx="15905">
                  <c:v>15905</c:v>
                </c:pt>
                <c:pt idx="15906">
                  <c:v>15906</c:v>
                </c:pt>
                <c:pt idx="15907">
                  <c:v>15907</c:v>
                </c:pt>
                <c:pt idx="15908">
                  <c:v>15908</c:v>
                </c:pt>
                <c:pt idx="15909">
                  <c:v>15909</c:v>
                </c:pt>
                <c:pt idx="15910">
                  <c:v>15910</c:v>
                </c:pt>
                <c:pt idx="15911">
                  <c:v>15911</c:v>
                </c:pt>
                <c:pt idx="15912">
                  <c:v>15912</c:v>
                </c:pt>
                <c:pt idx="15913">
                  <c:v>15913</c:v>
                </c:pt>
                <c:pt idx="15914">
                  <c:v>15914</c:v>
                </c:pt>
                <c:pt idx="15915">
                  <c:v>15915</c:v>
                </c:pt>
                <c:pt idx="15916">
                  <c:v>15916</c:v>
                </c:pt>
                <c:pt idx="15917">
                  <c:v>15917</c:v>
                </c:pt>
                <c:pt idx="15918">
                  <c:v>15918</c:v>
                </c:pt>
                <c:pt idx="15919">
                  <c:v>15919</c:v>
                </c:pt>
                <c:pt idx="15920">
                  <c:v>15920</c:v>
                </c:pt>
                <c:pt idx="15921">
                  <c:v>15921</c:v>
                </c:pt>
                <c:pt idx="15922">
                  <c:v>15922</c:v>
                </c:pt>
                <c:pt idx="15923">
                  <c:v>15923</c:v>
                </c:pt>
                <c:pt idx="15924">
                  <c:v>15924</c:v>
                </c:pt>
                <c:pt idx="15925">
                  <c:v>15925</c:v>
                </c:pt>
                <c:pt idx="15926">
                  <c:v>15926</c:v>
                </c:pt>
                <c:pt idx="15927">
                  <c:v>15927</c:v>
                </c:pt>
                <c:pt idx="15928">
                  <c:v>15928</c:v>
                </c:pt>
                <c:pt idx="15929">
                  <c:v>15929</c:v>
                </c:pt>
                <c:pt idx="15930">
                  <c:v>15930</c:v>
                </c:pt>
                <c:pt idx="15931">
                  <c:v>15931</c:v>
                </c:pt>
                <c:pt idx="15932">
                  <c:v>15932</c:v>
                </c:pt>
                <c:pt idx="15933">
                  <c:v>15933</c:v>
                </c:pt>
                <c:pt idx="15934">
                  <c:v>15934</c:v>
                </c:pt>
                <c:pt idx="15935">
                  <c:v>15935</c:v>
                </c:pt>
                <c:pt idx="15936">
                  <c:v>15936</c:v>
                </c:pt>
                <c:pt idx="15937">
                  <c:v>15937</c:v>
                </c:pt>
                <c:pt idx="15938">
                  <c:v>15938</c:v>
                </c:pt>
                <c:pt idx="15939">
                  <c:v>15939</c:v>
                </c:pt>
                <c:pt idx="15940">
                  <c:v>15940</c:v>
                </c:pt>
                <c:pt idx="15941">
                  <c:v>15941</c:v>
                </c:pt>
                <c:pt idx="15942">
                  <c:v>15942</c:v>
                </c:pt>
                <c:pt idx="15943">
                  <c:v>15943</c:v>
                </c:pt>
                <c:pt idx="15944">
                  <c:v>15944</c:v>
                </c:pt>
                <c:pt idx="15945">
                  <c:v>15945</c:v>
                </c:pt>
                <c:pt idx="15946">
                  <c:v>15946</c:v>
                </c:pt>
                <c:pt idx="15947">
                  <c:v>15947</c:v>
                </c:pt>
                <c:pt idx="15948">
                  <c:v>15948</c:v>
                </c:pt>
                <c:pt idx="15949">
                  <c:v>15949</c:v>
                </c:pt>
                <c:pt idx="15950">
                  <c:v>15950</c:v>
                </c:pt>
                <c:pt idx="15951">
                  <c:v>15951</c:v>
                </c:pt>
                <c:pt idx="15952">
                  <c:v>15952</c:v>
                </c:pt>
                <c:pt idx="15953">
                  <c:v>15953</c:v>
                </c:pt>
                <c:pt idx="15954">
                  <c:v>15954</c:v>
                </c:pt>
                <c:pt idx="15955">
                  <c:v>15955</c:v>
                </c:pt>
                <c:pt idx="15956">
                  <c:v>15956</c:v>
                </c:pt>
                <c:pt idx="15957">
                  <c:v>15957</c:v>
                </c:pt>
                <c:pt idx="15958">
                  <c:v>15958</c:v>
                </c:pt>
                <c:pt idx="15959">
                  <c:v>15959</c:v>
                </c:pt>
                <c:pt idx="15960">
                  <c:v>15960</c:v>
                </c:pt>
                <c:pt idx="15961">
                  <c:v>15961</c:v>
                </c:pt>
                <c:pt idx="15962">
                  <c:v>15962</c:v>
                </c:pt>
                <c:pt idx="15963">
                  <c:v>15963</c:v>
                </c:pt>
                <c:pt idx="15964">
                  <c:v>15964</c:v>
                </c:pt>
                <c:pt idx="15965">
                  <c:v>15965</c:v>
                </c:pt>
                <c:pt idx="15966">
                  <c:v>15966</c:v>
                </c:pt>
                <c:pt idx="15967">
                  <c:v>15967</c:v>
                </c:pt>
                <c:pt idx="15968">
                  <c:v>15968</c:v>
                </c:pt>
                <c:pt idx="15969">
                  <c:v>15969</c:v>
                </c:pt>
                <c:pt idx="15970">
                  <c:v>15970</c:v>
                </c:pt>
                <c:pt idx="15971">
                  <c:v>15971</c:v>
                </c:pt>
                <c:pt idx="15972">
                  <c:v>15972</c:v>
                </c:pt>
                <c:pt idx="15973">
                  <c:v>15973</c:v>
                </c:pt>
                <c:pt idx="15974">
                  <c:v>15974</c:v>
                </c:pt>
                <c:pt idx="15975">
                  <c:v>15975</c:v>
                </c:pt>
                <c:pt idx="15976">
                  <c:v>15976</c:v>
                </c:pt>
                <c:pt idx="15977">
                  <c:v>15977</c:v>
                </c:pt>
                <c:pt idx="15978">
                  <c:v>15978</c:v>
                </c:pt>
                <c:pt idx="15979">
                  <c:v>15979</c:v>
                </c:pt>
                <c:pt idx="15980">
                  <c:v>15980</c:v>
                </c:pt>
                <c:pt idx="15981">
                  <c:v>15981</c:v>
                </c:pt>
                <c:pt idx="15982">
                  <c:v>15982</c:v>
                </c:pt>
                <c:pt idx="15983">
                  <c:v>15983</c:v>
                </c:pt>
                <c:pt idx="15984">
                  <c:v>15984</c:v>
                </c:pt>
                <c:pt idx="15985">
                  <c:v>15985</c:v>
                </c:pt>
                <c:pt idx="15986">
                  <c:v>15986</c:v>
                </c:pt>
                <c:pt idx="15987">
                  <c:v>15987</c:v>
                </c:pt>
                <c:pt idx="15988">
                  <c:v>15988</c:v>
                </c:pt>
                <c:pt idx="15989">
                  <c:v>15989</c:v>
                </c:pt>
                <c:pt idx="15990">
                  <c:v>15990</c:v>
                </c:pt>
                <c:pt idx="15991">
                  <c:v>15991</c:v>
                </c:pt>
                <c:pt idx="15992">
                  <c:v>15992</c:v>
                </c:pt>
                <c:pt idx="15993">
                  <c:v>15993</c:v>
                </c:pt>
                <c:pt idx="15994">
                  <c:v>15994</c:v>
                </c:pt>
                <c:pt idx="15995">
                  <c:v>15995</c:v>
                </c:pt>
                <c:pt idx="15996">
                  <c:v>15996</c:v>
                </c:pt>
                <c:pt idx="15997">
                  <c:v>15997</c:v>
                </c:pt>
                <c:pt idx="15998">
                  <c:v>15998</c:v>
                </c:pt>
                <c:pt idx="15999">
                  <c:v>15999</c:v>
                </c:pt>
                <c:pt idx="16000">
                  <c:v>16000</c:v>
                </c:pt>
                <c:pt idx="16001">
                  <c:v>16001</c:v>
                </c:pt>
                <c:pt idx="16002">
                  <c:v>16002</c:v>
                </c:pt>
                <c:pt idx="16003">
                  <c:v>16003</c:v>
                </c:pt>
                <c:pt idx="16004">
                  <c:v>16004</c:v>
                </c:pt>
                <c:pt idx="16005">
                  <c:v>16005</c:v>
                </c:pt>
                <c:pt idx="16006">
                  <c:v>16006</c:v>
                </c:pt>
                <c:pt idx="16007">
                  <c:v>16007</c:v>
                </c:pt>
                <c:pt idx="16008">
                  <c:v>16008</c:v>
                </c:pt>
                <c:pt idx="16009">
                  <c:v>16009</c:v>
                </c:pt>
                <c:pt idx="16010">
                  <c:v>16010</c:v>
                </c:pt>
                <c:pt idx="16011">
                  <c:v>16011</c:v>
                </c:pt>
                <c:pt idx="16012">
                  <c:v>16012</c:v>
                </c:pt>
                <c:pt idx="16013">
                  <c:v>16013</c:v>
                </c:pt>
                <c:pt idx="16014">
                  <c:v>16014</c:v>
                </c:pt>
                <c:pt idx="16015">
                  <c:v>16015</c:v>
                </c:pt>
                <c:pt idx="16016">
                  <c:v>16016</c:v>
                </c:pt>
                <c:pt idx="16017">
                  <c:v>16017</c:v>
                </c:pt>
                <c:pt idx="16018">
                  <c:v>16018</c:v>
                </c:pt>
                <c:pt idx="16019">
                  <c:v>16019</c:v>
                </c:pt>
                <c:pt idx="16020">
                  <c:v>16020</c:v>
                </c:pt>
                <c:pt idx="16021">
                  <c:v>16021</c:v>
                </c:pt>
                <c:pt idx="16022">
                  <c:v>16022</c:v>
                </c:pt>
                <c:pt idx="16023">
                  <c:v>16023</c:v>
                </c:pt>
                <c:pt idx="16024">
                  <c:v>16024</c:v>
                </c:pt>
                <c:pt idx="16025">
                  <c:v>16025</c:v>
                </c:pt>
                <c:pt idx="16026">
                  <c:v>16026</c:v>
                </c:pt>
                <c:pt idx="16027">
                  <c:v>16027</c:v>
                </c:pt>
                <c:pt idx="16028">
                  <c:v>16028</c:v>
                </c:pt>
                <c:pt idx="16029">
                  <c:v>16029</c:v>
                </c:pt>
                <c:pt idx="16030">
                  <c:v>16030</c:v>
                </c:pt>
                <c:pt idx="16031">
                  <c:v>16031</c:v>
                </c:pt>
                <c:pt idx="16032">
                  <c:v>16032</c:v>
                </c:pt>
                <c:pt idx="16033">
                  <c:v>16033</c:v>
                </c:pt>
                <c:pt idx="16034">
                  <c:v>16034</c:v>
                </c:pt>
                <c:pt idx="16035">
                  <c:v>16035</c:v>
                </c:pt>
                <c:pt idx="16036">
                  <c:v>16036</c:v>
                </c:pt>
                <c:pt idx="16037">
                  <c:v>16037</c:v>
                </c:pt>
                <c:pt idx="16038">
                  <c:v>16038</c:v>
                </c:pt>
                <c:pt idx="16039">
                  <c:v>16039</c:v>
                </c:pt>
                <c:pt idx="16040">
                  <c:v>16040</c:v>
                </c:pt>
                <c:pt idx="16041">
                  <c:v>16041</c:v>
                </c:pt>
                <c:pt idx="16042">
                  <c:v>16042</c:v>
                </c:pt>
                <c:pt idx="16043">
                  <c:v>16043</c:v>
                </c:pt>
                <c:pt idx="16044">
                  <c:v>16044</c:v>
                </c:pt>
                <c:pt idx="16045">
                  <c:v>16045</c:v>
                </c:pt>
                <c:pt idx="16046">
                  <c:v>16046</c:v>
                </c:pt>
                <c:pt idx="16047">
                  <c:v>16047</c:v>
                </c:pt>
                <c:pt idx="16048">
                  <c:v>16048</c:v>
                </c:pt>
                <c:pt idx="16049">
                  <c:v>16049</c:v>
                </c:pt>
                <c:pt idx="16050">
                  <c:v>16050</c:v>
                </c:pt>
                <c:pt idx="16051">
                  <c:v>16051</c:v>
                </c:pt>
                <c:pt idx="16052">
                  <c:v>16052</c:v>
                </c:pt>
                <c:pt idx="16053">
                  <c:v>16053</c:v>
                </c:pt>
                <c:pt idx="16054">
                  <c:v>16054</c:v>
                </c:pt>
                <c:pt idx="16055">
                  <c:v>16055</c:v>
                </c:pt>
                <c:pt idx="16056">
                  <c:v>16056</c:v>
                </c:pt>
                <c:pt idx="16057">
                  <c:v>16057</c:v>
                </c:pt>
                <c:pt idx="16058">
                  <c:v>16058</c:v>
                </c:pt>
                <c:pt idx="16059">
                  <c:v>16059</c:v>
                </c:pt>
                <c:pt idx="16060">
                  <c:v>16060</c:v>
                </c:pt>
                <c:pt idx="16061">
                  <c:v>16061</c:v>
                </c:pt>
                <c:pt idx="16062">
                  <c:v>16062</c:v>
                </c:pt>
                <c:pt idx="16063">
                  <c:v>16063</c:v>
                </c:pt>
                <c:pt idx="16064">
                  <c:v>16064</c:v>
                </c:pt>
                <c:pt idx="16065">
                  <c:v>16065</c:v>
                </c:pt>
                <c:pt idx="16066">
                  <c:v>16066</c:v>
                </c:pt>
                <c:pt idx="16067">
                  <c:v>16067</c:v>
                </c:pt>
                <c:pt idx="16068">
                  <c:v>16068</c:v>
                </c:pt>
                <c:pt idx="16069">
                  <c:v>16069</c:v>
                </c:pt>
                <c:pt idx="16070">
                  <c:v>16070</c:v>
                </c:pt>
                <c:pt idx="16071">
                  <c:v>16071</c:v>
                </c:pt>
                <c:pt idx="16072">
                  <c:v>16072</c:v>
                </c:pt>
                <c:pt idx="16073">
                  <c:v>16073</c:v>
                </c:pt>
                <c:pt idx="16074">
                  <c:v>16074</c:v>
                </c:pt>
                <c:pt idx="16075">
                  <c:v>16075</c:v>
                </c:pt>
                <c:pt idx="16076">
                  <c:v>16076</c:v>
                </c:pt>
                <c:pt idx="16077">
                  <c:v>16077</c:v>
                </c:pt>
                <c:pt idx="16078">
                  <c:v>16078</c:v>
                </c:pt>
                <c:pt idx="16079">
                  <c:v>16079</c:v>
                </c:pt>
                <c:pt idx="16080">
                  <c:v>16080</c:v>
                </c:pt>
                <c:pt idx="16081">
                  <c:v>16081</c:v>
                </c:pt>
                <c:pt idx="16082">
                  <c:v>16082</c:v>
                </c:pt>
                <c:pt idx="16083">
                  <c:v>16083</c:v>
                </c:pt>
                <c:pt idx="16084">
                  <c:v>16084</c:v>
                </c:pt>
                <c:pt idx="16085">
                  <c:v>16085</c:v>
                </c:pt>
                <c:pt idx="16086">
                  <c:v>16086</c:v>
                </c:pt>
                <c:pt idx="16087">
                  <c:v>16087</c:v>
                </c:pt>
                <c:pt idx="16088">
                  <c:v>16088</c:v>
                </c:pt>
                <c:pt idx="16089">
                  <c:v>16089</c:v>
                </c:pt>
                <c:pt idx="16090">
                  <c:v>16090</c:v>
                </c:pt>
                <c:pt idx="16091">
                  <c:v>16091</c:v>
                </c:pt>
                <c:pt idx="16092">
                  <c:v>16092</c:v>
                </c:pt>
                <c:pt idx="16093">
                  <c:v>16093</c:v>
                </c:pt>
                <c:pt idx="16094">
                  <c:v>16094</c:v>
                </c:pt>
                <c:pt idx="16095">
                  <c:v>16095</c:v>
                </c:pt>
                <c:pt idx="16096">
                  <c:v>16096</c:v>
                </c:pt>
                <c:pt idx="16097">
                  <c:v>16097</c:v>
                </c:pt>
                <c:pt idx="16098">
                  <c:v>16098</c:v>
                </c:pt>
                <c:pt idx="16099">
                  <c:v>16099</c:v>
                </c:pt>
                <c:pt idx="16100">
                  <c:v>16100</c:v>
                </c:pt>
                <c:pt idx="16101">
                  <c:v>16101</c:v>
                </c:pt>
                <c:pt idx="16102">
                  <c:v>16102</c:v>
                </c:pt>
                <c:pt idx="16103">
                  <c:v>16103</c:v>
                </c:pt>
                <c:pt idx="16104">
                  <c:v>16104</c:v>
                </c:pt>
                <c:pt idx="16105">
                  <c:v>16105</c:v>
                </c:pt>
                <c:pt idx="16106">
                  <c:v>16106</c:v>
                </c:pt>
                <c:pt idx="16107">
                  <c:v>16107</c:v>
                </c:pt>
                <c:pt idx="16108">
                  <c:v>16108</c:v>
                </c:pt>
                <c:pt idx="16109">
                  <c:v>16109</c:v>
                </c:pt>
                <c:pt idx="16110">
                  <c:v>16110</c:v>
                </c:pt>
                <c:pt idx="16111">
                  <c:v>16111</c:v>
                </c:pt>
                <c:pt idx="16112">
                  <c:v>16112</c:v>
                </c:pt>
                <c:pt idx="16113">
                  <c:v>16113</c:v>
                </c:pt>
                <c:pt idx="16114">
                  <c:v>16114</c:v>
                </c:pt>
                <c:pt idx="16115">
                  <c:v>16115</c:v>
                </c:pt>
                <c:pt idx="16116">
                  <c:v>16116</c:v>
                </c:pt>
                <c:pt idx="16117">
                  <c:v>16117</c:v>
                </c:pt>
                <c:pt idx="16118">
                  <c:v>16118</c:v>
                </c:pt>
                <c:pt idx="16119">
                  <c:v>16119</c:v>
                </c:pt>
                <c:pt idx="16120">
                  <c:v>16120</c:v>
                </c:pt>
                <c:pt idx="16121">
                  <c:v>16121</c:v>
                </c:pt>
                <c:pt idx="16122">
                  <c:v>16122</c:v>
                </c:pt>
                <c:pt idx="16123">
                  <c:v>16123</c:v>
                </c:pt>
                <c:pt idx="16124">
                  <c:v>16124</c:v>
                </c:pt>
                <c:pt idx="16125">
                  <c:v>16125</c:v>
                </c:pt>
                <c:pt idx="16126">
                  <c:v>16126</c:v>
                </c:pt>
                <c:pt idx="16127">
                  <c:v>16127</c:v>
                </c:pt>
                <c:pt idx="16128">
                  <c:v>16128</c:v>
                </c:pt>
                <c:pt idx="16129">
                  <c:v>16129</c:v>
                </c:pt>
                <c:pt idx="16130">
                  <c:v>16130</c:v>
                </c:pt>
                <c:pt idx="16131">
                  <c:v>16131</c:v>
                </c:pt>
                <c:pt idx="16132">
                  <c:v>16132</c:v>
                </c:pt>
                <c:pt idx="16133">
                  <c:v>16133</c:v>
                </c:pt>
                <c:pt idx="16134">
                  <c:v>16134</c:v>
                </c:pt>
                <c:pt idx="16135">
                  <c:v>16135</c:v>
                </c:pt>
                <c:pt idx="16136">
                  <c:v>16136</c:v>
                </c:pt>
                <c:pt idx="16137">
                  <c:v>16137</c:v>
                </c:pt>
                <c:pt idx="16138">
                  <c:v>16138</c:v>
                </c:pt>
                <c:pt idx="16139">
                  <c:v>16139</c:v>
                </c:pt>
                <c:pt idx="16140">
                  <c:v>16140</c:v>
                </c:pt>
                <c:pt idx="16141">
                  <c:v>16141</c:v>
                </c:pt>
                <c:pt idx="16142">
                  <c:v>16142</c:v>
                </c:pt>
                <c:pt idx="16143">
                  <c:v>16143</c:v>
                </c:pt>
                <c:pt idx="16144">
                  <c:v>16144</c:v>
                </c:pt>
                <c:pt idx="16145">
                  <c:v>16145</c:v>
                </c:pt>
                <c:pt idx="16146">
                  <c:v>16146</c:v>
                </c:pt>
                <c:pt idx="16147">
                  <c:v>16147</c:v>
                </c:pt>
                <c:pt idx="16148">
                  <c:v>16148</c:v>
                </c:pt>
                <c:pt idx="16149">
                  <c:v>16149</c:v>
                </c:pt>
                <c:pt idx="16150">
                  <c:v>16150</c:v>
                </c:pt>
                <c:pt idx="16151">
                  <c:v>16151</c:v>
                </c:pt>
                <c:pt idx="16152">
                  <c:v>16152</c:v>
                </c:pt>
                <c:pt idx="16153">
                  <c:v>16153</c:v>
                </c:pt>
                <c:pt idx="16154">
                  <c:v>16154</c:v>
                </c:pt>
                <c:pt idx="16155">
                  <c:v>16155</c:v>
                </c:pt>
                <c:pt idx="16156">
                  <c:v>16156</c:v>
                </c:pt>
                <c:pt idx="16157">
                  <c:v>16157</c:v>
                </c:pt>
                <c:pt idx="16158">
                  <c:v>16158</c:v>
                </c:pt>
                <c:pt idx="16159">
                  <c:v>16159</c:v>
                </c:pt>
                <c:pt idx="16160">
                  <c:v>16160</c:v>
                </c:pt>
                <c:pt idx="16161">
                  <c:v>16161</c:v>
                </c:pt>
                <c:pt idx="16162">
                  <c:v>16162</c:v>
                </c:pt>
                <c:pt idx="16163">
                  <c:v>16163</c:v>
                </c:pt>
                <c:pt idx="16164">
                  <c:v>16164</c:v>
                </c:pt>
                <c:pt idx="16165">
                  <c:v>16165</c:v>
                </c:pt>
                <c:pt idx="16166">
                  <c:v>16166</c:v>
                </c:pt>
                <c:pt idx="16167">
                  <c:v>16167</c:v>
                </c:pt>
                <c:pt idx="16168">
                  <c:v>16168</c:v>
                </c:pt>
                <c:pt idx="16169">
                  <c:v>16169</c:v>
                </c:pt>
                <c:pt idx="16170">
                  <c:v>16170</c:v>
                </c:pt>
                <c:pt idx="16171">
                  <c:v>16171</c:v>
                </c:pt>
                <c:pt idx="16172">
                  <c:v>16172</c:v>
                </c:pt>
                <c:pt idx="16173">
                  <c:v>16173</c:v>
                </c:pt>
                <c:pt idx="16174">
                  <c:v>16174</c:v>
                </c:pt>
                <c:pt idx="16175">
                  <c:v>16175</c:v>
                </c:pt>
                <c:pt idx="16176">
                  <c:v>16176</c:v>
                </c:pt>
                <c:pt idx="16177">
                  <c:v>16177</c:v>
                </c:pt>
                <c:pt idx="16178">
                  <c:v>16178</c:v>
                </c:pt>
                <c:pt idx="16179">
                  <c:v>16179</c:v>
                </c:pt>
                <c:pt idx="16180">
                  <c:v>16180</c:v>
                </c:pt>
                <c:pt idx="16181">
                  <c:v>16181</c:v>
                </c:pt>
                <c:pt idx="16182">
                  <c:v>16182</c:v>
                </c:pt>
                <c:pt idx="16183">
                  <c:v>16183</c:v>
                </c:pt>
                <c:pt idx="16184">
                  <c:v>16184</c:v>
                </c:pt>
                <c:pt idx="16185">
                  <c:v>16185</c:v>
                </c:pt>
                <c:pt idx="16186">
                  <c:v>16186</c:v>
                </c:pt>
                <c:pt idx="16187">
                  <c:v>16187</c:v>
                </c:pt>
                <c:pt idx="16188">
                  <c:v>16188</c:v>
                </c:pt>
                <c:pt idx="16189">
                  <c:v>16189</c:v>
                </c:pt>
                <c:pt idx="16190">
                  <c:v>16190</c:v>
                </c:pt>
                <c:pt idx="16191">
                  <c:v>16191</c:v>
                </c:pt>
                <c:pt idx="16192">
                  <c:v>16192</c:v>
                </c:pt>
                <c:pt idx="16193">
                  <c:v>16193</c:v>
                </c:pt>
                <c:pt idx="16194">
                  <c:v>16194</c:v>
                </c:pt>
                <c:pt idx="16195">
                  <c:v>16195</c:v>
                </c:pt>
                <c:pt idx="16196">
                  <c:v>16196</c:v>
                </c:pt>
                <c:pt idx="16197">
                  <c:v>16197</c:v>
                </c:pt>
                <c:pt idx="16198">
                  <c:v>16198</c:v>
                </c:pt>
                <c:pt idx="16199">
                  <c:v>16199</c:v>
                </c:pt>
                <c:pt idx="16200">
                  <c:v>16200</c:v>
                </c:pt>
                <c:pt idx="16201">
                  <c:v>16201</c:v>
                </c:pt>
                <c:pt idx="16202">
                  <c:v>16202</c:v>
                </c:pt>
                <c:pt idx="16203">
                  <c:v>16203</c:v>
                </c:pt>
                <c:pt idx="16204">
                  <c:v>16204</c:v>
                </c:pt>
                <c:pt idx="16205">
                  <c:v>16205</c:v>
                </c:pt>
                <c:pt idx="16206">
                  <c:v>16206</c:v>
                </c:pt>
                <c:pt idx="16207">
                  <c:v>16207</c:v>
                </c:pt>
                <c:pt idx="16208">
                  <c:v>16208</c:v>
                </c:pt>
                <c:pt idx="16209">
                  <c:v>16209</c:v>
                </c:pt>
                <c:pt idx="16210">
                  <c:v>16210</c:v>
                </c:pt>
                <c:pt idx="16211">
                  <c:v>16211</c:v>
                </c:pt>
                <c:pt idx="16212">
                  <c:v>16212</c:v>
                </c:pt>
                <c:pt idx="16213">
                  <c:v>16213</c:v>
                </c:pt>
                <c:pt idx="16214">
                  <c:v>16214</c:v>
                </c:pt>
                <c:pt idx="16215">
                  <c:v>16215</c:v>
                </c:pt>
                <c:pt idx="16216">
                  <c:v>16216</c:v>
                </c:pt>
                <c:pt idx="16217">
                  <c:v>16217</c:v>
                </c:pt>
                <c:pt idx="16218">
                  <c:v>16218</c:v>
                </c:pt>
                <c:pt idx="16219">
                  <c:v>16219</c:v>
                </c:pt>
                <c:pt idx="16220">
                  <c:v>16220</c:v>
                </c:pt>
                <c:pt idx="16221">
                  <c:v>16221</c:v>
                </c:pt>
                <c:pt idx="16222">
                  <c:v>16222</c:v>
                </c:pt>
                <c:pt idx="16223">
                  <c:v>16223</c:v>
                </c:pt>
                <c:pt idx="16224">
                  <c:v>16224</c:v>
                </c:pt>
                <c:pt idx="16225">
                  <c:v>16225</c:v>
                </c:pt>
                <c:pt idx="16226">
                  <c:v>16226</c:v>
                </c:pt>
                <c:pt idx="16227">
                  <c:v>16227</c:v>
                </c:pt>
                <c:pt idx="16228">
                  <c:v>16228</c:v>
                </c:pt>
                <c:pt idx="16229">
                  <c:v>16229</c:v>
                </c:pt>
                <c:pt idx="16230">
                  <c:v>16230</c:v>
                </c:pt>
                <c:pt idx="16231">
                  <c:v>16231</c:v>
                </c:pt>
                <c:pt idx="16232">
                  <c:v>16232</c:v>
                </c:pt>
                <c:pt idx="16233">
                  <c:v>16233</c:v>
                </c:pt>
                <c:pt idx="16234">
                  <c:v>16234</c:v>
                </c:pt>
                <c:pt idx="16235">
                  <c:v>16235</c:v>
                </c:pt>
                <c:pt idx="16236">
                  <c:v>16236</c:v>
                </c:pt>
                <c:pt idx="16237">
                  <c:v>16237</c:v>
                </c:pt>
                <c:pt idx="16238">
                  <c:v>16238</c:v>
                </c:pt>
                <c:pt idx="16239">
                  <c:v>16239</c:v>
                </c:pt>
                <c:pt idx="16240">
                  <c:v>16240</c:v>
                </c:pt>
                <c:pt idx="16241">
                  <c:v>16241</c:v>
                </c:pt>
                <c:pt idx="16242">
                  <c:v>16242</c:v>
                </c:pt>
                <c:pt idx="16243">
                  <c:v>16243</c:v>
                </c:pt>
                <c:pt idx="16244">
                  <c:v>16244</c:v>
                </c:pt>
                <c:pt idx="16245">
                  <c:v>16245</c:v>
                </c:pt>
                <c:pt idx="16246">
                  <c:v>16246</c:v>
                </c:pt>
                <c:pt idx="16247">
                  <c:v>16247</c:v>
                </c:pt>
                <c:pt idx="16248">
                  <c:v>16248</c:v>
                </c:pt>
                <c:pt idx="16249">
                  <c:v>16249</c:v>
                </c:pt>
                <c:pt idx="16250">
                  <c:v>16250</c:v>
                </c:pt>
                <c:pt idx="16251">
                  <c:v>16251</c:v>
                </c:pt>
                <c:pt idx="16252">
                  <c:v>16252</c:v>
                </c:pt>
                <c:pt idx="16253">
                  <c:v>16253</c:v>
                </c:pt>
                <c:pt idx="16254">
                  <c:v>16254</c:v>
                </c:pt>
                <c:pt idx="16255">
                  <c:v>16255</c:v>
                </c:pt>
                <c:pt idx="16256">
                  <c:v>16256</c:v>
                </c:pt>
                <c:pt idx="16257">
                  <c:v>16257</c:v>
                </c:pt>
                <c:pt idx="16258">
                  <c:v>16258</c:v>
                </c:pt>
                <c:pt idx="16259">
                  <c:v>16259</c:v>
                </c:pt>
                <c:pt idx="16260">
                  <c:v>16260</c:v>
                </c:pt>
                <c:pt idx="16261">
                  <c:v>16261</c:v>
                </c:pt>
                <c:pt idx="16262">
                  <c:v>16262</c:v>
                </c:pt>
                <c:pt idx="16263">
                  <c:v>16263</c:v>
                </c:pt>
                <c:pt idx="16264">
                  <c:v>16264</c:v>
                </c:pt>
                <c:pt idx="16265">
                  <c:v>16265</c:v>
                </c:pt>
                <c:pt idx="16266">
                  <c:v>16266</c:v>
                </c:pt>
                <c:pt idx="16267">
                  <c:v>16267</c:v>
                </c:pt>
                <c:pt idx="16268">
                  <c:v>16268</c:v>
                </c:pt>
                <c:pt idx="16269">
                  <c:v>16269</c:v>
                </c:pt>
                <c:pt idx="16270">
                  <c:v>16270</c:v>
                </c:pt>
                <c:pt idx="16271">
                  <c:v>16271</c:v>
                </c:pt>
                <c:pt idx="16272">
                  <c:v>16272</c:v>
                </c:pt>
                <c:pt idx="16273">
                  <c:v>16273</c:v>
                </c:pt>
                <c:pt idx="16274">
                  <c:v>16274</c:v>
                </c:pt>
                <c:pt idx="16275">
                  <c:v>16275</c:v>
                </c:pt>
                <c:pt idx="16276">
                  <c:v>16276</c:v>
                </c:pt>
                <c:pt idx="16277">
                  <c:v>16277</c:v>
                </c:pt>
                <c:pt idx="16278">
                  <c:v>16278</c:v>
                </c:pt>
                <c:pt idx="16279">
                  <c:v>16279</c:v>
                </c:pt>
                <c:pt idx="16280">
                  <c:v>16280</c:v>
                </c:pt>
                <c:pt idx="16281">
                  <c:v>16281</c:v>
                </c:pt>
                <c:pt idx="16282">
                  <c:v>16282</c:v>
                </c:pt>
                <c:pt idx="16283">
                  <c:v>16283</c:v>
                </c:pt>
                <c:pt idx="16284">
                  <c:v>16284</c:v>
                </c:pt>
                <c:pt idx="16285">
                  <c:v>16285</c:v>
                </c:pt>
                <c:pt idx="16286">
                  <c:v>16286</c:v>
                </c:pt>
                <c:pt idx="16287">
                  <c:v>16287</c:v>
                </c:pt>
                <c:pt idx="16288">
                  <c:v>16288</c:v>
                </c:pt>
                <c:pt idx="16289">
                  <c:v>16289</c:v>
                </c:pt>
                <c:pt idx="16290">
                  <c:v>16290</c:v>
                </c:pt>
                <c:pt idx="16291">
                  <c:v>16291</c:v>
                </c:pt>
                <c:pt idx="16292">
                  <c:v>16292</c:v>
                </c:pt>
                <c:pt idx="16293">
                  <c:v>16293</c:v>
                </c:pt>
                <c:pt idx="16294">
                  <c:v>16294</c:v>
                </c:pt>
                <c:pt idx="16295">
                  <c:v>16295</c:v>
                </c:pt>
                <c:pt idx="16296">
                  <c:v>16296</c:v>
                </c:pt>
                <c:pt idx="16297">
                  <c:v>16297</c:v>
                </c:pt>
                <c:pt idx="16298">
                  <c:v>16298</c:v>
                </c:pt>
                <c:pt idx="16299">
                  <c:v>16299</c:v>
                </c:pt>
                <c:pt idx="16300">
                  <c:v>16300</c:v>
                </c:pt>
                <c:pt idx="16301">
                  <c:v>16301</c:v>
                </c:pt>
                <c:pt idx="16302">
                  <c:v>16302</c:v>
                </c:pt>
                <c:pt idx="16303">
                  <c:v>16303</c:v>
                </c:pt>
                <c:pt idx="16304">
                  <c:v>16304</c:v>
                </c:pt>
                <c:pt idx="16305">
                  <c:v>16305</c:v>
                </c:pt>
                <c:pt idx="16306">
                  <c:v>16306</c:v>
                </c:pt>
                <c:pt idx="16307">
                  <c:v>16307</c:v>
                </c:pt>
                <c:pt idx="16308">
                  <c:v>16308</c:v>
                </c:pt>
                <c:pt idx="16309">
                  <c:v>16309</c:v>
                </c:pt>
                <c:pt idx="16310">
                  <c:v>16310</c:v>
                </c:pt>
                <c:pt idx="16311">
                  <c:v>16311</c:v>
                </c:pt>
                <c:pt idx="16312">
                  <c:v>16312</c:v>
                </c:pt>
                <c:pt idx="16313">
                  <c:v>16313</c:v>
                </c:pt>
                <c:pt idx="16314">
                  <c:v>16314</c:v>
                </c:pt>
                <c:pt idx="16315">
                  <c:v>16315</c:v>
                </c:pt>
                <c:pt idx="16316">
                  <c:v>16316</c:v>
                </c:pt>
                <c:pt idx="16317">
                  <c:v>16317</c:v>
                </c:pt>
                <c:pt idx="16318">
                  <c:v>16318</c:v>
                </c:pt>
                <c:pt idx="16319">
                  <c:v>16319</c:v>
                </c:pt>
                <c:pt idx="16320">
                  <c:v>16320</c:v>
                </c:pt>
                <c:pt idx="16321">
                  <c:v>16321</c:v>
                </c:pt>
                <c:pt idx="16322">
                  <c:v>16322</c:v>
                </c:pt>
                <c:pt idx="16323">
                  <c:v>16323</c:v>
                </c:pt>
                <c:pt idx="16324">
                  <c:v>16324</c:v>
                </c:pt>
                <c:pt idx="16325">
                  <c:v>16325</c:v>
                </c:pt>
                <c:pt idx="16326">
                  <c:v>16326</c:v>
                </c:pt>
                <c:pt idx="16327">
                  <c:v>16327</c:v>
                </c:pt>
                <c:pt idx="16328">
                  <c:v>16328</c:v>
                </c:pt>
                <c:pt idx="16329">
                  <c:v>16329</c:v>
                </c:pt>
                <c:pt idx="16330">
                  <c:v>16330</c:v>
                </c:pt>
                <c:pt idx="16331">
                  <c:v>16331</c:v>
                </c:pt>
                <c:pt idx="16332">
                  <c:v>16332</c:v>
                </c:pt>
                <c:pt idx="16333">
                  <c:v>16333</c:v>
                </c:pt>
                <c:pt idx="16334">
                  <c:v>16334</c:v>
                </c:pt>
                <c:pt idx="16335">
                  <c:v>16335</c:v>
                </c:pt>
                <c:pt idx="16336">
                  <c:v>16336</c:v>
                </c:pt>
                <c:pt idx="16337">
                  <c:v>16337</c:v>
                </c:pt>
                <c:pt idx="16338">
                  <c:v>16338</c:v>
                </c:pt>
                <c:pt idx="16339">
                  <c:v>16339</c:v>
                </c:pt>
                <c:pt idx="16340">
                  <c:v>16340</c:v>
                </c:pt>
                <c:pt idx="16341">
                  <c:v>16341</c:v>
                </c:pt>
                <c:pt idx="16342">
                  <c:v>16342</c:v>
                </c:pt>
                <c:pt idx="16343">
                  <c:v>16343</c:v>
                </c:pt>
                <c:pt idx="16344">
                  <c:v>16344</c:v>
                </c:pt>
                <c:pt idx="16345">
                  <c:v>16345</c:v>
                </c:pt>
                <c:pt idx="16346">
                  <c:v>16346</c:v>
                </c:pt>
                <c:pt idx="16347">
                  <c:v>16347</c:v>
                </c:pt>
                <c:pt idx="16348">
                  <c:v>16348</c:v>
                </c:pt>
                <c:pt idx="16349">
                  <c:v>16349</c:v>
                </c:pt>
                <c:pt idx="16350">
                  <c:v>16350</c:v>
                </c:pt>
                <c:pt idx="16351">
                  <c:v>16351</c:v>
                </c:pt>
                <c:pt idx="16352">
                  <c:v>16352</c:v>
                </c:pt>
                <c:pt idx="16353">
                  <c:v>16353</c:v>
                </c:pt>
                <c:pt idx="16354">
                  <c:v>16354</c:v>
                </c:pt>
                <c:pt idx="16355">
                  <c:v>16355</c:v>
                </c:pt>
                <c:pt idx="16356">
                  <c:v>16356</c:v>
                </c:pt>
                <c:pt idx="16357">
                  <c:v>16357</c:v>
                </c:pt>
                <c:pt idx="16358">
                  <c:v>16358</c:v>
                </c:pt>
                <c:pt idx="16359">
                  <c:v>16359</c:v>
                </c:pt>
                <c:pt idx="16360">
                  <c:v>16360</c:v>
                </c:pt>
                <c:pt idx="16361">
                  <c:v>16361</c:v>
                </c:pt>
                <c:pt idx="16362">
                  <c:v>16362</c:v>
                </c:pt>
                <c:pt idx="16363">
                  <c:v>16363</c:v>
                </c:pt>
                <c:pt idx="16364">
                  <c:v>16364</c:v>
                </c:pt>
                <c:pt idx="16365">
                  <c:v>16365</c:v>
                </c:pt>
                <c:pt idx="16366">
                  <c:v>16366</c:v>
                </c:pt>
                <c:pt idx="16367">
                  <c:v>16367</c:v>
                </c:pt>
                <c:pt idx="16368">
                  <c:v>16368</c:v>
                </c:pt>
                <c:pt idx="16369">
                  <c:v>16369</c:v>
                </c:pt>
                <c:pt idx="16370">
                  <c:v>16370</c:v>
                </c:pt>
                <c:pt idx="16371">
                  <c:v>16371</c:v>
                </c:pt>
                <c:pt idx="16372">
                  <c:v>16372</c:v>
                </c:pt>
                <c:pt idx="16373">
                  <c:v>16373</c:v>
                </c:pt>
                <c:pt idx="16374">
                  <c:v>16374</c:v>
                </c:pt>
                <c:pt idx="16375">
                  <c:v>16375</c:v>
                </c:pt>
                <c:pt idx="16376">
                  <c:v>16376</c:v>
                </c:pt>
                <c:pt idx="16377">
                  <c:v>16377</c:v>
                </c:pt>
                <c:pt idx="16378">
                  <c:v>16378</c:v>
                </c:pt>
                <c:pt idx="16379">
                  <c:v>16379</c:v>
                </c:pt>
                <c:pt idx="16380">
                  <c:v>16380</c:v>
                </c:pt>
                <c:pt idx="16381">
                  <c:v>16381</c:v>
                </c:pt>
                <c:pt idx="16382">
                  <c:v>16382</c:v>
                </c:pt>
                <c:pt idx="16383">
                  <c:v>16383</c:v>
                </c:pt>
                <c:pt idx="16384">
                  <c:v>16384</c:v>
                </c:pt>
                <c:pt idx="16385">
                  <c:v>16385</c:v>
                </c:pt>
                <c:pt idx="16386">
                  <c:v>16386</c:v>
                </c:pt>
                <c:pt idx="16387">
                  <c:v>16387</c:v>
                </c:pt>
                <c:pt idx="16388">
                  <c:v>16388</c:v>
                </c:pt>
                <c:pt idx="16389">
                  <c:v>16389</c:v>
                </c:pt>
                <c:pt idx="16390">
                  <c:v>16390</c:v>
                </c:pt>
                <c:pt idx="16391">
                  <c:v>16391</c:v>
                </c:pt>
                <c:pt idx="16392">
                  <c:v>16392</c:v>
                </c:pt>
                <c:pt idx="16393">
                  <c:v>16393</c:v>
                </c:pt>
                <c:pt idx="16394">
                  <c:v>16394</c:v>
                </c:pt>
                <c:pt idx="16395">
                  <c:v>16395</c:v>
                </c:pt>
                <c:pt idx="16396">
                  <c:v>16396</c:v>
                </c:pt>
                <c:pt idx="16397">
                  <c:v>16397</c:v>
                </c:pt>
                <c:pt idx="16398">
                  <c:v>16398</c:v>
                </c:pt>
                <c:pt idx="16399">
                  <c:v>16399</c:v>
                </c:pt>
                <c:pt idx="16400">
                  <c:v>16400</c:v>
                </c:pt>
                <c:pt idx="16401">
                  <c:v>16401</c:v>
                </c:pt>
                <c:pt idx="16402">
                  <c:v>16402</c:v>
                </c:pt>
                <c:pt idx="16403">
                  <c:v>16403</c:v>
                </c:pt>
                <c:pt idx="16404">
                  <c:v>16404</c:v>
                </c:pt>
                <c:pt idx="16405">
                  <c:v>16405</c:v>
                </c:pt>
                <c:pt idx="16406">
                  <c:v>16406</c:v>
                </c:pt>
                <c:pt idx="16407">
                  <c:v>16407</c:v>
                </c:pt>
                <c:pt idx="16408">
                  <c:v>16408</c:v>
                </c:pt>
                <c:pt idx="16409">
                  <c:v>16409</c:v>
                </c:pt>
                <c:pt idx="16410">
                  <c:v>16410</c:v>
                </c:pt>
                <c:pt idx="16411">
                  <c:v>16411</c:v>
                </c:pt>
                <c:pt idx="16412">
                  <c:v>16412</c:v>
                </c:pt>
                <c:pt idx="16413">
                  <c:v>16413</c:v>
                </c:pt>
                <c:pt idx="16414">
                  <c:v>16414</c:v>
                </c:pt>
                <c:pt idx="16415">
                  <c:v>16415</c:v>
                </c:pt>
                <c:pt idx="16416">
                  <c:v>16416</c:v>
                </c:pt>
                <c:pt idx="16417">
                  <c:v>16417</c:v>
                </c:pt>
                <c:pt idx="16418">
                  <c:v>16418</c:v>
                </c:pt>
                <c:pt idx="16419">
                  <c:v>16419</c:v>
                </c:pt>
                <c:pt idx="16420">
                  <c:v>16420</c:v>
                </c:pt>
                <c:pt idx="16421">
                  <c:v>16421</c:v>
                </c:pt>
                <c:pt idx="16422">
                  <c:v>16422</c:v>
                </c:pt>
                <c:pt idx="16423">
                  <c:v>16423</c:v>
                </c:pt>
                <c:pt idx="16424">
                  <c:v>16424</c:v>
                </c:pt>
                <c:pt idx="16425">
                  <c:v>16425</c:v>
                </c:pt>
                <c:pt idx="16426">
                  <c:v>16426</c:v>
                </c:pt>
                <c:pt idx="16427">
                  <c:v>16427</c:v>
                </c:pt>
                <c:pt idx="16428">
                  <c:v>16428</c:v>
                </c:pt>
                <c:pt idx="16429">
                  <c:v>16429</c:v>
                </c:pt>
                <c:pt idx="16430">
                  <c:v>16430</c:v>
                </c:pt>
                <c:pt idx="16431">
                  <c:v>16431</c:v>
                </c:pt>
                <c:pt idx="16432">
                  <c:v>16432</c:v>
                </c:pt>
                <c:pt idx="16433">
                  <c:v>16433</c:v>
                </c:pt>
                <c:pt idx="16434">
                  <c:v>16434</c:v>
                </c:pt>
                <c:pt idx="16435">
                  <c:v>16435</c:v>
                </c:pt>
                <c:pt idx="16436">
                  <c:v>16436</c:v>
                </c:pt>
                <c:pt idx="16437">
                  <c:v>16437</c:v>
                </c:pt>
                <c:pt idx="16438">
                  <c:v>16438</c:v>
                </c:pt>
                <c:pt idx="16439">
                  <c:v>16439</c:v>
                </c:pt>
                <c:pt idx="16440">
                  <c:v>16440</c:v>
                </c:pt>
                <c:pt idx="16441">
                  <c:v>16441</c:v>
                </c:pt>
                <c:pt idx="16442">
                  <c:v>16442</c:v>
                </c:pt>
                <c:pt idx="16443">
                  <c:v>16443</c:v>
                </c:pt>
                <c:pt idx="16444">
                  <c:v>16444</c:v>
                </c:pt>
                <c:pt idx="16445">
                  <c:v>16445</c:v>
                </c:pt>
                <c:pt idx="16446">
                  <c:v>16446</c:v>
                </c:pt>
                <c:pt idx="16447">
                  <c:v>16447</c:v>
                </c:pt>
                <c:pt idx="16448">
                  <c:v>16448</c:v>
                </c:pt>
                <c:pt idx="16449">
                  <c:v>16449</c:v>
                </c:pt>
                <c:pt idx="16450">
                  <c:v>16450</c:v>
                </c:pt>
                <c:pt idx="16451">
                  <c:v>16451</c:v>
                </c:pt>
                <c:pt idx="16452">
                  <c:v>16452</c:v>
                </c:pt>
                <c:pt idx="16453">
                  <c:v>16453</c:v>
                </c:pt>
                <c:pt idx="16454">
                  <c:v>16454</c:v>
                </c:pt>
                <c:pt idx="16455">
                  <c:v>16455</c:v>
                </c:pt>
                <c:pt idx="16456">
                  <c:v>16456</c:v>
                </c:pt>
                <c:pt idx="16457">
                  <c:v>16457</c:v>
                </c:pt>
                <c:pt idx="16458">
                  <c:v>16458</c:v>
                </c:pt>
                <c:pt idx="16459">
                  <c:v>16459</c:v>
                </c:pt>
                <c:pt idx="16460">
                  <c:v>16460</c:v>
                </c:pt>
                <c:pt idx="16461">
                  <c:v>16461</c:v>
                </c:pt>
                <c:pt idx="16462">
                  <c:v>16462</c:v>
                </c:pt>
                <c:pt idx="16463">
                  <c:v>16463</c:v>
                </c:pt>
                <c:pt idx="16464">
                  <c:v>16464</c:v>
                </c:pt>
                <c:pt idx="16465">
                  <c:v>16465</c:v>
                </c:pt>
                <c:pt idx="16466">
                  <c:v>16466</c:v>
                </c:pt>
                <c:pt idx="16467">
                  <c:v>16467</c:v>
                </c:pt>
                <c:pt idx="16468">
                  <c:v>16468</c:v>
                </c:pt>
                <c:pt idx="16469">
                  <c:v>16469</c:v>
                </c:pt>
                <c:pt idx="16470">
                  <c:v>16470</c:v>
                </c:pt>
                <c:pt idx="16471">
                  <c:v>16471</c:v>
                </c:pt>
                <c:pt idx="16472">
                  <c:v>16472</c:v>
                </c:pt>
                <c:pt idx="16473">
                  <c:v>16473</c:v>
                </c:pt>
                <c:pt idx="16474">
                  <c:v>16474</c:v>
                </c:pt>
                <c:pt idx="16475">
                  <c:v>16475</c:v>
                </c:pt>
                <c:pt idx="16476">
                  <c:v>16476</c:v>
                </c:pt>
                <c:pt idx="16477">
                  <c:v>16477</c:v>
                </c:pt>
                <c:pt idx="16478">
                  <c:v>16478</c:v>
                </c:pt>
                <c:pt idx="16479">
                  <c:v>16479</c:v>
                </c:pt>
                <c:pt idx="16480">
                  <c:v>16480</c:v>
                </c:pt>
                <c:pt idx="16481">
                  <c:v>16481</c:v>
                </c:pt>
                <c:pt idx="16482">
                  <c:v>16482</c:v>
                </c:pt>
                <c:pt idx="16483">
                  <c:v>16483</c:v>
                </c:pt>
                <c:pt idx="16484">
                  <c:v>16484</c:v>
                </c:pt>
                <c:pt idx="16485">
                  <c:v>16485</c:v>
                </c:pt>
                <c:pt idx="16486">
                  <c:v>16486</c:v>
                </c:pt>
                <c:pt idx="16487">
                  <c:v>16487</c:v>
                </c:pt>
                <c:pt idx="16488">
                  <c:v>16488</c:v>
                </c:pt>
                <c:pt idx="16489">
                  <c:v>16489</c:v>
                </c:pt>
                <c:pt idx="16490">
                  <c:v>16490</c:v>
                </c:pt>
                <c:pt idx="16491">
                  <c:v>16491</c:v>
                </c:pt>
                <c:pt idx="16492">
                  <c:v>16492</c:v>
                </c:pt>
                <c:pt idx="16493">
                  <c:v>16493</c:v>
                </c:pt>
                <c:pt idx="16494">
                  <c:v>16494</c:v>
                </c:pt>
                <c:pt idx="16495">
                  <c:v>16495</c:v>
                </c:pt>
                <c:pt idx="16496">
                  <c:v>16496</c:v>
                </c:pt>
                <c:pt idx="16497">
                  <c:v>16497</c:v>
                </c:pt>
                <c:pt idx="16498">
                  <c:v>16498</c:v>
                </c:pt>
                <c:pt idx="16499">
                  <c:v>16499</c:v>
                </c:pt>
                <c:pt idx="16500">
                  <c:v>16500</c:v>
                </c:pt>
                <c:pt idx="16501">
                  <c:v>16501</c:v>
                </c:pt>
                <c:pt idx="16502">
                  <c:v>16502</c:v>
                </c:pt>
                <c:pt idx="16503">
                  <c:v>16503</c:v>
                </c:pt>
                <c:pt idx="16504">
                  <c:v>16504</c:v>
                </c:pt>
                <c:pt idx="16505">
                  <c:v>16505</c:v>
                </c:pt>
                <c:pt idx="16506">
                  <c:v>16506</c:v>
                </c:pt>
                <c:pt idx="16507">
                  <c:v>16507</c:v>
                </c:pt>
                <c:pt idx="16508">
                  <c:v>16508</c:v>
                </c:pt>
                <c:pt idx="16509">
                  <c:v>16509</c:v>
                </c:pt>
                <c:pt idx="16510">
                  <c:v>16510</c:v>
                </c:pt>
                <c:pt idx="16511">
                  <c:v>16511</c:v>
                </c:pt>
                <c:pt idx="16512">
                  <c:v>16512</c:v>
                </c:pt>
                <c:pt idx="16513">
                  <c:v>16513</c:v>
                </c:pt>
                <c:pt idx="16514">
                  <c:v>16514</c:v>
                </c:pt>
                <c:pt idx="16515">
                  <c:v>16515</c:v>
                </c:pt>
                <c:pt idx="16516">
                  <c:v>16516</c:v>
                </c:pt>
                <c:pt idx="16517">
                  <c:v>16517</c:v>
                </c:pt>
                <c:pt idx="16518">
                  <c:v>16518</c:v>
                </c:pt>
                <c:pt idx="16519">
                  <c:v>16519</c:v>
                </c:pt>
                <c:pt idx="16520">
                  <c:v>16520</c:v>
                </c:pt>
                <c:pt idx="16521">
                  <c:v>16521</c:v>
                </c:pt>
                <c:pt idx="16522">
                  <c:v>16522</c:v>
                </c:pt>
                <c:pt idx="16523">
                  <c:v>16523</c:v>
                </c:pt>
                <c:pt idx="16524">
                  <c:v>16524</c:v>
                </c:pt>
                <c:pt idx="16525">
                  <c:v>16525</c:v>
                </c:pt>
                <c:pt idx="16526">
                  <c:v>16526</c:v>
                </c:pt>
                <c:pt idx="16527">
                  <c:v>16527</c:v>
                </c:pt>
                <c:pt idx="16528">
                  <c:v>16528</c:v>
                </c:pt>
                <c:pt idx="16529">
                  <c:v>16529</c:v>
                </c:pt>
                <c:pt idx="16530">
                  <c:v>16530</c:v>
                </c:pt>
                <c:pt idx="16531">
                  <c:v>16531</c:v>
                </c:pt>
                <c:pt idx="16532">
                  <c:v>16532</c:v>
                </c:pt>
                <c:pt idx="16533">
                  <c:v>16533</c:v>
                </c:pt>
                <c:pt idx="16534">
                  <c:v>16534</c:v>
                </c:pt>
                <c:pt idx="16535">
                  <c:v>16535</c:v>
                </c:pt>
                <c:pt idx="16536">
                  <c:v>16536</c:v>
                </c:pt>
                <c:pt idx="16537">
                  <c:v>16537</c:v>
                </c:pt>
                <c:pt idx="16538">
                  <c:v>16538</c:v>
                </c:pt>
                <c:pt idx="16539">
                  <c:v>16539</c:v>
                </c:pt>
                <c:pt idx="16540">
                  <c:v>16540</c:v>
                </c:pt>
                <c:pt idx="16541">
                  <c:v>16541</c:v>
                </c:pt>
                <c:pt idx="16542">
                  <c:v>16542</c:v>
                </c:pt>
                <c:pt idx="16543">
                  <c:v>16543</c:v>
                </c:pt>
                <c:pt idx="16544">
                  <c:v>16544</c:v>
                </c:pt>
                <c:pt idx="16545">
                  <c:v>16545</c:v>
                </c:pt>
                <c:pt idx="16546">
                  <c:v>16546</c:v>
                </c:pt>
                <c:pt idx="16547">
                  <c:v>16547</c:v>
                </c:pt>
                <c:pt idx="16548">
                  <c:v>16548</c:v>
                </c:pt>
                <c:pt idx="16549">
                  <c:v>16549</c:v>
                </c:pt>
                <c:pt idx="16550">
                  <c:v>16550</c:v>
                </c:pt>
                <c:pt idx="16551">
                  <c:v>16551</c:v>
                </c:pt>
                <c:pt idx="16552">
                  <c:v>16552</c:v>
                </c:pt>
                <c:pt idx="16553">
                  <c:v>16553</c:v>
                </c:pt>
                <c:pt idx="16554">
                  <c:v>16554</c:v>
                </c:pt>
                <c:pt idx="16555">
                  <c:v>16555</c:v>
                </c:pt>
                <c:pt idx="16556">
                  <c:v>16556</c:v>
                </c:pt>
                <c:pt idx="16557">
                  <c:v>16557</c:v>
                </c:pt>
                <c:pt idx="16558">
                  <c:v>16558</c:v>
                </c:pt>
                <c:pt idx="16559">
                  <c:v>16559</c:v>
                </c:pt>
                <c:pt idx="16560">
                  <c:v>16560</c:v>
                </c:pt>
                <c:pt idx="16561">
                  <c:v>16561</c:v>
                </c:pt>
                <c:pt idx="16562">
                  <c:v>16562</c:v>
                </c:pt>
                <c:pt idx="16563">
                  <c:v>16563</c:v>
                </c:pt>
                <c:pt idx="16564">
                  <c:v>16564</c:v>
                </c:pt>
                <c:pt idx="16565">
                  <c:v>16565</c:v>
                </c:pt>
                <c:pt idx="16566">
                  <c:v>16566</c:v>
                </c:pt>
                <c:pt idx="16567">
                  <c:v>16567</c:v>
                </c:pt>
                <c:pt idx="16568">
                  <c:v>16568</c:v>
                </c:pt>
                <c:pt idx="16569">
                  <c:v>16569</c:v>
                </c:pt>
                <c:pt idx="16570">
                  <c:v>16570</c:v>
                </c:pt>
                <c:pt idx="16571">
                  <c:v>16571</c:v>
                </c:pt>
                <c:pt idx="16572">
                  <c:v>16572</c:v>
                </c:pt>
                <c:pt idx="16573">
                  <c:v>16573</c:v>
                </c:pt>
                <c:pt idx="16574">
                  <c:v>16574</c:v>
                </c:pt>
                <c:pt idx="16575">
                  <c:v>16575</c:v>
                </c:pt>
                <c:pt idx="16576">
                  <c:v>16576</c:v>
                </c:pt>
                <c:pt idx="16577">
                  <c:v>16577</c:v>
                </c:pt>
                <c:pt idx="16578">
                  <c:v>16578</c:v>
                </c:pt>
                <c:pt idx="16579">
                  <c:v>16579</c:v>
                </c:pt>
                <c:pt idx="16580">
                  <c:v>16580</c:v>
                </c:pt>
                <c:pt idx="16581">
                  <c:v>16581</c:v>
                </c:pt>
                <c:pt idx="16582">
                  <c:v>16582</c:v>
                </c:pt>
                <c:pt idx="16583">
                  <c:v>16583</c:v>
                </c:pt>
                <c:pt idx="16584">
                  <c:v>16584</c:v>
                </c:pt>
                <c:pt idx="16585">
                  <c:v>16585</c:v>
                </c:pt>
                <c:pt idx="16586">
                  <c:v>16586</c:v>
                </c:pt>
                <c:pt idx="16587">
                  <c:v>16587</c:v>
                </c:pt>
                <c:pt idx="16588">
                  <c:v>16588</c:v>
                </c:pt>
                <c:pt idx="16589">
                  <c:v>16589</c:v>
                </c:pt>
                <c:pt idx="16590">
                  <c:v>16590</c:v>
                </c:pt>
                <c:pt idx="16591">
                  <c:v>16591</c:v>
                </c:pt>
                <c:pt idx="16592">
                  <c:v>16592</c:v>
                </c:pt>
                <c:pt idx="16593">
                  <c:v>16593</c:v>
                </c:pt>
                <c:pt idx="16594">
                  <c:v>16594</c:v>
                </c:pt>
                <c:pt idx="16595">
                  <c:v>16595</c:v>
                </c:pt>
                <c:pt idx="16596">
                  <c:v>16596</c:v>
                </c:pt>
                <c:pt idx="16597">
                  <c:v>16597</c:v>
                </c:pt>
                <c:pt idx="16598">
                  <c:v>16598</c:v>
                </c:pt>
                <c:pt idx="16599">
                  <c:v>16599</c:v>
                </c:pt>
                <c:pt idx="16600">
                  <c:v>16600</c:v>
                </c:pt>
                <c:pt idx="16601">
                  <c:v>16601</c:v>
                </c:pt>
                <c:pt idx="16602">
                  <c:v>16602</c:v>
                </c:pt>
                <c:pt idx="16603">
                  <c:v>16603</c:v>
                </c:pt>
                <c:pt idx="16604">
                  <c:v>16604</c:v>
                </c:pt>
                <c:pt idx="16605">
                  <c:v>16605</c:v>
                </c:pt>
                <c:pt idx="16606">
                  <c:v>16606</c:v>
                </c:pt>
                <c:pt idx="16607">
                  <c:v>16607</c:v>
                </c:pt>
                <c:pt idx="16608">
                  <c:v>16608</c:v>
                </c:pt>
                <c:pt idx="16609">
                  <c:v>16609</c:v>
                </c:pt>
                <c:pt idx="16610">
                  <c:v>16610</c:v>
                </c:pt>
                <c:pt idx="16611">
                  <c:v>16611</c:v>
                </c:pt>
                <c:pt idx="16612">
                  <c:v>16612</c:v>
                </c:pt>
                <c:pt idx="16613">
                  <c:v>16613</c:v>
                </c:pt>
                <c:pt idx="16614">
                  <c:v>16614</c:v>
                </c:pt>
                <c:pt idx="16615">
                  <c:v>16615</c:v>
                </c:pt>
                <c:pt idx="16616">
                  <c:v>16616</c:v>
                </c:pt>
                <c:pt idx="16617">
                  <c:v>16617</c:v>
                </c:pt>
                <c:pt idx="16618">
                  <c:v>16618</c:v>
                </c:pt>
                <c:pt idx="16619">
                  <c:v>16619</c:v>
                </c:pt>
                <c:pt idx="16620">
                  <c:v>16620</c:v>
                </c:pt>
                <c:pt idx="16621">
                  <c:v>16621</c:v>
                </c:pt>
                <c:pt idx="16622">
                  <c:v>16622</c:v>
                </c:pt>
                <c:pt idx="16623">
                  <c:v>16623</c:v>
                </c:pt>
                <c:pt idx="16624">
                  <c:v>16624</c:v>
                </c:pt>
                <c:pt idx="16625">
                  <c:v>16625</c:v>
                </c:pt>
                <c:pt idx="16626">
                  <c:v>16626</c:v>
                </c:pt>
                <c:pt idx="16627">
                  <c:v>16627</c:v>
                </c:pt>
                <c:pt idx="16628">
                  <c:v>16628</c:v>
                </c:pt>
                <c:pt idx="16629">
                  <c:v>16629</c:v>
                </c:pt>
                <c:pt idx="16630">
                  <c:v>16630</c:v>
                </c:pt>
                <c:pt idx="16631">
                  <c:v>16631</c:v>
                </c:pt>
                <c:pt idx="16632">
                  <c:v>16632</c:v>
                </c:pt>
                <c:pt idx="16633">
                  <c:v>16633</c:v>
                </c:pt>
                <c:pt idx="16634">
                  <c:v>16634</c:v>
                </c:pt>
                <c:pt idx="16635">
                  <c:v>16635</c:v>
                </c:pt>
                <c:pt idx="16636">
                  <c:v>16636</c:v>
                </c:pt>
                <c:pt idx="16637">
                  <c:v>16637</c:v>
                </c:pt>
                <c:pt idx="16638">
                  <c:v>16638</c:v>
                </c:pt>
                <c:pt idx="16639">
                  <c:v>16639</c:v>
                </c:pt>
                <c:pt idx="16640">
                  <c:v>16640</c:v>
                </c:pt>
                <c:pt idx="16641">
                  <c:v>16641</c:v>
                </c:pt>
                <c:pt idx="16642">
                  <c:v>16642</c:v>
                </c:pt>
                <c:pt idx="16643">
                  <c:v>16643</c:v>
                </c:pt>
                <c:pt idx="16644">
                  <c:v>16644</c:v>
                </c:pt>
                <c:pt idx="16645">
                  <c:v>16645</c:v>
                </c:pt>
                <c:pt idx="16646">
                  <c:v>16646</c:v>
                </c:pt>
                <c:pt idx="16647">
                  <c:v>16647</c:v>
                </c:pt>
                <c:pt idx="16648">
                  <c:v>16648</c:v>
                </c:pt>
                <c:pt idx="16649">
                  <c:v>16649</c:v>
                </c:pt>
                <c:pt idx="16650">
                  <c:v>16650</c:v>
                </c:pt>
                <c:pt idx="16651">
                  <c:v>16651</c:v>
                </c:pt>
                <c:pt idx="16652">
                  <c:v>16652</c:v>
                </c:pt>
                <c:pt idx="16653">
                  <c:v>16653</c:v>
                </c:pt>
                <c:pt idx="16654">
                  <c:v>16654</c:v>
                </c:pt>
                <c:pt idx="16655">
                  <c:v>16655</c:v>
                </c:pt>
                <c:pt idx="16656">
                  <c:v>16656</c:v>
                </c:pt>
                <c:pt idx="16657">
                  <c:v>16657</c:v>
                </c:pt>
                <c:pt idx="16658">
                  <c:v>16658</c:v>
                </c:pt>
                <c:pt idx="16659">
                  <c:v>16659</c:v>
                </c:pt>
                <c:pt idx="16660">
                  <c:v>16660</c:v>
                </c:pt>
                <c:pt idx="16661">
                  <c:v>16661</c:v>
                </c:pt>
                <c:pt idx="16662">
                  <c:v>16662</c:v>
                </c:pt>
                <c:pt idx="16663">
                  <c:v>16663</c:v>
                </c:pt>
                <c:pt idx="16664">
                  <c:v>16664</c:v>
                </c:pt>
                <c:pt idx="16665">
                  <c:v>16665</c:v>
                </c:pt>
                <c:pt idx="16666">
                  <c:v>16666</c:v>
                </c:pt>
                <c:pt idx="16667">
                  <c:v>16667</c:v>
                </c:pt>
                <c:pt idx="16668">
                  <c:v>16668</c:v>
                </c:pt>
                <c:pt idx="16669">
                  <c:v>16669</c:v>
                </c:pt>
                <c:pt idx="16670">
                  <c:v>16670</c:v>
                </c:pt>
                <c:pt idx="16671">
                  <c:v>16671</c:v>
                </c:pt>
                <c:pt idx="16672">
                  <c:v>16672</c:v>
                </c:pt>
                <c:pt idx="16673">
                  <c:v>16673</c:v>
                </c:pt>
                <c:pt idx="16674">
                  <c:v>16674</c:v>
                </c:pt>
                <c:pt idx="16675">
                  <c:v>16675</c:v>
                </c:pt>
                <c:pt idx="16676">
                  <c:v>16676</c:v>
                </c:pt>
                <c:pt idx="16677">
                  <c:v>16677</c:v>
                </c:pt>
                <c:pt idx="16678">
                  <c:v>16678</c:v>
                </c:pt>
                <c:pt idx="16679">
                  <c:v>16679</c:v>
                </c:pt>
                <c:pt idx="16680">
                  <c:v>16680</c:v>
                </c:pt>
                <c:pt idx="16681">
                  <c:v>16681</c:v>
                </c:pt>
                <c:pt idx="16682">
                  <c:v>16682</c:v>
                </c:pt>
                <c:pt idx="16683">
                  <c:v>16683</c:v>
                </c:pt>
                <c:pt idx="16684">
                  <c:v>16684</c:v>
                </c:pt>
                <c:pt idx="16685">
                  <c:v>16685</c:v>
                </c:pt>
                <c:pt idx="16686">
                  <c:v>16686</c:v>
                </c:pt>
                <c:pt idx="16687">
                  <c:v>16687</c:v>
                </c:pt>
                <c:pt idx="16688">
                  <c:v>16688</c:v>
                </c:pt>
                <c:pt idx="16689">
                  <c:v>16689</c:v>
                </c:pt>
                <c:pt idx="16690">
                  <c:v>16690</c:v>
                </c:pt>
                <c:pt idx="16691">
                  <c:v>16691</c:v>
                </c:pt>
                <c:pt idx="16692">
                  <c:v>16692</c:v>
                </c:pt>
                <c:pt idx="16693">
                  <c:v>16693</c:v>
                </c:pt>
                <c:pt idx="16694">
                  <c:v>16694</c:v>
                </c:pt>
                <c:pt idx="16695">
                  <c:v>16695</c:v>
                </c:pt>
                <c:pt idx="16696">
                  <c:v>16696</c:v>
                </c:pt>
                <c:pt idx="16697">
                  <c:v>16697</c:v>
                </c:pt>
                <c:pt idx="16698">
                  <c:v>16698</c:v>
                </c:pt>
                <c:pt idx="16699">
                  <c:v>16699</c:v>
                </c:pt>
                <c:pt idx="16700">
                  <c:v>16700</c:v>
                </c:pt>
                <c:pt idx="16701">
                  <c:v>16701</c:v>
                </c:pt>
                <c:pt idx="16702">
                  <c:v>16702</c:v>
                </c:pt>
                <c:pt idx="16703">
                  <c:v>16703</c:v>
                </c:pt>
                <c:pt idx="16704">
                  <c:v>16704</c:v>
                </c:pt>
                <c:pt idx="16705">
                  <c:v>16705</c:v>
                </c:pt>
                <c:pt idx="16706">
                  <c:v>16706</c:v>
                </c:pt>
                <c:pt idx="16707">
                  <c:v>16707</c:v>
                </c:pt>
                <c:pt idx="16708">
                  <c:v>16708</c:v>
                </c:pt>
                <c:pt idx="16709">
                  <c:v>16709</c:v>
                </c:pt>
                <c:pt idx="16710">
                  <c:v>16710</c:v>
                </c:pt>
                <c:pt idx="16711">
                  <c:v>16711</c:v>
                </c:pt>
                <c:pt idx="16712">
                  <c:v>16712</c:v>
                </c:pt>
                <c:pt idx="16713">
                  <c:v>16713</c:v>
                </c:pt>
                <c:pt idx="16714">
                  <c:v>16714</c:v>
                </c:pt>
                <c:pt idx="16715">
                  <c:v>16715</c:v>
                </c:pt>
                <c:pt idx="16716">
                  <c:v>16716</c:v>
                </c:pt>
                <c:pt idx="16717">
                  <c:v>16717</c:v>
                </c:pt>
                <c:pt idx="16718">
                  <c:v>16718</c:v>
                </c:pt>
                <c:pt idx="16719">
                  <c:v>16719</c:v>
                </c:pt>
                <c:pt idx="16720">
                  <c:v>16720</c:v>
                </c:pt>
                <c:pt idx="16721">
                  <c:v>16721</c:v>
                </c:pt>
                <c:pt idx="16722">
                  <c:v>16722</c:v>
                </c:pt>
                <c:pt idx="16723">
                  <c:v>16723</c:v>
                </c:pt>
                <c:pt idx="16724">
                  <c:v>16724</c:v>
                </c:pt>
                <c:pt idx="16725">
                  <c:v>16725</c:v>
                </c:pt>
                <c:pt idx="16726">
                  <c:v>16726</c:v>
                </c:pt>
                <c:pt idx="16727">
                  <c:v>16727</c:v>
                </c:pt>
                <c:pt idx="16728">
                  <c:v>16728</c:v>
                </c:pt>
                <c:pt idx="16729">
                  <c:v>16729</c:v>
                </c:pt>
                <c:pt idx="16730">
                  <c:v>16730</c:v>
                </c:pt>
                <c:pt idx="16731">
                  <c:v>16731</c:v>
                </c:pt>
                <c:pt idx="16732">
                  <c:v>16732</c:v>
                </c:pt>
                <c:pt idx="16733">
                  <c:v>16733</c:v>
                </c:pt>
                <c:pt idx="16734">
                  <c:v>16734</c:v>
                </c:pt>
                <c:pt idx="16735">
                  <c:v>16735</c:v>
                </c:pt>
                <c:pt idx="16736">
                  <c:v>16736</c:v>
                </c:pt>
                <c:pt idx="16737">
                  <c:v>16737</c:v>
                </c:pt>
                <c:pt idx="16738">
                  <c:v>16738</c:v>
                </c:pt>
                <c:pt idx="16739">
                  <c:v>16739</c:v>
                </c:pt>
                <c:pt idx="16740">
                  <c:v>16740</c:v>
                </c:pt>
                <c:pt idx="16741">
                  <c:v>16741</c:v>
                </c:pt>
                <c:pt idx="16742">
                  <c:v>16742</c:v>
                </c:pt>
                <c:pt idx="16743">
                  <c:v>16743</c:v>
                </c:pt>
                <c:pt idx="16744">
                  <c:v>16744</c:v>
                </c:pt>
                <c:pt idx="16745">
                  <c:v>16745</c:v>
                </c:pt>
                <c:pt idx="16746">
                  <c:v>16746</c:v>
                </c:pt>
                <c:pt idx="16747">
                  <c:v>16747</c:v>
                </c:pt>
                <c:pt idx="16748">
                  <c:v>16748</c:v>
                </c:pt>
                <c:pt idx="16749">
                  <c:v>16749</c:v>
                </c:pt>
                <c:pt idx="16750">
                  <c:v>16750</c:v>
                </c:pt>
                <c:pt idx="16751">
                  <c:v>16751</c:v>
                </c:pt>
                <c:pt idx="16752">
                  <c:v>16752</c:v>
                </c:pt>
                <c:pt idx="16753">
                  <c:v>16753</c:v>
                </c:pt>
                <c:pt idx="16754">
                  <c:v>16754</c:v>
                </c:pt>
                <c:pt idx="16755">
                  <c:v>16755</c:v>
                </c:pt>
                <c:pt idx="16756">
                  <c:v>16756</c:v>
                </c:pt>
                <c:pt idx="16757">
                  <c:v>16757</c:v>
                </c:pt>
                <c:pt idx="16758">
                  <c:v>16758</c:v>
                </c:pt>
                <c:pt idx="16759">
                  <c:v>16759</c:v>
                </c:pt>
                <c:pt idx="16760">
                  <c:v>16760</c:v>
                </c:pt>
                <c:pt idx="16761">
                  <c:v>16761</c:v>
                </c:pt>
                <c:pt idx="16762">
                  <c:v>16762</c:v>
                </c:pt>
                <c:pt idx="16763">
                  <c:v>16763</c:v>
                </c:pt>
                <c:pt idx="16764">
                  <c:v>16764</c:v>
                </c:pt>
                <c:pt idx="16765">
                  <c:v>16765</c:v>
                </c:pt>
                <c:pt idx="16766">
                  <c:v>16766</c:v>
                </c:pt>
                <c:pt idx="16767">
                  <c:v>16767</c:v>
                </c:pt>
                <c:pt idx="16768">
                  <c:v>16768</c:v>
                </c:pt>
                <c:pt idx="16769">
                  <c:v>16769</c:v>
                </c:pt>
                <c:pt idx="16770">
                  <c:v>16770</c:v>
                </c:pt>
                <c:pt idx="16771">
                  <c:v>16771</c:v>
                </c:pt>
                <c:pt idx="16772">
                  <c:v>16772</c:v>
                </c:pt>
                <c:pt idx="16773">
                  <c:v>16773</c:v>
                </c:pt>
                <c:pt idx="16774">
                  <c:v>16774</c:v>
                </c:pt>
                <c:pt idx="16775">
                  <c:v>16775</c:v>
                </c:pt>
                <c:pt idx="16776">
                  <c:v>16776</c:v>
                </c:pt>
                <c:pt idx="16777">
                  <c:v>16777</c:v>
                </c:pt>
                <c:pt idx="16778">
                  <c:v>16778</c:v>
                </c:pt>
                <c:pt idx="16779">
                  <c:v>16779</c:v>
                </c:pt>
                <c:pt idx="16780">
                  <c:v>16780</c:v>
                </c:pt>
                <c:pt idx="16781">
                  <c:v>16781</c:v>
                </c:pt>
                <c:pt idx="16782">
                  <c:v>16782</c:v>
                </c:pt>
                <c:pt idx="16783">
                  <c:v>16783</c:v>
                </c:pt>
                <c:pt idx="16784">
                  <c:v>16784</c:v>
                </c:pt>
                <c:pt idx="16785">
                  <c:v>16785</c:v>
                </c:pt>
                <c:pt idx="16786">
                  <c:v>16786</c:v>
                </c:pt>
                <c:pt idx="16787">
                  <c:v>16787</c:v>
                </c:pt>
                <c:pt idx="16788">
                  <c:v>16788</c:v>
                </c:pt>
                <c:pt idx="16789">
                  <c:v>16789</c:v>
                </c:pt>
                <c:pt idx="16790">
                  <c:v>16790</c:v>
                </c:pt>
                <c:pt idx="16791">
                  <c:v>16791</c:v>
                </c:pt>
                <c:pt idx="16792">
                  <c:v>16792</c:v>
                </c:pt>
                <c:pt idx="16793">
                  <c:v>16793</c:v>
                </c:pt>
                <c:pt idx="16794">
                  <c:v>16794</c:v>
                </c:pt>
                <c:pt idx="16795">
                  <c:v>16795</c:v>
                </c:pt>
                <c:pt idx="16796">
                  <c:v>16796</c:v>
                </c:pt>
                <c:pt idx="16797">
                  <c:v>16797</c:v>
                </c:pt>
                <c:pt idx="16798">
                  <c:v>16798</c:v>
                </c:pt>
                <c:pt idx="16799">
                  <c:v>16799</c:v>
                </c:pt>
                <c:pt idx="16800">
                  <c:v>16800</c:v>
                </c:pt>
                <c:pt idx="16801">
                  <c:v>16801</c:v>
                </c:pt>
                <c:pt idx="16802">
                  <c:v>16802</c:v>
                </c:pt>
                <c:pt idx="16803">
                  <c:v>16803</c:v>
                </c:pt>
                <c:pt idx="16804">
                  <c:v>16804</c:v>
                </c:pt>
                <c:pt idx="16805">
                  <c:v>16805</c:v>
                </c:pt>
                <c:pt idx="16806">
                  <c:v>16806</c:v>
                </c:pt>
                <c:pt idx="16807">
                  <c:v>16807</c:v>
                </c:pt>
                <c:pt idx="16808">
                  <c:v>16808</c:v>
                </c:pt>
                <c:pt idx="16809">
                  <c:v>16809</c:v>
                </c:pt>
                <c:pt idx="16810">
                  <c:v>16810</c:v>
                </c:pt>
                <c:pt idx="16811">
                  <c:v>16811</c:v>
                </c:pt>
                <c:pt idx="16812">
                  <c:v>16812</c:v>
                </c:pt>
                <c:pt idx="16813">
                  <c:v>16813</c:v>
                </c:pt>
                <c:pt idx="16814">
                  <c:v>16814</c:v>
                </c:pt>
                <c:pt idx="16815">
                  <c:v>16815</c:v>
                </c:pt>
                <c:pt idx="16816">
                  <c:v>16816</c:v>
                </c:pt>
                <c:pt idx="16817">
                  <c:v>16817</c:v>
                </c:pt>
                <c:pt idx="16818">
                  <c:v>16818</c:v>
                </c:pt>
                <c:pt idx="16819">
                  <c:v>16819</c:v>
                </c:pt>
                <c:pt idx="16820">
                  <c:v>16820</c:v>
                </c:pt>
                <c:pt idx="16821">
                  <c:v>16821</c:v>
                </c:pt>
                <c:pt idx="16822">
                  <c:v>16822</c:v>
                </c:pt>
                <c:pt idx="16823">
                  <c:v>16823</c:v>
                </c:pt>
                <c:pt idx="16824">
                  <c:v>16824</c:v>
                </c:pt>
                <c:pt idx="16825">
                  <c:v>16825</c:v>
                </c:pt>
                <c:pt idx="16826">
                  <c:v>16826</c:v>
                </c:pt>
                <c:pt idx="16827">
                  <c:v>16827</c:v>
                </c:pt>
                <c:pt idx="16828">
                  <c:v>16828</c:v>
                </c:pt>
                <c:pt idx="16829">
                  <c:v>16829</c:v>
                </c:pt>
                <c:pt idx="16830">
                  <c:v>16830</c:v>
                </c:pt>
                <c:pt idx="16831">
                  <c:v>16831</c:v>
                </c:pt>
                <c:pt idx="16832">
                  <c:v>16832</c:v>
                </c:pt>
                <c:pt idx="16833">
                  <c:v>16833</c:v>
                </c:pt>
                <c:pt idx="16834">
                  <c:v>16834</c:v>
                </c:pt>
                <c:pt idx="16835">
                  <c:v>16835</c:v>
                </c:pt>
                <c:pt idx="16836">
                  <c:v>16836</c:v>
                </c:pt>
                <c:pt idx="16837">
                  <c:v>16837</c:v>
                </c:pt>
                <c:pt idx="16838">
                  <c:v>16838</c:v>
                </c:pt>
                <c:pt idx="16839">
                  <c:v>16839</c:v>
                </c:pt>
                <c:pt idx="16840">
                  <c:v>16840</c:v>
                </c:pt>
                <c:pt idx="16841">
                  <c:v>16841</c:v>
                </c:pt>
                <c:pt idx="16842">
                  <c:v>16842</c:v>
                </c:pt>
                <c:pt idx="16843">
                  <c:v>16843</c:v>
                </c:pt>
                <c:pt idx="16844">
                  <c:v>16844</c:v>
                </c:pt>
                <c:pt idx="16845">
                  <c:v>16845</c:v>
                </c:pt>
                <c:pt idx="16846">
                  <c:v>16846</c:v>
                </c:pt>
                <c:pt idx="16847">
                  <c:v>16847</c:v>
                </c:pt>
                <c:pt idx="16848">
                  <c:v>16848</c:v>
                </c:pt>
                <c:pt idx="16849">
                  <c:v>16849</c:v>
                </c:pt>
                <c:pt idx="16850">
                  <c:v>16850</c:v>
                </c:pt>
                <c:pt idx="16851">
                  <c:v>16851</c:v>
                </c:pt>
                <c:pt idx="16852">
                  <c:v>16852</c:v>
                </c:pt>
                <c:pt idx="16853">
                  <c:v>16853</c:v>
                </c:pt>
                <c:pt idx="16854">
                  <c:v>16854</c:v>
                </c:pt>
                <c:pt idx="16855">
                  <c:v>16855</c:v>
                </c:pt>
                <c:pt idx="16856">
                  <c:v>16856</c:v>
                </c:pt>
                <c:pt idx="16857">
                  <c:v>16857</c:v>
                </c:pt>
                <c:pt idx="16858">
                  <c:v>16858</c:v>
                </c:pt>
                <c:pt idx="16859">
                  <c:v>16859</c:v>
                </c:pt>
                <c:pt idx="16860">
                  <c:v>16860</c:v>
                </c:pt>
                <c:pt idx="16861">
                  <c:v>16861</c:v>
                </c:pt>
                <c:pt idx="16862">
                  <c:v>16862</c:v>
                </c:pt>
                <c:pt idx="16863">
                  <c:v>16863</c:v>
                </c:pt>
                <c:pt idx="16864">
                  <c:v>16864</c:v>
                </c:pt>
                <c:pt idx="16865">
                  <c:v>16865</c:v>
                </c:pt>
                <c:pt idx="16866">
                  <c:v>16866</c:v>
                </c:pt>
                <c:pt idx="16867">
                  <c:v>16867</c:v>
                </c:pt>
                <c:pt idx="16868">
                  <c:v>16868</c:v>
                </c:pt>
                <c:pt idx="16869">
                  <c:v>16869</c:v>
                </c:pt>
                <c:pt idx="16870">
                  <c:v>16870</c:v>
                </c:pt>
                <c:pt idx="16871">
                  <c:v>16871</c:v>
                </c:pt>
                <c:pt idx="16872">
                  <c:v>16872</c:v>
                </c:pt>
                <c:pt idx="16873">
                  <c:v>16873</c:v>
                </c:pt>
                <c:pt idx="16874">
                  <c:v>16874</c:v>
                </c:pt>
                <c:pt idx="16875">
                  <c:v>16875</c:v>
                </c:pt>
                <c:pt idx="16876">
                  <c:v>16876</c:v>
                </c:pt>
                <c:pt idx="16877">
                  <c:v>16877</c:v>
                </c:pt>
                <c:pt idx="16878">
                  <c:v>16878</c:v>
                </c:pt>
                <c:pt idx="16879">
                  <c:v>16879</c:v>
                </c:pt>
                <c:pt idx="16880">
                  <c:v>16880</c:v>
                </c:pt>
                <c:pt idx="16881">
                  <c:v>16881</c:v>
                </c:pt>
                <c:pt idx="16882">
                  <c:v>16882</c:v>
                </c:pt>
                <c:pt idx="16883">
                  <c:v>16883</c:v>
                </c:pt>
                <c:pt idx="16884">
                  <c:v>16884</c:v>
                </c:pt>
                <c:pt idx="16885">
                  <c:v>16885</c:v>
                </c:pt>
                <c:pt idx="16886">
                  <c:v>16886</c:v>
                </c:pt>
                <c:pt idx="16887">
                  <c:v>16887</c:v>
                </c:pt>
                <c:pt idx="16888">
                  <c:v>16888</c:v>
                </c:pt>
                <c:pt idx="16889">
                  <c:v>16889</c:v>
                </c:pt>
                <c:pt idx="16890">
                  <c:v>16890</c:v>
                </c:pt>
                <c:pt idx="16891">
                  <c:v>16891</c:v>
                </c:pt>
                <c:pt idx="16892">
                  <c:v>16892</c:v>
                </c:pt>
                <c:pt idx="16893">
                  <c:v>16893</c:v>
                </c:pt>
                <c:pt idx="16894">
                  <c:v>16894</c:v>
                </c:pt>
                <c:pt idx="16895">
                  <c:v>16895</c:v>
                </c:pt>
                <c:pt idx="16896">
                  <c:v>16896</c:v>
                </c:pt>
                <c:pt idx="16897">
                  <c:v>16897</c:v>
                </c:pt>
                <c:pt idx="16898">
                  <c:v>16898</c:v>
                </c:pt>
                <c:pt idx="16899">
                  <c:v>16899</c:v>
                </c:pt>
                <c:pt idx="16900">
                  <c:v>16900</c:v>
                </c:pt>
                <c:pt idx="16901">
                  <c:v>16901</c:v>
                </c:pt>
                <c:pt idx="16902">
                  <c:v>16902</c:v>
                </c:pt>
                <c:pt idx="16903">
                  <c:v>16903</c:v>
                </c:pt>
                <c:pt idx="16904">
                  <c:v>16904</c:v>
                </c:pt>
                <c:pt idx="16905">
                  <c:v>16905</c:v>
                </c:pt>
                <c:pt idx="16906">
                  <c:v>16906</c:v>
                </c:pt>
                <c:pt idx="16907">
                  <c:v>16907</c:v>
                </c:pt>
                <c:pt idx="16908">
                  <c:v>16908</c:v>
                </c:pt>
                <c:pt idx="16909">
                  <c:v>16909</c:v>
                </c:pt>
                <c:pt idx="16910">
                  <c:v>16910</c:v>
                </c:pt>
                <c:pt idx="16911">
                  <c:v>16911</c:v>
                </c:pt>
                <c:pt idx="16912">
                  <c:v>16912</c:v>
                </c:pt>
                <c:pt idx="16913">
                  <c:v>16913</c:v>
                </c:pt>
                <c:pt idx="16914">
                  <c:v>16914</c:v>
                </c:pt>
                <c:pt idx="16915">
                  <c:v>16915</c:v>
                </c:pt>
                <c:pt idx="16916">
                  <c:v>16916</c:v>
                </c:pt>
                <c:pt idx="16917">
                  <c:v>16917</c:v>
                </c:pt>
                <c:pt idx="16918">
                  <c:v>16918</c:v>
                </c:pt>
                <c:pt idx="16919">
                  <c:v>16919</c:v>
                </c:pt>
                <c:pt idx="16920">
                  <c:v>16920</c:v>
                </c:pt>
                <c:pt idx="16921">
                  <c:v>16921</c:v>
                </c:pt>
                <c:pt idx="16922">
                  <c:v>16922</c:v>
                </c:pt>
                <c:pt idx="16923">
                  <c:v>16923</c:v>
                </c:pt>
                <c:pt idx="16924">
                  <c:v>16924</c:v>
                </c:pt>
                <c:pt idx="16925">
                  <c:v>16925</c:v>
                </c:pt>
                <c:pt idx="16926">
                  <c:v>16926</c:v>
                </c:pt>
                <c:pt idx="16927">
                  <c:v>16927</c:v>
                </c:pt>
                <c:pt idx="16928">
                  <c:v>16928</c:v>
                </c:pt>
                <c:pt idx="16929">
                  <c:v>16929</c:v>
                </c:pt>
                <c:pt idx="16930">
                  <c:v>16930</c:v>
                </c:pt>
                <c:pt idx="16931">
                  <c:v>16931</c:v>
                </c:pt>
                <c:pt idx="16932">
                  <c:v>16932</c:v>
                </c:pt>
                <c:pt idx="16933">
                  <c:v>16933</c:v>
                </c:pt>
                <c:pt idx="16934">
                  <c:v>16934</c:v>
                </c:pt>
                <c:pt idx="16935">
                  <c:v>16935</c:v>
                </c:pt>
                <c:pt idx="16936">
                  <c:v>16936</c:v>
                </c:pt>
                <c:pt idx="16937">
                  <c:v>16937</c:v>
                </c:pt>
                <c:pt idx="16938">
                  <c:v>16938</c:v>
                </c:pt>
                <c:pt idx="16939">
                  <c:v>16939</c:v>
                </c:pt>
                <c:pt idx="16940">
                  <c:v>16940</c:v>
                </c:pt>
                <c:pt idx="16941">
                  <c:v>16941</c:v>
                </c:pt>
                <c:pt idx="16942">
                  <c:v>16942</c:v>
                </c:pt>
                <c:pt idx="16943">
                  <c:v>16943</c:v>
                </c:pt>
                <c:pt idx="16944">
                  <c:v>16944</c:v>
                </c:pt>
                <c:pt idx="16945">
                  <c:v>16945</c:v>
                </c:pt>
                <c:pt idx="16946">
                  <c:v>16946</c:v>
                </c:pt>
                <c:pt idx="16947">
                  <c:v>16947</c:v>
                </c:pt>
                <c:pt idx="16948">
                  <c:v>16948</c:v>
                </c:pt>
                <c:pt idx="16949">
                  <c:v>16949</c:v>
                </c:pt>
                <c:pt idx="16950">
                  <c:v>16950</c:v>
                </c:pt>
                <c:pt idx="16951">
                  <c:v>16951</c:v>
                </c:pt>
                <c:pt idx="16952">
                  <c:v>16952</c:v>
                </c:pt>
                <c:pt idx="16953">
                  <c:v>16953</c:v>
                </c:pt>
                <c:pt idx="16954">
                  <c:v>16954</c:v>
                </c:pt>
                <c:pt idx="16955">
                  <c:v>16955</c:v>
                </c:pt>
                <c:pt idx="16956">
                  <c:v>16956</c:v>
                </c:pt>
                <c:pt idx="16957">
                  <c:v>16957</c:v>
                </c:pt>
                <c:pt idx="16958">
                  <c:v>16958</c:v>
                </c:pt>
                <c:pt idx="16959">
                  <c:v>16959</c:v>
                </c:pt>
                <c:pt idx="16960">
                  <c:v>16960</c:v>
                </c:pt>
                <c:pt idx="16961">
                  <c:v>16961</c:v>
                </c:pt>
                <c:pt idx="16962">
                  <c:v>16962</c:v>
                </c:pt>
                <c:pt idx="16963">
                  <c:v>16963</c:v>
                </c:pt>
                <c:pt idx="16964">
                  <c:v>16964</c:v>
                </c:pt>
                <c:pt idx="16965">
                  <c:v>16965</c:v>
                </c:pt>
                <c:pt idx="16966">
                  <c:v>16966</c:v>
                </c:pt>
                <c:pt idx="16967">
                  <c:v>16967</c:v>
                </c:pt>
                <c:pt idx="16968">
                  <c:v>16968</c:v>
                </c:pt>
                <c:pt idx="16969">
                  <c:v>16969</c:v>
                </c:pt>
                <c:pt idx="16970">
                  <c:v>16970</c:v>
                </c:pt>
                <c:pt idx="16971">
                  <c:v>16971</c:v>
                </c:pt>
                <c:pt idx="16972">
                  <c:v>16972</c:v>
                </c:pt>
                <c:pt idx="16973">
                  <c:v>16973</c:v>
                </c:pt>
                <c:pt idx="16974">
                  <c:v>16974</c:v>
                </c:pt>
                <c:pt idx="16975">
                  <c:v>16975</c:v>
                </c:pt>
                <c:pt idx="16976">
                  <c:v>16976</c:v>
                </c:pt>
                <c:pt idx="16977">
                  <c:v>16977</c:v>
                </c:pt>
                <c:pt idx="16978">
                  <c:v>16978</c:v>
                </c:pt>
                <c:pt idx="16979">
                  <c:v>16979</c:v>
                </c:pt>
                <c:pt idx="16980">
                  <c:v>16980</c:v>
                </c:pt>
                <c:pt idx="16981">
                  <c:v>16981</c:v>
                </c:pt>
                <c:pt idx="16982">
                  <c:v>16982</c:v>
                </c:pt>
                <c:pt idx="16983">
                  <c:v>16983</c:v>
                </c:pt>
                <c:pt idx="16984">
                  <c:v>16984</c:v>
                </c:pt>
                <c:pt idx="16985">
                  <c:v>16985</c:v>
                </c:pt>
                <c:pt idx="16986">
                  <c:v>16986</c:v>
                </c:pt>
                <c:pt idx="16987">
                  <c:v>16987</c:v>
                </c:pt>
                <c:pt idx="16988">
                  <c:v>16988</c:v>
                </c:pt>
                <c:pt idx="16989">
                  <c:v>16989</c:v>
                </c:pt>
                <c:pt idx="16990">
                  <c:v>16990</c:v>
                </c:pt>
                <c:pt idx="16991">
                  <c:v>16991</c:v>
                </c:pt>
                <c:pt idx="16992">
                  <c:v>16992</c:v>
                </c:pt>
                <c:pt idx="16993">
                  <c:v>16993</c:v>
                </c:pt>
                <c:pt idx="16994">
                  <c:v>16994</c:v>
                </c:pt>
                <c:pt idx="16995">
                  <c:v>16995</c:v>
                </c:pt>
                <c:pt idx="16996">
                  <c:v>16996</c:v>
                </c:pt>
                <c:pt idx="16997">
                  <c:v>16997</c:v>
                </c:pt>
                <c:pt idx="16998">
                  <c:v>16998</c:v>
                </c:pt>
                <c:pt idx="16999">
                  <c:v>16999</c:v>
                </c:pt>
                <c:pt idx="17000">
                  <c:v>17000</c:v>
                </c:pt>
                <c:pt idx="17001">
                  <c:v>17001</c:v>
                </c:pt>
                <c:pt idx="17002">
                  <c:v>17002</c:v>
                </c:pt>
                <c:pt idx="17003">
                  <c:v>17003</c:v>
                </c:pt>
                <c:pt idx="17004">
                  <c:v>17004</c:v>
                </c:pt>
                <c:pt idx="17005">
                  <c:v>17005</c:v>
                </c:pt>
                <c:pt idx="17006">
                  <c:v>17006</c:v>
                </c:pt>
                <c:pt idx="17007">
                  <c:v>17007</c:v>
                </c:pt>
                <c:pt idx="17008">
                  <c:v>17008</c:v>
                </c:pt>
                <c:pt idx="17009">
                  <c:v>17009</c:v>
                </c:pt>
                <c:pt idx="17010">
                  <c:v>17010</c:v>
                </c:pt>
                <c:pt idx="17011">
                  <c:v>17011</c:v>
                </c:pt>
                <c:pt idx="17012">
                  <c:v>17012</c:v>
                </c:pt>
                <c:pt idx="17013">
                  <c:v>17013</c:v>
                </c:pt>
                <c:pt idx="17014">
                  <c:v>17014</c:v>
                </c:pt>
                <c:pt idx="17015">
                  <c:v>17015</c:v>
                </c:pt>
                <c:pt idx="17016">
                  <c:v>17016</c:v>
                </c:pt>
                <c:pt idx="17017">
                  <c:v>17017</c:v>
                </c:pt>
                <c:pt idx="17018">
                  <c:v>17018</c:v>
                </c:pt>
                <c:pt idx="17019">
                  <c:v>17019</c:v>
                </c:pt>
                <c:pt idx="17020">
                  <c:v>17020</c:v>
                </c:pt>
                <c:pt idx="17021">
                  <c:v>17021</c:v>
                </c:pt>
                <c:pt idx="17022">
                  <c:v>17022</c:v>
                </c:pt>
                <c:pt idx="17023">
                  <c:v>17023</c:v>
                </c:pt>
                <c:pt idx="17024">
                  <c:v>17024</c:v>
                </c:pt>
                <c:pt idx="17025">
                  <c:v>17025</c:v>
                </c:pt>
                <c:pt idx="17026">
                  <c:v>17026</c:v>
                </c:pt>
                <c:pt idx="17027">
                  <c:v>17027</c:v>
                </c:pt>
                <c:pt idx="17028">
                  <c:v>17028</c:v>
                </c:pt>
                <c:pt idx="17029">
                  <c:v>17029</c:v>
                </c:pt>
                <c:pt idx="17030">
                  <c:v>17030</c:v>
                </c:pt>
                <c:pt idx="17031">
                  <c:v>17031</c:v>
                </c:pt>
                <c:pt idx="17032">
                  <c:v>17032</c:v>
                </c:pt>
                <c:pt idx="17033">
                  <c:v>17033</c:v>
                </c:pt>
                <c:pt idx="17034">
                  <c:v>17034</c:v>
                </c:pt>
                <c:pt idx="17035">
                  <c:v>17035</c:v>
                </c:pt>
                <c:pt idx="17036">
                  <c:v>17036</c:v>
                </c:pt>
                <c:pt idx="17037">
                  <c:v>17037</c:v>
                </c:pt>
                <c:pt idx="17038">
                  <c:v>17038</c:v>
                </c:pt>
                <c:pt idx="17039">
                  <c:v>17039</c:v>
                </c:pt>
                <c:pt idx="17040">
                  <c:v>17040</c:v>
                </c:pt>
                <c:pt idx="17041">
                  <c:v>17041</c:v>
                </c:pt>
                <c:pt idx="17042">
                  <c:v>17042</c:v>
                </c:pt>
                <c:pt idx="17043">
                  <c:v>17043</c:v>
                </c:pt>
                <c:pt idx="17044">
                  <c:v>17044</c:v>
                </c:pt>
                <c:pt idx="17045">
                  <c:v>17045</c:v>
                </c:pt>
                <c:pt idx="17046">
                  <c:v>17046</c:v>
                </c:pt>
                <c:pt idx="17047">
                  <c:v>17047</c:v>
                </c:pt>
                <c:pt idx="17048">
                  <c:v>17048</c:v>
                </c:pt>
                <c:pt idx="17049">
                  <c:v>17049</c:v>
                </c:pt>
                <c:pt idx="17050">
                  <c:v>17050</c:v>
                </c:pt>
                <c:pt idx="17051">
                  <c:v>17051</c:v>
                </c:pt>
                <c:pt idx="17052">
                  <c:v>17052</c:v>
                </c:pt>
                <c:pt idx="17053">
                  <c:v>17053</c:v>
                </c:pt>
                <c:pt idx="17054">
                  <c:v>17054</c:v>
                </c:pt>
                <c:pt idx="17055">
                  <c:v>17055</c:v>
                </c:pt>
                <c:pt idx="17056">
                  <c:v>17056</c:v>
                </c:pt>
                <c:pt idx="17057">
                  <c:v>17057</c:v>
                </c:pt>
                <c:pt idx="17058">
                  <c:v>17058</c:v>
                </c:pt>
                <c:pt idx="17059">
                  <c:v>17059</c:v>
                </c:pt>
                <c:pt idx="17060">
                  <c:v>17060</c:v>
                </c:pt>
                <c:pt idx="17061">
                  <c:v>17061</c:v>
                </c:pt>
                <c:pt idx="17062">
                  <c:v>17062</c:v>
                </c:pt>
                <c:pt idx="17063">
                  <c:v>17063</c:v>
                </c:pt>
                <c:pt idx="17064">
                  <c:v>17064</c:v>
                </c:pt>
                <c:pt idx="17065">
                  <c:v>17065</c:v>
                </c:pt>
                <c:pt idx="17066">
                  <c:v>17066</c:v>
                </c:pt>
                <c:pt idx="17067">
                  <c:v>17067</c:v>
                </c:pt>
                <c:pt idx="17068">
                  <c:v>17068</c:v>
                </c:pt>
                <c:pt idx="17069">
                  <c:v>17069</c:v>
                </c:pt>
                <c:pt idx="17070">
                  <c:v>17070</c:v>
                </c:pt>
                <c:pt idx="17071">
                  <c:v>17071</c:v>
                </c:pt>
                <c:pt idx="17072">
                  <c:v>17072</c:v>
                </c:pt>
                <c:pt idx="17073">
                  <c:v>17073</c:v>
                </c:pt>
                <c:pt idx="17074">
                  <c:v>17074</c:v>
                </c:pt>
                <c:pt idx="17075">
                  <c:v>17075</c:v>
                </c:pt>
                <c:pt idx="17076">
                  <c:v>17076</c:v>
                </c:pt>
                <c:pt idx="17077">
                  <c:v>17077</c:v>
                </c:pt>
                <c:pt idx="17078">
                  <c:v>17078</c:v>
                </c:pt>
                <c:pt idx="17079">
                  <c:v>17079</c:v>
                </c:pt>
                <c:pt idx="17080">
                  <c:v>17080</c:v>
                </c:pt>
                <c:pt idx="17081">
                  <c:v>17081</c:v>
                </c:pt>
                <c:pt idx="17082">
                  <c:v>17082</c:v>
                </c:pt>
                <c:pt idx="17083">
                  <c:v>17083</c:v>
                </c:pt>
                <c:pt idx="17084">
                  <c:v>17084</c:v>
                </c:pt>
                <c:pt idx="17085">
                  <c:v>17085</c:v>
                </c:pt>
                <c:pt idx="17086">
                  <c:v>17086</c:v>
                </c:pt>
                <c:pt idx="17087">
                  <c:v>17087</c:v>
                </c:pt>
                <c:pt idx="17088">
                  <c:v>17088</c:v>
                </c:pt>
                <c:pt idx="17089">
                  <c:v>17089</c:v>
                </c:pt>
                <c:pt idx="17090">
                  <c:v>17090</c:v>
                </c:pt>
                <c:pt idx="17091">
                  <c:v>17091</c:v>
                </c:pt>
                <c:pt idx="17092">
                  <c:v>17092</c:v>
                </c:pt>
                <c:pt idx="17093">
                  <c:v>17093</c:v>
                </c:pt>
                <c:pt idx="17094">
                  <c:v>17094</c:v>
                </c:pt>
                <c:pt idx="17095">
                  <c:v>17095</c:v>
                </c:pt>
                <c:pt idx="17096">
                  <c:v>17096</c:v>
                </c:pt>
                <c:pt idx="17097">
                  <c:v>17097</c:v>
                </c:pt>
                <c:pt idx="17098">
                  <c:v>17098</c:v>
                </c:pt>
                <c:pt idx="17099">
                  <c:v>17099</c:v>
                </c:pt>
                <c:pt idx="17100">
                  <c:v>17100</c:v>
                </c:pt>
                <c:pt idx="17101">
                  <c:v>17101</c:v>
                </c:pt>
                <c:pt idx="17102">
                  <c:v>17102</c:v>
                </c:pt>
                <c:pt idx="17103">
                  <c:v>17103</c:v>
                </c:pt>
                <c:pt idx="17104">
                  <c:v>17104</c:v>
                </c:pt>
                <c:pt idx="17105">
                  <c:v>17105</c:v>
                </c:pt>
                <c:pt idx="17106">
                  <c:v>17106</c:v>
                </c:pt>
                <c:pt idx="17107">
                  <c:v>17107</c:v>
                </c:pt>
                <c:pt idx="17108">
                  <c:v>17108</c:v>
                </c:pt>
                <c:pt idx="17109">
                  <c:v>17109</c:v>
                </c:pt>
                <c:pt idx="17110">
                  <c:v>17110</c:v>
                </c:pt>
                <c:pt idx="17111">
                  <c:v>17111</c:v>
                </c:pt>
                <c:pt idx="17112">
                  <c:v>17112</c:v>
                </c:pt>
                <c:pt idx="17113">
                  <c:v>17113</c:v>
                </c:pt>
                <c:pt idx="17114">
                  <c:v>17114</c:v>
                </c:pt>
                <c:pt idx="17115">
                  <c:v>17115</c:v>
                </c:pt>
                <c:pt idx="17116">
                  <c:v>17116</c:v>
                </c:pt>
                <c:pt idx="17117">
                  <c:v>17117</c:v>
                </c:pt>
                <c:pt idx="17118">
                  <c:v>17118</c:v>
                </c:pt>
                <c:pt idx="17119">
                  <c:v>17119</c:v>
                </c:pt>
                <c:pt idx="17120">
                  <c:v>17120</c:v>
                </c:pt>
                <c:pt idx="17121">
                  <c:v>17121</c:v>
                </c:pt>
                <c:pt idx="17122">
                  <c:v>17122</c:v>
                </c:pt>
                <c:pt idx="17123">
                  <c:v>17123</c:v>
                </c:pt>
                <c:pt idx="17124">
                  <c:v>17124</c:v>
                </c:pt>
                <c:pt idx="17125">
                  <c:v>17125</c:v>
                </c:pt>
                <c:pt idx="17126">
                  <c:v>17126</c:v>
                </c:pt>
                <c:pt idx="17127">
                  <c:v>17127</c:v>
                </c:pt>
                <c:pt idx="17128">
                  <c:v>17128</c:v>
                </c:pt>
                <c:pt idx="17129">
                  <c:v>17129</c:v>
                </c:pt>
                <c:pt idx="17130">
                  <c:v>17130</c:v>
                </c:pt>
                <c:pt idx="17131">
                  <c:v>17131</c:v>
                </c:pt>
                <c:pt idx="17132">
                  <c:v>17132</c:v>
                </c:pt>
                <c:pt idx="17133">
                  <c:v>17133</c:v>
                </c:pt>
                <c:pt idx="17134">
                  <c:v>17134</c:v>
                </c:pt>
                <c:pt idx="17135">
                  <c:v>17135</c:v>
                </c:pt>
                <c:pt idx="17136">
                  <c:v>17136</c:v>
                </c:pt>
                <c:pt idx="17137">
                  <c:v>17137</c:v>
                </c:pt>
                <c:pt idx="17138">
                  <c:v>17138</c:v>
                </c:pt>
                <c:pt idx="17139">
                  <c:v>17139</c:v>
                </c:pt>
                <c:pt idx="17140">
                  <c:v>17140</c:v>
                </c:pt>
                <c:pt idx="17141">
                  <c:v>17141</c:v>
                </c:pt>
                <c:pt idx="17142">
                  <c:v>17142</c:v>
                </c:pt>
                <c:pt idx="17143">
                  <c:v>17143</c:v>
                </c:pt>
                <c:pt idx="17144">
                  <c:v>17144</c:v>
                </c:pt>
                <c:pt idx="17145">
                  <c:v>17145</c:v>
                </c:pt>
                <c:pt idx="17146">
                  <c:v>17146</c:v>
                </c:pt>
                <c:pt idx="17147">
                  <c:v>17147</c:v>
                </c:pt>
                <c:pt idx="17148">
                  <c:v>17148</c:v>
                </c:pt>
                <c:pt idx="17149">
                  <c:v>17149</c:v>
                </c:pt>
                <c:pt idx="17150">
                  <c:v>17150</c:v>
                </c:pt>
                <c:pt idx="17151">
                  <c:v>17151</c:v>
                </c:pt>
                <c:pt idx="17152">
                  <c:v>17152</c:v>
                </c:pt>
                <c:pt idx="17153">
                  <c:v>17153</c:v>
                </c:pt>
                <c:pt idx="17154">
                  <c:v>17154</c:v>
                </c:pt>
                <c:pt idx="17155">
                  <c:v>17155</c:v>
                </c:pt>
                <c:pt idx="17156">
                  <c:v>17156</c:v>
                </c:pt>
                <c:pt idx="17157">
                  <c:v>17157</c:v>
                </c:pt>
                <c:pt idx="17158">
                  <c:v>17158</c:v>
                </c:pt>
                <c:pt idx="17159">
                  <c:v>17159</c:v>
                </c:pt>
                <c:pt idx="17160">
                  <c:v>17160</c:v>
                </c:pt>
                <c:pt idx="17161">
                  <c:v>17161</c:v>
                </c:pt>
                <c:pt idx="17162">
                  <c:v>17162</c:v>
                </c:pt>
                <c:pt idx="17163">
                  <c:v>17163</c:v>
                </c:pt>
                <c:pt idx="17164">
                  <c:v>17164</c:v>
                </c:pt>
                <c:pt idx="17165">
                  <c:v>17165</c:v>
                </c:pt>
                <c:pt idx="17166">
                  <c:v>17166</c:v>
                </c:pt>
                <c:pt idx="17167">
                  <c:v>17167</c:v>
                </c:pt>
                <c:pt idx="17168">
                  <c:v>17168</c:v>
                </c:pt>
                <c:pt idx="17169">
                  <c:v>17169</c:v>
                </c:pt>
                <c:pt idx="17170">
                  <c:v>17170</c:v>
                </c:pt>
                <c:pt idx="17171">
                  <c:v>17171</c:v>
                </c:pt>
                <c:pt idx="17172">
                  <c:v>17172</c:v>
                </c:pt>
                <c:pt idx="17173">
                  <c:v>17173</c:v>
                </c:pt>
                <c:pt idx="17174">
                  <c:v>17174</c:v>
                </c:pt>
                <c:pt idx="17175">
                  <c:v>17175</c:v>
                </c:pt>
                <c:pt idx="17176">
                  <c:v>17176</c:v>
                </c:pt>
                <c:pt idx="17177">
                  <c:v>17177</c:v>
                </c:pt>
                <c:pt idx="17178">
                  <c:v>17178</c:v>
                </c:pt>
                <c:pt idx="17179">
                  <c:v>17179</c:v>
                </c:pt>
                <c:pt idx="17180">
                  <c:v>17180</c:v>
                </c:pt>
                <c:pt idx="17181">
                  <c:v>17181</c:v>
                </c:pt>
                <c:pt idx="17182">
                  <c:v>17182</c:v>
                </c:pt>
                <c:pt idx="17183">
                  <c:v>17183</c:v>
                </c:pt>
                <c:pt idx="17184">
                  <c:v>17184</c:v>
                </c:pt>
                <c:pt idx="17185">
                  <c:v>17185</c:v>
                </c:pt>
                <c:pt idx="17186">
                  <c:v>17186</c:v>
                </c:pt>
                <c:pt idx="17187">
                  <c:v>17187</c:v>
                </c:pt>
                <c:pt idx="17188">
                  <c:v>17188</c:v>
                </c:pt>
                <c:pt idx="17189">
                  <c:v>17189</c:v>
                </c:pt>
                <c:pt idx="17190">
                  <c:v>17190</c:v>
                </c:pt>
                <c:pt idx="17191">
                  <c:v>17191</c:v>
                </c:pt>
                <c:pt idx="17192">
                  <c:v>17192</c:v>
                </c:pt>
                <c:pt idx="17193">
                  <c:v>17193</c:v>
                </c:pt>
                <c:pt idx="17194">
                  <c:v>17194</c:v>
                </c:pt>
                <c:pt idx="17195">
                  <c:v>17195</c:v>
                </c:pt>
                <c:pt idx="17196">
                  <c:v>17196</c:v>
                </c:pt>
                <c:pt idx="17197">
                  <c:v>17197</c:v>
                </c:pt>
                <c:pt idx="17198">
                  <c:v>17198</c:v>
                </c:pt>
                <c:pt idx="17199">
                  <c:v>17199</c:v>
                </c:pt>
                <c:pt idx="17200">
                  <c:v>17200</c:v>
                </c:pt>
                <c:pt idx="17201">
                  <c:v>17201</c:v>
                </c:pt>
                <c:pt idx="17202">
                  <c:v>17202</c:v>
                </c:pt>
                <c:pt idx="17203">
                  <c:v>17203</c:v>
                </c:pt>
                <c:pt idx="17204">
                  <c:v>17204</c:v>
                </c:pt>
                <c:pt idx="17205">
                  <c:v>17205</c:v>
                </c:pt>
                <c:pt idx="17206">
                  <c:v>17206</c:v>
                </c:pt>
                <c:pt idx="17207">
                  <c:v>17207</c:v>
                </c:pt>
                <c:pt idx="17208">
                  <c:v>17208</c:v>
                </c:pt>
                <c:pt idx="17209">
                  <c:v>17209</c:v>
                </c:pt>
                <c:pt idx="17210">
                  <c:v>17210</c:v>
                </c:pt>
                <c:pt idx="17211">
                  <c:v>17211</c:v>
                </c:pt>
                <c:pt idx="17212">
                  <c:v>17212</c:v>
                </c:pt>
                <c:pt idx="17213">
                  <c:v>17213</c:v>
                </c:pt>
                <c:pt idx="17214">
                  <c:v>17214</c:v>
                </c:pt>
                <c:pt idx="17215">
                  <c:v>17215</c:v>
                </c:pt>
                <c:pt idx="17216">
                  <c:v>17216</c:v>
                </c:pt>
                <c:pt idx="17217">
                  <c:v>17217</c:v>
                </c:pt>
                <c:pt idx="17218">
                  <c:v>17218</c:v>
                </c:pt>
                <c:pt idx="17219">
                  <c:v>17219</c:v>
                </c:pt>
                <c:pt idx="17220">
                  <c:v>17220</c:v>
                </c:pt>
                <c:pt idx="17221">
                  <c:v>17221</c:v>
                </c:pt>
                <c:pt idx="17222">
                  <c:v>17222</c:v>
                </c:pt>
                <c:pt idx="17223">
                  <c:v>17223</c:v>
                </c:pt>
                <c:pt idx="17224">
                  <c:v>17224</c:v>
                </c:pt>
                <c:pt idx="17225">
                  <c:v>17225</c:v>
                </c:pt>
                <c:pt idx="17226">
                  <c:v>17226</c:v>
                </c:pt>
                <c:pt idx="17227">
                  <c:v>17227</c:v>
                </c:pt>
                <c:pt idx="17228">
                  <c:v>17228</c:v>
                </c:pt>
                <c:pt idx="17229">
                  <c:v>17229</c:v>
                </c:pt>
                <c:pt idx="17230">
                  <c:v>17230</c:v>
                </c:pt>
                <c:pt idx="17231">
                  <c:v>17231</c:v>
                </c:pt>
                <c:pt idx="17232">
                  <c:v>17232</c:v>
                </c:pt>
                <c:pt idx="17233">
                  <c:v>17233</c:v>
                </c:pt>
                <c:pt idx="17234">
                  <c:v>17234</c:v>
                </c:pt>
                <c:pt idx="17235">
                  <c:v>17235</c:v>
                </c:pt>
                <c:pt idx="17236">
                  <c:v>17236</c:v>
                </c:pt>
                <c:pt idx="17237">
                  <c:v>17237</c:v>
                </c:pt>
                <c:pt idx="17238">
                  <c:v>17238</c:v>
                </c:pt>
                <c:pt idx="17239">
                  <c:v>17239</c:v>
                </c:pt>
                <c:pt idx="17240">
                  <c:v>17240</c:v>
                </c:pt>
                <c:pt idx="17241">
                  <c:v>17241</c:v>
                </c:pt>
                <c:pt idx="17242">
                  <c:v>17242</c:v>
                </c:pt>
                <c:pt idx="17243">
                  <c:v>17243</c:v>
                </c:pt>
                <c:pt idx="17244">
                  <c:v>17244</c:v>
                </c:pt>
                <c:pt idx="17245">
                  <c:v>17245</c:v>
                </c:pt>
                <c:pt idx="17246">
                  <c:v>17246</c:v>
                </c:pt>
                <c:pt idx="17247">
                  <c:v>17247</c:v>
                </c:pt>
                <c:pt idx="17248">
                  <c:v>17248</c:v>
                </c:pt>
                <c:pt idx="17249">
                  <c:v>17249</c:v>
                </c:pt>
                <c:pt idx="17250">
                  <c:v>17250</c:v>
                </c:pt>
                <c:pt idx="17251">
                  <c:v>17251</c:v>
                </c:pt>
                <c:pt idx="17252">
                  <c:v>17252</c:v>
                </c:pt>
                <c:pt idx="17253">
                  <c:v>17253</c:v>
                </c:pt>
                <c:pt idx="17254">
                  <c:v>17254</c:v>
                </c:pt>
                <c:pt idx="17255">
                  <c:v>17255</c:v>
                </c:pt>
                <c:pt idx="17256">
                  <c:v>17256</c:v>
                </c:pt>
                <c:pt idx="17257">
                  <c:v>17257</c:v>
                </c:pt>
                <c:pt idx="17258">
                  <c:v>17258</c:v>
                </c:pt>
                <c:pt idx="17259">
                  <c:v>17259</c:v>
                </c:pt>
                <c:pt idx="17260">
                  <c:v>17260</c:v>
                </c:pt>
                <c:pt idx="17261">
                  <c:v>17261</c:v>
                </c:pt>
                <c:pt idx="17262">
                  <c:v>17262</c:v>
                </c:pt>
                <c:pt idx="17263">
                  <c:v>17263</c:v>
                </c:pt>
                <c:pt idx="17264">
                  <c:v>17264</c:v>
                </c:pt>
                <c:pt idx="17265">
                  <c:v>17265</c:v>
                </c:pt>
                <c:pt idx="17266">
                  <c:v>17266</c:v>
                </c:pt>
                <c:pt idx="17267">
                  <c:v>17267</c:v>
                </c:pt>
                <c:pt idx="17268">
                  <c:v>17268</c:v>
                </c:pt>
                <c:pt idx="17269">
                  <c:v>17269</c:v>
                </c:pt>
                <c:pt idx="17270">
                  <c:v>17270</c:v>
                </c:pt>
                <c:pt idx="17271">
                  <c:v>17271</c:v>
                </c:pt>
                <c:pt idx="17272">
                  <c:v>17272</c:v>
                </c:pt>
                <c:pt idx="17273">
                  <c:v>17273</c:v>
                </c:pt>
                <c:pt idx="17274">
                  <c:v>17274</c:v>
                </c:pt>
                <c:pt idx="17275">
                  <c:v>17275</c:v>
                </c:pt>
                <c:pt idx="17276">
                  <c:v>17276</c:v>
                </c:pt>
                <c:pt idx="17277">
                  <c:v>17277</c:v>
                </c:pt>
                <c:pt idx="17278">
                  <c:v>17278</c:v>
                </c:pt>
                <c:pt idx="17279">
                  <c:v>17279</c:v>
                </c:pt>
                <c:pt idx="17280">
                  <c:v>17280</c:v>
                </c:pt>
                <c:pt idx="17281">
                  <c:v>17281</c:v>
                </c:pt>
                <c:pt idx="17282">
                  <c:v>17282</c:v>
                </c:pt>
                <c:pt idx="17283">
                  <c:v>17283</c:v>
                </c:pt>
                <c:pt idx="17284">
                  <c:v>17284</c:v>
                </c:pt>
                <c:pt idx="17285">
                  <c:v>17285</c:v>
                </c:pt>
                <c:pt idx="17286">
                  <c:v>17286</c:v>
                </c:pt>
                <c:pt idx="17287">
                  <c:v>17287</c:v>
                </c:pt>
                <c:pt idx="17288">
                  <c:v>17288</c:v>
                </c:pt>
                <c:pt idx="17289">
                  <c:v>17289</c:v>
                </c:pt>
                <c:pt idx="17290">
                  <c:v>17290</c:v>
                </c:pt>
                <c:pt idx="17291">
                  <c:v>17291</c:v>
                </c:pt>
                <c:pt idx="17292">
                  <c:v>17292</c:v>
                </c:pt>
                <c:pt idx="17293">
                  <c:v>17293</c:v>
                </c:pt>
                <c:pt idx="17294">
                  <c:v>17294</c:v>
                </c:pt>
                <c:pt idx="17295">
                  <c:v>17295</c:v>
                </c:pt>
                <c:pt idx="17296">
                  <c:v>17296</c:v>
                </c:pt>
                <c:pt idx="17297">
                  <c:v>17297</c:v>
                </c:pt>
                <c:pt idx="17298">
                  <c:v>17298</c:v>
                </c:pt>
                <c:pt idx="17299">
                  <c:v>17299</c:v>
                </c:pt>
                <c:pt idx="17300">
                  <c:v>17300</c:v>
                </c:pt>
                <c:pt idx="17301">
                  <c:v>17301</c:v>
                </c:pt>
                <c:pt idx="17302">
                  <c:v>17302</c:v>
                </c:pt>
                <c:pt idx="17303">
                  <c:v>17303</c:v>
                </c:pt>
                <c:pt idx="17304">
                  <c:v>17304</c:v>
                </c:pt>
                <c:pt idx="17305">
                  <c:v>17305</c:v>
                </c:pt>
                <c:pt idx="17306">
                  <c:v>17306</c:v>
                </c:pt>
                <c:pt idx="17307">
                  <c:v>17307</c:v>
                </c:pt>
                <c:pt idx="17308">
                  <c:v>17308</c:v>
                </c:pt>
                <c:pt idx="17309">
                  <c:v>17309</c:v>
                </c:pt>
                <c:pt idx="17310">
                  <c:v>17310</c:v>
                </c:pt>
                <c:pt idx="17311">
                  <c:v>17311</c:v>
                </c:pt>
                <c:pt idx="17312">
                  <c:v>17312</c:v>
                </c:pt>
                <c:pt idx="17313">
                  <c:v>17313</c:v>
                </c:pt>
                <c:pt idx="17314">
                  <c:v>17314</c:v>
                </c:pt>
                <c:pt idx="17315">
                  <c:v>17315</c:v>
                </c:pt>
                <c:pt idx="17316">
                  <c:v>17316</c:v>
                </c:pt>
                <c:pt idx="17317">
                  <c:v>17317</c:v>
                </c:pt>
                <c:pt idx="17318">
                  <c:v>17318</c:v>
                </c:pt>
                <c:pt idx="17319">
                  <c:v>17319</c:v>
                </c:pt>
                <c:pt idx="17320">
                  <c:v>17320</c:v>
                </c:pt>
                <c:pt idx="17321">
                  <c:v>17321</c:v>
                </c:pt>
                <c:pt idx="17322">
                  <c:v>17322</c:v>
                </c:pt>
                <c:pt idx="17323">
                  <c:v>17323</c:v>
                </c:pt>
                <c:pt idx="17324">
                  <c:v>17324</c:v>
                </c:pt>
                <c:pt idx="17325">
                  <c:v>17325</c:v>
                </c:pt>
                <c:pt idx="17326">
                  <c:v>17326</c:v>
                </c:pt>
                <c:pt idx="17327">
                  <c:v>17327</c:v>
                </c:pt>
                <c:pt idx="17328">
                  <c:v>17328</c:v>
                </c:pt>
                <c:pt idx="17329">
                  <c:v>17329</c:v>
                </c:pt>
                <c:pt idx="17330">
                  <c:v>17330</c:v>
                </c:pt>
                <c:pt idx="17331">
                  <c:v>17331</c:v>
                </c:pt>
                <c:pt idx="17332">
                  <c:v>17332</c:v>
                </c:pt>
                <c:pt idx="17333">
                  <c:v>17333</c:v>
                </c:pt>
                <c:pt idx="17334">
                  <c:v>17334</c:v>
                </c:pt>
                <c:pt idx="17335">
                  <c:v>17335</c:v>
                </c:pt>
                <c:pt idx="17336">
                  <c:v>17336</c:v>
                </c:pt>
                <c:pt idx="17337">
                  <c:v>17337</c:v>
                </c:pt>
                <c:pt idx="17338">
                  <c:v>17338</c:v>
                </c:pt>
                <c:pt idx="17339">
                  <c:v>17339</c:v>
                </c:pt>
                <c:pt idx="17340">
                  <c:v>17340</c:v>
                </c:pt>
                <c:pt idx="17341">
                  <c:v>17341</c:v>
                </c:pt>
                <c:pt idx="17342">
                  <c:v>17342</c:v>
                </c:pt>
                <c:pt idx="17343">
                  <c:v>17343</c:v>
                </c:pt>
                <c:pt idx="17344">
                  <c:v>17344</c:v>
                </c:pt>
                <c:pt idx="17345">
                  <c:v>17345</c:v>
                </c:pt>
                <c:pt idx="17346">
                  <c:v>17346</c:v>
                </c:pt>
                <c:pt idx="17347">
                  <c:v>17347</c:v>
                </c:pt>
                <c:pt idx="17348">
                  <c:v>17348</c:v>
                </c:pt>
                <c:pt idx="17349">
                  <c:v>17349</c:v>
                </c:pt>
                <c:pt idx="17350">
                  <c:v>17350</c:v>
                </c:pt>
                <c:pt idx="17351">
                  <c:v>17351</c:v>
                </c:pt>
                <c:pt idx="17352">
                  <c:v>17352</c:v>
                </c:pt>
                <c:pt idx="17353">
                  <c:v>17353</c:v>
                </c:pt>
                <c:pt idx="17354">
                  <c:v>17354</c:v>
                </c:pt>
                <c:pt idx="17355">
                  <c:v>17355</c:v>
                </c:pt>
                <c:pt idx="17356">
                  <c:v>17356</c:v>
                </c:pt>
                <c:pt idx="17357">
                  <c:v>17357</c:v>
                </c:pt>
                <c:pt idx="17358">
                  <c:v>17358</c:v>
                </c:pt>
                <c:pt idx="17359">
                  <c:v>17359</c:v>
                </c:pt>
                <c:pt idx="17360">
                  <c:v>17360</c:v>
                </c:pt>
                <c:pt idx="17361">
                  <c:v>17361</c:v>
                </c:pt>
                <c:pt idx="17362">
                  <c:v>17362</c:v>
                </c:pt>
                <c:pt idx="17363">
                  <c:v>17363</c:v>
                </c:pt>
                <c:pt idx="17364">
                  <c:v>17364</c:v>
                </c:pt>
                <c:pt idx="17365">
                  <c:v>17365</c:v>
                </c:pt>
                <c:pt idx="17366">
                  <c:v>17366</c:v>
                </c:pt>
                <c:pt idx="17367">
                  <c:v>17367</c:v>
                </c:pt>
                <c:pt idx="17368">
                  <c:v>17368</c:v>
                </c:pt>
                <c:pt idx="17369">
                  <c:v>17369</c:v>
                </c:pt>
                <c:pt idx="17370">
                  <c:v>17370</c:v>
                </c:pt>
                <c:pt idx="17371">
                  <c:v>17371</c:v>
                </c:pt>
                <c:pt idx="17372">
                  <c:v>17372</c:v>
                </c:pt>
                <c:pt idx="17373">
                  <c:v>17373</c:v>
                </c:pt>
                <c:pt idx="17374">
                  <c:v>17374</c:v>
                </c:pt>
                <c:pt idx="17375">
                  <c:v>17375</c:v>
                </c:pt>
                <c:pt idx="17376">
                  <c:v>17376</c:v>
                </c:pt>
                <c:pt idx="17377">
                  <c:v>17377</c:v>
                </c:pt>
                <c:pt idx="17378">
                  <c:v>17378</c:v>
                </c:pt>
                <c:pt idx="17379">
                  <c:v>17379</c:v>
                </c:pt>
                <c:pt idx="17380">
                  <c:v>17380</c:v>
                </c:pt>
                <c:pt idx="17381">
                  <c:v>17381</c:v>
                </c:pt>
                <c:pt idx="17382">
                  <c:v>17382</c:v>
                </c:pt>
                <c:pt idx="17383">
                  <c:v>17383</c:v>
                </c:pt>
                <c:pt idx="17384">
                  <c:v>17384</c:v>
                </c:pt>
                <c:pt idx="17385">
                  <c:v>17385</c:v>
                </c:pt>
                <c:pt idx="17386">
                  <c:v>17386</c:v>
                </c:pt>
                <c:pt idx="17387">
                  <c:v>17387</c:v>
                </c:pt>
                <c:pt idx="17388">
                  <c:v>17388</c:v>
                </c:pt>
                <c:pt idx="17389">
                  <c:v>17389</c:v>
                </c:pt>
                <c:pt idx="17390">
                  <c:v>17390</c:v>
                </c:pt>
                <c:pt idx="17391">
                  <c:v>17391</c:v>
                </c:pt>
                <c:pt idx="17392">
                  <c:v>17392</c:v>
                </c:pt>
                <c:pt idx="17393">
                  <c:v>17393</c:v>
                </c:pt>
                <c:pt idx="17394">
                  <c:v>17394</c:v>
                </c:pt>
                <c:pt idx="17395">
                  <c:v>17395</c:v>
                </c:pt>
                <c:pt idx="17396">
                  <c:v>17396</c:v>
                </c:pt>
                <c:pt idx="17397">
                  <c:v>17397</c:v>
                </c:pt>
                <c:pt idx="17398">
                  <c:v>17398</c:v>
                </c:pt>
                <c:pt idx="17399">
                  <c:v>17399</c:v>
                </c:pt>
                <c:pt idx="17400">
                  <c:v>17400</c:v>
                </c:pt>
                <c:pt idx="17401">
                  <c:v>17401</c:v>
                </c:pt>
                <c:pt idx="17402">
                  <c:v>17402</c:v>
                </c:pt>
                <c:pt idx="17403">
                  <c:v>17403</c:v>
                </c:pt>
                <c:pt idx="17404">
                  <c:v>17404</c:v>
                </c:pt>
                <c:pt idx="17405">
                  <c:v>17405</c:v>
                </c:pt>
                <c:pt idx="17406">
                  <c:v>17406</c:v>
                </c:pt>
                <c:pt idx="17407">
                  <c:v>17407</c:v>
                </c:pt>
                <c:pt idx="17408">
                  <c:v>17408</c:v>
                </c:pt>
                <c:pt idx="17409">
                  <c:v>17409</c:v>
                </c:pt>
                <c:pt idx="17410">
                  <c:v>17410</c:v>
                </c:pt>
                <c:pt idx="17411">
                  <c:v>17411</c:v>
                </c:pt>
                <c:pt idx="17412">
                  <c:v>17412</c:v>
                </c:pt>
                <c:pt idx="17413">
                  <c:v>17413</c:v>
                </c:pt>
                <c:pt idx="17414">
                  <c:v>17414</c:v>
                </c:pt>
                <c:pt idx="17415">
                  <c:v>17415</c:v>
                </c:pt>
                <c:pt idx="17416">
                  <c:v>17416</c:v>
                </c:pt>
                <c:pt idx="17417">
                  <c:v>17417</c:v>
                </c:pt>
                <c:pt idx="17418">
                  <c:v>17418</c:v>
                </c:pt>
                <c:pt idx="17419">
                  <c:v>17419</c:v>
                </c:pt>
                <c:pt idx="17420">
                  <c:v>17420</c:v>
                </c:pt>
                <c:pt idx="17421">
                  <c:v>17421</c:v>
                </c:pt>
                <c:pt idx="17422">
                  <c:v>17422</c:v>
                </c:pt>
                <c:pt idx="17423">
                  <c:v>17423</c:v>
                </c:pt>
                <c:pt idx="17424">
                  <c:v>17424</c:v>
                </c:pt>
                <c:pt idx="17425">
                  <c:v>17425</c:v>
                </c:pt>
                <c:pt idx="17426">
                  <c:v>17426</c:v>
                </c:pt>
                <c:pt idx="17427">
                  <c:v>17427</c:v>
                </c:pt>
                <c:pt idx="17428">
                  <c:v>17428</c:v>
                </c:pt>
                <c:pt idx="17429">
                  <c:v>17429</c:v>
                </c:pt>
                <c:pt idx="17430">
                  <c:v>17430</c:v>
                </c:pt>
                <c:pt idx="17431">
                  <c:v>17431</c:v>
                </c:pt>
                <c:pt idx="17432">
                  <c:v>17432</c:v>
                </c:pt>
                <c:pt idx="17433">
                  <c:v>17433</c:v>
                </c:pt>
                <c:pt idx="17434">
                  <c:v>17434</c:v>
                </c:pt>
                <c:pt idx="17435">
                  <c:v>17435</c:v>
                </c:pt>
                <c:pt idx="17436">
                  <c:v>17436</c:v>
                </c:pt>
                <c:pt idx="17437">
                  <c:v>17437</c:v>
                </c:pt>
                <c:pt idx="17438">
                  <c:v>17438</c:v>
                </c:pt>
                <c:pt idx="17439">
                  <c:v>17439</c:v>
                </c:pt>
                <c:pt idx="17440">
                  <c:v>17440</c:v>
                </c:pt>
                <c:pt idx="17441">
                  <c:v>17441</c:v>
                </c:pt>
                <c:pt idx="17442">
                  <c:v>17442</c:v>
                </c:pt>
                <c:pt idx="17443">
                  <c:v>17443</c:v>
                </c:pt>
                <c:pt idx="17444">
                  <c:v>17444</c:v>
                </c:pt>
                <c:pt idx="17445">
                  <c:v>17445</c:v>
                </c:pt>
                <c:pt idx="17446">
                  <c:v>17446</c:v>
                </c:pt>
                <c:pt idx="17447">
                  <c:v>17447</c:v>
                </c:pt>
                <c:pt idx="17448">
                  <c:v>17448</c:v>
                </c:pt>
                <c:pt idx="17449">
                  <c:v>17449</c:v>
                </c:pt>
                <c:pt idx="17450">
                  <c:v>17450</c:v>
                </c:pt>
                <c:pt idx="17451">
                  <c:v>17451</c:v>
                </c:pt>
                <c:pt idx="17452">
                  <c:v>17452</c:v>
                </c:pt>
                <c:pt idx="17453">
                  <c:v>17453</c:v>
                </c:pt>
                <c:pt idx="17454">
                  <c:v>17454</c:v>
                </c:pt>
                <c:pt idx="17455">
                  <c:v>17455</c:v>
                </c:pt>
                <c:pt idx="17456">
                  <c:v>17456</c:v>
                </c:pt>
                <c:pt idx="17457">
                  <c:v>17457</c:v>
                </c:pt>
                <c:pt idx="17458">
                  <c:v>17458</c:v>
                </c:pt>
                <c:pt idx="17459">
                  <c:v>17459</c:v>
                </c:pt>
                <c:pt idx="17460">
                  <c:v>17460</c:v>
                </c:pt>
                <c:pt idx="17461">
                  <c:v>17461</c:v>
                </c:pt>
                <c:pt idx="17462">
                  <c:v>17462</c:v>
                </c:pt>
                <c:pt idx="17463">
                  <c:v>17463</c:v>
                </c:pt>
                <c:pt idx="17464">
                  <c:v>17464</c:v>
                </c:pt>
                <c:pt idx="17465">
                  <c:v>17465</c:v>
                </c:pt>
                <c:pt idx="17466">
                  <c:v>17466</c:v>
                </c:pt>
                <c:pt idx="17467">
                  <c:v>17467</c:v>
                </c:pt>
                <c:pt idx="17468">
                  <c:v>17468</c:v>
                </c:pt>
                <c:pt idx="17469">
                  <c:v>17469</c:v>
                </c:pt>
                <c:pt idx="17470">
                  <c:v>17470</c:v>
                </c:pt>
                <c:pt idx="17471">
                  <c:v>17471</c:v>
                </c:pt>
                <c:pt idx="17472">
                  <c:v>17472</c:v>
                </c:pt>
                <c:pt idx="17473">
                  <c:v>17473</c:v>
                </c:pt>
                <c:pt idx="17474">
                  <c:v>17474</c:v>
                </c:pt>
                <c:pt idx="17475">
                  <c:v>17475</c:v>
                </c:pt>
                <c:pt idx="17476">
                  <c:v>17476</c:v>
                </c:pt>
                <c:pt idx="17477">
                  <c:v>17477</c:v>
                </c:pt>
                <c:pt idx="17478">
                  <c:v>17478</c:v>
                </c:pt>
                <c:pt idx="17479">
                  <c:v>17479</c:v>
                </c:pt>
                <c:pt idx="17480">
                  <c:v>17480</c:v>
                </c:pt>
                <c:pt idx="17481">
                  <c:v>17481</c:v>
                </c:pt>
                <c:pt idx="17482">
                  <c:v>17482</c:v>
                </c:pt>
                <c:pt idx="17483">
                  <c:v>17483</c:v>
                </c:pt>
                <c:pt idx="17484">
                  <c:v>17484</c:v>
                </c:pt>
                <c:pt idx="17485">
                  <c:v>17485</c:v>
                </c:pt>
                <c:pt idx="17486">
                  <c:v>17486</c:v>
                </c:pt>
                <c:pt idx="17487">
                  <c:v>17487</c:v>
                </c:pt>
                <c:pt idx="17488">
                  <c:v>17488</c:v>
                </c:pt>
                <c:pt idx="17489">
                  <c:v>17489</c:v>
                </c:pt>
                <c:pt idx="17490">
                  <c:v>17490</c:v>
                </c:pt>
                <c:pt idx="17491">
                  <c:v>17491</c:v>
                </c:pt>
                <c:pt idx="17492">
                  <c:v>17492</c:v>
                </c:pt>
                <c:pt idx="17493">
                  <c:v>17493</c:v>
                </c:pt>
                <c:pt idx="17494">
                  <c:v>17494</c:v>
                </c:pt>
                <c:pt idx="17495">
                  <c:v>17495</c:v>
                </c:pt>
                <c:pt idx="17496">
                  <c:v>17496</c:v>
                </c:pt>
                <c:pt idx="17497">
                  <c:v>17497</c:v>
                </c:pt>
                <c:pt idx="17498">
                  <c:v>17498</c:v>
                </c:pt>
                <c:pt idx="17499">
                  <c:v>17499</c:v>
                </c:pt>
                <c:pt idx="17500">
                  <c:v>17500</c:v>
                </c:pt>
                <c:pt idx="17501">
                  <c:v>17501</c:v>
                </c:pt>
                <c:pt idx="17502">
                  <c:v>17502</c:v>
                </c:pt>
                <c:pt idx="17503">
                  <c:v>17503</c:v>
                </c:pt>
                <c:pt idx="17504">
                  <c:v>17504</c:v>
                </c:pt>
                <c:pt idx="17505">
                  <c:v>17505</c:v>
                </c:pt>
                <c:pt idx="17506">
                  <c:v>17506</c:v>
                </c:pt>
                <c:pt idx="17507">
                  <c:v>17507</c:v>
                </c:pt>
                <c:pt idx="17508">
                  <c:v>17508</c:v>
                </c:pt>
                <c:pt idx="17509">
                  <c:v>17509</c:v>
                </c:pt>
                <c:pt idx="17510">
                  <c:v>17510</c:v>
                </c:pt>
                <c:pt idx="17511">
                  <c:v>17511</c:v>
                </c:pt>
                <c:pt idx="17512">
                  <c:v>17512</c:v>
                </c:pt>
                <c:pt idx="17513">
                  <c:v>17513</c:v>
                </c:pt>
                <c:pt idx="17514">
                  <c:v>17514</c:v>
                </c:pt>
                <c:pt idx="17515">
                  <c:v>17515</c:v>
                </c:pt>
                <c:pt idx="17516">
                  <c:v>17516</c:v>
                </c:pt>
                <c:pt idx="17517">
                  <c:v>17517</c:v>
                </c:pt>
                <c:pt idx="17518">
                  <c:v>17518</c:v>
                </c:pt>
                <c:pt idx="17519">
                  <c:v>17519</c:v>
                </c:pt>
                <c:pt idx="17520">
                  <c:v>17520</c:v>
                </c:pt>
                <c:pt idx="17521">
                  <c:v>17521</c:v>
                </c:pt>
                <c:pt idx="17522">
                  <c:v>17522</c:v>
                </c:pt>
                <c:pt idx="17523">
                  <c:v>17523</c:v>
                </c:pt>
                <c:pt idx="17524">
                  <c:v>17524</c:v>
                </c:pt>
                <c:pt idx="17525">
                  <c:v>17525</c:v>
                </c:pt>
                <c:pt idx="17526">
                  <c:v>17526</c:v>
                </c:pt>
                <c:pt idx="17527">
                  <c:v>17527</c:v>
                </c:pt>
                <c:pt idx="17528">
                  <c:v>17528</c:v>
                </c:pt>
                <c:pt idx="17529">
                  <c:v>17529</c:v>
                </c:pt>
                <c:pt idx="17530">
                  <c:v>17530</c:v>
                </c:pt>
                <c:pt idx="17531">
                  <c:v>17531</c:v>
                </c:pt>
                <c:pt idx="17532">
                  <c:v>17532</c:v>
                </c:pt>
                <c:pt idx="17533">
                  <c:v>17533</c:v>
                </c:pt>
                <c:pt idx="17534">
                  <c:v>17534</c:v>
                </c:pt>
                <c:pt idx="17535">
                  <c:v>17535</c:v>
                </c:pt>
                <c:pt idx="17536">
                  <c:v>17536</c:v>
                </c:pt>
                <c:pt idx="17537">
                  <c:v>17537</c:v>
                </c:pt>
                <c:pt idx="17538">
                  <c:v>17538</c:v>
                </c:pt>
                <c:pt idx="17539">
                  <c:v>17539</c:v>
                </c:pt>
                <c:pt idx="17540">
                  <c:v>17540</c:v>
                </c:pt>
                <c:pt idx="17541">
                  <c:v>17541</c:v>
                </c:pt>
                <c:pt idx="17542">
                  <c:v>17542</c:v>
                </c:pt>
                <c:pt idx="17543">
                  <c:v>17543</c:v>
                </c:pt>
                <c:pt idx="17544">
                  <c:v>17544</c:v>
                </c:pt>
                <c:pt idx="17545">
                  <c:v>17545</c:v>
                </c:pt>
                <c:pt idx="17546">
                  <c:v>17546</c:v>
                </c:pt>
                <c:pt idx="17547">
                  <c:v>17547</c:v>
                </c:pt>
                <c:pt idx="17548">
                  <c:v>17548</c:v>
                </c:pt>
                <c:pt idx="17549">
                  <c:v>17549</c:v>
                </c:pt>
                <c:pt idx="17550">
                  <c:v>17550</c:v>
                </c:pt>
                <c:pt idx="17551">
                  <c:v>17551</c:v>
                </c:pt>
                <c:pt idx="17552">
                  <c:v>17552</c:v>
                </c:pt>
                <c:pt idx="17553">
                  <c:v>17553</c:v>
                </c:pt>
                <c:pt idx="17554">
                  <c:v>17554</c:v>
                </c:pt>
                <c:pt idx="17555">
                  <c:v>17555</c:v>
                </c:pt>
                <c:pt idx="17556">
                  <c:v>17556</c:v>
                </c:pt>
                <c:pt idx="17557">
                  <c:v>17557</c:v>
                </c:pt>
                <c:pt idx="17558">
                  <c:v>17558</c:v>
                </c:pt>
                <c:pt idx="17559">
                  <c:v>17559</c:v>
                </c:pt>
                <c:pt idx="17560">
                  <c:v>17560</c:v>
                </c:pt>
                <c:pt idx="17561">
                  <c:v>17561</c:v>
                </c:pt>
                <c:pt idx="17562">
                  <c:v>17562</c:v>
                </c:pt>
                <c:pt idx="17563">
                  <c:v>17563</c:v>
                </c:pt>
                <c:pt idx="17564">
                  <c:v>17564</c:v>
                </c:pt>
                <c:pt idx="17565">
                  <c:v>17565</c:v>
                </c:pt>
                <c:pt idx="17566">
                  <c:v>17566</c:v>
                </c:pt>
                <c:pt idx="17567">
                  <c:v>17567</c:v>
                </c:pt>
                <c:pt idx="17568">
                  <c:v>17568</c:v>
                </c:pt>
                <c:pt idx="17569">
                  <c:v>17569</c:v>
                </c:pt>
                <c:pt idx="17570">
                  <c:v>17570</c:v>
                </c:pt>
                <c:pt idx="17571">
                  <c:v>17571</c:v>
                </c:pt>
                <c:pt idx="17572">
                  <c:v>17572</c:v>
                </c:pt>
                <c:pt idx="17573">
                  <c:v>17573</c:v>
                </c:pt>
                <c:pt idx="17574">
                  <c:v>17574</c:v>
                </c:pt>
                <c:pt idx="17575">
                  <c:v>17575</c:v>
                </c:pt>
                <c:pt idx="17576">
                  <c:v>17576</c:v>
                </c:pt>
                <c:pt idx="17577">
                  <c:v>17577</c:v>
                </c:pt>
                <c:pt idx="17578">
                  <c:v>17578</c:v>
                </c:pt>
                <c:pt idx="17579">
                  <c:v>17579</c:v>
                </c:pt>
                <c:pt idx="17580">
                  <c:v>17580</c:v>
                </c:pt>
                <c:pt idx="17581">
                  <c:v>17581</c:v>
                </c:pt>
                <c:pt idx="17582">
                  <c:v>17582</c:v>
                </c:pt>
                <c:pt idx="17583">
                  <c:v>17583</c:v>
                </c:pt>
                <c:pt idx="17584">
                  <c:v>17584</c:v>
                </c:pt>
                <c:pt idx="17585">
                  <c:v>17585</c:v>
                </c:pt>
                <c:pt idx="17586">
                  <c:v>17586</c:v>
                </c:pt>
                <c:pt idx="17587">
                  <c:v>17587</c:v>
                </c:pt>
                <c:pt idx="17588">
                  <c:v>17588</c:v>
                </c:pt>
                <c:pt idx="17589">
                  <c:v>17589</c:v>
                </c:pt>
                <c:pt idx="17590">
                  <c:v>17590</c:v>
                </c:pt>
                <c:pt idx="17591">
                  <c:v>17591</c:v>
                </c:pt>
                <c:pt idx="17592">
                  <c:v>17592</c:v>
                </c:pt>
                <c:pt idx="17593">
                  <c:v>17593</c:v>
                </c:pt>
                <c:pt idx="17594">
                  <c:v>17594</c:v>
                </c:pt>
                <c:pt idx="17595">
                  <c:v>17595</c:v>
                </c:pt>
                <c:pt idx="17596">
                  <c:v>17596</c:v>
                </c:pt>
                <c:pt idx="17597">
                  <c:v>17597</c:v>
                </c:pt>
                <c:pt idx="17598">
                  <c:v>17598</c:v>
                </c:pt>
                <c:pt idx="17599">
                  <c:v>17599</c:v>
                </c:pt>
                <c:pt idx="17600">
                  <c:v>17600</c:v>
                </c:pt>
                <c:pt idx="17601">
                  <c:v>17601</c:v>
                </c:pt>
                <c:pt idx="17602">
                  <c:v>17602</c:v>
                </c:pt>
                <c:pt idx="17603">
                  <c:v>17603</c:v>
                </c:pt>
                <c:pt idx="17604">
                  <c:v>17604</c:v>
                </c:pt>
                <c:pt idx="17605">
                  <c:v>17605</c:v>
                </c:pt>
                <c:pt idx="17606">
                  <c:v>17606</c:v>
                </c:pt>
                <c:pt idx="17607">
                  <c:v>17607</c:v>
                </c:pt>
                <c:pt idx="17608">
                  <c:v>17608</c:v>
                </c:pt>
                <c:pt idx="17609">
                  <c:v>17609</c:v>
                </c:pt>
                <c:pt idx="17610">
                  <c:v>17610</c:v>
                </c:pt>
                <c:pt idx="17611">
                  <c:v>17611</c:v>
                </c:pt>
                <c:pt idx="17612">
                  <c:v>17612</c:v>
                </c:pt>
                <c:pt idx="17613">
                  <c:v>17613</c:v>
                </c:pt>
                <c:pt idx="17614">
                  <c:v>17614</c:v>
                </c:pt>
                <c:pt idx="17615">
                  <c:v>17615</c:v>
                </c:pt>
                <c:pt idx="17616">
                  <c:v>17616</c:v>
                </c:pt>
                <c:pt idx="17617">
                  <c:v>17617</c:v>
                </c:pt>
                <c:pt idx="17618">
                  <c:v>17618</c:v>
                </c:pt>
                <c:pt idx="17619">
                  <c:v>17619</c:v>
                </c:pt>
                <c:pt idx="17620">
                  <c:v>17620</c:v>
                </c:pt>
                <c:pt idx="17621">
                  <c:v>17621</c:v>
                </c:pt>
                <c:pt idx="17622">
                  <c:v>17622</c:v>
                </c:pt>
                <c:pt idx="17623">
                  <c:v>17623</c:v>
                </c:pt>
                <c:pt idx="17624">
                  <c:v>17624</c:v>
                </c:pt>
                <c:pt idx="17625">
                  <c:v>17625</c:v>
                </c:pt>
                <c:pt idx="17626">
                  <c:v>17626</c:v>
                </c:pt>
                <c:pt idx="17627">
                  <c:v>17627</c:v>
                </c:pt>
                <c:pt idx="17628">
                  <c:v>17628</c:v>
                </c:pt>
                <c:pt idx="17629">
                  <c:v>17629</c:v>
                </c:pt>
                <c:pt idx="17630">
                  <c:v>17630</c:v>
                </c:pt>
                <c:pt idx="17631">
                  <c:v>17631</c:v>
                </c:pt>
                <c:pt idx="17632">
                  <c:v>17632</c:v>
                </c:pt>
                <c:pt idx="17633">
                  <c:v>17633</c:v>
                </c:pt>
                <c:pt idx="17634">
                  <c:v>17634</c:v>
                </c:pt>
                <c:pt idx="17635">
                  <c:v>17635</c:v>
                </c:pt>
                <c:pt idx="17636">
                  <c:v>17636</c:v>
                </c:pt>
                <c:pt idx="17637">
                  <c:v>17637</c:v>
                </c:pt>
                <c:pt idx="17638">
                  <c:v>17638</c:v>
                </c:pt>
                <c:pt idx="17639">
                  <c:v>17639</c:v>
                </c:pt>
                <c:pt idx="17640">
                  <c:v>17640</c:v>
                </c:pt>
                <c:pt idx="17641">
                  <c:v>17641</c:v>
                </c:pt>
                <c:pt idx="17642">
                  <c:v>17642</c:v>
                </c:pt>
                <c:pt idx="17643">
                  <c:v>17643</c:v>
                </c:pt>
                <c:pt idx="17644">
                  <c:v>17644</c:v>
                </c:pt>
                <c:pt idx="17645">
                  <c:v>17645</c:v>
                </c:pt>
                <c:pt idx="17646">
                  <c:v>17646</c:v>
                </c:pt>
                <c:pt idx="17647">
                  <c:v>17647</c:v>
                </c:pt>
                <c:pt idx="17648">
                  <c:v>17648</c:v>
                </c:pt>
                <c:pt idx="17649">
                  <c:v>17649</c:v>
                </c:pt>
                <c:pt idx="17650">
                  <c:v>17650</c:v>
                </c:pt>
                <c:pt idx="17651">
                  <c:v>17651</c:v>
                </c:pt>
                <c:pt idx="17652">
                  <c:v>17652</c:v>
                </c:pt>
                <c:pt idx="17653">
                  <c:v>17653</c:v>
                </c:pt>
                <c:pt idx="17654">
                  <c:v>17654</c:v>
                </c:pt>
                <c:pt idx="17655">
                  <c:v>17655</c:v>
                </c:pt>
                <c:pt idx="17656">
                  <c:v>17656</c:v>
                </c:pt>
                <c:pt idx="17657">
                  <c:v>17657</c:v>
                </c:pt>
                <c:pt idx="17658">
                  <c:v>17658</c:v>
                </c:pt>
                <c:pt idx="17659">
                  <c:v>17659</c:v>
                </c:pt>
                <c:pt idx="17660">
                  <c:v>17660</c:v>
                </c:pt>
                <c:pt idx="17661">
                  <c:v>17661</c:v>
                </c:pt>
                <c:pt idx="17662">
                  <c:v>17662</c:v>
                </c:pt>
                <c:pt idx="17663">
                  <c:v>17663</c:v>
                </c:pt>
                <c:pt idx="17664">
                  <c:v>17664</c:v>
                </c:pt>
                <c:pt idx="17665">
                  <c:v>17665</c:v>
                </c:pt>
                <c:pt idx="17666">
                  <c:v>17666</c:v>
                </c:pt>
                <c:pt idx="17667">
                  <c:v>17667</c:v>
                </c:pt>
                <c:pt idx="17668">
                  <c:v>17668</c:v>
                </c:pt>
                <c:pt idx="17669">
                  <c:v>17669</c:v>
                </c:pt>
                <c:pt idx="17670">
                  <c:v>17670</c:v>
                </c:pt>
                <c:pt idx="17671">
                  <c:v>17671</c:v>
                </c:pt>
                <c:pt idx="17672">
                  <c:v>17672</c:v>
                </c:pt>
                <c:pt idx="17673">
                  <c:v>17673</c:v>
                </c:pt>
                <c:pt idx="17674">
                  <c:v>17674</c:v>
                </c:pt>
                <c:pt idx="17675">
                  <c:v>17675</c:v>
                </c:pt>
                <c:pt idx="17676">
                  <c:v>17676</c:v>
                </c:pt>
                <c:pt idx="17677">
                  <c:v>17677</c:v>
                </c:pt>
                <c:pt idx="17678">
                  <c:v>17678</c:v>
                </c:pt>
                <c:pt idx="17679">
                  <c:v>17679</c:v>
                </c:pt>
                <c:pt idx="17680">
                  <c:v>17680</c:v>
                </c:pt>
                <c:pt idx="17681">
                  <c:v>17681</c:v>
                </c:pt>
                <c:pt idx="17682">
                  <c:v>17682</c:v>
                </c:pt>
                <c:pt idx="17683">
                  <c:v>17683</c:v>
                </c:pt>
                <c:pt idx="17684">
                  <c:v>17684</c:v>
                </c:pt>
                <c:pt idx="17685">
                  <c:v>17685</c:v>
                </c:pt>
                <c:pt idx="17686">
                  <c:v>17686</c:v>
                </c:pt>
                <c:pt idx="17687">
                  <c:v>17687</c:v>
                </c:pt>
                <c:pt idx="17688">
                  <c:v>17688</c:v>
                </c:pt>
                <c:pt idx="17689">
                  <c:v>17689</c:v>
                </c:pt>
                <c:pt idx="17690">
                  <c:v>17690</c:v>
                </c:pt>
                <c:pt idx="17691">
                  <c:v>17691</c:v>
                </c:pt>
                <c:pt idx="17692">
                  <c:v>17692</c:v>
                </c:pt>
                <c:pt idx="17693">
                  <c:v>17693</c:v>
                </c:pt>
                <c:pt idx="17694">
                  <c:v>17694</c:v>
                </c:pt>
                <c:pt idx="17695">
                  <c:v>17695</c:v>
                </c:pt>
                <c:pt idx="17696">
                  <c:v>17696</c:v>
                </c:pt>
                <c:pt idx="17697">
                  <c:v>17697</c:v>
                </c:pt>
                <c:pt idx="17698">
                  <c:v>17698</c:v>
                </c:pt>
                <c:pt idx="17699">
                  <c:v>17699</c:v>
                </c:pt>
                <c:pt idx="17700">
                  <c:v>17700</c:v>
                </c:pt>
                <c:pt idx="17701">
                  <c:v>17701</c:v>
                </c:pt>
                <c:pt idx="17702">
                  <c:v>17702</c:v>
                </c:pt>
                <c:pt idx="17703">
                  <c:v>17703</c:v>
                </c:pt>
                <c:pt idx="17704">
                  <c:v>17704</c:v>
                </c:pt>
                <c:pt idx="17705">
                  <c:v>17705</c:v>
                </c:pt>
                <c:pt idx="17706">
                  <c:v>17706</c:v>
                </c:pt>
                <c:pt idx="17707">
                  <c:v>17707</c:v>
                </c:pt>
                <c:pt idx="17708">
                  <c:v>17708</c:v>
                </c:pt>
                <c:pt idx="17709">
                  <c:v>17709</c:v>
                </c:pt>
                <c:pt idx="17710">
                  <c:v>17710</c:v>
                </c:pt>
                <c:pt idx="17711">
                  <c:v>17711</c:v>
                </c:pt>
                <c:pt idx="17712">
                  <c:v>17712</c:v>
                </c:pt>
                <c:pt idx="17713">
                  <c:v>17713</c:v>
                </c:pt>
                <c:pt idx="17714">
                  <c:v>17714</c:v>
                </c:pt>
                <c:pt idx="17715">
                  <c:v>17715</c:v>
                </c:pt>
                <c:pt idx="17716">
                  <c:v>17716</c:v>
                </c:pt>
                <c:pt idx="17717">
                  <c:v>17717</c:v>
                </c:pt>
                <c:pt idx="17718">
                  <c:v>17718</c:v>
                </c:pt>
                <c:pt idx="17719">
                  <c:v>17719</c:v>
                </c:pt>
                <c:pt idx="17720">
                  <c:v>17720</c:v>
                </c:pt>
                <c:pt idx="17721">
                  <c:v>17721</c:v>
                </c:pt>
                <c:pt idx="17722">
                  <c:v>17722</c:v>
                </c:pt>
                <c:pt idx="17723">
                  <c:v>17723</c:v>
                </c:pt>
                <c:pt idx="17724">
                  <c:v>17724</c:v>
                </c:pt>
                <c:pt idx="17725">
                  <c:v>17725</c:v>
                </c:pt>
                <c:pt idx="17726">
                  <c:v>17726</c:v>
                </c:pt>
                <c:pt idx="17727">
                  <c:v>17727</c:v>
                </c:pt>
                <c:pt idx="17728">
                  <c:v>17728</c:v>
                </c:pt>
                <c:pt idx="17729">
                  <c:v>17729</c:v>
                </c:pt>
                <c:pt idx="17730">
                  <c:v>17730</c:v>
                </c:pt>
                <c:pt idx="17731">
                  <c:v>17731</c:v>
                </c:pt>
                <c:pt idx="17732">
                  <c:v>17732</c:v>
                </c:pt>
                <c:pt idx="17733">
                  <c:v>17733</c:v>
                </c:pt>
                <c:pt idx="17734">
                  <c:v>17734</c:v>
                </c:pt>
                <c:pt idx="17735">
                  <c:v>17735</c:v>
                </c:pt>
                <c:pt idx="17736">
                  <c:v>17736</c:v>
                </c:pt>
                <c:pt idx="17737">
                  <c:v>17737</c:v>
                </c:pt>
                <c:pt idx="17738">
                  <c:v>17738</c:v>
                </c:pt>
                <c:pt idx="17739">
                  <c:v>17739</c:v>
                </c:pt>
                <c:pt idx="17740">
                  <c:v>17740</c:v>
                </c:pt>
                <c:pt idx="17741">
                  <c:v>17741</c:v>
                </c:pt>
                <c:pt idx="17742">
                  <c:v>17742</c:v>
                </c:pt>
                <c:pt idx="17743">
                  <c:v>17743</c:v>
                </c:pt>
                <c:pt idx="17744">
                  <c:v>17744</c:v>
                </c:pt>
                <c:pt idx="17745">
                  <c:v>17745</c:v>
                </c:pt>
                <c:pt idx="17746">
                  <c:v>17746</c:v>
                </c:pt>
                <c:pt idx="17747">
                  <c:v>17747</c:v>
                </c:pt>
                <c:pt idx="17748">
                  <c:v>17748</c:v>
                </c:pt>
                <c:pt idx="17749">
                  <c:v>17749</c:v>
                </c:pt>
                <c:pt idx="17750">
                  <c:v>17750</c:v>
                </c:pt>
                <c:pt idx="17751">
                  <c:v>17751</c:v>
                </c:pt>
                <c:pt idx="17752">
                  <c:v>17752</c:v>
                </c:pt>
                <c:pt idx="17753">
                  <c:v>17753</c:v>
                </c:pt>
                <c:pt idx="17754">
                  <c:v>17754</c:v>
                </c:pt>
                <c:pt idx="17755">
                  <c:v>17755</c:v>
                </c:pt>
                <c:pt idx="17756">
                  <c:v>17756</c:v>
                </c:pt>
                <c:pt idx="17757">
                  <c:v>17757</c:v>
                </c:pt>
                <c:pt idx="17758">
                  <c:v>17758</c:v>
                </c:pt>
                <c:pt idx="17759">
                  <c:v>17759</c:v>
                </c:pt>
                <c:pt idx="17760">
                  <c:v>17760</c:v>
                </c:pt>
                <c:pt idx="17761">
                  <c:v>17761</c:v>
                </c:pt>
                <c:pt idx="17762">
                  <c:v>17762</c:v>
                </c:pt>
                <c:pt idx="17763">
                  <c:v>17763</c:v>
                </c:pt>
                <c:pt idx="17764">
                  <c:v>17764</c:v>
                </c:pt>
                <c:pt idx="17765">
                  <c:v>17765</c:v>
                </c:pt>
                <c:pt idx="17766">
                  <c:v>17766</c:v>
                </c:pt>
                <c:pt idx="17767">
                  <c:v>17767</c:v>
                </c:pt>
                <c:pt idx="17768">
                  <c:v>17768</c:v>
                </c:pt>
                <c:pt idx="17769">
                  <c:v>17769</c:v>
                </c:pt>
                <c:pt idx="17770">
                  <c:v>17770</c:v>
                </c:pt>
                <c:pt idx="17771">
                  <c:v>17771</c:v>
                </c:pt>
                <c:pt idx="17772">
                  <c:v>17772</c:v>
                </c:pt>
                <c:pt idx="17773">
                  <c:v>17773</c:v>
                </c:pt>
                <c:pt idx="17774">
                  <c:v>17774</c:v>
                </c:pt>
                <c:pt idx="17775">
                  <c:v>17775</c:v>
                </c:pt>
                <c:pt idx="17776">
                  <c:v>17776</c:v>
                </c:pt>
                <c:pt idx="17777">
                  <c:v>17777</c:v>
                </c:pt>
                <c:pt idx="17778">
                  <c:v>17778</c:v>
                </c:pt>
                <c:pt idx="17779">
                  <c:v>17779</c:v>
                </c:pt>
                <c:pt idx="17780">
                  <c:v>17780</c:v>
                </c:pt>
                <c:pt idx="17781">
                  <c:v>17781</c:v>
                </c:pt>
                <c:pt idx="17782">
                  <c:v>17782</c:v>
                </c:pt>
                <c:pt idx="17783">
                  <c:v>17783</c:v>
                </c:pt>
                <c:pt idx="17784">
                  <c:v>17784</c:v>
                </c:pt>
                <c:pt idx="17785">
                  <c:v>17785</c:v>
                </c:pt>
                <c:pt idx="17786">
                  <c:v>17786</c:v>
                </c:pt>
                <c:pt idx="17787">
                  <c:v>17787</c:v>
                </c:pt>
                <c:pt idx="17788">
                  <c:v>17788</c:v>
                </c:pt>
                <c:pt idx="17789">
                  <c:v>17789</c:v>
                </c:pt>
                <c:pt idx="17790">
                  <c:v>17790</c:v>
                </c:pt>
                <c:pt idx="17791">
                  <c:v>17791</c:v>
                </c:pt>
                <c:pt idx="17792">
                  <c:v>17792</c:v>
                </c:pt>
                <c:pt idx="17793">
                  <c:v>17793</c:v>
                </c:pt>
                <c:pt idx="17794">
                  <c:v>17794</c:v>
                </c:pt>
                <c:pt idx="17795">
                  <c:v>17795</c:v>
                </c:pt>
                <c:pt idx="17796">
                  <c:v>17796</c:v>
                </c:pt>
                <c:pt idx="17797">
                  <c:v>17797</c:v>
                </c:pt>
                <c:pt idx="17798">
                  <c:v>17798</c:v>
                </c:pt>
                <c:pt idx="17799">
                  <c:v>17799</c:v>
                </c:pt>
                <c:pt idx="17800">
                  <c:v>17800</c:v>
                </c:pt>
                <c:pt idx="17801">
                  <c:v>17801</c:v>
                </c:pt>
                <c:pt idx="17802">
                  <c:v>17802</c:v>
                </c:pt>
                <c:pt idx="17803">
                  <c:v>17803</c:v>
                </c:pt>
                <c:pt idx="17804">
                  <c:v>17804</c:v>
                </c:pt>
                <c:pt idx="17805">
                  <c:v>17805</c:v>
                </c:pt>
                <c:pt idx="17806">
                  <c:v>17806</c:v>
                </c:pt>
                <c:pt idx="17807">
                  <c:v>17807</c:v>
                </c:pt>
                <c:pt idx="17808">
                  <c:v>17808</c:v>
                </c:pt>
                <c:pt idx="17809">
                  <c:v>17809</c:v>
                </c:pt>
                <c:pt idx="17810">
                  <c:v>17810</c:v>
                </c:pt>
                <c:pt idx="17811">
                  <c:v>17811</c:v>
                </c:pt>
                <c:pt idx="17812">
                  <c:v>17812</c:v>
                </c:pt>
                <c:pt idx="17813">
                  <c:v>17813</c:v>
                </c:pt>
                <c:pt idx="17814">
                  <c:v>17814</c:v>
                </c:pt>
                <c:pt idx="17815">
                  <c:v>17815</c:v>
                </c:pt>
                <c:pt idx="17816">
                  <c:v>17816</c:v>
                </c:pt>
                <c:pt idx="17817">
                  <c:v>17817</c:v>
                </c:pt>
                <c:pt idx="17818">
                  <c:v>17818</c:v>
                </c:pt>
                <c:pt idx="17819">
                  <c:v>17819</c:v>
                </c:pt>
                <c:pt idx="17820">
                  <c:v>17820</c:v>
                </c:pt>
                <c:pt idx="17821">
                  <c:v>17821</c:v>
                </c:pt>
                <c:pt idx="17822">
                  <c:v>17822</c:v>
                </c:pt>
                <c:pt idx="17823">
                  <c:v>17823</c:v>
                </c:pt>
                <c:pt idx="17824">
                  <c:v>17824</c:v>
                </c:pt>
                <c:pt idx="17825">
                  <c:v>17825</c:v>
                </c:pt>
                <c:pt idx="17826">
                  <c:v>17826</c:v>
                </c:pt>
                <c:pt idx="17827">
                  <c:v>17827</c:v>
                </c:pt>
                <c:pt idx="17828">
                  <c:v>17828</c:v>
                </c:pt>
                <c:pt idx="17829">
                  <c:v>17829</c:v>
                </c:pt>
                <c:pt idx="17830">
                  <c:v>17830</c:v>
                </c:pt>
                <c:pt idx="17831">
                  <c:v>17831</c:v>
                </c:pt>
                <c:pt idx="17832">
                  <c:v>17832</c:v>
                </c:pt>
                <c:pt idx="17833">
                  <c:v>17833</c:v>
                </c:pt>
                <c:pt idx="17834">
                  <c:v>17834</c:v>
                </c:pt>
                <c:pt idx="17835">
                  <c:v>17835</c:v>
                </c:pt>
                <c:pt idx="17836">
                  <c:v>17836</c:v>
                </c:pt>
                <c:pt idx="17837">
                  <c:v>17837</c:v>
                </c:pt>
                <c:pt idx="17838">
                  <c:v>17838</c:v>
                </c:pt>
                <c:pt idx="17839">
                  <c:v>17839</c:v>
                </c:pt>
                <c:pt idx="17840">
                  <c:v>17840</c:v>
                </c:pt>
                <c:pt idx="17841">
                  <c:v>17841</c:v>
                </c:pt>
                <c:pt idx="17842">
                  <c:v>17842</c:v>
                </c:pt>
                <c:pt idx="17843">
                  <c:v>17843</c:v>
                </c:pt>
                <c:pt idx="17844">
                  <c:v>17844</c:v>
                </c:pt>
                <c:pt idx="17845">
                  <c:v>17845</c:v>
                </c:pt>
                <c:pt idx="17846">
                  <c:v>17846</c:v>
                </c:pt>
                <c:pt idx="17847">
                  <c:v>17847</c:v>
                </c:pt>
                <c:pt idx="17848">
                  <c:v>17848</c:v>
                </c:pt>
                <c:pt idx="17849">
                  <c:v>17849</c:v>
                </c:pt>
                <c:pt idx="17850">
                  <c:v>17850</c:v>
                </c:pt>
                <c:pt idx="17851">
                  <c:v>17851</c:v>
                </c:pt>
                <c:pt idx="17852">
                  <c:v>17852</c:v>
                </c:pt>
                <c:pt idx="17853">
                  <c:v>17853</c:v>
                </c:pt>
                <c:pt idx="17854">
                  <c:v>17854</c:v>
                </c:pt>
                <c:pt idx="17855">
                  <c:v>17855</c:v>
                </c:pt>
                <c:pt idx="17856">
                  <c:v>17856</c:v>
                </c:pt>
                <c:pt idx="17857">
                  <c:v>17857</c:v>
                </c:pt>
                <c:pt idx="17858">
                  <c:v>17858</c:v>
                </c:pt>
                <c:pt idx="17859">
                  <c:v>17859</c:v>
                </c:pt>
                <c:pt idx="17860">
                  <c:v>17860</c:v>
                </c:pt>
                <c:pt idx="17861">
                  <c:v>17861</c:v>
                </c:pt>
                <c:pt idx="17862">
                  <c:v>17862</c:v>
                </c:pt>
                <c:pt idx="17863">
                  <c:v>17863</c:v>
                </c:pt>
                <c:pt idx="17864">
                  <c:v>17864</c:v>
                </c:pt>
                <c:pt idx="17865">
                  <c:v>17865</c:v>
                </c:pt>
                <c:pt idx="17866">
                  <c:v>17866</c:v>
                </c:pt>
                <c:pt idx="17867">
                  <c:v>17867</c:v>
                </c:pt>
                <c:pt idx="17868">
                  <c:v>17868</c:v>
                </c:pt>
                <c:pt idx="17869">
                  <c:v>17869</c:v>
                </c:pt>
                <c:pt idx="17870">
                  <c:v>17870</c:v>
                </c:pt>
                <c:pt idx="17871">
                  <c:v>17871</c:v>
                </c:pt>
                <c:pt idx="17872">
                  <c:v>17872</c:v>
                </c:pt>
                <c:pt idx="17873">
                  <c:v>17873</c:v>
                </c:pt>
                <c:pt idx="17874">
                  <c:v>17874</c:v>
                </c:pt>
                <c:pt idx="17875">
                  <c:v>17875</c:v>
                </c:pt>
                <c:pt idx="17876">
                  <c:v>17876</c:v>
                </c:pt>
                <c:pt idx="17877">
                  <c:v>17877</c:v>
                </c:pt>
                <c:pt idx="17878">
                  <c:v>17878</c:v>
                </c:pt>
                <c:pt idx="17879">
                  <c:v>17879</c:v>
                </c:pt>
                <c:pt idx="17880">
                  <c:v>17880</c:v>
                </c:pt>
                <c:pt idx="17881">
                  <c:v>17881</c:v>
                </c:pt>
                <c:pt idx="17882">
                  <c:v>17882</c:v>
                </c:pt>
                <c:pt idx="17883">
                  <c:v>17883</c:v>
                </c:pt>
                <c:pt idx="17884">
                  <c:v>17884</c:v>
                </c:pt>
                <c:pt idx="17885">
                  <c:v>17885</c:v>
                </c:pt>
                <c:pt idx="17886">
                  <c:v>17886</c:v>
                </c:pt>
                <c:pt idx="17887">
                  <c:v>17887</c:v>
                </c:pt>
                <c:pt idx="17888">
                  <c:v>17888</c:v>
                </c:pt>
                <c:pt idx="17889">
                  <c:v>17889</c:v>
                </c:pt>
                <c:pt idx="17890">
                  <c:v>17890</c:v>
                </c:pt>
                <c:pt idx="17891">
                  <c:v>17891</c:v>
                </c:pt>
                <c:pt idx="17892">
                  <c:v>17892</c:v>
                </c:pt>
                <c:pt idx="17893">
                  <c:v>17893</c:v>
                </c:pt>
                <c:pt idx="17894">
                  <c:v>17894</c:v>
                </c:pt>
                <c:pt idx="17895">
                  <c:v>17895</c:v>
                </c:pt>
                <c:pt idx="17896">
                  <c:v>17896</c:v>
                </c:pt>
                <c:pt idx="17897">
                  <c:v>17897</c:v>
                </c:pt>
                <c:pt idx="17898">
                  <c:v>17898</c:v>
                </c:pt>
                <c:pt idx="17899">
                  <c:v>17899</c:v>
                </c:pt>
                <c:pt idx="17900">
                  <c:v>17900</c:v>
                </c:pt>
                <c:pt idx="17901">
                  <c:v>17901</c:v>
                </c:pt>
                <c:pt idx="17902">
                  <c:v>17902</c:v>
                </c:pt>
                <c:pt idx="17903">
                  <c:v>17903</c:v>
                </c:pt>
                <c:pt idx="17904">
                  <c:v>17904</c:v>
                </c:pt>
                <c:pt idx="17905">
                  <c:v>17905</c:v>
                </c:pt>
                <c:pt idx="17906">
                  <c:v>17906</c:v>
                </c:pt>
                <c:pt idx="17907">
                  <c:v>17907</c:v>
                </c:pt>
                <c:pt idx="17908">
                  <c:v>17908</c:v>
                </c:pt>
                <c:pt idx="17909">
                  <c:v>17909</c:v>
                </c:pt>
                <c:pt idx="17910">
                  <c:v>17910</c:v>
                </c:pt>
                <c:pt idx="17911">
                  <c:v>17911</c:v>
                </c:pt>
                <c:pt idx="17912">
                  <c:v>17912</c:v>
                </c:pt>
                <c:pt idx="17913">
                  <c:v>17913</c:v>
                </c:pt>
                <c:pt idx="17914">
                  <c:v>17914</c:v>
                </c:pt>
                <c:pt idx="17915">
                  <c:v>17915</c:v>
                </c:pt>
                <c:pt idx="17916">
                  <c:v>17916</c:v>
                </c:pt>
                <c:pt idx="17917">
                  <c:v>17917</c:v>
                </c:pt>
                <c:pt idx="17918">
                  <c:v>17918</c:v>
                </c:pt>
                <c:pt idx="17919">
                  <c:v>17919</c:v>
                </c:pt>
                <c:pt idx="17920">
                  <c:v>17920</c:v>
                </c:pt>
                <c:pt idx="17921">
                  <c:v>17921</c:v>
                </c:pt>
                <c:pt idx="17922">
                  <c:v>17922</c:v>
                </c:pt>
                <c:pt idx="17923">
                  <c:v>17923</c:v>
                </c:pt>
                <c:pt idx="17924">
                  <c:v>17924</c:v>
                </c:pt>
                <c:pt idx="17925">
                  <c:v>17925</c:v>
                </c:pt>
                <c:pt idx="17926">
                  <c:v>17926</c:v>
                </c:pt>
                <c:pt idx="17927">
                  <c:v>17927</c:v>
                </c:pt>
                <c:pt idx="17928">
                  <c:v>17928</c:v>
                </c:pt>
                <c:pt idx="17929">
                  <c:v>17929</c:v>
                </c:pt>
                <c:pt idx="17930">
                  <c:v>17930</c:v>
                </c:pt>
                <c:pt idx="17931">
                  <c:v>17931</c:v>
                </c:pt>
                <c:pt idx="17932">
                  <c:v>17932</c:v>
                </c:pt>
                <c:pt idx="17933">
                  <c:v>17933</c:v>
                </c:pt>
                <c:pt idx="17934">
                  <c:v>17934</c:v>
                </c:pt>
                <c:pt idx="17935">
                  <c:v>17935</c:v>
                </c:pt>
                <c:pt idx="17936">
                  <c:v>17936</c:v>
                </c:pt>
                <c:pt idx="17937">
                  <c:v>17937</c:v>
                </c:pt>
                <c:pt idx="17938">
                  <c:v>17938</c:v>
                </c:pt>
                <c:pt idx="17939">
                  <c:v>17939</c:v>
                </c:pt>
                <c:pt idx="17940">
                  <c:v>17940</c:v>
                </c:pt>
                <c:pt idx="17941">
                  <c:v>17941</c:v>
                </c:pt>
                <c:pt idx="17942">
                  <c:v>17942</c:v>
                </c:pt>
                <c:pt idx="17943">
                  <c:v>17943</c:v>
                </c:pt>
                <c:pt idx="17944">
                  <c:v>17944</c:v>
                </c:pt>
                <c:pt idx="17945">
                  <c:v>17945</c:v>
                </c:pt>
                <c:pt idx="17946">
                  <c:v>17946</c:v>
                </c:pt>
                <c:pt idx="17947">
                  <c:v>17947</c:v>
                </c:pt>
                <c:pt idx="17948">
                  <c:v>17948</c:v>
                </c:pt>
                <c:pt idx="17949">
                  <c:v>17949</c:v>
                </c:pt>
                <c:pt idx="17950">
                  <c:v>17950</c:v>
                </c:pt>
                <c:pt idx="17951">
                  <c:v>17951</c:v>
                </c:pt>
                <c:pt idx="17952">
                  <c:v>17952</c:v>
                </c:pt>
                <c:pt idx="17953">
                  <c:v>17953</c:v>
                </c:pt>
                <c:pt idx="17954">
                  <c:v>17954</c:v>
                </c:pt>
                <c:pt idx="17955">
                  <c:v>17955</c:v>
                </c:pt>
                <c:pt idx="17956">
                  <c:v>17956</c:v>
                </c:pt>
                <c:pt idx="17957">
                  <c:v>17957</c:v>
                </c:pt>
                <c:pt idx="17958">
                  <c:v>17958</c:v>
                </c:pt>
                <c:pt idx="17959">
                  <c:v>17959</c:v>
                </c:pt>
                <c:pt idx="17960">
                  <c:v>17960</c:v>
                </c:pt>
                <c:pt idx="17961">
                  <c:v>17961</c:v>
                </c:pt>
                <c:pt idx="17962">
                  <c:v>17962</c:v>
                </c:pt>
                <c:pt idx="17963">
                  <c:v>17963</c:v>
                </c:pt>
                <c:pt idx="17964">
                  <c:v>17964</c:v>
                </c:pt>
                <c:pt idx="17965">
                  <c:v>17965</c:v>
                </c:pt>
                <c:pt idx="17966">
                  <c:v>17966</c:v>
                </c:pt>
                <c:pt idx="17967">
                  <c:v>17967</c:v>
                </c:pt>
                <c:pt idx="17968">
                  <c:v>17968</c:v>
                </c:pt>
                <c:pt idx="17969">
                  <c:v>17969</c:v>
                </c:pt>
                <c:pt idx="17970">
                  <c:v>17970</c:v>
                </c:pt>
                <c:pt idx="17971">
                  <c:v>17971</c:v>
                </c:pt>
                <c:pt idx="17972">
                  <c:v>17972</c:v>
                </c:pt>
                <c:pt idx="17973">
                  <c:v>17973</c:v>
                </c:pt>
                <c:pt idx="17974">
                  <c:v>17974</c:v>
                </c:pt>
                <c:pt idx="17975">
                  <c:v>17975</c:v>
                </c:pt>
                <c:pt idx="17976">
                  <c:v>17976</c:v>
                </c:pt>
                <c:pt idx="17977">
                  <c:v>17977</c:v>
                </c:pt>
                <c:pt idx="17978">
                  <c:v>17978</c:v>
                </c:pt>
                <c:pt idx="17979">
                  <c:v>17979</c:v>
                </c:pt>
                <c:pt idx="17980">
                  <c:v>17980</c:v>
                </c:pt>
                <c:pt idx="17981">
                  <c:v>17981</c:v>
                </c:pt>
                <c:pt idx="17982">
                  <c:v>17982</c:v>
                </c:pt>
                <c:pt idx="17983">
                  <c:v>17983</c:v>
                </c:pt>
                <c:pt idx="17984">
                  <c:v>17984</c:v>
                </c:pt>
                <c:pt idx="17985">
                  <c:v>17985</c:v>
                </c:pt>
                <c:pt idx="17986">
                  <c:v>17986</c:v>
                </c:pt>
                <c:pt idx="17987">
                  <c:v>17987</c:v>
                </c:pt>
                <c:pt idx="17988">
                  <c:v>17988</c:v>
                </c:pt>
                <c:pt idx="17989">
                  <c:v>17989</c:v>
                </c:pt>
                <c:pt idx="17990">
                  <c:v>17990</c:v>
                </c:pt>
                <c:pt idx="17991">
                  <c:v>17991</c:v>
                </c:pt>
                <c:pt idx="17992">
                  <c:v>17992</c:v>
                </c:pt>
                <c:pt idx="17993">
                  <c:v>17993</c:v>
                </c:pt>
                <c:pt idx="17994">
                  <c:v>17994</c:v>
                </c:pt>
                <c:pt idx="17995">
                  <c:v>17995</c:v>
                </c:pt>
                <c:pt idx="17996">
                  <c:v>17996</c:v>
                </c:pt>
                <c:pt idx="17997">
                  <c:v>17997</c:v>
                </c:pt>
                <c:pt idx="17998">
                  <c:v>17998</c:v>
                </c:pt>
                <c:pt idx="17999">
                  <c:v>17999</c:v>
                </c:pt>
                <c:pt idx="18000">
                  <c:v>18000</c:v>
                </c:pt>
                <c:pt idx="18001">
                  <c:v>18001</c:v>
                </c:pt>
                <c:pt idx="18002">
                  <c:v>18002</c:v>
                </c:pt>
                <c:pt idx="18003">
                  <c:v>18003</c:v>
                </c:pt>
                <c:pt idx="18004">
                  <c:v>18004</c:v>
                </c:pt>
                <c:pt idx="18005">
                  <c:v>18005</c:v>
                </c:pt>
                <c:pt idx="18006">
                  <c:v>18006</c:v>
                </c:pt>
                <c:pt idx="18007">
                  <c:v>18007</c:v>
                </c:pt>
                <c:pt idx="18008">
                  <c:v>18008</c:v>
                </c:pt>
                <c:pt idx="18009">
                  <c:v>18009</c:v>
                </c:pt>
                <c:pt idx="18010">
                  <c:v>18010</c:v>
                </c:pt>
                <c:pt idx="18011">
                  <c:v>18011</c:v>
                </c:pt>
                <c:pt idx="18012">
                  <c:v>18012</c:v>
                </c:pt>
                <c:pt idx="18013">
                  <c:v>18013</c:v>
                </c:pt>
                <c:pt idx="18014">
                  <c:v>18014</c:v>
                </c:pt>
                <c:pt idx="18015">
                  <c:v>18015</c:v>
                </c:pt>
                <c:pt idx="18016">
                  <c:v>18016</c:v>
                </c:pt>
                <c:pt idx="18017">
                  <c:v>18017</c:v>
                </c:pt>
                <c:pt idx="18018">
                  <c:v>18018</c:v>
                </c:pt>
                <c:pt idx="18019">
                  <c:v>18019</c:v>
                </c:pt>
                <c:pt idx="18020">
                  <c:v>18020</c:v>
                </c:pt>
                <c:pt idx="18021">
                  <c:v>18021</c:v>
                </c:pt>
                <c:pt idx="18022">
                  <c:v>18022</c:v>
                </c:pt>
                <c:pt idx="18023">
                  <c:v>18023</c:v>
                </c:pt>
                <c:pt idx="18024">
                  <c:v>18024</c:v>
                </c:pt>
                <c:pt idx="18025">
                  <c:v>18025</c:v>
                </c:pt>
                <c:pt idx="18026">
                  <c:v>18026</c:v>
                </c:pt>
                <c:pt idx="18027">
                  <c:v>18027</c:v>
                </c:pt>
                <c:pt idx="18028">
                  <c:v>18028</c:v>
                </c:pt>
                <c:pt idx="18029">
                  <c:v>18029</c:v>
                </c:pt>
                <c:pt idx="18030">
                  <c:v>18030</c:v>
                </c:pt>
                <c:pt idx="18031">
                  <c:v>18031</c:v>
                </c:pt>
                <c:pt idx="18032">
                  <c:v>18032</c:v>
                </c:pt>
                <c:pt idx="18033">
                  <c:v>18033</c:v>
                </c:pt>
                <c:pt idx="18034">
                  <c:v>18034</c:v>
                </c:pt>
                <c:pt idx="18035">
                  <c:v>18035</c:v>
                </c:pt>
                <c:pt idx="18036">
                  <c:v>18036</c:v>
                </c:pt>
                <c:pt idx="18037">
                  <c:v>18037</c:v>
                </c:pt>
                <c:pt idx="18038">
                  <c:v>18038</c:v>
                </c:pt>
                <c:pt idx="18039">
                  <c:v>18039</c:v>
                </c:pt>
                <c:pt idx="18040">
                  <c:v>18040</c:v>
                </c:pt>
                <c:pt idx="18041">
                  <c:v>18041</c:v>
                </c:pt>
                <c:pt idx="18042">
                  <c:v>18042</c:v>
                </c:pt>
                <c:pt idx="18043">
                  <c:v>18043</c:v>
                </c:pt>
                <c:pt idx="18044">
                  <c:v>18044</c:v>
                </c:pt>
                <c:pt idx="18045">
                  <c:v>18045</c:v>
                </c:pt>
                <c:pt idx="18046">
                  <c:v>18046</c:v>
                </c:pt>
                <c:pt idx="18047">
                  <c:v>18047</c:v>
                </c:pt>
                <c:pt idx="18048">
                  <c:v>18048</c:v>
                </c:pt>
                <c:pt idx="18049">
                  <c:v>18049</c:v>
                </c:pt>
                <c:pt idx="18050">
                  <c:v>18050</c:v>
                </c:pt>
                <c:pt idx="18051">
                  <c:v>18051</c:v>
                </c:pt>
                <c:pt idx="18052">
                  <c:v>18052</c:v>
                </c:pt>
                <c:pt idx="18053">
                  <c:v>18053</c:v>
                </c:pt>
                <c:pt idx="18054">
                  <c:v>18054</c:v>
                </c:pt>
                <c:pt idx="18055">
                  <c:v>18055</c:v>
                </c:pt>
                <c:pt idx="18056">
                  <c:v>18056</c:v>
                </c:pt>
                <c:pt idx="18057">
                  <c:v>18057</c:v>
                </c:pt>
                <c:pt idx="18058">
                  <c:v>18058</c:v>
                </c:pt>
                <c:pt idx="18059">
                  <c:v>18059</c:v>
                </c:pt>
                <c:pt idx="18060">
                  <c:v>18060</c:v>
                </c:pt>
                <c:pt idx="18061">
                  <c:v>18061</c:v>
                </c:pt>
                <c:pt idx="18062">
                  <c:v>18062</c:v>
                </c:pt>
                <c:pt idx="18063">
                  <c:v>18063</c:v>
                </c:pt>
                <c:pt idx="18064">
                  <c:v>18064</c:v>
                </c:pt>
                <c:pt idx="18065">
                  <c:v>18065</c:v>
                </c:pt>
                <c:pt idx="18066">
                  <c:v>18066</c:v>
                </c:pt>
                <c:pt idx="18067">
                  <c:v>18067</c:v>
                </c:pt>
                <c:pt idx="18068">
                  <c:v>18068</c:v>
                </c:pt>
                <c:pt idx="18069">
                  <c:v>18069</c:v>
                </c:pt>
                <c:pt idx="18070">
                  <c:v>18070</c:v>
                </c:pt>
                <c:pt idx="18071">
                  <c:v>18071</c:v>
                </c:pt>
                <c:pt idx="18072">
                  <c:v>18072</c:v>
                </c:pt>
                <c:pt idx="18073">
                  <c:v>18073</c:v>
                </c:pt>
                <c:pt idx="18074">
                  <c:v>18074</c:v>
                </c:pt>
                <c:pt idx="18075">
                  <c:v>18075</c:v>
                </c:pt>
                <c:pt idx="18076">
                  <c:v>18076</c:v>
                </c:pt>
                <c:pt idx="18077">
                  <c:v>18077</c:v>
                </c:pt>
                <c:pt idx="18078">
                  <c:v>18078</c:v>
                </c:pt>
                <c:pt idx="18079">
                  <c:v>18079</c:v>
                </c:pt>
                <c:pt idx="18080">
                  <c:v>18080</c:v>
                </c:pt>
                <c:pt idx="18081">
                  <c:v>18081</c:v>
                </c:pt>
                <c:pt idx="18082">
                  <c:v>18082</c:v>
                </c:pt>
                <c:pt idx="18083">
                  <c:v>18083</c:v>
                </c:pt>
                <c:pt idx="18084">
                  <c:v>18084</c:v>
                </c:pt>
                <c:pt idx="18085">
                  <c:v>18085</c:v>
                </c:pt>
                <c:pt idx="18086">
                  <c:v>18086</c:v>
                </c:pt>
                <c:pt idx="18087">
                  <c:v>18087</c:v>
                </c:pt>
                <c:pt idx="18088">
                  <c:v>18088</c:v>
                </c:pt>
                <c:pt idx="18089">
                  <c:v>18089</c:v>
                </c:pt>
                <c:pt idx="18090">
                  <c:v>18090</c:v>
                </c:pt>
                <c:pt idx="18091">
                  <c:v>18091</c:v>
                </c:pt>
                <c:pt idx="18092">
                  <c:v>18092</c:v>
                </c:pt>
                <c:pt idx="18093">
                  <c:v>18093</c:v>
                </c:pt>
                <c:pt idx="18094">
                  <c:v>18094</c:v>
                </c:pt>
                <c:pt idx="18095">
                  <c:v>18095</c:v>
                </c:pt>
                <c:pt idx="18096">
                  <c:v>18096</c:v>
                </c:pt>
                <c:pt idx="18097">
                  <c:v>18097</c:v>
                </c:pt>
                <c:pt idx="18098">
                  <c:v>18098</c:v>
                </c:pt>
                <c:pt idx="18099">
                  <c:v>18099</c:v>
                </c:pt>
                <c:pt idx="18100">
                  <c:v>18100</c:v>
                </c:pt>
                <c:pt idx="18101">
                  <c:v>18101</c:v>
                </c:pt>
                <c:pt idx="18102">
                  <c:v>18102</c:v>
                </c:pt>
                <c:pt idx="18103">
                  <c:v>18103</c:v>
                </c:pt>
                <c:pt idx="18104">
                  <c:v>18104</c:v>
                </c:pt>
                <c:pt idx="18105">
                  <c:v>18105</c:v>
                </c:pt>
                <c:pt idx="18106">
                  <c:v>18106</c:v>
                </c:pt>
                <c:pt idx="18107">
                  <c:v>18107</c:v>
                </c:pt>
                <c:pt idx="18108">
                  <c:v>18108</c:v>
                </c:pt>
                <c:pt idx="18109">
                  <c:v>18109</c:v>
                </c:pt>
                <c:pt idx="18110">
                  <c:v>18110</c:v>
                </c:pt>
                <c:pt idx="18111">
                  <c:v>18111</c:v>
                </c:pt>
                <c:pt idx="18112">
                  <c:v>18112</c:v>
                </c:pt>
                <c:pt idx="18113">
                  <c:v>18113</c:v>
                </c:pt>
                <c:pt idx="18114">
                  <c:v>18114</c:v>
                </c:pt>
                <c:pt idx="18115">
                  <c:v>18115</c:v>
                </c:pt>
                <c:pt idx="18116">
                  <c:v>18116</c:v>
                </c:pt>
                <c:pt idx="18117">
                  <c:v>18117</c:v>
                </c:pt>
                <c:pt idx="18118">
                  <c:v>18118</c:v>
                </c:pt>
                <c:pt idx="18119">
                  <c:v>18119</c:v>
                </c:pt>
                <c:pt idx="18120">
                  <c:v>18120</c:v>
                </c:pt>
                <c:pt idx="18121">
                  <c:v>18121</c:v>
                </c:pt>
                <c:pt idx="18122">
                  <c:v>18122</c:v>
                </c:pt>
                <c:pt idx="18123">
                  <c:v>18123</c:v>
                </c:pt>
                <c:pt idx="18124">
                  <c:v>18124</c:v>
                </c:pt>
                <c:pt idx="18125">
                  <c:v>18125</c:v>
                </c:pt>
                <c:pt idx="18126">
                  <c:v>18126</c:v>
                </c:pt>
                <c:pt idx="18127">
                  <c:v>18127</c:v>
                </c:pt>
                <c:pt idx="18128">
                  <c:v>18128</c:v>
                </c:pt>
                <c:pt idx="18129">
                  <c:v>18129</c:v>
                </c:pt>
                <c:pt idx="18130">
                  <c:v>18130</c:v>
                </c:pt>
                <c:pt idx="18131">
                  <c:v>18131</c:v>
                </c:pt>
                <c:pt idx="18132">
                  <c:v>18132</c:v>
                </c:pt>
                <c:pt idx="18133">
                  <c:v>18133</c:v>
                </c:pt>
                <c:pt idx="18134">
                  <c:v>18134</c:v>
                </c:pt>
                <c:pt idx="18135">
                  <c:v>18135</c:v>
                </c:pt>
                <c:pt idx="18136">
                  <c:v>18136</c:v>
                </c:pt>
                <c:pt idx="18137">
                  <c:v>18137</c:v>
                </c:pt>
                <c:pt idx="18138">
                  <c:v>18138</c:v>
                </c:pt>
                <c:pt idx="18139">
                  <c:v>18139</c:v>
                </c:pt>
                <c:pt idx="18140">
                  <c:v>18140</c:v>
                </c:pt>
                <c:pt idx="18141">
                  <c:v>18141</c:v>
                </c:pt>
                <c:pt idx="18142">
                  <c:v>18142</c:v>
                </c:pt>
                <c:pt idx="18143">
                  <c:v>18143</c:v>
                </c:pt>
                <c:pt idx="18144">
                  <c:v>18144</c:v>
                </c:pt>
                <c:pt idx="18145">
                  <c:v>18145</c:v>
                </c:pt>
                <c:pt idx="18146">
                  <c:v>18146</c:v>
                </c:pt>
                <c:pt idx="18147">
                  <c:v>18147</c:v>
                </c:pt>
                <c:pt idx="18148">
                  <c:v>18148</c:v>
                </c:pt>
                <c:pt idx="18149">
                  <c:v>18149</c:v>
                </c:pt>
                <c:pt idx="18150">
                  <c:v>18150</c:v>
                </c:pt>
                <c:pt idx="18151">
                  <c:v>18151</c:v>
                </c:pt>
                <c:pt idx="18152">
                  <c:v>18152</c:v>
                </c:pt>
                <c:pt idx="18153">
                  <c:v>18153</c:v>
                </c:pt>
                <c:pt idx="18154">
                  <c:v>18154</c:v>
                </c:pt>
                <c:pt idx="18155">
                  <c:v>18155</c:v>
                </c:pt>
                <c:pt idx="18156">
                  <c:v>18156</c:v>
                </c:pt>
                <c:pt idx="18157">
                  <c:v>18157</c:v>
                </c:pt>
                <c:pt idx="18158">
                  <c:v>18158</c:v>
                </c:pt>
                <c:pt idx="18159">
                  <c:v>18159</c:v>
                </c:pt>
                <c:pt idx="18160">
                  <c:v>18160</c:v>
                </c:pt>
                <c:pt idx="18161">
                  <c:v>18161</c:v>
                </c:pt>
                <c:pt idx="18162">
                  <c:v>18162</c:v>
                </c:pt>
                <c:pt idx="18163">
                  <c:v>18163</c:v>
                </c:pt>
                <c:pt idx="18164">
                  <c:v>18164</c:v>
                </c:pt>
                <c:pt idx="18165">
                  <c:v>18165</c:v>
                </c:pt>
                <c:pt idx="18166">
                  <c:v>18166</c:v>
                </c:pt>
                <c:pt idx="18167">
                  <c:v>18167</c:v>
                </c:pt>
                <c:pt idx="18168">
                  <c:v>18168</c:v>
                </c:pt>
                <c:pt idx="18169">
                  <c:v>18169</c:v>
                </c:pt>
                <c:pt idx="18170">
                  <c:v>18170</c:v>
                </c:pt>
                <c:pt idx="18171">
                  <c:v>18171</c:v>
                </c:pt>
                <c:pt idx="18172">
                  <c:v>18172</c:v>
                </c:pt>
                <c:pt idx="18173">
                  <c:v>18173</c:v>
                </c:pt>
                <c:pt idx="18174">
                  <c:v>18174</c:v>
                </c:pt>
                <c:pt idx="18175">
                  <c:v>18175</c:v>
                </c:pt>
                <c:pt idx="18176">
                  <c:v>18176</c:v>
                </c:pt>
                <c:pt idx="18177">
                  <c:v>18177</c:v>
                </c:pt>
                <c:pt idx="18178">
                  <c:v>18178</c:v>
                </c:pt>
                <c:pt idx="18179">
                  <c:v>18179</c:v>
                </c:pt>
                <c:pt idx="18180">
                  <c:v>18180</c:v>
                </c:pt>
                <c:pt idx="18181">
                  <c:v>18181</c:v>
                </c:pt>
                <c:pt idx="18182">
                  <c:v>18182</c:v>
                </c:pt>
                <c:pt idx="18183">
                  <c:v>18183</c:v>
                </c:pt>
                <c:pt idx="18184">
                  <c:v>18184</c:v>
                </c:pt>
                <c:pt idx="18185">
                  <c:v>18185</c:v>
                </c:pt>
                <c:pt idx="18186">
                  <c:v>18186</c:v>
                </c:pt>
                <c:pt idx="18187">
                  <c:v>18187</c:v>
                </c:pt>
                <c:pt idx="18188">
                  <c:v>18188</c:v>
                </c:pt>
                <c:pt idx="18189">
                  <c:v>18189</c:v>
                </c:pt>
                <c:pt idx="18190">
                  <c:v>18190</c:v>
                </c:pt>
                <c:pt idx="18191">
                  <c:v>18191</c:v>
                </c:pt>
                <c:pt idx="18192">
                  <c:v>18192</c:v>
                </c:pt>
                <c:pt idx="18193">
                  <c:v>18193</c:v>
                </c:pt>
                <c:pt idx="18194">
                  <c:v>18194</c:v>
                </c:pt>
                <c:pt idx="18195">
                  <c:v>18195</c:v>
                </c:pt>
                <c:pt idx="18196">
                  <c:v>18196</c:v>
                </c:pt>
                <c:pt idx="18197">
                  <c:v>18197</c:v>
                </c:pt>
                <c:pt idx="18198">
                  <c:v>18198</c:v>
                </c:pt>
                <c:pt idx="18199">
                  <c:v>18199</c:v>
                </c:pt>
                <c:pt idx="18200">
                  <c:v>18200</c:v>
                </c:pt>
                <c:pt idx="18201">
                  <c:v>18201</c:v>
                </c:pt>
                <c:pt idx="18202">
                  <c:v>18202</c:v>
                </c:pt>
                <c:pt idx="18203">
                  <c:v>18203</c:v>
                </c:pt>
                <c:pt idx="18204">
                  <c:v>18204</c:v>
                </c:pt>
                <c:pt idx="18205">
                  <c:v>18205</c:v>
                </c:pt>
                <c:pt idx="18206">
                  <c:v>18206</c:v>
                </c:pt>
                <c:pt idx="18207">
                  <c:v>18207</c:v>
                </c:pt>
                <c:pt idx="18208">
                  <c:v>18208</c:v>
                </c:pt>
                <c:pt idx="18209">
                  <c:v>18209</c:v>
                </c:pt>
                <c:pt idx="18210">
                  <c:v>18210</c:v>
                </c:pt>
                <c:pt idx="18211">
                  <c:v>18211</c:v>
                </c:pt>
                <c:pt idx="18212">
                  <c:v>18212</c:v>
                </c:pt>
                <c:pt idx="18213">
                  <c:v>18213</c:v>
                </c:pt>
                <c:pt idx="18214">
                  <c:v>18214</c:v>
                </c:pt>
                <c:pt idx="18215">
                  <c:v>18215</c:v>
                </c:pt>
                <c:pt idx="18216">
                  <c:v>18216</c:v>
                </c:pt>
                <c:pt idx="18217">
                  <c:v>18217</c:v>
                </c:pt>
                <c:pt idx="18218">
                  <c:v>18218</c:v>
                </c:pt>
                <c:pt idx="18219">
                  <c:v>18219</c:v>
                </c:pt>
                <c:pt idx="18220">
                  <c:v>18220</c:v>
                </c:pt>
                <c:pt idx="18221">
                  <c:v>18221</c:v>
                </c:pt>
                <c:pt idx="18222">
                  <c:v>18222</c:v>
                </c:pt>
                <c:pt idx="18223">
                  <c:v>18223</c:v>
                </c:pt>
                <c:pt idx="18224">
                  <c:v>18224</c:v>
                </c:pt>
                <c:pt idx="18225">
                  <c:v>18225</c:v>
                </c:pt>
                <c:pt idx="18226">
                  <c:v>18226</c:v>
                </c:pt>
                <c:pt idx="18227">
                  <c:v>18227</c:v>
                </c:pt>
                <c:pt idx="18228">
                  <c:v>18228</c:v>
                </c:pt>
                <c:pt idx="18229">
                  <c:v>18229</c:v>
                </c:pt>
                <c:pt idx="18230">
                  <c:v>18230</c:v>
                </c:pt>
                <c:pt idx="18231">
                  <c:v>18231</c:v>
                </c:pt>
                <c:pt idx="18232">
                  <c:v>18232</c:v>
                </c:pt>
                <c:pt idx="18233">
                  <c:v>18233</c:v>
                </c:pt>
                <c:pt idx="18234">
                  <c:v>18234</c:v>
                </c:pt>
                <c:pt idx="18235">
                  <c:v>18235</c:v>
                </c:pt>
                <c:pt idx="18236">
                  <c:v>18236</c:v>
                </c:pt>
                <c:pt idx="18237">
                  <c:v>18237</c:v>
                </c:pt>
                <c:pt idx="18238">
                  <c:v>18238</c:v>
                </c:pt>
                <c:pt idx="18239">
                  <c:v>18239</c:v>
                </c:pt>
                <c:pt idx="18240">
                  <c:v>18240</c:v>
                </c:pt>
                <c:pt idx="18241">
                  <c:v>18241</c:v>
                </c:pt>
                <c:pt idx="18242">
                  <c:v>18242</c:v>
                </c:pt>
                <c:pt idx="18243">
                  <c:v>18243</c:v>
                </c:pt>
                <c:pt idx="18244">
                  <c:v>18244</c:v>
                </c:pt>
                <c:pt idx="18245">
                  <c:v>18245</c:v>
                </c:pt>
                <c:pt idx="18246">
                  <c:v>18246</c:v>
                </c:pt>
                <c:pt idx="18247">
                  <c:v>18247</c:v>
                </c:pt>
                <c:pt idx="18248">
                  <c:v>18248</c:v>
                </c:pt>
                <c:pt idx="18249">
                  <c:v>18249</c:v>
                </c:pt>
                <c:pt idx="18250">
                  <c:v>18250</c:v>
                </c:pt>
                <c:pt idx="18251">
                  <c:v>18251</c:v>
                </c:pt>
                <c:pt idx="18252">
                  <c:v>18252</c:v>
                </c:pt>
                <c:pt idx="18253">
                  <c:v>18253</c:v>
                </c:pt>
                <c:pt idx="18254">
                  <c:v>18254</c:v>
                </c:pt>
                <c:pt idx="18255">
                  <c:v>18255</c:v>
                </c:pt>
                <c:pt idx="18256">
                  <c:v>18256</c:v>
                </c:pt>
                <c:pt idx="18257">
                  <c:v>18257</c:v>
                </c:pt>
                <c:pt idx="18258">
                  <c:v>18258</c:v>
                </c:pt>
                <c:pt idx="18259">
                  <c:v>18259</c:v>
                </c:pt>
                <c:pt idx="18260">
                  <c:v>18260</c:v>
                </c:pt>
                <c:pt idx="18261">
                  <c:v>18261</c:v>
                </c:pt>
                <c:pt idx="18262">
                  <c:v>18262</c:v>
                </c:pt>
                <c:pt idx="18263">
                  <c:v>18263</c:v>
                </c:pt>
                <c:pt idx="18264">
                  <c:v>18264</c:v>
                </c:pt>
                <c:pt idx="18265">
                  <c:v>18265</c:v>
                </c:pt>
                <c:pt idx="18266">
                  <c:v>18266</c:v>
                </c:pt>
                <c:pt idx="18267">
                  <c:v>18267</c:v>
                </c:pt>
                <c:pt idx="18268">
                  <c:v>18268</c:v>
                </c:pt>
                <c:pt idx="18269">
                  <c:v>18269</c:v>
                </c:pt>
                <c:pt idx="18270">
                  <c:v>18270</c:v>
                </c:pt>
                <c:pt idx="18271">
                  <c:v>18271</c:v>
                </c:pt>
                <c:pt idx="18272">
                  <c:v>18272</c:v>
                </c:pt>
                <c:pt idx="18273">
                  <c:v>18273</c:v>
                </c:pt>
                <c:pt idx="18274">
                  <c:v>18274</c:v>
                </c:pt>
                <c:pt idx="18275">
                  <c:v>18275</c:v>
                </c:pt>
                <c:pt idx="18276">
                  <c:v>18276</c:v>
                </c:pt>
                <c:pt idx="18277">
                  <c:v>18277</c:v>
                </c:pt>
                <c:pt idx="18278">
                  <c:v>18278</c:v>
                </c:pt>
                <c:pt idx="18279">
                  <c:v>18279</c:v>
                </c:pt>
                <c:pt idx="18280">
                  <c:v>18280</c:v>
                </c:pt>
                <c:pt idx="18281">
                  <c:v>18281</c:v>
                </c:pt>
                <c:pt idx="18282">
                  <c:v>18282</c:v>
                </c:pt>
                <c:pt idx="18283">
                  <c:v>18283</c:v>
                </c:pt>
                <c:pt idx="18284">
                  <c:v>18284</c:v>
                </c:pt>
                <c:pt idx="18285">
                  <c:v>18285</c:v>
                </c:pt>
                <c:pt idx="18286">
                  <c:v>18286</c:v>
                </c:pt>
                <c:pt idx="18287">
                  <c:v>18287</c:v>
                </c:pt>
                <c:pt idx="18288">
                  <c:v>18288</c:v>
                </c:pt>
                <c:pt idx="18289">
                  <c:v>18289</c:v>
                </c:pt>
                <c:pt idx="18290">
                  <c:v>18290</c:v>
                </c:pt>
                <c:pt idx="18291">
                  <c:v>18291</c:v>
                </c:pt>
                <c:pt idx="18292">
                  <c:v>18292</c:v>
                </c:pt>
                <c:pt idx="18293">
                  <c:v>18293</c:v>
                </c:pt>
                <c:pt idx="18294">
                  <c:v>18294</c:v>
                </c:pt>
                <c:pt idx="18295">
                  <c:v>18295</c:v>
                </c:pt>
                <c:pt idx="18296">
                  <c:v>18296</c:v>
                </c:pt>
                <c:pt idx="18297">
                  <c:v>18297</c:v>
                </c:pt>
                <c:pt idx="18298">
                  <c:v>18298</c:v>
                </c:pt>
                <c:pt idx="18299">
                  <c:v>18299</c:v>
                </c:pt>
                <c:pt idx="18300">
                  <c:v>18300</c:v>
                </c:pt>
                <c:pt idx="18301">
                  <c:v>18301</c:v>
                </c:pt>
                <c:pt idx="18302">
                  <c:v>18302</c:v>
                </c:pt>
                <c:pt idx="18303">
                  <c:v>18303</c:v>
                </c:pt>
                <c:pt idx="18304">
                  <c:v>18304</c:v>
                </c:pt>
                <c:pt idx="18305">
                  <c:v>18305</c:v>
                </c:pt>
                <c:pt idx="18306">
                  <c:v>18306</c:v>
                </c:pt>
                <c:pt idx="18307">
                  <c:v>18307</c:v>
                </c:pt>
                <c:pt idx="18308">
                  <c:v>18308</c:v>
                </c:pt>
                <c:pt idx="18309">
                  <c:v>18309</c:v>
                </c:pt>
                <c:pt idx="18310">
                  <c:v>18310</c:v>
                </c:pt>
                <c:pt idx="18311">
                  <c:v>18311</c:v>
                </c:pt>
                <c:pt idx="18312">
                  <c:v>18312</c:v>
                </c:pt>
                <c:pt idx="18313">
                  <c:v>18313</c:v>
                </c:pt>
                <c:pt idx="18314">
                  <c:v>18314</c:v>
                </c:pt>
                <c:pt idx="18315">
                  <c:v>18315</c:v>
                </c:pt>
                <c:pt idx="18316">
                  <c:v>18316</c:v>
                </c:pt>
                <c:pt idx="18317">
                  <c:v>18317</c:v>
                </c:pt>
                <c:pt idx="18318">
                  <c:v>18318</c:v>
                </c:pt>
                <c:pt idx="18319">
                  <c:v>18319</c:v>
                </c:pt>
                <c:pt idx="18320">
                  <c:v>18320</c:v>
                </c:pt>
                <c:pt idx="18321">
                  <c:v>18321</c:v>
                </c:pt>
                <c:pt idx="18322">
                  <c:v>18322</c:v>
                </c:pt>
                <c:pt idx="18323">
                  <c:v>18323</c:v>
                </c:pt>
                <c:pt idx="18324">
                  <c:v>18324</c:v>
                </c:pt>
                <c:pt idx="18325">
                  <c:v>18325</c:v>
                </c:pt>
                <c:pt idx="18326">
                  <c:v>18326</c:v>
                </c:pt>
                <c:pt idx="18327">
                  <c:v>18327</c:v>
                </c:pt>
                <c:pt idx="18328">
                  <c:v>18328</c:v>
                </c:pt>
                <c:pt idx="18329">
                  <c:v>18329</c:v>
                </c:pt>
                <c:pt idx="18330">
                  <c:v>18330</c:v>
                </c:pt>
                <c:pt idx="18331">
                  <c:v>18331</c:v>
                </c:pt>
                <c:pt idx="18332">
                  <c:v>18332</c:v>
                </c:pt>
                <c:pt idx="18333">
                  <c:v>18333</c:v>
                </c:pt>
                <c:pt idx="18334">
                  <c:v>18334</c:v>
                </c:pt>
                <c:pt idx="18335">
                  <c:v>18335</c:v>
                </c:pt>
                <c:pt idx="18336">
                  <c:v>18336</c:v>
                </c:pt>
                <c:pt idx="18337">
                  <c:v>18337</c:v>
                </c:pt>
                <c:pt idx="18338">
                  <c:v>18338</c:v>
                </c:pt>
                <c:pt idx="18339">
                  <c:v>18339</c:v>
                </c:pt>
                <c:pt idx="18340">
                  <c:v>18340</c:v>
                </c:pt>
                <c:pt idx="18341">
                  <c:v>18341</c:v>
                </c:pt>
                <c:pt idx="18342">
                  <c:v>18342</c:v>
                </c:pt>
                <c:pt idx="18343">
                  <c:v>18343</c:v>
                </c:pt>
                <c:pt idx="18344">
                  <c:v>18344</c:v>
                </c:pt>
                <c:pt idx="18345">
                  <c:v>18345</c:v>
                </c:pt>
                <c:pt idx="18346">
                  <c:v>18346</c:v>
                </c:pt>
                <c:pt idx="18347">
                  <c:v>18347</c:v>
                </c:pt>
                <c:pt idx="18348">
                  <c:v>18348</c:v>
                </c:pt>
                <c:pt idx="18349">
                  <c:v>18349</c:v>
                </c:pt>
                <c:pt idx="18350">
                  <c:v>18350</c:v>
                </c:pt>
                <c:pt idx="18351">
                  <c:v>18351</c:v>
                </c:pt>
                <c:pt idx="18352">
                  <c:v>18352</c:v>
                </c:pt>
                <c:pt idx="18353">
                  <c:v>18353</c:v>
                </c:pt>
                <c:pt idx="18354">
                  <c:v>18354</c:v>
                </c:pt>
                <c:pt idx="18355">
                  <c:v>18355</c:v>
                </c:pt>
                <c:pt idx="18356">
                  <c:v>18356</c:v>
                </c:pt>
                <c:pt idx="18357">
                  <c:v>18357</c:v>
                </c:pt>
                <c:pt idx="18358">
                  <c:v>18358</c:v>
                </c:pt>
                <c:pt idx="18359">
                  <c:v>18359</c:v>
                </c:pt>
                <c:pt idx="18360">
                  <c:v>18360</c:v>
                </c:pt>
                <c:pt idx="18361">
                  <c:v>18361</c:v>
                </c:pt>
                <c:pt idx="18362">
                  <c:v>18362</c:v>
                </c:pt>
                <c:pt idx="18363">
                  <c:v>18363</c:v>
                </c:pt>
                <c:pt idx="18364">
                  <c:v>18364</c:v>
                </c:pt>
                <c:pt idx="18365">
                  <c:v>18365</c:v>
                </c:pt>
                <c:pt idx="18366">
                  <c:v>18366</c:v>
                </c:pt>
                <c:pt idx="18367">
                  <c:v>18367</c:v>
                </c:pt>
                <c:pt idx="18368">
                  <c:v>18368</c:v>
                </c:pt>
                <c:pt idx="18369">
                  <c:v>18369</c:v>
                </c:pt>
                <c:pt idx="18370">
                  <c:v>18370</c:v>
                </c:pt>
                <c:pt idx="18371">
                  <c:v>18371</c:v>
                </c:pt>
                <c:pt idx="18372">
                  <c:v>18372</c:v>
                </c:pt>
                <c:pt idx="18373">
                  <c:v>18373</c:v>
                </c:pt>
                <c:pt idx="18374">
                  <c:v>18374</c:v>
                </c:pt>
                <c:pt idx="18375">
                  <c:v>18375</c:v>
                </c:pt>
                <c:pt idx="18376">
                  <c:v>18376</c:v>
                </c:pt>
                <c:pt idx="18377">
                  <c:v>18377</c:v>
                </c:pt>
                <c:pt idx="18378">
                  <c:v>18378</c:v>
                </c:pt>
                <c:pt idx="18379">
                  <c:v>18379</c:v>
                </c:pt>
                <c:pt idx="18380">
                  <c:v>18380</c:v>
                </c:pt>
                <c:pt idx="18381">
                  <c:v>18381</c:v>
                </c:pt>
                <c:pt idx="18382">
                  <c:v>18382</c:v>
                </c:pt>
                <c:pt idx="18383">
                  <c:v>18383</c:v>
                </c:pt>
                <c:pt idx="18384">
                  <c:v>18384</c:v>
                </c:pt>
                <c:pt idx="18385">
                  <c:v>18385</c:v>
                </c:pt>
                <c:pt idx="18386">
                  <c:v>18386</c:v>
                </c:pt>
                <c:pt idx="18387">
                  <c:v>18387</c:v>
                </c:pt>
                <c:pt idx="18388">
                  <c:v>18388</c:v>
                </c:pt>
                <c:pt idx="18389">
                  <c:v>18389</c:v>
                </c:pt>
                <c:pt idx="18390">
                  <c:v>18390</c:v>
                </c:pt>
                <c:pt idx="18391">
                  <c:v>18391</c:v>
                </c:pt>
                <c:pt idx="18392">
                  <c:v>18392</c:v>
                </c:pt>
                <c:pt idx="18393">
                  <c:v>18393</c:v>
                </c:pt>
                <c:pt idx="18394">
                  <c:v>18394</c:v>
                </c:pt>
                <c:pt idx="18395">
                  <c:v>18395</c:v>
                </c:pt>
                <c:pt idx="18396">
                  <c:v>18396</c:v>
                </c:pt>
                <c:pt idx="18397">
                  <c:v>18397</c:v>
                </c:pt>
                <c:pt idx="18398">
                  <c:v>18398</c:v>
                </c:pt>
                <c:pt idx="18399">
                  <c:v>18399</c:v>
                </c:pt>
                <c:pt idx="18400">
                  <c:v>18400</c:v>
                </c:pt>
                <c:pt idx="18401">
                  <c:v>18401</c:v>
                </c:pt>
                <c:pt idx="18402">
                  <c:v>18402</c:v>
                </c:pt>
                <c:pt idx="18403">
                  <c:v>18403</c:v>
                </c:pt>
                <c:pt idx="18404">
                  <c:v>18404</c:v>
                </c:pt>
                <c:pt idx="18405">
                  <c:v>18405</c:v>
                </c:pt>
                <c:pt idx="18406">
                  <c:v>18406</c:v>
                </c:pt>
                <c:pt idx="18407">
                  <c:v>18407</c:v>
                </c:pt>
                <c:pt idx="18408">
                  <c:v>18408</c:v>
                </c:pt>
                <c:pt idx="18409">
                  <c:v>18409</c:v>
                </c:pt>
                <c:pt idx="18410">
                  <c:v>18410</c:v>
                </c:pt>
                <c:pt idx="18411">
                  <c:v>18411</c:v>
                </c:pt>
                <c:pt idx="18412">
                  <c:v>18412</c:v>
                </c:pt>
                <c:pt idx="18413">
                  <c:v>18413</c:v>
                </c:pt>
                <c:pt idx="18414">
                  <c:v>18414</c:v>
                </c:pt>
                <c:pt idx="18415">
                  <c:v>18415</c:v>
                </c:pt>
                <c:pt idx="18416">
                  <c:v>18416</c:v>
                </c:pt>
                <c:pt idx="18417">
                  <c:v>18417</c:v>
                </c:pt>
                <c:pt idx="18418">
                  <c:v>18418</c:v>
                </c:pt>
                <c:pt idx="18419">
                  <c:v>18419</c:v>
                </c:pt>
                <c:pt idx="18420">
                  <c:v>18420</c:v>
                </c:pt>
                <c:pt idx="18421">
                  <c:v>18421</c:v>
                </c:pt>
                <c:pt idx="18422">
                  <c:v>18422</c:v>
                </c:pt>
                <c:pt idx="18423">
                  <c:v>18423</c:v>
                </c:pt>
                <c:pt idx="18424">
                  <c:v>18424</c:v>
                </c:pt>
                <c:pt idx="18425">
                  <c:v>18425</c:v>
                </c:pt>
                <c:pt idx="18426">
                  <c:v>18426</c:v>
                </c:pt>
                <c:pt idx="18427">
                  <c:v>18427</c:v>
                </c:pt>
                <c:pt idx="18428">
                  <c:v>18428</c:v>
                </c:pt>
                <c:pt idx="18429">
                  <c:v>18429</c:v>
                </c:pt>
                <c:pt idx="18430">
                  <c:v>18430</c:v>
                </c:pt>
                <c:pt idx="18431">
                  <c:v>18431</c:v>
                </c:pt>
                <c:pt idx="18432">
                  <c:v>18432</c:v>
                </c:pt>
                <c:pt idx="18433">
                  <c:v>18433</c:v>
                </c:pt>
                <c:pt idx="18434">
                  <c:v>18434</c:v>
                </c:pt>
                <c:pt idx="18435">
                  <c:v>18435</c:v>
                </c:pt>
                <c:pt idx="18436">
                  <c:v>18436</c:v>
                </c:pt>
                <c:pt idx="18437">
                  <c:v>18437</c:v>
                </c:pt>
                <c:pt idx="18438">
                  <c:v>18438</c:v>
                </c:pt>
                <c:pt idx="18439">
                  <c:v>18439</c:v>
                </c:pt>
                <c:pt idx="18440">
                  <c:v>18440</c:v>
                </c:pt>
                <c:pt idx="18441">
                  <c:v>18441</c:v>
                </c:pt>
                <c:pt idx="18442">
                  <c:v>18442</c:v>
                </c:pt>
                <c:pt idx="18443">
                  <c:v>18443</c:v>
                </c:pt>
                <c:pt idx="18444">
                  <c:v>18444</c:v>
                </c:pt>
                <c:pt idx="18445">
                  <c:v>18445</c:v>
                </c:pt>
                <c:pt idx="18446">
                  <c:v>18446</c:v>
                </c:pt>
                <c:pt idx="18447">
                  <c:v>18447</c:v>
                </c:pt>
                <c:pt idx="18448">
                  <c:v>18448</c:v>
                </c:pt>
                <c:pt idx="18449">
                  <c:v>18449</c:v>
                </c:pt>
                <c:pt idx="18450">
                  <c:v>18450</c:v>
                </c:pt>
                <c:pt idx="18451">
                  <c:v>18451</c:v>
                </c:pt>
                <c:pt idx="18452">
                  <c:v>18452</c:v>
                </c:pt>
                <c:pt idx="18453">
                  <c:v>18453</c:v>
                </c:pt>
                <c:pt idx="18454">
                  <c:v>18454</c:v>
                </c:pt>
                <c:pt idx="18455">
                  <c:v>18455</c:v>
                </c:pt>
                <c:pt idx="18456">
                  <c:v>18456</c:v>
                </c:pt>
                <c:pt idx="18457">
                  <c:v>18457</c:v>
                </c:pt>
                <c:pt idx="18458">
                  <c:v>18458</c:v>
                </c:pt>
                <c:pt idx="18459">
                  <c:v>18459</c:v>
                </c:pt>
                <c:pt idx="18460">
                  <c:v>18460</c:v>
                </c:pt>
                <c:pt idx="18461">
                  <c:v>18461</c:v>
                </c:pt>
                <c:pt idx="18462">
                  <c:v>18462</c:v>
                </c:pt>
                <c:pt idx="18463">
                  <c:v>18463</c:v>
                </c:pt>
                <c:pt idx="18464">
                  <c:v>18464</c:v>
                </c:pt>
                <c:pt idx="18465">
                  <c:v>18465</c:v>
                </c:pt>
                <c:pt idx="18466">
                  <c:v>18466</c:v>
                </c:pt>
                <c:pt idx="18467">
                  <c:v>18467</c:v>
                </c:pt>
                <c:pt idx="18468">
                  <c:v>18468</c:v>
                </c:pt>
                <c:pt idx="18469">
                  <c:v>18469</c:v>
                </c:pt>
                <c:pt idx="18470">
                  <c:v>18470</c:v>
                </c:pt>
                <c:pt idx="18471">
                  <c:v>18471</c:v>
                </c:pt>
                <c:pt idx="18472">
                  <c:v>18472</c:v>
                </c:pt>
                <c:pt idx="18473">
                  <c:v>18473</c:v>
                </c:pt>
                <c:pt idx="18474">
                  <c:v>18474</c:v>
                </c:pt>
                <c:pt idx="18475">
                  <c:v>18475</c:v>
                </c:pt>
                <c:pt idx="18476">
                  <c:v>18476</c:v>
                </c:pt>
                <c:pt idx="18477">
                  <c:v>18477</c:v>
                </c:pt>
                <c:pt idx="18478">
                  <c:v>18478</c:v>
                </c:pt>
                <c:pt idx="18479">
                  <c:v>18479</c:v>
                </c:pt>
                <c:pt idx="18480">
                  <c:v>18480</c:v>
                </c:pt>
                <c:pt idx="18481">
                  <c:v>18481</c:v>
                </c:pt>
                <c:pt idx="18482">
                  <c:v>18482</c:v>
                </c:pt>
                <c:pt idx="18483">
                  <c:v>18483</c:v>
                </c:pt>
                <c:pt idx="18484">
                  <c:v>18484</c:v>
                </c:pt>
                <c:pt idx="18485">
                  <c:v>18485</c:v>
                </c:pt>
                <c:pt idx="18486">
                  <c:v>18486</c:v>
                </c:pt>
                <c:pt idx="18487">
                  <c:v>18487</c:v>
                </c:pt>
                <c:pt idx="18488">
                  <c:v>18488</c:v>
                </c:pt>
                <c:pt idx="18489">
                  <c:v>18489</c:v>
                </c:pt>
                <c:pt idx="18490">
                  <c:v>18490</c:v>
                </c:pt>
                <c:pt idx="18491">
                  <c:v>18491</c:v>
                </c:pt>
                <c:pt idx="18492">
                  <c:v>18492</c:v>
                </c:pt>
                <c:pt idx="18493">
                  <c:v>18493</c:v>
                </c:pt>
                <c:pt idx="18494">
                  <c:v>18494</c:v>
                </c:pt>
                <c:pt idx="18495">
                  <c:v>18495</c:v>
                </c:pt>
                <c:pt idx="18496">
                  <c:v>18496</c:v>
                </c:pt>
                <c:pt idx="18497">
                  <c:v>18497</c:v>
                </c:pt>
                <c:pt idx="18498">
                  <c:v>18498</c:v>
                </c:pt>
                <c:pt idx="18499">
                  <c:v>18499</c:v>
                </c:pt>
                <c:pt idx="18500">
                  <c:v>18500</c:v>
                </c:pt>
                <c:pt idx="18501">
                  <c:v>18501</c:v>
                </c:pt>
                <c:pt idx="18502">
                  <c:v>18502</c:v>
                </c:pt>
                <c:pt idx="18503">
                  <c:v>18503</c:v>
                </c:pt>
                <c:pt idx="18504">
                  <c:v>18504</c:v>
                </c:pt>
                <c:pt idx="18505">
                  <c:v>18505</c:v>
                </c:pt>
                <c:pt idx="18506">
                  <c:v>18506</c:v>
                </c:pt>
                <c:pt idx="18507">
                  <c:v>18507</c:v>
                </c:pt>
                <c:pt idx="18508">
                  <c:v>18508</c:v>
                </c:pt>
                <c:pt idx="18509">
                  <c:v>18509</c:v>
                </c:pt>
                <c:pt idx="18510">
                  <c:v>18510</c:v>
                </c:pt>
                <c:pt idx="18511">
                  <c:v>18511</c:v>
                </c:pt>
                <c:pt idx="18512">
                  <c:v>18512</c:v>
                </c:pt>
                <c:pt idx="18513">
                  <c:v>18513</c:v>
                </c:pt>
                <c:pt idx="18514">
                  <c:v>18514</c:v>
                </c:pt>
                <c:pt idx="18515">
                  <c:v>18515</c:v>
                </c:pt>
                <c:pt idx="18516">
                  <c:v>18516</c:v>
                </c:pt>
                <c:pt idx="18517">
                  <c:v>18517</c:v>
                </c:pt>
                <c:pt idx="18518">
                  <c:v>18518</c:v>
                </c:pt>
                <c:pt idx="18519">
                  <c:v>18519</c:v>
                </c:pt>
                <c:pt idx="18520">
                  <c:v>18520</c:v>
                </c:pt>
                <c:pt idx="18521">
                  <c:v>18521</c:v>
                </c:pt>
                <c:pt idx="18522">
                  <c:v>18522</c:v>
                </c:pt>
                <c:pt idx="18523">
                  <c:v>18523</c:v>
                </c:pt>
                <c:pt idx="18524">
                  <c:v>18524</c:v>
                </c:pt>
                <c:pt idx="18525">
                  <c:v>18525</c:v>
                </c:pt>
                <c:pt idx="18526">
                  <c:v>18526</c:v>
                </c:pt>
                <c:pt idx="18527">
                  <c:v>18527</c:v>
                </c:pt>
                <c:pt idx="18528">
                  <c:v>18528</c:v>
                </c:pt>
                <c:pt idx="18529">
                  <c:v>18529</c:v>
                </c:pt>
                <c:pt idx="18530">
                  <c:v>18530</c:v>
                </c:pt>
                <c:pt idx="18531">
                  <c:v>18531</c:v>
                </c:pt>
                <c:pt idx="18532">
                  <c:v>18532</c:v>
                </c:pt>
                <c:pt idx="18533">
                  <c:v>18533</c:v>
                </c:pt>
                <c:pt idx="18534">
                  <c:v>18534</c:v>
                </c:pt>
                <c:pt idx="18535">
                  <c:v>18535</c:v>
                </c:pt>
                <c:pt idx="18536">
                  <c:v>18536</c:v>
                </c:pt>
                <c:pt idx="18537">
                  <c:v>18537</c:v>
                </c:pt>
                <c:pt idx="18538">
                  <c:v>18538</c:v>
                </c:pt>
                <c:pt idx="18539">
                  <c:v>18539</c:v>
                </c:pt>
                <c:pt idx="18540">
                  <c:v>18540</c:v>
                </c:pt>
                <c:pt idx="18541">
                  <c:v>18541</c:v>
                </c:pt>
                <c:pt idx="18542">
                  <c:v>18542</c:v>
                </c:pt>
                <c:pt idx="18543">
                  <c:v>18543</c:v>
                </c:pt>
                <c:pt idx="18544">
                  <c:v>18544</c:v>
                </c:pt>
                <c:pt idx="18545">
                  <c:v>18545</c:v>
                </c:pt>
                <c:pt idx="18546">
                  <c:v>18546</c:v>
                </c:pt>
                <c:pt idx="18547">
                  <c:v>18547</c:v>
                </c:pt>
                <c:pt idx="18548">
                  <c:v>18548</c:v>
                </c:pt>
                <c:pt idx="18549">
                  <c:v>18549</c:v>
                </c:pt>
                <c:pt idx="18550">
                  <c:v>18550</c:v>
                </c:pt>
                <c:pt idx="18551">
                  <c:v>18551</c:v>
                </c:pt>
                <c:pt idx="18552">
                  <c:v>18552</c:v>
                </c:pt>
                <c:pt idx="18553">
                  <c:v>18553</c:v>
                </c:pt>
                <c:pt idx="18554">
                  <c:v>18554</c:v>
                </c:pt>
                <c:pt idx="18555">
                  <c:v>18555</c:v>
                </c:pt>
                <c:pt idx="18556">
                  <c:v>18556</c:v>
                </c:pt>
                <c:pt idx="18557">
                  <c:v>18557</c:v>
                </c:pt>
                <c:pt idx="18558">
                  <c:v>18558</c:v>
                </c:pt>
                <c:pt idx="18559">
                  <c:v>18559</c:v>
                </c:pt>
                <c:pt idx="18560">
                  <c:v>18560</c:v>
                </c:pt>
                <c:pt idx="18561">
                  <c:v>18561</c:v>
                </c:pt>
                <c:pt idx="18562">
                  <c:v>18562</c:v>
                </c:pt>
                <c:pt idx="18563">
                  <c:v>18563</c:v>
                </c:pt>
                <c:pt idx="18564">
                  <c:v>18564</c:v>
                </c:pt>
                <c:pt idx="18565">
                  <c:v>18565</c:v>
                </c:pt>
                <c:pt idx="18566">
                  <c:v>18566</c:v>
                </c:pt>
                <c:pt idx="18567">
                  <c:v>18567</c:v>
                </c:pt>
                <c:pt idx="18568">
                  <c:v>18568</c:v>
                </c:pt>
                <c:pt idx="18569">
                  <c:v>18569</c:v>
                </c:pt>
                <c:pt idx="18570">
                  <c:v>18570</c:v>
                </c:pt>
                <c:pt idx="18571">
                  <c:v>18571</c:v>
                </c:pt>
                <c:pt idx="18572">
                  <c:v>18572</c:v>
                </c:pt>
                <c:pt idx="18573">
                  <c:v>18573</c:v>
                </c:pt>
                <c:pt idx="18574">
                  <c:v>18574</c:v>
                </c:pt>
                <c:pt idx="18575">
                  <c:v>18575</c:v>
                </c:pt>
                <c:pt idx="18576">
                  <c:v>18576</c:v>
                </c:pt>
                <c:pt idx="18577">
                  <c:v>18577</c:v>
                </c:pt>
                <c:pt idx="18578">
                  <c:v>18578</c:v>
                </c:pt>
                <c:pt idx="18579">
                  <c:v>18579</c:v>
                </c:pt>
                <c:pt idx="18580">
                  <c:v>18580</c:v>
                </c:pt>
                <c:pt idx="18581">
                  <c:v>18581</c:v>
                </c:pt>
                <c:pt idx="18582">
                  <c:v>18582</c:v>
                </c:pt>
                <c:pt idx="18583">
                  <c:v>18583</c:v>
                </c:pt>
                <c:pt idx="18584">
                  <c:v>18584</c:v>
                </c:pt>
                <c:pt idx="18585">
                  <c:v>18585</c:v>
                </c:pt>
                <c:pt idx="18586">
                  <c:v>18586</c:v>
                </c:pt>
                <c:pt idx="18587">
                  <c:v>18587</c:v>
                </c:pt>
                <c:pt idx="18588">
                  <c:v>18588</c:v>
                </c:pt>
                <c:pt idx="18589">
                  <c:v>18589</c:v>
                </c:pt>
                <c:pt idx="18590">
                  <c:v>18590</c:v>
                </c:pt>
                <c:pt idx="18591">
                  <c:v>18591</c:v>
                </c:pt>
                <c:pt idx="18592">
                  <c:v>18592</c:v>
                </c:pt>
                <c:pt idx="18593">
                  <c:v>18593</c:v>
                </c:pt>
                <c:pt idx="18594">
                  <c:v>18594</c:v>
                </c:pt>
                <c:pt idx="18595">
                  <c:v>18595</c:v>
                </c:pt>
                <c:pt idx="18596">
                  <c:v>18596</c:v>
                </c:pt>
                <c:pt idx="18597">
                  <c:v>18597</c:v>
                </c:pt>
                <c:pt idx="18598">
                  <c:v>18598</c:v>
                </c:pt>
                <c:pt idx="18599">
                  <c:v>18599</c:v>
                </c:pt>
                <c:pt idx="18600">
                  <c:v>18600</c:v>
                </c:pt>
                <c:pt idx="18601">
                  <c:v>18601</c:v>
                </c:pt>
                <c:pt idx="18602">
                  <c:v>18602</c:v>
                </c:pt>
                <c:pt idx="18603">
                  <c:v>18603</c:v>
                </c:pt>
                <c:pt idx="18604">
                  <c:v>18604</c:v>
                </c:pt>
                <c:pt idx="18605">
                  <c:v>18605</c:v>
                </c:pt>
                <c:pt idx="18606">
                  <c:v>18606</c:v>
                </c:pt>
                <c:pt idx="18607">
                  <c:v>18607</c:v>
                </c:pt>
                <c:pt idx="18608">
                  <c:v>18608</c:v>
                </c:pt>
                <c:pt idx="18609">
                  <c:v>18609</c:v>
                </c:pt>
                <c:pt idx="18610">
                  <c:v>18610</c:v>
                </c:pt>
                <c:pt idx="18611">
                  <c:v>18611</c:v>
                </c:pt>
                <c:pt idx="18612">
                  <c:v>18612</c:v>
                </c:pt>
                <c:pt idx="18613">
                  <c:v>18613</c:v>
                </c:pt>
                <c:pt idx="18614">
                  <c:v>18614</c:v>
                </c:pt>
                <c:pt idx="18615">
                  <c:v>18615</c:v>
                </c:pt>
                <c:pt idx="18616">
                  <c:v>18616</c:v>
                </c:pt>
                <c:pt idx="18617">
                  <c:v>18617</c:v>
                </c:pt>
                <c:pt idx="18618">
                  <c:v>18618</c:v>
                </c:pt>
                <c:pt idx="18619">
                  <c:v>18619</c:v>
                </c:pt>
                <c:pt idx="18620">
                  <c:v>18620</c:v>
                </c:pt>
                <c:pt idx="18621">
                  <c:v>18621</c:v>
                </c:pt>
                <c:pt idx="18622">
                  <c:v>18622</c:v>
                </c:pt>
                <c:pt idx="18623">
                  <c:v>18623</c:v>
                </c:pt>
                <c:pt idx="18624">
                  <c:v>18624</c:v>
                </c:pt>
                <c:pt idx="18625">
                  <c:v>18625</c:v>
                </c:pt>
                <c:pt idx="18626">
                  <c:v>18626</c:v>
                </c:pt>
                <c:pt idx="18627">
                  <c:v>18627</c:v>
                </c:pt>
                <c:pt idx="18628">
                  <c:v>18628</c:v>
                </c:pt>
                <c:pt idx="18629">
                  <c:v>18629</c:v>
                </c:pt>
                <c:pt idx="18630">
                  <c:v>18630</c:v>
                </c:pt>
                <c:pt idx="18631">
                  <c:v>18631</c:v>
                </c:pt>
                <c:pt idx="18632">
                  <c:v>18632</c:v>
                </c:pt>
                <c:pt idx="18633">
                  <c:v>18633</c:v>
                </c:pt>
                <c:pt idx="18634">
                  <c:v>18634</c:v>
                </c:pt>
                <c:pt idx="18635">
                  <c:v>18635</c:v>
                </c:pt>
                <c:pt idx="18636">
                  <c:v>18636</c:v>
                </c:pt>
                <c:pt idx="18637">
                  <c:v>18637</c:v>
                </c:pt>
                <c:pt idx="18638">
                  <c:v>18638</c:v>
                </c:pt>
                <c:pt idx="18639">
                  <c:v>18639</c:v>
                </c:pt>
                <c:pt idx="18640">
                  <c:v>18640</c:v>
                </c:pt>
                <c:pt idx="18641">
                  <c:v>18641</c:v>
                </c:pt>
                <c:pt idx="18642">
                  <c:v>18642</c:v>
                </c:pt>
                <c:pt idx="18643">
                  <c:v>18643</c:v>
                </c:pt>
                <c:pt idx="18644">
                  <c:v>18644</c:v>
                </c:pt>
                <c:pt idx="18645">
                  <c:v>18645</c:v>
                </c:pt>
                <c:pt idx="18646">
                  <c:v>18646</c:v>
                </c:pt>
                <c:pt idx="18647">
                  <c:v>18647</c:v>
                </c:pt>
                <c:pt idx="18648">
                  <c:v>18648</c:v>
                </c:pt>
                <c:pt idx="18649">
                  <c:v>18649</c:v>
                </c:pt>
                <c:pt idx="18650">
                  <c:v>18650</c:v>
                </c:pt>
                <c:pt idx="18651">
                  <c:v>18651</c:v>
                </c:pt>
                <c:pt idx="18652">
                  <c:v>18652</c:v>
                </c:pt>
                <c:pt idx="18653">
                  <c:v>18653</c:v>
                </c:pt>
                <c:pt idx="18654">
                  <c:v>18654</c:v>
                </c:pt>
                <c:pt idx="18655">
                  <c:v>18655</c:v>
                </c:pt>
                <c:pt idx="18656">
                  <c:v>18656</c:v>
                </c:pt>
                <c:pt idx="18657">
                  <c:v>18657</c:v>
                </c:pt>
                <c:pt idx="18658">
                  <c:v>18658</c:v>
                </c:pt>
                <c:pt idx="18659">
                  <c:v>18659</c:v>
                </c:pt>
                <c:pt idx="18660">
                  <c:v>18660</c:v>
                </c:pt>
                <c:pt idx="18661">
                  <c:v>18661</c:v>
                </c:pt>
                <c:pt idx="18662">
                  <c:v>18662</c:v>
                </c:pt>
                <c:pt idx="18663">
                  <c:v>18663</c:v>
                </c:pt>
                <c:pt idx="18664">
                  <c:v>18664</c:v>
                </c:pt>
                <c:pt idx="18665">
                  <c:v>18665</c:v>
                </c:pt>
                <c:pt idx="18666">
                  <c:v>18666</c:v>
                </c:pt>
                <c:pt idx="18667">
                  <c:v>18667</c:v>
                </c:pt>
                <c:pt idx="18668">
                  <c:v>18668</c:v>
                </c:pt>
                <c:pt idx="18669">
                  <c:v>18669</c:v>
                </c:pt>
                <c:pt idx="18670">
                  <c:v>18670</c:v>
                </c:pt>
                <c:pt idx="18671">
                  <c:v>18671</c:v>
                </c:pt>
                <c:pt idx="18672">
                  <c:v>18672</c:v>
                </c:pt>
                <c:pt idx="18673">
                  <c:v>18673</c:v>
                </c:pt>
                <c:pt idx="18674">
                  <c:v>18674</c:v>
                </c:pt>
                <c:pt idx="18675">
                  <c:v>18675</c:v>
                </c:pt>
                <c:pt idx="18676">
                  <c:v>18676</c:v>
                </c:pt>
                <c:pt idx="18677">
                  <c:v>18677</c:v>
                </c:pt>
                <c:pt idx="18678">
                  <c:v>18678</c:v>
                </c:pt>
                <c:pt idx="18679">
                  <c:v>18679</c:v>
                </c:pt>
                <c:pt idx="18680">
                  <c:v>18680</c:v>
                </c:pt>
                <c:pt idx="18681">
                  <c:v>18681</c:v>
                </c:pt>
                <c:pt idx="18682">
                  <c:v>18682</c:v>
                </c:pt>
                <c:pt idx="18683">
                  <c:v>18683</c:v>
                </c:pt>
                <c:pt idx="18684">
                  <c:v>18684</c:v>
                </c:pt>
                <c:pt idx="18685">
                  <c:v>18685</c:v>
                </c:pt>
                <c:pt idx="18686">
                  <c:v>18686</c:v>
                </c:pt>
                <c:pt idx="18687">
                  <c:v>18687</c:v>
                </c:pt>
                <c:pt idx="18688">
                  <c:v>18688</c:v>
                </c:pt>
                <c:pt idx="18689">
                  <c:v>18689</c:v>
                </c:pt>
                <c:pt idx="18690">
                  <c:v>18690</c:v>
                </c:pt>
                <c:pt idx="18691">
                  <c:v>18691</c:v>
                </c:pt>
                <c:pt idx="18692">
                  <c:v>18692</c:v>
                </c:pt>
                <c:pt idx="18693">
                  <c:v>18693</c:v>
                </c:pt>
                <c:pt idx="18694">
                  <c:v>18694</c:v>
                </c:pt>
                <c:pt idx="18695">
                  <c:v>18695</c:v>
                </c:pt>
                <c:pt idx="18696">
                  <c:v>18696</c:v>
                </c:pt>
                <c:pt idx="18697">
                  <c:v>18697</c:v>
                </c:pt>
                <c:pt idx="18698">
                  <c:v>18698</c:v>
                </c:pt>
                <c:pt idx="18699">
                  <c:v>18699</c:v>
                </c:pt>
                <c:pt idx="18700">
                  <c:v>18700</c:v>
                </c:pt>
                <c:pt idx="18701">
                  <c:v>18701</c:v>
                </c:pt>
                <c:pt idx="18702">
                  <c:v>18702</c:v>
                </c:pt>
                <c:pt idx="18703">
                  <c:v>18703</c:v>
                </c:pt>
                <c:pt idx="18704">
                  <c:v>18704</c:v>
                </c:pt>
                <c:pt idx="18705">
                  <c:v>18705</c:v>
                </c:pt>
                <c:pt idx="18706">
                  <c:v>18706</c:v>
                </c:pt>
                <c:pt idx="18707">
                  <c:v>18707</c:v>
                </c:pt>
                <c:pt idx="18708">
                  <c:v>18708</c:v>
                </c:pt>
                <c:pt idx="18709">
                  <c:v>18709</c:v>
                </c:pt>
                <c:pt idx="18710">
                  <c:v>18710</c:v>
                </c:pt>
                <c:pt idx="18711">
                  <c:v>18711</c:v>
                </c:pt>
                <c:pt idx="18712">
                  <c:v>18712</c:v>
                </c:pt>
                <c:pt idx="18713">
                  <c:v>18713</c:v>
                </c:pt>
                <c:pt idx="18714">
                  <c:v>18714</c:v>
                </c:pt>
                <c:pt idx="18715">
                  <c:v>18715</c:v>
                </c:pt>
                <c:pt idx="18716">
                  <c:v>18716</c:v>
                </c:pt>
                <c:pt idx="18717">
                  <c:v>18717</c:v>
                </c:pt>
                <c:pt idx="18718">
                  <c:v>18718</c:v>
                </c:pt>
                <c:pt idx="18719">
                  <c:v>18719</c:v>
                </c:pt>
                <c:pt idx="18720">
                  <c:v>18720</c:v>
                </c:pt>
                <c:pt idx="18721">
                  <c:v>18721</c:v>
                </c:pt>
                <c:pt idx="18722">
                  <c:v>18722</c:v>
                </c:pt>
                <c:pt idx="18723">
                  <c:v>18723</c:v>
                </c:pt>
                <c:pt idx="18724">
                  <c:v>18724</c:v>
                </c:pt>
                <c:pt idx="18725">
                  <c:v>18725</c:v>
                </c:pt>
                <c:pt idx="18726">
                  <c:v>18726</c:v>
                </c:pt>
                <c:pt idx="18727">
                  <c:v>18727</c:v>
                </c:pt>
                <c:pt idx="18728">
                  <c:v>18728</c:v>
                </c:pt>
                <c:pt idx="18729">
                  <c:v>18729</c:v>
                </c:pt>
                <c:pt idx="18730">
                  <c:v>18730</c:v>
                </c:pt>
                <c:pt idx="18731">
                  <c:v>18731</c:v>
                </c:pt>
                <c:pt idx="18732">
                  <c:v>18732</c:v>
                </c:pt>
                <c:pt idx="18733">
                  <c:v>18733</c:v>
                </c:pt>
                <c:pt idx="18734">
                  <c:v>18734</c:v>
                </c:pt>
                <c:pt idx="18735">
                  <c:v>18735</c:v>
                </c:pt>
                <c:pt idx="18736">
                  <c:v>18736</c:v>
                </c:pt>
                <c:pt idx="18737">
                  <c:v>18737</c:v>
                </c:pt>
                <c:pt idx="18738">
                  <c:v>18738</c:v>
                </c:pt>
                <c:pt idx="18739">
                  <c:v>18739</c:v>
                </c:pt>
                <c:pt idx="18740">
                  <c:v>18740</c:v>
                </c:pt>
                <c:pt idx="18741">
                  <c:v>18741</c:v>
                </c:pt>
                <c:pt idx="18742">
                  <c:v>18742</c:v>
                </c:pt>
                <c:pt idx="18743">
                  <c:v>18743</c:v>
                </c:pt>
                <c:pt idx="18744">
                  <c:v>18744</c:v>
                </c:pt>
                <c:pt idx="18745">
                  <c:v>18745</c:v>
                </c:pt>
                <c:pt idx="18746">
                  <c:v>18746</c:v>
                </c:pt>
                <c:pt idx="18747">
                  <c:v>18747</c:v>
                </c:pt>
                <c:pt idx="18748">
                  <c:v>18748</c:v>
                </c:pt>
                <c:pt idx="18749">
                  <c:v>18749</c:v>
                </c:pt>
                <c:pt idx="18750">
                  <c:v>18750</c:v>
                </c:pt>
                <c:pt idx="18751">
                  <c:v>18751</c:v>
                </c:pt>
                <c:pt idx="18752">
                  <c:v>18752</c:v>
                </c:pt>
                <c:pt idx="18753">
                  <c:v>18753</c:v>
                </c:pt>
                <c:pt idx="18754">
                  <c:v>18754</c:v>
                </c:pt>
                <c:pt idx="18755">
                  <c:v>18755</c:v>
                </c:pt>
                <c:pt idx="18756">
                  <c:v>18756</c:v>
                </c:pt>
                <c:pt idx="18757">
                  <c:v>18757</c:v>
                </c:pt>
                <c:pt idx="18758">
                  <c:v>18758</c:v>
                </c:pt>
                <c:pt idx="18759">
                  <c:v>18759</c:v>
                </c:pt>
                <c:pt idx="18760">
                  <c:v>18760</c:v>
                </c:pt>
                <c:pt idx="18761">
                  <c:v>18761</c:v>
                </c:pt>
                <c:pt idx="18762">
                  <c:v>18762</c:v>
                </c:pt>
                <c:pt idx="18763">
                  <c:v>18763</c:v>
                </c:pt>
                <c:pt idx="18764">
                  <c:v>18764</c:v>
                </c:pt>
                <c:pt idx="18765">
                  <c:v>18765</c:v>
                </c:pt>
                <c:pt idx="18766">
                  <c:v>18766</c:v>
                </c:pt>
                <c:pt idx="18767">
                  <c:v>18767</c:v>
                </c:pt>
                <c:pt idx="18768">
                  <c:v>18768</c:v>
                </c:pt>
                <c:pt idx="18769">
                  <c:v>18769</c:v>
                </c:pt>
                <c:pt idx="18770">
                  <c:v>18770</c:v>
                </c:pt>
                <c:pt idx="18771">
                  <c:v>18771</c:v>
                </c:pt>
                <c:pt idx="18772">
                  <c:v>18772</c:v>
                </c:pt>
                <c:pt idx="18773">
                  <c:v>18773</c:v>
                </c:pt>
                <c:pt idx="18774">
                  <c:v>18774</c:v>
                </c:pt>
                <c:pt idx="18775">
                  <c:v>18775</c:v>
                </c:pt>
                <c:pt idx="18776">
                  <c:v>18776</c:v>
                </c:pt>
                <c:pt idx="18777">
                  <c:v>18777</c:v>
                </c:pt>
                <c:pt idx="18778">
                  <c:v>18778</c:v>
                </c:pt>
                <c:pt idx="18779">
                  <c:v>18779</c:v>
                </c:pt>
                <c:pt idx="18780">
                  <c:v>18780</c:v>
                </c:pt>
                <c:pt idx="18781">
                  <c:v>18781</c:v>
                </c:pt>
                <c:pt idx="18782">
                  <c:v>18782</c:v>
                </c:pt>
                <c:pt idx="18783">
                  <c:v>18783</c:v>
                </c:pt>
                <c:pt idx="18784">
                  <c:v>18784</c:v>
                </c:pt>
                <c:pt idx="18785">
                  <c:v>18785</c:v>
                </c:pt>
                <c:pt idx="18786">
                  <c:v>18786</c:v>
                </c:pt>
                <c:pt idx="18787">
                  <c:v>18787</c:v>
                </c:pt>
                <c:pt idx="18788">
                  <c:v>18788</c:v>
                </c:pt>
                <c:pt idx="18789">
                  <c:v>18789</c:v>
                </c:pt>
                <c:pt idx="18790">
                  <c:v>18790</c:v>
                </c:pt>
                <c:pt idx="18791">
                  <c:v>18791</c:v>
                </c:pt>
                <c:pt idx="18792">
                  <c:v>18792</c:v>
                </c:pt>
                <c:pt idx="18793">
                  <c:v>18793</c:v>
                </c:pt>
                <c:pt idx="18794">
                  <c:v>18794</c:v>
                </c:pt>
                <c:pt idx="18795">
                  <c:v>18795</c:v>
                </c:pt>
                <c:pt idx="18796">
                  <c:v>18796</c:v>
                </c:pt>
                <c:pt idx="18797">
                  <c:v>18797</c:v>
                </c:pt>
                <c:pt idx="18798">
                  <c:v>18798</c:v>
                </c:pt>
                <c:pt idx="18799">
                  <c:v>18799</c:v>
                </c:pt>
                <c:pt idx="18800">
                  <c:v>18800</c:v>
                </c:pt>
                <c:pt idx="18801">
                  <c:v>18801</c:v>
                </c:pt>
                <c:pt idx="18802">
                  <c:v>18802</c:v>
                </c:pt>
                <c:pt idx="18803">
                  <c:v>18803</c:v>
                </c:pt>
                <c:pt idx="18804">
                  <c:v>18804</c:v>
                </c:pt>
                <c:pt idx="18805">
                  <c:v>18805</c:v>
                </c:pt>
                <c:pt idx="18806">
                  <c:v>18806</c:v>
                </c:pt>
                <c:pt idx="18807">
                  <c:v>18807</c:v>
                </c:pt>
                <c:pt idx="18808">
                  <c:v>18808</c:v>
                </c:pt>
                <c:pt idx="18809">
                  <c:v>18809</c:v>
                </c:pt>
                <c:pt idx="18810">
                  <c:v>18810</c:v>
                </c:pt>
                <c:pt idx="18811">
                  <c:v>18811</c:v>
                </c:pt>
                <c:pt idx="18812">
                  <c:v>18812</c:v>
                </c:pt>
                <c:pt idx="18813">
                  <c:v>18813</c:v>
                </c:pt>
                <c:pt idx="18814">
                  <c:v>18814</c:v>
                </c:pt>
                <c:pt idx="18815">
                  <c:v>18815</c:v>
                </c:pt>
                <c:pt idx="18816">
                  <c:v>18816</c:v>
                </c:pt>
                <c:pt idx="18817">
                  <c:v>18817</c:v>
                </c:pt>
                <c:pt idx="18818">
                  <c:v>18818</c:v>
                </c:pt>
                <c:pt idx="18819">
                  <c:v>18819</c:v>
                </c:pt>
                <c:pt idx="18820">
                  <c:v>18820</c:v>
                </c:pt>
                <c:pt idx="18821">
                  <c:v>18821</c:v>
                </c:pt>
                <c:pt idx="18822">
                  <c:v>18822</c:v>
                </c:pt>
                <c:pt idx="18823">
                  <c:v>18823</c:v>
                </c:pt>
                <c:pt idx="18824">
                  <c:v>18824</c:v>
                </c:pt>
                <c:pt idx="18825">
                  <c:v>18825</c:v>
                </c:pt>
                <c:pt idx="18826">
                  <c:v>18826</c:v>
                </c:pt>
                <c:pt idx="18827">
                  <c:v>18827</c:v>
                </c:pt>
                <c:pt idx="18828">
                  <c:v>18828</c:v>
                </c:pt>
                <c:pt idx="18829">
                  <c:v>18829</c:v>
                </c:pt>
                <c:pt idx="18830">
                  <c:v>18830</c:v>
                </c:pt>
                <c:pt idx="18831">
                  <c:v>18831</c:v>
                </c:pt>
                <c:pt idx="18832">
                  <c:v>18832</c:v>
                </c:pt>
                <c:pt idx="18833">
                  <c:v>18833</c:v>
                </c:pt>
                <c:pt idx="18834">
                  <c:v>18834</c:v>
                </c:pt>
                <c:pt idx="18835">
                  <c:v>18835</c:v>
                </c:pt>
                <c:pt idx="18836">
                  <c:v>18836</c:v>
                </c:pt>
                <c:pt idx="18837">
                  <c:v>18837</c:v>
                </c:pt>
                <c:pt idx="18838">
                  <c:v>18838</c:v>
                </c:pt>
                <c:pt idx="18839">
                  <c:v>18839</c:v>
                </c:pt>
                <c:pt idx="18840">
                  <c:v>18840</c:v>
                </c:pt>
                <c:pt idx="18841">
                  <c:v>18841</c:v>
                </c:pt>
                <c:pt idx="18842">
                  <c:v>18842</c:v>
                </c:pt>
                <c:pt idx="18843">
                  <c:v>18843</c:v>
                </c:pt>
                <c:pt idx="18844">
                  <c:v>18844</c:v>
                </c:pt>
                <c:pt idx="18845">
                  <c:v>18845</c:v>
                </c:pt>
                <c:pt idx="18846">
                  <c:v>18846</c:v>
                </c:pt>
                <c:pt idx="18847">
                  <c:v>18847</c:v>
                </c:pt>
                <c:pt idx="18848">
                  <c:v>18848</c:v>
                </c:pt>
                <c:pt idx="18849">
                  <c:v>18849</c:v>
                </c:pt>
                <c:pt idx="18850">
                  <c:v>18850</c:v>
                </c:pt>
                <c:pt idx="18851">
                  <c:v>18851</c:v>
                </c:pt>
                <c:pt idx="18852">
                  <c:v>18852</c:v>
                </c:pt>
                <c:pt idx="18853">
                  <c:v>18853</c:v>
                </c:pt>
                <c:pt idx="18854">
                  <c:v>18854</c:v>
                </c:pt>
                <c:pt idx="18855">
                  <c:v>18855</c:v>
                </c:pt>
                <c:pt idx="18856">
                  <c:v>18856</c:v>
                </c:pt>
                <c:pt idx="18857">
                  <c:v>18857</c:v>
                </c:pt>
                <c:pt idx="18858">
                  <c:v>18858</c:v>
                </c:pt>
                <c:pt idx="18859">
                  <c:v>18859</c:v>
                </c:pt>
                <c:pt idx="18860">
                  <c:v>18860</c:v>
                </c:pt>
                <c:pt idx="18861">
                  <c:v>18861</c:v>
                </c:pt>
                <c:pt idx="18862">
                  <c:v>18862</c:v>
                </c:pt>
                <c:pt idx="18863">
                  <c:v>18863</c:v>
                </c:pt>
                <c:pt idx="18864">
                  <c:v>18864</c:v>
                </c:pt>
                <c:pt idx="18865">
                  <c:v>18865</c:v>
                </c:pt>
                <c:pt idx="18866">
                  <c:v>18866</c:v>
                </c:pt>
                <c:pt idx="18867">
                  <c:v>18867</c:v>
                </c:pt>
                <c:pt idx="18868">
                  <c:v>18868</c:v>
                </c:pt>
                <c:pt idx="18869">
                  <c:v>18869</c:v>
                </c:pt>
                <c:pt idx="18870">
                  <c:v>18870</c:v>
                </c:pt>
                <c:pt idx="18871">
                  <c:v>18871</c:v>
                </c:pt>
                <c:pt idx="18872">
                  <c:v>18872</c:v>
                </c:pt>
                <c:pt idx="18873">
                  <c:v>18873</c:v>
                </c:pt>
                <c:pt idx="18874">
                  <c:v>18874</c:v>
                </c:pt>
                <c:pt idx="18875">
                  <c:v>18875</c:v>
                </c:pt>
                <c:pt idx="18876">
                  <c:v>18876</c:v>
                </c:pt>
                <c:pt idx="18877">
                  <c:v>18877</c:v>
                </c:pt>
                <c:pt idx="18878">
                  <c:v>18878</c:v>
                </c:pt>
                <c:pt idx="18879">
                  <c:v>18879</c:v>
                </c:pt>
                <c:pt idx="18880">
                  <c:v>18880</c:v>
                </c:pt>
                <c:pt idx="18881">
                  <c:v>18881</c:v>
                </c:pt>
                <c:pt idx="18882">
                  <c:v>18882</c:v>
                </c:pt>
                <c:pt idx="18883">
                  <c:v>18883</c:v>
                </c:pt>
                <c:pt idx="18884">
                  <c:v>18884</c:v>
                </c:pt>
                <c:pt idx="18885">
                  <c:v>18885</c:v>
                </c:pt>
                <c:pt idx="18886">
                  <c:v>18886</c:v>
                </c:pt>
                <c:pt idx="18887">
                  <c:v>18887</c:v>
                </c:pt>
                <c:pt idx="18888">
                  <c:v>18888</c:v>
                </c:pt>
                <c:pt idx="18889">
                  <c:v>18889</c:v>
                </c:pt>
                <c:pt idx="18890">
                  <c:v>18890</c:v>
                </c:pt>
                <c:pt idx="18891">
                  <c:v>18891</c:v>
                </c:pt>
                <c:pt idx="18892">
                  <c:v>18892</c:v>
                </c:pt>
                <c:pt idx="18893">
                  <c:v>18893</c:v>
                </c:pt>
                <c:pt idx="18894">
                  <c:v>18894</c:v>
                </c:pt>
                <c:pt idx="18895">
                  <c:v>18895</c:v>
                </c:pt>
                <c:pt idx="18896">
                  <c:v>18896</c:v>
                </c:pt>
                <c:pt idx="18897">
                  <c:v>18897</c:v>
                </c:pt>
                <c:pt idx="18898">
                  <c:v>18898</c:v>
                </c:pt>
                <c:pt idx="18899">
                  <c:v>18899</c:v>
                </c:pt>
                <c:pt idx="18900">
                  <c:v>18900</c:v>
                </c:pt>
                <c:pt idx="18901">
                  <c:v>18901</c:v>
                </c:pt>
                <c:pt idx="18902">
                  <c:v>18902</c:v>
                </c:pt>
                <c:pt idx="18903">
                  <c:v>18903</c:v>
                </c:pt>
                <c:pt idx="18904">
                  <c:v>18904</c:v>
                </c:pt>
                <c:pt idx="18905">
                  <c:v>18905</c:v>
                </c:pt>
                <c:pt idx="18906">
                  <c:v>18906</c:v>
                </c:pt>
                <c:pt idx="18907">
                  <c:v>18907</c:v>
                </c:pt>
                <c:pt idx="18908">
                  <c:v>18908</c:v>
                </c:pt>
                <c:pt idx="18909">
                  <c:v>18909</c:v>
                </c:pt>
                <c:pt idx="18910">
                  <c:v>18910</c:v>
                </c:pt>
                <c:pt idx="18911">
                  <c:v>18911</c:v>
                </c:pt>
                <c:pt idx="18912">
                  <c:v>18912</c:v>
                </c:pt>
                <c:pt idx="18913">
                  <c:v>18913</c:v>
                </c:pt>
                <c:pt idx="18914">
                  <c:v>18914</c:v>
                </c:pt>
                <c:pt idx="18915">
                  <c:v>18915</c:v>
                </c:pt>
                <c:pt idx="18916">
                  <c:v>18916</c:v>
                </c:pt>
                <c:pt idx="18917">
                  <c:v>18917</c:v>
                </c:pt>
                <c:pt idx="18918">
                  <c:v>18918</c:v>
                </c:pt>
                <c:pt idx="18919">
                  <c:v>18919</c:v>
                </c:pt>
                <c:pt idx="18920">
                  <c:v>18920</c:v>
                </c:pt>
                <c:pt idx="18921">
                  <c:v>18921</c:v>
                </c:pt>
                <c:pt idx="18922">
                  <c:v>18922</c:v>
                </c:pt>
                <c:pt idx="18923">
                  <c:v>18923</c:v>
                </c:pt>
                <c:pt idx="18924">
                  <c:v>18924</c:v>
                </c:pt>
                <c:pt idx="18925">
                  <c:v>18925</c:v>
                </c:pt>
                <c:pt idx="18926">
                  <c:v>18926</c:v>
                </c:pt>
                <c:pt idx="18927">
                  <c:v>18927</c:v>
                </c:pt>
                <c:pt idx="18928">
                  <c:v>18928</c:v>
                </c:pt>
                <c:pt idx="18929">
                  <c:v>18929</c:v>
                </c:pt>
                <c:pt idx="18930">
                  <c:v>18930</c:v>
                </c:pt>
                <c:pt idx="18931">
                  <c:v>18931</c:v>
                </c:pt>
                <c:pt idx="18932">
                  <c:v>18932</c:v>
                </c:pt>
                <c:pt idx="18933">
                  <c:v>18933</c:v>
                </c:pt>
                <c:pt idx="18934">
                  <c:v>18934</c:v>
                </c:pt>
                <c:pt idx="18935">
                  <c:v>18935</c:v>
                </c:pt>
                <c:pt idx="18936">
                  <c:v>18936</c:v>
                </c:pt>
                <c:pt idx="18937">
                  <c:v>18937</c:v>
                </c:pt>
                <c:pt idx="18938">
                  <c:v>18938</c:v>
                </c:pt>
                <c:pt idx="18939">
                  <c:v>18939</c:v>
                </c:pt>
                <c:pt idx="18940">
                  <c:v>18940</c:v>
                </c:pt>
                <c:pt idx="18941">
                  <c:v>18941</c:v>
                </c:pt>
                <c:pt idx="18942">
                  <c:v>18942</c:v>
                </c:pt>
                <c:pt idx="18943">
                  <c:v>18943</c:v>
                </c:pt>
                <c:pt idx="18944">
                  <c:v>18944</c:v>
                </c:pt>
                <c:pt idx="18945">
                  <c:v>18945</c:v>
                </c:pt>
                <c:pt idx="18946">
                  <c:v>18946</c:v>
                </c:pt>
                <c:pt idx="18947">
                  <c:v>18947</c:v>
                </c:pt>
                <c:pt idx="18948">
                  <c:v>18948</c:v>
                </c:pt>
                <c:pt idx="18949">
                  <c:v>18949</c:v>
                </c:pt>
                <c:pt idx="18950">
                  <c:v>18950</c:v>
                </c:pt>
                <c:pt idx="18951">
                  <c:v>18951</c:v>
                </c:pt>
                <c:pt idx="18952">
                  <c:v>18952</c:v>
                </c:pt>
                <c:pt idx="18953">
                  <c:v>18953</c:v>
                </c:pt>
                <c:pt idx="18954">
                  <c:v>18954</c:v>
                </c:pt>
                <c:pt idx="18955">
                  <c:v>18955</c:v>
                </c:pt>
                <c:pt idx="18956">
                  <c:v>18956</c:v>
                </c:pt>
                <c:pt idx="18957">
                  <c:v>18957</c:v>
                </c:pt>
                <c:pt idx="18958">
                  <c:v>18958</c:v>
                </c:pt>
                <c:pt idx="18959">
                  <c:v>18959</c:v>
                </c:pt>
                <c:pt idx="18960">
                  <c:v>18960</c:v>
                </c:pt>
                <c:pt idx="18961">
                  <c:v>18961</c:v>
                </c:pt>
                <c:pt idx="18962">
                  <c:v>18962</c:v>
                </c:pt>
                <c:pt idx="18963">
                  <c:v>18963</c:v>
                </c:pt>
                <c:pt idx="18964">
                  <c:v>18964</c:v>
                </c:pt>
                <c:pt idx="18965">
                  <c:v>18965</c:v>
                </c:pt>
                <c:pt idx="18966">
                  <c:v>18966</c:v>
                </c:pt>
                <c:pt idx="18967">
                  <c:v>18967</c:v>
                </c:pt>
                <c:pt idx="18968">
                  <c:v>18968</c:v>
                </c:pt>
                <c:pt idx="18969">
                  <c:v>18969</c:v>
                </c:pt>
                <c:pt idx="18970">
                  <c:v>18970</c:v>
                </c:pt>
                <c:pt idx="18971">
                  <c:v>18971</c:v>
                </c:pt>
                <c:pt idx="18972">
                  <c:v>18972</c:v>
                </c:pt>
                <c:pt idx="18973">
                  <c:v>18973</c:v>
                </c:pt>
                <c:pt idx="18974">
                  <c:v>18974</c:v>
                </c:pt>
                <c:pt idx="18975">
                  <c:v>18975</c:v>
                </c:pt>
                <c:pt idx="18976">
                  <c:v>18976</c:v>
                </c:pt>
                <c:pt idx="18977">
                  <c:v>18977</c:v>
                </c:pt>
                <c:pt idx="18978">
                  <c:v>18978</c:v>
                </c:pt>
                <c:pt idx="18979">
                  <c:v>18979</c:v>
                </c:pt>
                <c:pt idx="18980">
                  <c:v>18980</c:v>
                </c:pt>
                <c:pt idx="18981">
                  <c:v>18981</c:v>
                </c:pt>
                <c:pt idx="18982">
                  <c:v>18982</c:v>
                </c:pt>
                <c:pt idx="18983">
                  <c:v>18983</c:v>
                </c:pt>
                <c:pt idx="18984">
                  <c:v>18984</c:v>
                </c:pt>
                <c:pt idx="18985">
                  <c:v>18985</c:v>
                </c:pt>
                <c:pt idx="18986">
                  <c:v>18986</c:v>
                </c:pt>
                <c:pt idx="18987">
                  <c:v>18987</c:v>
                </c:pt>
                <c:pt idx="18988">
                  <c:v>18988</c:v>
                </c:pt>
                <c:pt idx="18989">
                  <c:v>18989</c:v>
                </c:pt>
                <c:pt idx="18990">
                  <c:v>18990</c:v>
                </c:pt>
                <c:pt idx="18991">
                  <c:v>18991</c:v>
                </c:pt>
                <c:pt idx="18992">
                  <c:v>18992</c:v>
                </c:pt>
                <c:pt idx="18993">
                  <c:v>18993</c:v>
                </c:pt>
                <c:pt idx="18994">
                  <c:v>18994</c:v>
                </c:pt>
                <c:pt idx="18995">
                  <c:v>18995</c:v>
                </c:pt>
                <c:pt idx="18996">
                  <c:v>18996</c:v>
                </c:pt>
                <c:pt idx="18997">
                  <c:v>18997</c:v>
                </c:pt>
                <c:pt idx="18998">
                  <c:v>18998</c:v>
                </c:pt>
                <c:pt idx="18999">
                  <c:v>18999</c:v>
                </c:pt>
                <c:pt idx="19000">
                  <c:v>19000</c:v>
                </c:pt>
                <c:pt idx="19001">
                  <c:v>19001</c:v>
                </c:pt>
                <c:pt idx="19002">
                  <c:v>19002</c:v>
                </c:pt>
                <c:pt idx="19003">
                  <c:v>19003</c:v>
                </c:pt>
                <c:pt idx="19004">
                  <c:v>19004</c:v>
                </c:pt>
                <c:pt idx="19005">
                  <c:v>19005</c:v>
                </c:pt>
                <c:pt idx="19006">
                  <c:v>19006</c:v>
                </c:pt>
                <c:pt idx="19007">
                  <c:v>19007</c:v>
                </c:pt>
                <c:pt idx="19008">
                  <c:v>19008</c:v>
                </c:pt>
                <c:pt idx="19009">
                  <c:v>19009</c:v>
                </c:pt>
                <c:pt idx="19010">
                  <c:v>19010</c:v>
                </c:pt>
                <c:pt idx="19011">
                  <c:v>19011</c:v>
                </c:pt>
                <c:pt idx="19012">
                  <c:v>19012</c:v>
                </c:pt>
                <c:pt idx="19013">
                  <c:v>19013</c:v>
                </c:pt>
                <c:pt idx="19014">
                  <c:v>19014</c:v>
                </c:pt>
                <c:pt idx="19015">
                  <c:v>19015</c:v>
                </c:pt>
                <c:pt idx="19016">
                  <c:v>19016</c:v>
                </c:pt>
                <c:pt idx="19017">
                  <c:v>19017</c:v>
                </c:pt>
                <c:pt idx="19018">
                  <c:v>19018</c:v>
                </c:pt>
                <c:pt idx="19019">
                  <c:v>19019</c:v>
                </c:pt>
                <c:pt idx="19020">
                  <c:v>19020</c:v>
                </c:pt>
                <c:pt idx="19021">
                  <c:v>19021</c:v>
                </c:pt>
                <c:pt idx="19022">
                  <c:v>19022</c:v>
                </c:pt>
                <c:pt idx="19023">
                  <c:v>19023</c:v>
                </c:pt>
                <c:pt idx="19024">
                  <c:v>19024</c:v>
                </c:pt>
                <c:pt idx="19025">
                  <c:v>19025</c:v>
                </c:pt>
                <c:pt idx="19026">
                  <c:v>19026</c:v>
                </c:pt>
                <c:pt idx="19027">
                  <c:v>19027</c:v>
                </c:pt>
                <c:pt idx="19028">
                  <c:v>19028</c:v>
                </c:pt>
                <c:pt idx="19029">
                  <c:v>19029</c:v>
                </c:pt>
                <c:pt idx="19030">
                  <c:v>19030</c:v>
                </c:pt>
                <c:pt idx="19031">
                  <c:v>19031</c:v>
                </c:pt>
                <c:pt idx="19032">
                  <c:v>19032</c:v>
                </c:pt>
                <c:pt idx="19033">
                  <c:v>19033</c:v>
                </c:pt>
                <c:pt idx="19034">
                  <c:v>19034</c:v>
                </c:pt>
                <c:pt idx="19035">
                  <c:v>19035</c:v>
                </c:pt>
                <c:pt idx="19036">
                  <c:v>19036</c:v>
                </c:pt>
                <c:pt idx="19037">
                  <c:v>19037</c:v>
                </c:pt>
                <c:pt idx="19038">
                  <c:v>19038</c:v>
                </c:pt>
                <c:pt idx="19039">
                  <c:v>19039</c:v>
                </c:pt>
                <c:pt idx="19040">
                  <c:v>19040</c:v>
                </c:pt>
                <c:pt idx="19041">
                  <c:v>19041</c:v>
                </c:pt>
                <c:pt idx="19042">
                  <c:v>19042</c:v>
                </c:pt>
                <c:pt idx="19043">
                  <c:v>19043</c:v>
                </c:pt>
                <c:pt idx="19044">
                  <c:v>19044</c:v>
                </c:pt>
                <c:pt idx="19045">
                  <c:v>19045</c:v>
                </c:pt>
                <c:pt idx="19046">
                  <c:v>19046</c:v>
                </c:pt>
                <c:pt idx="19047">
                  <c:v>19047</c:v>
                </c:pt>
                <c:pt idx="19048">
                  <c:v>19048</c:v>
                </c:pt>
                <c:pt idx="19049">
                  <c:v>19049</c:v>
                </c:pt>
                <c:pt idx="19050">
                  <c:v>19050</c:v>
                </c:pt>
                <c:pt idx="19051">
                  <c:v>19051</c:v>
                </c:pt>
                <c:pt idx="19052">
                  <c:v>19052</c:v>
                </c:pt>
                <c:pt idx="19053">
                  <c:v>19053</c:v>
                </c:pt>
                <c:pt idx="19054">
                  <c:v>19054</c:v>
                </c:pt>
                <c:pt idx="19055">
                  <c:v>19055</c:v>
                </c:pt>
                <c:pt idx="19056">
                  <c:v>19056</c:v>
                </c:pt>
                <c:pt idx="19057">
                  <c:v>19057</c:v>
                </c:pt>
                <c:pt idx="19058">
                  <c:v>19058</c:v>
                </c:pt>
                <c:pt idx="19059">
                  <c:v>19059</c:v>
                </c:pt>
                <c:pt idx="19060">
                  <c:v>19060</c:v>
                </c:pt>
                <c:pt idx="19061">
                  <c:v>19061</c:v>
                </c:pt>
                <c:pt idx="19062">
                  <c:v>19062</c:v>
                </c:pt>
                <c:pt idx="19063">
                  <c:v>19063</c:v>
                </c:pt>
                <c:pt idx="19064">
                  <c:v>19064</c:v>
                </c:pt>
                <c:pt idx="19065">
                  <c:v>19065</c:v>
                </c:pt>
                <c:pt idx="19066">
                  <c:v>19066</c:v>
                </c:pt>
                <c:pt idx="19067">
                  <c:v>19067</c:v>
                </c:pt>
                <c:pt idx="19068">
                  <c:v>19068</c:v>
                </c:pt>
                <c:pt idx="19069">
                  <c:v>19069</c:v>
                </c:pt>
                <c:pt idx="19070">
                  <c:v>19070</c:v>
                </c:pt>
                <c:pt idx="19071">
                  <c:v>19071</c:v>
                </c:pt>
                <c:pt idx="19072">
                  <c:v>19072</c:v>
                </c:pt>
                <c:pt idx="19073">
                  <c:v>19073</c:v>
                </c:pt>
                <c:pt idx="19074">
                  <c:v>19074</c:v>
                </c:pt>
                <c:pt idx="19075">
                  <c:v>19075</c:v>
                </c:pt>
                <c:pt idx="19076">
                  <c:v>19076</c:v>
                </c:pt>
                <c:pt idx="19077">
                  <c:v>19077</c:v>
                </c:pt>
                <c:pt idx="19078">
                  <c:v>19078</c:v>
                </c:pt>
                <c:pt idx="19079">
                  <c:v>19079</c:v>
                </c:pt>
                <c:pt idx="19080">
                  <c:v>19080</c:v>
                </c:pt>
                <c:pt idx="19081">
                  <c:v>19081</c:v>
                </c:pt>
                <c:pt idx="19082">
                  <c:v>19082</c:v>
                </c:pt>
                <c:pt idx="19083">
                  <c:v>19083</c:v>
                </c:pt>
                <c:pt idx="19084">
                  <c:v>19084</c:v>
                </c:pt>
                <c:pt idx="19085">
                  <c:v>19085</c:v>
                </c:pt>
                <c:pt idx="19086">
                  <c:v>19086</c:v>
                </c:pt>
                <c:pt idx="19087">
                  <c:v>19087</c:v>
                </c:pt>
                <c:pt idx="19088">
                  <c:v>19088</c:v>
                </c:pt>
                <c:pt idx="19089">
                  <c:v>19089</c:v>
                </c:pt>
                <c:pt idx="19090">
                  <c:v>19090</c:v>
                </c:pt>
                <c:pt idx="19091">
                  <c:v>19091</c:v>
                </c:pt>
                <c:pt idx="19092">
                  <c:v>19092</c:v>
                </c:pt>
                <c:pt idx="19093">
                  <c:v>19093</c:v>
                </c:pt>
                <c:pt idx="19094">
                  <c:v>19094</c:v>
                </c:pt>
                <c:pt idx="19095">
                  <c:v>19095</c:v>
                </c:pt>
                <c:pt idx="19096">
                  <c:v>19096</c:v>
                </c:pt>
                <c:pt idx="19097">
                  <c:v>19097</c:v>
                </c:pt>
                <c:pt idx="19098">
                  <c:v>19098</c:v>
                </c:pt>
                <c:pt idx="19099">
                  <c:v>19099</c:v>
                </c:pt>
                <c:pt idx="19100">
                  <c:v>19100</c:v>
                </c:pt>
                <c:pt idx="19101">
                  <c:v>19101</c:v>
                </c:pt>
                <c:pt idx="19102">
                  <c:v>19102</c:v>
                </c:pt>
                <c:pt idx="19103">
                  <c:v>19103</c:v>
                </c:pt>
                <c:pt idx="19104">
                  <c:v>19104</c:v>
                </c:pt>
                <c:pt idx="19105">
                  <c:v>19105</c:v>
                </c:pt>
                <c:pt idx="19106">
                  <c:v>19106</c:v>
                </c:pt>
                <c:pt idx="19107">
                  <c:v>19107</c:v>
                </c:pt>
                <c:pt idx="19108">
                  <c:v>19108</c:v>
                </c:pt>
                <c:pt idx="19109">
                  <c:v>19109</c:v>
                </c:pt>
                <c:pt idx="19110">
                  <c:v>19110</c:v>
                </c:pt>
                <c:pt idx="19111">
                  <c:v>19111</c:v>
                </c:pt>
                <c:pt idx="19112">
                  <c:v>19112</c:v>
                </c:pt>
                <c:pt idx="19113">
                  <c:v>19113</c:v>
                </c:pt>
                <c:pt idx="19114">
                  <c:v>19114</c:v>
                </c:pt>
                <c:pt idx="19115">
                  <c:v>19115</c:v>
                </c:pt>
                <c:pt idx="19116">
                  <c:v>19116</c:v>
                </c:pt>
                <c:pt idx="19117">
                  <c:v>19117</c:v>
                </c:pt>
                <c:pt idx="19118">
                  <c:v>19118</c:v>
                </c:pt>
                <c:pt idx="19119">
                  <c:v>19119</c:v>
                </c:pt>
                <c:pt idx="19120">
                  <c:v>19120</c:v>
                </c:pt>
                <c:pt idx="19121">
                  <c:v>19121</c:v>
                </c:pt>
                <c:pt idx="19122">
                  <c:v>19122</c:v>
                </c:pt>
                <c:pt idx="19123">
                  <c:v>19123</c:v>
                </c:pt>
                <c:pt idx="19124">
                  <c:v>19124</c:v>
                </c:pt>
                <c:pt idx="19125">
                  <c:v>19125</c:v>
                </c:pt>
                <c:pt idx="19126">
                  <c:v>19126</c:v>
                </c:pt>
                <c:pt idx="19127">
                  <c:v>19127</c:v>
                </c:pt>
                <c:pt idx="19128">
                  <c:v>19128</c:v>
                </c:pt>
                <c:pt idx="19129">
                  <c:v>19129</c:v>
                </c:pt>
                <c:pt idx="19130">
                  <c:v>19130</c:v>
                </c:pt>
                <c:pt idx="19131">
                  <c:v>19131</c:v>
                </c:pt>
                <c:pt idx="19132">
                  <c:v>19132</c:v>
                </c:pt>
                <c:pt idx="19133">
                  <c:v>19133</c:v>
                </c:pt>
                <c:pt idx="19134">
                  <c:v>19134</c:v>
                </c:pt>
                <c:pt idx="19135">
                  <c:v>19135</c:v>
                </c:pt>
                <c:pt idx="19136">
                  <c:v>19136</c:v>
                </c:pt>
                <c:pt idx="19137">
                  <c:v>19137</c:v>
                </c:pt>
                <c:pt idx="19138">
                  <c:v>19138</c:v>
                </c:pt>
                <c:pt idx="19139">
                  <c:v>19139</c:v>
                </c:pt>
                <c:pt idx="19140">
                  <c:v>19140</c:v>
                </c:pt>
                <c:pt idx="19141">
                  <c:v>19141</c:v>
                </c:pt>
                <c:pt idx="19142">
                  <c:v>19142</c:v>
                </c:pt>
                <c:pt idx="19143">
                  <c:v>19143</c:v>
                </c:pt>
                <c:pt idx="19144">
                  <c:v>19144</c:v>
                </c:pt>
                <c:pt idx="19145">
                  <c:v>19145</c:v>
                </c:pt>
                <c:pt idx="19146">
                  <c:v>19146</c:v>
                </c:pt>
                <c:pt idx="19147">
                  <c:v>19147</c:v>
                </c:pt>
                <c:pt idx="19148">
                  <c:v>19148</c:v>
                </c:pt>
                <c:pt idx="19149">
                  <c:v>19149</c:v>
                </c:pt>
                <c:pt idx="19150">
                  <c:v>19150</c:v>
                </c:pt>
                <c:pt idx="19151">
                  <c:v>19151</c:v>
                </c:pt>
                <c:pt idx="19152">
                  <c:v>19152</c:v>
                </c:pt>
                <c:pt idx="19153">
                  <c:v>19153</c:v>
                </c:pt>
                <c:pt idx="19154">
                  <c:v>19154</c:v>
                </c:pt>
                <c:pt idx="19155">
                  <c:v>19155</c:v>
                </c:pt>
                <c:pt idx="19156">
                  <c:v>19156</c:v>
                </c:pt>
                <c:pt idx="19157">
                  <c:v>19157</c:v>
                </c:pt>
                <c:pt idx="19158">
                  <c:v>19158</c:v>
                </c:pt>
                <c:pt idx="19159">
                  <c:v>19159</c:v>
                </c:pt>
                <c:pt idx="19160">
                  <c:v>19160</c:v>
                </c:pt>
                <c:pt idx="19161">
                  <c:v>19161</c:v>
                </c:pt>
                <c:pt idx="19162">
                  <c:v>19162</c:v>
                </c:pt>
                <c:pt idx="19163">
                  <c:v>19163</c:v>
                </c:pt>
                <c:pt idx="19164">
                  <c:v>19164</c:v>
                </c:pt>
                <c:pt idx="19165">
                  <c:v>19165</c:v>
                </c:pt>
                <c:pt idx="19166">
                  <c:v>19166</c:v>
                </c:pt>
                <c:pt idx="19167">
                  <c:v>19167</c:v>
                </c:pt>
                <c:pt idx="19168">
                  <c:v>19168</c:v>
                </c:pt>
                <c:pt idx="19169">
                  <c:v>19169</c:v>
                </c:pt>
                <c:pt idx="19170">
                  <c:v>19170</c:v>
                </c:pt>
                <c:pt idx="19171">
                  <c:v>19171</c:v>
                </c:pt>
                <c:pt idx="19172">
                  <c:v>19172</c:v>
                </c:pt>
                <c:pt idx="19173">
                  <c:v>19173</c:v>
                </c:pt>
                <c:pt idx="19174">
                  <c:v>19174</c:v>
                </c:pt>
                <c:pt idx="19175">
                  <c:v>19175</c:v>
                </c:pt>
                <c:pt idx="19176">
                  <c:v>19176</c:v>
                </c:pt>
                <c:pt idx="19177">
                  <c:v>19177</c:v>
                </c:pt>
                <c:pt idx="19178">
                  <c:v>19178</c:v>
                </c:pt>
                <c:pt idx="19179">
                  <c:v>19179</c:v>
                </c:pt>
                <c:pt idx="19180">
                  <c:v>19180</c:v>
                </c:pt>
                <c:pt idx="19181">
                  <c:v>19181</c:v>
                </c:pt>
                <c:pt idx="19182">
                  <c:v>19182</c:v>
                </c:pt>
                <c:pt idx="19183">
                  <c:v>19183</c:v>
                </c:pt>
                <c:pt idx="19184">
                  <c:v>19184</c:v>
                </c:pt>
                <c:pt idx="19185">
                  <c:v>19185</c:v>
                </c:pt>
                <c:pt idx="19186">
                  <c:v>19186</c:v>
                </c:pt>
                <c:pt idx="19187">
                  <c:v>19187</c:v>
                </c:pt>
                <c:pt idx="19188">
                  <c:v>19188</c:v>
                </c:pt>
                <c:pt idx="19189">
                  <c:v>19189</c:v>
                </c:pt>
                <c:pt idx="19190">
                  <c:v>19190</c:v>
                </c:pt>
                <c:pt idx="19191">
                  <c:v>19191</c:v>
                </c:pt>
                <c:pt idx="19192">
                  <c:v>19192</c:v>
                </c:pt>
                <c:pt idx="19193">
                  <c:v>19193</c:v>
                </c:pt>
                <c:pt idx="19194">
                  <c:v>19194</c:v>
                </c:pt>
                <c:pt idx="19195">
                  <c:v>19195</c:v>
                </c:pt>
                <c:pt idx="19196">
                  <c:v>19196</c:v>
                </c:pt>
                <c:pt idx="19197">
                  <c:v>19197</c:v>
                </c:pt>
                <c:pt idx="19198">
                  <c:v>19198</c:v>
                </c:pt>
                <c:pt idx="19199">
                  <c:v>19199</c:v>
                </c:pt>
                <c:pt idx="19200">
                  <c:v>19200</c:v>
                </c:pt>
                <c:pt idx="19201">
                  <c:v>19201</c:v>
                </c:pt>
                <c:pt idx="19202">
                  <c:v>19202</c:v>
                </c:pt>
                <c:pt idx="19203">
                  <c:v>19203</c:v>
                </c:pt>
                <c:pt idx="19204">
                  <c:v>19204</c:v>
                </c:pt>
                <c:pt idx="19205">
                  <c:v>19205</c:v>
                </c:pt>
                <c:pt idx="19206">
                  <c:v>19206</c:v>
                </c:pt>
                <c:pt idx="19207">
                  <c:v>19207</c:v>
                </c:pt>
                <c:pt idx="19208">
                  <c:v>19208</c:v>
                </c:pt>
                <c:pt idx="19209">
                  <c:v>19209</c:v>
                </c:pt>
                <c:pt idx="19210">
                  <c:v>19210</c:v>
                </c:pt>
                <c:pt idx="19211">
                  <c:v>19211</c:v>
                </c:pt>
                <c:pt idx="19212">
                  <c:v>19212</c:v>
                </c:pt>
                <c:pt idx="19213">
                  <c:v>19213</c:v>
                </c:pt>
                <c:pt idx="19214">
                  <c:v>19214</c:v>
                </c:pt>
                <c:pt idx="19215">
                  <c:v>19215</c:v>
                </c:pt>
                <c:pt idx="19216">
                  <c:v>19216</c:v>
                </c:pt>
                <c:pt idx="19217">
                  <c:v>19217</c:v>
                </c:pt>
                <c:pt idx="19218">
                  <c:v>19218</c:v>
                </c:pt>
                <c:pt idx="19219">
                  <c:v>19219</c:v>
                </c:pt>
                <c:pt idx="19220">
                  <c:v>19220</c:v>
                </c:pt>
                <c:pt idx="19221">
                  <c:v>19221</c:v>
                </c:pt>
                <c:pt idx="19222">
                  <c:v>19222</c:v>
                </c:pt>
                <c:pt idx="19223">
                  <c:v>19223</c:v>
                </c:pt>
                <c:pt idx="19224">
                  <c:v>19224</c:v>
                </c:pt>
                <c:pt idx="19225">
                  <c:v>19225</c:v>
                </c:pt>
                <c:pt idx="19226">
                  <c:v>19226</c:v>
                </c:pt>
                <c:pt idx="19227">
                  <c:v>19227</c:v>
                </c:pt>
                <c:pt idx="19228">
                  <c:v>19228</c:v>
                </c:pt>
                <c:pt idx="19229">
                  <c:v>19229</c:v>
                </c:pt>
                <c:pt idx="19230">
                  <c:v>19230</c:v>
                </c:pt>
                <c:pt idx="19231">
                  <c:v>19231</c:v>
                </c:pt>
                <c:pt idx="19232">
                  <c:v>19232</c:v>
                </c:pt>
                <c:pt idx="19233">
                  <c:v>19233</c:v>
                </c:pt>
                <c:pt idx="19234">
                  <c:v>19234</c:v>
                </c:pt>
                <c:pt idx="19235">
                  <c:v>19235</c:v>
                </c:pt>
                <c:pt idx="19236">
                  <c:v>19236</c:v>
                </c:pt>
                <c:pt idx="19237">
                  <c:v>19237</c:v>
                </c:pt>
                <c:pt idx="19238">
                  <c:v>19238</c:v>
                </c:pt>
                <c:pt idx="19239">
                  <c:v>19239</c:v>
                </c:pt>
                <c:pt idx="19240">
                  <c:v>19240</c:v>
                </c:pt>
                <c:pt idx="19241">
                  <c:v>19241</c:v>
                </c:pt>
                <c:pt idx="19242">
                  <c:v>19242</c:v>
                </c:pt>
                <c:pt idx="19243">
                  <c:v>19243</c:v>
                </c:pt>
                <c:pt idx="19244">
                  <c:v>19244</c:v>
                </c:pt>
                <c:pt idx="19245">
                  <c:v>19245</c:v>
                </c:pt>
                <c:pt idx="19246">
                  <c:v>19246</c:v>
                </c:pt>
                <c:pt idx="19247">
                  <c:v>19247</c:v>
                </c:pt>
                <c:pt idx="19248">
                  <c:v>19248</c:v>
                </c:pt>
                <c:pt idx="19249">
                  <c:v>19249</c:v>
                </c:pt>
                <c:pt idx="19250">
                  <c:v>19250</c:v>
                </c:pt>
                <c:pt idx="19251">
                  <c:v>19251</c:v>
                </c:pt>
                <c:pt idx="19252">
                  <c:v>19252</c:v>
                </c:pt>
                <c:pt idx="19253">
                  <c:v>19253</c:v>
                </c:pt>
                <c:pt idx="19254">
                  <c:v>19254</c:v>
                </c:pt>
                <c:pt idx="19255">
                  <c:v>19255</c:v>
                </c:pt>
                <c:pt idx="19256">
                  <c:v>19256</c:v>
                </c:pt>
                <c:pt idx="19257">
                  <c:v>19257</c:v>
                </c:pt>
                <c:pt idx="19258">
                  <c:v>19258</c:v>
                </c:pt>
                <c:pt idx="19259">
                  <c:v>19259</c:v>
                </c:pt>
                <c:pt idx="19260">
                  <c:v>19260</c:v>
                </c:pt>
                <c:pt idx="19261">
                  <c:v>19261</c:v>
                </c:pt>
                <c:pt idx="19262">
                  <c:v>19262</c:v>
                </c:pt>
                <c:pt idx="19263">
                  <c:v>19263</c:v>
                </c:pt>
                <c:pt idx="19264">
                  <c:v>19264</c:v>
                </c:pt>
                <c:pt idx="19265">
                  <c:v>19265</c:v>
                </c:pt>
                <c:pt idx="19266">
                  <c:v>19266</c:v>
                </c:pt>
                <c:pt idx="19267">
                  <c:v>19267</c:v>
                </c:pt>
                <c:pt idx="19268">
                  <c:v>19268</c:v>
                </c:pt>
                <c:pt idx="19269">
                  <c:v>19269</c:v>
                </c:pt>
                <c:pt idx="19270">
                  <c:v>19270</c:v>
                </c:pt>
                <c:pt idx="19271">
                  <c:v>19271</c:v>
                </c:pt>
                <c:pt idx="19272">
                  <c:v>19272</c:v>
                </c:pt>
                <c:pt idx="19273">
                  <c:v>19273</c:v>
                </c:pt>
                <c:pt idx="19274">
                  <c:v>19274</c:v>
                </c:pt>
                <c:pt idx="19275">
                  <c:v>19275</c:v>
                </c:pt>
                <c:pt idx="19276">
                  <c:v>19276</c:v>
                </c:pt>
                <c:pt idx="19277">
                  <c:v>19277</c:v>
                </c:pt>
                <c:pt idx="19278">
                  <c:v>19278</c:v>
                </c:pt>
                <c:pt idx="19279">
                  <c:v>19279</c:v>
                </c:pt>
                <c:pt idx="19280">
                  <c:v>19280</c:v>
                </c:pt>
                <c:pt idx="19281">
                  <c:v>19281</c:v>
                </c:pt>
                <c:pt idx="19282">
                  <c:v>19282</c:v>
                </c:pt>
                <c:pt idx="19283">
                  <c:v>19283</c:v>
                </c:pt>
                <c:pt idx="19284">
                  <c:v>19284</c:v>
                </c:pt>
                <c:pt idx="19285">
                  <c:v>19285</c:v>
                </c:pt>
                <c:pt idx="19286">
                  <c:v>19286</c:v>
                </c:pt>
                <c:pt idx="19287">
                  <c:v>19287</c:v>
                </c:pt>
                <c:pt idx="19288">
                  <c:v>19288</c:v>
                </c:pt>
                <c:pt idx="19289">
                  <c:v>19289</c:v>
                </c:pt>
                <c:pt idx="19290">
                  <c:v>19290</c:v>
                </c:pt>
                <c:pt idx="19291">
                  <c:v>19291</c:v>
                </c:pt>
                <c:pt idx="19292">
                  <c:v>19292</c:v>
                </c:pt>
                <c:pt idx="19293">
                  <c:v>19293</c:v>
                </c:pt>
                <c:pt idx="19294">
                  <c:v>19294</c:v>
                </c:pt>
                <c:pt idx="19295">
                  <c:v>19295</c:v>
                </c:pt>
                <c:pt idx="19296">
                  <c:v>19296</c:v>
                </c:pt>
                <c:pt idx="19297">
                  <c:v>19297</c:v>
                </c:pt>
                <c:pt idx="19298">
                  <c:v>19298</c:v>
                </c:pt>
                <c:pt idx="19299">
                  <c:v>19299</c:v>
                </c:pt>
                <c:pt idx="19300">
                  <c:v>19300</c:v>
                </c:pt>
                <c:pt idx="19301">
                  <c:v>19301</c:v>
                </c:pt>
                <c:pt idx="19302">
                  <c:v>19302</c:v>
                </c:pt>
                <c:pt idx="19303">
                  <c:v>19303</c:v>
                </c:pt>
                <c:pt idx="19304">
                  <c:v>19304</c:v>
                </c:pt>
                <c:pt idx="19305">
                  <c:v>19305</c:v>
                </c:pt>
                <c:pt idx="19306">
                  <c:v>19306</c:v>
                </c:pt>
                <c:pt idx="19307">
                  <c:v>19307</c:v>
                </c:pt>
                <c:pt idx="19308">
                  <c:v>19308</c:v>
                </c:pt>
                <c:pt idx="19309">
                  <c:v>19309</c:v>
                </c:pt>
                <c:pt idx="19310">
                  <c:v>19310</c:v>
                </c:pt>
                <c:pt idx="19311">
                  <c:v>19311</c:v>
                </c:pt>
                <c:pt idx="19312">
                  <c:v>19312</c:v>
                </c:pt>
                <c:pt idx="19313">
                  <c:v>19313</c:v>
                </c:pt>
                <c:pt idx="19314">
                  <c:v>19314</c:v>
                </c:pt>
                <c:pt idx="19315">
                  <c:v>19315</c:v>
                </c:pt>
                <c:pt idx="19316">
                  <c:v>19316</c:v>
                </c:pt>
                <c:pt idx="19317">
                  <c:v>19317</c:v>
                </c:pt>
                <c:pt idx="19318">
                  <c:v>19318</c:v>
                </c:pt>
                <c:pt idx="19319">
                  <c:v>19319</c:v>
                </c:pt>
                <c:pt idx="19320">
                  <c:v>19320</c:v>
                </c:pt>
                <c:pt idx="19321">
                  <c:v>19321</c:v>
                </c:pt>
                <c:pt idx="19322">
                  <c:v>19322</c:v>
                </c:pt>
                <c:pt idx="19323">
                  <c:v>19323</c:v>
                </c:pt>
                <c:pt idx="19324">
                  <c:v>19324</c:v>
                </c:pt>
                <c:pt idx="19325">
                  <c:v>19325</c:v>
                </c:pt>
                <c:pt idx="19326">
                  <c:v>19326</c:v>
                </c:pt>
                <c:pt idx="19327">
                  <c:v>19327</c:v>
                </c:pt>
                <c:pt idx="19328">
                  <c:v>19328</c:v>
                </c:pt>
                <c:pt idx="19329">
                  <c:v>19329</c:v>
                </c:pt>
                <c:pt idx="19330">
                  <c:v>19330</c:v>
                </c:pt>
                <c:pt idx="19331">
                  <c:v>19331</c:v>
                </c:pt>
                <c:pt idx="19332">
                  <c:v>19332</c:v>
                </c:pt>
                <c:pt idx="19333">
                  <c:v>19333</c:v>
                </c:pt>
                <c:pt idx="19334">
                  <c:v>19334</c:v>
                </c:pt>
                <c:pt idx="19335">
                  <c:v>19335</c:v>
                </c:pt>
                <c:pt idx="19336">
                  <c:v>19336</c:v>
                </c:pt>
                <c:pt idx="19337">
                  <c:v>19337</c:v>
                </c:pt>
                <c:pt idx="19338">
                  <c:v>19338</c:v>
                </c:pt>
                <c:pt idx="19339">
                  <c:v>19339</c:v>
                </c:pt>
                <c:pt idx="19340">
                  <c:v>19340</c:v>
                </c:pt>
                <c:pt idx="19341">
                  <c:v>19341</c:v>
                </c:pt>
                <c:pt idx="19342">
                  <c:v>19342</c:v>
                </c:pt>
                <c:pt idx="19343">
                  <c:v>19343</c:v>
                </c:pt>
                <c:pt idx="19344">
                  <c:v>19344</c:v>
                </c:pt>
                <c:pt idx="19345">
                  <c:v>19345</c:v>
                </c:pt>
                <c:pt idx="19346">
                  <c:v>19346</c:v>
                </c:pt>
                <c:pt idx="19347">
                  <c:v>19347</c:v>
                </c:pt>
                <c:pt idx="19348">
                  <c:v>19348</c:v>
                </c:pt>
                <c:pt idx="19349">
                  <c:v>19349</c:v>
                </c:pt>
                <c:pt idx="19350">
                  <c:v>19350</c:v>
                </c:pt>
                <c:pt idx="19351">
                  <c:v>19351</c:v>
                </c:pt>
                <c:pt idx="19352">
                  <c:v>19352</c:v>
                </c:pt>
                <c:pt idx="19353">
                  <c:v>19353</c:v>
                </c:pt>
                <c:pt idx="19354">
                  <c:v>19354</c:v>
                </c:pt>
                <c:pt idx="19355">
                  <c:v>19355</c:v>
                </c:pt>
                <c:pt idx="19356">
                  <c:v>19356</c:v>
                </c:pt>
                <c:pt idx="19357">
                  <c:v>19357</c:v>
                </c:pt>
                <c:pt idx="19358">
                  <c:v>19358</c:v>
                </c:pt>
                <c:pt idx="19359">
                  <c:v>19359</c:v>
                </c:pt>
                <c:pt idx="19360">
                  <c:v>19360</c:v>
                </c:pt>
                <c:pt idx="19361">
                  <c:v>19361</c:v>
                </c:pt>
                <c:pt idx="19362">
                  <c:v>19362</c:v>
                </c:pt>
                <c:pt idx="19363">
                  <c:v>19363</c:v>
                </c:pt>
                <c:pt idx="19364">
                  <c:v>19364</c:v>
                </c:pt>
                <c:pt idx="19365">
                  <c:v>19365</c:v>
                </c:pt>
                <c:pt idx="19366">
                  <c:v>19366</c:v>
                </c:pt>
                <c:pt idx="19367">
                  <c:v>19367</c:v>
                </c:pt>
                <c:pt idx="19368">
                  <c:v>19368</c:v>
                </c:pt>
                <c:pt idx="19369">
                  <c:v>19369</c:v>
                </c:pt>
                <c:pt idx="19370">
                  <c:v>19370</c:v>
                </c:pt>
                <c:pt idx="19371">
                  <c:v>19371</c:v>
                </c:pt>
                <c:pt idx="19372">
                  <c:v>19372</c:v>
                </c:pt>
                <c:pt idx="19373">
                  <c:v>19373</c:v>
                </c:pt>
                <c:pt idx="19374">
                  <c:v>19374</c:v>
                </c:pt>
                <c:pt idx="19375">
                  <c:v>19375</c:v>
                </c:pt>
                <c:pt idx="19376">
                  <c:v>19376</c:v>
                </c:pt>
                <c:pt idx="19377">
                  <c:v>19377</c:v>
                </c:pt>
                <c:pt idx="19378">
                  <c:v>19378</c:v>
                </c:pt>
                <c:pt idx="19379">
                  <c:v>19379</c:v>
                </c:pt>
                <c:pt idx="19380">
                  <c:v>19380</c:v>
                </c:pt>
                <c:pt idx="19381">
                  <c:v>19381</c:v>
                </c:pt>
                <c:pt idx="19382">
                  <c:v>19382</c:v>
                </c:pt>
                <c:pt idx="19383">
                  <c:v>19383</c:v>
                </c:pt>
                <c:pt idx="19384">
                  <c:v>19384</c:v>
                </c:pt>
                <c:pt idx="19385">
                  <c:v>19385</c:v>
                </c:pt>
                <c:pt idx="19386">
                  <c:v>19386</c:v>
                </c:pt>
                <c:pt idx="19387">
                  <c:v>19387</c:v>
                </c:pt>
                <c:pt idx="19388">
                  <c:v>19388</c:v>
                </c:pt>
                <c:pt idx="19389">
                  <c:v>19389</c:v>
                </c:pt>
                <c:pt idx="19390">
                  <c:v>19390</c:v>
                </c:pt>
                <c:pt idx="19391">
                  <c:v>19391</c:v>
                </c:pt>
                <c:pt idx="19392">
                  <c:v>19392</c:v>
                </c:pt>
                <c:pt idx="19393">
                  <c:v>19393</c:v>
                </c:pt>
                <c:pt idx="19394">
                  <c:v>19394</c:v>
                </c:pt>
                <c:pt idx="19395">
                  <c:v>19395</c:v>
                </c:pt>
                <c:pt idx="19396">
                  <c:v>19396</c:v>
                </c:pt>
                <c:pt idx="19397">
                  <c:v>19397</c:v>
                </c:pt>
                <c:pt idx="19398">
                  <c:v>19398</c:v>
                </c:pt>
                <c:pt idx="19399">
                  <c:v>19399</c:v>
                </c:pt>
                <c:pt idx="19400">
                  <c:v>19400</c:v>
                </c:pt>
                <c:pt idx="19401">
                  <c:v>19401</c:v>
                </c:pt>
                <c:pt idx="19402">
                  <c:v>19402</c:v>
                </c:pt>
                <c:pt idx="19403">
                  <c:v>19403</c:v>
                </c:pt>
                <c:pt idx="19404">
                  <c:v>19404</c:v>
                </c:pt>
                <c:pt idx="19405">
                  <c:v>19405</c:v>
                </c:pt>
                <c:pt idx="19406">
                  <c:v>19406</c:v>
                </c:pt>
                <c:pt idx="19407">
                  <c:v>19407</c:v>
                </c:pt>
                <c:pt idx="19408">
                  <c:v>19408</c:v>
                </c:pt>
                <c:pt idx="19409">
                  <c:v>19409</c:v>
                </c:pt>
                <c:pt idx="19410">
                  <c:v>19410</c:v>
                </c:pt>
                <c:pt idx="19411">
                  <c:v>19411</c:v>
                </c:pt>
                <c:pt idx="19412">
                  <c:v>19412</c:v>
                </c:pt>
                <c:pt idx="19413">
                  <c:v>19413</c:v>
                </c:pt>
                <c:pt idx="19414">
                  <c:v>19414</c:v>
                </c:pt>
                <c:pt idx="19415">
                  <c:v>19415</c:v>
                </c:pt>
                <c:pt idx="19416">
                  <c:v>19416</c:v>
                </c:pt>
                <c:pt idx="19417">
                  <c:v>19417</c:v>
                </c:pt>
                <c:pt idx="19418">
                  <c:v>19418</c:v>
                </c:pt>
                <c:pt idx="19419">
                  <c:v>19419</c:v>
                </c:pt>
                <c:pt idx="19420">
                  <c:v>19420</c:v>
                </c:pt>
                <c:pt idx="19421">
                  <c:v>19421</c:v>
                </c:pt>
                <c:pt idx="19422">
                  <c:v>19422</c:v>
                </c:pt>
                <c:pt idx="19423">
                  <c:v>19423</c:v>
                </c:pt>
                <c:pt idx="19424">
                  <c:v>19424</c:v>
                </c:pt>
                <c:pt idx="19425">
                  <c:v>19425</c:v>
                </c:pt>
                <c:pt idx="19426">
                  <c:v>19426</c:v>
                </c:pt>
                <c:pt idx="19427">
                  <c:v>19427</c:v>
                </c:pt>
                <c:pt idx="19428">
                  <c:v>19428</c:v>
                </c:pt>
                <c:pt idx="19429">
                  <c:v>19429</c:v>
                </c:pt>
                <c:pt idx="19430">
                  <c:v>19430</c:v>
                </c:pt>
                <c:pt idx="19431">
                  <c:v>19431</c:v>
                </c:pt>
                <c:pt idx="19432">
                  <c:v>19432</c:v>
                </c:pt>
                <c:pt idx="19433">
                  <c:v>19433</c:v>
                </c:pt>
                <c:pt idx="19434">
                  <c:v>19434</c:v>
                </c:pt>
                <c:pt idx="19435">
                  <c:v>19435</c:v>
                </c:pt>
                <c:pt idx="19436">
                  <c:v>19436</c:v>
                </c:pt>
                <c:pt idx="19437">
                  <c:v>19437</c:v>
                </c:pt>
                <c:pt idx="19438">
                  <c:v>19438</c:v>
                </c:pt>
                <c:pt idx="19439">
                  <c:v>19439</c:v>
                </c:pt>
                <c:pt idx="19440">
                  <c:v>19440</c:v>
                </c:pt>
                <c:pt idx="19441">
                  <c:v>19441</c:v>
                </c:pt>
                <c:pt idx="19442">
                  <c:v>19442</c:v>
                </c:pt>
                <c:pt idx="19443">
                  <c:v>19443</c:v>
                </c:pt>
                <c:pt idx="19444">
                  <c:v>19444</c:v>
                </c:pt>
                <c:pt idx="19445">
                  <c:v>19445</c:v>
                </c:pt>
                <c:pt idx="19446">
                  <c:v>19446</c:v>
                </c:pt>
                <c:pt idx="19447">
                  <c:v>19447</c:v>
                </c:pt>
                <c:pt idx="19448">
                  <c:v>19448</c:v>
                </c:pt>
                <c:pt idx="19449">
                  <c:v>19449</c:v>
                </c:pt>
                <c:pt idx="19450">
                  <c:v>19450</c:v>
                </c:pt>
                <c:pt idx="19451">
                  <c:v>19451</c:v>
                </c:pt>
                <c:pt idx="19452">
                  <c:v>19452</c:v>
                </c:pt>
                <c:pt idx="19453">
                  <c:v>19453</c:v>
                </c:pt>
                <c:pt idx="19454">
                  <c:v>19454</c:v>
                </c:pt>
                <c:pt idx="19455">
                  <c:v>19455</c:v>
                </c:pt>
                <c:pt idx="19456">
                  <c:v>19456</c:v>
                </c:pt>
                <c:pt idx="19457">
                  <c:v>19457</c:v>
                </c:pt>
                <c:pt idx="19458">
                  <c:v>19458</c:v>
                </c:pt>
                <c:pt idx="19459">
                  <c:v>19459</c:v>
                </c:pt>
                <c:pt idx="19460">
                  <c:v>19460</c:v>
                </c:pt>
                <c:pt idx="19461">
                  <c:v>19461</c:v>
                </c:pt>
                <c:pt idx="19462">
                  <c:v>19462</c:v>
                </c:pt>
                <c:pt idx="19463">
                  <c:v>19463</c:v>
                </c:pt>
                <c:pt idx="19464">
                  <c:v>19464</c:v>
                </c:pt>
                <c:pt idx="19465">
                  <c:v>19465</c:v>
                </c:pt>
                <c:pt idx="19466">
                  <c:v>19466</c:v>
                </c:pt>
                <c:pt idx="19467">
                  <c:v>19467</c:v>
                </c:pt>
                <c:pt idx="19468">
                  <c:v>19468</c:v>
                </c:pt>
                <c:pt idx="19469">
                  <c:v>19469</c:v>
                </c:pt>
                <c:pt idx="19470">
                  <c:v>19470</c:v>
                </c:pt>
                <c:pt idx="19471">
                  <c:v>19471</c:v>
                </c:pt>
                <c:pt idx="19472">
                  <c:v>19472</c:v>
                </c:pt>
                <c:pt idx="19473">
                  <c:v>19473</c:v>
                </c:pt>
                <c:pt idx="19474">
                  <c:v>19474</c:v>
                </c:pt>
                <c:pt idx="19475">
                  <c:v>19475</c:v>
                </c:pt>
                <c:pt idx="19476">
                  <c:v>19476</c:v>
                </c:pt>
                <c:pt idx="19477">
                  <c:v>19477</c:v>
                </c:pt>
                <c:pt idx="19478">
                  <c:v>19478</c:v>
                </c:pt>
                <c:pt idx="19479">
                  <c:v>19479</c:v>
                </c:pt>
                <c:pt idx="19480">
                  <c:v>19480</c:v>
                </c:pt>
                <c:pt idx="19481">
                  <c:v>19481</c:v>
                </c:pt>
                <c:pt idx="19482">
                  <c:v>19482</c:v>
                </c:pt>
                <c:pt idx="19483">
                  <c:v>19483</c:v>
                </c:pt>
                <c:pt idx="19484">
                  <c:v>19484</c:v>
                </c:pt>
                <c:pt idx="19485">
                  <c:v>19485</c:v>
                </c:pt>
                <c:pt idx="19486">
                  <c:v>19486</c:v>
                </c:pt>
                <c:pt idx="19487">
                  <c:v>19487</c:v>
                </c:pt>
                <c:pt idx="19488">
                  <c:v>19488</c:v>
                </c:pt>
                <c:pt idx="19489">
                  <c:v>19489</c:v>
                </c:pt>
                <c:pt idx="19490">
                  <c:v>19490</c:v>
                </c:pt>
                <c:pt idx="19491">
                  <c:v>19491</c:v>
                </c:pt>
                <c:pt idx="19492">
                  <c:v>19492</c:v>
                </c:pt>
                <c:pt idx="19493">
                  <c:v>19493</c:v>
                </c:pt>
                <c:pt idx="19494">
                  <c:v>19494</c:v>
                </c:pt>
                <c:pt idx="19495">
                  <c:v>19495</c:v>
                </c:pt>
                <c:pt idx="19496">
                  <c:v>19496</c:v>
                </c:pt>
                <c:pt idx="19497">
                  <c:v>19497</c:v>
                </c:pt>
                <c:pt idx="19498">
                  <c:v>19498</c:v>
                </c:pt>
                <c:pt idx="19499">
                  <c:v>19499</c:v>
                </c:pt>
                <c:pt idx="19500">
                  <c:v>19500</c:v>
                </c:pt>
                <c:pt idx="19501">
                  <c:v>19501</c:v>
                </c:pt>
                <c:pt idx="19502">
                  <c:v>19502</c:v>
                </c:pt>
                <c:pt idx="19503">
                  <c:v>19503</c:v>
                </c:pt>
                <c:pt idx="19504">
                  <c:v>19504</c:v>
                </c:pt>
                <c:pt idx="19505">
                  <c:v>19505</c:v>
                </c:pt>
                <c:pt idx="19506">
                  <c:v>19506</c:v>
                </c:pt>
                <c:pt idx="19507">
                  <c:v>19507</c:v>
                </c:pt>
                <c:pt idx="19508">
                  <c:v>19508</c:v>
                </c:pt>
                <c:pt idx="19509">
                  <c:v>19509</c:v>
                </c:pt>
                <c:pt idx="19510">
                  <c:v>19510</c:v>
                </c:pt>
                <c:pt idx="19511">
                  <c:v>19511</c:v>
                </c:pt>
                <c:pt idx="19512">
                  <c:v>19512</c:v>
                </c:pt>
                <c:pt idx="19513">
                  <c:v>19513</c:v>
                </c:pt>
                <c:pt idx="19514">
                  <c:v>19514</c:v>
                </c:pt>
                <c:pt idx="19515">
                  <c:v>19515</c:v>
                </c:pt>
                <c:pt idx="19516">
                  <c:v>19516</c:v>
                </c:pt>
                <c:pt idx="19517">
                  <c:v>19517</c:v>
                </c:pt>
                <c:pt idx="19518">
                  <c:v>19518</c:v>
                </c:pt>
                <c:pt idx="19519">
                  <c:v>19519</c:v>
                </c:pt>
                <c:pt idx="19520">
                  <c:v>19520</c:v>
                </c:pt>
                <c:pt idx="19521">
                  <c:v>19521</c:v>
                </c:pt>
                <c:pt idx="19522">
                  <c:v>19522</c:v>
                </c:pt>
                <c:pt idx="19523">
                  <c:v>19523</c:v>
                </c:pt>
                <c:pt idx="19524">
                  <c:v>19524</c:v>
                </c:pt>
                <c:pt idx="19525">
                  <c:v>19525</c:v>
                </c:pt>
                <c:pt idx="19526">
                  <c:v>19526</c:v>
                </c:pt>
                <c:pt idx="19527">
                  <c:v>19527</c:v>
                </c:pt>
                <c:pt idx="19528">
                  <c:v>19528</c:v>
                </c:pt>
                <c:pt idx="19529">
                  <c:v>19529</c:v>
                </c:pt>
                <c:pt idx="19530">
                  <c:v>19530</c:v>
                </c:pt>
                <c:pt idx="19531">
                  <c:v>19531</c:v>
                </c:pt>
                <c:pt idx="19532">
                  <c:v>19532</c:v>
                </c:pt>
                <c:pt idx="19533">
                  <c:v>19533</c:v>
                </c:pt>
                <c:pt idx="19534">
                  <c:v>19534</c:v>
                </c:pt>
                <c:pt idx="19535">
                  <c:v>19535</c:v>
                </c:pt>
                <c:pt idx="19536">
                  <c:v>19536</c:v>
                </c:pt>
                <c:pt idx="19537">
                  <c:v>19537</c:v>
                </c:pt>
                <c:pt idx="19538">
                  <c:v>19538</c:v>
                </c:pt>
                <c:pt idx="19539">
                  <c:v>19539</c:v>
                </c:pt>
                <c:pt idx="19540">
                  <c:v>19540</c:v>
                </c:pt>
                <c:pt idx="19541">
                  <c:v>19541</c:v>
                </c:pt>
                <c:pt idx="19542">
                  <c:v>19542</c:v>
                </c:pt>
                <c:pt idx="19543">
                  <c:v>19543</c:v>
                </c:pt>
                <c:pt idx="19544">
                  <c:v>19544</c:v>
                </c:pt>
                <c:pt idx="19545">
                  <c:v>19545</c:v>
                </c:pt>
                <c:pt idx="19546">
                  <c:v>19546</c:v>
                </c:pt>
                <c:pt idx="19547">
                  <c:v>19547</c:v>
                </c:pt>
                <c:pt idx="19548">
                  <c:v>19548</c:v>
                </c:pt>
                <c:pt idx="19549">
                  <c:v>19549</c:v>
                </c:pt>
                <c:pt idx="19550">
                  <c:v>19550</c:v>
                </c:pt>
                <c:pt idx="19551">
                  <c:v>19551</c:v>
                </c:pt>
                <c:pt idx="19552">
                  <c:v>19552</c:v>
                </c:pt>
                <c:pt idx="19553">
                  <c:v>19553</c:v>
                </c:pt>
                <c:pt idx="19554">
                  <c:v>19554</c:v>
                </c:pt>
                <c:pt idx="19555">
                  <c:v>19555</c:v>
                </c:pt>
                <c:pt idx="19556">
                  <c:v>19556</c:v>
                </c:pt>
                <c:pt idx="19557">
                  <c:v>19557</c:v>
                </c:pt>
                <c:pt idx="19558">
                  <c:v>19558</c:v>
                </c:pt>
                <c:pt idx="19559">
                  <c:v>19559</c:v>
                </c:pt>
                <c:pt idx="19560">
                  <c:v>19560</c:v>
                </c:pt>
                <c:pt idx="19561">
                  <c:v>19561</c:v>
                </c:pt>
                <c:pt idx="19562">
                  <c:v>19562</c:v>
                </c:pt>
                <c:pt idx="19563">
                  <c:v>19563</c:v>
                </c:pt>
                <c:pt idx="19564">
                  <c:v>19564</c:v>
                </c:pt>
                <c:pt idx="19565">
                  <c:v>19565</c:v>
                </c:pt>
                <c:pt idx="19566">
                  <c:v>19566</c:v>
                </c:pt>
                <c:pt idx="19567">
                  <c:v>19567</c:v>
                </c:pt>
                <c:pt idx="19568">
                  <c:v>19568</c:v>
                </c:pt>
                <c:pt idx="19569">
                  <c:v>19569</c:v>
                </c:pt>
                <c:pt idx="19570">
                  <c:v>19570</c:v>
                </c:pt>
                <c:pt idx="19571">
                  <c:v>19571</c:v>
                </c:pt>
                <c:pt idx="19572">
                  <c:v>19572</c:v>
                </c:pt>
                <c:pt idx="19573">
                  <c:v>19573</c:v>
                </c:pt>
                <c:pt idx="19574">
                  <c:v>19574</c:v>
                </c:pt>
                <c:pt idx="19575">
                  <c:v>19575</c:v>
                </c:pt>
                <c:pt idx="19576">
                  <c:v>19576</c:v>
                </c:pt>
                <c:pt idx="19577">
                  <c:v>19577</c:v>
                </c:pt>
                <c:pt idx="19578">
                  <c:v>19578</c:v>
                </c:pt>
                <c:pt idx="19579">
                  <c:v>19579</c:v>
                </c:pt>
                <c:pt idx="19580">
                  <c:v>19580</c:v>
                </c:pt>
                <c:pt idx="19581">
                  <c:v>19581</c:v>
                </c:pt>
                <c:pt idx="19582">
                  <c:v>19582</c:v>
                </c:pt>
                <c:pt idx="19583">
                  <c:v>19583</c:v>
                </c:pt>
                <c:pt idx="19584">
                  <c:v>19584</c:v>
                </c:pt>
                <c:pt idx="19585">
                  <c:v>19585</c:v>
                </c:pt>
                <c:pt idx="19586">
                  <c:v>19586</c:v>
                </c:pt>
                <c:pt idx="19587">
                  <c:v>19587</c:v>
                </c:pt>
                <c:pt idx="19588">
                  <c:v>19588</c:v>
                </c:pt>
                <c:pt idx="19589">
                  <c:v>19589</c:v>
                </c:pt>
                <c:pt idx="19590">
                  <c:v>19590</c:v>
                </c:pt>
                <c:pt idx="19591">
                  <c:v>19591</c:v>
                </c:pt>
                <c:pt idx="19592">
                  <c:v>19592</c:v>
                </c:pt>
                <c:pt idx="19593">
                  <c:v>19593</c:v>
                </c:pt>
                <c:pt idx="19594">
                  <c:v>19594</c:v>
                </c:pt>
                <c:pt idx="19595">
                  <c:v>19595</c:v>
                </c:pt>
                <c:pt idx="19596">
                  <c:v>19596</c:v>
                </c:pt>
                <c:pt idx="19597">
                  <c:v>19597</c:v>
                </c:pt>
                <c:pt idx="19598">
                  <c:v>19598</c:v>
                </c:pt>
                <c:pt idx="19599">
                  <c:v>19599</c:v>
                </c:pt>
                <c:pt idx="19600">
                  <c:v>19600</c:v>
                </c:pt>
                <c:pt idx="19601">
                  <c:v>19601</c:v>
                </c:pt>
                <c:pt idx="19602">
                  <c:v>19602</c:v>
                </c:pt>
                <c:pt idx="19603">
                  <c:v>19603</c:v>
                </c:pt>
                <c:pt idx="19604">
                  <c:v>19604</c:v>
                </c:pt>
                <c:pt idx="19605">
                  <c:v>19605</c:v>
                </c:pt>
                <c:pt idx="19606">
                  <c:v>19606</c:v>
                </c:pt>
                <c:pt idx="19607">
                  <c:v>19607</c:v>
                </c:pt>
                <c:pt idx="19608">
                  <c:v>19608</c:v>
                </c:pt>
                <c:pt idx="19609">
                  <c:v>19609</c:v>
                </c:pt>
                <c:pt idx="19610">
                  <c:v>19610</c:v>
                </c:pt>
                <c:pt idx="19611">
                  <c:v>19611</c:v>
                </c:pt>
                <c:pt idx="19612">
                  <c:v>19612</c:v>
                </c:pt>
                <c:pt idx="19613">
                  <c:v>19613</c:v>
                </c:pt>
                <c:pt idx="19614">
                  <c:v>19614</c:v>
                </c:pt>
                <c:pt idx="19615">
                  <c:v>19615</c:v>
                </c:pt>
                <c:pt idx="19616">
                  <c:v>19616</c:v>
                </c:pt>
                <c:pt idx="19617">
                  <c:v>19617</c:v>
                </c:pt>
                <c:pt idx="19618">
                  <c:v>19618</c:v>
                </c:pt>
                <c:pt idx="19619">
                  <c:v>19619</c:v>
                </c:pt>
                <c:pt idx="19620">
                  <c:v>19620</c:v>
                </c:pt>
                <c:pt idx="19621">
                  <c:v>19621</c:v>
                </c:pt>
                <c:pt idx="19622">
                  <c:v>19622</c:v>
                </c:pt>
                <c:pt idx="19623">
                  <c:v>19623</c:v>
                </c:pt>
                <c:pt idx="19624">
                  <c:v>19624</c:v>
                </c:pt>
                <c:pt idx="19625">
                  <c:v>19625</c:v>
                </c:pt>
                <c:pt idx="19626">
                  <c:v>19626</c:v>
                </c:pt>
                <c:pt idx="19627">
                  <c:v>19627</c:v>
                </c:pt>
                <c:pt idx="19628">
                  <c:v>19628</c:v>
                </c:pt>
                <c:pt idx="19629">
                  <c:v>19629</c:v>
                </c:pt>
                <c:pt idx="19630">
                  <c:v>19630</c:v>
                </c:pt>
                <c:pt idx="19631">
                  <c:v>19631</c:v>
                </c:pt>
                <c:pt idx="19632">
                  <c:v>19632</c:v>
                </c:pt>
                <c:pt idx="19633">
                  <c:v>19633</c:v>
                </c:pt>
                <c:pt idx="19634">
                  <c:v>19634</c:v>
                </c:pt>
                <c:pt idx="19635">
                  <c:v>19635</c:v>
                </c:pt>
                <c:pt idx="19636">
                  <c:v>19636</c:v>
                </c:pt>
                <c:pt idx="19637">
                  <c:v>19637</c:v>
                </c:pt>
                <c:pt idx="19638">
                  <c:v>19638</c:v>
                </c:pt>
                <c:pt idx="19639">
                  <c:v>19639</c:v>
                </c:pt>
                <c:pt idx="19640">
                  <c:v>19640</c:v>
                </c:pt>
                <c:pt idx="19641">
                  <c:v>19641</c:v>
                </c:pt>
                <c:pt idx="19642">
                  <c:v>19642</c:v>
                </c:pt>
                <c:pt idx="19643">
                  <c:v>19643</c:v>
                </c:pt>
                <c:pt idx="19644">
                  <c:v>19644</c:v>
                </c:pt>
                <c:pt idx="19645">
                  <c:v>19645</c:v>
                </c:pt>
                <c:pt idx="19646">
                  <c:v>19646</c:v>
                </c:pt>
                <c:pt idx="19647">
                  <c:v>19647</c:v>
                </c:pt>
                <c:pt idx="19648">
                  <c:v>19648</c:v>
                </c:pt>
                <c:pt idx="19649">
                  <c:v>19649</c:v>
                </c:pt>
                <c:pt idx="19650">
                  <c:v>19650</c:v>
                </c:pt>
                <c:pt idx="19651">
                  <c:v>19651</c:v>
                </c:pt>
                <c:pt idx="19652">
                  <c:v>19652</c:v>
                </c:pt>
                <c:pt idx="19653">
                  <c:v>19653</c:v>
                </c:pt>
                <c:pt idx="19654">
                  <c:v>19654</c:v>
                </c:pt>
                <c:pt idx="19655">
                  <c:v>19655</c:v>
                </c:pt>
                <c:pt idx="19656">
                  <c:v>19656</c:v>
                </c:pt>
                <c:pt idx="19657">
                  <c:v>19657</c:v>
                </c:pt>
                <c:pt idx="19658">
                  <c:v>19658</c:v>
                </c:pt>
                <c:pt idx="19659">
                  <c:v>19659</c:v>
                </c:pt>
                <c:pt idx="19660">
                  <c:v>19660</c:v>
                </c:pt>
                <c:pt idx="19661">
                  <c:v>19661</c:v>
                </c:pt>
                <c:pt idx="19662">
                  <c:v>19662</c:v>
                </c:pt>
                <c:pt idx="19663">
                  <c:v>19663</c:v>
                </c:pt>
                <c:pt idx="19664">
                  <c:v>19664</c:v>
                </c:pt>
                <c:pt idx="19665">
                  <c:v>19665</c:v>
                </c:pt>
                <c:pt idx="19666">
                  <c:v>19666</c:v>
                </c:pt>
                <c:pt idx="19667">
                  <c:v>19667</c:v>
                </c:pt>
                <c:pt idx="19668">
                  <c:v>19668</c:v>
                </c:pt>
                <c:pt idx="19669">
                  <c:v>19669</c:v>
                </c:pt>
                <c:pt idx="19670">
                  <c:v>19670</c:v>
                </c:pt>
                <c:pt idx="19671">
                  <c:v>19671</c:v>
                </c:pt>
                <c:pt idx="19672">
                  <c:v>19672</c:v>
                </c:pt>
                <c:pt idx="19673">
                  <c:v>19673</c:v>
                </c:pt>
                <c:pt idx="19674">
                  <c:v>19674</c:v>
                </c:pt>
                <c:pt idx="19675">
                  <c:v>19675</c:v>
                </c:pt>
                <c:pt idx="19676">
                  <c:v>19676</c:v>
                </c:pt>
                <c:pt idx="19677">
                  <c:v>19677</c:v>
                </c:pt>
                <c:pt idx="19678">
                  <c:v>19678</c:v>
                </c:pt>
                <c:pt idx="19679">
                  <c:v>19679</c:v>
                </c:pt>
                <c:pt idx="19680">
                  <c:v>19680</c:v>
                </c:pt>
                <c:pt idx="19681">
                  <c:v>19681</c:v>
                </c:pt>
                <c:pt idx="19682">
                  <c:v>19682</c:v>
                </c:pt>
                <c:pt idx="19683">
                  <c:v>19683</c:v>
                </c:pt>
                <c:pt idx="19684">
                  <c:v>19684</c:v>
                </c:pt>
                <c:pt idx="19685">
                  <c:v>19685</c:v>
                </c:pt>
                <c:pt idx="19686">
                  <c:v>19686</c:v>
                </c:pt>
                <c:pt idx="19687">
                  <c:v>19687</c:v>
                </c:pt>
                <c:pt idx="19688">
                  <c:v>19688</c:v>
                </c:pt>
                <c:pt idx="19689">
                  <c:v>19689</c:v>
                </c:pt>
                <c:pt idx="19690">
                  <c:v>19690</c:v>
                </c:pt>
                <c:pt idx="19691">
                  <c:v>19691</c:v>
                </c:pt>
                <c:pt idx="19692">
                  <c:v>19692</c:v>
                </c:pt>
                <c:pt idx="19693">
                  <c:v>19693</c:v>
                </c:pt>
                <c:pt idx="19694">
                  <c:v>19694</c:v>
                </c:pt>
                <c:pt idx="19695">
                  <c:v>19695</c:v>
                </c:pt>
                <c:pt idx="19696">
                  <c:v>19696</c:v>
                </c:pt>
                <c:pt idx="19697">
                  <c:v>19697</c:v>
                </c:pt>
                <c:pt idx="19698">
                  <c:v>19698</c:v>
                </c:pt>
                <c:pt idx="19699">
                  <c:v>19699</c:v>
                </c:pt>
                <c:pt idx="19700">
                  <c:v>19700</c:v>
                </c:pt>
                <c:pt idx="19701">
                  <c:v>19701</c:v>
                </c:pt>
                <c:pt idx="19702">
                  <c:v>19702</c:v>
                </c:pt>
                <c:pt idx="19703">
                  <c:v>19703</c:v>
                </c:pt>
                <c:pt idx="19704">
                  <c:v>19704</c:v>
                </c:pt>
                <c:pt idx="19705">
                  <c:v>19705</c:v>
                </c:pt>
                <c:pt idx="19706">
                  <c:v>19706</c:v>
                </c:pt>
                <c:pt idx="19707">
                  <c:v>19707</c:v>
                </c:pt>
                <c:pt idx="19708">
                  <c:v>19708</c:v>
                </c:pt>
                <c:pt idx="19709">
                  <c:v>19709</c:v>
                </c:pt>
                <c:pt idx="19710">
                  <c:v>19710</c:v>
                </c:pt>
                <c:pt idx="19711">
                  <c:v>19711</c:v>
                </c:pt>
                <c:pt idx="19712">
                  <c:v>19712</c:v>
                </c:pt>
                <c:pt idx="19713">
                  <c:v>19713</c:v>
                </c:pt>
                <c:pt idx="19714">
                  <c:v>19714</c:v>
                </c:pt>
                <c:pt idx="19715">
                  <c:v>19715</c:v>
                </c:pt>
                <c:pt idx="19716">
                  <c:v>19716</c:v>
                </c:pt>
                <c:pt idx="19717">
                  <c:v>19717</c:v>
                </c:pt>
                <c:pt idx="19718">
                  <c:v>19718</c:v>
                </c:pt>
                <c:pt idx="19719">
                  <c:v>19719</c:v>
                </c:pt>
                <c:pt idx="19720">
                  <c:v>19720</c:v>
                </c:pt>
                <c:pt idx="19721">
                  <c:v>19721</c:v>
                </c:pt>
                <c:pt idx="19722">
                  <c:v>19722</c:v>
                </c:pt>
                <c:pt idx="19723">
                  <c:v>19723</c:v>
                </c:pt>
                <c:pt idx="19724">
                  <c:v>19724</c:v>
                </c:pt>
                <c:pt idx="19725">
                  <c:v>19725</c:v>
                </c:pt>
                <c:pt idx="19726">
                  <c:v>19726</c:v>
                </c:pt>
                <c:pt idx="19727">
                  <c:v>19727</c:v>
                </c:pt>
                <c:pt idx="19728">
                  <c:v>19728</c:v>
                </c:pt>
                <c:pt idx="19729">
                  <c:v>19729</c:v>
                </c:pt>
                <c:pt idx="19730">
                  <c:v>19730</c:v>
                </c:pt>
                <c:pt idx="19731">
                  <c:v>19731</c:v>
                </c:pt>
                <c:pt idx="19732">
                  <c:v>19732</c:v>
                </c:pt>
                <c:pt idx="19733">
                  <c:v>19733</c:v>
                </c:pt>
                <c:pt idx="19734">
                  <c:v>19734</c:v>
                </c:pt>
                <c:pt idx="19735">
                  <c:v>19735</c:v>
                </c:pt>
                <c:pt idx="19736">
                  <c:v>19736</c:v>
                </c:pt>
                <c:pt idx="19737">
                  <c:v>19737</c:v>
                </c:pt>
                <c:pt idx="19738">
                  <c:v>19738</c:v>
                </c:pt>
                <c:pt idx="19739">
                  <c:v>19739</c:v>
                </c:pt>
                <c:pt idx="19740">
                  <c:v>19740</c:v>
                </c:pt>
                <c:pt idx="19741">
                  <c:v>19741</c:v>
                </c:pt>
                <c:pt idx="19742">
                  <c:v>19742</c:v>
                </c:pt>
                <c:pt idx="19743">
                  <c:v>19743</c:v>
                </c:pt>
                <c:pt idx="19744">
                  <c:v>19744</c:v>
                </c:pt>
                <c:pt idx="19745">
                  <c:v>19745</c:v>
                </c:pt>
                <c:pt idx="19746">
                  <c:v>19746</c:v>
                </c:pt>
                <c:pt idx="19747">
                  <c:v>19747</c:v>
                </c:pt>
                <c:pt idx="19748">
                  <c:v>19748</c:v>
                </c:pt>
                <c:pt idx="19749">
                  <c:v>19749</c:v>
                </c:pt>
                <c:pt idx="19750">
                  <c:v>19750</c:v>
                </c:pt>
                <c:pt idx="19751">
                  <c:v>19751</c:v>
                </c:pt>
                <c:pt idx="19752">
                  <c:v>19752</c:v>
                </c:pt>
                <c:pt idx="19753">
                  <c:v>19753</c:v>
                </c:pt>
                <c:pt idx="19754">
                  <c:v>19754</c:v>
                </c:pt>
                <c:pt idx="19755">
                  <c:v>19755</c:v>
                </c:pt>
                <c:pt idx="19756">
                  <c:v>19756</c:v>
                </c:pt>
                <c:pt idx="19757">
                  <c:v>19757</c:v>
                </c:pt>
                <c:pt idx="19758">
                  <c:v>19758</c:v>
                </c:pt>
                <c:pt idx="19759">
                  <c:v>19759</c:v>
                </c:pt>
                <c:pt idx="19760">
                  <c:v>19760</c:v>
                </c:pt>
                <c:pt idx="19761">
                  <c:v>19761</c:v>
                </c:pt>
                <c:pt idx="19762">
                  <c:v>19762</c:v>
                </c:pt>
                <c:pt idx="19763">
                  <c:v>19763</c:v>
                </c:pt>
                <c:pt idx="19764">
                  <c:v>19764</c:v>
                </c:pt>
                <c:pt idx="19765">
                  <c:v>19765</c:v>
                </c:pt>
                <c:pt idx="19766">
                  <c:v>19766</c:v>
                </c:pt>
                <c:pt idx="19767">
                  <c:v>19767</c:v>
                </c:pt>
                <c:pt idx="19768">
                  <c:v>19768</c:v>
                </c:pt>
                <c:pt idx="19769">
                  <c:v>19769</c:v>
                </c:pt>
                <c:pt idx="19770">
                  <c:v>19770</c:v>
                </c:pt>
                <c:pt idx="19771">
                  <c:v>19771</c:v>
                </c:pt>
                <c:pt idx="19772">
                  <c:v>19772</c:v>
                </c:pt>
                <c:pt idx="19773">
                  <c:v>19773</c:v>
                </c:pt>
                <c:pt idx="19774">
                  <c:v>19774</c:v>
                </c:pt>
                <c:pt idx="19775">
                  <c:v>19775</c:v>
                </c:pt>
                <c:pt idx="19776">
                  <c:v>19776</c:v>
                </c:pt>
                <c:pt idx="19777">
                  <c:v>19777</c:v>
                </c:pt>
                <c:pt idx="19778">
                  <c:v>19778</c:v>
                </c:pt>
                <c:pt idx="19779">
                  <c:v>19779</c:v>
                </c:pt>
                <c:pt idx="19780">
                  <c:v>19780</c:v>
                </c:pt>
                <c:pt idx="19781">
                  <c:v>19781</c:v>
                </c:pt>
                <c:pt idx="19782">
                  <c:v>19782</c:v>
                </c:pt>
                <c:pt idx="19783">
                  <c:v>19783</c:v>
                </c:pt>
                <c:pt idx="19784">
                  <c:v>19784</c:v>
                </c:pt>
                <c:pt idx="19785">
                  <c:v>19785</c:v>
                </c:pt>
                <c:pt idx="19786">
                  <c:v>19786</c:v>
                </c:pt>
                <c:pt idx="19787">
                  <c:v>19787</c:v>
                </c:pt>
                <c:pt idx="19788">
                  <c:v>19788</c:v>
                </c:pt>
                <c:pt idx="19789">
                  <c:v>19789</c:v>
                </c:pt>
                <c:pt idx="19790">
                  <c:v>19790</c:v>
                </c:pt>
                <c:pt idx="19791">
                  <c:v>19791</c:v>
                </c:pt>
                <c:pt idx="19792">
                  <c:v>19792</c:v>
                </c:pt>
                <c:pt idx="19793">
                  <c:v>19793</c:v>
                </c:pt>
                <c:pt idx="19794">
                  <c:v>19794</c:v>
                </c:pt>
                <c:pt idx="19795">
                  <c:v>19795</c:v>
                </c:pt>
                <c:pt idx="19796">
                  <c:v>19796</c:v>
                </c:pt>
                <c:pt idx="19797">
                  <c:v>19797</c:v>
                </c:pt>
                <c:pt idx="19798">
                  <c:v>19798</c:v>
                </c:pt>
                <c:pt idx="19799">
                  <c:v>19799</c:v>
                </c:pt>
                <c:pt idx="19800">
                  <c:v>19800</c:v>
                </c:pt>
                <c:pt idx="19801">
                  <c:v>19801</c:v>
                </c:pt>
                <c:pt idx="19802">
                  <c:v>19802</c:v>
                </c:pt>
                <c:pt idx="19803">
                  <c:v>19803</c:v>
                </c:pt>
                <c:pt idx="19804">
                  <c:v>19804</c:v>
                </c:pt>
                <c:pt idx="19805">
                  <c:v>19805</c:v>
                </c:pt>
                <c:pt idx="19806">
                  <c:v>19806</c:v>
                </c:pt>
                <c:pt idx="19807">
                  <c:v>19807</c:v>
                </c:pt>
                <c:pt idx="19808">
                  <c:v>19808</c:v>
                </c:pt>
                <c:pt idx="19809">
                  <c:v>19809</c:v>
                </c:pt>
                <c:pt idx="19810">
                  <c:v>19810</c:v>
                </c:pt>
                <c:pt idx="19811">
                  <c:v>19811</c:v>
                </c:pt>
                <c:pt idx="19812">
                  <c:v>19812</c:v>
                </c:pt>
                <c:pt idx="19813">
                  <c:v>19813</c:v>
                </c:pt>
                <c:pt idx="19814">
                  <c:v>19814</c:v>
                </c:pt>
                <c:pt idx="19815">
                  <c:v>19815</c:v>
                </c:pt>
                <c:pt idx="19816">
                  <c:v>19816</c:v>
                </c:pt>
                <c:pt idx="19817">
                  <c:v>19817</c:v>
                </c:pt>
                <c:pt idx="19818">
                  <c:v>19818</c:v>
                </c:pt>
                <c:pt idx="19819">
                  <c:v>19819</c:v>
                </c:pt>
                <c:pt idx="19820">
                  <c:v>19820</c:v>
                </c:pt>
                <c:pt idx="19821">
                  <c:v>19821</c:v>
                </c:pt>
                <c:pt idx="19822">
                  <c:v>19822</c:v>
                </c:pt>
                <c:pt idx="19823">
                  <c:v>19823</c:v>
                </c:pt>
                <c:pt idx="19824">
                  <c:v>19824</c:v>
                </c:pt>
                <c:pt idx="19825">
                  <c:v>19825</c:v>
                </c:pt>
                <c:pt idx="19826">
                  <c:v>19826</c:v>
                </c:pt>
                <c:pt idx="19827">
                  <c:v>19827</c:v>
                </c:pt>
                <c:pt idx="19828">
                  <c:v>19828</c:v>
                </c:pt>
                <c:pt idx="19829">
                  <c:v>19829</c:v>
                </c:pt>
                <c:pt idx="19830">
                  <c:v>19830</c:v>
                </c:pt>
                <c:pt idx="19831">
                  <c:v>19831</c:v>
                </c:pt>
                <c:pt idx="19832">
                  <c:v>19832</c:v>
                </c:pt>
                <c:pt idx="19833">
                  <c:v>19833</c:v>
                </c:pt>
                <c:pt idx="19834">
                  <c:v>19834</c:v>
                </c:pt>
                <c:pt idx="19835">
                  <c:v>19835</c:v>
                </c:pt>
                <c:pt idx="19836">
                  <c:v>19836</c:v>
                </c:pt>
                <c:pt idx="19837">
                  <c:v>19837</c:v>
                </c:pt>
                <c:pt idx="19838">
                  <c:v>19838</c:v>
                </c:pt>
                <c:pt idx="19839">
                  <c:v>19839</c:v>
                </c:pt>
                <c:pt idx="19840">
                  <c:v>19840</c:v>
                </c:pt>
                <c:pt idx="19841">
                  <c:v>19841</c:v>
                </c:pt>
                <c:pt idx="19842">
                  <c:v>19842</c:v>
                </c:pt>
                <c:pt idx="19843">
                  <c:v>19843</c:v>
                </c:pt>
                <c:pt idx="19844">
                  <c:v>19844</c:v>
                </c:pt>
                <c:pt idx="19845">
                  <c:v>19845</c:v>
                </c:pt>
                <c:pt idx="19846">
                  <c:v>19846</c:v>
                </c:pt>
                <c:pt idx="19847">
                  <c:v>19847</c:v>
                </c:pt>
                <c:pt idx="19848">
                  <c:v>19848</c:v>
                </c:pt>
                <c:pt idx="19849">
                  <c:v>19849</c:v>
                </c:pt>
                <c:pt idx="19850">
                  <c:v>19850</c:v>
                </c:pt>
                <c:pt idx="19851">
                  <c:v>19851</c:v>
                </c:pt>
                <c:pt idx="19852">
                  <c:v>19852</c:v>
                </c:pt>
                <c:pt idx="19853">
                  <c:v>19853</c:v>
                </c:pt>
                <c:pt idx="19854">
                  <c:v>19854</c:v>
                </c:pt>
                <c:pt idx="19855">
                  <c:v>19855</c:v>
                </c:pt>
                <c:pt idx="19856">
                  <c:v>19856</c:v>
                </c:pt>
                <c:pt idx="19857">
                  <c:v>19857</c:v>
                </c:pt>
                <c:pt idx="19858">
                  <c:v>19858</c:v>
                </c:pt>
                <c:pt idx="19859">
                  <c:v>19859</c:v>
                </c:pt>
                <c:pt idx="19860">
                  <c:v>19860</c:v>
                </c:pt>
                <c:pt idx="19861">
                  <c:v>19861</c:v>
                </c:pt>
                <c:pt idx="19862">
                  <c:v>19862</c:v>
                </c:pt>
                <c:pt idx="19863">
                  <c:v>19863</c:v>
                </c:pt>
                <c:pt idx="19864">
                  <c:v>19864</c:v>
                </c:pt>
                <c:pt idx="19865">
                  <c:v>19865</c:v>
                </c:pt>
                <c:pt idx="19866">
                  <c:v>19866</c:v>
                </c:pt>
                <c:pt idx="19867">
                  <c:v>19867</c:v>
                </c:pt>
                <c:pt idx="19868">
                  <c:v>19868</c:v>
                </c:pt>
                <c:pt idx="19869">
                  <c:v>19869</c:v>
                </c:pt>
                <c:pt idx="19870">
                  <c:v>19870</c:v>
                </c:pt>
                <c:pt idx="19871">
                  <c:v>19871</c:v>
                </c:pt>
                <c:pt idx="19872">
                  <c:v>19872</c:v>
                </c:pt>
                <c:pt idx="19873">
                  <c:v>19873</c:v>
                </c:pt>
                <c:pt idx="19874">
                  <c:v>19874</c:v>
                </c:pt>
                <c:pt idx="19875">
                  <c:v>19875</c:v>
                </c:pt>
                <c:pt idx="19876">
                  <c:v>19876</c:v>
                </c:pt>
                <c:pt idx="19877">
                  <c:v>19877</c:v>
                </c:pt>
                <c:pt idx="19878">
                  <c:v>19878</c:v>
                </c:pt>
                <c:pt idx="19879">
                  <c:v>19879</c:v>
                </c:pt>
                <c:pt idx="19880">
                  <c:v>19880</c:v>
                </c:pt>
                <c:pt idx="19881">
                  <c:v>19881</c:v>
                </c:pt>
                <c:pt idx="19882">
                  <c:v>19882</c:v>
                </c:pt>
                <c:pt idx="19883">
                  <c:v>19883</c:v>
                </c:pt>
                <c:pt idx="19884">
                  <c:v>19884</c:v>
                </c:pt>
                <c:pt idx="19885">
                  <c:v>19885</c:v>
                </c:pt>
                <c:pt idx="19886">
                  <c:v>19886</c:v>
                </c:pt>
                <c:pt idx="19887">
                  <c:v>19887</c:v>
                </c:pt>
                <c:pt idx="19888">
                  <c:v>19888</c:v>
                </c:pt>
                <c:pt idx="19889">
                  <c:v>19889</c:v>
                </c:pt>
                <c:pt idx="19890">
                  <c:v>19890</c:v>
                </c:pt>
                <c:pt idx="19891">
                  <c:v>19891</c:v>
                </c:pt>
                <c:pt idx="19892">
                  <c:v>19892</c:v>
                </c:pt>
                <c:pt idx="19893">
                  <c:v>19893</c:v>
                </c:pt>
                <c:pt idx="19894">
                  <c:v>19894</c:v>
                </c:pt>
                <c:pt idx="19895">
                  <c:v>19895</c:v>
                </c:pt>
                <c:pt idx="19896">
                  <c:v>19896</c:v>
                </c:pt>
                <c:pt idx="19897">
                  <c:v>19897</c:v>
                </c:pt>
                <c:pt idx="19898">
                  <c:v>19898</c:v>
                </c:pt>
                <c:pt idx="19899">
                  <c:v>19899</c:v>
                </c:pt>
                <c:pt idx="19900">
                  <c:v>19900</c:v>
                </c:pt>
                <c:pt idx="19901">
                  <c:v>19901</c:v>
                </c:pt>
                <c:pt idx="19902">
                  <c:v>19902</c:v>
                </c:pt>
                <c:pt idx="19903">
                  <c:v>19903</c:v>
                </c:pt>
                <c:pt idx="19904">
                  <c:v>19904</c:v>
                </c:pt>
                <c:pt idx="19905">
                  <c:v>19905</c:v>
                </c:pt>
                <c:pt idx="19906">
                  <c:v>19906</c:v>
                </c:pt>
                <c:pt idx="19907">
                  <c:v>19907</c:v>
                </c:pt>
                <c:pt idx="19908">
                  <c:v>19908</c:v>
                </c:pt>
                <c:pt idx="19909">
                  <c:v>19909</c:v>
                </c:pt>
                <c:pt idx="19910">
                  <c:v>19910</c:v>
                </c:pt>
                <c:pt idx="19911">
                  <c:v>19911</c:v>
                </c:pt>
                <c:pt idx="19912">
                  <c:v>19912</c:v>
                </c:pt>
                <c:pt idx="19913">
                  <c:v>19913</c:v>
                </c:pt>
                <c:pt idx="19914">
                  <c:v>19914</c:v>
                </c:pt>
                <c:pt idx="19915">
                  <c:v>19915</c:v>
                </c:pt>
                <c:pt idx="19916">
                  <c:v>19916</c:v>
                </c:pt>
                <c:pt idx="19917">
                  <c:v>19917</c:v>
                </c:pt>
                <c:pt idx="19918">
                  <c:v>19918</c:v>
                </c:pt>
                <c:pt idx="19919">
                  <c:v>19919</c:v>
                </c:pt>
                <c:pt idx="19920">
                  <c:v>19920</c:v>
                </c:pt>
                <c:pt idx="19921">
                  <c:v>19921</c:v>
                </c:pt>
                <c:pt idx="19922">
                  <c:v>19922</c:v>
                </c:pt>
                <c:pt idx="19923">
                  <c:v>19923</c:v>
                </c:pt>
                <c:pt idx="19924">
                  <c:v>19924</c:v>
                </c:pt>
                <c:pt idx="19925">
                  <c:v>19925</c:v>
                </c:pt>
                <c:pt idx="19926">
                  <c:v>19926</c:v>
                </c:pt>
                <c:pt idx="19927">
                  <c:v>19927</c:v>
                </c:pt>
                <c:pt idx="19928">
                  <c:v>19928</c:v>
                </c:pt>
                <c:pt idx="19929">
                  <c:v>19929</c:v>
                </c:pt>
                <c:pt idx="19930">
                  <c:v>19930</c:v>
                </c:pt>
                <c:pt idx="19931">
                  <c:v>19931</c:v>
                </c:pt>
                <c:pt idx="19932">
                  <c:v>19932</c:v>
                </c:pt>
                <c:pt idx="19933">
                  <c:v>19933</c:v>
                </c:pt>
                <c:pt idx="19934">
                  <c:v>19934</c:v>
                </c:pt>
                <c:pt idx="19935">
                  <c:v>19935</c:v>
                </c:pt>
                <c:pt idx="19936">
                  <c:v>19936</c:v>
                </c:pt>
                <c:pt idx="19937">
                  <c:v>19937</c:v>
                </c:pt>
                <c:pt idx="19938">
                  <c:v>19938</c:v>
                </c:pt>
                <c:pt idx="19939">
                  <c:v>19939</c:v>
                </c:pt>
                <c:pt idx="19940">
                  <c:v>19940</c:v>
                </c:pt>
                <c:pt idx="19941">
                  <c:v>19941</c:v>
                </c:pt>
                <c:pt idx="19942">
                  <c:v>19942</c:v>
                </c:pt>
                <c:pt idx="19943">
                  <c:v>19943</c:v>
                </c:pt>
                <c:pt idx="19944">
                  <c:v>19944</c:v>
                </c:pt>
                <c:pt idx="19945">
                  <c:v>19945</c:v>
                </c:pt>
                <c:pt idx="19946">
                  <c:v>19946</c:v>
                </c:pt>
                <c:pt idx="19947">
                  <c:v>19947</c:v>
                </c:pt>
                <c:pt idx="19948">
                  <c:v>19948</c:v>
                </c:pt>
                <c:pt idx="19949">
                  <c:v>19949</c:v>
                </c:pt>
                <c:pt idx="19950">
                  <c:v>19950</c:v>
                </c:pt>
                <c:pt idx="19951">
                  <c:v>19951</c:v>
                </c:pt>
                <c:pt idx="19952">
                  <c:v>19952</c:v>
                </c:pt>
                <c:pt idx="19953">
                  <c:v>19953</c:v>
                </c:pt>
                <c:pt idx="19954">
                  <c:v>19954</c:v>
                </c:pt>
                <c:pt idx="19955">
                  <c:v>19955</c:v>
                </c:pt>
                <c:pt idx="19956">
                  <c:v>19956</c:v>
                </c:pt>
                <c:pt idx="19957">
                  <c:v>19957</c:v>
                </c:pt>
                <c:pt idx="19958">
                  <c:v>19958</c:v>
                </c:pt>
                <c:pt idx="19959">
                  <c:v>19959</c:v>
                </c:pt>
                <c:pt idx="19960">
                  <c:v>19960</c:v>
                </c:pt>
                <c:pt idx="19961">
                  <c:v>19961</c:v>
                </c:pt>
                <c:pt idx="19962">
                  <c:v>19962</c:v>
                </c:pt>
                <c:pt idx="19963">
                  <c:v>19963</c:v>
                </c:pt>
                <c:pt idx="19964">
                  <c:v>19964</c:v>
                </c:pt>
                <c:pt idx="19965">
                  <c:v>19965</c:v>
                </c:pt>
                <c:pt idx="19966">
                  <c:v>19966</c:v>
                </c:pt>
                <c:pt idx="19967">
                  <c:v>19967</c:v>
                </c:pt>
                <c:pt idx="19968">
                  <c:v>19968</c:v>
                </c:pt>
                <c:pt idx="19969">
                  <c:v>19969</c:v>
                </c:pt>
                <c:pt idx="19970">
                  <c:v>19970</c:v>
                </c:pt>
                <c:pt idx="19971">
                  <c:v>19971</c:v>
                </c:pt>
                <c:pt idx="19972">
                  <c:v>19972</c:v>
                </c:pt>
                <c:pt idx="19973">
                  <c:v>19973</c:v>
                </c:pt>
                <c:pt idx="19974">
                  <c:v>19974</c:v>
                </c:pt>
                <c:pt idx="19975">
                  <c:v>19975</c:v>
                </c:pt>
                <c:pt idx="19976">
                  <c:v>19976</c:v>
                </c:pt>
                <c:pt idx="19977">
                  <c:v>19977</c:v>
                </c:pt>
                <c:pt idx="19978">
                  <c:v>19978</c:v>
                </c:pt>
                <c:pt idx="19979">
                  <c:v>19979</c:v>
                </c:pt>
                <c:pt idx="19980">
                  <c:v>19980</c:v>
                </c:pt>
                <c:pt idx="19981">
                  <c:v>19981</c:v>
                </c:pt>
                <c:pt idx="19982">
                  <c:v>19982</c:v>
                </c:pt>
                <c:pt idx="19983">
                  <c:v>19983</c:v>
                </c:pt>
                <c:pt idx="19984">
                  <c:v>19984</c:v>
                </c:pt>
                <c:pt idx="19985">
                  <c:v>19985</c:v>
                </c:pt>
                <c:pt idx="19986">
                  <c:v>19986</c:v>
                </c:pt>
                <c:pt idx="19987">
                  <c:v>19987</c:v>
                </c:pt>
                <c:pt idx="19988">
                  <c:v>19988</c:v>
                </c:pt>
                <c:pt idx="19989">
                  <c:v>19989</c:v>
                </c:pt>
                <c:pt idx="19990">
                  <c:v>19990</c:v>
                </c:pt>
                <c:pt idx="19991">
                  <c:v>19991</c:v>
                </c:pt>
                <c:pt idx="19992">
                  <c:v>19992</c:v>
                </c:pt>
                <c:pt idx="19993">
                  <c:v>19993</c:v>
                </c:pt>
                <c:pt idx="19994">
                  <c:v>19994</c:v>
                </c:pt>
                <c:pt idx="19995">
                  <c:v>19995</c:v>
                </c:pt>
                <c:pt idx="19996">
                  <c:v>19996</c:v>
                </c:pt>
                <c:pt idx="19997">
                  <c:v>19997</c:v>
                </c:pt>
                <c:pt idx="19998">
                  <c:v>19998</c:v>
                </c:pt>
                <c:pt idx="19999">
                  <c:v>19999</c:v>
                </c:pt>
                <c:pt idx="20000">
                  <c:v>20000</c:v>
                </c:pt>
                <c:pt idx="20001">
                  <c:v>20001</c:v>
                </c:pt>
                <c:pt idx="20002">
                  <c:v>20002</c:v>
                </c:pt>
                <c:pt idx="20003">
                  <c:v>20003</c:v>
                </c:pt>
                <c:pt idx="20004">
                  <c:v>20004</c:v>
                </c:pt>
                <c:pt idx="20005">
                  <c:v>20005</c:v>
                </c:pt>
                <c:pt idx="20006">
                  <c:v>20006</c:v>
                </c:pt>
                <c:pt idx="20007">
                  <c:v>20007</c:v>
                </c:pt>
                <c:pt idx="20008">
                  <c:v>20008</c:v>
                </c:pt>
                <c:pt idx="20009">
                  <c:v>20009</c:v>
                </c:pt>
                <c:pt idx="20010">
                  <c:v>20010</c:v>
                </c:pt>
                <c:pt idx="20011">
                  <c:v>20011</c:v>
                </c:pt>
                <c:pt idx="20012">
                  <c:v>20012</c:v>
                </c:pt>
                <c:pt idx="20013">
                  <c:v>20013</c:v>
                </c:pt>
                <c:pt idx="20014">
                  <c:v>20014</c:v>
                </c:pt>
                <c:pt idx="20015">
                  <c:v>20015</c:v>
                </c:pt>
                <c:pt idx="20016">
                  <c:v>20016</c:v>
                </c:pt>
                <c:pt idx="20017">
                  <c:v>20017</c:v>
                </c:pt>
                <c:pt idx="20018">
                  <c:v>20018</c:v>
                </c:pt>
                <c:pt idx="20019">
                  <c:v>20019</c:v>
                </c:pt>
                <c:pt idx="20020">
                  <c:v>20020</c:v>
                </c:pt>
                <c:pt idx="20021">
                  <c:v>20021</c:v>
                </c:pt>
                <c:pt idx="20022">
                  <c:v>20022</c:v>
                </c:pt>
                <c:pt idx="20023">
                  <c:v>20023</c:v>
                </c:pt>
                <c:pt idx="20024">
                  <c:v>20024</c:v>
                </c:pt>
                <c:pt idx="20025">
                  <c:v>20025</c:v>
                </c:pt>
                <c:pt idx="20026">
                  <c:v>20026</c:v>
                </c:pt>
                <c:pt idx="20027">
                  <c:v>20027</c:v>
                </c:pt>
                <c:pt idx="20028">
                  <c:v>20028</c:v>
                </c:pt>
                <c:pt idx="20029">
                  <c:v>20029</c:v>
                </c:pt>
                <c:pt idx="20030">
                  <c:v>20030</c:v>
                </c:pt>
                <c:pt idx="20031">
                  <c:v>20031</c:v>
                </c:pt>
                <c:pt idx="20032">
                  <c:v>20032</c:v>
                </c:pt>
                <c:pt idx="20033">
                  <c:v>20033</c:v>
                </c:pt>
                <c:pt idx="20034">
                  <c:v>20034</c:v>
                </c:pt>
                <c:pt idx="20035">
                  <c:v>20035</c:v>
                </c:pt>
                <c:pt idx="20036">
                  <c:v>20036</c:v>
                </c:pt>
                <c:pt idx="20037">
                  <c:v>20037</c:v>
                </c:pt>
                <c:pt idx="20038">
                  <c:v>20038</c:v>
                </c:pt>
                <c:pt idx="20039">
                  <c:v>20039</c:v>
                </c:pt>
                <c:pt idx="20040">
                  <c:v>20040</c:v>
                </c:pt>
                <c:pt idx="20041">
                  <c:v>20041</c:v>
                </c:pt>
                <c:pt idx="20042">
                  <c:v>20042</c:v>
                </c:pt>
                <c:pt idx="20043">
                  <c:v>20043</c:v>
                </c:pt>
                <c:pt idx="20044">
                  <c:v>20044</c:v>
                </c:pt>
                <c:pt idx="20045">
                  <c:v>20045</c:v>
                </c:pt>
                <c:pt idx="20046">
                  <c:v>20046</c:v>
                </c:pt>
                <c:pt idx="20047">
                  <c:v>20047</c:v>
                </c:pt>
                <c:pt idx="20048">
                  <c:v>20048</c:v>
                </c:pt>
                <c:pt idx="20049">
                  <c:v>20049</c:v>
                </c:pt>
                <c:pt idx="20050">
                  <c:v>20050</c:v>
                </c:pt>
                <c:pt idx="20051">
                  <c:v>20051</c:v>
                </c:pt>
                <c:pt idx="20052">
                  <c:v>20052</c:v>
                </c:pt>
                <c:pt idx="20053">
                  <c:v>20053</c:v>
                </c:pt>
                <c:pt idx="20054">
                  <c:v>20054</c:v>
                </c:pt>
                <c:pt idx="20055">
                  <c:v>20055</c:v>
                </c:pt>
                <c:pt idx="20056">
                  <c:v>20056</c:v>
                </c:pt>
                <c:pt idx="20057">
                  <c:v>20057</c:v>
                </c:pt>
                <c:pt idx="20058">
                  <c:v>20058</c:v>
                </c:pt>
                <c:pt idx="20059">
                  <c:v>20059</c:v>
                </c:pt>
                <c:pt idx="20060">
                  <c:v>20060</c:v>
                </c:pt>
                <c:pt idx="20061">
                  <c:v>20061</c:v>
                </c:pt>
                <c:pt idx="20062">
                  <c:v>20062</c:v>
                </c:pt>
                <c:pt idx="20063">
                  <c:v>20063</c:v>
                </c:pt>
                <c:pt idx="20064">
                  <c:v>20064</c:v>
                </c:pt>
                <c:pt idx="20065">
                  <c:v>20065</c:v>
                </c:pt>
                <c:pt idx="20066">
                  <c:v>20066</c:v>
                </c:pt>
                <c:pt idx="20067">
                  <c:v>20067</c:v>
                </c:pt>
                <c:pt idx="20068">
                  <c:v>20068</c:v>
                </c:pt>
                <c:pt idx="20069">
                  <c:v>20069</c:v>
                </c:pt>
                <c:pt idx="20070">
                  <c:v>20070</c:v>
                </c:pt>
                <c:pt idx="20071">
                  <c:v>20071</c:v>
                </c:pt>
                <c:pt idx="20072">
                  <c:v>20072</c:v>
                </c:pt>
                <c:pt idx="20073">
                  <c:v>20073</c:v>
                </c:pt>
                <c:pt idx="20074">
                  <c:v>20074</c:v>
                </c:pt>
                <c:pt idx="20075">
                  <c:v>20075</c:v>
                </c:pt>
                <c:pt idx="20076">
                  <c:v>20076</c:v>
                </c:pt>
                <c:pt idx="20077">
                  <c:v>20077</c:v>
                </c:pt>
                <c:pt idx="20078">
                  <c:v>20078</c:v>
                </c:pt>
                <c:pt idx="20079">
                  <c:v>20079</c:v>
                </c:pt>
                <c:pt idx="20080">
                  <c:v>20080</c:v>
                </c:pt>
                <c:pt idx="20081">
                  <c:v>20081</c:v>
                </c:pt>
                <c:pt idx="20082">
                  <c:v>20082</c:v>
                </c:pt>
                <c:pt idx="20083">
                  <c:v>20083</c:v>
                </c:pt>
                <c:pt idx="20084">
                  <c:v>20084</c:v>
                </c:pt>
                <c:pt idx="20085">
                  <c:v>20085</c:v>
                </c:pt>
                <c:pt idx="20086">
                  <c:v>20086</c:v>
                </c:pt>
                <c:pt idx="20087">
                  <c:v>20087</c:v>
                </c:pt>
                <c:pt idx="20088">
                  <c:v>20088</c:v>
                </c:pt>
                <c:pt idx="20089">
                  <c:v>20089</c:v>
                </c:pt>
                <c:pt idx="20090">
                  <c:v>20090</c:v>
                </c:pt>
                <c:pt idx="20091">
                  <c:v>20091</c:v>
                </c:pt>
                <c:pt idx="20092">
                  <c:v>20092</c:v>
                </c:pt>
                <c:pt idx="20093">
                  <c:v>20093</c:v>
                </c:pt>
                <c:pt idx="20094">
                  <c:v>20094</c:v>
                </c:pt>
                <c:pt idx="20095">
                  <c:v>20095</c:v>
                </c:pt>
                <c:pt idx="20096">
                  <c:v>20096</c:v>
                </c:pt>
                <c:pt idx="20097">
                  <c:v>20097</c:v>
                </c:pt>
                <c:pt idx="20098">
                  <c:v>20098</c:v>
                </c:pt>
                <c:pt idx="20099">
                  <c:v>20099</c:v>
                </c:pt>
                <c:pt idx="20100">
                  <c:v>20100</c:v>
                </c:pt>
                <c:pt idx="20101">
                  <c:v>20101</c:v>
                </c:pt>
                <c:pt idx="20102">
                  <c:v>20102</c:v>
                </c:pt>
                <c:pt idx="20103">
                  <c:v>20103</c:v>
                </c:pt>
                <c:pt idx="20104">
                  <c:v>20104</c:v>
                </c:pt>
                <c:pt idx="20105">
                  <c:v>20105</c:v>
                </c:pt>
                <c:pt idx="20106">
                  <c:v>20106</c:v>
                </c:pt>
                <c:pt idx="20107">
                  <c:v>20107</c:v>
                </c:pt>
                <c:pt idx="20108">
                  <c:v>20108</c:v>
                </c:pt>
                <c:pt idx="20109">
                  <c:v>20109</c:v>
                </c:pt>
                <c:pt idx="20110">
                  <c:v>20110</c:v>
                </c:pt>
                <c:pt idx="20111">
                  <c:v>20111</c:v>
                </c:pt>
                <c:pt idx="20112">
                  <c:v>20112</c:v>
                </c:pt>
                <c:pt idx="20113">
                  <c:v>20113</c:v>
                </c:pt>
                <c:pt idx="20114">
                  <c:v>20114</c:v>
                </c:pt>
                <c:pt idx="20115">
                  <c:v>20115</c:v>
                </c:pt>
                <c:pt idx="20116">
                  <c:v>20116</c:v>
                </c:pt>
                <c:pt idx="20117">
                  <c:v>20117</c:v>
                </c:pt>
                <c:pt idx="20118">
                  <c:v>20118</c:v>
                </c:pt>
                <c:pt idx="20119">
                  <c:v>20119</c:v>
                </c:pt>
                <c:pt idx="20120">
                  <c:v>20120</c:v>
                </c:pt>
                <c:pt idx="20121">
                  <c:v>20121</c:v>
                </c:pt>
                <c:pt idx="20122">
                  <c:v>20122</c:v>
                </c:pt>
                <c:pt idx="20123">
                  <c:v>20123</c:v>
                </c:pt>
                <c:pt idx="20124">
                  <c:v>20124</c:v>
                </c:pt>
                <c:pt idx="20125">
                  <c:v>20125</c:v>
                </c:pt>
                <c:pt idx="20126">
                  <c:v>20126</c:v>
                </c:pt>
                <c:pt idx="20127">
                  <c:v>20127</c:v>
                </c:pt>
                <c:pt idx="20128">
                  <c:v>20128</c:v>
                </c:pt>
                <c:pt idx="20129">
                  <c:v>20129</c:v>
                </c:pt>
                <c:pt idx="20130">
                  <c:v>20130</c:v>
                </c:pt>
                <c:pt idx="20131">
                  <c:v>20131</c:v>
                </c:pt>
                <c:pt idx="20132">
                  <c:v>20132</c:v>
                </c:pt>
                <c:pt idx="20133">
                  <c:v>20133</c:v>
                </c:pt>
                <c:pt idx="20134">
                  <c:v>20134</c:v>
                </c:pt>
                <c:pt idx="20135">
                  <c:v>20135</c:v>
                </c:pt>
                <c:pt idx="20136">
                  <c:v>20136</c:v>
                </c:pt>
                <c:pt idx="20137">
                  <c:v>20137</c:v>
                </c:pt>
                <c:pt idx="20138">
                  <c:v>20138</c:v>
                </c:pt>
                <c:pt idx="20139">
                  <c:v>20139</c:v>
                </c:pt>
                <c:pt idx="20140">
                  <c:v>20140</c:v>
                </c:pt>
                <c:pt idx="20141">
                  <c:v>20141</c:v>
                </c:pt>
                <c:pt idx="20142">
                  <c:v>20142</c:v>
                </c:pt>
                <c:pt idx="20143">
                  <c:v>20143</c:v>
                </c:pt>
                <c:pt idx="20144">
                  <c:v>20144</c:v>
                </c:pt>
                <c:pt idx="20145">
                  <c:v>20145</c:v>
                </c:pt>
                <c:pt idx="20146">
                  <c:v>20146</c:v>
                </c:pt>
                <c:pt idx="20147">
                  <c:v>20147</c:v>
                </c:pt>
                <c:pt idx="20148">
                  <c:v>20148</c:v>
                </c:pt>
                <c:pt idx="20149">
                  <c:v>20149</c:v>
                </c:pt>
                <c:pt idx="20150">
                  <c:v>20150</c:v>
                </c:pt>
                <c:pt idx="20151">
                  <c:v>20151</c:v>
                </c:pt>
                <c:pt idx="20152">
                  <c:v>20152</c:v>
                </c:pt>
                <c:pt idx="20153">
                  <c:v>20153</c:v>
                </c:pt>
                <c:pt idx="20154">
                  <c:v>20154</c:v>
                </c:pt>
                <c:pt idx="20155">
                  <c:v>20155</c:v>
                </c:pt>
                <c:pt idx="20156">
                  <c:v>20156</c:v>
                </c:pt>
                <c:pt idx="20157">
                  <c:v>20157</c:v>
                </c:pt>
                <c:pt idx="20158">
                  <c:v>20158</c:v>
                </c:pt>
                <c:pt idx="20159">
                  <c:v>20159</c:v>
                </c:pt>
                <c:pt idx="20160">
                  <c:v>20160</c:v>
                </c:pt>
                <c:pt idx="20161">
                  <c:v>20161</c:v>
                </c:pt>
                <c:pt idx="20162">
                  <c:v>20162</c:v>
                </c:pt>
                <c:pt idx="20163">
                  <c:v>20163</c:v>
                </c:pt>
                <c:pt idx="20164">
                  <c:v>20164</c:v>
                </c:pt>
                <c:pt idx="20165">
                  <c:v>20165</c:v>
                </c:pt>
                <c:pt idx="20166">
                  <c:v>20166</c:v>
                </c:pt>
                <c:pt idx="20167">
                  <c:v>20167</c:v>
                </c:pt>
                <c:pt idx="20168">
                  <c:v>20168</c:v>
                </c:pt>
                <c:pt idx="20169">
                  <c:v>20169</c:v>
                </c:pt>
                <c:pt idx="20170">
                  <c:v>20170</c:v>
                </c:pt>
                <c:pt idx="20171">
                  <c:v>20171</c:v>
                </c:pt>
                <c:pt idx="20172">
                  <c:v>20172</c:v>
                </c:pt>
                <c:pt idx="20173">
                  <c:v>20173</c:v>
                </c:pt>
                <c:pt idx="20174">
                  <c:v>20174</c:v>
                </c:pt>
                <c:pt idx="20175">
                  <c:v>20175</c:v>
                </c:pt>
                <c:pt idx="20176">
                  <c:v>20176</c:v>
                </c:pt>
                <c:pt idx="20177">
                  <c:v>20177</c:v>
                </c:pt>
                <c:pt idx="20178">
                  <c:v>20178</c:v>
                </c:pt>
                <c:pt idx="20179">
                  <c:v>20179</c:v>
                </c:pt>
                <c:pt idx="20180">
                  <c:v>20180</c:v>
                </c:pt>
                <c:pt idx="20181">
                  <c:v>20181</c:v>
                </c:pt>
                <c:pt idx="20182">
                  <c:v>20182</c:v>
                </c:pt>
                <c:pt idx="20183">
                  <c:v>20183</c:v>
                </c:pt>
                <c:pt idx="20184">
                  <c:v>20184</c:v>
                </c:pt>
                <c:pt idx="20185">
                  <c:v>20185</c:v>
                </c:pt>
                <c:pt idx="20186">
                  <c:v>20186</c:v>
                </c:pt>
                <c:pt idx="20187">
                  <c:v>20187</c:v>
                </c:pt>
                <c:pt idx="20188">
                  <c:v>20188</c:v>
                </c:pt>
                <c:pt idx="20189">
                  <c:v>20189</c:v>
                </c:pt>
                <c:pt idx="20190">
                  <c:v>20190</c:v>
                </c:pt>
                <c:pt idx="20191">
                  <c:v>20191</c:v>
                </c:pt>
                <c:pt idx="20192">
                  <c:v>20192</c:v>
                </c:pt>
                <c:pt idx="20193">
                  <c:v>20193</c:v>
                </c:pt>
                <c:pt idx="20194">
                  <c:v>20194</c:v>
                </c:pt>
                <c:pt idx="20195">
                  <c:v>20195</c:v>
                </c:pt>
                <c:pt idx="20196">
                  <c:v>20196</c:v>
                </c:pt>
                <c:pt idx="20197">
                  <c:v>20197</c:v>
                </c:pt>
                <c:pt idx="20198">
                  <c:v>20198</c:v>
                </c:pt>
                <c:pt idx="20199">
                  <c:v>20199</c:v>
                </c:pt>
                <c:pt idx="20200">
                  <c:v>20200</c:v>
                </c:pt>
                <c:pt idx="20201">
                  <c:v>20201</c:v>
                </c:pt>
                <c:pt idx="20202">
                  <c:v>20202</c:v>
                </c:pt>
                <c:pt idx="20203">
                  <c:v>20203</c:v>
                </c:pt>
                <c:pt idx="20204">
                  <c:v>20204</c:v>
                </c:pt>
                <c:pt idx="20205">
                  <c:v>20205</c:v>
                </c:pt>
                <c:pt idx="20206">
                  <c:v>20206</c:v>
                </c:pt>
                <c:pt idx="20207">
                  <c:v>20207</c:v>
                </c:pt>
                <c:pt idx="20208">
                  <c:v>20208</c:v>
                </c:pt>
                <c:pt idx="20209">
                  <c:v>20209</c:v>
                </c:pt>
                <c:pt idx="20210">
                  <c:v>20210</c:v>
                </c:pt>
                <c:pt idx="20211">
                  <c:v>20211</c:v>
                </c:pt>
                <c:pt idx="20212">
                  <c:v>20212</c:v>
                </c:pt>
                <c:pt idx="20213">
                  <c:v>20213</c:v>
                </c:pt>
                <c:pt idx="20214">
                  <c:v>20214</c:v>
                </c:pt>
                <c:pt idx="20215">
                  <c:v>20215</c:v>
                </c:pt>
                <c:pt idx="20216">
                  <c:v>20216</c:v>
                </c:pt>
                <c:pt idx="20217">
                  <c:v>20217</c:v>
                </c:pt>
                <c:pt idx="20218">
                  <c:v>20218</c:v>
                </c:pt>
                <c:pt idx="20219">
                  <c:v>20219</c:v>
                </c:pt>
                <c:pt idx="20220">
                  <c:v>20220</c:v>
                </c:pt>
                <c:pt idx="20221">
                  <c:v>20221</c:v>
                </c:pt>
                <c:pt idx="20222">
                  <c:v>20222</c:v>
                </c:pt>
                <c:pt idx="20223">
                  <c:v>20223</c:v>
                </c:pt>
                <c:pt idx="20224">
                  <c:v>20224</c:v>
                </c:pt>
                <c:pt idx="20225">
                  <c:v>20225</c:v>
                </c:pt>
                <c:pt idx="20226">
                  <c:v>20226</c:v>
                </c:pt>
                <c:pt idx="20227">
                  <c:v>20227</c:v>
                </c:pt>
                <c:pt idx="20228">
                  <c:v>20228</c:v>
                </c:pt>
                <c:pt idx="20229">
                  <c:v>20229</c:v>
                </c:pt>
                <c:pt idx="20230">
                  <c:v>20230</c:v>
                </c:pt>
                <c:pt idx="20231">
                  <c:v>20231</c:v>
                </c:pt>
                <c:pt idx="20232">
                  <c:v>20232</c:v>
                </c:pt>
                <c:pt idx="20233">
                  <c:v>20233</c:v>
                </c:pt>
                <c:pt idx="20234">
                  <c:v>20234</c:v>
                </c:pt>
                <c:pt idx="20235">
                  <c:v>20235</c:v>
                </c:pt>
                <c:pt idx="20236">
                  <c:v>20236</c:v>
                </c:pt>
                <c:pt idx="20237">
                  <c:v>20237</c:v>
                </c:pt>
                <c:pt idx="20238">
                  <c:v>20238</c:v>
                </c:pt>
                <c:pt idx="20239">
                  <c:v>20239</c:v>
                </c:pt>
                <c:pt idx="20240">
                  <c:v>20240</c:v>
                </c:pt>
                <c:pt idx="20241">
                  <c:v>20241</c:v>
                </c:pt>
                <c:pt idx="20242">
                  <c:v>20242</c:v>
                </c:pt>
                <c:pt idx="20243">
                  <c:v>20243</c:v>
                </c:pt>
                <c:pt idx="20244">
                  <c:v>20244</c:v>
                </c:pt>
                <c:pt idx="20245">
                  <c:v>20245</c:v>
                </c:pt>
                <c:pt idx="20246">
                  <c:v>20246</c:v>
                </c:pt>
                <c:pt idx="20247">
                  <c:v>20247</c:v>
                </c:pt>
                <c:pt idx="20248">
                  <c:v>20248</c:v>
                </c:pt>
                <c:pt idx="20249">
                  <c:v>20249</c:v>
                </c:pt>
                <c:pt idx="20250">
                  <c:v>20250</c:v>
                </c:pt>
                <c:pt idx="20251">
                  <c:v>20251</c:v>
                </c:pt>
                <c:pt idx="20252">
                  <c:v>20252</c:v>
                </c:pt>
                <c:pt idx="20253">
                  <c:v>20253</c:v>
                </c:pt>
                <c:pt idx="20254">
                  <c:v>20254</c:v>
                </c:pt>
                <c:pt idx="20255">
                  <c:v>20255</c:v>
                </c:pt>
                <c:pt idx="20256">
                  <c:v>20256</c:v>
                </c:pt>
                <c:pt idx="20257">
                  <c:v>20257</c:v>
                </c:pt>
                <c:pt idx="20258">
                  <c:v>20258</c:v>
                </c:pt>
                <c:pt idx="20259">
                  <c:v>20259</c:v>
                </c:pt>
                <c:pt idx="20260">
                  <c:v>20260</c:v>
                </c:pt>
                <c:pt idx="20261">
                  <c:v>20261</c:v>
                </c:pt>
                <c:pt idx="20262">
                  <c:v>20262</c:v>
                </c:pt>
                <c:pt idx="20263">
                  <c:v>20263</c:v>
                </c:pt>
                <c:pt idx="20264">
                  <c:v>20264</c:v>
                </c:pt>
                <c:pt idx="20265">
                  <c:v>20265</c:v>
                </c:pt>
                <c:pt idx="20266">
                  <c:v>20266</c:v>
                </c:pt>
                <c:pt idx="20267">
                  <c:v>20267</c:v>
                </c:pt>
                <c:pt idx="20268">
                  <c:v>20268</c:v>
                </c:pt>
                <c:pt idx="20269">
                  <c:v>20269</c:v>
                </c:pt>
                <c:pt idx="20270">
                  <c:v>20270</c:v>
                </c:pt>
                <c:pt idx="20271">
                  <c:v>20271</c:v>
                </c:pt>
                <c:pt idx="20272">
                  <c:v>20272</c:v>
                </c:pt>
                <c:pt idx="20273">
                  <c:v>20273</c:v>
                </c:pt>
                <c:pt idx="20274">
                  <c:v>20274</c:v>
                </c:pt>
                <c:pt idx="20275">
                  <c:v>20275</c:v>
                </c:pt>
                <c:pt idx="20276">
                  <c:v>20276</c:v>
                </c:pt>
                <c:pt idx="20277">
                  <c:v>20277</c:v>
                </c:pt>
                <c:pt idx="20278">
                  <c:v>20278</c:v>
                </c:pt>
                <c:pt idx="20279">
                  <c:v>20279</c:v>
                </c:pt>
                <c:pt idx="20280">
                  <c:v>20280</c:v>
                </c:pt>
                <c:pt idx="20281">
                  <c:v>20281</c:v>
                </c:pt>
                <c:pt idx="20282">
                  <c:v>20282</c:v>
                </c:pt>
                <c:pt idx="20283">
                  <c:v>20283</c:v>
                </c:pt>
                <c:pt idx="20284">
                  <c:v>20284</c:v>
                </c:pt>
                <c:pt idx="20285">
                  <c:v>20285</c:v>
                </c:pt>
                <c:pt idx="20286">
                  <c:v>20286</c:v>
                </c:pt>
                <c:pt idx="20287">
                  <c:v>20287</c:v>
                </c:pt>
                <c:pt idx="20288">
                  <c:v>20288</c:v>
                </c:pt>
                <c:pt idx="20289">
                  <c:v>20289</c:v>
                </c:pt>
                <c:pt idx="20290">
                  <c:v>20290</c:v>
                </c:pt>
                <c:pt idx="20291">
                  <c:v>20291</c:v>
                </c:pt>
                <c:pt idx="20292">
                  <c:v>20292</c:v>
                </c:pt>
                <c:pt idx="20293">
                  <c:v>20293</c:v>
                </c:pt>
                <c:pt idx="20294">
                  <c:v>20294</c:v>
                </c:pt>
                <c:pt idx="20295">
                  <c:v>20295</c:v>
                </c:pt>
                <c:pt idx="20296">
                  <c:v>20296</c:v>
                </c:pt>
                <c:pt idx="20297">
                  <c:v>20297</c:v>
                </c:pt>
                <c:pt idx="20298">
                  <c:v>20298</c:v>
                </c:pt>
                <c:pt idx="20299">
                  <c:v>20299</c:v>
                </c:pt>
                <c:pt idx="20300">
                  <c:v>20300</c:v>
                </c:pt>
                <c:pt idx="20301">
                  <c:v>20301</c:v>
                </c:pt>
                <c:pt idx="20302">
                  <c:v>20302</c:v>
                </c:pt>
                <c:pt idx="20303">
                  <c:v>20303</c:v>
                </c:pt>
                <c:pt idx="20304">
                  <c:v>20304</c:v>
                </c:pt>
                <c:pt idx="20305">
                  <c:v>20305</c:v>
                </c:pt>
                <c:pt idx="20306">
                  <c:v>20306</c:v>
                </c:pt>
                <c:pt idx="20307">
                  <c:v>20307</c:v>
                </c:pt>
                <c:pt idx="20308">
                  <c:v>20308</c:v>
                </c:pt>
                <c:pt idx="20309">
                  <c:v>20309</c:v>
                </c:pt>
                <c:pt idx="20310">
                  <c:v>20310</c:v>
                </c:pt>
                <c:pt idx="20311">
                  <c:v>20311</c:v>
                </c:pt>
                <c:pt idx="20312">
                  <c:v>20312</c:v>
                </c:pt>
                <c:pt idx="20313">
                  <c:v>20313</c:v>
                </c:pt>
                <c:pt idx="20314">
                  <c:v>20314</c:v>
                </c:pt>
                <c:pt idx="20315">
                  <c:v>20315</c:v>
                </c:pt>
                <c:pt idx="20316">
                  <c:v>20316</c:v>
                </c:pt>
                <c:pt idx="20317">
                  <c:v>20317</c:v>
                </c:pt>
                <c:pt idx="20318">
                  <c:v>20318</c:v>
                </c:pt>
                <c:pt idx="20319">
                  <c:v>20319</c:v>
                </c:pt>
                <c:pt idx="20320">
                  <c:v>20320</c:v>
                </c:pt>
                <c:pt idx="20321">
                  <c:v>20321</c:v>
                </c:pt>
                <c:pt idx="20322">
                  <c:v>20322</c:v>
                </c:pt>
                <c:pt idx="20323">
                  <c:v>20323</c:v>
                </c:pt>
                <c:pt idx="20324">
                  <c:v>20324</c:v>
                </c:pt>
                <c:pt idx="20325">
                  <c:v>20325</c:v>
                </c:pt>
                <c:pt idx="20326">
                  <c:v>20326</c:v>
                </c:pt>
                <c:pt idx="20327">
                  <c:v>20327</c:v>
                </c:pt>
                <c:pt idx="20328">
                  <c:v>20328</c:v>
                </c:pt>
                <c:pt idx="20329">
                  <c:v>20329</c:v>
                </c:pt>
                <c:pt idx="20330">
                  <c:v>20330</c:v>
                </c:pt>
                <c:pt idx="20331">
                  <c:v>20331</c:v>
                </c:pt>
                <c:pt idx="20332">
                  <c:v>20332</c:v>
                </c:pt>
                <c:pt idx="20333">
                  <c:v>20333</c:v>
                </c:pt>
                <c:pt idx="20334">
                  <c:v>20334</c:v>
                </c:pt>
                <c:pt idx="20335">
                  <c:v>20335</c:v>
                </c:pt>
                <c:pt idx="20336">
                  <c:v>20336</c:v>
                </c:pt>
                <c:pt idx="20337">
                  <c:v>20337</c:v>
                </c:pt>
                <c:pt idx="20338">
                  <c:v>20338</c:v>
                </c:pt>
                <c:pt idx="20339">
                  <c:v>20339</c:v>
                </c:pt>
                <c:pt idx="20340">
                  <c:v>20340</c:v>
                </c:pt>
                <c:pt idx="20341">
                  <c:v>20341</c:v>
                </c:pt>
                <c:pt idx="20342">
                  <c:v>20342</c:v>
                </c:pt>
                <c:pt idx="20343">
                  <c:v>20343</c:v>
                </c:pt>
                <c:pt idx="20344">
                  <c:v>20344</c:v>
                </c:pt>
                <c:pt idx="20345">
                  <c:v>20345</c:v>
                </c:pt>
                <c:pt idx="20346">
                  <c:v>20346</c:v>
                </c:pt>
                <c:pt idx="20347">
                  <c:v>20347</c:v>
                </c:pt>
                <c:pt idx="20348">
                  <c:v>20348</c:v>
                </c:pt>
                <c:pt idx="20349">
                  <c:v>20349</c:v>
                </c:pt>
                <c:pt idx="20350">
                  <c:v>20350</c:v>
                </c:pt>
                <c:pt idx="20351">
                  <c:v>20351</c:v>
                </c:pt>
                <c:pt idx="20352">
                  <c:v>20352</c:v>
                </c:pt>
                <c:pt idx="20353">
                  <c:v>20353</c:v>
                </c:pt>
                <c:pt idx="20354">
                  <c:v>20354</c:v>
                </c:pt>
                <c:pt idx="20355">
                  <c:v>20355</c:v>
                </c:pt>
                <c:pt idx="20356">
                  <c:v>20356</c:v>
                </c:pt>
                <c:pt idx="20357">
                  <c:v>20357</c:v>
                </c:pt>
                <c:pt idx="20358">
                  <c:v>20358</c:v>
                </c:pt>
                <c:pt idx="20359">
                  <c:v>20359</c:v>
                </c:pt>
                <c:pt idx="20360">
                  <c:v>20360</c:v>
                </c:pt>
                <c:pt idx="20361">
                  <c:v>20361</c:v>
                </c:pt>
                <c:pt idx="20362">
                  <c:v>20362</c:v>
                </c:pt>
                <c:pt idx="20363">
                  <c:v>20363</c:v>
                </c:pt>
                <c:pt idx="20364">
                  <c:v>20364</c:v>
                </c:pt>
                <c:pt idx="20365">
                  <c:v>20365</c:v>
                </c:pt>
                <c:pt idx="20366">
                  <c:v>20366</c:v>
                </c:pt>
                <c:pt idx="20367">
                  <c:v>20367</c:v>
                </c:pt>
                <c:pt idx="20368">
                  <c:v>20368</c:v>
                </c:pt>
                <c:pt idx="20369">
                  <c:v>20369</c:v>
                </c:pt>
                <c:pt idx="20370">
                  <c:v>20370</c:v>
                </c:pt>
                <c:pt idx="20371">
                  <c:v>20371</c:v>
                </c:pt>
                <c:pt idx="20372">
                  <c:v>20372</c:v>
                </c:pt>
                <c:pt idx="20373">
                  <c:v>20373</c:v>
                </c:pt>
                <c:pt idx="20374">
                  <c:v>20374</c:v>
                </c:pt>
                <c:pt idx="20375">
                  <c:v>20375</c:v>
                </c:pt>
                <c:pt idx="20376">
                  <c:v>20376</c:v>
                </c:pt>
                <c:pt idx="20377">
                  <c:v>20377</c:v>
                </c:pt>
                <c:pt idx="20378">
                  <c:v>20378</c:v>
                </c:pt>
                <c:pt idx="20379">
                  <c:v>20379</c:v>
                </c:pt>
                <c:pt idx="20380">
                  <c:v>20380</c:v>
                </c:pt>
                <c:pt idx="20381">
                  <c:v>20381</c:v>
                </c:pt>
                <c:pt idx="20382">
                  <c:v>20382</c:v>
                </c:pt>
                <c:pt idx="20383">
                  <c:v>20383</c:v>
                </c:pt>
                <c:pt idx="20384">
                  <c:v>20384</c:v>
                </c:pt>
                <c:pt idx="20385">
                  <c:v>20385</c:v>
                </c:pt>
                <c:pt idx="20386">
                  <c:v>20386</c:v>
                </c:pt>
                <c:pt idx="20387">
                  <c:v>20387</c:v>
                </c:pt>
                <c:pt idx="20388">
                  <c:v>20388</c:v>
                </c:pt>
                <c:pt idx="20389">
                  <c:v>20389</c:v>
                </c:pt>
                <c:pt idx="20390">
                  <c:v>20390</c:v>
                </c:pt>
                <c:pt idx="20391">
                  <c:v>20391</c:v>
                </c:pt>
                <c:pt idx="20392">
                  <c:v>20392</c:v>
                </c:pt>
                <c:pt idx="20393">
                  <c:v>20393</c:v>
                </c:pt>
                <c:pt idx="20394">
                  <c:v>20394</c:v>
                </c:pt>
                <c:pt idx="20395">
                  <c:v>20395</c:v>
                </c:pt>
                <c:pt idx="20396">
                  <c:v>20396</c:v>
                </c:pt>
                <c:pt idx="20397">
                  <c:v>20397</c:v>
                </c:pt>
                <c:pt idx="20398">
                  <c:v>20398</c:v>
                </c:pt>
                <c:pt idx="20399">
                  <c:v>20399</c:v>
                </c:pt>
                <c:pt idx="20400">
                  <c:v>20400</c:v>
                </c:pt>
                <c:pt idx="20401">
                  <c:v>20401</c:v>
                </c:pt>
                <c:pt idx="20402">
                  <c:v>20402</c:v>
                </c:pt>
                <c:pt idx="20403">
                  <c:v>20403</c:v>
                </c:pt>
                <c:pt idx="20404">
                  <c:v>20404</c:v>
                </c:pt>
                <c:pt idx="20405">
                  <c:v>20405</c:v>
                </c:pt>
                <c:pt idx="20406">
                  <c:v>20406</c:v>
                </c:pt>
                <c:pt idx="20407">
                  <c:v>20407</c:v>
                </c:pt>
                <c:pt idx="20408">
                  <c:v>20408</c:v>
                </c:pt>
                <c:pt idx="20409">
                  <c:v>20409</c:v>
                </c:pt>
                <c:pt idx="20410">
                  <c:v>20410</c:v>
                </c:pt>
                <c:pt idx="20411">
                  <c:v>20411</c:v>
                </c:pt>
                <c:pt idx="20412">
                  <c:v>20412</c:v>
                </c:pt>
                <c:pt idx="20413">
                  <c:v>20413</c:v>
                </c:pt>
                <c:pt idx="20414">
                  <c:v>20414</c:v>
                </c:pt>
                <c:pt idx="20415">
                  <c:v>20415</c:v>
                </c:pt>
                <c:pt idx="20416">
                  <c:v>20416</c:v>
                </c:pt>
                <c:pt idx="20417">
                  <c:v>20417</c:v>
                </c:pt>
                <c:pt idx="20418">
                  <c:v>20418</c:v>
                </c:pt>
                <c:pt idx="20419">
                  <c:v>20419</c:v>
                </c:pt>
                <c:pt idx="20420">
                  <c:v>20420</c:v>
                </c:pt>
                <c:pt idx="20421">
                  <c:v>20421</c:v>
                </c:pt>
                <c:pt idx="20422">
                  <c:v>20422</c:v>
                </c:pt>
                <c:pt idx="20423">
                  <c:v>20423</c:v>
                </c:pt>
                <c:pt idx="20424">
                  <c:v>20424</c:v>
                </c:pt>
                <c:pt idx="20425">
                  <c:v>20425</c:v>
                </c:pt>
                <c:pt idx="20426">
                  <c:v>20426</c:v>
                </c:pt>
                <c:pt idx="20427">
                  <c:v>20427</c:v>
                </c:pt>
                <c:pt idx="20428">
                  <c:v>20428</c:v>
                </c:pt>
                <c:pt idx="20429">
                  <c:v>20429</c:v>
                </c:pt>
                <c:pt idx="20430">
                  <c:v>20430</c:v>
                </c:pt>
                <c:pt idx="20431">
                  <c:v>20431</c:v>
                </c:pt>
                <c:pt idx="20432">
                  <c:v>20432</c:v>
                </c:pt>
                <c:pt idx="20433">
                  <c:v>20433</c:v>
                </c:pt>
                <c:pt idx="20434">
                  <c:v>20434</c:v>
                </c:pt>
                <c:pt idx="20435">
                  <c:v>20435</c:v>
                </c:pt>
                <c:pt idx="20436">
                  <c:v>20436</c:v>
                </c:pt>
                <c:pt idx="20437">
                  <c:v>20437</c:v>
                </c:pt>
                <c:pt idx="20438">
                  <c:v>20438</c:v>
                </c:pt>
                <c:pt idx="20439">
                  <c:v>20439</c:v>
                </c:pt>
                <c:pt idx="20440">
                  <c:v>20440</c:v>
                </c:pt>
                <c:pt idx="20441">
                  <c:v>20441</c:v>
                </c:pt>
                <c:pt idx="20442">
                  <c:v>20442</c:v>
                </c:pt>
                <c:pt idx="20443">
                  <c:v>20443</c:v>
                </c:pt>
                <c:pt idx="20444">
                  <c:v>20444</c:v>
                </c:pt>
                <c:pt idx="20445">
                  <c:v>20445</c:v>
                </c:pt>
                <c:pt idx="20446">
                  <c:v>20446</c:v>
                </c:pt>
                <c:pt idx="20447">
                  <c:v>20447</c:v>
                </c:pt>
                <c:pt idx="20448">
                  <c:v>20448</c:v>
                </c:pt>
                <c:pt idx="20449">
                  <c:v>20449</c:v>
                </c:pt>
                <c:pt idx="20450">
                  <c:v>20450</c:v>
                </c:pt>
                <c:pt idx="20451">
                  <c:v>20451</c:v>
                </c:pt>
                <c:pt idx="20452">
                  <c:v>20452</c:v>
                </c:pt>
                <c:pt idx="20453">
                  <c:v>20453</c:v>
                </c:pt>
                <c:pt idx="20454">
                  <c:v>20454</c:v>
                </c:pt>
                <c:pt idx="20455">
                  <c:v>20455</c:v>
                </c:pt>
                <c:pt idx="20456">
                  <c:v>20456</c:v>
                </c:pt>
                <c:pt idx="20457">
                  <c:v>20457</c:v>
                </c:pt>
                <c:pt idx="20458">
                  <c:v>20458</c:v>
                </c:pt>
                <c:pt idx="20459">
                  <c:v>20459</c:v>
                </c:pt>
                <c:pt idx="20460">
                  <c:v>20460</c:v>
                </c:pt>
                <c:pt idx="20461">
                  <c:v>20461</c:v>
                </c:pt>
                <c:pt idx="20462">
                  <c:v>20462</c:v>
                </c:pt>
                <c:pt idx="20463">
                  <c:v>20463</c:v>
                </c:pt>
                <c:pt idx="20464">
                  <c:v>20464</c:v>
                </c:pt>
                <c:pt idx="20465">
                  <c:v>20465</c:v>
                </c:pt>
                <c:pt idx="20466">
                  <c:v>20466</c:v>
                </c:pt>
                <c:pt idx="20467">
                  <c:v>20467</c:v>
                </c:pt>
                <c:pt idx="20468">
                  <c:v>20468</c:v>
                </c:pt>
                <c:pt idx="20469">
                  <c:v>20469</c:v>
                </c:pt>
                <c:pt idx="20470">
                  <c:v>20470</c:v>
                </c:pt>
                <c:pt idx="20471">
                  <c:v>20471</c:v>
                </c:pt>
                <c:pt idx="20472">
                  <c:v>20472</c:v>
                </c:pt>
                <c:pt idx="20473">
                  <c:v>20473</c:v>
                </c:pt>
                <c:pt idx="20474">
                  <c:v>20474</c:v>
                </c:pt>
                <c:pt idx="20475">
                  <c:v>20475</c:v>
                </c:pt>
                <c:pt idx="20476">
                  <c:v>20476</c:v>
                </c:pt>
                <c:pt idx="20477">
                  <c:v>20477</c:v>
                </c:pt>
                <c:pt idx="20478">
                  <c:v>20478</c:v>
                </c:pt>
                <c:pt idx="20479">
                  <c:v>20479</c:v>
                </c:pt>
                <c:pt idx="20480">
                  <c:v>20480</c:v>
                </c:pt>
                <c:pt idx="20481">
                  <c:v>20481</c:v>
                </c:pt>
                <c:pt idx="20482">
                  <c:v>20482</c:v>
                </c:pt>
                <c:pt idx="20483">
                  <c:v>20483</c:v>
                </c:pt>
                <c:pt idx="20484">
                  <c:v>20484</c:v>
                </c:pt>
                <c:pt idx="20485">
                  <c:v>20485</c:v>
                </c:pt>
                <c:pt idx="20486">
                  <c:v>20486</c:v>
                </c:pt>
                <c:pt idx="20487">
                  <c:v>20487</c:v>
                </c:pt>
                <c:pt idx="20488">
                  <c:v>20488</c:v>
                </c:pt>
                <c:pt idx="20489">
                  <c:v>20489</c:v>
                </c:pt>
                <c:pt idx="20490">
                  <c:v>20490</c:v>
                </c:pt>
                <c:pt idx="20491">
                  <c:v>20491</c:v>
                </c:pt>
                <c:pt idx="20492">
                  <c:v>20492</c:v>
                </c:pt>
                <c:pt idx="20493">
                  <c:v>20493</c:v>
                </c:pt>
                <c:pt idx="20494">
                  <c:v>20494</c:v>
                </c:pt>
                <c:pt idx="20495">
                  <c:v>20495</c:v>
                </c:pt>
                <c:pt idx="20496">
                  <c:v>20496</c:v>
                </c:pt>
                <c:pt idx="20497">
                  <c:v>20497</c:v>
                </c:pt>
                <c:pt idx="20498">
                  <c:v>20498</c:v>
                </c:pt>
                <c:pt idx="20499">
                  <c:v>20499</c:v>
                </c:pt>
                <c:pt idx="20500">
                  <c:v>20500</c:v>
                </c:pt>
                <c:pt idx="20501">
                  <c:v>20501</c:v>
                </c:pt>
                <c:pt idx="20502">
                  <c:v>20502</c:v>
                </c:pt>
                <c:pt idx="20503">
                  <c:v>20503</c:v>
                </c:pt>
                <c:pt idx="20504">
                  <c:v>20504</c:v>
                </c:pt>
                <c:pt idx="20505">
                  <c:v>20505</c:v>
                </c:pt>
                <c:pt idx="20506">
                  <c:v>20506</c:v>
                </c:pt>
                <c:pt idx="20507">
                  <c:v>20507</c:v>
                </c:pt>
                <c:pt idx="20508">
                  <c:v>20508</c:v>
                </c:pt>
                <c:pt idx="20509">
                  <c:v>20509</c:v>
                </c:pt>
                <c:pt idx="20510">
                  <c:v>20510</c:v>
                </c:pt>
                <c:pt idx="20511">
                  <c:v>20511</c:v>
                </c:pt>
                <c:pt idx="20512">
                  <c:v>20512</c:v>
                </c:pt>
                <c:pt idx="20513">
                  <c:v>20513</c:v>
                </c:pt>
                <c:pt idx="20514">
                  <c:v>20514</c:v>
                </c:pt>
                <c:pt idx="20515">
                  <c:v>20515</c:v>
                </c:pt>
                <c:pt idx="20516">
                  <c:v>20516</c:v>
                </c:pt>
                <c:pt idx="20517">
                  <c:v>20517</c:v>
                </c:pt>
                <c:pt idx="20518">
                  <c:v>20518</c:v>
                </c:pt>
                <c:pt idx="20519">
                  <c:v>20519</c:v>
                </c:pt>
                <c:pt idx="20520">
                  <c:v>20520</c:v>
                </c:pt>
                <c:pt idx="20521">
                  <c:v>20521</c:v>
                </c:pt>
                <c:pt idx="20522">
                  <c:v>20522</c:v>
                </c:pt>
                <c:pt idx="20523">
                  <c:v>20523</c:v>
                </c:pt>
                <c:pt idx="20524">
                  <c:v>20524</c:v>
                </c:pt>
                <c:pt idx="20525">
                  <c:v>20525</c:v>
                </c:pt>
                <c:pt idx="20526">
                  <c:v>20526</c:v>
                </c:pt>
                <c:pt idx="20527">
                  <c:v>20527</c:v>
                </c:pt>
                <c:pt idx="20528">
                  <c:v>20528</c:v>
                </c:pt>
                <c:pt idx="20529">
                  <c:v>20529</c:v>
                </c:pt>
                <c:pt idx="20530">
                  <c:v>20530</c:v>
                </c:pt>
                <c:pt idx="20531">
                  <c:v>20531</c:v>
                </c:pt>
                <c:pt idx="20532">
                  <c:v>20532</c:v>
                </c:pt>
                <c:pt idx="20533">
                  <c:v>20533</c:v>
                </c:pt>
                <c:pt idx="20534">
                  <c:v>20534</c:v>
                </c:pt>
                <c:pt idx="20535">
                  <c:v>20535</c:v>
                </c:pt>
                <c:pt idx="20536">
                  <c:v>20536</c:v>
                </c:pt>
                <c:pt idx="20537">
                  <c:v>20537</c:v>
                </c:pt>
                <c:pt idx="20538">
                  <c:v>20538</c:v>
                </c:pt>
                <c:pt idx="20539">
                  <c:v>20539</c:v>
                </c:pt>
                <c:pt idx="20540">
                  <c:v>20540</c:v>
                </c:pt>
                <c:pt idx="20541">
                  <c:v>20541</c:v>
                </c:pt>
                <c:pt idx="20542">
                  <c:v>20542</c:v>
                </c:pt>
                <c:pt idx="20543">
                  <c:v>20543</c:v>
                </c:pt>
                <c:pt idx="20544">
                  <c:v>20544</c:v>
                </c:pt>
                <c:pt idx="20545">
                  <c:v>20545</c:v>
                </c:pt>
                <c:pt idx="20546">
                  <c:v>20546</c:v>
                </c:pt>
                <c:pt idx="20547">
                  <c:v>20547</c:v>
                </c:pt>
                <c:pt idx="20548">
                  <c:v>20548</c:v>
                </c:pt>
                <c:pt idx="20549">
                  <c:v>20549</c:v>
                </c:pt>
                <c:pt idx="20550">
                  <c:v>20550</c:v>
                </c:pt>
                <c:pt idx="20551">
                  <c:v>20551</c:v>
                </c:pt>
                <c:pt idx="20552">
                  <c:v>20552</c:v>
                </c:pt>
                <c:pt idx="20553">
                  <c:v>20553</c:v>
                </c:pt>
                <c:pt idx="20554">
                  <c:v>20554</c:v>
                </c:pt>
                <c:pt idx="20555">
                  <c:v>20555</c:v>
                </c:pt>
                <c:pt idx="20556">
                  <c:v>20556</c:v>
                </c:pt>
                <c:pt idx="20557">
                  <c:v>20557</c:v>
                </c:pt>
                <c:pt idx="20558">
                  <c:v>20558</c:v>
                </c:pt>
                <c:pt idx="20559">
                  <c:v>20559</c:v>
                </c:pt>
                <c:pt idx="20560">
                  <c:v>20560</c:v>
                </c:pt>
                <c:pt idx="20561">
                  <c:v>20561</c:v>
                </c:pt>
                <c:pt idx="20562">
                  <c:v>20562</c:v>
                </c:pt>
                <c:pt idx="20563">
                  <c:v>20563</c:v>
                </c:pt>
                <c:pt idx="20564">
                  <c:v>20564</c:v>
                </c:pt>
                <c:pt idx="20565">
                  <c:v>20565</c:v>
                </c:pt>
                <c:pt idx="20566">
                  <c:v>20566</c:v>
                </c:pt>
                <c:pt idx="20567">
                  <c:v>20567</c:v>
                </c:pt>
                <c:pt idx="20568">
                  <c:v>20568</c:v>
                </c:pt>
                <c:pt idx="20569">
                  <c:v>20569</c:v>
                </c:pt>
                <c:pt idx="20570">
                  <c:v>20570</c:v>
                </c:pt>
                <c:pt idx="20571">
                  <c:v>20571</c:v>
                </c:pt>
                <c:pt idx="20572">
                  <c:v>20572</c:v>
                </c:pt>
                <c:pt idx="20573">
                  <c:v>20573</c:v>
                </c:pt>
                <c:pt idx="20574">
                  <c:v>20574</c:v>
                </c:pt>
                <c:pt idx="20575">
                  <c:v>20575</c:v>
                </c:pt>
                <c:pt idx="20576">
                  <c:v>20576</c:v>
                </c:pt>
                <c:pt idx="20577">
                  <c:v>20577</c:v>
                </c:pt>
                <c:pt idx="20578">
                  <c:v>20578</c:v>
                </c:pt>
                <c:pt idx="20579">
                  <c:v>20579</c:v>
                </c:pt>
                <c:pt idx="20580">
                  <c:v>20580</c:v>
                </c:pt>
                <c:pt idx="20581">
                  <c:v>20581</c:v>
                </c:pt>
                <c:pt idx="20582">
                  <c:v>20582</c:v>
                </c:pt>
                <c:pt idx="20583">
                  <c:v>20583</c:v>
                </c:pt>
                <c:pt idx="20584">
                  <c:v>20584</c:v>
                </c:pt>
                <c:pt idx="20585">
                  <c:v>20585</c:v>
                </c:pt>
                <c:pt idx="20586">
                  <c:v>20586</c:v>
                </c:pt>
                <c:pt idx="20587">
                  <c:v>20587</c:v>
                </c:pt>
                <c:pt idx="20588">
                  <c:v>20588</c:v>
                </c:pt>
                <c:pt idx="20589">
                  <c:v>20589</c:v>
                </c:pt>
                <c:pt idx="20590">
                  <c:v>20590</c:v>
                </c:pt>
                <c:pt idx="20591">
                  <c:v>20591</c:v>
                </c:pt>
                <c:pt idx="20592">
                  <c:v>20592</c:v>
                </c:pt>
                <c:pt idx="20593">
                  <c:v>20593</c:v>
                </c:pt>
                <c:pt idx="20594">
                  <c:v>20594</c:v>
                </c:pt>
                <c:pt idx="20595">
                  <c:v>20595</c:v>
                </c:pt>
                <c:pt idx="20596">
                  <c:v>20596</c:v>
                </c:pt>
                <c:pt idx="20597">
                  <c:v>20597</c:v>
                </c:pt>
                <c:pt idx="20598">
                  <c:v>20598</c:v>
                </c:pt>
                <c:pt idx="20599">
                  <c:v>20599</c:v>
                </c:pt>
                <c:pt idx="20600">
                  <c:v>20600</c:v>
                </c:pt>
                <c:pt idx="20601">
                  <c:v>20601</c:v>
                </c:pt>
                <c:pt idx="20602">
                  <c:v>20602</c:v>
                </c:pt>
                <c:pt idx="20603">
                  <c:v>20603</c:v>
                </c:pt>
                <c:pt idx="20604">
                  <c:v>20604</c:v>
                </c:pt>
                <c:pt idx="20605">
                  <c:v>20605</c:v>
                </c:pt>
                <c:pt idx="20606">
                  <c:v>20606</c:v>
                </c:pt>
                <c:pt idx="20607">
                  <c:v>20607</c:v>
                </c:pt>
                <c:pt idx="20608">
                  <c:v>20608</c:v>
                </c:pt>
                <c:pt idx="20609">
                  <c:v>20609</c:v>
                </c:pt>
                <c:pt idx="20610">
                  <c:v>20610</c:v>
                </c:pt>
                <c:pt idx="20611">
                  <c:v>20611</c:v>
                </c:pt>
                <c:pt idx="20612">
                  <c:v>20612</c:v>
                </c:pt>
                <c:pt idx="20613">
                  <c:v>20613</c:v>
                </c:pt>
                <c:pt idx="20614">
                  <c:v>20614</c:v>
                </c:pt>
                <c:pt idx="20615">
                  <c:v>20615</c:v>
                </c:pt>
                <c:pt idx="20616">
                  <c:v>20616</c:v>
                </c:pt>
                <c:pt idx="20617">
                  <c:v>20617</c:v>
                </c:pt>
                <c:pt idx="20618">
                  <c:v>20618</c:v>
                </c:pt>
                <c:pt idx="20619">
                  <c:v>20619</c:v>
                </c:pt>
                <c:pt idx="20620">
                  <c:v>20620</c:v>
                </c:pt>
                <c:pt idx="20621">
                  <c:v>20621</c:v>
                </c:pt>
                <c:pt idx="20622">
                  <c:v>20622</c:v>
                </c:pt>
                <c:pt idx="20623">
                  <c:v>20623</c:v>
                </c:pt>
                <c:pt idx="20624">
                  <c:v>20624</c:v>
                </c:pt>
                <c:pt idx="20625">
                  <c:v>20625</c:v>
                </c:pt>
                <c:pt idx="20626">
                  <c:v>20626</c:v>
                </c:pt>
                <c:pt idx="20627">
                  <c:v>20627</c:v>
                </c:pt>
                <c:pt idx="20628">
                  <c:v>20628</c:v>
                </c:pt>
                <c:pt idx="20629">
                  <c:v>20629</c:v>
                </c:pt>
                <c:pt idx="20630">
                  <c:v>20630</c:v>
                </c:pt>
                <c:pt idx="20631">
                  <c:v>20631</c:v>
                </c:pt>
                <c:pt idx="20632">
                  <c:v>20632</c:v>
                </c:pt>
                <c:pt idx="20633">
                  <c:v>20633</c:v>
                </c:pt>
                <c:pt idx="20634">
                  <c:v>20634</c:v>
                </c:pt>
                <c:pt idx="20635">
                  <c:v>20635</c:v>
                </c:pt>
                <c:pt idx="20636">
                  <c:v>20636</c:v>
                </c:pt>
                <c:pt idx="20637">
                  <c:v>20637</c:v>
                </c:pt>
                <c:pt idx="20638">
                  <c:v>20638</c:v>
                </c:pt>
                <c:pt idx="20639">
                  <c:v>20639</c:v>
                </c:pt>
                <c:pt idx="20640">
                  <c:v>20640</c:v>
                </c:pt>
                <c:pt idx="20641">
                  <c:v>20641</c:v>
                </c:pt>
                <c:pt idx="20642">
                  <c:v>20642</c:v>
                </c:pt>
                <c:pt idx="20643">
                  <c:v>20643</c:v>
                </c:pt>
                <c:pt idx="20644">
                  <c:v>20644</c:v>
                </c:pt>
                <c:pt idx="20645">
                  <c:v>20645</c:v>
                </c:pt>
                <c:pt idx="20646">
                  <c:v>20646</c:v>
                </c:pt>
                <c:pt idx="20647">
                  <c:v>20647</c:v>
                </c:pt>
                <c:pt idx="20648">
                  <c:v>20648</c:v>
                </c:pt>
                <c:pt idx="20649">
                  <c:v>20649</c:v>
                </c:pt>
                <c:pt idx="20650">
                  <c:v>20650</c:v>
                </c:pt>
                <c:pt idx="20651">
                  <c:v>20651</c:v>
                </c:pt>
                <c:pt idx="20652">
                  <c:v>20652</c:v>
                </c:pt>
                <c:pt idx="20653">
                  <c:v>20653</c:v>
                </c:pt>
                <c:pt idx="20654">
                  <c:v>20654</c:v>
                </c:pt>
                <c:pt idx="20655">
                  <c:v>20655</c:v>
                </c:pt>
                <c:pt idx="20656">
                  <c:v>20656</c:v>
                </c:pt>
                <c:pt idx="20657">
                  <c:v>20657</c:v>
                </c:pt>
                <c:pt idx="20658">
                  <c:v>20658</c:v>
                </c:pt>
                <c:pt idx="20659">
                  <c:v>20659</c:v>
                </c:pt>
                <c:pt idx="20660">
                  <c:v>20660</c:v>
                </c:pt>
                <c:pt idx="20661">
                  <c:v>20661</c:v>
                </c:pt>
                <c:pt idx="20662">
                  <c:v>20662</c:v>
                </c:pt>
                <c:pt idx="20663">
                  <c:v>20663</c:v>
                </c:pt>
                <c:pt idx="20664">
                  <c:v>20664</c:v>
                </c:pt>
                <c:pt idx="20665">
                  <c:v>20665</c:v>
                </c:pt>
                <c:pt idx="20666">
                  <c:v>20666</c:v>
                </c:pt>
                <c:pt idx="20667">
                  <c:v>20667</c:v>
                </c:pt>
                <c:pt idx="20668">
                  <c:v>20668</c:v>
                </c:pt>
                <c:pt idx="20669">
                  <c:v>20669</c:v>
                </c:pt>
                <c:pt idx="20670">
                  <c:v>20670</c:v>
                </c:pt>
                <c:pt idx="20671">
                  <c:v>20671</c:v>
                </c:pt>
                <c:pt idx="20672">
                  <c:v>20672</c:v>
                </c:pt>
                <c:pt idx="20673">
                  <c:v>20673</c:v>
                </c:pt>
                <c:pt idx="20674">
                  <c:v>20674</c:v>
                </c:pt>
                <c:pt idx="20675">
                  <c:v>20675</c:v>
                </c:pt>
                <c:pt idx="20676">
                  <c:v>20676</c:v>
                </c:pt>
                <c:pt idx="20677">
                  <c:v>20677</c:v>
                </c:pt>
                <c:pt idx="20678">
                  <c:v>20678</c:v>
                </c:pt>
                <c:pt idx="20679">
                  <c:v>20679</c:v>
                </c:pt>
                <c:pt idx="20680">
                  <c:v>20680</c:v>
                </c:pt>
                <c:pt idx="20681">
                  <c:v>20681</c:v>
                </c:pt>
                <c:pt idx="20682">
                  <c:v>20682</c:v>
                </c:pt>
                <c:pt idx="20683">
                  <c:v>20683</c:v>
                </c:pt>
                <c:pt idx="20684">
                  <c:v>20684</c:v>
                </c:pt>
                <c:pt idx="20685">
                  <c:v>20685</c:v>
                </c:pt>
                <c:pt idx="20686">
                  <c:v>20686</c:v>
                </c:pt>
                <c:pt idx="20687">
                  <c:v>20687</c:v>
                </c:pt>
                <c:pt idx="20688">
                  <c:v>20688</c:v>
                </c:pt>
                <c:pt idx="20689">
                  <c:v>20689</c:v>
                </c:pt>
                <c:pt idx="20690">
                  <c:v>20690</c:v>
                </c:pt>
                <c:pt idx="20691">
                  <c:v>20691</c:v>
                </c:pt>
                <c:pt idx="20692">
                  <c:v>20692</c:v>
                </c:pt>
                <c:pt idx="20693">
                  <c:v>20693</c:v>
                </c:pt>
                <c:pt idx="20694">
                  <c:v>20694</c:v>
                </c:pt>
                <c:pt idx="20695">
                  <c:v>20695</c:v>
                </c:pt>
                <c:pt idx="20696">
                  <c:v>20696</c:v>
                </c:pt>
                <c:pt idx="20697">
                  <c:v>20697</c:v>
                </c:pt>
                <c:pt idx="20698">
                  <c:v>20698</c:v>
                </c:pt>
                <c:pt idx="20699">
                  <c:v>20699</c:v>
                </c:pt>
                <c:pt idx="20700">
                  <c:v>20700</c:v>
                </c:pt>
                <c:pt idx="20701">
                  <c:v>20701</c:v>
                </c:pt>
                <c:pt idx="20702">
                  <c:v>20702</c:v>
                </c:pt>
                <c:pt idx="20703">
                  <c:v>20703</c:v>
                </c:pt>
                <c:pt idx="20704">
                  <c:v>20704</c:v>
                </c:pt>
                <c:pt idx="20705">
                  <c:v>20705</c:v>
                </c:pt>
                <c:pt idx="20706">
                  <c:v>20706</c:v>
                </c:pt>
                <c:pt idx="20707">
                  <c:v>20707</c:v>
                </c:pt>
                <c:pt idx="20708">
                  <c:v>20708</c:v>
                </c:pt>
                <c:pt idx="20709">
                  <c:v>20709</c:v>
                </c:pt>
                <c:pt idx="20710">
                  <c:v>20710</c:v>
                </c:pt>
                <c:pt idx="20711">
                  <c:v>20711</c:v>
                </c:pt>
                <c:pt idx="20712">
                  <c:v>20712</c:v>
                </c:pt>
                <c:pt idx="20713">
                  <c:v>20713</c:v>
                </c:pt>
                <c:pt idx="20714">
                  <c:v>20714</c:v>
                </c:pt>
                <c:pt idx="20715">
                  <c:v>20715</c:v>
                </c:pt>
                <c:pt idx="20716">
                  <c:v>20716</c:v>
                </c:pt>
                <c:pt idx="20717">
                  <c:v>20717</c:v>
                </c:pt>
                <c:pt idx="20718">
                  <c:v>20718</c:v>
                </c:pt>
                <c:pt idx="20719">
                  <c:v>20719</c:v>
                </c:pt>
                <c:pt idx="20720">
                  <c:v>20720</c:v>
                </c:pt>
                <c:pt idx="20721">
                  <c:v>20721</c:v>
                </c:pt>
                <c:pt idx="20722">
                  <c:v>20722</c:v>
                </c:pt>
                <c:pt idx="20723">
                  <c:v>20723</c:v>
                </c:pt>
                <c:pt idx="20724">
                  <c:v>20724</c:v>
                </c:pt>
                <c:pt idx="20725">
                  <c:v>20725</c:v>
                </c:pt>
                <c:pt idx="20726">
                  <c:v>20726</c:v>
                </c:pt>
                <c:pt idx="20727">
                  <c:v>20727</c:v>
                </c:pt>
                <c:pt idx="20728">
                  <c:v>20728</c:v>
                </c:pt>
                <c:pt idx="20729">
                  <c:v>20729</c:v>
                </c:pt>
                <c:pt idx="20730">
                  <c:v>20730</c:v>
                </c:pt>
                <c:pt idx="20731">
                  <c:v>20731</c:v>
                </c:pt>
                <c:pt idx="20732">
                  <c:v>20732</c:v>
                </c:pt>
                <c:pt idx="20733">
                  <c:v>20733</c:v>
                </c:pt>
                <c:pt idx="20734">
                  <c:v>20734</c:v>
                </c:pt>
                <c:pt idx="20735">
                  <c:v>20735</c:v>
                </c:pt>
                <c:pt idx="20736">
                  <c:v>20736</c:v>
                </c:pt>
                <c:pt idx="20737">
                  <c:v>20737</c:v>
                </c:pt>
                <c:pt idx="20738">
                  <c:v>20738</c:v>
                </c:pt>
                <c:pt idx="20739">
                  <c:v>20739</c:v>
                </c:pt>
                <c:pt idx="20740">
                  <c:v>20740</c:v>
                </c:pt>
                <c:pt idx="20741">
                  <c:v>20741</c:v>
                </c:pt>
                <c:pt idx="20742">
                  <c:v>20742</c:v>
                </c:pt>
                <c:pt idx="20743">
                  <c:v>20743</c:v>
                </c:pt>
                <c:pt idx="20744">
                  <c:v>20744</c:v>
                </c:pt>
                <c:pt idx="20745">
                  <c:v>20745</c:v>
                </c:pt>
                <c:pt idx="20746">
                  <c:v>20746</c:v>
                </c:pt>
                <c:pt idx="20747">
                  <c:v>20747</c:v>
                </c:pt>
                <c:pt idx="20748">
                  <c:v>20748</c:v>
                </c:pt>
                <c:pt idx="20749">
                  <c:v>20749</c:v>
                </c:pt>
                <c:pt idx="20750">
                  <c:v>20750</c:v>
                </c:pt>
                <c:pt idx="20751">
                  <c:v>20751</c:v>
                </c:pt>
                <c:pt idx="20752">
                  <c:v>20752</c:v>
                </c:pt>
                <c:pt idx="20753">
                  <c:v>20753</c:v>
                </c:pt>
                <c:pt idx="20754">
                  <c:v>20754</c:v>
                </c:pt>
                <c:pt idx="20755">
                  <c:v>20755</c:v>
                </c:pt>
                <c:pt idx="20756">
                  <c:v>20756</c:v>
                </c:pt>
                <c:pt idx="20757">
                  <c:v>20757</c:v>
                </c:pt>
                <c:pt idx="20758">
                  <c:v>20758</c:v>
                </c:pt>
                <c:pt idx="20759">
                  <c:v>20759</c:v>
                </c:pt>
                <c:pt idx="20760">
                  <c:v>20760</c:v>
                </c:pt>
                <c:pt idx="20761">
                  <c:v>20761</c:v>
                </c:pt>
                <c:pt idx="20762">
                  <c:v>20762</c:v>
                </c:pt>
                <c:pt idx="20763">
                  <c:v>20763</c:v>
                </c:pt>
                <c:pt idx="20764">
                  <c:v>20764</c:v>
                </c:pt>
                <c:pt idx="20765">
                  <c:v>20765</c:v>
                </c:pt>
                <c:pt idx="20766">
                  <c:v>20766</c:v>
                </c:pt>
                <c:pt idx="20767">
                  <c:v>20767</c:v>
                </c:pt>
                <c:pt idx="20768">
                  <c:v>20768</c:v>
                </c:pt>
                <c:pt idx="20769">
                  <c:v>20769</c:v>
                </c:pt>
                <c:pt idx="20770">
                  <c:v>20770</c:v>
                </c:pt>
                <c:pt idx="20771">
                  <c:v>20771</c:v>
                </c:pt>
                <c:pt idx="20772">
                  <c:v>20772</c:v>
                </c:pt>
                <c:pt idx="20773">
                  <c:v>20773</c:v>
                </c:pt>
                <c:pt idx="20774">
                  <c:v>20774</c:v>
                </c:pt>
                <c:pt idx="20775">
                  <c:v>20775</c:v>
                </c:pt>
                <c:pt idx="20776">
                  <c:v>20776</c:v>
                </c:pt>
                <c:pt idx="20777">
                  <c:v>20777</c:v>
                </c:pt>
                <c:pt idx="20778">
                  <c:v>20778</c:v>
                </c:pt>
                <c:pt idx="20779">
                  <c:v>20779</c:v>
                </c:pt>
                <c:pt idx="20780">
                  <c:v>20780</c:v>
                </c:pt>
                <c:pt idx="20781">
                  <c:v>20781</c:v>
                </c:pt>
                <c:pt idx="20782">
                  <c:v>20782</c:v>
                </c:pt>
                <c:pt idx="20783">
                  <c:v>20783</c:v>
                </c:pt>
                <c:pt idx="20784">
                  <c:v>20784</c:v>
                </c:pt>
                <c:pt idx="20785">
                  <c:v>20785</c:v>
                </c:pt>
                <c:pt idx="20786">
                  <c:v>20786</c:v>
                </c:pt>
                <c:pt idx="20787">
                  <c:v>20787</c:v>
                </c:pt>
                <c:pt idx="20788">
                  <c:v>20788</c:v>
                </c:pt>
                <c:pt idx="20789">
                  <c:v>20789</c:v>
                </c:pt>
                <c:pt idx="20790">
                  <c:v>20790</c:v>
                </c:pt>
                <c:pt idx="20791">
                  <c:v>20791</c:v>
                </c:pt>
                <c:pt idx="20792">
                  <c:v>20792</c:v>
                </c:pt>
                <c:pt idx="20793">
                  <c:v>20793</c:v>
                </c:pt>
                <c:pt idx="20794">
                  <c:v>20794</c:v>
                </c:pt>
                <c:pt idx="20795">
                  <c:v>20795</c:v>
                </c:pt>
                <c:pt idx="20796">
                  <c:v>20796</c:v>
                </c:pt>
                <c:pt idx="20797">
                  <c:v>20797</c:v>
                </c:pt>
                <c:pt idx="20798">
                  <c:v>20798</c:v>
                </c:pt>
                <c:pt idx="20799">
                  <c:v>20799</c:v>
                </c:pt>
                <c:pt idx="20800">
                  <c:v>20800</c:v>
                </c:pt>
                <c:pt idx="20801">
                  <c:v>20801</c:v>
                </c:pt>
                <c:pt idx="20802">
                  <c:v>20802</c:v>
                </c:pt>
                <c:pt idx="20803">
                  <c:v>20803</c:v>
                </c:pt>
                <c:pt idx="20804">
                  <c:v>20804</c:v>
                </c:pt>
                <c:pt idx="20805">
                  <c:v>20805</c:v>
                </c:pt>
                <c:pt idx="20806">
                  <c:v>20806</c:v>
                </c:pt>
                <c:pt idx="20807">
                  <c:v>20807</c:v>
                </c:pt>
                <c:pt idx="20808">
                  <c:v>20808</c:v>
                </c:pt>
                <c:pt idx="20809">
                  <c:v>20809</c:v>
                </c:pt>
                <c:pt idx="20810">
                  <c:v>20810</c:v>
                </c:pt>
                <c:pt idx="20811">
                  <c:v>20811</c:v>
                </c:pt>
                <c:pt idx="20812">
                  <c:v>20812</c:v>
                </c:pt>
                <c:pt idx="20813">
                  <c:v>20813</c:v>
                </c:pt>
                <c:pt idx="20814">
                  <c:v>20814</c:v>
                </c:pt>
                <c:pt idx="20815">
                  <c:v>20815</c:v>
                </c:pt>
                <c:pt idx="20816">
                  <c:v>20816</c:v>
                </c:pt>
                <c:pt idx="20817">
                  <c:v>20817</c:v>
                </c:pt>
                <c:pt idx="20818">
                  <c:v>20818</c:v>
                </c:pt>
                <c:pt idx="20819">
                  <c:v>20819</c:v>
                </c:pt>
                <c:pt idx="20820">
                  <c:v>20820</c:v>
                </c:pt>
                <c:pt idx="20821">
                  <c:v>20821</c:v>
                </c:pt>
                <c:pt idx="20822">
                  <c:v>20822</c:v>
                </c:pt>
                <c:pt idx="20823">
                  <c:v>20823</c:v>
                </c:pt>
                <c:pt idx="20824">
                  <c:v>20824</c:v>
                </c:pt>
                <c:pt idx="20825">
                  <c:v>20825</c:v>
                </c:pt>
                <c:pt idx="20826">
                  <c:v>20826</c:v>
                </c:pt>
                <c:pt idx="20827">
                  <c:v>20827</c:v>
                </c:pt>
                <c:pt idx="20828">
                  <c:v>20828</c:v>
                </c:pt>
                <c:pt idx="20829">
                  <c:v>20829</c:v>
                </c:pt>
                <c:pt idx="20830">
                  <c:v>20830</c:v>
                </c:pt>
                <c:pt idx="20831">
                  <c:v>20831</c:v>
                </c:pt>
                <c:pt idx="20832">
                  <c:v>20832</c:v>
                </c:pt>
                <c:pt idx="20833">
                  <c:v>20833</c:v>
                </c:pt>
                <c:pt idx="20834">
                  <c:v>20834</c:v>
                </c:pt>
                <c:pt idx="20835">
                  <c:v>20835</c:v>
                </c:pt>
                <c:pt idx="20836">
                  <c:v>20836</c:v>
                </c:pt>
                <c:pt idx="20837">
                  <c:v>20837</c:v>
                </c:pt>
                <c:pt idx="20838">
                  <c:v>20838</c:v>
                </c:pt>
                <c:pt idx="20839">
                  <c:v>20839</c:v>
                </c:pt>
                <c:pt idx="20840">
                  <c:v>20840</c:v>
                </c:pt>
                <c:pt idx="20841">
                  <c:v>20841</c:v>
                </c:pt>
                <c:pt idx="20842">
                  <c:v>20842</c:v>
                </c:pt>
                <c:pt idx="20843">
                  <c:v>20843</c:v>
                </c:pt>
                <c:pt idx="20844">
                  <c:v>20844</c:v>
                </c:pt>
                <c:pt idx="20845">
                  <c:v>20845</c:v>
                </c:pt>
                <c:pt idx="20846">
                  <c:v>20846</c:v>
                </c:pt>
                <c:pt idx="20847">
                  <c:v>20847</c:v>
                </c:pt>
                <c:pt idx="20848">
                  <c:v>20848</c:v>
                </c:pt>
                <c:pt idx="20849">
                  <c:v>20849</c:v>
                </c:pt>
                <c:pt idx="20850">
                  <c:v>20850</c:v>
                </c:pt>
                <c:pt idx="20851">
                  <c:v>20851</c:v>
                </c:pt>
                <c:pt idx="20852">
                  <c:v>20852</c:v>
                </c:pt>
                <c:pt idx="20853">
                  <c:v>20853</c:v>
                </c:pt>
                <c:pt idx="20854">
                  <c:v>20854</c:v>
                </c:pt>
                <c:pt idx="20855">
                  <c:v>20855</c:v>
                </c:pt>
                <c:pt idx="20856">
                  <c:v>20856</c:v>
                </c:pt>
                <c:pt idx="20857">
                  <c:v>20857</c:v>
                </c:pt>
                <c:pt idx="20858">
                  <c:v>20858</c:v>
                </c:pt>
                <c:pt idx="20859">
                  <c:v>20859</c:v>
                </c:pt>
                <c:pt idx="20860">
                  <c:v>20860</c:v>
                </c:pt>
                <c:pt idx="20861">
                  <c:v>20861</c:v>
                </c:pt>
                <c:pt idx="20862">
                  <c:v>20862</c:v>
                </c:pt>
                <c:pt idx="20863">
                  <c:v>20863</c:v>
                </c:pt>
                <c:pt idx="20864">
                  <c:v>20864</c:v>
                </c:pt>
                <c:pt idx="20865">
                  <c:v>20865</c:v>
                </c:pt>
                <c:pt idx="20866">
                  <c:v>20866</c:v>
                </c:pt>
                <c:pt idx="20867">
                  <c:v>20867</c:v>
                </c:pt>
                <c:pt idx="20868">
                  <c:v>20868</c:v>
                </c:pt>
                <c:pt idx="20869">
                  <c:v>20869</c:v>
                </c:pt>
                <c:pt idx="20870">
                  <c:v>20870</c:v>
                </c:pt>
                <c:pt idx="20871">
                  <c:v>20871</c:v>
                </c:pt>
                <c:pt idx="20872">
                  <c:v>20872</c:v>
                </c:pt>
                <c:pt idx="20873">
                  <c:v>20873</c:v>
                </c:pt>
                <c:pt idx="20874">
                  <c:v>20874</c:v>
                </c:pt>
                <c:pt idx="20875">
                  <c:v>20875</c:v>
                </c:pt>
                <c:pt idx="20876">
                  <c:v>20876</c:v>
                </c:pt>
                <c:pt idx="20877">
                  <c:v>20877</c:v>
                </c:pt>
                <c:pt idx="20878">
                  <c:v>20878</c:v>
                </c:pt>
                <c:pt idx="20879">
                  <c:v>20879</c:v>
                </c:pt>
                <c:pt idx="20880">
                  <c:v>20880</c:v>
                </c:pt>
                <c:pt idx="20881">
                  <c:v>20881</c:v>
                </c:pt>
                <c:pt idx="20882">
                  <c:v>20882</c:v>
                </c:pt>
                <c:pt idx="20883">
                  <c:v>20883</c:v>
                </c:pt>
                <c:pt idx="20884">
                  <c:v>20884</c:v>
                </c:pt>
                <c:pt idx="20885">
                  <c:v>20885</c:v>
                </c:pt>
                <c:pt idx="20886">
                  <c:v>20886</c:v>
                </c:pt>
                <c:pt idx="20887">
                  <c:v>20887</c:v>
                </c:pt>
                <c:pt idx="20888">
                  <c:v>20888</c:v>
                </c:pt>
                <c:pt idx="20889">
                  <c:v>20889</c:v>
                </c:pt>
                <c:pt idx="20890">
                  <c:v>20890</c:v>
                </c:pt>
                <c:pt idx="20891">
                  <c:v>20891</c:v>
                </c:pt>
                <c:pt idx="20892">
                  <c:v>20892</c:v>
                </c:pt>
                <c:pt idx="20893">
                  <c:v>20893</c:v>
                </c:pt>
                <c:pt idx="20894">
                  <c:v>20894</c:v>
                </c:pt>
                <c:pt idx="20895">
                  <c:v>20895</c:v>
                </c:pt>
                <c:pt idx="20896">
                  <c:v>20896</c:v>
                </c:pt>
                <c:pt idx="20897">
                  <c:v>20897</c:v>
                </c:pt>
                <c:pt idx="20898">
                  <c:v>20898</c:v>
                </c:pt>
                <c:pt idx="20899">
                  <c:v>20899</c:v>
                </c:pt>
                <c:pt idx="20900">
                  <c:v>20900</c:v>
                </c:pt>
                <c:pt idx="20901">
                  <c:v>20901</c:v>
                </c:pt>
                <c:pt idx="20902">
                  <c:v>20902</c:v>
                </c:pt>
                <c:pt idx="20903">
                  <c:v>20903</c:v>
                </c:pt>
                <c:pt idx="20904">
                  <c:v>20904</c:v>
                </c:pt>
                <c:pt idx="20905">
                  <c:v>20905</c:v>
                </c:pt>
                <c:pt idx="20906">
                  <c:v>20906</c:v>
                </c:pt>
                <c:pt idx="20907">
                  <c:v>20907</c:v>
                </c:pt>
                <c:pt idx="20908">
                  <c:v>20908</c:v>
                </c:pt>
                <c:pt idx="20909">
                  <c:v>20909</c:v>
                </c:pt>
                <c:pt idx="20910">
                  <c:v>20910</c:v>
                </c:pt>
                <c:pt idx="20911">
                  <c:v>20911</c:v>
                </c:pt>
                <c:pt idx="20912">
                  <c:v>20912</c:v>
                </c:pt>
                <c:pt idx="20913">
                  <c:v>20913</c:v>
                </c:pt>
                <c:pt idx="20914">
                  <c:v>20914</c:v>
                </c:pt>
                <c:pt idx="20915">
                  <c:v>20915</c:v>
                </c:pt>
                <c:pt idx="20916">
                  <c:v>20916</c:v>
                </c:pt>
                <c:pt idx="20917">
                  <c:v>20917</c:v>
                </c:pt>
                <c:pt idx="20918">
                  <c:v>20918</c:v>
                </c:pt>
                <c:pt idx="20919">
                  <c:v>20919</c:v>
                </c:pt>
                <c:pt idx="20920">
                  <c:v>20920</c:v>
                </c:pt>
                <c:pt idx="20921">
                  <c:v>20921</c:v>
                </c:pt>
                <c:pt idx="20922">
                  <c:v>20922</c:v>
                </c:pt>
                <c:pt idx="20923">
                  <c:v>20923</c:v>
                </c:pt>
                <c:pt idx="20924">
                  <c:v>20924</c:v>
                </c:pt>
                <c:pt idx="20925">
                  <c:v>20925</c:v>
                </c:pt>
                <c:pt idx="20926">
                  <c:v>20926</c:v>
                </c:pt>
                <c:pt idx="20927">
                  <c:v>20927</c:v>
                </c:pt>
                <c:pt idx="20928">
                  <c:v>20928</c:v>
                </c:pt>
                <c:pt idx="20929">
                  <c:v>20929</c:v>
                </c:pt>
                <c:pt idx="20930">
                  <c:v>20930</c:v>
                </c:pt>
                <c:pt idx="20931">
                  <c:v>20931</c:v>
                </c:pt>
                <c:pt idx="20932">
                  <c:v>20932</c:v>
                </c:pt>
                <c:pt idx="20933">
                  <c:v>20933</c:v>
                </c:pt>
                <c:pt idx="20934">
                  <c:v>20934</c:v>
                </c:pt>
                <c:pt idx="20935">
                  <c:v>20935</c:v>
                </c:pt>
                <c:pt idx="20936">
                  <c:v>20936</c:v>
                </c:pt>
                <c:pt idx="20937">
                  <c:v>20937</c:v>
                </c:pt>
                <c:pt idx="20938">
                  <c:v>20938</c:v>
                </c:pt>
                <c:pt idx="20939">
                  <c:v>20939</c:v>
                </c:pt>
                <c:pt idx="20940">
                  <c:v>20940</c:v>
                </c:pt>
                <c:pt idx="20941">
                  <c:v>20941</c:v>
                </c:pt>
                <c:pt idx="20942">
                  <c:v>20942</c:v>
                </c:pt>
                <c:pt idx="20943">
                  <c:v>20943</c:v>
                </c:pt>
                <c:pt idx="20944">
                  <c:v>20944</c:v>
                </c:pt>
                <c:pt idx="20945">
                  <c:v>20945</c:v>
                </c:pt>
                <c:pt idx="20946">
                  <c:v>20946</c:v>
                </c:pt>
                <c:pt idx="20947">
                  <c:v>20947</c:v>
                </c:pt>
                <c:pt idx="20948">
                  <c:v>20948</c:v>
                </c:pt>
                <c:pt idx="20949">
                  <c:v>20949</c:v>
                </c:pt>
                <c:pt idx="20950">
                  <c:v>20950</c:v>
                </c:pt>
                <c:pt idx="20951">
                  <c:v>20951</c:v>
                </c:pt>
                <c:pt idx="20952">
                  <c:v>20952</c:v>
                </c:pt>
                <c:pt idx="20953">
                  <c:v>20953</c:v>
                </c:pt>
                <c:pt idx="20954">
                  <c:v>20954</c:v>
                </c:pt>
                <c:pt idx="20955">
                  <c:v>20955</c:v>
                </c:pt>
                <c:pt idx="20956">
                  <c:v>20956</c:v>
                </c:pt>
                <c:pt idx="20957">
                  <c:v>20957</c:v>
                </c:pt>
                <c:pt idx="20958">
                  <c:v>20958</c:v>
                </c:pt>
                <c:pt idx="20959">
                  <c:v>20959</c:v>
                </c:pt>
                <c:pt idx="20960">
                  <c:v>20960</c:v>
                </c:pt>
                <c:pt idx="20961">
                  <c:v>20961</c:v>
                </c:pt>
                <c:pt idx="20962">
                  <c:v>20962</c:v>
                </c:pt>
                <c:pt idx="20963">
                  <c:v>20963</c:v>
                </c:pt>
                <c:pt idx="20964">
                  <c:v>20964</c:v>
                </c:pt>
                <c:pt idx="20965">
                  <c:v>20965</c:v>
                </c:pt>
                <c:pt idx="20966">
                  <c:v>20966</c:v>
                </c:pt>
                <c:pt idx="20967">
                  <c:v>20967</c:v>
                </c:pt>
                <c:pt idx="20968">
                  <c:v>20968</c:v>
                </c:pt>
                <c:pt idx="20969">
                  <c:v>20969</c:v>
                </c:pt>
                <c:pt idx="20970">
                  <c:v>20970</c:v>
                </c:pt>
                <c:pt idx="20971">
                  <c:v>20971</c:v>
                </c:pt>
                <c:pt idx="20972">
                  <c:v>20972</c:v>
                </c:pt>
                <c:pt idx="20973">
                  <c:v>20973</c:v>
                </c:pt>
                <c:pt idx="20974">
                  <c:v>20974</c:v>
                </c:pt>
                <c:pt idx="20975">
                  <c:v>20975</c:v>
                </c:pt>
                <c:pt idx="20976">
                  <c:v>20976</c:v>
                </c:pt>
                <c:pt idx="20977">
                  <c:v>20977</c:v>
                </c:pt>
                <c:pt idx="20978">
                  <c:v>20978</c:v>
                </c:pt>
                <c:pt idx="20979">
                  <c:v>20979</c:v>
                </c:pt>
                <c:pt idx="20980">
                  <c:v>20980</c:v>
                </c:pt>
                <c:pt idx="20981">
                  <c:v>20981</c:v>
                </c:pt>
                <c:pt idx="20982">
                  <c:v>20982</c:v>
                </c:pt>
                <c:pt idx="20983">
                  <c:v>20983</c:v>
                </c:pt>
                <c:pt idx="20984">
                  <c:v>20984</c:v>
                </c:pt>
                <c:pt idx="20985">
                  <c:v>20985</c:v>
                </c:pt>
                <c:pt idx="20986">
                  <c:v>20986</c:v>
                </c:pt>
                <c:pt idx="20987">
                  <c:v>20987</c:v>
                </c:pt>
                <c:pt idx="20988">
                  <c:v>20988</c:v>
                </c:pt>
                <c:pt idx="20989">
                  <c:v>20989</c:v>
                </c:pt>
                <c:pt idx="20990">
                  <c:v>20990</c:v>
                </c:pt>
                <c:pt idx="20991">
                  <c:v>20991</c:v>
                </c:pt>
                <c:pt idx="20992">
                  <c:v>20992</c:v>
                </c:pt>
                <c:pt idx="20993">
                  <c:v>20993</c:v>
                </c:pt>
                <c:pt idx="20994">
                  <c:v>20994</c:v>
                </c:pt>
                <c:pt idx="20995">
                  <c:v>20995</c:v>
                </c:pt>
                <c:pt idx="20996">
                  <c:v>20996</c:v>
                </c:pt>
                <c:pt idx="20997">
                  <c:v>20997</c:v>
                </c:pt>
                <c:pt idx="20998">
                  <c:v>20998</c:v>
                </c:pt>
                <c:pt idx="20999">
                  <c:v>20999</c:v>
                </c:pt>
                <c:pt idx="21000">
                  <c:v>21000</c:v>
                </c:pt>
                <c:pt idx="21001">
                  <c:v>21001</c:v>
                </c:pt>
                <c:pt idx="21002">
                  <c:v>21002</c:v>
                </c:pt>
                <c:pt idx="21003">
                  <c:v>21003</c:v>
                </c:pt>
                <c:pt idx="21004">
                  <c:v>21004</c:v>
                </c:pt>
                <c:pt idx="21005">
                  <c:v>21005</c:v>
                </c:pt>
                <c:pt idx="21006">
                  <c:v>21006</c:v>
                </c:pt>
                <c:pt idx="21007">
                  <c:v>21007</c:v>
                </c:pt>
                <c:pt idx="21008">
                  <c:v>21008</c:v>
                </c:pt>
                <c:pt idx="21009">
                  <c:v>21009</c:v>
                </c:pt>
                <c:pt idx="21010">
                  <c:v>21010</c:v>
                </c:pt>
                <c:pt idx="21011">
                  <c:v>21011</c:v>
                </c:pt>
                <c:pt idx="21012">
                  <c:v>21012</c:v>
                </c:pt>
                <c:pt idx="21013">
                  <c:v>21013</c:v>
                </c:pt>
                <c:pt idx="21014">
                  <c:v>21014</c:v>
                </c:pt>
                <c:pt idx="21015">
                  <c:v>21015</c:v>
                </c:pt>
                <c:pt idx="21016">
                  <c:v>21016</c:v>
                </c:pt>
                <c:pt idx="21017">
                  <c:v>21017</c:v>
                </c:pt>
                <c:pt idx="21018">
                  <c:v>21018</c:v>
                </c:pt>
                <c:pt idx="21019">
                  <c:v>21019</c:v>
                </c:pt>
                <c:pt idx="21020">
                  <c:v>21020</c:v>
                </c:pt>
                <c:pt idx="21021">
                  <c:v>21021</c:v>
                </c:pt>
                <c:pt idx="21022">
                  <c:v>21022</c:v>
                </c:pt>
                <c:pt idx="21023">
                  <c:v>21023</c:v>
                </c:pt>
                <c:pt idx="21024">
                  <c:v>21024</c:v>
                </c:pt>
                <c:pt idx="21025">
                  <c:v>21025</c:v>
                </c:pt>
                <c:pt idx="21026">
                  <c:v>21026</c:v>
                </c:pt>
                <c:pt idx="21027">
                  <c:v>21027</c:v>
                </c:pt>
                <c:pt idx="21028">
                  <c:v>21028</c:v>
                </c:pt>
                <c:pt idx="21029">
                  <c:v>21029</c:v>
                </c:pt>
                <c:pt idx="21030">
                  <c:v>21030</c:v>
                </c:pt>
                <c:pt idx="21031">
                  <c:v>21031</c:v>
                </c:pt>
                <c:pt idx="21032">
                  <c:v>21032</c:v>
                </c:pt>
                <c:pt idx="21033">
                  <c:v>21033</c:v>
                </c:pt>
                <c:pt idx="21034">
                  <c:v>21034</c:v>
                </c:pt>
                <c:pt idx="21035">
                  <c:v>21035</c:v>
                </c:pt>
                <c:pt idx="21036">
                  <c:v>21036</c:v>
                </c:pt>
                <c:pt idx="21037">
                  <c:v>21037</c:v>
                </c:pt>
                <c:pt idx="21038">
                  <c:v>21038</c:v>
                </c:pt>
                <c:pt idx="21039">
                  <c:v>21039</c:v>
                </c:pt>
                <c:pt idx="21040">
                  <c:v>21040</c:v>
                </c:pt>
                <c:pt idx="21041">
                  <c:v>21041</c:v>
                </c:pt>
                <c:pt idx="21042">
                  <c:v>21042</c:v>
                </c:pt>
                <c:pt idx="21043">
                  <c:v>21043</c:v>
                </c:pt>
                <c:pt idx="21044">
                  <c:v>21044</c:v>
                </c:pt>
                <c:pt idx="21045">
                  <c:v>21045</c:v>
                </c:pt>
                <c:pt idx="21046">
                  <c:v>21046</c:v>
                </c:pt>
                <c:pt idx="21047">
                  <c:v>21047</c:v>
                </c:pt>
                <c:pt idx="21048">
                  <c:v>21048</c:v>
                </c:pt>
                <c:pt idx="21049">
                  <c:v>21049</c:v>
                </c:pt>
                <c:pt idx="21050">
                  <c:v>21050</c:v>
                </c:pt>
                <c:pt idx="21051">
                  <c:v>21051</c:v>
                </c:pt>
                <c:pt idx="21052">
                  <c:v>21052</c:v>
                </c:pt>
                <c:pt idx="21053">
                  <c:v>21053</c:v>
                </c:pt>
                <c:pt idx="21054">
                  <c:v>21054</c:v>
                </c:pt>
                <c:pt idx="21055">
                  <c:v>21055</c:v>
                </c:pt>
                <c:pt idx="21056">
                  <c:v>21056</c:v>
                </c:pt>
                <c:pt idx="21057">
                  <c:v>21057</c:v>
                </c:pt>
                <c:pt idx="21058">
                  <c:v>21058</c:v>
                </c:pt>
                <c:pt idx="21059">
                  <c:v>21059</c:v>
                </c:pt>
                <c:pt idx="21060">
                  <c:v>21060</c:v>
                </c:pt>
                <c:pt idx="21061">
                  <c:v>21061</c:v>
                </c:pt>
                <c:pt idx="21062">
                  <c:v>21062</c:v>
                </c:pt>
                <c:pt idx="21063">
                  <c:v>21063</c:v>
                </c:pt>
                <c:pt idx="21064">
                  <c:v>21064</c:v>
                </c:pt>
                <c:pt idx="21065">
                  <c:v>21065</c:v>
                </c:pt>
                <c:pt idx="21066">
                  <c:v>21066</c:v>
                </c:pt>
                <c:pt idx="21067">
                  <c:v>21067</c:v>
                </c:pt>
                <c:pt idx="21068">
                  <c:v>21068</c:v>
                </c:pt>
                <c:pt idx="21069">
                  <c:v>21069</c:v>
                </c:pt>
                <c:pt idx="21070">
                  <c:v>21070</c:v>
                </c:pt>
                <c:pt idx="21071">
                  <c:v>21071</c:v>
                </c:pt>
                <c:pt idx="21072">
                  <c:v>21072</c:v>
                </c:pt>
                <c:pt idx="21073">
                  <c:v>21073</c:v>
                </c:pt>
                <c:pt idx="21074">
                  <c:v>21074</c:v>
                </c:pt>
                <c:pt idx="21075">
                  <c:v>21075</c:v>
                </c:pt>
                <c:pt idx="21076">
                  <c:v>21076</c:v>
                </c:pt>
                <c:pt idx="21077">
                  <c:v>21077</c:v>
                </c:pt>
                <c:pt idx="21078">
                  <c:v>21078</c:v>
                </c:pt>
                <c:pt idx="21079">
                  <c:v>21079</c:v>
                </c:pt>
                <c:pt idx="21080">
                  <c:v>21080</c:v>
                </c:pt>
                <c:pt idx="21081">
                  <c:v>21081</c:v>
                </c:pt>
                <c:pt idx="21082">
                  <c:v>21082</c:v>
                </c:pt>
                <c:pt idx="21083">
                  <c:v>21083</c:v>
                </c:pt>
                <c:pt idx="21084">
                  <c:v>21084</c:v>
                </c:pt>
                <c:pt idx="21085">
                  <c:v>21085</c:v>
                </c:pt>
                <c:pt idx="21086">
                  <c:v>21086</c:v>
                </c:pt>
                <c:pt idx="21087">
                  <c:v>21087</c:v>
                </c:pt>
                <c:pt idx="21088">
                  <c:v>21088</c:v>
                </c:pt>
                <c:pt idx="21089">
                  <c:v>21089</c:v>
                </c:pt>
                <c:pt idx="21090">
                  <c:v>21090</c:v>
                </c:pt>
                <c:pt idx="21091">
                  <c:v>21091</c:v>
                </c:pt>
                <c:pt idx="21092">
                  <c:v>21092</c:v>
                </c:pt>
                <c:pt idx="21093">
                  <c:v>21093</c:v>
                </c:pt>
                <c:pt idx="21094">
                  <c:v>21094</c:v>
                </c:pt>
                <c:pt idx="21095">
                  <c:v>21095</c:v>
                </c:pt>
                <c:pt idx="21096">
                  <c:v>21096</c:v>
                </c:pt>
                <c:pt idx="21097">
                  <c:v>21097</c:v>
                </c:pt>
                <c:pt idx="21098">
                  <c:v>21098</c:v>
                </c:pt>
                <c:pt idx="21099">
                  <c:v>21099</c:v>
                </c:pt>
                <c:pt idx="21100">
                  <c:v>21100</c:v>
                </c:pt>
                <c:pt idx="21101">
                  <c:v>21101</c:v>
                </c:pt>
                <c:pt idx="21102">
                  <c:v>21102</c:v>
                </c:pt>
                <c:pt idx="21103">
                  <c:v>21103</c:v>
                </c:pt>
                <c:pt idx="21104">
                  <c:v>21104</c:v>
                </c:pt>
                <c:pt idx="21105">
                  <c:v>21105</c:v>
                </c:pt>
                <c:pt idx="21106">
                  <c:v>21106</c:v>
                </c:pt>
                <c:pt idx="21107">
                  <c:v>21107</c:v>
                </c:pt>
                <c:pt idx="21108">
                  <c:v>21108</c:v>
                </c:pt>
                <c:pt idx="21109">
                  <c:v>21109</c:v>
                </c:pt>
                <c:pt idx="21110">
                  <c:v>21110</c:v>
                </c:pt>
                <c:pt idx="21111">
                  <c:v>21111</c:v>
                </c:pt>
                <c:pt idx="21112">
                  <c:v>21112</c:v>
                </c:pt>
                <c:pt idx="21113">
                  <c:v>21113</c:v>
                </c:pt>
                <c:pt idx="21114">
                  <c:v>21114</c:v>
                </c:pt>
                <c:pt idx="21115">
                  <c:v>21115</c:v>
                </c:pt>
                <c:pt idx="21116">
                  <c:v>21116</c:v>
                </c:pt>
                <c:pt idx="21117">
                  <c:v>21117</c:v>
                </c:pt>
                <c:pt idx="21118">
                  <c:v>21118</c:v>
                </c:pt>
                <c:pt idx="21119">
                  <c:v>21119</c:v>
                </c:pt>
                <c:pt idx="21120">
                  <c:v>21120</c:v>
                </c:pt>
                <c:pt idx="21121">
                  <c:v>21121</c:v>
                </c:pt>
                <c:pt idx="21122">
                  <c:v>21122</c:v>
                </c:pt>
                <c:pt idx="21123">
                  <c:v>21123</c:v>
                </c:pt>
                <c:pt idx="21124">
                  <c:v>21124</c:v>
                </c:pt>
                <c:pt idx="21125">
                  <c:v>21125</c:v>
                </c:pt>
                <c:pt idx="21126">
                  <c:v>21126</c:v>
                </c:pt>
                <c:pt idx="21127">
                  <c:v>21127</c:v>
                </c:pt>
                <c:pt idx="21128">
                  <c:v>21128</c:v>
                </c:pt>
                <c:pt idx="21129">
                  <c:v>21129</c:v>
                </c:pt>
                <c:pt idx="21130">
                  <c:v>21130</c:v>
                </c:pt>
                <c:pt idx="21131">
                  <c:v>21131</c:v>
                </c:pt>
                <c:pt idx="21132">
                  <c:v>21132</c:v>
                </c:pt>
                <c:pt idx="21133">
                  <c:v>21133</c:v>
                </c:pt>
                <c:pt idx="21134">
                  <c:v>21134</c:v>
                </c:pt>
                <c:pt idx="21135">
                  <c:v>21135</c:v>
                </c:pt>
                <c:pt idx="21136">
                  <c:v>21136</c:v>
                </c:pt>
                <c:pt idx="21137">
                  <c:v>21137</c:v>
                </c:pt>
                <c:pt idx="21138">
                  <c:v>21138</c:v>
                </c:pt>
                <c:pt idx="21139">
                  <c:v>21139</c:v>
                </c:pt>
                <c:pt idx="21140">
                  <c:v>21140</c:v>
                </c:pt>
                <c:pt idx="21141">
                  <c:v>21141</c:v>
                </c:pt>
                <c:pt idx="21142">
                  <c:v>21142</c:v>
                </c:pt>
                <c:pt idx="21143">
                  <c:v>21143</c:v>
                </c:pt>
                <c:pt idx="21144">
                  <c:v>21144</c:v>
                </c:pt>
                <c:pt idx="21145">
                  <c:v>21145</c:v>
                </c:pt>
                <c:pt idx="21146">
                  <c:v>21146</c:v>
                </c:pt>
                <c:pt idx="21147">
                  <c:v>21147</c:v>
                </c:pt>
                <c:pt idx="21148">
                  <c:v>21148</c:v>
                </c:pt>
                <c:pt idx="21149">
                  <c:v>21149</c:v>
                </c:pt>
                <c:pt idx="21150">
                  <c:v>21150</c:v>
                </c:pt>
                <c:pt idx="21151">
                  <c:v>21151</c:v>
                </c:pt>
                <c:pt idx="21152">
                  <c:v>21152</c:v>
                </c:pt>
                <c:pt idx="21153">
                  <c:v>21153</c:v>
                </c:pt>
                <c:pt idx="21154">
                  <c:v>21154</c:v>
                </c:pt>
                <c:pt idx="21155">
                  <c:v>21155</c:v>
                </c:pt>
                <c:pt idx="21156">
                  <c:v>21156</c:v>
                </c:pt>
                <c:pt idx="21157">
                  <c:v>21157</c:v>
                </c:pt>
                <c:pt idx="21158">
                  <c:v>21158</c:v>
                </c:pt>
                <c:pt idx="21159">
                  <c:v>21159</c:v>
                </c:pt>
                <c:pt idx="21160">
                  <c:v>21160</c:v>
                </c:pt>
                <c:pt idx="21161">
                  <c:v>21161</c:v>
                </c:pt>
                <c:pt idx="21162">
                  <c:v>21162</c:v>
                </c:pt>
                <c:pt idx="21163">
                  <c:v>21163</c:v>
                </c:pt>
                <c:pt idx="21164">
                  <c:v>21164</c:v>
                </c:pt>
                <c:pt idx="21165">
                  <c:v>21165</c:v>
                </c:pt>
                <c:pt idx="21166">
                  <c:v>21166</c:v>
                </c:pt>
                <c:pt idx="21167">
                  <c:v>21167</c:v>
                </c:pt>
                <c:pt idx="21168">
                  <c:v>21168</c:v>
                </c:pt>
                <c:pt idx="21169">
                  <c:v>21169</c:v>
                </c:pt>
                <c:pt idx="21170">
                  <c:v>21170</c:v>
                </c:pt>
                <c:pt idx="21171">
                  <c:v>21171</c:v>
                </c:pt>
                <c:pt idx="21172">
                  <c:v>21172</c:v>
                </c:pt>
                <c:pt idx="21173">
                  <c:v>21173</c:v>
                </c:pt>
                <c:pt idx="21174">
                  <c:v>21174</c:v>
                </c:pt>
                <c:pt idx="21175">
                  <c:v>21175</c:v>
                </c:pt>
                <c:pt idx="21176">
                  <c:v>21176</c:v>
                </c:pt>
                <c:pt idx="21177">
                  <c:v>21177</c:v>
                </c:pt>
                <c:pt idx="21178">
                  <c:v>21178</c:v>
                </c:pt>
                <c:pt idx="21179">
                  <c:v>21179</c:v>
                </c:pt>
                <c:pt idx="21180">
                  <c:v>21180</c:v>
                </c:pt>
                <c:pt idx="21181">
                  <c:v>21181</c:v>
                </c:pt>
                <c:pt idx="21182">
                  <c:v>21182</c:v>
                </c:pt>
                <c:pt idx="21183">
                  <c:v>21183</c:v>
                </c:pt>
                <c:pt idx="21184">
                  <c:v>21184</c:v>
                </c:pt>
                <c:pt idx="21185">
                  <c:v>21185</c:v>
                </c:pt>
                <c:pt idx="21186">
                  <c:v>21186</c:v>
                </c:pt>
                <c:pt idx="21187">
                  <c:v>21187</c:v>
                </c:pt>
                <c:pt idx="21188">
                  <c:v>21188</c:v>
                </c:pt>
                <c:pt idx="21189">
                  <c:v>21189</c:v>
                </c:pt>
                <c:pt idx="21190">
                  <c:v>21190</c:v>
                </c:pt>
                <c:pt idx="21191">
                  <c:v>21191</c:v>
                </c:pt>
                <c:pt idx="21192">
                  <c:v>21192</c:v>
                </c:pt>
                <c:pt idx="21193">
                  <c:v>21193</c:v>
                </c:pt>
                <c:pt idx="21194">
                  <c:v>21194</c:v>
                </c:pt>
                <c:pt idx="21195">
                  <c:v>21195</c:v>
                </c:pt>
                <c:pt idx="21196">
                  <c:v>21196</c:v>
                </c:pt>
                <c:pt idx="21197">
                  <c:v>21197</c:v>
                </c:pt>
                <c:pt idx="21198">
                  <c:v>21198</c:v>
                </c:pt>
                <c:pt idx="21199">
                  <c:v>21199</c:v>
                </c:pt>
                <c:pt idx="21200">
                  <c:v>21200</c:v>
                </c:pt>
                <c:pt idx="21201">
                  <c:v>21201</c:v>
                </c:pt>
                <c:pt idx="21202">
                  <c:v>21202</c:v>
                </c:pt>
                <c:pt idx="21203">
                  <c:v>21203</c:v>
                </c:pt>
                <c:pt idx="21204">
                  <c:v>21204</c:v>
                </c:pt>
                <c:pt idx="21205">
                  <c:v>21205</c:v>
                </c:pt>
                <c:pt idx="21206">
                  <c:v>21206</c:v>
                </c:pt>
                <c:pt idx="21207">
                  <c:v>21207</c:v>
                </c:pt>
                <c:pt idx="21208">
                  <c:v>21208</c:v>
                </c:pt>
                <c:pt idx="21209">
                  <c:v>21209</c:v>
                </c:pt>
                <c:pt idx="21210">
                  <c:v>21210</c:v>
                </c:pt>
                <c:pt idx="21211">
                  <c:v>21211</c:v>
                </c:pt>
                <c:pt idx="21212">
                  <c:v>21212</c:v>
                </c:pt>
                <c:pt idx="21213">
                  <c:v>21213</c:v>
                </c:pt>
                <c:pt idx="21214">
                  <c:v>21214</c:v>
                </c:pt>
                <c:pt idx="21215">
                  <c:v>21215</c:v>
                </c:pt>
                <c:pt idx="21216">
                  <c:v>21216</c:v>
                </c:pt>
                <c:pt idx="21217">
                  <c:v>21217</c:v>
                </c:pt>
                <c:pt idx="21218">
                  <c:v>21218</c:v>
                </c:pt>
                <c:pt idx="21219">
                  <c:v>21219</c:v>
                </c:pt>
                <c:pt idx="21220">
                  <c:v>21220</c:v>
                </c:pt>
                <c:pt idx="21221">
                  <c:v>21221</c:v>
                </c:pt>
                <c:pt idx="21222">
                  <c:v>21222</c:v>
                </c:pt>
                <c:pt idx="21223">
                  <c:v>21223</c:v>
                </c:pt>
                <c:pt idx="21224">
                  <c:v>21224</c:v>
                </c:pt>
                <c:pt idx="21225">
                  <c:v>21225</c:v>
                </c:pt>
                <c:pt idx="21226">
                  <c:v>21226</c:v>
                </c:pt>
                <c:pt idx="21227">
                  <c:v>21227</c:v>
                </c:pt>
                <c:pt idx="21228">
                  <c:v>21228</c:v>
                </c:pt>
                <c:pt idx="21229">
                  <c:v>21229</c:v>
                </c:pt>
                <c:pt idx="21230">
                  <c:v>21230</c:v>
                </c:pt>
                <c:pt idx="21231">
                  <c:v>21231</c:v>
                </c:pt>
                <c:pt idx="21232">
                  <c:v>21232</c:v>
                </c:pt>
                <c:pt idx="21233">
                  <c:v>21233</c:v>
                </c:pt>
                <c:pt idx="21234">
                  <c:v>21234</c:v>
                </c:pt>
                <c:pt idx="21235">
                  <c:v>21235</c:v>
                </c:pt>
                <c:pt idx="21236">
                  <c:v>21236</c:v>
                </c:pt>
                <c:pt idx="21237">
                  <c:v>21237</c:v>
                </c:pt>
                <c:pt idx="21238">
                  <c:v>21238</c:v>
                </c:pt>
                <c:pt idx="21239">
                  <c:v>21239</c:v>
                </c:pt>
                <c:pt idx="21240">
                  <c:v>21240</c:v>
                </c:pt>
                <c:pt idx="21241">
                  <c:v>21241</c:v>
                </c:pt>
                <c:pt idx="21242">
                  <c:v>21242</c:v>
                </c:pt>
                <c:pt idx="21243">
                  <c:v>21243</c:v>
                </c:pt>
                <c:pt idx="21244">
                  <c:v>21244</c:v>
                </c:pt>
                <c:pt idx="21245">
                  <c:v>21245</c:v>
                </c:pt>
                <c:pt idx="21246">
                  <c:v>21246</c:v>
                </c:pt>
                <c:pt idx="21247">
                  <c:v>21247</c:v>
                </c:pt>
                <c:pt idx="21248">
                  <c:v>21248</c:v>
                </c:pt>
                <c:pt idx="21249">
                  <c:v>21249</c:v>
                </c:pt>
                <c:pt idx="21250">
                  <c:v>21250</c:v>
                </c:pt>
                <c:pt idx="21251">
                  <c:v>21251</c:v>
                </c:pt>
                <c:pt idx="21252">
                  <c:v>21252</c:v>
                </c:pt>
                <c:pt idx="21253">
                  <c:v>21253</c:v>
                </c:pt>
                <c:pt idx="21254">
                  <c:v>21254</c:v>
                </c:pt>
                <c:pt idx="21255">
                  <c:v>21255</c:v>
                </c:pt>
                <c:pt idx="21256">
                  <c:v>21256</c:v>
                </c:pt>
                <c:pt idx="21257">
                  <c:v>21257</c:v>
                </c:pt>
                <c:pt idx="21258">
                  <c:v>21258</c:v>
                </c:pt>
                <c:pt idx="21259">
                  <c:v>21259</c:v>
                </c:pt>
                <c:pt idx="21260">
                  <c:v>21260</c:v>
                </c:pt>
                <c:pt idx="21261">
                  <c:v>21261</c:v>
                </c:pt>
                <c:pt idx="21262">
                  <c:v>21262</c:v>
                </c:pt>
                <c:pt idx="21263">
                  <c:v>21263</c:v>
                </c:pt>
                <c:pt idx="21264">
                  <c:v>21264</c:v>
                </c:pt>
                <c:pt idx="21265">
                  <c:v>21265</c:v>
                </c:pt>
                <c:pt idx="21266">
                  <c:v>21266</c:v>
                </c:pt>
                <c:pt idx="21267">
                  <c:v>21267</c:v>
                </c:pt>
                <c:pt idx="21268">
                  <c:v>21268</c:v>
                </c:pt>
                <c:pt idx="21269">
                  <c:v>21269</c:v>
                </c:pt>
                <c:pt idx="21270">
                  <c:v>21270</c:v>
                </c:pt>
                <c:pt idx="21271">
                  <c:v>21271</c:v>
                </c:pt>
                <c:pt idx="21272">
                  <c:v>21272</c:v>
                </c:pt>
                <c:pt idx="21273">
                  <c:v>21273</c:v>
                </c:pt>
                <c:pt idx="21274">
                  <c:v>21274</c:v>
                </c:pt>
                <c:pt idx="21275">
                  <c:v>21275</c:v>
                </c:pt>
                <c:pt idx="21276">
                  <c:v>21276</c:v>
                </c:pt>
                <c:pt idx="21277">
                  <c:v>21277</c:v>
                </c:pt>
                <c:pt idx="21278">
                  <c:v>21278</c:v>
                </c:pt>
                <c:pt idx="21279">
                  <c:v>21279</c:v>
                </c:pt>
                <c:pt idx="21280">
                  <c:v>21280</c:v>
                </c:pt>
                <c:pt idx="21281">
                  <c:v>21281</c:v>
                </c:pt>
                <c:pt idx="21282">
                  <c:v>21282</c:v>
                </c:pt>
                <c:pt idx="21283">
                  <c:v>21283</c:v>
                </c:pt>
                <c:pt idx="21284">
                  <c:v>21284</c:v>
                </c:pt>
                <c:pt idx="21285">
                  <c:v>21285</c:v>
                </c:pt>
                <c:pt idx="21286">
                  <c:v>21286</c:v>
                </c:pt>
                <c:pt idx="21287">
                  <c:v>21287</c:v>
                </c:pt>
                <c:pt idx="21288">
                  <c:v>21288</c:v>
                </c:pt>
                <c:pt idx="21289">
                  <c:v>21289</c:v>
                </c:pt>
                <c:pt idx="21290">
                  <c:v>21290</c:v>
                </c:pt>
                <c:pt idx="21291">
                  <c:v>21291</c:v>
                </c:pt>
                <c:pt idx="21292">
                  <c:v>21292</c:v>
                </c:pt>
                <c:pt idx="21293">
                  <c:v>21293</c:v>
                </c:pt>
                <c:pt idx="21294">
                  <c:v>21294</c:v>
                </c:pt>
                <c:pt idx="21295">
                  <c:v>21295</c:v>
                </c:pt>
                <c:pt idx="21296">
                  <c:v>21296</c:v>
                </c:pt>
                <c:pt idx="21297">
                  <c:v>21297</c:v>
                </c:pt>
                <c:pt idx="21298">
                  <c:v>21298</c:v>
                </c:pt>
                <c:pt idx="21299">
                  <c:v>21299</c:v>
                </c:pt>
                <c:pt idx="21300">
                  <c:v>21300</c:v>
                </c:pt>
                <c:pt idx="21301">
                  <c:v>21301</c:v>
                </c:pt>
                <c:pt idx="21302">
                  <c:v>21302</c:v>
                </c:pt>
                <c:pt idx="21303">
                  <c:v>21303</c:v>
                </c:pt>
                <c:pt idx="21304">
                  <c:v>21304</c:v>
                </c:pt>
                <c:pt idx="21305">
                  <c:v>21305</c:v>
                </c:pt>
                <c:pt idx="21306">
                  <c:v>21306</c:v>
                </c:pt>
                <c:pt idx="21307">
                  <c:v>21307</c:v>
                </c:pt>
                <c:pt idx="21308">
                  <c:v>21308</c:v>
                </c:pt>
                <c:pt idx="21309">
                  <c:v>21309</c:v>
                </c:pt>
                <c:pt idx="21310">
                  <c:v>21310</c:v>
                </c:pt>
                <c:pt idx="21311">
                  <c:v>21311</c:v>
                </c:pt>
                <c:pt idx="21312">
                  <c:v>21312</c:v>
                </c:pt>
                <c:pt idx="21313">
                  <c:v>21313</c:v>
                </c:pt>
                <c:pt idx="21314">
                  <c:v>21314</c:v>
                </c:pt>
                <c:pt idx="21315">
                  <c:v>21315</c:v>
                </c:pt>
                <c:pt idx="21316">
                  <c:v>21316</c:v>
                </c:pt>
                <c:pt idx="21317">
                  <c:v>21317</c:v>
                </c:pt>
                <c:pt idx="21318">
                  <c:v>21318</c:v>
                </c:pt>
                <c:pt idx="21319">
                  <c:v>21319</c:v>
                </c:pt>
                <c:pt idx="21320">
                  <c:v>21320</c:v>
                </c:pt>
                <c:pt idx="21321">
                  <c:v>21321</c:v>
                </c:pt>
                <c:pt idx="21322">
                  <c:v>21322</c:v>
                </c:pt>
                <c:pt idx="21323">
                  <c:v>21323</c:v>
                </c:pt>
                <c:pt idx="21324">
                  <c:v>21324</c:v>
                </c:pt>
                <c:pt idx="21325">
                  <c:v>21325</c:v>
                </c:pt>
                <c:pt idx="21326">
                  <c:v>21326</c:v>
                </c:pt>
                <c:pt idx="21327">
                  <c:v>21327</c:v>
                </c:pt>
                <c:pt idx="21328">
                  <c:v>21328</c:v>
                </c:pt>
                <c:pt idx="21329">
                  <c:v>21329</c:v>
                </c:pt>
                <c:pt idx="21330">
                  <c:v>21330</c:v>
                </c:pt>
                <c:pt idx="21331">
                  <c:v>21331</c:v>
                </c:pt>
                <c:pt idx="21332">
                  <c:v>21332</c:v>
                </c:pt>
                <c:pt idx="21333">
                  <c:v>21333</c:v>
                </c:pt>
                <c:pt idx="21334">
                  <c:v>21334</c:v>
                </c:pt>
                <c:pt idx="21335">
                  <c:v>21335</c:v>
                </c:pt>
                <c:pt idx="21336">
                  <c:v>21336</c:v>
                </c:pt>
                <c:pt idx="21337">
                  <c:v>21337</c:v>
                </c:pt>
                <c:pt idx="21338">
                  <c:v>21338</c:v>
                </c:pt>
                <c:pt idx="21339">
                  <c:v>21339</c:v>
                </c:pt>
                <c:pt idx="21340">
                  <c:v>21340</c:v>
                </c:pt>
                <c:pt idx="21341">
                  <c:v>21341</c:v>
                </c:pt>
                <c:pt idx="21342">
                  <c:v>21342</c:v>
                </c:pt>
                <c:pt idx="21343">
                  <c:v>21343</c:v>
                </c:pt>
                <c:pt idx="21344">
                  <c:v>21344</c:v>
                </c:pt>
                <c:pt idx="21345">
                  <c:v>21345</c:v>
                </c:pt>
                <c:pt idx="21346">
                  <c:v>21346</c:v>
                </c:pt>
                <c:pt idx="21347">
                  <c:v>21347</c:v>
                </c:pt>
                <c:pt idx="21348">
                  <c:v>21348</c:v>
                </c:pt>
                <c:pt idx="21349">
                  <c:v>21349</c:v>
                </c:pt>
                <c:pt idx="21350">
                  <c:v>21350</c:v>
                </c:pt>
                <c:pt idx="21351">
                  <c:v>21351</c:v>
                </c:pt>
                <c:pt idx="21352">
                  <c:v>21352</c:v>
                </c:pt>
                <c:pt idx="21353">
                  <c:v>21353</c:v>
                </c:pt>
                <c:pt idx="21354">
                  <c:v>21354</c:v>
                </c:pt>
                <c:pt idx="21355">
                  <c:v>21355</c:v>
                </c:pt>
                <c:pt idx="21356">
                  <c:v>21356</c:v>
                </c:pt>
                <c:pt idx="21357">
                  <c:v>21357</c:v>
                </c:pt>
                <c:pt idx="21358">
                  <c:v>21358</c:v>
                </c:pt>
                <c:pt idx="21359">
                  <c:v>21359</c:v>
                </c:pt>
                <c:pt idx="21360">
                  <c:v>21360</c:v>
                </c:pt>
                <c:pt idx="21361">
                  <c:v>21361</c:v>
                </c:pt>
                <c:pt idx="21362">
                  <c:v>21362</c:v>
                </c:pt>
                <c:pt idx="21363">
                  <c:v>21363</c:v>
                </c:pt>
                <c:pt idx="21364">
                  <c:v>21364</c:v>
                </c:pt>
                <c:pt idx="21365">
                  <c:v>21365</c:v>
                </c:pt>
                <c:pt idx="21366">
                  <c:v>21366</c:v>
                </c:pt>
                <c:pt idx="21367">
                  <c:v>21367</c:v>
                </c:pt>
                <c:pt idx="21368">
                  <c:v>21368</c:v>
                </c:pt>
                <c:pt idx="21369">
                  <c:v>21369</c:v>
                </c:pt>
                <c:pt idx="21370">
                  <c:v>21370</c:v>
                </c:pt>
                <c:pt idx="21371">
                  <c:v>21371</c:v>
                </c:pt>
                <c:pt idx="21372">
                  <c:v>21372</c:v>
                </c:pt>
                <c:pt idx="21373">
                  <c:v>21373</c:v>
                </c:pt>
                <c:pt idx="21374">
                  <c:v>21374</c:v>
                </c:pt>
                <c:pt idx="21375">
                  <c:v>21375</c:v>
                </c:pt>
                <c:pt idx="21376">
                  <c:v>21376</c:v>
                </c:pt>
                <c:pt idx="21377">
                  <c:v>21377</c:v>
                </c:pt>
                <c:pt idx="21378">
                  <c:v>21378</c:v>
                </c:pt>
                <c:pt idx="21379">
                  <c:v>21379</c:v>
                </c:pt>
                <c:pt idx="21380">
                  <c:v>21380</c:v>
                </c:pt>
                <c:pt idx="21381">
                  <c:v>21381</c:v>
                </c:pt>
                <c:pt idx="21382">
                  <c:v>21382</c:v>
                </c:pt>
                <c:pt idx="21383">
                  <c:v>21383</c:v>
                </c:pt>
                <c:pt idx="21384">
                  <c:v>21384</c:v>
                </c:pt>
                <c:pt idx="21385">
                  <c:v>21385</c:v>
                </c:pt>
                <c:pt idx="21386">
                  <c:v>21386</c:v>
                </c:pt>
                <c:pt idx="21387">
                  <c:v>21387</c:v>
                </c:pt>
                <c:pt idx="21388">
                  <c:v>21388</c:v>
                </c:pt>
                <c:pt idx="21389">
                  <c:v>21389</c:v>
                </c:pt>
                <c:pt idx="21390">
                  <c:v>21390</c:v>
                </c:pt>
                <c:pt idx="21391">
                  <c:v>21391</c:v>
                </c:pt>
                <c:pt idx="21392">
                  <c:v>21392</c:v>
                </c:pt>
                <c:pt idx="21393">
                  <c:v>21393</c:v>
                </c:pt>
                <c:pt idx="21394">
                  <c:v>21394</c:v>
                </c:pt>
                <c:pt idx="21395">
                  <c:v>21395</c:v>
                </c:pt>
                <c:pt idx="21396">
                  <c:v>21396</c:v>
                </c:pt>
                <c:pt idx="21397">
                  <c:v>21397</c:v>
                </c:pt>
                <c:pt idx="21398">
                  <c:v>21398</c:v>
                </c:pt>
                <c:pt idx="21399">
                  <c:v>21399</c:v>
                </c:pt>
                <c:pt idx="21400">
                  <c:v>21400</c:v>
                </c:pt>
                <c:pt idx="21401">
                  <c:v>21401</c:v>
                </c:pt>
                <c:pt idx="21402">
                  <c:v>21402</c:v>
                </c:pt>
                <c:pt idx="21403">
                  <c:v>21403</c:v>
                </c:pt>
                <c:pt idx="21404">
                  <c:v>21404</c:v>
                </c:pt>
                <c:pt idx="21405">
                  <c:v>21405</c:v>
                </c:pt>
                <c:pt idx="21406">
                  <c:v>21406</c:v>
                </c:pt>
                <c:pt idx="21407">
                  <c:v>21407</c:v>
                </c:pt>
                <c:pt idx="21408">
                  <c:v>21408</c:v>
                </c:pt>
                <c:pt idx="21409">
                  <c:v>21409</c:v>
                </c:pt>
                <c:pt idx="21410">
                  <c:v>21410</c:v>
                </c:pt>
                <c:pt idx="21411">
                  <c:v>21411</c:v>
                </c:pt>
                <c:pt idx="21412">
                  <c:v>21412</c:v>
                </c:pt>
                <c:pt idx="21413">
                  <c:v>21413</c:v>
                </c:pt>
                <c:pt idx="21414">
                  <c:v>21414</c:v>
                </c:pt>
                <c:pt idx="21415">
                  <c:v>21415</c:v>
                </c:pt>
                <c:pt idx="21416">
                  <c:v>21416</c:v>
                </c:pt>
                <c:pt idx="21417">
                  <c:v>21417</c:v>
                </c:pt>
                <c:pt idx="21418">
                  <c:v>21418</c:v>
                </c:pt>
                <c:pt idx="21419">
                  <c:v>21419</c:v>
                </c:pt>
                <c:pt idx="21420">
                  <c:v>21420</c:v>
                </c:pt>
                <c:pt idx="21421">
                  <c:v>21421</c:v>
                </c:pt>
                <c:pt idx="21422">
                  <c:v>21422</c:v>
                </c:pt>
                <c:pt idx="21423">
                  <c:v>21423</c:v>
                </c:pt>
                <c:pt idx="21424">
                  <c:v>21424</c:v>
                </c:pt>
                <c:pt idx="21425">
                  <c:v>21425</c:v>
                </c:pt>
                <c:pt idx="21426">
                  <c:v>21426</c:v>
                </c:pt>
                <c:pt idx="21427">
                  <c:v>21427</c:v>
                </c:pt>
                <c:pt idx="21428">
                  <c:v>21428</c:v>
                </c:pt>
                <c:pt idx="21429">
                  <c:v>21429</c:v>
                </c:pt>
                <c:pt idx="21430">
                  <c:v>21430</c:v>
                </c:pt>
                <c:pt idx="21431">
                  <c:v>21431</c:v>
                </c:pt>
                <c:pt idx="21432">
                  <c:v>21432</c:v>
                </c:pt>
                <c:pt idx="21433">
                  <c:v>21433</c:v>
                </c:pt>
                <c:pt idx="21434">
                  <c:v>21434</c:v>
                </c:pt>
                <c:pt idx="21435">
                  <c:v>21435</c:v>
                </c:pt>
                <c:pt idx="21436">
                  <c:v>21436</c:v>
                </c:pt>
                <c:pt idx="21437">
                  <c:v>21437</c:v>
                </c:pt>
                <c:pt idx="21438">
                  <c:v>21438</c:v>
                </c:pt>
                <c:pt idx="21439">
                  <c:v>21439</c:v>
                </c:pt>
                <c:pt idx="21440">
                  <c:v>21440</c:v>
                </c:pt>
                <c:pt idx="21441">
                  <c:v>21441</c:v>
                </c:pt>
                <c:pt idx="21442">
                  <c:v>21442</c:v>
                </c:pt>
                <c:pt idx="21443">
                  <c:v>21443</c:v>
                </c:pt>
                <c:pt idx="21444">
                  <c:v>21444</c:v>
                </c:pt>
                <c:pt idx="21445">
                  <c:v>21445</c:v>
                </c:pt>
                <c:pt idx="21446">
                  <c:v>21446</c:v>
                </c:pt>
                <c:pt idx="21447">
                  <c:v>21447</c:v>
                </c:pt>
                <c:pt idx="21448">
                  <c:v>21448</c:v>
                </c:pt>
                <c:pt idx="21449">
                  <c:v>21449</c:v>
                </c:pt>
                <c:pt idx="21450">
                  <c:v>21450</c:v>
                </c:pt>
                <c:pt idx="21451">
                  <c:v>21451</c:v>
                </c:pt>
                <c:pt idx="21452">
                  <c:v>21452</c:v>
                </c:pt>
                <c:pt idx="21453">
                  <c:v>21453</c:v>
                </c:pt>
                <c:pt idx="21454">
                  <c:v>21454</c:v>
                </c:pt>
                <c:pt idx="21455">
                  <c:v>21455</c:v>
                </c:pt>
                <c:pt idx="21456">
                  <c:v>21456</c:v>
                </c:pt>
                <c:pt idx="21457">
                  <c:v>21457</c:v>
                </c:pt>
                <c:pt idx="21458">
                  <c:v>21458</c:v>
                </c:pt>
                <c:pt idx="21459">
                  <c:v>21459</c:v>
                </c:pt>
                <c:pt idx="21460">
                  <c:v>21460</c:v>
                </c:pt>
                <c:pt idx="21461">
                  <c:v>21461</c:v>
                </c:pt>
                <c:pt idx="21462">
                  <c:v>21462</c:v>
                </c:pt>
                <c:pt idx="21463">
                  <c:v>21463</c:v>
                </c:pt>
                <c:pt idx="21464">
                  <c:v>21464</c:v>
                </c:pt>
                <c:pt idx="21465">
                  <c:v>21465</c:v>
                </c:pt>
                <c:pt idx="21466">
                  <c:v>21466</c:v>
                </c:pt>
                <c:pt idx="21467">
                  <c:v>21467</c:v>
                </c:pt>
                <c:pt idx="21468">
                  <c:v>21468</c:v>
                </c:pt>
                <c:pt idx="21469">
                  <c:v>21469</c:v>
                </c:pt>
                <c:pt idx="21470">
                  <c:v>21470</c:v>
                </c:pt>
                <c:pt idx="21471">
                  <c:v>21471</c:v>
                </c:pt>
                <c:pt idx="21472">
                  <c:v>21472</c:v>
                </c:pt>
                <c:pt idx="21473">
                  <c:v>21473</c:v>
                </c:pt>
                <c:pt idx="21474">
                  <c:v>21474</c:v>
                </c:pt>
                <c:pt idx="21475">
                  <c:v>21475</c:v>
                </c:pt>
                <c:pt idx="21476">
                  <c:v>21476</c:v>
                </c:pt>
                <c:pt idx="21477">
                  <c:v>21477</c:v>
                </c:pt>
                <c:pt idx="21478">
                  <c:v>21478</c:v>
                </c:pt>
                <c:pt idx="21479">
                  <c:v>21479</c:v>
                </c:pt>
                <c:pt idx="21480">
                  <c:v>21480</c:v>
                </c:pt>
                <c:pt idx="21481">
                  <c:v>21481</c:v>
                </c:pt>
                <c:pt idx="21482">
                  <c:v>21482</c:v>
                </c:pt>
                <c:pt idx="21483">
                  <c:v>21483</c:v>
                </c:pt>
                <c:pt idx="21484">
                  <c:v>21484</c:v>
                </c:pt>
                <c:pt idx="21485">
                  <c:v>21485</c:v>
                </c:pt>
                <c:pt idx="21486">
                  <c:v>21486</c:v>
                </c:pt>
                <c:pt idx="21487">
                  <c:v>21487</c:v>
                </c:pt>
                <c:pt idx="21488">
                  <c:v>21488</c:v>
                </c:pt>
                <c:pt idx="21489">
                  <c:v>21489</c:v>
                </c:pt>
                <c:pt idx="21490">
                  <c:v>21490</c:v>
                </c:pt>
                <c:pt idx="21491">
                  <c:v>21491</c:v>
                </c:pt>
                <c:pt idx="21492">
                  <c:v>21492</c:v>
                </c:pt>
                <c:pt idx="21493">
                  <c:v>21493</c:v>
                </c:pt>
                <c:pt idx="21494">
                  <c:v>21494</c:v>
                </c:pt>
                <c:pt idx="21495">
                  <c:v>21495</c:v>
                </c:pt>
                <c:pt idx="21496">
                  <c:v>21496</c:v>
                </c:pt>
                <c:pt idx="21497">
                  <c:v>21497</c:v>
                </c:pt>
                <c:pt idx="21498">
                  <c:v>21498</c:v>
                </c:pt>
                <c:pt idx="21499">
                  <c:v>21499</c:v>
                </c:pt>
                <c:pt idx="21500">
                  <c:v>21500</c:v>
                </c:pt>
                <c:pt idx="21501">
                  <c:v>21501</c:v>
                </c:pt>
                <c:pt idx="21502">
                  <c:v>21502</c:v>
                </c:pt>
                <c:pt idx="21503">
                  <c:v>21503</c:v>
                </c:pt>
                <c:pt idx="21504">
                  <c:v>21504</c:v>
                </c:pt>
                <c:pt idx="21505">
                  <c:v>21505</c:v>
                </c:pt>
                <c:pt idx="21506">
                  <c:v>21506</c:v>
                </c:pt>
                <c:pt idx="21507">
                  <c:v>21507</c:v>
                </c:pt>
                <c:pt idx="21508">
                  <c:v>21508</c:v>
                </c:pt>
                <c:pt idx="21509">
                  <c:v>21509</c:v>
                </c:pt>
                <c:pt idx="21510">
                  <c:v>21510</c:v>
                </c:pt>
                <c:pt idx="21511">
                  <c:v>21511</c:v>
                </c:pt>
                <c:pt idx="21512">
                  <c:v>21512</c:v>
                </c:pt>
                <c:pt idx="21513">
                  <c:v>21513</c:v>
                </c:pt>
                <c:pt idx="21514">
                  <c:v>21514</c:v>
                </c:pt>
                <c:pt idx="21515">
                  <c:v>21515</c:v>
                </c:pt>
                <c:pt idx="21516">
                  <c:v>21516</c:v>
                </c:pt>
                <c:pt idx="21517">
                  <c:v>21517</c:v>
                </c:pt>
                <c:pt idx="21518">
                  <c:v>21518</c:v>
                </c:pt>
                <c:pt idx="21519">
                  <c:v>21519</c:v>
                </c:pt>
                <c:pt idx="21520">
                  <c:v>21520</c:v>
                </c:pt>
                <c:pt idx="21521">
                  <c:v>21521</c:v>
                </c:pt>
                <c:pt idx="21522">
                  <c:v>21522</c:v>
                </c:pt>
                <c:pt idx="21523">
                  <c:v>21523</c:v>
                </c:pt>
                <c:pt idx="21524">
                  <c:v>21524</c:v>
                </c:pt>
                <c:pt idx="21525">
                  <c:v>21525</c:v>
                </c:pt>
                <c:pt idx="21526">
                  <c:v>21526</c:v>
                </c:pt>
                <c:pt idx="21527">
                  <c:v>21527</c:v>
                </c:pt>
                <c:pt idx="21528">
                  <c:v>21528</c:v>
                </c:pt>
                <c:pt idx="21529">
                  <c:v>21529</c:v>
                </c:pt>
                <c:pt idx="21530">
                  <c:v>21530</c:v>
                </c:pt>
                <c:pt idx="21531">
                  <c:v>21531</c:v>
                </c:pt>
                <c:pt idx="21532">
                  <c:v>21532</c:v>
                </c:pt>
                <c:pt idx="21533">
                  <c:v>21533</c:v>
                </c:pt>
                <c:pt idx="21534">
                  <c:v>21534</c:v>
                </c:pt>
                <c:pt idx="21535">
                  <c:v>21535</c:v>
                </c:pt>
                <c:pt idx="21536">
                  <c:v>21536</c:v>
                </c:pt>
                <c:pt idx="21537">
                  <c:v>21537</c:v>
                </c:pt>
                <c:pt idx="21538">
                  <c:v>21538</c:v>
                </c:pt>
                <c:pt idx="21539">
                  <c:v>21539</c:v>
                </c:pt>
                <c:pt idx="21540">
                  <c:v>21540</c:v>
                </c:pt>
                <c:pt idx="21541">
                  <c:v>21541</c:v>
                </c:pt>
                <c:pt idx="21542">
                  <c:v>21542</c:v>
                </c:pt>
                <c:pt idx="21543">
                  <c:v>21543</c:v>
                </c:pt>
                <c:pt idx="21544">
                  <c:v>21544</c:v>
                </c:pt>
                <c:pt idx="21545">
                  <c:v>21545</c:v>
                </c:pt>
                <c:pt idx="21546">
                  <c:v>21546</c:v>
                </c:pt>
                <c:pt idx="21547">
                  <c:v>21547</c:v>
                </c:pt>
                <c:pt idx="21548">
                  <c:v>21548</c:v>
                </c:pt>
                <c:pt idx="21549">
                  <c:v>21549</c:v>
                </c:pt>
                <c:pt idx="21550">
                  <c:v>21550</c:v>
                </c:pt>
                <c:pt idx="21551">
                  <c:v>21551</c:v>
                </c:pt>
                <c:pt idx="21552">
                  <c:v>21552</c:v>
                </c:pt>
                <c:pt idx="21553">
                  <c:v>21553</c:v>
                </c:pt>
                <c:pt idx="21554">
                  <c:v>21554</c:v>
                </c:pt>
                <c:pt idx="21555">
                  <c:v>21555</c:v>
                </c:pt>
                <c:pt idx="21556">
                  <c:v>21556</c:v>
                </c:pt>
                <c:pt idx="21557">
                  <c:v>21557</c:v>
                </c:pt>
                <c:pt idx="21558">
                  <c:v>21558</c:v>
                </c:pt>
                <c:pt idx="21559">
                  <c:v>21559</c:v>
                </c:pt>
                <c:pt idx="21560">
                  <c:v>21560</c:v>
                </c:pt>
                <c:pt idx="21561">
                  <c:v>21561</c:v>
                </c:pt>
                <c:pt idx="21562">
                  <c:v>21562</c:v>
                </c:pt>
                <c:pt idx="21563">
                  <c:v>21563</c:v>
                </c:pt>
                <c:pt idx="21564">
                  <c:v>21564</c:v>
                </c:pt>
                <c:pt idx="21565">
                  <c:v>21565</c:v>
                </c:pt>
                <c:pt idx="21566">
                  <c:v>21566</c:v>
                </c:pt>
                <c:pt idx="21567">
                  <c:v>21567</c:v>
                </c:pt>
                <c:pt idx="21568">
                  <c:v>21568</c:v>
                </c:pt>
                <c:pt idx="21569">
                  <c:v>21569</c:v>
                </c:pt>
                <c:pt idx="21570">
                  <c:v>21570</c:v>
                </c:pt>
                <c:pt idx="21571">
                  <c:v>21571</c:v>
                </c:pt>
                <c:pt idx="21572">
                  <c:v>21572</c:v>
                </c:pt>
                <c:pt idx="21573">
                  <c:v>21573</c:v>
                </c:pt>
                <c:pt idx="21574">
                  <c:v>21574</c:v>
                </c:pt>
                <c:pt idx="21575">
                  <c:v>21575</c:v>
                </c:pt>
                <c:pt idx="21576">
                  <c:v>21576</c:v>
                </c:pt>
                <c:pt idx="21577">
                  <c:v>21577</c:v>
                </c:pt>
                <c:pt idx="21578">
                  <c:v>21578</c:v>
                </c:pt>
                <c:pt idx="21579">
                  <c:v>21579</c:v>
                </c:pt>
                <c:pt idx="21580">
                  <c:v>21580</c:v>
                </c:pt>
                <c:pt idx="21581">
                  <c:v>21581</c:v>
                </c:pt>
                <c:pt idx="21582">
                  <c:v>21582</c:v>
                </c:pt>
                <c:pt idx="21583">
                  <c:v>21583</c:v>
                </c:pt>
                <c:pt idx="21584">
                  <c:v>21584</c:v>
                </c:pt>
                <c:pt idx="21585">
                  <c:v>21585</c:v>
                </c:pt>
                <c:pt idx="21586">
                  <c:v>21586</c:v>
                </c:pt>
                <c:pt idx="21587">
                  <c:v>21587</c:v>
                </c:pt>
                <c:pt idx="21588">
                  <c:v>21588</c:v>
                </c:pt>
                <c:pt idx="21589">
                  <c:v>21589</c:v>
                </c:pt>
                <c:pt idx="21590">
                  <c:v>21590</c:v>
                </c:pt>
                <c:pt idx="21591">
                  <c:v>21591</c:v>
                </c:pt>
                <c:pt idx="21592">
                  <c:v>21592</c:v>
                </c:pt>
                <c:pt idx="21593">
                  <c:v>21593</c:v>
                </c:pt>
                <c:pt idx="21594">
                  <c:v>21594</c:v>
                </c:pt>
                <c:pt idx="21595">
                  <c:v>21595</c:v>
                </c:pt>
                <c:pt idx="21596">
                  <c:v>21596</c:v>
                </c:pt>
                <c:pt idx="21597">
                  <c:v>21597</c:v>
                </c:pt>
                <c:pt idx="21598">
                  <c:v>21598</c:v>
                </c:pt>
                <c:pt idx="21599">
                  <c:v>21599</c:v>
                </c:pt>
                <c:pt idx="21600">
                  <c:v>21600</c:v>
                </c:pt>
                <c:pt idx="21601">
                  <c:v>21601</c:v>
                </c:pt>
                <c:pt idx="21602">
                  <c:v>21602</c:v>
                </c:pt>
                <c:pt idx="21603">
                  <c:v>21603</c:v>
                </c:pt>
                <c:pt idx="21604">
                  <c:v>21604</c:v>
                </c:pt>
                <c:pt idx="21605">
                  <c:v>21605</c:v>
                </c:pt>
                <c:pt idx="21606">
                  <c:v>21606</c:v>
                </c:pt>
                <c:pt idx="21607">
                  <c:v>21607</c:v>
                </c:pt>
                <c:pt idx="21608">
                  <c:v>21608</c:v>
                </c:pt>
                <c:pt idx="21609">
                  <c:v>21609</c:v>
                </c:pt>
                <c:pt idx="21610">
                  <c:v>21610</c:v>
                </c:pt>
                <c:pt idx="21611">
                  <c:v>21611</c:v>
                </c:pt>
                <c:pt idx="21612">
                  <c:v>21612</c:v>
                </c:pt>
                <c:pt idx="21613">
                  <c:v>21613</c:v>
                </c:pt>
                <c:pt idx="21614">
                  <c:v>21614</c:v>
                </c:pt>
                <c:pt idx="21615">
                  <c:v>21615</c:v>
                </c:pt>
                <c:pt idx="21616">
                  <c:v>21616</c:v>
                </c:pt>
                <c:pt idx="21617">
                  <c:v>21617</c:v>
                </c:pt>
                <c:pt idx="21618">
                  <c:v>21618</c:v>
                </c:pt>
                <c:pt idx="21619">
                  <c:v>21619</c:v>
                </c:pt>
                <c:pt idx="21620">
                  <c:v>21620</c:v>
                </c:pt>
                <c:pt idx="21621">
                  <c:v>21621</c:v>
                </c:pt>
                <c:pt idx="21622">
                  <c:v>21622</c:v>
                </c:pt>
                <c:pt idx="21623">
                  <c:v>21623</c:v>
                </c:pt>
                <c:pt idx="21624">
                  <c:v>21624</c:v>
                </c:pt>
                <c:pt idx="21625">
                  <c:v>21625</c:v>
                </c:pt>
                <c:pt idx="21626">
                  <c:v>21626</c:v>
                </c:pt>
                <c:pt idx="21627">
                  <c:v>21627</c:v>
                </c:pt>
                <c:pt idx="21628">
                  <c:v>21628</c:v>
                </c:pt>
                <c:pt idx="21629">
                  <c:v>21629</c:v>
                </c:pt>
                <c:pt idx="21630">
                  <c:v>21630</c:v>
                </c:pt>
                <c:pt idx="21631">
                  <c:v>21631</c:v>
                </c:pt>
                <c:pt idx="21632">
                  <c:v>21632</c:v>
                </c:pt>
                <c:pt idx="21633">
                  <c:v>21633</c:v>
                </c:pt>
                <c:pt idx="21634">
                  <c:v>21634</c:v>
                </c:pt>
                <c:pt idx="21635">
                  <c:v>21635</c:v>
                </c:pt>
                <c:pt idx="21636">
                  <c:v>21636</c:v>
                </c:pt>
                <c:pt idx="21637">
                  <c:v>21637</c:v>
                </c:pt>
                <c:pt idx="21638">
                  <c:v>21638</c:v>
                </c:pt>
                <c:pt idx="21639">
                  <c:v>21639</c:v>
                </c:pt>
                <c:pt idx="21640">
                  <c:v>21640</c:v>
                </c:pt>
                <c:pt idx="21641">
                  <c:v>21641</c:v>
                </c:pt>
                <c:pt idx="21642">
                  <c:v>21642</c:v>
                </c:pt>
                <c:pt idx="21643">
                  <c:v>21643</c:v>
                </c:pt>
                <c:pt idx="21644">
                  <c:v>21644</c:v>
                </c:pt>
                <c:pt idx="21645">
                  <c:v>21645</c:v>
                </c:pt>
                <c:pt idx="21646">
                  <c:v>21646</c:v>
                </c:pt>
                <c:pt idx="21647">
                  <c:v>21647</c:v>
                </c:pt>
                <c:pt idx="21648">
                  <c:v>21648</c:v>
                </c:pt>
                <c:pt idx="21649">
                  <c:v>21649</c:v>
                </c:pt>
                <c:pt idx="21650">
                  <c:v>21650</c:v>
                </c:pt>
                <c:pt idx="21651">
                  <c:v>21651</c:v>
                </c:pt>
                <c:pt idx="21652">
                  <c:v>21652</c:v>
                </c:pt>
                <c:pt idx="21653">
                  <c:v>21653</c:v>
                </c:pt>
                <c:pt idx="21654">
                  <c:v>21654</c:v>
                </c:pt>
                <c:pt idx="21655">
                  <c:v>21655</c:v>
                </c:pt>
                <c:pt idx="21656">
                  <c:v>21656</c:v>
                </c:pt>
                <c:pt idx="21657">
                  <c:v>21657</c:v>
                </c:pt>
                <c:pt idx="21658">
                  <c:v>21658</c:v>
                </c:pt>
                <c:pt idx="21659">
                  <c:v>21659</c:v>
                </c:pt>
                <c:pt idx="21660">
                  <c:v>21660</c:v>
                </c:pt>
                <c:pt idx="21661">
                  <c:v>21661</c:v>
                </c:pt>
                <c:pt idx="21662">
                  <c:v>21662</c:v>
                </c:pt>
                <c:pt idx="21663">
                  <c:v>21663</c:v>
                </c:pt>
                <c:pt idx="21664">
                  <c:v>21664</c:v>
                </c:pt>
                <c:pt idx="21665">
                  <c:v>21665</c:v>
                </c:pt>
                <c:pt idx="21666">
                  <c:v>21666</c:v>
                </c:pt>
                <c:pt idx="21667">
                  <c:v>21667</c:v>
                </c:pt>
                <c:pt idx="21668">
                  <c:v>21668</c:v>
                </c:pt>
                <c:pt idx="21669">
                  <c:v>21669</c:v>
                </c:pt>
                <c:pt idx="21670">
                  <c:v>21670</c:v>
                </c:pt>
                <c:pt idx="21671">
                  <c:v>21671</c:v>
                </c:pt>
                <c:pt idx="21672">
                  <c:v>21672</c:v>
                </c:pt>
                <c:pt idx="21673">
                  <c:v>21673</c:v>
                </c:pt>
                <c:pt idx="21674">
                  <c:v>21674</c:v>
                </c:pt>
                <c:pt idx="21675">
                  <c:v>21675</c:v>
                </c:pt>
                <c:pt idx="21676">
                  <c:v>21676</c:v>
                </c:pt>
                <c:pt idx="21677">
                  <c:v>21677</c:v>
                </c:pt>
                <c:pt idx="21678">
                  <c:v>21678</c:v>
                </c:pt>
                <c:pt idx="21679">
                  <c:v>21679</c:v>
                </c:pt>
                <c:pt idx="21680">
                  <c:v>21680</c:v>
                </c:pt>
                <c:pt idx="21681">
                  <c:v>21681</c:v>
                </c:pt>
                <c:pt idx="21682">
                  <c:v>21682</c:v>
                </c:pt>
                <c:pt idx="21683">
                  <c:v>21683</c:v>
                </c:pt>
                <c:pt idx="21684">
                  <c:v>21684</c:v>
                </c:pt>
                <c:pt idx="21685">
                  <c:v>21685</c:v>
                </c:pt>
                <c:pt idx="21686">
                  <c:v>21686</c:v>
                </c:pt>
                <c:pt idx="21687">
                  <c:v>21687</c:v>
                </c:pt>
                <c:pt idx="21688">
                  <c:v>21688</c:v>
                </c:pt>
                <c:pt idx="21689">
                  <c:v>21689</c:v>
                </c:pt>
                <c:pt idx="21690">
                  <c:v>21690</c:v>
                </c:pt>
                <c:pt idx="21691">
                  <c:v>21691</c:v>
                </c:pt>
                <c:pt idx="21692">
                  <c:v>21692</c:v>
                </c:pt>
                <c:pt idx="21693">
                  <c:v>21693</c:v>
                </c:pt>
                <c:pt idx="21694">
                  <c:v>21694</c:v>
                </c:pt>
                <c:pt idx="21695">
                  <c:v>21695</c:v>
                </c:pt>
                <c:pt idx="21696">
                  <c:v>21696</c:v>
                </c:pt>
                <c:pt idx="21697">
                  <c:v>21697</c:v>
                </c:pt>
                <c:pt idx="21698">
                  <c:v>21698</c:v>
                </c:pt>
                <c:pt idx="21699">
                  <c:v>21699</c:v>
                </c:pt>
                <c:pt idx="21700">
                  <c:v>21700</c:v>
                </c:pt>
                <c:pt idx="21701">
                  <c:v>21701</c:v>
                </c:pt>
                <c:pt idx="21702">
                  <c:v>21702</c:v>
                </c:pt>
                <c:pt idx="21703">
                  <c:v>21703</c:v>
                </c:pt>
                <c:pt idx="21704">
                  <c:v>21704</c:v>
                </c:pt>
                <c:pt idx="21705">
                  <c:v>21705</c:v>
                </c:pt>
                <c:pt idx="21706">
                  <c:v>21706</c:v>
                </c:pt>
                <c:pt idx="21707">
                  <c:v>21707</c:v>
                </c:pt>
                <c:pt idx="21708">
                  <c:v>21708</c:v>
                </c:pt>
                <c:pt idx="21709">
                  <c:v>21709</c:v>
                </c:pt>
                <c:pt idx="21710">
                  <c:v>21710</c:v>
                </c:pt>
                <c:pt idx="21711">
                  <c:v>21711</c:v>
                </c:pt>
                <c:pt idx="21712">
                  <c:v>21712</c:v>
                </c:pt>
                <c:pt idx="21713">
                  <c:v>21713</c:v>
                </c:pt>
                <c:pt idx="21714">
                  <c:v>21714</c:v>
                </c:pt>
                <c:pt idx="21715">
                  <c:v>21715</c:v>
                </c:pt>
                <c:pt idx="21716">
                  <c:v>21716</c:v>
                </c:pt>
                <c:pt idx="21717">
                  <c:v>21717</c:v>
                </c:pt>
                <c:pt idx="21718">
                  <c:v>21718</c:v>
                </c:pt>
                <c:pt idx="21719">
                  <c:v>21719</c:v>
                </c:pt>
                <c:pt idx="21720">
                  <c:v>21720</c:v>
                </c:pt>
                <c:pt idx="21721">
                  <c:v>21721</c:v>
                </c:pt>
                <c:pt idx="21722">
                  <c:v>21722</c:v>
                </c:pt>
                <c:pt idx="21723">
                  <c:v>21723</c:v>
                </c:pt>
                <c:pt idx="21724">
                  <c:v>21724</c:v>
                </c:pt>
                <c:pt idx="21725">
                  <c:v>21725</c:v>
                </c:pt>
                <c:pt idx="21726">
                  <c:v>21726</c:v>
                </c:pt>
                <c:pt idx="21727">
                  <c:v>21727</c:v>
                </c:pt>
                <c:pt idx="21728">
                  <c:v>21728</c:v>
                </c:pt>
                <c:pt idx="21729">
                  <c:v>21729</c:v>
                </c:pt>
                <c:pt idx="21730">
                  <c:v>21730</c:v>
                </c:pt>
                <c:pt idx="21731">
                  <c:v>21731</c:v>
                </c:pt>
                <c:pt idx="21732">
                  <c:v>21732</c:v>
                </c:pt>
                <c:pt idx="21733">
                  <c:v>21733</c:v>
                </c:pt>
                <c:pt idx="21734">
                  <c:v>21734</c:v>
                </c:pt>
                <c:pt idx="21735">
                  <c:v>21735</c:v>
                </c:pt>
                <c:pt idx="21736">
                  <c:v>21736</c:v>
                </c:pt>
                <c:pt idx="21737">
                  <c:v>21737</c:v>
                </c:pt>
                <c:pt idx="21738">
                  <c:v>21738</c:v>
                </c:pt>
                <c:pt idx="21739">
                  <c:v>21739</c:v>
                </c:pt>
                <c:pt idx="21740">
                  <c:v>21740</c:v>
                </c:pt>
                <c:pt idx="21741">
                  <c:v>21741</c:v>
                </c:pt>
                <c:pt idx="21742">
                  <c:v>21742</c:v>
                </c:pt>
                <c:pt idx="21743">
                  <c:v>21743</c:v>
                </c:pt>
                <c:pt idx="21744">
                  <c:v>21744</c:v>
                </c:pt>
                <c:pt idx="21745">
                  <c:v>21745</c:v>
                </c:pt>
                <c:pt idx="21746">
                  <c:v>21746</c:v>
                </c:pt>
                <c:pt idx="21747">
                  <c:v>21747</c:v>
                </c:pt>
                <c:pt idx="21748">
                  <c:v>21748</c:v>
                </c:pt>
                <c:pt idx="21749">
                  <c:v>21749</c:v>
                </c:pt>
                <c:pt idx="21750">
                  <c:v>21750</c:v>
                </c:pt>
                <c:pt idx="21751">
                  <c:v>21751</c:v>
                </c:pt>
                <c:pt idx="21752">
                  <c:v>21752</c:v>
                </c:pt>
                <c:pt idx="21753">
                  <c:v>21753</c:v>
                </c:pt>
                <c:pt idx="21754">
                  <c:v>21754</c:v>
                </c:pt>
                <c:pt idx="21755">
                  <c:v>21755</c:v>
                </c:pt>
                <c:pt idx="21756">
                  <c:v>21756</c:v>
                </c:pt>
                <c:pt idx="21757">
                  <c:v>21757</c:v>
                </c:pt>
                <c:pt idx="21758">
                  <c:v>21758</c:v>
                </c:pt>
                <c:pt idx="21759">
                  <c:v>21759</c:v>
                </c:pt>
                <c:pt idx="21760">
                  <c:v>21760</c:v>
                </c:pt>
                <c:pt idx="21761">
                  <c:v>21761</c:v>
                </c:pt>
                <c:pt idx="21762">
                  <c:v>21762</c:v>
                </c:pt>
                <c:pt idx="21763">
                  <c:v>21763</c:v>
                </c:pt>
                <c:pt idx="21764">
                  <c:v>21764</c:v>
                </c:pt>
                <c:pt idx="21765">
                  <c:v>21765</c:v>
                </c:pt>
                <c:pt idx="21766">
                  <c:v>21766</c:v>
                </c:pt>
                <c:pt idx="21767">
                  <c:v>21767</c:v>
                </c:pt>
                <c:pt idx="21768">
                  <c:v>21768</c:v>
                </c:pt>
                <c:pt idx="21769">
                  <c:v>21769</c:v>
                </c:pt>
                <c:pt idx="21770">
                  <c:v>21770</c:v>
                </c:pt>
                <c:pt idx="21771">
                  <c:v>21771</c:v>
                </c:pt>
                <c:pt idx="21772">
                  <c:v>21772</c:v>
                </c:pt>
                <c:pt idx="21773">
                  <c:v>21773</c:v>
                </c:pt>
                <c:pt idx="21774">
                  <c:v>21774</c:v>
                </c:pt>
                <c:pt idx="21775">
                  <c:v>21775</c:v>
                </c:pt>
                <c:pt idx="21776">
                  <c:v>21776</c:v>
                </c:pt>
                <c:pt idx="21777">
                  <c:v>21777</c:v>
                </c:pt>
                <c:pt idx="21778">
                  <c:v>21778</c:v>
                </c:pt>
                <c:pt idx="21779">
                  <c:v>21779</c:v>
                </c:pt>
                <c:pt idx="21780">
                  <c:v>21780</c:v>
                </c:pt>
                <c:pt idx="21781">
                  <c:v>21781</c:v>
                </c:pt>
                <c:pt idx="21782">
                  <c:v>21782</c:v>
                </c:pt>
                <c:pt idx="21783">
                  <c:v>21783</c:v>
                </c:pt>
                <c:pt idx="21784">
                  <c:v>21784</c:v>
                </c:pt>
                <c:pt idx="21785">
                  <c:v>21785</c:v>
                </c:pt>
                <c:pt idx="21786">
                  <c:v>21786</c:v>
                </c:pt>
                <c:pt idx="21787">
                  <c:v>21787</c:v>
                </c:pt>
                <c:pt idx="21788">
                  <c:v>21788</c:v>
                </c:pt>
                <c:pt idx="21789">
                  <c:v>21789</c:v>
                </c:pt>
                <c:pt idx="21790">
                  <c:v>21790</c:v>
                </c:pt>
                <c:pt idx="21791">
                  <c:v>21791</c:v>
                </c:pt>
                <c:pt idx="21792">
                  <c:v>21792</c:v>
                </c:pt>
                <c:pt idx="21793">
                  <c:v>21793</c:v>
                </c:pt>
                <c:pt idx="21794">
                  <c:v>21794</c:v>
                </c:pt>
                <c:pt idx="21795">
                  <c:v>21795</c:v>
                </c:pt>
                <c:pt idx="21796">
                  <c:v>21796</c:v>
                </c:pt>
                <c:pt idx="21797">
                  <c:v>21797</c:v>
                </c:pt>
                <c:pt idx="21798">
                  <c:v>21798</c:v>
                </c:pt>
                <c:pt idx="21799">
                  <c:v>21799</c:v>
                </c:pt>
                <c:pt idx="21800">
                  <c:v>21800</c:v>
                </c:pt>
                <c:pt idx="21801">
                  <c:v>21801</c:v>
                </c:pt>
                <c:pt idx="21802">
                  <c:v>21802</c:v>
                </c:pt>
                <c:pt idx="21803">
                  <c:v>21803</c:v>
                </c:pt>
                <c:pt idx="21804">
                  <c:v>21804</c:v>
                </c:pt>
                <c:pt idx="21805">
                  <c:v>21805</c:v>
                </c:pt>
                <c:pt idx="21806">
                  <c:v>21806</c:v>
                </c:pt>
                <c:pt idx="21807">
                  <c:v>21807</c:v>
                </c:pt>
                <c:pt idx="21808">
                  <c:v>21808</c:v>
                </c:pt>
                <c:pt idx="21809">
                  <c:v>21809</c:v>
                </c:pt>
                <c:pt idx="21810">
                  <c:v>21810</c:v>
                </c:pt>
                <c:pt idx="21811">
                  <c:v>21811</c:v>
                </c:pt>
                <c:pt idx="21812">
                  <c:v>21812</c:v>
                </c:pt>
                <c:pt idx="21813">
                  <c:v>21813</c:v>
                </c:pt>
                <c:pt idx="21814">
                  <c:v>21814</c:v>
                </c:pt>
                <c:pt idx="21815">
                  <c:v>21815</c:v>
                </c:pt>
                <c:pt idx="21816">
                  <c:v>21816</c:v>
                </c:pt>
                <c:pt idx="21817">
                  <c:v>21817</c:v>
                </c:pt>
                <c:pt idx="21818">
                  <c:v>21818</c:v>
                </c:pt>
                <c:pt idx="21819">
                  <c:v>21819</c:v>
                </c:pt>
                <c:pt idx="21820">
                  <c:v>21820</c:v>
                </c:pt>
                <c:pt idx="21821">
                  <c:v>21821</c:v>
                </c:pt>
                <c:pt idx="21822">
                  <c:v>21822</c:v>
                </c:pt>
                <c:pt idx="21823">
                  <c:v>21823</c:v>
                </c:pt>
                <c:pt idx="21824">
                  <c:v>21824</c:v>
                </c:pt>
                <c:pt idx="21825">
                  <c:v>21825</c:v>
                </c:pt>
                <c:pt idx="21826">
                  <c:v>21826</c:v>
                </c:pt>
                <c:pt idx="21827">
                  <c:v>21827</c:v>
                </c:pt>
                <c:pt idx="21828">
                  <c:v>21828</c:v>
                </c:pt>
                <c:pt idx="21829">
                  <c:v>21829</c:v>
                </c:pt>
                <c:pt idx="21830">
                  <c:v>21830</c:v>
                </c:pt>
                <c:pt idx="21831">
                  <c:v>21831</c:v>
                </c:pt>
                <c:pt idx="21832">
                  <c:v>21832</c:v>
                </c:pt>
                <c:pt idx="21833">
                  <c:v>21833</c:v>
                </c:pt>
                <c:pt idx="21834">
                  <c:v>21834</c:v>
                </c:pt>
                <c:pt idx="21835">
                  <c:v>21835</c:v>
                </c:pt>
                <c:pt idx="21836">
                  <c:v>21836</c:v>
                </c:pt>
                <c:pt idx="21837">
                  <c:v>21837</c:v>
                </c:pt>
                <c:pt idx="21838">
                  <c:v>21838</c:v>
                </c:pt>
                <c:pt idx="21839">
                  <c:v>21839</c:v>
                </c:pt>
                <c:pt idx="21840">
                  <c:v>21840</c:v>
                </c:pt>
                <c:pt idx="21841">
                  <c:v>21841</c:v>
                </c:pt>
                <c:pt idx="21842">
                  <c:v>21842</c:v>
                </c:pt>
                <c:pt idx="21843">
                  <c:v>21843</c:v>
                </c:pt>
                <c:pt idx="21844">
                  <c:v>21844</c:v>
                </c:pt>
                <c:pt idx="21845">
                  <c:v>21845</c:v>
                </c:pt>
                <c:pt idx="21846">
                  <c:v>21846</c:v>
                </c:pt>
                <c:pt idx="21847">
                  <c:v>21847</c:v>
                </c:pt>
                <c:pt idx="21848">
                  <c:v>21848</c:v>
                </c:pt>
                <c:pt idx="21849">
                  <c:v>21849</c:v>
                </c:pt>
                <c:pt idx="21850">
                  <c:v>21850</c:v>
                </c:pt>
                <c:pt idx="21851">
                  <c:v>21851</c:v>
                </c:pt>
                <c:pt idx="21852">
                  <c:v>21852</c:v>
                </c:pt>
                <c:pt idx="21853">
                  <c:v>21853</c:v>
                </c:pt>
                <c:pt idx="21854">
                  <c:v>21854</c:v>
                </c:pt>
                <c:pt idx="21855">
                  <c:v>21855</c:v>
                </c:pt>
                <c:pt idx="21856">
                  <c:v>21856</c:v>
                </c:pt>
                <c:pt idx="21857">
                  <c:v>21857</c:v>
                </c:pt>
                <c:pt idx="21858">
                  <c:v>21858</c:v>
                </c:pt>
                <c:pt idx="21859">
                  <c:v>21859</c:v>
                </c:pt>
                <c:pt idx="21860">
                  <c:v>21860</c:v>
                </c:pt>
                <c:pt idx="21861">
                  <c:v>21861</c:v>
                </c:pt>
                <c:pt idx="21862">
                  <c:v>21862</c:v>
                </c:pt>
                <c:pt idx="21863">
                  <c:v>21863</c:v>
                </c:pt>
                <c:pt idx="21864">
                  <c:v>21864</c:v>
                </c:pt>
                <c:pt idx="21865">
                  <c:v>21865</c:v>
                </c:pt>
                <c:pt idx="21866">
                  <c:v>21866</c:v>
                </c:pt>
                <c:pt idx="21867">
                  <c:v>21867</c:v>
                </c:pt>
                <c:pt idx="21868">
                  <c:v>21868</c:v>
                </c:pt>
                <c:pt idx="21869">
                  <c:v>21869</c:v>
                </c:pt>
                <c:pt idx="21870">
                  <c:v>21870</c:v>
                </c:pt>
                <c:pt idx="21871">
                  <c:v>21871</c:v>
                </c:pt>
                <c:pt idx="21872">
                  <c:v>21872</c:v>
                </c:pt>
                <c:pt idx="21873">
                  <c:v>21873</c:v>
                </c:pt>
                <c:pt idx="21874">
                  <c:v>21874</c:v>
                </c:pt>
                <c:pt idx="21875">
                  <c:v>21875</c:v>
                </c:pt>
                <c:pt idx="21876">
                  <c:v>21876</c:v>
                </c:pt>
                <c:pt idx="21877">
                  <c:v>21877</c:v>
                </c:pt>
                <c:pt idx="21878">
                  <c:v>21878</c:v>
                </c:pt>
                <c:pt idx="21879">
                  <c:v>21879</c:v>
                </c:pt>
                <c:pt idx="21880">
                  <c:v>21880</c:v>
                </c:pt>
                <c:pt idx="21881">
                  <c:v>21881</c:v>
                </c:pt>
                <c:pt idx="21882">
                  <c:v>21882</c:v>
                </c:pt>
                <c:pt idx="21883">
                  <c:v>21883</c:v>
                </c:pt>
                <c:pt idx="21884">
                  <c:v>21884</c:v>
                </c:pt>
                <c:pt idx="21885">
                  <c:v>21885</c:v>
                </c:pt>
                <c:pt idx="21886">
                  <c:v>21886</c:v>
                </c:pt>
                <c:pt idx="21887">
                  <c:v>21887</c:v>
                </c:pt>
                <c:pt idx="21888">
                  <c:v>21888</c:v>
                </c:pt>
                <c:pt idx="21889">
                  <c:v>21889</c:v>
                </c:pt>
                <c:pt idx="21890">
                  <c:v>21890</c:v>
                </c:pt>
                <c:pt idx="21891">
                  <c:v>21891</c:v>
                </c:pt>
                <c:pt idx="21892">
                  <c:v>21892</c:v>
                </c:pt>
                <c:pt idx="21893">
                  <c:v>21893</c:v>
                </c:pt>
                <c:pt idx="21894">
                  <c:v>21894</c:v>
                </c:pt>
                <c:pt idx="21895">
                  <c:v>21895</c:v>
                </c:pt>
                <c:pt idx="21896">
                  <c:v>21896</c:v>
                </c:pt>
                <c:pt idx="21897">
                  <c:v>21897</c:v>
                </c:pt>
                <c:pt idx="21898">
                  <c:v>21898</c:v>
                </c:pt>
                <c:pt idx="21899">
                  <c:v>21899</c:v>
                </c:pt>
                <c:pt idx="21900">
                  <c:v>21900</c:v>
                </c:pt>
                <c:pt idx="21901">
                  <c:v>21901</c:v>
                </c:pt>
                <c:pt idx="21902">
                  <c:v>21902</c:v>
                </c:pt>
                <c:pt idx="21903">
                  <c:v>21903</c:v>
                </c:pt>
                <c:pt idx="21904">
                  <c:v>21904</c:v>
                </c:pt>
                <c:pt idx="21905">
                  <c:v>21905</c:v>
                </c:pt>
                <c:pt idx="21906">
                  <c:v>21906</c:v>
                </c:pt>
                <c:pt idx="21907">
                  <c:v>21907</c:v>
                </c:pt>
                <c:pt idx="21908">
                  <c:v>21908</c:v>
                </c:pt>
                <c:pt idx="21909">
                  <c:v>21909</c:v>
                </c:pt>
                <c:pt idx="21910">
                  <c:v>21910</c:v>
                </c:pt>
                <c:pt idx="21911">
                  <c:v>21911</c:v>
                </c:pt>
                <c:pt idx="21912">
                  <c:v>21912</c:v>
                </c:pt>
                <c:pt idx="21913">
                  <c:v>21913</c:v>
                </c:pt>
                <c:pt idx="21914">
                  <c:v>21914</c:v>
                </c:pt>
                <c:pt idx="21915">
                  <c:v>21915</c:v>
                </c:pt>
                <c:pt idx="21916">
                  <c:v>21916</c:v>
                </c:pt>
                <c:pt idx="21917">
                  <c:v>21917</c:v>
                </c:pt>
                <c:pt idx="21918">
                  <c:v>21918</c:v>
                </c:pt>
                <c:pt idx="21919">
                  <c:v>21919</c:v>
                </c:pt>
                <c:pt idx="21920">
                  <c:v>21920</c:v>
                </c:pt>
                <c:pt idx="21921">
                  <c:v>21921</c:v>
                </c:pt>
                <c:pt idx="21922">
                  <c:v>21922</c:v>
                </c:pt>
                <c:pt idx="21923">
                  <c:v>21923</c:v>
                </c:pt>
                <c:pt idx="21924">
                  <c:v>21924</c:v>
                </c:pt>
                <c:pt idx="21925">
                  <c:v>21925</c:v>
                </c:pt>
                <c:pt idx="21926">
                  <c:v>21926</c:v>
                </c:pt>
                <c:pt idx="21927">
                  <c:v>21927</c:v>
                </c:pt>
                <c:pt idx="21928">
                  <c:v>21928</c:v>
                </c:pt>
                <c:pt idx="21929">
                  <c:v>21929</c:v>
                </c:pt>
                <c:pt idx="21930">
                  <c:v>21930</c:v>
                </c:pt>
                <c:pt idx="21931">
                  <c:v>21931</c:v>
                </c:pt>
                <c:pt idx="21932">
                  <c:v>21932</c:v>
                </c:pt>
                <c:pt idx="21933">
                  <c:v>21933</c:v>
                </c:pt>
                <c:pt idx="21934">
                  <c:v>21934</c:v>
                </c:pt>
                <c:pt idx="21935">
                  <c:v>21935</c:v>
                </c:pt>
                <c:pt idx="21936">
                  <c:v>21936</c:v>
                </c:pt>
                <c:pt idx="21937">
                  <c:v>21937</c:v>
                </c:pt>
                <c:pt idx="21938">
                  <c:v>21938</c:v>
                </c:pt>
                <c:pt idx="21939">
                  <c:v>21939</c:v>
                </c:pt>
                <c:pt idx="21940">
                  <c:v>21940</c:v>
                </c:pt>
                <c:pt idx="21941">
                  <c:v>21941</c:v>
                </c:pt>
                <c:pt idx="21942">
                  <c:v>21942</c:v>
                </c:pt>
                <c:pt idx="21943">
                  <c:v>21943</c:v>
                </c:pt>
                <c:pt idx="21944">
                  <c:v>21944</c:v>
                </c:pt>
                <c:pt idx="21945">
                  <c:v>21945</c:v>
                </c:pt>
                <c:pt idx="21946">
                  <c:v>21946</c:v>
                </c:pt>
                <c:pt idx="21947">
                  <c:v>21947</c:v>
                </c:pt>
                <c:pt idx="21948">
                  <c:v>21948</c:v>
                </c:pt>
                <c:pt idx="21949">
                  <c:v>21949</c:v>
                </c:pt>
                <c:pt idx="21950">
                  <c:v>21950</c:v>
                </c:pt>
                <c:pt idx="21951">
                  <c:v>21951</c:v>
                </c:pt>
                <c:pt idx="21952">
                  <c:v>21952</c:v>
                </c:pt>
                <c:pt idx="21953">
                  <c:v>21953</c:v>
                </c:pt>
                <c:pt idx="21954">
                  <c:v>21954</c:v>
                </c:pt>
                <c:pt idx="21955">
                  <c:v>21955</c:v>
                </c:pt>
                <c:pt idx="21956">
                  <c:v>21956</c:v>
                </c:pt>
                <c:pt idx="21957">
                  <c:v>21957</c:v>
                </c:pt>
                <c:pt idx="21958">
                  <c:v>21958</c:v>
                </c:pt>
                <c:pt idx="21959">
                  <c:v>21959</c:v>
                </c:pt>
                <c:pt idx="21960">
                  <c:v>21960</c:v>
                </c:pt>
                <c:pt idx="21961">
                  <c:v>21961</c:v>
                </c:pt>
                <c:pt idx="21962">
                  <c:v>21962</c:v>
                </c:pt>
                <c:pt idx="21963">
                  <c:v>21963</c:v>
                </c:pt>
                <c:pt idx="21964">
                  <c:v>21964</c:v>
                </c:pt>
                <c:pt idx="21965">
                  <c:v>21965</c:v>
                </c:pt>
                <c:pt idx="21966">
                  <c:v>21966</c:v>
                </c:pt>
                <c:pt idx="21967">
                  <c:v>21967</c:v>
                </c:pt>
                <c:pt idx="21968">
                  <c:v>21968</c:v>
                </c:pt>
                <c:pt idx="21969">
                  <c:v>21969</c:v>
                </c:pt>
                <c:pt idx="21970">
                  <c:v>21970</c:v>
                </c:pt>
                <c:pt idx="21971">
                  <c:v>21971</c:v>
                </c:pt>
                <c:pt idx="21972">
                  <c:v>21972</c:v>
                </c:pt>
                <c:pt idx="21973">
                  <c:v>21973</c:v>
                </c:pt>
                <c:pt idx="21974">
                  <c:v>21974</c:v>
                </c:pt>
                <c:pt idx="21975">
                  <c:v>21975</c:v>
                </c:pt>
                <c:pt idx="21976">
                  <c:v>21976</c:v>
                </c:pt>
                <c:pt idx="21977">
                  <c:v>21977</c:v>
                </c:pt>
                <c:pt idx="21978">
                  <c:v>21978</c:v>
                </c:pt>
                <c:pt idx="21979">
                  <c:v>21979</c:v>
                </c:pt>
                <c:pt idx="21980">
                  <c:v>21980</c:v>
                </c:pt>
                <c:pt idx="21981">
                  <c:v>21981</c:v>
                </c:pt>
                <c:pt idx="21982">
                  <c:v>21982</c:v>
                </c:pt>
                <c:pt idx="21983">
                  <c:v>21983</c:v>
                </c:pt>
                <c:pt idx="21984">
                  <c:v>21984</c:v>
                </c:pt>
                <c:pt idx="21985">
                  <c:v>21985</c:v>
                </c:pt>
                <c:pt idx="21986">
                  <c:v>21986</c:v>
                </c:pt>
                <c:pt idx="21987">
                  <c:v>21987</c:v>
                </c:pt>
                <c:pt idx="21988">
                  <c:v>21988</c:v>
                </c:pt>
                <c:pt idx="21989">
                  <c:v>21989</c:v>
                </c:pt>
                <c:pt idx="21990">
                  <c:v>21990</c:v>
                </c:pt>
                <c:pt idx="21991">
                  <c:v>21991</c:v>
                </c:pt>
                <c:pt idx="21992">
                  <c:v>21992</c:v>
                </c:pt>
                <c:pt idx="21993">
                  <c:v>21993</c:v>
                </c:pt>
                <c:pt idx="21994">
                  <c:v>21994</c:v>
                </c:pt>
                <c:pt idx="21995">
                  <c:v>21995</c:v>
                </c:pt>
                <c:pt idx="21996">
                  <c:v>21996</c:v>
                </c:pt>
                <c:pt idx="21997">
                  <c:v>21997</c:v>
                </c:pt>
                <c:pt idx="21998">
                  <c:v>21998</c:v>
                </c:pt>
                <c:pt idx="21999">
                  <c:v>21999</c:v>
                </c:pt>
                <c:pt idx="22000">
                  <c:v>22000</c:v>
                </c:pt>
                <c:pt idx="22001">
                  <c:v>22001</c:v>
                </c:pt>
                <c:pt idx="22002">
                  <c:v>22002</c:v>
                </c:pt>
                <c:pt idx="22003">
                  <c:v>22003</c:v>
                </c:pt>
                <c:pt idx="22004">
                  <c:v>22004</c:v>
                </c:pt>
                <c:pt idx="22005">
                  <c:v>22005</c:v>
                </c:pt>
                <c:pt idx="22006">
                  <c:v>22006</c:v>
                </c:pt>
                <c:pt idx="22007">
                  <c:v>22007</c:v>
                </c:pt>
                <c:pt idx="22008">
                  <c:v>22008</c:v>
                </c:pt>
                <c:pt idx="22009">
                  <c:v>22009</c:v>
                </c:pt>
                <c:pt idx="22010">
                  <c:v>22010</c:v>
                </c:pt>
                <c:pt idx="22011">
                  <c:v>22011</c:v>
                </c:pt>
                <c:pt idx="22012">
                  <c:v>22012</c:v>
                </c:pt>
                <c:pt idx="22013">
                  <c:v>22013</c:v>
                </c:pt>
                <c:pt idx="22014">
                  <c:v>22014</c:v>
                </c:pt>
                <c:pt idx="22015">
                  <c:v>22015</c:v>
                </c:pt>
                <c:pt idx="22016">
                  <c:v>22016</c:v>
                </c:pt>
                <c:pt idx="22017">
                  <c:v>22017</c:v>
                </c:pt>
                <c:pt idx="22018">
                  <c:v>22018</c:v>
                </c:pt>
                <c:pt idx="22019">
                  <c:v>22019</c:v>
                </c:pt>
                <c:pt idx="22020">
                  <c:v>22020</c:v>
                </c:pt>
                <c:pt idx="22021">
                  <c:v>22021</c:v>
                </c:pt>
                <c:pt idx="22022">
                  <c:v>22022</c:v>
                </c:pt>
                <c:pt idx="22023">
                  <c:v>22023</c:v>
                </c:pt>
                <c:pt idx="22024">
                  <c:v>22024</c:v>
                </c:pt>
                <c:pt idx="22025">
                  <c:v>22025</c:v>
                </c:pt>
                <c:pt idx="22026">
                  <c:v>22026</c:v>
                </c:pt>
                <c:pt idx="22027">
                  <c:v>22027</c:v>
                </c:pt>
                <c:pt idx="22028">
                  <c:v>22028</c:v>
                </c:pt>
                <c:pt idx="22029">
                  <c:v>22029</c:v>
                </c:pt>
                <c:pt idx="22030">
                  <c:v>22030</c:v>
                </c:pt>
                <c:pt idx="22031">
                  <c:v>22031</c:v>
                </c:pt>
                <c:pt idx="22032">
                  <c:v>22032</c:v>
                </c:pt>
                <c:pt idx="22033">
                  <c:v>22033</c:v>
                </c:pt>
                <c:pt idx="22034">
                  <c:v>22034</c:v>
                </c:pt>
                <c:pt idx="22035">
                  <c:v>22035</c:v>
                </c:pt>
                <c:pt idx="22036">
                  <c:v>22036</c:v>
                </c:pt>
                <c:pt idx="22037">
                  <c:v>22037</c:v>
                </c:pt>
                <c:pt idx="22038">
                  <c:v>22038</c:v>
                </c:pt>
                <c:pt idx="22039">
                  <c:v>22039</c:v>
                </c:pt>
                <c:pt idx="22040">
                  <c:v>22040</c:v>
                </c:pt>
                <c:pt idx="22041">
                  <c:v>22041</c:v>
                </c:pt>
                <c:pt idx="22042">
                  <c:v>22042</c:v>
                </c:pt>
                <c:pt idx="22043">
                  <c:v>22043</c:v>
                </c:pt>
                <c:pt idx="22044">
                  <c:v>22044</c:v>
                </c:pt>
                <c:pt idx="22045">
                  <c:v>22045</c:v>
                </c:pt>
                <c:pt idx="22046">
                  <c:v>22046</c:v>
                </c:pt>
                <c:pt idx="22047">
                  <c:v>22047</c:v>
                </c:pt>
                <c:pt idx="22048">
                  <c:v>22048</c:v>
                </c:pt>
                <c:pt idx="22049">
                  <c:v>22049</c:v>
                </c:pt>
                <c:pt idx="22050">
                  <c:v>22050</c:v>
                </c:pt>
                <c:pt idx="22051">
                  <c:v>22051</c:v>
                </c:pt>
                <c:pt idx="22052">
                  <c:v>22052</c:v>
                </c:pt>
                <c:pt idx="22053">
                  <c:v>22053</c:v>
                </c:pt>
                <c:pt idx="22054">
                  <c:v>22054</c:v>
                </c:pt>
                <c:pt idx="22055">
                  <c:v>22055</c:v>
                </c:pt>
                <c:pt idx="22056">
                  <c:v>22056</c:v>
                </c:pt>
                <c:pt idx="22057">
                  <c:v>22057</c:v>
                </c:pt>
                <c:pt idx="22058">
                  <c:v>22058</c:v>
                </c:pt>
                <c:pt idx="22059">
                  <c:v>22059</c:v>
                </c:pt>
                <c:pt idx="22060">
                  <c:v>22060</c:v>
                </c:pt>
                <c:pt idx="22061">
                  <c:v>22061</c:v>
                </c:pt>
                <c:pt idx="22062">
                  <c:v>22062</c:v>
                </c:pt>
                <c:pt idx="22063">
                  <c:v>22063</c:v>
                </c:pt>
                <c:pt idx="22064">
                  <c:v>22064</c:v>
                </c:pt>
                <c:pt idx="22065">
                  <c:v>22065</c:v>
                </c:pt>
                <c:pt idx="22066">
                  <c:v>22066</c:v>
                </c:pt>
                <c:pt idx="22067">
                  <c:v>22067</c:v>
                </c:pt>
                <c:pt idx="22068">
                  <c:v>22068</c:v>
                </c:pt>
                <c:pt idx="22069">
                  <c:v>22069</c:v>
                </c:pt>
                <c:pt idx="22070">
                  <c:v>22070</c:v>
                </c:pt>
                <c:pt idx="22071">
                  <c:v>22071</c:v>
                </c:pt>
                <c:pt idx="22072">
                  <c:v>22072</c:v>
                </c:pt>
                <c:pt idx="22073">
                  <c:v>22073</c:v>
                </c:pt>
                <c:pt idx="22074">
                  <c:v>22074</c:v>
                </c:pt>
                <c:pt idx="22075">
                  <c:v>22075</c:v>
                </c:pt>
                <c:pt idx="22076">
                  <c:v>22076</c:v>
                </c:pt>
                <c:pt idx="22077">
                  <c:v>22077</c:v>
                </c:pt>
                <c:pt idx="22078">
                  <c:v>22078</c:v>
                </c:pt>
                <c:pt idx="22079">
                  <c:v>22079</c:v>
                </c:pt>
                <c:pt idx="22080">
                  <c:v>22080</c:v>
                </c:pt>
                <c:pt idx="22081">
                  <c:v>22081</c:v>
                </c:pt>
                <c:pt idx="22082">
                  <c:v>22082</c:v>
                </c:pt>
                <c:pt idx="22083">
                  <c:v>22083</c:v>
                </c:pt>
                <c:pt idx="22084">
                  <c:v>22084</c:v>
                </c:pt>
                <c:pt idx="22085">
                  <c:v>22085</c:v>
                </c:pt>
                <c:pt idx="22086">
                  <c:v>22086</c:v>
                </c:pt>
                <c:pt idx="22087">
                  <c:v>22087</c:v>
                </c:pt>
                <c:pt idx="22088">
                  <c:v>22088</c:v>
                </c:pt>
                <c:pt idx="22089">
                  <c:v>22089</c:v>
                </c:pt>
                <c:pt idx="22090">
                  <c:v>22090</c:v>
                </c:pt>
                <c:pt idx="22091">
                  <c:v>22091</c:v>
                </c:pt>
                <c:pt idx="22092">
                  <c:v>22092</c:v>
                </c:pt>
                <c:pt idx="22093">
                  <c:v>22093</c:v>
                </c:pt>
                <c:pt idx="22094">
                  <c:v>22094</c:v>
                </c:pt>
                <c:pt idx="22095">
                  <c:v>22095</c:v>
                </c:pt>
                <c:pt idx="22096">
                  <c:v>22096</c:v>
                </c:pt>
                <c:pt idx="22097">
                  <c:v>22097</c:v>
                </c:pt>
                <c:pt idx="22098">
                  <c:v>22098</c:v>
                </c:pt>
                <c:pt idx="22099">
                  <c:v>22099</c:v>
                </c:pt>
                <c:pt idx="22100">
                  <c:v>22100</c:v>
                </c:pt>
                <c:pt idx="22101">
                  <c:v>22101</c:v>
                </c:pt>
                <c:pt idx="22102">
                  <c:v>22102</c:v>
                </c:pt>
                <c:pt idx="22103">
                  <c:v>22103</c:v>
                </c:pt>
                <c:pt idx="22104">
                  <c:v>22104</c:v>
                </c:pt>
                <c:pt idx="22105">
                  <c:v>22105</c:v>
                </c:pt>
                <c:pt idx="22106">
                  <c:v>22106</c:v>
                </c:pt>
                <c:pt idx="22107">
                  <c:v>22107</c:v>
                </c:pt>
                <c:pt idx="22108">
                  <c:v>22108</c:v>
                </c:pt>
                <c:pt idx="22109">
                  <c:v>22109</c:v>
                </c:pt>
                <c:pt idx="22110">
                  <c:v>22110</c:v>
                </c:pt>
                <c:pt idx="22111">
                  <c:v>22111</c:v>
                </c:pt>
                <c:pt idx="22112">
                  <c:v>22112</c:v>
                </c:pt>
                <c:pt idx="22113">
                  <c:v>22113</c:v>
                </c:pt>
                <c:pt idx="22114">
                  <c:v>22114</c:v>
                </c:pt>
                <c:pt idx="22115">
                  <c:v>22115</c:v>
                </c:pt>
                <c:pt idx="22116">
                  <c:v>22116</c:v>
                </c:pt>
                <c:pt idx="22117">
                  <c:v>22117</c:v>
                </c:pt>
                <c:pt idx="22118">
                  <c:v>22118</c:v>
                </c:pt>
                <c:pt idx="22119">
                  <c:v>22119</c:v>
                </c:pt>
                <c:pt idx="22120">
                  <c:v>22120</c:v>
                </c:pt>
                <c:pt idx="22121">
                  <c:v>22121</c:v>
                </c:pt>
                <c:pt idx="22122">
                  <c:v>22122</c:v>
                </c:pt>
                <c:pt idx="22123">
                  <c:v>22123</c:v>
                </c:pt>
                <c:pt idx="22124">
                  <c:v>22124</c:v>
                </c:pt>
                <c:pt idx="22125">
                  <c:v>22125</c:v>
                </c:pt>
                <c:pt idx="22126">
                  <c:v>22126</c:v>
                </c:pt>
                <c:pt idx="22127">
                  <c:v>22127</c:v>
                </c:pt>
                <c:pt idx="22128">
                  <c:v>22128</c:v>
                </c:pt>
                <c:pt idx="22129">
                  <c:v>22129</c:v>
                </c:pt>
                <c:pt idx="22130">
                  <c:v>22130</c:v>
                </c:pt>
                <c:pt idx="22131">
                  <c:v>22131</c:v>
                </c:pt>
                <c:pt idx="22132">
                  <c:v>22132</c:v>
                </c:pt>
                <c:pt idx="22133">
                  <c:v>22133</c:v>
                </c:pt>
                <c:pt idx="22134">
                  <c:v>22134</c:v>
                </c:pt>
                <c:pt idx="22135">
                  <c:v>22135</c:v>
                </c:pt>
                <c:pt idx="22136">
                  <c:v>22136</c:v>
                </c:pt>
                <c:pt idx="22137">
                  <c:v>22137</c:v>
                </c:pt>
                <c:pt idx="22138">
                  <c:v>22138</c:v>
                </c:pt>
                <c:pt idx="22139">
                  <c:v>22139</c:v>
                </c:pt>
                <c:pt idx="22140">
                  <c:v>22140</c:v>
                </c:pt>
                <c:pt idx="22141">
                  <c:v>22141</c:v>
                </c:pt>
                <c:pt idx="22142">
                  <c:v>22142</c:v>
                </c:pt>
                <c:pt idx="22143">
                  <c:v>22143</c:v>
                </c:pt>
                <c:pt idx="22144">
                  <c:v>22144</c:v>
                </c:pt>
                <c:pt idx="22145">
                  <c:v>22145</c:v>
                </c:pt>
                <c:pt idx="22146">
                  <c:v>22146</c:v>
                </c:pt>
                <c:pt idx="22147">
                  <c:v>22147</c:v>
                </c:pt>
                <c:pt idx="22148">
                  <c:v>22148</c:v>
                </c:pt>
                <c:pt idx="22149">
                  <c:v>22149</c:v>
                </c:pt>
                <c:pt idx="22150">
                  <c:v>22150</c:v>
                </c:pt>
                <c:pt idx="22151">
                  <c:v>22151</c:v>
                </c:pt>
                <c:pt idx="22152">
                  <c:v>22152</c:v>
                </c:pt>
                <c:pt idx="22153">
                  <c:v>22153</c:v>
                </c:pt>
                <c:pt idx="22154">
                  <c:v>22154</c:v>
                </c:pt>
                <c:pt idx="22155">
                  <c:v>22155</c:v>
                </c:pt>
                <c:pt idx="22156">
                  <c:v>22156</c:v>
                </c:pt>
                <c:pt idx="22157">
                  <c:v>22157</c:v>
                </c:pt>
                <c:pt idx="22158">
                  <c:v>22158</c:v>
                </c:pt>
                <c:pt idx="22159">
                  <c:v>22159</c:v>
                </c:pt>
                <c:pt idx="22160">
                  <c:v>22160</c:v>
                </c:pt>
                <c:pt idx="22161">
                  <c:v>22161</c:v>
                </c:pt>
                <c:pt idx="22162">
                  <c:v>22162</c:v>
                </c:pt>
                <c:pt idx="22163">
                  <c:v>22163</c:v>
                </c:pt>
                <c:pt idx="22164">
                  <c:v>22164</c:v>
                </c:pt>
                <c:pt idx="22165">
                  <c:v>22165</c:v>
                </c:pt>
                <c:pt idx="22166">
                  <c:v>22166</c:v>
                </c:pt>
                <c:pt idx="22167">
                  <c:v>22167</c:v>
                </c:pt>
                <c:pt idx="22168">
                  <c:v>22168</c:v>
                </c:pt>
                <c:pt idx="22169">
                  <c:v>22169</c:v>
                </c:pt>
                <c:pt idx="22170">
                  <c:v>22170</c:v>
                </c:pt>
                <c:pt idx="22171">
                  <c:v>22171</c:v>
                </c:pt>
                <c:pt idx="22172">
                  <c:v>22172</c:v>
                </c:pt>
                <c:pt idx="22173">
                  <c:v>22173</c:v>
                </c:pt>
                <c:pt idx="22174">
                  <c:v>22174</c:v>
                </c:pt>
                <c:pt idx="22175">
                  <c:v>22175</c:v>
                </c:pt>
                <c:pt idx="22176">
                  <c:v>22176</c:v>
                </c:pt>
                <c:pt idx="22177">
                  <c:v>22177</c:v>
                </c:pt>
                <c:pt idx="22178">
                  <c:v>22178</c:v>
                </c:pt>
                <c:pt idx="22179">
                  <c:v>22179</c:v>
                </c:pt>
                <c:pt idx="22180">
                  <c:v>22180</c:v>
                </c:pt>
                <c:pt idx="22181">
                  <c:v>22181</c:v>
                </c:pt>
                <c:pt idx="22182">
                  <c:v>22182</c:v>
                </c:pt>
                <c:pt idx="22183">
                  <c:v>22183</c:v>
                </c:pt>
                <c:pt idx="22184">
                  <c:v>22184</c:v>
                </c:pt>
                <c:pt idx="22185">
                  <c:v>22185</c:v>
                </c:pt>
                <c:pt idx="22186">
                  <c:v>22186</c:v>
                </c:pt>
                <c:pt idx="22187">
                  <c:v>22187</c:v>
                </c:pt>
                <c:pt idx="22188">
                  <c:v>22188</c:v>
                </c:pt>
                <c:pt idx="22189">
                  <c:v>22189</c:v>
                </c:pt>
                <c:pt idx="22190">
                  <c:v>22190</c:v>
                </c:pt>
                <c:pt idx="22191">
                  <c:v>22191</c:v>
                </c:pt>
                <c:pt idx="22192">
                  <c:v>22192</c:v>
                </c:pt>
                <c:pt idx="22193">
                  <c:v>22193</c:v>
                </c:pt>
                <c:pt idx="22194">
                  <c:v>22194</c:v>
                </c:pt>
                <c:pt idx="22195">
                  <c:v>22195</c:v>
                </c:pt>
                <c:pt idx="22196">
                  <c:v>22196</c:v>
                </c:pt>
                <c:pt idx="22197">
                  <c:v>22197</c:v>
                </c:pt>
                <c:pt idx="22198">
                  <c:v>22198</c:v>
                </c:pt>
                <c:pt idx="22199">
                  <c:v>22199</c:v>
                </c:pt>
                <c:pt idx="22200">
                  <c:v>22200</c:v>
                </c:pt>
                <c:pt idx="22201">
                  <c:v>22201</c:v>
                </c:pt>
                <c:pt idx="22202">
                  <c:v>22202</c:v>
                </c:pt>
                <c:pt idx="22203">
                  <c:v>22203</c:v>
                </c:pt>
                <c:pt idx="22204">
                  <c:v>22204</c:v>
                </c:pt>
                <c:pt idx="22205">
                  <c:v>22205</c:v>
                </c:pt>
                <c:pt idx="22206">
                  <c:v>22206</c:v>
                </c:pt>
                <c:pt idx="22207">
                  <c:v>22207</c:v>
                </c:pt>
                <c:pt idx="22208">
                  <c:v>22208</c:v>
                </c:pt>
                <c:pt idx="22209">
                  <c:v>22209</c:v>
                </c:pt>
                <c:pt idx="22210">
                  <c:v>22210</c:v>
                </c:pt>
                <c:pt idx="22211">
                  <c:v>22211</c:v>
                </c:pt>
                <c:pt idx="22212">
                  <c:v>22212</c:v>
                </c:pt>
                <c:pt idx="22213">
                  <c:v>22213</c:v>
                </c:pt>
                <c:pt idx="22214">
                  <c:v>22214</c:v>
                </c:pt>
                <c:pt idx="22215">
                  <c:v>22215</c:v>
                </c:pt>
                <c:pt idx="22216">
                  <c:v>22216</c:v>
                </c:pt>
                <c:pt idx="22217">
                  <c:v>22217</c:v>
                </c:pt>
                <c:pt idx="22218">
                  <c:v>22218</c:v>
                </c:pt>
                <c:pt idx="22219">
                  <c:v>22219</c:v>
                </c:pt>
                <c:pt idx="22220">
                  <c:v>22220</c:v>
                </c:pt>
                <c:pt idx="22221">
                  <c:v>22221</c:v>
                </c:pt>
                <c:pt idx="22222">
                  <c:v>22222</c:v>
                </c:pt>
                <c:pt idx="22223">
                  <c:v>22223</c:v>
                </c:pt>
                <c:pt idx="22224">
                  <c:v>22224</c:v>
                </c:pt>
                <c:pt idx="22225">
                  <c:v>22225</c:v>
                </c:pt>
                <c:pt idx="22226">
                  <c:v>22226</c:v>
                </c:pt>
                <c:pt idx="22227">
                  <c:v>22227</c:v>
                </c:pt>
                <c:pt idx="22228">
                  <c:v>22228</c:v>
                </c:pt>
                <c:pt idx="22229">
                  <c:v>22229</c:v>
                </c:pt>
                <c:pt idx="22230">
                  <c:v>22230</c:v>
                </c:pt>
                <c:pt idx="22231">
                  <c:v>22231</c:v>
                </c:pt>
                <c:pt idx="22232">
                  <c:v>22232</c:v>
                </c:pt>
                <c:pt idx="22233">
                  <c:v>22233</c:v>
                </c:pt>
                <c:pt idx="22234">
                  <c:v>22234</c:v>
                </c:pt>
                <c:pt idx="22235">
                  <c:v>22235</c:v>
                </c:pt>
                <c:pt idx="22236">
                  <c:v>22236</c:v>
                </c:pt>
                <c:pt idx="22237">
                  <c:v>22237</c:v>
                </c:pt>
                <c:pt idx="22238">
                  <c:v>22238</c:v>
                </c:pt>
                <c:pt idx="22239">
                  <c:v>22239</c:v>
                </c:pt>
                <c:pt idx="22240">
                  <c:v>22240</c:v>
                </c:pt>
                <c:pt idx="22241">
                  <c:v>22241</c:v>
                </c:pt>
                <c:pt idx="22242">
                  <c:v>22242</c:v>
                </c:pt>
                <c:pt idx="22243">
                  <c:v>22243</c:v>
                </c:pt>
                <c:pt idx="22244">
                  <c:v>22244</c:v>
                </c:pt>
                <c:pt idx="22245">
                  <c:v>22245</c:v>
                </c:pt>
                <c:pt idx="22246">
                  <c:v>22246</c:v>
                </c:pt>
                <c:pt idx="22247">
                  <c:v>22247</c:v>
                </c:pt>
                <c:pt idx="22248">
                  <c:v>22248</c:v>
                </c:pt>
                <c:pt idx="22249">
                  <c:v>22249</c:v>
                </c:pt>
                <c:pt idx="22250">
                  <c:v>22250</c:v>
                </c:pt>
                <c:pt idx="22251">
                  <c:v>22251</c:v>
                </c:pt>
                <c:pt idx="22252">
                  <c:v>22252</c:v>
                </c:pt>
                <c:pt idx="22253">
                  <c:v>22253</c:v>
                </c:pt>
                <c:pt idx="22254">
                  <c:v>22254</c:v>
                </c:pt>
                <c:pt idx="22255">
                  <c:v>22255</c:v>
                </c:pt>
                <c:pt idx="22256">
                  <c:v>22256</c:v>
                </c:pt>
                <c:pt idx="22257">
                  <c:v>22257</c:v>
                </c:pt>
                <c:pt idx="22258">
                  <c:v>22258</c:v>
                </c:pt>
                <c:pt idx="22259">
                  <c:v>22259</c:v>
                </c:pt>
                <c:pt idx="22260">
                  <c:v>22260</c:v>
                </c:pt>
                <c:pt idx="22261">
                  <c:v>22261</c:v>
                </c:pt>
                <c:pt idx="22262">
                  <c:v>22262</c:v>
                </c:pt>
                <c:pt idx="22263">
                  <c:v>22263</c:v>
                </c:pt>
                <c:pt idx="22264">
                  <c:v>22264</c:v>
                </c:pt>
                <c:pt idx="22265">
                  <c:v>22265</c:v>
                </c:pt>
                <c:pt idx="22266">
                  <c:v>22266</c:v>
                </c:pt>
                <c:pt idx="22267">
                  <c:v>22267</c:v>
                </c:pt>
                <c:pt idx="22268">
                  <c:v>22268</c:v>
                </c:pt>
                <c:pt idx="22269">
                  <c:v>22269</c:v>
                </c:pt>
                <c:pt idx="22270">
                  <c:v>22270</c:v>
                </c:pt>
                <c:pt idx="22271">
                  <c:v>22271</c:v>
                </c:pt>
                <c:pt idx="22272">
                  <c:v>22272</c:v>
                </c:pt>
                <c:pt idx="22273">
                  <c:v>22273</c:v>
                </c:pt>
                <c:pt idx="22274">
                  <c:v>22274</c:v>
                </c:pt>
                <c:pt idx="22275">
                  <c:v>22275</c:v>
                </c:pt>
                <c:pt idx="22276">
                  <c:v>22276</c:v>
                </c:pt>
                <c:pt idx="22277">
                  <c:v>22277</c:v>
                </c:pt>
                <c:pt idx="22278">
                  <c:v>22278</c:v>
                </c:pt>
                <c:pt idx="22279">
                  <c:v>22279</c:v>
                </c:pt>
                <c:pt idx="22280">
                  <c:v>22280</c:v>
                </c:pt>
                <c:pt idx="22281">
                  <c:v>22281</c:v>
                </c:pt>
                <c:pt idx="22282">
                  <c:v>22282</c:v>
                </c:pt>
                <c:pt idx="22283">
                  <c:v>22283</c:v>
                </c:pt>
                <c:pt idx="22284">
                  <c:v>22284</c:v>
                </c:pt>
                <c:pt idx="22285">
                  <c:v>22285</c:v>
                </c:pt>
                <c:pt idx="22286">
                  <c:v>22286</c:v>
                </c:pt>
                <c:pt idx="22287">
                  <c:v>22287</c:v>
                </c:pt>
                <c:pt idx="22288">
                  <c:v>22288</c:v>
                </c:pt>
                <c:pt idx="22289">
                  <c:v>22289</c:v>
                </c:pt>
                <c:pt idx="22290">
                  <c:v>22290</c:v>
                </c:pt>
                <c:pt idx="22291">
                  <c:v>22291</c:v>
                </c:pt>
                <c:pt idx="22292">
                  <c:v>22292</c:v>
                </c:pt>
                <c:pt idx="22293">
                  <c:v>22293</c:v>
                </c:pt>
                <c:pt idx="22294">
                  <c:v>22294</c:v>
                </c:pt>
                <c:pt idx="22295">
                  <c:v>22295</c:v>
                </c:pt>
                <c:pt idx="22296">
                  <c:v>22296</c:v>
                </c:pt>
                <c:pt idx="22297">
                  <c:v>22297</c:v>
                </c:pt>
                <c:pt idx="22298">
                  <c:v>22298</c:v>
                </c:pt>
                <c:pt idx="22299">
                  <c:v>22299</c:v>
                </c:pt>
                <c:pt idx="22300">
                  <c:v>22300</c:v>
                </c:pt>
                <c:pt idx="22301">
                  <c:v>22301</c:v>
                </c:pt>
                <c:pt idx="22302">
                  <c:v>22302</c:v>
                </c:pt>
                <c:pt idx="22303">
                  <c:v>22303</c:v>
                </c:pt>
                <c:pt idx="22304">
                  <c:v>22304</c:v>
                </c:pt>
                <c:pt idx="22305">
                  <c:v>22305</c:v>
                </c:pt>
                <c:pt idx="22306">
                  <c:v>22306</c:v>
                </c:pt>
                <c:pt idx="22307">
                  <c:v>22307</c:v>
                </c:pt>
                <c:pt idx="22308">
                  <c:v>22308</c:v>
                </c:pt>
                <c:pt idx="22309">
                  <c:v>22309</c:v>
                </c:pt>
                <c:pt idx="22310">
                  <c:v>22310</c:v>
                </c:pt>
                <c:pt idx="22311">
                  <c:v>22311</c:v>
                </c:pt>
                <c:pt idx="22312">
                  <c:v>22312</c:v>
                </c:pt>
                <c:pt idx="22313">
                  <c:v>22313</c:v>
                </c:pt>
                <c:pt idx="22314">
                  <c:v>22314</c:v>
                </c:pt>
                <c:pt idx="22315">
                  <c:v>22315</c:v>
                </c:pt>
                <c:pt idx="22316">
                  <c:v>22316</c:v>
                </c:pt>
                <c:pt idx="22317">
                  <c:v>22317</c:v>
                </c:pt>
                <c:pt idx="22318">
                  <c:v>22318</c:v>
                </c:pt>
                <c:pt idx="22319">
                  <c:v>22319</c:v>
                </c:pt>
                <c:pt idx="22320">
                  <c:v>22320</c:v>
                </c:pt>
                <c:pt idx="22321">
                  <c:v>22321</c:v>
                </c:pt>
                <c:pt idx="22322">
                  <c:v>22322</c:v>
                </c:pt>
                <c:pt idx="22323">
                  <c:v>22323</c:v>
                </c:pt>
                <c:pt idx="22324">
                  <c:v>22324</c:v>
                </c:pt>
                <c:pt idx="22325">
                  <c:v>22325</c:v>
                </c:pt>
                <c:pt idx="22326">
                  <c:v>22326</c:v>
                </c:pt>
                <c:pt idx="22327">
                  <c:v>22327</c:v>
                </c:pt>
                <c:pt idx="22328">
                  <c:v>22328</c:v>
                </c:pt>
                <c:pt idx="22329">
                  <c:v>22329</c:v>
                </c:pt>
                <c:pt idx="22330">
                  <c:v>22330</c:v>
                </c:pt>
                <c:pt idx="22331">
                  <c:v>22331</c:v>
                </c:pt>
                <c:pt idx="22332">
                  <c:v>22332</c:v>
                </c:pt>
                <c:pt idx="22333">
                  <c:v>22333</c:v>
                </c:pt>
                <c:pt idx="22334">
                  <c:v>22334</c:v>
                </c:pt>
                <c:pt idx="22335">
                  <c:v>22335</c:v>
                </c:pt>
                <c:pt idx="22336">
                  <c:v>22336</c:v>
                </c:pt>
                <c:pt idx="22337">
                  <c:v>22337</c:v>
                </c:pt>
                <c:pt idx="22338">
                  <c:v>22338</c:v>
                </c:pt>
                <c:pt idx="22339">
                  <c:v>22339</c:v>
                </c:pt>
                <c:pt idx="22340">
                  <c:v>22340</c:v>
                </c:pt>
                <c:pt idx="22341">
                  <c:v>22341</c:v>
                </c:pt>
                <c:pt idx="22342">
                  <c:v>22342</c:v>
                </c:pt>
                <c:pt idx="22343">
                  <c:v>22343</c:v>
                </c:pt>
                <c:pt idx="22344">
                  <c:v>22344</c:v>
                </c:pt>
                <c:pt idx="22345">
                  <c:v>22345</c:v>
                </c:pt>
                <c:pt idx="22346">
                  <c:v>22346</c:v>
                </c:pt>
                <c:pt idx="22347">
                  <c:v>22347</c:v>
                </c:pt>
                <c:pt idx="22348">
                  <c:v>22348</c:v>
                </c:pt>
                <c:pt idx="22349">
                  <c:v>22349</c:v>
                </c:pt>
                <c:pt idx="22350">
                  <c:v>22350</c:v>
                </c:pt>
                <c:pt idx="22351">
                  <c:v>22351</c:v>
                </c:pt>
                <c:pt idx="22352">
                  <c:v>22352</c:v>
                </c:pt>
                <c:pt idx="22353">
                  <c:v>22353</c:v>
                </c:pt>
                <c:pt idx="22354">
                  <c:v>22354</c:v>
                </c:pt>
                <c:pt idx="22355">
                  <c:v>22355</c:v>
                </c:pt>
                <c:pt idx="22356">
                  <c:v>22356</c:v>
                </c:pt>
                <c:pt idx="22357">
                  <c:v>22357</c:v>
                </c:pt>
                <c:pt idx="22358">
                  <c:v>22358</c:v>
                </c:pt>
                <c:pt idx="22359">
                  <c:v>22359</c:v>
                </c:pt>
                <c:pt idx="22360">
                  <c:v>22360</c:v>
                </c:pt>
                <c:pt idx="22361">
                  <c:v>22361</c:v>
                </c:pt>
                <c:pt idx="22362">
                  <c:v>22362</c:v>
                </c:pt>
                <c:pt idx="22363">
                  <c:v>22363</c:v>
                </c:pt>
                <c:pt idx="22364">
                  <c:v>22364</c:v>
                </c:pt>
                <c:pt idx="22365">
                  <c:v>22365</c:v>
                </c:pt>
                <c:pt idx="22366">
                  <c:v>22366</c:v>
                </c:pt>
                <c:pt idx="22367">
                  <c:v>22367</c:v>
                </c:pt>
                <c:pt idx="22368">
                  <c:v>22368</c:v>
                </c:pt>
                <c:pt idx="22369">
                  <c:v>22369</c:v>
                </c:pt>
                <c:pt idx="22370">
                  <c:v>22370</c:v>
                </c:pt>
                <c:pt idx="22371">
                  <c:v>22371</c:v>
                </c:pt>
                <c:pt idx="22372">
                  <c:v>22372</c:v>
                </c:pt>
                <c:pt idx="22373">
                  <c:v>22373</c:v>
                </c:pt>
                <c:pt idx="22374">
                  <c:v>22374</c:v>
                </c:pt>
                <c:pt idx="22375">
                  <c:v>22375</c:v>
                </c:pt>
                <c:pt idx="22376">
                  <c:v>22376</c:v>
                </c:pt>
                <c:pt idx="22377">
                  <c:v>22377</c:v>
                </c:pt>
                <c:pt idx="22378">
                  <c:v>22378</c:v>
                </c:pt>
                <c:pt idx="22379">
                  <c:v>22379</c:v>
                </c:pt>
                <c:pt idx="22380">
                  <c:v>22380</c:v>
                </c:pt>
                <c:pt idx="22381">
                  <c:v>22381</c:v>
                </c:pt>
                <c:pt idx="22382">
                  <c:v>22382</c:v>
                </c:pt>
                <c:pt idx="22383">
                  <c:v>22383</c:v>
                </c:pt>
                <c:pt idx="22384">
                  <c:v>22384</c:v>
                </c:pt>
                <c:pt idx="22385">
                  <c:v>22385</c:v>
                </c:pt>
                <c:pt idx="22386">
                  <c:v>22386</c:v>
                </c:pt>
                <c:pt idx="22387">
                  <c:v>22387</c:v>
                </c:pt>
                <c:pt idx="22388">
                  <c:v>22388</c:v>
                </c:pt>
                <c:pt idx="22389">
                  <c:v>22389</c:v>
                </c:pt>
                <c:pt idx="22390">
                  <c:v>22390</c:v>
                </c:pt>
                <c:pt idx="22391">
                  <c:v>22391</c:v>
                </c:pt>
                <c:pt idx="22392">
                  <c:v>22392</c:v>
                </c:pt>
                <c:pt idx="22393">
                  <c:v>22393</c:v>
                </c:pt>
                <c:pt idx="22394">
                  <c:v>22394</c:v>
                </c:pt>
                <c:pt idx="22395">
                  <c:v>22395</c:v>
                </c:pt>
                <c:pt idx="22396">
                  <c:v>22396</c:v>
                </c:pt>
                <c:pt idx="22397">
                  <c:v>22397</c:v>
                </c:pt>
                <c:pt idx="22398">
                  <c:v>22398</c:v>
                </c:pt>
                <c:pt idx="22399">
                  <c:v>22399</c:v>
                </c:pt>
                <c:pt idx="22400">
                  <c:v>22400</c:v>
                </c:pt>
                <c:pt idx="22401">
                  <c:v>22401</c:v>
                </c:pt>
                <c:pt idx="22402">
                  <c:v>22402</c:v>
                </c:pt>
                <c:pt idx="22403">
                  <c:v>22403</c:v>
                </c:pt>
                <c:pt idx="22404">
                  <c:v>22404</c:v>
                </c:pt>
                <c:pt idx="22405">
                  <c:v>22405</c:v>
                </c:pt>
                <c:pt idx="22406">
                  <c:v>22406</c:v>
                </c:pt>
                <c:pt idx="22407">
                  <c:v>22407</c:v>
                </c:pt>
                <c:pt idx="22408">
                  <c:v>22408</c:v>
                </c:pt>
                <c:pt idx="22409">
                  <c:v>22409</c:v>
                </c:pt>
                <c:pt idx="22410">
                  <c:v>22410</c:v>
                </c:pt>
                <c:pt idx="22411">
                  <c:v>22411</c:v>
                </c:pt>
                <c:pt idx="22412">
                  <c:v>22412</c:v>
                </c:pt>
                <c:pt idx="22413">
                  <c:v>22413</c:v>
                </c:pt>
                <c:pt idx="22414">
                  <c:v>22414</c:v>
                </c:pt>
                <c:pt idx="22415">
                  <c:v>22415</c:v>
                </c:pt>
                <c:pt idx="22416">
                  <c:v>22416</c:v>
                </c:pt>
                <c:pt idx="22417">
                  <c:v>22417</c:v>
                </c:pt>
                <c:pt idx="22418">
                  <c:v>22418</c:v>
                </c:pt>
                <c:pt idx="22419">
                  <c:v>22419</c:v>
                </c:pt>
                <c:pt idx="22420">
                  <c:v>22420</c:v>
                </c:pt>
                <c:pt idx="22421">
                  <c:v>22421</c:v>
                </c:pt>
                <c:pt idx="22422">
                  <c:v>22422</c:v>
                </c:pt>
                <c:pt idx="22423">
                  <c:v>22423</c:v>
                </c:pt>
                <c:pt idx="22424">
                  <c:v>22424</c:v>
                </c:pt>
                <c:pt idx="22425">
                  <c:v>22425</c:v>
                </c:pt>
                <c:pt idx="22426">
                  <c:v>22426</c:v>
                </c:pt>
                <c:pt idx="22427">
                  <c:v>22427</c:v>
                </c:pt>
                <c:pt idx="22428">
                  <c:v>22428</c:v>
                </c:pt>
                <c:pt idx="22429">
                  <c:v>22429</c:v>
                </c:pt>
                <c:pt idx="22430">
                  <c:v>22430</c:v>
                </c:pt>
                <c:pt idx="22431">
                  <c:v>22431</c:v>
                </c:pt>
                <c:pt idx="22432">
                  <c:v>22432</c:v>
                </c:pt>
                <c:pt idx="22433">
                  <c:v>22433</c:v>
                </c:pt>
                <c:pt idx="22434">
                  <c:v>22434</c:v>
                </c:pt>
                <c:pt idx="22435">
                  <c:v>22435</c:v>
                </c:pt>
                <c:pt idx="22436">
                  <c:v>22436</c:v>
                </c:pt>
                <c:pt idx="22437">
                  <c:v>22437</c:v>
                </c:pt>
                <c:pt idx="22438">
                  <c:v>22438</c:v>
                </c:pt>
                <c:pt idx="22439">
                  <c:v>22439</c:v>
                </c:pt>
                <c:pt idx="22440">
                  <c:v>22440</c:v>
                </c:pt>
                <c:pt idx="22441">
                  <c:v>22441</c:v>
                </c:pt>
                <c:pt idx="22442">
                  <c:v>22442</c:v>
                </c:pt>
                <c:pt idx="22443">
                  <c:v>22443</c:v>
                </c:pt>
                <c:pt idx="22444">
                  <c:v>22444</c:v>
                </c:pt>
                <c:pt idx="22445">
                  <c:v>22445</c:v>
                </c:pt>
                <c:pt idx="22446">
                  <c:v>22446</c:v>
                </c:pt>
                <c:pt idx="22447">
                  <c:v>22447</c:v>
                </c:pt>
                <c:pt idx="22448">
                  <c:v>22448</c:v>
                </c:pt>
                <c:pt idx="22449">
                  <c:v>22449</c:v>
                </c:pt>
                <c:pt idx="22450">
                  <c:v>22450</c:v>
                </c:pt>
                <c:pt idx="22451">
                  <c:v>22451</c:v>
                </c:pt>
                <c:pt idx="22452">
                  <c:v>22452</c:v>
                </c:pt>
                <c:pt idx="22453">
                  <c:v>22453</c:v>
                </c:pt>
                <c:pt idx="22454">
                  <c:v>22454</c:v>
                </c:pt>
                <c:pt idx="22455">
                  <c:v>22455</c:v>
                </c:pt>
                <c:pt idx="22456">
                  <c:v>22456</c:v>
                </c:pt>
                <c:pt idx="22457">
                  <c:v>22457</c:v>
                </c:pt>
                <c:pt idx="22458">
                  <c:v>22458</c:v>
                </c:pt>
                <c:pt idx="22459">
                  <c:v>22459</c:v>
                </c:pt>
                <c:pt idx="22460">
                  <c:v>22460</c:v>
                </c:pt>
                <c:pt idx="22461">
                  <c:v>22461</c:v>
                </c:pt>
                <c:pt idx="22462">
                  <c:v>22462</c:v>
                </c:pt>
                <c:pt idx="22463">
                  <c:v>22463</c:v>
                </c:pt>
                <c:pt idx="22464">
                  <c:v>22464</c:v>
                </c:pt>
                <c:pt idx="22465">
                  <c:v>22465</c:v>
                </c:pt>
                <c:pt idx="22466">
                  <c:v>22466</c:v>
                </c:pt>
                <c:pt idx="22467">
                  <c:v>22467</c:v>
                </c:pt>
                <c:pt idx="22468">
                  <c:v>22468</c:v>
                </c:pt>
                <c:pt idx="22469">
                  <c:v>22469</c:v>
                </c:pt>
                <c:pt idx="22470">
                  <c:v>22470</c:v>
                </c:pt>
                <c:pt idx="22471">
                  <c:v>22471</c:v>
                </c:pt>
                <c:pt idx="22472">
                  <c:v>22472</c:v>
                </c:pt>
                <c:pt idx="22473">
                  <c:v>22473</c:v>
                </c:pt>
                <c:pt idx="22474">
                  <c:v>22474</c:v>
                </c:pt>
                <c:pt idx="22475">
                  <c:v>22475</c:v>
                </c:pt>
                <c:pt idx="22476">
                  <c:v>22476</c:v>
                </c:pt>
                <c:pt idx="22477">
                  <c:v>22477</c:v>
                </c:pt>
                <c:pt idx="22478">
                  <c:v>22478</c:v>
                </c:pt>
                <c:pt idx="22479">
                  <c:v>22479</c:v>
                </c:pt>
                <c:pt idx="22480">
                  <c:v>22480</c:v>
                </c:pt>
                <c:pt idx="22481">
                  <c:v>22481</c:v>
                </c:pt>
                <c:pt idx="22482">
                  <c:v>22482</c:v>
                </c:pt>
                <c:pt idx="22483">
                  <c:v>22483</c:v>
                </c:pt>
                <c:pt idx="22484">
                  <c:v>22484</c:v>
                </c:pt>
                <c:pt idx="22485">
                  <c:v>22485</c:v>
                </c:pt>
                <c:pt idx="22486">
                  <c:v>22486</c:v>
                </c:pt>
                <c:pt idx="22487">
                  <c:v>22487</c:v>
                </c:pt>
                <c:pt idx="22488">
                  <c:v>22488</c:v>
                </c:pt>
                <c:pt idx="22489">
                  <c:v>22489</c:v>
                </c:pt>
                <c:pt idx="22490">
                  <c:v>22490</c:v>
                </c:pt>
                <c:pt idx="22491">
                  <c:v>22491</c:v>
                </c:pt>
                <c:pt idx="22492">
                  <c:v>22492</c:v>
                </c:pt>
                <c:pt idx="22493">
                  <c:v>22493</c:v>
                </c:pt>
                <c:pt idx="22494">
                  <c:v>22494</c:v>
                </c:pt>
                <c:pt idx="22495">
                  <c:v>22495</c:v>
                </c:pt>
                <c:pt idx="22496">
                  <c:v>22496</c:v>
                </c:pt>
                <c:pt idx="22497">
                  <c:v>22497</c:v>
                </c:pt>
                <c:pt idx="22498">
                  <c:v>22498</c:v>
                </c:pt>
                <c:pt idx="22499">
                  <c:v>22499</c:v>
                </c:pt>
                <c:pt idx="22500">
                  <c:v>22500</c:v>
                </c:pt>
                <c:pt idx="22501">
                  <c:v>22501</c:v>
                </c:pt>
                <c:pt idx="22502">
                  <c:v>22502</c:v>
                </c:pt>
                <c:pt idx="22503">
                  <c:v>22503</c:v>
                </c:pt>
                <c:pt idx="22504">
                  <c:v>22504</c:v>
                </c:pt>
                <c:pt idx="22505">
                  <c:v>22505</c:v>
                </c:pt>
                <c:pt idx="22506">
                  <c:v>22506</c:v>
                </c:pt>
                <c:pt idx="22507">
                  <c:v>22507</c:v>
                </c:pt>
                <c:pt idx="22508">
                  <c:v>22508</c:v>
                </c:pt>
                <c:pt idx="22509">
                  <c:v>22509</c:v>
                </c:pt>
                <c:pt idx="22510">
                  <c:v>22510</c:v>
                </c:pt>
                <c:pt idx="22511">
                  <c:v>22511</c:v>
                </c:pt>
                <c:pt idx="22512">
                  <c:v>22512</c:v>
                </c:pt>
                <c:pt idx="22513">
                  <c:v>22513</c:v>
                </c:pt>
                <c:pt idx="22514">
                  <c:v>22514</c:v>
                </c:pt>
                <c:pt idx="22515">
                  <c:v>22515</c:v>
                </c:pt>
                <c:pt idx="22516">
                  <c:v>22516</c:v>
                </c:pt>
                <c:pt idx="22517">
                  <c:v>22517</c:v>
                </c:pt>
                <c:pt idx="22518">
                  <c:v>22518</c:v>
                </c:pt>
                <c:pt idx="22519">
                  <c:v>22519</c:v>
                </c:pt>
                <c:pt idx="22520">
                  <c:v>22520</c:v>
                </c:pt>
                <c:pt idx="22521">
                  <c:v>22521</c:v>
                </c:pt>
                <c:pt idx="22522">
                  <c:v>22522</c:v>
                </c:pt>
                <c:pt idx="22523">
                  <c:v>22523</c:v>
                </c:pt>
                <c:pt idx="22524">
                  <c:v>22524</c:v>
                </c:pt>
                <c:pt idx="22525">
                  <c:v>22525</c:v>
                </c:pt>
                <c:pt idx="22526">
                  <c:v>22526</c:v>
                </c:pt>
                <c:pt idx="22527">
                  <c:v>22527</c:v>
                </c:pt>
                <c:pt idx="22528">
                  <c:v>22528</c:v>
                </c:pt>
                <c:pt idx="22529">
                  <c:v>22529</c:v>
                </c:pt>
                <c:pt idx="22530">
                  <c:v>22530</c:v>
                </c:pt>
                <c:pt idx="22531">
                  <c:v>22531</c:v>
                </c:pt>
                <c:pt idx="22532">
                  <c:v>22532</c:v>
                </c:pt>
                <c:pt idx="22533">
                  <c:v>22533</c:v>
                </c:pt>
                <c:pt idx="22534">
                  <c:v>22534</c:v>
                </c:pt>
                <c:pt idx="22535">
                  <c:v>22535</c:v>
                </c:pt>
                <c:pt idx="22536">
                  <c:v>22536</c:v>
                </c:pt>
                <c:pt idx="22537">
                  <c:v>22537</c:v>
                </c:pt>
                <c:pt idx="22538">
                  <c:v>22538</c:v>
                </c:pt>
                <c:pt idx="22539">
                  <c:v>22539</c:v>
                </c:pt>
                <c:pt idx="22540">
                  <c:v>22540</c:v>
                </c:pt>
                <c:pt idx="22541">
                  <c:v>22541</c:v>
                </c:pt>
                <c:pt idx="22542">
                  <c:v>22542</c:v>
                </c:pt>
                <c:pt idx="22543">
                  <c:v>22543</c:v>
                </c:pt>
                <c:pt idx="22544">
                  <c:v>22544</c:v>
                </c:pt>
                <c:pt idx="22545">
                  <c:v>22545</c:v>
                </c:pt>
                <c:pt idx="22546">
                  <c:v>22546</c:v>
                </c:pt>
                <c:pt idx="22547">
                  <c:v>22547</c:v>
                </c:pt>
                <c:pt idx="22548">
                  <c:v>22548</c:v>
                </c:pt>
                <c:pt idx="22549">
                  <c:v>22549</c:v>
                </c:pt>
                <c:pt idx="22550">
                  <c:v>22550</c:v>
                </c:pt>
                <c:pt idx="22551">
                  <c:v>22551</c:v>
                </c:pt>
                <c:pt idx="22552">
                  <c:v>22552</c:v>
                </c:pt>
                <c:pt idx="22553">
                  <c:v>22553</c:v>
                </c:pt>
                <c:pt idx="22554">
                  <c:v>22554</c:v>
                </c:pt>
                <c:pt idx="22555">
                  <c:v>22555</c:v>
                </c:pt>
                <c:pt idx="22556">
                  <c:v>22556</c:v>
                </c:pt>
                <c:pt idx="22557">
                  <c:v>22557</c:v>
                </c:pt>
                <c:pt idx="22558">
                  <c:v>22558</c:v>
                </c:pt>
                <c:pt idx="22559">
                  <c:v>22559</c:v>
                </c:pt>
                <c:pt idx="22560">
                  <c:v>22560</c:v>
                </c:pt>
                <c:pt idx="22561">
                  <c:v>22561</c:v>
                </c:pt>
                <c:pt idx="22562">
                  <c:v>22562</c:v>
                </c:pt>
                <c:pt idx="22563">
                  <c:v>22563</c:v>
                </c:pt>
                <c:pt idx="22564">
                  <c:v>22564</c:v>
                </c:pt>
                <c:pt idx="22565">
                  <c:v>22565</c:v>
                </c:pt>
                <c:pt idx="22566">
                  <c:v>22566</c:v>
                </c:pt>
                <c:pt idx="22567">
                  <c:v>22567</c:v>
                </c:pt>
                <c:pt idx="22568">
                  <c:v>22568</c:v>
                </c:pt>
                <c:pt idx="22569">
                  <c:v>22569</c:v>
                </c:pt>
                <c:pt idx="22570">
                  <c:v>22570</c:v>
                </c:pt>
                <c:pt idx="22571">
                  <c:v>22571</c:v>
                </c:pt>
                <c:pt idx="22572">
                  <c:v>22572</c:v>
                </c:pt>
                <c:pt idx="22573">
                  <c:v>22573</c:v>
                </c:pt>
                <c:pt idx="22574">
                  <c:v>22574</c:v>
                </c:pt>
                <c:pt idx="22575">
                  <c:v>22575</c:v>
                </c:pt>
                <c:pt idx="22576">
                  <c:v>22576</c:v>
                </c:pt>
                <c:pt idx="22577">
                  <c:v>22577</c:v>
                </c:pt>
                <c:pt idx="22578">
                  <c:v>22578</c:v>
                </c:pt>
                <c:pt idx="22579">
                  <c:v>22579</c:v>
                </c:pt>
                <c:pt idx="22580">
                  <c:v>22580</c:v>
                </c:pt>
                <c:pt idx="22581">
                  <c:v>22581</c:v>
                </c:pt>
                <c:pt idx="22582">
                  <c:v>22582</c:v>
                </c:pt>
                <c:pt idx="22583">
                  <c:v>22583</c:v>
                </c:pt>
                <c:pt idx="22584">
                  <c:v>22584</c:v>
                </c:pt>
                <c:pt idx="22585">
                  <c:v>22585</c:v>
                </c:pt>
                <c:pt idx="22586">
                  <c:v>22586</c:v>
                </c:pt>
                <c:pt idx="22587">
                  <c:v>22587</c:v>
                </c:pt>
                <c:pt idx="22588">
                  <c:v>22588</c:v>
                </c:pt>
                <c:pt idx="22589">
                  <c:v>22589</c:v>
                </c:pt>
                <c:pt idx="22590">
                  <c:v>22590</c:v>
                </c:pt>
                <c:pt idx="22591">
                  <c:v>22591</c:v>
                </c:pt>
                <c:pt idx="22592">
                  <c:v>22592</c:v>
                </c:pt>
                <c:pt idx="22593">
                  <c:v>22593</c:v>
                </c:pt>
                <c:pt idx="22594">
                  <c:v>22594</c:v>
                </c:pt>
                <c:pt idx="22595">
                  <c:v>22595</c:v>
                </c:pt>
                <c:pt idx="22596">
                  <c:v>22596</c:v>
                </c:pt>
                <c:pt idx="22597">
                  <c:v>22597</c:v>
                </c:pt>
                <c:pt idx="22598">
                  <c:v>22598</c:v>
                </c:pt>
                <c:pt idx="22599">
                  <c:v>22599</c:v>
                </c:pt>
                <c:pt idx="22600">
                  <c:v>22600</c:v>
                </c:pt>
                <c:pt idx="22601">
                  <c:v>22601</c:v>
                </c:pt>
                <c:pt idx="22602">
                  <c:v>22602</c:v>
                </c:pt>
                <c:pt idx="22603">
                  <c:v>22603</c:v>
                </c:pt>
                <c:pt idx="22604">
                  <c:v>22604</c:v>
                </c:pt>
                <c:pt idx="22605">
                  <c:v>22605</c:v>
                </c:pt>
                <c:pt idx="22606">
                  <c:v>22606</c:v>
                </c:pt>
                <c:pt idx="22607">
                  <c:v>22607</c:v>
                </c:pt>
                <c:pt idx="22608">
                  <c:v>22608</c:v>
                </c:pt>
                <c:pt idx="22609">
                  <c:v>22609</c:v>
                </c:pt>
                <c:pt idx="22610">
                  <c:v>22610</c:v>
                </c:pt>
                <c:pt idx="22611">
                  <c:v>22611</c:v>
                </c:pt>
                <c:pt idx="22612">
                  <c:v>22612</c:v>
                </c:pt>
                <c:pt idx="22613">
                  <c:v>22613</c:v>
                </c:pt>
                <c:pt idx="22614">
                  <c:v>22614</c:v>
                </c:pt>
                <c:pt idx="22615">
                  <c:v>22615</c:v>
                </c:pt>
                <c:pt idx="22616">
                  <c:v>22616</c:v>
                </c:pt>
                <c:pt idx="22617">
                  <c:v>22617</c:v>
                </c:pt>
                <c:pt idx="22618">
                  <c:v>22618</c:v>
                </c:pt>
                <c:pt idx="22619">
                  <c:v>22619</c:v>
                </c:pt>
                <c:pt idx="22620">
                  <c:v>22620</c:v>
                </c:pt>
                <c:pt idx="22621">
                  <c:v>22621</c:v>
                </c:pt>
                <c:pt idx="22622">
                  <c:v>22622</c:v>
                </c:pt>
                <c:pt idx="22623">
                  <c:v>22623</c:v>
                </c:pt>
                <c:pt idx="22624">
                  <c:v>22624</c:v>
                </c:pt>
                <c:pt idx="22625">
                  <c:v>22625</c:v>
                </c:pt>
                <c:pt idx="22626">
                  <c:v>22626</c:v>
                </c:pt>
                <c:pt idx="22627">
                  <c:v>22627</c:v>
                </c:pt>
                <c:pt idx="22628">
                  <c:v>22628</c:v>
                </c:pt>
                <c:pt idx="22629">
                  <c:v>22629</c:v>
                </c:pt>
                <c:pt idx="22630">
                  <c:v>22630</c:v>
                </c:pt>
                <c:pt idx="22631">
                  <c:v>22631</c:v>
                </c:pt>
                <c:pt idx="22632">
                  <c:v>22632</c:v>
                </c:pt>
                <c:pt idx="22633">
                  <c:v>22633</c:v>
                </c:pt>
                <c:pt idx="22634">
                  <c:v>22634</c:v>
                </c:pt>
                <c:pt idx="22635">
                  <c:v>22635</c:v>
                </c:pt>
                <c:pt idx="22636">
                  <c:v>22636</c:v>
                </c:pt>
                <c:pt idx="22637">
                  <c:v>22637</c:v>
                </c:pt>
                <c:pt idx="22638">
                  <c:v>22638</c:v>
                </c:pt>
                <c:pt idx="22639">
                  <c:v>22639</c:v>
                </c:pt>
                <c:pt idx="22640">
                  <c:v>22640</c:v>
                </c:pt>
                <c:pt idx="22641">
                  <c:v>22641</c:v>
                </c:pt>
                <c:pt idx="22642">
                  <c:v>22642</c:v>
                </c:pt>
                <c:pt idx="22643">
                  <c:v>22643</c:v>
                </c:pt>
                <c:pt idx="22644">
                  <c:v>22644</c:v>
                </c:pt>
                <c:pt idx="22645">
                  <c:v>22645</c:v>
                </c:pt>
                <c:pt idx="22646">
                  <c:v>22646</c:v>
                </c:pt>
                <c:pt idx="22647">
                  <c:v>22647</c:v>
                </c:pt>
                <c:pt idx="22648">
                  <c:v>22648</c:v>
                </c:pt>
                <c:pt idx="22649">
                  <c:v>22649</c:v>
                </c:pt>
                <c:pt idx="22650">
                  <c:v>22650</c:v>
                </c:pt>
                <c:pt idx="22651">
                  <c:v>22651</c:v>
                </c:pt>
                <c:pt idx="22652">
                  <c:v>22652</c:v>
                </c:pt>
                <c:pt idx="22653">
                  <c:v>22653</c:v>
                </c:pt>
                <c:pt idx="22654">
                  <c:v>22654</c:v>
                </c:pt>
                <c:pt idx="22655">
                  <c:v>22655</c:v>
                </c:pt>
                <c:pt idx="22656">
                  <c:v>22656</c:v>
                </c:pt>
                <c:pt idx="22657">
                  <c:v>22657</c:v>
                </c:pt>
                <c:pt idx="22658">
                  <c:v>22658</c:v>
                </c:pt>
                <c:pt idx="22659">
                  <c:v>22659</c:v>
                </c:pt>
                <c:pt idx="22660">
                  <c:v>22660</c:v>
                </c:pt>
                <c:pt idx="22661">
                  <c:v>22661</c:v>
                </c:pt>
                <c:pt idx="22662">
                  <c:v>22662</c:v>
                </c:pt>
                <c:pt idx="22663">
                  <c:v>22663</c:v>
                </c:pt>
                <c:pt idx="22664">
                  <c:v>22664</c:v>
                </c:pt>
                <c:pt idx="22665">
                  <c:v>22665</c:v>
                </c:pt>
                <c:pt idx="22666">
                  <c:v>22666</c:v>
                </c:pt>
                <c:pt idx="22667">
                  <c:v>22667</c:v>
                </c:pt>
                <c:pt idx="22668">
                  <c:v>22668</c:v>
                </c:pt>
                <c:pt idx="22669">
                  <c:v>22669</c:v>
                </c:pt>
                <c:pt idx="22670">
                  <c:v>22670</c:v>
                </c:pt>
                <c:pt idx="22671">
                  <c:v>22671</c:v>
                </c:pt>
                <c:pt idx="22672">
                  <c:v>22672</c:v>
                </c:pt>
                <c:pt idx="22673">
                  <c:v>22673</c:v>
                </c:pt>
                <c:pt idx="22674">
                  <c:v>22674</c:v>
                </c:pt>
                <c:pt idx="22675">
                  <c:v>22675</c:v>
                </c:pt>
                <c:pt idx="22676">
                  <c:v>22676</c:v>
                </c:pt>
                <c:pt idx="22677">
                  <c:v>22677</c:v>
                </c:pt>
                <c:pt idx="22678">
                  <c:v>22678</c:v>
                </c:pt>
                <c:pt idx="22679">
                  <c:v>22679</c:v>
                </c:pt>
                <c:pt idx="22680">
                  <c:v>22680</c:v>
                </c:pt>
                <c:pt idx="22681">
                  <c:v>22681</c:v>
                </c:pt>
                <c:pt idx="22682">
                  <c:v>22682</c:v>
                </c:pt>
                <c:pt idx="22683">
                  <c:v>22683</c:v>
                </c:pt>
                <c:pt idx="22684">
                  <c:v>22684</c:v>
                </c:pt>
                <c:pt idx="22685">
                  <c:v>22685</c:v>
                </c:pt>
                <c:pt idx="22686">
                  <c:v>22686</c:v>
                </c:pt>
                <c:pt idx="22687">
                  <c:v>22687</c:v>
                </c:pt>
                <c:pt idx="22688">
                  <c:v>22688</c:v>
                </c:pt>
                <c:pt idx="22689">
                  <c:v>22689</c:v>
                </c:pt>
                <c:pt idx="22690">
                  <c:v>22690</c:v>
                </c:pt>
                <c:pt idx="22691">
                  <c:v>22691</c:v>
                </c:pt>
                <c:pt idx="22692">
                  <c:v>22692</c:v>
                </c:pt>
                <c:pt idx="22693">
                  <c:v>22693</c:v>
                </c:pt>
                <c:pt idx="22694">
                  <c:v>22694</c:v>
                </c:pt>
                <c:pt idx="22695">
                  <c:v>22695</c:v>
                </c:pt>
                <c:pt idx="22696">
                  <c:v>22696</c:v>
                </c:pt>
                <c:pt idx="22697">
                  <c:v>22697</c:v>
                </c:pt>
                <c:pt idx="22698">
                  <c:v>22698</c:v>
                </c:pt>
                <c:pt idx="22699">
                  <c:v>22699</c:v>
                </c:pt>
                <c:pt idx="22700">
                  <c:v>22700</c:v>
                </c:pt>
                <c:pt idx="22701">
                  <c:v>22701</c:v>
                </c:pt>
                <c:pt idx="22702">
                  <c:v>22702</c:v>
                </c:pt>
                <c:pt idx="22703">
                  <c:v>22703</c:v>
                </c:pt>
                <c:pt idx="22704">
                  <c:v>22704</c:v>
                </c:pt>
                <c:pt idx="22705">
                  <c:v>22705</c:v>
                </c:pt>
                <c:pt idx="22706">
                  <c:v>22706</c:v>
                </c:pt>
                <c:pt idx="22707">
                  <c:v>22707</c:v>
                </c:pt>
                <c:pt idx="22708">
                  <c:v>22708</c:v>
                </c:pt>
                <c:pt idx="22709">
                  <c:v>22709</c:v>
                </c:pt>
                <c:pt idx="22710">
                  <c:v>22710</c:v>
                </c:pt>
                <c:pt idx="22711">
                  <c:v>22711</c:v>
                </c:pt>
                <c:pt idx="22712">
                  <c:v>22712</c:v>
                </c:pt>
                <c:pt idx="22713">
                  <c:v>22713</c:v>
                </c:pt>
                <c:pt idx="22714">
                  <c:v>22714</c:v>
                </c:pt>
                <c:pt idx="22715">
                  <c:v>22715</c:v>
                </c:pt>
                <c:pt idx="22716">
                  <c:v>22716</c:v>
                </c:pt>
                <c:pt idx="22717">
                  <c:v>22717</c:v>
                </c:pt>
                <c:pt idx="22718">
                  <c:v>22718</c:v>
                </c:pt>
                <c:pt idx="22719">
                  <c:v>22719</c:v>
                </c:pt>
                <c:pt idx="22720">
                  <c:v>22720</c:v>
                </c:pt>
                <c:pt idx="22721">
                  <c:v>22721</c:v>
                </c:pt>
                <c:pt idx="22722">
                  <c:v>22722</c:v>
                </c:pt>
                <c:pt idx="22723">
                  <c:v>22723</c:v>
                </c:pt>
                <c:pt idx="22724">
                  <c:v>22724</c:v>
                </c:pt>
                <c:pt idx="22725">
                  <c:v>22725</c:v>
                </c:pt>
                <c:pt idx="22726">
                  <c:v>22726</c:v>
                </c:pt>
                <c:pt idx="22727">
                  <c:v>22727</c:v>
                </c:pt>
                <c:pt idx="22728">
                  <c:v>22728</c:v>
                </c:pt>
                <c:pt idx="22729">
                  <c:v>22729</c:v>
                </c:pt>
                <c:pt idx="22730">
                  <c:v>22730</c:v>
                </c:pt>
                <c:pt idx="22731">
                  <c:v>22731</c:v>
                </c:pt>
                <c:pt idx="22732">
                  <c:v>22732</c:v>
                </c:pt>
                <c:pt idx="22733">
                  <c:v>22733</c:v>
                </c:pt>
                <c:pt idx="22734">
                  <c:v>22734</c:v>
                </c:pt>
                <c:pt idx="22735">
                  <c:v>22735</c:v>
                </c:pt>
                <c:pt idx="22736">
                  <c:v>22736</c:v>
                </c:pt>
                <c:pt idx="22737">
                  <c:v>22737</c:v>
                </c:pt>
                <c:pt idx="22738">
                  <c:v>22738</c:v>
                </c:pt>
                <c:pt idx="22739">
                  <c:v>22739</c:v>
                </c:pt>
                <c:pt idx="22740">
                  <c:v>22740</c:v>
                </c:pt>
                <c:pt idx="22741">
                  <c:v>22741</c:v>
                </c:pt>
                <c:pt idx="22742">
                  <c:v>22742</c:v>
                </c:pt>
                <c:pt idx="22743">
                  <c:v>22743</c:v>
                </c:pt>
                <c:pt idx="22744">
                  <c:v>22744</c:v>
                </c:pt>
                <c:pt idx="22745">
                  <c:v>22745</c:v>
                </c:pt>
                <c:pt idx="22746">
                  <c:v>22746</c:v>
                </c:pt>
                <c:pt idx="22747">
                  <c:v>22747</c:v>
                </c:pt>
                <c:pt idx="22748">
                  <c:v>22748</c:v>
                </c:pt>
                <c:pt idx="22749">
                  <c:v>22749</c:v>
                </c:pt>
                <c:pt idx="22750">
                  <c:v>22750</c:v>
                </c:pt>
                <c:pt idx="22751">
                  <c:v>22751</c:v>
                </c:pt>
                <c:pt idx="22752">
                  <c:v>22752</c:v>
                </c:pt>
                <c:pt idx="22753">
                  <c:v>22753</c:v>
                </c:pt>
                <c:pt idx="22754">
                  <c:v>22754</c:v>
                </c:pt>
                <c:pt idx="22755">
                  <c:v>22755</c:v>
                </c:pt>
                <c:pt idx="22756">
                  <c:v>22756</c:v>
                </c:pt>
                <c:pt idx="22757">
                  <c:v>22757</c:v>
                </c:pt>
                <c:pt idx="22758">
                  <c:v>22758</c:v>
                </c:pt>
                <c:pt idx="22759">
                  <c:v>22759</c:v>
                </c:pt>
                <c:pt idx="22760">
                  <c:v>22760</c:v>
                </c:pt>
                <c:pt idx="22761">
                  <c:v>22761</c:v>
                </c:pt>
                <c:pt idx="22762">
                  <c:v>22762</c:v>
                </c:pt>
                <c:pt idx="22763">
                  <c:v>22763</c:v>
                </c:pt>
                <c:pt idx="22764">
                  <c:v>22764</c:v>
                </c:pt>
                <c:pt idx="22765">
                  <c:v>22765</c:v>
                </c:pt>
                <c:pt idx="22766">
                  <c:v>22766</c:v>
                </c:pt>
                <c:pt idx="22767">
                  <c:v>22767</c:v>
                </c:pt>
                <c:pt idx="22768">
                  <c:v>22768</c:v>
                </c:pt>
                <c:pt idx="22769">
                  <c:v>22769</c:v>
                </c:pt>
                <c:pt idx="22770">
                  <c:v>22770</c:v>
                </c:pt>
                <c:pt idx="22771">
                  <c:v>22771</c:v>
                </c:pt>
                <c:pt idx="22772">
                  <c:v>22772</c:v>
                </c:pt>
                <c:pt idx="22773">
                  <c:v>22773</c:v>
                </c:pt>
                <c:pt idx="22774">
                  <c:v>22774</c:v>
                </c:pt>
                <c:pt idx="22775">
                  <c:v>22775</c:v>
                </c:pt>
                <c:pt idx="22776">
                  <c:v>22776</c:v>
                </c:pt>
                <c:pt idx="22777">
                  <c:v>22777</c:v>
                </c:pt>
                <c:pt idx="22778">
                  <c:v>22778</c:v>
                </c:pt>
                <c:pt idx="22779">
                  <c:v>22779</c:v>
                </c:pt>
                <c:pt idx="22780">
                  <c:v>22780</c:v>
                </c:pt>
                <c:pt idx="22781">
                  <c:v>22781</c:v>
                </c:pt>
                <c:pt idx="22782">
                  <c:v>22782</c:v>
                </c:pt>
                <c:pt idx="22783">
                  <c:v>22783</c:v>
                </c:pt>
                <c:pt idx="22784">
                  <c:v>22784</c:v>
                </c:pt>
                <c:pt idx="22785">
                  <c:v>22785</c:v>
                </c:pt>
                <c:pt idx="22786">
                  <c:v>22786</c:v>
                </c:pt>
                <c:pt idx="22787">
                  <c:v>22787</c:v>
                </c:pt>
                <c:pt idx="22788">
                  <c:v>22788</c:v>
                </c:pt>
                <c:pt idx="22789">
                  <c:v>22789</c:v>
                </c:pt>
                <c:pt idx="22790">
                  <c:v>22790</c:v>
                </c:pt>
                <c:pt idx="22791">
                  <c:v>22791</c:v>
                </c:pt>
                <c:pt idx="22792">
                  <c:v>22792</c:v>
                </c:pt>
                <c:pt idx="22793">
                  <c:v>22793</c:v>
                </c:pt>
                <c:pt idx="22794">
                  <c:v>22794</c:v>
                </c:pt>
                <c:pt idx="22795">
                  <c:v>22795</c:v>
                </c:pt>
                <c:pt idx="22796">
                  <c:v>22796</c:v>
                </c:pt>
                <c:pt idx="22797">
                  <c:v>22797</c:v>
                </c:pt>
                <c:pt idx="22798">
                  <c:v>22798</c:v>
                </c:pt>
                <c:pt idx="22799">
                  <c:v>22799</c:v>
                </c:pt>
                <c:pt idx="22800">
                  <c:v>22800</c:v>
                </c:pt>
                <c:pt idx="22801">
                  <c:v>22801</c:v>
                </c:pt>
                <c:pt idx="22802">
                  <c:v>22802</c:v>
                </c:pt>
                <c:pt idx="22803">
                  <c:v>22803</c:v>
                </c:pt>
                <c:pt idx="22804">
                  <c:v>22804</c:v>
                </c:pt>
                <c:pt idx="22805">
                  <c:v>22805</c:v>
                </c:pt>
                <c:pt idx="22806">
                  <c:v>22806</c:v>
                </c:pt>
                <c:pt idx="22807">
                  <c:v>22807</c:v>
                </c:pt>
                <c:pt idx="22808">
                  <c:v>22808</c:v>
                </c:pt>
                <c:pt idx="22809">
                  <c:v>22809</c:v>
                </c:pt>
                <c:pt idx="22810">
                  <c:v>22810</c:v>
                </c:pt>
                <c:pt idx="22811">
                  <c:v>22811</c:v>
                </c:pt>
                <c:pt idx="22812">
                  <c:v>22812</c:v>
                </c:pt>
                <c:pt idx="22813">
                  <c:v>22813</c:v>
                </c:pt>
                <c:pt idx="22814">
                  <c:v>22814</c:v>
                </c:pt>
                <c:pt idx="22815">
                  <c:v>22815</c:v>
                </c:pt>
                <c:pt idx="22816">
                  <c:v>22816</c:v>
                </c:pt>
                <c:pt idx="22817">
                  <c:v>22817</c:v>
                </c:pt>
                <c:pt idx="22818">
                  <c:v>22818</c:v>
                </c:pt>
                <c:pt idx="22819">
                  <c:v>22819</c:v>
                </c:pt>
                <c:pt idx="22820">
                  <c:v>22820</c:v>
                </c:pt>
                <c:pt idx="22821">
                  <c:v>22821</c:v>
                </c:pt>
                <c:pt idx="22822">
                  <c:v>22822</c:v>
                </c:pt>
                <c:pt idx="22823">
                  <c:v>22823</c:v>
                </c:pt>
                <c:pt idx="22824">
                  <c:v>22824</c:v>
                </c:pt>
                <c:pt idx="22825">
                  <c:v>22825</c:v>
                </c:pt>
                <c:pt idx="22826">
                  <c:v>22826</c:v>
                </c:pt>
                <c:pt idx="22827">
                  <c:v>22827</c:v>
                </c:pt>
                <c:pt idx="22828">
                  <c:v>22828</c:v>
                </c:pt>
                <c:pt idx="22829">
                  <c:v>22829</c:v>
                </c:pt>
                <c:pt idx="22830">
                  <c:v>22830</c:v>
                </c:pt>
                <c:pt idx="22831">
                  <c:v>22831</c:v>
                </c:pt>
                <c:pt idx="22832">
                  <c:v>22832</c:v>
                </c:pt>
                <c:pt idx="22833">
                  <c:v>22833</c:v>
                </c:pt>
                <c:pt idx="22834">
                  <c:v>22834</c:v>
                </c:pt>
                <c:pt idx="22835">
                  <c:v>22835</c:v>
                </c:pt>
                <c:pt idx="22836">
                  <c:v>22836</c:v>
                </c:pt>
                <c:pt idx="22837">
                  <c:v>22837</c:v>
                </c:pt>
                <c:pt idx="22838">
                  <c:v>22838</c:v>
                </c:pt>
                <c:pt idx="22839">
                  <c:v>22839</c:v>
                </c:pt>
                <c:pt idx="22840">
                  <c:v>22840</c:v>
                </c:pt>
                <c:pt idx="22841">
                  <c:v>22841</c:v>
                </c:pt>
                <c:pt idx="22842">
                  <c:v>22842</c:v>
                </c:pt>
                <c:pt idx="22843">
                  <c:v>22843</c:v>
                </c:pt>
                <c:pt idx="22844">
                  <c:v>22844</c:v>
                </c:pt>
                <c:pt idx="22845">
                  <c:v>22845</c:v>
                </c:pt>
                <c:pt idx="22846">
                  <c:v>22846</c:v>
                </c:pt>
                <c:pt idx="22847">
                  <c:v>22847</c:v>
                </c:pt>
                <c:pt idx="22848">
                  <c:v>22848</c:v>
                </c:pt>
                <c:pt idx="22849">
                  <c:v>22849</c:v>
                </c:pt>
                <c:pt idx="22850">
                  <c:v>22850</c:v>
                </c:pt>
                <c:pt idx="22851">
                  <c:v>22851</c:v>
                </c:pt>
                <c:pt idx="22852">
                  <c:v>22852</c:v>
                </c:pt>
                <c:pt idx="22853">
                  <c:v>22853</c:v>
                </c:pt>
                <c:pt idx="22854">
                  <c:v>22854</c:v>
                </c:pt>
                <c:pt idx="22855">
                  <c:v>22855</c:v>
                </c:pt>
                <c:pt idx="22856">
                  <c:v>22856</c:v>
                </c:pt>
                <c:pt idx="22857">
                  <c:v>22857</c:v>
                </c:pt>
                <c:pt idx="22858">
                  <c:v>22858</c:v>
                </c:pt>
                <c:pt idx="22859">
                  <c:v>22859</c:v>
                </c:pt>
                <c:pt idx="22860">
                  <c:v>22860</c:v>
                </c:pt>
                <c:pt idx="22861">
                  <c:v>22861</c:v>
                </c:pt>
                <c:pt idx="22862">
                  <c:v>22862</c:v>
                </c:pt>
                <c:pt idx="22863">
                  <c:v>22863</c:v>
                </c:pt>
                <c:pt idx="22864">
                  <c:v>22864</c:v>
                </c:pt>
                <c:pt idx="22865">
                  <c:v>22865</c:v>
                </c:pt>
                <c:pt idx="22866">
                  <c:v>22866</c:v>
                </c:pt>
                <c:pt idx="22867">
                  <c:v>22867</c:v>
                </c:pt>
                <c:pt idx="22868">
                  <c:v>22868</c:v>
                </c:pt>
                <c:pt idx="22869">
                  <c:v>22869</c:v>
                </c:pt>
                <c:pt idx="22870">
                  <c:v>22870</c:v>
                </c:pt>
                <c:pt idx="22871">
                  <c:v>22871</c:v>
                </c:pt>
                <c:pt idx="22872">
                  <c:v>22872</c:v>
                </c:pt>
                <c:pt idx="22873">
                  <c:v>22873</c:v>
                </c:pt>
                <c:pt idx="22874">
                  <c:v>22874</c:v>
                </c:pt>
                <c:pt idx="22875">
                  <c:v>22875</c:v>
                </c:pt>
                <c:pt idx="22876">
                  <c:v>22876</c:v>
                </c:pt>
                <c:pt idx="22877">
                  <c:v>22877</c:v>
                </c:pt>
                <c:pt idx="22878">
                  <c:v>22878</c:v>
                </c:pt>
                <c:pt idx="22879">
                  <c:v>22879</c:v>
                </c:pt>
                <c:pt idx="22880">
                  <c:v>22880</c:v>
                </c:pt>
                <c:pt idx="22881">
                  <c:v>22881</c:v>
                </c:pt>
                <c:pt idx="22882">
                  <c:v>22882</c:v>
                </c:pt>
                <c:pt idx="22883">
                  <c:v>22883</c:v>
                </c:pt>
                <c:pt idx="22884">
                  <c:v>22884</c:v>
                </c:pt>
                <c:pt idx="22885">
                  <c:v>22885</c:v>
                </c:pt>
                <c:pt idx="22886">
                  <c:v>22886</c:v>
                </c:pt>
                <c:pt idx="22887">
                  <c:v>22887</c:v>
                </c:pt>
                <c:pt idx="22888">
                  <c:v>22888</c:v>
                </c:pt>
                <c:pt idx="22889">
                  <c:v>22889</c:v>
                </c:pt>
                <c:pt idx="22890">
                  <c:v>22890</c:v>
                </c:pt>
                <c:pt idx="22891">
                  <c:v>22891</c:v>
                </c:pt>
                <c:pt idx="22892">
                  <c:v>22892</c:v>
                </c:pt>
                <c:pt idx="22893">
                  <c:v>22893</c:v>
                </c:pt>
                <c:pt idx="22894">
                  <c:v>22894</c:v>
                </c:pt>
                <c:pt idx="22895">
                  <c:v>22895</c:v>
                </c:pt>
                <c:pt idx="22896">
                  <c:v>22896</c:v>
                </c:pt>
                <c:pt idx="22897">
                  <c:v>22897</c:v>
                </c:pt>
                <c:pt idx="22898">
                  <c:v>22898</c:v>
                </c:pt>
                <c:pt idx="22899">
                  <c:v>22899</c:v>
                </c:pt>
                <c:pt idx="22900">
                  <c:v>22900</c:v>
                </c:pt>
                <c:pt idx="22901">
                  <c:v>22901</c:v>
                </c:pt>
                <c:pt idx="22902">
                  <c:v>22902</c:v>
                </c:pt>
                <c:pt idx="22903">
                  <c:v>22903</c:v>
                </c:pt>
                <c:pt idx="22904">
                  <c:v>22904</c:v>
                </c:pt>
                <c:pt idx="22905">
                  <c:v>22905</c:v>
                </c:pt>
                <c:pt idx="22906">
                  <c:v>22906</c:v>
                </c:pt>
                <c:pt idx="22907">
                  <c:v>22907</c:v>
                </c:pt>
                <c:pt idx="22908">
                  <c:v>22908</c:v>
                </c:pt>
                <c:pt idx="22909">
                  <c:v>22909</c:v>
                </c:pt>
                <c:pt idx="22910">
                  <c:v>22910</c:v>
                </c:pt>
                <c:pt idx="22911">
                  <c:v>22911</c:v>
                </c:pt>
                <c:pt idx="22912">
                  <c:v>22912</c:v>
                </c:pt>
                <c:pt idx="22913">
                  <c:v>22913</c:v>
                </c:pt>
                <c:pt idx="22914">
                  <c:v>22914</c:v>
                </c:pt>
                <c:pt idx="22915">
                  <c:v>22915</c:v>
                </c:pt>
                <c:pt idx="22916">
                  <c:v>22916</c:v>
                </c:pt>
                <c:pt idx="22917">
                  <c:v>22917</c:v>
                </c:pt>
                <c:pt idx="22918">
                  <c:v>22918</c:v>
                </c:pt>
                <c:pt idx="22919">
                  <c:v>22919</c:v>
                </c:pt>
                <c:pt idx="22920">
                  <c:v>22920</c:v>
                </c:pt>
                <c:pt idx="22921">
                  <c:v>22921</c:v>
                </c:pt>
                <c:pt idx="22922">
                  <c:v>22922</c:v>
                </c:pt>
                <c:pt idx="22923">
                  <c:v>22923</c:v>
                </c:pt>
                <c:pt idx="22924">
                  <c:v>22924</c:v>
                </c:pt>
                <c:pt idx="22925">
                  <c:v>22925</c:v>
                </c:pt>
                <c:pt idx="22926">
                  <c:v>22926</c:v>
                </c:pt>
                <c:pt idx="22927">
                  <c:v>22927</c:v>
                </c:pt>
                <c:pt idx="22928">
                  <c:v>22928</c:v>
                </c:pt>
                <c:pt idx="22929">
                  <c:v>22929</c:v>
                </c:pt>
                <c:pt idx="22930">
                  <c:v>22930</c:v>
                </c:pt>
                <c:pt idx="22931">
                  <c:v>22931</c:v>
                </c:pt>
                <c:pt idx="22932">
                  <c:v>22932</c:v>
                </c:pt>
                <c:pt idx="22933">
                  <c:v>22933</c:v>
                </c:pt>
                <c:pt idx="22934">
                  <c:v>22934</c:v>
                </c:pt>
                <c:pt idx="22935">
                  <c:v>22935</c:v>
                </c:pt>
                <c:pt idx="22936">
                  <c:v>22936</c:v>
                </c:pt>
                <c:pt idx="22937">
                  <c:v>22937</c:v>
                </c:pt>
                <c:pt idx="22938">
                  <c:v>22938</c:v>
                </c:pt>
                <c:pt idx="22939">
                  <c:v>22939</c:v>
                </c:pt>
                <c:pt idx="22940">
                  <c:v>22940</c:v>
                </c:pt>
                <c:pt idx="22941">
                  <c:v>22941</c:v>
                </c:pt>
                <c:pt idx="22942">
                  <c:v>22942</c:v>
                </c:pt>
                <c:pt idx="22943">
                  <c:v>22943</c:v>
                </c:pt>
                <c:pt idx="22944">
                  <c:v>22944</c:v>
                </c:pt>
                <c:pt idx="22945">
                  <c:v>22945</c:v>
                </c:pt>
                <c:pt idx="22946">
                  <c:v>22946</c:v>
                </c:pt>
                <c:pt idx="22947">
                  <c:v>22947</c:v>
                </c:pt>
                <c:pt idx="22948">
                  <c:v>22948</c:v>
                </c:pt>
                <c:pt idx="22949">
                  <c:v>22949</c:v>
                </c:pt>
                <c:pt idx="22950">
                  <c:v>22950</c:v>
                </c:pt>
                <c:pt idx="22951">
                  <c:v>22951</c:v>
                </c:pt>
                <c:pt idx="22952">
                  <c:v>22952</c:v>
                </c:pt>
                <c:pt idx="22953">
                  <c:v>22953</c:v>
                </c:pt>
                <c:pt idx="22954">
                  <c:v>22954</c:v>
                </c:pt>
                <c:pt idx="22955">
                  <c:v>22955</c:v>
                </c:pt>
                <c:pt idx="22956">
                  <c:v>22956</c:v>
                </c:pt>
                <c:pt idx="22957">
                  <c:v>22957</c:v>
                </c:pt>
                <c:pt idx="22958">
                  <c:v>22958</c:v>
                </c:pt>
                <c:pt idx="22959">
                  <c:v>22959</c:v>
                </c:pt>
                <c:pt idx="22960">
                  <c:v>22960</c:v>
                </c:pt>
                <c:pt idx="22961">
                  <c:v>22961</c:v>
                </c:pt>
                <c:pt idx="22962">
                  <c:v>22962</c:v>
                </c:pt>
                <c:pt idx="22963">
                  <c:v>22963</c:v>
                </c:pt>
                <c:pt idx="22964">
                  <c:v>22964</c:v>
                </c:pt>
                <c:pt idx="22965">
                  <c:v>22965</c:v>
                </c:pt>
                <c:pt idx="22966">
                  <c:v>22966</c:v>
                </c:pt>
                <c:pt idx="22967">
                  <c:v>22967</c:v>
                </c:pt>
                <c:pt idx="22968">
                  <c:v>22968</c:v>
                </c:pt>
                <c:pt idx="22969">
                  <c:v>22969</c:v>
                </c:pt>
                <c:pt idx="22970">
                  <c:v>22970</c:v>
                </c:pt>
                <c:pt idx="22971">
                  <c:v>22971</c:v>
                </c:pt>
                <c:pt idx="22972">
                  <c:v>22972</c:v>
                </c:pt>
                <c:pt idx="22973">
                  <c:v>22973</c:v>
                </c:pt>
                <c:pt idx="22974">
                  <c:v>22974</c:v>
                </c:pt>
                <c:pt idx="22975">
                  <c:v>22975</c:v>
                </c:pt>
                <c:pt idx="22976">
                  <c:v>22976</c:v>
                </c:pt>
                <c:pt idx="22977">
                  <c:v>22977</c:v>
                </c:pt>
                <c:pt idx="22978">
                  <c:v>22978</c:v>
                </c:pt>
                <c:pt idx="22979">
                  <c:v>22979</c:v>
                </c:pt>
                <c:pt idx="22980">
                  <c:v>22980</c:v>
                </c:pt>
                <c:pt idx="22981">
                  <c:v>22981</c:v>
                </c:pt>
                <c:pt idx="22982">
                  <c:v>22982</c:v>
                </c:pt>
                <c:pt idx="22983">
                  <c:v>22983</c:v>
                </c:pt>
                <c:pt idx="22984">
                  <c:v>22984</c:v>
                </c:pt>
                <c:pt idx="22985">
                  <c:v>22985</c:v>
                </c:pt>
                <c:pt idx="22986">
                  <c:v>22986</c:v>
                </c:pt>
                <c:pt idx="22987">
                  <c:v>22987</c:v>
                </c:pt>
                <c:pt idx="22988">
                  <c:v>22988</c:v>
                </c:pt>
                <c:pt idx="22989">
                  <c:v>22989</c:v>
                </c:pt>
                <c:pt idx="22990">
                  <c:v>22990</c:v>
                </c:pt>
                <c:pt idx="22991">
                  <c:v>22991</c:v>
                </c:pt>
                <c:pt idx="22992">
                  <c:v>22992</c:v>
                </c:pt>
                <c:pt idx="22993">
                  <c:v>22993</c:v>
                </c:pt>
                <c:pt idx="22994">
                  <c:v>22994</c:v>
                </c:pt>
                <c:pt idx="22995">
                  <c:v>22995</c:v>
                </c:pt>
                <c:pt idx="22996">
                  <c:v>22996</c:v>
                </c:pt>
                <c:pt idx="22997">
                  <c:v>22997</c:v>
                </c:pt>
                <c:pt idx="22998">
                  <c:v>22998</c:v>
                </c:pt>
                <c:pt idx="22999">
                  <c:v>22999</c:v>
                </c:pt>
                <c:pt idx="23000">
                  <c:v>23000</c:v>
                </c:pt>
                <c:pt idx="23001">
                  <c:v>23001</c:v>
                </c:pt>
                <c:pt idx="23002">
                  <c:v>23002</c:v>
                </c:pt>
                <c:pt idx="23003">
                  <c:v>23003</c:v>
                </c:pt>
                <c:pt idx="23004">
                  <c:v>23004</c:v>
                </c:pt>
                <c:pt idx="23005">
                  <c:v>23005</c:v>
                </c:pt>
                <c:pt idx="23006">
                  <c:v>23006</c:v>
                </c:pt>
                <c:pt idx="23007">
                  <c:v>23007</c:v>
                </c:pt>
                <c:pt idx="23008">
                  <c:v>23008</c:v>
                </c:pt>
                <c:pt idx="23009">
                  <c:v>23009</c:v>
                </c:pt>
                <c:pt idx="23010">
                  <c:v>23010</c:v>
                </c:pt>
                <c:pt idx="23011">
                  <c:v>23011</c:v>
                </c:pt>
                <c:pt idx="23012">
                  <c:v>23012</c:v>
                </c:pt>
                <c:pt idx="23013">
                  <c:v>23013</c:v>
                </c:pt>
                <c:pt idx="23014">
                  <c:v>23014</c:v>
                </c:pt>
                <c:pt idx="23015">
                  <c:v>23015</c:v>
                </c:pt>
                <c:pt idx="23016">
                  <c:v>23016</c:v>
                </c:pt>
                <c:pt idx="23017">
                  <c:v>23017</c:v>
                </c:pt>
                <c:pt idx="23018">
                  <c:v>23018</c:v>
                </c:pt>
                <c:pt idx="23019">
                  <c:v>23019</c:v>
                </c:pt>
                <c:pt idx="23020">
                  <c:v>23020</c:v>
                </c:pt>
                <c:pt idx="23021">
                  <c:v>23021</c:v>
                </c:pt>
                <c:pt idx="23022">
                  <c:v>23022</c:v>
                </c:pt>
                <c:pt idx="23023">
                  <c:v>23023</c:v>
                </c:pt>
                <c:pt idx="23024">
                  <c:v>23024</c:v>
                </c:pt>
                <c:pt idx="23025">
                  <c:v>23025</c:v>
                </c:pt>
                <c:pt idx="23026">
                  <c:v>23026</c:v>
                </c:pt>
                <c:pt idx="23027">
                  <c:v>23027</c:v>
                </c:pt>
                <c:pt idx="23028">
                  <c:v>23028</c:v>
                </c:pt>
                <c:pt idx="23029">
                  <c:v>23029</c:v>
                </c:pt>
                <c:pt idx="23030">
                  <c:v>23030</c:v>
                </c:pt>
                <c:pt idx="23031">
                  <c:v>23031</c:v>
                </c:pt>
                <c:pt idx="23032">
                  <c:v>23032</c:v>
                </c:pt>
                <c:pt idx="23033">
                  <c:v>23033</c:v>
                </c:pt>
                <c:pt idx="23034">
                  <c:v>23034</c:v>
                </c:pt>
                <c:pt idx="23035">
                  <c:v>23035</c:v>
                </c:pt>
                <c:pt idx="23036">
                  <c:v>23036</c:v>
                </c:pt>
                <c:pt idx="23037">
                  <c:v>23037</c:v>
                </c:pt>
                <c:pt idx="23038">
                  <c:v>23038</c:v>
                </c:pt>
                <c:pt idx="23039">
                  <c:v>23039</c:v>
                </c:pt>
                <c:pt idx="23040">
                  <c:v>23040</c:v>
                </c:pt>
                <c:pt idx="23041">
                  <c:v>23041</c:v>
                </c:pt>
                <c:pt idx="23042">
                  <c:v>23042</c:v>
                </c:pt>
                <c:pt idx="23043">
                  <c:v>23043</c:v>
                </c:pt>
                <c:pt idx="23044">
                  <c:v>23044</c:v>
                </c:pt>
                <c:pt idx="23045">
                  <c:v>23045</c:v>
                </c:pt>
                <c:pt idx="23046">
                  <c:v>23046</c:v>
                </c:pt>
                <c:pt idx="23047">
                  <c:v>23047</c:v>
                </c:pt>
                <c:pt idx="23048">
                  <c:v>23048</c:v>
                </c:pt>
                <c:pt idx="23049">
                  <c:v>23049</c:v>
                </c:pt>
                <c:pt idx="23050">
                  <c:v>23050</c:v>
                </c:pt>
                <c:pt idx="23051">
                  <c:v>23051</c:v>
                </c:pt>
                <c:pt idx="23052">
                  <c:v>23052</c:v>
                </c:pt>
                <c:pt idx="23053">
                  <c:v>23053</c:v>
                </c:pt>
                <c:pt idx="23054">
                  <c:v>23054</c:v>
                </c:pt>
                <c:pt idx="23055">
                  <c:v>23055</c:v>
                </c:pt>
                <c:pt idx="23056">
                  <c:v>23056</c:v>
                </c:pt>
                <c:pt idx="23057">
                  <c:v>23057</c:v>
                </c:pt>
                <c:pt idx="23058">
                  <c:v>23058</c:v>
                </c:pt>
                <c:pt idx="23059">
                  <c:v>23059</c:v>
                </c:pt>
                <c:pt idx="23060">
                  <c:v>23060</c:v>
                </c:pt>
                <c:pt idx="23061">
                  <c:v>23061</c:v>
                </c:pt>
                <c:pt idx="23062">
                  <c:v>23062</c:v>
                </c:pt>
                <c:pt idx="23063">
                  <c:v>23063</c:v>
                </c:pt>
                <c:pt idx="23064">
                  <c:v>23064</c:v>
                </c:pt>
                <c:pt idx="23065">
                  <c:v>23065</c:v>
                </c:pt>
                <c:pt idx="23066">
                  <c:v>23066</c:v>
                </c:pt>
                <c:pt idx="23067">
                  <c:v>23067</c:v>
                </c:pt>
                <c:pt idx="23068">
                  <c:v>23068</c:v>
                </c:pt>
                <c:pt idx="23069">
                  <c:v>23069</c:v>
                </c:pt>
                <c:pt idx="23070">
                  <c:v>23070</c:v>
                </c:pt>
                <c:pt idx="23071">
                  <c:v>23071</c:v>
                </c:pt>
                <c:pt idx="23072">
                  <c:v>23072</c:v>
                </c:pt>
                <c:pt idx="23073">
                  <c:v>23073</c:v>
                </c:pt>
                <c:pt idx="23074">
                  <c:v>23074</c:v>
                </c:pt>
                <c:pt idx="23075">
                  <c:v>23075</c:v>
                </c:pt>
                <c:pt idx="23076">
                  <c:v>23076</c:v>
                </c:pt>
                <c:pt idx="23077">
                  <c:v>23077</c:v>
                </c:pt>
                <c:pt idx="23078">
                  <c:v>23078</c:v>
                </c:pt>
                <c:pt idx="23079">
                  <c:v>23079</c:v>
                </c:pt>
                <c:pt idx="23080">
                  <c:v>23080</c:v>
                </c:pt>
                <c:pt idx="23081">
                  <c:v>23081</c:v>
                </c:pt>
                <c:pt idx="23082">
                  <c:v>23082</c:v>
                </c:pt>
                <c:pt idx="23083">
                  <c:v>23083</c:v>
                </c:pt>
                <c:pt idx="23084">
                  <c:v>23084</c:v>
                </c:pt>
                <c:pt idx="23085">
                  <c:v>23085</c:v>
                </c:pt>
                <c:pt idx="23086">
                  <c:v>23086</c:v>
                </c:pt>
                <c:pt idx="23087">
                  <c:v>23087</c:v>
                </c:pt>
                <c:pt idx="23088">
                  <c:v>23088</c:v>
                </c:pt>
                <c:pt idx="23089">
                  <c:v>23089</c:v>
                </c:pt>
                <c:pt idx="23090">
                  <c:v>23090</c:v>
                </c:pt>
                <c:pt idx="23091">
                  <c:v>23091</c:v>
                </c:pt>
                <c:pt idx="23092">
                  <c:v>23092</c:v>
                </c:pt>
                <c:pt idx="23093">
                  <c:v>23093</c:v>
                </c:pt>
                <c:pt idx="23094">
                  <c:v>23094</c:v>
                </c:pt>
                <c:pt idx="23095">
                  <c:v>23095</c:v>
                </c:pt>
                <c:pt idx="23096">
                  <c:v>23096</c:v>
                </c:pt>
                <c:pt idx="23097">
                  <c:v>23097</c:v>
                </c:pt>
                <c:pt idx="23098">
                  <c:v>23098</c:v>
                </c:pt>
                <c:pt idx="23099">
                  <c:v>23099</c:v>
                </c:pt>
                <c:pt idx="23100">
                  <c:v>23100</c:v>
                </c:pt>
                <c:pt idx="23101">
                  <c:v>23101</c:v>
                </c:pt>
                <c:pt idx="23102">
                  <c:v>23102</c:v>
                </c:pt>
                <c:pt idx="23103">
                  <c:v>23103</c:v>
                </c:pt>
                <c:pt idx="23104">
                  <c:v>23104</c:v>
                </c:pt>
                <c:pt idx="23105">
                  <c:v>23105</c:v>
                </c:pt>
                <c:pt idx="23106">
                  <c:v>23106</c:v>
                </c:pt>
                <c:pt idx="23107">
                  <c:v>23107</c:v>
                </c:pt>
                <c:pt idx="23108">
                  <c:v>23108</c:v>
                </c:pt>
                <c:pt idx="23109">
                  <c:v>23109</c:v>
                </c:pt>
                <c:pt idx="23110">
                  <c:v>23110</c:v>
                </c:pt>
                <c:pt idx="23111">
                  <c:v>23111</c:v>
                </c:pt>
                <c:pt idx="23112">
                  <c:v>23112</c:v>
                </c:pt>
                <c:pt idx="23113">
                  <c:v>23113</c:v>
                </c:pt>
                <c:pt idx="23114">
                  <c:v>23114</c:v>
                </c:pt>
                <c:pt idx="23115">
                  <c:v>23115</c:v>
                </c:pt>
                <c:pt idx="23116">
                  <c:v>23116</c:v>
                </c:pt>
                <c:pt idx="23117">
                  <c:v>23117</c:v>
                </c:pt>
                <c:pt idx="23118">
                  <c:v>23118</c:v>
                </c:pt>
                <c:pt idx="23119">
                  <c:v>23119</c:v>
                </c:pt>
                <c:pt idx="23120">
                  <c:v>23120</c:v>
                </c:pt>
                <c:pt idx="23121">
                  <c:v>23121</c:v>
                </c:pt>
                <c:pt idx="23122">
                  <c:v>23122</c:v>
                </c:pt>
                <c:pt idx="23123">
                  <c:v>23123</c:v>
                </c:pt>
                <c:pt idx="23124">
                  <c:v>23124</c:v>
                </c:pt>
                <c:pt idx="23125">
                  <c:v>23125</c:v>
                </c:pt>
                <c:pt idx="23126">
                  <c:v>23126</c:v>
                </c:pt>
                <c:pt idx="23127">
                  <c:v>23127</c:v>
                </c:pt>
                <c:pt idx="23128">
                  <c:v>23128</c:v>
                </c:pt>
                <c:pt idx="23129">
                  <c:v>23129</c:v>
                </c:pt>
                <c:pt idx="23130">
                  <c:v>23130</c:v>
                </c:pt>
                <c:pt idx="23131">
                  <c:v>23131</c:v>
                </c:pt>
                <c:pt idx="23132">
                  <c:v>23132</c:v>
                </c:pt>
                <c:pt idx="23133">
                  <c:v>23133</c:v>
                </c:pt>
                <c:pt idx="23134">
                  <c:v>23134</c:v>
                </c:pt>
                <c:pt idx="23135">
                  <c:v>23135</c:v>
                </c:pt>
                <c:pt idx="23136">
                  <c:v>23136</c:v>
                </c:pt>
                <c:pt idx="23137">
                  <c:v>23137</c:v>
                </c:pt>
                <c:pt idx="23138">
                  <c:v>23138</c:v>
                </c:pt>
                <c:pt idx="23139">
                  <c:v>23139</c:v>
                </c:pt>
                <c:pt idx="23140">
                  <c:v>23140</c:v>
                </c:pt>
                <c:pt idx="23141">
                  <c:v>23141</c:v>
                </c:pt>
                <c:pt idx="23142">
                  <c:v>23142</c:v>
                </c:pt>
                <c:pt idx="23143">
                  <c:v>23143</c:v>
                </c:pt>
                <c:pt idx="23144">
                  <c:v>23144</c:v>
                </c:pt>
                <c:pt idx="23145">
                  <c:v>23145</c:v>
                </c:pt>
                <c:pt idx="23146">
                  <c:v>23146</c:v>
                </c:pt>
                <c:pt idx="23147">
                  <c:v>23147</c:v>
                </c:pt>
                <c:pt idx="23148">
                  <c:v>23148</c:v>
                </c:pt>
                <c:pt idx="23149">
                  <c:v>23149</c:v>
                </c:pt>
                <c:pt idx="23150">
                  <c:v>23150</c:v>
                </c:pt>
                <c:pt idx="23151">
                  <c:v>23151</c:v>
                </c:pt>
                <c:pt idx="23152">
                  <c:v>23152</c:v>
                </c:pt>
                <c:pt idx="23153">
                  <c:v>23153</c:v>
                </c:pt>
                <c:pt idx="23154">
                  <c:v>23154</c:v>
                </c:pt>
                <c:pt idx="23155">
                  <c:v>23155</c:v>
                </c:pt>
                <c:pt idx="23156">
                  <c:v>23156</c:v>
                </c:pt>
                <c:pt idx="23157">
                  <c:v>23157</c:v>
                </c:pt>
                <c:pt idx="23158">
                  <c:v>23158</c:v>
                </c:pt>
                <c:pt idx="23159">
                  <c:v>23159</c:v>
                </c:pt>
                <c:pt idx="23160">
                  <c:v>23160</c:v>
                </c:pt>
                <c:pt idx="23161">
                  <c:v>23161</c:v>
                </c:pt>
                <c:pt idx="23162">
                  <c:v>23162</c:v>
                </c:pt>
                <c:pt idx="23163">
                  <c:v>23163</c:v>
                </c:pt>
                <c:pt idx="23164">
                  <c:v>23164</c:v>
                </c:pt>
                <c:pt idx="23165">
                  <c:v>23165</c:v>
                </c:pt>
                <c:pt idx="23166">
                  <c:v>23166</c:v>
                </c:pt>
                <c:pt idx="23167">
                  <c:v>23167</c:v>
                </c:pt>
                <c:pt idx="23168">
                  <c:v>23168</c:v>
                </c:pt>
                <c:pt idx="23169">
                  <c:v>23169</c:v>
                </c:pt>
                <c:pt idx="23170">
                  <c:v>23170</c:v>
                </c:pt>
                <c:pt idx="23171">
                  <c:v>23171</c:v>
                </c:pt>
                <c:pt idx="23172">
                  <c:v>23172</c:v>
                </c:pt>
                <c:pt idx="23173">
                  <c:v>23173</c:v>
                </c:pt>
                <c:pt idx="23174">
                  <c:v>23174</c:v>
                </c:pt>
                <c:pt idx="23175">
                  <c:v>23175</c:v>
                </c:pt>
                <c:pt idx="23176">
                  <c:v>23176</c:v>
                </c:pt>
                <c:pt idx="23177">
                  <c:v>23177</c:v>
                </c:pt>
                <c:pt idx="23178">
                  <c:v>23178</c:v>
                </c:pt>
                <c:pt idx="23179">
                  <c:v>23179</c:v>
                </c:pt>
                <c:pt idx="23180">
                  <c:v>23180</c:v>
                </c:pt>
                <c:pt idx="23181">
                  <c:v>23181</c:v>
                </c:pt>
                <c:pt idx="23182">
                  <c:v>23182</c:v>
                </c:pt>
                <c:pt idx="23183">
                  <c:v>23183</c:v>
                </c:pt>
                <c:pt idx="23184">
                  <c:v>23184</c:v>
                </c:pt>
                <c:pt idx="23185">
                  <c:v>23185</c:v>
                </c:pt>
                <c:pt idx="23186">
                  <c:v>23186</c:v>
                </c:pt>
                <c:pt idx="23187">
                  <c:v>23187</c:v>
                </c:pt>
                <c:pt idx="23188">
                  <c:v>23188</c:v>
                </c:pt>
                <c:pt idx="23189">
                  <c:v>23189</c:v>
                </c:pt>
                <c:pt idx="23190">
                  <c:v>23190</c:v>
                </c:pt>
                <c:pt idx="23191">
                  <c:v>23191</c:v>
                </c:pt>
                <c:pt idx="23192">
                  <c:v>23192</c:v>
                </c:pt>
                <c:pt idx="23193">
                  <c:v>23193</c:v>
                </c:pt>
                <c:pt idx="23194">
                  <c:v>23194</c:v>
                </c:pt>
                <c:pt idx="23195">
                  <c:v>23195</c:v>
                </c:pt>
                <c:pt idx="23196">
                  <c:v>23196</c:v>
                </c:pt>
                <c:pt idx="23197">
                  <c:v>23197</c:v>
                </c:pt>
                <c:pt idx="23198">
                  <c:v>23198</c:v>
                </c:pt>
                <c:pt idx="23199">
                  <c:v>23199</c:v>
                </c:pt>
                <c:pt idx="23200">
                  <c:v>23200</c:v>
                </c:pt>
                <c:pt idx="23201">
                  <c:v>23201</c:v>
                </c:pt>
                <c:pt idx="23202">
                  <c:v>23202</c:v>
                </c:pt>
                <c:pt idx="23203">
                  <c:v>23203</c:v>
                </c:pt>
                <c:pt idx="23204">
                  <c:v>23204</c:v>
                </c:pt>
                <c:pt idx="23205">
                  <c:v>23205</c:v>
                </c:pt>
                <c:pt idx="23206">
                  <c:v>23206</c:v>
                </c:pt>
                <c:pt idx="23207">
                  <c:v>23207</c:v>
                </c:pt>
                <c:pt idx="23208">
                  <c:v>23208</c:v>
                </c:pt>
                <c:pt idx="23209">
                  <c:v>23209</c:v>
                </c:pt>
                <c:pt idx="23210">
                  <c:v>23210</c:v>
                </c:pt>
                <c:pt idx="23211">
                  <c:v>23211</c:v>
                </c:pt>
                <c:pt idx="23212">
                  <c:v>23212</c:v>
                </c:pt>
                <c:pt idx="23213">
                  <c:v>23213</c:v>
                </c:pt>
                <c:pt idx="23214">
                  <c:v>23214</c:v>
                </c:pt>
                <c:pt idx="23215">
                  <c:v>23215</c:v>
                </c:pt>
                <c:pt idx="23216">
                  <c:v>23216</c:v>
                </c:pt>
                <c:pt idx="23217">
                  <c:v>23217</c:v>
                </c:pt>
                <c:pt idx="23218">
                  <c:v>23218</c:v>
                </c:pt>
                <c:pt idx="23219">
                  <c:v>23219</c:v>
                </c:pt>
                <c:pt idx="23220">
                  <c:v>23220</c:v>
                </c:pt>
                <c:pt idx="23221">
                  <c:v>23221</c:v>
                </c:pt>
                <c:pt idx="23222">
                  <c:v>23222</c:v>
                </c:pt>
                <c:pt idx="23223">
                  <c:v>23223</c:v>
                </c:pt>
                <c:pt idx="23224">
                  <c:v>23224</c:v>
                </c:pt>
                <c:pt idx="23225">
                  <c:v>23225</c:v>
                </c:pt>
                <c:pt idx="23226">
                  <c:v>23226</c:v>
                </c:pt>
                <c:pt idx="23227">
                  <c:v>23227</c:v>
                </c:pt>
                <c:pt idx="23228">
                  <c:v>23228</c:v>
                </c:pt>
                <c:pt idx="23229">
                  <c:v>23229</c:v>
                </c:pt>
                <c:pt idx="23230">
                  <c:v>23230</c:v>
                </c:pt>
                <c:pt idx="23231">
                  <c:v>23231</c:v>
                </c:pt>
                <c:pt idx="23232">
                  <c:v>23232</c:v>
                </c:pt>
                <c:pt idx="23233">
                  <c:v>23233</c:v>
                </c:pt>
                <c:pt idx="23234">
                  <c:v>23234</c:v>
                </c:pt>
                <c:pt idx="23235">
                  <c:v>23235</c:v>
                </c:pt>
                <c:pt idx="23236">
                  <c:v>23236</c:v>
                </c:pt>
                <c:pt idx="23237">
                  <c:v>23237</c:v>
                </c:pt>
                <c:pt idx="23238">
                  <c:v>23238</c:v>
                </c:pt>
                <c:pt idx="23239">
                  <c:v>23239</c:v>
                </c:pt>
                <c:pt idx="23240">
                  <c:v>23240</c:v>
                </c:pt>
                <c:pt idx="23241">
                  <c:v>23241</c:v>
                </c:pt>
                <c:pt idx="23242">
                  <c:v>23242</c:v>
                </c:pt>
                <c:pt idx="23243">
                  <c:v>23243</c:v>
                </c:pt>
                <c:pt idx="23244">
                  <c:v>23244</c:v>
                </c:pt>
                <c:pt idx="23245">
                  <c:v>23245</c:v>
                </c:pt>
                <c:pt idx="23246">
                  <c:v>23246</c:v>
                </c:pt>
                <c:pt idx="23247">
                  <c:v>23247</c:v>
                </c:pt>
                <c:pt idx="23248">
                  <c:v>23248</c:v>
                </c:pt>
                <c:pt idx="23249">
                  <c:v>23249</c:v>
                </c:pt>
                <c:pt idx="23250">
                  <c:v>23250</c:v>
                </c:pt>
                <c:pt idx="23251">
                  <c:v>23251</c:v>
                </c:pt>
                <c:pt idx="23252">
                  <c:v>23252</c:v>
                </c:pt>
                <c:pt idx="23253">
                  <c:v>23253</c:v>
                </c:pt>
                <c:pt idx="23254">
                  <c:v>23254</c:v>
                </c:pt>
                <c:pt idx="23255">
                  <c:v>23255</c:v>
                </c:pt>
                <c:pt idx="23256">
                  <c:v>23256</c:v>
                </c:pt>
                <c:pt idx="23257">
                  <c:v>23257</c:v>
                </c:pt>
                <c:pt idx="23258">
                  <c:v>23258</c:v>
                </c:pt>
                <c:pt idx="23259">
                  <c:v>23259</c:v>
                </c:pt>
                <c:pt idx="23260">
                  <c:v>23260</c:v>
                </c:pt>
                <c:pt idx="23261">
                  <c:v>23261</c:v>
                </c:pt>
                <c:pt idx="23262">
                  <c:v>23262</c:v>
                </c:pt>
                <c:pt idx="23263">
                  <c:v>23263</c:v>
                </c:pt>
                <c:pt idx="23264">
                  <c:v>23264</c:v>
                </c:pt>
                <c:pt idx="23265">
                  <c:v>23265</c:v>
                </c:pt>
                <c:pt idx="23266">
                  <c:v>23266</c:v>
                </c:pt>
                <c:pt idx="23267">
                  <c:v>23267</c:v>
                </c:pt>
                <c:pt idx="23268">
                  <c:v>23268</c:v>
                </c:pt>
                <c:pt idx="23269">
                  <c:v>23269</c:v>
                </c:pt>
                <c:pt idx="23270">
                  <c:v>23270</c:v>
                </c:pt>
                <c:pt idx="23271">
                  <c:v>23271</c:v>
                </c:pt>
                <c:pt idx="23272">
                  <c:v>23272</c:v>
                </c:pt>
                <c:pt idx="23273">
                  <c:v>23273</c:v>
                </c:pt>
                <c:pt idx="23274">
                  <c:v>23274</c:v>
                </c:pt>
                <c:pt idx="23275">
                  <c:v>23275</c:v>
                </c:pt>
                <c:pt idx="23276">
                  <c:v>23276</c:v>
                </c:pt>
                <c:pt idx="23277">
                  <c:v>23277</c:v>
                </c:pt>
                <c:pt idx="23278">
                  <c:v>23278</c:v>
                </c:pt>
                <c:pt idx="23279">
                  <c:v>23279</c:v>
                </c:pt>
                <c:pt idx="23280">
                  <c:v>23280</c:v>
                </c:pt>
                <c:pt idx="23281">
                  <c:v>23281</c:v>
                </c:pt>
                <c:pt idx="23282">
                  <c:v>23282</c:v>
                </c:pt>
                <c:pt idx="23283">
                  <c:v>23283</c:v>
                </c:pt>
                <c:pt idx="23284">
                  <c:v>23284</c:v>
                </c:pt>
                <c:pt idx="23285">
                  <c:v>23285</c:v>
                </c:pt>
                <c:pt idx="23286">
                  <c:v>23286</c:v>
                </c:pt>
                <c:pt idx="23287">
                  <c:v>23287</c:v>
                </c:pt>
                <c:pt idx="23288">
                  <c:v>23288</c:v>
                </c:pt>
                <c:pt idx="23289">
                  <c:v>23289</c:v>
                </c:pt>
                <c:pt idx="23290">
                  <c:v>23290</c:v>
                </c:pt>
                <c:pt idx="23291">
                  <c:v>23291</c:v>
                </c:pt>
                <c:pt idx="23292">
                  <c:v>23292</c:v>
                </c:pt>
                <c:pt idx="23293">
                  <c:v>23293</c:v>
                </c:pt>
                <c:pt idx="23294">
                  <c:v>23294</c:v>
                </c:pt>
                <c:pt idx="23295">
                  <c:v>23295</c:v>
                </c:pt>
                <c:pt idx="23296">
                  <c:v>23296</c:v>
                </c:pt>
                <c:pt idx="23297">
                  <c:v>23297</c:v>
                </c:pt>
                <c:pt idx="23298">
                  <c:v>23298</c:v>
                </c:pt>
                <c:pt idx="23299">
                  <c:v>23299</c:v>
                </c:pt>
                <c:pt idx="23300">
                  <c:v>23300</c:v>
                </c:pt>
                <c:pt idx="23301">
                  <c:v>23301</c:v>
                </c:pt>
                <c:pt idx="23302">
                  <c:v>23302</c:v>
                </c:pt>
                <c:pt idx="23303">
                  <c:v>23303</c:v>
                </c:pt>
                <c:pt idx="23304">
                  <c:v>23304</c:v>
                </c:pt>
                <c:pt idx="23305">
                  <c:v>23305</c:v>
                </c:pt>
                <c:pt idx="23306">
                  <c:v>23306</c:v>
                </c:pt>
                <c:pt idx="23307">
                  <c:v>23307</c:v>
                </c:pt>
                <c:pt idx="23308">
                  <c:v>23308</c:v>
                </c:pt>
                <c:pt idx="23309">
                  <c:v>23309</c:v>
                </c:pt>
                <c:pt idx="23310">
                  <c:v>23310</c:v>
                </c:pt>
                <c:pt idx="23311">
                  <c:v>23311</c:v>
                </c:pt>
                <c:pt idx="23312">
                  <c:v>23312</c:v>
                </c:pt>
                <c:pt idx="23313">
                  <c:v>23313</c:v>
                </c:pt>
                <c:pt idx="23314">
                  <c:v>23314</c:v>
                </c:pt>
                <c:pt idx="23315">
                  <c:v>23315</c:v>
                </c:pt>
                <c:pt idx="23316">
                  <c:v>23316</c:v>
                </c:pt>
                <c:pt idx="23317">
                  <c:v>23317</c:v>
                </c:pt>
                <c:pt idx="23318">
                  <c:v>23318</c:v>
                </c:pt>
                <c:pt idx="23319">
                  <c:v>23319</c:v>
                </c:pt>
                <c:pt idx="23320">
                  <c:v>23320</c:v>
                </c:pt>
                <c:pt idx="23321">
                  <c:v>23321</c:v>
                </c:pt>
                <c:pt idx="23322">
                  <c:v>23322</c:v>
                </c:pt>
                <c:pt idx="23323">
                  <c:v>23323</c:v>
                </c:pt>
                <c:pt idx="23324">
                  <c:v>23324</c:v>
                </c:pt>
                <c:pt idx="23325">
                  <c:v>23325</c:v>
                </c:pt>
                <c:pt idx="23326">
                  <c:v>23326</c:v>
                </c:pt>
                <c:pt idx="23327">
                  <c:v>23327</c:v>
                </c:pt>
                <c:pt idx="23328">
                  <c:v>23328</c:v>
                </c:pt>
                <c:pt idx="23329">
                  <c:v>23329</c:v>
                </c:pt>
                <c:pt idx="23330">
                  <c:v>23330</c:v>
                </c:pt>
                <c:pt idx="23331">
                  <c:v>23331</c:v>
                </c:pt>
                <c:pt idx="23332">
                  <c:v>23332</c:v>
                </c:pt>
                <c:pt idx="23333">
                  <c:v>23333</c:v>
                </c:pt>
                <c:pt idx="23334">
                  <c:v>23334</c:v>
                </c:pt>
                <c:pt idx="23335">
                  <c:v>23335</c:v>
                </c:pt>
                <c:pt idx="23336">
                  <c:v>23336</c:v>
                </c:pt>
                <c:pt idx="23337">
                  <c:v>23337</c:v>
                </c:pt>
                <c:pt idx="23338">
                  <c:v>23338</c:v>
                </c:pt>
                <c:pt idx="23339">
                  <c:v>23339</c:v>
                </c:pt>
                <c:pt idx="23340">
                  <c:v>23340</c:v>
                </c:pt>
                <c:pt idx="23341">
                  <c:v>23341</c:v>
                </c:pt>
                <c:pt idx="23342">
                  <c:v>23342</c:v>
                </c:pt>
                <c:pt idx="23343">
                  <c:v>23343</c:v>
                </c:pt>
                <c:pt idx="23344">
                  <c:v>23344</c:v>
                </c:pt>
                <c:pt idx="23345">
                  <c:v>23345</c:v>
                </c:pt>
                <c:pt idx="23346">
                  <c:v>23346</c:v>
                </c:pt>
                <c:pt idx="23347">
                  <c:v>23347</c:v>
                </c:pt>
                <c:pt idx="23348">
                  <c:v>23348</c:v>
                </c:pt>
                <c:pt idx="23349">
                  <c:v>23349</c:v>
                </c:pt>
                <c:pt idx="23350">
                  <c:v>23350</c:v>
                </c:pt>
                <c:pt idx="23351">
                  <c:v>23351</c:v>
                </c:pt>
                <c:pt idx="23352">
                  <c:v>23352</c:v>
                </c:pt>
                <c:pt idx="23353">
                  <c:v>23353</c:v>
                </c:pt>
                <c:pt idx="23354">
                  <c:v>23354</c:v>
                </c:pt>
                <c:pt idx="23355">
                  <c:v>23355</c:v>
                </c:pt>
                <c:pt idx="23356">
                  <c:v>23356</c:v>
                </c:pt>
                <c:pt idx="23357">
                  <c:v>23357</c:v>
                </c:pt>
                <c:pt idx="23358">
                  <c:v>23358</c:v>
                </c:pt>
                <c:pt idx="23359">
                  <c:v>23359</c:v>
                </c:pt>
                <c:pt idx="23360">
                  <c:v>23360</c:v>
                </c:pt>
                <c:pt idx="23361">
                  <c:v>23361</c:v>
                </c:pt>
                <c:pt idx="23362">
                  <c:v>23362</c:v>
                </c:pt>
                <c:pt idx="23363">
                  <c:v>23363</c:v>
                </c:pt>
                <c:pt idx="23364">
                  <c:v>23364</c:v>
                </c:pt>
                <c:pt idx="23365">
                  <c:v>23365</c:v>
                </c:pt>
                <c:pt idx="23366">
                  <c:v>23366</c:v>
                </c:pt>
                <c:pt idx="23367">
                  <c:v>23367</c:v>
                </c:pt>
                <c:pt idx="23368">
                  <c:v>23368</c:v>
                </c:pt>
                <c:pt idx="23369">
                  <c:v>23369</c:v>
                </c:pt>
                <c:pt idx="23370">
                  <c:v>23370</c:v>
                </c:pt>
                <c:pt idx="23371">
                  <c:v>23371</c:v>
                </c:pt>
                <c:pt idx="23372">
                  <c:v>23372</c:v>
                </c:pt>
                <c:pt idx="23373">
                  <c:v>23373</c:v>
                </c:pt>
                <c:pt idx="23374">
                  <c:v>23374</c:v>
                </c:pt>
                <c:pt idx="23375">
                  <c:v>23375</c:v>
                </c:pt>
                <c:pt idx="23376">
                  <c:v>23376</c:v>
                </c:pt>
                <c:pt idx="23377">
                  <c:v>23377</c:v>
                </c:pt>
                <c:pt idx="23378">
                  <c:v>23378</c:v>
                </c:pt>
                <c:pt idx="23379">
                  <c:v>23379</c:v>
                </c:pt>
                <c:pt idx="23380">
                  <c:v>23380</c:v>
                </c:pt>
                <c:pt idx="23381">
                  <c:v>23381</c:v>
                </c:pt>
                <c:pt idx="23382">
                  <c:v>23382</c:v>
                </c:pt>
                <c:pt idx="23383">
                  <c:v>23383</c:v>
                </c:pt>
                <c:pt idx="23384">
                  <c:v>23384</c:v>
                </c:pt>
                <c:pt idx="23385">
                  <c:v>23385</c:v>
                </c:pt>
                <c:pt idx="23386">
                  <c:v>23386</c:v>
                </c:pt>
                <c:pt idx="23387">
                  <c:v>23387</c:v>
                </c:pt>
                <c:pt idx="23388">
                  <c:v>23388</c:v>
                </c:pt>
                <c:pt idx="23389">
                  <c:v>23389</c:v>
                </c:pt>
                <c:pt idx="23390">
                  <c:v>23390</c:v>
                </c:pt>
                <c:pt idx="23391">
                  <c:v>23391</c:v>
                </c:pt>
                <c:pt idx="23392">
                  <c:v>23392</c:v>
                </c:pt>
                <c:pt idx="23393">
                  <c:v>23393</c:v>
                </c:pt>
                <c:pt idx="23394">
                  <c:v>23394</c:v>
                </c:pt>
                <c:pt idx="23395">
                  <c:v>23395</c:v>
                </c:pt>
                <c:pt idx="23396">
                  <c:v>23396</c:v>
                </c:pt>
                <c:pt idx="23397">
                  <c:v>23397</c:v>
                </c:pt>
                <c:pt idx="23398">
                  <c:v>23398</c:v>
                </c:pt>
                <c:pt idx="23399">
                  <c:v>23399</c:v>
                </c:pt>
                <c:pt idx="23400">
                  <c:v>23400</c:v>
                </c:pt>
                <c:pt idx="23401">
                  <c:v>23401</c:v>
                </c:pt>
                <c:pt idx="23402">
                  <c:v>23402</c:v>
                </c:pt>
                <c:pt idx="23403">
                  <c:v>23403</c:v>
                </c:pt>
                <c:pt idx="23404">
                  <c:v>23404</c:v>
                </c:pt>
                <c:pt idx="23405">
                  <c:v>23405</c:v>
                </c:pt>
                <c:pt idx="23406">
                  <c:v>23406</c:v>
                </c:pt>
                <c:pt idx="23407">
                  <c:v>23407</c:v>
                </c:pt>
                <c:pt idx="23408">
                  <c:v>23408</c:v>
                </c:pt>
                <c:pt idx="23409">
                  <c:v>23409</c:v>
                </c:pt>
                <c:pt idx="23410">
                  <c:v>23410</c:v>
                </c:pt>
                <c:pt idx="23411">
                  <c:v>23411</c:v>
                </c:pt>
                <c:pt idx="23412">
                  <c:v>23412</c:v>
                </c:pt>
                <c:pt idx="23413">
                  <c:v>23413</c:v>
                </c:pt>
                <c:pt idx="23414">
                  <c:v>23414</c:v>
                </c:pt>
                <c:pt idx="23415">
                  <c:v>23415</c:v>
                </c:pt>
                <c:pt idx="23416">
                  <c:v>23416</c:v>
                </c:pt>
                <c:pt idx="23417">
                  <c:v>23417</c:v>
                </c:pt>
                <c:pt idx="23418">
                  <c:v>23418</c:v>
                </c:pt>
                <c:pt idx="23419">
                  <c:v>23419</c:v>
                </c:pt>
                <c:pt idx="23420">
                  <c:v>23420</c:v>
                </c:pt>
                <c:pt idx="23421">
                  <c:v>23421</c:v>
                </c:pt>
                <c:pt idx="23422">
                  <c:v>23422</c:v>
                </c:pt>
                <c:pt idx="23423">
                  <c:v>23423</c:v>
                </c:pt>
                <c:pt idx="23424">
                  <c:v>23424</c:v>
                </c:pt>
                <c:pt idx="23425">
                  <c:v>23425</c:v>
                </c:pt>
                <c:pt idx="23426">
                  <c:v>23426</c:v>
                </c:pt>
                <c:pt idx="23427">
                  <c:v>23427</c:v>
                </c:pt>
                <c:pt idx="23428">
                  <c:v>23428</c:v>
                </c:pt>
                <c:pt idx="23429">
                  <c:v>23429</c:v>
                </c:pt>
                <c:pt idx="23430">
                  <c:v>23430</c:v>
                </c:pt>
                <c:pt idx="23431">
                  <c:v>23431</c:v>
                </c:pt>
                <c:pt idx="23432">
                  <c:v>23432</c:v>
                </c:pt>
                <c:pt idx="23433">
                  <c:v>23433</c:v>
                </c:pt>
                <c:pt idx="23434">
                  <c:v>23434</c:v>
                </c:pt>
                <c:pt idx="23435">
                  <c:v>23435</c:v>
                </c:pt>
                <c:pt idx="23436">
                  <c:v>23436</c:v>
                </c:pt>
                <c:pt idx="23437">
                  <c:v>23437</c:v>
                </c:pt>
                <c:pt idx="23438">
                  <c:v>23438</c:v>
                </c:pt>
                <c:pt idx="23439">
                  <c:v>23439</c:v>
                </c:pt>
                <c:pt idx="23440">
                  <c:v>23440</c:v>
                </c:pt>
                <c:pt idx="23441">
                  <c:v>23441</c:v>
                </c:pt>
                <c:pt idx="23442">
                  <c:v>23442</c:v>
                </c:pt>
                <c:pt idx="23443">
                  <c:v>23443</c:v>
                </c:pt>
                <c:pt idx="23444">
                  <c:v>23444</c:v>
                </c:pt>
                <c:pt idx="23445">
                  <c:v>23445</c:v>
                </c:pt>
                <c:pt idx="23446">
                  <c:v>23446</c:v>
                </c:pt>
                <c:pt idx="23447">
                  <c:v>23447</c:v>
                </c:pt>
                <c:pt idx="23448">
                  <c:v>23448</c:v>
                </c:pt>
                <c:pt idx="23449">
                  <c:v>23449</c:v>
                </c:pt>
                <c:pt idx="23450">
                  <c:v>23450</c:v>
                </c:pt>
                <c:pt idx="23451">
                  <c:v>23451</c:v>
                </c:pt>
                <c:pt idx="23452">
                  <c:v>23452</c:v>
                </c:pt>
                <c:pt idx="23453">
                  <c:v>23453</c:v>
                </c:pt>
                <c:pt idx="23454">
                  <c:v>23454</c:v>
                </c:pt>
                <c:pt idx="23455">
                  <c:v>23455</c:v>
                </c:pt>
                <c:pt idx="23456">
                  <c:v>23456</c:v>
                </c:pt>
                <c:pt idx="23457">
                  <c:v>23457</c:v>
                </c:pt>
                <c:pt idx="23458">
                  <c:v>23458</c:v>
                </c:pt>
                <c:pt idx="23459">
                  <c:v>23459</c:v>
                </c:pt>
                <c:pt idx="23460">
                  <c:v>23460</c:v>
                </c:pt>
                <c:pt idx="23461">
                  <c:v>23461</c:v>
                </c:pt>
                <c:pt idx="23462">
                  <c:v>23462</c:v>
                </c:pt>
                <c:pt idx="23463">
                  <c:v>23463</c:v>
                </c:pt>
                <c:pt idx="23464">
                  <c:v>23464</c:v>
                </c:pt>
                <c:pt idx="23465">
                  <c:v>23465</c:v>
                </c:pt>
                <c:pt idx="23466">
                  <c:v>23466</c:v>
                </c:pt>
                <c:pt idx="23467">
                  <c:v>23467</c:v>
                </c:pt>
                <c:pt idx="23468">
                  <c:v>23468</c:v>
                </c:pt>
                <c:pt idx="23469">
                  <c:v>23469</c:v>
                </c:pt>
                <c:pt idx="23470">
                  <c:v>23470</c:v>
                </c:pt>
                <c:pt idx="23471">
                  <c:v>23471</c:v>
                </c:pt>
                <c:pt idx="23472">
                  <c:v>23472</c:v>
                </c:pt>
                <c:pt idx="23473">
                  <c:v>23473</c:v>
                </c:pt>
                <c:pt idx="23474">
                  <c:v>23474</c:v>
                </c:pt>
                <c:pt idx="23475">
                  <c:v>23475</c:v>
                </c:pt>
                <c:pt idx="23476">
                  <c:v>23476</c:v>
                </c:pt>
                <c:pt idx="23477">
                  <c:v>23477</c:v>
                </c:pt>
                <c:pt idx="23478">
                  <c:v>23478</c:v>
                </c:pt>
                <c:pt idx="23479">
                  <c:v>23479</c:v>
                </c:pt>
                <c:pt idx="23480">
                  <c:v>23480</c:v>
                </c:pt>
                <c:pt idx="23481">
                  <c:v>23481</c:v>
                </c:pt>
                <c:pt idx="23482">
                  <c:v>23482</c:v>
                </c:pt>
                <c:pt idx="23483">
                  <c:v>23483</c:v>
                </c:pt>
                <c:pt idx="23484">
                  <c:v>23484</c:v>
                </c:pt>
                <c:pt idx="23485">
                  <c:v>23485</c:v>
                </c:pt>
                <c:pt idx="23486">
                  <c:v>23486</c:v>
                </c:pt>
                <c:pt idx="23487">
                  <c:v>23487</c:v>
                </c:pt>
                <c:pt idx="23488">
                  <c:v>23488</c:v>
                </c:pt>
                <c:pt idx="23489">
                  <c:v>23489</c:v>
                </c:pt>
                <c:pt idx="23490">
                  <c:v>23490</c:v>
                </c:pt>
                <c:pt idx="23491">
                  <c:v>23491</c:v>
                </c:pt>
                <c:pt idx="23492">
                  <c:v>23492</c:v>
                </c:pt>
                <c:pt idx="23493">
                  <c:v>23493</c:v>
                </c:pt>
                <c:pt idx="23494">
                  <c:v>23494</c:v>
                </c:pt>
                <c:pt idx="23495">
                  <c:v>23495</c:v>
                </c:pt>
                <c:pt idx="23496">
                  <c:v>23496</c:v>
                </c:pt>
                <c:pt idx="23497">
                  <c:v>23497</c:v>
                </c:pt>
                <c:pt idx="23498">
                  <c:v>23498</c:v>
                </c:pt>
                <c:pt idx="23499">
                  <c:v>23499</c:v>
                </c:pt>
                <c:pt idx="23500">
                  <c:v>23500</c:v>
                </c:pt>
                <c:pt idx="23501">
                  <c:v>23501</c:v>
                </c:pt>
                <c:pt idx="23502">
                  <c:v>23502</c:v>
                </c:pt>
                <c:pt idx="23503">
                  <c:v>23503</c:v>
                </c:pt>
                <c:pt idx="23504">
                  <c:v>23504</c:v>
                </c:pt>
                <c:pt idx="23505">
                  <c:v>23505</c:v>
                </c:pt>
                <c:pt idx="23506">
                  <c:v>23506</c:v>
                </c:pt>
                <c:pt idx="23507">
                  <c:v>23507</c:v>
                </c:pt>
                <c:pt idx="23508">
                  <c:v>23508</c:v>
                </c:pt>
                <c:pt idx="23509">
                  <c:v>23509</c:v>
                </c:pt>
                <c:pt idx="23510">
                  <c:v>23510</c:v>
                </c:pt>
                <c:pt idx="23511">
                  <c:v>23511</c:v>
                </c:pt>
                <c:pt idx="23512">
                  <c:v>23512</c:v>
                </c:pt>
                <c:pt idx="23513">
                  <c:v>23513</c:v>
                </c:pt>
                <c:pt idx="23514">
                  <c:v>23514</c:v>
                </c:pt>
                <c:pt idx="23515">
                  <c:v>23515</c:v>
                </c:pt>
                <c:pt idx="23516">
                  <c:v>23516</c:v>
                </c:pt>
                <c:pt idx="23517">
                  <c:v>23517</c:v>
                </c:pt>
                <c:pt idx="23518">
                  <c:v>23518</c:v>
                </c:pt>
                <c:pt idx="23519">
                  <c:v>23519</c:v>
                </c:pt>
                <c:pt idx="23520">
                  <c:v>23520</c:v>
                </c:pt>
                <c:pt idx="23521">
                  <c:v>23521</c:v>
                </c:pt>
                <c:pt idx="23522">
                  <c:v>23522</c:v>
                </c:pt>
                <c:pt idx="23523">
                  <c:v>23523</c:v>
                </c:pt>
                <c:pt idx="23524">
                  <c:v>23524</c:v>
                </c:pt>
                <c:pt idx="23525">
                  <c:v>23525</c:v>
                </c:pt>
                <c:pt idx="23526">
                  <c:v>23526</c:v>
                </c:pt>
                <c:pt idx="23527">
                  <c:v>23527</c:v>
                </c:pt>
                <c:pt idx="23528">
                  <c:v>23528</c:v>
                </c:pt>
                <c:pt idx="23529">
                  <c:v>23529</c:v>
                </c:pt>
                <c:pt idx="23530">
                  <c:v>23530</c:v>
                </c:pt>
                <c:pt idx="23531">
                  <c:v>23531</c:v>
                </c:pt>
                <c:pt idx="23532">
                  <c:v>23532</c:v>
                </c:pt>
                <c:pt idx="23533">
                  <c:v>23533</c:v>
                </c:pt>
                <c:pt idx="23534">
                  <c:v>23534</c:v>
                </c:pt>
                <c:pt idx="23535">
                  <c:v>23535</c:v>
                </c:pt>
                <c:pt idx="23536">
                  <c:v>23536</c:v>
                </c:pt>
                <c:pt idx="23537">
                  <c:v>23537</c:v>
                </c:pt>
                <c:pt idx="23538">
                  <c:v>23538</c:v>
                </c:pt>
                <c:pt idx="23539">
                  <c:v>23539</c:v>
                </c:pt>
                <c:pt idx="23540">
                  <c:v>23540</c:v>
                </c:pt>
                <c:pt idx="23541">
                  <c:v>23541</c:v>
                </c:pt>
                <c:pt idx="23542">
                  <c:v>23542</c:v>
                </c:pt>
                <c:pt idx="23543">
                  <c:v>23543</c:v>
                </c:pt>
                <c:pt idx="23544">
                  <c:v>23544</c:v>
                </c:pt>
                <c:pt idx="23545">
                  <c:v>23545</c:v>
                </c:pt>
                <c:pt idx="23546">
                  <c:v>23546</c:v>
                </c:pt>
                <c:pt idx="23547">
                  <c:v>23547</c:v>
                </c:pt>
                <c:pt idx="23548">
                  <c:v>23548</c:v>
                </c:pt>
                <c:pt idx="23549">
                  <c:v>23549</c:v>
                </c:pt>
                <c:pt idx="23550">
                  <c:v>23550</c:v>
                </c:pt>
                <c:pt idx="23551">
                  <c:v>23551</c:v>
                </c:pt>
                <c:pt idx="23552">
                  <c:v>23552</c:v>
                </c:pt>
                <c:pt idx="23553">
                  <c:v>23553</c:v>
                </c:pt>
                <c:pt idx="23554">
                  <c:v>23554</c:v>
                </c:pt>
                <c:pt idx="23555">
                  <c:v>23555</c:v>
                </c:pt>
                <c:pt idx="23556">
                  <c:v>23556</c:v>
                </c:pt>
                <c:pt idx="23557">
                  <c:v>23557</c:v>
                </c:pt>
                <c:pt idx="23558">
                  <c:v>23558</c:v>
                </c:pt>
                <c:pt idx="23559">
                  <c:v>23559</c:v>
                </c:pt>
                <c:pt idx="23560">
                  <c:v>23560</c:v>
                </c:pt>
                <c:pt idx="23561">
                  <c:v>23561</c:v>
                </c:pt>
                <c:pt idx="23562">
                  <c:v>23562</c:v>
                </c:pt>
                <c:pt idx="23563">
                  <c:v>23563</c:v>
                </c:pt>
                <c:pt idx="23564">
                  <c:v>23564</c:v>
                </c:pt>
                <c:pt idx="23565">
                  <c:v>23565</c:v>
                </c:pt>
                <c:pt idx="23566">
                  <c:v>23566</c:v>
                </c:pt>
                <c:pt idx="23567">
                  <c:v>23567</c:v>
                </c:pt>
                <c:pt idx="23568">
                  <c:v>23568</c:v>
                </c:pt>
                <c:pt idx="23569">
                  <c:v>23569</c:v>
                </c:pt>
                <c:pt idx="23570">
                  <c:v>23570</c:v>
                </c:pt>
                <c:pt idx="23571">
                  <c:v>23571</c:v>
                </c:pt>
                <c:pt idx="23572">
                  <c:v>23572</c:v>
                </c:pt>
                <c:pt idx="23573">
                  <c:v>23573</c:v>
                </c:pt>
                <c:pt idx="23574">
                  <c:v>23574</c:v>
                </c:pt>
                <c:pt idx="23575">
                  <c:v>23575</c:v>
                </c:pt>
                <c:pt idx="23576">
                  <c:v>23576</c:v>
                </c:pt>
                <c:pt idx="23577">
                  <c:v>23577</c:v>
                </c:pt>
                <c:pt idx="23578">
                  <c:v>23578</c:v>
                </c:pt>
                <c:pt idx="23579">
                  <c:v>23579</c:v>
                </c:pt>
                <c:pt idx="23580">
                  <c:v>23580</c:v>
                </c:pt>
                <c:pt idx="23581">
                  <c:v>23581</c:v>
                </c:pt>
                <c:pt idx="23582">
                  <c:v>23582</c:v>
                </c:pt>
                <c:pt idx="23583">
                  <c:v>23583</c:v>
                </c:pt>
                <c:pt idx="23584">
                  <c:v>23584</c:v>
                </c:pt>
                <c:pt idx="23585">
                  <c:v>23585</c:v>
                </c:pt>
                <c:pt idx="23586">
                  <c:v>23586</c:v>
                </c:pt>
                <c:pt idx="23587">
                  <c:v>23587</c:v>
                </c:pt>
                <c:pt idx="23588">
                  <c:v>23588</c:v>
                </c:pt>
                <c:pt idx="23589">
                  <c:v>23589</c:v>
                </c:pt>
                <c:pt idx="23590">
                  <c:v>23590</c:v>
                </c:pt>
                <c:pt idx="23591">
                  <c:v>23591</c:v>
                </c:pt>
                <c:pt idx="23592">
                  <c:v>23592</c:v>
                </c:pt>
                <c:pt idx="23593">
                  <c:v>23593</c:v>
                </c:pt>
                <c:pt idx="23594">
                  <c:v>23594</c:v>
                </c:pt>
                <c:pt idx="23595">
                  <c:v>23595</c:v>
                </c:pt>
                <c:pt idx="23596">
                  <c:v>23596</c:v>
                </c:pt>
                <c:pt idx="23597">
                  <c:v>23597</c:v>
                </c:pt>
                <c:pt idx="23598">
                  <c:v>23598</c:v>
                </c:pt>
                <c:pt idx="23599">
                  <c:v>23599</c:v>
                </c:pt>
                <c:pt idx="23600">
                  <c:v>23600</c:v>
                </c:pt>
                <c:pt idx="23601">
                  <c:v>23601</c:v>
                </c:pt>
                <c:pt idx="23602">
                  <c:v>23602</c:v>
                </c:pt>
                <c:pt idx="23603">
                  <c:v>23603</c:v>
                </c:pt>
                <c:pt idx="23604">
                  <c:v>23604</c:v>
                </c:pt>
                <c:pt idx="23605">
                  <c:v>23605</c:v>
                </c:pt>
                <c:pt idx="23606">
                  <c:v>23606</c:v>
                </c:pt>
                <c:pt idx="23607">
                  <c:v>23607</c:v>
                </c:pt>
                <c:pt idx="23608">
                  <c:v>23608</c:v>
                </c:pt>
                <c:pt idx="23609">
                  <c:v>23609</c:v>
                </c:pt>
                <c:pt idx="23610">
                  <c:v>23610</c:v>
                </c:pt>
                <c:pt idx="23611">
                  <c:v>23611</c:v>
                </c:pt>
                <c:pt idx="23612">
                  <c:v>23612</c:v>
                </c:pt>
                <c:pt idx="23613">
                  <c:v>23613</c:v>
                </c:pt>
                <c:pt idx="23614">
                  <c:v>23614</c:v>
                </c:pt>
                <c:pt idx="23615">
                  <c:v>23615</c:v>
                </c:pt>
                <c:pt idx="23616">
                  <c:v>23616</c:v>
                </c:pt>
                <c:pt idx="23617">
                  <c:v>23617</c:v>
                </c:pt>
                <c:pt idx="23618">
                  <c:v>23618</c:v>
                </c:pt>
                <c:pt idx="23619">
                  <c:v>23619</c:v>
                </c:pt>
                <c:pt idx="23620">
                  <c:v>23620</c:v>
                </c:pt>
                <c:pt idx="23621">
                  <c:v>23621</c:v>
                </c:pt>
                <c:pt idx="23622">
                  <c:v>23622</c:v>
                </c:pt>
                <c:pt idx="23623">
                  <c:v>23623</c:v>
                </c:pt>
                <c:pt idx="23624">
                  <c:v>23624</c:v>
                </c:pt>
                <c:pt idx="23625">
                  <c:v>23625</c:v>
                </c:pt>
                <c:pt idx="23626">
                  <c:v>23626</c:v>
                </c:pt>
                <c:pt idx="23627">
                  <c:v>23627</c:v>
                </c:pt>
                <c:pt idx="23628">
                  <c:v>23628</c:v>
                </c:pt>
                <c:pt idx="23629">
                  <c:v>23629</c:v>
                </c:pt>
                <c:pt idx="23630">
                  <c:v>23630</c:v>
                </c:pt>
                <c:pt idx="23631">
                  <c:v>23631</c:v>
                </c:pt>
                <c:pt idx="23632">
                  <c:v>23632</c:v>
                </c:pt>
                <c:pt idx="23633">
                  <c:v>23633</c:v>
                </c:pt>
                <c:pt idx="23634">
                  <c:v>23634</c:v>
                </c:pt>
                <c:pt idx="23635">
                  <c:v>23635</c:v>
                </c:pt>
                <c:pt idx="23636">
                  <c:v>23636</c:v>
                </c:pt>
                <c:pt idx="23637">
                  <c:v>23637</c:v>
                </c:pt>
                <c:pt idx="23638">
                  <c:v>23638</c:v>
                </c:pt>
                <c:pt idx="23639">
                  <c:v>23639</c:v>
                </c:pt>
                <c:pt idx="23640">
                  <c:v>23640</c:v>
                </c:pt>
                <c:pt idx="23641">
                  <c:v>23641</c:v>
                </c:pt>
                <c:pt idx="23642">
                  <c:v>23642</c:v>
                </c:pt>
                <c:pt idx="23643">
                  <c:v>23643</c:v>
                </c:pt>
                <c:pt idx="23644">
                  <c:v>23644</c:v>
                </c:pt>
                <c:pt idx="23645">
                  <c:v>23645</c:v>
                </c:pt>
                <c:pt idx="23646">
                  <c:v>23646</c:v>
                </c:pt>
                <c:pt idx="23647">
                  <c:v>23647</c:v>
                </c:pt>
                <c:pt idx="23648">
                  <c:v>23648</c:v>
                </c:pt>
                <c:pt idx="23649">
                  <c:v>23649</c:v>
                </c:pt>
                <c:pt idx="23650">
                  <c:v>23650</c:v>
                </c:pt>
                <c:pt idx="23651">
                  <c:v>23651</c:v>
                </c:pt>
                <c:pt idx="23652">
                  <c:v>23652</c:v>
                </c:pt>
                <c:pt idx="23653">
                  <c:v>23653</c:v>
                </c:pt>
                <c:pt idx="23654">
                  <c:v>23654</c:v>
                </c:pt>
                <c:pt idx="23655">
                  <c:v>23655</c:v>
                </c:pt>
                <c:pt idx="23656">
                  <c:v>23656</c:v>
                </c:pt>
                <c:pt idx="23657">
                  <c:v>23657</c:v>
                </c:pt>
                <c:pt idx="23658">
                  <c:v>23658</c:v>
                </c:pt>
                <c:pt idx="23659">
                  <c:v>23659</c:v>
                </c:pt>
                <c:pt idx="23660">
                  <c:v>23660</c:v>
                </c:pt>
                <c:pt idx="23661">
                  <c:v>23661</c:v>
                </c:pt>
                <c:pt idx="23662">
                  <c:v>23662</c:v>
                </c:pt>
                <c:pt idx="23663">
                  <c:v>23663</c:v>
                </c:pt>
                <c:pt idx="23664">
                  <c:v>23664</c:v>
                </c:pt>
                <c:pt idx="23665">
                  <c:v>23665</c:v>
                </c:pt>
                <c:pt idx="23666">
                  <c:v>23666</c:v>
                </c:pt>
                <c:pt idx="23667">
                  <c:v>23667</c:v>
                </c:pt>
                <c:pt idx="23668">
                  <c:v>23668</c:v>
                </c:pt>
                <c:pt idx="23669">
                  <c:v>23669</c:v>
                </c:pt>
                <c:pt idx="23670">
                  <c:v>23670</c:v>
                </c:pt>
                <c:pt idx="23671">
                  <c:v>23671</c:v>
                </c:pt>
                <c:pt idx="23672">
                  <c:v>23672</c:v>
                </c:pt>
                <c:pt idx="23673">
                  <c:v>23673</c:v>
                </c:pt>
                <c:pt idx="23674">
                  <c:v>23674</c:v>
                </c:pt>
                <c:pt idx="23675">
                  <c:v>23675</c:v>
                </c:pt>
                <c:pt idx="23676">
                  <c:v>23676</c:v>
                </c:pt>
                <c:pt idx="23677">
                  <c:v>23677</c:v>
                </c:pt>
                <c:pt idx="23678">
                  <c:v>23678</c:v>
                </c:pt>
                <c:pt idx="23679">
                  <c:v>23679</c:v>
                </c:pt>
                <c:pt idx="23680">
                  <c:v>23680</c:v>
                </c:pt>
                <c:pt idx="23681">
                  <c:v>23681</c:v>
                </c:pt>
                <c:pt idx="23682">
                  <c:v>23682</c:v>
                </c:pt>
                <c:pt idx="23683">
                  <c:v>23683</c:v>
                </c:pt>
                <c:pt idx="23684">
                  <c:v>23684</c:v>
                </c:pt>
                <c:pt idx="23685">
                  <c:v>23685</c:v>
                </c:pt>
                <c:pt idx="23686">
                  <c:v>23686</c:v>
                </c:pt>
                <c:pt idx="23687">
                  <c:v>23687</c:v>
                </c:pt>
                <c:pt idx="23688">
                  <c:v>23688</c:v>
                </c:pt>
                <c:pt idx="23689">
                  <c:v>23689</c:v>
                </c:pt>
                <c:pt idx="23690">
                  <c:v>23690</c:v>
                </c:pt>
                <c:pt idx="23691">
                  <c:v>23691</c:v>
                </c:pt>
                <c:pt idx="23692">
                  <c:v>23692</c:v>
                </c:pt>
                <c:pt idx="23693">
                  <c:v>23693</c:v>
                </c:pt>
                <c:pt idx="23694">
                  <c:v>23694</c:v>
                </c:pt>
                <c:pt idx="23695">
                  <c:v>23695</c:v>
                </c:pt>
                <c:pt idx="23696">
                  <c:v>23696</c:v>
                </c:pt>
                <c:pt idx="23697">
                  <c:v>23697</c:v>
                </c:pt>
                <c:pt idx="23698">
                  <c:v>23698</c:v>
                </c:pt>
                <c:pt idx="23699">
                  <c:v>23699</c:v>
                </c:pt>
                <c:pt idx="23700">
                  <c:v>23700</c:v>
                </c:pt>
                <c:pt idx="23701">
                  <c:v>23701</c:v>
                </c:pt>
                <c:pt idx="23702">
                  <c:v>23702</c:v>
                </c:pt>
                <c:pt idx="23703">
                  <c:v>23703</c:v>
                </c:pt>
                <c:pt idx="23704">
                  <c:v>23704</c:v>
                </c:pt>
                <c:pt idx="23705">
                  <c:v>23705</c:v>
                </c:pt>
                <c:pt idx="23706">
                  <c:v>23706</c:v>
                </c:pt>
                <c:pt idx="23707">
                  <c:v>23707</c:v>
                </c:pt>
                <c:pt idx="23708">
                  <c:v>23708</c:v>
                </c:pt>
                <c:pt idx="23709">
                  <c:v>23709</c:v>
                </c:pt>
                <c:pt idx="23710">
                  <c:v>23710</c:v>
                </c:pt>
                <c:pt idx="23711">
                  <c:v>23711</c:v>
                </c:pt>
                <c:pt idx="23712">
                  <c:v>23712</c:v>
                </c:pt>
                <c:pt idx="23713">
                  <c:v>23713</c:v>
                </c:pt>
                <c:pt idx="23714">
                  <c:v>23714</c:v>
                </c:pt>
                <c:pt idx="23715">
                  <c:v>23715</c:v>
                </c:pt>
                <c:pt idx="23716">
                  <c:v>23716</c:v>
                </c:pt>
                <c:pt idx="23717">
                  <c:v>23717</c:v>
                </c:pt>
                <c:pt idx="23718">
                  <c:v>23718</c:v>
                </c:pt>
                <c:pt idx="23719">
                  <c:v>23719</c:v>
                </c:pt>
                <c:pt idx="23720">
                  <c:v>23720</c:v>
                </c:pt>
                <c:pt idx="23721">
                  <c:v>23721</c:v>
                </c:pt>
                <c:pt idx="23722">
                  <c:v>23722</c:v>
                </c:pt>
                <c:pt idx="23723">
                  <c:v>23723</c:v>
                </c:pt>
                <c:pt idx="23724">
                  <c:v>23724</c:v>
                </c:pt>
                <c:pt idx="23725">
                  <c:v>23725</c:v>
                </c:pt>
                <c:pt idx="23726">
                  <c:v>23726</c:v>
                </c:pt>
                <c:pt idx="23727">
                  <c:v>23727</c:v>
                </c:pt>
                <c:pt idx="23728">
                  <c:v>23728</c:v>
                </c:pt>
                <c:pt idx="23729">
                  <c:v>23729</c:v>
                </c:pt>
                <c:pt idx="23730">
                  <c:v>23730</c:v>
                </c:pt>
                <c:pt idx="23731">
                  <c:v>23731</c:v>
                </c:pt>
                <c:pt idx="23732">
                  <c:v>23732</c:v>
                </c:pt>
                <c:pt idx="23733">
                  <c:v>23733</c:v>
                </c:pt>
                <c:pt idx="23734">
                  <c:v>23734</c:v>
                </c:pt>
                <c:pt idx="23735">
                  <c:v>23735</c:v>
                </c:pt>
                <c:pt idx="23736">
                  <c:v>23736</c:v>
                </c:pt>
                <c:pt idx="23737">
                  <c:v>23737</c:v>
                </c:pt>
                <c:pt idx="23738">
                  <c:v>23738</c:v>
                </c:pt>
                <c:pt idx="23739">
                  <c:v>23739</c:v>
                </c:pt>
                <c:pt idx="23740">
                  <c:v>23740</c:v>
                </c:pt>
                <c:pt idx="23741">
                  <c:v>23741</c:v>
                </c:pt>
                <c:pt idx="23742">
                  <c:v>23742</c:v>
                </c:pt>
                <c:pt idx="23743">
                  <c:v>23743</c:v>
                </c:pt>
                <c:pt idx="23744">
                  <c:v>23744</c:v>
                </c:pt>
                <c:pt idx="23745">
                  <c:v>23745</c:v>
                </c:pt>
                <c:pt idx="23746">
                  <c:v>23746</c:v>
                </c:pt>
                <c:pt idx="23747">
                  <c:v>23747</c:v>
                </c:pt>
                <c:pt idx="23748">
                  <c:v>23748</c:v>
                </c:pt>
                <c:pt idx="23749">
                  <c:v>23749</c:v>
                </c:pt>
                <c:pt idx="23750">
                  <c:v>23750</c:v>
                </c:pt>
                <c:pt idx="23751">
                  <c:v>23751</c:v>
                </c:pt>
                <c:pt idx="23752">
                  <c:v>23752</c:v>
                </c:pt>
                <c:pt idx="23753">
                  <c:v>23753</c:v>
                </c:pt>
                <c:pt idx="23754">
                  <c:v>23754</c:v>
                </c:pt>
                <c:pt idx="23755">
                  <c:v>23755</c:v>
                </c:pt>
                <c:pt idx="23756">
                  <c:v>23756</c:v>
                </c:pt>
                <c:pt idx="23757">
                  <c:v>23757</c:v>
                </c:pt>
                <c:pt idx="23758">
                  <c:v>23758</c:v>
                </c:pt>
                <c:pt idx="23759">
                  <c:v>23759</c:v>
                </c:pt>
                <c:pt idx="23760">
                  <c:v>23760</c:v>
                </c:pt>
                <c:pt idx="23761">
                  <c:v>23761</c:v>
                </c:pt>
                <c:pt idx="23762">
                  <c:v>23762</c:v>
                </c:pt>
                <c:pt idx="23763">
                  <c:v>23763</c:v>
                </c:pt>
                <c:pt idx="23764">
                  <c:v>23764</c:v>
                </c:pt>
                <c:pt idx="23765">
                  <c:v>23765</c:v>
                </c:pt>
                <c:pt idx="23766">
                  <c:v>23766</c:v>
                </c:pt>
                <c:pt idx="23767">
                  <c:v>23767</c:v>
                </c:pt>
                <c:pt idx="23768">
                  <c:v>23768</c:v>
                </c:pt>
                <c:pt idx="23769">
                  <c:v>23769</c:v>
                </c:pt>
                <c:pt idx="23770">
                  <c:v>23770</c:v>
                </c:pt>
                <c:pt idx="23771">
                  <c:v>23771</c:v>
                </c:pt>
                <c:pt idx="23772">
                  <c:v>23772</c:v>
                </c:pt>
                <c:pt idx="23773">
                  <c:v>23773</c:v>
                </c:pt>
                <c:pt idx="23774">
                  <c:v>23774</c:v>
                </c:pt>
                <c:pt idx="23775">
                  <c:v>23775</c:v>
                </c:pt>
                <c:pt idx="23776">
                  <c:v>23776</c:v>
                </c:pt>
                <c:pt idx="23777">
                  <c:v>23777</c:v>
                </c:pt>
                <c:pt idx="23778">
                  <c:v>23778</c:v>
                </c:pt>
                <c:pt idx="23779">
                  <c:v>23779</c:v>
                </c:pt>
                <c:pt idx="23780">
                  <c:v>23780</c:v>
                </c:pt>
                <c:pt idx="23781">
                  <c:v>23781</c:v>
                </c:pt>
                <c:pt idx="23782">
                  <c:v>23782</c:v>
                </c:pt>
                <c:pt idx="23783">
                  <c:v>23783</c:v>
                </c:pt>
                <c:pt idx="23784">
                  <c:v>23784</c:v>
                </c:pt>
                <c:pt idx="23785">
                  <c:v>23785</c:v>
                </c:pt>
                <c:pt idx="23786">
                  <c:v>23786</c:v>
                </c:pt>
                <c:pt idx="23787">
                  <c:v>23787</c:v>
                </c:pt>
                <c:pt idx="23788">
                  <c:v>23788</c:v>
                </c:pt>
                <c:pt idx="23789">
                  <c:v>23789</c:v>
                </c:pt>
                <c:pt idx="23790">
                  <c:v>23790</c:v>
                </c:pt>
                <c:pt idx="23791">
                  <c:v>23791</c:v>
                </c:pt>
                <c:pt idx="23792">
                  <c:v>23792</c:v>
                </c:pt>
                <c:pt idx="23793">
                  <c:v>23793</c:v>
                </c:pt>
                <c:pt idx="23794">
                  <c:v>23794</c:v>
                </c:pt>
                <c:pt idx="23795">
                  <c:v>23795</c:v>
                </c:pt>
                <c:pt idx="23796">
                  <c:v>23796</c:v>
                </c:pt>
                <c:pt idx="23797">
                  <c:v>23797</c:v>
                </c:pt>
                <c:pt idx="23798">
                  <c:v>23798</c:v>
                </c:pt>
                <c:pt idx="23799">
                  <c:v>23799</c:v>
                </c:pt>
                <c:pt idx="23800">
                  <c:v>23800</c:v>
                </c:pt>
                <c:pt idx="23801">
                  <c:v>23801</c:v>
                </c:pt>
                <c:pt idx="23802">
                  <c:v>23802</c:v>
                </c:pt>
                <c:pt idx="23803">
                  <c:v>23803</c:v>
                </c:pt>
                <c:pt idx="23804">
                  <c:v>23804</c:v>
                </c:pt>
                <c:pt idx="23805">
                  <c:v>23805</c:v>
                </c:pt>
                <c:pt idx="23806">
                  <c:v>23806</c:v>
                </c:pt>
                <c:pt idx="23807">
                  <c:v>23807</c:v>
                </c:pt>
                <c:pt idx="23808">
                  <c:v>23808</c:v>
                </c:pt>
                <c:pt idx="23809">
                  <c:v>23809</c:v>
                </c:pt>
                <c:pt idx="23810">
                  <c:v>23810</c:v>
                </c:pt>
                <c:pt idx="23811">
                  <c:v>23811</c:v>
                </c:pt>
                <c:pt idx="23812">
                  <c:v>23812</c:v>
                </c:pt>
                <c:pt idx="23813">
                  <c:v>23813</c:v>
                </c:pt>
                <c:pt idx="23814">
                  <c:v>23814</c:v>
                </c:pt>
                <c:pt idx="23815">
                  <c:v>23815</c:v>
                </c:pt>
                <c:pt idx="23816">
                  <c:v>23816</c:v>
                </c:pt>
                <c:pt idx="23817">
                  <c:v>23817</c:v>
                </c:pt>
                <c:pt idx="23818">
                  <c:v>23818</c:v>
                </c:pt>
                <c:pt idx="23819">
                  <c:v>23819</c:v>
                </c:pt>
                <c:pt idx="23820">
                  <c:v>23820</c:v>
                </c:pt>
                <c:pt idx="23821">
                  <c:v>23821</c:v>
                </c:pt>
                <c:pt idx="23822">
                  <c:v>23822</c:v>
                </c:pt>
                <c:pt idx="23823">
                  <c:v>23823</c:v>
                </c:pt>
                <c:pt idx="23824">
                  <c:v>23824</c:v>
                </c:pt>
                <c:pt idx="23825">
                  <c:v>23825</c:v>
                </c:pt>
                <c:pt idx="23826">
                  <c:v>23826</c:v>
                </c:pt>
                <c:pt idx="23827">
                  <c:v>23827</c:v>
                </c:pt>
                <c:pt idx="23828">
                  <c:v>23828</c:v>
                </c:pt>
                <c:pt idx="23829">
                  <c:v>23829</c:v>
                </c:pt>
                <c:pt idx="23830">
                  <c:v>23830</c:v>
                </c:pt>
                <c:pt idx="23831">
                  <c:v>23831</c:v>
                </c:pt>
                <c:pt idx="23832">
                  <c:v>23832</c:v>
                </c:pt>
                <c:pt idx="23833">
                  <c:v>23833</c:v>
                </c:pt>
                <c:pt idx="23834">
                  <c:v>23834</c:v>
                </c:pt>
                <c:pt idx="23835">
                  <c:v>23835</c:v>
                </c:pt>
                <c:pt idx="23836">
                  <c:v>23836</c:v>
                </c:pt>
                <c:pt idx="23837">
                  <c:v>23837</c:v>
                </c:pt>
                <c:pt idx="23838">
                  <c:v>23838</c:v>
                </c:pt>
                <c:pt idx="23839">
                  <c:v>23839</c:v>
                </c:pt>
                <c:pt idx="23840">
                  <c:v>23840</c:v>
                </c:pt>
                <c:pt idx="23841">
                  <c:v>23841</c:v>
                </c:pt>
                <c:pt idx="23842">
                  <c:v>23842</c:v>
                </c:pt>
                <c:pt idx="23843">
                  <c:v>23843</c:v>
                </c:pt>
                <c:pt idx="23844">
                  <c:v>23844</c:v>
                </c:pt>
                <c:pt idx="23845">
                  <c:v>23845</c:v>
                </c:pt>
                <c:pt idx="23846">
                  <c:v>23846</c:v>
                </c:pt>
                <c:pt idx="23847">
                  <c:v>23847</c:v>
                </c:pt>
                <c:pt idx="23848">
                  <c:v>23848</c:v>
                </c:pt>
                <c:pt idx="23849">
                  <c:v>23849</c:v>
                </c:pt>
                <c:pt idx="23850">
                  <c:v>23850</c:v>
                </c:pt>
                <c:pt idx="23851">
                  <c:v>23851</c:v>
                </c:pt>
                <c:pt idx="23852">
                  <c:v>23852</c:v>
                </c:pt>
                <c:pt idx="23853">
                  <c:v>23853</c:v>
                </c:pt>
                <c:pt idx="23854">
                  <c:v>23854</c:v>
                </c:pt>
                <c:pt idx="23855">
                  <c:v>23855</c:v>
                </c:pt>
                <c:pt idx="23856">
                  <c:v>23856</c:v>
                </c:pt>
                <c:pt idx="23857">
                  <c:v>23857</c:v>
                </c:pt>
                <c:pt idx="23858">
                  <c:v>23858</c:v>
                </c:pt>
                <c:pt idx="23859">
                  <c:v>23859</c:v>
                </c:pt>
                <c:pt idx="23860">
                  <c:v>23860</c:v>
                </c:pt>
                <c:pt idx="23861">
                  <c:v>23861</c:v>
                </c:pt>
                <c:pt idx="23862">
                  <c:v>23862</c:v>
                </c:pt>
                <c:pt idx="23863">
                  <c:v>23863</c:v>
                </c:pt>
                <c:pt idx="23864">
                  <c:v>23864</c:v>
                </c:pt>
                <c:pt idx="23865">
                  <c:v>23865</c:v>
                </c:pt>
                <c:pt idx="23866">
                  <c:v>23866</c:v>
                </c:pt>
                <c:pt idx="23867">
                  <c:v>23867</c:v>
                </c:pt>
                <c:pt idx="23868">
                  <c:v>23868</c:v>
                </c:pt>
                <c:pt idx="23869">
                  <c:v>23869</c:v>
                </c:pt>
                <c:pt idx="23870">
                  <c:v>23870</c:v>
                </c:pt>
                <c:pt idx="23871">
                  <c:v>23871</c:v>
                </c:pt>
                <c:pt idx="23872">
                  <c:v>23872</c:v>
                </c:pt>
                <c:pt idx="23873">
                  <c:v>23873</c:v>
                </c:pt>
                <c:pt idx="23874">
                  <c:v>23874</c:v>
                </c:pt>
                <c:pt idx="23875">
                  <c:v>23875</c:v>
                </c:pt>
                <c:pt idx="23876">
                  <c:v>23876</c:v>
                </c:pt>
                <c:pt idx="23877">
                  <c:v>23877</c:v>
                </c:pt>
                <c:pt idx="23878">
                  <c:v>23878</c:v>
                </c:pt>
                <c:pt idx="23879">
                  <c:v>23879</c:v>
                </c:pt>
                <c:pt idx="23880">
                  <c:v>23880</c:v>
                </c:pt>
                <c:pt idx="23881">
                  <c:v>23881</c:v>
                </c:pt>
                <c:pt idx="23882">
                  <c:v>23882</c:v>
                </c:pt>
                <c:pt idx="23883">
                  <c:v>23883</c:v>
                </c:pt>
                <c:pt idx="23884">
                  <c:v>23884</c:v>
                </c:pt>
                <c:pt idx="23885">
                  <c:v>23885</c:v>
                </c:pt>
                <c:pt idx="23886">
                  <c:v>23886</c:v>
                </c:pt>
                <c:pt idx="23887">
                  <c:v>23887</c:v>
                </c:pt>
                <c:pt idx="23888">
                  <c:v>23888</c:v>
                </c:pt>
                <c:pt idx="23889">
                  <c:v>23889</c:v>
                </c:pt>
                <c:pt idx="23890">
                  <c:v>23890</c:v>
                </c:pt>
                <c:pt idx="23891">
                  <c:v>23891</c:v>
                </c:pt>
                <c:pt idx="23892">
                  <c:v>23892</c:v>
                </c:pt>
                <c:pt idx="23893">
                  <c:v>23893</c:v>
                </c:pt>
                <c:pt idx="23894">
                  <c:v>23894</c:v>
                </c:pt>
                <c:pt idx="23895">
                  <c:v>23895</c:v>
                </c:pt>
                <c:pt idx="23896">
                  <c:v>23896</c:v>
                </c:pt>
                <c:pt idx="23897">
                  <c:v>23897</c:v>
                </c:pt>
                <c:pt idx="23898">
                  <c:v>23898</c:v>
                </c:pt>
                <c:pt idx="23899">
                  <c:v>23899</c:v>
                </c:pt>
                <c:pt idx="23900">
                  <c:v>23900</c:v>
                </c:pt>
                <c:pt idx="23901">
                  <c:v>23901</c:v>
                </c:pt>
                <c:pt idx="23902">
                  <c:v>23902</c:v>
                </c:pt>
                <c:pt idx="23903">
                  <c:v>23903</c:v>
                </c:pt>
                <c:pt idx="23904">
                  <c:v>23904</c:v>
                </c:pt>
                <c:pt idx="23905">
                  <c:v>23905</c:v>
                </c:pt>
                <c:pt idx="23906">
                  <c:v>23906</c:v>
                </c:pt>
                <c:pt idx="23907">
                  <c:v>23907</c:v>
                </c:pt>
                <c:pt idx="23908">
                  <c:v>23908</c:v>
                </c:pt>
                <c:pt idx="23909">
                  <c:v>23909</c:v>
                </c:pt>
                <c:pt idx="23910">
                  <c:v>23910</c:v>
                </c:pt>
                <c:pt idx="23911">
                  <c:v>23911</c:v>
                </c:pt>
                <c:pt idx="23912">
                  <c:v>23912</c:v>
                </c:pt>
                <c:pt idx="23913">
                  <c:v>23913</c:v>
                </c:pt>
                <c:pt idx="23914">
                  <c:v>23914</c:v>
                </c:pt>
                <c:pt idx="23915">
                  <c:v>23915</c:v>
                </c:pt>
                <c:pt idx="23916">
                  <c:v>23916</c:v>
                </c:pt>
                <c:pt idx="23917">
                  <c:v>23917</c:v>
                </c:pt>
                <c:pt idx="23918">
                  <c:v>23918</c:v>
                </c:pt>
                <c:pt idx="23919">
                  <c:v>23919</c:v>
                </c:pt>
                <c:pt idx="23920">
                  <c:v>23920</c:v>
                </c:pt>
                <c:pt idx="23921">
                  <c:v>23921</c:v>
                </c:pt>
                <c:pt idx="23922">
                  <c:v>23922</c:v>
                </c:pt>
                <c:pt idx="23923">
                  <c:v>23923</c:v>
                </c:pt>
                <c:pt idx="23924">
                  <c:v>23924</c:v>
                </c:pt>
                <c:pt idx="23925">
                  <c:v>23925</c:v>
                </c:pt>
                <c:pt idx="23926">
                  <c:v>23926</c:v>
                </c:pt>
                <c:pt idx="23927">
                  <c:v>23927</c:v>
                </c:pt>
                <c:pt idx="23928">
                  <c:v>23928</c:v>
                </c:pt>
                <c:pt idx="23929">
                  <c:v>23929</c:v>
                </c:pt>
                <c:pt idx="23930">
                  <c:v>23930</c:v>
                </c:pt>
                <c:pt idx="23931">
                  <c:v>23931</c:v>
                </c:pt>
                <c:pt idx="23932">
                  <c:v>23932</c:v>
                </c:pt>
                <c:pt idx="23933">
                  <c:v>23933</c:v>
                </c:pt>
                <c:pt idx="23934">
                  <c:v>23934</c:v>
                </c:pt>
                <c:pt idx="23935">
                  <c:v>23935</c:v>
                </c:pt>
                <c:pt idx="23936">
                  <c:v>23936</c:v>
                </c:pt>
                <c:pt idx="23937">
                  <c:v>23937</c:v>
                </c:pt>
                <c:pt idx="23938">
                  <c:v>23938</c:v>
                </c:pt>
                <c:pt idx="23939">
                  <c:v>23939</c:v>
                </c:pt>
                <c:pt idx="23940">
                  <c:v>23940</c:v>
                </c:pt>
                <c:pt idx="23941">
                  <c:v>23941</c:v>
                </c:pt>
                <c:pt idx="23942">
                  <c:v>23942</c:v>
                </c:pt>
                <c:pt idx="23943">
                  <c:v>23943</c:v>
                </c:pt>
                <c:pt idx="23944">
                  <c:v>23944</c:v>
                </c:pt>
                <c:pt idx="23945">
                  <c:v>23945</c:v>
                </c:pt>
                <c:pt idx="23946">
                  <c:v>23946</c:v>
                </c:pt>
                <c:pt idx="23947">
                  <c:v>23947</c:v>
                </c:pt>
                <c:pt idx="23948">
                  <c:v>23948</c:v>
                </c:pt>
                <c:pt idx="23949">
                  <c:v>23949</c:v>
                </c:pt>
                <c:pt idx="23950">
                  <c:v>23950</c:v>
                </c:pt>
                <c:pt idx="23951">
                  <c:v>23951</c:v>
                </c:pt>
                <c:pt idx="23952">
                  <c:v>23952</c:v>
                </c:pt>
                <c:pt idx="23953">
                  <c:v>23953</c:v>
                </c:pt>
                <c:pt idx="23954">
                  <c:v>23954</c:v>
                </c:pt>
                <c:pt idx="23955">
                  <c:v>23955</c:v>
                </c:pt>
                <c:pt idx="23956">
                  <c:v>23956</c:v>
                </c:pt>
                <c:pt idx="23957">
                  <c:v>23957</c:v>
                </c:pt>
                <c:pt idx="23958">
                  <c:v>23958</c:v>
                </c:pt>
                <c:pt idx="23959">
                  <c:v>23959</c:v>
                </c:pt>
                <c:pt idx="23960">
                  <c:v>23960</c:v>
                </c:pt>
                <c:pt idx="23961">
                  <c:v>23961</c:v>
                </c:pt>
                <c:pt idx="23962">
                  <c:v>23962</c:v>
                </c:pt>
                <c:pt idx="23963">
                  <c:v>23963</c:v>
                </c:pt>
                <c:pt idx="23964">
                  <c:v>23964</c:v>
                </c:pt>
                <c:pt idx="23965">
                  <c:v>23965</c:v>
                </c:pt>
                <c:pt idx="23966">
                  <c:v>23966</c:v>
                </c:pt>
                <c:pt idx="23967">
                  <c:v>23967</c:v>
                </c:pt>
                <c:pt idx="23968">
                  <c:v>23968</c:v>
                </c:pt>
                <c:pt idx="23969">
                  <c:v>23969</c:v>
                </c:pt>
                <c:pt idx="23970">
                  <c:v>23970</c:v>
                </c:pt>
                <c:pt idx="23971">
                  <c:v>23971</c:v>
                </c:pt>
                <c:pt idx="23972">
                  <c:v>23972</c:v>
                </c:pt>
                <c:pt idx="23973">
                  <c:v>23973</c:v>
                </c:pt>
                <c:pt idx="23974">
                  <c:v>23974</c:v>
                </c:pt>
                <c:pt idx="23975">
                  <c:v>23975</c:v>
                </c:pt>
                <c:pt idx="23976">
                  <c:v>23976</c:v>
                </c:pt>
                <c:pt idx="23977">
                  <c:v>23977</c:v>
                </c:pt>
                <c:pt idx="23978">
                  <c:v>23978</c:v>
                </c:pt>
                <c:pt idx="23979">
                  <c:v>23979</c:v>
                </c:pt>
                <c:pt idx="23980">
                  <c:v>23980</c:v>
                </c:pt>
                <c:pt idx="23981">
                  <c:v>23981</c:v>
                </c:pt>
                <c:pt idx="23982">
                  <c:v>23982</c:v>
                </c:pt>
                <c:pt idx="23983">
                  <c:v>23983</c:v>
                </c:pt>
                <c:pt idx="23984">
                  <c:v>23984</c:v>
                </c:pt>
                <c:pt idx="23985">
                  <c:v>23985</c:v>
                </c:pt>
                <c:pt idx="23986">
                  <c:v>23986</c:v>
                </c:pt>
                <c:pt idx="23987">
                  <c:v>23987</c:v>
                </c:pt>
                <c:pt idx="23988">
                  <c:v>23988</c:v>
                </c:pt>
                <c:pt idx="23989">
                  <c:v>23989</c:v>
                </c:pt>
                <c:pt idx="23990">
                  <c:v>23990</c:v>
                </c:pt>
                <c:pt idx="23991">
                  <c:v>23991</c:v>
                </c:pt>
                <c:pt idx="23992">
                  <c:v>23992</c:v>
                </c:pt>
                <c:pt idx="23993">
                  <c:v>23993</c:v>
                </c:pt>
                <c:pt idx="23994">
                  <c:v>23994</c:v>
                </c:pt>
                <c:pt idx="23995">
                  <c:v>23995</c:v>
                </c:pt>
                <c:pt idx="23996">
                  <c:v>23996</c:v>
                </c:pt>
                <c:pt idx="23997">
                  <c:v>23997</c:v>
                </c:pt>
                <c:pt idx="23998">
                  <c:v>23998</c:v>
                </c:pt>
                <c:pt idx="23999">
                  <c:v>23999</c:v>
                </c:pt>
                <c:pt idx="24000">
                  <c:v>24000</c:v>
                </c:pt>
                <c:pt idx="24001">
                  <c:v>24001</c:v>
                </c:pt>
                <c:pt idx="24002">
                  <c:v>24002</c:v>
                </c:pt>
                <c:pt idx="24003">
                  <c:v>24003</c:v>
                </c:pt>
                <c:pt idx="24004">
                  <c:v>24004</c:v>
                </c:pt>
                <c:pt idx="24005">
                  <c:v>24005</c:v>
                </c:pt>
                <c:pt idx="24006">
                  <c:v>24006</c:v>
                </c:pt>
                <c:pt idx="24007">
                  <c:v>24007</c:v>
                </c:pt>
                <c:pt idx="24008">
                  <c:v>24008</c:v>
                </c:pt>
                <c:pt idx="24009">
                  <c:v>24009</c:v>
                </c:pt>
                <c:pt idx="24010">
                  <c:v>24010</c:v>
                </c:pt>
                <c:pt idx="24011">
                  <c:v>24011</c:v>
                </c:pt>
                <c:pt idx="24012">
                  <c:v>24012</c:v>
                </c:pt>
                <c:pt idx="24013">
                  <c:v>24013</c:v>
                </c:pt>
                <c:pt idx="24014">
                  <c:v>24014</c:v>
                </c:pt>
                <c:pt idx="24015">
                  <c:v>24015</c:v>
                </c:pt>
                <c:pt idx="24016">
                  <c:v>24016</c:v>
                </c:pt>
                <c:pt idx="24017">
                  <c:v>24017</c:v>
                </c:pt>
                <c:pt idx="24018">
                  <c:v>24018</c:v>
                </c:pt>
                <c:pt idx="24019">
                  <c:v>24019</c:v>
                </c:pt>
                <c:pt idx="24020">
                  <c:v>24020</c:v>
                </c:pt>
                <c:pt idx="24021">
                  <c:v>24021</c:v>
                </c:pt>
                <c:pt idx="24022">
                  <c:v>24022</c:v>
                </c:pt>
                <c:pt idx="24023">
                  <c:v>24023</c:v>
                </c:pt>
                <c:pt idx="24024">
                  <c:v>24024</c:v>
                </c:pt>
                <c:pt idx="24025">
                  <c:v>24025</c:v>
                </c:pt>
                <c:pt idx="24026">
                  <c:v>24026</c:v>
                </c:pt>
                <c:pt idx="24027">
                  <c:v>24027</c:v>
                </c:pt>
                <c:pt idx="24028">
                  <c:v>24028</c:v>
                </c:pt>
                <c:pt idx="24029">
                  <c:v>24029</c:v>
                </c:pt>
                <c:pt idx="24030">
                  <c:v>24030</c:v>
                </c:pt>
                <c:pt idx="24031">
                  <c:v>24031</c:v>
                </c:pt>
                <c:pt idx="24032">
                  <c:v>24032</c:v>
                </c:pt>
                <c:pt idx="24033">
                  <c:v>24033</c:v>
                </c:pt>
                <c:pt idx="24034">
                  <c:v>24034</c:v>
                </c:pt>
                <c:pt idx="24035">
                  <c:v>24035</c:v>
                </c:pt>
                <c:pt idx="24036">
                  <c:v>24036</c:v>
                </c:pt>
                <c:pt idx="24037">
                  <c:v>24037</c:v>
                </c:pt>
                <c:pt idx="24038">
                  <c:v>24038</c:v>
                </c:pt>
                <c:pt idx="24039">
                  <c:v>24039</c:v>
                </c:pt>
                <c:pt idx="24040">
                  <c:v>24040</c:v>
                </c:pt>
                <c:pt idx="24041">
                  <c:v>24041</c:v>
                </c:pt>
                <c:pt idx="24042">
                  <c:v>24042</c:v>
                </c:pt>
                <c:pt idx="24043">
                  <c:v>24043</c:v>
                </c:pt>
                <c:pt idx="24044">
                  <c:v>24044</c:v>
                </c:pt>
                <c:pt idx="24045">
                  <c:v>24045</c:v>
                </c:pt>
                <c:pt idx="24046">
                  <c:v>24046</c:v>
                </c:pt>
                <c:pt idx="24047">
                  <c:v>24047</c:v>
                </c:pt>
                <c:pt idx="24048">
                  <c:v>24048</c:v>
                </c:pt>
                <c:pt idx="24049">
                  <c:v>24049</c:v>
                </c:pt>
                <c:pt idx="24050">
                  <c:v>24050</c:v>
                </c:pt>
                <c:pt idx="24051">
                  <c:v>24051</c:v>
                </c:pt>
                <c:pt idx="24052">
                  <c:v>24052</c:v>
                </c:pt>
                <c:pt idx="24053">
                  <c:v>24053</c:v>
                </c:pt>
                <c:pt idx="24054">
                  <c:v>24054</c:v>
                </c:pt>
                <c:pt idx="24055">
                  <c:v>24055</c:v>
                </c:pt>
                <c:pt idx="24056">
                  <c:v>24056</c:v>
                </c:pt>
                <c:pt idx="24057">
                  <c:v>24057</c:v>
                </c:pt>
                <c:pt idx="24058">
                  <c:v>24058</c:v>
                </c:pt>
                <c:pt idx="24059">
                  <c:v>24059</c:v>
                </c:pt>
                <c:pt idx="24060">
                  <c:v>24060</c:v>
                </c:pt>
                <c:pt idx="24061">
                  <c:v>24061</c:v>
                </c:pt>
                <c:pt idx="24062">
                  <c:v>24062</c:v>
                </c:pt>
                <c:pt idx="24063">
                  <c:v>24063</c:v>
                </c:pt>
                <c:pt idx="24064">
                  <c:v>24064</c:v>
                </c:pt>
                <c:pt idx="24065">
                  <c:v>24065</c:v>
                </c:pt>
                <c:pt idx="24066">
                  <c:v>24066</c:v>
                </c:pt>
                <c:pt idx="24067">
                  <c:v>24067</c:v>
                </c:pt>
                <c:pt idx="24068">
                  <c:v>24068</c:v>
                </c:pt>
                <c:pt idx="24069">
                  <c:v>24069</c:v>
                </c:pt>
                <c:pt idx="24070">
                  <c:v>24070</c:v>
                </c:pt>
                <c:pt idx="24071">
                  <c:v>24071</c:v>
                </c:pt>
                <c:pt idx="24072">
                  <c:v>24072</c:v>
                </c:pt>
                <c:pt idx="24073">
                  <c:v>24073</c:v>
                </c:pt>
                <c:pt idx="24074">
                  <c:v>24074</c:v>
                </c:pt>
                <c:pt idx="24075">
                  <c:v>24075</c:v>
                </c:pt>
                <c:pt idx="24076">
                  <c:v>24076</c:v>
                </c:pt>
                <c:pt idx="24077">
                  <c:v>24077</c:v>
                </c:pt>
                <c:pt idx="24078">
                  <c:v>24078</c:v>
                </c:pt>
                <c:pt idx="24079">
                  <c:v>24079</c:v>
                </c:pt>
                <c:pt idx="24080">
                  <c:v>24080</c:v>
                </c:pt>
                <c:pt idx="24081">
                  <c:v>24081</c:v>
                </c:pt>
                <c:pt idx="24082">
                  <c:v>24082</c:v>
                </c:pt>
                <c:pt idx="24083">
                  <c:v>24083</c:v>
                </c:pt>
                <c:pt idx="24084">
                  <c:v>24084</c:v>
                </c:pt>
                <c:pt idx="24085">
                  <c:v>24085</c:v>
                </c:pt>
                <c:pt idx="24086">
                  <c:v>24086</c:v>
                </c:pt>
                <c:pt idx="24087">
                  <c:v>24087</c:v>
                </c:pt>
                <c:pt idx="24088">
                  <c:v>24088</c:v>
                </c:pt>
                <c:pt idx="24089">
                  <c:v>24089</c:v>
                </c:pt>
                <c:pt idx="24090">
                  <c:v>24090</c:v>
                </c:pt>
                <c:pt idx="24091">
                  <c:v>24091</c:v>
                </c:pt>
                <c:pt idx="24092">
                  <c:v>24092</c:v>
                </c:pt>
                <c:pt idx="24093">
                  <c:v>24093</c:v>
                </c:pt>
                <c:pt idx="24094">
                  <c:v>24094</c:v>
                </c:pt>
                <c:pt idx="24095">
                  <c:v>24095</c:v>
                </c:pt>
                <c:pt idx="24096">
                  <c:v>24096</c:v>
                </c:pt>
                <c:pt idx="24097">
                  <c:v>24097</c:v>
                </c:pt>
                <c:pt idx="24098">
                  <c:v>24098</c:v>
                </c:pt>
                <c:pt idx="24099">
                  <c:v>24099</c:v>
                </c:pt>
                <c:pt idx="24100">
                  <c:v>24100</c:v>
                </c:pt>
                <c:pt idx="24101">
                  <c:v>24101</c:v>
                </c:pt>
                <c:pt idx="24102">
                  <c:v>24102</c:v>
                </c:pt>
                <c:pt idx="24103">
                  <c:v>24103</c:v>
                </c:pt>
                <c:pt idx="24104">
                  <c:v>24104</c:v>
                </c:pt>
                <c:pt idx="24105">
                  <c:v>24105</c:v>
                </c:pt>
                <c:pt idx="24106">
                  <c:v>24106</c:v>
                </c:pt>
                <c:pt idx="24107">
                  <c:v>24107</c:v>
                </c:pt>
                <c:pt idx="24108">
                  <c:v>24108</c:v>
                </c:pt>
                <c:pt idx="24109">
                  <c:v>24109</c:v>
                </c:pt>
                <c:pt idx="24110">
                  <c:v>24110</c:v>
                </c:pt>
                <c:pt idx="24111">
                  <c:v>24111</c:v>
                </c:pt>
                <c:pt idx="24112">
                  <c:v>24112</c:v>
                </c:pt>
                <c:pt idx="24113">
                  <c:v>24113</c:v>
                </c:pt>
                <c:pt idx="24114">
                  <c:v>24114</c:v>
                </c:pt>
                <c:pt idx="24115">
                  <c:v>24115</c:v>
                </c:pt>
                <c:pt idx="24116">
                  <c:v>24116</c:v>
                </c:pt>
                <c:pt idx="24117">
                  <c:v>24117</c:v>
                </c:pt>
                <c:pt idx="24118">
                  <c:v>24118</c:v>
                </c:pt>
                <c:pt idx="24119">
                  <c:v>24119</c:v>
                </c:pt>
                <c:pt idx="24120">
                  <c:v>24120</c:v>
                </c:pt>
                <c:pt idx="24121">
                  <c:v>24121</c:v>
                </c:pt>
                <c:pt idx="24122">
                  <c:v>24122</c:v>
                </c:pt>
                <c:pt idx="24123">
                  <c:v>24123</c:v>
                </c:pt>
                <c:pt idx="24124">
                  <c:v>24124</c:v>
                </c:pt>
                <c:pt idx="24125">
                  <c:v>24125</c:v>
                </c:pt>
                <c:pt idx="24126">
                  <c:v>24126</c:v>
                </c:pt>
                <c:pt idx="24127">
                  <c:v>24127</c:v>
                </c:pt>
                <c:pt idx="24128">
                  <c:v>24128</c:v>
                </c:pt>
                <c:pt idx="24129">
                  <c:v>24129</c:v>
                </c:pt>
                <c:pt idx="24130">
                  <c:v>24130</c:v>
                </c:pt>
                <c:pt idx="24131">
                  <c:v>24131</c:v>
                </c:pt>
                <c:pt idx="24132">
                  <c:v>24132</c:v>
                </c:pt>
                <c:pt idx="24133">
                  <c:v>24133</c:v>
                </c:pt>
                <c:pt idx="24134">
                  <c:v>24134</c:v>
                </c:pt>
                <c:pt idx="24135">
                  <c:v>24135</c:v>
                </c:pt>
                <c:pt idx="24136">
                  <c:v>24136</c:v>
                </c:pt>
                <c:pt idx="24137">
                  <c:v>24137</c:v>
                </c:pt>
                <c:pt idx="24138">
                  <c:v>24138</c:v>
                </c:pt>
                <c:pt idx="24139">
                  <c:v>24139</c:v>
                </c:pt>
                <c:pt idx="24140">
                  <c:v>24140</c:v>
                </c:pt>
                <c:pt idx="24141">
                  <c:v>24141</c:v>
                </c:pt>
                <c:pt idx="24142">
                  <c:v>24142</c:v>
                </c:pt>
                <c:pt idx="24143">
                  <c:v>24143</c:v>
                </c:pt>
                <c:pt idx="24144">
                  <c:v>24144</c:v>
                </c:pt>
                <c:pt idx="24145">
                  <c:v>24145</c:v>
                </c:pt>
                <c:pt idx="24146">
                  <c:v>24146</c:v>
                </c:pt>
                <c:pt idx="24147">
                  <c:v>24147</c:v>
                </c:pt>
                <c:pt idx="24148">
                  <c:v>24148</c:v>
                </c:pt>
                <c:pt idx="24149">
                  <c:v>24149</c:v>
                </c:pt>
                <c:pt idx="24150">
                  <c:v>24150</c:v>
                </c:pt>
                <c:pt idx="24151">
                  <c:v>24151</c:v>
                </c:pt>
                <c:pt idx="24152">
                  <c:v>24152</c:v>
                </c:pt>
                <c:pt idx="24153">
                  <c:v>24153</c:v>
                </c:pt>
                <c:pt idx="24154">
                  <c:v>24154</c:v>
                </c:pt>
                <c:pt idx="24155">
                  <c:v>24155</c:v>
                </c:pt>
                <c:pt idx="24156">
                  <c:v>24156</c:v>
                </c:pt>
                <c:pt idx="24157">
                  <c:v>24157</c:v>
                </c:pt>
                <c:pt idx="24158">
                  <c:v>24158</c:v>
                </c:pt>
                <c:pt idx="24159">
                  <c:v>24159</c:v>
                </c:pt>
                <c:pt idx="24160">
                  <c:v>24160</c:v>
                </c:pt>
                <c:pt idx="24161">
                  <c:v>24161</c:v>
                </c:pt>
                <c:pt idx="24162">
                  <c:v>24162</c:v>
                </c:pt>
                <c:pt idx="24163">
                  <c:v>24163</c:v>
                </c:pt>
                <c:pt idx="24164">
                  <c:v>24164</c:v>
                </c:pt>
                <c:pt idx="24165">
                  <c:v>24165</c:v>
                </c:pt>
                <c:pt idx="24166">
                  <c:v>24166</c:v>
                </c:pt>
                <c:pt idx="24167">
                  <c:v>24167</c:v>
                </c:pt>
                <c:pt idx="24168">
                  <c:v>24168</c:v>
                </c:pt>
                <c:pt idx="24169">
                  <c:v>24169</c:v>
                </c:pt>
                <c:pt idx="24170">
                  <c:v>24170</c:v>
                </c:pt>
                <c:pt idx="24171">
                  <c:v>24171</c:v>
                </c:pt>
                <c:pt idx="24172">
                  <c:v>24172</c:v>
                </c:pt>
                <c:pt idx="24173">
                  <c:v>24173</c:v>
                </c:pt>
                <c:pt idx="24174">
                  <c:v>24174</c:v>
                </c:pt>
                <c:pt idx="24175">
                  <c:v>24175</c:v>
                </c:pt>
                <c:pt idx="24176">
                  <c:v>24176</c:v>
                </c:pt>
                <c:pt idx="24177">
                  <c:v>24177</c:v>
                </c:pt>
                <c:pt idx="24178">
                  <c:v>24178</c:v>
                </c:pt>
                <c:pt idx="24179">
                  <c:v>24179</c:v>
                </c:pt>
                <c:pt idx="24180">
                  <c:v>24180</c:v>
                </c:pt>
                <c:pt idx="24181">
                  <c:v>24181</c:v>
                </c:pt>
                <c:pt idx="24182">
                  <c:v>24182</c:v>
                </c:pt>
                <c:pt idx="24183">
                  <c:v>24183</c:v>
                </c:pt>
                <c:pt idx="24184">
                  <c:v>24184</c:v>
                </c:pt>
                <c:pt idx="24185">
                  <c:v>24185</c:v>
                </c:pt>
                <c:pt idx="24186">
                  <c:v>24186</c:v>
                </c:pt>
                <c:pt idx="24187">
                  <c:v>24187</c:v>
                </c:pt>
                <c:pt idx="24188">
                  <c:v>24188</c:v>
                </c:pt>
                <c:pt idx="24189">
                  <c:v>24189</c:v>
                </c:pt>
                <c:pt idx="24190">
                  <c:v>24190</c:v>
                </c:pt>
                <c:pt idx="24191">
                  <c:v>24191</c:v>
                </c:pt>
                <c:pt idx="24192">
                  <c:v>24192</c:v>
                </c:pt>
                <c:pt idx="24193">
                  <c:v>24193</c:v>
                </c:pt>
                <c:pt idx="24194">
                  <c:v>24194</c:v>
                </c:pt>
                <c:pt idx="24195">
                  <c:v>24195</c:v>
                </c:pt>
                <c:pt idx="24196">
                  <c:v>24196</c:v>
                </c:pt>
                <c:pt idx="24197">
                  <c:v>24197</c:v>
                </c:pt>
                <c:pt idx="24198">
                  <c:v>24198</c:v>
                </c:pt>
                <c:pt idx="24199">
                  <c:v>24199</c:v>
                </c:pt>
                <c:pt idx="24200">
                  <c:v>24200</c:v>
                </c:pt>
                <c:pt idx="24201">
                  <c:v>24201</c:v>
                </c:pt>
                <c:pt idx="24202">
                  <c:v>24202</c:v>
                </c:pt>
                <c:pt idx="24203">
                  <c:v>24203</c:v>
                </c:pt>
                <c:pt idx="24204">
                  <c:v>24204</c:v>
                </c:pt>
                <c:pt idx="24205">
                  <c:v>24205</c:v>
                </c:pt>
                <c:pt idx="24206">
                  <c:v>24206</c:v>
                </c:pt>
                <c:pt idx="24207">
                  <c:v>24207</c:v>
                </c:pt>
                <c:pt idx="24208">
                  <c:v>24208</c:v>
                </c:pt>
                <c:pt idx="24209">
                  <c:v>24209</c:v>
                </c:pt>
                <c:pt idx="24210">
                  <c:v>24210</c:v>
                </c:pt>
                <c:pt idx="24211">
                  <c:v>24211</c:v>
                </c:pt>
                <c:pt idx="24212">
                  <c:v>24212</c:v>
                </c:pt>
                <c:pt idx="24213">
                  <c:v>24213</c:v>
                </c:pt>
                <c:pt idx="24214">
                  <c:v>24214</c:v>
                </c:pt>
                <c:pt idx="24215">
                  <c:v>24215</c:v>
                </c:pt>
                <c:pt idx="24216">
                  <c:v>24216</c:v>
                </c:pt>
                <c:pt idx="24217">
                  <c:v>24217</c:v>
                </c:pt>
                <c:pt idx="24218">
                  <c:v>24218</c:v>
                </c:pt>
                <c:pt idx="24219">
                  <c:v>24219</c:v>
                </c:pt>
                <c:pt idx="24220">
                  <c:v>24220</c:v>
                </c:pt>
                <c:pt idx="24221">
                  <c:v>24221</c:v>
                </c:pt>
                <c:pt idx="24222">
                  <c:v>24222</c:v>
                </c:pt>
                <c:pt idx="24223">
                  <c:v>24223</c:v>
                </c:pt>
                <c:pt idx="24224">
                  <c:v>24224</c:v>
                </c:pt>
                <c:pt idx="24225">
                  <c:v>24225</c:v>
                </c:pt>
                <c:pt idx="24226">
                  <c:v>24226</c:v>
                </c:pt>
                <c:pt idx="24227">
                  <c:v>24227</c:v>
                </c:pt>
                <c:pt idx="24228">
                  <c:v>24228</c:v>
                </c:pt>
                <c:pt idx="24229">
                  <c:v>24229</c:v>
                </c:pt>
                <c:pt idx="24230">
                  <c:v>24230</c:v>
                </c:pt>
                <c:pt idx="24231">
                  <c:v>24231</c:v>
                </c:pt>
                <c:pt idx="24232">
                  <c:v>24232</c:v>
                </c:pt>
                <c:pt idx="24233">
                  <c:v>24233</c:v>
                </c:pt>
                <c:pt idx="24234">
                  <c:v>24234</c:v>
                </c:pt>
                <c:pt idx="24235">
                  <c:v>24235</c:v>
                </c:pt>
                <c:pt idx="24236">
                  <c:v>24236</c:v>
                </c:pt>
                <c:pt idx="24237">
                  <c:v>24237</c:v>
                </c:pt>
                <c:pt idx="24238">
                  <c:v>24238</c:v>
                </c:pt>
                <c:pt idx="24239">
                  <c:v>24239</c:v>
                </c:pt>
                <c:pt idx="24240">
                  <c:v>24240</c:v>
                </c:pt>
                <c:pt idx="24241">
                  <c:v>24241</c:v>
                </c:pt>
                <c:pt idx="24242">
                  <c:v>24242</c:v>
                </c:pt>
                <c:pt idx="24243">
                  <c:v>24243</c:v>
                </c:pt>
                <c:pt idx="24244">
                  <c:v>24244</c:v>
                </c:pt>
                <c:pt idx="24245">
                  <c:v>24245</c:v>
                </c:pt>
                <c:pt idx="24246">
                  <c:v>24246</c:v>
                </c:pt>
                <c:pt idx="24247">
                  <c:v>24247</c:v>
                </c:pt>
                <c:pt idx="24248">
                  <c:v>24248</c:v>
                </c:pt>
                <c:pt idx="24249">
                  <c:v>24249</c:v>
                </c:pt>
                <c:pt idx="24250">
                  <c:v>24250</c:v>
                </c:pt>
                <c:pt idx="24251">
                  <c:v>24251</c:v>
                </c:pt>
                <c:pt idx="24252">
                  <c:v>24252</c:v>
                </c:pt>
                <c:pt idx="24253">
                  <c:v>24253</c:v>
                </c:pt>
                <c:pt idx="24254">
                  <c:v>24254</c:v>
                </c:pt>
                <c:pt idx="24255">
                  <c:v>24255</c:v>
                </c:pt>
                <c:pt idx="24256">
                  <c:v>24256</c:v>
                </c:pt>
                <c:pt idx="24257">
                  <c:v>24257</c:v>
                </c:pt>
                <c:pt idx="24258">
                  <c:v>24258</c:v>
                </c:pt>
                <c:pt idx="24259">
                  <c:v>24259</c:v>
                </c:pt>
                <c:pt idx="24260">
                  <c:v>24260</c:v>
                </c:pt>
                <c:pt idx="24261">
                  <c:v>24261</c:v>
                </c:pt>
                <c:pt idx="24262">
                  <c:v>24262</c:v>
                </c:pt>
                <c:pt idx="24263">
                  <c:v>24263</c:v>
                </c:pt>
                <c:pt idx="24264">
                  <c:v>24264</c:v>
                </c:pt>
                <c:pt idx="24265">
                  <c:v>24265</c:v>
                </c:pt>
                <c:pt idx="24266">
                  <c:v>24266</c:v>
                </c:pt>
                <c:pt idx="24267">
                  <c:v>24267</c:v>
                </c:pt>
                <c:pt idx="24268">
                  <c:v>24268</c:v>
                </c:pt>
                <c:pt idx="24269">
                  <c:v>24269</c:v>
                </c:pt>
                <c:pt idx="24270">
                  <c:v>24270</c:v>
                </c:pt>
                <c:pt idx="24271">
                  <c:v>24271</c:v>
                </c:pt>
                <c:pt idx="24272">
                  <c:v>24272</c:v>
                </c:pt>
                <c:pt idx="24273">
                  <c:v>24273</c:v>
                </c:pt>
                <c:pt idx="24274">
                  <c:v>24274</c:v>
                </c:pt>
                <c:pt idx="24275">
                  <c:v>24275</c:v>
                </c:pt>
                <c:pt idx="24276">
                  <c:v>24276</c:v>
                </c:pt>
                <c:pt idx="24277">
                  <c:v>24277</c:v>
                </c:pt>
                <c:pt idx="24278">
                  <c:v>24278</c:v>
                </c:pt>
                <c:pt idx="24279">
                  <c:v>24279</c:v>
                </c:pt>
                <c:pt idx="24280">
                  <c:v>24280</c:v>
                </c:pt>
                <c:pt idx="24281">
                  <c:v>24281</c:v>
                </c:pt>
                <c:pt idx="24282">
                  <c:v>24282</c:v>
                </c:pt>
                <c:pt idx="24283">
                  <c:v>24283</c:v>
                </c:pt>
                <c:pt idx="24284">
                  <c:v>24284</c:v>
                </c:pt>
                <c:pt idx="24285">
                  <c:v>24285</c:v>
                </c:pt>
                <c:pt idx="24286">
                  <c:v>24286</c:v>
                </c:pt>
                <c:pt idx="24287">
                  <c:v>24287</c:v>
                </c:pt>
                <c:pt idx="24288">
                  <c:v>24288</c:v>
                </c:pt>
                <c:pt idx="24289">
                  <c:v>24289</c:v>
                </c:pt>
                <c:pt idx="24290">
                  <c:v>24290</c:v>
                </c:pt>
                <c:pt idx="24291">
                  <c:v>24291</c:v>
                </c:pt>
                <c:pt idx="24292">
                  <c:v>24292</c:v>
                </c:pt>
                <c:pt idx="24293">
                  <c:v>24293</c:v>
                </c:pt>
                <c:pt idx="24294">
                  <c:v>24294</c:v>
                </c:pt>
                <c:pt idx="24295">
                  <c:v>24295</c:v>
                </c:pt>
                <c:pt idx="24296">
                  <c:v>24296</c:v>
                </c:pt>
                <c:pt idx="24297">
                  <c:v>24297</c:v>
                </c:pt>
                <c:pt idx="24298">
                  <c:v>24298</c:v>
                </c:pt>
                <c:pt idx="24299">
                  <c:v>24299</c:v>
                </c:pt>
                <c:pt idx="24300">
                  <c:v>24300</c:v>
                </c:pt>
                <c:pt idx="24301">
                  <c:v>24301</c:v>
                </c:pt>
                <c:pt idx="24302">
                  <c:v>24302</c:v>
                </c:pt>
                <c:pt idx="24303">
                  <c:v>24303</c:v>
                </c:pt>
                <c:pt idx="24304">
                  <c:v>24304</c:v>
                </c:pt>
                <c:pt idx="24305">
                  <c:v>24305</c:v>
                </c:pt>
                <c:pt idx="24306">
                  <c:v>24306</c:v>
                </c:pt>
                <c:pt idx="24307">
                  <c:v>24307</c:v>
                </c:pt>
                <c:pt idx="24308">
                  <c:v>24308</c:v>
                </c:pt>
                <c:pt idx="24309">
                  <c:v>24309</c:v>
                </c:pt>
                <c:pt idx="24310">
                  <c:v>24310</c:v>
                </c:pt>
                <c:pt idx="24311">
                  <c:v>24311</c:v>
                </c:pt>
                <c:pt idx="24312">
                  <c:v>24312</c:v>
                </c:pt>
                <c:pt idx="24313">
                  <c:v>24313</c:v>
                </c:pt>
                <c:pt idx="24314">
                  <c:v>24314</c:v>
                </c:pt>
                <c:pt idx="24315">
                  <c:v>24315</c:v>
                </c:pt>
                <c:pt idx="24316">
                  <c:v>24316</c:v>
                </c:pt>
                <c:pt idx="24317">
                  <c:v>24317</c:v>
                </c:pt>
                <c:pt idx="24318">
                  <c:v>24318</c:v>
                </c:pt>
                <c:pt idx="24319">
                  <c:v>24319</c:v>
                </c:pt>
                <c:pt idx="24320">
                  <c:v>24320</c:v>
                </c:pt>
                <c:pt idx="24321">
                  <c:v>24321</c:v>
                </c:pt>
                <c:pt idx="24322">
                  <c:v>24322</c:v>
                </c:pt>
                <c:pt idx="24323">
                  <c:v>24323</c:v>
                </c:pt>
                <c:pt idx="24324">
                  <c:v>24324</c:v>
                </c:pt>
                <c:pt idx="24325">
                  <c:v>24325</c:v>
                </c:pt>
                <c:pt idx="24326">
                  <c:v>24326</c:v>
                </c:pt>
                <c:pt idx="24327">
                  <c:v>24327</c:v>
                </c:pt>
                <c:pt idx="24328">
                  <c:v>24328</c:v>
                </c:pt>
                <c:pt idx="24329">
                  <c:v>24329</c:v>
                </c:pt>
                <c:pt idx="24330">
                  <c:v>24330</c:v>
                </c:pt>
                <c:pt idx="24331">
                  <c:v>24331</c:v>
                </c:pt>
                <c:pt idx="24332">
                  <c:v>24332</c:v>
                </c:pt>
                <c:pt idx="24333">
                  <c:v>24333</c:v>
                </c:pt>
                <c:pt idx="24334">
                  <c:v>24334</c:v>
                </c:pt>
                <c:pt idx="24335">
                  <c:v>24335</c:v>
                </c:pt>
                <c:pt idx="24336">
                  <c:v>24336</c:v>
                </c:pt>
                <c:pt idx="24337">
                  <c:v>24337</c:v>
                </c:pt>
                <c:pt idx="24338">
                  <c:v>24338</c:v>
                </c:pt>
                <c:pt idx="24339">
                  <c:v>24339</c:v>
                </c:pt>
                <c:pt idx="24340">
                  <c:v>24340</c:v>
                </c:pt>
                <c:pt idx="24341">
                  <c:v>24341</c:v>
                </c:pt>
                <c:pt idx="24342">
                  <c:v>24342</c:v>
                </c:pt>
                <c:pt idx="24343">
                  <c:v>24343</c:v>
                </c:pt>
                <c:pt idx="24344">
                  <c:v>24344</c:v>
                </c:pt>
                <c:pt idx="24345">
                  <c:v>24345</c:v>
                </c:pt>
                <c:pt idx="24346">
                  <c:v>24346</c:v>
                </c:pt>
                <c:pt idx="24347">
                  <c:v>24347</c:v>
                </c:pt>
                <c:pt idx="24348">
                  <c:v>24348</c:v>
                </c:pt>
                <c:pt idx="24349">
                  <c:v>24349</c:v>
                </c:pt>
                <c:pt idx="24350">
                  <c:v>24350</c:v>
                </c:pt>
                <c:pt idx="24351">
                  <c:v>24351</c:v>
                </c:pt>
                <c:pt idx="24352">
                  <c:v>24352</c:v>
                </c:pt>
                <c:pt idx="24353">
                  <c:v>24353</c:v>
                </c:pt>
                <c:pt idx="24354">
                  <c:v>24354</c:v>
                </c:pt>
                <c:pt idx="24355">
                  <c:v>24355</c:v>
                </c:pt>
                <c:pt idx="24356">
                  <c:v>24356</c:v>
                </c:pt>
                <c:pt idx="24357">
                  <c:v>24357</c:v>
                </c:pt>
                <c:pt idx="24358">
                  <c:v>24358</c:v>
                </c:pt>
                <c:pt idx="24359">
                  <c:v>24359</c:v>
                </c:pt>
                <c:pt idx="24360">
                  <c:v>24360</c:v>
                </c:pt>
                <c:pt idx="24361">
                  <c:v>24361</c:v>
                </c:pt>
                <c:pt idx="24362">
                  <c:v>24362</c:v>
                </c:pt>
                <c:pt idx="24363">
                  <c:v>24363</c:v>
                </c:pt>
                <c:pt idx="24364">
                  <c:v>24364</c:v>
                </c:pt>
                <c:pt idx="24365">
                  <c:v>24365</c:v>
                </c:pt>
                <c:pt idx="24366">
                  <c:v>24366</c:v>
                </c:pt>
                <c:pt idx="24367">
                  <c:v>24367</c:v>
                </c:pt>
                <c:pt idx="24368">
                  <c:v>24368</c:v>
                </c:pt>
                <c:pt idx="24369">
                  <c:v>24369</c:v>
                </c:pt>
                <c:pt idx="24370">
                  <c:v>24370</c:v>
                </c:pt>
                <c:pt idx="24371">
                  <c:v>24371</c:v>
                </c:pt>
                <c:pt idx="24372">
                  <c:v>24372</c:v>
                </c:pt>
                <c:pt idx="24373">
                  <c:v>24373</c:v>
                </c:pt>
                <c:pt idx="24374">
                  <c:v>24374</c:v>
                </c:pt>
                <c:pt idx="24375">
                  <c:v>24375</c:v>
                </c:pt>
                <c:pt idx="24376">
                  <c:v>24376</c:v>
                </c:pt>
                <c:pt idx="24377">
                  <c:v>24377</c:v>
                </c:pt>
                <c:pt idx="24378">
                  <c:v>24378</c:v>
                </c:pt>
                <c:pt idx="24379">
                  <c:v>24379</c:v>
                </c:pt>
                <c:pt idx="24380">
                  <c:v>24380</c:v>
                </c:pt>
                <c:pt idx="24381">
                  <c:v>24381</c:v>
                </c:pt>
                <c:pt idx="24382">
                  <c:v>24382</c:v>
                </c:pt>
                <c:pt idx="24383">
                  <c:v>24383</c:v>
                </c:pt>
                <c:pt idx="24384">
                  <c:v>24384</c:v>
                </c:pt>
                <c:pt idx="24385">
                  <c:v>24385</c:v>
                </c:pt>
                <c:pt idx="24386">
                  <c:v>24386</c:v>
                </c:pt>
                <c:pt idx="24387">
                  <c:v>24387</c:v>
                </c:pt>
                <c:pt idx="24388">
                  <c:v>24388</c:v>
                </c:pt>
                <c:pt idx="24389">
                  <c:v>24389</c:v>
                </c:pt>
                <c:pt idx="24390">
                  <c:v>24390</c:v>
                </c:pt>
                <c:pt idx="24391">
                  <c:v>24391</c:v>
                </c:pt>
                <c:pt idx="24392">
                  <c:v>24392</c:v>
                </c:pt>
                <c:pt idx="24393">
                  <c:v>24393</c:v>
                </c:pt>
                <c:pt idx="24394">
                  <c:v>24394</c:v>
                </c:pt>
                <c:pt idx="24395">
                  <c:v>24395</c:v>
                </c:pt>
                <c:pt idx="24396">
                  <c:v>24396</c:v>
                </c:pt>
                <c:pt idx="24397">
                  <c:v>24397</c:v>
                </c:pt>
                <c:pt idx="24398">
                  <c:v>24398</c:v>
                </c:pt>
                <c:pt idx="24399">
                  <c:v>24399</c:v>
                </c:pt>
                <c:pt idx="24400">
                  <c:v>24400</c:v>
                </c:pt>
                <c:pt idx="24401">
                  <c:v>24401</c:v>
                </c:pt>
                <c:pt idx="24402">
                  <c:v>24402</c:v>
                </c:pt>
                <c:pt idx="24403">
                  <c:v>24403</c:v>
                </c:pt>
                <c:pt idx="24404">
                  <c:v>24404</c:v>
                </c:pt>
                <c:pt idx="24405">
                  <c:v>24405</c:v>
                </c:pt>
                <c:pt idx="24406">
                  <c:v>24406</c:v>
                </c:pt>
                <c:pt idx="24407">
                  <c:v>24407</c:v>
                </c:pt>
                <c:pt idx="24408">
                  <c:v>24408</c:v>
                </c:pt>
                <c:pt idx="24409">
                  <c:v>24409</c:v>
                </c:pt>
                <c:pt idx="24410">
                  <c:v>24410</c:v>
                </c:pt>
                <c:pt idx="24411">
                  <c:v>24411</c:v>
                </c:pt>
                <c:pt idx="24412">
                  <c:v>24412</c:v>
                </c:pt>
                <c:pt idx="24413">
                  <c:v>24413</c:v>
                </c:pt>
                <c:pt idx="24414">
                  <c:v>24414</c:v>
                </c:pt>
                <c:pt idx="24415">
                  <c:v>24415</c:v>
                </c:pt>
                <c:pt idx="24416">
                  <c:v>24416</c:v>
                </c:pt>
                <c:pt idx="24417">
                  <c:v>24417</c:v>
                </c:pt>
                <c:pt idx="24418">
                  <c:v>24418</c:v>
                </c:pt>
                <c:pt idx="24419">
                  <c:v>24419</c:v>
                </c:pt>
                <c:pt idx="24420">
                  <c:v>24420</c:v>
                </c:pt>
                <c:pt idx="24421">
                  <c:v>24421</c:v>
                </c:pt>
                <c:pt idx="24422">
                  <c:v>24422</c:v>
                </c:pt>
                <c:pt idx="24423">
                  <c:v>24423</c:v>
                </c:pt>
                <c:pt idx="24424">
                  <c:v>24424</c:v>
                </c:pt>
                <c:pt idx="24425">
                  <c:v>24425</c:v>
                </c:pt>
                <c:pt idx="24426">
                  <c:v>24426</c:v>
                </c:pt>
                <c:pt idx="24427">
                  <c:v>24427</c:v>
                </c:pt>
                <c:pt idx="24428">
                  <c:v>24428</c:v>
                </c:pt>
                <c:pt idx="24429">
                  <c:v>24429</c:v>
                </c:pt>
                <c:pt idx="24430">
                  <c:v>24430</c:v>
                </c:pt>
                <c:pt idx="24431">
                  <c:v>24431</c:v>
                </c:pt>
                <c:pt idx="24432">
                  <c:v>24432</c:v>
                </c:pt>
                <c:pt idx="24433">
                  <c:v>24433</c:v>
                </c:pt>
                <c:pt idx="24434">
                  <c:v>24434</c:v>
                </c:pt>
                <c:pt idx="24435">
                  <c:v>24435</c:v>
                </c:pt>
                <c:pt idx="24436">
                  <c:v>24436</c:v>
                </c:pt>
                <c:pt idx="24437">
                  <c:v>24437</c:v>
                </c:pt>
                <c:pt idx="24438">
                  <c:v>24438</c:v>
                </c:pt>
                <c:pt idx="24439">
                  <c:v>24439</c:v>
                </c:pt>
                <c:pt idx="24440">
                  <c:v>24440</c:v>
                </c:pt>
                <c:pt idx="24441">
                  <c:v>24441</c:v>
                </c:pt>
                <c:pt idx="24442">
                  <c:v>24442</c:v>
                </c:pt>
                <c:pt idx="24443">
                  <c:v>24443</c:v>
                </c:pt>
                <c:pt idx="24444">
                  <c:v>24444</c:v>
                </c:pt>
                <c:pt idx="24445">
                  <c:v>24445</c:v>
                </c:pt>
                <c:pt idx="24446">
                  <c:v>24446</c:v>
                </c:pt>
                <c:pt idx="24447">
                  <c:v>24447</c:v>
                </c:pt>
                <c:pt idx="24448">
                  <c:v>24448</c:v>
                </c:pt>
                <c:pt idx="24449">
                  <c:v>24449</c:v>
                </c:pt>
                <c:pt idx="24450">
                  <c:v>24450</c:v>
                </c:pt>
                <c:pt idx="24451">
                  <c:v>24451</c:v>
                </c:pt>
                <c:pt idx="24452">
                  <c:v>24452</c:v>
                </c:pt>
                <c:pt idx="24453">
                  <c:v>24453</c:v>
                </c:pt>
                <c:pt idx="24454">
                  <c:v>24454</c:v>
                </c:pt>
                <c:pt idx="24455">
                  <c:v>24455</c:v>
                </c:pt>
                <c:pt idx="24456">
                  <c:v>24456</c:v>
                </c:pt>
                <c:pt idx="24457">
                  <c:v>24457</c:v>
                </c:pt>
                <c:pt idx="24458">
                  <c:v>24458</c:v>
                </c:pt>
                <c:pt idx="24459">
                  <c:v>24459</c:v>
                </c:pt>
                <c:pt idx="24460">
                  <c:v>24460</c:v>
                </c:pt>
                <c:pt idx="24461">
                  <c:v>24461</c:v>
                </c:pt>
                <c:pt idx="24462">
                  <c:v>24462</c:v>
                </c:pt>
                <c:pt idx="24463">
                  <c:v>24463</c:v>
                </c:pt>
                <c:pt idx="24464">
                  <c:v>24464</c:v>
                </c:pt>
                <c:pt idx="24465">
                  <c:v>24465</c:v>
                </c:pt>
                <c:pt idx="24466">
                  <c:v>24466</c:v>
                </c:pt>
                <c:pt idx="24467">
                  <c:v>24467</c:v>
                </c:pt>
                <c:pt idx="24468">
                  <c:v>24468</c:v>
                </c:pt>
                <c:pt idx="24469">
                  <c:v>24469</c:v>
                </c:pt>
                <c:pt idx="24470">
                  <c:v>24470</c:v>
                </c:pt>
                <c:pt idx="24471">
                  <c:v>24471</c:v>
                </c:pt>
                <c:pt idx="24472">
                  <c:v>24472</c:v>
                </c:pt>
                <c:pt idx="24473">
                  <c:v>24473</c:v>
                </c:pt>
                <c:pt idx="24474">
                  <c:v>24474</c:v>
                </c:pt>
                <c:pt idx="24475">
                  <c:v>24475</c:v>
                </c:pt>
                <c:pt idx="24476">
                  <c:v>24476</c:v>
                </c:pt>
                <c:pt idx="24477">
                  <c:v>24477</c:v>
                </c:pt>
                <c:pt idx="24478">
                  <c:v>24478</c:v>
                </c:pt>
                <c:pt idx="24479">
                  <c:v>24479</c:v>
                </c:pt>
                <c:pt idx="24480">
                  <c:v>24480</c:v>
                </c:pt>
                <c:pt idx="24481">
                  <c:v>24481</c:v>
                </c:pt>
                <c:pt idx="24482">
                  <c:v>24482</c:v>
                </c:pt>
                <c:pt idx="24483">
                  <c:v>24483</c:v>
                </c:pt>
                <c:pt idx="24484">
                  <c:v>24484</c:v>
                </c:pt>
                <c:pt idx="24485">
                  <c:v>24485</c:v>
                </c:pt>
                <c:pt idx="24486">
                  <c:v>24486</c:v>
                </c:pt>
                <c:pt idx="24487">
                  <c:v>24487</c:v>
                </c:pt>
                <c:pt idx="24488">
                  <c:v>24488</c:v>
                </c:pt>
                <c:pt idx="24489">
                  <c:v>24489</c:v>
                </c:pt>
                <c:pt idx="24490">
                  <c:v>24490</c:v>
                </c:pt>
                <c:pt idx="24491">
                  <c:v>24491</c:v>
                </c:pt>
                <c:pt idx="24492">
                  <c:v>24492</c:v>
                </c:pt>
                <c:pt idx="24493">
                  <c:v>24493</c:v>
                </c:pt>
                <c:pt idx="24494">
                  <c:v>24494</c:v>
                </c:pt>
                <c:pt idx="24495">
                  <c:v>24495</c:v>
                </c:pt>
                <c:pt idx="24496">
                  <c:v>24496</c:v>
                </c:pt>
                <c:pt idx="24497">
                  <c:v>24497</c:v>
                </c:pt>
                <c:pt idx="24498">
                  <c:v>24498</c:v>
                </c:pt>
                <c:pt idx="24499">
                  <c:v>24499</c:v>
                </c:pt>
                <c:pt idx="24500">
                  <c:v>24500</c:v>
                </c:pt>
                <c:pt idx="24501">
                  <c:v>24501</c:v>
                </c:pt>
                <c:pt idx="24502">
                  <c:v>24502</c:v>
                </c:pt>
                <c:pt idx="24503">
                  <c:v>24503</c:v>
                </c:pt>
                <c:pt idx="24504">
                  <c:v>24504</c:v>
                </c:pt>
                <c:pt idx="24505">
                  <c:v>24505</c:v>
                </c:pt>
                <c:pt idx="24506">
                  <c:v>24506</c:v>
                </c:pt>
                <c:pt idx="24507">
                  <c:v>24507</c:v>
                </c:pt>
                <c:pt idx="24508">
                  <c:v>24508</c:v>
                </c:pt>
                <c:pt idx="24509">
                  <c:v>24509</c:v>
                </c:pt>
                <c:pt idx="24510">
                  <c:v>24510</c:v>
                </c:pt>
                <c:pt idx="24511">
                  <c:v>24511</c:v>
                </c:pt>
                <c:pt idx="24512">
                  <c:v>24512</c:v>
                </c:pt>
                <c:pt idx="24513">
                  <c:v>24513</c:v>
                </c:pt>
                <c:pt idx="24514">
                  <c:v>24514</c:v>
                </c:pt>
                <c:pt idx="24515">
                  <c:v>24515</c:v>
                </c:pt>
                <c:pt idx="24516">
                  <c:v>24516</c:v>
                </c:pt>
                <c:pt idx="24517">
                  <c:v>24517</c:v>
                </c:pt>
                <c:pt idx="24518">
                  <c:v>24518</c:v>
                </c:pt>
                <c:pt idx="24519">
                  <c:v>24519</c:v>
                </c:pt>
                <c:pt idx="24520">
                  <c:v>24520</c:v>
                </c:pt>
                <c:pt idx="24521">
                  <c:v>24521</c:v>
                </c:pt>
                <c:pt idx="24522">
                  <c:v>24522</c:v>
                </c:pt>
                <c:pt idx="24523">
                  <c:v>24523</c:v>
                </c:pt>
                <c:pt idx="24524">
                  <c:v>24524</c:v>
                </c:pt>
                <c:pt idx="24525">
                  <c:v>24525</c:v>
                </c:pt>
                <c:pt idx="24526">
                  <c:v>24526</c:v>
                </c:pt>
                <c:pt idx="24527">
                  <c:v>24527</c:v>
                </c:pt>
                <c:pt idx="24528">
                  <c:v>24528</c:v>
                </c:pt>
                <c:pt idx="24529">
                  <c:v>24529</c:v>
                </c:pt>
                <c:pt idx="24530">
                  <c:v>24530</c:v>
                </c:pt>
                <c:pt idx="24531">
                  <c:v>24531</c:v>
                </c:pt>
                <c:pt idx="24532">
                  <c:v>24532</c:v>
                </c:pt>
                <c:pt idx="24533">
                  <c:v>24533</c:v>
                </c:pt>
                <c:pt idx="24534">
                  <c:v>24534</c:v>
                </c:pt>
                <c:pt idx="24535">
                  <c:v>24535</c:v>
                </c:pt>
                <c:pt idx="24536">
                  <c:v>24536</c:v>
                </c:pt>
                <c:pt idx="24537">
                  <c:v>24537</c:v>
                </c:pt>
                <c:pt idx="24538">
                  <c:v>24538</c:v>
                </c:pt>
                <c:pt idx="24539">
                  <c:v>24539</c:v>
                </c:pt>
                <c:pt idx="24540">
                  <c:v>24540</c:v>
                </c:pt>
                <c:pt idx="24541">
                  <c:v>24541</c:v>
                </c:pt>
                <c:pt idx="24542">
                  <c:v>24542</c:v>
                </c:pt>
                <c:pt idx="24543">
                  <c:v>24543</c:v>
                </c:pt>
                <c:pt idx="24544">
                  <c:v>24544</c:v>
                </c:pt>
                <c:pt idx="24545">
                  <c:v>24545</c:v>
                </c:pt>
                <c:pt idx="24546">
                  <c:v>24546</c:v>
                </c:pt>
                <c:pt idx="24547">
                  <c:v>24547</c:v>
                </c:pt>
                <c:pt idx="24548">
                  <c:v>24548</c:v>
                </c:pt>
                <c:pt idx="24549">
                  <c:v>24549</c:v>
                </c:pt>
                <c:pt idx="24550">
                  <c:v>24550</c:v>
                </c:pt>
                <c:pt idx="24551">
                  <c:v>24551</c:v>
                </c:pt>
                <c:pt idx="24552">
                  <c:v>24552</c:v>
                </c:pt>
                <c:pt idx="24553">
                  <c:v>24553</c:v>
                </c:pt>
                <c:pt idx="24554">
                  <c:v>24554</c:v>
                </c:pt>
                <c:pt idx="24555">
                  <c:v>24555</c:v>
                </c:pt>
                <c:pt idx="24556">
                  <c:v>24556</c:v>
                </c:pt>
                <c:pt idx="24557">
                  <c:v>24557</c:v>
                </c:pt>
                <c:pt idx="24558">
                  <c:v>24558</c:v>
                </c:pt>
                <c:pt idx="24559">
                  <c:v>24559</c:v>
                </c:pt>
                <c:pt idx="24560">
                  <c:v>24560</c:v>
                </c:pt>
                <c:pt idx="24561">
                  <c:v>24561</c:v>
                </c:pt>
                <c:pt idx="24562">
                  <c:v>24562</c:v>
                </c:pt>
                <c:pt idx="24563">
                  <c:v>24563</c:v>
                </c:pt>
                <c:pt idx="24564">
                  <c:v>24564</c:v>
                </c:pt>
                <c:pt idx="24565">
                  <c:v>24565</c:v>
                </c:pt>
                <c:pt idx="24566">
                  <c:v>24566</c:v>
                </c:pt>
                <c:pt idx="24567">
                  <c:v>24567</c:v>
                </c:pt>
                <c:pt idx="24568">
                  <c:v>24568</c:v>
                </c:pt>
                <c:pt idx="24569">
                  <c:v>24569</c:v>
                </c:pt>
                <c:pt idx="24570">
                  <c:v>24570</c:v>
                </c:pt>
                <c:pt idx="24571">
                  <c:v>24571</c:v>
                </c:pt>
                <c:pt idx="24572">
                  <c:v>24572</c:v>
                </c:pt>
                <c:pt idx="24573">
                  <c:v>24573</c:v>
                </c:pt>
                <c:pt idx="24574">
                  <c:v>24574</c:v>
                </c:pt>
                <c:pt idx="24575">
                  <c:v>24575</c:v>
                </c:pt>
                <c:pt idx="24576">
                  <c:v>24576</c:v>
                </c:pt>
                <c:pt idx="24577">
                  <c:v>24577</c:v>
                </c:pt>
                <c:pt idx="24578">
                  <c:v>24578</c:v>
                </c:pt>
                <c:pt idx="24579">
                  <c:v>24579</c:v>
                </c:pt>
                <c:pt idx="24580">
                  <c:v>24580</c:v>
                </c:pt>
                <c:pt idx="24581">
                  <c:v>24581</c:v>
                </c:pt>
                <c:pt idx="24582">
                  <c:v>24582</c:v>
                </c:pt>
                <c:pt idx="24583">
                  <c:v>24583</c:v>
                </c:pt>
                <c:pt idx="24584">
                  <c:v>24584</c:v>
                </c:pt>
                <c:pt idx="24585">
                  <c:v>24585</c:v>
                </c:pt>
                <c:pt idx="24586">
                  <c:v>24586</c:v>
                </c:pt>
                <c:pt idx="24587">
                  <c:v>24587</c:v>
                </c:pt>
                <c:pt idx="24588">
                  <c:v>24588</c:v>
                </c:pt>
                <c:pt idx="24589">
                  <c:v>24589</c:v>
                </c:pt>
                <c:pt idx="24590">
                  <c:v>24590</c:v>
                </c:pt>
                <c:pt idx="24591">
                  <c:v>24591</c:v>
                </c:pt>
                <c:pt idx="24592">
                  <c:v>24592</c:v>
                </c:pt>
                <c:pt idx="24593">
                  <c:v>24593</c:v>
                </c:pt>
                <c:pt idx="24594">
                  <c:v>24594</c:v>
                </c:pt>
                <c:pt idx="24595">
                  <c:v>24595</c:v>
                </c:pt>
                <c:pt idx="24596">
                  <c:v>24596</c:v>
                </c:pt>
                <c:pt idx="24597">
                  <c:v>24597</c:v>
                </c:pt>
                <c:pt idx="24598">
                  <c:v>24598</c:v>
                </c:pt>
                <c:pt idx="24599">
                  <c:v>24599</c:v>
                </c:pt>
                <c:pt idx="24600">
                  <c:v>24600</c:v>
                </c:pt>
                <c:pt idx="24601">
                  <c:v>24601</c:v>
                </c:pt>
                <c:pt idx="24602">
                  <c:v>24602</c:v>
                </c:pt>
                <c:pt idx="24603">
                  <c:v>24603</c:v>
                </c:pt>
                <c:pt idx="24604">
                  <c:v>24604</c:v>
                </c:pt>
                <c:pt idx="24605">
                  <c:v>24605</c:v>
                </c:pt>
                <c:pt idx="24606">
                  <c:v>24606</c:v>
                </c:pt>
                <c:pt idx="24607">
                  <c:v>24607</c:v>
                </c:pt>
                <c:pt idx="24608">
                  <c:v>24608</c:v>
                </c:pt>
                <c:pt idx="24609">
                  <c:v>24609</c:v>
                </c:pt>
                <c:pt idx="24610">
                  <c:v>24610</c:v>
                </c:pt>
                <c:pt idx="24611">
                  <c:v>24611</c:v>
                </c:pt>
                <c:pt idx="24612">
                  <c:v>24612</c:v>
                </c:pt>
                <c:pt idx="24613">
                  <c:v>24613</c:v>
                </c:pt>
                <c:pt idx="24614">
                  <c:v>24614</c:v>
                </c:pt>
                <c:pt idx="24615">
                  <c:v>24615</c:v>
                </c:pt>
                <c:pt idx="24616">
                  <c:v>24616</c:v>
                </c:pt>
                <c:pt idx="24617">
                  <c:v>24617</c:v>
                </c:pt>
                <c:pt idx="24618">
                  <c:v>24618</c:v>
                </c:pt>
                <c:pt idx="24619">
                  <c:v>24619</c:v>
                </c:pt>
                <c:pt idx="24620">
                  <c:v>24620</c:v>
                </c:pt>
                <c:pt idx="24621">
                  <c:v>24621</c:v>
                </c:pt>
                <c:pt idx="24622">
                  <c:v>24622</c:v>
                </c:pt>
                <c:pt idx="24623">
                  <c:v>24623</c:v>
                </c:pt>
                <c:pt idx="24624">
                  <c:v>24624</c:v>
                </c:pt>
                <c:pt idx="24625">
                  <c:v>24625</c:v>
                </c:pt>
                <c:pt idx="24626">
                  <c:v>24626</c:v>
                </c:pt>
                <c:pt idx="24627">
                  <c:v>24627</c:v>
                </c:pt>
                <c:pt idx="24628">
                  <c:v>24628</c:v>
                </c:pt>
                <c:pt idx="24629">
                  <c:v>24629</c:v>
                </c:pt>
                <c:pt idx="24630">
                  <c:v>24630</c:v>
                </c:pt>
                <c:pt idx="24631">
                  <c:v>24631</c:v>
                </c:pt>
                <c:pt idx="24632">
                  <c:v>24632</c:v>
                </c:pt>
                <c:pt idx="24633">
                  <c:v>24633</c:v>
                </c:pt>
                <c:pt idx="24634">
                  <c:v>24634</c:v>
                </c:pt>
                <c:pt idx="24635">
                  <c:v>24635</c:v>
                </c:pt>
                <c:pt idx="24636">
                  <c:v>24636</c:v>
                </c:pt>
                <c:pt idx="24637">
                  <c:v>24637</c:v>
                </c:pt>
                <c:pt idx="24638">
                  <c:v>24638</c:v>
                </c:pt>
                <c:pt idx="24639">
                  <c:v>24639</c:v>
                </c:pt>
                <c:pt idx="24640">
                  <c:v>24640</c:v>
                </c:pt>
                <c:pt idx="24641">
                  <c:v>24641</c:v>
                </c:pt>
                <c:pt idx="24642">
                  <c:v>24642</c:v>
                </c:pt>
                <c:pt idx="24643">
                  <c:v>24643</c:v>
                </c:pt>
                <c:pt idx="24644">
                  <c:v>24644</c:v>
                </c:pt>
                <c:pt idx="24645">
                  <c:v>24645</c:v>
                </c:pt>
                <c:pt idx="24646">
                  <c:v>24646</c:v>
                </c:pt>
                <c:pt idx="24647">
                  <c:v>24647</c:v>
                </c:pt>
                <c:pt idx="24648">
                  <c:v>24648</c:v>
                </c:pt>
                <c:pt idx="24649">
                  <c:v>24649</c:v>
                </c:pt>
                <c:pt idx="24650">
                  <c:v>24650</c:v>
                </c:pt>
                <c:pt idx="24651">
                  <c:v>24651</c:v>
                </c:pt>
                <c:pt idx="24652">
                  <c:v>24652</c:v>
                </c:pt>
                <c:pt idx="24653">
                  <c:v>24653</c:v>
                </c:pt>
                <c:pt idx="24654">
                  <c:v>24654</c:v>
                </c:pt>
                <c:pt idx="24655">
                  <c:v>24655</c:v>
                </c:pt>
                <c:pt idx="24656">
                  <c:v>24656</c:v>
                </c:pt>
                <c:pt idx="24657">
                  <c:v>24657</c:v>
                </c:pt>
                <c:pt idx="24658">
                  <c:v>24658</c:v>
                </c:pt>
                <c:pt idx="24659">
                  <c:v>24659</c:v>
                </c:pt>
                <c:pt idx="24660">
                  <c:v>24660</c:v>
                </c:pt>
                <c:pt idx="24661">
                  <c:v>24661</c:v>
                </c:pt>
                <c:pt idx="24662">
                  <c:v>24662</c:v>
                </c:pt>
                <c:pt idx="24663">
                  <c:v>24663</c:v>
                </c:pt>
                <c:pt idx="24664">
                  <c:v>24664</c:v>
                </c:pt>
                <c:pt idx="24665">
                  <c:v>24665</c:v>
                </c:pt>
                <c:pt idx="24666">
                  <c:v>24666</c:v>
                </c:pt>
                <c:pt idx="24667">
                  <c:v>24667</c:v>
                </c:pt>
                <c:pt idx="24668">
                  <c:v>24668</c:v>
                </c:pt>
                <c:pt idx="24669">
                  <c:v>24669</c:v>
                </c:pt>
                <c:pt idx="24670">
                  <c:v>24670</c:v>
                </c:pt>
                <c:pt idx="24671">
                  <c:v>24671</c:v>
                </c:pt>
                <c:pt idx="24672">
                  <c:v>24672</c:v>
                </c:pt>
                <c:pt idx="24673">
                  <c:v>24673</c:v>
                </c:pt>
                <c:pt idx="24674">
                  <c:v>24674</c:v>
                </c:pt>
                <c:pt idx="24675">
                  <c:v>24675</c:v>
                </c:pt>
                <c:pt idx="24676">
                  <c:v>24676</c:v>
                </c:pt>
                <c:pt idx="24677">
                  <c:v>24677</c:v>
                </c:pt>
                <c:pt idx="24678">
                  <c:v>24678</c:v>
                </c:pt>
                <c:pt idx="24679">
                  <c:v>24679</c:v>
                </c:pt>
                <c:pt idx="24680">
                  <c:v>24680</c:v>
                </c:pt>
                <c:pt idx="24681">
                  <c:v>24681</c:v>
                </c:pt>
                <c:pt idx="24682">
                  <c:v>24682</c:v>
                </c:pt>
                <c:pt idx="24683">
                  <c:v>24683</c:v>
                </c:pt>
                <c:pt idx="24684">
                  <c:v>24684</c:v>
                </c:pt>
                <c:pt idx="24685">
                  <c:v>24685</c:v>
                </c:pt>
                <c:pt idx="24686">
                  <c:v>24686</c:v>
                </c:pt>
                <c:pt idx="24687">
                  <c:v>24687</c:v>
                </c:pt>
                <c:pt idx="24688">
                  <c:v>24688</c:v>
                </c:pt>
                <c:pt idx="24689">
                  <c:v>24689</c:v>
                </c:pt>
                <c:pt idx="24690">
                  <c:v>24690</c:v>
                </c:pt>
                <c:pt idx="24691">
                  <c:v>24691</c:v>
                </c:pt>
                <c:pt idx="24692">
                  <c:v>24692</c:v>
                </c:pt>
                <c:pt idx="24693">
                  <c:v>24693</c:v>
                </c:pt>
                <c:pt idx="24694">
                  <c:v>24694</c:v>
                </c:pt>
                <c:pt idx="24695">
                  <c:v>24695</c:v>
                </c:pt>
                <c:pt idx="24696">
                  <c:v>24696</c:v>
                </c:pt>
                <c:pt idx="24697">
                  <c:v>24697</c:v>
                </c:pt>
                <c:pt idx="24698">
                  <c:v>24698</c:v>
                </c:pt>
                <c:pt idx="24699">
                  <c:v>24699</c:v>
                </c:pt>
                <c:pt idx="24700">
                  <c:v>24700</c:v>
                </c:pt>
                <c:pt idx="24701">
                  <c:v>24701</c:v>
                </c:pt>
                <c:pt idx="24702">
                  <c:v>24702</c:v>
                </c:pt>
                <c:pt idx="24703">
                  <c:v>24703</c:v>
                </c:pt>
                <c:pt idx="24704">
                  <c:v>24704</c:v>
                </c:pt>
                <c:pt idx="24705">
                  <c:v>24705</c:v>
                </c:pt>
                <c:pt idx="24706">
                  <c:v>24706</c:v>
                </c:pt>
                <c:pt idx="24707">
                  <c:v>24707</c:v>
                </c:pt>
                <c:pt idx="24708">
                  <c:v>24708</c:v>
                </c:pt>
                <c:pt idx="24709">
                  <c:v>24709</c:v>
                </c:pt>
                <c:pt idx="24710">
                  <c:v>24710</c:v>
                </c:pt>
                <c:pt idx="24711">
                  <c:v>24711</c:v>
                </c:pt>
                <c:pt idx="24712">
                  <c:v>24712</c:v>
                </c:pt>
                <c:pt idx="24713">
                  <c:v>24713</c:v>
                </c:pt>
                <c:pt idx="24714">
                  <c:v>24714</c:v>
                </c:pt>
                <c:pt idx="24715">
                  <c:v>24715</c:v>
                </c:pt>
                <c:pt idx="24716">
                  <c:v>24716</c:v>
                </c:pt>
                <c:pt idx="24717">
                  <c:v>24717</c:v>
                </c:pt>
                <c:pt idx="24718">
                  <c:v>24718</c:v>
                </c:pt>
                <c:pt idx="24719">
                  <c:v>24719</c:v>
                </c:pt>
                <c:pt idx="24720">
                  <c:v>24720</c:v>
                </c:pt>
                <c:pt idx="24721">
                  <c:v>24721</c:v>
                </c:pt>
                <c:pt idx="24722">
                  <c:v>24722</c:v>
                </c:pt>
                <c:pt idx="24723">
                  <c:v>24723</c:v>
                </c:pt>
                <c:pt idx="24724">
                  <c:v>24724</c:v>
                </c:pt>
                <c:pt idx="24725">
                  <c:v>24725</c:v>
                </c:pt>
                <c:pt idx="24726">
                  <c:v>24726</c:v>
                </c:pt>
                <c:pt idx="24727">
                  <c:v>24727</c:v>
                </c:pt>
                <c:pt idx="24728">
                  <c:v>24728</c:v>
                </c:pt>
                <c:pt idx="24729">
                  <c:v>24729</c:v>
                </c:pt>
                <c:pt idx="24730">
                  <c:v>24730</c:v>
                </c:pt>
                <c:pt idx="24731">
                  <c:v>24731</c:v>
                </c:pt>
                <c:pt idx="24732">
                  <c:v>24732</c:v>
                </c:pt>
                <c:pt idx="24733">
                  <c:v>24733</c:v>
                </c:pt>
                <c:pt idx="24734">
                  <c:v>24734</c:v>
                </c:pt>
                <c:pt idx="24735">
                  <c:v>24735</c:v>
                </c:pt>
                <c:pt idx="24736">
                  <c:v>24736</c:v>
                </c:pt>
                <c:pt idx="24737">
                  <c:v>24737</c:v>
                </c:pt>
                <c:pt idx="24738">
                  <c:v>24738</c:v>
                </c:pt>
                <c:pt idx="24739">
                  <c:v>24739</c:v>
                </c:pt>
                <c:pt idx="24740">
                  <c:v>24740</c:v>
                </c:pt>
                <c:pt idx="24741">
                  <c:v>24741</c:v>
                </c:pt>
                <c:pt idx="24742">
                  <c:v>24742</c:v>
                </c:pt>
                <c:pt idx="24743">
                  <c:v>24743</c:v>
                </c:pt>
                <c:pt idx="24744">
                  <c:v>24744</c:v>
                </c:pt>
                <c:pt idx="24745">
                  <c:v>24745</c:v>
                </c:pt>
                <c:pt idx="24746">
                  <c:v>24746</c:v>
                </c:pt>
                <c:pt idx="24747">
                  <c:v>24747</c:v>
                </c:pt>
                <c:pt idx="24748">
                  <c:v>24748</c:v>
                </c:pt>
                <c:pt idx="24749">
                  <c:v>24749</c:v>
                </c:pt>
                <c:pt idx="24750">
                  <c:v>24750</c:v>
                </c:pt>
                <c:pt idx="24751">
                  <c:v>24751</c:v>
                </c:pt>
                <c:pt idx="24752">
                  <c:v>24752</c:v>
                </c:pt>
                <c:pt idx="24753">
                  <c:v>24753</c:v>
                </c:pt>
                <c:pt idx="24754">
                  <c:v>24754</c:v>
                </c:pt>
                <c:pt idx="24755">
                  <c:v>24755</c:v>
                </c:pt>
                <c:pt idx="24756">
                  <c:v>24756</c:v>
                </c:pt>
                <c:pt idx="24757">
                  <c:v>24757</c:v>
                </c:pt>
                <c:pt idx="24758">
                  <c:v>24758</c:v>
                </c:pt>
                <c:pt idx="24759">
                  <c:v>24759</c:v>
                </c:pt>
                <c:pt idx="24760">
                  <c:v>24760</c:v>
                </c:pt>
                <c:pt idx="24761">
                  <c:v>24761</c:v>
                </c:pt>
                <c:pt idx="24762">
                  <c:v>24762</c:v>
                </c:pt>
                <c:pt idx="24763">
                  <c:v>24763</c:v>
                </c:pt>
                <c:pt idx="24764">
                  <c:v>24764</c:v>
                </c:pt>
                <c:pt idx="24765">
                  <c:v>24765</c:v>
                </c:pt>
                <c:pt idx="24766">
                  <c:v>24766</c:v>
                </c:pt>
                <c:pt idx="24767">
                  <c:v>24767</c:v>
                </c:pt>
                <c:pt idx="24768">
                  <c:v>24768</c:v>
                </c:pt>
                <c:pt idx="24769">
                  <c:v>24769</c:v>
                </c:pt>
                <c:pt idx="24770">
                  <c:v>24770</c:v>
                </c:pt>
                <c:pt idx="24771">
                  <c:v>24771</c:v>
                </c:pt>
                <c:pt idx="24772">
                  <c:v>24772</c:v>
                </c:pt>
                <c:pt idx="24773">
                  <c:v>24773</c:v>
                </c:pt>
                <c:pt idx="24774">
                  <c:v>24774</c:v>
                </c:pt>
                <c:pt idx="24775">
                  <c:v>24775</c:v>
                </c:pt>
                <c:pt idx="24776">
                  <c:v>24776</c:v>
                </c:pt>
                <c:pt idx="24777">
                  <c:v>24777</c:v>
                </c:pt>
                <c:pt idx="24778">
                  <c:v>24778</c:v>
                </c:pt>
                <c:pt idx="24779">
                  <c:v>24779</c:v>
                </c:pt>
                <c:pt idx="24780">
                  <c:v>24780</c:v>
                </c:pt>
                <c:pt idx="24781">
                  <c:v>24781</c:v>
                </c:pt>
                <c:pt idx="24782">
                  <c:v>24782</c:v>
                </c:pt>
                <c:pt idx="24783">
                  <c:v>24783</c:v>
                </c:pt>
                <c:pt idx="24784">
                  <c:v>24784</c:v>
                </c:pt>
                <c:pt idx="24785">
                  <c:v>24785</c:v>
                </c:pt>
                <c:pt idx="24786">
                  <c:v>24786</c:v>
                </c:pt>
                <c:pt idx="24787">
                  <c:v>24787</c:v>
                </c:pt>
                <c:pt idx="24788">
                  <c:v>24788</c:v>
                </c:pt>
                <c:pt idx="24789">
                  <c:v>24789</c:v>
                </c:pt>
                <c:pt idx="24790">
                  <c:v>24790</c:v>
                </c:pt>
                <c:pt idx="24791">
                  <c:v>24791</c:v>
                </c:pt>
                <c:pt idx="24792">
                  <c:v>24792</c:v>
                </c:pt>
                <c:pt idx="24793">
                  <c:v>24793</c:v>
                </c:pt>
                <c:pt idx="24794">
                  <c:v>24794</c:v>
                </c:pt>
                <c:pt idx="24795">
                  <c:v>24795</c:v>
                </c:pt>
                <c:pt idx="24796">
                  <c:v>24796</c:v>
                </c:pt>
                <c:pt idx="24797">
                  <c:v>24797</c:v>
                </c:pt>
                <c:pt idx="24798">
                  <c:v>24798</c:v>
                </c:pt>
                <c:pt idx="24799">
                  <c:v>24799</c:v>
                </c:pt>
                <c:pt idx="24800">
                  <c:v>24800</c:v>
                </c:pt>
                <c:pt idx="24801">
                  <c:v>24801</c:v>
                </c:pt>
                <c:pt idx="24802">
                  <c:v>24802</c:v>
                </c:pt>
                <c:pt idx="24803">
                  <c:v>24803</c:v>
                </c:pt>
                <c:pt idx="24804">
                  <c:v>24804</c:v>
                </c:pt>
                <c:pt idx="24805">
                  <c:v>24805</c:v>
                </c:pt>
                <c:pt idx="24806">
                  <c:v>24806</c:v>
                </c:pt>
                <c:pt idx="24807">
                  <c:v>24807</c:v>
                </c:pt>
                <c:pt idx="24808">
                  <c:v>24808</c:v>
                </c:pt>
                <c:pt idx="24809">
                  <c:v>24809</c:v>
                </c:pt>
                <c:pt idx="24810">
                  <c:v>24810</c:v>
                </c:pt>
                <c:pt idx="24811">
                  <c:v>24811</c:v>
                </c:pt>
                <c:pt idx="24812">
                  <c:v>24812</c:v>
                </c:pt>
                <c:pt idx="24813">
                  <c:v>24813</c:v>
                </c:pt>
                <c:pt idx="24814">
                  <c:v>24814</c:v>
                </c:pt>
                <c:pt idx="24815">
                  <c:v>24815</c:v>
                </c:pt>
                <c:pt idx="24816">
                  <c:v>24816</c:v>
                </c:pt>
                <c:pt idx="24817">
                  <c:v>24817</c:v>
                </c:pt>
                <c:pt idx="24818">
                  <c:v>24818</c:v>
                </c:pt>
                <c:pt idx="24819">
                  <c:v>24819</c:v>
                </c:pt>
                <c:pt idx="24820">
                  <c:v>24820</c:v>
                </c:pt>
                <c:pt idx="24821">
                  <c:v>24821</c:v>
                </c:pt>
                <c:pt idx="24822">
                  <c:v>24822</c:v>
                </c:pt>
                <c:pt idx="24823">
                  <c:v>24823</c:v>
                </c:pt>
                <c:pt idx="24824">
                  <c:v>24824</c:v>
                </c:pt>
                <c:pt idx="24825">
                  <c:v>24825</c:v>
                </c:pt>
                <c:pt idx="24826">
                  <c:v>24826</c:v>
                </c:pt>
                <c:pt idx="24827">
                  <c:v>24827</c:v>
                </c:pt>
                <c:pt idx="24828">
                  <c:v>24828</c:v>
                </c:pt>
                <c:pt idx="24829">
                  <c:v>24829</c:v>
                </c:pt>
                <c:pt idx="24830">
                  <c:v>24830</c:v>
                </c:pt>
                <c:pt idx="24831">
                  <c:v>24831</c:v>
                </c:pt>
                <c:pt idx="24832">
                  <c:v>24832</c:v>
                </c:pt>
                <c:pt idx="24833">
                  <c:v>24833</c:v>
                </c:pt>
                <c:pt idx="24834">
                  <c:v>24834</c:v>
                </c:pt>
                <c:pt idx="24835">
                  <c:v>24835</c:v>
                </c:pt>
                <c:pt idx="24836">
                  <c:v>24836</c:v>
                </c:pt>
                <c:pt idx="24837">
                  <c:v>24837</c:v>
                </c:pt>
                <c:pt idx="24838">
                  <c:v>24838</c:v>
                </c:pt>
                <c:pt idx="24839">
                  <c:v>24839</c:v>
                </c:pt>
                <c:pt idx="24840">
                  <c:v>24840</c:v>
                </c:pt>
                <c:pt idx="24841">
                  <c:v>24841</c:v>
                </c:pt>
                <c:pt idx="24842">
                  <c:v>24842</c:v>
                </c:pt>
                <c:pt idx="24843">
                  <c:v>24843</c:v>
                </c:pt>
                <c:pt idx="24844">
                  <c:v>24844</c:v>
                </c:pt>
                <c:pt idx="24845">
                  <c:v>24845</c:v>
                </c:pt>
                <c:pt idx="24846">
                  <c:v>24846</c:v>
                </c:pt>
                <c:pt idx="24847">
                  <c:v>24847</c:v>
                </c:pt>
                <c:pt idx="24848">
                  <c:v>24848</c:v>
                </c:pt>
                <c:pt idx="24849">
                  <c:v>24849</c:v>
                </c:pt>
                <c:pt idx="24850">
                  <c:v>24850</c:v>
                </c:pt>
                <c:pt idx="24851">
                  <c:v>24851</c:v>
                </c:pt>
                <c:pt idx="24852">
                  <c:v>24852</c:v>
                </c:pt>
                <c:pt idx="24853">
                  <c:v>24853</c:v>
                </c:pt>
                <c:pt idx="24854">
                  <c:v>24854</c:v>
                </c:pt>
                <c:pt idx="24855">
                  <c:v>24855</c:v>
                </c:pt>
                <c:pt idx="24856">
                  <c:v>24856</c:v>
                </c:pt>
                <c:pt idx="24857">
                  <c:v>24857</c:v>
                </c:pt>
                <c:pt idx="24858">
                  <c:v>24858</c:v>
                </c:pt>
                <c:pt idx="24859">
                  <c:v>24859</c:v>
                </c:pt>
                <c:pt idx="24860">
                  <c:v>24860</c:v>
                </c:pt>
                <c:pt idx="24861">
                  <c:v>24861</c:v>
                </c:pt>
                <c:pt idx="24862">
                  <c:v>24862</c:v>
                </c:pt>
                <c:pt idx="24863">
                  <c:v>24863</c:v>
                </c:pt>
                <c:pt idx="24864">
                  <c:v>24864</c:v>
                </c:pt>
                <c:pt idx="24865">
                  <c:v>24865</c:v>
                </c:pt>
                <c:pt idx="24866">
                  <c:v>24866</c:v>
                </c:pt>
                <c:pt idx="24867">
                  <c:v>24867</c:v>
                </c:pt>
                <c:pt idx="24868">
                  <c:v>24868</c:v>
                </c:pt>
                <c:pt idx="24869">
                  <c:v>24869</c:v>
                </c:pt>
                <c:pt idx="24870">
                  <c:v>24870</c:v>
                </c:pt>
                <c:pt idx="24871">
                  <c:v>24871</c:v>
                </c:pt>
                <c:pt idx="24872">
                  <c:v>24872</c:v>
                </c:pt>
                <c:pt idx="24873">
                  <c:v>24873</c:v>
                </c:pt>
                <c:pt idx="24874">
                  <c:v>24874</c:v>
                </c:pt>
                <c:pt idx="24875">
                  <c:v>24875</c:v>
                </c:pt>
                <c:pt idx="24876">
                  <c:v>24876</c:v>
                </c:pt>
                <c:pt idx="24877">
                  <c:v>24877</c:v>
                </c:pt>
                <c:pt idx="24878">
                  <c:v>24878</c:v>
                </c:pt>
                <c:pt idx="24879">
                  <c:v>24879</c:v>
                </c:pt>
                <c:pt idx="24880">
                  <c:v>24880</c:v>
                </c:pt>
                <c:pt idx="24881">
                  <c:v>24881</c:v>
                </c:pt>
                <c:pt idx="24882">
                  <c:v>24882</c:v>
                </c:pt>
                <c:pt idx="24883">
                  <c:v>24883</c:v>
                </c:pt>
                <c:pt idx="24884">
                  <c:v>24884</c:v>
                </c:pt>
                <c:pt idx="24885">
                  <c:v>24885</c:v>
                </c:pt>
                <c:pt idx="24886">
                  <c:v>24886</c:v>
                </c:pt>
                <c:pt idx="24887">
                  <c:v>24887</c:v>
                </c:pt>
                <c:pt idx="24888">
                  <c:v>24888</c:v>
                </c:pt>
                <c:pt idx="24889">
                  <c:v>24889</c:v>
                </c:pt>
                <c:pt idx="24890">
                  <c:v>24890</c:v>
                </c:pt>
                <c:pt idx="24891">
                  <c:v>24891</c:v>
                </c:pt>
                <c:pt idx="24892">
                  <c:v>24892</c:v>
                </c:pt>
                <c:pt idx="24893">
                  <c:v>24893</c:v>
                </c:pt>
                <c:pt idx="24894">
                  <c:v>24894</c:v>
                </c:pt>
                <c:pt idx="24895">
                  <c:v>24895</c:v>
                </c:pt>
                <c:pt idx="24896">
                  <c:v>24896</c:v>
                </c:pt>
                <c:pt idx="24897">
                  <c:v>24897</c:v>
                </c:pt>
                <c:pt idx="24898">
                  <c:v>24898</c:v>
                </c:pt>
                <c:pt idx="24899">
                  <c:v>24899</c:v>
                </c:pt>
                <c:pt idx="24900">
                  <c:v>24900</c:v>
                </c:pt>
                <c:pt idx="24901">
                  <c:v>24901</c:v>
                </c:pt>
                <c:pt idx="24902">
                  <c:v>24902</c:v>
                </c:pt>
                <c:pt idx="24903">
                  <c:v>24903</c:v>
                </c:pt>
                <c:pt idx="24904">
                  <c:v>24904</c:v>
                </c:pt>
                <c:pt idx="24905">
                  <c:v>24905</c:v>
                </c:pt>
                <c:pt idx="24906">
                  <c:v>24906</c:v>
                </c:pt>
                <c:pt idx="24907">
                  <c:v>24907</c:v>
                </c:pt>
                <c:pt idx="24908">
                  <c:v>24908</c:v>
                </c:pt>
                <c:pt idx="24909">
                  <c:v>24909</c:v>
                </c:pt>
                <c:pt idx="24910">
                  <c:v>24910</c:v>
                </c:pt>
                <c:pt idx="24911">
                  <c:v>24911</c:v>
                </c:pt>
                <c:pt idx="24912">
                  <c:v>24912</c:v>
                </c:pt>
                <c:pt idx="24913">
                  <c:v>24913</c:v>
                </c:pt>
                <c:pt idx="24914">
                  <c:v>24914</c:v>
                </c:pt>
                <c:pt idx="24915">
                  <c:v>24915</c:v>
                </c:pt>
                <c:pt idx="24916">
                  <c:v>24916</c:v>
                </c:pt>
                <c:pt idx="24917">
                  <c:v>24917</c:v>
                </c:pt>
                <c:pt idx="24918">
                  <c:v>24918</c:v>
                </c:pt>
                <c:pt idx="24919">
                  <c:v>24919</c:v>
                </c:pt>
                <c:pt idx="24920">
                  <c:v>24920</c:v>
                </c:pt>
                <c:pt idx="24921">
                  <c:v>24921</c:v>
                </c:pt>
                <c:pt idx="24922">
                  <c:v>24922</c:v>
                </c:pt>
                <c:pt idx="24923">
                  <c:v>24923</c:v>
                </c:pt>
                <c:pt idx="24924">
                  <c:v>24924</c:v>
                </c:pt>
                <c:pt idx="24925">
                  <c:v>24925</c:v>
                </c:pt>
                <c:pt idx="24926">
                  <c:v>24926</c:v>
                </c:pt>
                <c:pt idx="24927">
                  <c:v>24927</c:v>
                </c:pt>
                <c:pt idx="24928">
                  <c:v>24928</c:v>
                </c:pt>
                <c:pt idx="24929">
                  <c:v>24929</c:v>
                </c:pt>
                <c:pt idx="24930">
                  <c:v>24930</c:v>
                </c:pt>
                <c:pt idx="24931">
                  <c:v>24931</c:v>
                </c:pt>
                <c:pt idx="24932">
                  <c:v>24932</c:v>
                </c:pt>
                <c:pt idx="24933">
                  <c:v>24933</c:v>
                </c:pt>
                <c:pt idx="24934">
                  <c:v>24934</c:v>
                </c:pt>
                <c:pt idx="24935">
                  <c:v>24935</c:v>
                </c:pt>
                <c:pt idx="24936">
                  <c:v>24936</c:v>
                </c:pt>
                <c:pt idx="24937">
                  <c:v>24937</c:v>
                </c:pt>
                <c:pt idx="24938">
                  <c:v>24938</c:v>
                </c:pt>
                <c:pt idx="24939">
                  <c:v>24939</c:v>
                </c:pt>
                <c:pt idx="24940">
                  <c:v>24940</c:v>
                </c:pt>
                <c:pt idx="24941">
                  <c:v>24941</c:v>
                </c:pt>
                <c:pt idx="24942">
                  <c:v>24942</c:v>
                </c:pt>
                <c:pt idx="24943">
                  <c:v>24943</c:v>
                </c:pt>
                <c:pt idx="24944">
                  <c:v>24944</c:v>
                </c:pt>
                <c:pt idx="24945">
                  <c:v>24945</c:v>
                </c:pt>
                <c:pt idx="24946">
                  <c:v>24946</c:v>
                </c:pt>
                <c:pt idx="24947">
                  <c:v>24947</c:v>
                </c:pt>
                <c:pt idx="24948">
                  <c:v>24948</c:v>
                </c:pt>
                <c:pt idx="24949">
                  <c:v>24949</c:v>
                </c:pt>
                <c:pt idx="24950">
                  <c:v>24950</c:v>
                </c:pt>
                <c:pt idx="24951">
                  <c:v>24951</c:v>
                </c:pt>
                <c:pt idx="24952">
                  <c:v>24952</c:v>
                </c:pt>
                <c:pt idx="24953">
                  <c:v>24953</c:v>
                </c:pt>
                <c:pt idx="24954">
                  <c:v>24954</c:v>
                </c:pt>
                <c:pt idx="24955">
                  <c:v>24955</c:v>
                </c:pt>
                <c:pt idx="24956">
                  <c:v>24956</c:v>
                </c:pt>
                <c:pt idx="24957">
                  <c:v>24957</c:v>
                </c:pt>
                <c:pt idx="24958">
                  <c:v>24958</c:v>
                </c:pt>
                <c:pt idx="24959">
                  <c:v>24959</c:v>
                </c:pt>
                <c:pt idx="24960">
                  <c:v>24960</c:v>
                </c:pt>
                <c:pt idx="24961">
                  <c:v>24961</c:v>
                </c:pt>
                <c:pt idx="24962">
                  <c:v>24962</c:v>
                </c:pt>
                <c:pt idx="24963">
                  <c:v>24963</c:v>
                </c:pt>
                <c:pt idx="24964">
                  <c:v>24964</c:v>
                </c:pt>
                <c:pt idx="24965">
                  <c:v>24965</c:v>
                </c:pt>
                <c:pt idx="24966">
                  <c:v>24966</c:v>
                </c:pt>
                <c:pt idx="24967">
                  <c:v>24967</c:v>
                </c:pt>
                <c:pt idx="24968">
                  <c:v>24968</c:v>
                </c:pt>
                <c:pt idx="24969">
                  <c:v>24969</c:v>
                </c:pt>
                <c:pt idx="24970">
                  <c:v>24970</c:v>
                </c:pt>
                <c:pt idx="24971">
                  <c:v>24971</c:v>
                </c:pt>
                <c:pt idx="24972">
                  <c:v>24972</c:v>
                </c:pt>
                <c:pt idx="24973">
                  <c:v>24973</c:v>
                </c:pt>
                <c:pt idx="24974">
                  <c:v>24974</c:v>
                </c:pt>
                <c:pt idx="24975">
                  <c:v>24975</c:v>
                </c:pt>
                <c:pt idx="24976">
                  <c:v>24976</c:v>
                </c:pt>
                <c:pt idx="24977">
                  <c:v>24977</c:v>
                </c:pt>
                <c:pt idx="24978">
                  <c:v>24978</c:v>
                </c:pt>
                <c:pt idx="24979">
                  <c:v>24979</c:v>
                </c:pt>
                <c:pt idx="24980">
                  <c:v>24980</c:v>
                </c:pt>
                <c:pt idx="24981">
                  <c:v>24981</c:v>
                </c:pt>
                <c:pt idx="24982">
                  <c:v>24982</c:v>
                </c:pt>
                <c:pt idx="24983">
                  <c:v>24983</c:v>
                </c:pt>
                <c:pt idx="24984">
                  <c:v>24984</c:v>
                </c:pt>
                <c:pt idx="24985">
                  <c:v>24985</c:v>
                </c:pt>
                <c:pt idx="24986">
                  <c:v>24986</c:v>
                </c:pt>
                <c:pt idx="24987">
                  <c:v>24987</c:v>
                </c:pt>
                <c:pt idx="24988">
                  <c:v>24988</c:v>
                </c:pt>
                <c:pt idx="24989">
                  <c:v>24989</c:v>
                </c:pt>
                <c:pt idx="24990">
                  <c:v>24990</c:v>
                </c:pt>
                <c:pt idx="24991">
                  <c:v>24991</c:v>
                </c:pt>
                <c:pt idx="24992">
                  <c:v>24992</c:v>
                </c:pt>
                <c:pt idx="24993">
                  <c:v>24993</c:v>
                </c:pt>
                <c:pt idx="24994">
                  <c:v>24994</c:v>
                </c:pt>
                <c:pt idx="24995">
                  <c:v>24995</c:v>
                </c:pt>
                <c:pt idx="24996">
                  <c:v>24996</c:v>
                </c:pt>
                <c:pt idx="24997">
                  <c:v>24997</c:v>
                </c:pt>
                <c:pt idx="24998">
                  <c:v>24998</c:v>
                </c:pt>
                <c:pt idx="24999">
                  <c:v>24999</c:v>
                </c:pt>
                <c:pt idx="25000">
                  <c:v>25000</c:v>
                </c:pt>
                <c:pt idx="25001">
                  <c:v>25001</c:v>
                </c:pt>
                <c:pt idx="25002">
                  <c:v>25002</c:v>
                </c:pt>
                <c:pt idx="25003">
                  <c:v>25003</c:v>
                </c:pt>
                <c:pt idx="25004">
                  <c:v>25004</c:v>
                </c:pt>
                <c:pt idx="25005">
                  <c:v>25005</c:v>
                </c:pt>
                <c:pt idx="25006">
                  <c:v>25006</c:v>
                </c:pt>
                <c:pt idx="25007">
                  <c:v>25007</c:v>
                </c:pt>
                <c:pt idx="25008">
                  <c:v>25008</c:v>
                </c:pt>
                <c:pt idx="25009">
                  <c:v>25009</c:v>
                </c:pt>
                <c:pt idx="25010">
                  <c:v>25010</c:v>
                </c:pt>
                <c:pt idx="25011">
                  <c:v>25011</c:v>
                </c:pt>
                <c:pt idx="25012">
                  <c:v>25012</c:v>
                </c:pt>
                <c:pt idx="25013">
                  <c:v>25013</c:v>
                </c:pt>
                <c:pt idx="25014">
                  <c:v>25014</c:v>
                </c:pt>
                <c:pt idx="25015">
                  <c:v>25015</c:v>
                </c:pt>
                <c:pt idx="25016">
                  <c:v>25016</c:v>
                </c:pt>
                <c:pt idx="25017">
                  <c:v>25017</c:v>
                </c:pt>
                <c:pt idx="25018">
                  <c:v>25018</c:v>
                </c:pt>
                <c:pt idx="25019">
                  <c:v>25019</c:v>
                </c:pt>
                <c:pt idx="25020">
                  <c:v>25020</c:v>
                </c:pt>
                <c:pt idx="25021">
                  <c:v>25021</c:v>
                </c:pt>
                <c:pt idx="25022">
                  <c:v>25022</c:v>
                </c:pt>
                <c:pt idx="25023">
                  <c:v>25023</c:v>
                </c:pt>
                <c:pt idx="25024">
                  <c:v>25024</c:v>
                </c:pt>
                <c:pt idx="25025">
                  <c:v>25025</c:v>
                </c:pt>
                <c:pt idx="25026">
                  <c:v>25026</c:v>
                </c:pt>
                <c:pt idx="25027">
                  <c:v>25027</c:v>
                </c:pt>
                <c:pt idx="25028">
                  <c:v>25028</c:v>
                </c:pt>
                <c:pt idx="25029">
                  <c:v>25029</c:v>
                </c:pt>
                <c:pt idx="25030">
                  <c:v>25030</c:v>
                </c:pt>
                <c:pt idx="25031">
                  <c:v>25031</c:v>
                </c:pt>
                <c:pt idx="25032">
                  <c:v>25032</c:v>
                </c:pt>
                <c:pt idx="25033">
                  <c:v>25033</c:v>
                </c:pt>
                <c:pt idx="25034">
                  <c:v>25034</c:v>
                </c:pt>
                <c:pt idx="25035">
                  <c:v>25035</c:v>
                </c:pt>
                <c:pt idx="25036">
                  <c:v>25036</c:v>
                </c:pt>
                <c:pt idx="25037">
                  <c:v>25037</c:v>
                </c:pt>
                <c:pt idx="25038">
                  <c:v>25038</c:v>
                </c:pt>
                <c:pt idx="25039">
                  <c:v>25039</c:v>
                </c:pt>
                <c:pt idx="25040">
                  <c:v>25040</c:v>
                </c:pt>
                <c:pt idx="25041">
                  <c:v>25041</c:v>
                </c:pt>
                <c:pt idx="25042">
                  <c:v>25042</c:v>
                </c:pt>
                <c:pt idx="25043">
                  <c:v>25043</c:v>
                </c:pt>
                <c:pt idx="25044">
                  <c:v>25044</c:v>
                </c:pt>
                <c:pt idx="25045">
                  <c:v>25045</c:v>
                </c:pt>
                <c:pt idx="25046">
                  <c:v>25046</c:v>
                </c:pt>
                <c:pt idx="25047">
                  <c:v>25047</c:v>
                </c:pt>
                <c:pt idx="25048">
                  <c:v>25048</c:v>
                </c:pt>
                <c:pt idx="25049">
                  <c:v>25049</c:v>
                </c:pt>
                <c:pt idx="25050">
                  <c:v>25050</c:v>
                </c:pt>
                <c:pt idx="25051">
                  <c:v>25051</c:v>
                </c:pt>
                <c:pt idx="25052">
                  <c:v>25052</c:v>
                </c:pt>
                <c:pt idx="25053">
                  <c:v>25053</c:v>
                </c:pt>
                <c:pt idx="25054">
                  <c:v>25054</c:v>
                </c:pt>
                <c:pt idx="25055">
                  <c:v>25055</c:v>
                </c:pt>
                <c:pt idx="25056">
                  <c:v>25056</c:v>
                </c:pt>
                <c:pt idx="25057">
                  <c:v>25057</c:v>
                </c:pt>
                <c:pt idx="25058">
                  <c:v>25058</c:v>
                </c:pt>
                <c:pt idx="25059">
                  <c:v>25059</c:v>
                </c:pt>
                <c:pt idx="25060">
                  <c:v>25060</c:v>
                </c:pt>
                <c:pt idx="25061">
                  <c:v>25061</c:v>
                </c:pt>
                <c:pt idx="25062">
                  <c:v>25062</c:v>
                </c:pt>
                <c:pt idx="25063">
                  <c:v>25063</c:v>
                </c:pt>
                <c:pt idx="25064">
                  <c:v>25064</c:v>
                </c:pt>
                <c:pt idx="25065">
                  <c:v>25065</c:v>
                </c:pt>
                <c:pt idx="25066">
                  <c:v>25066</c:v>
                </c:pt>
                <c:pt idx="25067">
                  <c:v>25067</c:v>
                </c:pt>
                <c:pt idx="25068">
                  <c:v>25068</c:v>
                </c:pt>
                <c:pt idx="25069">
                  <c:v>25069</c:v>
                </c:pt>
                <c:pt idx="25070">
                  <c:v>25070</c:v>
                </c:pt>
                <c:pt idx="25071">
                  <c:v>25071</c:v>
                </c:pt>
                <c:pt idx="25072">
                  <c:v>25072</c:v>
                </c:pt>
                <c:pt idx="25073">
                  <c:v>25073</c:v>
                </c:pt>
                <c:pt idx="25074">
                  <c:v>25074</c:v>
                </c:pt>
                <c:pt idx="25075">
                  <c:v>25075</c:v>
                </c:pt>
                <c:pt idx="25076">
                  <c:v>25076</c:v>
                </c:pt>
                <c:pt idx="25077">
                  <c:v>25077</c:v>
                </c:pt>
                <c:pt idx="25078">
                  <c:v>25078</c:v>
                </c:pt>
                <c:pt idx="25079">
                  <c:v>25079</c:v>
                </c:pt>
                <c:pt idx="25080">
                  <c:v>25080</c:v>
                </c:pt>
                <c:pt idx="25081">
                  <c:v>25081</c:v>
                </c:pt>
                <c:pt idx="25082">
                  <c:v>25082</c:v>
                </c:pt>
                <c:pt idx="25083">
                  <c:v>25083</c:v>
                </c:pt>
                <c:pt idx="25084">
                  <c:v>25084</c:v>
                </c:pt>
                <c:pt idx="25085">
                  <c:v>25085</c:v>
                </c:pt>
                <c:pt idx="25086">
                  <c:v>25086</c:v>
                </c:pt>
                <c:pt idx="25087">
                  <c:v>25087</c:v>
                </c:pt>
                <c:pt idx="25088">
                  <c:v>25088</c:v>
                </c:pt>
                <c:pt idx="25089">
                  <c:v>25089</c:v>
                </c:pt>
                <c:pt idx="25090">
                  <c:v>25090</c:v>
                </c:pt>
                <c:pt idx="25091">
                  <c:v>25091</c:v>
                </c:pt>
                <c:pt idx="25092">
                  <c:v>25092</c:v>
                </c:pt>
                <c:pt idx="25093">
                  <c:v>25093</c:v>
                </c:pt>
                <c:pt idx="25094">
                  <c:v>25094</c:v>
                </c:pt>
                <c:pt idx="25095">
                  <c:v>25095</c:v>
                </c:pt>
                <c:pt idx="25096">
                  <c:v>25096</c:v>
                </c:pt>
                <c:pt idx="25097">
                  <c:v>25097</c:v>
                </c:pt>
                <c:pt idx="25098">
                  <c:v>25098</c:v>
                </c:pt>
                <c:pt idx="25099">
                  <c:v>25099</c:v>
                </c:pt>
                <c:pt idx="25100">
                  <c:v>25100</c:v>
                </c:pt>
                <c:pt idx="25101">
                  <c:v>25101</c:v>
                </c:pt>
                <c:pt idx="25102">
                  <c:v>25102</c:v>
                </c:pt>
                <c:pt idx="25103">
                  <c:v>25103</c:v>
                </c:pt>
                <c:pt idx="25104">
                  <c:v>25104</c:v>
                </c:pt>
                <c:pt idx="25105">
                  <c:v>25105</c:v>
                </c:pt>
                <c:pt idx="25106">
                  <c:v>25106</c:v>
                </c:pt>
                <c:pt idx="25107">
                  <c:v>25107</c:v>
                </c:pt>
                <c:pt idx="25108">
                  <c:v>25108</c:v>
                </c:pt>
                <c:pt idx="25109">
                  <c:v>25109</c:v>
                </c:pt>
                <c:pt idx="25110">
                  <c:v>25110</c:v>
                </c:pt>
                <c:pt idx="25111">
                  <c:v>25111</c:v>
                </c:pt>
                <c:pt idx="25112">
                  <c:v>25112</c:v>
                </c:pt>
                <c:pt idx="25113">
                  <c:v>25113</c:v>
                </c:pt>
                <c:pt idx="25114">
                  <c:v>25114</c:v>
                </c:pt>
                <c:pt idx="25115">
                  <c:v>25115</c:v>
                </c:pt>
                <c:pt idx="25116">
                  <c:v>25116</c:v>
                </c:pt>
                <c:pt idx="25117">
                  <c:v>25117</c:v>
                </c:pt>
                <c:pt idx="25118">
                  <c:v>25118</c:v>
                </c:pt>
                <c:pt idx="25119">
                  <c:v>25119</c:v>
                </c:pt>
                <c:pt idx="25120">
                  <c:v>25120</c:v>
                </c:pt>
                <c:pt idx="25121">
                  <c:v>25121</c:v>
                </c:pt>
                <c:pt idx="25122">
                  <c:v>25122</c:v>
                </c:pt>
                <c:pt idx="25123">
                  <c:v>25123</c:v>
                </c:pt>
                <c:pt idx="25124">
                  <c:v>25124</c:v>
                </c:pt>
                <c:pt idx="25125">
                  <c:v>25125</c:v>
                </c:pt>
                <c:pt idx="25126">
                  <c:v>25126</c:v>
                </c:pt>
                <c:pt idx="25127">
                  <c:v>25127</c:v>
                </c:pt>
                <c:pt idx="25128">
                  <c:v>25128</c:v>
                </c:pt>
                <c:pt idx="25129">
                  <c:v>25129</c:v>
                </c:pt>
                <c:pt idx="25130">
                  <c:v>25130</c:v>
                </c:pt>
                <c:pt idx="25131">
                  <c:v>25131</c:v>
                </c:pt>
                <c:pt idx="25132">
                  <c:v>25132</c:v>
                </c:pt>
                <c:pt idx="25133">
                  <c:v>25133</c:v>
                </c:pt>
                <c:pt idx="25134">
                  <c:v>25134</c:v>
                </c:pt>
                <c:pt idx="25135">
                  <c:v>25135</c:v>
                </c:pt>
                <c:pt idx="25136">
                  <c:v>25136</c:v>
                </c:pt>
                <c:pt idx="25137">
                  <c:v>25137</c:v>
                </c:pt>
                <c:pt idx="25138">
                  <c:v>25138</c:v>
                </c:pt>
                <c:pt idx="25139">
                  <c:v>25139</c:v>
                </c:pt>
                <c:pt idx="25140">
                  <c:v>25140</c:v>
                </c:pt>
                <c:pt idx="25141">
                  <c:v>25141</c:v>
                </c:pt>
                <c:pt idx="25142">
                  <c:v>25142</c:v>
                </c:pt>
                <c:pt idx="25143">
                  <c:v>25143</c:v>
                </c:pt>
                <c:pt idx="25144">
                  <c:v>25144</c:v>
                </c:pt>
                <c:pt idx="25145">
                  <c:v>25145</c:v>
                </c:pt>
                <c:pt idx="25146">
                  <c:v>25146</c:v>
                </c:pt>
                <c:pt idx="25147">
                  <c:v>25147</c:v>
                </c:pt>
                <c:pt idx="25148">
                  <c:v>25148</c:v>
                </c:pt>
                <c:pt idx="25149">
                  <c:v>25149</c:v>
                </c:pt>
                <c:pt idx="25150">
                  <c:v>25150</c:v>
                </c:pt>
                <c:pt idx="25151">
                  <c:v>25151</c:v>
                </c:pt>
                <c:pt idx="25152">
                  <c:v>25152</c:v>
                </c:pt>
                <c:pt idx="25153">
                  <c:v>25153</c:v>
                </c:pt>
                <c:pt idx="25154">
                  <c:v>25154</c:v>
                </c:pt>
                <c:pt idx="25155">
                  <c:v>25155</c:v>
                </c:pt>
                <c:pt idx="25156">
                  <c:v>25156</c:v>
                </c:pt>
                <c:pt idx="25157">
                  <c:v>25157</c:v>
                </c:pt>
                <c:pt idx="25158">
                  <c:v>25158</c:v>
                </c:pt>
                <c:pt idx="25159">
                  <c:v>25159</c:v>
                </c:pt>
                <c:pt idx="25160">
                  <c:v>25160</c:v>
                </c:pt>
                <c:pt idx="25161">
                  <c:v>25161</c:v>
                </c:pt>
                <c:pt idx="25162">
                  <c:v>25162</c:v>
                </c:pt>
                <c:pt idx="25163">
                  <c:v>25163</c:v>
                </c:pt>
                <c:pt idx="25164">
                  <c:v>25164</c:v>
                </c:pt>
                <c:pt idx="25165">
                  <c:v>25165</c:v>
                </c:pt>
                <c:pt idx="25166">
                  <c:v>25166</c:v>
                </c:pt>
                <c:pt idx="25167">
                  <c:v>25167</c:v>
                </c:pt>
                <c:pt idx="25168">
                  <c:v>25168</c:v>
                </c:pt>
                <c:pt idx="25169">
                  <c:v>25169</c:v>
                </c:pt>
                <c:pt idx="25170">
                  <c:v>25170</c:v>
                </c:pt>
                <c:pt idx="25171">
                  <c:v>25171</c:v>
                </c:pt>
                <c:pt idx="25172">
                  <c:v>25172</c:v>
                </c:pt>
                <c:pt idx="25173">
                  <c:v>25173</c:v>
                </c:pt>
                <c:pt idx="25174">
                  <c:v>25174</c:v>
                </c:pt>
                <c:pt idx="25175">
                  <c:v>25175</c:v>
                </c:pt>
                <c:pt idx="25176">
                  <c:v>25176</c:v>
                </c:pt>
                <c:pt idx="25177">
                  <c:v>25177</c:v>
                </c:pt>
                <c:pt idx="25178">
                  <c:v>25178</c:v>
                </c:pt>
                <c:pt idx="25179">
                  <c:v>25179</c:v>
                </c:pt>
                <c:pt idx="25180">
                  <c:v>25180</c:v>
                </c:pt>
                <c:pt idx="25181">
                  <c:v>25181</c:v>
                </c:pt>
                <c:pt idx="25182">
                  <c:v>25182</c:v>
                </c:pt>
                <c:pt idx="25183">
                  <c:v>25183</c:v>
                </c:pt>
                <c:pt idx="25184">
                  <c:v>25184</c:v>
                </c:pt>
                <c:pt idx="25185">
                  <c:v>25185</c:v>
                </c:pt>
                <c:pt idx="25186">
                  <c:v>25186</c:v>
                </c:pt>
                <c:pt idx="25187">
                  <c:v>25187</c:v>
                </c:pt>
                <c:pt idx="25188">
                  <c:v>25188</c:v>
                </c:pt>
                <c:pt idx="25189">
                  <c:v>25189</c:v>
                </c:pt>
                <c:pt idx="25190">
                  <c:v>25190</c:v>
                </c:pt>
                <c:pt idx="25191">
                  <c:v>25191</c:v>
                </c:pt>
                <c:pt idx="25192">
                  <c:v>25192</c:v>
                </c:pt>
                <c:pt idx="25193">
                  <c:v>25193</c:v>
                </c:pt>
                <c:pt idx="25194">
                  <c:v>25194</c:v>
                </c:pt>
                <c:pt idx="25195">
                  <c:v>25195</c:v>
                </c:pt>
                <c:pt idx="25196">
                  <c:v>25196</c:v>
                </c:pt>
                <c:pt idx="25197">
                  <c:v>25197</c:v>
                </c:pt>
                <c:pt idx="25198">
                  <c:v>25198</c:v>
                </c:pt>
                <c:pt idx="25199">
                  <c:v>25199</c:v>
                </c:pt>
                <c:pt idx="25200">
                  <c:v>25200</c:v>
                </c:pt>
                <c:pt idx="25201">
                  <c:v>25201</c:v>
                </c:pt>
                <c:pt idx="25202">
                  <c:v>25202</c:v>
                </c:pt>
                <c:pt idx="25203">
                  <c:v>25203</c:v>
                </c:pt>
                <c:pt idx="25204">
                  <c:v>25204</c:v>
                </c:pt>
                <c:pt idx="25205">
                  <c:v>25205</c:v>
                </c:pt>
                <c:pt idx="25206">
                  <c:v>25206</c:v>
                </c:pt>
                <c:pt idx="25207">
                  <c:v>25207</c:v>
                </c:pt>
                <c:pt idx="25208">
                  <c:v>25208</c:v>
                </c:pt>
                <c:pt idx="25209">
                  <c:v>25209</c:v>
                </c:pt>
                <c:pt idx="25210">
                  <c:v>25210</c:v>
                </c:pt>
                <c:pt idx="25211">
                  <c:v>25211</c:v>
                </c:pt>
                <c:pt idx="25212">
                  <c:v>25212</c:v>
                </c:pt>
                <c:pt idx="25213">
                  <c:v>25213</c:v>
                </c:pt>
                <c:pt idx="25214">
                  <c:v>25214</c:v>
                </c:pt>
                <c:pt idx="25215">
                  <c:v>25215</c:v>
                </c:pt>
                <c:pt idx="25216">
                  <c:v>25216</c:v>
                </c:pt>
                <c:pt idx="25217">
                  <c:v>25217</c:v>
                </c:pt>
                <c:pt idx="25218">
                  <c:v>25218</c:v>
                </c:pt>
                <c:pt idx="25219">
                  <c:v>25219</c:v>
                </c:pt>
                <c:pt idx="25220">
                  <c:v>25220</c:v>
                </c:pt>
                <c:pt idx="25221">
                  <c:v>25221</c:v>
                </c:pt>
                <c:pt idx="25222">
                  <c:v>25222</c:v>
                </c:pt>
                <c:pt idx="25223">
                  <c:v>25223</c:v>
                </c:pt>
                <c:pt idx="25224">
                  <c:v>25224</c:v>
                </c:pt>
                <c:pt idx="25225">
                  <c:v>25225</c:v>
                </c:pt>
                <c:pt idx="25226">
                  <c:v>25226</c:v>
                </c:pt>
                <c:pt idx="25227">
                  <c:v>25227</c:v>
                </c:pt>
                <c:pt idx="25228">
                  <c:v>25228</c:v>
                </c:pt>
                <c:pt idx="25229">
                  <c:v>25229</c:v>
                </c:pt>
                <c:pt idx="25230">
                  <c:v>25230</c:v>
                </c:pt>
                <c:pt idx="25231">
                  <c:v>25231</c:v>
                </c:pt>
                <c:pt idx="25232">
                  <c:v>25232</c:v>
                </c:pt>
                <c:pt idx="25233">
                  <c:v>25233</c:v>
                </c:pt>
                <c:pt idx="25234">
                  <c:v>25234</c:v>
                </c:pt>
                <c:pt idx="25235">
                  <c:v>25235</c:v>
                </c:pt>
                <c:pt idx="25236">
                  <c:v>25236</c:v>
                </c:pt>
                <c:pt idx="25237">
                  <c:v>25237</c:v>
                </c:pt>
                <c:pt idx="25238">
                  <c:v>25238</c:v>
                </c:pt>
                <c:pt idx="25239">
                  <c:v>25239</c:v>
                </c:pt>
                <c:pt idx="25240">
                  <c:v>25240</c:v>
                </c:pt>
                <c:pt idx="25241">
                  <c:v>25241</c:v>
                </c:pt>
                <c:pt idx="25242">
                  <c:v>25242</c:v>
                </c:pt>
                <c:pt idx="25243">
                  <c:v>25243</c:v>
                </c:pt>
                <c:pt idx="25244">
                  <c:v>25244</c:v>
                </c:pt>
                <c:pt idx="25245">
                  <c:v>25245</c:v>
                </c:pt>
                <c:pt idx="25246">
                  <c:v>25246</c:v>
                </c:pt>
                <c:pt idx="25247">
                  <c:v>25247</c:v>
                </c:pt>
                <c:pt idx="25248">
                  <c:v>25248</c:v>
                </c:pt>
                <c:pt idx="25249">
                  <c:v>25249</c:v>
                </c:pt>
                <c:pt idx="25250">
                  <c:v>25250</c:v>
                </c:pt>
                <c:pt idx="25251">
                  <c:v>25251</c:v>
                </c:pt>
                <c:pt idx="25252">
                  <c:v>25252</c:v>
                </c:pt>
                <c:pt idx="25253">
                  <c:v>25253</c:v>
                </c:pt>
                <c:pt idx="25254">
                  <c:v>25254</c:v>
                </c:pt>
                <c:pt idx="25255">
                  <c:v>25255</c:v>
                </c:pt>
                <c:pt idx="25256">
                  <c:v>25256</c:v>
                </c:pt>
                <c:pt idx="25257">
                  <c:v>25257</c:v>
                </c:pt>
                <c:pt idx="25258">
                  <c:v>25258</c:v>
                </c:pt>
                <c:pt idx="25259">
                  <c:v>25259</c:v>
                </c:pt>
                <c:pt idx="25260">
                  <c:v>25260</c:v>
                </c:pt>
                <c:pt idx="25261">
                  <c:v>25261</c:v>
                </c:pt>
                <c:pt idx="25262">
                  <c:v>25262</c:v>
                </c:pt>
                <c:pt idx="25263">
                  <c:v>25263</c:v>
                </c:pt>
                <c:pt idx="25264">
                  <c:v>25264</c:v>
                </c:pt>
                <c:pt idx="25265">
                  <c:v>25265</c:v>
                </c:pt>
                <c:pt idx="25266">
                  <c:v>25266</c:v>
                </c:pt>
                <c:pt idx="25267">
                  <c:v>25267</c:v>
                </c:pt>
                <c:pt idx="25268">
                  <c:v>25268</c:v>
                </c:pt>
                <c:pt idx="25269">
                  <c:v>25269</c:v>
                </c:pt>
                <c:pt idx="25270">
                  <c:v>25270</c:v>
                </c:pt>
                <c:pt idx="25271">
                  <c:v>25271</c:v>
                </c:pt>
                <c:pt idx="25272">
                  <c:v>25272</c:v>
                </c:pt>
                <c:pt idx="25273">
                  <c:v>25273</c:v>
                </c:pt>
                <c:pt idx="25274">
                  <c:v>25274</c:v>
                </c:pt>
                <c:pt idx="25275">
                  <c:v>25275</c:v>
                </c:pt>
                <c:pt idx="25276">
                  <c:v>25276</c:v>
                </c:pt>
                <c:pt idx="25277">
                  <c:v>25277</c:v>
                </c:pt>
                <c:pt idx="25278">
                  <c:v>25278</c:v>
                </c:pt>
                <c:pt idx="25279">
                  <c:v>25279</c:v>
                </c:pt>
                <c:pt idx="25280">
                  <c:v>25280</c:v>
                </c:pt>
                <c:pt idx="25281">
                  <c:v>25281</c:v>
                </c:pt>
                <c:pt idx="25282">
                  <c:v>25282</c:v>
                </c:pt>
                <c:pt idx="25283">
                  <c:v>25283</c:v>
                </c:pt>
                <c:pt idx="25284">
                  <c:v>25284</c:v>
                </c:pt>
                <c:pt idx="25285">
                  <c:v>25285</c:v>
                </c:pt>
                <c:pt idx="25286">
                  <c:v>25286</c:v>
                </c:pt>
                <c:pt idx="25287">
                  <c:v>25287</c:v>
                </c:pt>
                <c:pt idx="25288">
                  <c:v>25288</c:v>
                </c:pt>
                <c:pt idx="25289">
                  <c:v>25289</c:v>
                </c:pt>
                <c:pt idx="25290">
                  <c:v>25290</c:v>
                </c:pt>
                <c:pt idx="25291">
                  <c:v>25291</c:v>
                </c:pt>
                <c:pt idx="25292">
                  <c:v>25292</c:v>
                </c:pt>
                <c:pt idx="25293">
                  <c:v>25293</c:v>
                </c:pt>
                <c:pt idx="25294">
                  <c:v>25294</c:v>
                </c:pt>
                <c:pt idx="25295">
                  <c:v>25295</c:v>
                </c:pt>
                <c:pt idx="25296">
                  <c:v>25296</c:v>
                </c:pt>
                <c:pt idx="25297">
                  <c:v>25297</c:v>
                </c:pt>
                <c:pt idx="25298">
                  <c:v>25298</c:v>
                </c:pt>
                <c:pt idx="25299">
                  <c:v>25299</c:v>
                </c:pt>
                <c:pt idx="25300">
                  <c:v>25300</c:v>
                </c:pt>
                <c:pt idx="25301">
                  <c:v>25301</c:v>
                </c:pt>
                <c:pt idx="25302">
                  <c:v>25302</c:v>
                </c:pt>
                <c:pt idx="25303">
                  <c:v>25303</c:v>
                </c:pt>
                <c:pt idx="25304">
                  <c:v>25304</c:v>
                </c:pt>
                <c:pt idx="25305">
                  <c:v>25305</c:v>
                </c:pt>
                <c:pt idx="25306">
                  <c:v>25306</c:v>
                </c:pt>
                <c:pt idx="25307">
                  <c:v>25307</c:v>
                </c:pt>
                <c:pt idx="25308">
                  <c:v>25308</c:v>
                </c:pt>
                <c:pt idx="25309">
                  <c:v>25309</c:v>
                </c:pt>
                <c:pt idx="25310">
                  <c:v>25310</c:v>
                </c:pt>
                <c:pt idx="25311">
                  <c:v>25311</c:v>
                </c:pt>
                <c:pt idx="25312">
                  <c:v>25312</c:v>
                </c:pt>
                <c:pt idx="25313">
                  <c:v>25313</c:v>
                </c:pt>
                <c:pt idx="25314">
                  <c:v>25314</c:v>
                </c:pt>
                <c:pt idx="25315">
                  <c:v>25315</c:v>
                </c:pt>
                <c:pt idx="25316">
                  <c:v>25316</c:v>
                </c:pt>
                <c:pt idx="25317">
                  <c:v>25317</c:v>
                </c:pt>
                <c:pt idx="25318">
                  <c:v>25318</c:v>
                </c:pt>
                <c:pt idx="25319">
                  <c:v>25319</c:v>
                </c:pt>
                <c:pt idx="25320">
                  <c:v>25320</c:v>
                </c:pt>
                <c:pt idx="25321">
                  <c:v>25321</c:v>
                </c:pt>
                <c:pt idx="25322">
                  <c:v>25322</c:v>
                </c:pt>
                <c:pt idx="25323">
                  <c:v>25323</c:v>
                </c:pt>
                <c:pt idx="25324">
                  <c:v>25324</c:v>
                </c:pt>
                <c:pt idx="25325">
                  <c:v>25325</c:v>
                </c:pt>
                <c:pt idx="25326">
                  <c:v>25326</c:v>
                </c:pt>
                <c:pt idx="25327">
                  <c:v>25327</c:v>
                </c:pt>
                <c:pt idx="25328">
                  <c:v>25328</c:v>
                </c:pt>
                <c:pt idx="25329">
                  <c:v>25329</c:v>
                </c:pt>
                <c:pt idx="25330">
                  <c:v>25330</c:v>
                </c:pt>
                <c:pt idx="25331">
                  <c:v>25331</c:v>
                </c:pt>
                <c:pt idx="25332">
                  <c:v>25332</c:v>
                </c:pt>
                <c:pt idx="25333">
                  <c:v>25333</c:v>
                </c:pt>
                <c:pt idx="25334">
                  <c:v>25334</c:v>
                </c:pt>
                <c:pt idx="25335">
                  <c:v>25335</c:v>
                </c:pt>
                <c:pt idx="25336">
                  <c:v>25336</c:v>
                </c:pt>
                <c:pt idx="25337">
                  <c:v>25337</c:v>
                </c:pt>
                <c:pt idx="25338">
                  <c:v>25338</c:v>
                </c:pt>
                <c:pt idx="25339">
                  <c:v>25339</c:v>
                </c:pt>
                <c:pt idx="25340">
                  <c:v>25340</c:v>
                </c:pt>
                <c:pt idx="25341">
                  <c:v>25341</c:v>
                </c:pt>
                <c:pt idx="25342">
                  <c:v>25342</c:v>
                </c:pt>
                <c:pt idx="25343">
                  <c:v>25343</c:v>
                </c:pt>
                <c:pt idx="25344">
                  <c:v>25344</c:v>
                </c:pt>
                <c:pt idx="25345">
                  <c:v>25345</c:v>
                </c:pt>
                <c:pt idx="25346">
                  <c:v>25346</c:v>
                </c:pt>
                <c:pt idx="25347">
                  <c:v>25347</c:v>
                </c:pt>
                <c:pt idx="25348">
                  <c:v>25348</c:v>
                </c:pt>
                <c:pt idx="25349">
                  <c:v>25349</c:v>
                </c:pt>
                <c:pt idx="25350">
                  <c:v>25350</c:v>
                </c:pt>
                <c:pt idx="25351">
                  <c:v>25351</c:v>
                </c:pt>
                <c:pt idx="25352">
                  <c:v>25352</c:v>
                </c:pt>
                <c:pt idx="25353">
                  <c:v>25353</c:v>
                </c:pt>
                <c:pt idx="25354">
                  <c:v>25354</c:v>
                </c:pt>
                <c:pt idx="25355">
                  <c:v>25355</c:v>
                </c:pt>
                <c:pt idx="25356">
                  <c:v>25356</c:v>
                </c:pt>
                <c:pt idx="25357">
                  <c:v>25357</c:v>
                </c:pt>
                <c:pt idx="25358">
                  <c:v>25358</c:v>
                </c:pt>
                <c:pt idx="25359">
                  <c:v>25359</c:v>
                </c:pt>
                <c:pt idx="25360">
                  <c:v>25360</c:v>
                </c:pt>
                <c:pt idx="25361">
                  <c:v>25361</c:v>
                </c:pt>
                <c:pt idx="25362">
                  <c:v>25362</c:v>
                </c:pt>
                <c:pt idx="25363">
                  <c:v>25363</c:v>
                </c:pt>
                <c:pt idx="25364">
                  <c:v>25364</c:v>
                </c:pt>
                <c:pt idx="25365">
                  <c:v>25365</c:v>
                </c:pt>
                <c:pt idx="25366">
                  <c:v>25366</c:v>
                </c:pt>
                <c:pt idx="25367">
                  <c:v>25367</c:v>
                </c:pt>
                <c:pt idx="25368">
                  <c:v>25368</c:v>
                </c:pt>
                <c:pt idx="25369">
                  <c:v>25369</c:v>
                </c:pt>
                <c:pt idx="25370">
                  <c:v>25370</c:v>
                </c:pt>
                <c:pt idx="25371">
                  <c:v>25371</c:v>
                </c:pt>
                <c:pt idx="25372">
                  <c:v>25372</c:v>
                </c:pt>
                <c:pt idx="25373">
                  <c:v>25373</c:v>
                </c:pt>
                <c:pt idx="25374">
                  <c:v>25374</c:v>
                </c:pt>
                <c:pt idx="25375">
                  <c:v>25375</c:v>
                </c:pt>
                <c:pt idx="25376">
                  <c:v>25376</c:v>
                </c:pt>
                <c:pt idx="25377">
                  <c:v>25377</c:v>
                </c:pt>
                <c:pt idx="25378">
                  <c:v>25378</c:v>
                </c:pt>
                <c:pt idx="25379">
                  <c:v>25379</c:v>
                </c:pt>
                <c:pt idx="25380">
                  <c:v>25380</c:v>
                </c:pt>
                <c:pt idx="25381">
                  <c:v>25381</c:v>
                </c:pt>
                <c:pt idx="25382">
                  <c:v>25382</c:v>
                </c:pt>
                <c:pt idx="25383">
                  <c:v>25383</c:v>
                </c:pt>
                <c:pt idx="25384">
                  <c:v>25384</c:v>
                </c:pt>
                <c:pt idx="25385">
                  <c:v>25385</c:v>
                </c:pt>
                <c:pt idx="25386">
                  <c:v>25386</c:v>
                </c:pt>
                <c:pt idx="25387">
                  <c:v>25387</c:v>
                </c:pt>
                <c:pt idx="25388">
                  <c:v>25388</c:v>
                </c:pt>
                <c:pt idx="25389">
                  <c:v>25389</c:v>
                </c:pt>
                <c:pt idx="25390">
                  <c:v>25390</c:v>
                </c:pt>
                <c:pt idx="25391">
                  <c:v>25391</c:v>
                </c:pt>
                <c:pt idx="25392">
                  <c:v>25392</c:v>
                </c:pt>
                <c:pt idx="25393">
                  <c:v>25393</c:v>
                </c:pt>
                <c:pt idx="25394">
                  <c:v>25394</c:v>
                </c:pt>
                <c:pt idx="25395">
                  <c:v>25395</c:v>
                </c:pt>
                <c:pt idx="25396">
                  <c:v>25396</c:v>
                </c:pt>
                <c:pt idx="25397">
                  <c:v>25397</c:v>
                </c:pt>
                <c:pt idx="25398">
                  <c:v>25398</c:v>
                </c:pt>
                <c:pt idx="25399">
                  <c:v>25399</c:v>
                </c:pt>
                <c:pt idx="25400">
                  <c:v>25400</c:v>
                </c:pt>
                <c:pt idx="25401">
                  <c:v>25401</c:v>
                </c:pt>
                <c:pt idx="25402">
                  <c:v>25402</c:v>
                </c:pt>
                <c:pt idx="25403">
                  <c:v>25403</c:v>
                </c:pt>
                <c:pt idx="25404">
                  <c:v>25404</c:v>
                </c:pt>
                <c:pt idx="25405">
                  <c:v>25405</c:v>
                </c:pt>
                <c:pt idx="25406">
                  <c:v>25406</c:v>
                </c:pt>
                <c:pt idx="25407">
                  <c:v>25407</c:v>
                </c:pt>
                <c:pt idx="25408">
                  <c:v>25408</c:v>
                </c:pt>
                <c:pt idx="25409">
                  <c:v>25409</c:v>
                </c:pt>
                <c:pt idx="25410">
                  <c:v>25410</c:v>
                </c:pt>
                <c:pt idx="25411">
                  <c:v>25411</c:v>
                </c:pt>
                <c:pt idx="25412">
                  <c:v>25412</c:v>
                </c:pt>
                <c:pt idx="25413">
                  <c:v>25413</c:v>
                </c:pt>
                <c:pt idx="25414">
                  <c:v>25414</c:v>
                </c:pt>
                <c:pt idx="25415">
                  <c:v>25415</c:v>
                </c:pt>
                <c:pt idx="25416">
                  <c:v>25416</c:v>
                </c:pt>
                <c:pt idx="25417">
                  <c:v>25417</c:v>
                </c:pt>
                <c:pt idx="25418">
                  <c:v>25418</c:v>
                </c:pt>
                <c:pt idx="25419">
                  <c:v>25419</c:v>
                </c:pt>
                <c:pt idx="25420">
                  <c:v>25420</c:v>
                </c:pt>
                <c:pt idx="25421">
                  <c:v>25421</c:v>
                </c:pt>
                <c:pt idx="25422">
                  <c:v>25422</c:v>
                </c:pt>
                <c:pt idx="25423">
                  <c:v>25423</c:v>
                </c:pt>
                <c:pt idx="25424">
                  <c:v>25424</c:v>
                </c:pt>
                <c:pt idx="25425">
                  <c:v>25425</c:v>
                </c:pt>
                <c:pt idx="25426">
                  <c:v>25426</c:v>
                </c:pt>
                <c:pt idx="25427">
                  <c:v>25427</c:v>
                </c:pt>
                <c:pt idx="25428">
                  <c:v>25428</c:v>
                </c:pt>
                <c:pt idx="25429">
                  <c:v>25429</c:v>
                </c:pt>
                <c:pt idx="25430">
                  <c:v>25430</c:v>
                </c:pt>
                <c:pt idx="25431">
                  <c:v>25431</c:v>
                </c:pt>
                <c:pt idx="25432">
                  <c:v>25432</c:v>
                </c:pt>
                <c:pt idx="25433">
                  <c:v>25433</c:v>
                </c:pt>
                <c:pt idx="25434">
                  <c:v>25434</c:v>
                </c:pt>
                <c:pt idx="25435">
                  <c:v>25435</c:v>
                </c:pt>
                <c:pt idx="25436">
                  <c:v>25436</c:v>
                </c:pt>
                <c:pt idx="25437">
                  <c:v>25437</c:v>
                </c:pt>
                <c:pt idx="25438">
                  <c:v>25438</c:v>
                </c:pt>
                <c:pt idx="25439">
                  <c:v>25439</c:v>
                </c:pt>
                <c:pt idx="25440">
                  <c:v>25440</c:v>
                </c:pt>
                <c:pt idx="25441">
                  <c:v>25441</c:v>
                </c:pt>
                <c:pt idx="25442">
                  <c:v>25442</c:v>
                </c:pt>
                <c:pt idx="25443">
                  <c:v>25443</c:v>
                </c:pt>
                <c:pt idx="25444">
                  <c:v>25444</c:v>
                </c:pt>
                <c:pt idx="25445">
                  <c:v>25445</c:v>
                </c:pt>
                <c:pt idx="25446">
                  <c:v>25446</c:v>
                </c:pt>
                <c:pt idx="25447">
                  <c:v>25447</c:v>
                </c:pt>
                <c:pt idx="25448">
                  <c:v>25448</c:v>
                </c:pt>
                <c:pt idx="25449">
                  <c:v>25449</c:v>
                </c:pt>
                <c:pt idx="25450">
                  <c:v>25450</c:v>
                </c:pt>
                <c:pt idx="25451">
                  <c:v>25451</c:v>
                </c:pt>
                <c:pt idx="25452">
                  <c:v>25452</c:v>
                </c:pt>
                <c:pt idx="25453">
                  <c:v>25453</c:v>
                </c:pt>
                <c:pt idx="25454">
                  <c:v>25454</c:v>
                </c:pt>
                <c:pt idx="25455">
                  <c:v>25455</c:v>
                </c:pt>
                <c:pt idx="25456">
                  <c:v>25456</c:v>
                </c:pt>
                <c:pt idx="25457">
                  <c:v>25457</c:v>
                </c:pt>
                <c:pt idx="25458">
                  <c:v>25458</c:v>
                </c:pt>
                <c:pt idx="25459">
                  <c:v>25459</c:v>
                </c:pt>
                <c:pt idx="25460">
                  <c:v>25460</c:v>
                </c:pt>
                <c:pt idx="25461">
                  <c:v>25461</c:v>
                </c:pt>
                <c:pt idx="25462">
                  <c:v>25462</c:v>
                </c:pt>
                <c:pt idx="25463">
                  <c:v>25463</c:v>
                </c:pt>
                <c:pt idx="25464">
                  <c:v>25464</c:v>
                </c:pt>
                <c:pt idx="25465">
                  <c:v>25465</c:v>
                </c:pt>
                <c:pt idx="25466">
                  <c:v>25466</c:v>
                </c:pt>
                <c:pt idx="25467">
                  <c:v>25467</c:v>
                </c:pt>
                <c:pt idx="25468">
                  <c:v>25468</c:v>
                </c:pt>
                <c:pt idx="25469">
                  <c:v>25469</c:v>
                </c:pt>
                <c:pt idx="25470">
                  <c:v>25470</c:v>
                </c:pt>
                <c:pt idx="25471">
                  <c:v>25471</c:v>
                </c:pt>
                <c:pt idx="25472">
                  <c:v>25472</c:v>
                </c:pt>
                <c:pt idx="25473">
                  <c:v>25473</c:v>
                </c:pt>
                <c:pt idx="25474">
                  <c:v>25474</c:v>
                </c:pt>
                <c:pt idx="25475">
                  <c:v>25475</c:v>
                </c:pt>
                <c:pt idx="25476">
                  <c:v>25476</c:v>
                </c:pt>
                <c:pt idx="25477">
                  <c:v>25477</c:v>
                </c:pt>
                <c:pt idx="25478">
                  <c:v>25478</c:v>
                </c:pt>
                <c:pt idx="25479">
                  <c:v>25479</c:v>
                </c:pt>
                <c:pt idx="25480">
                  <c:v>25480</c:v>
                </c:pt>
                <c:pt idx="25481">
                  <c:v>25481</c:v>
                </c:pt>
                <c:pt idx="25482">
                  <c:v>25482</c:v>
                </c:pt>
                <c:pt idx="25483">
                  <c:v>25483</c:v>
                </c:pt>
                <c:pt idx="25484">
                  <c:v>25484</c:v>
                </c:pt>
                <c:pt idx="25485">
                  <c:v>25485</c:v>
                </c:pt>
                <c:pt idx="25486">
                  <c:v>25486</c:v>
                </c:pt>
                <c:pt idx="25487">
                  <c:v>25487</c:v>
                </c:pt>
                <c:pt idx="25488">
                  <c:v>25488</c:v>
                </c:pt>
                <c:pt idx="25489">
                  <c:v>25489</c:v>
                </c:pt>
                <c:pt idx="25490">
                  <c:v>25490</c:v>
                </c:pt>
                <c:pt idx="25491">
                  <c:v>25491</c:v>
                </c:pt>
                <c:pt idx="25492">
                  <c:v>25492</c:v>
                </c:pt>
                <c:pt idx="25493">
                  <c:v>25493</c:v>
                </c:pt>
                <c:pt idx="25494">
                  <c:v>25494</c:v>
                </c:pt>
                <c:pt idx="25495">
                  <c:v>25495</c:v>
                </c:pt>
                <c:pt idx="25496">
                  <c:v>25496</c:v>
                </c:pt>
                <c:pt idx="25497">
                  <c:v>25497</c:v>
                </c:pt>
                <c:pt idx="25498">
                  <c:v>25498</c:v>
                </c:pt>
                <c:pt idx="25499">
                  <c:v>25499</c:v>
                </c:pt>
                <c:pt idx="25500">
                  <c:v>25500</c:v>
                </c:pt>
                <c:pt idx="25501">
                  <c:v>25501</c:v>
                </c:pt>
                <c:pt idx="25502">
                  <c:v>25502</c:v>
                </c:pt>
                <c:pt idx="25503">
                  <c:v>25503</c:v>
                </c:pt>
                <c:pt idx="25504">
                  <c:v>25504</c:v>
                </c:pt>
                <c:pt idx="25505">
                  <c:v>25505</c:v>
                </c:pt>
                <c:pt idx="25506">
                  <c:v>25506</c:v>
                </c:pt>
                <c:pt idx="25507">
                  <c:v>25507</c:v>
                </c:pt>
                <c:pt idx="25508">
                  <c:v>25508</c:v>
                </c:pt>
                <c:pt idx="25509">
                  <c:v>25509</c:v>
                </c:pt>
                <c:pt idx="25510">
                  <c:v>25510</c:v>
                </c:pt>
                <c:pt idx="25511">
                  <c:v>25511</c:v>
                </c:pt>
                <c:pt idx="25512">
                  <c:v>25512</c:v>
                </c:pt>
                <c:pt idx="25513">
                  <c:v>25513</c:v>
                </c:pt>
                <c:pt idx="25514">
                  <c:v>25514</c:v>
                </c:pt>
                <c:pt idx="25515">
                  <c:v>25515</c:v>
                </c:pt>
                <c:pt idx="25516">
                  <c:v>25516</c:v>
                </c:pt>
                <c:pt idx="25517">
                  <c:v>25517</c:v>
                </c:pt>
                <c:pt idx="25518">
                  <c:v>25518</c:v>
                </c:pt>
                <c:pt idx="25519">
                  <c:v>25519</c:v>
                </c:pt>
                <c:pt idx="25520">
                  <c:v>25520</c:v>
                </c:pt>
                <c:pt idx="25521">
                  <c:v>25521</c:v>
                </c:pt>
                <c:pt idx="25522">
                  <c:v>25522</c:v>
                </c:pt>
                <c:pt idx="25523">
                  <c:v>25523</c:v>
                </c:pt>
                <c:pt idx="25524">
                  <c:v>25524</c:v>
                </c:pt>
                <c:pt idx="25525">
                  <c:v>25525</c:v>
                </c:pt>
                <c:pt idx="25526">
                  <c:v>25526</c:v>
                </c:pt>
                <c:pt idx="25527">
                  <c:v>25527</c:v>
                </c:pt>
                <c:pt idx="25528">
                  <c:v>25528</c:v>
                </c:pt>
                <c:pt idx="25529">
                  <c:v>25529</c:v>
                </c:pt>
                <c:pt idx="25530">
                  <c:v>25530</c:v>
                </c:pt>
                <c:pt idx="25531">
                  <c:v>25531</c:v>
                </c:pt>
                <c:pt idx="25532">
                  <c:v>25532</c:v>
                </c:pt>
                <c:pt idx="25533">
                  <c:v>25533</c:v>
                </c:pt>
                <c:pt idx="25534">
                  <c:v>25534</c:v>
                </c:pt>
                <c:pt idx="25535">
                  <c:v>25535</c:v>
                </c:pt>
                <c:pt idx="25536">
                  <c:v>25536</c:v>
                </c:pt>
                <c:pt idx="25537">
                  <c:v>25537</c:v>
                </c:pt>
                <c:pt idx="25538">
                  <c:v>25538</c:v>
                </c:pt>
                <c:pt idx="25539">
                  <c:v>25539</c:v>
                </c:pt>
                <c:pt idx="25540">
                  <c:v>25540</c:v>
                </c:pt>
                <c:pt idx="25541">
                  <c:v>25541</c:v>
                </c:pt>
                <c:pt idx="25542">
                  <c:v>25542</c:v>
                </c:pt>
                <c:pt idx="25543">
                  <c:v>25543</c:v>
                </c:pt>
                <c:pt idx="25544">
                  <c:v>25544</c:v>
                </c:pt>
                <c:pt idx="25545">
                  <c:v>25545</c:v>
                </c:pt>
                <c:pt idx="25546">
                  <c:v>25546</c:v>
                </c:pt>
                <c:pt idx="25547">
                  <c:v>25547</c:v>
                </c:pt>
                <c:pt idx="25548">
                  <c:v>25548</c:v>
                </c:pt>
                <c:pt idx="25549">
                  <c:v>25549</c:v>
                </c:pt>
                <c:pt idx="25550">
                  <c:v>25550</c:v>
                </c:pt>
                <c:pt idx="25551">
                  <c:v>25551</c:v>
                </c:pt>
                <c:pt idx="25552">
                  <c:v>25552</c:v>
                </c:pt>
                <c:pt idx="25553">
                  <c:v>25553</c:v>
                </c:pt>
                <c:pt idx="25554">
                  <c:v>25554</c:v>
                </c:pt>
                <c:pt idx="25555">
                  <c:v>25555</c:v>
                </c:pt>
                <c:pt idx="25556">
                  <c:v>25556</c:v>
                </c:pt>
                <c:pt idx="25557">
                  <c:v>25557</c:v>
                </c:pt>
                <c:pt idx="25558">
                  <c:v>25558</c:v>
                </c:pt>
                <c:pt idx="25559">
                  <c:v>25559</c:v>
                </c:pt>
                <c:pt idx="25560">
                  <c:v>25560</c:v>
                </c:pt>
                <c:pt idx="25561">
                  <c:v>25561</c:v>
                </c:pt>
                <c:pt idx="25562">
                  <c:v>25562</c:v>
                </c:pt>
                <c:pt idx="25563">
                  <c:v>25563</c:v>
                </c:pt>
                <c:pt idx="25564">
                  <c:v>25564</c:v>
                </c:pt>
                <c:pt idx="25565">
                  <c:v>25565</c:v>
                </c:pt>
                <c:pt idx="25566">
                  <c:v>25566</c:v>
                </c:pt>
                <c:pt idx="25567">
                  <c:v>25567</c:v>
                </c:pt>
                <c:pt idx="25568">
                  <c:v>25568</c:v>
                </c:pt>
                <c:pt idx="25569">
                  <c:v>25569</c:v>
                </c:pt>
                <c:pt idx="25570">
                  <c:v>25570</c:v>
                </c:pt>
                <c:pt idx="25571">
                  <c:v>25571</c:v>
                </c:pt>
                <c:pt idx="25572">
                  <c:v>25572</c:v>
                </c:pt>
                <c:pt idx="25573">
                  <c:v>25573</c:v>
                </c:pt>
                <c:pt idx="25574">
                  <c:v>25574</c:v>
                </c:pt>
                <c:pt idx="25575">
                  <c:v>25575</c:v>
                </c:pt>
                <c:pt idx="25576">
                  <c:v>25576</c:v>
                </c:pt>
                <c:pt idx="25577">
                  <c:v>25577</c:v>
                </c:pt>
                <c:pt idx="25578">
                  <c:v>25578</c:v>
                </c:pt>
                <c:pt idx="25579">
                  <c:v>25579</c:v>
                </c:pt>
                <c:pt idx="25580">
                  <c:v>25580</c:v>
                </c:pt>
                <c:pt idx="25581">
                  <c:v>25581</c:v>
                </c:pt>
                <c:pt idx="25582">
                  <c:v>25582</c:v>
                </c:pt>
                <c:pt idx="25583">
                  <c:v>25583</c:v>
                </c:pt>
                <c:pt idx="25584">
                  <c:v>25584</c:v>
                </c:pt>
                <c:pt idx="25585">
                  <c:v>25585</c:v>
                </c:pt>
                <c:pt idx="25586">
                  <c:v>25586</c:v>
                </c:pt>
                <c:pt idx="25587">
                  <c:v>25587</c:v>
                </c:pt>
                <c:pt idx="25588">
                  <c:v>25588</c:v>
                </c:pt>
                <c:pt idx="25589">
                  <c:v>25589</c:v>
                </c:pt>
                <c:pt idx="25590">
                  <c:v>25590</c:v>
                </c:pt>
                <c:pt idx="25591">
                  <c:v>25591</c:v>
                </c:pt>
                <c:pt idx="25592">
                  <c:v>25592</c:v>
                </c:pt>
                <c:pt idx="25593">
                  <c:v>25593</c:v>
                </c:pt>
                <c:pt idx="25594">
                  <c:v>25594</c:v>
                </c:pt>
                <c:pt idx="25595">
                  <c:v>25595</c:v>
                </c:pt>
                <c:pt idx="25596">
                  <c:v>25596</c:v>
                </c:pt>
                <c:pt idx="25597">
                  <c:v>25597</c:v>
                </c:pt>
                <c:pt idx="25598">
                  <c:v>25598</c:v>
                </c:pt>
                <c:pt idx="25599">
                  <c:v>25599</c:v>
                </c:pt>
                <c:pt idx="25600">
                  <c:v>25600</c:v>
                </c:pt>
                <c:pt idx="25601">
                  <c:v>25601</c:v>
                </c:pt>
                <c:pt idx="25602">
                  <c:v>25602</c:v>
                </c:pt>
                <c:pt idx="25603">
                  <c:v>25603</c:v>
                </c:pt>
                <c:pt idx="25604">
                  <c:v>25604</c:v>
                </c:pt>
                <c:pt idx="25605">
                  <c:v>25605</c:v>
                </c:pt>
                <c:pt idx="25606">
                  <c:v>25606</c:v>
                </c:pt>
                <c:pt idx="25607">
                  <c:v>25607</c:v>
                </c:pt>
                <c:pt idx="25608">
                  <c:v>25608</c:v>
                </c:pt>
                <c:pt idx="25609">
                  <c:v>25609</c:v>
                </c:pt>
                <c:pt idx="25610">
                  <c:v>25610</c:v>
                </c:pt>
                <c:pt idx="25611">
                  <c:v>25611</c:v>
                </c:pt>
                <c:pt idx="25612">
                  <c:v>25612</c:v>
                </c:pt>
                <c:pt idx="25613">
                  <c:v>25613</c:v>
                </c:pt>
                <c:pt idx="25614">
                  <c:v>25614</c:v>
                </c:pt>
                <c:pt idx="25615">
                  <c:v>25615</c:v>
                </c:pt>
                <c:pt idx="25616">
                  <c:v>25616</c:v>
                </c:pt>
                <c:pt idx="25617">
                  <c:v>25617</c:v>
                </c:pt>
                <c:pt idx="25618">
                  <c:v>25618</c:v>
                </c:pt>
                <c:pt idx="25619">
                  <c:v>25619</c:v>
                </c:pt>
                <c:pt idx="25620">
                  <c:v>25620</c:v>
                </c:pt>
                <c:pt idx="25621">
                  <c:v>25621</c:v>
                </c:pt>
                <c:pt idx="25622">
                  <c:v>25622</c:v>
                </c:pt>
                <c:pt idx="25623">
                  <c:v>25623</c:v>
                </c:pt>
                <c:pt idx="25624">
                  <c:v>25624</c:v>
                </c:pt>
                <c:pt idx="25625">
                  <c:v>25625</c:v>
                </c:pt>
                <c:pt idx="25626">
                  <c:v>25626</c:v>
                </c:pt>
                <c:pt idx="25627">
                  <c:v>25627</c:v>
                </c:pt>
                <c:pt idx="25628">
                  <c:v>25628</c:v>
                </c:pt>
                <c:pt idx="25629">
                  <c:v>25629</c:v>
                </c:pt>
                <c:pt idx="25630">
                  <c:v>25630</c:v>
                </c:pt>
                <c:pt idx="25631">
                  <c:v>25631</c:v>
                </c:pt>
                <c:pt idx="25632">
                  <c:v>25632</c:v>
                </c:pt>
                <c:pt idx="25633">
                  <c:v>25633</c:v>
                </c:pt>
                <c:pt idx="25634">
                  <c:v>25634</c:v>
                </c:pt>
                <c:pt idx="25635">
                  <c:v>25635</c:v>
                </c:pt>
                <c:pt idx="25636">
                  <c:v>25636</c:v>
                </c:pt>
                <c:pt idx="25637">
                  <c:v>25637</c:v>
                </c:pt>
                <c:pt idx="25638">
                  <c:v>25638</c:v>
                </c:pt>
                <c:pt idx="25639">
                  <c:v>25639</c:v>
                </c:pt>
                <c:pt idx="25640">
                  <c:v>25640</c:v>
                </c:pt>
                <c:pt idx="25641">
                  <c:v>25641</c:v>
                </c:pt>
                <c:pt idx="25642">
                  <c:v>25642</c:v>
                </c:pt>
                <c:pt idx="25643">
                  <c:v>25643</c:v>
                </c:pt>
                <c:pt idx="25644">
                  <c:v>25644</c:v>
                </c:pt>
                <c:pt idx="25645">
                  <c:v>25645</c:v>
                </c:pt>
                <c:pt idx="25646">
                  <c:v>25646</c:v>
                </c:pt>
                <c:pt idx="25647">
                  <c:v>25647</c:v>
                </c:pt>
                <c:pt idx="25648">
                  <c:v>25648</c:v>
                </c:pt>
                <c:pt idx="25649">
                  <c:v>25649</c:v>
                </c:pt>
                <c:pt idx="25650">
                  <c:v>25650</c:v>
                </c:pt>
                <c:pt idx="25651">
                  <c:v>25651</c:v>
                </c:pt>
                <c:pt idx="25652">
                  <c:v>25652</c:v>
                </c:pt>
                <c:pt idx="25653">
                  <c:v>25653</c:v>
                </c:pt>
                <c:pt idx="25654">
                  <c:v>25654</c:v>
                </c:pt>
                <c:pt idx="25655">
                  <c:v>25655</c:v>
                </c:pt>
                <c:pt idx="25656">
                  <c:v>25656</c:v>
                </c:pt>
                <c:pt idx="25657">
                  <c:v>25657</c:v>
                </c:pt>
                <c:pt idx="25658">
                  <c:v>25658</c:v>
                </c:pt>
                <c:pt idx="25659">
                  <c:v>25659</c:v>
                </c:pt>
                <c:pt idx="25660">
                  <c:v>25660</c:v>
                </c:pt>
                <c:pt idx="25661">
                  <c:v>25661</c:v>
                </c:pt>
                <c:pt idx="25662">
                  <c:v>25662</c:v>
                </c:pt>
                <c:pt idx="25663">
                  <c:v>25663</c:v>
                </c:pt>
                <c:pt idx="25664">
                  <c:v>25664</c:v>
                </c:pt>
                <c:pt idx="25665">
                  <c:v>25665</c:v>
                </c:pt>
                <c:pt idx="25666">
                  <c:v>25666</c:v>
                </c:pt>
                <c:pt idx="25667">
                  <c:v>25667</c:v>
                </c:pt>
                <c:pt idx="25668">
                  <c:v>25668</c:v>
                </c:pt>
                <c:pt idx="25669">
                  <c:v>25669</c:v>
                </c:pt>
                <c:pt idx="25670">
                  <c:v>25670</c:v>
                </c:pt>
                <c:pt idx="25671">
                  <c:v>25671</c:v>
                </c:pt>
                <c:pt idx="25672">
                  <c:v>25672</c:v>
                </c:pt>
                <c:pt idx="25673">
                  <c:v>25673</c:v>
                </c:pt>
                <c:pt idx="25674">
                  <c:v>25674</c:v>
                </c:pt>
                <c:pt idx="25675">
                  <c:v>25675</c:v>
                </c:pt>
                <c:pt idx="25676">
                  <c:v>25676</c:v>
                </c:pt>
                <c:pt idx="25677">
                  <c:v>25677</c:v>
                </c:pt>
                <c:pt idx="25678">
                  <c:v>25678</c:v>
                </c:pt>
                <c:pt idx="25679">
                  <c:v>25679</c:v>
                </c:pt>
                <c:pt idx="25680">
                  <c:v>25680</c:v>
                </c:pt>
                <c:pt idx="25681">
                  <c:v>25681</c:v>
                </c:pt>
                <c:pt idx="25682">
                  <c:v>25682</c:v>
                </c:pt>
                <c:pt idx="25683">
                  <c:v>25683</c:v>
                </c:pt>
                <c:pt idx="25684">
                  <c:v>25684</c:v>
                </c:pt>
                <c:pt idx="25685">
                  <c:v>25685</c:v>
                </c:pt>
                <c:pt idx="25686">
                  <c:v>25686</c:v>
                </c:pt>
                <c:pt idx="25687">
                  <c:v>25687</c:v>
                </c:pt>
                <c:pt idx="25688">
                  <c:v>25688</c:v>
                </c:pt>
                <c:pt idx="25689">
                  <c:v>25689</c:v>
                </c:pt>
                <c:pt idx="25690">
                  <c:v>25690</c:v>
                </c:pt>
                <c:pt idx="25691">
                  <c:v>25691</c:v>
                </c:pt>
                <c:pt idx="25692">
                  <c:v>25692</c:v>
                </c:pt>
                <c:pt idx="25693">
                  <c:v>25693</c:v>
                </c:pt>
                <c:pt idx="25694">
                  <c:v>25694</c:v>
                </c:pt>
                <c:pt idx="25695">
                  <c:v>25695</c:v>
                </c:pt>
                <c:pt idx="25696">
                  <c:v>25696</c:v>
                </c:pt>
                <c:pt idx="25697">
                  <c:v>25697</c:v>
                </c:pt>
                <c:pt idx="25698">
                  <c:v>25698</c:v>
                </c:pt>
                <c:pt idx="25699">
                  <c:v>25699</c:v>
                </c:pt>
                <c:pt idx="25700">
                  <c:v>25700</c:v>
                </c:pt>
                <c:pt idx="25701">
                  <c:v>25701</c:v>
                </c:pt>
                <c:pt idx="25702">
                  <c:v>25702</c:v>
                </c:pt>
                <c:pt idx="25703">
                  <c:v>25703</c:v>
                </c:pt>
                <c:pt idx="25704">
                  <c:v>25704</c:v>
                </c:pt>
                <c:pt idx="25705">
                  <c:v>25705</c:v>
                </c:pt>
                <c:pt idx="25706">
                  <c:v>25706</c:v>
                </c:pt>
                <c:pt idx="25707">
                  <c:v>25707</c:v>
                </c:pt>
                <c:pt idx="25708">
                  <c:v>25708</c:v>
                </c:pt>
                <c:pt idx="25709">
                  <c:v>25709</c:v>
                </c:pt>
                <c:pt idx="25710">
                  <c:v>25710</c:v>
                </c:pt>
                <c:pt idx="25711">
                  <c:v>25711</c:v>
                </c:pt>
                <c:pt idx="25712">
                  <c:v>25712</c:v>
                </c:pt>
                <c:pt idx="25713">
                  <c:v>25713</c:v>
                </c:pt>
                <c:pt idx="25714">
                  <c:v>25714</c:v>
                </c:pt>
                <c:pt idx="25715">
                  <c:v>25715</c:v>
                </c:pt>
                <c:pt idx="25716">
                  <c:v>25716</c:v>
                </c:pt>
                <c:pt idx="25717">
                  <c:v>25717</c:v>
                </c:pt>
                <c:pt idx="25718">
                  <c:v>25718</c:v>
                </c:pt>
                <c:pt idx="25719">
                  <c:v>25719</c:v>
                </c:pt>
                <c:pt idx="25720">
                  <c:v>25720</c:v>
                </c:pt>
                <c:pt idx="25721">
                  <c:v>25721</c:v>
                </c:pt>
                <c:pt idx="25722">
                  <c:v>25722</c:v>
                </c:pt>
                <c:pt idx="25723">
                  <c:v>25723</c:v>
                </c:pt>
                <c:pt idx="25724">
                  <c:v>25724</c:v>
                </c:pt>
                <c:pt idx="25725">
                  <c:v>25725</c:v>
                </c:pt>
                <c:pt idx="25726">
                  <c:v>25726</c:v>
                </c:pt>
                <c:pt idx="25727">
                  <c:v>25727</c:v>
                </c:pt>
                <c:pt idx="25728">
                  <c:v>25728</c:v>
                </c:pt>
                <c:pt idx="25729">
                  <c:v>25729</c:v>
                </c:pt>
                <c:pt idx="25730">
                  <c:v>25730</c:v>
                </c:pt>
                <c:pt idx="25731">
                  <c:v>25731</c:v>
                </c:pt>
                <c:pt idx="25732">
                  <c:v>25732</c:v>
                </c:pt>
                <c:pt idx="25733">
                  <c:v>25733</c:v>
                </c:pt>
                <c:pt idx="25734">
                  <c:v>25734</c:v>
                </c:pt>
                <c:pt idx="25735">
                  <c:v>25735</c:v>
                </c:pt>
                <c:pt idx="25736">
                  <c:v>25736</c:v>
                </c:pt>
                <c:pt idx="25737">
                  <c:v>25737</c:v>
                </c:pt>
                <c:pt idx="25738">
                  <c:v>25738</c:v>
                </c:pt>
                <c:pt idx="25739">
                  <c:v>25739</c:v>
                </c:pt>
                <c:pt idx="25740">
                  <c:v>25740</c:v>
                </c:pt>
                <c:pt idx="25741">
                  <c:v>25741</c:v>
                </c:pt>
                <c:pt idx="25742">
                  <c:v>25742</c:v>
                </c:pt>
                <c:pt idx="25743">
                  <c:v>25743</c:v>
                </c:pt>
                <c:pt idx="25744">
                  <c:v>25744</c:v>
                </c:pt>
                <c:pt idx="25745">
                  <c:v>25745</c:v>
                </c:pt>
                <c:pt idx="25746">
                  <c:v>25746</c:v>
                </c:pt>
                <c:pt idx="25747">
                  <c:v>25747</c:v>
                </c:pt>
                <c:pt idx="25748">
                  <c:v>25748</c:v>
                </c:pt>
                <c:pt idx="25749">
                  <c:v>25749</c:v>
                </c:pt>
                <c:pt idx="25750">
                  <c:v>25750</c:v>
                </c:pt>
                <c:pt idx="25751">
                  <c:v>25751</c:v>
                </c:pt>
                <c:pt idx="25752">
                  <c:v>25752</c:v>
                </c:pt>
                <c:pt idx="25753">
                  <c:v>25753</c:v>
                </c:pt>
                <c:pt idx="25754">
                  <c:v>25754</c:v>
                </c:pt>
                <c:pt idx="25755">
                  <c:v>25755</c:v>
                </c:pt>
                <c:pt idx="25756">
                  <c:v>25756</c:v>
                </c:pt>
                <c:pt idx="25757">
                  <c:v>25757</c:v>
                </c:pt>
                <c:pt idx="25758">
                  <c:v>25758</c:v>
                </c:pt>
                <c:pt idx="25759">
                  <c:v>25759</c:v>
                </c:pt>
                <c:pt idx="25760">
                  <c:v>25760</c:v>
                </c:pt>
                <c:pt idx="25761">
                  <c:v>25761</c:v>
                </c:pt>
                <c:pt idx="25762">
                  <c:v>25762</c:v>
                </c:pt>
                <c:pt idx="25763">
                  <c:v>25763</c:v>
                </c:pt>
                <c:pt idx="25764">
                  <c:v>25764</c:v>
                </c:pt>
                <c:pt idx="25765">
                  <c:v>25765</c:v>
                </c:pt>
                <c:pt idx="25766">
                  <c:v>25766</c:v>
                </c:pt>
                <c:pt idx="25767">
                  <c:v>25767</c:v>
                </c:pt>
                <c:pt idx="25768">
                  <c:v>25768</c:v>
                </c:pt>
                <c:pt idx="25769">
                  <c:v>25769</c:v>
                </c:pt>
                <c:pt idx="25770">
                  <c:v>25770</c:v>
                </c:pt>
                <c:pt idx="25771">
                  <c:v>25771</c:v>
                </c:pt>
                <c:pt idx="25772">
                  <c:v>25772</c:v>
                </c:pt>
                <c:pt idx="25773">
                  <c:v>25773</c:v>
                </c:pt>
                <c:pt idx="25774">
                  <c:v>25774</c:v>
                </c:pt>
                <c:pt idx="25775">
                  <c:v>25775</c:v>
                </c:pt>
                <c:pt idx="25776">
                  <c:v>25776</c:v>
                </c:pt>
                <c:pt idx="25777">
                  <c:v>25777</c:v>
                </c:pt>
                <c:pt idx="25778">
                  <c:v>25778</c:v>
                </c:pt>
                <c:pt idx="25779">
                  <c:v>25779</c:v>
                </c:pt>
                <c:pt idx="25780">
                  <c:v>25780</c:v>
                </c:pt>
                <c:pt idx="25781">
                  <c:v>25781</c:v>
                </c:pt>
                <c:pt idx="25782">
                  <c:v>25782</c:v>
                </c:pt>
                <c:pt idx="25783">
                  <c:v>25783</c:v>
                </c:pt>
                <c:pt idx="25784">
                  <c:v>25784</c:v>
                </c:pt>
                <c:pt idx="25785">
                  <c:v>25785</c:v>
                </c:pt>
                <c:pt idx="25786">
                  <c:v>25786</c:v>
                </c:pt>
                <c:pt idx="25787">
                  <c:v>25787</c:v>
                </c:pt>
                <c:pt idx="25788">
                  <c:v>25788</c:v>
                </c:pt>
                <c:pt idx="25789">
                  <c:v>25789</c:v>
                </c:pt>
                <c:pt idx="25790">
                  <c:v>25790</c:v>
                </c:pt>
                <c:pt idx="25791">
                  <c:v>25791</c:v>
                </c:pt>
                <c:pt idx="25792">
                  <c:v>25792</c:v>
                </c:pt>
                <c:pt idx="25793">
                  <c:v>25793</c:v>
                </c:pt>
                <c:pt idx="25794">
                  <c:v>25794</c:v>
                </c:pt>
                <c:pt idx="25795">
                  <c:v>25795</c:v>
                </c:pt>
                <c:pt idx="25796">
                  <c:v>25796</c:v>
                </c:pt>
                <c:pt idx="25797">
                  <c:v>25797</c:v>
                </c:pt>
                <c:pt idx="25798">
                  <c:v>25798</c:v>
                </c:pt>
                <c:pt idx="25799">
                  <c:v>25799</c:v>
                </c:pt>
                <c:pt idx="25800">
                  <c:v>25800</c:v>
                </c:pt>
                <c:pt idx="25801">
                  <c:v>25801</c:v>
                </c:pt>
                <c:pt idx="25802">
                  <c:v>25802</c:v>
                </c:pt>
                <c:pt idx="25803">
                  <c:v>25803</c:v>
                </c:pt>
                <c:pt idx="25804">
                  <c:v>25804</c:v>
                </c:pt>
                <c:pt idx="25805">
                  <c:v>25805</c:v>
                </c:pt>
                <c:pt idx="25806">
                  <c:v>25806</c:v>
                </c:pt>
                <c:pt idx="25807">
                  <c:v>25807</c:v>
                </c:pt>
                <c:pt idx="25808">
                  <c:v>25808</c:v>
                </c:pt>
                <c:pt idx="25809">
                  <c:v>25809</c:v>
                </c:pt>
                <c:pt idx="25810">
                  <c:v>25810</c:v>
                </c:pt>
                <c:pt idx="25811">
                  <c:v>25811</c:v>
                </c:pt>
                <c:pt idx="25812">
                  <c:v>25812</c:v>
                </c:pt>
                <c:pt idx="25813">
                  <c:v>25813</c:v>
                </c:pt>
                <c:pt idx="25814">
                  <c:v>25814</c:v>
                </c:pt>
                <c:pt idx="25815">
                  <c:v>25815</c:v>
                </c:pt>
                <c:pt idx="25816">
                  <c:v>25816</c:v>
                </c:pt>
                <c:pt idx="25817">
                  <c:v>25817</c:v>
                </c:pt>
                <c:pt idx="25818">
                  <c:v>25818</c:v>
                </c:pt>
                <c:pt idx="25819">
                  <c:v>25819</c:v>
                </c:pt>
                <c:pt idx="25820">
                  <c:v>25820</c:v>
                </c:pt>
                <c:pt idx="25821">
                  <c:v>25821</c:v>
                </c:pt>
                <c:pt idx="25822">
                  <c:v>25822</c:v>
                </c:pt>
                <c:pt idx="25823">
                  <c:v>25823</c:v>
                </c:pt>
                <c:pt idx="25824">
                  <c:v>25824</c:v>
                </c:pt>
                <c:pt idx="25825">
                  <c:v>25825</c:v>
                </c:pt>
                <c:pt idx="25826">
                  <c:v>25826</c:v>
                </c:pt>
                <c:pt idx="25827">
                  <c:v>25827</c:v>
                </c:pt>
                <c:pt idx="25828">
                  <c:v>25828</c:v>
                </c:pt>
                <c:pt idx="25829">
                  <c:v>25829</c:v>
                </c:pt>
                <c:pt idx="25830">
                  <c:v>25830</c:v>
                </c:pt>
                <c:pt idx="25831">
                  <c:v>25831</c:v>
                </c:pt>
                <c:pt idx="25832">
                  <c:v>25832</c:v>
                </c:pt>
                <c:pt idx="25833">
                  <c:v>25833</c:v>
                </c:pt>
                <c:pt idx="25834">
                  <c:v>25834</c:v>
                </c:pt>
                <c:pt idx="25835">
                  <c:v>25835</c:v>
                </c:pt>
                <c:pt idx="25836">
                  <c:v>25836</c:v>
                </c:pt>
                <c:pt idx="25837">
                  <c:v>25837</c:v>
                </c:pt>
                <c:pt idx="25838">
                  <c:v>25838</c:v>
                </c:pt>
                <c:pt idx="25839">
                  <c:v>25839</c:v>
                </c:pt>
                <c:pt idx="25840">
                  <c:v>25840</c:v>
                </c:pt>
                <c:pt idx="25841">
                  <c:v>25841</c:v>
                </c:pt>
                <c:pt idx="25842">
                  <c:v>25842</c:v>
                </c:pt>
                <c:pt idx="25843">
                  <c:v>25843</c:v>
                </c:pt>
                <c:pt idx="25844">
                  <c:v>25844</c:v>
                </c:pt>
                <c:pt idx="25845">
                  <c:v>25845</c:v>
                </c:pt>
                <c:pt idx="25846">
                  <c:v>25846</c:v>
                </c:pt>
                <c:pt idx="25847">
                  <c:v>25847</c:v>
                </c:pt>
                <c:pt idx="25848">
                  <c:v>25848</c:v>
                </c:pt>
                <c:pt idx="25849">
                  <c:v>25849</c:v>
                </c:pt>
                <c:pt idx="25850">
                  <c:v>25850</c:v>
                </c:pt>
                <c:pt idx="25851">
                  <c:v>25851</c:v>
                </c:pt>
                <c:pt idx="25852">
                  <c:v>25852</c:v>
                </c:pt>
                <c:pt idx="25853">
                  <c:v>25853</c:v>
                </c:pt>
                <c:pt idx="25854">
                  <c:v>25854</c:v>
                </c:pt>
                <c:pt idx="25855">
                  <c:v>25855</c:v>
                </c:pt>
                <c:pt idx="25856">
                  <c:v>25856</c:v>
                </c:pt>
                <c:pt idx="25857">
                  <c:v>25857</c:v>
                </c:pt>
                <c:pt idx="25858">
                  <c:v>25858</c:v>
                </c:pt>
                <c:pt idx="25859">
                  <c:v>25859</c:v>
                </c:pt>
                <c:pt idx="25860">
                  <c:v>25860</c:v>
                </c:pt>
                <c:pt idx="25861">
                  <c:v>25861</c:v>
                </c:pt>
                <c:pt idx="25862">
                  <c:v>25862</c:v>
                </c:pt>
                <c:pt idx="25863">
                  <c:v>25863</c:v>
                </c:pt>
                <c:pt idx="25864">
                  <c:v>25864</c:v>
                </c:pt>
                <c:pt idx="25865">
                  <c:v>25865</c:v>
                </c:pt>
                <c:pt idx="25866">
                  <c:v>25866</c:v>
                </c:pt>
                <c:pt idx="25867">
                  <c:v>25867</c:v>
                </c:pt>
                <c:pt idx="25868">
                  <c:v>25868</c:v>
                </c:pt>
                <c:pt idx="25869">
                  <c:v>25869</c:v>
                </c:pt>
                <c:pt idx="25870">
                  <c:v>25870</c:v>
                </c:pt>
                <c:pt idx="25871">
                  <c:v>25871</c:v>
                </c:pt>
                <c:pt idx="25872">
                  <c:v>25872</c:v>
                </c:pt>
                <c:pt idx="25873">
                  <c:v>25873</c:v>
                </c:pt>
                <c:pt idx="25874">
                  <c:v>25874</c:v>
                </c:pt>
                <c:pt idx="25875">
                  <c:v>25875</c:v>
                </c:pt>
                <c:pt idx="25876">
                  <c:v>25876</c:v>
                </c:pt>
                <c:pt idx="25877">
                  <c:v>25877</c:v>
                </c:pt>
                <c:pt idx="25878">
                  <c:v>25878</c:v>
                </c:pt>
                <c:pt idx="25879">
                  <c:v>25879</c:v>
                </c:pt>
                <c:pt idx="25880">
                  <c:v>25880</c:v>
                </c:pt>
                <c:pt idx="25881">
                  <c:v>25881</c:v>
                </c:pt>
                <c:pt idx="25882">
                  <c:v>25882</c:v>
                </c:pt>
                <c:pt idx="25883">
                  <c:v>25883</c:v>
                </c:pt>
                <c:pt idx="25884">
                  <c:v>25884</c:v>
                </c:pt>
                <c:pt idx="25885">
                  <c:v>25885</c:v>
                </c:pt>
                <c:pt idx="25886">
                  <c:v>25886</c:v>
                </c:pt>
                <c:pt idx="25887">
                  <c:v>25887</c:v>
                </c:pt>
                <c:pt idx="25888">
                  <c:v>25888</c:v>
                </c:pt>
                <c:pt idx="25889">
                  <c:v>25889</c:v>
                </c:pt>
                <c:pt idx="25890">
                  <c:v>25890</c:v>
                </c:pt>
                <c:pt idx="25891">
                  <c:v>25891</c:v>
                </c:pt>
                <c:pt idx="25892">
                  <c:v>25892</c:v>
                </c:pt>
                <c:pt idx="25893">
                  <c:v>25893</c:v>
                </c:pt>
                <c:pt idx="25894">
                  <c:v>25894</c:v>
                </c:pt>
                <c:pt idx="25895">
                  <c:v>25895</c:v>
                </c:pt>
                <c:pt idx="25896">
                  <c:v>25896</c:v>
                </c:pt>
                <c:pt idx="25897">
                  <c:v>25897</c:v>
                </c:pt>
                <c:pt idx="25898">
                  <c:v>25898</c:v>
                </c:pt>
                <c:pt idx="25899">
                  <c:v>25899</c:v>
                </c:pt>
                <c:pt idx="25900">
                  <c:v>25900</c:v>
                </c:pt>
                <c:pt idx="25901">
                  <c:v>25901</c:v>
                </c:pt>
                <c:pt idx="25902">
                  <c:v>25902</c:v>
                </c:pt>
                <c:pt idx="25903">
                  <c:v>25903</c:v>
                </c:pt>
                <c:pt idx="25904">
                  <c:v>25904</c:v>
                </c:pt>
                <c:pt idx="25905">
                  <c:v>25905</c:v>
                </c:pt>
                <c:pt idx="25906">
                  <c:v>25906</c:v>
                </c:pt>
                <c:pt idx="25907">
                  <c:v>25907</c:v>
                </c:pt>
                <c:pt idx="25908">
                  <c:v>25908</c:v>
                </c:pt>
                <c:pt idx="25909">
                  <c:v>25909</c:v>
                </c:pt>
                <c:pt idx="25910">
                  <c:v>25910</c:v>
                </c:pt>
                <c:pt idx="25911">
                  <c:v>25911</c:v>
                </c:pt>
                <c:pt idx="25912">
                  <c:v>25912</c:v>
                </c:pt>
                <c:pt idx="25913">
                  <c:v>25913</c:v>
                </c:pt>
                <c:pt idx="25914">
                  <c:v>25914</c:v>
                </c:pt>
                <c:pt idx="25915">
                  <c:v>25915</c:v>
                </c:pt>
                <c:pt idx="25916">
                  <c:v>25916</c:v>
                </c:pt>
                <c:pt idx="25917">
                  <c:v>25917</c:v>
                </c:pt>
                <c:pt idx="25918">
                  <c:v>25918</c:v>
                </c:pt>
                <c:pt idx="25919">
                  <c:v>25919</c:v>
                </c:pt>
                <c:pt idx="25920">
                  <c:v>25920</c:v>
                </c:pt>
                <c:pt idx="25921">
                  <c:v>25921</c:v>
                </c:pt>
                <c:pt idx="25922">
                  <c:v>25922</c:v>
                </c:pt>
                <c:pt idx="25923">
                  <c:v>25923</c:v>
                </c:pt>
                <c:pt idx="25924">
                  <c:v>25924</c:v>
                </c:pt>
                <c:pt idx="25925">
                  <c:v>25925</c:v>
                </c:pt>
                <c:pt idx="25926">
                  <c:v>25926</c:v>
                </c:pt>
                <c:pt idx="25927">
                  <c:v>25927</c:v>
                </c:pt>
                <c:pt idx="25928">
                  <c:v>25928</c:v>
                </c:pt>
                <c:pt idx="25929">
                  <c:v>25929</c:v>
                </c:pt>
                <c:pt idx="25930">
                  <c:v>25930</c:v>
                </c:pt>
                <c:pt idx="25931">
                  <c:v>25931</c:v>
                </c:pt>
                <c:pt idx="25932">
                  <c:v>25932</c:v>
                </c:pt>
                <c:pt idx="25933">
                  <c:v>25933</c:v>
                </c:pt>
                <c:pt idx="25934">
                  <c:v>25934</c:v>
                </c:pt>
                <c:pt idx="25935">
                  <c:v>25935</c:v>
                </c:pt>
                <c:pt idx="25936">
                  <c:v>25936</c:v>
                </c:pt>
                <c:pt idx="25937">
                  <c:v>25937</c:v>
                </c:pt>
                <c:pt idx="25938">
                  <c:v>25938</c:v>
                </c:pt>
                <c:pt idx="25939">
                  <c:v>25939</c:v>
                </c:pt>
                <c:pt idx="25940">
                  <c:v>25940</c:v>
                </c:pt>
                <c:pt idx="25941">
                  <c:v>25941</c:v>
                </c:pt>
                <c:pt idx="25942">
                  <c:v>25942</c:v>
                </c:pt>
                <c:pt idx="25943">
                  <c:v>25943</c:v>
                </c:pt>
                <c:pt idx="25944">
                  <c:v>25944</c:v>
                </c:pt>
                <c:pt idx="25945">
                  <c:v>25945</c:v>
                </c:pt>
                <c:pt idx="25946">
                  <c:v>25946</c:v>
                </c:pt>
                <c:pt idx="25947">
                  <c:v>25947</c:v>
                </c:pt>
                <c:pt idx="25948">
                  <c:v>25948</c:v>
                </c:pt>
                <c:pt idx="25949">
                  <c:v>25949</c:v>
                </c:pt>
                <c:pt idx="25950">
                  <c:v>25950</c:v>
                </c:pt>
                <c:pt idx="25951">
                  <c:v>25951</c:v>
                </c:pt>
                <c:pt idx="25952">
                  <c:v>25952</c:v>
                </c:pt>
                <c:pt idx="25953">
                  <c:v>25953</c:v>
                </c:pt>
                <c:pt idx="25954">
                  <c:v>25954</c:v>
                </c:pt>
                <c:pt idx="25955">
                  <c:v>25955</c:v>
                </c:pt>
                <c:pt idx="25956">
                  <c:v>25956</c:v>
                </c:pt>
                <c:pt idx="25957">
                  <c:v>25957</c:v>
                </c:pt>
                <c:pt idx="25958">
                  <c:v>25958</c:v>
                </c:pt>
                <c:pt idx="25959">
                  <c:v>25959</c:v>
                </c:pt>
                <c:pt idx="25960">
                  <c:v>25960</c:v>
                </c:pt>
                <c:pt idx="25961">
                  <c:v>25961</c:v>
                </c:pt>
                <c:pt idx="25962">
                  <c:v>25962</c:v>
                </c:pt>
                <c:pt idx="25963">
                  <c:v>25963</c:v>
                </c:pt>
                <c:pt idx="25964">
                  <c:v>25964</c:v>
                </c:pt>
                <c:pt idx="25965">
                  <c:v>25965</c:v>
                </c:pt>
                <c:pt idx="25966">
                  <c:v>25966</c:v>
                </c:pt>
                <c:pt idx="25967">
                  <c:v>25967</c:v>
                </c:pt>
                <c:pt idx="25968">
                  <c:v>25968</c:v>
                </c:pt>
                <c:pt idx="25969">
                  <c:v>25969</c:v>
                </c:pt>
                <c:pt idx="25970">
                  <c:v>25970</c:v>
                </c:pt>
                <c:pt idx="25971">
                  <c:v>25971</c:v>
                </c:pt>
                <c:pt idx="25972">
                  <c:v>25972</c:v>
                </c:pt>
                <c:pt idx="25973">
                  <c:v>25973</c:v>
                </c:pt>
                <c:pt idx="25974">
                  <c:v>25974</c:v>
                </c:pt>
                <c:pt idx="25975">
                  <c:v>25975</c:v>
                </c:pt>
                <c:pt idx="25976">
                  <c:v>25976</c:v>
                </c:pt>
                <c:pt idx="25977">
                  <c:v>25977</c:v>
                </c:pt>
                <c:pt idx="25978">
                  <c:v>25978</c:v>
                </c:pt>
                <c:pt idx="25979">
                  <c:v>25979</c:v>
                </c:pt>
                <c:pt idx="25980">
                  <c:v>25980</c:v>
                </c:pt>
                <c:pt idx="25981">
                  <c:v>25981</c:v>
                </c:pt>
                <c:pt idx="25982">
                  <c:v>25982</c:v>
                </c:pt>
                <c:pt idx="25983">
                  <c:v>25983</c:v>
                </c:pt>
                <c:pt idx="25984">
                  <c:v>25984</c:v>
                </c:pt>
                <c:pt idx="25985">
                  <c:v>25985</c:v>
                </c:pt>
                <c:pt idx="25986">
                  <c:v>25986</c:v>
                </c:pt>
                <c:pt idx="25987">
                  <c:v>25987</c:v>
                </c:pt>
                <c:pt idx="25988">
                  <c:v>25988</c:v>
                </c:pt>
                <c:pt idx="25989">
                  <c:v>25989</c:v>
                </c:pt>
                <c:pt idx="25990">
                  <c:v>25990</c:v>
                </c:pt>
                <c:pt idx="25991">
                  <c:v>25991</c:v>
                </c:pt>
                <c:pt idx="25992">
                  <c:v>25992</c:v>
                </c:pt>
                <c:pt idx="25993">
                  <c:v>25993</c:v>
                </c:pt>
                <c:pt idx="25994">
                  <c:v>25994</c:v>
                </c:pt>
                <c:pt idx="25995">
                  <c:v>25995</c:v>
                </c:pt>
                <c:pt idx="25996">
                  <c:v>25996</c:v>
                </c:pt>
                <c:pt idx="25997">
                  <c:v>25997</c:v>
                </c:pt>
                <c:pt idx="25998">
                  <c:v>25998</c:v>
                </c:pt>
                <c:pt idx="25999">
                  <c:v>25999</c:v>
                </c:pt>
                <c:pt idx="26000">
                  <c:v>26000</c:v>
                </c:pt>
                <c:pt idx="26001">
                  <c:v>26001</c:v>
                </c:pt>
                <c:pt idx="26002">
                  <c:v>26002</c:v>
                </c:pt>
                <c:pt idx="26003">
                  <c:v>26003</c:v>
                </c:pt>
                <c:pt idx="26004">
                  <c:v>26004</c:v>
                </c:pt>
                <c:pt idx="26005">
                  <c:v>26005</c:v>
                </c:pt>
                <c:pt idx="26006">
                  <c:v>26006</c:v>
                </c:pt>
                <c:pt idx="26007">
                  <c:v>26007</c:v>
                </c:pt>
                <c:pt idx="26008">
                  <c:v>26008</c:v>
                </c:pt>
                <c:pt idx="26009">
                  <c:v>26009</c:v>
                </c:pt>
                <c:pt idx="26010">
                  <c:v>26010</c:v>
                </c:pt>
                <c:pt idx="26011">
                  <c:v>26011</c:v>
                </c:pt>
                <c:pt idx="26012">
                  <c:v>26012</c:v>
                </c:pt>
                <c:pt idx="26013">
                  <c:v>26013</c:v>
                </c:pt>
                <c:pt idx="26014">
                  <c:v>26014</c:v>
                </c:pt>
                <c:pt idx="26015">
                  <c:v>26015</c:v>
                </c:pt>
                <c:pt idx="26016">
                  <c:v>26016</c:v>
                </c:pt>
                <c:pt idx="26017">
                  <c:v>26017</c:v>
                </c:pt>
                <c:pt idx="26018">
                  <c:v>26018</c:v>
                </c:pt>
                <c:pt idx="26019">
                  <c:v>26019</c:v>
                </c:pt>
                <c:pt idx="26020">
                  <c:v>26020</c:v>
                </c:pt>
                <c:pt idx="26021">
                  <c:v>26021</c:v>
                </c:pt>
                <c:pt idx="26022">
                  <c:v>26022</c:v>
                </c:pt>
                <c:pt idx="26023">
                  <c:v>26023</c:v>
                </c:pt>
                <c:pt idx="26024">
                  <c:v>26024</c:v>
                </c:pt>
                <c:pt idx="26025">
                  <c:v>26025</c:v>
                </c:pt>
                <c:pt idx="26026">
                  <c:v>26026</c:v>
                </c:pt>
                <c:pt idx="26027">
                  <c:v>26027</c:v>
                </c:pt>
                <c:pt idx="26028">
                  <c:v>26028</c:v>
                </c:pt>
                <c:pt idx="26029">
                  <c:v>26029</c:v>
                </c:pt>
                <c:pt idx="26030">
                  <c:v>26030</c:v>
                </c:pt>
                <c:pt idx="26031">
                  <c:v>26031</c:v>
                </c:pt>
                <c:pt idx="26032">
                  <c:v>26032</c:v>
                </c:pt>
                <c:pt idx="26033">
                  <c:v>26033</c:v>
                </c:pt>
                <c:pt idx="26034">
                  <c:v>26034</c:v>
                </c:pt>
                <c:pt idx="26035">
                  <c:v>26035</c:v>
                </c:pt>
                <c:pt idx="26036">
                  <c:v>26036</c:v>
                </c:pt>
                <c:pt idx="26037">
                  <c:v>26037</c:v>
                </c:pt>
                <c:pt idx="26038">
                  <c:v>26038</c:v>
                </c:pt>
                <c:pt idx="26039">
                  <c:v>26039</c:v>
                </c:pt>
                <c:pt idx="26040">
                  <c:v>26040</c:v>
                </c:pt>
                <c:pt idx="26041">
                  <c:v>26041</c:v>
                </c:pt>
                <c:pt idx="26042">
                  <c:v>26042</c:v>
                </c:pt>
                <c:pt idx="26043">
                  <c:v>26043</c:v>
                </c:pt>
                <c:pt idx="26044">
                  <c:v>26044</c:v>
                </c:pt>
                <c:pt idx="26045">
                  <c:v>26045</c:v>
                </c:pt>
                <c:pt idx="26046">
                  <c:v>26046</c:v>
                </c:pt>
                <c:pt idx="26047">
                  <c:v>26047</c:v>
                </c:pt>
                <c:pt idx="26048">
                  <c:v>26048</c:v>
                </c:pt>
                <c:pt idx="26049">
                  <c:v>26049</c:v>
                </c:pt>
                <c:pt idx="26050">
                  <c:v>26050</c:v>
                </c:pt>
                <c:pt idx="26051">
                  <c:v>26051</c:v>
                </c:pt>
                <c:pt idx="26052">
                  <c:v>26052</c:v>
                </c:pt>
                <c:pt idx="26053">
                  <c:v>26053</c:v>
                </c:pt>
                <c:pt idx="26054">
                  <c:v>26054</c:v>
                </c:pt>
                <c:pt idx="26055">
                  <c:v>26055</c:v>
                </c:pt>
                <c:pt idx="26056">
                  <c:v>26056</c:v>
                </c:pt>
                <c:pt idx="26057">
                  <c:v>26057</c:v>
                </c:pt>
                <c:pt idx="26058">
                  <c:v>26058</c:v>
                </c:pt>
                <c:pt idx="26059">
                  <c:v>26059</c:v>
                </c:pt>
                <c:pt idx="26060">
                  <c:v>26060</c:v>
                </c:pt>
                <c:pt idx="26061">
                  <c:v>26061</c:v>
                </c:pt>
                <c:pt idx="26062">
                  <c:v>26062</c:v>
                </c:pt>
                <c:pt idx="26063">
                  <c:v>26063</c:v>
                </c:pt>
                <c:pt idx="26064">
                  <c:v>26064</c:v>
                </c:pt>
                <c:pt idx="26065">
                  <c:v>26065</c:v>
                </c:pt>
                <c:pt idx="26066">
                  <c:v>26066</c:v>
                </c:pt>
                <c:pt idx="26067">
                  <c:v>26067</c:v>
                </c:pt>
                <c:pt idx="26068">
                  <c:v>26068</c:v>
                </c:pt>
                <c:pt idx="26069">
                  <c:v>26069</c:v>
                </c:pt>
                <c:pt idx="26070">
                  <c:v>26070</c:v>
                </c:pt>
                <c:pt idx="26071">
                  <c:v>26071</c:v>
                </c:pt>
                <c:pt idx="26072">
                  <c:v>26072</c:v>
                </c:pt>
                <c:pt idx="26073">
                  <c:v>26073</c:v>
                </c:pt>
                <c:pt idx="26074">
                  <c:v>26074</c:v>
                </c:pt>
                <c:pt idx="26075">
                  <c:v>26075</c:v>
                </c:pt>
                <c:pt idx="26076">
                  <c:v>26076</c:v>
                </c:pt>
                <c:pt idx="26077">
                  <c:v>26077</c:v>
                </c:pt>
                <c:pt idx="26078">
                  <c:v>26078</c:v>
                </c:pt>
                <c:pt idx="26079">
                  <c:v>26079</c:v>
                </c:pt>
                <c:pt idx="26080">
                  <c:v>26080</c:v>
                </c:pt>
                <c:pt idx="26081">
                  <c:v>26081</c:v>
                </c:pt>
                <c:pt idx="26082">
                  <c:v>26082</c:v>
                </c:pt>
                <c:pt idx="26083">
                  <c:v>26083</c:v>
                </c:pt>
                <c:pt idx="26084">
                  <c:v>26084</c:v>
                </c:pt>
                <c:pt idx="26085">
                  <c:v>26085</c:v>
                </c:pt>
                <c:pt idx="26086">
                  <c:v>26086</c:v>
                </c:pt>
                <c:pt idx="26087">
                  <c:v>26087</c:v>
                </c:pt>
                <c:pt idx="26088">
                  <c:v>26088</c:v>
                </c:pt>
                <c:pt idx="26089">
                  <c:v>26089</c:v>
                </c:pt>
                <c:pt idx="26090">
                  <c:v>26090</c:v>
                </c:pt>
                <c:pt idx="26091">
                  <c:v>26091</c:v>
                </c:pt>
                <c:pt idx="26092">
                  <c:v>26092</c:v>
                </c:pt>
                <c:pt idx="26093">
                  <c:v>26093</c:v>
                </c:pt>
                <c:pt idx="26094">
                  <c:v>26094</c:v>
                </c:pt>
                <c:pt idx="26095">
                  <c:v>26095</c:v>
                </c:pt>
                <c:pt idx="26096">
                  <c:v>26096</c:v>
                </c:pt>
                <c:pt idx="26097">
                  <c:v>26097</c:v>
                </c:pt>
                <c:pt idx="26098">
                  <c:v>26098</c:v>
                </c:pt>
                <c:pt idx="26099">
                  <c:v>26099</c:v>
                </c:pt>
                <c:pt idx="26100">
                  <c:v>26100</c:v>
                </c:pt>
                <c:pt idx="26101">
                  <c:v>26101</c:v>
                </c:pt>
                <c:pt idx="26102">
                  <c:v>26102</c:v>
                </c:pt>
                <c:pt idx="26103">
                  <c:v>26103</c:v>
                </c:pt>
                <c:pt idx="26104">
                  <c:v>26104</c:v>
                </c:pt>
                <c:pt idx="26105">
                  <c:v>26105</c:v>
                </c:pt>
                <c:pt idx="26106">
                  <c:v>26106</c:v>
                </c:pt>
                <c:pt idx="26107">
                  <c:v>26107</c:v>
                </c:pt>
                <c:pt idx="26108">
                  <c:v>26108</c:v>
                </c:pt>
                <c:pt idx="26109">
                  <c:v>26109</c:v>
                </c:pt>
                <c:pt idx="26110">
                  <c:v>26110</c:v>
                </c:pt>
                <c:pt idx="26111">
                  <c:v>26111</c:v>
                </c:pt>
                <c:pt idx="26112">
                  <c:v>26112</c:v>
                </c:pt>
                <c:pt idx="26113">
                  <c:v>26113</c:v>
                </c:pt>
                <c:pt idx="26114">
                  <c:v>26114</c:v>
                </c:pt>
                <c:pt idx="26115">
                  <c:v>26115</c:v>
                </c:pt>
                <c:pt idx="26116">
                  <c:v>26116</c:v>
                </c:pt>
                <c:pt idx="26117">
                  <c:v>26117</c:v>
                </c:pt>
                <c:pt idx="26118">
                  <c:v>26118</c:v>
                </c:pt>
                <c:pt idx="26119">
                  <c:v>26119</c:v>
                </c:pt>
                <c:pt idx="26120">
                  <c:v>26120</c:v>
                </c:pt>
                <c:pt idx="26121">
                  <c:v>26121</c:v>
                </c:pt>
                <c:pt idx="26122">
                  <c:v>26122</c:v>
                </c:pt>
                <c:pt idx="26123">
                  <c:v>26123</c:v>
                </c:pt>
                <c:pt idx="26124">
                  <c:v>26124</c:v>
                </c:pt>
                <c:pt idx="26125">
                  <c:v>26125</c:v>
                </c:pt>
                <c:pt idx="26126">
                  <c:v>26126</c:v>
                </c:pt>
                <c:pt idx="26127">
                  <c:v>26127</c:v>
                </c:pt>
                <c:pt idx="26128">
                  <c:v>26128</c:v>
                </c:pt>
                <c:pt idx="26129">
                  <c:v>26129</c:v>
                </c:pt>
                <c:pt idx="26130">
                  <c:v>26130</c:v>
                </c:pt>
                <c:pt idx="26131">
                  <c:v>26131</c:v>
                </c:pt>
                <c:pt idx="26132">
                  <c:v>26132</c:v>
                </c:pt>
                <c:pt idx="26133">
                  <c:v>26133</c:v>
                </c:pt>
                <c:pt idx="26134">
                  <c:v>26134</c:v>
                </c:pt>
                <c:pt idx="26135">
                  <c:v>26135</c:v>
                </c:pt>
                <c:pt idx="26136">
                  <c:v>26136</c:v>
                </c:pt>
                <c:pt idx="26137">
                  <c:v>26137</c:v>
                </c:pt>
                <c:pt idx="26138">
                  <c:v>26138</c:v>
                </c:pt>
                <c:pt idx="26139">
                  <c:v>26139</c:v>
                </c:pt>
                <c:pt idx="26140">
                  <c:v>26140</c:v>
                </c:pt>
                <c:pt idx="26141">
                  <c:v>26141</c:v>
                </c:pt>
                <c:pt idx="26142">
                  <c:v>26142</c:v>
                </c:pt>
                <c:pt idx="26143">
                  <c:v>26143</c:v>
                </c:pt>
                <c:pt idx="26144">
                  <c:v>26144</c:v>
                </c:pt>
                <c:pt idx="26145">
                  <c:v>26145</c:v>
                </c:pt>
                <c:pt idx="26146">
                  <c:v>26146</c:v>
                </c:pt>
                <c:pt idx="26147">
                  <c:v>26147</c:v>
                </c:pt>
                <c:pt idx="26148">
                  <c:v>26148</c:v>
                </c:pt>
                <c:pt idx="26149">
                  <c:v>26149</c:v>
                </c:pt>
                <c:pt idx="26150">
                  <c:v>26150</c:v>
                </c:pt>
                <c:pt idx="26151">
                  <c:v>26151</c:v>
                </c:pt>
                <c:pt idx="26152">
                  <c:v>26152</c:v>
                </c:pt>
                <c:pt idx="26153">
                  <c:v>26153</c:v>
                </c:pt>
                <c:pt idx="26154">
                  <c:v>26154</c:v>
                </c:pt>
                <c:pt idx="26155">
                  <c:v>26155</c:v>
                </c:pt>
                <c:pt idx="26156">
                  <c:v>26156</c:v>
                </c:pt>
                <c:pt idx="26157">
                  <c:v>26157</c:v>
                </c:pt>
                <c:pt idx="26158">
                  <c:v>26158</c:v>
                </c:pt>
                <c:pt idx="26159">
                  <c:v>26159</c:v>
                </c:pt>
                <c:pt idx="26160">
                  <c:v>26160</c:v>
                </c:pt>
                <c:pt idx="26161">
                  <c:v>26161</c:v>
                </c:pt>
                <c:pt idx="26162">
                  <c:v>26162</c:v>
                </c:pt>
                <c:pt idx="26163">
                  <c:v>26163</c:v>
                </c:pt>
                <c:pt idx="26164">
                  <c:v>26164</c:v>
                </c:pt>
                <c:pt idx="26165">
                  <c:v>26165</c:v>
                </c:pt>
                <c:pt idx="26166">
                  <c:v>26166</c:v>
                </c:pt>
                <c:pt idx="26167">
                  <c:v>26167</c:v>
                </c:pt>
                <c:pt idx="26168">
                  <c:v>26168</c:v>
                </c:pt>
                <c:pt idx="26169">
                  <c:v>26169</c:v>
                </c:pt>
                <c:pt idx="26170">
                  <c:v>26170</c:v>
                </c:pt>
                <c:pt idx="26171">
                  <c:v>26171</c:v>
                </c:pt>
                <c:pt idx="26172">
                  <c:v>26172</c:v>
                </c:pt>
                <c:pt idx="26173">
                  <c:v>26173</c:v>
                </c:pt>
                <c:pt idx="26174">
                  <c:v>26174</c:v>
                </c:pt>
                <c:pt idx="26175">
                  <c:v>26175</c:v>
                </c:pt>
                <c:pt idx="26176">
                  <c:v>26176</c:v>
                </c:pt>
                <c:pt idx="26177">
                  <c:v>26177</c:v>
                </c:pt>
                <c:pt idx="26178">
                  <c:v>26178</c:v>
                </c:pt>
                <c:pt idx="26179">
                  <c:v>26179</c:v>
                </c:pt>
                <c:pt idx="26180">
                  <c:v>26180</c:v>
                </c:pt>
                <c:pt idx="26181">
                  <c:v>26181</c:v>
                </c:pt>
                <c:pt idx="26182">
                  <c:v>26182</c:v>
                </c:pt>
                <c:pt idx="26183">
                  <c:v>26183</c:v>
                </c:pt>
                <c:pt idx="26184">
                  <c:v>26184</c:v>
                </c:pt>
                <c:pt idx="26185">
                  <c:v>26185</c:v>
                </c:pt>
                <c:pt idx="26186">
                  <c:v>26186</c:v>
                </c:pt>
                <c:pt idx="26187">
                  <c:v>26187</c:v>
                </c:pt>
                <c:pt idx="26188">
                  <c:v>26188</c:v>
                </c:pt>
                <c:pt idx="26189">
                  <c:v>26189</c:v>
                </c:pt>
                <c:pt idx="26190">
                  <c:v>26190</c:v>
                </c:pt>
                <c:pt idx="26191">
                  <c:v>26191</c:v>
                </c:pt>
                <c:pt idx="26192">
                  <c:v>26192</c:v>
                </c:pt>
                <c:pt idx="26193">
                  <c:v>26193</c:v>
                </c:pt>
                <c:pt idx="26194">
                  <c:v>26194</c:v>
                </c:pt>
                <c:pt idx="26195">
                  <c:v>26195</c:v>
                </c:pt>
                <c:pt idx="26196">
                  <c:v>26196</c:v>
                </c:pt>
                <c:pt idx="26197">
                  <c:v>26197</c:v>
                </c:pt>
                <c:pt idx="26198">
                  <c:v>26198</c:v>
                </c:pt>
                <c:pt idx="26199">
                  <c:v>26199</c:v>
                </c:pt>
                <c:pt idx="26200">
                  <c:v>26200</c:v>
                </c:pt>
                <c:pt idx="26201">
                  <c:v>26201</c:v>
                </c:pt>
                <c:pt idx="26202">
                  <c:v>26202</c:v>
                </c:pt>
                <c:pt idx="26203">
                  <c:v>26203</c:v>
                </c:pt>
                <c:pt idx="26204">
                  <c:v>26204</c:v>
                </c:pt>
                <c:pt idx="26205">
                  <c:v>26205</c:v>
                </c:pt>
                <c:pt idx="26206">
                  <c:v>26206</c:v>
                </c:pt>
                <c:pt idx="26207">
                  <c:v>26207</c:v>
                </c:pt>
                <c:pt idx="26208">
                  <c:v>26208</c:v>
                </c:pt>
                <c:pt idx="26209">
                  <c:v>26209</c:v>
                </c:pt>
                <c:pt idx="26210">
                  <c:v>26210</c:v>
                </c:pt>
                <c:pt idx="26211">
                  <c:v>26211</c:v>
                </c:pt>
                <c:pt idx="26212">
                  <c:v>26212</c:v>
                </c:pt>
                <c:pt idx="26213">
                  <c:v>26213</c:v>
                </c:pt>
                <c:pt idx="26214">
                  <c:v>26214</c:v>
                </c:pt>
                <c:pt idx="26215">
                  <c:v>26215</c:v>
                </c:pt>
                <c:pt idx="26216">
                  <c:v>26216</c:v>
                </c:pt>
                <c:pt idx="26217">
                  <c:v>26217</c:v>
                </c:pt>
                <c:pt idx="26218">
                  <c:v>26218</c:v>
                </c:pt>
                <c:pt idx="26219">
                  <c:v>26219</c:v>
                </c:pt>
                <c:pt idx="26220">
                  <c:v>26220</c:v>
                </c:pt>
                <c:pt idx="26221">
                  <c:v>26221</c:v>
                </c:pt>
                <c:pt idx="26222">
                  <c:v>26222</c:v>
                </c:pt>
                <c:pt idx="26223">
                  <c:v>26223</c:v>
                </c:pt>
                <c:pt idx="26224">
                  <c:v>26224</c:v>
                </c:pt>
                <c:pt idx="26225">
                  <c:v>26225</c:v>
                </c:pt>
                <c:pt idx="26226">
                  <c:v>26226</c:v>
                </c:pt>
                <c:pt idx="26227">
                  <c:v>26227</c:v>
                </c:pt>
                <c:pt idx="26228">
                  <c:v>26228</c:v>
                </c:pt>
                <c:pt idx="26229">
                  <c:v>26229</c:v>
                </c:pt>
                <c:pt idx="26230">
                  <c:v>26230</c:v>
                </c:pt>
                <c:pt idx="26231">
                  <c:v>26231</c:v>
                </c:pt>
                <c:pt idx="26232">
                  <c:v>26232</c:v>
                </c:pt>
                <c:pt idx="26233">
                  <c:v>26233</c:v>
                </c:pt>
                <c:pt idx="26234">
                  <c:v>26234</c:v>
                </c:pt>
                <c:pt idx="26235">
                  <c:v>26235</c:v>
                </c:pt>
                <c:pt idx="26236">
                  <c:v>26236</c:v>
                </c:pt>
                <c:pt idx="26237">
                  <c:v>26237</c:v>
                </c:pt>
                <c:pt idx="26238">
                  <c:v>26238</c:v>
                </c:pt>
                <c:pt idx="26239">
                  <c:v>26239</c:v>
                </c:pt>
                <c:pt idx="26240">
                  <c:v>26240</c:v>
                </c:pt>
                <c:pt idx="26241">
                  <c:v>26241</c:v>
                </c:pt>
                <c:pt idx="26242">
                  <c:v>26242</c:v>
                </c:pt>
                <c:pt idx="26243">
                  <c:v>26243</c:v>
                </c:pt>
                <c:pt idx="26244">
                  <c:v>26244</c:v>
                </c:pt>
                <c:pt idx="26245">
                  <c:v>26245</c:v>
                </c:pt>
                <c:pt idx="26246">
                  <c:v>26246</c:v>
                </c:pt>
                <c:pt idx="26247">
                  <c:v>26247</c:v>
                </c:pt>
                <c:pt idx="26248">
                  <c:v>26248</c:v>
                </c:pt>
                <c:pt idx="26249">
                  <c:v>26249</c:v>
                </c:pt>
                <c:pt idx="26250">
                  <c:v>26250</c:v>
                </c:pt>
                <c:pt idx="26251">
                  <c:v>26251</c:v>
                </c:pt>
                <c:pt idx="26252">
                  <c:v>26252</c:v>
                </c:pt>
                <c:pt idx="26253">
                  <c:v>26253</c:v>
                </c:pt>
                <c:pt idx="26254">
                  <c:v>26254</c:v>
                </c:pt>
                <c:pt idx="26255">
                  <c:v>26255</c:v>
                </c:pt>
                <c:pt idx="26256">
                  <c:v>26256</c:v>
                </c:pt>
                <c:pt idx="26257">
                  <c:v>26257</c:v>
                </c:pt>
                <c:pt idx="26258">
                  <c:v>26258</c:v>
                </c:pt>
                <c:pt idx="26259">
                  <c:v>26259</c:v>
                </c:pt>
                <c:pt idx="26260">
                  <c:v>26260</c:v>
                </c:pt>
                <c:pt idx="26261">
                  <c:v>26261</c:v>
                </c:pt>
                <c:pt idx="26262">
                  <c:v>26262</c:v>
                </c:pt>
                <c:pt idx="26263">
                  <c:v>26263</c:v>
                </c:pt>
                <c:pt idx="26264">
                  <c:v>26264</c:v>
                </c:pt>
                <c:pt idx="26265">
                  <c:v>26265</c:v>
                </c:pt>
                <c:pt idx="26266">
                  <c:v>26266</c:v>
                </c:pt>
                <c:pt idx="26267">
                  <c:v>26267</c:v>
                </c:pt>
                <c:pt idx="26268">
                  <c:v>26268</c:v>
                </c:pt>
                <c:pt idx="26269">
                  <c:v>26269</c:v>
                </c:pt>
                <c:pt idx="26270">
                  <c:v>26270</c:v>
                </c:pt>
                <c:pt idx="26271">
                  <c:v>26271</c:v>
                </c:pt>
                <c:pt idx="26272">
                  <c:v>26272</c:v>
                </c:pt>
                <c:pt idx="26273">
                  <c:v>26273</c:v>
                </c:pt>
                <c:pt idx="26274">
                  <c:v>26274</c:v>
                </c:pt>
                <c:pt idx="26275">
                  <c:v>26275</c:v>
                </c:pt>
                <c:pt idx="26276">
                  <c:v>26276</c:v>
                </c:pt>
                <c:pt idx="26277">
                  <c:v>26277</c:v>
                </c:pt>
                <c:pt idx="26278">
                  <c:v>26278</c:v>
                </c:pt>
                <c:pt idx="26279">
                  <c:v>26279</c:v>
                </c:pt>
                <c:pt idx="26280">
                  <c:v>26280</c:v>
                </c:pt>
                <c:pt idx="26281">
                  <c:v>26281</c:v>
                </c:pt>
                <c:pt idx="26282">
                  <c:v>26282</c:v>
                </c:pt>
                <c:pt idx="26283">
                  <c:v>26283</c:v>
                </c:pt>
                <c:pt idx="26284">
                  <c:v>26284</c:v>
                </c:pt>
                <c:pt idx="26285">
                  <c:v>26285</c:v>
                </c:pt>
                <c:pt idx="26286">
                  <c:v>26286</c:v>
                </c:pt>
                <c:pt idx="26287">
                  <c:v>26287</c:v>
                </c:pt>
                <c:pt idx="26288">
                  <c:v>26288</c:v>
                </c:pt>
                <c:pt idx="26289">
                  <c:v>26289</c:v>
                </c:pt>
                <c:pt idx="26290">
                  <c:v>26290</c:v>
                </c:pt>
                <c:pt idx="26291">
                  <c:v>26291</c:v>
                </c:pt>
                <c:pt idx="26292">
                  <c:v>26292</c:v>
                </c:pt>
                <c:pt idx="26293">
                  <c:v>26293</c:v>
                </c:pt>
                <c:pt idx="26294">
                  <c:v>26294</c:v>
                </c:pt>
                <c:pt idx="26295">
                  <c:v>26295</c:v>
                </c:pt>
                <c:pt idx="26296">
                  <c:v>26296</c:v>
                </c:pt>
                <c:pt idx="26297">
                  <c:v>26297</c:v>
                </c:pt>
                <c:pt idx="26298">
                  <c:v>26298</c:v>
                </c:pt>
                <c:pt idx="26299">
                  <c:v>26299</c:v>
                </c:pt>
                <c:pt idx="26300">
                  <c:v>26300</c:v>
                </c:pt>
                <c:pt idx="26301">
                  <c:v>26301</c:v>
                </c:pt>
                <c:pt idx="26302">
                  <c:v>26302</c:v>
                </c:pt>
                <c:pt idx="26303">
                  <c:v>26303</c:v>
                </c:pt>
                <c:pt idx="26304">
                  <c:v>26304</c:v>
                </c:pt>
                <c:pt idx="26305">
                  <c:v>26305</c:v>
                </c:pt>
                <c:pt idx="26306">
                  <c:v>26306</c:v>
                </c:pt>
                <c:pt idx="26307">
                  <c:v>26307</c:v>
                </c:pt>
                <c:pt idx="26308">
                  <c:v>26308</c:v>
                </c:pt>
                <c:pt idx="26309">
                  <c:v>26309</c:v>
                </c:pt>
                <c:pt idx="26310">
                  <c:v>26310</c:v>
                </c:pt>
                <c:pt idx="26311">
                  <c:v>26311</c:v>
                </c:pt>
                <c:pt idx="26312">
                  <c:v>26312</c:v>
                </c:pt>
                <c:pt idx="26313">
                  <c:v>26313</c:v>
                </c:pt>
                <c:pt idx="26314">
                  <c:v>26314</c:v>
                </c:pt>
                <c:pt idx="26315">
                  <c:v>26315</c:v>
                </c:pt>
                <c:pt idx="26316">
                  <c:v>26316</c:v>
                </c:pt>
                <c:pt idx="26317">
                  <c:v>26317</c:v>
                </c:pt>
                <c:pt idx="26318">
                  <c:v>26318</c:v>
                </c:pt>
                <c:pt idx="26319">
                  <c:v>26319</c:v>
                </c:pt>
                <c:pt idx="26320">
                  <c:v>26320</c:v>
                </c:pt>
                <c:pt idx="26321">
                  <c:v>26321</c:v>
                </c:pt>
                <c:pt idx="26322">
                  <c:v>26322</c:v>
                </c:pt>
                <c:pt idx="26323">
                  <c:v>26323</c:v>
                </c:pt>
                <c:pt idx="26324">
                  <c:v>26324</c:v>
                </c:pt>
                <c:pt idx="26325">
                  <c:v>26325</c:v>
                </c:pt>
                <c:pt idx="26326">
                  <c:v>26326</c:v>
                </c:pt>
                <c:pt idx="26327">
                  <c:v>26327</c:v>
                </c:pt>
                <c:pt idx="26328">
                  <c:v>26328</c:v>
                </c:pt>
                <c:pt idx="26329">
                  <c:v>26329</c:v>
                </c:pt>
                <c:pt idx="26330">
                  <c:v>26330</c:v>
                </c:pt>
                <c:pt idx="26331">
                  <c:v>26331</c:v>
                </c:pt>
                <c:pt idx="26332">
                  <c:v>26332</c:v>
                </c:pt>
                <c:pt idx="26333">
                  <c:v>26333</c:v>
                </c:pt>
                <c:pt idx="26334">
                  <c:v>26334</c:v>
                </c:pt>
                <c:pt idx="26335">
                  <c:v>26335</c:v>
                </c:pt>
                <c:pt idx="26336">
                  <c:v>26336</c:v>
                </c:pt>
                <c:pt idx="26337">
                  <c:v>26337</c:v>
                </c:pt>
                <c:pt idx="26338">
                  <c:v>26338</c:v>
                </c:pt>
                <c:pt idx="26339">
                  <c:v>26339</c:v>
                </c:pt>
                <c:pt idx="26340">
                  <c:v>26340</c:v>
                </c:pt>
                <c:pt idx="26341">
                  <c:v>26341</c:v>
                </c:pt>
                <c:pt idx="26342">
                  <c:v>26342</c:v>
                </c:pt>
                <c:pt idx="26343">
                  <c:v>26343</c:v>
                </c:pt>
                <c:pt idx="26344">
                  <c:v>26344</c:v>
                </c:pt>
                <c:pt idx="26345">
                  <c:v>26345</c:v>
                </c:pt>
                <c:pt idx="26346">
                  <c:v>26346</c:v>
                </c:pt>
                <c:pt idx="26347">
                  <c:v>26347</c:v>
                </c:pt>
                <c:pt idx="26348">
                  <c:v>26348</c:v>
                </c:pt>
                <c:pt idx="26349">
                  <c:v>26349</c:v>
                </c:pt>
                <c:pt idx="26350">
                  <c:v>26350</c:v>
                </c:pt>
                <c:pt idx="26351">
                  <c:v>26351</c:v>
                </c:pt>
                <c:pt idx="26352">
                  <c:v>26352</c:v>
                </c:pt>
                <c:pt idx="26353">
                  <c:v>26353</c:v>
                </c:pt>
                <c:pt idx="26354">
                  <c:v>26354</c:v>
                </c:pt>
                <c:pt idx="26355">
                  <c:v>26355</c:v>
                </c:pt>
                <c:pt idx="26356">
                  <c:v>26356</c:v>
                </c:pt>
                <c:pt idx="26357">
                  <c:v>26357</c:v>
                </c:pt>
                <c:pt idx="26358">
                  <c:v>26358</c:v>
                </c:pt>
                <c:pt idx="26359">
                  <c:v>26359</c:v>
                </c:pt>
                <c:pt idx="26360">
                  <c:v>26360</c:v>
                </c:pt>
                <c:pt idx="26361">
                  <c:v>26361</c:v>
                </c:pt>
                <c:pt idx="26362">
                  <c:v>26362</c:v>
                </c:pt>
                <c:pt idx="26363">
                  <c:v>26363</c:v>
                </c:pt>
                <c:pt idx="26364">
                  <c:v>26364</c:v>
                </c:pt>
                <c:pt idx="26365">
                  <c:v>26365</c:v>
                </c:pt>
                <c:pt idx="26366">
                  <c:v>26366</c:v>
                </c:pt>
                <c:pt idx="26367">
                  <c:v>26367</c:v>
                </c:pt>
                <c:pt idx="26368">
                  <c:v>26368</c:v>
                </c:pt>
                <c:pt idx="26369">
                  <c:v>26369</c:v>
                </c:pt>
                <c:pt idx="26370">
                  <c:v>26370</c:v>
                </c:pt>
                <c:pt idx="26371">
                  <c:v>26371</c:v>
                </c:pt>
                <c:pt idx="26372">
                  <c:v>26372</c:v>
                </c:pt>
                <c:pt idx="26373">
                  <c:v>26373</c:v>
                </c:pt>
                <c:pt idx="26374">
                  <c:v>26374</c:v>
                </c:pt>
                <c:pt idx="26375">
                  <c:v>26375</c:v>
                </c:pt>
                <c:pt idx="26376">
                  <c:v>26376</c:v>
                </c:pt>
                <c:pt idx="26377">
                  <c:v>26377</c:v>
                </c:pt>
                <c:pt idx="26378">
                  <c:v>26378</c:v>
                </c:pt>
                <c:pt idx="26379">
                  <c:v>26379</c:v>
                </c:pt>
                <c:pt idx="26380">
                  <c:v>26380</c:v>
                </c:pt>
                <c:pt idx="26381">
                  <c:v>26381</c:v>
                </c:pt>
                <c:pt idx="26382">
                  <c:v>26382</c:v>
                </c:pt>
                <c:pt idx="26383">
                  <c:v>26383</c:v>
                </c:pt>
                <c:pt idx="26384">
                  <c:v>26384</c:v>
                </c:pt>
                <c:pt idx="26385">
                  <c:v>26385</c:v>
                </c:pt>
                <c:pt idx="26386">
                  <c:v>26386</c:v>
                </c:pt>
                <c:pt idx="26387">
                  <c:v>26387</c:v>
                </c:pt>
                <c:pt idx="26388">
                  <c:v>26388</c:v>
                </c:pt>
                <c:pt idx="26389">
                  <c:v>26389</c:v>
                </c:pt>
                <c:pt idx="26390">
                  <c:v>26390</c:v>
                </c:pt>
                <c:pt idx="26391">
                  <c:v>26391</c:v>
                </c:pt>
                <c:pt idx="26392">
                  <c:v>26392</c:v>
                </c:pt>
                <c:pt idx="26393">
                  <c:v>26393</c:v>
                </c:pt>
                <c:pt idx="26394">
                  <c:v>26394</c:v>
                </c:pt>
                <c:pt idx="26395">
                  <c:v>26395</c:v>
                </c:pt>
                <c:pt idx="26396">
                  <c:v>26396</c:v>
                </c:pt>
                <c:pt idx="26397">
                  <c:v>26397</c:v>
                </c:pt>
                <c:pt idx="26398">
                  <c:v>26398</c:v>
                </c:pt>
                <c:pt idx="26399">
                  <c:v>26399</c:v>
                </c:pt>
                <c:pt idx="26400">
                  <c:v>26400</c:v>
                </c:pt>
                <c:pt idx="26401">
                  <c:v>26401</c:v>
                </c:pt>
                <c:pt idx="26402">
                  <c:v>26402</c:v>
                </c:pt>
                <c:pt idx="26403">
                  <c:v>26403</c:v>
                </c:pt>
                <c:pt idx="26404">
                  <c:v>26404</c:v>
                </c:pt>
                <c:pt idx="26405">
                  <c:v>26405</c:v>
                </c:pt>
                <c:pt idx="26406">
                  <c:v>26406</c:v>
                </c:pt>
                <c:pt idx="26407">
                  <c:v>26407</c:v>
                </c:pt>
                <c:pt idx="26408">
                  <c:v>26408</c:v>
                </c:pt>
                <c:pt idx="26409">
                  <c:v>26409</c:v>
                </c:pt>
                <c:pt idx="26410">
                  <c:v>26410</c:v>
                </c:pt>
                <c:pt idx="26411">
                  <c:v>26411</c:v>
                </c:pt>
                <c:pt idx="26412">
                  <c:v>26412</c:v>
                </c:pt>
                <c:pt idx="26413">
                  <c:v>26413</c:v>
                </c:pt>
                <c:pt idx="26414">
                  <c:v>26414</c:v>
                </c:pt>
                <c:pt idx="26415">
                  <c:v>26415</c:v>
                </c:pt>
                <c:pt idx="26416">
                  <c:v>26416</c:v>
                </c:pt>
                <c:pt idx="26417">
                  <c:v>26417</c:v>
                </c:pt>
                <c:pt idx="26418">
                  <c:v>26418</c:v>
                </c:pt>
                <c:pt idx="26419">
                  <c:v>26419</c:v>
                </c:pt>
                <c:pt idx="26420">
                  <c:v>26420</c:v>
                </c:pt>
                <c:pt idx="26421">
                  <c:v>26421</c:v>
                </c:pt>
                <c:pt idx="26422">
                  <c:v>26422</c:v>
                </c:pt>
                <c:pt idx="26423">
                  <c:v>26423</c:v>
                </c:pt>
                <c:pt idx="26424">
                  <c:v>26424</c:v>
                </c:pt>
                <c:pt idx="26425">
                  <c:v>26425</c:v>
                </c:pt>
                <c:pt idx="26426">
                  <c:v>26426</c:v>
                </c:pt>
                <c:pt idx="26427">
                  <c:v>26427</c:v>
                </c:pt>
                <c:pt idx="26428">
                  <c:v>26428</c:v>
                </c:pt>
                <c:pt idx="26429">
                  <c:v>26429</c:v>
                </c:pt>
                <c:pt idx="26430">
                  <c:v>26430</c:v>
                </c:pt>
                <c:pt idx="26431">
                  <c:v>26431</c:v>
                </c:pt>
                <c:pt idx="26432">
                  <c:v>26432</c:v>
                </c:pt>
                <c:pt idx="26433">
                  <c:v>26433</c:v>
                </c:pt>
                <c:pt idx="26434">
                  <c:v>26434</c:v>
                </c:pt>
                <c:pt idx="26435">
                  <c:v>26435</c:v>
                </c:pt>
                <c:pt idx="26436">
                  <c:v>26436</c:v>
                </c:pt>
                <c:pt idx="26437">
                  <c:v>26437</c:v>
                </c:pt>
                <c:pt idx="26438">
                  <c:v>26438</c:v>
                </c:pt>
                <c:pt idx="26439">
                  <c:v>26439</c:v>
                </c:pt>
                <c:pt idx="26440">
                  <c:v>26440</c:v>
                </c:pt>
                <c:pt idx="26441">
                  <c:v>26441</c:v>
                </c:pt>
                <c:pt idx="26442">
                  <c:v>26442</c:v>
                </c:pt>
                <c:pt idx="26443">
                  <c:v>26443</c:v>
                </c:pt>
                <c:pt idx="26444">
                  <c:v>26444</c:v>
                </c:pt>
                <c:pt idx="26445">
                  <c:v>26445</c:v>
                </c:pt>
                <c:pt idx="26446">
                  <c:v>26446</c:v>
                </c:pt>
                <c:pt idx="26447">
                  <c:v>26447</c:v>
                </c:pt>
                <c:pt idx="26448">
                  <c:v>26448</c:v>
                </c:pt>
                <c:pt idx="26449">
                  <c:v>26449</c:v>
                </c:pt>
                <c:pt idx="26450">
                  <c:v>26450</c:v>
                </c:pt>
                <c:pt idx="26451">
                  <c:v>26451</c:v>
                </c:pt>
                <c:pt idx="26452">
                  <c:v>26452</c:v>
                </c:pt>
                <c:pt idx="26453">
                  <c:v>26453</c:v>
                </c:pt>
                <c:pt idx="26454">
                  <c:v>26454</c:v>
                </c:pt>
                <c:pt idx="26455">
                  <c:v>26455</c:v>
                </c:pt>
                <c:pt idx="26456">
                  <c:v>26456</c:v>
                </c:pt>
                <c:pt idx="26457">
                  <c:v>26457</c:v>
                </c:pt>
                <c:pt idx="26458">
                  <c:v>26458</c:v>
                </c:pt>
                <c:pt idx="26459">
                  <c:v>26459</c:v>
                </c:pt>
                <c:pt idx="26460">
                  <c:v>26460</c:v>
                </c:pt>
                <c:pt idx="26461">
                  <c:v>26461</c:v>
                </c:pt>
                <c:pt idx="26462">
                  <c:v>26462</c:v>
                </c:pt>
                <c:pt idx="26463">
                  <c:v>26463</c:v>
                </c:pt>
                <c:pt idx="26464">
                  <c:v>26464</c:v>
                </c:pt>
                <c:pt idx="26465">
                  <c:v>26465</c:v>
                </c:pt>
                <c:pt idx="26466">
                  <c:v>26466</c:v>
                </c:pt>
                <c:pt idx="26467">
                  <c:v>26467</c:v>
                </c:pt>
                <c:pt idx="26468">
                  <c:v>26468</c:v>
                </c:pt>
                <c:pt idx="26469">
                  <c:v>26469</c:v>
                </c:pt>
                <c:pt idx="26470">
                  <c:v>26470</c:v>
                </c:pt>
                <c:pt idx="26471">
                  <c:v>26471</c:v>
                </c:pt>
                <c:pt idx="26472">
                  <c:v>26472</c:v>
                </c:pt>
                <c:pt idx="26473">
                  <c:v>26473</c:v>
                </c:pt>
                <c:pt idx="26474">
                  <c:v>26474</c:v>
                </c:pt>
                <c:pt idx="26475">
                  <c:v>26475</c:v>
                </c:pt>
                <c:pt idx="26476">
                  <c:v>26476</c:v>
                </c:pt>
                <c:pt idx="26477">
                  <c:v>26477</c:v>
                </c:pt>
                <c:pt idx="26478">
                  <c:v>26478</c:v>
                </c:pt>
                <c:pt idx="26479">
                  <c:v>26479</c:v>
                </c:pt>
                <c:pt idx="26480">
                  <c:v>26480</c:v>
                </c:pt>
                <c:pt idx="26481">
                  <c:v>26481</c:v>
                </c:pt>
                <c:pt idx="26482">
                  <c:v>26482</c:v>
                </c:pt>
                <c:pt idx="26483">
                  <c:v>26483</c:v>
                </c:pt>
                <c:pt idx="26484">
                  <c:v>26484</c:v>
                </c:pt>
                <c:pt idx="26485">
                  <c:v>26485</c:v>
                </c:pt>
                <c:pt idx="26486">
                  <c:v>26486</c:v>
                </c:pt>
                <c:pt idx="26487">
                  <c:v>26487</c:v>
                </c:pt>
                <c:pt idx="26488">
                  <c:v>26488</c:v>
                </c:pt>
                <c:pt idx="26489">
                  <c:v>26489</c:v>
                </c:pt>
                <c:pt idx="26490">
                  <c:v>26490</c:v>
                </c:pt>
                <c:pt idx="26491">
                  <c:v>26491</c:v>
                </c:pt>
                <c:pt idx="26492">
                  <c:v>26492</c:v>
                </c:pt>
                <c:pt idx="26493">
                  <c:v>26493</c:v>
                </c:pt>
                <c:pt idx="26494">
                  <c:v>26494</c:v>
                </c:pt>
                <c:pt idx="26495">
                  <c:v>26495</c:v>
                </c:pt>
                <c:pt idx="26496">
                  <c:v>26496</c:v>
                </c:pt>
                <c:pt idx="26497">
                  <c:v>26497</c:v>
                </c:pt>
                <c:pt idx="26498">
                  <c:v>26498</c:v>
                </c:pt>
                <c:pt idx="26499">
                  <c:v>26499</c:v>
                </c:pt>
                <c:pt idx="26500">
                  <c:v>26500</c:v>
                </c:pt>
                <c:pt idx="26501">
                  <c:v>26501</c:v>
                </c:pt>
                <c:pt idx="26502">
                  <c:v>26502</c:v>
                </c:pt>
                <c:pt idx="26503">
                  <c:v>26503</c:v>
                </c:pt>
                <c:pt idx="26504">
                  <c:v>26504</c:v>
                </c:pt>
                <c:pt idx="26505">
                  <c:v>26505</c:v>
                </c:pt>
                <c:pt idx="26506">
                  <c:v>26506</c:v>
                </c:pt>
                <c:pt idx="26507">
                  <c:v>26507</c:v>
                </c:pt>
                <c:pt idx="26508">
                  <c:v>26508</c:v>
                </c:pt>
                <c:pt idx="26509">
                  <c:v>26509</c:v>
                </c:pt>
                <c:pt idx="26510">
                  <c:v>26510</c:v>
                </c:pt>
                <c:pt idx="26511">
                  <c:v>26511</c:v>
                </c:pt>
                <c:pt idx="26512">
                  <c:v>26512</c:v>
                </c:pt>
                <c:pt idx="26513">
                  <c:v>26513</c:v>
                </c:pt>
                <c:pt idx="26514">
                  <c:v>26514</c:v>
                </c:pt>
                <c:pt idx="26515">
                  <c:v>26515</c:v>
                </c:pt>
                <c:pt idx="26516">
                  <c:v>26516</c:v>
                </c:pt>
                <c:pt idx="26517">
                  <c:v>26517</c:v>
                </c:pt>
                <c:pt idx="26518">
                  <c:v>26518</c:v>
                </c:pt>
                <c:pt idx="26519">
                  <c:v>26519</c:v>
                </c:pt>
                <c:pt idx="26520">
                  <c:v>26520</c:v>
                </c:pt>
                <c:pt idx="26521">
                  <c:v>26521</c:v>
                </c:pt>
                <c:pt idx="26522">
                  <c:v>26522</c:v>
                </c:pt>
                <c:pt idx="26523">
                  <c:v>26523</c:v>
                </c:pt>
                <c:pt idx="26524">
                  <c:v>26524</c:v>
                </c:pt>
                <c:pt idx="26525">
                  <c:v>26525</c:v>
                </c:pt>
                <c:pt idx="26526">
                  <c:v>26526</c:v>
                </c:pt>
                <c:pt idx="26527">
                  <c:v>26527</c:v>
                </c:pt>
                <c:pt idx="26528">
                  <c:v>26528</c:v>
                </c:pt>
                <c:pt idx="26529">
                  <c:v>26529</c:v>
                </c:pt>
                <c:pt idx="26530">
                  <c:v>26530</c:v>
                </c:pt>
                <c:pt idx="26531">
                  <c:v>26531</c:v>
                </c:pt>
                <c:pt idx="26532">
                  <c:v>26532</c:v>
                </c:pt>
                <c:pt idx="26533">
                  <c:v>26533</c:v>
                </c:pt>
                <c:pt idx="26534">
                  <c:v>26534</c:v>
                </c:pt>
                <c:pt idx="26535">
                  <c:v>26535</c:v>
                </c:pt>
                <c:pt idx="26536">
                  <c:v>26536</c:v>
                </c:pt>
                <c:pt idx="26537">
                  <c:v>26537</c:v>
                </c:pt>
                <c:pt idx="26538">
                  <c:v>26538</c:v>
                </c:pt>
                <c:pt idx="26539">
                  <c:v>26539</c:v>
                </c:pt>
                <c:pt idx="26540">
                  <c:v>26540</c:v>
                </c:pt>
                <c:pt idx="26541">
                  <c:v>26541</c:v>
                </c:pt>
                <c:pt idx="26542">
                  <c:v>26542</c:v>
                </c:pt>
                <c:pt idx="26543">
                  <c:v>26543</c:v>
                </c:pt>
                <c:pt idx="26544">
                  <c:v>26544</c:v>
                </c:pt>
                <c:pt idx="26545">
                  <c:v>26545</c:v>
                </c:pt>
                <c:pt idx="26546">
                  <c:v>26546</c:v>
                </c:pt>
                <c:pt idx="26547">
                  <c:v>26547</c:v>
                </c:pt>
                <c:pt idx="26548">
                  <c:v>26548</c:v>
                </c:pt>
                <c:pt idx="26549">
                  <c:v>26549</c:v>
                </c:pt>
                <c:pt idx="26550">
                  <c:v>26550</c:v>
                </c:pt>
                <c:pt idx="26551">
                  <c:v>26551</c:v>
                </c:pt>
                <c:pt idx="26552">
                  <c:v>26552</c:v>
                </c:pt>
                <c:pt idx="26553">
                  <c:v>26553</c:v>
                </c:pt>
                <c:pt idx="26554">
                  <c:v>26554</c:v>
                </c:pt>
                <c:pt idx="26555">
                  <c:v>26555</c:v>
                </c:pt>
                <c:pt idx="26556">
                  <c:v>26556</c:v>
                </c:pt>
                <c:pt idx="26557">
                  <c:v>26557</c:v>
                </c:pt>
                <c:pt idx="26558">
                  <c:v>26558</c:v>
                </c:pt>
                <c:pt idx="26559">
                  <c:v>26559</c:v>
                </c:pt>
                <c:pt idx="26560">
                  <c:v>26560</c:v>
                </c:pt>
                <c:pt idx="26561">
                  <c:v>26561</c:v>
                </c:pt>
                <c:pt idx="26562">
                  <c:v>26562</c:v>
                </c:pt>
                <c:pt idx="26563">
                  <c:v>26563</c:v>
                </c:pt>
                <c:pt idx="26564">
                  <c:v>26564</c:v>
                </c:pt>
                <c:pt idx="26565">
                  <c:v>26565</c:v>
                </c:pt>
                <c:pt idx="26566">
                  <c:v>26566</c:v>
                </c:pt>
                <c:pt idx="26567">
                  <c:v>26567</c:v>
                </c:pt>
                <c:pt idx="26568">
                  <c:v>26568</c:v>
                </c:pt>
                <c:pt idx="26569">
                  <c:v>26569</c:v>
                </c:pt>
                <c:pt idx="26570">
                  <c:v>26570</c:v>
                </c:pt>
                <c:pt idx="26571">
                  <c:v>26571</c:v>
                </c:pt>
                <c:pt idx="26572">
                  <c:v>26572</c:v>
                </c:pt>
                <c:pt idx="26573">
                  <c:v>26573</c:v>
                </c:pt>
                <c:pt idx="26574">
                  <c:v>26574</c:v>
                </c:pt>
                <c:pt idx="26575">
                  <c:v>26575</c:v>
                </c:pt>
                <c:pt idx="26576">
                  <c:v>26576</c:v>
                </c:pt>
                <c:pt idx="26577">
                  <c:v>26577</c:v>
                </c:pt>
                <c:pt idx="26578">
                  <c:v>26578</c:v>
                </c:pt>
                <c:pt idx="26579">
                  <c:v>26579</c:v>
                </c:pt>
                <c:pt idx="26580">
                  <c:v>26580</c:v>
                </c:pt>
                <c:pt idx="26581">
                  <c:v>26581</c:v>
                </c:pt>
                <c:pt idx="26582">
                  <c:v>26582</c:v>
                </c:pt>
                <c:pt idx="26583">
                  <c:v>26583</c:v>
                </c:pt>
                <c:pt idx="26584">
                  <c:v>26584</c:v>
                </c:pt>
                <c:pt idx="26585">
                  <c:v>26585</c:v>
                </c:pt>
                <c:pt idx="26586">
                  <c:v>26586</c:v>
                </c:pt>
                <c:pt idx="26587">
                  <c:v>26587</c:v>
                </c:pt>
                <c:pt idx="26588">
                  <c:v>26588</c:v>
                </c:pt>
                <c:pt idx="26589">
                  <c:v>26589</c:v>
                </c:pt>
                <c:pt idx="26590">
                  <c:v>26590</c:v>
                </c:pt>
                <c:pt idx="26591">
                  <c:v>26591</c:v>
                </c:pt>
                <c:pt idx="26592">
                  <c:v>26592</c:v>
                </c:pt>
                <c:pt idx="26593">
                  <c:v>26593</c:v>
                </c:pt>
                <c:pt idx="26594">
                  <c:v>26594</c:v>
                </c:pt>
                <c:pt idx="26595">
                  <c:v>26595</c:v>
                </c:pt>
                <c:pt idx="26596">
                  <c:v>26596</c:v>
                </c:pt>
                <c:pt idx="26597">
                  <c:v>26597</c:v>
                </c:pt>
                <c:pt idx="26598">
                  <c:v>26598</c:v>
                </c:pt>
                <c:pt idx="26599">
                  <c:v>26599</c:v>
                </c:pt>
                <c:pt idx="26600">
                  <c:v>26600</c:v>
                </c:pt>
                <c:pt idx="26601">
                  <c:v>26601</c:v>
                </c:pt>
                <c:pt idx="26602">
                  <c:v>26602</c:v>
                </c:pt>
                <c:pt idx="26603">
                  <c:v>26603</c:v>
                </c:pt>
                <c:pt idx="26604">
                  <c:v>26604</c:v>
                </c:pt>
                <c:pt idx="26605">
                  <c:v>26605</c:v>
                </c:pt>
                <c:pt idx="26606">
                  <c:v>26606</c:v>
                </c:pt>
                <c:pt idx="26607">
                  <c:v>26607</c:v>
                </c:pt>
                <c:pt idx="26608">
                  <c:v>26608</c:v>
                </c:pt>
                <c:pt idx="26609">
                  <c:v>26609</c:v>
                </c:pt>
                <c:pt idx="26610">
                  <c:v>26610</c:v>
                </c:pt>
                <c:pt idx="26611">
                  <c:v>26611</c:v>
                </c:pt>
                <c:pt idx="26612">
                  <c:v>26612</c:v>
                </c:pt>
                <c:pt idx="26613">
                  <c:v>26613</c:v>
                </c:pt>
                <c:pt idx="26614">
                  <c:v>26614</c:v>
                </c:pt>
                <c:pt idx="26615">
                  <c:v>26615</c:v>
                </c:pt>
                <c:pt idx="26616">
                  <c:v>26616</c:v>
                </c:pt>
                <c:pt idx="26617">
                  <c:v>26617</c:v>
                </c:pt>
                <c:pt idx="26618">
                  <c:v>26618</c:v>
                </c:pt>
                <c:pt idx="26619">
                  <c:v>26619</c:v>
                </c:pt>
                <c:pt idx="26620">
                  <c:v>26620</c:v>
                </c:pt>
                <c:pt idx="26621">
                  <c:v>26621</c:v>
                </c:pt>
                <c:pt idx="26622">
                  <c:v>26622</c:v>
                </c:pt>
                <c:pt idx="26623">
                  <c:v>26623</c:v>
                </c:pt>
                <c:pt idx="26624">
                  <c:v>26624</c:v>
                </c:pt>
                <c:pt idx="26625">
                  <c:v>26625</c:v>
                </c:pt>
                <c:pt idx="26626">
                  <c:v>26626</c:v>
                </c:pt>
                <c:pt idx="26627">
                  <c:v>26627</c:v>
                </c:pt>
                <c:pt idx="26628">
                  <c:v>26628</c:v>
                </c:pt>
                <c:pt idx="26629">
                  <c:v>26629</c:v>
                </c:pt>
                <c:pt idx="26630">
                  <c:v>26630</c:v>
                </c:pt>
                <c:pt idx="26631">
                  <c:v>26631</c:v>
                </c:pt>
                <c:pt idx="26632">
                  <c:v>26632</c:v>
                </c:pt>
                <c:pt idx="26633">
                  <c:v>26633</c:v>
                </c:pt>
                <c:pt idx="26634">
                  <c:v>26634</c:v>
                </c:pt>
                <c:pt idx="26635">
                  <c:v>26635</c:v>
                </c:pt>
                <c:pt idx="26636">
                  <c:v>26636</c:v>
                </c:pt>
                <c:pt idx="26637">
                  <c:v>26637</c:v>
                </c:pt>
                <c:pt idx="26638">
                  <c:v>26638</c:v>
                </c:pt>
                <c:pt idx="26639">
                  <c:v>26639</c:v>
                </c:pt>
                <c:pt idx="26640">
                  <c:v>26640</c:v>
                </c:pt>
                <c:pt idx="26641">
                  <c:v>26641</c:v>
                </c:pt>
                <c:pt idx="26642">
                  <c:v>26642</c:v>
                </c:pt>
                <c:pt idx="26643">
                  <c:v>26643</c:v>
                </c:pt>
                <c:pt idx="26644">
                  <c:v>26644</c:v>
                </c:pt>
                <c:pt idx="26645">
                  <c:v>26645</c:v>
                </c:pt>
                <c:pt idx="26646">
                  <c:v>26646</c:v>
                </c:pt>
                <c:pt idx="26647">
                  <c:v>26647</c:v>
                </c:pt>
                <c:pt idx="26648">
                  <c:v>26648</c:v>
                </c:pt>
                <c:pt idx="26649">
                  <c:v>26649</c:v>
                </c:pt>
                <c:pt idx="26650">
                  <c:v>26650</c:v>
                </c:pt>
                <c:pt idx="26651">
                  <c:v>26651</c:v>
                </c:pt>
                <c:pt idx="26652">
                  <c:v>26652</c:v>
                </c:pt>
                <c:pt idx="26653">
                  <c:v>26653</c:v>
                </c:pt>
                <c:pt idx="26654">
                  <c:v>26654</c:v>
                </c:pt>
                <c:pt idx="26655">
                  <c:v>26655</c:v>
                </c:pt>
                <c:pt idx="26656">
                  <c:v>26656</c:v>
                </c:pt>
                <c:pt idx="26657">
                  <c:v>26657</c:v>
                </c:pt>
                <c:pt idx="26658">
                  <c:v>26658</c:v>
                </c:pt>
                <c:pt idx="26659">
                  <c:v>26659</c:v>
                </c:pt>
                <c:pt idx="26660">
                  <c:v>26660</c:v>
                </c:pt>
                <c:pt idx="26661">
                  <c:v>26661</c:v>
                </c:pt>
                <c:pt idx="26662">
                  <c:v>26662</c:v>
                </c:pt>
                <c:pt idx="26663">
                  <c:v>26663</c:v>
                </c:pt>
                <c:pt idx="26664">
                  <c:v>26664</c:v>
                </c:pt>
                <c:pt idx="26665">
                  <c:v>26665</c:v>
                </c:pt>
                <c:pt idx="26666">
                  <c:v>26666</c:v>
                </c:pt>
                <c:pt idx="26667">
                  <c:v>26667</c:v>
                </c:pt>
                <c:pt idx="26668">
                  <c:v>26668</c:v>
                </c:pt>
                <c:pt idx="26669">
                  <c:v>26669</c:v>
                </c:pt>
                <c:pt idx="26670">
                  <c:v>26670</c:v>
                </c:pt>
                <c:pt idx="26671">
                  <c:v>26671</c:v>
                </c:pt>
                <c:pt idx="26672">
                  <c:v>26672</c:v>
                </c:pt>
                <c:pt idx="26673">
                  <c:v>26673</c:v>
                </c:pt>
                <c:pt idx="26674">
                  <c:v>26674</c:v>
                </c:pt>
                <c:pt idx="26675">
                  <c:v>26675</c:v>
                </c:pt>
                <c:pt idx="26676">
                  <c:v>26676</c:v>
                </c:pt>
                <c:pt idx="26677">
                  <c:v>26677</c:v>
                </c:pt>
                <c:pt idx="26678">
                  <c:v>26678</c:v>
                </c:pt>
                <c:pt idx="26679">
                  <c:v>26679</c:v>
                </c:pt>
                <c:pt idx="26680">
                  <c:v>26680</c:v>
                </c:pt>
                <c:pt idx="26681">
                  <c:v>26681</c:v>
                </c:pt>
                <c:pt idx="26682">
                  <c:v>26682</c:v>
                </c:pt>
                <c:pt idx="26683">
                  <c:v>26683</c:v>
                </c:pt>
                <c:pt idx="26684">
                  <c:v>26684</c:v>
                </c:pt>
                <c:pt idx="26685">
                  <c:v>26685</c:v>
                </c:pt>
                <c:pt idx="26686">
                  <c:v>26686</c:v>
                </c:pt>
                <c:pt idx="26687">
                  <c:v>26687</c:v>
                </c:pt>
                <c:pt idx="26688">
                  <c:v>26688</c:v>
                </c:pt>
                <c:pt idx="26689">
                  <c:v>26689</c:v>
                </c:pt>
                <c:pt idx="26690">
                  <c:v>26690</c:v>
                </c:pt>
                <c:pt idx="26691">
                  <c:v>26691</c:v>
                </c:pt>
                <c:pt idx="26692">
                  <c:v>26692</c:v>
                </c:pt>
                <c:pt idx="26693">
                  <c:v>26693</c:v>
                </c:pt>
                <c:pt idx="26694">
                  <c:v>26694</c:v>
                </c:pt>
                <c:pt idx="26695">
                  <c:v>26695</c:v>
                </c:pt>
                <c:pt idx="26696">
                  <c:v>26696</c:v>
                </c:pt>
                <c:pt idx="26697">
                  <c:v>26697</c:v>
                </c:pt>
                <c:pt idx="26698">
                  <c:v>26698</c:v>
                </c:pt>
                <c:pt idx="26699">
                  <c:v>26699</c:v>
                </c:pt>
                <c:pt idx="26700">
                  <c:v>26700</c:v>
                </c:pt>
                <c:pt idx="26701">
                  <c:v>26701</c:v>
                </c:pt>
                <c:pt idx="26702">
                  <c:v>26702</c:v>
                </c:pt>
                <c:pt idx="26703">
                  <c:v>26703</c:v>
                </c:pt>
                <c:pt idx="26704">
                  <c:v>26704</c:v>
                </c:pt>
                <c:pt idx="26705">
                  <c:v>26705</c:v>
                </c:pt>
                <c:pt idx="26706">
                  <c:v>26706</c:v>
                </c:pt>
                <c:pt idx="26707">
                  <c:v>26707</c:v>
                </c:pt>
                <c:pt idx="26708">
                  <c:v>26708</c:v>
                </c:pt>
                <c:pt idx="26709">
                  <c:v>26709</c:v>
                </c:pt>
                <c:pt idx="26710">
                  <c:v>26710</c:v>
                </c:pt>
                <c:pt idx="26711">
                  <c:v>26711</c:v>
                </c:pt>
                <c:pt idx="26712">
                  <c:v>26712</c:v>
                </c:pt>
                <c:pt idx="26713">
                  <c:v>26713</c:v>
                </c:pt>
                <c:pt idx="26714">
                  <c:v>26714</c:v>
                </c:pt>
                <c:pt idx="26715">
                  <c:v>26715</c:v>
                </c:pt>
                <c:pt idx="26716">
                  <c:v>26716</c:v>
                </c:pt>
                <c:pt idx="26717">
                  <c:v>26717</c:v>
                </c:pt>
                <c:pt idx="26718">
                  <c:v>26718</c:v>
                </c:pt>
                <c:pt idx="26719">
                  <c:v>26719</c:v>
                </c:pt>
                <c:pt idx="26720">
                  <c:v>26720</c:v>
                </c:pt>
                <c:pt idx="26721">
                  <c:v>26721</c:v>
                </c:pt>
                <c:pt idx="26722">
                  <c:v>26722</c:v>
                </c:pt>
                <c:pt idx="26723">
                  <c:v>26723</c:v>
                </c:pt>
                <c:pt idx="26724">
                  <c:v>26724</c:v>
                </c:pt>
                <c:pt idx="26725">
                  <c:v>26725</c:v>
                </c:pt>
                <c:pt idx="26726">
                  <c:v>26726</c:v>
                </c:pt>
                <c:pt idx="26727">
                  <c:v>26727</c:v>
                </c:pt>
                <c:pt idx="26728">
                  <c:v>26728</c:v>
                </c:pt>
                <c:pt idx="26729">
                  <c:v>26729</c:v>
                </c:pt>
                <c:pt idx="26730">
                  <c:v>26730</c:v>
                </c:pt>
                <c:pt idx="26731">
                  <c:v>26731</c:v>
                </c:pt>
                <c:pt idx="26732">
                  <c:v>26732</c:v>
                </c:pt>
                <c:pt idx="26733">
                  <c:v>26733</c:v>
                </c:pt>
                <c:pt idx="26734">
                  <c:v>26734</c:v>
                </c:pt>
                <c:pt idx="26735">
                  <c:v>26735</c:v>
                </c:pt>
                <c:pt idx="26736">
                  <c:v>26736</c:v>
                </c:pt>
                <c:pt idx="26737">
                  <c:v>26737</c:v>
                </c:pt>
                <c:pt idx="26738">
                  <c:v>26738</c:v>
                </c:pt>
                <c:pt idx="26739">
                  <c:v>26739</c:v>
                </c:pt>
                <c:pt idx="26740">
                  <c:v>26740</c:v>
                </c:pt>
                <c:pt idx="26741">
                  <c:v>26741</c:v>
                </c:pt>
                <c:pt idx="26742">
                  <c:v>26742</c:v>
                </c:pt>
                <c:pt idx="26743">
                  <c:v>26743</c:v>
                </c:pt>
                <c:pt idx="26744">
                  <c:v>26744</c:v>
                </c:pt>
                <c:pt idx="26745">
                  <c:v>26745</c:v>
                </c:pt>
                <c:pt idx="26746">
                  <c:v>26746</c:v>
                </c:pt>
                <c:pt idx="26747">
                  <c:v>26747</c:v>
                </c:pt>
                <c:pt idx="26748">
                  <c:v>26748</c:v>
                </c:pt>
                <c:pt idx="26749">
                  <c:v>26749</c:v>
                </c:pt>
                <c:pt idx="26750">
                  <c:v>26750</c:v>
                </c:pt>
                <c:pt idx="26751">
                  <c:v>26751</c:v>
                </c:pt>
                <c:pt idx="26752">
                  <c:v>26752</c:v>
                </c:pt>
                <c:pt idx="26753">
                  <c:v>26753</c:v>
                </c:pt>
                <c:pt idx="26754">
                  <c:v>26754</c:v>
                </c:pt>
                <c:pt idx="26755">
                  <c:v>26755</c:v>
                </c:pt>
                <c:pt idx="26756">
                  <c:v>26756</c:v>
                </c:pt>
                <c:pt idx="26757">
                  <c:v>26757</c:v>
                </c:pt>
                <c:pt idx="26758">
                  <c:v>26758</c:v>
                </c:pt>
                <c:pt idx="26759">
                  <c:v>26759</c:v>
                </c:pt>
                <c:pt idx="26760">
                  <c:v>26760</c:v>
                </c:pt>
                <c:pt idx="26761">
                  <c:v>26761</c:v>
                </c:pt>
                <c:pt idx="26762">
                  <c:v>26762</c:v>
                </c:pt>
                <c:pt idx="26763">
                  <c:v>26763</c:v>
                </c:pt>
                <c:pt idx="26764">
                  <c:v>26764</c:v>
                </c:pt>
                <c:pt idx="26765">
                  <c:v>26765</c:v>
                </c:pt>
                <c:pt idx="26766">
                  <c:v>26766</c:v>
                </c:pt>
                <c:pt idx="26767">
                  <c:v>26767</c:v>
                </c:pt>
                <c:pt idx="26768">
                  <c:v>26768</c:v>
                </c:pt>
                <c:pt idx="26769">
                  <c:v>26769</c:v>
                </c:pt>
                <c:pt idx="26770">
                  <c:v>26770</c:v>
                </c:pt>
                <c:pt idx="26771">
                  <c:v>26771</c:v>
                </c:pt>
                <c:pt idx="26772">
                  <c:v>26772</c:v>
                </c:pt>
                <c:pt idx="26773">
                  <c:v>26773</c:v>
                </c:pt>
                <c:pt idx="26774">
                  <c:v>26774</c:v>
                </c:pt>
                <c:pt idx="26775">
                  <c:v>26775</c:v>
                </c:pt>
                <c:pt idx="26776">
                  <c:v>26776</c:v>
                </c:pt>
                <c:pt idx="26777">
                  <c:v>26777</c:v>
                </c:pt>
                <c:pt idx="26778">
                  <c:v>26778</c:v>
                </c:pt>
                <c:pt idx="26779">
                  <c:v>26779</c:v>
                </c:pt>
                <c:pt idx="26780">
                  <c:v>26780</c:v>
                </c:pt>
                <c:pt idx="26781">
                  <c:v>26781</c:v>
                </c:pt>
                <c:pt idx="26782">
                  <c:v>26782</c:v>
                </c:pt>
                <c:pt idx="26783">
                  <c:v>26783</c:v>
                </c:pt>
                <c:pt idx="26784">
                  <c:v>26784</c:v>
                </c:pt>
                <c:pt idx="26785">
                  <c:v>26785</c:v>
                </c:pt>
                <c:pt idx="26786">
                  <c:v>26786</c:v>
                </c:pt>
                <c:pt idx="26787">
                  <c:v>26787</c:v>
                </c:pt>
                <c:pt idx="26788">
                  <c:v>26788</c:v>
                </c:pt>
                <c:pt idx="26789">
                  <c:v>26789</c:v>
                </c:pt>
                <c:pt idx="26790">
                  <c:v>26790</c:v>
                </c:pt>
                <c:pt idx="26791">
                  <c:v>26791</c:v>
                </c:pt>
                <c:pt idx="26792">
                  <c:v>26792</c:v>
                </c:pt>
                <c:pt idx="26793">
                  <c:v>26793</c:v>
                </c:pt>
                <c:pt idx="26794">
                  <c:v>26794</c:v>
                </c:pt>
                <c:pt idx="26795">
                  <c:v>26795</c:v>
                </c:pt>
                <c:pt idx="26796">
                  <c:v>26796</c:v>
                </c:pt>
                <c:pt idx="26797">
                  <c:v>26797</c:v>
                </c:pt>
                <c:pt idx="26798">
                  <c:v>26798</c:v>
                </c:pt>
                <c:pt idx="26799">
                  <c:v>26799</c:v>
                </c:pt>
                <c:pt idx="26800">
                  <c:v>26800</c:v>
                </c:pt>
                <c:pt idx="26801">
                  <c:v>26801</c:v>
                </c:pt>
                <c:pt idx="26802">
                  <c:v>26802</c:v>
                </c:pt>
                <c:pt idx="26803">
                  <c:v>26803</c:v>
                </c:pt>
                <c:pt idx="26804">
                  <c:v>26804</c:v>
                </c:pt>
                <c:pt idx="26805">
                  <c:v>26805</c:v>
                </c:pt>
                <c:pt idx="26806">
                  <c:v>26806</c:v>
                </c:pt>
                <c:pt idx="26807">
                  <c:v>26807</c:v>
                </c:pt>
                <c:pt idx="26808">
                  <c:v>26808</c:v>
                </c:pt>
                <c:pt idx="26809">
                  <c:v>26809</c:v>
                </c:pt>
                <c:pt idx="26810">
                  <c:v>26810</c:v>
                </c:pt>
                <c:pt idx="26811">
                  <c:v>26811</c:v>
                </c:pt>
                <c:pt idx="26812">
                  <c:v>26812</c:v>
                </c:pt>
                <c:pt idx="26813">
                  <c:v>26813</c:v>
                </c:pt>
                <c:pt idx="26814">
                  <c:v>26814</c:v>
                </c:pt>
                <c:pt idx="26815">
                  <c:v>26815</c:v>
                </c:pt>
                <c:pt idx="26816">
                  <c:v>26816</c:v>
                </c:pt>
                <c:pt idx="26817">
                  <c:v>26817</c:v>
                </c:pt>
                <c:pt idx="26818">
                  <c:v>26818</c:v>
                </c:pt>
                <c:pt idx="26819">
                  <c:v>26819</c:v>
                </c:pt>
                <c:pt idx="26820">
                  <c:v>26820</c:v>
                </c:pt>
                <c:pt idx="26821">
                  <c:v>26821</c:v>
                </c:pt>
                <c:pt idx="26822">
                  <c:v>26822</c:v>
                </c:pt>
                <c:pt idx="26823">
                  <c:v>26823</c:v>
                </c:pt>
                <c:pt idx="26824">
                  <c:v>26824</c:v>
                </c:pt>
                <c:pt idx="26825">
                  <c:v>26825</c:v>
                </c:pt>
                <c:pt idx="26826">
                  <c:v>26826</c:v>
                </c:pt>
                <c:pt idx="26827">
                  <c:v>26827</c:v>
                </c:pt>
                <c:pt idx="26828">
                  <c:v>26828</c:v>
                </c:pt>
                <c:pt idx="26829">
                  <c:v>26829</c:v>
                </c:pt>
                <c:pt idx="26830">
                  <c:v>26830</c:v>
                </c:pt>
                <c:pt idx="26831">
                  <c:v>26831</c:v>
                </c:pt>
                <c:pt idx="26832">
                  <c:v>26832</c:v>
                </c:pt>
                <c:pt idx="26833">
                  <c:v>26833</c:v>
                </c:pt>
                <c:pt idx="26834">
                  <c:v>26834</c:v>
                </c:pt>
                <c:pt idx="26835">
                  <c:v>26835</c:v>
                </c:pt>
                <c:pt idx="26836">
                  <c:v>26836</c:v>
                </c:pt>
                <c:pt idx="26837">
                  <c:v>26837</c:v>
                </c:pt>
                <c:pt idx="26838">
                  <c:v>26838</c:v>
                </c:pt>
                <c:pt idx="26839">
                  <c:v>26839</c:v>
                </c:pt>
                <c:pt idx="26840">
                  <c:v>26840</c:v>
                </c:pt>
                <c:pt idx="26841">
                  <c:v>26841</c:v>
                </c:pt>
                <c:pt idx="26842">
                  <c:v>26842</c:v>
                </c:pt>
                <c:pt idx="26843">
                  <c:v>26843</c:v>
                </c:pt>
                <c:pt idx="26844">
                  <c:v>26844</c:v>
                </c:pt>
                <c:pt idx="26845">
                  <c:v>26845</c:v>
                </c:pt>
                <c:pt idx="26846">
                  <c:v>26846</c:v>
                </c:pt>
                <c:pt idx="26847">
                  <c:v>26847</c:v>
                </c:pt>
                <c:pt idx="26848">
                  <c:v>26848</c:v>
                </c:pt>
                <c:pt idx="26849">
                  <c:v>26849</c:v>
                </c:pt>
                <c:pt idx="26850">
                  <c:v>26850</c:v>
                </c:pt>
                <c:pt idx="26851">
                  <c:v>26851</c:v>
                </c:pt>
                <c:pt idx="26852">
                  <c:v>26852</c:v>
                </c:pt>
                <c:pt idx="26853">
                  <c:v>26853</c:v>
                </c:pt>
                <c:pt idx="26854">
                  <c:v>26854</c:v>
                </c:pt>
                <c:pt idx="26855">
                  <c:v>26855</c:v>
                </c:pt>
                <c:pt idx="26856">
                  <c:v>26856</c:v>
                </c:pt>
                <c:pt idx="26857">
                  <c:v>26857</c:v>
                </c:pt>
                <c:pt idx="26858">
                  <c:v>26858</c:v>
                </c:pt>
                <c:pt idx="26859">
                  <c:v>26859</c:v>
                </c:pt>
                <c:pt idx="26860">
                  <c:v>26860</c:v>
                </c:pt>
                <c:pt idx="26861">
                  <c:v>26861</c:v>
                </c:pt>
                <c:pt idx="26862">
                  <c:v>26862</c:v>
                </c:pt>
                <c:pt idx="26863">
                  <c:v>26863</c:v>
                </c:pt>
                <c:pt idx="26864">
                  <c:v>26864</c:v>
                </c:pt>
                <c:pt idx="26865">
                  <c:v>26865</c:v>
                </c:pt>
                <c:pt idx="26866">
                  <c:v>26866</c:v>
                </c:pt>
                <c:pt idx="26867">
                  <c:v>26867</c:v>
                </c:pt>
                <c:pt idx="26868">
                  <c:v>26868</c:v>
                </c:pt>
                <c:pt idx="26869">
                  <c:v>26869</c:v>
                </c:pt>
                <c:pt idx="26870">
                  <c:v>26870</c:v>
                </c:pt>
                <c:pt idx="26871">
                  <c:v>26871</c:v>
                </c:pt>
                <c:pt idx="26872">
                  <c:v>26872</c:v>
                </c:pt>
                <c:pt idx="26873">
                  <c:v>26873</c:v>
                </c:pt>
                <c:pt idx="26874">
                  <c:v>26874</c:v>
                </c:pt>
                <c:pt idx="26875">
                  <c:v>26875</c:v>
                </c:pt>
                <c:pt idx="26876">
                  <c:v>26876</c:v>
                </c:pt>
                <c:pt idx="26877">
                  <c:v>26877</c:v>
                </c:pt>
                <c:pt idx="26878">
                  <c:v>26878</c:v>
                </c:pt>
                <c:pt idx="26879">
                  <c:v>26879</c:v>
                </c:pt>
                <c:pt idx="26880">
                  <c:v>26880</c:v>
                </c:pt>
                <c:pt idx="26881">
                  <c:v>26881</c:v>
                </c:pt>
                <c:pt idx="26882">
                  <c:v>26882</c:v>
                </c:pt>
                <c:pt idx="26883">
                  <c:v>26883</c:v>
                </c:pt>
                <c:pt idx="26884">
                  <c:v>26884</c:v>
                </c:pt>
                <c:pt idx="26885">
                  <c:v>26885</c:v>
                </c:pt>
                <c:pt idx="26886">
                  <c:v>26886</c:v>
                </c:pt>
                <c:pt idx="26887">
                  <c:v>26887</c:v>
                </c:pt>
                <c:pt idx="26888">
                  <c:v>26888</c:v>
                </c:pt>
                <c:pt idx="26889">
                  <c:v>26889</c:v>
                </c:pt>
                <c:pt idx="26890">
                  <c:v>26890</c:v>
                </c:pt>
                <c:pt idx="26891">
                  <c:v>26891</c:v>
                </c:pt>
                <c:pt idx="26892">
                  <c:v>26892</c:v>
                </c:pt>
                <c:pt idx="26893">
                  <c:v>26893</c:v>
                </c:pt>
                <c:pt idx="26894">
                  <c:v>26894</c:v>
                </c:pt>
                <c:pt idx="26895">
                  <c:v>26895</c:v>
                </c:pt>
                <c:pt idx="26896">
                  <c:v>26896</c:v>
                </c:pt>
                <c:pt idx="26897">
                  <c:v>26897</c:v>
                </c:pt>
                <c:pt idx="26898">
                  <c:v>26898</c:v>
                </c:pt>
                <c:pt idx="26899">
                  <c:v>26899</c:v>
                </c:pt>
                <c:pt idx="26900">
                  <c:v>26900</c:v>
                </c:pt>
                <c:pt idx="26901">
                  <c:v>26901</c:v>
                </c:pt>
                <c:pt idx="26902">
                  <c:v>26902</c:v>
                </c:pt>
                <c:pt idx="26903">
                  <c:v>26903</c:v>
                </c:pt>
                <c:pt idx="26904">
                  <c:v>26904</c:v>
                </c:pt>
                <c:pt idx="26905">
                  <c:v>26905</c:v>
                </c:pt>
                <c:pt idx="26906">
                  <c:v>26906</c:v>
                </c:pt>
                <c:pt idx="26907">
                  <c:v>26907</c:v>
                </c:pt>
                <c:pt idx="26908">
                  <c:v>26908</c:v>
                </c:pt>
                <c:pt idx="26909">
                  <c:v>26909</c:v>
                </c:pt>
                <c:pt idx="26910">
                  <c:v>26910</c:v>
                </c:pt>
                <c:pt idx="26911">
                  <c:v>26911</c:v>
                </c:pt>
                <c:pt idx="26912">
                  <c:v>26912</c:v>
                </c:pt>
                <c:pt idx="26913">
                  <c:v>26913</c:v>
                </c:pt>
                <c:pt idx="26914">
                  <c:v>26914</c:v>
                </c:pt>
                <c:pt idx="26915">
                  <c:v>26915</c:v>
                </c:pt>
                <c:pt idx="26916">
                  <c:v>26916</c:v>
                </c:pt>
                <c:pt idx="26917">
                  <c:v>26917</c:v>
                </c:pt>
                <c:pt idx="26918">
                  <c:v>26918</c:v>
                </c:pt>
                <c:pt idx="26919">
                  <c:v>26919</c:v>
                </c:pt>
                <c:pt idx="26920">
                  <c:v>26920</c:v>
                </c:pt>
                <c:pt idx="26921">
                  <c:v>26921</c:v>
                </c:pt>
                <c:pt idx="26922">
                  <c:v>26922</c:v>
                </c:pt>
                <c:pt idx="26923">
                  <c:v>26923</c:v>
                </c:pt>
                <c:pt idx="26924">
                  <c:v>26924</c:v>
                </c:pt>
                <c:pt idx="26925">
                  <c:v>26925</c:v>
                </c:pt>
                <c:pt idx="26926">
                  <c:v>26926</c:v>
                </c:pt>
                <c:pt idx="26927">
                  <c:v>26927</c:v>
                </c:pt>
                <c:pt idx="26928">
                  <c:v>26928</c:v>
                </c:pt>
                <c:pt idx="26929">
                  <c:v>26929</c:v>
                </c:pt>
                <c:pt idx="26930">
                  <c:v>26930</c:v>
                </c:pt>
                <c:pt idx="26931">
                  <c:v>26931</c:v>
                </c:pt>
                <c:pt idx="26932">
                  <c:v>26932</c:v>
                </c:pt>
                <c:pt idx="26933">
                  <c:v>26933</c:v>
                </c:pt>
                <c:pt idx="26934">
                  <c:v>26934</c:v>
                </c:pt>
                <c:pt idx="26935">
                  <c:v>26935</c:v>
                </c:pt>
                <c:pt idx="26936">
                  <c:v>26936</c:v>
                </c:pt>
                <c:pt idx="26937">
                  <c:v>26937</c:v>
                </c:pt>
                <c:pt idx="26938">
                  <c:v>26938</c:v>
                </c:pt>
                <c:pt idx="26939">
                  <c:v>26939</c:v>
                </c:pt>
                <c:pt idx="26940">
                  <c:v>26940</c:v>
                </c:pt>
                <c:pt idx="26941">
                  <c:v>26941</c:v>
                </c:pt>
                <c:pt idx="26942">
                  <c:v>26942</c:v>
                </c:pt>
                <c:pt idx="26943">
                  <c:v>26943</c:v>
                </c:pt>
                <c:pt idx="26944">
                  <c:v>26944</c:v>
                </c:pt>
                <c:pt idx="26945">
                  <c:v>26945</c:v>
                </c:pt>
                <c:pt idx="26946">
                  <c:v>26946</c:v>
                </c:pt>
                <c:pt idx="26947">
                  <c:v>26947</c:v>
                </c:pt>
                <c:pt idx="26948">
                  <c:v>26948</c:v>
                </c:pt>
                <c:pt idx="26949">
                  <c:v>26949</c:v>
                </c:pt>
                <c:pt idx="26950">
                  <c:v>26950</c:v>
                </c:pt>
                <c:pt idx="26951">
                  <c:v>26951</c:v>
                </c:pt>
                <c:pt idx="26952">
                  <c:v>26952</c:v>
                </c:pt>
                <c:pt idx="26953">
                  <c:v>26953</c:v>
                </c:pt>
                <c:pt idx="26954">
                  <c:v>26954</c:v>
                </c:pt>
                <c:pt idx="26955">
                  <c:v>26955</c:v>
                </c:pt>
                <c:pt idx="26956">
                  <c:v>26956</c:v>
                </c:pt>
                <c:pt idx="26957">
                  <c:v>26957</c:v>
                </c:pt>
                <c:pt idx="26958">
                  <c:v>26958</c:v>
                </c:pt>
                <c:pt idx="26959">
                  <c:v>26959</c:v>
                </c:pt>
                <c:pt idx="26960">
                  <c:v>26960</c:v>
                </c:pt>
                <c:pt idx="26961">
                  <c:v>26961</c:v>
                </c:pt>
                <c:pt idx="26962">
                  <c:v>26962</c:v>
                </c:pt>
                <c:pt idx="26963">
                  <c:v>26963</c:v>
                </c:pt>
                <c:pt idx="26964">
                  <c:v>26964</c:v>
                </c:pt>
                <c:pt idx="26965">
                  <c:v>26965</c:v>
                </c:pt>
                <c:pt idx="26966">
                  <c:v>26966</c:v>
                </c:pt>
                <c:pt idx="26967">
                  <c:v>26967</c:v>
                </c:pt>
                <c:pt idx="26968">
                  <c:v>26968</c:v>
                </c:pt>
                <c:pt idx="26969">
                  <c:v>26969</c:v>
                </c:pt>
                <c:pt idx="26970">
                  <c:v>26970</c:v>
                </c:pt>
                <c:pt idx="26971">
                  <c:v>26971</c:v>
                </c:pt>
                <c:pt idx="26972">
                  <c:v>26972</c:v>
                </c:pt>
                <c:pt idx="26973">
                  <c:v>26973</c:v>
                </c:pt>
                <c:pt idx="26974">
                  <c:v>26974</c:v>
                </c:pt>
                <c:pt idx="26975">
                  <c:v>26975</c:v>
                </c:pt>
                <c:pt idx="26976">
                  <c:v>26976</c:v>
                </c:pt>
                <c:pt idx="26977">
                  <c:v>26977</c:v>
                </c:pt>
                <c:pt idx="26978">
                  <c:v>26978</c:v>
                </c:pt>
                <c:pt idx="26979">
                  <c:v>26979</c:v>
                </c:pt>
                <c:pt idx="26980">
                  <c:v>26980</c:v>
                </c:pt>
                <c:pt idx="26981">
                  <c:v>26981</c:v>
                </c:pt>
                <c:pt idx="26982">
                  <c:v>26982</c:v>
                </c:pt>
                <c:pt idx="26983">
                  <c:v>26983</c:v>
                </c:pt>
                <c:pt idx="26984">
                  <c:v>26984</c:v>
                </c:pt>
                <c:pt idx="26985">
                  <c:v>26985</c:v>
                </c:pt>
                <c:pt idx="26986">
                  <c:v>26986</c:v>
                </c:pt>
                <c:pt idx="26987">
                  <c:v>26987</c:v>
                </c:pt>
                <c:pt idx="26988">
                  <c:v>26988</c:v>
                </c:pt>
                <c:pt idx="26989">
                  <c:v>26989</c:v>
                </c:pt>
                <c:pt idx="26990">
                  <c:v>26990</c:v>
                </c:pt>
                <c:pt idx="26991">
                  <c:v>26991</c:v>
                </c:pt>
                <c:pt idx="26992">
                  <c:v>26992</c:v>
                </c:pt>
                <c:pt idx="26993">
                  <c:v>26993</c:v>
                </c:pt>
                <c:pt idx="26994">
                  <c:v>26994</c:v>
                </c:pt>
                <c:pt idx="26995">
                  <c:v>26995</c:v>
                </c:pt>
                <c:pt idx="26996">
                  <c:v>26996</c:v>
                </c:pt>
                <c:pt idx="26997">
                  <c:v>26997</c:v>
                </c:pt>
                <c:pt idx="26998">
                  <c:v>26998</c:v>
                </c:pt>
                <c:pt idx="26999">
                  <c:v>26999</c:v>
                </c:pt>
                <c:pt idx="27000">
                  <c:v>27000</c:v>
                </c:pt>
                <c:pt idx="27001">
                  <c:v>27001</c:v>
                </c:pt>
                <c:pt idx="27002">
                  <c:v>27002</c:v>
                </c:pt>
                <c:pt idx="27003">
                  <c:v>27003</c:v>
                </c:pt>
                <c:pt idx="27004">
                  <c:v>27004</c:v>
                </c:pt>
                <c:pt idx="27005">
                  <c:v>27005</c:v>
                </c:pt>
                <c:pt idx="27006">
                  <c:v>27006</c:v>
                </c:pt>
                <c:pt idx="27007">
                  <c:v>27007</c:v>
                </c:pt>
                <c:pt idx="27008">
                  <c:v>27008</c:v>
                </c:pt>
                <c:pt idx="27009">
                  <c:v>27009</c:v>
                </c:pt>
                <c:pt idx="27010">
                  <c:v>27010</c:v>
                </c:pt>
                <c:pt idx="27011">
                  <c:v>27011</c:v>
                </c:pt>
                <c:pt idx="27012">
                  <c:v>27012</c:v>
                </c:pt>
                <c:pt idx="27013">
                  <c:v>27013</c:v>
                </c:pt>
                <c:pt idx="27014">
                  <c:v>27014</c:v>
                </c:pt>
                <c:pt idx="27015">
                  <c:v>27015</c:v>
                </c:pt>
                <c:pt idx="27016">
                  <c:v>27016</c:v>
                </c:pt>
                <c:pt idx="27017">
                  <c:v>27017</c:v>
                </c:pt>
                <c:pt idx="27018">
                  <c:v>27018</c:v>
                </c:pt>
                <c:pt idx="27019">
                  <c:v>27019</c:v>
                </c:pt>
                <c:pt idx="27020">
                  <c:v>27020</c:v>
                </c:pt>
                <c:pt idx="27021">
                  <c:v>27021</c:v>
                </c:pt>
                <c:pt idx="27022">
                  <c:v>27022</c:v>
                </c:pt>
                <c:pt idx="27023">
                  <c:v>27023</c:v>
                </c:pt>
                <c:pt idx="27024">
                  <c:v>27024</c:v>
                </c:pt>
                <c:pt idx="27025">
                  <c:v>27025</c:v>
                </c:pt>
                <c:pt idx="27026">
                  <c:v>27026</c:v>
                </c:pt>
                <c:pt idx="27027">
                  <c:v>27027</c:v>
                </c:pt>
                <c:pt idx="27028">
                  <c:v>27028</c:v>
                </c:pt>
                <c:pt idx="27029">
                  <c:v>27029</c:v>
                </c:pt>
                <c:pt idx="27030">
                  <c:v>27030</c:v>
                </c:pt>
                <c:pt idx="27031">
                  <c:v>27031</c:v>
                </c:pt>
                <c:pt idx="27032">
                  <c:v>27032</c:v>
                </c:pt>
                <c:pt idx="27033">
                  <c:v>27033</c:v>
                </c:pt>
                <c:pt idx="27034">
                  <c:v>27034</c:v>
                </c:pt>
                <c:pt idx="27035">
                  <c:v>27035</c:v>
                </c:pt>
                <c:pt idx="27036">
                  <c:v>27036</c:v>
                </c:pt>
                <c:pt idx="27037">
                  <c:v>27037</c:v>
                </c:pt>
                <c:pt idx="27038">
                  <c:v>27038</c:v>
                </c:pt>
                <c:pt idx="27039">
                  <c:v>27039</c:v>
                </c:pt>
                <c:pt idx="27040">
                  <c:v>27040</c:v>
                </c:pt>
                <c:pt idx="27041">
                  <c:v>27041</c:v>
                </c:pt>
                <c:pt idx="27042">
                  <c:v>27042</c:v>
                </c:pt>
                <c:pt idx="27043">
                  <c:v>27043</c:v>
                </c:pt>
                <c:pt idx="27044">
                  <c:v>27044</c:v>
                </c:pt>
                <c:pt idx="27045">
                  <c:v>27045</c:v>
                </c:pt>
                <c:pt idx="27046">
                  <c:v>27046</c:v>
                </c:pt>
                <c:pt idx="27047">
                  <c:v>27047</c:v>
                </c:pt>
                <c:pt idx="27048">
                  <c:v>27048</c:v>
                </c:pt>
                <c:pt idx="27049">
                  <c:v>27049</c:v>
                </c:pt>
                <c:pt idx="27050">
                  <c:v>27050</c:v>
                </c:pt>
                <c:pt idx="27051">
                  <c:v>27051</c:v>
                </c:pt>
                <c:pt idx="27052">
                  <c:v>27052</c:v>
                </c:pt>
                <c:pt idx="27053">
                  <c:v>27053</c:v>
                </c:pt>
                <c:pt idx="27054">
                  <c:v>27054</c:v>
                </c:pt>
                <c:pt idx="27055">
                  <c:v>27055</c:v>
                </c:pt>
                <c:pt idx="27056">
                  <c:v>27056</c:v>
                </c:pt>
                <c:pt idx="27057">
                  <c:v>27057</c:v>
                </c:pt>
                <c:pt idx="27058">
                  <c:v>27058</c:v>
                </c:pt>
                <c:pt idx="27059">
                  <c:v>27059</c:v>
                </c:pt>
                <c:pt idx="27060">
                  <c:v>27060</c:v>
                </c:pt>
                <c:pt idx="27061">
                  <c:v>27061</c:v>
                </c:pt>
                <c:pt idx="27062">
                  <c:v>27062</c:v>
                </c:pt>
                <c:pt idx="27063">
                  <c:v>27063</c:v>
                </c:pt>
                <c:pt idx="27064">
                  <c:v>27064</c:v>
                </c:pt>
                <c:pt idx="27065">
                  <c:v>27065</c:v>
                </c:pt>
                <c:pt idx="27066">
                  <c:v>27066</c:v>
                </c:pt>
                <c:pt idx="27067">
                  <c:v>27067</c:v>
                </c:pt>
                <c:pt idx="27068">
                  <c:v>27068</c:v>
                </c:pt>
                <c:pt idx="27069">
                  <c:v>27069</c:v>
                </c:pt>
                <c:pt idx="27070">
                  <c:v>27070</c:v>
                </c:pt>
                <c:pt idx="27071">
                  <c:v>27071</c:v>
                </c:pt>
                <c:pt idx="27072">
                  <c:v>27072</c:v>
                </c:pt>
                <c:pt idx="27073">
                  <c:v>27073</c:v>
                </c:pt>
                <c:pt idx="27074">
                  <c:v>27074</c:v>
                </c:pt>
                <c:pt idx="27075">
                  <c:v>27075</c:v>
                </c:pt>
                <c:pt idx="27076">
                  <c:v>27076</c:v>
                </c:pt>
                <c:pt idx="27077">
                  <c:v>27077</c:v>
                </c:pt>
                <c:pt idx="27078">
                  <c:v>27078</c:v>
                </c:pt>
                <c:pt idx="27079">
                  <c:v>27079</c:v>
                </c:pt>
                <c:pt idx="27080">
                  <c:v>27080</c:v>
                </c:pt>
                <c:pt idx="27081">
                  <c:v>27081</c:v>
                </c:pt>
                <c:pt idx="27082">
                  <c:v>27082</c:v>
                </c:pt>
                <c:pt idx="27083">
                  <c:v>27083</c:v>
                </c:pt>
                <c:pt idx="27084">
                  <c:v>27084</c:v>
                </c:pt>
                <c:pt idx="27085">
                  <c:v>27085</c:v>
                </c:pt>
                <c:pt idx="27086">
                  <c:v>27086</c:v>
                </c:pt>
                <c:pt idx="27087">
                  <c:v>27087</c:v>
                </c:pt>
                <c:pt idx="27088">
                  <c:v>27088</c:v>
                </c:pt>
                <c:pt idx="27089">
                  <c:v>27089</c:v>
                </c:pt>
                <c:pt idx="27090">
                  <c:v>27090</c:v>
                </c:pt>
                <c:pt idx="27091">
                  <c:v>27091</c:v>
                </c:pt>
                <c:pt idx="27092">
                  <c:v>27092</c:v>
                </c:pt>
                <c:pt idx="27093">
                  <c:v>27093</c:v>
                </c:pt>
                <c:pt idx="27094">
                  <c:v>27094</c:v>
                </c:pt>
                <c:pt idx="27095">
                  <c:v>27095</c:v>
                </c:pt>
                <c:pt idx="27096">
                  <c:v>27096</c:v>
                </c:pt>
                <c:pt idx="27097">
                  <c:v>27097</c:v>
                </c:pt>
                <c:pt idx="27098">
                  <c:v>27098</c:v>
                </c:pt>
                <c:pt idx="27099">
                  <c:v>27099</c:v>
                </c:pt>
                <c:pt idx="27100">
                  <c:v>27100</c:v>
                </c:pt>
                <c:pt idx="27101">
                  <c:v>27101</c:v>
                </c:pt>
                <c:pt idx="27102">
                  <c:v>27102</c:v>
                </c:pt>
                <c:pt idx="27103">
                  <c:v>27103</c:v>
                </c:pt>
                <c:pt idx="27104">
                  <c:v>27104</c:v>
                </c:pt>
                <c:pt idx="27105">
                  <c:v>27105</c:v>
                </c:pt>
                <c:pt idx="27106">
                  <c:v>27106</c:v>
                </c:pt>
                <c:pt idx="27107">
                  <c:v>27107</c:v>
                </c:pt>
                <c:pt idx="27108">
                  <c:v>27108</c:v>
                </c:pt>
                <c:pt idx="27109">
                  <c:v>27109</c:v>
                </c:pt>
                <c:pt idx="27110">
                  <c:v>27110</c:v>
                </c:pt>
                <c:pt idx="27111">
                  <c:v>27111</c:v>
                </c:pt>
                <c:pt idx="27112">
                  <c:v>27112</c:v>
                </c:pt>
                <c:pt idx="27113">
                  <c:v>27113</c:v>
                </c:pt>
                <c:pt idx="27114">
                  <c:v>27114</c:v>
                </c:pt>
                <c:pt idx="27115">
                  <c:v>27115</c:v>
                </c:pt>
                <c:pt idx="27116">
                  <c:v>27116</c:v>
                </c:pt>
                <c:pt idx="27117">
                  <c:v>27117</c:v>
                </c:pt>
                <c:pt idx="27118">
                  <c:v>27118</c:v>
                </c:pt>
                <c:pt idx="27119">
                  <c:v>27119</c:v>
                </c:pt>
                <c:pt idx="27120">
                  <c:v>27120</c:v>
                </c:pt>
                <c:pt idx="27121">
                  <c:v>27121</c:v>
                </c:pt>
                <c:pt idx="27122">
                  <c:v>27122</c:v>
                </c:pt>
                <c:pt idx="27123">
                  <c:v>27123</c:v>
                </c:pt>
                <c:pt idx="27124">
                  <c:v>27124</c:v>
                </c:pt>
                <c:pt idx="27125">
                  <c:v>27125</c:v>
                </c:pt>
                <c:pt idx="27126">
                  <c:v>27126</c:v>
                </c:pt>
                <c:pt idx="27127">
                  <c:v>27127</c:v>
                </c:pt>
                <c:pt idx="27128">
                  <c:v>27128</c:v>
                </c:pt>
                <c:pt idx="27129">
                  <c:v>27129</c:v>
                </c:pt>
                <c:pt idx="27130">
                  <c:v>27130</c:v>
                </c:pt>
                <c:pt idx="27131">
                  <c:v>27131</c:v>
                </c:pt>
                <c:pt idx="27132">
                  <c:v>27132</c:v>
                </c:pt>
                <c:pt idx="27133">
                  <c:v>27133</c:v>
                </c:pt>
                <c:pt idx="27134">
                  <c:v>27134</c:v>
                </c:pt>
                <c:pt idx="27135">
                  <c:v>27135</c:v>
                </c:pt>
                <c:pt idx="27136">
                  <c:v>27136</c:v>
                </c:pt>
                <c:pt idx="27137">
                  <c:v>27137</c:v>
                </c:pt>
                <c:pt idx="27138">
                  <c:v>27138</c:v>
                </c:pt>
                <c:pt idx="27139">
                  <c:v>27139</c:v>
                </c:pt>
                <c:pt idx="27140">
                  <c:v>27140</c:v>
                </c:pt>
                <c:pt idx="27141">
                  <c:v>27141</c:v>
                </c:pt>
                <c:pt idx="27142">
                  <c:v>27142</c:v>
                </c:pt>
                <c:pt idx="27143">
                  <c:v>27143</c:v>
                </c:pt>
                <c:pt idx="27144">
                  <c:v>27144</c:v>
                </c:pt>
                <c:pt idx="27145">
                  <c:v>27145</c:v>
                </c:pt>
                <c:pt idx="27146">
                  <c:v>27146</c:v>
                </c:pt>
                <c:pt idx="27147">
                  <c:v>27147</c:v>
                </c:pt>
                <c:pt idx="27148">
                  <c:v>27148</c:v>
                </c:pt>
                <c:pt idx="27149">
                  <c:v>27149</c:v>
                </c:pt>
                <c:pt idx="27150">
                  <c:v>27150</c:v>
                </c:pt>
                <c:pt idx="27151">
                  <c:v>27151</c:v>
                </c:pt>
                <c:pt idx="27152">
                  <c:v>27152</c:v>
                </c:pt>
                <c:pt idx="27153">
                  <c:v>27153</c:v>
                </c:pt>
                <c:pt idx="27154">
                  <c:v>27154</c:v>
                </c:pt>
                <c:pt idx="27155">
                  <c:v>27155</c:v>
                </c:pt>
                <c:pt idx="27156">
                  <c:v>27156</c:v>
                </c:pt>
                <c:pt idx="27157">
                  <c:v>27157</c:v>
                </c:pt>
                <c:pt idx="27158">
                  <c:v>27158</c:v>
                </c:pt>
                <c:pt idx="27159">
                  <c:v>27159</c:v>
                </c:pt>
                <c:pt idx="27160">
                  <c:v>27160</c:v>
                </c:pt>
                <c:pt idx="27161">
                  <c:v>27161</c:v>
                </c:pt>
                <c:pt idx="27162">
                  <c:v>27162</c:v>
                </c:pt>
                <c:pt idx="27163">
                  <c:v>27163</c:v>
                </c:pt>
                <c:pt idx="27164">
                  <c:v>27164</c:v>
                </c:pt>
                <c:pt idx="27165">
                  <c:v>27165</c:v>
                </c:pt>
                <c:pt idx="27166">
                  <c:v>27166</c:v>
                </c:pt>
                <c:pt idx="27167">
                  <c:v>27167</c:v>
                </c:pt>
                <c:pt idx="27168">
                  <c:v>27168</c:v>
                </c:pt>
                <c:pt idx="27169">
                  <c:v>27169</c:v>
                </c:pt>
                <c:pt idx="27170">
                  <c:v>27170</c:v>
                </c:pt>
                <c:pt idx="27171">
                  <c:v>27171</c:v>
                </c:pt>
                <c:pt idx="27172">
                  <c:v>27172</c:v>
                </c:pt>
                <c:pt idx="27173">
                  <c:v>27173</c:v>
                </c:pt>
                <c:pt idx="27174">
                  <c:v>27174</c:v>
                </c:pt>
                <c:pt idx="27175">
                  <c:v>27175</c:v>
                </c:pt>
                <c:pt idx="27176">
                  <c:v>27176</c:v>
                </c:pt>
                <c:pt idx="27177">
                  <c:v>27177</c:v>
                </c:pt>
                <c:pt idx="27178">
                  <c:v>27178</c:v>
                </c:pt>
                <c:pt idx="27179">
                  <c:v>27179</c:v>
                </c:pt>
                <c:pt idx="27180">
                  <c:v>27180</c:v>
                </c:pt>
                <c:pt idx="27181">
                  <c:v>27181</c:v>
                </c:pt>
                <c:pt idx="27182">
                  <c:v>27182</c:v>
                </c:pt>
                <c:pt idx="27183">
                  <c:v>27183</c:v>
                </c:pt>
                <c:pt idx="27184">
                  <c:v>27184</c:v>
                </c:pt>
                <c:pt idx="27185">
                  <c:v>27185</c:v>
                </c:pt>
                <c:pt idx="27186">
                  <c:v>27186</c:v>
                </c:pt>
                <c:pt idx="27187">
                  <c:v>27187</c:v>
                </c:pt>
                <c:pt idx="27188">
                  <c:v>27188</c:v>
                </c:pt>
                <c:pt idx="27189">
                  <c:v>27189</c:v>
                </c:pt>
                <c:pt idx="27190">
                  <c:v>27190</c:v>
                </c:pt>
                <c:pt idx="27191">
                  <c:v>27191</c:v>
                </c:pt>
                <c:pt idx="27192">
                  <c:v>27192</c:v>
                </c:pt>
                <c:pt idx="27193">
                  <c:v>27193</c:v>
                </c:pt>
                <c:pt idx="27194">
                  <c:v>27194</c:v>
                </c:pt>
                <c:pt idx="27195">
                  <c:v>27195</c:v>
                </c:pt>
                <c:pt idx="27196">
                  <c:v>27196</c:v>
                </c:pt>
                <c:pt idx="27197">
                  <c:v>27197</c:v>
                </c:pt>
                <c:pt idx="27198">
                  <c:v>27198</c:v>
                </c:pt>
                <c:pt idx="27199">
                  <c:v>27199</c:v>
                </c:pt>
                <c:pt idx="27200">
                  <c:v>27200</c:v>
                </c:pt>
                <c:pt idx="27201">
                  <c:v>27201</c:v>
                </c:pt>
                <c:pt idx="27202">
                  <c:v>27202</c:v>
                </c:pt>
                <c:pt idx="27203">
                  <c:v>27203</c:v>
                </c:pt>
                <c:pt idx="27204">
                  <c:v>27204</c:v>
                </c:pt>
                <c:pt idx="27205">
                  <c:v>27205</c:v>
                </c:pt>
                <c:pt idx="27206">
                  <c:v>27206</c:v>
                </c:pt>
                <c:pt idx="27207">
                  <c:v>27207</c:v>
                </c:pt>
                <c:pt idx="27208">
                  <c:v>27208</c:v>
                </c:pt>
                <c:pt idx="27209">
                  <c:v>27209</c:v>
                </c:pt>
                <c:pt idx="27210">
                  <c:v>27210</c:v>
                </c:pt>
                <c:pt idx="27211">
                  <c:v>27211</c:v>
                </c:pt>
                <c:pt idx="27212">
                  <c:v>27212</c:v>
                </c:pt>
                <c:pt idx="27213">
                  <c:v>27213</c:v>
                </c:pt>
                <c:pt idx="27214">
                  <c:v>27214</c:v>
                </c:pt>
                <c:pt idx="27215">
                  <c:v>27215</c:v>
                </c:pt>
                <c:pt idx="27216">
                  <c:v>27216</c:v>
                </c:pt>
                <c:pt idx="27217">
                  <c:v>27217</c:v>
                </c:pt>
                <c:pt idx="27218">
                  <c:v>27218</c:v>
                </c:pt>
                <c:pt idx="27219">
                  <c:v>27219</c:v>
                </c:pt>
                <c:pt idx="27220">
                  <c:v>27220</c:v>
                </c:pt>
                <c:pt idx="27221">
                  <c:v>27221</c:v>
                </c:pt>
                <c:pt idx="27222">
                  <c:v>27222</c:v>
                </c:pt>
                <c:pt idx="27223">
                  <c:v>27223</c:v>
                </c:pt>
                <c:pt idx="27224">
                  <c:v>27224</c:v>
                </c:pt>
                <c:pt idx="27225">
                  <c:v>27225</c:v>
                </c:pt>
                <c:pt idx="27226">
                  <c:v>27226</c:v>
                </c:pt>
                <c:pt idx="27227">
                  <c:v>27227</c:v>
                </c:pt>
                <c:pt idx="27228">
                  <c:v>27228</c:v>
                </c:pt>
                <c:pt idx="27229">
                  <c:v>27229</c:v>
                </c:pt>
                <c:pt idx="27230">
                  <c:v>27230</c:v>
                </c:pt>
                <c:pt idx="27231">
                  <c:v>27231</c:v>
                </c:pt>
                <c:pt idx="27232">
                  <c:v>27232</c:v>
                </c:pt>
                <c:pt idx="27233">
                  <c:v>27233</c:v>
                </c:pt>
                <c:pt idx="27234">
                  <c:v>27234</c:v>
                </c:pt>
                <c:pt idx="27235">
                  <c:v>27235</c:v>
                </c:pt>
                <c:pt idx="27236">
                  <c:v>27236</c:v>
                </c:pt>
                <c:pt idx="27237">
                  <c:v>27237</c:v>
                </c:pt>
                <c:pt idx="27238">
                  <c:v>27238</c:v>
                </c:pt>
                <c:pt idx="27239">
                  <c:v>27239</c:v>
                </c:pt>
                <c:pt idx="27240">
                  <c:v>27240</c:v>
                </c:pt>
                <c:pt idx="27241">
                  <c:v>27241</c:v>
                </c:pt>
                <c:pt idx="27242">
                  <c:v>27242</c:v>
                </c:pt>
                <c:pt idx="27243">
                  <c:v>27243</c:v>
                </c:pt>
                <c:pt idx="27244">
                  <c:v>27244</c:v>
                </c:pt>
                <c:pt idx="27245">
                  <c:v>27245</c:v>
                </c:pt>
                <c:pt idx="27246">
                  <c:v>27246</c:v>
                </c:pt>
                <c:pt idx="27247">
                  <c:v>27247</c:v>
                </c:pt>
                <c:pt idx="27248">
                  <c:v>27248</c:v>
                </c:pt>
                <c:pt idx="27249">
                  <c:v>27249</c:v>
                </c:pt>
                <c:pt idx="27250">
                  <c:v>27250</c:v>
                </c:pt>
                <c:pt idx="27251">
                  <c:v>27251</c:v>
                </c:pt>
                <c:pt idx="27252">
                  <c:v>27252</c:v>
                </c:pt>
                <c:pt idx="27253">
                  <c:v>27253</c:v>
                </c:pt>
                <c:pt idx="27254">
                  <c:v>27254</c:v>
                </c:pt>
                <c:pt idx="27255">
                  <c:v>27255</c:v>
                </c:pt>
                <c:pt idx="27256">
                  <c:v>27256</c:v>
                </c:pt>
                <c:pt idx="27257">
                  <c:v>27257</c:v>
                </c:pt>
                <c:pt idx="27258">
                  <c:v>27258</c:v>
                </c:pt>
                <c:pt idx="27259">
                  <c:v>27259</c:v>
                </c:pt>
                <c:pt idx="27260">
                  <c:v>27260</c:v>
                </c:pt>
                <c:pt idx="27261">
                  <c:v>27261</c:v>
                </c:pt>
                <c:pt idx="27262">
                  <c:v>27262</c:v>
                </c:pt>
                <c:pt idx="27263">
                  <c:v>27263</c:v>
                </c:pt>
                <c:pt idx="27264">
                  <c:v>27264</c:v>
                </c:pt>
                <c:pt idx="27265">
                  <c:v>27265</c:v>
                </c:pt>
                <c:pt idx="27266">
                  <c:v>27266</c:v>
                </c:pt>
                <c:pt idx="27267">
                  <c:v>27267</c:v>
                </c:pt>
                <c:pt idx="27268">
                  <c:v>27268</c:v>
                </c:pt>
                <c:pt idx="27269">
                  <c:v>27269</c:v>
                </c:pt>
                <c:pt idx="27270">
                  <c:v>27270</c:v>
                </c:pt>
                <c:pt idx="27271">
                  <c:v>27271</c:v>
                </c:pt>
                <c:pt idx="27272">
                  <c:v>27272</c:v>
                </c:pt>
                <c:pt idx="27273">
                  <c:v>27273</c:v>
                </c:pt>
                <c:pt idx="27274">
                  <c:v>27274</c:v>
                </c:pt>
                <c:pt idx="27275">
                  <c:v>27275</c:v>
                </c:pt>
                <c:pt idx="27276">
                  <c:v>27276</c:v>
                </c:pt>
                <c:pt idx="27277">
                  <c:v>27277</c:v>
                </c:pt>
                <c:pt idx="27278">
                  <c:v>27278</c:v>
                </c:pt>
                <c:pt idx="27279">
                  <c:v>27279</c:v>
                </c:pt>
                <c:pt idx="27280">
                  <c:v>27280</c:v>
                </c:pt>
                <c:pt idx="27281">
                  <c:v>27281</c:v>
                </c:pt>
                <c:pt idx="27282">
                  <c:v>27282</c:v>
                </c:pt>
                <c:pt idx="27283">
                  <c:v>27283</c:v>
                </c:pt>
                <c:pt idx="27284">
                  <c:v>27284</c:v>
                </c:pt>
                <c:pt idx="27285">
                  <c:v>27285</c:v>
                </c:pt>
                <c:pt idx="27286">
                  <c:v>27286</c:v>
                </c:pt>
                <c:pt idx="27287">
                  <c:v>27287</c:v>
                </c:pt>
                <c:pt idx="27288">
                  <c:v>27288</c:v>
                </c:pt>
                <c:pt idx="27289">
                  <c:v>27289</c:v>
                </c:pt>
                <c:pt idx="27290">
                  <c:v>27290</c:v>
                </c:pt>
                <c:pt idx="27291">
                  <c:v>27291</c:v>
                </c:pt>
                <c:pt idx="27292">
                  <c:v>27292</c:v>
                </c:pt>
                <c:pt idx="27293">
                  <c:v>27293</c:v>
                </c:pt>
                <c:pt idx="27294">
                  <c:v>27294</c:v>
                </c:pt>
                <c:pt idx="27295">
                  <c:v>27295</c:v>
                </c:pt>
                <c:pt idx="27296">
                  <c:v>27296</c:v>
                </c:pt>
                <c:pt idx="27297">
                  <c:v>27297</c:v>
                </c:pt>
                <c:pt idx="27298">
                  <c:v>27298</c:v>
                </c:pt>
                <c:pt idx="27299">
                  <c:v>27299</c:v>
                </c:pt>
                <c:pt idx="27300">
                  <c:v>27300</c:v>
                </c:pt>
                <c:pt idx="27301">
                  <c:v>27301</c:v>
                </c:pt>
                <c:pt idx="27302">
                  <c:v>27302</c:v>
                </c:pt>
                <c:pt idx="27303">
                  <c:v>27303</c:v>
                </c:pt>
                <c:pt idx="27304">
                  <c:v>27304</c:v>
                </c:pt>
                <c:pt idx="27305">
                  <c:v>27305</c:v>
                </c:pt>
                <c:pt idx="27306">
                  <c:v>27306</c:v>
                </c:pt>
                <c:pt idx="27307">
                  <c:v>27307</c:v>
                </c:pt>
                <c:pt idx="27308">
                  <c:v>27308</c:v>
                </c:pt>
                <c:pt idx="27309">
                  <c:v>27309</c:v>
                </c:pt>
                <c:pt idx="27310">
                  <c:v>27310</c:v>
                </c:pt>
                <c:pt idx="27311">
                  <c:v>27311</c:v>
                </c:pt>
                <c:pt idx="27312">
                  <c:v>27312</c:v>
                </c:pt>
                <c:pt idx="27313">
                  <c:v>27313</c:v>
                </c:pt>
                <c:pt idx="27314">
                  <c:v>27314</c:v>
                </c:pt>
                <c:pt idx="27315">
                  <c:v>27315</c:v>
                </c:pt>
                <c:pt idx="27316">
                  <c:v>27316</c:v>
                </c:pt>
                <c:pt idx="27317">
                  <c:v>27317</c:v>
                </c:pt>
                <c:pt idx="27318">
                  <c:v>27318</c:v>
                </c:pt>
                <c:pt idx="27319">
                  <c:v>27319</c:v>
                </c:pt>
                <c:pt idx="27320">
                  <c:v>27320</c:v>
                </c:pt>
                <c:pt idx="27321">
                  <c:v>27321</c:v>
                </c:pt>
                <c:pt idx="27322">
                  <c:v>27322</c:v>
                </c:pt>
                <c:pt idx="27323">
                  <c:v>27323</c:v>
                </c:pt>
                <c:pt idx="27324">
                  <c:v>27324</c:v>
                </c:pt>
                <c:pt idx="27325">
                  <c:v>27325</c:v>
                </c:pt>
                <c:pt idx="27326">
                  <c:v>27326</c:v>
                </c:pt>
                <c:pt idx="27327">
                  <c:v>27327</c:v>
                </c:pt>
                <c:pt idx="27328">
                  <c:v>27328</c:v>
                </c:pt>
                <c:pt idx="27329">
                  <c:v>27329</c:v>
                </c:pt>
                <c:pt idx="27330">
                  <c:v>27330</c:v>
                </c:pt>
                <c:pt idx="27331">
                  <c:v>27331</c:v>
                </c:pt>
                <c:pt idx="27332">
                  <c:v>27332</c:v>
                </c:pt>
                <c:pt idx="27333">
                  <c:v>27333</c:v>
                </c:pt>
                <c:pt idx="27334">
                  <c:v>27334</c:v>
                </c:pt>
                <c:pt idx="27335">
                  <c:v>27335</c:v>
                </c:pt>
                <c:pt idx="27336">
                  <c:v>27336</c:v>
                </c:pt>
                <c:pt idx="27337">
                  <c:v>27337</c:v>
                </c:pt>
                <c:pt idx="27338">
                  <c:v>27338</c:v>
                </c:pt>
                <c:pt idx="27339">
                  <c:v>27339</c:v>
                </c:pt>
                <c:pt idx="27340">
                  <c:v>27340</c:v>
                </c:pt>
                <c:pt idx="27341">
                  <c:v>27341</c:v>
                </c:pt>
                <c:pt idx="27342">
                  <c:v>27342</c:v>
                </c:pt>
                <c:pt idx="27343">
                  <c:v>27343</c:v>
                </c:pt>
                <c:pt idx="27344">
                  <c:v>27344</c:v>
                </c:pt>
                <c:pt idx="27345">
                  <c:v>27345</c:v>
                </c:pt>
                <c:pt idx="27346">
                  <c:v>27346</c:v>
                </c:pt>
                <c:pt idx="27347">
                  <c:v>27347</c:v>
                </c:pt>
                <c:pt idx="27348">
                  <c:v>27348</c:v>
                </c:pt>
                <c:pt idx="27349">
                  <c:v>27349</c:v>
                </c:pt>
                <c:pt idx="27350">
                  <c:v>27350</c:v>
                </c:pt>
                <c:pt idx="27351">
                  <c:v>27351</c:v>
                </c:pt>
                <c:pt idx="27352">
                  <c:v>27352</c:v>
                </c:pt>
                <c:pt idx="27353">
                  <c:v>27353</c:v>
                </c:pt>
                <c:pt idx="27354">
                  <c:v>27354</c:v>
                </c:pt>
                <c:pt idx="27355">
                  <c:v>27355</c:v>
                </c:pt>
                <c:pt idx="27356">
                  <c:v>27356</c:v>
                </c:pt>
                <c:pt idx="27357">
                  <c:v>27357</c:v>
                </c:pt>
                <c:pt idx="27358">
                  <c:v>27358</c:v>
                </c:pt>
                <c:pt idx="27359">
                  <c:v>27359</c:v>
                </c:pt>
                <c:pt idx="27360">
                  <c:v>27360</c:v>
                </c:pt>
                <c:pt idx="27361">
                  <c:v>27361</c:v>
                </c:pt>
                <c:pt idx="27362">
                  <c:v>27362</c:v>
                </c:pt>
                <c:pt idx="27363">
                  <c:v>27363</c:v>
                </c:pt>
                <c:pt idx="27364">
                  <c:v>27364</c:v>
                </c:pt>
                <c:pt idx="27365">
                  <c:v>27365</c:v>
                </c:pt>
                <c:pt idx="27366">
                  <c:v>27366</c:v>
                </c:pt>
                <c:pt idx="27367">
                  <c:v>27367</c:v>
                </c:pt>
                <c:pt idx="27368">
                  <c:v>27368</c:v>
                </c:pt>
                <c:pt idx="27369">
                  <c:v>27369</c:v>
                </c:pt>
                <c:pt idx="27370">
                  <c:v>27370</c:v>
                </c:pt>
                <c:pt idx="27371">
                  <c:v>27371</c:v>
                </c:pt>
                <c:pt idx="27372">
                  <c:v>27372</c:v>
                </c:pt>
                <c:pt idx="27373">
                  <c:v>27373</c:v>
                </c:pt>
                <c:pt idx="27374">
                  <c:v>27374</c:v>
                </c:pt>
                <c:pt idx="27375">
                  <c:v>27375</c:v>
                </c:pt>
                <c:pt idx="27376">
                  <c:v>27376</c:v>
                </c:pt>
                <c:pt idx="27377">
                  <c:v>27377</c:v>
                </c:pt>
                <c:pt idx="27378">
                  <c:v>27378</c:v>
                </c:pt>
                <c:pt idx="27379">
                  <c:v>27379</c:v>
                </c:pt>
                <c:pt idx="27380">
                  <c:v>27380</c:v>
                </c:pt>
                <c:pt idx="27381">
                  <c:v>27381</c:v>
                </c:pt>
                <c:pt idx="27382">
                  <c:v>27382</c:v>
                </c:pt>
                <c:pt idx="27383">
                  <c:v>27383</c:v>
                </c:pt>
                <c:pt idx="27384">
                  <c:v>27384</c:v>
                </c:pt>
                <c:pt idx="27385">
                  <c:v>27385</c:v>
                </c:pt>
                <c:pt idx="27386">
                  <c:v>27386</c:v>
                </c:pt>
                <c:pt idx="27387">
                  <c:v>27387</c:v>
                </c:pt>
                <c:pt idx="27388">
                  <c:v>27388</c:v>
                </c:pt>
                <c:pt idx="27389">
                  <c:v>27389</c:v>
                </c:pt>
                <c:pt idx="27390">
                  <c:v>27390</c:v>
                </c:pt>
                <c:pt idx="27391">
                  <c:v>27391</c:v>
                </c:pt>
                <c:pt idx="27392">
                  <c:v>27392</c:v>
                </c:pt>
                <c:pt idx="27393">
                  <c:v>27393</c:v>
                </c:pt>
                <c:pt idx="27394">
                  <c:v>27394</c:v>
                </c:pt>
                <c:pt idx="27395">
                  <c:v>27395</c:v>
                </c:pt>
                <c:pt idx="27396">
                  <c:v>27396</c:v>
                </c:pt>
                <c:pt idx="27397">
                  <c:v>27397</c:v>
                </c:pt>
                <c:pt idx="27398">
                  <c:v>27398</c:v>
                </c:pt>
                <c:pt idx="27399">
                  <c:v>27399</c:v>
                </c:pt>
                <c:pt idx="27400">
                  <c:v>27400</c:v>
                </c:pt>
                <c:pt idx="27401">
                  <c:v>27401</c:v>
                </c:pt>
                <c:pt idx="27402">
                  <c:v>27402</c:v>
                </c:pt>
                <c:pt idx="27403">
                  <c:v>27403</c:v>
                </c:pt>
                <c:pt idx="27404">
                  <c:v>27404</c:v>
                </c:pt>
                <c:pt idx="27405">
                  <c:v>27405</c:v>
                </c:pt>
                <c:pt idx="27406">
                  <c:v>27406</c:v>
                </c:pt>
                <c:pt idx="27407">
                  <c:v>27407</c:v>
                </c:pt>
                <c:pt idx="27408">
                  <c:v>27408</c:v>
                </c:pt>
                <c:pt idx="27409">
                  <c:v>27409</c:v>
                </c:pt>
                <c:pt idx="27410">
                  <c:v>27410</c:v>
                </c:pt>
                <c:pt idx="27411">
                  <c:v>27411</c:v>
                </c:pt>
                <c:pt idx="27412">
                  <c:v>27412</c:v>
                </c:pt>
                <c:pt idx="27413">
                  <c:v>27413</c:v>
                </c:pt>
                <c:pt idx="27414">
                  <c:v>27414</c:v>
                </c:pt>
                <c:pt idx="27415">
                  <c:v>27415</c:v>
                </c:pt>
                <c:pt idx="27416">
                  <c:v>27416</c:v>
                </c:pt>
                <c:pt idx="27417">
                  <c:v>27417</c:v>
                </c:pt>
                <c:pt idx="27418">
                  <c:v>27418</c:v>
                </c:pt>
                <c:pt idx="27419">
                  <c:v>27419</c:v>
                </c:pt>
                <c:pt idx="27420">
                  <c:v>27420</c:v>
                </c:pt>
                <c:pt idx="27421">
                  <c:v>27421</c:v>
                </c:pt>
                <c:pt idx="27422">
                  <c:v>27422</c:v>
                </c:pt>
                <c:pt idx="27423">
                  <c:v>27423</c:v>
                </c:pt>
                <c:pt idx="27424">
                  <c:v>27424</c:v>
                </c:pt>
                <c:pt idx="27425">
                  <c:v>27425</c:v>
                </c:pt>
                <c:pt idx="27426">
                  <c:v>27426</c:v>
                </c:pt>
                <c:pt idx="27427">
                  <c:v>27427</c:v>
                </c:pt>
                <c:pt idx="27428">
                  <c:v>27428</c:v>
                </c:pt>
                <c:pt idx="27429">
                  <c:v>27429</c:v>
                </c:pt>
                <c:pt idx="27430">
                  <c:v>27430</c:v>
                </c:pt>
                <c:pt idx="27431">
                  <c:v>27431</c:v>
                </c:pt>
                <c:pt idx="27432">
                  <c:v>27432</c:v>
                </c:pt>
                <c:pt idx="27433">
                  <c:v>27433</c:v>
                </c:pt>
                <c:pt idx="27434">
                  <c:v>27434</c:v>
                </c:pt>
                <c:pt idx="27435">
                  <c:v>27435</c:v>
                </c:pt>
                <c:pt idx="27436">
                  <c:v>27436</c:v>
                </c:pt>
                <c:pt idx="27437">
                  <c:v>27437</c:v>
                </c:pt>
                <c:pt idx="27438">
                  <c:v>27438</c:v>
                </c:pt>
                <c:pt idx="27439">
                  <c:v>27439</c:v>
                </c:pt>
                <c:pt idx="27440">
                  <c:v>27440</c:v>
                </c:pt>
                <c:pt idx="27441">
                  <c:v>27441</c:v>
                </c:pt>
                <c:pt idx="27442">
                  <c:v>27442</c:v>
                </c:pt>
                <c:pt idx="27443">
                  <c:v>27443</c:v>
                </c:pt>
                <c:pt idx="27444">
                  <c:v>27444</c:v>
                </c:pt>
                <c:pt idx="27445">
                  <c:v>27445</c:v>
                </c:pt>
                <c:pt idx="27446">
                  <c:v>27446</c:v>
                </c:pt>
                <c:pt idx="27447">
                  <c:v>27447</c:v>
                </c:pt>
                <c:pt idx="27448">
                  <c:v>27448</c:v>
                </c:pt>
                <c:pt idx="27449">
                  <c:v>27449</c:v>
                </c:pt>
                <c:pt idx="27450">
                  <c:v>27450</c:v>
                </c:pt>
                <c:pt idx="27451">
                  <c:v>27451</c:v>
                </c:pt>
                <c:pt idx="27452">
                  <c:v>27452</c:v>
                </c:pt>
                <c:pt idx="27453">
                  <c:v>27453</c:v>
                </c:pt>
                <c:pt idx="27454">
                  <c:v>27454</c:v>
                </c:pt>
                <c:pt idx="27455">
                  <c:v>27455</c:v>
                </c:pt>
                <c:pt idx="27456">
                  <c:v>27456</c:v>
                </c:pt>
                <c:pt idx="27457">
                  <c:v>27457</c:v>
                </c:pt>
                <c:pt idx="27458">
                  <c:v>27458</c:v>
                </c:pt>
                <c:pt idx="27459">
                  <c:v>27459</c:v>
                </c:pt>
                <c:pt idx="27460">
                  <c:v>27460</c:v>
                </c:pt>
                <c:pt idx="27461">
                  <c:v>27461</c:v>
                </c:pt>
                <c:pt idx="27462">
                  <c:v>27462</c:v>
                </c:pt>
                <c:pt idx="27463">
                  <c:v>27463</c:v>
                </c:pt>
                <c:pt idx="27464">
                  <c:v>27464</c:v>
                </c:pt>
                <c:pt idx="27465">
                  <c:v>27465</c:v>
                </c:pt>
                <c:pt idx="27466">
                  <c:v>27466</c:v>
                </c:pt>
                <c:pt idx="27467">
                  <c:v>27467</c:v>
                </c:pt>
                <c:pt idx="27468">
                  <c:v>27468</c:v>
                </c:pt>
                <c:pt idx="27469">
                  <c:v>27469</c:v>
                </c:pt>
                <c:pt idx="27470">
                  <c:v>27470</c:v>
                </c:pt>
                <c:pt idx="27471">
                  <c:v>27471</c:v>
                </c:pt>
                <c:pt idx="27472">
                  <c:v>27472</c:v>
                </c:pt>
                <c:pt idx="27473">
                  <c:v>27473</c:v>
                </c:pt>
                <c:pt idx="27474">
                  <c:v>27474</c:v>
                </c:pt>
                <c:pt idx="27475">
                  <c:v>27475</c:v>
                </c:pt>
                <c:pt idx="27476">
                  <c:v>27476</c:v>
                </c:pt>
                <c:pt idx="27477">
                  <c:v>27477</c:v>
                </c:pt>
                <c:pt idx="27478">
                  <c:v>27478</c:v>
                </c:pt>
                <c:pt idx="27479">
                  <c:v>27479</c:v>
                </c:pt>
                <c:pt idx="27480">
                  <c:v>27480</c:v>
                </c:pt>
                <c:pt idx="27481">
                  <c:v>27481</c:v>
                </c:pt>
                <c:pt idx="27482">
                  <c:v>27482</c:v>
                </c:pt>
                <c:pt idx="27483">
                  <c:v>27483</c:v>
                </c:pt>
                <c:pt idx="27484">
                  <c:v>27484</c:v>
                </c:pt>
                <c:pt idx="27485">
                  <c:v>27485</c:v>
                </c:pt>
                <c:pt idx="27486">
                  <c:v>27486</c:v>
                </c:pt>
                <c:pt idx="27487">
                  <c:v>27487</c:v>
                </c:pt>
                <c:pt idx="27488">
                  <c:v>27488</c:v>
                </c:pt>
                <c:pt idx="27489">
                  <c:v>27489</c:v>
                </c:pt>
                <c:pt idx="27490">
                  <c:v>27490</c:v>
                </c:pt>
                <c:pt idx="27491">
                  <c:v>27491</c:v>
                </c:pt>
                <c:pt idx="27492">
                  <c:v>27492</c:v>
                </c:pt>
                <c:pt idx="27493">
                  <c:v>27493</c:v>
                </c:pt>
                <c:pt idx="27494">
                  <c:v>27494</c:v>
                </c:pt>
                <c:pt idx="27495">
                  <c:v>27495</c:v>
                </c:pt>
                <c:pt idx="27496">
                  <c:v>27496</c:v>
                </c:pt>
                <c:pt idx="27497">
                  <c:v>27497</c:v>
                </c:pt>
                <c:pt idx="27498">
                  <c:v>27498</c:v>
                </c:pt>
                <c:pt idx="27499">
                  <c:v>27499</c:v>
                </c:pt>
                <c:pt idx="27500">
                  <c:v>27500</c:v>
                </c:pt>
                <c:pt idx="27501">
                  <c:v>27501</c:v>
                </c:pt>
                <c:pt idx="27502">
                  <c:v>27502</c:v>
                </c:pt>
                <c:pt idx="27503">
                  <c:v>27503</c:v>
                </c:pt>
                <c:pt idx="27504">
                  <c:v>27504</c:v>
                </c:pt>
                <c:pt idx="27505">
                  <c:v>27505</c:v>
                </c:pt>
                <c:pt idx="27506">
                  <c:v>27506</c:v>
                </c:pt>
                <c:pt idx="27507">
                  <c:v>27507</c:v>
                </c:pt>
                <c:pt idx="27508">
                  <c:v>27508</c:v>
                </c:pt>
                <c:pt idx="27509">
                  <c:v>27509</c:v>
                </c:pt>
                <c:pt idx="27510">
                  <c:v>27510</c:v>
                </c:pt>
                <c:pt idx="27511">
                  <c:v>27511</c:v>
                </c:pt>
                <c:pt idx="27512">
                  <c:v>27512</c:v>
                </c:pt>
                <c:pt idx="27513">
                  <c:v>27513</c:v>
                </c:pt>
                <c:pt idx="27514">
                  <c:v>27514</c:v>
                </c:pt>
                <c:pt idx="27515">
                  <c:v>27515</c:v>
                </c:pt>
                <c:pt idx="27516">
                  <c:v>27516</c:v>
                </c:pt>
                <c:pt idx="27517">
                  <c:v>27517</c:v>
                </c:pt>
                <c:pt idx="27518">
                  <c:v>27518</c:v>
                </c:pt>
                <c:pt idx="27519">
                  <c:v>27519</c:v>
                </c:pt>
                <c:pt idx="27520">
                  <c:v>27520</c:v>
                </c:pt>
                <c:pt idx="27521">
                  <c:v>27521</c:v>
                </c:pt>
                <c:pt idx="27522">
                  <c:v>27522</c:v>
                </c:pt>
                <c:pt idx="27523">
                  <c:v>27523</c:v>
                </c:pt>
                <c:pt idx="27524">
                  <c:v>27524</c:v>
                </c:pt>
                <c:pt idx="27525">
                  <c:v>27525</c:v>
                </c:pt>
                <c:pt idx="27526">
                  <c:v>27526</c:v>
                </c:pt>
                <c:pt idx="27527">
                  <c:v>27527</c:v>
                </c:pt>
                <c:pt idx="27528">
                  <c:v>27528</c:v>
                </c:pt>
                <c:pt idx="27529">
                  <c:v>27529</c:v>
                </c:pt>
                <c:pt idx="27530">
                  <c:v>27530</c:v>
                </c:pt>
                <c:pt idx="27531">
                  <c:v>27531</c:v>
                </c:pt>
                <c:pt idx="27532">
                  <c:v>27532</c:v>
                </c:pt>
                <c:pt idx="27533">
                  <c:v>27533</c:v>
                </c:pt>
                <c:pt idx="27534">
                  <c:v>27534</c:v>
                </c:pt>
                <c:pt idx="27535">
                  <c:v>27535</c:v>
                </c:pt>
                <c:pt idx="27536">
                  <c:v>27536</c:v>
                </c:pt>
                <c:pt idx="27537">
                  <c:v>27537</c:v>
                </c:pt>
                <c:pt idx="27538">
                  <c:v>27538</c:v>
                </c:pt>
                <c:pt idx="27539">
                  <c:v>27539</c:v>
                </c:pt>
                <c:pt idx="27540">
                  <c:v>27540</c:v>
                </c:pt>
                <c:pt idx="27541">
                  <c:v>27541</c:v>
                </c:pt>
                <c:pt idx="27542">
                  <c:v>27542</c:v>
                </c:pt>
                <c:pt idx="27543">
                  <c:v>27543</c:v>
                </c:pt>
                <c:pt idx="27544">
                  <c:v>27544</c:v>
                </c:pt>
                <c:pt idx="27545">
                  <c:v>27545</c:v>
                </c:pt>
                <c:pt idx="27546">
                  <c:v>27546</c:v>
                </c:pt>
                <c:pt idx="27547">
                  <c:v>27547</c:v>
                </c:pt>
                <c:pt idx="27548">
                  <c:v>27548</c:v>
                </c:pt>
                <c:pt idx="27549">
                  <c:v>27549</c:v>
                </c:pt>
                <c:pt idx="27550">
                  <c:v>27550</c:v>
                </c:pt>
                <c:pt idx="27551">
                  <c:v>27551</c:v>
                </c:pt>
                <c:pt idx="27552">
                  <c:v>27552</c:v>
                </c:pt>
                <c:pt idx="27553">
                  <c:v>27553</c:v>
                </c:pt>
                <c:pt idx="27554">
                  <c:v>27554</c:v>
                </c:pt>
                <c:pt idx="27555">
                  <c:v>27555</c:v>
                </c:pt>
                <c:pt idx="27556">
                  <c:v>27556</c:v>
                </c:pt>
                <c:pt idx="27557">
                  <c:v>27557</c:v>
                </c:pt>
                <c:pt idx="27558">
                  <c:v>27558</c:v>
                </c:pt>
                <c:pt idx="27559">
                  <c:v>27559</c:v>
                </c:pt>
                <c:pt idx="27560">
                  <c:v>27560</c:v>
                </c:pt>
                <c:pt idx="27561">
                  <c:v>27561</c:v>
                </c:pt>
                <c:pt idx="27562">
                  <c:v>27562</c:v>
                </c:pt>
                <c:pt idx="27563">
                  <c:v>27563</c:v>
                </c:pt>
                <c:pt idx="27564">
                  <c:v>27564</c:v>
                </c:pt>
                <c:pt idx="27565">
                  <c:v>27565</c:v>
                </c:pt>
                <c:pt idx="27566">
                  <c:v>27566</c:v>
                </c:pt>
                <c:pt idx="27567">
                  <c:v>27567</c:v>
                </c:pt>
                <c:pt idx="27568">
                  <c:v>27568</c:v>
                </c:pt>
                <c:pt idx="27569">
                  <c:v>27569</c:v>
                </c:pt>
                <c:pt idx="27570">
                  <c:v>27570</c:v>
                </c:pt>
                <c:pt idx="27571">
                  <c:v>27571</c:v>
                </c:pt>
                <c:pt idx="27572">
                  <c:v>27572</c:v>
                </c:pt>
                <c:pt idx="27573">
                  <c:v>27573</c:v>
                </c:pt>
                <c:pt idx="27574">
                  <c:v>27574</c:v>
                </c:pt>
                <c:pt idx="27575">
                  <c:v>27575</c:v>
                </c:pt>
                <c:pt idx="27576">
                  <c:v>27576</c:v>
                </c:pt>
                <c:pt idx="27577">
                  <c:v>27577</c:v>
                </c:pt>
                <c:pt idx="27578">
                  <c:v>27578</c:v>
                </c:pt>
                <c:pt idx="27579">
                  <c:v>27579</c:v>
                </c:pt>
                <c:pt idx="27580">
                  <c:v>27580</c:v>
                </c:pt>
                <c:pt idx="27581">
                  <c:v>27581</c:v>
                </c:pt>
                <c:pt idx="27582">
                  <c:v>27582</c:v>
                </c:pt>
                <c:pt idx="27583">
                  <c:v>27583</c:v>
                </c:pt>
                <c:pt idx="27584">
                  <c:v>27584</c:v>
                </c:pt>
                <c:pt idx="27585">
                  <c:v>27585</c:v>
                </c:pt>
                <c:pt idx="27586">
                  <c:v>27586</c:v>
                </c:pt>
                <c:pt idx="27587">
                  <c:v>27587</c:v>
                </c:pt>
                <c:pt idx="27588">
                  <c:v>27588</c:v>
                </c:pt>
                <c:pt idx="27589">
                  <c:v>27589</c:v>
                </c:pt>
                <c:pt idx="27590">
                  <c:v>27590</c:v>
                </c:pt>
                <c:pt idx="27591">
                  <c:v>27591</c:v>
                </c:pt>
                <c:pt idx="27592">
                  <c:v>27592</c:v>
                </c:pt>
                <c:pt idx="27593">
                  <c:v>27593</c:v>
                </c:pt>
                <c:pt idx="27594">
                  <c:v>27594</c:v>
                </c:pt>
                <c:pt idx="27595">
                  <c:v>27595</c:v>
                </c:pt>
                <c:pt idx="27596">
                  <c:v>27596</c:v>
                </c:pt>
                <c:pt idx="27597">
                  <c:v>27597</c:v>
                </c:pt>
                <c:pt idx="27598">
                  <c:v>27598</c:v>
                </c:pt>
                <c:pt idx="27599">
                  <c:v>27599</c:v>
                </c:pt>
                <c:pt idx="27600">
                  <c:v>27600</c:v>
                </c:pt>
                <c:pt idx="27601">
                  <c:v>27601</c:v>
                </c:pt>
                <c:pt idx="27602">
                  <c:v>27602</c:v>
                </c:pt>
                <c:pt idx="27603">
                  <c:v>27603</c:v>
                </c:pt>
                <c:pt idx="27604">
                  <c:v>27604</c:v>
                </c:pt>
                <c:pt idx="27605">
                  <c:v>27605</c:v>
                </c:pt>
                <c:pt idx="27606">
                  <c:v>27606</c:v>
                </c:pt>
                <c:pt idx="27607">
                  <c:v>27607</c:v>
                </c:pt>
                <c:pt idx="27608">
                  <c:v>27608</c:v>
                </c:pt>
                <c:pt idx="27609">
                  <c:v>27609</c:v>
                </c:pt>
                <c:pt idx="27610">
                  <c:v>27610</c:v>
                </c:pt>
                <c:pt idx="27611">
                  <c:v>27611</c:v>
                </c:pt>
                <c:pt idx="27612">
                  <c:v>27612</c:v>
                </c:pt>
                <c:pt idx="27613">
                  <c:v>27613</c:v>
                </c:pt>
                <c:pt idx="27614">
                  <c:v>27614</c:v>
                </c:pt>
                <c:pt idx="27615">
                  <c:v>27615</c:v>
                </c:pt>
                <c:pt idx="27616">
                  <c:v>27616</c:v>
                </c:pt>
                <c:pt idx="27617">
                  <c:v>27617</c:v>
                </c:pt>
                <c:pt idx="27618">
                  <c:v>27618</c:v>
                </c:pt>
                <c:pt idx="27619">
                  <c:v>27619</c:v>
                </c:pt>
                <c:pt idx="27620">
                  <c:v>27620</c:v>
                </c:pt>
                <c:pt idx="27621">
                  <c:v>27621</c:v>
                </c:pt>
                <c:pt idx="27622">
                  <c:v>27622</c:v>
                </c:pt>
                <c:pt idx="27623">
                  <c:v>27623</c:v>
                </c:pt>
                <c:pt idx="27624">
                  <c:v>27624</c:v>
                </c:pt>
                <c:pt idx="27625">
                  <c:v>27625</c:v>
                </c:pt>
                <c:pt idx="27626">
                  <c:v>27626</c:v>
                </c:pt>
                <c:pt idx="27627">
                  <c:v>27627</c:v>
                </c:pt>
                <c:pt idx="27628">
                  <c:v>27628</c:v>
                </c:pt>
                <c:pt idx="27629">
                  <c:v>27629</c:v>
                </c:pt>
                <c:pt idx="27630">
                  <c:v>27630</c:v>
                </c:pt>
                <c:pt idx="27631">
                  <c:v>27631</c:v>
                </c:pt>
                <c:pt idx="27632">
                  <c:v>27632</c:v>
                </c:pt>
                <c:pt idx="27633">
                  <c:v>27633</c:v>
                </c:pt>
                <c:pt idx="27634">
                  <c:v>27634</c:v>
                </c:pt>
                <c:pt idx="27635">
                  <c:v>27635</c:v>
                </c:pt>
                <c:pt idx="27636">
                  <c:v>27636</c:v>
                </c:pt>
                <c:pt idx="27637">
                  <c:v>27637</c:v>
                </c:pt>
                <c:pt idx="27638">
                  <c:v>27638</c:v>
                </c:pt>
                <c:pt idx="27639">
                  <c:v>27639</c:v>
                </c:pt>
                <c:pt idx="27640">
                  <c:v>27640</c:v>
                </c:pt>
                <c:pt idx="27641">
                  <c:v>27641</c:v>
                </c:pt>
                <c:pt idx="27642">
                  <c:v>27642</c:v>
                </c:pt>
                <c:pt idx="27643">
                  <c:v>27643</c:v>
                </c:pt>
                <c:pt idx="27644">
                  <c:v>27644</c:v>
                </c:pt>
                <c:pt idx="27645">
                  <c:v>27645</c:v>
                </c:pt>
                <c:pt idx="27646">
                  <c:v>27646</c:v>
                </c:pt>
                <c:pt idx="27647">
                  <c:v>27647</c:v>
                </c:pt>
                <c:pt idx="27648">
                  <c:v>27648</c:v>
                </c:pt>
                <c:pt idx="27649">
                  <c:v>27649</c:v>
                </c:pt>
                <c:pt idx="27650">
                  <c:v>27650</c:v>
                </c:pt>
                <c:pt idx="27651">
                  <c:v>27651</c:v>
                </c:pt>
                <c:pt idx="27652">
                  <c:v>27652</c:v>
                </c:pt>
                <c:pt idx="27653">
                  <c:v>27653</c:v>
                </c:pt>
                <c:pt idx="27654">
                  <c:v>27654</c:v>
                </c:pt>
                <c:pt idx="27655">
                  <c:v>27655</c:v>
                </c:pt>
                <c:pt idx="27656">
                  <c:v>27656</c:v>
                </c:pt>
                <c:pt idx="27657">
                  <c:v>27657</c:v>
                </c:pt>
                <c:pt idx="27658">
                  <c:v>27658</c:v>
                </c:pt>
                <c:pt idx="27659">
                  <c:v>27659</c:v>
                </c:pt>
                <c:pt idx="27660">
                  <c:v>27660</c:v>
                </c:pt>
                <c:pt idx="27661">
                  <c:v>27661</c:v>
                </c:pt>
                <c:pt idx="27662">
                  <c:v>27662</c:v>
                </c:pt>
                <c:pt idx="27663">
                  <c:v>27663</c:v>
                </c:pt>
                <c:pt idx="27664">
                  <c:v>27664</c:v>
                </c:pt>
                <c:pt idx="27665">
                  <c:v>27665</c:v>
                </c:pt>
                <c:pt idx="27666">
                  <c:v>27666</c:v>
                </c:pt>
                <c:pt idx="27667">
                  <c:v>27667</c:v>
                </c:pt>
                <c:pt idx="27668">
                  <c:v>27668</c:v>
                </c:pt>
                <c:pt idx="27669">
                  <c:v>27669</c:v>
                </c:pt>
                <c:pt idx="27670">
                  <c:v>27670</c:v>
                </c:pt>
                <c:pt idx="27671">
                  <c:v>27671</c:v>
                </c:pt>
                <c:pt idx="27672">
                  <c:v>27672</c:v>
                </c:pt>
                <c:pt idx="27673">
                  <c:v>27673</c:v>
                </c:pt>
                <c:pt idx="27674">
                  <c:v>27674</c:v>
                </c:pt>
                <c:pt idx="27675">
                  <c:v>27675</c:v>
                </c:pt>
                <c:pt idx="27676">
                  <c:v>27676</c:v>
                </c:pt>
                <c:pt idx="27677">
                  <c:v>27677</c:v>
                </c:pt>
                <c:pt idx="27678">
                  <c:v>27678</c:v>
                </c:pt>
                <c:pt idx="27679">
                  <c:v>27679</c:v>
                </c:pt>
                <c:pt idx="27680">
                  <c:v>27680</c:v>
                </c:pt>
                <c:pt idx="27681">
                  <c:v>27681</c:v>
                </c:pt>
                <c:pt idx="27682">
                  <c:v>27682</c:v>
                </c:pt>
                <c:pt idx="27683">
                  <c:v>27683</c:v>
                </c:pt>
                <c:pt idx="27684">
                  <c:v>27684</c:v>
                </c:pt>
                <c:pt idx="27685">
                  <c:v>27685</c:v>
                </c:pt>
                <c:pt idx="27686">
                  <c:v>27686</c:v>
                </c:pt>
                <c:pt idx="27687">
                  <c:v>27687</c:v>
                </c:pt>
                <c:pt idx="27688">
                  <c:v>27688</c:v>
                </c:pt>
                <c:pt idx="27689">
                  <c:v>27689</c:v>
                </c:pt>
                <c:pt idx="27690">
                  <c:v>27690</c:v>
                </c:pt>
                <c:pt idx="27691">
                  <c:v>27691</c:v>
                </c:pt>
                <c:pt idx="27692">
                  <c:v>27692</c:v>
                </c:pt>
                <c:pt idx="27693">
                  <c:v>27693</c:v>
                </c:pt>
                <c:pt idx="27694">
                  <c:v>27694</c:v>
                </c:pt>
                <c:pt idx="27695">
                  <c:v>27695</c:v>
                </c:pt>
                <c:pt idx="27696">
                  <c:v>27696</c:v>
                </c:pt>
                <c:pt idx="27697">
                  <c:v>27697</c:v>
                </c:pt>
                <c:pt idx="27698">
                  <c:v>27698</c:v>
                </c:pt>
                <c:pt idx="27699">
                  <c:v>27699</c:v>
                </c:pt>
                <c:pt idx="27700">
                  <c:v>27700</c:v>
                </c:pt>
                <c:pt idx="27701">
                  <c:v>27701</c:v>
                </c:pt>
                <c:pt idx="27702">
                  <c:v>27702</c:v>
                </c:pt>
                <c:pt idx="27703">
                  <c:v>27703</c:v>
                </c:pt>
                <c:pt idx="27704">
                  <c:v>27704</c:v>
                </c:pt>
                <c:pt idx="27705">
                  <c:v>27705</c:v>
                </c:pt>
                <c:pt idx="27706">
                  <c:v>27706</c:v>
                </c:pt>
                <c:pt idx="27707">
                  <c:v>27707</c:v>
                </c:pt>
                <c:pt idx="27708">
                  <c:v>27708</c:v>
                </c:pt>
                <c:pt idx="27709">
                  <c:v>27709</c:v>
                </c:pt>
                <c:pt idx="27710">
                  <c:v>27710</c:v>
                </c:pt>
                <c:pt idx="27711">
                  <c:v>27711</c:v>
                </c:pt>
                <c:pt idx="27712">
                  <c:v>27712</c:v>
                </c:pt>
                <c:pt idx="27713">
                  <c:v>27713</c:v>
                </c:pt>
                <c:pt idx="27714">
                  <c:v>27714</c:v>
                </c:pt>
                <c:pt idx="27715">
                  <c:v>27715</c:v>
                </c:pt>
                <c:pt idx="27716">
                  <c:v>27716</c:v>
                </c:pt>
                <c:pt idx="27717">
                  <c:v>27717</c:v>
                </c:pt>
                <c:pt idx="27718">
                  <c:v>27718</c:v>
                </c:pt>
                <c:pt idx="27719">
                  <c:v>27719</c:v>
                </c:pt>
                <c:pt idx="27720">
                  <c:v>27720</c:v>
                </c:pt>
                <c:pt idx="27721">
                  <c:v>27721</c:v>
                </c:pt>
                <c:pt idx="27722">
                  <c:v>27722</c:v>
                </c:pt>
                <c:pt idx="27723">
                  <c:v>27723</c:v>
                </c:pt>
                <c:pt idx="27724">
                  <c:v>27724</c:v>
                </c:pt>
                <c:pt idx="27725">
                  <c:v>27725</c:v>
                </c:pt>
                <c:pt idx="27726">
                  <c:v>27726</c:v>
                </c:pt>
                <c:pt idx="27727">
                  <c:v>27727</c:v>
                </c:pt>
                <c:pt idx="27728">
                  <c:v>27728</c:v>
                </c:pt>
                <c:pt idx="27729">
                  <c:v>27729</c:v>
                </c:pt>
                <c:pt idx="27730">
                  <c:v>27730</c:v>
                </c:pt>
                <c:pt idx="27731">
                  <c:v>27731</c:v>
                </c:pt>
                <c:pt idx="27732">
                  <c:v>27732</c:v>
                </c:pt>
                <c:pt idx="27733">
                  <c:v>27733</c:v>
                </c:pt>
                <c:pt idx="27734">
                  <c:v>27734</c:v>
                </c:pt>
                <c:pt idx="27735">
                  <c:v>27735</c:v>
                </c:pt>
                <c:pt idx="27736">
                  <c:v>27736</c:v>
                </c:pt>
                <c:pt idx="27737">
                  <c:v>27737</c:v>
                </c:pt>
                <c:pt idx="27738">
                  <c:v>27738</c:v>
                </c:pt>
                <c:pt idx="27739">
                  <c:v>27739</c:v>
                </c:pt>
                <c:pt idx="27740">
                  <c:v>27740</c:v>
                </c:pt>
                <c:pt idx="27741">
                  <c:v>27741</c:v>
                </c:pt>
                <c:pt idx="27742">
                  <c:v>27742</c:v>
                </c:pt>
                <c:pt idx="27743">
                  <c:v>27743</c:v>
                </c:pt>
                <c:pt idx="27744">
                  <c:v>27744</c:v>
                </c:pt>
                <c:pt idx="27745">
                  <c:v>27745</c:v>
                </c:pt>
                <c:pt idx="27746">
                  <c:v>27746</c:v>
                </c:pt>
                <c:pt idx="27747">
                  <c:v>27747</c:v>
                </c:pt>
                <c:pt idx="27748">
                  <c:v>27748</c:v>
                </c:pt>
                <c:pt idx="27749">
                  <c:v>27749</c:v>
                </c:pt>
                <c:pt idx="27750">
                  <c:v>27750</c:v>
                </c:pt>
                <c:pt idx="27751">
                  <c:v>27751</c:v>
                </c:pt>
                <c:pt idx="27752">
                  <c:v>27752</c:v>
                </c:pt>
                <c:pt idx="27753">
                  <c:v>27753</c:v>
                </c:pt>
                <c:pt idx="27754">
                  <c:v>27754</c:v>
                </c:pt>
                <c:pt idx="27755">
                  <c:v>27755</c:v>
                </c:pt>
                <c:pt idx="27756">
                  <c:v>27756</c:v>
                </c:pt>
                <c:pt idx="27757">
                  <c:v>27757</c:v>
                </c:pt>
                <c:pt idx="27758">
                  <c:v>27758</c:v>
                </c:pt>
                <c:pt idx="27759">
                  <c:v>27759</c:v>
                </c:pt>
                <c:pt idx="27760">
                  <c:v>27760</c:v>
                </c:pt>
                <c:pt idx="27761">
                  <c:v>27761</c:v>
                </c:pt>
                <c:pt idx="27762">
                  <c:v>27762</c:v>
                </c:pt>
                <c:pt idx="27763">
                  <c:v>27763</c:v>
                </c:pt>
                <c:pt idx="27764">
                  <c:v>27764</c:v>
                </c:pt>
                <c:pt idx="27765">
                  <c:v>27765</c:v>
                </c:pt>
                <c:pt idx="27766">
                  <c:v>27766</c:v>
                </c:pt>
                <c:pt idx="27767">
                  <c:v>27767</c:v>
                </c:pt>
                <c:pt idx="27768">
                  <c:v>27768</c:v>
                </c:pt>
                <c:pt idx="27769">
                  <c:v>27769</c:v>
                </c:pt>
                <c:pt idx="27770">
                  <c:v>27770</c:v>
                </c:pt>
                <c:pt idx="27771">
                  <c:v>27771</c:v>
                </c:pt>
                <c:pt idx="27772">
                  <c:v>27772</c:v>
                </c:pt>
                <c:pt idx="27773">
                  <c:v>27773</c:v>
                </c:pt>
                <c:pt idx="27774">
                  <c:v>27774</c:v>
                </c:pt>
                <c:pt idx="27775">
                  <c:v>27775</c:v>
                </c:pt>
                <c:pt idx="27776">
                  <c:v>27776</c:v>
                </c:pt>
                <c:pt idx="27777">
                  <c:v>27777</c:v>
                </c:pt>
                <c:pt idx="27778">
                  <c:v>27778</c:v>
                </c:pt>
                <c:pt idx="27779">
                  <c:v>27779</c:v>
                </c:pt>
                <c:pt idx="27780">
                  <c:v>27780</c:v>
                </c:pt>
                <c:pt idx="27781">
                  <c:v>27781</c:v>
                </c:pt>
                <c:pt idx="27782">
                  <c:v>27782</c:v>
                </c:pt>
                <c:pt idx="27783">
                  <c:v>27783</c:v>
                </c:pt>
                <c:pt idx="27784">
                  <c:v>27784</c:v>
                </c:pt>
                <c:pt idx="27785">
                  <c:v>27785</c:v>
                </c:pt>
                <c:pt idx="27786">
                  <c:v>27786</c:v>
                </c:pt>
                <c:pt idx="27787">
                  <c:v>27787</c:v>
                </c:pt>
                <c:pt idx="27788">
                  <c:v>27788</c:v>
                </c:pt>
                <c:pt idx="27789">
                  <c:v>27789</c:v>
                </c:pt>
                <c:pt idx="27790">
                  <c:v>27790</c:v>
                </c:pt>
                <c:pt idx="27791">
                  <c:v>27791</c:v>
                </c:pt>
                <c:pt idx="27792">
                  <c:v>27792</c:v>
                </c:pt>
                <c:pt idx="27793">
                  <c:v>27793</c:v>
                </c:pt>
                <c:pt idx="27794">
                  <c:v>27794</c:v>
                </c:pt>
                <c:pt idx="27795">
                  <c:v>27795</c:v>
                </c:pt>
                <c:pt idx="27796">
                  <c:v>27796</c:v>
                </c:pt>
                <c:pt idx="27797">
                  <c:v>27797</c:v>
                </c:pt>
                <c:pt idx="27798">
                  <c:v>27798</c:v>
                </c:pt>
                <c:pt idx="27799">
                  <c:v>27799</c:v>
                </c:pt>
                <c:pt idx="27800">
                  <c:v>27800</c:v>
                </c:pt>
                <c:pt idx="27801">
                  <c:v>27801</c:v>
                </c:pt>
                <c:pt idx="27802">
                  <c:v>27802</c:v>
                </c:pt>
                <c:pt idx="27803">
                  <c:v>27803</c:v>
                </c:pt>
                <c:pt idx="27804">
                  <c:v>27804</c:v>
                </c:pt>
                <c:pt idx="27805">
                  <c:v>27805</c:v>
                </c:pt>
                <c:pt idx="27806">
                  <c:v>27806</c:v>
                </c:pt>
                <c:pt idx="27807">
                  <c:v>27807</c:v>
                </c:pt>
                <c:pt idx="27808">
                  <c:v>27808</c:v>
                </c:pt>
                <c:pt idx="27809">
                  <c:v>27809</c:v>
                </c:pt>
                <c:pt idx="27810">
                  <c:v>27810</c:v>
                </c:pt>
                <c:pt idx="27811">
                  <c:v>27811</c:v>
                </c:pt>
                <c:pt idx="27812">
                  <c:v>27812</c:v>
                </c:pt>
                <c:pt idx="27813">
                  <c:v>27813</c:v>
                </c:pt>
                <c:pt idx="27814">
                  <c:v>27814</c:v>
                </c:pt>
                <c:pt idx="27815">
                  <c:v>27815</c:v>
                </c:pt>
                <c:pt idx="27816">
                  <c:v>27816</c:v>
                </c:pt>
                <c:pt idx="27817">
                  <c:v>27817</c:v>
                </c:pt>
                <c:pt idx="27818">
                  <c:v>27818</c:v>
                </c:pt>
                <c:pt idx="27819">
                  <c:v>27819</c:v>
                </c:pt>
                <c:pt idx="27820">
                  <c:v>27820</c:v>
                </c:pt>
                <c:pt idx="27821">
                  <c:v>27821</c:v>
                </c:pt>
                <c:pt idx="27822">
                  <c:v>27822</c:v>
                </c:pt>
                <c:pt idx="27823">
                  <c:v>27823</c:v>
                </c:pt>
                <c:pt idx="27824">
                  <c:v>27824</c:v>
                </c:pt>
                <c:pt idx="27825">
                  <c:v>27825</c:v>
                </c:pt>
                <c:pt idx="27826">
                  <c:v>27826</c:v>
                </c:pt>
                <c:pt idx="27827">
                  <c:v>27827</c:v>
                </c:pt>
                <c:pt idx="27828">
                  <c:v>27828</c:v>
                </c:pt>
                <c:pt idx="27829">
                  <c:v>27829</c:v>
                </c:pt>
                <c:pt idx="27830">
                  <c:v>27830</c:v>
                </c:pt>
                <c:pt idx="27831">
                  <c:v>27831</c:v>
                </c:pt>
                <c:pt idx="27832">
                  <c:v>27832</c:v>
                </c:pt>
                <c:pt idx="27833">
                  <c:v>27833</c:v>
                </c:pt>
                <c:pt idx="27834">
                  <c:v>27834</c:v>
                </c:pt>
                <c:pt idx="27835">
                  <c:v>27835</c:v>
                </c:pt>
                <c:pt idx="27836">
                  <c:v>27836</c:v>
                </c:pt>
                <c:pt idx="27837">
                  <c:v>27837</c:v>
                </c:pt>
                <c:pt idx="27838">
                  <c:v>27838</c:v>
                </c:pt>
                <c:pt idx="27839">
                  <c:v>27839</c:v>
                </c:pt>
                <c:pt idx="27840">
                  <c:v>27840</c:v>
                </c:pt>
                <c:pt idx="27841">
                  <c:v>27841</c:v>
                </c:pt>
                <c:pt idx="27842">
                  <c:v>27842</c:v>
                </c:pt>
                <c:pt idx="27843">
                  <c:v>27843</c:v>
                </c:pt>
                <c:pt idx="27844">
                  <c:v>27844</c:v>
                </c:pt>
                <c:pt idx="27845">
                  <c:v>27845</c:v>
                </c:pt>
                <c:pt idx="27846">
                  <c:v>27846</c:v>
                </c:pt>
                <c:pt idx="27847">
                  <c:v>27847</c:v>
                </c:pt>
                <c:pt idx="27848">
                  <c:v>27848</c:v>
                </c:pt>
                <c:pt idx="27849">
                  <c:v>27849</c:v>
                </c:pt>
                <c:pt idx="27850">
                  <c:v>27850</c:v>
                </c:pt>
                <c:pt idx="27851">
                  <c:v>27851</c:v>
                </c:pt>
                <c:pt idx="27852">
                  <c:v>27852</c:v>
                </c:pt>
                <c:pt idx="27853">
                  <c:v>27853</c:v>
                </c:pt>
                <c:pt idx="27854">
                  <c:v>27854</c:v>
                </c:pt>
                <c:pt idx="27855">
                  <c:v>27855</c:v>
                </c:pt>
                <c:pt idx="27856">
                  <c:v>27856</c:v>
                </c:pt>
                <c:pt idx="27857">
                  <c:v>27857</c:v>
                </c:pt>
                <c:pt idx="27858">
                  <c:v>27858</c:v>
                </c:pt>
                <c:pt idx="27859">
                  <c:v>27859</c:v>
                </c:pt>
                <c:pt idx="27860">
                  <c:v>27860</c:v>
                </c:pt>
                <c:pt idx="27861">
                  <c:v>27861</c:v>
                </c:pt>
                <c:pt idx="27862">
                  <c:v>27862</c:v>
                </c:pt>
                <c:pt idx="27863">
                  <c:v>27863</c:v>
                </c:pt>
                <c:pt idx="27864">
                  <c:v>27864</c:v>
                </c:pt>
                <c:pt idx="27865">
                  <c:v>27865</c:v>
                </c:pt>
                <c:pt idx="27866">
                  <c:v>27866</c:v>
                </c:pt>
                <c:pt idx="27867">
                  <c:v>27867</c:v>
                </c:pt>
                <c:pt idx="27868">
                  <c:v>27868</c:v>
                </c:pt>
                <c:pt idx="27869">
                  <c:v>27869</c:v>
                </c:pt>
                <c:pt idx="27870">
                  <c:v>27870</c:v>
                </c:pt>
                <c:pt idx="27871">
                  <c:v>27871</c:v>
                </c:pt>
                <c:pt idx="27872">
                  <c:v>27872</c:v>
                </c:pt>
                <c:pt idx="27873">
                  <c:v>27873</c:v>
                </c:pt>
                <c:pt idx="27874">
                  <c:v>27874</c:v>
                </c:pt>
                <c:pt idx="27875">
                  <c:v>27875</c:v>
                </c:pt>
                <c:pt idx="27876">
                  <c:v>27876</c:v>
                </c:pt>
                <c:pt idx="27877">
                  <c:v>27877</c:v>
                </c:pt>
                <c:pt idx="27878">
                  <c:v>27878</c:v>
                </c:pt>
                <c:pt idx="27879">
                  <c:v>27879</c:v>
                </c:pt>
                <c:pt idx="27880">
                  <c:v>27880</c:v>
                </c:pt>
                <c:pt idx="27881">
                  <c:v>27881</c:v>
                </c:pt>
                <c:pt idx="27882">
                  <c:v>27882</c:v>
                </c:pt>
                <c:pt idx="27883">
                  <c:v>27883</c:v>
                </c:pt>
                <c:pt idx="27884">
                  <c:v>27884</c:v>
                </c:pt>
                <c:pt idx="27885">
                  <c:v>27885</c:v>
                </c:pt>
                <c:pt idx="27886">
                  <c:v>27886</c:v>
                </c:pt>
                <c:pt idx="27887">
                  <c:v>27887</c:v>
                </c:pt>
                <c:pt idx="27888">
                  <c:v>27888</c:v>
                </c:pt>
                <c:pt idx="27889">
                  <c:v>27889</c:v>
                </c:pt>
                <c:pt idx="27890">
                  <c:v>27890</c:v>
                </c:pt>
                <c:pt idx="27891">
                  <c:v>27891</c:v>
                </c:pt>
                <c:pt idx="27892">
                  <c:v>27892</c:v>
                </c:pt>
                <c:pt idx="27893">
                  <c:v>27893</c:v>
                </c:pt>
                <c:pt idx="27894">
                  <c:v>27894</c:v>
                </c:pt>
                <c:pt idx="27895">
                  <c:v>27895</c:v>
                </c:pt>
                <c:pt idx="27896">
                  <c:v>27896</c:v>
                </c:pt>
                <c:pt idx="27897">
                  <c:v>27897</c:v>
                </c:pt>
                <c:pt idx="27898">
                  <c:v>27898</c:v>
                </c:pt>
                <c:pt idx="27899">
                  <c:v>27899</c:v>
                </c:pt>
                <c:pt idx="27900">
                  <c:v>27900</c:v>
                </c:pt>
                <c:pt idx="27901">
                  <c:v>27901</c:v>
                </c:pt>
                <c:pt idx="27902">
                  <c:v>27902</c:v>
                </c:pt>
                <c:pt idx="27903">
                  <c:v>27903</c:v>
                </c:pt>
                <c:pt idx="27904">
                  <c:v>27904</c:v>
                </c:pt>
                <c:pt idx="27905">
                  <c:v>27905</c:v>
                </c:pt>
                <c:pt idx="27906">
                  <c:v>27906</c:v>
                </c:pt>
                <c:pt idx="27907">
                  <c:v>27907</c:v>
                </c:pt>
                <c:pt idx="27908">
                  <c:v>27908</c:v>
                </c:pt>
                <c:pt idx="27909">
                  <c:v>27909</c:v>
                </c:pt>
                <c:pt idx="27910">
                  <c:v>27910</c:v>
                </c:pt>
                <c:pt idx="27911">
                  <c:v>27911</c:v>
                </c:pt>
                <c:pt idx="27912">
                  <c:v>27912</c:v>
                </c:pt>
                <c:pt idx="27913">
                  <c:v>27913</c:v>
                </c:pt>
                <c:pt idx="27914">
                  <c:v>27914</c:v>
                </c:pt>
                <c:pt idx="27915">
                  <c:v>27915</c:v>
                </c:pt>
                <c:pt idx="27916">
                  <c:v>27916</c:v>
                </c:pt>
                <c:pt idx="27917">
                  <c:v>27917</c:v>
                </c:pt>
                <c:pt idx="27918">
                  <c:v>27918</c:v>
                </c:pt>
                <c:pt idx="27919">
                  <c:v>27919</c:v>
                </c:pt>
                <c:pt idx="27920">
                  <c:v>27920</c:v>
                </c:pt>
                <c:pt idx="27921">
                  <c:v>27921</c:v>
                </c:pt>
                <c:pt idx="27922">
                  <c:v>27922</c:v>
                </c:pt>
                <c:pt idx="27923">
                  <c:v>27923</c:v>
                </c:pt>
                <c:pt idx="27924">
                  <c:v>27924</c:v>
                </c:pt>
                <c:pt idx="27925">
                  <c:v>27925</c:v>
                </c:pt>
                <c:pt idx="27926">
                  <c:v>27926</c:v>
                </c:pt>
                <c:pt idx="27927">
                  <c:v>27927</c:v>
                </c:pt>
                <c:pt idx="27928">
                  <c:v>27928</c:v>
                </c:pt>
                <c:pt idx="27929">
                  <c:v>27929</c:v>
                </c:pt>
                <c:pt idx="27930">
                  <c:v>27930</c:v>
                </c:pt>
                <c:pt idx="27931">
                  <c:v>27931</c:v>
                </c:pt>
                <c:pt idx="27932">
                  <c:v>27932</c:v>
                </c:pt>
                <c:pt idx="27933">
                  <c:v>27933</c:v>
                </c:pt>
                <c:pt idx="27934">
                  <c:v>27934</c:v>
                </c:pt>
                <c:pt idx="27935">
                  <c:v>27935</c:v>
                </c:pt>
                <c:pt idx="27936">
                  <c:v>27936</c:v>
                </c:pt>
                <c:pt idx="27937">
                  <c:v>27937</c:v>
                </c:pt>
                <c:pt idx="27938">
                  <c:v>27938</c:v>
                </c:pt>
                <c:pt idx="27939">
                  <c:v>27939</c:v>
                </c:pt>
                <c:pt idx="27940">
                  <c:v>27940</c:v>
                </c:pt>
                <c:pt idx="27941">
                  <c:v>27941</c:v>
                </c:pt>
                <c:pt idx="27942">
                  <c:v>27942</c:v>
                </c:pt>
                <c:pt idx="27943">
                  <c:v>27943</c:v>
                </c:pt>
                <c:pt idx="27944">
                  <c:v>27944</c:v>
                </c:pt>
                <c:pt idx="27945">
                  <c:v>27945</c:v>
                </c:pt>
                <c:pt idx="27946">
                  <c:v>27946</c:v>
                </c:pt>
                <c:pt idx="27947">
                  <c:v>27947</c:v>
                </c:pt>
                <c:pt idx="27948">
                  <c:v>27948</c:v>
                </c:pt>
                <c:pt idx="27949">
                  <c:v>27949</c:v>
                </c:pt>
                <c:pt idx="27950">
                  <c:v>27950</c:v>
                </c:pt>
                <c:pt idx="27951">
                  <c:v>27951</c:v>
                </c:pt>
                <c:pt idx="27952">
                  <c:v>27952</c:v>
                </c:pt>
                <c:pt idx="27953">
                  <c:v>27953</c:v>
                </c:pt>
                <c:pt idx="27954">
                  <c:v>27954</c:v>
                </c:pt>
                <c:pt idx="27955">
                  <c:v>27955</c:v>
                </c:pt>
                <c:pt idx="27956">
                  <c:v>27956</c:v>
                </c:pt>
                <c:pt idx="27957">
                  <c:v>27957</c:v>
                </c:pt>
                <c:pt idx="27958">
                  <c:v>27958</c:v>
                </c:pt>
                <c:pt idx="27959">
                  <c:v>27959</c:v>
                </c:pt>
                <c:pt idx="27960">
                  <c:v>27960</c:v>
                </c:pt>
                <c:pt idx="27961">
                  <c:v>27961</c:v>
                </c:pt>
                <c:pt idx="27962">
                  <c:v>27962</c:v>
                </c:pt>
                <c:pt idx="27963">
                  <c:v>27963</c:v>
                </c:pt>
                <c:pt idx="27964">
                  <c:v>27964</c:v>
                </c:pt>
                <c:pt idx="27965">
                  <c:v>27965</c:v>
                </c:pt>
                <c:pt idx="27966">
                  <c:v>27966</c:v>
                </c:pt>
                <c:pt idx="27967">
                  <c:v>27967</c:v>
                </c:pt>
                <c:pt idx="27968">
                  <c:v>27968</c:v>
                </c:pt>
                <c:pt idx="27969">
                  <c:v>27969</c:v>
                </c:pt>
                <c:pt idx="27970">
                  <c:v>27970</c:v>
                </c:pt>
                <c:pt idx="27971">
                  <c:v>27971</c:v>
                </c:pt>
                <c:pt idx="27972">
                  <c:v>27972</c:v>
                </c:pt>
                <c:pt idx="27973">
                  <c:v>27973</c:v>
                </c:pt>
                <c:pt idx="27974">
                  <c:v>27974</c:v>
                </c:pt>
                <c:pt idx="27975">
                  <c:v>27975</c:v>
                </c:pt>
                <c:pt idx="27976">
                  <c:v>27976</c:v>
                </c:pt>
                <c:pt idx="27977">
                  <c:v>27977</c:v>
                </c:pt>
                <c:pt idx="27978">
                  <c:v>27978</c:v>
                </c:pt>
                <c:pt idx="27979">
                  <c:v>27979</c:v>
                </c:pt>
                <c:pt idx="27980">
                  <c:v>27980</c:v>
                </c:pt>
                <c:pt idx="27981">
                  <c:v>27981</c:v>
                </c:pt>
                <c:pt idx="27982">
                  <c:v>27982</c:v>
                </c:pt>
                <c:pt idx="27983">
                  <c:v>27983</c:v>
                </c:pt>
                <c:pt idx="27984">
                  <c:v>27984</c:v>
                </c:pt>
                <c:pt idx="27985">
                  <c:v>27985</c:v>
                </c:pt>
                <c:pt idx="27986">
                  <c:v>27986</c:v>
                </c:pt>
                <c:pt idx="27987">
                  <c:v>27987</c:v>
                </c:pt>
                <c:pt idx="27988">
                  <c:v>27988</c:v>
                </c:pt>
                <c:pt idx="27989">
                  <c:v>27989</c:v>
                </c:pt>
                <c:pt idx="27990">
                  <c:v>27990</c:v>
                </c:pt>
                <c:pt idx="27991">
                  <c:v>27991</c:v>
                </c:pt>
                <c:pt idx="27992">
                  <c:v>27992</c:v>
                </c:pt>
                <c:pt idx="27993">
                  <c:v>27993</c:v>
                </c:pt>
                <c:pt idx="27994">
                  <c:v>27994</c:v>
                </c:pt>
                <c:pt idx="27995">
                  <c:v>27995</c:v>
                </c:pt>
                <c:pt idx="27996">
                  <c:v>27996</c:v>
                </c:pt>
                <c:pt idx="27997">
                  <c:v>27997</c:v>
                </c:pt>
                <c:pt idx="27998">
                  <c:v>27998</c:v>
                </c:pt>
                <c:pt idx="27999">
                  <c:v>27999</c:v>
                </c:pt>
                <c:pt idx="28000">
                  <c:v>28000</c:v>
                </c:pt>
                <c:pt idx="28001">
                  <c:v>28001</c:v>
                </c:pt>
                <c:pt idx="28002">
                  <c:v>28002</c:v>
                </c:pt>
                <c:pt idx="28003">
                  <c:v>28003</c:v>
                </c:pt>
                <c:pt idx="28004">
                  <c:v>28004</c:v>
                </c:pt>
                <c:pt idx="28005">
                  <c:v>28005</c:v>
                </c:pt>
                <c:pt idx="28006">
                  <c:v>28006</c:v>
                </c:pt>
                <c:pt idx="28007">
                  <c:v>28007</c:v>
                </c:pt>
                <c:pt idx="28008">
                  <c:v>28008</c:v>
                </c:pt>
                <c:pt idx="28009">
                  <c:v>28009</c:v>
                </c:pt>
                <c:pt idx="28010">
                  <c:v>28010</c:v>
                </c:pt>
                <c:pt idx="28011">
                  <c:v>28011</c:v>
                </c:pt>
                <c:pt idx="28012">
                  <c:v>28012</c:v>
                </c:pt>
                <c:pt idx="28013">
                  <c:v>28013</c:v>
                </c:pt>
                <c:pt idx="28014">
                  <c:v>28014</c:v>
                </c:pt>
                <c:pt idx="28015">
                  <c:v>28015</c:v>
                </c:pt>
                <c:pt idx="28016">
                  <c:v>28016</c:v>
                </c:pt>
                <c:pt idx="28017">
                  <c:v>28017</c:v>
                </c:pt>
                <c:pt idx="28018">
                  <c:v>28018</c:v>
                </c:pt>
                <c:pt idx="28019">
                  <c:v>28019</c:v>
                </c:pt>
                <c:pt idx="28020">
                  <c:v>28020</c:v>
                </c:pt>
                <c:pt idx="28021">
                  <c:v>28021</c:v>
                </c:pt>
                <c:pt idx="28022">
                  <c:v>28022</c:v>
                </c:pt>
                <c:pt idx="28023">
                  <c:v>28023</c:v>
                </c:pt>
                <c:pt idx="28024">
                  <c:v>28024</c:v>
                </c:pt>
                <c:pt idx="28025">
                  <c:v>28025</c:v>
                </c:pt>
                <c:pt idx="28026">
                  <c:v>28026</c:v>
                </c:pt>
                <c:pt idx="28027">
                  <c:v>28027</c:v>
                </c:pt>
                <c:pt idx="28028">
                  <c:v>28028</c:v>
                </c:pt>
                <c:pt idx="28029">
                  <c:v>28029</c:v>
                </c:pt>
                <c:pt idx="28030">
                  <c:v>28030</c:v>
                </c:pt>
                <c:pt idx="28031">
                  <c:v>28031</c:v>
                </c:pt>
                <c:pt idx="28032">
                  <c:v>28032</c:v>
                </c:pt>
                <c:pt idx="28033">
                  <c:v>28033</c:v>
                </c:pt>
                <c:pt idx="28034">
                  <c:v>28034</c:v>
                </c:pt>
                <c:pt idx="28035">
                  <c:v>28035</c:v>
                </c:pt>
                <c:pt idx="28036">
                  <c:v>28036</c:v>
                </c:pt>
                <c:pt idx="28037">
                  <c:v>28037</c:v>
                </c:pt>
                <c:pt idx="28038">
                  <c:v>28038</c:v>
                </c:pt>
                <c:pt idx="28039">
                  <c:v>28039</c:v>
                </c:pt>
                <c:pt idx="28040">
                  <c:v>28040</c:v>
                </c:pt>
                <c:pt idx="28041">
                  <c:v>28041</c:v>
                </c:pt>
                <c:pt idx="28042">
                  <c:v>28042</c:v>
                </c:pt>
                <c:pt idx="28043">
                  <c:v>28043</c:v>
                </c:pt>
                <c:pt idx="28044">
                  <c:v>28044</c:v>
                </c:pt>
                <c:pt idx="28045">
                  <c:v>28045</c:v>
                </c:pt>
                <c:pt idx="28046">
                  <c:v>28046</c:v>
                </c:pt>
                <c:pt idx="28047">
                  <c:v>28047</c:v>
                </c:pt>
                <c:pt idx="28048">
                  <c:v>28048</c:v>
                </c:pt>
                <c:pt idx="28049">
                  <c:v>28049</c:v>
                </c:pt>
                <c:pt idx="28050">
                  <c:v>28050</c:v>
                </c:pt>
                <c:pt idx="28051">
                  <c:v>28051</c:v>
                </c:pt>
                <c:pt idx="28052">
                  <c:v>28052</c:v>
                </c:pt>
                <c:pt idx="28053">
                  <c:v>28053</c:v>
                </c:pt>
                <c:pt idx="28054">
                  <c:v>28054</c:v>
                </c:pt>
                <c:pt idx="28055">
                  <c:v>28055</c:v>
                </c:pt>
                <c:pt idx="28056">
                  <c:v>28056</c:v>
                </c:pt>
                <c:pt idx="28057">
                  <c:v>28057</c:v>
                </c:pt>
                <c:pt idx="28058">
                  <c:v>28058</c:v>
                </c:pt>
                <c:pt idx="28059">
                  <c:v>28059</c:v>
                </c:pt>
                <c:pt idx="28060">
                  <c:v>28060</c:v>
                </c:pt>
                <c:pt idx="28061">
                  <c:v>28061</c:v>
                </c:pt>
                <c:pt idx="28062">
                  <c:v>28062</c:v>
                </c:pt>
                <c:pt idx="28063">
                  <c:v>28063</c:v>
                </c:pt>
                <c:pt idx="28064">
                  <c:v>28064</c:v>
                </c:pt>
                <c:pt idx="28065">
                  <c:v>28065</c:v>
                </c:pt>
                <c:pt idx="28066">
                  <c:v>28066</c:v>
                </c:pt>
                <c:pt idx="28067">
                  <c:v>28067</c:v>
                </c:pt>
                <c:pt idx="28068">
                  <c:v>28068</c:v>
                </c:pt>
                <c:pt idx="28069">
                  <c:v>28069</c:v>
                </c:pt>
                <c:pt idx="28070">
                  <c:v>28070</c:v>
                </c:pt>
                <c:pt idx="28071">
                  <c:v>28071</c:v>
                </c:pt>
                <c:pt idx="28072">
                  <c:v>28072</c:v>
                </c:pt>
                <c:pt idx="28073">
                  <c:v>28073</c:v>
                </c:pt>
                <c:pt idx="28074">
                  <c:v>28074</c:v>
                </c:pt>
                <c:pt idx="28075">
                  <c:v>28075</c:v>
                </c:pt>
                <c:pt idx="28076">
                  <c:v>28076</c:v>
                </c:pt>
                <c:pt idx="28077">
                  <c:v>28077</c:v>
                </c:pt>
                <c:pt idx="28078">
                  <c:v>28078</c:v>
                </c:pt>
                <c:pt idx="28079">
                  <c:v>28079</c:v>
                </c:pt>
                <c:pt idx="28080">
                  <c:v>28080</c:v>
                </c:pt>
                <c:pt idx="28081">
                  <c:v>28081</c:v>
                </c:pt>
                <c:pt idx="28082">
                  <c:v>28082</c:v>
                </c:pt>
                <c:pt idx="28083">
                  <c:v>28083</c:v>
                </c:pt>
                <c:pt idx="28084">
                  <c:v>28084</c:v>
                </c:pt>
                <c:pt idx="28085">
                  <c:v>28085</c:v>
                </c:pt>
                <c:pt idx="28086">
                  <c:v>28086</c:v>
                </c:pt>
                <c:pt idx="28087">
                  <c:v>28087</c:v>
                </c:pt>
                <c:pt idx="28088">
                  <c:v>28088</c:v>
                </c:pt>
                <c:pt idx="28089">
                  <c:v>28089</c:v>
                </c:pt>
                <c:pt idx="28090">
                  <c:v>28090</c:v>
                </c:pt>
                <c:pt idx="28091">
                  <c:v>28091</c:v>
                </c:pt>
                <c:pt idx="28092">
                  <c:v>28092</c:v>
                </c:pt>
                <c:pt idx="28093">
                  <c:v>28093</c:v>
                </c:pt>
                <c:pt idx="28094">
                  <c:v>28094</c:v>
                </c:pt>
                <c:pt idx="28095">
                  <c:v>28095</c:v>
                </c:pt>
                <c:pt idx="28096">
                  <c:v>28096</c:v>
                </c:pt>
                <c:pt idx="28097">
                  <c:v>28097</c:v>
                </c:pt>
                <c:pt idx="28098">
                  <c:v>28098</c:v>
                </c:pt>
                <c:pt idx="28099">
                  <c:v>28099</c:v>
                </c:pt>
                <c:pt idx="28100">
                  <c:v>28100</c:v>
                </c:pt>
                <c:pt idx="28101">
                  <c:v>28101</c:v>
                </c:pt>
                <c:pt idx="28102">
                  <c:v>28102</c:v>
                </c:pt>
                <c:pt idx="28103">
                  <c:v>28103</c:v>
                </c:pt>
                <c:pt idx="28104">
                  <c:v>28104</c:v>
                </c:pt>
                <c:pt idx="28105">
                  <c:v>28105</c:v>
                </c:pt>
                <c:pt idx="28106">
                  <c:v>28106</c:v>
                </c:pt>
                <c:pt idx="28107">
                  <c:v>28107</c:v>
                </c:pt>
                <c:pt idx="28108">
                  <c:v>28108</c:v>
                </c:pt>
                <c:pt idx="28109">
                  <c:v>28109</c:v>
                </c:pt>
                <c:pt idx="28110">
                  <c:v>28110</c:v>
                </c:pt>
                <c:pt idx="28111">
                  <c:v>28111</c:v>
                </c:pt>
                <c:pt idx="28112">
                  <c:v>28112</c:v>
                </c:pt>
                <c:pt idx="28113">
                  <c:v>28113</c:v>
                </c:pt>
                <c:pt idx="28114">
                  <c:v>28114</c:v>
                </c:pt>
                <c:pt idx="28115">
                  <c:v>28115</c:v>
                </c:pt>
                <c:pt idx="28116">
                  <c:v>28116</c:v>
                </c:pt>
                <c:pt idx="28117">
                  <c:v>28117</c:v>
                </c:pt>
                <c:pt idx="28118">
                  <c:v>28118</c:v>
                </c:pt>
                <c:pt idx="28119">
                  <c:v>28119</c:v>
                </c:pt>
                <c:pt idx="28120">
                  <c:v>28120</c:v>
                </c:pt>
                <c:pt idx="28121">
                  <c:v>28121</c:v>
                </c:pt>
                <c:pt idx="28122">
                  <c:v>28122</c:v>
                </c:pt>
                <c:pt idx="28123">
                  <c:v>28123</c:v>
                </c:pt>
                <c:pt idx="28124">
                  <c:v>28124</c:v>
                </c:pt>
                <c:pt idx="28125">
                  <c:v>28125</c:v>
                </c:pt>
                <c:pt idx="28126">
                  <c:v>28126</c:v>
                </c:pt>
                <c:pt idx="28127">
                  <c:v>28127</c:v>
                </c:pt>
                <c:pt idx="28128">
                  <c:v>28128</c:v>
                </c:pt>
                <c:pt idx="28129">
                  <c:v>28129</c:v>
                </c:pt>
                <c:pt idx="28130">
                  <c:v>28130</c:v>
                </c:pt>
                <c:pt idx="28131">
                  <c:v>28131</c:v>
                </c:pt>
                <c:pt idx="28132">
                  <c:v>28132</c:v>
                </c:pt>
                <c:pt idx="28133">
                  <c:v>28133</c:v>
                </c:pt>
                <c:pt idx="28134">
                  <c:v>28134</c:v>
                </c:pt>
                <c:pt idx="28135">
                  <c:v>28135</c:v>
                </c:pt>
                <c:pt idx="28136">
                  <c:v>28136</c:v>
                </c:pt>
                <c:pt idx="28137">
                  <c:v>28137</c:v>
                </c:pt>
                <c:pt idx="28138">
                  <c:v>28138</c:v>
                </c:pt>
                <c:pt idx="28139">
                  <c:v>28139</c:v>
                </c:pt>
                <c:pt idx="28140">
                  <c:v>28140</c:v>
                </c:pt>
                <c:pt idx="28141">
                  <c:v>28141</c:v>
                </c:pt>
                <c:pt idx="28142">
                  <c:v>28142</c:v>
                </c:pt>
                <c:pt idx="28143">
                  <c:v>28143</c:v>
                </c:pt>
                <c:pt idx="28144">
                  <c:v>28144</c:v>
                </c:pt>
                <c:pt idx="28145">
                  <c:v>28145</c:v>
                </c:pt>
                <c:pt idx="28146">
                  <c:v>28146</c:v>
                </c:pt>
                <c:pt idx="28147">
                  <c:v>28147</c:v>
                </c:pt>
                <c:pt idx="28148">
                  <c:v>28148</c:v>
                </c:pt>
                <c:pt idx="28149">
                  <c:v>28149</c:v>
                </c:pt>
                <c:pt idx="28150">
                  <c:v>28150</c:v>
                </c:pt>
                <c:pt idx="28151">
                  <c:v>28151</c:v>
                </c:pt>
                <c:pt idx="28152">
                  <c:v>28152</c:v>
                </c:pt>
                <c:pt idx="28153">
                  <c:v>28153</c:v>
                </c:pt>
                <c:pt idx="28154">
                  <c:v>28154</c:v>
                </c:pt>
                <c:pt idx="28155">
                  <c:v>28155</c:v>
                </c:pt>
                <c:pt idx="28156">
                  <c:v>28156</c:v>
                </c:pt>
                <c:pt idx="28157">
                  <c:v>28157</c:v>
                </c:pt>
                <c:pt idx="28158">
                  <c:v>28158</c:v>
                </c:pt>
                <c:pt idx="28159">
                  <c:v>28159</c:v>
                </c:pt>
                <c:pt idx="28160">
                  <c:v>28160</c:v>
                </c:pt>
                <c:pt idx="28161">
                  <c:v>28161</c:v>
                </c:pt>
                <c:pt idx="28162">
                  <c:v>28162</c:v>
                </c:pt>
                <c:pt idx="28163">
                  <c:v>28163</c:v>
                </c:pt>
                <c:pt idx="28164">
                  <c:v>28164</c:v>
                </c:pt>
                <c:pt idx="28165">
                  <c:v>28165</c:v>
                </c:pt>
                <c:pt idx="28166">
                  <c:v>28166</c:v>
                </c:pt>
                <c:pt idx="28167">
                  <c:v>28167</c:v>
                </c:pt>
                <c:pt idx="28168">
                  <c:v>28168</c:v>
                </c:pt>
                <c:pt idx="28169">
                  <c:v>28169</c:v>
                </c:pt>
                <c:pt idx="28170">
                  <c:v>28170</c:v>
                </c:pt>
                <c:pt idx="28171">
                  <c:v>28171</c:v>
                </c:pt>
                <c:pt idx="28172">
                  <c:v>28172</c:v>
                </c:pt>
                <c:pt idx="28173">
                  <c:v>28173</c:v>
                </c:pt>
                <c:pt idx="28174">
                  <c:v>28174</c:v>
                </c:pt>
                <c:pt idx="28175">
                  <c:v>28175</c:v>
                </c:pt>
                <c:pt idx="28176">
                  <c:v>28176</c:v>
                </c:pt>
                <c:pt idx="28177">
                  <c:v>28177</c:v>
                </c:pt>
                <c:pt idx="28178">
                  <c:v>28178</c:v>
                </c:pt>
                <c:pt idx="28179">
                  <c:v>28179</c:v>
                </c:pt>
                <c:pt idx="28180">
                  <c:v>28180</c:v>
                </c:pt>
                <c:pt idx="28181">
                  <c:v>28181</c:v>
                </c:pt>
                <c:pt idx="28182">
                  <c:v>28182</c:v>
                </c:pt>
                <c:pt idx="28183">
                  <c:v>28183</c:v>
                </c:pt>
                <c:pt idx="28184">
                  <c:v>28184</c:v>
                </c:pt>
                <c:pt idx="28185">
                  <c:v>28185</c:v>
                </c:pt>
                <c:pt idx="28186">
                  <c:v>28186</c:v>
                </c:pt>
                <c:pt idx="28187">
                  <c:v>28187</c:v>
                </c:pt>
                <c:pt idx="28188">
                  <c:v>28188</c:v>
                </c:pt>
                <c:pt idx="28189">
                  <c:v>28189</c:v>
                </c:pt>
                <c:pt idx="28190">
                  <c:v>28190</c:v>
                </c:pt>
                <c:pt idx="28191">
                  <c:v>28191</c:v>
                </c:pt>
                <c:pt idx="28192">
                  <c:v>28192</c:v>
                </c:pt>
                <c:pt idx="28193">
                  <c:v>28193</c:v>
                </c:pt>
                <c:pt idx="28194">
                  <c:v>28194</c:v>
                </c:pt>
                <c:pt idx="28195">
                  <c:v>28195</c:v>
                </c:pt>
                <c:pt idx="28196">
                  <c:v>28196</c:v>
                </c:pt>
                <c:pt idx="28197">
                  <c:v>28197</c:v>
                </c:pt>
                <c:pt idx="28198">
                  <c:v>28198</c:v>
                </c:pt>
                <c:pt idx="28199">
                  <c:v>28199</c:v>
                </c:pt>
                <c:pt idx="28200">
                  <c:v>28200</c:v>
                </c:pt>
                <c:pt idx="28201">
                  <c:v>28201</c:v>
                </c:pt>
                <c:pt idx="28202">
                  <c:v>28202</c:v>
                </c:pt>
                <c:pt idx="28203">
                  <c:v>28203</c:v>
                </c:pt>
                <c:pt idx="28204">
                  <c:v>28204</c:v>
                </c:pt>
                <c:pt idx="28205">
                  <c:v>28205</c:v>
                </c:pt>
                <c:pt idx="28206">
                  <c:v>28206</c:v>
                </c:pt>
                <c:pt idx="28207">
                  <c:v>28207</c:v>
                </c:pt>
                <c:pt idx="28208">
                  <c:v>28208</c:v>
                </c:pt>
                <c:pt idx="28209">
                  <c:v>28209</c:v>
                </c:pt>
                <c:pt idx="28210">
                  <c:v>28210</c:v>
                </c:pt>
                <c:pt idx="28211">
                  <c:v>28211</c:v>
                </c:pt>
                <c:pt idx="28212">
                  <c:v>28212</c:v>
                </c:pt>
                <c:pt idx="28213">
                  <c:v>28213</c:v>
                </c:pt>
                <c:pt idx="28214">
                  <c:v>28214</c:v>
                </c:pt>
                <c:pt idx="28215">
                  <c:v>28215</c:v>
                </c:pt>
                <c:pt idx="28216">
                  <c:v>28216</c:v>
                </c:pt>
                <c:pt idx="28217">
                  <c:v>28217</c:v>
                </c:pt>
                <c:pt idx="28218">
                  <c:v>28218</c:v>
                </c:pt>
                <c:pt idx="28219">
                  <c:v>28219</c:v>
                </c:pt>
                <c:pt idx="28220">
                  <c:v>28220</c:v>
                </c:pt>
                <c:pt idx="28221">
                  <c:v>28221</c:v>
                </c:pt>
                <c:pt idx="28222">
                  <c:v>28222</c:v>
                </c:pt>
                <c:pt idx="28223">
                  <c:v>28223</c:v>
                </c:pt>
                <c:pt idx="28224">
                  <c:v>28224</c:v>
                </c:pt>
                <c:pt idx="28225">
                  <c:v>28225</c:v>
                </c:pt>
                <c:pt idx="28226">
                  <c:v>28226</c:v>
                </c:pt>
                <c:pt idx="28227">
                  <c:v>28227</c:v>
                </c:pt>
                <c:pt idx="28228">
                  <c:v>28228</c:v>
                </c:pt>
                <c:pt idx="28229">
                  <c:v>28229</c:v>
                </c:pt>
                <c:pt idx="28230">
                  <c:v>28230</c:v>
                </c:pt>
                <c:pt idx="28231">
                  <c:v>28231</c:v>
                </c:pt>
                <c:pt idx="28232">
                  <c:v>28232</c:v>
                </c:pt>
                <c:pt idx="28233">
                  <c:v>28233</c:v>
                </c:pt>
                <c:pt idx="28234">
                  <c:v>28234</c:v>
                </c:pt>
                <c:pt idx="28235">
                  <c:v>28235</c:v>
                </c:pt>
                <c:pt idx="28236">
                  <c:v>28236</c:v>
                </c:pt>
                <c:pt idx="28237">
                  <c:v>28237</c:v>
                </c:pt>
                <c:pt idx="28238">
                  <c:v>28238</c:v>
                </c:pt>
                <c:pt idx="28239">
                  <c:v>28239</c:v>
                </c:pt>
                <c:pt idx="28240">
                  <c:v>28240</c:v>
                </c:pt>
                <c:pt idx="28241">
                  <c:v>28241</c:v>
                </c:pt>
                <c:pt idx="28242">
                  <c:v>28242</c:v>
                </c:pt>
                <c:pt idx="28243">
                  <c:v>28243</c:v>
                </c:pt>
                <c:pt idx="28244">
                  <c:v>28244</c:v>
                </c:pt>
                <c:pt idx="28245">
                  <c:v>28245</c:v>
                </c:pt>
                <c:pt idx="28246">
                  <c:v>28246</c:v>
                </c:pt>
                <c:pt idx="28247">
                  <c:v>28247</c:v>
                </c:pt>
                <c:pt idx="28248">
                  <c:v>28248</c:v>
                </c:pt>
                <c:pt idx="28249">
                  <c:v>28249</c:v>
                </c:pt>
                <c:pt idx="28250">
                  <c:v>28250</c:v>
                </c:pt>
                <c:pt idx="28251">
                  <c:v>28251</c:v>
                </c:pt>
                <c:pt idx="28252">
                  <c:v>28252</c:v>
                </c:pt>
                <c:pt idx="28253">
                  <c:v>28253</c:v>
                </c:pt>
                <c:pt idx="28254">
                  <c:v>28254</c:v>
                </c:pt>
                <c:pt idx="28255">
                  <c:v>28255</c:v>
                </c:pt>
                <c:pt idx="28256">
                  <c:v>28256</c:v>
                </c:pt>
                <c:pt idx="28257">
                  <c:v>28257</c:v>
                </c:pt>
                <c:pt idx="28258">
                  <c:v>28258</c:v>
                </c:pt>
                <c:pt idx="28259">
                  <c:v>28259</c:v>
                </c:pt>
                <c:pt idx="28260">
                  <c:v>28260</c:v>
                </c:pt>
                <c:pt idx="28261">
                  <c:v>28261</c:v>
                </c:pt>
                <c:pt idx="28262">
                  <c:v>28262</c:v>
                </c:pt>
                <c:pt idx="28263">
                  <c:v>28263</c:v>
                </c:pt>
                <c:pt idx="28264">
                  <c:v>28264</c:v>
                </c:pt>
                <c:pt idx="28265">
                  <c:v>28265</c:v>
                </c:pt>
                <c:pt idx="28266">
                  <c:v>28266</c:v>
                </c:pt>
                <c:pt idx="28267">
                  <c:v>28267</c:v>
                </c:pt>
                <c:pt idx="28268">
                  <c:v>28268</c:v>
                </c:pt>
                <c:pt idx="28269">
                  <c:v>28269</c:v>
                </c:pt>
                <c:pt idx="28270">
                  <c:v>28270</c:v>
                </c:pt>
                <c:pt idx="28271">
                  <c:v>28271</c:v>
                </c:pt>
                <c:pt idx="28272">
                  <c:v>28272</c:v>
                </c:pt>
                <c:pt idx="28273">
                  <c:v>28273</c:v>
                </c:pt>
                <c:pt idx="28274">
                  <c:v>28274</c:v>
                </c:pt>
                <c:pt idx="28275">
                  <c:v>28275</c:v>
                </c:pt>
                <c:pt idx="28276">
                  <c:v>28276</c:v>
                </c:pt>
                <c:pt idx="28277">
                  <c:v>28277</c:v>
                </c:pt>
                <c:pt idx="28278">
                  <c:v>28278</c:v>
                </c:pt>
                <c:pt idx="28279">
                  <c:v>28279</c:v>
                </c:pt>
                <c:pt idx="28280">
                  <c:v>28280</c:v>
                </c:pt>
                <c:pt idx="28281">
                  <c:v>28281</c:v>
                </c:pt>
                <c:pt idx="28282">
                  <c:v>28282</c:v>
                </c:pt>
                <c:pt idx="28283">
                  <c:v>28283</c:v>
                </c:pt>
                <c:pt idx="28284">
                  <c:v>28284</c:v>
                </c:pt>
                <c:pt idx="28285">
                  <c:v>28285</c:v>
                </c:pt>
                <c:pt idx="28286">
                  <c:v>28286</c:v>
                </c:pt>
                <c:pt idx="28287">
                  <c:v>28287</c:v>
                </c:pt>
                <c:pt idx="28288">
                  <c:v>28288</c:v>
                </c:pt>
                <c:pt idx="28289">
                  <c:v>28289</c:v>
                </c:pt>
                <c:pt idx="28290">
                  <c:v>28290</c:v>
                </c:pt>
                <c:pt idx="28291">
                  <c:v>28291</c:v>
                </c:pt>
                <c:pt idx="28292">
                  <c:v>28292</c:v>
                </c:pt>
                <c:pt idx="28293">
                  <c:v>28293</c:v>
                </c:pt>
                <c:pt idx="28294">
                  <c:v>28294</c:v>
                </c:pt>
                <c:pt idx="28295">
                  <c:v>28295</c:v>
                </c:pt>
                <c:pt idx="28296">
                  <c:v>28296</c:v>
                </c:pt>
                <c:pt idx="28297">
                  <c:v>28297</c:v>
                </c:pt>
                <c:pt idx="28298">
                  <c:v>28298</c:v>
                </c:pt>
                <c:pt idx="28299">
                  <c:v>28299</c:v>
                </c:pt>
                <c:pt idx="28300">
                  <c:v>28300</c:v>
                </c:pt>
                <c:pt idx="28301">
                  <c:v>28301</c:v>
                </c:pt>
                <c:pt idx="28302">
                  <c:v>28302</c:v>
                </c:pt>
                <c:pt idx="28303">
                  <c:v>28303</c:v>
                </c:pt>
                <c:pt idx="28304">
                  <c:v>28304</c:v>
                </c:pt>
                <c:pt idx="28305">
                  <c:v>28305</c:v>
                </c:pt>
                <c:pt idx="28306">
                  <c:v>28306</c:v>
                </c:pt>
                <c:pt idx="28307">
                  <c:v>28307</c:v>
                </c:pt>
                <c:pt idx="28308">
                  <c:v>28308</c:v>
                </c:pt>
                <c:pt idx="28309">
                  <c:v>28309</c:v>
                </c:pt>
                <c:pt idx="28310">
                  <c:v>28310</c:v>
                </c:pt>
                <c:pt idx="28311">
                  <c:v>28311</c:v>
                </c:pt>
                <c:pt idx="28312">
                  <c:v>28312</c:v>
                </c:pt>
                <c:pt idx="28313">
                  <c:v>28313</c:v>
                </c:pt>
                <c:pt idx="28314">
                  <c:v>28314</c:v>
                </c:pt>
                <c:pt idx="28315">
                  <c:v>28315</c:v>
                </c:pt>
                <c:pt idx="28316">
                  <c:v>28316</c:v>
                </c:pt>
                <c:pt idx="28317">
                  <c:v>28317</c:v>
                </c:pt>
                <c:pt idx="28318">
                  <c:v>28318</c:v>
                </c:pt>
                <c:pt idx="28319">
                  <c:v>28319</c:v>
                </c:pt>
                <c:pt idx="28320">
                  <c:v>28320</c:v>
                </c:pt>
                <c:pt idx="28321">
                  <c:v>28321</c:v>
                </c:pt>
                <c:pt idx="28322">
                  <c:v>28322</c:v>
                </c:pt>
                <c:pt idx="28323">
                  <c:v>28323</c:v>
                </c:pt>
                <c:pt idx="28324">
                  <c:v>28324</c:v>
                </c:pt>
                <c:pt idx="28325">
                  <c:v>28325</c:v>
                </c:pt>
                <c:pt idx="28326">
                  <c:v>28326</c:v>
                </c:pt>
                <c:pt idx="28327">
                  <c:v>28327</c:v>
                </c:pt>
                <c:pt idx="28328">
                  <c:v>28328</c:v>
                </c:pt>
                <c:pt idx="28329">
                  <c:v>28329</c:v>
                </c:pt>
                <c:pt idx="28330">
                  <c:v>28330</c:v>
                </c:pt>
                <c:pt idx="28331">
                  <c:v>28331</c:v>
                </c:pt>
                <c:pt idx="28332">
                  <c:v>28332</c:v>
                </c:pt>
                <c:pt idx="28333">
                  <c:v>28333</c:v>
                </c:pt>
                <c:pt idx="28334">
                  <c:v>28334</c:v>
                </c:pt>
                <c:pt idx="28335">
                  <c:v>28335</c:v>
                </c:pt>
                <c:pt idx="28336">
                  <c:v>28336</c:v>
                </c:pt>
                <c:pt idx="28337">
                  <c:v>28337</c:v>
                </c:pt>
                <c:pt idx="28338">
                  <c:v>28338</c:v>
                </c:pt>
                <c:pt idx="28339">
                  <c:v>28339</c:v>
                </c:pt>
                <c:pt idx="28340">
                  <c:v>28340</c:v>
                </c:pt>
                <c:pt idx="28341">
                  <c:v>28341</c:v>
                </c:pt>
                <c:pt idx="28342">
                  <c:v>28342</c:v>
                </c:pt>
                <c:pt idx="28343">
                  <c:v>28343</c:v>
                </c:pt>
                <c:pt idx="28344">
                  <c:v>28344</c:v>
                </c:pt>
                <c:pt idx="28345">
                  <c:v>28345</c:v>
                </c:pt>
                <c:pt idx="28346">
                  <c:v>28346</c:v>
                </c:pt>
                <c:pt idx="28347">
                  <c:v>28347</c:v>
                </c:pt>
                <c:pt idx="28348">
                  <c:v>28348</c:v>
                </c:pt>
                <c:pt idx="28349">
                  <c:v>28349</c:v>
                </c:pt>
                <c:pt idx="28350">
                  <c:v>28350</c:v>
                </c:pt>
                <c:pt idx="28351">
                  <c:v>28351</c:v>
                </c:pt>
                <c:pt idx="28352">
                  <c:v>28352</c:v>
                </c:pt>
                <c:pt idx="28353">
                  <c:v>28353</c:v>
                </c:pt>
                <c:pt idx="28354">
                  <c:v>28354</c:v>
                </c:pt>
                <c:pt idx="28355">
                  <c:v>28355</c:v>
                </c:pt>
                <c:pt idx="28356">
                  <c:v>28356</c:v>
                </c:pt>
                <c:pt idx="28357">
                  <c:v>28357</c:v>
                </c:pt>
                <c:pt idx="28358">
                  <c:v>28358</c:v>
                </c:pt>
                <c:pt idx="28359">
                  <c:v>28359</c:v>
                </c:pt>
                <c:pt idx="28360">
                  <c:v>28360</c:v>
                </c:pt>
                <c:pt idx="28361">
                  <c:v>28361</c:v>
                </c:pt>
                <c:pt idx="28362">
                  <c:v>28362</c:v>
                </c:pt>
                <c:pt idx="28363">
                  <c:v>28363</c:v>
                </c:pt>
                <c:pt idx="28364">
                  <c:v>28364</c:v>
                </c:pt>
                <c:pt idx="28365">
                  <c:v>28365</c:v>
                </c:pt>
                <c:pt idx="28366">
                  <c:v>28366</c:v>
                </c:pt>
                <c:pt idx="28367">
                  <c:v>28367</c:v>
                </c:pt>
                <c:pt idx="28368">
                  <c:v>28368</c:v>
                </c:pt>
                <c:pt idx="28369">
                  <c:v>28369</c:v>
                </c:pt>
                <c:pt idx="28370">
                  <c:v>28370</c:v>
                </c:pt>
                <c:pt idx="28371">
                  <c:v>28371</c:v>
                </c:pt>
                <c:pt idx="28372">
                  <c:v>28372</c:v>
                </c:pt>
                <c:pt idx="28373">
                  <c:v>28373</c:v>
                </c:pt>
                <c:pt idx="28374">
                  <c:v>28374</c:v>
                </c:pt>
                <c:pt idx="28375">
                  <c:v>28375</c:v>
                </c:pt>
                <c:pt idx="28376">
                  <c:v>28376</c:v>
                </c:pt>
                <c:pt idx="28377">
                  <c:v>28377</c:v>
                </c:pt>
                <c:pt idx="28378">
                  <c:v>28378</c:v>
                </c:pt>
                <c:pt idx="28379">
                  <c:v>28379</c:v>
                </c:pt>
                <c:pt idx="28380">
                  <c:v>28380</c:v>
                </c:pt>
                <c:pt idx="28381">
                  <c:v>28381</c:v>
                </c:pt>
                <c:pt idx="28382">
                  <c:v>28382</c:v>
                </c:pt>
                <c:pt idx="28383">
                  <c:v>28383</c:v>
                </c:pt>
                <c:pt idx="28384">
                  <c:v>28384</c:v>
                </c:pt>
                <c:pt idx="28385">
                  <c:v>28385</c:v>
                </c:pt>
                <c:pt idx="28386">
                  <c:v>28386</c:v>
                </c:pt>
                <c:pt idx="28387">
                  <c:v>28387</c:v>
                </c:pt>
                <c:pt idx="28388">
                  <c:v>28388</c:v>
                </c:pt>
                <c:pt idx="28389">
                  <c:v>28389</c:v>
                </c:pt>
                <c:pt idx="28390">
                  <c:v>28390</c:v>
                </c:pt>
                <c:pt idx="28391">
                  <c:v>28391</c:v>
                </c:pt>
                <c:pt idx="28392">
                  <c:v>28392</c:v>
                </c:pt>
                <c:pt idx="28393">
                  <c:v>28393</c:v>
                </c:pt>
                <c:pt idx="28394">
                  <c:v>28394</c:v>
                </c:pt>
                <c:pt idx="28395">
                  <c:v>28395</c:v>
                </c:pt>
                <c:pt idx="28396">
                  <c:v>28396</c:v>
                </c:pt>
                <c:pt idx="28397">
                  <c:v>28397</c:v>
                </c:pt>
                <c:pt idx="28398">
                  <c:v>28398</c:v>
                </c:pt>
                <c:pt idx="28399">
                  <c:v>28399</c:v>
                </c:pt>
                <c:pt idx="28400">
                  <c:v>28400</c:v>
                </c:pt>
                <c:pt idx="28401">
                  <c:v>28401</c:v>
                </c:pt>
                <c:pt idx="28402">
                  <c:v>28402</c:v>
                </c:pt>
                <c:pt idx="28403">
                  <c:v>28403</c:v>
                </c:pt>
                <c:pt idx="28404">
                  <c:v>28404</c:v>
                </c:pt>
                <c:pt idx="28405">
                  <c:v>28405</c:v>
                </c:pt>
                <c:pt idx="28406">
                  <c:v>28406</c:v>
                </c:pt>
                <c:pt idx="28407">
                  <c:v>28407</c:v>
                </c:pt>
                <c:pt idx="28408">
                  <c:v>28408</c:v>
                </c:pt>
                <c:pt idx="28409">
                  <c:v>28409</c:v>
                </c:pt>
                <c:pt idx="28410">
                  <c:v>28410</c:v>
                </c:pt>
                <c:pt idx="28411">
                  <c:v>28411</c:v>
                </c:pt>
                <c:pt idx="28412">
                  <c:v>28412</c:v>
                </c:pt>
                <c:pt idx="28413">
                  <c:v>28413</c:v>
                </c:pt>
                <c:pt idx="28414">
                  <c:v>28414</c:v>
                </c:pt>
                <c:pt idx="28415">
                  <c:v>28415</c:v>
                </c:pt>
                <c:pt idx="28416">
                  <c:v>28416</c:v>
                </c:pt>
                <c:pt idx="28417">
                  <c:v>28417</c:v>
                </c:pt>
                <c:pt idx="28418">
                  <c:v>28418</c:v>
                </c:pt>
                <c:pt idx="28419">
                  <c:v>28419</c:v>
                </c:pt>
                <c:pt idx="28420">
                  <c:v>28420</c:v>
                </c:pt>
                <c:pt idx="28421">
                  <c:v>28421</c:v>
                </c:pt>
                <c:pt idx="28422">
                  <c:v>28422</c:v>
                </c:pt>
                <c:pt idx="28423">
                  <c:v>28423</c:v>
                </c:pt>
                <c:pt idx="28424">
                  <c:v>28424</c:v>
                </c:pt>
                <c:pt idx="28425">
                  <c:v>28425</c:v>
                </c:pt>
                <c:pt idx="28426">
                  <c:v>28426</c:v>
                </c:pt>
                <c:pt idx="28427">
                  <c:v>28427</c:v>
                </c:pt>
                <c:pt idx="28428">
                  <c:v>28428</c:v>
                </c:pt>
                <c:pt idx="28429">
                  <c:v>28429</c:v>
                </c:pt>
                <c:pt idx="28430">
                  <c:v>28430</c:v>
                </c:pt>
                <c:pt idx="28431">
                  <c:v>28431</c:v>
                </c:pt>
                <c:pt idx="28432">
                  <c:v>28432</c:v>
                </c:pt>
                <c:pt idx="28433">
                  <c:v>28433</c:v>
                </c:pt>
                <c:pt idx="28434">
                  <c:v>28434</c:v>
                </c:pt>
                <c:pt idx="28435">
                  <c:v>28435</c:v>
                </c:pt>
                <c:pt idx="28436">
                  <c:v>28436</c:v>
                </c:pt>
                <c:pt idx="28437">
                  <c:v>28437</c:v>
                </c:pt>
                <c:pt idx="28438">
                  <c:v>28438</c:v>
                </c:pt>
                <c:pt idx="28439">
                  <c:v>28439</c:v>
                </c:pt>
                <c:pt idx="28440">
                  <c:v>28440</c:v>
                </c:pt>
                <c:pt idx="28441">
                  <c:v>28441</c:v>
                </c:pt>
                <c:pt idx="28442">
                  <c:v>28442</c:v>
                </c:pt>
                <c:pt idx="28443">
                  <c:v>28443</c:v>
                </c:pt>
                <c:pt idx="28444">
                  <c:v>28444</c:v>
                </c:pt>
                <c:pt idx="28445">
                  <c:v>28445</c:v>
                </c:pt>
                <c:pt idx="28446">
                  <c:v>28446</c:v>
                </c:pt>
                <c:pt idx="28447">
                  <c:v>28447</c:v>
                </c:pt>
                <c:pt idx="28448">
                  <c:v>28448</c:v>
                </c:pt>
                <c:pt idx="28449">
                  <c:v>28449</c:v>
                </c:pt>
                <c:pt idx="28450">
                  <c:v>28450</c:v>
                </c:pt>
                <c:pt idx="28451">
                  <c:v>28451</c:v>
                </c:pt>
                <c:pt idx="28452">
                  <c:v>28452</c:v>
                </c:pt>
                <c:pt idx="28453">
                  <c:v>28453</c:v>
                </c:pt>
                <c:pt idx="28454">
                  <c:v>28454</c:v>
                </c:pt>
                <c:pt idx="28455">
                  <c:v>28455</c:v>
                </c:pt>
                <c:pt idx="28456">
                  <c:v>28456</c:v>
                </c:pt>
                <c:pt idx="28457">
                  <c:v>28457</c:v>
                </c:pt>
                <c:pt idx="28458">
                  <c:v>28458</c:v>
                </c:pt>
                <c:pt idx="28459">
                  <c:v>28459</c:v>
                </c:pt>
                <c:pt idx="28460">
                  <c:v>28460</c:v>
                </c:pt>
                <c:pt idx="28461">
                  <c:v>28461</c:v>
                </c:pt>
                <c:pt idx="28462">
                  <c:v>28462</c:v>
                </c:pt>
                <c:pt idx="28463">
                  <c:v>28463</c:v>
                </c:pt>
                <c:pt idx="28464">
                  <c:v>28464</c:v>
                </c:pt>
                <c:pt idx="28465">
                  <c:v>28465</c:v>
                </c:pt>
                <c:pt idx="28466">
                  <c:v>28466</c:v>
                </c:pt>
                <c:pt idx="28467">
                  <c:v>28467</c:v>
                </c:pt>
                <c:pt idx="28468">
                  <c:v>28468</c:v>
                </c:pt>
                <c:pt idx="28469">
                  <c:v>28469</c:v>
                </c:pt>
                <c:pt idx="28470">
                  <c:v>28470</c:v>
                </c:pt>
                <c:pt idx="28471">
                  <c:v>28471</c:v>
                </c:pt>
                <c:pt idx="28472">
                  <c:v>28472</c:v>
                </c:pt>
                <c:pt idx="28473">
                  <c:v>28473</c:v>
                </c:pt>
                <c:pt idx="28474">
                  <c:v>28474</c:v>
                </c:pt>
                <c:pt idx="28475">
                  <c:v>28475</c:v>
                </c:pt>
                <c:pt idx="28476">
                  <c:v>28476</c:v>
                </c:pt>
                <c:pt idx="28477">
                  <c:v>28477</c:v>
                </c:pt>
                <c:pt idx="28478">
                  <c:v>28478</c:v>
                </c:pt>
                <c:pt idx="28479">
                  <c:v>28479</c:v>
                </c:pt>
                <c:pt idx="28480">
                  <c:v>28480</c:v>
                </c:pt>
                <c:pt idx="28481">
                  <c:v>28481</c:v>
                </c:pt>
                <c:pt idx="28482">
                  <c:v>28482</c:v>
                </c:pt>
                <c:pt idx="28483">
                  <c:v>28483</c:v>
                </c:pt>
                <c:pt idx="28484">
                  <c:v>28484</c:v>
                </c:pt>
                <c:pt idx="28485">
                  <c:v>28485</c:v>
                </c:pt>
                <c:pt idx="28486">
                  <c:v>28486</c:v>
                </c:pt>
                <c:pt idx="28487">
                  <c:v>28487</c:v>
                </c:pt>
                <c:pt idx="28488">
                  <c:v>28488</c:v>
                </c:pt>
                <c:pt idx="28489">
                  <c:v>28489</c:v>
                </c:pt>
                <c:pt idx="28490">
                  <c:v>28490</c:v>
                </c:pt>
                <c:pt idx="28491">
                  <c:v>28491</c:v>
                </c:pt>
                <c:pt idx="28492">
                  <c:v>28492</c:v>
                </c:pt>
                <c:pt idx="28493">
                  <c:v>28493</c:v>
                </c:pt>
                <c:pt idx="28494">
                  <c:v>28494</c:v>
                </c:pt>
                <c:pt idx="28495">
                  <c:v>28495</c:v>
                </c:pt>
                <c:pt idx="28496">
                  <c:v>28496</c:v>
                </c:pt>
                <c:pt idx="28497">
                  <c:v>28497</c:v>
                </c:pt>
                <c:pt idx="28498">
                  <c:v>28498</c:v>
                </c:pt>
                <c:pt idx="28499">
                  <c:v>28499</c:v>
                </c:pt>
                <c:pt idx="28500">
                  <c:v>28500</c:v>
                </c:pt>
                <c:pt idx="28501">
                  <c:v>28501</c:v>
                </c:pt>
                <c:pt idx="28502">
                  <c:v>28502</c:v>
                </c:pt>
                <c:pt idx="28503">
                  <c:v>28503</c:v>
                </c:pt>
                <c:pt idx="28504">
                  <c:v>28504</c:v>
                </c:pt>
                <c:pt idx="28505">
                  <c:v>28505</c:v>
                </c:pt>
                <c:pt idx="28506">
                  <c:v>28506</c:v>
                </c:pt>
                <c:pt idx="28507">
                  <c:v>28507</c:v>
                </c:pt>
                <c:pt idx="28508">
                  <c:v>28508</c:v>
                </c:pt>
                <c:pt idx="28509">
                  <c:v>28509</c:v>
                </c:pt>
                <c:pt idx="28510">
                  <c:v>28510</c:v>
                </c:pt>
                <c:pt idx="28511">
                  <c:v>28511</c:v>
                </c:pt>
                <c:pt idx="28512">
                  <c:v>28512</c:v>
                </c:pt>
                <c:pt idx="28513">
                  <c:v>28513</c:v>
                </c:pt>
                <c:pt idx="28514">
                  <c:v>28514</c:v>
                </c:pt>
                <c:pt idx="28515">
                  <c:v>28515</c:v>
                </c:pt>
                <c:pt idx="28516">
                  <c:v>28516</c:v>
                </c:pt>
                <c:pt idx="28517">
                  <c:v>28517</c:v>
                </c:pt>
                <c:pt idx="28518">
                  <c:v>28518</c:v>
                </c:pt>
                <c:pt idx="28519">
                  <c:v>28519</c:v>
                </c:pt>
                <c:pt idx="28520">
                  <c:v>28520</c:v>
                </c:pt>
                <c:pt idx="28521">
                  <c:v>28521</c:v>
                </c:pt>
                <c:pt idx="28522">
                  <c:v>28522</c:v>
                </c:pt>
                <c:pt idx="28523">
                  <c:v>28523</c:v>
                </c:pt>
                <c:pt idx="28524">
                  <c:v>28524</c:v>
                </c:pt>
                <c:pt idx="28525">
                  <c:v>28525</c:v>
                </c:pt>
                <c:pt idx="28526">
                  <c:v>28526</c:v>
                </c:pt>
                <c:pt idx="28527">
                  <c:v>28527</c:v>
                </c:pt>
                <c:pt idx="28528">
                  <c:v>28528</c:v>
                </c:pt>
                <c:pt idx="28529">
                  <c:v>28529</c:v>
                </c:pt>
                <c:pt idx="28530">
                  <c:v>28530</c:v>
                </c:pt>
                <c:pt idx="28531">
                  <c:v>28531</c:v>
                </c:pt>
                <c:pt idx="28532">
                  <c:v>28532</c:v>
                </c:pt>
                <c:pt idx="28533">
                  <c:v>28533</c:v>
                </c:pt>
                <c:pt idx="28534">
                  <c:v>28534</c:v>
                </c:pt>
                <c:pt idx="28535">
                  <c:v>28535</c:v>
                </c:pt>
                <c:pt idx="28536">
                  <c:v>28536</c:v>
                </c:pt>
                <c:pt idx="28537">
                  <c:v>28537</c:v>
                </c:pt>
                <c:pt idx="28538">
                  <c:v>28538</c:v>
                </c:pt>
                <c:pt idx="28539">
                  <c:v>28539</c:v>
                </c:pt>
                <c:pt idx="28540">
                  <c:v>28540</c:v>
                </c:pt>
                <c:pt idx="28541">
                  <c:v>28541</c:v>
                </c:pt>
                <c:pt idx="28542">
                  <c:v>28542</c:v>
                </c:pt>
                <c:pt idx="28543">
                  <c:v>28543</c:v>
                </c:pt>
                <c:pt idx="28544">
                  <c:v>28544</c:v>
                </c:pt>
                <c:pt idx="28545">
                  <c:v>28545</c:v>
                </c:pt>
                <c:pt idx="28546">
                  <c:v>28546</c:v>
                </c:pt>
                <c:pt idx="28547">
                  <c:v>28547</c:v>
                </c:pt>
                <c:pt idx="28548">
                  <c:v>28548</c:v>
                </c:pt>
                <c:pt idx="28549">
                  <c:v>28549</c:v>
                </c:pt>
                <c:pt idx="28550">
                  <c:v>28550</c:v>
                </c:pt>
                <c:pt idx="28551">
                  <c:v>28551</c:v>
                </c:pt>
                <c:pt idx="28552">
                  <c:v>28552</c:v>
                </c:pt>
                <c:pt idx="28553">
                  <c:v>28553</c:v>
                </c:pt>
                <c:pt idx="28554">
                  <c:v>28554</c:v>
                </c:pt>
                <c:pt idx="28555">
                  <c:v>28555</c:v>
                </c:pt>
                <c:pt idx="28556">
                  <c:v>28556</c:v>
                </c:pt>
                <c:pt idx="28557">
                  <c:v>28557</c:v>
                </c:pt>
                <c:pt idx="28558">
                  <c:v>28558</c:v>
                </c:pt>
                <c:pt idx="28559">
                  <c:v>28559</c:v>
                </c:pt>
                <c:pt idx="28560">
                  <c:v>28560</c:v>
                </c:pt>
                <c:pt idx="28561">
                  <c:v>28561</c:v>
                </c:pt>
                <c:pt idx="28562">
                  <c:v>28562</c:v>
                </c:pt>
                <c:pt idx="28563">
                  <c:v>28563</c:v>
                </c:pt>
                <c:pt idx="28564">
                  <c:v>28564</c:v>
                </c:pt>
                <c:pt idx="28565">
                  <c:v>28565</c:v>
                </c:pt>
                <c:pt idx="28566">
                  <c:v>28566</c:v>
                </c:pt>
                <c:pt idx="28567">
                  <c:v>28567</c:v>
                </c:pt>
                <c:pt idx="28568">
                  <c:v>28568</c:v>
                </c:pt>
                <c:pt idx="28569">
                  <c:v>28569</c:v>
                </c:pt>
                <c:pt idx="28570">
                  <c:v>28570</c:v>
                </c:pt>
                <c:pt idx="28571">
                  <c:v>28571</c:v>
                </c:pt>
                <c:pt idx="28572">
                  <c:v>28572</c:v>
                </c:pt>
                <c:pt idx="28573">
                  <c:v>28573</c:v>
                </c:pt>
                <c:pt idx="28574">
                  <c:v>28574</c:v>
                </c:pt>
                <c:pt idx="28575">
                  <c:v>28575</c:v>
                </c:pt>
                <c:pt idx="28576">
                  <c:v>28576</c:v>
                </c:pt>
                <c:pt idx="28577">
                  <c:v>28577</c:v>
                </c:pt>
                <c:pt idx="28578">
                  <c:v>28578</c:v>
                </c:pt>
                <c:pt idx="28579">
                  <c:v>28579</c:v>
                </c:pt>
                <c:pt idx="28580">
                  <c:v>28580</c:v>
                </c:pt>
                <c:pt idx="28581">
                  <c:v>28581</c:v>
                </c:pt>
                <c:pt idx="28582">
                  <c:v>28582</c:v>
                </c:pt>
                <c:pt idx="28583">
                  <c:v>28583</c:v>
                </c:pt>
                <c:pt idx="28584">
                  <c:v>28584</c:v>
                </c:pt>
                <c:pt idx="28585">
                  <c:v>28585</c:v>
                </c:pt>
                <c:pt idx="28586">
                  <c:v>28586</c:v>
                </c:pt>
                <c:pt idx="28587">
                  <c:v>28587</c:v>
                </c:pt>
                <c:pt idx="28588">
                  <c:v>28588</c:v>
                </c:pt>
                <c:pt idx="28589">
                  <c:v>28589</c:v>
                </c:pt>
                <c:pt idx="28590">
                  <c:v>28590</c:v>
                </c:pt>
                <c:pt idx="28591">
                  <c:v>28591</c:v>
                </c:pt>
                <c:pt idx="28592">
                  <c:v>28592</c:v>
                </c:pt>
                <c:pt idx="28593">
                  <c:v>28593</c:v>
                </c:pt>
                <c:pt idx="28594">
                  <c:v>28594</c:v>
                </c:pt>
                <c:pt idx="28595">
                  <c:v>28595</c:v>
                </c:pt>
                <c:pt idx="28596">
                  <c:v>28596</c:v>
                </c:pt>
                <c:pt idx="28597">
                  <c:v>28597</c:v>
                </c:pt>
                <c:pt idx="28598">
                  <c:v>28598</c:v>
                </c:pt>
                <c:pt idx="28599">
                  <c:v>28599</c:v>
                </c:pt>
                <c:pt idx="28600">
                  <c:v>28600</c:v>
                </c:pt>
                <c:pt idx="28601">
                  <c:v>28601</c:v>
                </c:pt>
                <c:pt idx="28602">
                  <c:v>28602</c:v>
                </c:pt>
                <c:pt idx="28603">
                  <c:v>28603</c:v>
                </c:pt>
                <c:pt idx="28604">
                  <c:v>28604</c:v>
                </c:pt>
                <c:pt idx="28605">
                  <c:v>28605</c:v>
                </c:pt>
                <c:pt idx="28606">
                  <c:v>28606</c:v>
                </c:pt>
                <c:pt idx="28607">
                  <c:v>28607</c:v>
                </c:pt>
                <c:pt idx="28608">
                  <c:v>28608</c:v>
                </c:pt>
                <c:pt idx="28609">
                  <c:v>28609</c:v>
                </c:pt>
                <c:pt idx="28610">
                  <c:v>28610</c:v>
                </c:pt>
                <c:pt idx="28611">
                  <c:v>28611</c:v>
                </c:pt>
                <c:pt idx="28612">
                  <c:v>28612</c:v>
                </c:pt>
                <c:pt idx="28613">
                  <c:v>28613</c:v>
                </c:pt>
                <c:pt idx="28614">
                  <c:v>28614</c:v>
                </c:pt>
                <c:pt idx="28615">
                  <c:v>28615</c:v>
                </c:pt>
                <c:pt idx="28616">
                  <c:v>28616</c:v>
                </c:pt>
                <c:pt idx="28617">
                  <c:v>28617</c:v>
                </c:pt>
                <c:pt idx="28618">
                  <c:v>28618</c:v>
                </c:pt>
                <c:pt idx="28619">
                  <c:v>28619</c:v>
                </c:pt>
                <c:pt idx="28620">
                  <c:v>28620</c:v>
                </c:pt>
                <c:pt idx="28621">
                  <c:v>28621</c:v>
                </c:pt>
                <c:pt idx="28622">
                  <c:v>28622</c:v>
                </c:pt>
                <c:pt idx="28623">
                  <c:v>28623</c:v>
                </c:pt>
                <c:pt idx="28624">
                  <c:v>28624</c:v>
                </c:pt>
                <c:pt idx="28625">
                  <c:v>28625</c:v>
                </c:pt>
                <c:pt idx="28626">
                  <c:v>28626</c:v>
                </c:pt>
                <c:pt idx="28627">
                  <c:v>28627</c:v>
                </c:pt>
                <c:pt idx="28628">
                  <c:v>28628</c:v>
                </c:pt>
                <c:pt idx="28629">
                  <c:v>28629</c:v>
                </c:pt>
                <c:pt idx="28630">
                  <c:v>28630</c:v>
                </c:pt>
                <c:pt idx="28631">
                  <c:v>28631</c:v>
                </c:pt>
                <c:pt idx="28632">
                  <c:v>28632</c:v>
                </c:pt>
                <c:pt idx="28633">
                  <c:v>28633</c:v>
                </c:pt>
                <c:pt idx="28634">
                  <c:v>28634</c:v>
                </c:pt>
                <c:pt idx="28635">
                  <c:v>28635</c:v>
                </c:pt>
                <c:pt idx="28636">
                  <c:v>28636</c:v>
                </c:pt>
                <c:pt idx="28637">
                  <c:v>28637</c:v>
                </c:pt>
                <c:pt idx="28638">
                  <c:v>28638</c:v>
                </c:pt>
                <c:pt idx="28639">
                  <c:v>28639</c:v>
                </c:pt>
                <c:pt idx="28640">
                  <c:v>28640</c:v>
                </c:pt>
                <c:pt idx="28641">
                  <c:v>28641</c:v>
                </c:pt>
                <c:pt idx="28642">
                  <c:v>28642</c:v>
                </c:pt>
                <c:pt idx="28643">
                  <c:v>28643</c:v>
                </c:pt>
                <c:pt idx="28644">
                  <c:v>28644</c:v>
                </c:pt>
                <c:pt idx="28645">
                  <c:v>28645</c:v>
                </c:pt>
                <c:pt idx="28646">
                  <c:v>28646</c:v>
                </c:pt>
                <c:pt idx="28647">
                  <c:v>28647</c:v>
                </c:pt>
                <c:pt idx="28648">
                  <c:v>28648</c:v>
                </c:pt>
                <c:pt idx="28649">
                  <c:v>28649</c:v>
                </c:pt>
                <c:pt idx="28650">
                  <c:v>28650</c:v>
                </c:pt>
                <c:pt idx="28651">
                  <c:v>28651</c:v>
                </c:pt>
                <c:pt idx="28652">
                  <c:v>28652</c:v>
                </c:pt>
                <c:pt idx="28653">
                  <c:v>28653</c:v>
                </c:pt>
                <c:pt idx="28654">
                  <c:v>28654</c:v>
                </c:pt>
                <c:pt idx="28655">
                  <c:v>28655</c:v>
                </c:pt>
                <c:pt idx="28656">
                  <c:v>28656</c:v>
                </c:pt>
                <c:pt idx="28657">
                  <c:v>28657</c:v>
                </c:pt>
                <c:pt idx="28658">
                  <c:v>28658</c:v>
                </c:pt>
                <c:pt idx="28659">
                  <c:v>28659</c:v>
                </c:pt>
                <c:pt idx="28660">
                  <c:v>28660</c:v>
                </c:pt>
                <c:pt idx="28661">
                  <c:v>28661</c:v>
                </c:pt>
                <c:pt idx="28662">
                  <c:v>28662</c:v>
                </c:pt>
                <c:pt idx="28663">
                  <c:v>28663</c:v>
                </c:pt>
                <c:pt idx="28664">
                  <c:v>28664</c:v>
                </c:pt>
                <c:pt idx="28665">
                  <c:v>28665</c:v>
                </c:pt>
                <c:pt idx="28666">
                  <c:v>28666</c:v>
                </c:pt>
                <c:pt idx="28667">
                  <c:v>28667</c:v>
                </c:pt>
                <c:pt idx="28668">
                  <c:v>28668</c:v>
                </c:pt>
                <c:pt idx="28669">
                  <c:v>28669</c:v>
                </c:pt>
                <c:pt idx="28670">
                  <c:v>28670</c:v>
                </c:pt>
                <c:pt idx="28671">
                  <c:v>28671</c:v>
                </c:pt>
                <c:pt idx="28672">
                  <c:v>28672</c:v>
                </c:pt>
                <c:pt idx="28673">
                  <c:v>28673</c:v>
                </c:pt>
                <c:pt idx="28674">
                  <c:v>28674</c:v>
                </c:pt>
                <c:pt idx="28675">
                  <c:v>28675</c:v>
                </c:pt>
                <c:pt idx="28676">
                  <c:v>28676</c:v>
                </c:pt>
                <c:pt idx="28677">
                  <c:v>28677</c:v>
                </c:pt>
                <c:pt idx="28678">
                  <c:v>28678</c:v>
                </c:pt>
                <c:pt idx="28679">
                  <c:v>28679</c:v>
                </c:pt>
                <c:pt idx="28680">
                  <c:v>28680</c:v>
                </c:pt>
                <c:pt idx="28681">
                  <c:v>28681</c:v>
                </c:pt>
                <c:pt idx="28682">
                  <c:v>28682</c:v>
                </c:pt>
                <c:pt idx="28683">
                  <c:v>28683</c:v>
                </c:pt>
                <c:pt idx="28684">
                  <c:v>28684</c:v>
                </c:pt>
                <c:pt idx="28685">
                  <c:v>28685</c:v>
                </c:pt>
                <c:pt idx="28686">
                  <c:v>28686</c:v>
                </c:pt>
                <c:pt idx="28687">
                  <c:v>28687</c:v>
                </c:pt>
                <c:pt idx="28688">
                  <c:v>28688</c:v>
                </c:pt>
                <c:pt idx="28689">
                  <c:v>28689</c:v>
                </c:pt>
                <c:pt idx="28690">
                  <c:v>28690</c:v>
                </c:pt>
                <c:pt idx="28691">
                  <c:v>28691</c:v>
                </c:pt>
                <c:pt idx="28692">
                  <c:v>28692</c:v>
                </c:pt>
                <c:pt idx="28693">
                  <c:v>28693</c:v>
                </c:pt>
                <c:pt idx="28694">
                  <c:v>28694</c:v>
                </c:pt>
                <c:pt idx="28695">
                  <c:v>28695</c:v>
                </c:pt>
                <c:pt idx="28696">
                  <c:v>28696</c:v>
                </c:pt>
                <c:pt idx="28697">
                  <c:v>28697</c:v>
                </c:pt>
                <c:pt idx="28698">
                  <c:v>28698</c:v>
                </c:pt>
                <c:pt idx="28699">
                  <c:v>28699</c:v>
                </c:pt>
                <c:pt idx="28700">
                  <c:v>28700</c:v>
                </c:pt>
                <c:pt idx="28701">
                  <c:v>28701</c:v>
                </c:pt>
                <c:pt idx="28702">
                  <c:v>28702</c:v>
                </c:pt>
                <c:pt idx="28703">
                  <c:v>28703</c:v>
                </c:pt>
                <c:pt idx="28704">
                  <c:v>28704</c:v>
                </c:pt>
                <c:pt idx="28705">
                  <c:v>28705</c:v>
                </c:pt>
                <c:pt idx="28706">
                  <c:v>28706</c:v>
                </c:pt>
                <c:pt idx="28707">
                  <c:v>28707</c:v>
                </c:pt>
                <c:pt idx="28708">
                  <c:v>28708</c:v>
                </c:pt>
                <c:pt idx="28709">
                  <c:v>28709</c:v>
                </c:pt>
                <c:pt idx="28710">
                  <c:v>28710</c:v>
                </c:pt>
                <c:pt idx="28711">
                  <c:v>28711</c:v>
                </c:pt>
                <c:pt idx="28712">
                  <c:v>28712</c:v>
                </c:pt>
                <c:pt idx="28713">
                  <c:v>28713</c:v>
                </c:pt>
                <c:pt idx="28714">
                  <c:v>28714</c:v>
                </c:pt>
                <c:pt idx="28715">
                  <c:v>28715</c:v>
                </c:pt>
                <c:pt idx="28716">
                  <c:v>28716</c:v>
                </c:pt>
                <c:pt idx="28717">
                  <c:v>28717</c:v>
                </c:pt>
                <c:pt idx="28718">
                  <c:v>28718</c:v>
                </c:pt>
                <c:pt idx="28719">
                  <c:v>28719</c:v>
                </c:pt>
                <c:pt idx="28720">
                  <c:v>28720</c:v>
                </c:pt>
                <c:pt idx="28721">
                  <c:v>28721</c:v>
                </c:pt>
                <c:pt idx="28722">
                  <c:v>28722</c:v>
                </c:pt>
                <c:pt idx="28723">
                  <c:v>28723</c:v>
                </c:pt>
                <c:pt idx="28724">
                  <c:v>28724</c:v>
                </c:pt>
                <c:pt idx="28725">
                  <c:v>28725</c:v>
                </c:pt>
                <c:pt idx="28726">
                  <c:v>28726</c:v>
                </c:pt>
                <c:pt idx="28727">
                  <c:v>28727</c:v>
                </c:pt>
                <c:pt idx="28728">
                  <c:v>28728</c:v>
                </c:pt>
                <c:pt idx="28729">
                  <c:v>28729</c:v>
                </c:pt>
                <c:pt idx="28730">
                  <c:v>28730</c:v>
                </c:pt>
                <c:pt idx="28731">
                  <c:v>28731</c:v>
                </c:pt>
                <c:pt idx="28732">
                  <c:v>28732</c:v>
                </c:pt>
                <c:pt idx="28733">
                  <c:v>28733</c:v>
                </c:pt>
                <c:pt idx="28734">
                  <c:v>28734</c:v>
                </c:pt>
                <c:pt idx="28735">
                  <c:v>28735</c:v>
                </c:pt>
                <c:pt idx="28736">
                  <c:v>28736</c:v>
                </c:pt>
                <c:pt idx="28737">
                  <c:v>28737</c:v>
                </c:pt>
                <c:pt idx="28738">
                  <c:v>28738</c:v>
                </c:pt>
                <c:pt idx="28739">
                  <c:v>28739</c:v>
                </c:pt>
                <c:pt idx="28740">
                  <c:v>28740</c:v>
                </c:pt>
                <c:pt idx="28741">
                  <c:v>28741</c:v>
                </c:pt>
                <c:pt idx="28742">
                  <c:v>28742</c:v>
                </c:pt>
                <c:pt idx="28743">
                  <c:v>28743</c:v>
                </c:pt>
                <c:pt idx="28744">
                  <c:v>28744</c:v>
                </c:pt>
                <c:pt idx="28745">
                  <c:v>28745</c:v>
                </c:pt>
                <c:pt idx="28746">
                  <c:v>28746</c:v>
                </c:pt>
                <c:pt idx="28747">
                  <c:v>28747</c:v>
                </c:pt>
                <c:pt idx="28748">
                  <c:v>28748</c:v>
                </c:pt>
                <c:pt idx="28749">
                  <c:v>28749</c:v>
                </c:pt>
                <c:pt idx="28750">
                  <c:v>28750</c:v>
                </c:pt>
                <c:pt idx="28751">
                  <c:v>28751</c:v>
                </c:pt>
                <c:pt idx="28752">
                  <c:v>28752</c:v>
                </c:pt>
                <c:pt idx="28753">
                  <c:v>28753</c:v>
                </c:pt>
                <c:pt idx="28754">
                  <c:v>28754</c:v>
                </c:pt>
                <c:pt idx="28755">
                  <c:v>28755</c:v>
                </c:pt>
                <c:pt idx="28756">
                  <c:v>28756</c:v>
                </c:pt>
                <c:pt idx="28757">
                  <c:v>28757</c:v>
                </c:pt>
                <c:pt idx="28758">
                  <c:v>28758</c:v>
                </c:pt>
                <c:pt idx="28759">
                  <c:v>28759</c:v>
                </c:pt>
                <c:pt idx="28760">
                  <c:v>28760</c:v>
                </c:pt>
                <c:pt idx="28761">
                  <c:v>28761</c:v>
                </c:pt>
                <c:pt idx="28762">
                  <c:v>28762</c:v>
                </c:pt>
                <c:pt idx="28763">
                  <c:v>28763</c:v>
                </c:pt>
                <c:pt idx="28764">
                  <c:v>28764</c:v>
                </c:pt>
                <c:pt idx="28765">
                  <c:v>28765</c:v>
                </c:pt>
                <c:pt idx="28766">
                  <c:v>28766</c:v>
                </c:pt>
                <c:pt idx="28767">
                  <c:v>28767</c:v>
                </c:pt>
                <c:pt idx="28768">
                  <c:v>28768</c:v>
                </c:pt>
                <c:pt idx="28769">
                  <c:v>28769</c:v>
                </c:pt>
                <c:pt idx="28770">
                  <c:v>28770</c:v>
                </c:pt>
                <c:pt idx="28771">
                  <c:v>28771</c:v>
                </c:pt>
                <c:pt idx="28772">
                  <c:v>28772</c:v>
                </c:pt>
                <c:pt idx="28773">
                  <c:v>28773</c:v>
                </c:pt>
                <c:pt idx="28774">
                  <c:v>28774</c:v>
                </c:pt>
                <c:pt idx="28775">
                  <c:v>28775</c:v>
                </c:pt>
                <c:pt idx="28776">
                  <c:v>28776</c:v>
                </c:pt>
                <c:pt idx="28777">
                  <c:v>28777</c:v>
                </c:pt>
                <c:pt idx="28778">
                  <c:v>28778</c:v>
                </c:pt>
                <c:pt idx="28779">
                  <c:v>28779</c:v>
                </c:pt>
                <c:pt idx="28780">
                  <c:v>28780</c:v>
                </c:pt>
                <c:pt idx="28781">
                  <c:v>28781</c:v>
                </c:pt>
                <c:pt idx="28782">
                  <c:v>28782</c:v>
                </c:pt>
                <c:pt idx="28783">
                  <c:v>28783</c:v>
                </c:pt>
                <c:pt idx="28784">
                  <c:v>28784</c:v>
                </c:pt>
                <c:pt idx="28785">
                  <c:v>28785</c:v>
                </c:pt>
                <c:pt idx="28786">
                  <c:v>28786</c:v>
                </c:pt>
                <c:pt idx="28787">
                  <c:v>28787</c:v>
                </c:pt>
                <c:pt idx="28788">
                  <c:v>28788</c:v>
                </c:pt>
                <c:pt idx="28789">
                  <c:v>28789</c:v>
                </c:pt>
                <c:pt idx="28790">
                  <c:v>28790</c:v>
                </c:pt>
                <c:pt idx="28791">
                  <c:v>28791</c:v>
                </c:pt>
                <c:pt idx="28792">
                  <c:v>28792</c:v>
                </c:pt>
                <c:pt idx="28793">
                  <c:v>28793</c:v>
                </c:pt>
                <c:pt idx="28794">
                  <c:v>28794</c:v>
                </c:pt>
                <c:pt idx="28795">
                  <c:v>28795</c:v>
                </c:pt>
                <c:pt idx="28796">
                  <c:v>28796</c:v>
                </c:pt>
                <c:pt idx="28797">
                  <c:v>28797</c:v>
                </c:pt>
                <c:pt idx="28798">
                  <c:v>28798</c:v>
                </c:pt>
                <c:pt idx="28799">
                  <c:v>28799</c:v>
                </c:pt>
                <c:pt idx="28800">
                  <c:v>28800</c:v>
                </c:pt>
                <c:pt idx="28801">
                  <c:v>28801</c:v>
                </c:pt>
                <c:pt idx="28802">
                  <c:v>28802</c:v>
                </c:pt>
                <c:pt idx="28803">
                  <c:v>28803</c:v>
                </c:pt>
                <c:pt idx="28804">
                  <c:v>28804</c:v>
                </c:pt>
                <c:pt idx="28805">
                  <c:v>28805</c:v>
                </c:pt>
                <c:pt idx="28806">
                  <c:v>28806</c:v>
                </c:pt>
                <c:pt idx="28807">
                  <c:v>28807</c:v>
                </c:pt>
                <c:pt idx="28808">
                  <c:v>28808</c:v>
                </c:pt>
                <c:pt idx="28809">
                  <c:v>28809</c:v>
                </c:pt>
                <c:pt idx="28810">
                  <c:v>28810</c:v>
                </c:pt>
                <c:pt idx="28811">
                  <c:v>28811</c:v>
                </c:pt>
                <c:pt idx="28812">
                  <c:v>28812</c:v>
                </c:pt>
                <c:pt idx="28813">
                  <c:v>28813</c:v>
                </c:pt>
                <c:pt idx="28814">
                  <c:v>28814</c:v>
                </c:pt>
                <c:pt idx="28815">
                  <c:v>28815</c:v>
                </c:pt>
                <c:pt idx="28816">
                  <c:v>28816</c:v>
                </c:pt>
                <c:pt idx="28817">
                  <c:v>28817</c:v>
                </c:pt>
                <c:pt idx="28818">
                  <c:v>28818</c:v>
                </c:pt>
                <c:pt idx="28819">
                  <c:v>28819</c:v>
                </c:pt>
                <c:pt idx="28820">
                  <c:v>28820</c:v>
                </c:pt>
                <c:pt idx="28821">
                  <c:v>28821</c:v>
                </c:pt>
                <c:pt idx="28822">
                  <c:v>28822</c:v>
                </c:pt>
                <c:pt idx="28823">
                  <c:v>28823</c:v>
                </c:pt>
                <c:pt idx="28824">
                  <c:v>28824</c:v>
                </c:pt>
                <c:pt idx="28825">
                  <c:v>28825</c:v>
                </c:pt>
                <c:pt idx="28826">
                  <c:v>28826</c:v>
                </c:pt>
                <c:pt idx="28827">
                  <c:v>28827</c:v>
                </c:pt>
                <c:pt idx="28828">
                  <c:v>28828</c:v>
                </c:pt>
                <c:pt idx="28829">
                  <c:v>28829</c:v>
                </c:pt>
                <c:pt idx="28830">
                  <c:v>28830</c:v>
                </c:pt>
                <c:pt idx="28831">
                  <c:v>28831</c:v>
                </c:pt>
                <c:pt idx="28832">
                  <c:v>28832</c:v>
                </c:pt>
                <c:pt idx="28833">
                  <c:v>28833</c:v>
                </c:pt>
                <c:pt idx="28834">
                  <c:v>28834</c:v>
                </c:pt>
                <c:pt idx="28835">
                  <c:v>28835</c:v>
                </c:pt>
                <c:pt idx="28836">
                  <c:v>28836</c:v>
                </c:pt>
                <c:pt idx="28837">
                  <c:v>28837</c:v>
                </c:pt>
                <c:pt idx="28838">
                  <c:v>28838</c:v>
                </c:pt>
                <c:pt idx="28839">
                  <c:v>28839</c:v>
                </c:pt>
                <c:pt idx="28840">
                  <c:v>28840</c:v>
                </c:pt>
                <c:pt idx="28841">
                  <c:v>28841</c:v>
                </c:pt>
                <c:pt idx="28842">
                  <c:v>28842</c:v>
                </c:pt>
                <c:pt idx="28843">
                  <c:v>28843</c:v>
                </c:pt>
                <c:pt idx="28844">
                  <c:v>28844</c:v>
                </c:pt>
                <c:pt idx="28845">
                  <c:v>28845</c:v>
                </c:pt>
                <c:pt idx="28846">
                  <c:v>28846</c:v>
                </c:pt>
                <c:pt idx="28847">
                  <c:v>28847</c:v>
                </c:pt>
                <c:pt idx="28848">
                  <c:v>28848</c:v>
                </c:pt>
                <c:pt idx="28849">
                  <c:v>28849</c:v>
                </c:pt>
                <c:pt idx="28850">
                  <c:v>28850</c:v>
                </c:pt>
                <c:pt idx="28851">
                  <c:v>28851</c:v>
                </c:pt>
                <c:pt idx="28852">
                  <c:v>28852</c:v>
                </c:pt>
                <c:pt idx="28853">
                  <c:v>28853</c:v>
                </c:pt>
                <c:pt idx="28854">
                  <c:v>28854</c:v>
                </c:pt>
                <c:pt idx="28855">
                  <c:v>28855</c:v>
                </c:pt>
                <c:pt idx="28856">
                  <c:v>28856</c:v>
                </c:pt>
                <c:pt idx="28857">
                  <c:v>28857</c:v>
                </c:pt>
                <c:pt idx="28858">
                  <c:v>28858</c:v>
                </c:pt>
                <c:pt idx="28859">
                  <c:v>28859</c:v>
                </c:pt>
                <c:pt idx="28860">
                  <c:v>28860</c:v>
                </c:pt>
                <c:pt idx="28861">
                  <c:v>28861</c:v>
                </c:pt>
                <c:pt idx="28862">
                  <c:v>28862</c:v>
                </c:pt>
                <c:pt idx="28863">
                  <c:v>28863</c:v>
                </c:pt>
                <c:pt idx="28864">
                  <c:v>28864</c:v>
                </c:pt>
                <c:pt idx="28865">
                  <c:v>28865</c:v>
                </c:pt>
                <c:pt idx="28866">
                  <c:v>28866</c:v>
                </c:pt>
                <c:pt idx="28867">
                  <c:v>28867</c:v>
                </c:pt>
                <c:pt idx="28868">
                  <c:v>28868</c:v>
                </c:pt>
                <c:pt idx="28869">
                  <c:v>28869</c:v>
                </c:pt>
                <c:pt idx="28870">
                  <c:v>28870</c:v>
                </c:pt>
                <c:pt idx="28871">
                  <c:v>28871</c:v>
                </c:pt>
                <c:pt idx="28872">
                  <c:v>28872</c:v>
                </c:pt>
                <c:pt idx="28873">
                  <c:v>28873</c:v>
                </c:pt>
                <c:pt idx="28874">
                  <c:v>28874</c:v>
                </c:pt>
                <c:pt idx="28875">
                  <c:v>28875</c:v>
                </c:pt>
                <c:pt idx="28876">
                  <c:v>28876</c:v>
                </c:pt>
                <c:pt idx="28877">
                  <c:v>28877</c:v>
                </c:pt>
                <c:pt idx="28878">
                  <c:v>28878</c:v>
                </c:pt>
                <c:pt idx="28879">
                  <c:v>28879</c:v>
                </c:pt>
                <c:pt idx="28880">
                  <c:v>28880</c:v>
                </c:pt>
                <c:pt idx="28881">
                  <c:v>28881</c:v>
                </c:pt>
                <c:pt idx="28882">
                  <c:v>28882</c:v>
                </c:pt>
                <c:pt idx="28883">
                  <c:v>28883</c:v>
                </c:pt>
                <c:pt idx="28884">
                  <c:v>28884</c:v>
                </c:pt>
                <c:pt idx="28885">
                  <c:v>28885</c:v>
                </c:pt>
                <c:pt idx="28886">
                  <c:v>28886</c:v>
                </c:pt>
                <c:pt idx="28887">
                  <c:v>28887</c:v>
                </c:pt>
                <c:pt idx="28888">
                  <c:v>28888</c:v>
                </c:pt>
                <c:pt idx="28889">
                  <c:v>28889</c:v>
                </c:pt>
                <c:pt idx="28890">
                  <c:v>28890</c:v>
                </c:pt>
                <c:pt idx="28891">
                  <c:v>28891</c:v>
                </c:pt>
                <c:pt idx="28892">
                  <c:v>28892</c:v>
                </c:pt>
                <c:pt idx="28893">
                  <c:v>28893</c:v>
                </c:pt>
                <c:pt idx="28894">
                  <c:v>28894</c:v>
                </c:pt>
                <c:pt idx="28895">
                  <c:v>28895</c:v>
                </c:pt>
                <c:pt idx="28896">
                  <c:v>28896</c:v>
                </c:pt>
                <c:pt idx="28897">
                  <c:v>28897</c:v>
                </c:pt>
                <c:pt idx="28898">
                  <c:v>28898</c:v>
                </c:pt>
                <c:pt idx="28899">
                  <c:v>28899</c:v>
                </c:pt>
                <c:pt idx="28900">
                  <c:v>28900</c:v>
                </c:pt>
                <c:pt idx="28901">
                  <c:v>28901</c:v>
                </c:pt>
                <c:pt idx="28902">
                  <c:v>28902</c:v>
                </c:pt>
                <c:pt idx="28903">
                  <c:v>28903</c:v>
                </c:pt>
                <c:pt idx="28904">
                  <c:v>28904</c:v>
                </c:pt>
                <c:pt idx="28905">
                  <c:v>28905</c:v>
                </c:pt>
                <c:pt idx="28906">
                  <c:v>28906</c:v>
                </c:pt>
                <c:pt idx="28907">
                  <c:v>28907</c:v>
                </c:pt>
                <c:pt idx="28908">
                  <c:v>28908</c:v>
                </c:pt>
                <c:pt idx="28909">
                  <c:v>28909</c:v>
                </c:pt>
                <c:pt idx="28910">
                  <c:v>28910</c:v>
                </c:pt>
                <c:pt idx="28911">
                  <c:v>28911</c:v>
                </c:pt>
                <c:pt idx="28912">
                  <c:v>28912</c:v>
                </c:pt>
                <c:pt idx="28913">
                  <c:v>28913</c:v>
                </c:pt>
                <c:pt idx="28914">
                  <c:v>28914</c:v>
                </c:pt>
                <c:pt idx="28915">
                  <c:v>28915</c:v>
                </c:pt>
                <c:pt idx="28916">
                  <c:v>28916</c:v>
                </c:pt>
                <c:pt idx="28917">
                  <c:v>28917</c:v>
                </c:pt>
                <c:pt idx="28918">
                  <c:v>28918</c:v>
                </c:pt>
                <c:pt idx="28919">
                  <c:v>28919</c:v>
                </c:pt>
                <c:pt idx="28920">
                  <c:v>28920</c:v>
                </c:pt>
                <c:pt idx="28921">
                  <c:v>28921</c:v>
                </c:pt>
                <c:pt idx="28922">
                  <c:v>28922</c:v>
                </c:pt>
                <c:pt idx="28923">
                  <c:v>28923</c:v>
                </c:pt>
                <c:pt idx="28924">
                  <c:v>28924</c:v>
                </c:pt>
                <c:pt idx="28925">
                  <c:v>28925</c:v>
                </c:pt>
                <c:pt idx="28926">
                  <c:v>28926</c:v>
                </c:pt>
                <c:pt idx="28927">
                  <c:v>28927</c:v>
                </c:pt>
                <c:pt idx="28928">
                  <c:v>28928</c:v>
                </c:pt>
                <c:pt idx="28929">
                  <c:v>28929</c:v>
                </c:pt>
                <c:pt idx="28930">
                  <c:v>28930</c:v>
                </c:pt>
                <c:pt idx="28931">
                  <c:v>28931</c:v>
                </c:pt>
                <c:pt idx="28932">
                  <c:v>28932</c:v>
                </c:pt>
                <c:pt idx="28933">
                  <c:v>28933</c:v>
                </c:pt>
                <c:pt idx="28934">
                  <c:v>28934</c:v>
                </c:pt>
                <c:pt idx="28935">
                  <c:v>28935</c:v>
                </c:pt>
                <c:pt idx="28936">
                  <c:v>28936</c:v>
                </c:pt>
                <c:pt idx="28937">
                  <c:v>28937</c:v>
                </c:pt>
                <c:pt idx="28938">
                  <c:v>28938</c:v>
                </c:pt>
                <c:pt idx="28939">
                  <c:v>28939</c:v>
                </c:pt>
                <c:pt idx="28940">
                  <c:v>28940</c:v>
                </c:pt>
                <c:pt idx="28941">
                  <c:v>28941</c:v>
                </c:pt>
                <c:pt idx="28942">
                  <c:v>28942</c:v>
                </c:pt>
                <c:pt idx="28943">
                  <c:v>28943</c:v>
                </c:pt>
                <c:pt idx="28944">
                  <c:v>28944</c:v>
                </c:pt>
                <c:pt idx="28945">
                  <c:v>28945</c:v>
                </c:pt>
                <c:pt idx="28946">
                  <c:v>28946</c:v>
                </c:pt>
                <c:pt idx="28947">
                  <c:v>28947</c:v>
                </c:pt>
                <c:pt idx="28948">
                  <c:v>28948</c:v>
                </c:pt>
                <c:pt idx="28949">
                  <c:v>28949</c:v>
                </c:pt>
                <c:pt idx="28950">
                  <c:v>28950</c:v>
                </c:pt>
                <c:pt idx="28951">
                  <c:v>28951</c:v>
                </c:pt>
                <c:pt idx="28952">
                  <c:v>28952</c:v>
                </c:pt>
                <c:pt idx="28953">
                  <c:v>28953</c:v>
                </c:pt>
                <c:pt idx="28954">
                  <c:v>28954</c:v>
                </c:pt>
                <c:pt idx="28955">
                  <c:v>28955</c:v>
                </c:pt>
                <c:pt idx="28956">
                  <c:v>28956</c:v>
                </c:pt>
                <c:pt idx="28957">
                  <c:v>28957</c:v>
                </c:pt>
                <c:pt idx="28958">
                  <c:v>28958</c:v>
                </c:pt>
                <c:pt idx="28959">
                  <c:v>28959</c:v>
                </c:pt>
                <c:pt idx="28960">
                  <c:v>28960</c:v>
                </c:pt>
                <c:pt idx="28961">
                  <c:v>28961</c:v>
                </c:pt>
                <c:pt idx="28962">
                  <c:v>28962</c:v>
                </c:pt>
                <c:pt idx="28963">
                  <c:v>28963</c:v>
                </c:pt>
                <c:pt idx="28964">
                  <c:v>28964</c:v>
                </c:pt>
                <c:pt idx="28965">
                  <c:v>28965</c:v>
                </c:pt>
                <c:pt idx="28966">
                  <c:v>28966</c:v>
                </c:pt>
                <c:pt idx="28967">
                  <c:v>28967</c:v>
                </c:pt>
                <c:pt idx="28968">
                  <c:v>28968</c:v>
                </c:pt>
                <c:pt idx="28969">
                  <c:v>28969</c:v>
                </c:pt>
                <c:pt idx="28970">
                  <c:v>28970</c:v>
                </c:pt>
                <c:pt idx="28971">
                  <c:v>28971</c:v>
                </c:pt>
                <c:pt idx="28972">
                  <c:v>28972</c:v>
                </c:pt>
                <c:pt idx="28973">
                  <c:v>28973</c:v>
                </c:pt>
                <c:pt idx="28974">
                  <c:v>28974</c:v>
                </c:pt>
                <c:pt idx="28975">
                  <c:v>28975</c:v>
                </c:pt>
                <c:pt idx="28976">
                  <c:v>28976</c:v>
                </c:pt>
                <c:pt idx="28977">
                  <c:v>28977</c:v>
                </c:pt>
                <c:pt idx="28978">
                  <c:v>28978</c:v>
                </c:pt>
                <c:pt idx="28979">
                  <c:v>28979</c:v>
                </c:pt>
                <c:pt idx="28980">
                  <c:v>28980</c:v>
                </c:pt>
                <c:pt idx="28981">
                  <c:v>28981</c:v>
                </c:pt>
                <c:pt idx="28982">
                  <c:v>28982</c:v>
                </c:pt>
                <c:pt idx="28983">
                  <c:v>28983</c:v>
                </c:pt>
                <c:pt idx="28984">
                  <c:v>28984</c:v>
                </c:pt>
                <c:pt idx="28985">
                  <c:v>28985</c:v>
                </c:pt>
                <c:pt idx="28986">
                  <c:v>28986</c:v>
                </c:pt>
                <c:pt idx="28987">
                  <c:v>28987</c:v>
                </c:pt>
                <c:pt idx="28988">
                  <c:v>28988</c:v>
                </c:pt>
                <c:pt idx="28989">
                  <c:v>28989</c:v>
                </c:pt>
                <c:pt idx="28990">
                  <c:v>28990</c:v>
                </c:pt>
                <c:pt idx="28991">
                  <c:v>28991</c:v>
                </c:pt>
                <c:pt idx="28992">
                  <c:v>28992</c:v>
                </c:pt>
                <c:pt idx="28993">
                  <c:v>28993</c:v>
                </c:pt>
                <c:pt idx="28994">
                  <c:v>28994</c:v>
                </c:pt>
                <c:pt idx="28995">
                  <c:v>28995</c:v>
                </c:pt>
                <c:pt idx="28996">
                  <c:v>28996</c:v>
                </c:pt>
                <c:pt idx="28997">
                  <c:v>28997</c:v>
                </c:pt>
                <c:pt idx="28998">
                  <c:v>28998</c:v>
                </c:pt>
                <c:pt idx="28999">
                  <c:v>28999</c:v>
                </c:pt>
                <c:pt idx="29000">
                  <c:v>29000</c:v>
                </c:pt>
                <c:pt idx="29001">
                  <c:v>29001</c:v>
                </c:pt>
                <c:pt idx="29002">
                  <c:v>29002</c:v>
                </c:pt>
                <c:pt idx="29003">
                  <c:v>29003</c:v>
                </c:pt>
                <c:pt idx="29004">
                  <c:v>29004</c:v>
                </c:pt>
                <c:pt idx="29005">
                  <c:v>29005</c:v>
                </c:pt>
                <c:pt idx="29006">
                  <c:v>29006</c:v>
                </c:pt>
                <c:pt idx="29007">
                  <c:v>29007</c:v>
                </c:pt>
                <c:pt idx="29008">
                  <c:v>29008</c:v>
                </c:pt>
                <c:pt idx="29009">
                  <c:v>29009</c:v>
                </c:pt>
                <c:pt idx="29010">
                  <c:v>29010</c:v>
                </c:pt>
                <c:pt idx="29011">
                  <c:v>29011</c:v>
                </c:pt>
                <c:pt idx="29012">
                  <c:v>29012</c:v>
                </c:pt>
                <c:pt idx="29013">
                  <c:v>29013</c:v>
                </c:pt>
                <c:pt idx="29014">
                  <c:v>29014</c:v>
                </c:pt>
                <c:pt idx="29015">
                  <c:v>29015</c:v>
                </c:pt>
                <c:pt idx="29016">
                  <c:v>29016</c:v>
                </c:pt>
                <c:pt idx="29017">
                  <c:v>29017</c:v>
                </c:pt>
                <c:pt idx="29018">
                  <c:v>29018</c:v>
                </c:pt>
                <c:pt idx="29019">
                  <c:v>29019</c:v>
                </c:pt>
                <c:pt idx="29020">
                  <c:v>29020</c:v>
                </c:pt>
                <c:pt idx="29021">
                  <c:v>29021</c:v>
                </c:pt>
                <c:pt idx="29022">
                  <c:v>29022</c:v>
                </c:pt>
                <c:pt idx="29023">
                  <c:v>29023</c:v>
                </c:pt>
                <c:pt idx="29024">
                  <c:v>29024</c:v>
                </c:pt>
                <c:pt idx="29025">
                  <c:v>29025</c:v>
                </c:pt>
                <c:pt idx="29026">
                  <c:v>29026</c:v>
                </c:pt>
                <c:pt idx="29027">
                  <c:v>29027</c:v>
                </c:pt>
                <c:pt idx="29028">
                  <c:v>29028</c:v>
                </c:pt>
                <c:pt idx="29029">
                  <c:v>29029</c:v>
                </c:pt>
                <c:pt idx="29030">
                  <c:v>29030</c:v>
                </c:pt>
                <c:pt idx="29031">
                  <c:v>29031</c:v>
                </c:pt>
                <c:pt idx="29032">
                  <c:v>29032</c:v>
                </c:pt>
                <c:pt idx="29033">
                  <c:v>29033</c:v>
                </c:pt>
                <c:pt idx="29034">
                  <c:v>29034</c:v>
                </c:pt>
                <c:pt idx="29035">
                  <c:v>29035</c:v>
                </c:pt>
                <c:pt idx="29036">
                  <c:v>29036</c:v>
                </c:pt>
                <c:pt idx="29037">
                  <c:v>29037</c:v>
                </c:pt>
                <c:pt idx="29038">
                  <c:v>29038</c:v>
                </c:pt>
                <c:pt idx="29039">
                  <c:v>29039</c:v>
                </c:pt>
                <c:pt idx="29040">
                  <c:v>29040</c:v>
                </c:pt>
                <c:pt idx="29041">
                  <c:v>29041</c:v>
                </c:pt>
                <c:pt idx="29042">
                  <c:v>29042</c:v>
                </c:pt>
                <c:pt idx="29043">
                  <c:v>29043</c:v>
                </c:pt>
                <c:pt idx="29044">
                  <c:v>29044</c:v>
                </c:pt>
                <c:pt idx="29045">
                  <c:v>29045</c:v>
                </c:pt>
                <c:pt idx="29046">
                  <c:v>29046</c:v>
                </c:pt>
                <c:pt idx="29047">
                  <c:v>29047</c:v>
                </c:pt>
                <c:pt idx="29048">
                  <c:v>29048</c:v>
                </c:pt>
                <c:pt idx="29049">
                  <c:v>29049</c:v>
                </c:pt>
                <c:pt idx="29050">
                  <c:v>29050</c:v>
                </c:pt>
                <c:pt idx="29051">
                  <c:v>29051</c:v>
                </c:pt>
                <c:pt idx="29052">
                  <c:v>29052</c:v>
                </c:pt>
                <c:pt idx="29053">
                  <c:v>29053</c:v>
                </c:pt>
                <c:pt idx="29054">
                  <c:v>29054</c:v>
                </c:pt>
                <c:pt idx="29055">
                  <c:v>29055</c:v>
                </c:pt>
                <c:pt idx="29056">
                  <c:v>29056</c:v>
                </c:pt>
                <c:pt idx="29057">
                  <c:v>29057</c:v>
                </c:pt>
                <c:pt idx="29058">
                  <c:v>29058</c:v>
                </c:pt>
                <c:pt idx="29059">
                  <c:v>29059</c:v>
                </c:pt>
                <c:pt idx="29060">
                  <c:v>29060</c:v>
                </c:pt>
                <c:pt idx="29061">
                  <c:v>29061</c:v>
                </c:pt>
                <c:pt idx="29062">
                  <c:v>29062</c:v>
                </c:pt>
                <c:pt idx="29063">
                  <c:v>29063</c:v>
                </c:pt>
                <c:pt idx="29064">
                  <c:v>29064</c:v>
                </c:pt>
                <c:pt idx="29065">
                  <c:v>29065</c:v>
                </c:pt>
                <c:pt idx="29066">
                  <c:v>29066</c:v>
                </c:pt>
                <c:pt idx="29067">
                  <c:v>29067</c:v>
                </c:pt>
                <c:pt idx="29068">
                  <c:v>29068</c:v>
                </c:pt>
                <c:pt idx="29069">
                  <c:v>29069</c:v>
                </c:pt>
                <c:pt idx="29070">
                  <c:v>29070</c:v>
                </c:pt>
                <c:pt idx="29071">
                  <c:v>29071</c:v>
                </c:pt>
                <c:pt idx="29072">
                  <c:v>29072</c:v>
                </c:pt>
                <c:pt idx="29073">
                  <c:v>29073</c:v>
                </c:pt>
                <c:pt idx="29074">
                  <c:v>29074</c:v>
                </c:pt>
                <c:pt idx="29075">
                  <c:v>29075</c:v>
                </c:pt>
                <c:pt idx="29076">
                  <c:v>29076</c:v>
                </c:pt>
                <c:pt idx="29077">
                  <c:v>29077</c:v>
                </c:pt>
                <c:pt idx="29078">
                  <c:v>29078</c:v>
                </c:pt>
                <c:pt idx="29079">
                  <c:v>29079</c:v>
                </c:pt>
                <c:pt idx="29080">
                  <c:v>29080</c:v>
                </c:pt>
                <c:pt idx="29081">
                  <c:v>29081</c:v>
                </c:pt>
                <c:pt idx="29082">
                  <c:v>29082</c:v>
                </c:pt>
                <c:pt idx="29083">
                  <c:v>29083</c:v>
                </c:pt>
                <c:pt idx="29084">
                  <c:v>29084</c:v>
                </c:pt>
                <c:pt idx="29085">
                  <c:v>29085</c:v>
                </c:pt>
                <c:pt idx="29086">
                  <c:v>29086</c:v>
                </c:pt>
                <c:pt idx="29087">
                  <c:v>29087</c:v>
                </c:pt>
                <c:pt idx="29088">
                  <c:v>29088</c:v>
                </c:pt>
                <c:pt idx="29089">
                  <c:v>29089</c:v>
                </c:pt>
                <c:pt idx="29090">
                  <c:v>29090</c:v>
                </c:pt>
                <c:pt idx="29091">
                  <c:v>29091</c:v>
                </c:pt>
                <c:pt idx="29092">
                  <c:v>29092</c:v>
                </c:pt>
                <c:pt idx="29093">
                  <c:v>29093</c:v>
                </c:pt>
                <c:pt idx="29094">
                  <c:v>29094</c:v>
                </c:pt>
                <c:pt idx="29095">
                  <c:v>29095</c:v>
                </c:pt>
                <c:pt idx="29096">
                  <c:v>29096</c:v>
                </c:pt>
                <c:pt idx="29097">
                  <c:v>29097</c:v>
                </c:pt>
                <c:pt idx="29098">
                  <c:v>29098</c:v>
                </c:pt>
                <c:pt idx="29099">
                  <c:v>29099</c:v>
                </c:pt>
                <c:pt idx="29100">
                  <c:v>29100</c:v>
                </c:pt>
                <c:pt idx="29101">
                  <c:v>29101</c:v>
                </c:pt>
                <c:pt idx="29102">
                  <c:v>29102</c:v>
                </c:pt>
                <c:pt idx="29103">
                  <c:v>29103</c:v>
                </c:pt>
                <c:pt idx="29104">
                  <c:v>29104</c:v>
                </c:pt>
                <c:pt idx="29105">
                  <c:v>29105</c:v>
                </c:pt>
                <c:pt idx="29106">
                  <c:v>29106</c:v>
                </c:pt>
                <c:pt idx="29107">
                  <c:v>29107</c:v>
                </c:pt>
                <c:pt idx="29108">
                  <c:v>29108</c:v>
                </c:pt>
                <c:pt idx="29109">
                  <c:v>29109</c:v>
                </c:pt>
                <c:pt idx="29110">
                  <c:v>29110</c:v>
                </c:pt>
                <c:pt idx="29111">
                  <c:v>29111</c:v>
                </c:pt>
                <c:pt idx="29112">
                  <c:v>29112</c:v>
                </c:pt>
                <c:pt idx="29113">
                  <c:v>29113</c:v>
                </c:pt>
                <c:pt idx="29114">
                  <c:v>29114</c:v>
                </c:pt>
                <c:pt idx="29115">
                  <c:v>29115</c:v>
                </c:pt>
                <c:pt idx="29116">
                  <c:v>29116</c:v>
                </c:pt>
                <c:pt idx="29117">
                  <c:v>29117</c:v>
                </c:pt>
                <c:pt idx="29118">
                  <c:v>29118</c:v>
                </c:pt>
                <c:pt idx="29119">
                  <c:v>29119</c:v>
                </c:pt>
                <c:pt idx="29120">
                  <c:v>29120</c:v>
                </c:pt>
                <c:pt idx="29121">
                  <c:v>29121</c:v>
                </c:pt>
                <c:pt idx="29122">
                  <c:v>29122</c:v>
                </c:pt>
                <c:pt idx="29123">
                  <c:v>29123</c:v>
                </c:pt>
                <c:pt idx="29124">
                  <c:v>29124</c:v>
                </c:pt>
                <c:pt idx="29125">
                  <c:v>29125</c:v>
                </c:pt>
                <c:pt idx="29126">
                  <c:v>29126</c:v>
                </c:pt>
                <c:pt idx="29127">
                  <c:v>29127</c:v>
                </c:pt>
                <c:pt idx="29128">
                  <c:v>29128</c:v>
                </c:pt>
                <c:pt idx="29129">
                  <c:v>29129</c:v>
                </c:pt>
                <c:pt idx="29130">
                  <c:v>29130</c:v>
                </c:pt>
                <c:pt idx="29131">
                  <c:v>29131</c:v>
                </c:pt>
                <c:pt idx="29132">
                  <c:v>29132</c:v>
                </c:pt>
                <c:pt idx="29133">
                  <c:v>29133</c:v>
                </c:pt>
                <c:pt idx="29134">
                  <c:v>29134</c:v>
                </c:pt>
                <c:pt idx="29135">
                  <c:v>29135</c:v>
                </c:pt>
                <c:pt idx="29136">
                  <c:v>29136</c:v>
                </c:pt>
                <c:pt idx="29137">
                  <c:v>29137</c:v>
                </c:pt>
                <c:pt idx="29138">
                  <c:v>29138</c:v>
                </c:pt>
                <c:pt idx="29139">
                  <c:v>29139</c:v>
                </c:pt>
                <c:pt idx="29140">
                  <c:v>29140</c:v>
                </c:pt>
                <c:pt idx="29141">
                  <c:v>29141</c:v>
                </c:pt>
                <c:pt idx="29142">
                  <c:v>29142</c:v>
                </c:pt>
                <c:pt idx="29143">
                  <c:v>29143</c:v>
                </c:pt>
                <c:pt idx="29144">
                  <c:v>29144</c:v>
                </c:pt>
                <c:pt idx="29145">
                  <c:v>29145</c:v>
                </c:pt>
                <c:pt idx="29146">
                  <c:v>29146</c:v>
                </c:pt>
                <c:pt idx="29147">
                  <c:v>29147</c:v>
                </c:pt>
                <c:pt idx="29148">
                  <c:v>29148</c:v>
                </c:pt>
                <c:pt idx="29149">
                  <c:v>29149</c:v>
                </c:pt>
                <c:pt idx="29150">
                  <c:v>29150</c:v>
                </c:pt>
                <c:pt idx="29151">
                  <c:v>29151</c:v>
                </c:pt>
                <c:pt idx="29152">
                  <c:v>29152</c:v>
                </c:pt>
                <c:pt idx="29153">
                  <c:v>29153</c:v>
                </c:pt>
                <c:pt idx="29154">
                  <c:v>29154</c:v>
                </c:pt>
                <c:pt idx="29155">
                  <c:v>29155</c:v>
                </c:pt>
                <c:pt idx="29156">
                  <c:v>29156</c:v>
                </c:pt>
                <c:pt idx="29157">
                  <c:v>29157</c:v>
                </c:pt>
                <c:pt idx="29158">
                  <c:v>29158</c:v>
                </c:pt>
                <c:pt idx="29159">
                  <c:v>29159</c:v>
                </c:pt>
                <c:pt idx="29160">
                  <c:v>29160</c:v>
                </c:pt>
                <c:pt idx="29161">
                  <c:v>29161</c:v>
                </c:pt>
                <c:pt idx="29162">
                  <c:v>29162</c:v>
                </c:pt>
                <c:pt idx="29163">
                  <c:v>29163</c:v>
                </c:pt>
                <c:pt idx="29164">
                  <c:v>29164</c:v>
                </c:pt>
                <c:pt idx="29165">
                  <c:v>29165</c:v>
                </c:pt>
                <c:pt idx="29166">
                  <c:v>29166</c:v>
                </c:pt>
                <c:pt idx="29167">
                  <c:v>29167</c:v>
                </c:pt>
                <c:pt idx="29168">
                  <c:v>29168</c:v>
                </c:pt>
                <c:pt idx="29169">
                  <c:v>29169</c:v>
                </c:pt>
                <c:pt idx="29170">
                  <c:v>29170</c:v>
                </c:pt>
                <c:pt idx="29171">
                  <c:v>29171</c:v>
                </c:pt>
                <c:pt idx="29172">
                  <c:v>29172</c:v>
                </c:pt>
                <c:pt idx="29173">
                  <c:v>29173</c:v>
                </c:pt>
                <c:pt idx="29174">
                  <c:v>29174</c:v>
                </c:pt>
                <c:pt idx="29175">
                  <c:v>29175</c:v>
                </c:pt>
                <c:pt idx="29176">
                  <c:v>29176</c:v>
                </c:pt>
                <c:pt idx="29177">
                  <c:v>29177</c:v>
                </c:pt>
                <c:pt idx="29178">
                  <c:v>29178</c:v>
                </c:pt>
                <c:pt idx="29179">
                  <c:v>29179</c:v>
                </c:pt>
                <c:pt idx="29180">
                  <c:v>29180</c:v>
                </c:pt>
                <c:pt idx="29181">
                  <c:v>29181</c:v>
                </c:pt>
                <c:pt idx="29182">
                  <c:v>29182</c:v>
                </c:pt>
                <c:pt idx="29183">
                  <c:v>29183</c:v>
                </c:pt>
                <c:pt idx="29184">
                  <c:v>29184</c:v>
                </c:pt>
                <c:pt idx="29185">
                  <c:v>29185</c:v>
                </c:pt>
                <c:pt idx="29186">
                  <c:v>29186</c:v>
                </c:pt>
                <c:pt idx="29187">
                  <c:v>29187</c:v>
                </c:pt>
                <c:pt idx="29188">
                  <c:v>29188</c:v>
                </c:pt>
                <c:pt idx="29189">
                  <c:v>29189</c:v>
                </c:pt>
                <c:pt idx="29190">
                  <c:v>29190</c:v>
                </c:pt>
                <c:pt idx="29191">
                  <c:v>29191</c:v>
                </c:pt>
                <c:pt idx="29192">
                  <c:v>29192</c:v>
                </c:pt>
                <c:pt idx="29193">
                  <c:v>29193</c:v>
                </c:pt>
                <c:pt idx="29194">
                  <c:v>29194</c:v>
                </c:pt>
                <c:pt idx="29195">
                  <c:v>29195</c:v>
                </c:pt>
                <c:pt idx="29196">
                  <c:v>29196</c:v>
                </c:pt>
                <c:pt idx="29197">
                  <c:v>29197</c:v>
                </c:pt>
                <c:pt idx="29198">
                  <c:v>29198</c:v>
                </c:pt>
                <c:pt idx="29199">
                  <c:v>29199</c:v>
                </c:pt>
                <c:pt idx="29200">
                  <c:v>29200</c:v>
                </c:pt>
                <c:pt idx="29201">
                  <c:v>29201</c:v>
                </c:pt>
                <c:pt idx="29202">
                  <c:v>29202</c:v>
                </c:pt>
                <c:pt idx="29203">
                  <c:v>29203</c:v>
                </c:pt>
                <c:pt idx="29204">
                  <c:v>29204</c:v>
                </c:pt>
                <c:pt idx="29205">
                  <c:v>29205</c:v>
                </c:pt>
                <c:pt idx="29206">
                  <c:v>29206</c:v>
                </c:pt>
                <c:pt idx="29207">
                  <c:v>29207</c:v>
                </c:pt>
                <c:pt idx="29208">
                  <c:v>29208</c:v>
                </c:pt>
                <c:pt idx="29209">
                  <c:v>29209</c:v>
                </c:pt>
                <c:pt idx="29210">
                  <c:v>29210</c:v>
                </c:pt>
                <c:pt idx="29211">
                  <c:v>29211</c:v>
                </c:pt>
                <c:pt idx="29212">
                  <c:v>29212</c:v>
                </c:pt>
                <c:pt idx="29213">
                  <c:v>29213</c:v>
                </c:pt>
                <c:pt idx="29214">
                  <c:v>29214</c:v>
                </c:pt>
                <c:pt idx="29215">
                  <c:v>29215</c:v>
                </c:pt>
                <c:pt idx="29216">
                  <c:v>29216</c:v>
                </c:pt>
                <c:pt idx="29217">
                  <c:v>29217</c:v>
                </c:pt>
                <c:pt idx="29218">
                  <c:v>29218</c:v>
                </c:pt>
                <c:pt idx="29219">
                  <c:v>29219</c:v>
                </c:pt>
                <c:pt idx="29220">
                  <c:v>29220</c:v>
                </c:pt>
                <c:pt idx="29221">
                  <c:v>29221</c:v>
                </c:pt>
                <c:pt idx="29222">
                  <c:v>29222</c:v>
                </c:pt>
                <c:pt idx="29223">
                  <c:v>29223</c:v>
                </c:pt>
                <c:pt idx="29224">
                  <c:v>29224</c:v>
                </c:pt>
                <c:pt idx="29225">
                  <c:v>29225</c:v>
                </c:pt>
                <c:pt idx="29226">
                  <c:v>29226</c:v>
                </c:pt>
                <c:pt idx="29227">
                  <c:v>29227</c:v>
                </c:pt>
                <c:pt idx="29228">
                  <c:v>29228</c:v>
                </c:pt>
                <c:pt idx="29229">
                  <c:v>29229</c:v>
                </c:pt>
                <c:pt idx="29230">
                  <c:v>29230</c:v>
                </c:pt>
                <c:pt idx="29231">
                  <c:v>29231</c:v>
                </c:pt>
                <c:pt idx="29232">
                  <c:v>29232</c:v>
                </c:pt>
                <c:pt idx="29233">
                  <c:v>29233</c:v>
                </c:pt>
                <c:pt idx="29234">
                  <c:v>29234</c:v>
                </c:pt>
                <c:pt idx="29235">
                  <c:v>29235</c:v>
                </c:pt>
                <c:pt idx="29236">
                  <c:v>29236</c:v>
                </c:pt>
                <c:pt idx="29237">
                  <c:v>29237</c:v>
                </c:pt>
                <c:pt idx="29238">
                  <c:v>29238</c:v>
                </c:pt>
                <c:pt idx="29239">
                  <c:v>29239</c:v>
                </c:pt>
                <c:pt idx="29240">
                  <c:v>29240</c:v>
                </c:pt>
                <c:pt idx="29241">
                  <c:v>29241</c:v>
                </c:pt>
                <c:pt idx="29242">
                  <c:v>29242</c:v>
                </c:pt>
                <c:pt idx="29243">
                  <c:v>29243</c:v>
                </c:pt>
                <c:pt idx="29244">
                  <c:v>29244</c:v>
                </c:pt>
                <c:pt idx="29245">
                  <c:v>29245</c:v>
                </c:pt>
                <c:pt idx="29246">
                  <c:v>29246</c:v>
                </c:pt>
                <c:pt idx="29247">
                  <c:v>29247</c:v>
                </c:pt>
                <c:pt idx="29248">
                  <c:v>29248</c:v>
                </c:pt>
                <c:pt idx="29249">
                  <c:v>29249</c:v>
                </c:pt>
                <c:pt idx="29250">
                  <c:v>29250</c:v>
                </c:pt>
                <c:pt idx="29251">
                  <c:v>29251</c:v>
                </c:pt>
                <c:pt idx="29252">
                  <c:v>29252</c:v>
                </c:pt>
                <c:pt idx="29253">
                  <c:v>29253</c:v>
                </c:pt>
                <c:pt idx="29254">
                  <c:v>29254</c:v>
                </c:pt>
                <c:pt idx="29255">
                  <c:v>29255</c:v>
                </c:pt>
                <c:pt idx="29256">
                  <c:v>29256</c:v>
                </c:pt>
                <c:pt idx="29257">
                  <c:v>29257</c:v>
                </c:pt>
                <c:pt idx="29258">
                  <c:v>29258</c:v>
                </c:pt>
                <c:pt idx="29259">
                  <c:v>29259</c:v>
                </c:pt>
                <c:pt idx="29260">
                  <c:v>29260</c:v>
                </c:pt>
                <c:pt idx="29261">
                  <c:v>29261</c:v>
                </c:pt>
                <c:pt idx="29262">
                  <c:v>29262</c:v>
                </c:pt>
                <c:pt idx="29263">
                  <c:v>29263</c:v>
                </c:pt>
                <c:pt idx="29264">
                  <c:v>29264</c:v>
                </c:pt>
                <c:pt idx="29265">
                  <c:v>29265</c:v>
                </c:pt>
                <c:pt idx="29266">
                  <c:v>29266</c:v>
                </c:pt>
                <c:pt idx="29267">
                  <c:v>29267</c:v>
                </c:pt>
                <c:pt idx="29268">
                  <c:v>29268</c:v>
                </c:pt>
                <c:pt idx="29269">
                  <c:v>29269</c:v>
                </c:pt>
                <c:pt idx="29270">
                  <c:v>29270</c:v>
                </c:pt>
                <c:pt idx="29271">
                  <c:v>29271</c:v>
                </c:pt>
                <c:pt idx="29272">
                  <c:v>29272</c:v>
                </c:pt>
                <c:pt idx="29273">
                  <c:v>29273</c:v>
                </c:pt>
                <c:pt idx="29274">
                  <c:v>29274</c:v>
                </c:pt>
                <c:pt idx="29275">
                  <c:v>29275</c:v>
                </c:pt>
                <c:pt idx="29276">
                  <c:v>29276</c:v>
                </c:pt>
                <c:pt idx="29277">
                  <c:v>29277</c:v>
                </c:pt>
                <c:pt idx="29278">
                  <c:v>29278</c:v>
                </c:pt>
                <c:pt idx="29279">
                  <c:v>29279</c:v>
                </c:pt>
                <c:pt idx="29280">
                  <c:v>29280</c:v>
                </c:pt>
                <c:pt idx="29281">
                  <c:v>29281</c:v>
                </c:pt>
                <c:pt idx="29282">
                  <c:v>29282</c:v>
                </c:pt>
                <c:pt idx="29283">
                  <c:v>29283</c:v>
                </c:pt>
                <c:pt idx="29284">
                  <c:v>29284</c:v>
                </c:pt>
                <c:pt idx="29285">
                  <c:v>29285</c:v>
                </c:pt>
                <c:pt idx="29286">
                  <c:v>29286</c:v>
                </c:pt>
                <c:pt idx="29287">
                  <c:v>29287</c:v>
                </c:pt>
                <c:pt idx="29288">
                  <c:v>29288</c:v>
                </c:pt>
                <c:pt idx="29289">
                  <c:v>29289</c:v>
                </c:pt>
                <c:pt idx="29290">
                  <c:v>29290</c:v>
                </c:pt>
                <c:pt idx="29291">
                  <c:v>29291</c:v>
                </c:pt>
                <c:pt idx="29292">
                  <c:v>29292</c:v>
                </c:pt>
                <c:pt idx="29293">
                  <c:v>29293</c:v>
                </c:pt>
                <c:pt idx="29294">
                  <c:v>29294</c:v>
                </c:pt>
                <c:pt idx="29295">
                  <c:v>29295</c:v>
                </c:pt>
                <c:pt idx="29296">
                  <c:v>29296</c:v>
                </c:pt>
                <c:pt idx="29297">
                  <c:v>29297</c:v>
                </c:pt>
                <c:pt idx="29298">
                  <c:v>29298</c:v>
                </c:pt>
                <c:pt idx="29299">
                  <c:v>29299</c:v>
                </c:pt>
                <c:pt idx="29300">
                  <c:v>29300</c:v>
                </c:pt>
                <c:pt idx="29301">
                  <c:v>29301</c:v>
                </c:pt>
                <c:pt idx="29302">
                  <c:v>29302</c:v>
                </c:pt>
                <c:pt idx="29303">
                  <c:v>29303</c:v>
                </c:pt>
                <c:pt idx="29304">
                  <c:v>29304</c:v>
                </c:pt>
                <c:pt idx="29305">
                  <c:v>29305</c:v>
                </c:pt>
                <c:pt idx="29306">
                  <c:v>29306</c:v>
                </c:pt>
                <c:pt idx="29307">
                  <c:v>29307</c:v>
                </c:pt>
                <c:pt idx="29308">
                  <c:v>29308</c:v>
                </c:pt>
                <c:pt idx="29309">
                  <c:v>29309</c:v>
                </c:pt>
                <c:pt idx="29310">
                  <c:v>29310</c:v>
                </c:pt>
                <c:pt idx="29311">
                  <c:v>29311</c:v>
                </c:pt>
                <c:pt idx="29312">
                  <c:v>29312</c:v>
                </c:pt>
                <c:pt idx="29313">
                  <c:v>29313</c:v>
                </c:pt>
                <c:pt idx="29314">
                  <c:v>29314</c:v>
                </c:pt>
                <c:pt idx="29315">
                  <c:v>29315</c:v>
                </c:pt>
                <c:pt idx="29316">
                  <c:v>29316</c:v>
                </c:pt>
                <c:pt idx="29317">
                  <c:v>29317</c:v>
                </c:pt>
                <c:pt idx="29318">
                  <c:v>29318</c:v>
                </c:pt>
                <c:pt idx="29319">
                  <c:v>29319</c:v>
                </c:pt>
                <c:pt idx="29320">
                  <c:v>29320</c:v>
                </c:pt>
                <c:pt idx="29321">
                  <c:v>29321</c:v>
                </c:pt>
                <c:pt idx="29322">
                  <c:v>29322</c:v>
                </c:pt>
                <c:pt idx="29323">
                  <c:v>29323</c:v>
                </c:pt>
                <c:pt idx="29324">
                  <c:v>29324</c:v>
                </c:pt>
                <c:pt idx="29325">
                  <c:v>29325</c:v>
                </c:pt>
                <c:pt idx="29326">
                  <c:v>29326</c:v>
                </c:pt>
                <c:pt idx="29327">
                  <c:v>29327</c:v>
                </c:pt>
                <c:pt idx="29328">
                  <c:v>29328</c:v>
                </c:pt>
                <c:pt idx="29329">
                  <c:v>29329</c:v>
                </c:pt>
                <c:pt idx="29330">
                  <c:v>29330</c:v>
                </c:pt>
                <c:pt idx="29331">
                  <c:v>29331</c:v>
                </c:pt>
                <c:pt idx="29332">
                  <c:v>29332</c:v>
                </c:pt>
                <c:pt idx="29333">
                  <c:v>29333</c:v>
                </c:pt>
                <c:pt idx="29334">
                  <c:v>29334</c:v>
                </c:pt>
                <c:pt idx="29335">
                  <c:v>29335</c:v>
                </c:pt>
                <c:pt idx="29336">
                  <c:v>29336</c:v>
                </c:pt>
                <c:pt idx="29337">
                  <c:v>29337</c:v>
                </c:pt>
                <c:pt idx="29338">
                  <c:v>29338</c:v>
                </c:pt>
                <c:pt idx="29339">
                  <c:v>29339</c:v>
                </c:pt>
                <c:pt idx="29340">
                  <c:v>29340</c:v>
                </c:pt>
                <c:pt idx="29341">
                  <c:v>29341</c:v>
                </c:pt>
                <c:pt idx="29342">
                  <c:v>29342</c:v>
                </c:pt>
                <c:pt idx="29343">
                  <c:v>29343</c:v>
                </c:pt>
                <c:pt idx="29344">
                  <c:v>29344</c:v>
                </c:pt>
                <c:pt idx="29345">
                  <c:v>29345</c:v>
                </c:pt>
                <c:pt idx="29346">
                  <c:v>29346</c:v>
                </c:pt>
                <c:pt idx="29347">
                  <c:v>29347</c:v>
                </c:pt>
                <c:pt idx="29348">
                  <c:v>29348</c:v>
                </c:pt>
                <c:pt idx="29349">
                  <c:v>29349</c:v>
                </c:pt>
                <c:pt idx="29350">
                  <c:v>29350</c:v>
                </c:pt>
                <c:pt idx="29351">
                  <c:v>29351</c:v>
                </c:pt>
                <c:pt idx="29352">
                  <c:v>29352</c:v>
                </c:pt>
                <c:pt idx="29353">
                  <c:v>29353</c:v>
                </c:pt>
                <c:pt idx="29354">
                  <c:v>29354</c:v>
                </c:pt>
                <c:pt idx="29355">
                  <c:v>29355</c:v>
                </c:pt>
                <c:pt idx="29356">
                  <c:v>29356</c:v>
                </c:pt>
                <c:pt idx="29357">
                  <c:v>29357</c:v>
                </c:pt>
                <c:pt idx="29358">
                  <c:v>29358</c:v>
                </c:pt>
                <c:pt idx="29359">
                  <c:v>29359</c:v>
                </c:pt>
                <c:pt idx="29360">
                  <c:v>29360</c:v>
                </c:pt>
                <c:pt idx="29361">
                  <c:v>29361</c:v>
                </c:pt>
                <c:pt idx="29362">
                  <c:v>29362</c:v>
                </c:pt>
                <c:pt idx="29363">
                  <c:v>29363</c:v>
                </c:pt>
                <c:pt idx="29364">
                  <c:v>29364</c:v>
                </c:pt>
                <c:pt idx="29365">
                  <c:v>29365</c:v>
                </c:pt>
                <c:pt idx="29366">
                  <c:v>29366</c:v>
                </c:pt>
                <c:pt idx="29367">
                  <c:v>29367</c:v>
                </c:pt>
                <c:pt idx="29368">
                  <c:v>29368</c:v>
                </c:pt>
                <c:pt idx="29369">
                  <c:v>29369</c:v>
                </c:pt>
                <c:pt idx="29370">
                  <c:v>29370</c:v>
                </c:pt>
                <c:pt idx="29371">
                  <c:v>29371</c:v>
                </c:pt>
                <c:pt idx="29372">
                  <c:v>29372</c:v>
                </c:pt>
                <c:pt idx="29373">
                  <c:v>29373</c:v>
                </c:pt>
                <c:pt idx="29374">
                  <c:v>29374</c:v>
                </c:pt>
                <c:pt idx="29375">
                  <c:v>29375</c:v>
                </c:pt>
                <c:pt idx="29376">
                  <c:v>29376</c:v>
                </c:pt>
                <c:pt idx="29377">
                  <c:v>29377</c:v>
                </c:pt>
                <c:pt idx="29378">
                  <c:v>29378</c:v>
                </c:pt>
                <c:pt idx="29379">
                  <c:v>29379</c:v>
                </c:pt>
                <c:pt idx="29380">
                  <c:v>29380</c:v>
                </c:pt>
                <c:pt idx="29381">
                  <c:v>29381</c:v>
                </c:pt>
                <c:pt idx="29382">
                  <c:v>29382</c:v>
                </c:pt>
                <c:pt idx="29383">
                  <c:v>29383</c:v>
                </c:pt>
                <c:pt idx="29384">
                  <c:v>29384</c:v>
                </c:pt>
                <c:pt idx="29385">
                  <c:v>29385</c:v>
                </c:pt>
                <c:pt idx="29386">
                  <c:v>29386</c:v>
                </c:pt>
                <c:pt idx="29387">
                  <c:v>29387</c:v>
                </c:pt>
                <c:pt idx="29388">
                  <c:v>29388</c:v>
                </c:pt>
                <c:pt idx="29389">
                  <c:v>29389</c:v>
                </c:pt>
                <c:pt idx="29390">
                  <c:v>29390</c:v>
                </c:pt>
                <c:pt idx="29391">
                  <c:v>29391</c:v>
                </c:pt>
                <c:pt idx="29392">
                  <c:v>29392</c:v>
                </c:pt>
                <c:pt idx="29393">
                  <c:v>29393</c:v>
                </c:pt>
                <c:pt idx="29394">
                  <c:v>29394</c:v>
                </c:pt>
                <c:pt idx="29395">
                  <c:v>29395</c:v>
                </c:pt>
                <c:pt idx="29396">
                  <c:v>29396</c:v>
                </c:pt>
                <c:pt idx="29397">
                  <c:v>29397</c:v>
                </c:pt>
                <c:pt idx="29398">
                  <c:v>29398</c:v>
                </c:pt>
                <c:pt idx="29399">
                  <c:v>29399</c:v>
                </c:pt>
                <c:pt idx="29400">
                  <c:v>29400</c:v>
                </c:pt>
                <c:pt idx="29401">
                  <c:v>29401</c:v>
                </c:pt>
                <c:pt idx="29402">
                  <c:v>29402</c:v>
                </c:pt>
                <c:pt idx="29403">
                  <c:v>29403</c:v>
                </c:pt>
                <c:pt idx="29404">
                  <c:v>29404</c:v>
                </c:pt>
                <c:pt idx="29405">
                  <c:v>29405</c:v>
                </c:pt>
                <c:pt idx="29406">
                  <c:v>29406</c:v>
                </c:pt>
                <c:pt idx="29407">
                  <c:v>29407</c:v>
                </c:pt>
                <c:pt idx="29408">
                  <c:v>29408</c:v>
                </c:pt>
                <c:pt idx="29409">
                  <c:v>29409</c:v>
                </c:pt>
                <c:pt idx="29410">
                  <c:v>29410</c:v>
                </c:pt>
                <c:pt idx="29411">
                  <c:v>29411</c:v>
                </c:pt>
                <c:pt idx="29412">
                  <c:v>29412</c:v>
                </c:pt>
                <c:pt idx="29413">
                  <c:v>29413</c:v>
                </c:pt>
                <c:pt idx="29414">
                  <c:v>29414</c:v>
                </c:pt>
                <c:pt idx="29415">
                  <c:v>29415</c:v>
                </c:pt>
                <c:pt idx="29416">
                  <c:v>29416</c:v>
                </c:pt>
                <c:pt idx="29417">
                  <c:v>29417</c:v>
                </c:pt>
                <c:pt idx="29418">
                  <c:v>29418</c:v>
                </c:pt>
                <c:pt idx="29419">
                  <c:v>29419</c:v>
                </c:pt>
                <c:pt idx="29420">
                  <c:v>29420</c:v>
                </c:pt>
                <c:pt idx="29421">
                  <c:v>29421</c:v>
                </c:pt>
                <c:pt idx="29422">
                  <c:v>29422</c:v>
                </c:pt>
                <c:pt idx="29423">
                  <c:v>29423</c:v>
                </c:pt>
                <c:pt idx="29424">
                  <c:v>29424</c:v>
                </c:pt>
                <c:pt idx="29425">
                  <c:v>29425</c:v>
                </c:pt>
                <c:pt idx="29426">
                  <c:v>29426</c:v>
                </c:pt>
                <c:pt idx="29427">
                  <c:v>29427</c:v>
                </c:pt>
                <c:pt idx="29428">
                  <c:v>29428</c:v>
                </c:pt>
                <c:pt idx="29429">
                  <c:v>29429</c:v>
                </c:pt>
                <c:pt idx="29430">
                  <c:v>29430</c:v>
                </c:pt>
                <c:pt idx="29431">
                  <c:v>29431</c:v>
                </c:pt>
                <c:pt idx="29432">
                  <c:v>29432</c:v>
                </c:pt>
                <c:pt idx="29433">
                  <c:v>29433</c:v>
                </c:pt>
                <c:pt idx="29434">
                  <c:v>29434</c:v>
                </c:pt>
                <c:pt idx="29435">
                  <c:v>29435</c:v>
                </c:pt>
                <c:pt idx="29436">
                  <c:v>29436</c:v>
                </c:pt>
                <c:pt idx="29437">
                  <c:v>29437</c:v>
                </c:pt>
                <c:pt idx="29438">
                  <c:v>29438</c:v>
                </c:pt>
                <c:pt idx="29439">
                  <c:v>29439</c:v>
                </c:pt>
                <c:pt idx="29440">
                  <c:v>29440</c:v>
                </c:pt>
                <c:pt idx="29441">
                  <c:v>29441</c:v>
                </c:pt>
                <c:pt idx="29442">
                  <c:v>29442</c:v>
                </c:pt>
                <c:pt idx="29443">
                  <c:v>29443</c:v>
                </c:pt>
                <c:pt idx="29444">
                  <c:v>29444</c:v>
                </c:pt>
                <c:pt idx="29445">
                  <c:v>29445</c:v>
                </c:pt>
                <c:pt idx="29446">
                  <c:v>29446</c:v>
                </c:pt>
                <c:pt idx="29447">
                  <c:v>29447</c:v>
                </c:pt>
                <c:pt idx="29448">
                  <c:v>29448</c:v>
                </c:pt>
                <c:pt idx="29449">
                  <c:v>29449</c:v>
                </c:pt>
                <c:pt idx="29450">
                  <c:v>29450</c:v>
                </c:pt>
                <c:pt idx="29451">
                  <c:v>29451</c:v>
                </c:pt>
                <c:pt idx="29452">
                  <c:v>29452</c:v>
                </c:pt>
                <c:pt idx="29453">
                  <c:v>29453</c:v>
                </c:pt>
                <c:pt idx="29454">
                  <c:v>29454</c:v>
                </c:pt>
                <c:pt idx="29455">
                  <c:v>29455</c:v>
                </c:pt>
                <c:pt idx="29456">
                  <c:v>29456</c:v>
                </c:pt>
                <c:pt idx="29457">
                  <c:v>29457</c:v>
                </c:pt>
                <c:pt idx="29458">
                  <c:v>29458</c:v>
                </c:pt>
                <c:pt idx="29459">
                  <c:v>29459</c:v>
                </c:pt>
                <c:pt idx="29460">
                  <c:v>29460</c:v>
                </c:pt>
                <c:pt idx="29461">
                  <c:v>29461</c:v>
                </c:pt>
                <c:pt idx="29462">
                  <c:v>29462</c:v>
                </c:pt>
                <c:pt idx="29463">
                  <c:v>29463</c:v>
                </c:pt>
                <c:pt idx="29464">
                  <c:v>29464</c:v>
                </c:pt>
                <c:pt idx="29465">
                  <c:v>29465</c:v>
                </c:pt>
                <c:pt idx="29466">
                  <c:v>29466</c:v>
                </c:pt>
                <c:pt idx="29467">
                  <c:v>29467</c:v>
                </c:pt>
                <c:pt idx="29468">
                  <c:v>29468</c:v>
                </c:pt>
                <c:pt idx="29469">
                  <c:v>29469</c:v>
                </c:pt>
                <c:pt idx="29470">
                  <c:v>29470</c:v>
                </c:pt>
                <c:pt idx="29471">
                  <c:v>29471</c:v>
                </c:pt>
                <c:pt idx="29472">
                  <c:v>29472</c:v>
                </c:pt>
                <c:pt idx="29473">
                  <c:v>29473</c:v>
                </c:pt>
                <c:pt idx="29474">
                  <c:v>29474</c:v>
                </c:pt>
                <c:pt idx="29475">
                  <c:v>29475</c:v>
                </c:pt>
                <c:pt idx="29476">
                  <c:v>29476</c:v>
                </c:pt>
                <c:pt idx="29477">
                  <c:v>29477</c:v>
                </c:pt>
                <c:pt idx="29478">
                  <c:v>29478</c:v>
                </c:pt>
                <c:pt idx="29479">
                  <c:v>29479</c:v>
                </c:pt>
                <c:pt idx="29480">
                  <c:v>29480</c:v>
                </c:pt>
                <c:pt idx="29481">
                  <c:v>29481</c:v>
                </c:pt>
                <c:pt idx="29482">
                  <c:v>29482</c:v>
                </c:pt>
                <c:pt idx="29483">
                  <c:v>29483</c:v>
                </c:pt>
                <c:pt idx="29484">
                  <c:v>29484</c:v>
                </c:pt>
                <c:pt idx="29485">
                  <c:v>29485</c:v>
                </c:pt>
                <c:pt idx="29486">
                  <c:v>29486</c:v>
                </c:pt>
                <c:pt idx="29487">
                  <c:v>29487</c:v>
                </c:pt>
                <c:pt idx="29488">
                  <c:v>29488</c:v>
                </c:pt>
                <c:pt idx="29489">
                  <c:v>29489</c:v>
                </c:pt>
                <c:pt idx="29490">
                  <c:v>29490</c:v>
                </c:pt>
                <c:pt idx="29491">
                  <c:v>29491</c:v>
                </c:pt>
                <c:pt idx="29492">
                  <c:v>29492</c:v>
                </c:pt>
                <c:pt idx="29493">
                  <c:v>29493</c:v>
                </c:pt>
                <c:pt idx="29494">
                  <c:v>29494</c:v>
                </c:pt>
                <c:pt idx="29495">
                  <c:v>29495</c:v>
                </c:pt>
                <c:pt idx="29496">
                  <c:v>29496</c:v>
                </c:pt>
                <c:pt idx="29497">
                  <c:v>29497</c:v>
                </c:pt>
                <c:pt idx="29498">
                  <c:v>29498</c:v>
                </c:pt>
                <c:pt idx="29499">
                  <c:v>29499</c:v>
                </c:pt>
                <c:pt idx="29500">
                  <c:v>29500</c:v>
                </c:pt>
                <c:pt idx="29501">
                  <c:v>29501</c:v>
                </c:pt>
                <c:pt idx="29502">
                  <c:v>29502</c:v>
                </c:pt>
                <c:pt idx="29503">
                  <c:v>29503</c:v>
                </c:pt>
                <c:pt idx="29504">
                  <c:v>29504</c:v>
                </c:pt>
                <c:pt idx="29505">
                  <c:v>29505</c:v>
                </c:pt>
                <c:pt idx="29506">
                  <c:v>29506</c:v>
                </c:pt>
                <c:pt idx="29507">
                  <c:v>29507</c:v>
                </c:pt>
                <c:pt idx="29508">
                  <c:v>29508</c:v>
                </c:pt>
                <c:pt idx="29509">
                  <c:v>29509</c:v>
                </c:pt>
                <c:pt idx="29510">
                  <c:v>29510</c:v>
                </c:pt>
                <c:pt idx="29511">
                  <c:v>29511</c:v>
                </c:pt>
                <c:pt idx="29512">
                  <c:v>29512</c:v>
                </c:pt>
                <c:pt idx="29513">
                  <c:v>29513</c:v>
                </c:pt>
                <c:pt idx="29514">
                  <c:v>29514</c:v>
                </c:pt>
                <c:pt idx="29515">
                  <c:v>29515</c:v>
                </c:pt>
                <c:pt idx="29516">
                  <c:v>29516</c:v>
                </c:pt>
                <c:pt idx="29517">
                  <c:v>29517</c:v>
                </c:pt>
                <c:pt idx="29518">
                  <c:v>29518</c:v>
                </c:pt>
                <c:pt idx="29519">
                  <c:v>29519</c:v>
                </c:pt>
                <c:pt idx="29520">
                  <c:v>29520</c:v>
                </c:pt>
                <c:pt idx="29521">
                  <c:v>29521</c:v>
                </c:pt>
                <c:pt idx="29522">
                  <c:v>29522</c:v>
                </c:pt>
                <c:pt idx="29523">
                  <c:v>29523</c:v>
                </c:pt>
                <c:pt idx="29524">
                  <c:v>29524</c:v>
                </c:pt>
                <c:pt idx="29525">
                  <c:v>29525</c:v>
                </c:pt>
                <c:pt idx="29526">
                  <c:v>29526</c:v>
                </c:pt>
                <c:pt idx="29527">
                  <c:v>29527</c:v>
                </c:pt>
                <c:pt idx="29528">
                  <c:v>29528</c:v>
                </c:pt>
                <c:pt idx="29529">
                  <c:v>29529</c:v>
                </c:pt>
                <c:pt idx="29530">
                  <c:v>29530</c:v>
                </c:pt>
                <c:pt idx="29531">
                  <c:v>29531</c:v>
                </c:pt>
                <c:pt idx="29532">
                  <c:v>29532</c:v>
                </c:pt>
                <c:pt idx="29533">
                  <c:v>29533</c:v>
                </c:pt>
                <c:pt idx="29534">
                  <c:v>29534</c:v>
                </c:pt>
                <c:pt idx="29535">
                  <c:v>29535</c:v>
                </c:pt>
                <c:pt idx="29536">
                  <c:v>29536</c:v>
                </c:pt>
                <c:pt idx="29537">
                  <c:v>29537</c:v>
                </c:pt>
                <c:pt idx="29538">
                  <c:v>29538</c:v>
                </c:pt>
                <c:pt idx="29539">
                  <c:v>29539</c:v>
                </c:pt>
                <c:pt idx="29540">
                  <c:v>29540</c:v>
                </c:pt>
                <c:pt idx="29541">
                  <c:v>29541</c:v>
                </c:pt>
                <c:pt idx="29542">
                  <c:v>29542</c:v>
                </c:pt>
                <c:pt idx="29543">
                  <c:v>29543</c:v>
                </c:pt>
                <c:pt idx="29544">
                  <c:v>29544</c:v>
                </c:pt>
                <c:pt idx="29545">
                  <c:v>29545</c:v>
                </c:pt>
                <c:pt idx="29546">
                  <c:v>29546</c:v>
                </c:pt>
                <c:pt idx="29547">
                  <c:v>29547</c:v>
                </c:pt>
                <c:pt idx="29548">
                  <c:v>29548</c:v>
                </c:pt>
                <c:pt idx="29549">
                  <c:v>29549</c:v>
                </c:pt>
                <c:pt idx="29550">
                  <c:v>29550</c:v>
                </c:pt>
                <c:pt idx="29551">
                  <c:v>29551</c:v>
                </c:pt>
                <c:pt idx="29552">
                  <c:v>29552</c:v>
                </c:pt>
                <c:pt idx="29553">
                  <c:v>29553</c:v>
                </c:pt>
                <c:pt idx="29554">
                  <c:v>29554</c:v>
                </c:pt>
                <c:pt idx="29555">
                  <c:v>29555</c:v>
                </c:pt>
                <c:pt idx="29556">
                  <c:v>29556</c:v>
                </c:pt>
                <c:pt idx="29557">
                  <c:v>29557</c:v>
                </c:pt>
                <c:pt idx="29558">
                  <c:v>29558</c:v>
                </c:pt>
                <c:pt idx="29559">
                  <c:v>29559</c:v>
                </c:pt>
                <c:pt idx="29560">
                  <c:v>29560</c:v>
                </c:pt>
                <c:pt idx="29561">
                  <c:v>29561</c:v>
                </c:pt>
                <c:pt idx="29562">
                  <c:v>29562</c:v>
                </c:pt>
                <c:pt idx="29563">
                  <c:v>29563</c:v>
                </c:pt>
                <c:pt idx="29564">
                  <c:v>29564</c:v>
                </c:pt>
                <c:pt idx="29565">
                  <c:v>29565</c:v>
                </c:pt>
                <c:pt idx="29566">
                  <c:v>29566</c:v>
                </c:pt>
                <c:pt idx="29567">
                  <c:v>29567</c:v>
                </c:pt>
                <c:pt idx="29568">
                  <c:v>29568</c:v>
                </c:pt>
                <c:pt idx="29569">
                  <c:v>29569</c:v>
                </c:pt>
                <c:pt idx="29570">
                  <c:v>29570</c:v>
                </c:pt>
                <c:pt idx="29571">
                  <c:v>29571</c:v>
                </c:pt>
                <c:pt idx="29572">
                  <c:v>29572</c:v>
                </c:pt>
                <c:pt idx="29573">
                  <c:v>29573</c:v>
                </c:pt>
                <c:pt idx="29574">
                  <c:v>29574</c:v>
                </c:pt>
                <c:pt idx="29575">
                  <c:v>29575</c:v>
                </c:pt>
                <c:pt idx="29576">
                  <c:v>29576</c:v>
                </c:pt>
                <c:pt idx="29577">
                  <c:v>29577</c:v>
                </c:pt>
                <c:pt idx="29578">
                  <c:v>29578</c:v>
                </c:pt>
                <c:pt idx="29579">
                  <c:v>29579</c:v>
                </c:pt>
                <c:pt idx="29580">
                  <c:v>29580</c:v>
                </c:pt>
                <c:pt idx="29581">
                  <c:v>29581</c:v>
                </c:pt>
                <c:pt idx="29582">
                  <c:v>29582</c:v>
                </c:pt>
                <c:pt idx="29583">
                  <c:v>29583</c:v>
                </c:pt>
                <c:pt idx="29584">
                  <c:v>29584</c:v>
                </c:pt>
                <c:pt idx="29585">
                  <c:v>29585</c:v>
                </c:pt>
                <c:pt idx="29586">
                  <c:v>29586</c:v>
                </c:pt>
                <c:pt idx="29587">
                  <c:v>29587</c:v>
                </c:pt>
                <c:pt idx="29588">
                  <c:v>29588</c:v>
                </c:pt>
                <c:pt idx="29589">
                  <c:v>29589</c:v>
                </c:pt>
                <c:pt idx="29590">
                  <c:v>29590</c:v>
                </c:pt>
                <c:pt idx="29591">
                  <c:v>29591</c:v>
                </c:pt>
                <c:pt idx="29592">
                  <c:v>29592</c:v>
                </c:pt>
                <c:pt idx="29593">
                  <c:v>29593</c:v>
                </c:pt>
                <c:pt idx="29594">
                  <c:v>29594</c:v>
                </c:pt>
                <c:pt idx="29595">
                  <c:v>29595</c:v>
                </c:pt>
                <c:pt idx="29596">
                  <c:v>29596</c:v>
                </c:pt>
                <c:pt idx="29597">
                  <c:v>29597</c:v>
                </c:pt>
                <c:pt idx="29598">
                  <c:v>29598</c:v>
                </c:pt>
                <c:pt idx="29599">
                  <c:v>29599</c:v>
                </c:pt>
                <c:pt idx="29600">
                  <c:v>29600</c:v>
                </c:pt>
                <c:pt idx="29601">
                  <c:v>29601</c:v>
                </c:pt>
                <c:pt idx="29602">
                  <c:v>29602</c:v>
                </c:pt>
                <c:pt idx="29603">
                  <c:v>29603</c:v>
                </c:pt>
                <c:pt idx="29604">
                  <c:v>29604</c:v>
                </c:pt>
                <c:pt idx="29605">
                  <c:v>29605</c:v>
                </c:pt>
                <c:pt idx="29606">
                  <c:v>29606</c:v>
                </c:pt>
                <c:pt idx="29607">
                  <c:v>29607</c:v>
                </c:pt>
                <c:pt idx="29608">
                  <c:v>29608</c:v>
                </c:pt>
                <c:pt idx="29609">
                  <c:v>29609</c:v>
                </c:pt>
                <c:pt idx="29610">
                  <c:v>29610</c:v>
                </c:pt>
                <c:pt idx="29611">
                  <c:v>29611</c:v>
                </c:pt>
                <c:pt idx="29612">
                  <c:v>29612</c:v>
                </c:pt>
                <c:pt idx="29613">
                  <c:v>29613</c:v>
                </c:pt>
                <c:pt idx="29614">
                  <c:v>29614</c:v>
                </c:pt>
                <c:pt idx="29615">
                  <c:v>29615</c:v>
                </c:pt>
                <c:pt idx="29616">
                  <c:v>29616</c:v>
                </c:pt>
                <c:pt idx="29617">
                  <c:v>29617</c:v>
                </c:pt>
                <c:pt idx="29618">
                  <c:v>29618</c:v>
                </c:pt>
                <c:pt idx="29619">
                  <c:v>29619</c:v>
                </c:pt>
                <c:pt idx="29620">
                  <c:v>29620</c:v>
                </c:pt>
                <c:pt idx="29621">
                  <c:v>29621</c:v>
                </c:pt>
                <c:pt idx="29622">
                  <c:v>29622</c:v>
                </c:pt>
                <c:pt idx="29623">
                  <c:v>29623</c:v>
                </c:pt>
                <c:pt idx="29624">
                  <c:v>29624</c:v>
                </c:pt>
                <c:pt idx="29625">
                  <c:v>29625</c:v>
                </c:pt>
                <c:pt idx="29626">
                  <c:v>29626</c:v>
                </c:pt>
                <c:pt idx="29627">
                  <c:v>29627</c:v>
                </c:pt>
                <c:pt idx="29628">
                  <c:v>29628</c:v>
                </c:pt>
                <c:pt idx="29629">
                  <c:v>29629</c:v>
                </c:pt>
                <c:pt idx="29630">
                  <c:v>29630</c:v>
                </c:pt>
                <c:pt idx="29631">
                  <c:v>29631</c:v>
                </c:pt>
                <c:pt idx="29632">
                  <c:v>29632</c:v>
                </c:pt>
                <c:pt idx="29633">
                  <c:v>29633</c:v>
                </c:pt>
                <c:pt idx="29634">
                  <c:v>29634</c:v>
                </c:pt>
                <c:pt idx="29635">
                  <c:v>29635</c:v>
                </c:pt>
                <c:pt idx="29636">
                  <c:v>29636</c:v>
                </c:pt>
                <c:pt idx="29637">
                  <c:v>29637</c:v>
                </c:pt>
                <c:pt idx="29638">
                  <c:v>29638</c:v>
                </c:pt>
                <c:pt idx="29639">
                  <c:v>29639</c:v>
                </c:pt>
                <c:pt idx="29640">
                  <c:v>29640</c:v>
                </c:pt>
                <c:pt idx="29641">
                  <c:v>29641</c:v>
                </c:pt>
                <c:pt idx="29642">
                  <c:v>29642</c:v>
                </c:pt>
                <c:pt idx="29643">
                  <c:v>29643</c:v>
                </c:pt>
                <c:pt idx="29644">
                  <c:v>29644</c:v>
                </c:pt>
                <c:pt idx="29645">
                  <c:v>29645</c:v>
                </c:pt>
                <c:pt idx="29646">
                  <c:v>29646</c:v>
                </c:pt>
                <c:pt idx="29647">
                  <c:v>29647</c:v>
                </c:pt>
                <c:pt idx="29648">
                  <c:v>29648</c:v>
                </c:pt>
                <c:pt idx="29649">
                  <c:v>29649</c:v>
                </c:pt>
                <c:pt idx="29650">
                  <c:v>29650</c:v>
                </c:pt>
                <c:pt idx="29651">
                  <c:v>29651</c:v>
                </c:pt>
                <c:pt idx="29652">
                  <c:v>29652</c:v>
                </c:pt>
                <c:pt idx="29653">
                  <c:v>29653</c:v>
                </c:pt>
                <c:pt idx="29654">
                  <c:v>29654</c:v>
                </c:pt>
                <c:pt idx="29655">
                  <c:v>29655</c:v>
                </c:pt>
                <c:pt idx="29656">
                  <c:v>29656</c:v>
                </c:pt>
                <c:pt idx="29657">
                  <c:v>29657</c:v>
                </c:pt>
                <c:pt idx="29658">
                  <c:v>29658</c:v>
                </c:pt>
                <c:pt idx="29659">
                  <c:v>29659</c:v>
                </c:pt>
                <c:pt idx="29660">
                  <c:v>29660</c:v>
                </c:pt>
                <c:pt idx="29661">
                  <c:v>29661</c:v>
                </c:pt>
                <c:pt idx="29662">
                  <c:v>29662</c:v>
                </c:pt>
                <c:pt idx="29663">
                  <c:v>29663</c:v>
                </c:pt>
                <c:pt idx="29664">
                  <c:v>29664</c:v>
                </c:pt>
                <c:pt idx="29665">
                  <c:v>29665</c:v>
                </c:pt>
                <c:pt idx="29666">
                  <c:v>29666</c:v>
                </c:pt>
                <c:pt idx="29667">
                  <c:v>29667</c:v>
                </c:pt>
                <c:pt idx="29668">
                  <c:v>29668</c:v>
                </c:pt>
                <c:pt idx="29669">
                  <c:v>29669</c:v>
                </c:pt>
                <c:pt idx="29670">
                  <c:v>29670</c:v>
                </c:pt>
                <c:pt idx="29671">
                  <c:v>29671</c:v>
                </c:pt>
                <c:pt idx="29672">
                  <c:v>29672</c:v>
                </c:pt>
                <c:pt idx="29673">
                  <c:v>29673</c:v>
                </c:pt>
                <c:pt idx="29674">
                  <c:v>29674</c:v>
                </c:pt>
                <c:pt idx="29675">
                  <c:v>29675</c:v>
                </c:pt>
                <c:pt idx="29676">
                  <c:v>29676</c:v>
                </c:pt>
                <c:pt idx="29677">
                  <c:v>29677</c:v>
                </c:pt>
                <c:pt idx="29678">
                  <c:v>29678</c:v>
                </c:pt>
                <c:pt idx="29679">
                  <c:v>29679</c:v>
                </c:pt>
                <c:pt idx="29680">
                  <c:v>29680</c:v>
                </c:pt>
                <c:pt idx="29681">
                  <c:v>29681</c:v>
                </c:pt>
                <c:pt idx="29682">
                  <c:v>29682</c:v>
                </c:pt>
                <c:pt idx="29683">
                  <c:v>29683</c:v>
                </c:pt>
                <c:pt idx="29684">
                  <c:v>29684</c:v>
                </c:pt>
                <c:pt idx="29685">
                  <c:v>29685</c:v>
                </c:pt>
                <c:pt idx="29686">
                  <c:v>29686</c:v>
                </c:pt>
                <c:pt idx="29687">
                  <c:v>29687</c:v>
                </c:pt>
                <c:pt idx="29688">
                  <c:v>29688</c:v>
                </c:pt>
                <c:pt idx="29689">
                  <c:v>29689</c:v>
                </c:pt>
                <c:pt idx="29690">
                  <c:v>29690</c:v>
                </c:pt>
                <c:pt idx="29691">
                  <c:v>29691</c:v>
                </c:pt>
                <c:pt idx="29692">
                  <c:v>29692</c:v>
                </c:pt>
                <c:pt idx="29693">
                  <c:v>29693</c:v>
                </c:pt>
                <c:pt idx="29694">
                  <c:v>29694</c:v>
                </c:pt>
                <c:pt idx="29695">
                  <c:v>29695</c:v>
                </c:pt>
                <c:pt idx="29696">
                  <c:v>29696</c:v>
                </c:pt>
                <c:pt idx="29697">
                  <c:v>29697</c:v>
                </c:pt>
                <c:pt idx="29698">
                  <c:v>29698</c:v>
                </c:pt>
                <c:pt idx="29699">
                  <c:v>29699</c:v>
                </c:pt>
                <c:pt idx="29700">
                  <c:v>29700</c:v>
                </c:pt>
                <c:pt idx="29701">
                  <c:v>29701</c:v>
                </c:pt>
                <c:pt idx="29702">
                  <c:v>29702</c:v>
                </c:pt>
                <c:pt idx="29703">
                  <c:v>29703</c:v>
                </c:pt>
                <c:pt idx="29704">
                  <c:v>29704</c:v>
                </c:pt>
                <c:pt idx="29705">
                  <c:v>29705</c:v>
                </c:pt>
                <c:pt idx="29706">
                  <c:v>29706</c:v>
                </c:pt>
                <c:pt idx="29707">
                  <c:v>29707</c:v>
                </c:pt>
                <c:pt idx="29708">
                  <c:v>29708</c:v>
                </c:pt>
                <c:pt idx="29709">
                  <c:v>29709</c:v>
                </c:pt>
                <c:pt idx="29710">
                  <c:v>29710</c:v>
                </c:pt>
                <c:pt idx="29711">
                  <c:v>29711</c:v>
                </c:pt>
                <c:pt idx="29712">
                  <c:v>29712</c:v>
                </c:pt>
                <c:pt idx="29713">
                  <c:v>29713</c:v>
                </c:pt>
                <c:pt idx="29714">
                  <c:v>29714</c:v>
                </c:pt>
                <c:pt idx="29715">
                  <c:v>29715</c:v>
                </c:pt>
                <c:pt idx="29716">
                  <c:v>29716</c:v>
                </c:pt>
                <c:pt idx="29717">
                  <c:v>29717</c:v>
                </c:pt>
                <c:pt idx="29718">
                  <c:v>29718</c:v>
                </c:pt>
                <c:pt idx="29719">
                  <c:v>29719</c:v>
                </c:pt>
                <c:pt idx="29720">
                  <c:v>29720</c:v>
                </c:pt>
                <c:pt idx="29721">
                  <c:v>29721</c:v>
                </c:pt>
                <c:pt idx="29722">
                  <c:v>29722</c:v>
                </c:pt>
                <c:pt idx="29723">
                  <c:v>29723</c:v>
                </c:pt>
                <c:pt idx="29724">
                  <c:v>29724</c:v>
                </c:pt>
                <c:pt idx="29725">
                  <c:v>29725</c:v>
                </c:pt>
                <c:pt idx="29726">
                  <c:v>29726</c:v>
                </c:pt>
                <c:pt idx="29727">
                  <c:v>29727</c:v>
                </c:pt>
                <c:pt idx="29728">
                  <c:v>29728</c:v>
                </c:pt>
                <c:pt idx="29729">
                  <c:v>29729</c:v>
                </c:pt>
                <c:pt idx="29730">
                  <c:v>29730</c:v>
                </c:pt>
                <c:pt idx="29731">
                  <c:v>29731</c:v>
                </c:pt>
                <c:pt idx="29732">
                  <c:v>29732</c:v>
                </c:pt>
                <c:pt idx="29733">
                  <c:v>29733</c:v>
                </c:pt>
                <c:pt idx="29734">
                  <c:v>29734</c:v>
                </c:pt>
                <c:pt idx="29735">
                  <c:v>29735</c:v>
                </c:pt>
                <c:pt idx="29736">
                  <c:v>29736</c:v>
                </c:pt>
                <c:pt idx="29737">
                  <c:v>29737</c:v>
                </c:pt>
                <c:pt idx="29738">
                  <c:v>29738</c:v>
                </c:pt>
                <c:pt idx="29739">
                  <c:v>29739</c:v>
                </c:pt>
                <c:pt idx="29740">
                  <c:v>29740</c:v>
                </c:pt>
                <c:pt idx="29741">
                  <c:v>29741</c:v>
                </c:pt>
                <c:pt idx="29742">
                  <c:v>29742</c:v>
                </c:pt>
                <c:pt idx="29743">
                  <c:v>29743</c:v>
                </c:pt>
                <c:pt idx="29744">
                  <c:v>29744</c:v>
                </c:pt>
                <c:pt idx="29745">
                  <c:v>29745</c:v>
                </c:pt>
                <c:pt idx="29746">
                  <c:v>29746</c:v>
                </c:pt>
                <c:pt idx="29747">
                  <c:v>29747</c:v>
                </c:pt>
                <c:pt idx="29748">
                  <c:v>29748</c:v>
                </c:pt>
                <c:pt idx="29749">
                  <c:v>29749</c:v>
                </c:pt>
                <c:pt idx="29750">
                  <c:v>29750</c:v>
                </c:pt>
                <c:pt idx="29751">
                  <c:v>29751</c:v>
                </c:pt>
                <c:pt idx="29752">
                  <c:v>29752</c:v>
                </c:pt>
                <c:pt idx="29753">
                  <c:v>29753</c:v>
                </c:pt>
                <c:pt idx="29754">
                  <c:v>29754</c:v>
                </c:pt>
                <c:pt idx="29755">
                  <c:v>29755</c:v>
                </c:pt>
                <c:pt idx="29756">
                  <c:v>29756</c:v>
                </c:pt>
                <c:pt idx="29757">
                  <c:v>29757</c:v>
                </c:pt>
                <c:pt idx="29758">
                  <c:v>29758</c:v>
                </c:pt>
                <c:pt idx="29759">
                  <c:v>29759</c:v>
                </c:pt>
                <c:pt idx="29760">
                  <c:v>29760</c:v>
                </c:pt>
                <c:pt idx="29761">
                  <c:v>29761</c:v>
                </c:pt>
                <c:pt idx="29762">
                  <c:v>29762</c:v>
                </c:pt>
                <c:pt idx="29763">
                  <c:v>29763</c:v>
                </c:pt>
                <c:pt idx="29764">
                  <c:v>29764</c:v>
                </c:pt>
                <c:pt idx="29765">
                  <c:v>29765</c:v>
                </c:pt>
                <c:pt idx="29766">
                  <c:v>29766</c:v>
                </c:pt>
                <c:pt idx="29767">
                  <c:v>29767</c:v>
                </c:pt>
                <c:pt idx="29768">
                  <c:v>29768</c:v>
                </c:pt>
                <c:pt idx="29769">
                  <c:v>29769</c:v>
                </c:pt>
                <c:pt idx="29770">
                  <c:v>29770</c:v>
                </c:pt>
                <c:pt idx="29771">
                  <c:v>29771</c:v>
                </c:pt>
                <c:pt idx="29772">
                  <c:v>29772</c:v>
                </c:pt>
                <c:pt idx="29773">
                  <c:v>29773</c:v>
                </c:pt>
                <c:pt idx="29774">
                  <c:v>29774</c:v>
                </c:pt>
                <c:pt idx="29775">
                  <c:v>29775</c:v>
                </c:pt>
                <c:pt idx="29776">
                  <c:v>29776</c:v>
                </c:pt>
                <c:pt idx="29777">
                  <c:v>29777</c:v>
                </c:pt>
                <c:pt idx="29778">
                  <c:v>29778</c:v>
                </c:pt>
                <c:pt idx="29779">
                  <c:v>29779</c:v>
                </c:pt>
                <c:pt idx="29780">
                  <c:v>29780</c:v>
                </c:pt>
                <c:pt idx="29781">
                  <c:v>29781</c:v>
                </c:pt>
                <c:pt idx="29782">
                  <c:v>29782</c:v>
                </c:pt>
                <c:pt idx="29783">
                  <c:v>29783</c:v>
                </c:pt>
                <c:pt idx="29784">
                  <c:v>29784</c:v>
                </c:pt>
                <c:pt idx="29785">
                  <c:v>29785</c:v>
                </c:pt>
                <c:pt idx="29786">
                  <c:v>29786</c:v>
                </c:pt>
                <c:pt idx="29787">
                  <c:v>29787</c:v>
                </c:pt>
                <c:pt idx="29788">
                  <c:v>29788</c:v>
                </c:pt>
                <c:pt idx="29789">
                  <c:v>29789</c:v>
                </c:pt>
                <c:pt idx="29790">
                  <c:v>29790</c:v>
                </c:pt>
                <c:pt idx="29791">
                  <c:v>29791</c:v>
                </c:pt>
                <c:pt idx="29792">
                  <c:v>29792</c:v>
                </c:pt>
                <c:pt idx="29793">
                  <c:v>29793</c:v>
                </c:pt>
                <c:pt idx="29794">
                  <c:v>29794</c:v>
                </c:pt>
                <c:pt idx="29795">
                  <c:v>29795</c:v>
                </c:pt>
                <c:pt idx="29796">
                  <c:v>29796</c:v>
                </c:pt>
                <c:pt idx="29797">
                  <c:v>29797</c:v>
                </c:pt>
                <c:pt idx="29798">
                  <c:v>29798</c:v>
                </c:pt>
                <c:pt idx="29799">
                  <c:v>29799</c:v>
                </c:pt>
                <c:pt idx="29800">
                  <c:v>29800</c:v>
                </c:pt>
                <c:pt idx="29801">
                  <c:v>29801</c:v>
                </c:pt>
                <c:pt idx="29802">
                  <c:v>29802</c:v>
                </c:pt>
                <c:pt idx="29803">
                  <c:v>29803</c:v>
                </c:pt>
                <c:pt idx="29804">
                  <c:v>29804</c:v>
                </c:pt>
                <c:pt idx="29805">
                  <c:v>29805</c:v>
                </c:pt>
                <c:pt idx="29806">
                  <c:v>29806</c:v>
                </c:pt>
                <c:pt idx="29807">
                  <c:v>29807</c:v>
                </c:pt>
                <c:pt idx="29808">
                  <c:v>29808</c:v>
                </c:pt>
                <c:pt idx="29809">
                  <c:v>29809</c:v>
                </c:pt>
                <c:pt idx="29810">
                  <c:v>29810</c:v>
                </c:pt>
                <c:pt idx="29811">
                  <c:v>29811</c:v>
                </c:pt>
                <c:pt idx="29812">
                  <c:v>29812</c:v>
                </c:pt>
                <c:pt idx="29813">
                  <c:v>29813</c:v>
                </c:pt>
                <c:pt idx="29814">
                  <c:v>29814</c:v>
                </c:pt>
                <c:pt idx="29815">
                  <c:v>29815</c:v>
                </c:pt>
                <c:pt idx="29816">
                  <c:v>29816</c:v>
                </c:pt>
                <c:pt idx="29817">
                  <c:v>29817</c:v>
                </c:pt>
                <c:pt idx="29818">
                  <c:v>29818</c:v>
                </c:pt>
                <c:pt idx="29819">
                  <c:v>29819</c:v>
                </c:pt>
                <c:pt idx="29820">
                  <c:v>29820</c:v>
                </c:pt>
                <c:pt idx="29821">
                  <c:v>29821</c:v>
                </c:pt>
                <c:pt idx="29822">
                  <c:v>29822</c:v>
                </c:pt>
                <c:pt idx="29823">
                  <c:v>29823</c:v>
                </c:pt>
                <c:pt idx="29824">
                  <c:v>29824</c:v>
                </c:pt>
                <c:pt idx="29825">
                  <c:v>29825</c:v>
                </c:pt>
                <c:pt idx="29826">
                  <c:v>29826</c:v>
                </c:pt>
                <c:pt idx="29827">
                  <c:v>29827</c:v>
                </c:pt>
                <c:pt idx="29828">
                  <c:v>29828</c:v>
                </c:pt>
                <c:pt idx="29829">
                  <c:v>29829</c:v>
                </c:pt>
                <c:pt idx="29830">
                  <c:v>29830</c:v>
                </c:pt>
                <c:pt idx="29831">
                  <c:v>29831</c:v>
                </c:pt>
                <c:pt idx="29832">
                  <c:v>29832</c:v>
                </c:pt>
                <c:pt idx="29833">
                  <c:v>29833</c:v>
                </c:pt>
                <c:pt idx="29834">
                  <c:v>29834</c:v>
                </c:pt>
                <c:pt idx="29835">
                  <c:v>29835</c:v>
                </c:pt>
                <c:pt idx="29836">
                  <c:v>29836</c:v>
                </c:pt>
                <c:pt idx="29837">
                  <c:v>29837</c:v>
                </c:pt>
                <c:pt idx="29838">
                  <c:v>29838</c:v>
                </c:pt>
                <c:pt idx="29839">
                  <c:v>29839</c:v>
                </c:pt>
                <c:pt idx="29840">
                  <c:v>29840</c:v>
                </c:pt>
                <c:pt idx="29841">
                  <c:v>29841</c:v>
                </c:pt>
                <c:pt idx="29842">
                  <c:v>29842</c:v>
                </c:pt>
                <c:pt idx="29843">
                  <c:v>29843</c:v>
                </c:pt>
                <c:pt idx="29844">
                  <c:v>29844</c:v>
                </c:pt>
                <c:pt idx="29845">
                  <c:v>29845</c:v>
                </c:pt>
                <c:pt idx="29846">
                  <c:v>29846</c:v>
                </c:pt>
                <c:pt idx="29847">
                  <c:v>29847</c:v>
                </c:pt>
                <c:pt idx="29848">
                  <c:v>29848</c:v>
                </c:pt>
                <c:pt idx="29849">
                  <c:v>29849</c:v>
                </c:pt>
                <c:pt idx="29850">
                  <c:v>29850</c:v>
                </c:pt>
                <c:pt idx="29851">
                  <c:v>29851</c:v>
                </c:pt>
                <c:pt idx="29852">
                  <c:v>29852</c:v>
                </c:pt>
                <c:pt idx="29853">
                  <c:v>29853</c:v>
                </c:pt>
                <c:pt idx="29854">
                  <c:v>29854</c:v>
                </c:pt>
                <c:pt idx="29855">
                  <c:v>29855</c:v>
                </c:pt>
                <c:pt idx="29856">
                  <c:v>29856</c:v>
                </c:pt>
                <c:pt idx="29857">
                  <c:v>29857</c:v>
                </c:pt>
                <c:pt idx="29858">
                  <c:v>29858</c:v>
                </c:pt>
                <c:pt idx="29859">
                  <c:v>29859</c:v>
                </c:pt>
                <c:pt idx="29860">
                  <c:v>29860</c:v>
                </c:pt>
                <c:pt idx="29861">
                  <c:v>29861</c:v>
                </c:pt>
                <c:pt idx="29862">
                  <c:v>29862</c:v>
                </c:pt>
                <c:pt idx="29863">
                  <c:v>29863</c:v>
                </c:pt>
                <c:pt idx="29864">
                  <c:v>29864</c:v>
                </c:pt>
                <c:pt idx="29865">
                  <c:v>29865</c:v>
                </c:pt>
                <c:pt idx="29866">
                  <c:v>29866</c:v>
                </c:pt>
                <c:pt idx="29867">
                  <c:v>29867</c:v>
                </c:pt>
                <c:pt idx="29868">
                  <c:v>29868</c:v>
                </c:pt>
                <c:pt idx="29869">
                  <c:v>29869</c:v>
                </c:pt>
                <c:pt idx="29870">
                  <c:v>29870</c:v>
                </c:pt>
                <c:pt idx="29871">
                  <c:v>29871</c:v>
                </c:pt>
                <c:pt idx="29872">
                  <c:v>29872</c:v>
                </c:pt>
                <c:pt idx="29873">
                  <c:v>29873</c:v>
                </c:pt>
                <c:pt idx="29874">
                  <c:v>29874</c:v>
                </c:pt>
                <c:pt idx="29875">
                  <c:v>29875</c:v>
                </c:pt>
                <c:pt idx="29876">
                  <c:v>29876</c:v>
                </c:pt>
                <c:pt idx="29877">
                  <c:v>29877</c:v>
                </c:pt>
                <c:pt idx="29878">
                  <c:v>29878</c:v>
                </c:pt>
                <c:pt idx="29879">
                  <c:v>29879</c:v>
                </c:pt>
                <c:pt idx="29880">
                  <c:v>29880</c:v>
                </c:pt>
                <c:pt idx="29881">
                  <c:v>29881</c:v>
                </c:pt>
                <c:pt idx="29882">
                  <c:v>29882</c:v>
                </c:pt>
                <c:pt idx="29883">
                  <c:v>29883</c:v>
                </c:pt>
                <c:pt idx="29884">
                  <c:v>29884</c:v>
                </c:pt>
                <c:pt idx="29885">
                  <c:v>29885</c:v>
                </c:pt>
                <c:pt idx="29886">
                  <c:v>29886</c:v>
                </c:pt>
                <c:pt idx="29887">
                  <c:v>29887</c:v>
                </c:pt>
                <c:pt idx="29888">
                  <c:v>29888</c:v>
                </c:pt>
                <c:pt idx="29889">
                  <c:v>29889</c:v>
                </c:pt>
                <c:pt idx="29890">
                  <c:v>29890</c:v>
                </c:pt>
                <c:pt idx="29891">
                  <c:v>29891</c:v>
                </c:pt>
                <c:pt idx="29892">
                  <c:v>29892</c:v>
                </c:pt>
                <c:pt idx="29893">
                  <c:v>29893</c:v>
                </c:pt>
                <c:pt idx="29894">
                  <c:v>29894</c:v>
                </c:pt>
                <c:pt idx="29895">
                  <c:v>29895</c:v>
                </c:pt>
                <c:pt idx="29896">
                  <c:v>29896</c:v>
                </c:pt>
                <c:pt idx="29897">
                  <c:v>29897</c:v>
                </c:pt>
                <c:pt idx="29898">
                  <c:v>29898</c:v>
                </c:pt>
                <c:pt idx="29899">
                  <c:v>29899</c:v>
                </c:pt>
                <c:pt idx="29900">
                  <c:v>29900</c:v>
                </c:pt>
                <c:pt idx="29901">
                  <c:v>29901</c:v>
                </c:pt>
                <c:pt idx="29902">
                  <c:v>29902</c:v>
                </c:pt>
                <c:pt idx="29903">
                  <c:v>29903</c:v>
                </c:pt>
                <c:pt idx="29904">
                  <c:v>29904</c:v>
                </c:pt>
                <c:pt idx="29905">
                  <c:v>29905</c:v>
                </c:pt>
                <c:pt idx="29906">
                  <c:v>29906</c:v>
                </c:pt>
                <c:pt idx="29907">
                  <c:v>29907</c:v>
                </c:pt>
                <c:pt idx="29908">
                  <c:v>29908</c:v>
                </c:pt>
                <c:pt idx="29909">
                  <c:v>29909</c:v>
                </c:pt>
                <c:pt idx="29910">
                  <c:v>29910</c:v>
                </c:pt>
                <c:pt idx="29911">
                  <c:v>29911</c:v>
                </c:pt>
                <c:pt idx="29912">
                  <c:v>29912</c:v>
                </c:pt>
                <c:pt idx="29913">
                  <c:v>29913</c:v>
                </c:pt>
                <c:pt idx="29914">
                  <c:v>29914</c:v>
                </c:pt>
                <c:pt idx="29915">
                  <c:v>29915</c:v>
                </c:pt>
                <c:pt idx="29916">
                  <c:v>29916</c:v>
                </c:pt>
                <c:pt idx="29917">
                  <c:v>29917</c:v>
                </c:pt>
                <c:pt idx="29918">
                  <c:v>29918</c:v>
                </c:pt>
                <c:pt idx="29919">
                  <c:v>29919</c:v>
                </c:pt>
                <c:pt idx="29920">
                  <c:v>29920</c:v>
                </c:pt>
                <c:pt idx="29921">
                  <c:v>29921</c:v>
                </c:pt>
                <c:pt idx="29922">
                  <c:v>29922</c:v>
                </c:pt>
                <c:pt idx="29923">
                  <c:v>29923</c:v>
                </c:pt>
                <c:pt idx="29924">
                  <c:v>29924</c:v>
                </c:pt>
                <c:pt idx="29925">
                  <c:v>29925</c:v>
                </c:pt>
                <c:pt idx="29926">
                  <c:v>29926</c:v>
                </c:pt>
                <c:pt idx="29927">
                  <c:v>29927</c:v>
                </c:pt>
                <c:pt idx="29928">
                  <c:v>29928</c:v>
                </c:pt>
                <c:pt idx="29929">
                  <c:v>29929</c:v>
                </c:pt>
                <c:pt idx="29930">
                  <c:v>29930</c:v>
                </c:pt>
                <c:pt idx="29931">
                  <c:v>29931</c:v>
                </c:pt>
                <c:pt idx="29932">
                  <c:v>29932</c:v>
                </c:pt>
                <c:pt idx="29933">
                  <c:v>29933</c:v>
                </c:pt>
                <c:pt idx="29934">
                  <c:v>29934</c:v>
                </c:pt>
                <c:pt idx="29935">
                  <c:v>29935</c:v>
                </c:pt>
                <c:pt idx="29936">
                  <c:v>29936</c:v>
                </c:pt>
                <c:pt idx="29937">
                  <c:v>29937</c:v>
                </c:pt>
                <c:pt idx="29938">
                  <c:v>29938</c:v>
                </c:pt>
                <c:pt idx="29939">
                  <c:v>29939</c:v>
                </c:pt>
                <c:pt idx="29940">
                  <c:v>29940</c:v>
                </c:pt>
                <c:pt idx="29941">
                  <c:v>29941</c:v>
                </c:pt>
                <c:pt idx="29942">
                  <c:v>29942</c:v>
                </c:pt>
                <c:pt idx="29943">
                  <c:v>29943</c:v>
                </c:pt>
                <c:pt idx="29944">
                  <c:v>29944</c:v>
                </c:pt>
                <c:pt idx="29945">
                  <c:v>29945</c:v>
                </c:pt>
                <c:pt idx="29946">
                  <c:v>29946</c:v>
                </c:pt>
                <c:pt idx="29947">
                  <c:v>29947</c:v>
                </c:pt>
                <c:pt idx="29948">
                  <c:v>29948</c:v>
                </c:pt>
                <c:pt idx="29949">
                  <c:v>29949</c:v>
                </c:pt>
                <c:pt idx="29950">
                  <c:v>29950</c:v>
                </c:pt>
                <c:pt idx="29951">
                  <c:v>29951</c:v>
                </c:pt>
                <c:pt idx="29952">
                  <c:v>29952</c:v>
                </c:pt>
                <c:pt idx="29953">
                  <c:v>29953</c:v>
                </c:pt>
                <c:pt idx="29954">
                  <c:v>29954</c:v>
                </c:pt>
                <c:pt idx="29955">
                  <c:v>29955</c:v>
                </c:pt>
                <c:pt idx="29956">
                  <c:v>29956</c:v>
                </c:pt>
                <c:pt idx="29957">
                  <c:v>29957</c:v>
                </c:pt>
                <c:pt idx="29958">
                  <c:v>29958</c:v>
                </c:pt>
                <c:pt idx="29959">
                  <c:v>29959</c:v>
                </c:pt>
                <c:pt idx="29960">
                  <c:v>29960</c:v>
                </c:pt>
                <c:pt idx="29961">
                  <c:v>29961</c:v>
                </c:pt>
                <c:pt idx="29962">
                  <c:v>29962</c:v>
                </c:pt>
                <c:pt idx="29963">
                  <c:v>29963</c:v>
                </c:pt>
                <c:pt idx="29964">
                  <c:v>29964</c:v>
                </c:pt>
                <c:pt idx="29965">
                  <c:v>29965</c:v>
                </c:pt>
                <c:pt idx="29966">
                  <c:v>29966</c:v>
                </c:pt>
                <c:pt idx="29967">
                  <c:v>29967</c:v>
                </c:pt>
                <c:pt idx="29968">
                  <c:v>29968</c:v>
                </c:pt>
                <c:pt idx="29969">
                  <c:v>29969</c:v>
                </c:pt>
                <c:pt idx="29970">
                  <c:v>29970</c:v>
                </c:pt>
                <c:pt idx="29971">
                  <c:v>29971</c:v>
                </c:pt>
                <c:pt idx="29972">
                  <c:v>29972</c:v>
                </c:pt>
                <c:pt idx="29973">
                  <c:v>29973</c:v>
                </c:pt>
                <c:pt idx="29974">
                  <c:v>29974</c:v>
                </c:pt>
                <c:pt idx="29975">
                  <c:v>29975</c:v>
                </c:pt>
                <c:pt idx="29976">
                  <c:v>29976</c:v>
                </c:pt>
                <c:pt idx="29977">
                  <c:v>29977</c:v>
                </c:pt>
                <c:pt idx="29978">
                  <c:v>29978</c:v>
                </c:pt>
                <c:pt idx="29979">
                  <c:v>29979</c:v>
                </c:pt>
                <c:pt idx="29980">
                  <c:v>29980</c:v>
                </c:pt>
                <c:pt idx="29981">
                  <c:v>29981</c:v>
                </c:pt>
                <c:pt idx="29982">
                  <c:v>29982</c:v>
                </c:pt>
                <c:pt idx="29983">
                  <c:v>29983</c:v>
                </c:pt>
                <c:pt idx="29984">
                  <c:v>29984</c:v>
                </c:pt>
                <c:pt idx="29985">
                  <c:v>29985</c:v>
                </c:pt>
                <c:pt idx="29986">
                  <c:v>29986</c:v>
                </c:pt>
                <c:pt idx="29987">
                  <c:v>29987</c:v>
                </c:pt>
                <c:pt idx="29988">
                  <c:v>29988</c:v>
                </c:pt>
                <c:pt idx="29989">
                  <c:v>29989</c:v>
                </c:pt>
                <c:pt idx="29990">
                  <c:v>29990</c:v>
                </c:pt>
                <c:pt idx="29991">
                  <c:v>29991</c:v>
                </c:pt>
                <c:pt idx="29992">
                  <c:v>29992</c:v>
                </c:pt>
                <c:pt idx="29993">
                  <c:v>29993</c:v>
                </c:pt>
                <c:pt idx="29994">
                  <c:v>29994</c:v>
                </c:pt>
                <c:pt idx="29995">
                  <c:v>29995</c:v>
                </c:pt>
                <c:pt idx="29996">
                  <c:v>29996</c:v>
                </c:pt>
                <c:pt idx="29997">
                  <c:v>29997</c:v>
                </c:pt>
                <c:pt idx="29998">
                  <c:v>29998</c:v>
                </c:pt>
                <c:pt idx="29999">
                  <c:v>29999</c:v>
                </c:pt>
                <c:pt idx="30000">
                  <c:v>30000</c:v>
                </c:pt>
                <c:pt idx="30001">
                  <c:v>30001</c:v>
                </c:pt>
                <c:pt idx="30002">
                  <c:v>30002</c:v>
                </c:pt>
                <c:pt idx="30003">
                  <c:v>30003</c:v>
                </c:pt>
                <c:pt idx="30004">
                  <c:v>30004</c:v>
                </c:pt>
                <c:pt idx="30005">
                  <c:v>30005</c:v>
                </c:pt>
                <c:pt idx="30006">
                  <c:v>30006</c:v>
                </c:pt>
                <c:pt idx="30007">
                  <c:v>30007</c:v>
                </c:pt>
                <c:pt idx="30008">
                  <c:v>30008</c:v>
                </c:pt>
                <c:pt idx="30009">
                  <c:v>30009</c:v>
                </c:pt>
                <c:pt idx="30010">
                  <c:v>30010</c:v>
                </c:pt>
                <c:pt idx="30011">
                  <c:v>30011</c:v>
                </c:pt>
                <c:pt idx="30012">
                  <c:v>30012</c:v>
                </c:pt>
                <c:pt idx="30013">
                  <c:v>30013</c:v>
                </c:pt>
                <c:pt idx="30014">
                  <c:v>30014</c:v>
                </c:pt>
                <c:pt idx="30015">
                  <c:v>30015</c:v>
                </c:pt>
                <c:pt idx="30016">
                  <c:v>30016</c:v>
                </c:pt>
                <c:pt idx="30017">
                  <c:v>30017</c:v>
                </c:pt>
                <c:pt idx="30018">
                  <c:v>30018</c:v>
                </c:pt>
                <c:pt idx="30019">
                  <c:v>30019</c:v>
                </c:pt>
                <c:pt idx="30020">
                  <c:v>30020</c:v>
                </c:pt>
                <c:pt idx="30021">
                  <c:v>30021</c:v>
                </c:pt>
                <c:pt idx="30022">
                  <c:v>30022</c:v>
                </c:pt>
                <c:pt idx="30023">
                  <c:v>30023</c:v>
                </c:pt>
                <c:pt idx="30024">
                  <c:v>30024</c:v>
                </c:pt>
                <c:pt idx="30025">
                  <c:v>30025</c:v>
                </c:pt>
                <c:pt idx="30026">
                  <c:v>30026</c:v>
                </c:pt>
                <c:pt idx="30027">
                  <c:v>30027</c:v>
                </c:pt>
                <c:pt idx="30028">
                  <c:v>30028</c:v>
                </c:pt>
                <c:pt idx="30029">
                  <c:v>30029</c:v>
                </c:pt>
                <c:pt idx="30030">
                  <c:v>30030</c:v>
                </c:pt>
                <c:pt idx="30031">
                  <c:v>30031</c:v>
                </c:pt>
                <c:pt idx="30032">
                  <c:v>30032</c:v>
                </c:pt>
                <c:pt idx="30033">
                  <c:v>30033</c:v>
                </c:pt>
                <c:pt idx="30034">
                  <c:v>30034</c:v>
                </c:pt>
                <c:pt idx="30035">
                  <c:v>30035</c:v>
                </c:pt>
                <c:pt idx="30036">
                  <c:v>30036</c:v>
                </c:pt>
                <c:pt idx="30037">
                  <c:v>30037</c:v>
                </c:pt>
                <c:pt idx="30038">
                  <c:v>30038</c:v>
                </c:pt>
                <c:pt idx="30039">
                  <c:v>30039</c:v>
                </c:pt>
                <c:pt idx="30040">
                  <c:v>30040</c:v>
                </c:pt>
                <c:pt idx="30041">
                  <c:v>30041</c:v>
                </c:pt>
                <c:pt idx="30042">
                  <c:v>30042</c:v>
                </c:pt>
                <c:pt idx="30043">
                  <c:v>30043</c:v>
                </c:pt>
                <c:pt idx="30044">
                  <c:v>30044</c:v>
                </c:pt>
                <c:pt idx="30045">
                  <c:v>30045</c:v>
                </c:pt>
                <c:pt idx="30046">
                  <c:v>30046</c:v>
                </c:pt>
                <c:pt idx="30047">
                  <c:v>30047</c:v>
                </c:pt>
                <c:pt idx="30048">
                  <c:v>30048</c:v>
                </c:pt>
                <c:pt idx="30049">
                  <c:v>30049</c:v>
                </c:pt>
                <c:pt idx="30050">
                  <c:v>30050</c:v>
                </c:pt>
                <c:pt idx="30051">
                  <c:v>30051</c:v>
                </c:pt>
                <c:pt idx="30052">
                  <c:v>30052</c:v>
                </c:pt>
                <c:pt idx="30053">
                  <c:v>30053</c:v>
                </c:pt>
                <c:pt idx="30054">
                  <c:v>30054</c:v>
                </c:pt>
                <c:pt idx="30055">
                  <c:v>30055</c:v>
                </c:pt>
                <c:pt idx="30056">
                  <c:v>30056</c:v>
                </c:pt>
                <c:pt idx="30057">
                  <c:v>30057</c:v>
                </c:pt>
                <c:pt idx="30058">
                  <c:v>30058</c:v>
                </c:pt>
                <c:pt idx="30059">
                  <c:v>30059</c:v>
                </c:pt>
                <c:pt idx="30060">
                  <c:v>30060</c:v>
                </c:pt>
                <c:pt idx="30061">
                  <c:v>30061</c:v>
                </c:pt>
                <c:pt idx="30062">
                  <c:v>30062</c:v>
                </c:pt>
                <c:pt idx="30063">
                  <c:v>30063</c:v>
                </c:pt>
                <c:pt idx="30064">
                  <c:v>30064</c:v>
                </c:pt>
                <c:pt idx="30065">
                  <c:v>30065</c:v>
                </c:pt>
                <c:pt idx="30066">
                  <c:v>30066</c:v>
                </c:pt>
                <c:pt idx="30067">
                  <c:v>30067</c:v>
                </c:pt>
                <c:pt idx="30068">
                  <c:v>30068</c:v>
                </c:pt>
                <c:pt idx="30069">
                  <c:v>30069</c:v>
                </c:pt>
                <c:pt idx="30070">
                  <c:v>30070</c:v>
                </c:pt>
                <c:pt idx="30071">
                  <c:v>30071</c:v>
                </c:pt>
                <c:pt idx="30072">
                  <c:v>30072</c:v>
                </c:pt>
                <c:pt idx="30073">
                  <c:v>30073</c:v>
                </c:pt>
                <c:pt idx="30074">
                  <c:v>30074</c:v>
                </c:pt>
                <c:pt idx="30075">
                  <c:v>30075</c:v>
                </c:pt>
                <c:pt idx="30076">
                  <c:v>30076</c:v>
                </c:pt>
                <c:pt idx="30077">
                  <c:v>30077</c:v>
                </c:pt>
                <c:pt idx="30078">
                  <c:v>30078</c:v>
                </c:pt>
                <c:pt idx="30079">
                  <c:v>30079</c:v>
                </c:pt>
                <c:pt idx="30080">
                  <c:v>30080</c:v>
                </c:pt>
                <c:pt idx="30081">
                  <c:v>30081</c:v>
                </c:pt>
                <c:pt idx="30082">
                  <c:v>30082</c:v>
                </c:pt>
                <c:pt idx="30083">
                  <c:v>30083</c:v>
                </c:pt>
                <c:pt idx="30084">
                  <c:v>30084</c:v>
                </c:pt>
                <c:pt idx="30085">
                  <c:v>30085</c:v>
                </c:pt>
                <c:pt idx="30086">
                  <c:v>30086</c:v>
                </c:pt>
                <c:pt idx="30087">
                  <c:v>30087</c:v>
                </c:pt>
                <c:pt idx="30088">
                  <c:v>30088</c:v>
                </c:pt>
                <c:pt idx="30089">
                  <c:v>30089</c:v>
                </c:pt>
                <c:pt idx="30090">
                  <c:v>30090</c:v>
                </c:pt>
                <c:pt idx="30091">
                  <c:v>30091</c:v>
                </c:pt>
                <c:pt idx="30092">
                  <c:v>30092</c:v>
                </c:pt>
                <c:pt idx="30093">
                  <c:v>30093</c:v>
                </c:pt>
                <c:pt idx="30094">
                  <c:v>30094</c:v>
                </c:pt>
                <c:pt idx="30095">
                  <c:v>30095</c:v>
                </c:pt>
                <c:pt idx="30096">
                  <c:v>30096</c:v>
                </c:pt>
                <c:pt idx="30097">
                  <c:v>30097</c:v>
                </c:pt>
                <c:pt idx="30098">
                  <c:v>30098</c:v>
                </c:pt>
                <c:pt idx="30099">
                  <c:v>30099</c:v>
                </c:pt>
                <c:pt idx="30100">
                  <c:v>30100</c:v>
                </c:pt>
                <c:pt idx="30101">
                  <c:v>30101</c:v>
                </c:pt>
                <c:pt idx="30102">
                  <c:v>30102</c:v>
                </c:pt>
                <c:pt idx="30103">
                  <c:v>30103</c:v>
                </c:pt>
                <c:pt idx="30104">
                  <c:v>30104</c:v>
                </c:pt>
                <c:pt idx="30105">
                  <c:v>30105</c:v>
                </c:pt>
                <c:pt idx="30106">
                  <c:v>30106</c:v>
                </c:pt>
                <c:pt idx="30107">
                  <c:v>30107</c:v>
                </c:pt>
                <c:pt idx="30108">
                  <c:v>30108</c:v>
                </c:pt>
                <c:pt idx="30109">
                  <c:v>30109</c:v>
                </c:pt>
                <c:pt idx="30110">
                  <c:v>30110</c:v>
                </c:pt>
                <c:pt idx="30111">
                  <c:v>30111</c:v>
                </c:pt>
                <c:pt idx="30112">
                  <c:v>30112</c:v>
                </c:pt>
                <c:pt idx="30113">
                  <c:v>30113</c:v>
                </c:pt>
                <c:pt idx="30114">
                  <c:v>30114</c:v>
                </c:pt>
                <c:pt idx="30115">
                  <c:v>30115</c:v>
                </c:pt>
                <c:pt idx="30116">
                  <c:v>30116</c:v>
                </c:pt>
                <c:pt idx="30117">
                  <c:v>30117</c:v>
                </c:pt>
                <c:pt idx="30118">
                  <c:v>30118</c:v>
                </c:pt>
                <c:pt idx="30119">
                  <c:v>30119</c:v>
                </c:pt>
                <c:pt idx="30120">
                  <c:v>30120</c:v>
                </c:pt>
                <c:pt idx="30121">
                  <c:v>30121</c:v>
                </c:pt>
                <c:pt idx="30122">
                  <c:v>30122</c:v>
                </c:pt>
                <c:pt idx="30123">
                  <c:v>30123</c:v>
                </c:pt>
                <c:pt idx="30124">
                  <c:v>30124</c:v>
                </c:pt>
                <c:pt idx="30125">
                  <c:v>30125</c:v>
                </c:pt>
                <c:pt idx="30126">
                  <c:v>30126</c:v>
                </c:pt>
                <c:pt idx="30127">
                  <c:v>30127</c:v>
                </c:pt>
                <c:pt idx="30128">
                  <c:v>30128</c:v>
                </c:pt>
                <c:pt idx="30129">
                  <c:v>30129</c:v>
                </c:pt>
                <c:pt idx="30130">
                  <c:v>30130</c:v>
                </c:pt>
                <c:pt idx="30131">
                  <c:v>30131</c:v>
                </c:pt>
                <c:pt idx="30132">
                  <c:v>30132</c:v>
                </c:pt>
                <c:pt idx="30133">
                  <c:v>30133</c:v>
                </c:pt>
                <c:pt idx="30134">
                  <c:v>30134</c:v>
                </c:pt>
                <c:pt idx="30135">
                  <c:v>30135</c:v>
                </c:pt>
                <c:pt idx="30136">
                  <c:v>30136</c:v>
                </c:pt>
                <c:pt idx="30137">
                  <c:v>30137</c:v>
                </c:pt>
                <c:pt idx="30138">
                  <c:v>30138</c:v>
                </c:pt>
                <c:pt idx="30139">
                  <c:v>30139</c:v>
                </c:pt>
                <c:pt idx="30140">
                  <c:v>30140</c:v>
                </c:pt>
                <c:pt idx="30141">
                  <c:v>30141</c:v>
                </c:pt>
                <c:pt idx="30142">
                  <c:v>30142</c:v>
                </c:pt>
                <c:pt idx="30143">
                  <c:v>30143</c:v>
                </c:pt>
                <c:pt idx="30144">
                  <c:v>30144</c:v>
                </c:pt>
                <c:pt idx="30145">
                  <c:v>30145</c:v>
                </c:pt>
                <c:pt idx="30146">
                  <c:v>30146</c:v>
                </c:pt>
                <c:pt idx="30147">
                  <c:v>30147</c:v>
                </c:pt>
                <c:pt idx="30148">
                  <c:v>30148</c:v>
                </c:pt>
                <c:pt idx="30149">
                  <c:v>30149</c:v>
                </c:pt>
                <c:pt idx="30150">
                  <c:v>30150</c:v>
                </c:pt>
                <c:pt idx="30151">
                  <c:v>30151</c:v>
                </c:pt>
                <c:pt idx="30152">
                  <c:v>30152</c:v>
                </c:pt>
                <c:pt idx="30153">
                  <c:v>30153</c:v>
                </c:pt>
                <c:pt idx="30154">
                  <c:v>30154</c:v>
                </c:pt>
                <c:pt idx="30155">
                  <c:v>30155</c:v>
                </c:pt>
                <c:pt idx="30156">
                  <c:v>30156</c:v>
                </c:pt>
                <c:pt idx="30157">
                  <c:v>30157</c:v>
                </c:pt>
                <c:pt idx="30158">
                  <c:v>30158</c:v>
                </c:pt>
                <c:pt idx="30159">
                  <c:v>30159</c:v>
                </c:pt>
                <c:pt idx="30160">
                  <c:v>30160</c:v>
                </c:pt>
                <c:pt idx="30161">
                  <c:v>30161</c:v>
                </c:pt>
                <c:pt idx="30162">
                  <c:v>30162</c:v>
                </c:pt>
                <c:pt idx="30163">
                  <c:v>30163</c:v>
                </c:pt>
                <c:pt idx="30164">
                  <c:v>30164</c:v>
                </c:pt>
                <c:pt idx="30165">
                  <c:v>30165</c:v>
                </c:pt>
                <c:pt idx="30166">
                  <c:v>30166</c:v>
                </c:pt>
                <c:pt idx="30167">
                  <c:v>30167</c:v>
                </c:pt>
                <c:pt idx="30168">
                  <c:v>30168</c:v>
                </c:pt>
                <c:pt idx="30169">
                  <c:v>30169</c:v>
                </c:pt>
                <c:pt idx="30170">
                  <c:v>30170</c:v>
                </c:pt>
                <c:pt idx="30171">
                  <c:v>30171</c:v>
                </c:pt>
                <c:pt idx="30172">
                  <c:v>30172</c:v>
                </c:pt>
                <c:pt idx="30173">
                  <c:v>30173</c:v>
                </c:pt>
                <c:pt idx="30174">
                  <c:v>30174</c:v>
                </c:pt>
                <c:pt idx="30175">
                  <c:v>30175</c:v>
                </c:pt>
                <c:pt idx="30176">
                  <c:v>30176</c:v>
                </c:pt>
                <c:pt idx="30177">
                  <c:v>30177</c:v>
                </c:pt>
                <c:pt idx="30178">
                  <c:v>30178</c:v>
                </c:pt>
                <c:pt idx="30179">
                  <c:v>30179</c:v>
                </c:pt>
                <c:pt idx="30180">
                  <c:v>30180</c:v>
                </c:pt>
                <c:pt idx="30181">
                  <c:v>30181</c:v>
                </c:pt>
                <c:pt idx="30182">
                  <c:v>30182</c:v>
                </c:pt>
                <c:pt idx="30183">
                  <c:v>30183</c:v>
                </c:pt>
                <c:pt idx="30184">
                  <c:v>30184</c:v>
                </c:pt>
                <c:pt idx="30185">
                  <c:v>30185</c:v>
                </c:pt>
                <c:pt idx="30186">
                  <c:v>30186</c:v>
                </c:pt>
                <c:pt idx="30187">
                  <c:v>30187</c:v>
                </c:pt>
                <c:pt idx="30188">
                  <c:v>30188</c:v>
                </c:pt>
                <c:pt idx="30189">
                  <c:v>30189</c:v>
                </c:pt>
                <c:pt idx="30190">
                  <c:v>30190</c:v>
                </c:pt>
                <c:pt idx="30191">
                  <c:v>30191</c:v>
                </c:pt>
                <c:pt idx="30192">
                  <c:v>30192</c:v>
                </c:pt>
                <c:pt idx="30193">
                  <c:v>30193</c:v>
                </c:pt>
                <c:pt idx="30194">
                  <c:v>30194</c:v>
                </c:pt>
                <c:pt idx="30195">
                  <c:v>30195</c:v>
                </c:pt>
                <c:pt idx="30196">
                  <c:v>30196</c:v>
                </c:pt>
                <c:pt idx="30197">
                  <c:v>30197</c:v>
                </c:pt>
                <c:pt idx="30198">
                  <c:v>30198</c:v>
                </c:pt>
                <c:pt idx="30199">
                  <c:v>30199</c:v>
                </c:pt>
                <c:pt idx="30200">
                  <c:v>30200</c:v>
                </c:pt>
                <c:pt idx="30201">
                  <c:v>30201</c:v>
                </c:pt>
                <c:pt idx="30202">
                  <c:v>30202</c:v>
                </c:pt>
                <c:pt idx="30203">
                  <c:v>30203</c:v>
                </c:pt>
                <c:pt idx="30204">
                  <c:v>30204</c:v>
                </c:pt>
                <c:pt idx="30205">
                  <c:v>30205</c:v>
                </c:pt>
                <c:pt idx="30206">
                  <c:v>30206</c:v>
                </c:pt>
                <c:pt idx="30207">
                  <c:v>30207</c:v>
                </c:pt>
                <c:pt idx="30208">
                  <c:v>30208</c:v>
                </c:pt>
                <c:pt idx="30209">
                  <c:v>30209</c:v>
                </c:pt>
                <c:pt idx="30210">
                  <c:v>30210</c:v>
                </c:pt>
                <c:pt idx="30211">
                  <c:v>30211</c:v>
                </c:pt>
                <c:pt idx="30212">
                  <c:v>30212</c:v>
                </c:pt>
                <c:pt idx="30213">
                  <c:v>30213</c:v>
                </c:pt>
                <c:pt idx="30214">
                  <c:v>30214</c:v>
                </c:pt>
                <c:pt idx="30215">
                  <c:v>30215</c:v>
                </c:pt>
                <c:pt idx="30216">
                  <c:v>30216</c:v>
                </c:pt>
                <c:pt idx="30217">
                  <c:v>30217</c:v>
                </c:pt>
                <c:pt idx="30218">
                  <c:v>30218</c:v>
                </c:pt>
                <c:pt idx="30219">
                  <c:v>30219</c:v>
                </c:pt>
                <c:pt idx="30220">
                  <c:v>30220</c:v>
                </c:pt>
                <c:pt idx="30221">
                  <c:v>30221</c:v>
                </c:pt>
                <c:pt idx="30222">
                  <c:v>30222</c:v>
                </c:pt>
                <c:pt idx="30223">
                  <c:v>30223</c:v>
                </c:pt>
                <c:pt idx="30224">
                  <c:v>30224</c:v>
                </c:pt>
                <c:pt idx="30225">
                  <c:v>30225</c:v>
                </c:pt>
                <c:pt idx="30226">
                  <c:v>30226</c:v>
                </c:pt>
                <c:pt idx="30227">
                  <c:v>30227</c:v>
                </c:pt>
                <c:pt idx="30228">
                  <c:v>30228</c:v>
                </c:pt>
                <c:pt idx="30229">
                  <c:v>30229</c:v>
                </c:pt>
                <c:pt idx="30230">
                  <c:v>30230</c:v>
                </c:pt>
                <c:pt idx="30231">
                  <c:v>30231</c:v>
                </c:pt>
                <c:pt idx="30232">
                  <c:v>30232</c:v>
                </c:pt>
                <c:pt idx="30233">
                  <c:v>30233</c:v>
                </c:pt>
                <c:pt idx="30234">
                  <c:v>30234</c:v>
                </c:pt>
                <c:pt idx="30235">
                  <c:v>30235</c:v>
                </c:pt>
                <c:pt idx="30236">
                  <c:v>30236</c:v>
                </c:pt>
                <c:pt idx="30237">
                  <c:v>30237</c:v>
                </c:pt>
                <c:pt idx="30238">
                  <c:v>30238</c:v>
                </c:pt>
                <c:pt idx="30239">
                  <c:v>30239</c:v>
                </c:pt>
                <c:pt idx="30240">
                  <c:v>30240</c:v>
                </c:pt>
                <c:pt idx="30241">
                  <c:v>30241</c:v>
                </c:pt>
                <c:pt idx="30242">
                  <c:v>30242</c:v>
                </c:pt>
                <c:pt idx="30243">
                  <c:v>30243</c:v>
                </c:pt>
                <c:pt idx="30244">
                  <c:v>30244</c:v>
                </c:pt>
                <c:pt idx="30245">
                  <c:v>30245</c:v>
                </c:pt>
                <c:pt idx="30246">
                  <c:v>30246</c:v>
                </c:pt>
                <c:pt idx="30247">
                  <c:v>30247</c:v>
                </c:pt>
                <c:pt idx="30248">
                  <c:v>30248</c:v>
                </c:pt>
                <c:pt idx="30249">
                  <c:v>30249</c:v>
                </c:pt>
                <c:pt idx="30250">
                  <c:v>30250</c:v>
                </c:pt>
                <c:pt idx="30251">
                  <c:v>30251</c:v>
                </c:pt>
                <c:pt idx="30252">
                  <c:v>30252</c:v>
                </c:pt>
                <c:pt idx="30253">
                  <c:v>30253</c:v>
                </c:pt>
                <c:pt idx="30254">
                  <c:v>30254</c:v>
                </c:pt>
                <c:pt idx="30255">
                  <c:v>30255</c:v>
                </c:pt>
                <c:pt idx="30256">
                  <c:v>30256</c:v>
                </c:pt>
                <c:pt idx="30257">
                  <c:v>30257</c:v>
                </c:pt>
                <c:pt idx="30258">
                  <c:v>30258</c:v>
                </c:pt>
                <c:pt idx="30259">
                  <c:v>30259</c:v>
                </c:pt>
                <c:pt idx="30260">
                  <c:v>30260</c:v>
                </c:pt>
                <c:pt idx="30261">
                  <c:v>30261</c:v>
                </c:pt>
                <c:pt idx="30262">
                  <c:v>30262</c:v>
                </c:pt>
                <c:pt idx="30263">
                  <c:v>30263</c:v>
                </c:pt>
                <c:pt idx="30264">
                  <c:v>30264</c:v>
                </c:pt>
                <c:pt idx="30265">
                  <c:v>30265</c:v>
                </c:pt>
                <c:pt idx="30266">
                  <c:v>30266</c:v>
                </c:pt>
                <c:pt idx="30267">
                  <c:v>30267</c:v>
                </c:pt>
                <c:pt idx="30268">
                  <c:v>30268</c:v>
                </c:pt>
                <c:pt idx="30269">
                  <c:v>30269</c:v>
                </c:pt>
                <c:pt idx="30270">
                  <c:v>30270</c:v>
                </c:pt>
                <c:pt idx="30271">
                  <c:v>30271</c:v>
                </c:pt>
                <c:pt idx="30272">
                  <c:v>30272</c:v>
                </c:pt>
                <c:pt idx="30273">
                  <c:v>30273</c:v>
                </c:pt>
                <c:pt idx="30274">
                  <c:v>30274</c:v>
                </c:pt>
                <c:pt idx="30275">
                  <c:v>30275</c:v>
                </c:pt>
                <c:pt idx="30276">
                  <c:v>30276</c:v>
                </c:pt>
                <c:pt idx="30277">
                  <c:v>30277</c:v>
                </c:pt>
                <c:pt idx="30278">
                  <c:v>30278</c:v>
                </c:pt>
                <c:pt idx="30279">
                  <c:v>30279</c:v>
                </c:pt>
                <c:pt idx="30280">
                  <c:v>30280</c:v>
                </c:pt>
                <c:pt idx="30281">
                  <c:v>30281</c:v>
                </c:pt>
                <c:pt idx="30282">
                  <c:v>30282</c:v>
                </c:pt>
                <c:pt idx="30283">
                  <c:v>30283</c:v>
                </c:pt>
                <c:pt idx="30284">
                  <c:v>30284</c:v>
                </c:pt>
                <c:pt idx="30285">
                  <c:v>30285</c:v>
                </c:pt>
                <c:pt idx="30286">
                  <c:v>30286</c:v>
                </c:pt>
                <c:pt idx="30287">
                  <c:v>30287</c:v>
                </c:pt>
                <c:pt idx="30288">
                  <c:v>30288</c:v>
                </c:pt>
                <c:pt idx="30289">
                  <c:v>30289</c:v>
                </c:pt>
                <c:pt idx="30290">
                  <c:v>30290</c:v>
                </c:pt>
                <c:pt idx="30291">
                  <c:v>30291</c:v>
                </c:pt>
                <c:pt idx="30292">
                  <c:v>30292</c:v>
                </c:pt>
                <c:pt idx="30293">
                  <c:v>30293</c:v>
                </c:pt>
                <c:pt idx="30294">
                  <c:v>30294</c:v>
                </c:pt>
                <c:pt idx="30295">
                  <c:v>30295</c:v>
                </c:pt>
                <c:pt idx="30296">
                  <c:v>30296</c:v>
                </c:pt>
                <c:pt idx="30297">
                  <c:v>30297</c:v>
                </c:pt>
                <c:pt idx="30298">
                  <c:v>30298</c:v>
                </c:pt>
                <c:pt idx="30299">
                  <c:v>30299</c:v>
                </c:pt>
                <c:pt idx="30300">
                  <c:v>30300</c:v>
                </c:pt>
                <c:pt idx="30301">
                  <c:v>30301</c:v>
                </c:pt>
                <c:pt idx="30302">
                  <c:v>30302</c:v>
                </c:pt>
                <c:pt idx="30303">
                  <c:v>30303</c:v>
                </c:pt>
                <c:pt idx="30304">
                  <c:v>30304</c:v>
                </c:pt>
                <c:pt idx="30305">
                  <c:v>30305</c:v>
                </c:pt>
                <c:pt idx="30306">
                  <c:v>30306</c:v>
                </c:pt>
                <c:pt idx="30307">
                  <c:v>30307</c:v>
                </c:pt>
                <c:pt idx="30308">
                  <c:v>30308</c:v>
                </c:pt>
                <c:pt idx="30309">
                  <c:v>30309</c:v>
                </c:pt>
                <c:pt idx="30310">
                  <c:v>30310</c:v>
                </c:pt>
                <c:pt idx="30311">
                  <c:v>30311</c:v>
                </c:pt>
                <c:pt idx="30312">
                  <c:v>30312</c:v>
                </c:pt>
                <c:pt idx="30313">
                  <c:v>30313</c:v>
                </c:pt>
                <c:pt idx="30314">
                  <c:v>30314</c:v>
                </c:pt>
                <c:pt idx="30315">
                  <c:v>30315</c:v>
                </c:pt>
                <c:pt idx="30316">
                  <c:v>30316</c:v>
                </c:pt>
                <c:pt idx="30317">
                  <c:v>30317</c:v>
                </c:pt>
                <c:pt idx="30318">
                  <c:v>30318</c:v>
                </c:pt>
                <c:pt idx="30319">
                  <c:v>30319</c:v>
                </c:pt>
                <c:pt idx="30320">
                  <c:v>30320</c:v>
                </c:pt>
                <c:pt idx="30321">
                  <c:v>30321</c:v>
                </c:pt>
                <c:pt idx="30322">
                  <c:v>30322</c:v>
                </c:pt>
                <c:pt idx="30323">
                  <c:v>30323</c:v>
                </c:pt>
                <c:pt idx="30324">
                  <c:v>30324</c:v>
                </c:pt>
                <c:pt idx="30325">
                  <c:v>30325</c:v>
                </c:pt>
                <c:pt idx="30326">
                  <c:v>30326</c:v>
                </c:pt>
                <c:pt idx="30327">
                  <c:v>30327</c:v>
                </c:pt>
                <c:pt idx="30328">
                  <c:v>30328</c:v>
                </c:pt>
                <c:pt idx="30329">
                  <c:v>30329</c:v>
                </c:pt>
                <c:pt idx="30330">
                  <c:v>30330</c:v>
                </c:pt>
                <c:pt idx="30331">
                  <c:v>30331</c:v>
                </c:pt>
                <c:pt idx="30332">
                  <c:v>30332</c:v>
                </c:pt>
                <c:pt idx="30333">
                  <c:v>30333</c:v>
                </c:pt>
                <c:pt idx="30334">
                  <c:v>30334</c:v>
                </c:pt>
                <c:pt idx="30335">
                  <c:v>30335</c:v>
                </c:pt>
                <c:pt idx="30336">
                  <c:v>30336</c:v>
                </c:pt>
                <c:pt idx="30337">
                  <c:v>30337</c:v>
                </c:pt>
                <c:pt idx="30338">
                  <c:v>30338</c:v>
                </c:pt>
                <c:pt idx="30339">
                  <c:v>30339</c:v>
                </c:pt>
                <c:pt idx="30340">
                  <c:v>30340</c:v>
                </c:pt>
                <c:pt idx="30341">
                  <c:v>30341</c:v>
                </c:pt>
                <c:pt idx="30342">
                  <c:v>30342</c:v>
                </c:pt>
                <c:pt idx="30343">
                  <c:v>30343</c:v>
                </c:pt>
                <c:pt idx="30344">
                  <c:v>30344</c:v>
                </c:pt>
                <c:pt idx="30345">
                  <c:v>30345</c:v>
                </c:pt>
                <c:pt idx="30346">
                  <c:v>30346</c:v>
                </c:pt>
                <c:pt idx="30347">
                  <c:v>30347</c:v>
                </c:pt>
                <c:pt idx="30348">
                  <c:v>30348</c:v>
                </c:pt>
                <c:pt idx="30349">
                  <c:v>30349</c:v>
                </c:pt>
                <c:pt idx="30350">
                  <c:v>30350</c:v>
                </c:pt>
                <c:pt idx="30351">
                  <c:v>30351</c:v>
                </c:pt>
                <c:pt idx="30352">
                  <c:v>30352</c:v>
                </c:pt>
                <c:pt idx="30353">
                  <c:v>30353</c:v>
                </c:pt>
                <c:pt idx="30354">
                  <c:v>30354</c:v>
                </c:pt>
                <c:pt idx="30355">
                  <c:v>30355</c:v>
                </c:pt>
                <c:pt idx="30356">
                  <c:v>30356</c:v>
                </c:pt>
                <c:pt idx="30357">
                  <c:v>30357</c:v>
                </c:pt>
                <c:pt idx="30358">
                  <c:v>30358</c:v>
                </c:pt>
                <c:pt idx="30359">
                  <c:v>30359</c:v>
                </c:pt>
                <c:pt idx="30360">
                  <c:v>30360</c:v>
                </c:pt>
                <c:pt idx="30361">
                  <c:v>30361</c:v>
                </c:pt>
                <c:pt idx="30362">
                  <c:v>30362</c:v>
                </c:pt>
                <c:pt idx="30363">
                  <c:v>30363</c:v>
                </c:pt>
                <c:pt idx="30364">
                  <c:v>30364</c:v>
                </c:pt>
                <c:pt idx="30365">
                  <c:v>30365</c:v>
                </c:pt>
                <c:pt idx="30366">
                  <c:v>30366</c:v>
                </c:pt>
                <c:pt idx="30367">
                  <c:v>30367</c:v>
                </c:pt>
                <c:pt idx="30368">
                  <c:v>30368</c:v>
                </c:pt>
                <c:pt idx="30369">
                  <c:v>30369</c:v>
                </c:pt>
                <c:pt idx="30370">
                  <c:v>30370</c:v>
                </c:pt>
                <c:pt idx="30371">
                  <c:v>30371</c:v>
                </c:pt>
                <c:pt idx="30372">
                  <c:v>30372</c:v>
                </c:pt>
                <c:pt idx="30373">
                  <c:v>30373</c:v>
                </c:pt>
                <c:pt idx="30374">
                  <c:v>30374</c:v>
                </c:pt>
                <c:pt idx="30375">
                  <c:v>30375</c:v>
                </c:pt>
                <c:pt idx="30376">
                  <c:v>30376</c:v>
                </c:pt>
                <c:pt idx="30377">
                  <c:v>30377</c:v>
                </c:pt>
                <c:pt idx="30378">
                  <c:v>30378</c:v>
                </c:pt>
                <c:pt idx="30379">
                  <c:v>30379</c:v>
                </c:pt>
                <c:pt idx="30380">
                  <c:v>30380</c:v>
                </c:pt>
                <c:pt idx="30381">
                  <c:v>30381</c:v>
                </c:pt>
                <c:pt idx="30382">
                  <c:v>30382</c:v>
                </c:pt>
                <c:pt idx="30383">
                  <c:v>30383</c:v>
                </c:pt>
                <c:pt idx="30384">
                  <c:v>30384</c:v>
                </c:pt>
                <c:pt idx="30385">
                  <c:v>30385</c:v>
                </c:pt>
                <c:pt idx="30386">
                  <c:v>30386</c:v>
                </c:pt>
                <c:pt idx="30387">
                  <c:v>30387</c:v>
                </c:pt>
                <c:pt idx="30388">
                  <c:v>30388</c:v>
                </c:pt>
                <c:pt idx="30389">
                  <c:v>30389</c:v>
                </c:pt>
                <c:pt idx="30390">
                  <c:v>30390</c:v>
                </c:pt>
                <c:pt idx="30391">
                  <c:v>30391</c:v>
                </c:pt>
                <c:pt idx="30392">
                  <c:v>30392</c:v>
                </c:pt>
                <c:pt idx="30393">
                  <c:v>30393</c:v>
                </c:pt>
                <c:pt idx="30394">
                  <c:v>30394</c:v>
                </c:pt>
                <c:pt idx="30395">
                  <c:v>30395</c:v>
                </c:pt>
                <c:pt idx="30396">
                  <c:v>30396</c:v>
                </c:pt>
                <c:pt idx="30397">
                  <c:v>30397</c:v>
                </c:pt>
                <c:pt idx="30398">
                  <c:v>30398</c:v>
                </c:pt>
                <c:pt idx="30399">
                  <c:v>30399</c:v>
                </c:pt>
                <c:pt idx="30400">
                  <c:v>30400</c:v>
                </c:pt>
                <c:pt idx="30401">
                  <c:v>30401</c:v>
                </c:pt>
                <c:pt idx="30402">
                  <c:v>30402</c:v>
                </c:pt>
                <c:pt idx="30403">
                  <c:v>30403</c:v>
                </c:pt>
                <c:pt idx="30404">
                  <c:v>30404</c:v>
                </c:pt>
                <c:pt idx="30405">
                  <c:v>30405</c:v>
                </c:pt>
                <c:pt idx="30406">
                  <c:v>30406</c:v>
                </c:pt>
                <c:pt idx="30407">
                  <c:v>30407</c:v>
                </c:pt>
                <c:pt idx="30408">
                  <c:v>30408</c:v>
                </c:pt>
                <c:pt idx="30409">
                  <c:v>30409</c:v>
                </c:pt>
                <c:pt idx="30410">
                  <c:v>30410</c:v>
                </c:pt>
                <c:pt idx="30411">
                  <c:v>30411</c:v>
                </c:pt>
                <c:pt idx="30412">
                  <c:v>30412</c:v>
                </c:pt>
                <c:pt idx="30413">
                  <c:v>30413</c:v>
                </c:pt>
                <c:pt idx="30414">
                  <c:v>30414</c:v>
                </c:pt>
                <c:pt idx="30415">
                  <c:v>30415</c:v>
                </c:pt>
                <c:pt idx="30416">
                  <c:v>30416</c:v>
                </c:pt>
                <c:pt idx="30417">
                  <c:v>30417</c:v>
                </c:pt>
                <c:pt idx="30418">
                  <c:v>30418</c:v>
                </c:pt>
                <c:pt idx="30419">
                  <c:v>30419</c:v>
                </c:pt>
                <c:pt idx="30420">
                  <c:v>30420</c:v>
                </c:pt>
                <c:pt idx="30421">
                  <c:v>30421</c:v>
                </c:pt>
                <c:pt idx="30422">
                  <c:v>30422</c:v>
                </c:pt>
                <c:pt idx="30423">
                  <c:v>30423</c:v>
                </c:pt>
                <c:pt idx="30424">
                  <c:v>30424</c:v>
                </c:pt>
                <c:pt idx="30425">
                  <c:v>30425</c:v>
                </c:pt>
                <c:pt idx="30426">
                  <c:v>30426</c:v>
                </c:pt>
                <c:pt idx="30427">
                  <c:v>30427</c:v>
                </c:pt>
                <c:pt idx="30428">
                  <c:v>30428</c:v>
                </c:pt>
                <c:pt idx="30429">
                  <c:v>30429</c:v>
                </c:pt>
                <c:pt idx="30430">
                  <c:v>30430</c:v>
                </c:pt>
                <c:pt idx="30431">
                  <c:v>30431</c:v>
                </c:pt>
                <c:pt idx="30432">
                  <c:v>30432</c:v>
                </c:pt>
                <c:pt idx="30433">
                  <c:v>30433</c:v>
                </c:pt>
                <c:pt idx="30434">
                  <c:v>30434</c:v>
                </c:pt>
                <c:pt idx="30435">
                  <c:v>30435</c:v>
                </c:pt>
                <c:pt idx="30436">
                  <c:v>30436</c:v>
                </c:pt>
                <c:pt idx="30437">
                  <c:v>30437</c:v>
                </c:pt>
                <c:pt idx="30438">
                  <c:v>30438</c:v>
                </c:pt>
                <c:pt idx="30439">
                  <c:v>30439</c:v>
                </c:pt>
                <c:pt idx="30440">
                  <c:v>30440</c:v>
                </c:pt>
                <c:pt idx="30441">
                  <c:v>30441</c:v>
                </c:pt>
                <c:pt idx="30442">
                  <c:v>30442</c:v>
                </c:pt>
                <c:pt idx="30443">
                  <c:v>30443</c:v>
                </c:pt>
                <c:pt idx="30444">
                  <c:v>30444</c:v>
                </c:pt>
                <c:pt idx="30445">
                  <c:v>30445</c:v>
                </c:pt>
                <c:pt idx="30446">
                  <c:v>30446</c:v>
                </c:pt>
                <c:pt idx="30447">
                  <c:v>30447</c:v>
                </c:pt>
                <c:pt idx="30448">
                  <c:v>30448</c:v>
                </c:pt>
                <c:pt idx="30449">
                  <c:v>30449</c:v>
                </c:pt>
                <c:pt idx="30450">
                  <c:v>30450</c:v>
                </c:pt>
                <c:pt idx="30451">
                  <c:v>30451</c:v>
                </c:pt>
                <c:pt idx="30452">
                  <c:v>30452</c:v>
                </c:pt>
                <c:pt idx="30453">
                  <c:v>30453</c:v>
                </c:pt>
                <c:pt idx="30454">
                  <c:v>30454</c:v>
                </c:pt>
                <c:pt idx="30455">
                  <c:v>30455</c:v>
                </c:pt>
                <c:pt idx="30456">
                  <c:v>30456</c:v>
                </c:pt>
                <c:pt idx="30457">
                  <c:v>30457</c:v>
                </c:pt>
                <c:pt idx="30458">
                  <c:v>30458</c:v>
                </c:pt>
                <c:pt idx="30459">
                  <c:v>30459</c:v>
                </c:pt>
                <c:pt idx="30460">
                  <c:v>30460</c:v>
                </c:pt>
                <c:pt idx="30461">
                  <c:v>30461</c:v>
                </c:pt>
                <c:pt idx="30462">
                  <c:v>30462</c:v>
                </c:pt>
                <c:pt idx="30463">
                  <c:v>30463</c:v>
                </c:pt>
                <c:pt idx="30464">
                  <c:v>30464</c:v>
                </c:pt>
                <c:pt idx="30465">
                  <c:v>30465</c:v>
                </c:pt>
                <c:pt idx="30466">
                  <c:v>30466</c:v>
                </c:pt>
                <c:pt idx="30467">
                  <c:v>30467</c:v>
                </c:pt>
                <c:pt idx="30468">
                  <c:v>30468</c:v>
                </c:pt>
                <c:pt idx="30469">
                  <c:v>30469</c:v>
                </c:pt>
                <c:pt idx="30470">
                  <c:v>30470</c:v>
                </c:pt>
                <c:pt idx="30471">
                  <c:v>30471</c:v>
                </c:pt>
                <c:pt idx="30472">
                  <c:v>30472</c:v>
                </c:pt>
                <c:pt idx="30473">
                  <c:v>30473</c:v>
                </c:pt>
                <c:pt idx="30474">
                  <c:v>30474</c:v>
                </c:pt>
                <c:pt idx="30475">
                  <c:v>30475</c:v>
                </c:pt>
                <c:pt idx="30476">
                  <c:v>30476</c:v>
                </c:pt>
                <c:pt idx="30477">
                  <c:v>30477</c:v>
                </c:pt>
                <c:pt idx="30478">
                  <c:v>30478</c:v>
                </c:pt>
                <c:pt idx="30479">
                  <c:v>30479</c:v>
                </c:pt>
                <c:pt idx="30480">
                  <c:v>30480</c:v>
                </c:pt>
                <c:pt idx="30481">
                  <c:v>30481</c:v>
                </c:pt>
                <c:pt idx="30482">
                  <c:v>30482</c:v>
                </c:pt>
                <c:pt idx="30483">
                  <c:v>30483</c:v>
                </c:pt>
                <c:pt idx="30484">
                  <c:v>30484</c:v>
                </c:pt>
                <c:pt idx="30485">
                  <c:v>30485</c:v>
                </c:pt>
                <c:pt idx="30486">
                  <c:v>30486</c:v>
                </c:pt>
                <c:pt idx="30487">
                  <c:v>30487</c:v>
                </c:pt>
                <c:pt idx="30488">
                  <c:v>30488</c:v>
                </c:pt>
                <c:pt idx="30489">
                  <c:v>30489</c:v>
                </c:pt>
                <c:pt idx="30490">
                  <c:v>30490</c:v>
                </c:pt>
                <c:pt idx="30491">
                  <c:v>30491</c:v>
                </c:pt>
                <c:pt idx="30492">
                  <c:v>30492</c:v>
                </c:pt>
                <c:pt idx="30493">
                  <c:v>30493</c:v>
                </c:pt>
                <c:pt idx="30494">
                  <c:v>30494</c:v>
                </c:pt>
                <c:pt idx="30495">
                  <c:v>30495</c:v>
                </c:pt>
                <c:pt idx="30496">
                  <c:v>30496</c:v>
                </c:pt>
                <c:pt idx="30497">
                  <c:v>30497</c:v>
                </c:pt>
                <c:pt idx="30498">
                  <c:v>30498</c:v>
                </c:pt>
                <c:pt idx="30499">
                  <c:v>30499</c:v>
                </c:pt>
                <c:pt idx="30500">
                  <c:v>30500</c:v>
                </c:pt>
                <c:pt idx="30501">
                  <c:v>30501</c:v>
                </c:pt>
                <c:pt idx="30502">
                  <c:v>30502</c:v>
                </c:pt>
                <c:pt idx="30503">
                  <c:v>30503</c:v>
                </c:pt>
                <c:pt idx="30504">
                  <c:v>30504</c:v>
                </c:pt>
                <c:pt idx="30505">
                  <c:v>30505</c:v>
                </c:pt>
                <c:pt idx="30506">
                  <c:v>30506</c:v>
                </c:pt>
                <c:pt idx="30507">
                  <c:v>30507</c:v>
                </c:pt>
                <c:pt idx="30508">
                  <c:v>30508</c:v>
                </c:pt>
                <c:pt idx="30509">
                  <c:v>30509</c:v>
                </c:pt>
                <c:pt idx="30510">
                  <c:v>30510</c:v>
                </c:pt>
                <c:pt idx="30511">
                  <c:v>30511</c:v>
                </c:pt>
                <c:pt idx="30512">
                  <c:v>30512</c:v>
                </c:pt>
                <c:pt idx="30513">
                  <c:v>30513</c:v>
                </c:pt>
                <c:pt idx="30514">
                  <c:v>30514</c:v>
                </c:pt>
                <c:pt idx="30515">
                  <c:v>30515</c:v>
                </c:pt>
                <c:pt idx="30516">
                  <c:v>30516</c:v>
                </c:pt>
                <c:pt idx="30517">
                  <c:v>30517</c:v>
                </c:pt>
                <c:pt idx="30518">
                  <c:v>30518</c:v>
                </c:pt>
                <c:pt idx="30519">
                  <c:v>30519</c:v>
                </c:pt>
                <c:pt idx="30520">
                  <c:v>30520</c:v>
                </c:pt>
                <c:pt idx="30521">
                  <c:v>30521</c:v>
                </c:pt>
                <c:pt idx="30522">
                  <c:v>30522</c:v>
                </c:pt>
                <c:pt idx="30523">
                  <c:v>30523</c:v>
                </c:pt>
                <c:pt idx="30524">
                  <c:v>30524</c:v>
                </c:pt>
                <c:pt idx="30525">
                  <c:v>30525</c:v>
                </c:pt>
                <c:pt idx="30526">
                  <c:v>30526</c:v>
                </c:pt>
                <c:pt idx="30527">
                  <c:v>30527</c:v>
                </c:pt>
                <c:pt idx="30528">
                  <c:v>30528</c:v>
                </c:pt>
                <c:pt idx="30529">
                  <c:v>30529</c:v>
                </c:pt>
                <c:pt idx="30530">
                  <c:v>30530</c:v>
                </c:pt>
                <c:pt idx="30531">
                  <c:v>30531</c:v>
                </c:pt>
                <c:pt idx="30532">
                  <c:v>30532</c:v>
                </c:pt>
                <c:pt idx="30533">
                  <c:v>30533</c:v>
                </c:pt>
                <c:pt idx="30534">
                  <c:v>30534</c:v>
                </c:pt>
                <c:pt idx="30535">
                  <c:v>30535</c:v>
                </c:pt>
                <c:pt idx="30536">
                  <c:v>30536</c:v>
                </c:pt>
                <c:pt idx="30537">
                  <c:v>30537</c:v>
                </c:pt>
                <c:pt idx="30538">
                  <c:v>30538</c:v>
                </c:pt>
                <c:pt idx="30539">
                  <c:v>30539</c:v>
                </c:pt>
                <c:pt idx="30540">
                  <c:v>30540</c:v>
                </c:pt>
                <c:pt idx="30541">
                  <c:v>30541</c:v>
                </c:pt>
                <c:pt idx="30542">
                  <c:v>30542</c:v>
                </c:pt>
                <c:pt idx="30543">
                  <c:v>30543</c:v>
                </c:pt>
                <c:pt idx="30544">
                  <c:v>30544</c:v>
                </c:pt>
                <c:pt idx="30545">
                  <c:v>30545</c:v>
                </c:pt>
                <c:pt idx="30546">
                  <c:v>30546</c:v>
                </c:pt>
                <c:pt idx="30547">
                  <c:v>30547</c:v>
                </c:pt>
                <c:pt idx="30548">
                  <c:v>30548</c:v>
                </c:pt>
                <c:pt idx="30549">
                  <c:v>30549</c:v>
                </c:pt>
                <c:pt idx="30550">
                  <c:v>30550</c:v>
                </c:pt>
                <c:pt idx="30551">
                  <c:v>30551</c:v>
                </c:pt>
                <c:pt idx="30552">
                  <c:v>30552</c:v>
                </c:pt>
                <c:pt idx="30553">
                  <c:v>30553</c:v>
                </c:pt>
                <c:pt idx="30554">
                  <c:v>30554</c:v>
                </c:pt>
                <c:pt idx="30555">
                  <c:v>30555</c:v>
                </c:pt>
                <c:pt idx="30556">
                  <c:v>30556</c:v>
                </c:pt>
                <c:pt idx="30557">
                  <c:v>30557</c:v>
                </c:pt>
                <c:pt idx="30558">
                  <c:v>30558</c:v>
                </c:pt>
                <c:pt idx="30559">
                  <c:v>30559</c:v>
                </c:pt>
                <c:pt idx="30560">
                  <c:v>30560</c:v>
                </c:pt>
                <c:pt idx="30561">
                  <c:v>30561</c:v>
                </c:pt>
                <c:pt idx="30562">
                  <c:v>30562</c:v>
                </c:pt>
                <c:pt idx="30563">
                  <c:v>30563</c:v>
                </c:pt>
                <c:pt idx="30564">
                  <c:v>30564</c:v>
                </c:pt>
                <c:pt idx="30565">
                  <c:v>30565</c:v>
                </c:pt>
                <c:pt idx="30566">
                  <c:v>30566</c:v>
                </c:pt>
                <c:pt idx="30567">
                  <c:v>30567</c:v>
                </c:pt>
                <c:pt idx="30568">
                  <c:v>30568</c:v>
                </c:pt>
                <c:pt idx="30569">
                  <c:v>30569</c:v>
                </c:pt>
                <c:pt idx="30570">
                  <c:v>30570</c:v>
                </c:pt>
                <c:pt idx="30571">
                  <c:v>30571</c:v>
                </c:pt>
                <c:pt idx="30572">
                  <c:v>30572</c:v>
                </c:pt>
                <c:pt idx="30573">
                  <c:v>30573</c:v>
                </c:pt>
                <c:pt idx="30574">
                  <c:v>30574</c:v>
                </c:pt>
                <c:pt idx="30575">
                  <c:v>30575</c:v>
                </c:pt>
                <c:pt idx="30576">
                  <c:v>30576</c:v>
                </c:pt>
                <c:pt idx="30577">
                  <c:v>30577</c:v>
                </c:pt>
                <c:pt idx="30578">
                  <c:v>30578</c:v>
                </c:pt>
                <c:pt idx="30579">
                  <c:v>30579</c:v>
                </c:pt>
                <c:pt idx="30580">
                  <c:v>30580</c:v>
                </c:pt>
                <c:pt idx="30581">
                  <c:v>30581</c:v>
                </c:pt>
                <c:pt idx="30582">
                  <c:v>30582</c:v>
                </c:pt>
                <c:pt idx="30583">
                  <c:v>30583</c:v>
                </c:pt>
                <c:pt idx="30584">
                  <c:v>30584</c:v>
                </c:pt>
                <c:pt idx="30585">
                  <c:v>30585</c:v>
                </c:pt>
                <c:pt idx="30586">
                  <c:v>30586</c:v>
                </c:pt>
                <c:pt idx="30587">
                  <c:v>30587</c:v>
                </c:pt>
                <c:pt idx="30588">
                  <c:v>30588</c:v>
                </c:pt>
                <c:pt idx="30589">
                  <c:v>30589</c:v>
                </c:pt>
                <c:pt idx="30590">
                  <c:v>30590</c:v>
                </c:pt>
                <c:pt idx="30591">
                  <c:v>30591</c:v>
                </c:pt>
                <c:pt idx="30592">
                  <c:v>30592</c:v>
                </c:pt>
                <c:pt idx="30593">
                  <c:v>30593</c:v>
                </c:pt>
                <c:pt idx="30594">
                  <c:v>30594</c:v>
                </c:pt>
                <c:pt idx="30595">
                  <c:v>30595</c:v>
                </c:pt>
                <c:pt idx="30596">
                  <c:v>30596</c:v>
                </c:pt>
                <c:pt idx="30597">
                  <c:v>30597</c:v>
                </c:pt>
                <c:pt idx="30598">
                  <c:v>30598</c:v>
                </c:pt>
                <c:pt idx="30599">
                  <c:v>30599</c:v>
                </c:pt>
                <c:pt idx="30600">
                  <c:v>30600</c:v>
                </c:pt>
                <c:pt idx="30601">
                  <c:v>30601</c:v>
                </c:pt>
                <c:pt idx="30602">
                  <c:v>30602</c:v>
                </c:pt>
                <c:pt idx="30603">
                  <c:v>30603</c:v>
                </c:pt>
                <c:pt idx="30604">
                  <c:v>30604</c:v>
                </c:pt>
                <c:pt idx="30605">
                  <c:v>30605</c:v>
                </c:pt>
                <c:pt idx="30606">
                  <c:v>30606</c:v>
                </c:pt>
                <c:pt idx="30607">
                  <c:v>30607</c:v>
                </c:pt>
                <c:pt idx="30608">
                  <c:v>30608</c:v>
                </c:pt>
                <c:pt idx="30609">
                  <c:v>30609</c:v>
                </c:pt>
                <c:pt idx="30610">
                  <c:v>30610</c:v>
                </c:pt>
                <c:pt idx="30611">
                  <c:v>30611</c:v>
                </c:pt>
                <c:pt idx="30612">
                  <c:v>30612</c:v>
                </c:pt>
                <c:pt idx="30613">
                  <c:v>30613</c:v>
                </c:pt>
                <c:pt idx="30614">
                  <c:v>30614</c:v>
                </c:pt>
                <c:pt idx="30615">
                  <c:v>30615</c:v>
                </c:pt>
                <c:pt idx="30616">
                  <c:v>30616</c:v>
                </c:pt>
                <c:pt idx="30617">
                  <c:v>30617</c:v>
                </c:pt>
                <c:pt idx="30618">
                  <c:v>30618</c:v>
                </c:pt>
                <c:pt idx="30619">
                  <c:v>30619</c:v>
                </c:pt>
                <c:pt idx="30620">
                  <c:v>30620</c:v>
                </c:pt>
                <c:pt idx="30621">
                  <c:v>30621</c:v>
                </c:pt>
                <c:pt idx="30622">
                  <c:v>30622</c:v>
                </c:pt>
                <c:pt idx="30623">
                  <c:v>30623</c:v>
                </c:pt>
                <c:pt idx="30624">
                  <c:v>30624</c:v>
                </c:pt>
                <c:pt idx="30625">
                  <c:v>30625</c:v>
                </c:pt>
                <c:pt idx="30626">
                  <c:v>30626</c:v>
                </c:pt>
                <c:pt idx="30627">
                  <c:v>30627</c:v>
                </c:pt>
                <c:pt idx="30628">
                  <c:v>30628</c:v>
                </c:pt>
                <c:pt idx="30629">
                  <c:v>30629</c:v>
                </c:pt>
                <c:pt idx="30630">
                  <c:v>30630</c:v>
                </c:pt>
                <c:pt idx="30631">
                  <c:v>30631</c:v>
                </c:pt>
                <c:pt idx="30632">
                  <c:v>30632</c:v>
                </c:pt>
                <c:pt idx="30633">
                  <c:v>30633</c:v>
                </c:pt>
                <c:pt idx="30634">
                  <c:v>30634</c:v>
                </c:pt>
                <c:pt idx="30635">
                  <c:v>30635</c:v>
                </c:pt>
                <c:pt idx="30636">
                  <c:v>30636</c:v>
                </c:pt>
                <c:pt idx="30637">
                  <c:v>30637</c:v>
                </c:pt>
                <c:pt idx="30638">
                  <c:v>30638</c:v>
                </c:pt>
                <c:pt idx="30639">
                  <c:v>30639</c:v>
                </c:pt>
                <c:pt idx="30640">
                  <c:v>30640</c:v>
                </c:pt>
                <c:pt idx="30641">
                  <c:v>30641</c:v>
                </c:pt>
                <c:pt idx="30642">
                  <c:v>30642</c:v>
                </c:pt>
                <c:pt idx="30643">
                  <c:v>30643</c:v>
                </c:pt>
                <c:pt idx="30644">
                  <c:v>30644</c:v>
                </c:pt>
                <c:pt idx="30645">
                  <c:v>30645</c:v>
                </c:pt>
                <c:pt idx="30646">
                  <c:v>30646</c:v>
                </c:pt>
                <c:pt idx="30647">
                  <c:v>30647</c:v>
                </c:pt>
                <c:pt idx="30648">
                  <c:v>30648</c:v>
                </c:pt>
                <c:pt idx="30649">
                  <c:v>30649</c:v>
                </c:pt>
                <c:pt idx="30650">
                  <c:v>30650</c:v>
                </c:pt>
                <c:pt idx="30651">
                  <c:v>30651</c:v>
                </c:pt>
                <c:pt idx="30652">
                  <c:v>30652</c:v>
                </c:pt>
                <c:pt idx="30653">
                  <c:v>30653</c:v>
                </c:pt>
                <c:pt idx="30654">
                  <c:v>30654</c:v>
                </c:pt>
                <c:pt idx="30655">
                  <c:v>30655</c:v>
                </c:pt>
                <c:pt idx="30656">
                  <c:v>30656</c:v>
                </c:pt>
                <c:pt idx="30657">
                  <c:v>30657</c:v>
                </c:pt>
                <c:pt idx="30658">
                  <c:v>30658</c:v>
                </c:pt>
                <c:pt idx="30659">
                  <c:v>30659</c:v>
                </c:pt>
                <c:pt idx="30660">
                  <c:v>30660</c:v>
                </c:pt>
                <c:pt idx="30661">
                  <c:v>30661</c:v>
                </c:pt>
                <c:pt idx="30662">
                  <c:v>30662</c:v>
                </c:pt>
                <c:pt idx="30663">
                  <c:v>30663</c:v>
                </c:pt>
                <c:pt idx="30664">
                  <c:v>30664</c:v>
                </c:pt>
                <c:pt idx="30665">
                  <c:v>30665</c:v>
                </c:pt>
                <c:pt idx="30666">
                  <c:v>30666</c:v>
                </c:pt>
                <c:pt idx="30667">
                  <c:v>30667</c:v>
                </c:pt>
                <c:pt idx="30668">
                  <c:v>30668</c:v>
                </c:pt>
                <c:pt idx="30669">
                  <c:v>30669</c:v>
                </c:pt>
                <c:pt idx="30670">
                  <c:v>30670</c:v>
                </c:pt>
                <c:pt idx="30671">
                  <c:v>30671</c:v>
                </c:pt>
                <c:pt idx="30672">
                  <c:v>30672</c:v>
                </c:pt>
                <c:pt idx="30673">
                  <c:v>30673</c:v>
                </c:pt>
                <c:pt idx="30674">
                  <c:v>30674</c:v>
                </c:pt>
                <c:pt idx="30675">
                  <c:v>30675</c:v>
                </c:pt>
                <c:pt idx="30676">
                  <c:v>30676</c:v>
                </c:pt>
                <c:pt idx="30677">
                  <c:v>30677</c:v>
                </c:pt>
                <c:pt idx="30678">
                  <c:v>30678</c:v>
                </c:pt>
                <c:pt idx="30679">
                  <c:v>30679</c:v>
                </c:pt>
                <c:pt idx="30680">
                  <c:v>30680</c:v>
                </c:pt>
                <c:pt idx="30681">
                  <c:v>30681</c:v>
                </c:pt>
                <c:pt idx="30682">
                  <c:v>30682</c:v>
                </c:pt>
                <c:pt idx="30683">
                  <c:v>30683</c:v>
                </c:pt>
                <c:pt idx="30684">
                  <c:v>30684</c:v>
                </c:pt>
                <c:pt idx="30685">
                  <c:v>30685</c:v>
                </c:pt>
                <c:pt idx="30686">
                  <c:v>30686</c:v>
                </c:pt>
                <c:pt idx="30687">
                  <c:v>30687</c:v>
                </c:pt>
                <c:pt idx="30688">
                  <c:v>30688</c:v>
                </c:pt>
                <c:pt idx="30689">
                  <c:v>30689</c:v>
                </c:pt>
                <c:pt idx="30690">
                  <c:v>30690</c:v>
                </c:pt>
                <c:pt idx="30691">
                  <c:v>30691</c:v>
                </c:pt>
                <c:pt idx="30692">
                  <c:v>30692</c:v>
                </c:pt>
                <c:pt idx="30693">
                  <c:v>30693</c:v>
                </c:pt>
                <c:pt idx="30694">
                  <c:v>30694</c:v>
                </c:pt>
                <c:pt idx="30695">
                  <c:v>30695</c:v>
                </c:pt>
                <c:pt idx="30696">
                  <c:v>30696</c:v>
                </c:pt>
                <c:pt idx="30697">
                  <c:v>30697</c:v>
                </c:pt>
                <c:pt idx="30698">
                  <c:v>30698</c:v>
                </c:pt>
                <c:pt idx="30699">
                  <c:v>30699</c:v>
                </c:pt>
                <c:pt idx="30700">
                  <c:v>30700</c:v>
                </c:pt>
                <c:pt idx="30701">
                  <c:v>30701</c:v>
                </c:pt>
                <c:pt idx="30702">
                  <c:v>30702</c:v>
                </c:pt>
                <c:pt idx="30703">
                  <c:v>30703</c:v>
                </c:pt>
                <c:pt idx="30704">
                  <c:v>30704</c:v>
                </c:pt>
                <c:pt idx="30705">
                  <c:v>30705</c:v>
                </c:pt>
                <c:pt idx="30706">
                  <c:v>30706</c:v>
                </c:pt>
                <c:pt idx="30707">
                  <c:v>30707</c:v>
                </c:pt>
                <c:pt idx="30708">
                  <c:v>30708</c:v>
                </c:pt>
                <c:pt idx="30709">
                  <c:v>30709</c:v>
                </c:pt>
                <c:pt idx="30710">
                  <c:v>30710</c:v>
                </c:pt>
                <c:pt idx="30711">
                  <c:v>30711</c:v>
                </c:pt>
                <c:pt idx="30712">
                  <c:v>30712</c:v>
                </c:pt>
                <c:pt idx="30713">
                  <c:v>30713</c:v>
                </c:pt>
                <c:pt idx="30714">
                  <c:v>30714</c:v>
                </c:pt>
                <c:pt idx="30715">
                  <c:v>30715</c:v>
                </c:pt>
                <c:pt idx="30716">
                  <c:v>30716</c:v>
                </c:pt>
                <c:pt idx="30717">
                  <c:v>30717</c:v>
                </c:pt>
                <c:pt idx="30718">
                  <c:v>30718</c:v>
                </c:pt>
                <c:pt idx="30719">
                  <c:v>30719</c:v>
                </c:pt>
                <c:pt idx="30720">
                  <c:v>30720</c:v>
                </c:pt>
                <c:pt idx="30721">
                  <c:v>30721</c:v>
                </c:pt>
                <c:pt idx="30722">
                  <c:v>30722</c:v>
                </c:pt>
                <c:pt idx="30723">
                  <c:v>30723</c:v>
                </c:pt>
                <c:pt idx="30724">
                  <c:v>30724</c:v>
                </c:pt>
                <c:pt idx="30725">
                  <c:v>30725</c:v>
                </c:pt>
                <c:pt idx="30726">
                  <c:v>30726</c:v>
                </c:pt>
                <c:pt idx="30727">
                  <c:v>30727</c:v>
                </c:pt>
                <c:pt idx="30728">
                  <c:v>30728</c:v>
                </c:pt>
                <c:pt idx="30729">
                  <c:v>30729</c:v>
                </c:pt>
                <c:pt idx="30730">
                  <c:v>30730</c:v>
                </c:pt>
                <c:pt idx="30731">
                  <c:v>30731</c:v>
                </c:pt>
                <c:pt idx="30732">
                  <c:v>30732</c:v>
                </c:pt>
                <c:pt idx="30733">
                  <c:v>30733</c:v>
                </c:pt>
                <c:pt idx="30734">
                  <c:v>30734</c:v>
                </c:pt>
                <c:pt idx="30735">
                  <c:v>30735</c:v>
                </c:pt>
                <c:pt idx="30736">
                  <c:v>30736</c:v>
                </c:pt>
                <c:pt idx="30737">
                  <c:v>30737</c:v>
                </c:pt>
                <c:pt idx="30738">
                  <c:v>30738</c:v>
                </c:pt>
                <c:pt idx="30739">
                  <c:v>30739</c:v>
                </c:pt>
                <c:pt idx="30740">
                  <c:v>30740</c:v>
                </c:pt>
                <c:pt idx="30741">
                  <c:v>30741</c:v>
                </c:pt>
                <c:pt idx="30742">
                  <c:v>30742</c:v>
                </c:pt>
                <c:pt idx="30743">
                  <c:v>30743</c:v>
                </c:pt>
                <c:pt idx="30744">
                  <c:v>30744</c:v>
                </c:pt>
                <c:pt idx="30745">
                  <c:v>30745</c:v>
                </c:pt>
                <c:pt idx="30746">
                  <c:v>30746</c:v>
                </c:pt>
                <c:pt idx="30747">
                  <c:v>30747</c:v>
                </c:pt>
                <c:pt idx="30748">
                  <c:v>30748</c:v>
                </c:pt>
                <c:pt idx="30749">
                  <c:v>30749</c:v>
                </c:pt>
                <c:pt idx="30750">
                  <c:v>30750</c:v>
                </c:pt>
                <c:pt idx="30751">
                  <c:v>30751</c:v>
                </c:pt>
                <c:pt idx="30752">
                  <c:v>30752</c:v>
                </c:pt>
                <c:pt idx="30753">
                  <c:v>30753</c:v>
                </c:pt>
                <c:pt idx="30754">
                  <c:v>30754</c:v>
                </c:pt>
                <c:pt idx="30755">
                  <c:v>30755</c:v>
                </c:pt>
                <c:pt idx="30756">
                  <c:v>30756</c:v>
                </c:pt>
                <c:pt idx="30757">
                  <c:v>30757</c:v>
                </c:pt>
                <c:pt idx="30758">
                  <c:v>30758</c:v>
                </c:pt>
                <c:pt idx="30759">
                  <c:v>30759</c:v>
                </c:pt>
                <c:pt idx="30760">
                  <c:v>30760</c:v>
                </c:pt>
                <c:pt idx="30761">
                  <c:v>30761</c:v>
                </c:pt>
                <c:pt idx="30762">
                  <c:v>30762</c:v>
                </c:pt>
                <c:pt idx="30763">
                  <c:v>30763</c:v>
                </c:pt>
                <c:pt idx="30764">
                  <c:v>30764</c:v>
                </c:pt>
                <c:pt idx="30765">
                  <c:v>30765</c:v>
                </c:pt>
                <c:pt idx="30766">
                  <c:v>30766</c:v>
                </c:pt>
                <c:pt idx="30767">
                  <c:v>30767</c:v>
                </c:pt>
                <c:pt idx="30768">
                  <c:v>30768</c:v>
                </c:pt>
                <c:pt idx="30769">
                  <c:v>30769</c:v>
                </c:pt>
                <c:pt idx="30770">
                  <c:v>30770</c:v>
                </c:pt>
                <c:pt idx="30771">
                  <c:v>30771</c:v>
                </c:pt>
                <c:pt idx="30772">
                  <c:v>30772</c:v>
                </c:pt>
                <c:pt idx="30773">
                  <c:v>30773</c:v>
                </c:pt>
                <c:pt idx="30774">
                  <c:v>30774</c:v>
                </c:pt>
                <c:pt idx="30775">
                  <c:v>30775</c:v>
                </c:pt>
                <c:pt idx="30776">
                  <c:v>30776</c:v>
                </c:pt>
                <c:pt idx="30777">
                  <c:v>30777</c:v>
                </c:pt>
                <c:pt idx="30778">
                  <c:v>30778</c:v>
                </c:pt>
                <c:pt idx="30779">
                  <c:v>30779</c:v>
                </c:pt>
                <c:pt idx="30780">
                  <c:v>30780</c:v>
                </c:pt>
                <c:pt idx="30781">
                  <c:v>30781</c:v>
                </c:pt>
                <c:pt idx="30782">
                  <c:v>30782</c:v>
                </c:pt>
                <c:pt idx="30783">
                  <c:v>30783</c:v>
                </c:pt>
                <c:pt idx="30784">
                  <c:v>30784</c:v>
                </c:pt>
                <c:pt idx="30785">
                  <c:v>30785</c:v>
                </c:pt>
                <c:pt idx="30786">
                  <c:v>30786</c:v>
                </c:pt>
                <c:pt idx="30787">
                  <c:v>30787</c:v>
                </c:pt>
                <c:pt idx="30788">
                  <c:v>30788</c:v>
                </c:pt>
                <c:pt idx="30789">
                  <c:v>30789</c:v>
                </c:pt>
                <c:pt idx="30790">
                  <c:v>30790</c:v>
                </c:pt>
                <c:pt idx="30791">
                  <c:v>30791</c:v>
                </c:pt>
                <c:pt idx="30792">
                  <c:v>30792</c:v>
                </c:pt>
                <c:pt idx="30793">
                  <c:v>30793</c:v>
                </c:pt>
                <c:pt idx="30794">
                  <c:v>30794</c:v>
                </c:pt>
                <c:pt idx="30795">
                  <c:v>30795</c:v>
                </c:pt>
                <c:pt idx="30796">
                  <c:v>30796</c:v>
                </c:pt>
                <c:pt idx="30797">
                  <c:v>30797</c:v>
                </c:pt>
                <c:pt idx="30798">
                  <c:v>30798</c:v>
                </c:pt>
                <c:pt idx="30799">
                  <c:v>30799</c:v>
                </c:pt>
                <c:pt idx="30800">
                  <c:v>30800</c:v>
                </c:pt>
                <c:pt idx="30801">
                  <c:v>30801</c:v>
                </c:pt>
                <c:pt idx="30802">
                  <c:v>30802</c:v>
                </c:pt>
                <c:pt idx="30803">
                  <c:v>30803</c:v>
                </c:pt>
                <c:pt idx="30804">
                  <c:v>30804</c:v>
                </c:pt>
                <c:pt idx="30805">
                  <c:v>30805</c:v>
                </c:pt>
                <c:pt idx="30806">
                  <c:v>30806</c:v>
                </c:pt>
                <c:pt idx="30807">
                  <c:v>30807</c:v>
                </c:pt>
                <c:pt idx="30808">
                  <c:v>30808</c:v>
                </c:pt>
                <c:pt idx="30809">
                  <c:v>30809</c:v>
                </c:pt>
                <c:pt idx="30810">
                  <c:v>30810</c:v>
                </c:pt>
                <c:pt idx="30811">
                  <c:v>30811</c:v>
                </c:pt>
                <c:pt idx="30812">
                  <c:v>30812</c:v>
                </c:pt>
                <c:pt idx="30813">
                  <c:v>30813</c:v>
                </c:pt>
                <c:pt idx="30814">
                  <c:v>30814</c:v>
                </c:pt>
                <c:pt idx="30815">
                  <c:v>30815</c:v>
                </c:pt>
                <c:pt idx="30816">
                  <c:v>30816</c:v>
                </c:pt>
                <c:pt idx="30817">
                  <c:v>30817</c:v>
                </c:pt>
                <c:pt idx="30818">
                  <c:v>30818</c:v>
                </c:pt>
                <c:pt idx="30819">
                  <c:v>30819</c:v>
                </c:pt>
                <c:pt idx="30820">
                  <c:v>30820</c:v>
                </c:pt>
                <c:pt idx="30821">
                  <c:v>30821</c:v>
                </c:pt>
                <c:pt idx="30822">
                  <c:v>30822</c:v>
                </c:pt>
                <c:pt idx="30823">
                  <c:v>30823</c:v>
                </c:pt>
                <c:pt idx="30824">
                  <c:v>30824</c:v>
                </c:pt>
                <c:pt idx="30825">
                  <c:v>30825</c:v>
                </c:pt>
                <c:pt idx="30826">
                  <c:v>30826</c:v>
                </c:pt>
                <c:pt idx="30827">
                  <c:v>30827</c:v>
                </c:pt>
                <c:pt idx="30828">
                  <c:v>30828</c:v>
                </c:pt>
                <c:pt idx="30829">
                  <c:v>30829</c:v>
                </c:pt>
                <c:pt idx="30830">
                  <c:v>30830</c:v>
                </c:pt>
                <c:pt idx="30831">
                  <c:v>30831</c:v>
                </c:pt>
                <c:pt idx="30832">
                  <c:v>30832</c:v>
                </c:pt>
                <c:pt idx="30833">
                  <c:v>30833</c:v>
                </c:pt>
                <c:pt idx="30834">
                  <c:v>30834</c:v>
                </c:pt>
                <c:pt idx="30835">
                  <c:v>30835</c:v>
                </c:pt>
                <c:pt idx="30836">
                  <c:v>30836</c:v>
                </c:pt>
                <c:pt idx="30837">
                  <c:v>30837</c:v>
                </c:pt>
                <c:pt idx="30838">
                  <c:v>30838</c:v>
                </c:pt>
                <c:pt idx="30839">
                  <c:v>30839</c:v>
                </c:pt>
                <c:pt idx="30840">
                  <c:v>30840</c:v>
                </c:pt>
                <c:pt idx="30841">
                  <c:v>30841</c:v>
                </c:pt>
                <c:pt idx="30842">
                  <c:v>30842</c:v>
                </c:pt>
                <c:pt idx="30843">
                  <c:v>30843</c:v>
                </c:pt>
                <c:pt idx="30844">
                  <c:v>30844</c:v>
                </c:pt>
                <c:pt idx="30845">
                  <c:v>30845</c:v>
                </c:pt>
                <c:pt idx="30846">
                  <c:v>30846</c:v>
                </c:pt>
                <c:pt idx="30847">
                  <c:v>30847</c:v>
                </c:pt>
                <c:pt idx="30848">
                  <c:v>30848</c:v>
                </c:pt>
                <c:pt idx="30849">
                  <c:v>30849</c:v>
                </c:pt>
                <c:pt idx="30850">
                  <c:v>30850</c:v>
                </c:pt>
                <c:pt idx="30851">
                  <c:v>30851</c:v>
                </c:pt>
                <c:pt idx="30852">
                  <c:v>30852</c:v>
                </c:pt>
                <c:pt idx="30853">
                  <c:v>30853</c:v>
                </c:pt>
                <c:pt idx="30854">
                  <c:v>30854</c:v>
                </c:pt>
                <c:pt idx="30855">
                  <c:v>30855</c:v>
                </c:pt>
                <c:pt idx="30856">
                  <c:v>30856</c:v>
                </c:pt>
                <c:pt idx="30857">
                  <c:v>30857</c:v>
                </c:pt>
                <c:pt idx="30858">
                  <c:v>30858</c:v>
                </c:pt>
                <c:pt idx="30859">
                  <c:v>30859</c:v>
                </c:pt>
                <c:pt idx="30860">
                  <c:v>30860</c:v>
                </c:pt>
                <c:pt idx="30861">
                  <c:v>30861</c:v>
                </c:pt>
                <c:pt idx="30862">
                  <c:v>30862</c:v>
                </c:pt>
                <c:pt idx="30863">
                  <c:v>30863</c:v>
                </c:pt>
                <c:pt idx="30864">
                  <c:v>30864</c:v>
                </c:pt>
                <c:pt idx="30865">
                  <c:v>30865</c:v>
                </c:pt>
                <c:pt idx="30866">
                  <c:v>30866</c:v>
                </c:pt>
                <c:pt idx="30867">
                  <c:v>30867</c:v>
                </c:pt>
                <c:pt idx="30868">
                  <c:v>30868</c:v>
                </c:pt>
                <c:pt idx="30869">
                  <c:v>30869</c:v>
                </c:pt>
                <c:pt idx="30870">
                  <c:v>30870</c:v>
                </c:pt>
                <c:pt idx="30871">
                  <c:v>30871</c:v>
                </c:pt>
                <c:pt idx="30872">
                  <c:v>30872</c:v>
                </c:pt>
                <c:pt idx="30873">
                  <c:v>30873</c:v>
                </c:pt>
                <c:pt idx="30874">
                  <c:v>30874</c:v>
                </c:pt>
                <c:pt idx="30875">
                  <c:v>30875</c:v>
                </c:pt>
                <c:pt idx="30876">
                  <c:v>30876</c:v>
                </c:pt>
                <c:pt idx="30877">
                  <c:v>30877</c:v>
                </c:pt>
                <c:pt idx="30878">
                  <c:v>30878</c:v>
                </c:pt>
                <c:pt idx="30879">
                  <c:v>30879</c:v>
                </c:pt>
                <c:pt idx="30880">
                  <c:v>30880</c:v>
                </c:pt>
                <c:pt idx="30881">
                  <c:v>30881</c:v>
                </c:pt>
                <c:pt idx="30882">
                  <c:v>30882</c:v>
                </c:pt>
                <c:pt idx="30883">
                  <c:v>30883</c:v>
                </c:pt>
                <c:pt idx="30884">
                  <c:v>30884</c:v>
                </c:pt>
                <c:pt idx="30885">
                  <c:v>30885</c:v>
                </c:pt>
                <c:pt idx="30886">
                  <c:v>30886</c:v>
                </c:pt>
                <c:pt idx="30887">
                  <c:v>30887</c:v>
                </c:pt>
                <c:pt idx="30888">
                  <c:v>30888</c:v>
                </c:pt>
                <c:pt idx="30889">
                  <c:v>30889</c:v>
                </c:pt>
                <c:pt idx="30890">
                  <c:v>30890</c:v>
                </c:pt>
                <c:pt idx="30891">
                  <c:v>30891</c:v>
                </c:pt>
                <c:pt idx="30892">
                  <c:v>30892</c:v>
                </c:pt>
                <c:pt idx="30893">
                  <c:v>30893</c:v>
                </c:pt>
                <c:pt idx="30894">
                  <c:v>30894</c:v>
                </c:pt>
                <c:pt idx="30895">
                  <c:v>30895</c:v>
                </c:pt>
                <c:pt idx="30896">
                  <c:v>30896</c:v>
                </c:pt>
                <c:pt idx="30897">
                  <c:v>30897</c:v>
                </c:pt>
                <c:pt idx="30898">
                  <c:v>30898</c:v>
                </c:pt>
                <c:pt idx="30899">
                  <c:v>30899</c:v>
                </c:pt>
                <c:pt idx="30900">
                  <c:v>30900</c:v>
                </c:pt>
                <c:pt idx="30901">
                  <c:v>30901</c:v>
                </c:pt>
                <c:pt idx="30902">
                  <c:v>30902</c:v>
                </c:pt>
                <c:pt idx="30903">
                  <c:v>30903</c:v>
                </c:pt>
                <c:pt idx="30904">
                  <c:v>30904</c:v>
                </c:pt>
                <c:pt idx="30905">
                  <c:v>30905</c:v>
                </c:pt>
                <c:pt idx="30906">
                  <c:v>30906</c:v>
                </c:pt>
                <c:pt idx="30907">
                  <c:v>30907</c:v>
                </c:pt>
                <c:pt idx="30908">
                  <c:v>30908</c:v>
                </c:pt>
                <c:pt idx="30909">
                  <c:v>30909</c:v>
                </c:pt>
                <c:pt idx="30910">
                  <c:v>30910</c:v>
                </c:pt>
                <c:pt idx="30911">
                  <c:v>30911</c:v>
                </c:pt>
                <c:pt idx="30912">
                  <c:v>30912</c:v>
                </c:pt>
                <c:pt idx="30913">
                  <c:v>30913</c:v>
                </c:pt>
                <c:pt idx="30914">
                  <c:v>30914</c:v>
                </c:pt>
                <c:pt idx="30915">
                  <c:v>30915</c:v>
                </c:pt>
                <c:pt idx="30916">
                  <c:v>30916</c:v>
                </c:pt>
                <c:pt idx="30917">
                  <c:v>30917</c:v>
                </c:pt>
                <c:pt idx="30918">
                  <c:v>30918</c:v>
                </c:pt>
                <c:pt idx="30919">
                  <c:v>30919</c:v>
                </c:pt>
                <c:pt idx="30920">
                  <c:v>30920</c:v>
                </c:pt>
                <c:pt idx="30921">
                  <c:v>30921</c:v>
                </c:pt>
                <c:pt idx="30922">
                  <c:v>30922</c:v>
                </c:pt>
                <c:pt idx="30923">
                  <c:v>30923</c:v>
                </c:pt>
                <c:pt idx="30924">
                  <c:v>30924</c:v>
                </c:pt>
                <c:pt idx="30925">
                  <c:v>30925</c:v>
                </c:pt>
                <c:pt idx="30926">
                  <c:v>30926</c:v>
                </c:pt>
                <c:pt idx="30927">
                  <c:v>30927</c:v>
                </c:pt>
                <c:pt idx="30928">
                  <c:v>30928</c:v>
                </c:pt>
                <c:pt idx="30929">
                  <c:v>30929</c:v>
                </c:pt>
                <c:pt idx="30930">
                  <c:v>30930</c:v>
                </c:pt>
                <c:pt idx="30931">
                  <c:v>30931</c:v>
                </c:pt>
                <c:pt idx="30932">
                  <c:v>30932</c:v>
                </c:pt>
                <c:pt idx="30933">
                  <c:v>30933</c:v>
                </c:pt>
                <c:pt idx="30934">
                  <c:v>30934</c:v>
                </c:pt>
                <c:pt idx="30935">
                  <c:v>30935</c:v>
                </c:pt>
                <c:pt idx="30936">
                  <c:v>30936</c:v>
                </c:pt>
                <c:pt idx="30937">
                  <c:v>30937</c:v>
                </c:pt>
                <c:pt idx="30938">
                  <c:v>30938</c:v>
                </c:pt>
                <c:pt idx="30939">
                  <c:v>30939</c:v>
                </c:pt>
                <c:pt idx="30940">
                  <c:v>30940</c:v>
                </c:pt>
                <c:pt idx="30941">
                  <c:v>30941</c:v>
                </c:pt>
                <c:pt idx="30942">
                  <c:v>30942</c:v>
                </c:pt>
                <c:pt idx="30943">
                  <c:v>30943</c:v>
                </c:pt>
                <c:pt idx="30944">
                  <c:v>30944</c:v>
                </c:pt>
                <c:pt idx="30945">
                  <c:v>30945</c:v>
                </c:pt>
                <c:pt idx="30946">
                  <c:v>30946</c:v>
                </c:pt>
                <c:pt idx="30947">
                  <c:v>30947</c:v>
                </c:pt>
                <c:pt idx="30948">
                  <c:v>30948</c:v>
                </c:pt>
                <c:pt idx="30949">
                  <c:v>30949</c:v>
                </c:pt>
                <c:pt idx="30950">
                  <c:v>30950</c:v>
                </c:pt>
                <c:pt idx="30951">
                  <c:v>30951</c:v>
                </c:pt>
                <c:pt idx="30952">
                  <c:v>30952</c:v>
                </c:pt>
                <c:pt idx="30953">
                  <c:v>30953</c:v>
                </c:pt>
                <c:pt idx="30954">
                  <c:v>30954</c:v>
                </c:pt>
                <c:pt idx="30955">
                  <c:v>30955</c:v>
                </c:pt>
                <c:pt idx="30956">
                  <c:v>30956</c:v>
                </c:pt>
                <c:pt idx="30957">
                  <c:v>30957</c:v>
                </c:pt>
                <c:pt idx="30958">
                  <c:v>30958</c:v>
                </c:pt>
                <c:pt idx="30959">
                  <c:v>30959</c:v>
                </c:pt>
                <c:pt idx="30960">
                  <c:v>30960</c:v>
                </c:pt>
                <c:pt idx="30961">
                  <c:v>30961</c:v>
                </c:pt>
                <c:pt idx="30962">
                  <c:v>30962</c:v>
                </c:pt>
                <c:pt idx="30963">
                  <c:v>30963</c:v>
                </c:pt>
                <c:pt idx="30964">
                  <c:v>30964</c:v>
                </c:pt>
                <c:pt idx="30965">
                  <c:v>30965</c:v>
                </c:pt>
                <c:pt idx="30966">
                  <c:v>30966</c:v>
                </c:pt>
                <c:pt idx="30967">
                  <c:v>30967</c:v>
                </c:pt>
                <c:pt idx="30968">
                  <c:v>30968</c:v>
                </c:pt>
                <c:pt idx="30969">
                  <c:v>30969</c:v>
                </c:pt>
                <c:pt idx="30970">
                  <c:v>30970</c:v>
                </c:pt>
                <c:pt idx="30971">
                  <c:v>30971</c:v>
                </c:pt>
                <c:pt idx="30972">
                  <c:v>30972</c:v>
                </c:pt>
                <c:pt idx="30973">
                  <c:v>30973</c:v>
                </c:pt>
                <c:pt idx="30974">
                  <c:v>30974</c:v>
                </c:pt>
                <c:pt idx="30975">
                  <c:v>30975</c:v>
                </c:pt>
                <c:pt idx="30976">
                  <c:v>30976</c:v>
                </c:pt>
                <c:pt idx="30977">
                  <c:v>30977</c:v>
                </c:pt>
                <c:pt idx="30978">
                  <c:v>30978</c:v>
                </c:pt>
                <c:pt idx="30979">
                  <c:v>30979</c:v>
                </c:pt>
                <c:pt idx="30980">
                  <c:v>30980</c:v>
                </c:pt>
                <c:pt idx="30981">
                  <c:v>30981</c:v>
                </c:pt>
                <c:pt idx="30982">
                  <c:v>30982</c:v>
                </c:pt>
                <c:pt idx="30983">
                  <c:v>30983</c:v>
                </c:pt>
                <c:pt idx="30984">
                  <c:v>30984</c:v>
                </c:pt>
                <c:pt idx="30985">
                  <c:v>30985</c:v>
                </c:pt>
                <c:pt idx="30986">
                  <c:v>30986</c:v>
                </c:pt>
                <c:pt idx="30987">
                  <c:v>30987</c:v>
                </c:pt>
                <c:pt idx="30988">
                  <c:v>30988</c:v>
                </c:pt>
                <c:pt idx="30989">
                  <c:v>30989</c:v>
                </c:pt>
                <c:pt idx="30990">
                  <c:v>30990</c:v>
                </c:pt>
                <c:pt idx="30991">
                  <c:v>30991</c:v>
                </c:pt>
                <c:pt idx="30992">
                  <c:v>30992</c:v>
                </c:pt>
                <c:pt idx="30993">
                  <c:v>30993</c:v>
                </c:pt>
                <c:pt idx="30994">
                  <c:v>30994</c:v>
                </c:pt>
                <c:pt idx="30995">
                  <c:v>30995</c:v>
                </c:pt>
                <c:pt idx="30996">
                  <c:v>30996</c:v>
                </c:pt>
                <c:pt idx="30997">
                  <c:v>30997</c:v>
                </c:pt>
                <c:pt idx="30998">
                  <c:v>30998</c:v>
                </c:pt>
                <c:pt idx="30999">
                  <c:v>30999</c:v>
                </c:pt>
                <c:pt idx="31000">
                  <c:v>31000</c:v>
                </c:pt>
                <c:pt idx="31001">
                  <c:v>31001</c:v>
                </c:pt>
                <c:pt idx="31002">
                  <c:v>31002</c:v>
                </c:pt>
                <c:pt idx="31003">
                  <c:v>31003</c:v>
                </c:pt>
                <c:pt idx="31004">
                  <c:v>31004</c:v>
                </c:pt>
                <c:pt idx="31005">
                  <c:v>31005</c:v>
                </c:pt>
                <c:pt idx="31006">
                  <c:v>31006</c:v>
                </c:pt>
                <c:pt idx="31007">
                  <c:v>31007</c:v>
                </c:pt>
                <c:pt idx="31008">
                  <c:v>31008</c:v>
                </c:pt>
                <c:pt idx="31009">
                  <c:v>31009</c:v>
                </c:pt>
                <c:pt idx="31010">
                  <c:v>31010</c:v>
                </c:pt>
                <c:pt idx="31011">
                  <c:v>31011</c:v>
                </c:pt>
                <c:pt idx="31012">
                  <c:v>31012</c:v>
                </c:pt>
                <c:pt idx="31013">
                  <c:v>31013</c:v>
                </c:pt>
                <c:pt idx="31014">
                  <c:v>31014</c:v>
                </c:pt>
                <c:pt idx="31015">
                  <c:v>31015</c:v>
                </c:pt>
                <c:pt idx="31016">
                  <c:v>31016</c:v>
                </c:pt>
                <c:pt idx="31017">
                  <c:v>31017</c:v>
                </c:pt>
                <c:pt idx="31018">
                  <c:v>31018</c:v>
                </c:pt>
                <c:pt idx="31019">
                  <c:v>31019</c:v>
                </c:pt>
                <c:pt idx="31020">
                  <c:v>31020</c:v>
                </c:pt>
                <c:pt idx="31021">
                  <c:v>31021</c:v>
                </c:pt>
                <c:pt idx="31022">
                  <c:v>31022</c:v>
                </c:pt>
                <c:pt idx="31023">
                  <c:v>31023</c:v>
                </c:pt>
                <c:pt idx="31024">
                  <c:v>31024</c:v>
                </c:pt>
                <c:pt idx="31025">
                  <c:v>31025</c:v>
                </c:pt>
                <c:pt idx="31026">
                  <c:v>31026</c:v>
                </c:pt>
                <c:pt idx="31027">
                  <c:v>31027</c:v>
                </c:pt>
                <c:pt idx="31028">
                  <c:v>31028</c:v>
                </c:pt>
                <c:pt idx="31029">
                  <c:v>31029</c:v>
                </c:pt>
                <c:pt idx="31030">
                  <c:v>31030</c:v>
                </c:pt>
                <c:pt idx="31031">
                  <c:v>31031</c:v>
                </c:pt>
                <c:pt idx="31032">
                  <c:v>31032</c:v>
                </c:pt>
                <c:pt idx="31033">
                  <c:v>31033</c:v>
                </c:pt>
                <c:pt idx="31034">
                  <c:v>31034</c:v>
                </c:pt>
                <c:pt idx="31035">
                  <c:v>31035</c:v>
                </c:pt>
                <c:pt idx="31036">
                  <c:v>31036</c:v>
                </c:pt>
                <c:pt idx="31037">
                  <c:v>31037</c:v>
                </c:pt>
                <c:pt idx="31038">
                  <c:v>31038</c:v>
                </c:pt>
                <c:pt idx="31039">
                  <c:v>31039</c:v>
                </c:pt>
                <c:pt idx="31040">
                  <c:v>31040</c:v>
                </c:pt>
                <c:pt idx="31041">
                  <c:v>31041</c:v>
                </c:pt>
                <c:pt idx="31042">
                  <c:v>31042</c:v>
                </c:pt>
                <c:pt idx="31043">
                  <c:v>31043</c:v>
                </c:pt>
                <c:pt idx="31044">
                  <c:v>31044</c:v>
                </c:pt>
                <c:pt idx="31045">
                  <c:v>31045</c:v>
                </c:pt>
                <c:pt idx="31046">
                  <c:v>31046</c:v>
                </c:pt>
                <c:pt idx="31047">
                  <c:v>31047</c:v>
                </c:pt>
                <c:pt idx="31048">
                  <c:v>31048</c:v>
                </c:pt>
                <c:pt idx="31049">
                  <c:v>31049</c:v>
                </c:pt>
                <c:pt idx="31050">
                  <c:v>31050</c:v>
                </c:pt>
                <c:pt idx="31051">
                  <c:v>31051</c:v>
                </c:pt>
                <c:pt idx="31052">
                  <c:v>31052</c:v>
                </c:pt>
                <c:pt idx="31053">
                  <c:v>31053</c:v>
                </c:pt>
                <c:pt idx="31054">
                  <c:v>31054</c:v>
                </c:pt>
                <c:pt idx="31055">
                  <c:v>31055</c:v>
                </c:pt>
                <c:pt idx="31056">
                  <c:v>31056</c:v>
                </c:pt>
                <c:pt idx="31057">
                  <c:v>31057</c:v>
                </c:pt>
                <c:pt idx="31058">
                  <c:v>31058</c:v>
                </c:pt>
                <c:pt idx="31059">
                  <c:v>31059</c:v>
                </c:pt>
                <c:pt idx="31060">
                  <c:v>31060</c:v>
                </c:pt>
                <c:pt idx="31061">
                  <c:v>31061</c:v>
                </c:pt>
                <c:pt idx="31062">
                  <c:v>31062</c:v>
                </c:pt>
                <c:pt idx="31063">
                  <c:v>31063</c:v>
                </c:pt>
                <c:pt idx="31064">
                  <c:v>31064</c:v>
                </c:pt>
                <c:pt idx="31065">
                  <c:v>31065</c:v>
                </c:pt>
                <c:pt idx="31066">
                  <c:v>31066</c:v>
                </c:pt>
                <c:pt idx="31067">
                  <c:v>31067</c:v>
                </c:pt>
                <c:pt idx="31068">
                  <c:v>31068</c:v>
                </c:pt>
                <c:pt idx="31069">
                  <c:v>31069</c:v>
                </c:pt>
                <c:pt idx="31070">
                  <c:v>31070</c:v>
                </c:pt>
                <c:pt idx="31071">
                  <c:v>31071</c:v>
                </c:pt>
                <c:pt idx="31072">
                  <c:v>31072</c:v>
                </c:pt>
                <c:pt idx="31073">
                  <c:v>31073</c:v>
                </c:pt>
                <c:pt idx="31074">
                  <c:v>31074</c:v>
                </c:pt>
                <c:pt idx="31075">
                  <c:v>31075</c:v>
                </c:pt>
                <c:pt idx="31076">
                  <c:v>31076</c:v>
                </c:pt>
                <c:pt idx="31077">
                  <c:v>31077</c:v>
                </c:pt>
                <c:pt idx="31078">
                  <c:v>31078</c:v>
                </c:pt>
                <c:pt idx="31079">
                  <c:v>31079</c:v>
                </c:pt>
                <c:pt idx="31080">
                  <c:v>31080</c:v>
                </c:pt>
                <c:pt idx="31081">
                  <c:v>31081</c:v>
                </c:pt>
                <c:pt idx="31082">
                  <c:v>31082</c:v>
                </c:pt>
                <c:pt idx="31083">
                  <c:v>31083</c:v>
                </c:pt>
                <c:pt idx="31084">
                  <c:v>31084</c:v>
                </c:pt>
                <c:pt idx="31085">
                  <c:v>31085</c:v>
                </c:pt>
                <c:pt idx="31086">
                  <c:v>31086</c:v>
                </c:pt>
                <c:pt idx="31087">
                  <c:v>31087</c:v>
                </c:pt>
                <c:pt idx="31088">
                  <c:v>31088</c:v>
                </c:pt>
                <c:pt idx="31089">
                  <c:v>31089</c:v>
                </c:pt>
                <c:pt idx="31090">
                  <c:v>31090</c:v>
                </c:pt>
                <c:pt idx="31091">
                  <c:v>31091</c:v>
                </c:pt>
                <c:pt idx="31092">
                  <c:v>31092</c:v>
                </c:pt>
                <c:pt idx="31093">
                  <c:v>31093</c:v>
                </c:pt>
                <c:pt idx="31094">
                  <c:v>31094</c:v>
                </c:pt>
                <c:pt idx="31095">
                  <c:v>31095</c:v>
                </c:pt>
                <c:pt idx="31096">
                  <c:v>31096</c:v>
                </c:pt>
                <c:pt idx="31097">
                  <c:v>31097</c:v>
                </c:pt>
                <c:pt idx="31098">
                  <c:v>31098</c:v>
                </c:pt>
                <c:pt idx="31099">
                  <c:v>31099</c:v>
                </c:pt>
                <c:pt idx="31100">
                  <c:v>31100</c:v>
                </c:pt>
                <c:pt idx="31101">
                  <c:v>31101</c:v>
                </c:pt>
                <c:pt idx="31102">
                  <c:v>31102</c:v>
                </c:pt>
                <c:pt idx="31103">
                  <c:v>31103</c:v>
                </c:pt>
                <c:pt idx="31104">
                  <c:v>31104</c:v>
                </c:pt>
                <c:pt idx="31105">
                  <c:v>31105</c:v>
                </c:pt>
                <c:pt idx="31106">
                  <c:v>31106</c:v>
                </c:pt>
                <c:pt idx="31107">
                  <c:v>31107</c:v>
                </c:pt>
                <c:pt idx="31108">
                  <c:v>31108</c:v>
                </c:pt>
                <c:pt idx="31109">
                  <c:v>31109</c:v>
                </c:pt>
                <c:pt idx="31110">
                  <c:v>31110</c:v>
                </c:pt>
                <c:pt idx="31111">
                  <c:v>31111</c:v>
                </c:pt>
                <c:pt idx="31112">
                  <c:v>31112</c:v>
                </c:pt>
                <c:pt idx="31113">
                  <c:v>31113</c:v>
                </c:pt>
                <c:pt idx="31114">
                  <c:v>31114</c:v>
                </c:pt>
                <c:pt idx="31115">
                  <c:v>31115</c:v>
                </c:pt>
                <c:pt idx="31116">
                  <c:v>31116</c:v>
                </c:pt>
                <c:pt idx="31117">
                  <c:v>31117</c:v>
                </c:pt>
                <c:pt idx="31118">
                  <c:v>31118</c:v>
                </c:pt>
                <c:pt idx="31119">
                  <c:v>31119</c:v>
                </c:pt>
                <c:pt idx="31120">
                  <c:v>31120</c:v>
                </c:pt>
                <c:pt idx="31121">
                  <c:v>31121</c:v>
                </c:pt>
                <c:pt idx="31122">
                  <c:v>31122</c:v>
                </c:pt>
                <c:pt idx="31123">
                  <c:v>31123</c:v>
                </c:pt>
                <c:pt idx="31124">
                  <c:v>31124</c:v>
                </c:pt>
                <c:pt idx="31125">
                  <c:v>31125</c:v>
                </c:pt>
                <c:pt idx="31126">
                  <c:v>31126</c:v>
                </c:pt>
                <c:pt idx="31127">
                  <c:v>31127</c:v>
                </c:pt>
                <c:pt idx="31128">
                  <c:v>31128</c:v>
                </c:pt>
                <c:pt idx="31129">
                  <c:v>31129</c:v>
                </c:pt>
                <c:pt idx="31130">
                  <c:v>31130</c:v>
                </c:pt>
                <c:pt idx="31131">
                  <c:v>31131</c:v>
                </c:pt>
                <c:pt idx="31132">
                  <c:v>31132</c:v>
                </c:pt>
                <c:pt idx="31133">
                  <c:v>31133</c:v>
                </c:pt>
                <c:pt idx="31134">
                  <c:v>31134</c:v>
                </c:pt>
                <c:pt idx="31135">
                  <c:v>31135</c:v>
                </c:pt>
                <c:pt idx="31136">
                  <c:v>31136</c:v>
                </c:pt>
                <c:pt idx="31137">
                  <c:v>31137</c:v>
                </c:pt>
                <c:pt idx="31138">
                  <c:v>31138</c:v>
                </c:pt>
                <c:pt idx="31139">
                  <c:v>31139</c:v>
                </c:pt>
                <c:pt idx="31140">
                  <c:v>31140</c:v>
                </c:pt>
                <c:pt idx="31141">
                  <c:v>31141</c:v>
                </c:pt>
                <c:pt idx="31142">
                  <c:v>31142</c:v>
                </c:pt>
                <c:pt idx="31143">
                  <c:v>31143</c:v>
                </c:pt>
                <c:pt idx="31144">
                  <c:v>31144</c:v>
                </c:pt>
                <c:pt idx="31145">
                  <c:v>31145</c:v>
                </c:pt>
                <c:pt idx="31146">
                  <c:v>31146</c:v>
                </c:pt>
                <c:pt idx="31147">
                  <c:v>31147</c:v>
                </c:pt>
                <c:pt idx="31148">
                  <c:v>31148</c:v>
                </c:pt>
                <c:pt idx="31149">
                  <c:v>31149</c:v>
                </c:pt>
                <c:pt idx="31150">
                  <c:v>31150</c:v>
                </c:pt>
                <c:pt idx="31151">
                  <c:v>31151</c:v>
                </c:pt>
                <c:pt idx="31152">
                  <c:v>31152</c:v>
                </c:pt>
                <c:pt idx="31153">
                  <c:v>31153</c:v>
                </c:pt>
                <c:pt idx="31154">
                  <c:v>31154</c:v>
                </c:pt>
                <c:pt idx="31155">
                  <c:v>31155</c:v>
                </c:pt>
                <c:pt idx="31156">
                  <c:v>31156</c:v>
                </c:pt>
                <c:pt idx="31157">
                  <c:v>31157</c:v>
                </c:pt>
                <c:pt idx="31158">
                  <c:v>31158</c:v>
                </c:pt>
                <c:pt idx="31159">
                  <c:v>31159</c:v>
                </c:pt>
                <c:pt idx="31160">
                  <c:v>31160</c:v>
                </c:pt>
                <c:pt idx="31161">
                  <c:v>31161</c:v>
                </c:pt>
                <c:pt idx="31162">
                  <c:v>31162</c:v>
                </c:pt>
                <c:pt idx="31163">
                  <c:v>31163</c:v>
                </c:pt>
                <c:pt idx="31164">
                  <c:v>31164</c:v>
                </c:pt>
                <c:pt idx="31165">
                  <c:v>31165</c:v>
                </c:pt>
                <c:pt idx="31166">
                  <c:v>31166</c:v>
                </c:pt>
                <c:pt idx="31167">
                  <c:v>31167</c:v>
                </c:pt>
                <c:pt idx="31168">
                  <c:v>31168</c:v>
                </c:pt>
                <c:pt idx="31169">
                  <c:v>31169</c:v>
                </c:pt>
                <c:pt idx="31170">
                  <c:v>31170</c:v>
                </c:pt>
                <c:pt idx="31171">
                  <c:v>31171</c:v>
                </c:pt>
                <c:pt idx="31172">
                  <c:v>31172</c:v>
                </c:pt>
                <c:pt idx="31173">
                  <c:v>31173</c:v>
                </c:pt>
                <c:pt idx="31174">
                  <c:v>31174</c:v>
                </c:pt>
                <c:pt idx="31175">
                  <c:v>31175</c:v>
                </c:pt>
                <c:pt idx="31176">
                  <c:v>31176</c:v>
                </c:pt>
                <c:pt idx="31177">
                  <c:v>31177</c:v>
                </c:pt>
                <c:pt idx="31178">
                  <c:v>31178</c:v>
                </c:pt>
                <c:pt idx="31179">
                  <c:v>31179</c:v>
                </c:pt>
                <c:pt idx="31180">
                  <c:v>31180</c:v>
                </c:pt>
                <c:pt idx="31181">
                  <c:v>31181</c:v>
                </c:pt>
                <c:pt idx="31182">
                  <c:v>31182</c:v>
                </c:pt>
                <c:pt idx="31183">
                  <c:v>31183</c:v>
                </c:pt>
                <c:pt idx="31184">
                  <c:v>31184</c:v>
                </c:pt>
                <c:pt idx="31185">
                  <c:v>31185</c:v>
                </c:pt>
                <c:pt idx="31186">
                  <c:v>31186</c:v>
                </c:pt>
                <c:pt idx="31187">
                  <c:v>31187</c:v>
                </c:pt>
                <c:pt idx="31188">
                  <c:v>31188</c:v>
                </c:pt>
                <c:pt idx="31189">
                  <c:v>31189</c:v>
                </c:pt>
                <c:pt idx="31190">
                  <c:v>31190</c:v>
                </c:pt>
                <c:pt idx="31191">
                  <c:v>31191</c:v>
                </c:pt>
                <c:pt idx="31192">
                  <c:v>31192</c:v>
                </c:pt>
                <c:pt idx="31193">
                  <c:v>31193</c:v>
                </c:pt>
                <c:pt idx="31194">
                  <c:v>31194</c:v>
                </c:pt>
                <c:pt idx="31195">
                  <c:v>31195</c:v>
                </c:pt>
                <c:pt idx="31196">
                  <c:v>31196</c:v>
                </c:pt>
                <c:pt idx="31197">
                  <c:v>31197</c:v>
                </c:pt>
                <c:pt idx="31198">
                  <c:v>31198</c:v>
                </c:pt>
                <c:pt idx="31199">
                  <c:v>31199</c:v>
                </c:pt>
                <c:pt idx="31200">
                  <c:v>31200</c:v>
                </c:pt>
                <c:pt idx="31201">
                  <c:v>31201</c:v>
                </c:pt>
                <c:pt idx="31202">
                  <c:v>31202</c:v>
                </c:pt>
                <c:pt idx="31203">
                  <c:v>31203</c:v>
                </c:pt>
                <c:pt idx="31204">
                  <c:v>31204</c:v>
                </c:pt>
                <c:pt idx="31205">
                  <c:v>31205</c:v>
                </c:pt>
                <c:pt idx="31206">
                  <c:v>31206</c:v>
                </c:pt>
                <c:pt idx="31207">
                  <c:v>31207</c:v>
                </c:pt>
                <c:pt idx="31208">
                  <c:v>31208</c:v>
                </c:pt>
                <c:pt idx="31209">
                  <c:v>31209</c:v>
                </c:pt>
                <c:pt idx="31210">
                  <c:v>31210</c:v>
                </c:pt>
                <c:pt idx="31211">
                  <c:v>31211</c:v>
                </c:pt>
                <c:pt idx="31212">
                  <c:v>31212</c:v>
                </c:pt>
                <c:pt idx="31213">
                  <c:v>31213</c:v>
                </c:pt>
                <c:pt idx="31214">
                  <c:v>31214</c:v>
                </c:pt>
                <c:pt idx="31215">
                  <c:v>31215</c:v>
                </c:pt>
                <c:pt idx="31216">
                  <c:v>31216</c:v>
                </c:pt>
                <c:pt idx="31217">
                  <c:v>31217</c:v>
                </c:pt>
                <c:pt idx="31218">
                  <c:v>31218</c:v>
                </c:pt>
                <c:pt idx="31219">
                  <c:v>31219</c:v>
                </c:pt>
                <c:pt idx="31220">
                  <c:v>31220</c:v>
                </c:pt>
                <c:pt idx="31221">
                  <c:v>31221</c:v>
                </c:pt>
                <c:pt idx="31222">
                  <c:v>31222</c:v>
                </c:pt>
                <c:pt idx="31223">
                  <c:v>31223</c:v>
                </c:pt>
                <c:pt idx="31224">
                  <c:v>31224</c:v>
                </c:pt>
                <c:pt idx="31225">
                  <c:v>31225</c:v>
                </c:pt>
                <c:pt idx="31226">
                  <c:v>31226</c:v>
                </c:pt>
                <c:pt idx="31227">
                  <c:v>31227</c:v>
                </c:pt>
                <c:pt idx="31228">
                  <c:v>31228</c:v>
                </c:pt>
                <c:pt idx="31229">
                  <c:v>31229</c:v>
                </c:pt>
                <c:pt idx="31230">
                  <c:v>31230</c:v>
                </c:pt>
                <c:pt idx="31231">
                  <c:v>31231</c:v>
                </c:pt>
                <c:pt idx="31232">
                  <c:v>31232</c:v>
                </c:pt>
                <c:pt idx="31233">
                  <c:v>31233</c:v>
                </c:pt>
                <c:pt idx="31234">
                  <c:v>31234</c:v>
                </c:pt>
                <c:pt idx="31235">
                  <c:v>31235</c:v>
                </c:pt>
                <c:pt idx="31236">
                  <c:v>31236</c:v>
                </c:pt>
                <c:pt idx="31237">
                  <c:v>31237</c:v>
                </c:pt>
                <c:pt idx="31238">
                  <c:v>31238</c:v>
                </c:pt>
                <c:pt idx="31239">
                  <c:v>31239</c:v>
                </c:pt>
                <c:pt idx="31240">
                  <c:v>31240</c:v>
                </c:pt>
                <c:pt idx="31241">
                  <c:v>31241</c:v>
                </c:pt>
                <c:pt idx="31242">
                  <c:v>31242</c:v>
                </c:pt>
                <c:pt idx="31243">
                  <c:v>31243</c:v>
                </c:pt>
                <c:pt idx="31244">
                  <c:v>31244</c:v>
                </c:pt>
                <c:pt idx="31245">
                  <c:v>31245</c:v>
                </c:pt>
                <c:pt idx="31246">
                  <c:v>31246</c:v>
                </c:pt>
                <c:pt idx="31247">
                  <c:v>31247</c:v>
                </c:pt>
                <c:pt idx="31248">
                  <c:v>31248</c:v>
                </c:pt>
                <c:pt idx="31249">
                  <c:v>31249</c:v>
                </c:pt>
                <c:pt idx="31250">
                  <c:v>31250</c:v>
                </c:pt>
                <c:pt idx="31251">
                  <c:v>31251</c:v>
                </c:pt>
                <c:pt idx="31252">
                  <c:v>31252</c:v>
                </c:pt>
                <c:pt idx="31253">
                  <c:v>31253</c:v>
                </c:pt>
                <c:pt idx="31254">
                  <c:v>31254</c:v>
                </c:pt>
                <c:pt idx="31255">
                  <c:v>31255</c:v>
                </c:pt>
                <c:pt idx="31256">
                  <c:v>31256</c:v>
                </c:pt>
                <c:pt idx="31257">
                  <c:v>31257</c:v>
                </c:pt>
                <c:pt idx="31258">
                  <c:v>31258</c:v>
                </c:pt>
                <c:pt idx="31259">
                  <c:v>31259</c:v>
                </c:pt>
                <c:pt idx="31260">
                  <c:v>31260</c:v>
                </c:pt>
                <c:pt idx="31261">
                  <c:v>31261</c:v>
                </c:pt>
                <c:pt idx="31262">
                  <c:v>31262</c:v>
                </c:pt>
                <c:pt idx="31263">
                  <c:v>31263</c:v>
                </c:pt>
                <c:pt idx="31264">
                  <c:v>31264</c:v>
                </c:pt>
                <c:pt idx="31265">
                  <c:v>31265</c:v>
                </c:pt>
                <c:pt idx="31266">
                  <c:v>31266</c:v>
                </c:pt>
                <c:pt idx="31267">
                  <c:v>31267</c:v>
                </c:pt>
                <c:pt idx="31268">
                  <c:v>31268</c:v>
                </c:pt>
                <c:pt idx="31269">
                  <c:v>31269</c:v>
                </c:pt>
                <c:pt idx="31270">
                  <c:v>31270</c:v>
                </c:pt>
                <c:pt idx="31271">
                  <c:v>31271</c:v>
                </c:pt>
                <c:pt idx="31272">
                  <c:v>31272</c:v>
                </c:pt>
                <c:pt idx="31273">
                  <c:v>31273</c:v>
                </c:pt>
                <c:pt idx="31274">
                  <c:v>31274</c:v>
                </c:pt>
                <c:pt idx="31275">
                  <c:v>31275</c:v>
                </c:pt>
                <c:pt idx="31276">
                  <c:v>31276</c:v>
                </c:pt>
                <c:pt idx="31277">
                  <c:v>31277</c:v>
                </c:pt>
                <c:pt idx="31278">
                  <c:v>31278</c:v>
                </c:pt>
                <c:pt idx="31279">
                  <c:v>31279</c:v>
                </c:pt>
                <c:pt idx="31280">
                  <c:v>31280</c:v>
                </c:pt>
                <c:pt idx="31281">
                  <c:v>31281</c:v>
                </c:pt>
                <c:pt idx="31282">
                  <c:v>31282</c:v>
                </c:pt>
                <c:pt idx="31283">
                  <c:v>31283</c:v>
                </c:pt>
                <c:pt idx="31284">
                  <c:v>31284</c:v>
                </c:pt>
                <c:pt idx="31285">
                  <c:v>31285</c:v>
                </c:pt>
                <c:pt idx="31286">
                  <c:v>31286</c:v>
                </c:pt>
                <c:pt idx="31287">
                  <c:v>31287</c:v>
                </c:pt>
                <c:pt idx="31288">
                  <c:v>31288</c:v>
                </c:pt>
                <c:pt idx="31289">
                  <c:v>31289</c:v>
                </c:pt>
                <c:pt idx="31290">
                  <c:v>31290</c:v>
                </c:pt>
                <c:pt idx="31291">
                  <c:v>31291</c:v>
                </c:pt>
                <c:pt idx="31292">
                  <c:v>31292</c:v>
                </c:pt>
                <c:pt idx="31293">
                  <c:v>31293</c:v>
                </c:pt>
                <c:pt idx="31294">
                  <c:v>31294</c:v>
                </c:pt>
                <c:pt idx="31295">
                  <c:v>31295</c:v>
                </c:pt>
                <c:pt idx="31296">
                  <c:v>31296</c:v>
                </c:pt>
                <c:pt idx="31297">
                  <c:v>31297</c:v>
                </c:pt>
                <c:pt idx="31298">
                  <c:v>31298</c:v>
                </c:pt>
                <c:pt idx="31299">
                  <c:v>31299</c:v>
                </c:pt>
                <c:pt idx="31300">
                  <c:v>31300</c:v>
                </c:pt>
                <c:pt idx="31301">
                  <c:v>31301</c:v>
                </c:pt>
                <c:pt idx="31302">
                  <c:v>31302</c:v>
                </c:pt>
                <c:pt idx="31303">
                  <c:v>31303</c:v>
                </c:pt>
                <c:pt idx="31304">
                  <c:v>31304</c:v>
                </c:pt>
                <c:pt idx="31305">
                  <c:v>31305</c:v>
                </c:pt>
                <c:pt idx="31306">
                  <c:v>31306</c:v>
                </c:pt>
                <c:pt idx="31307">
                  <c:v>31307</c:v>
                </c:pt>
                <c:pt idx="31308">
                  <c:v>31308</c:v>
                </c:pt>
                <c:pt idx="31309">
                  <c:v>31309</c:v>
                </c:pt>
                <c:pt idx="31310">
                  <c:v>31310</c:v>
                </c:pt>
                <c:pt idx="31311">
                  <c:v>31311</c:v>
                </c:pt>
                <c:pt idx="31312">
                  <c:v>31312</c:v>
                </c:pt>
                <c:pt idx="31313">
                  <c:v>31313</c:v>
                </c:pt>
                <c:pt idx="31314">
                  <c:v>31314</c:v>
                </c:pt>
                <c:pt idx="31315">
                  <c:v>31315</c:v>
                </c:pt>
                <c:pt idx="31316">
                  <c:v>31316</c:v>
                </c:pt>
                <c:pt idx="31317">
                  <c:v>31317</c:v>
                </c:pt>
                <c:pt idx="31318">
                  <c:v>31318</c:v>
                </c:pt>
                <c:pt idx="31319">
                  <c:v>31319</c:v>
                </c:pt>
                <c:pt idx="31320">
                  <c:v>31320</c:v>
                </c:pt>
                <c:pt idx="31321">
                  <c:v>31321</c:v>
                </c:pt>
                <c:pt idx="31322">
                  <c:v>31322</c:v>
                </c:pt>
                <c:pt idx="31323">
                  <c:v>31323</c:v>
                </c:pt>
                <c:pt idx="31324">
                  <c:v>31324</c:v>
                </c:pt>
                <c:pt idx="31325">
                  <c:v>31325</c:v>
                </c:pt>
                <c:pt idx="31326">
                  <c:v>31326</c:v>
                </c:pt>
                <c:pt idx="31327">
                  <c:v>31327</c:v>
                </c:pt>
                <c:pt idx="31328">
                  <c:v>31328</c:v>
                </c:pt>
                <c:pt idx="31329">
                  <c:v>31329</c:v>
                </c:pt>
                <c:pt idx="31330">
                  <c:v>31330</c:v>
                </c:pt>
                <c:pt idx="31331">
                  <c:v>31331</c:v>
                </c:pt>
                <c:pt idx="31332">
                  <c:v>31332</c:v>
                </c:pt>
                <c:pt idx="31333">
                  <c:v>31333</c:v>
                </c:pt>
                <c:pt idx="31334">
                  <c:v>31334</c:v>
                </c:pt>
                <c:pt idx="31335">
                  <c:v>31335</c:v>
                </c:pt>
                <c:pt idx="31336">
                  <c:v>31336</c:v>
                </c:pt>
                <c:pt idx="31337">
                  <c:v>31337</c:v>
                </c:pt>
                <c:pt idx="31338">
                  <c:v>31338</c:v>
                </c:pt>
                <c:pt idx="31339">
                  <c:v>31339</c:v>
                </c:pt>
                <c:pt idx="31340">
                  <c:v>31340</c:v>
                </c:pt>
                <c:pt idx="31341">
                  <c:v>31341</c:v>
                </c:pt>
                <c:pt idx="31342">
                  <c:v>31342</c:v>
                </c:pt>
                <c:pt idx="31343">
                  <c:v>31343</c:v>
                </c:pt>
                <c:pt idx="31344">
                  <c:v>31344</c:v>
                </c:pt>
                <c:pt idx="31345">
                  <c:v>31345</c:v>
                </c:pt>
                <c:pt idx="31346">
                  <c:v>31346</c:v>
                </c:pt>
                <c:pt idx="31347">
                  <c:v>31347</c:v>
                </c:pt>
                <c:pt idx="31348">
                  <c:v>31348</c:v>
                </c:pt>
                <c:pt idx="31349">
                  <c:v>31349</c:v>
                </c:pt>
                <c:pt idx="31350">
                  <c:v>31350</c:v>
                </c:pt>
                <c:pt idx="31351">
                  <c:v>31351</c:v>
                </c:pt>
                <c:pt idx="31352">
                  <c:v>31352</c:v>
                </c:pt>
                <c:pt idx="31353">
                  <c:v>31353</c:v>
                </c:pt>
                <c:pt idx="31354">
                  <c:v>31354</c:v>
                </c:pt>
                <c:pt idx="31355">
                  <c:v>31355</c:v>
                </c:pt>
                <c:pt idx="31356">
                  <c:v>31356</c:v>
                </c:pt>
                <c:pt idx="31357">
                  <c:v>31357</c:v>
                </c:pt>
                <c:pt idx="31358">
                  <c:v>31358</c:v>
                </c:pt>
                <c:pt idx="31359">
                  <c:v>31359</c:v>
                </c:pt>
                <c:pt idx="31360">
                  <c:v>31360</c:v>
                </c:pt>
                <c:pt idx="31361">
                  <c:v>31361</c:v>
                </c:pt>
                <c:pt idx="31362">
                  <c:v>31362</c:v>
                </c:pt>
                <c:pt idx="31363">
                  <c:v>31363</c:v>
                </c:pt>
                <c:pt idx="31364">
                  <c:v>31364</c:v>
                </c:pt>
                <c:pt idx="31365">
                  <c:v>31365</c:v>
                </c:pt>
                <c:pt idx="31366">
                  <c:v>31366</c:v>
                </c:pt>
                <c:pt idx="31367">
                  <c:v>31367</c:v>
                </c:pt>
                <c:pt idx="31368">
                  <c:v>31368</c:v>
                </c:pt>
                <c:pt idx="31369">
                  <c:v>31369</c:v>
                </c:pt>
                <c:pt idx="31370">
                  <c:v>31370</c:v>
                </c:pt>
                <c:pt idx="31371">
                  <c:v>31371</c:v>
                </c:pt>
                <c:pt idx="31372">
                  <c:v>31372</c:v>
                </c:pt>
                <c:pt idx="31373">
                  <c:v>31373</c:v>
                </c:pt>
                <c:pt idx="31374">
                  <c:v>31374</c:v>
                </c:pt>
                <c:pt idx="31375">
                  <c:v>31375</c:v>
                </c:pt>
                <c:pt idx="31376">
                  <c:v>31376</c:v>
                </c:pt>
                <c:pt idx="31377">
                  <c:v>31377</c:v>
                </c:pt>
                <c:pt idx="31378">
                  <c:v>31378</c:v>
                </c:pt>
                <c:pt idx="31379">
                  <c:v>31379</c:v>
                </c:pt>
                <c:pt idx="31380">
                  <c:v>31380</c:v>
                </c:pt>
                <c:pt idx="31381">
                  <c:v>31381</c:v>
                </c:pt>
                <c:pt idx="31382">
                  <c:v>31382</c:v>
                </c:pt>
                <c:pt idx="31383">
                  <c:v>31383</c:v>
                </c:pt>
                <c:pt idx="31384">
                  <c:v>31384</c:v>
                </c:pt>
                <c:pt idx="31385">
                  <c:v>31385</c:v>
                </c:pt>
                <c:pt idx="31386">
                  <c:v>31386</c:v>
                </c:pt>
                <c:pt idx="31387">
                  <c:v>31387</c:v>
                </c:pt>
                <c:pt idx="31388">
                  <c:v>31388</c:v>
                </c:pt>
                <c:pt idx="31389">
                  <c:v>31389</c:v>
                </c:pt>
                <c:pt idx="31390">
                  <c:v>31390</c:v>
                </c:pt>
                <c:pt idx="31391">
                  <c:v>31391</c:v>
                </c:pt>
                <c:pt idx="31392">
                  <c:v>31392</c:v>
                </c:pt>
                <c:pt idx="31393">
                  <c:v>31393</c:v>
                </c:pt>
                <c:pt idx="31394">
                  <c:v>31394</c:v>
                </c:pt>
                <c:pt idx="31395">
                  <c:v>31395</c:v>
                </c:pt>
                <c:pt idx="31396">
                  <c:v>31396</c:v>
                </c:pt>
                <c:pt idx="31397">
                  <c:v>31397</c:v>
                </c:pt>
                <c:pt idx="31398">
                  <c:v>31398</c:v>
                </c:pt>
                <c:pt idx="31399">
                  <c:v>31399</c:v>
                </c:pt>
                <c:pt idx="31400">
                  <c:v>31400</c:v>
                </c:pt>
                <c:pt idx="31401">
                  <c:v>31401</c:v>
                </c:pt>
                <c:pt idx="31402">
                  <c:v>31402</c:v>
                </c:pt>
                <c:pt idx="31403">
                  <c:v>31403</c:v>
                </c:pt>
                <c:pt idx="31404">
                  <c:v>31404</c:v>
                </c:pt>
                <c:pt idx="31405">
                  <c:v>31405</c:v>
                </c:pt>
                <c:pt idx="31406">
                  <c:v>31406</c:v>
                </c:pt>
                <c:pt idx="31407">
                  <c:v>31407</c:v>
                </c:pt>
                <c:pt idx="31408">
                  <c:v>31408</c:v>
                </c:pt>
                <c:pt idx="31409">
                  <c:v>31409</c:v>
                </c:pt>
                <c:pt idx="31410">
                  <c:v>31410</c:v>
                </c:pt>
                <c:pt idx="31411">
                  <c:v>31411</c:v>
                </c:pt>
                <c:pt idx="31412">
                  <c:v>31412</c:v>
                </c:pt>
                <c:pt idx="31413">
                  <c:v>31413</c:v>
                </c:pt>
                <c:pt idx="31414">
                  <c:v>31414</c:v>
                </c:pt>
                <c:pt idx="31415">
                  <c:v>31415</c:v>
                </c:pt>
                <c:pt idx="31416">
                  <c:v>31416</c:v>
                </c:pt>
                <c:pt idx="31417">
                  <c:v>31417</c:v>
                </c:pt>
                <c:pt idx="31418">
                  <c:v>31418</c:v>
                </c:pt>
                <c:pt idx="31419">
                  <c:v>31419</c:v>
                </c:pt>
                <c:pt idx="31420">
                  <c:v>31420</c:v>
                </c:pt>
                <c:pt idx="31421">
                  <c:v>31421</c:v>
                </c:pt>
                <c:pt idx="31422">
                  <c:v>31422</c:v>
                </c:pt>
                <c:pt idx="31423">
                  <c:v>31423</c:v>
                </c:pt>
                <c:pt idx="31424">
                  <c:v>31424</c:v>
                </c:pt>
                <c:pt idx="31425">
                  <c:v>31425</c:v>
                </c:pt>
                <c:pt idx="31426">
                  <c:v>31426</c:v>
                </c:pt>
                <c:pt idx="31427">
                  <c:v>31427</c:v>
                </c:pt>
                <c:pt idx="31428">
                  <c:v>31428</c:v>
                </c:pt>
                <c:pt idx="31429">
                  <c:v>31429</c:v>
                </c:pt>
                <c:pt idx="31430">
                  <c:v>31430</c:v>
                </c:pt>
                <c:pt idx="31431">
                  <c:v>31431</c:v>
                </c:pt>
                <c:pt idx="31432">
                  <c:v>31432</c:v>
                </c:pt>
                <c:pt idx="31433">
                  <c:v>31433</c:v>
                </c:pt>
                <c:pt idx="31434">
                  <c:v>31434</c:v>
                </c:pt>
                <c:pt idx="31435">
                  <c:v>31435</c:v>
                </c:pt>
                <c:pt idx="31436">
                  <c:v>31436</c:v>
                </c:pt>
                <c:pt idx="31437">
                  <c:v>31437</c:v>
                </c:pt>
                <c:pt idx="31438">
                  <c:v>31438</c:v>
                </c:pt>
                <c:pt idx="31439">
                  <c:v>31439</c:v>
                </c:pt>
                <c:pt idx="31440">
                  <c:v>31440</c:v>
                </c:pt>
                <c:pt idx="31441">
                  <c:v>31441</c:v>
                </c:pt>
                <c:pt idx="31442">
                  <c:v>31442</c:v>
                </c:pt>
                <c:pt idx="31443">
                  <c:v>31443</c:v>
                </c:pt>
                <c:pt idx="31444">
                  <c:v>31444</c:v>
                </c:pt>
                <c:pt idx="31445">
                  <c:v>31445</c:v>
                </c:pt>
                <c:pt idx="31446">
                  <c:v>31446</c:v>
                </c:pt>
                <c:pt idx="31447">
                  <c:v>31447</c:v>
                </c:pt>
                <c:pt idx="31448">
                  <c:v>31448</c:v>
                </c:pt>
                <c:pt idx="31449">
                  <c:v>31449</c:v>
                </c:pt>
                <c:pt idx="31450">
                  <c:v>31450</c:v>
                </c:pt>
                <c:pt idx="31451">
                  <c:v>31451</c:v>
                </c:pt>
                <c:pt idx="31452">
                  <c:v>31452</c:v>
                </c:pt>
                <c:pt idx="31453">
                  <c:v>31453</c:v>
                </c:pt>
                <c:pt idx="31454">
                  <c:v>31454</c:v>
                </c:pt>
                <c:pt idx="31455">
                  <c:v>31455</c:v>
                </c:pt>
                <c:pt idx="31456">
                  <c:v>31456</c:v>
                </c:pt>
                <c:pt idx="31457">
                  <c:v>31457</c:v>
                </c:pt>
                <c:pt idx="31458">
                  <c:v>31458</c:v>
                </c:pt>
                <c:pt idx="31459">
                  <c:v>31459</c:v>
                </c:pt>
                <c:pt idx="31460">
                  <c:v>31460</c:v>
                </c:pt>
                <c:pt idx="31461">
                  <c:v>31461</c:v>
                </c:pt>
                <c:pt idx="31462">
                  <c:v>31462</c:v>
                </c:pt>
                <c:pt idx="31463">
                  <c:v>31463</c:v>
                </c:pt>
                <c:pt idx="31464">
                  <c:v>31464</c:v>
                </c:pt>
                <c:pt idx="31465">
                  <c:v>31465</c:v>
                </c:pt>
                <c:pt idx="31466">
                  <c:v>31466</c:v>
                </c:pt>
                <c:pt idx="31467">
                  <c:v>31467</c:v>
                </c:pt>
                <c:pt idx="31468">
                  <c:v>31468</c:v>
                </c:pt>
                <c:pt idx="31469">
                  <c:v>31469</c:v>
                </c:pt>
                <c:pt idx="31470">
                  <c:v>31470</c:v>
                </c:pt>
                <c:pt idx="31471">
                  <c:v>31471</c:v>
                </c:pt>
                <c:pt idx="31472">
                  <c:v>31472</c:v>
                </c:pt>
                <c:pt idx="31473">
                  <c:v>31473</c:v>
                </c:pt>
                <c:pt idx="31474">
                  <c:v>31474</c:v>
                </c:pt>
                <c:pt idx="31475">
                  <c:v>31475</c:v>
                </c:pt>
                <c:pt idx="31476">
                  <c:v>31476</c:v>
                </c:pt>
                <c:pt idx="31477">
                  <c:v>31477</c:v>
                </c:pt>
                <c:pt idx="31478">
                  <c:v>31478</c:v>
                </c:pt>
                <c:pt idx="31479">
                  <c:v>31479</c:v>
                </c:pt>
                <c:pt idx="31480">
                  <c:v>31480</c:v>
                </c:pt>
                <c:pt idx="31481">
                  <c:v>31481</c:v>
                </c:pt>
                <c:pt idx="31482">
                  <c:v>31482</c:v>
                </c:pt>
                <c:pt idx="31483">
                  <c:v>31483</c:v>
                </c:pt>
                <c:pt idx="31484">
                  <c:v>31484</c:v>
                </c:pt>
                <c:pt idx="31485">
                  <c:v>31485</c:v>
                </c:pt>
                <c:pt idx="31486">
                  <c:v>31486</c:v>
                </c:pt>
                <c:pt idx="31487">
                  <c:v>31487</c:v>
                </c:pt>
                <c:pt idx="31488">
                  <c:v>31488</c:v>
                </c:pt>
                <c:pt idx="31489">
                  <c:v>31489</c:v>
                </c:pt>
                <c:pt idx="31490">
                  <c:v>31490</c:v>
                </c:pt>
                <c:pt idx="31491">
                  <c:v>31491</c:v>
                </c:pt>
                <c:pt idx="31492">
                  <c:v>31492</c:v>
                </c:pt>
                <c:pt idx="31493">
                  <c:v>31493</c:v>
                </c:pt>
                <c:pt idx="31494">
                  <c:v>31494</c:v>
                </c:pt>
                <c:pt idx="31495">
                  <c:v>31495</c:v>
                </c:pt>
                <c:pt idx="31496">
                  <c:v>31496</c:v>
                </c:pt>
                <c:pt idx="31497">
                  <c:v>31497</c:v>
                </c:pt>
                <c:pt idx="31498">
                  <c:v>31498</c:v>
                </c:pt>
                <c:pt idx="31499">
                  <c:v>31499</c:v>
                </c:pt>
                <c:pt idx="31500">
                  <c:v>31500</c:v>
                </c:pt>
                <c:pt idx="31501">
                  <c:v>31501</c:v>
                </c:pt>
                <c:pt idx="31502">
                  <c:v>31502</c:v>
                </c:pt>
                <c:pt idx="31503">
                  <c:v>31503</c:v>
                </c:pt>
                <c:pt idx="31504">
                  <c:v>31504</c:v>
                </c:pt>
                <c:pt idx="31505">
                  <c:v>31505</c:v>
                </c:pt>
                <c:pt idx="31506">
                  <c:v>31506</c:v>
                </c:pt>
                <c:pt idx="31507">
                  <c:v>31507</c:v>
                </c:pt>
                <c:pt idx="31508">
                  <c:v>31508</c:v>
                </c:pt>
                <c:pt idx="31509">
                  <c:v>31509</c:v>
                </c:pt>
                <c:pt idx="31510">
                  <c:v>31510</c:v>
                </c:pt>
                <c:pt idx="31511">
                  <c:v>31511</c:v>
                </c:pt>
                <c:pt idx="31512">
                  <c:v>31512</c:v>
                </c:pt>
                <c:pt idx="31513">
                  <c:v>31513</c:v>
                </c:pt>
                <c:pt idx="31514">
                  <c:v>31514</c:v>
                </c:pt>
                <c:pt idx="31515">
                  <c:v>31515</c:v>
                </c:pt>
                <c:pt idx="31516">
                  <c:v>31516</c:v>
                </c:pt>
                <c:pt idx="31517">
                  <c:v>31517</c:v>
                </c:pt>
                <c:pt idx="31518">
                  <c:v>31518</c:v>
                </c:pt>
                <c:pt idx="31519">
                  <c:v>31519</c:v>
                </c:pt>
                <c:pt idx="31520">
                  <c:v>31520</c:v>
                </c:pt>
                <c:pt idx="31521">
                  <c:v>31521</c:v>
                </c:pt>
                <c:pt idx="31522">
                  <c:v>31522</c:v>
                </c:pt>
                <c:pt idx="31523">
                  <c:v>31523</c:v>
                </c:pt>
                <c:pt idx="31524">
                  <c:v>31524</c:v>
                </c:pt>
                <c:pt idx="31525">
                  <c:v>31525</c:v>
                </c:pt>
                <c:pt idx="31526">
                  <c:v>31526</c:v>
                </c:pt>
                <c:pt idx="31527">
                  <c:v>31527</c:v>
                </c:pt>
                <c:pt idx="31528">
                  <c:v>31528</c:v>
                </c:pt>
                <c:pt idx="31529">
                  <c:v>31529</c:v>
                </c:pt>
                <c:pt idx="31530">
                  <c:v>31530</c:v>
                </c:pt>
                <c:pt idx="31531">
                  <c:v>31531</c:v>
                </c:pt>
                <c:pt idx="31532">
                  <c:v>31532</c:v>
                </c:pt>
                <c:pt idx="31533">
                  <c:v>31533</c:v>
                </c:pt>
                <c:pt idx="31534">
                  <c:v>31534</c:v>
                </c:pt>
                <c:pt idx="31535">
                  <c:v>31535</c:v>
                </c:pt>
                <c:pt idx="31536">
                  <c:v>31536</c:v>
                </c:pt>
                <c:pt idx="31537">
                  <c:v>31537</c:v>
                </c:pt>
                <c:pt idx="31538">
                  <c:v>31538</c:v>
                </c:pt>
                <c:pt idx="31539">
                  <c:v>31539</c:v>
                </c:pt>
                <c:pt idx="31540">
                  <c:v>31540</c:v>
                </c:pt>
                <c:pt idx="31541">
                  <c:v>31541</c:v>
                </c:pt>
                <c:pt idx="31542">
                  <c:v>31542</c:v>
                </c:pt>
                <c:pt idx="31543">
                  <c:v>31543</c:v>
                </c:pt>
                <c:pt idx="31544">
                  <c:v>31544</c:v>
                </c:pt>
                <c:pt idx="31545">
                  <c:v>31545</c:v>
                </c:pt>
                <c:pt idx="31546">
                  <c:v>31546</c:v>
                </c:pt>
                <c:pt idx="31547">
                  <c:v>31547</c:v>
                </c:pt>
                <c:pt idx="31548">
                  <c:v>31548</c:v>
                </c:pt>
                <c:pt idx="31549">
                  <c:v>31549</c:v>
                </c:pt>
                <c:pt idx="31550">
                  <c:v>31550</c:v>
                </c:pt>
                <c:pt idx="31551">
                  <c:v>31551</c:v>
                </c:pt>
                <c:pt idx="31552">
                  <c:v>31552</c:v>
                </c:pt>
                <c:pt idx="31553">
                  <c:v>31553</c:v>
                </c:pt>
                <c:pt idx="31554">
                  <c:v>31554</c:v>
                </c:pt>
                <c:pt idx="31555">
                  <c:v>31555</c:v>
                </c:pt>
                <c:pt idx="31556">
                  <c:v>31556</c:v>
                </c:pt>
                <c:pt idx="31557">
                  <c:v>31557</c:v>
                </c:pt>
                <c:pt idx="31558">
                  <c:v>31558</c:v>
                </c:pt>
                <c:pt idx="31559">
                  <c:v>31559</c:v>
                </c:pt>
                <c:pt idx="31560">
                  <c:v>31560</c:v>
                </c:pt>
                <c:pt idx="31561">
                  <c:v>31561</c:v>
                </c:pt>
                <c:pt idx="31562">
                  <c:v>31562</c:v>
                </c:pt>
                <c:pt idx="31563">
                  <c:v>31563</c:v>
                </c:pt>
                <c:pt idx="31564">
                  <c:v>31564</c:v>
                </c:pt>
                <c:pt idx="31565">
                  <c:v>31565</c:v>
                </c:pt>
                <c:pt idx="31566">
                  <c:v>31566</c:v>
                </c:pt>
                <c:pt idx="31567">
                  <c:v>31567</c:v>
                </c:pt>
                <c:pt idx="31568">
                  <c:v>31568</c:v>
                </c:pt>
                <c:pt idx="31569">
                  <c:v>31569</c:v>
                </c:pt>
                <c:pt idx="31570">
                  <c:v>31570</c:v>
                </c:pt>
                <c:pt idx="31571">
                  <c:v>31571</c:v>
                </c:pt>
                <c:pt idx="31572">
                  <c:v>31572</c:v>
                </c:pt>
                <c:pt idx="31573">
                  <c:v>31573</c:v>
                </c:pt>
                <c:pt idx="31574">
                  <c:v>31574</c:v>
                </c:pt>
                <c:pt idx="31575">
                  <c:v>31575</c:v>
                </c:pt>
                <c:pt idx="31576">
                  <c:v>31576</c:v>
                </c:pt>
                <c:pt idx="31577">
                  <c:v>31577</c:v>
                </c:pt>
                <c:pt idx="31578">
                  <c:v>31578</c:v>
                </c:pt>
                <c:pt idx="31579">
                  <c:v>31579</c:v>
                </c:pt>
                <c:pt idx="31580">
                  <c:v>31580</c:v>
                </c:pt>
                <c:pt idx="31581">
                  <c:v>31581</c:v>
                </c:pt>
                <c:pt idx="31582">
                  <c:v>31582</c:v>
                </c:pt>
                <c:pt idx="31583">
                  <c:v>31583</c:v>
                </c:pt>
                <c:pt idx="31584">
                  <c:v>31584</c:v>
                </c:pt>
                <c:pt idx="31585">
                  <c:v>31585</c:v>
                </c:pt>
                <c:pt idx="31586">
                  <c:v>31586</c:v>
                </c:pt>
                <c:pt idx="31587">
                  <c:v>31587</c:v>
                </c:pt>
                <c:pt idx="31588">
                  <c:v>31588</c:v>
                </c:pt>
                <c:pt idx="31589">
                  <c:v>31589</c:v>
                </c:pt>
                <c:pt idx="31590">
                  <c:v>31590</c:v>
                </c:pt>
                <c:pt idx="31591">
                  <c:v>31591</c:v>
                </c:pt>
                <c:pt idx="31592">
                  <c:v>31592</c:v>
                </c:pt>
                <c:pt idx="31593">
                  <c:v>31593</c:v>
                </c:pt>
                <c:pt idx="31594">
                  <c:v>31594</c:v>
                </c:pt>
                <c:pt idx="31595">
                  <c:v>31595</c:v>
                </c:pt>
                <c:pt idx="31596">
                  <c:v>31596</c:v>
                </c:pt>
                <c:pt idx="31597">
                  <c:v>31597</c:v>
                </c:pt>
                <c:pt idx="31598">
                  <c:v>31598</c:v>
                </c:pt>
                <c:pt idx="31599">
                  <c:v>31599</c:v>
                </c:pt>
                <c:pt idx="31600">
                  <c:v>31600</c:v>
                </c:pt>
                <c:pt idx="31601">
                  <c:v>31601</c:v>
                </c:pt>
                <c:pt idx="31602">
                  <c:v>31602</c:v>
                </c:pt>
                <c:pt idx="31603">
                  <c:v>31603</c:v>
                </c:pt>
                <c:pt idx="31604">
                  <c:v>31604</c:v>
                </c:pt>
                <c:pt idx="31605">
                  <c:v>31605</c:v>
                </c:pt>
                <c:pt idx="31606">
                  <c:v>31606</c:v>
                </c:pt>
                <c:pt idx="31607">
                  <c:v>31607</c:v>
                </c:pt>
                <c:pt idx="31608">
                  <c:v>31608</c:v>
                </c:pt>
                <c:pt idx="31609">
                  <c:v>31609</c:v>
                </c:pt>
                <c:pt idx="31610">
                  <c:v>31610</c:v>
                </c:pt>
                <c:pt idx="31611">
                  <c:v>31611</c:v>
                </c:pt>
                <c:pt idx="31612">
                  <c:v>31612</c:v>
                </c:pt>
                <c:pt idx="31613">
                  <c:v>31613</c:v>
                </c:pt>
                <c:pt idx="31614">
                  <c:v>31614</c:v>
                </c:pt>
                <c:pt idx="31615">
                  <c:v>31615</c:v>
                </c:pt>
                <c:pt idx="31616">
                  <c:v>31616</c:v>
                </c:pt>
                <c:pt idx="31617">
                  <c:v>31617</c:v>
                </c:pt>
                <c:pt idx="31618">
                  <c:v>31618</c:v>
                </c:pt>
                <c:pt idx="31619">
                  <c:v>31619</c:v>
                </c:pt>
                <c:pt idx="31620">
                  <c:v>31620</c:v>
                </c:pt>
                <c:pt idx="31621">
                  <c:v>31621</c:v>
                </c:pt>
                <c:pt idx="31622">
                  <c:v>31622</c:v>
                </c:pt>
                <c:pt idx="31623">
                  <c:v>31623</c:v>
                </c:pt>
                <c:pt idx="31624">
                  <c:v>31624</c:v>
                </c:pt>
                <c:pt idx="31625">
                  <c:v>31625</c:v>
                </c:pt>
                <c:pt idx="31626">
                  <c:v>31626</c:v>
                </c:pt>
                <c:pt idx="31627">
                  <c:v>31627</c:v>
                </c:pt>
                <c:pt idx="31628">
                  <c:v>31628</c:v>
                </c:pt>
                <c:pt idx="31629">
                  <c:v>31629</c:v>
                </c:pt>
                <c:pt idx="31630">
                  <c:v>31630</c:v>
                </c:pt>
                <c:pt idx="31631">
                  <c:v>31631</c:v>
                </c:pt>
                <c:pt idx="31632">
                  <c:v>31632</c:v>
                </c:pt>
                <c:pt idx="31633">
                  <c:v>31633</c:v>
                </c:pt>
                <c:pt idx="31634">
                  <c:v>31634</c:v>
                </c:pt>
                <c:pt idx="31635">
                  <c:v>31635</c:v>
                </c:pt>
                <c:pt idx="31636">
                  <c:v>31636</c:v>
                </c:pt>
                <c:pt idx="31637">
                  <c:v>31637</c:v>
                </c:pt>
                <c:pt idx="31638">
                  <c:v>31638</c:v>
                </c:pt>
                <c:pt idx="31639">
                  <c:v>31639</c:v>
                </c:pt>
                <c:pt idx="31640">
                  <c:v>31640</c:v>
                </c:pt>
                <c:pt idx="31641">
                  <c:v>31641</c:v>
                </c:pt>
                <c:pt idx="31642">
                  <c:v>31642</c:v>
                </c:pt>
                <c:pt idx="31643">
                  <c:v>31643</c:v>
                </c:pt>
                <c:pt idx="31644">
                  <c:v>31644</c:v>
                </c:pt>
                <c:pt idx="31645">
                  <c:v>31645</c:v>
                </c:pt>
                <c:pt idx="31646">
                  <c:v>31646</c:v>
                </c:pt>
                <c:pt idx="31647">
                  <c:v>31647</c:v>
                </c:pt>
                <c:pt idx="31648">
                  <c:v>31648</c:v>
                </c:pt>
                <c:pt idx="31649">
                  <c:v>31649</c:v>
                </c:pt>
                <c:pt idx="31650">
                  <c:v>31650</c:v>
                </c:pt>
                <c:pt idx="31651">
                  <c:v>31651</c:v>
                </c:pt>
                <c:pt idx="31652">
                  <c:v>31652</c:v>
                </c:pt>
                <c:pt idx="31653">
                  <c:v>31653</c:v>
                </c:pt>
                <c:pt idx="31654">
                  <c:v>31654</c:v>
                </c:pt>
                <c:pt idx="31655">
                  <c:v>31655</c:v>
                </c:pt>
                <c:pt idx="31656">
                  <c:v>31656</c:v>
                </c:pt>
                <c:pt idx="31657">
                  <c:v>31657</c:v>
                </c:pt>
                <c:pt idx="31658">
                  <c:v>31658</c:v>
                </c:pt>
                <c:pt idx="31659">
                  <c:v>31659</c:v>
                </c:pt>
                <c:pt idx="31660">
                  <c:v>31660</c:v>
                </c:pt>
                <c:pt idx="31661">
                  <c:v>31661</c:v>
                </c:pt>
                <c:pt idx="31662">
                  <c:v>31662</c:v>
                </c:pt>
                <c:pt idx="31663">
                  <c:v>31663</c:v>
                </c:pt>
                <c:pt idx="31664">
                  <c:v>31664</c:v>
                </c:pt>
                <c:pt idx="31665">
                  <c:v>31665</c:v>
                </c:pt>
                <c:pt idx="31666">
                  <c:v>31666</c:v>
                </c:pt>
                <c:pt idx="31667">
                  <c:v>31667</c:v>
                </c:pt>
                <c:pt idx="31668">
                  <c:v>31668</c:v>
                </c:pt>
                <c:pt idx="31669">
                  <c:v>31669</c:v>
                </c:pt>
                <c:pt idx="31670">
                  <c:v>31670</c:v>
                </c:pt>
                <c:pt idx="31671">
                  <c:v>31671</c:v>
                </c:pt>
                <c:pt idx="31672">
                  <c:v>31672</c:v>
                </c:pt>
                <c:pt idx="31673">
                  <c:v>31673</c:v>
                </c:pt>
                <c:pt idx="31674">
                  <c:v>31674</c:v>
                </c:pt>
                <c:pt idx="31675">
                  <c:v>31675</c:v>
                </c:pt>
                <c:pt idx="31676">
                  <c:v>31676</c:v>
                </c:pt>
                <c:pt idx="31677">
                  <c:v>31677</c:v>
                </c:pt>
                <c:pt idx="31678">
                  <c:v>31678</c:v>
                </c:pt>
                <c:pt idx="31679">
                  <c:v>31679</c:v>
                </c:pt>
                <c:pt idx="31680">
                  <c:v>31680</c:v>
                </c:pt>
                <c:pt idx="31681">
                  <c:v>31681</c:v>
                </c:pt>
                <c:pt idx="31682">
                  <c:v>31682</c:v>
                </c:pt>
                <c:pt idx="31683">
                  <c:v>31683</c:v>
                </c:pt>
                <c:pt idx="31684">
                  <c:v>31684</c:v>
                </c:pt>
                <c:pt idx="31685">
                  <c:v>31685</c:v>
                </c:pt>
                <c:pt idx="31686">
                  <c:v>31686</c:v>
                </c:pt>
                <c:pt idx="31687">
                  <c:v>31687</c:v>
                </c:pt>
                <c:pt idx="31688">
                  <c:v>31688</c:v>
                </c:pt>
                <c:pt idx="31689">
                  <c:v>31689</c:v>
                </c:pt>
                <c:pt idx="31690">
                  <c:v>31690</c:v>
                </c:pt>
                <c:pt idx="31691">
                  <c:v>31691</c:v>
                </c:pt>
                <c:pt idx="31692">
                  <c:v>31692</c:v>
                </c:pt>
                <c:pt idx="31693">
                  <c:v>31693</c:v>
                </c:pt>
                <c:pt idx="31694">
                  <c:v>31694</c:v>
                </c:pt>
                <c:pt idx="31695">
                  <c:v>31695</c:v>
                </c:pt>
                <c:pt idx="31696">
                  <c:v>31696</c:v>
                </c:pt>
                <c:pt idx="31697">
                  <c:v>31697</c:v>
                </c:pt>
                <c:pt idx="31698">
                  <c:v>31698</c:v>
                </c:pt>
                <c:pt idx="31699">
                  <c:v>31699</c:v>
                </c:pt>
                <c:pt idx="31700">
                  <c:v>31700</c:v>
                </c:pt>
                <c:pt idx="31701">
                  <c:v>31701</c:v>
                </c:pt>
                <c:pt idx="31702">
                  <c:v>31702</c:v>
                </c:pt>
                <c:pt idx="31703">
                  <c:v>31703</c:v>
                </c:pt>
                <c:pt idx="31704">
                  <c:v>31704</c:v>
                </c:pt>
                <c:pt idx="31705">
                  <c:v>31705</c:v>
                </c:pt>
                <c:pt idx="31706">
                  <c:v>31706</c:v>
                </c:pt>
                <c:pt idx="31707">
                  <c:v>31707</c:v>
                </c:pt>
                <c:pt idx="31708">
                  <c:v>31708</c:v>
                </c:pt>
                <c:pt idx="31709">
                  <c:v>31709</c:v>
                </c:pt>
                <c:pt idx="31710">
                  <c:v>31710</c:v>
                </c:pt>
                <c:pt idx="31711">
                  <c:v>31711</c:v>
                </c:pt>
                <c:pt idx="31712">
                  <c:v>31712</c:v>
                </c:pt>
                <c:pt idx="31713">
                  <c:v>31713</c:v>
                </c:pt>
                <c:pt idx="31714">
                  <c:v>31714</c:v>
                </c:pt>
                <c:pt idx="31715">
                  <c:v>31715</c:v>
                </c:pt>
                <c:pt idx="31716">
                  <c:v>31716</c:v>
                </c:pt>
                <c:pt idx="31717">
                  <c:v>31717</c:v>
                </c:pt>
                <c:pt idx="31718">
                  <c:v>31718</c:v>
                </c:pt>
                <c:pt idx="31719">
                  <c:v>31719</c:v>
                </c:pt>
                <c:pt idx="31720">
                  <c:v>31720</c:v>
                </c:pt>
                <c:pt idx="31721">
                  <c:v>31721</c:v>
                </c:pt>
                <c:pt idx="31722">
                  <c:v>31722</c:v>
                </c:pt>
                <c:pt idx="31723">
                  <c:v>31723</c:v>
                </c:pt>
                <c:pt idx="31724">
                  <c:v>31724</c:v>
                </c:pt>
                <c:pt idx="31725">
                  <c:v>31725</c:v>
                </c:pt>
                <c:pt idx="31726">
                  <c:v>31726</c:v>
                </c:pt>
                <c:pt idx="31727">
                  <c:v>31727</c:v>
                </c:pt>
                <c:pt idx="31728">
                  <c:v>31728</c:v>
                </c:pt>
                <c:pt idx="31729">
                  <c:v>31729</c:v>
                </c:pt>
                <c:pt idx="31730">
                  <c:v>31730</c:v>
                </c:pt>
                <c:pt idx="31731">
                  <c:v>31731</c:v>
                </c:pt>
                <c:pt idx="31732">
                  <c:v>31732</c:v>
                </c:pt>
                <c:pt idx="31733">
                  <c:v>31733</c:v>
                </c:pt>
                <c:pt idx="31734">
                  <c:v>31734</c:v>
                </c:pt>
                <c:pt idx="31735">
                  <c:v>31735</c:v>
                </c:pt>
                <c:pt idx="31736">
                  <c:v>31736</c:v>
                </c:pt>
                <c:pt idx="31737">
                  <c:v>31737</c:v>
                </c:pt>
                <c:pt idx="31738">
                  <c:v>31738</c:v>
                </c:pt>
                <c:pt idx="31739">
                  <c:v>31739</c:v>
                </c:pt>
                <c:pt idx="31740">
                  <c:v>31740</c:v>
                </c:pt>
                <c:pt idx="31741">
                  <c:v>31741</c:v>
                </c:pt>
                <c:pt idx="31742">
                  <c:v>31742</c:v>
                </c:pt>
                <c:pt idx="31743">
                  <c:v>31743</c:v>
                </c:pt>
                <c:pt idx="31744">
                  <c:v>31744</c:v>
                </c:pt>
                <c:pt idx="31745">
                  <c:v>31745</c:v>
                </c:pt>
                <c:pt idx="31746">
                  <c:v>31746</c:v>
                </c:pt>
                <c:pt idx="31747">
                  <c:v>31747</c:v>
                </c:pt>
                <c:pt idx="31748">
                  <c:v>31748</c:v>
                </c:pt>
                <c:pt idx="31749">
                  <c:v>31749</c:v>
                </c:pt>
                <c:pt idx="31750">
                  <c:v>31750</c:v>
                </c:pt>
                <c:pt idx="31751">
                  <c:v>31751</c:v>
                </c:pt>
                <c:pt idx="31752">
                  <c:v>31752</c:v>
                </c:pt>
                <c:pt idx="31753">
                  <c:v>31753</c:v>
                </c:pt>
                <c:pt idx="31754">
                  <c:v>31754</c:v>
                </c:pt>
                <c:pt idx="31755">
                  <c:v>31755</c:v>
                </c:pt>
                <c:pt idx="31756">
                  <c:v>31756</c:v>
                </c:pt>
                <c:pt idx="31757">
                  <c:v>31757</c:v>
                </c:pt>
                <c:pt idx="31758">
                  <c:v>31758</c:v>
                </c:pt>
                <c:pt idx="31759">
                  <c:v>31759</c:v>
                </c:pt>
                <c:pt idx="31760">
                  <c:v>31760</c:v>
                </c:pt>
                <c:pt idx="31761">
                  <c:v>31761</c:v>
                </c:pt>
                <c:pt idx="31762">
                  <c:v>31762</c:v>
                </c:pt>
                <c:pt idx="31763">
                  <c:v>31763</c:v>
                </c:pt>
                <c:pt idx="31764">
                  <c:v>31764</c:v>
                </c:pt>
                <c:pt idx="31765">
                  <c:v>31765</c:v>
                </c:pt>
                <c:pt idx="31766">
                  <c:v>31766</c:v>
                </c:pt>
                <c:pt idx="31767">
                  <c:v>31767</c:v>
                </c:pt>
                <c:pt idx="31768">
                  <c:v>31768</c:v>
                </c:pt>
                <c:pt idx="31769">
                  <c:v>31769</c:v>
                </c:pt>
                <c:pt idx="31770">
                  <c:v>31770</c:v>
                </c:pt>
                <c:pt idx="31771">
                  <c:v>31771</c:v>
                </c:pt>
                <c:pt idx="31772">
                  <c:v>31772</c:v>
                </c:pt>
                <c:pt idx="31773">
                  <c:v>31773</c:v>
                </c:pt>
                <c:pt idx="31774">
                  <c:v>31774</c:v>
                </c:pt>
                <c:pt idx="31775">
                  <c:v>31775</c:v>
                </c:pt>
                <c:pt idx="31776">
                  <c:v>31776</c:v>
                </c:pt>
                <c:pt idx="31777">
                  <c:v>31777</c:v>
                </c:pt>
                <c:pt idx="31778">
                  <c:v>31778</c:v>
                </c:pt>
                <c:pt idx="31779">
                  <c:v>31779</c:v>
                </c:pt>
                <c:pt idx="31780">
                  <c:v>31780</c:v>
                </c:pt>
                <c:pt idx="31781">
                  <c:v>31781</c:v>
                </c:pt>
                <c:pt idx="31782">
                  <c:v>31782</c:v>
                </c:pt>
                <c:pt idx="31783">
                  <c:v>31783</c:v>
                </c:pt>
                <c:pt idx="31784">
                  <c:v>31784</c:v>
                </c:pt>
                <c:pt idx="31785">
                  <c:v>31785</c:v>
                </c:pt>
                <c:pt idx="31786">
                  <c:v>31786</c:v>
                </c:pt>
                <c:pt idx="31787">
                  <c:v>31787</c:v>
                </c:pt>
                <c:pt idx="31788">
                  <c:v>31788</c:v>
                </c:pt>
                <c:pt idx="31789">
                  <c:v>31789</c:v>
                </c:pt>
                <c:pt idx="31790">
                  <c:v>31790</c:v>
                </c:pt>
                <c:pt idx="31791">
                  <c:v>31791</c:v>
                </c:pt>
                <c:pt idx="31792">
                  <c:v>31792</c:v>
                </c:pt>
                <c:pt idx="31793">
                  <c:v>31793</c:v>
                </c:pt>
                <c:pt idx="31794">
                  <c:v>31794</c:v>
                </c:pt>
                <c:pt idx="31795">
                  <c:v>31795</c:v>
                </c:pt>
                <c:pt idx="31796">
                  <c:v>31796</c:v>
                </c:pt>
                <c:pt idx="31797">
                  <c:v>31797</c:v>
                </c:pt>
                <c:pt idx="31798">
                  <c:v>31798</c:v>
                </c:pt>
                <c:pt idx="31799">
                  <c:v>31799</c:v>
                </c:pt>
                <c:pt idx="31800">
                  <c:v>31800</c:v>
                </c:pt>
                <c:pt idx="31801">
                  <c:v>31801</c:v>
                </c:pt>
                <c:pt idx="31802">
                  <c:v>31802</c:v>
                </c:pt>
                <c:pt idx="31803">
                  <c:v>31803</c:v>
                </c:pt>
                <c:pt idx="31804">
                  <c:v>31804</c:v>
                </c:pt>
                <c:pt idx="31805">
                  <c:v>31805</c:v>
                </c:pt>
                <c:pt idx="31806">
                  <c:v>31806</c:v>
                </c:pt>
                <c:pt idx="31807">
                  <c:v>31807</c:v>
                </c:pt>
                <c:pt idx="31808">
                  <c:v>31808</c:v>
                </c:pt>
                <c:pt idx="31809">
                  <c:v>31809</c:v>
                </c:pt>
                <c:pt idx="31810">
                  <c:v>31810</c:v>
                </c:pt>
                <c:pt idx="31811">
                  <c:v>31811</c:v>
                </c:pt>
                <c:pt idx="31812">
                  <c:v>31812</c:v>
                </c:pt>
                <c:pt idx="31813">
                  <c:v>31813</c:v>
                </c:pt>
                <c:pt idx="31814">
                  <c:v>31814</c:v>
                </c:pt>
                <c:pt idx="31815">
                  <c:v>31815</c:v>
                </c:pt>
                <c:pt idx="31816">
                  <c:v>31816</c:v>
                </c:pt>
                <c:pt idx="31817">
                  <c:v>31817</c:v>
                </c:pt>
                <c:pt idx="31818">
                  <c:v>31818</c:v>
                </c:pt>
                <c:pt idx="31819">
                  <c:v>31819</c:v>
                </c:pt>
                <c:pt idx="31820">
                  <c:v>31820</c:v>
                </c:pt>
                <c:pt idx="31821">
                  <c:v>31821</c:v>
                </c:pt>
                <c:pt idx="31822">
                  <c:v>31822</c:v>
                </c:pt>
                <c:pt idx="31823">
                  <c:v>31823</c:v>
                </c:pt>
                <c:pt idx="31824">
                  <c:v>31824</c:v>
                </c:pt>
                <c:pt idx="31825">
                  <c:v>31825</c:v>
                </c:pt>
                <c:pt idx="31826">
                  <c:v>31826</c:v>
                </c:pt>
                <c:pt idx="31827">
                  <c:v>31827</c:v>
                </c:pt>
                <c:pt idx="31828">
                  <c:v>31828</c:v>
                </c:pt>
                <c:pt idx="31829">
                  <c:v>31829</c:v>
                </c:pt>
                <c:pt idx="31830">
                  <c:v>31830</c:v>
                </c:pt>
                <c:pt idx="31831">
                  <c:v>31831</c:v>
                </c:pt>
                <c:pt idx="31832">
                  <c:v>31832</c:v>
                </c:pt>
                <c:pt idx="31833">
                  <c:v>31833</c:v>
                </c:pt>
                <c:pt idx="31834">
                  <c:v>31834</c:v>
                </c:pt>
                <c:pt idx="31835">
                  <c:v>31835</c:v>
                </c:pt>
                <c:pt idx="31836">
                  <c:v>31836</c:v>
                </c:pt>
                <c:pt idx="31837">
                  <c:v>31837</c:v>
                </c:pt>
                <c:pt idx="31838">
                  <c:v>31838</c:v>
                </c:pt>
                <c:pt idx="31839">
                  <c:v>31839</c:v>
                </c:pt>
                <c:pt idx="31840">
                  <c:v>31840</c:v>
                </c:pt>
                <c:pt idx="31841">
                  <c:v>31841</c:v>
                </c:pt>
                <c:pt idx="31842">
                  <c:v>31842</c:v>
                </c:pt>
                <c:pt idx="31843">
                  <c:v>31843</c:v>
                </c:pt>
                <c:pt idx="31844">
                  <c:v>31844</c:v>
                </c:pt>
                <c:pt idx="31845">
                  <c:v>31845</c:v>
                </c:pt>
                <c:pt idx="31846">
                  <c:v>31846</c:v>
                </c:pt>
                <c:pt idx="31847">
                  <c:v>31847</c:v>
                </c:pt>
                <c:pt idx="31848">
                  <c:v>31848</c:v>
                </c:pt>
                <c:pt idx="31849">
                  <c:v>31849</c:v>
                </c:pt>
                <c:pt idx="31850">
                  <c:v>31850</c:v>
                </c:pt>
                <c:pt idx="31851">
                  <c:v>31851</c:v>
                </c:pt>
                <c:pt idx="31852">
                  <c:v>31852</c:v>
                </c:pt>
                <c:pt idx="31853">
                  <c:v>31853</c:v>
                </c:pt>
                <c:pt idx="31854">
                  <c:v>31854</c:v>
                </c:pt>
                <c:pt idx="31855">
                  <c:v>31855</c:v>
                </c:pt>
                <c:pt idx="31856">
                  <c:v>31856</c:v>
                </c:pt>
                <c:pt idx="31857">
                  <c:v>31857</c:v>
                </c:pt>
                <c:pt idx="31858">
                  <c:v>31858</c:v>
                </c:pt>
                <c:pt idx="31859">
                  <c:v>31859</c:v>
                </c:pt>
                <c:pt idx="31860">
                  <c:v>31860</c:v>
                </c:pt>
                <c:pt idx="31861">
                  <c:v>31861</c:v>
                </c:pt>
                <c:pt idx="31862">
                  <c:v>31862</c:v>
                </c:pt>
                <c:pt idx="31863">
                  <c:v>31863</c:v>
                </c:pt>
                <c:pt idx="31864">
                  <c:v>31864</c:v>
                </c:pt>
                <c:pt idx="31865">
                  <c:v>31865</c:v>
                </c:pt>
                <c:pt idx="31866">
                  <c:v>31866</c:v>
                </c:pt>
                <c:pt idx="31867">
                  <c:v>31867</c:v>
                </c:pt>
                <c:pt idx="31868">
                  <c:v>31868</c:v>
                </c:pt>
                <c:pt idx="31869">
                  <c:v>31869</c:v>
                </c:pt>
                <c:pt idx="31870">
                  <c:v>31870</c:v>
                </c:pt>
                <c:pt idx="31871">
                  <c:v>31871</c:v>
                </c:pt>
                <c:pt idx="31872">
                  <c:v>31872</c:v>
                </c:pt>
                <c:pt idx="31873">
                  <c:v>31873</c:v>
                </c:pt>
                <c:pt idx="31874">
                  <c:v>31874</c:v>
                </c:pt>
                <c:pt idx="31875">
                  <c:v>31875</c:v>
                </c:pt>
                <c:pt idx="31876">
                  <c:v>31876</c:v>
                </c:pt>
                <c:pt idx="31877">
                  <c:v>31877</c:v>
                </c:pt>
                <c:pt idx="31878">
                  <c:v>31878</c:v>
                </c:pt>
                <c:pt idx="31879">
                  <c:v>31879</c:v>
                </c:pt>
                <c:pt idx="31880">
                  <c:v>31880</c:v>
                </c:pt>
                <c:pt idx="31881">
                  <c:v>31881</c:v>
                </c:pt>
                <c:pt idx="31882">
                  <c:v>31882</c:v>
                </c:pt>
                <c:pt idx="31883">
                  <c:v>31883</c:v>
                </c:pt>
                <c:pt idx="31884">
                  <c:v>31884</c:v>
                </c:pt>
                <c:pt idx="31885">
                  <c:v>31885</c:v>
                </c:pt>
                <c:pt idx="31886">
                  <c:v>31886</c:v>
                </c:pt>
                <c:pt idx="31887">
                  <c:v>31887</c:v>
                </c:pt>
                <c:pt idx="31888">
                  <c:v>31888</c:v>
                </c:pt>
                <c:pt idx="31889">
                  <c:v>31889</c:v>
                </c:pt>
                <c:pt idx="31890">
                  <c:v>31890</c:v>
                </c:pt>
                <c:pt idx="31891">
                  <c:v>31891</c:v>
                </c:pt>
                <c:pt idx="31892">
                  <c:v>31892</c:v>
                </c:pt>
                <c:pt idx="31893">
                  <c:v>31893</c:v>
                </c:pt>
                <c:pt idx="31894">
                  <c:v>31894</c:v>
                </c:pt>
                <c:pt idx="31895">
                  <c:v>31895</c:v>
                </c:pt>
                <c:pt idx="31896">
                  <c:v>31896</c:v>
                </c:pt>
                <c:pt idx="31897">
                  <c:v>31897</c:v>
                </c:pt>
                <c:pt idx="31898">
                  <c:v>31898</c:v>
                </c:pt>
                <c:pt idx="31899">
                  <c:v>31899</c:v>
                </c:pt>
                <c:pt idx="31900">
                  <c:v>31900</c:v>
                </c:pt>
                <c:pt idx="31901">
                  <c:v>31901</c:v>
                </c:pt>
                <c:pt idx="31902">
                  <c:v>31902</c:v>
                </c:pt>
                <c:pt idx="31903">
                  <c:v>31903</c:v>
                </c:pt>
                <c:pt idx="31904">
                  <c:v>31904</c:v>
                </c:pt>
                <c:pt idx="31905">
                  <c:v>31905</c:v>
                </c:pt>
                <c:pt idx="31906">
                  <c:v>31906</c:v>
                </c:pt>
                <c:pt idx="31907">
                  <c:v>31907</c:v>
                </c:pt>
                <c:pt idx="31908">
                  <c:v>31908</c:v>
                </c:pt>
                <c:pt idx="31909">
                  <c:v>31909</c:v>
                </c:pt>
                <c:pt idx="31910">
                  <c:v>31910</c:v>
                </c:pt>
                <c:pt idx="31911">
                  <c:v>31911</c:v>
                </c:pt>
                <c:pt idx="31912">
                  <c:v>31912</c:v>
                </c:pt>
                <c:pt idx="31913">
                  <c:v>31913</c:v>
                </c:pt>
                <c:pt idx="31914">
                  <c:v>31914</c:v>
                </c:pt>
                <c:pt idx="31915">
                  <c:v>31915</c:v>
                </c:pt>
                <c:pt idx="31916">
                  <c:v>31916</c:v>
                </c:pt>
                <c:pt idx="31917">
                  <c:v>31917</c:v>
                </c:pt>
                <c:pt idx="31918">
                  <c:v>31918</c:v>
                </c:pt>
                <c:pt idx="31919">
                  <c:v>31919</c:v>
                </c:pt>
                <c:pt idx="31920">
                  <c:v>31920</c:v>
                </c:pt>
                <c:pt idx="31921">
                  <c:v>31921</c:v>
                </c:pt>
                <c:pt idx="31922">
                  <c:v>31922</c:v>
                </c:pt>
                <c:pt idx="31923">
                  <c:v>31923</c:v>
                </c:pt>
                <c:pt idx="31924">
                  <c:v>31924</c:v>
                </c:pt>
                <c:pt idx="31925">
                  <c:v>31925</c:v>
                </c:pt>
                <c:pt idx="31926">
                  <c:v>31926</c:v>
                </c:pt>
                <c:pt idx="31927">
                  <c:v>31927</c:v>
                </c:pt>
                <c:pt idx="31928">
                  <c:v>31928</c:v>
                </c:pt>
                <c:pt idx="31929">
                  <c:v>31929</c:v>
                </c:pt>
                <c:pt idx="31930">
                  <c:v>31930</c:v>
                </c:pt>
                <c:pt idx="31931">
                  <c:v>31931</c:v>
                </c:pt>
                <c:pt idx="31932">
                  <c:v>31932</c:v>
                </c:pt>
                <c:pt idx="31933">
                  <c:v>31933</c:v>
                </c:pt>
                <c:pt idx="31934">
                  <c:v>31934</c:v>
                </c:pt>
                <c:pt idx="31935">
                  <c:v>31935</c:v>
                </c:pt>
                <c:pt idx="31936">
                  <c:v>31936</c:v>
                </c:pt>
                <c:pt idx="31937">
                  <c:v>31937</c:v>
                </c:pt>
                <c:pt idx="31938">
                  <c:v>31938</c:v>
                </c:pt>
                <c:pt idx="31939">
                  <c:v>31939</c:v>
                </c:pt>
                <c:pt idx="31940">
                  <c:v>31940</c:v>
                </c:pt>
                <c:pt idx="31941">
                  <c:v>31941</c:v>
                </c:pt>
                <c:pt idx="31942">
                  <c:v>31942</c:v>
                </c:pt>
                <c:pt idx="31943">
                  <c:v>31943</c:v>
                </c:pt>
                <c:pt idx="31944">
                  <c:v>31944</c:v>
                </c:pt>
                <c:pt idx="31945">
                  <c:v>31945</c:v>
                </c:pt>
                <c:pt idx="31946">
                  <c:v>31946</c:v>
                </c:pt>
                <c:pt idx="31947">
                  <c:v>31947</c:v>
                </c:pt>
                <c:pt idx="31948">
                  <c:v>31948</c:v>
                </c:pt>
                <c:pt idx="31949">
                  <c:v>31949</c:v>
                </c:pt>
                <c:pt idx="31950">
                  <c:v>31950</c:v>
                </c:pt>
                <c:pt idx="31951">
                  <c:v>31951</c:v>
                </c:pt>
                <c:pt idx="31952">
                  <c:v>31952</c:v>
                </c:pt>
                <c:pt idx="31953">
                  <c:v>31953</c:v>
                </c:pt>
                <c:pt idx="31954">
                  <c:v>31954</c:v>
                </c:pt>
                <c:pt idx="31955">
                  <c:v>31955</c:v>
                </c:pt>
                <c:pt idx="31956">
                  <c:v>31956</c:v>
                </c:pt>
                <c:pt idx="31957">
                  <c:v>31957</c:v>
                </c:pt>
                <c:pt idx="31958">
                  <c:v>31958</c:v>
                </c:pt>
                <c:pt idx="31959">
                  <c:v>31959</c:v>
                </c:pt>
                <c:pt idx="31960">
                  <c:v>31960</c:v>
                </c:pt>
                <c:pt idx="31961">
                  <c:v>31961</c:v>
                </c:pt>
                <c:pt idx="31962">
                  <c:v>31962</c:v>
                </c:pt>
                <c:pt idx="31963">
                  <c:v>31963</c:v>
                </c:pt>
                <c:pt idx="31964">
                  <c:v>31964</c:v>
                </c:pt>
                <c:pt idx="31965">
                  <c:v>31965</c:v>
                </c:pt>
                <c:pt idx="31966">
                  <c:v>31966</c:v>
                </c:pt>
                <c:pt idx="31967">
                  <c:v>31967</c:v>
                </c:pt>
                <c:pt idx="31968">
                  <c:v>31968</c:v>
                </c:pt>
                <c:pt idx="31969">
                  <c:v>31969</c:v>
                </c:pt>
                <c:pt idx="31970">
                  <c:v>31970</c:v>
                </c:pt>
                <c:pt idx="31971">
                  <c:v>31971</c:v>
                </c:pt>
                <c:pt idx="31972">
                  <c:v>31972</c:v>
                </c:pt>
                <c:pt idx="31973">
                  <c:v>31973</c:v>
                </c:pt>
                <c:pt idx="31974">
                  <c:v>31974</c:v>
                </c:pt>
                <c:pt idx="31975">
                  <c:v>31975</c:v>
                </c:pt>
                <c:pt idx="31976">
                  <c:v>31976</c:v>
                </c:pt>
                <c:pt idx="31977">
                  <c:v>31977</c:v>
                </c:pt>
                <c:pt idx="31978">
                  <c:v>31978</c:v>
                </c:pt>
                <c:pt idx="31979">
                  <c:v>31979</c:v>
                </c:pt>
                <c:pt idx="31980">
                  <c:v>31980</c:v>
                </c:pt>
                <c:pt idx="31981">
                  <c:v>31981</c:v>
                </c:pt>
                <c:pt idx="31982">
                  <c:v>31982</c:v>
                </c:pt>
                <c:pt idx="31983">
                  <c:v>31983</c:v>
                </c:pt>
                <c:pt idx="31984">
                  <c:v>31984</c:v>
                </c:pt>
                <c:pt idx="31985">
                  <c:v>31985</c:v>
                </c:pt>
                <c:pt idx="31986">
                  <c:v>31986</c:v>
                </c:pt>
                <c:pt idx="31987">
                  <c:v>31987</c:v>
                </c:pt>
                <c:pt idx="31988">
                  <c:v>31988</c:v>
                </c:pt>
                <c:pt idx="31989">
                  <c:v>31989</c:v>
                </c:pt>
                <c:pt idx="31990">
                  <c:v>31990</c:v>
                </c:pt>
                <c:pt idx="31991">
                  <c:v>31991</c:v>
                </c:pt>
                <c:pt idx="31992">
                  <c:v>31992</c:v>
                </c:pt>
                <c:pt idx="31993">
                  <c:v>31993</c:v>
                </c:pt>
                <c:pt idx="31994">
                  <c:v>31994</c:v>
                </c:pt>
                <c:pt idx="31995">
                  <c:v>31995</c:v>
                </c:pt>
                <c:pt idx="31996">
                  <c:v>31996</c:v>
                </c:pt>
                <c:pt idx="31997">
                  <c:v>31997</c:v>
                </c:pt>
                <c:pt idx="31998">
                  <c:v>31998</c:v>
                </c:pt>
                <c:pt idx="31999">
                  <c:v>31999</c:v>
                </c:pt>
                <c:pt idx="32000">
                  <c:v>32000</c:v>
                </c:pt>
                <c:pt idx="32001">
                  <c:v>32001</c:v>
                </c:pt>
                <c:pt idx="32002">
                  <c:v>32002</c:v>
                </c:pt>
                <c:pt idx="32003">
                  <c:v>32003</c:v>
                </c:pt>
                <c:pt idx="32004">
                  <c:v>32004</c:v>
                </c:pt>
                <c:pt idx="32005">
                  <c:v>32005</c:v>
                </c:pt>
                <c:pt idx="32006">
                  <c:v>32006</c:v>
                </c:pt>
                <c:pt idx="32007">
                  <c:v>32007</c:v>
                </c:pt>
                <c:pt idx="32008">
                  <c:v>32008</c:v>
                </c:pt>
                <c:pt idx="32009">
                  <c:v>32009</c:v>
                </c:pt>
                <c:pt idx="32010">
                  <c:v>32010</c:v>
                </c:pt>
                <c:pt idx="32011">
                  <c:v>32011</c:v>
                </c:pt>
                <c:pt idx="32012">
                  <c:v>32012</c:v>
                </c:pt>
                <c:pt idx="32013">
                  <c:v>32013</c:v>
                </c:pt>
                <c:pt idx="32014">
                  <c:v>32014</c:v>
                </c:pt>
                <c:pt idx="32015">
                  <c:v>32015</c:v>
                </c:pt>
                <c:pt idx="32016">
                  <c:v>32016</c:v>
                </c:pt>
                <c:pt idx="32017">
                  <c:v>32017</c:v>
                </c:pt>
                <c:pt idx="32018">
                  <c:v>32018</c:v>
                </c:pt>
                <c:pt idx="32019">
                  <c:v>32019</c:v>
                </c:pt>
                <c:pt idx="32020">
                  <c:v>32020</c:v>
                </c:pt>
                <c:pt idx="32021">
                  <c:v>32021</c:v>
                </c:pt>
                <c:pt idx="32022">
                  <c:v>32022</c:v>
                </c:pt>
                <c:pt idx="32023">
                  <c:v>32023</c:v>
                </c:pt>
                <c:pt idx="32024">
                  <c:v>32024</c:v>
                </c:pt>
                <c:pt idx="32025">
                  <c:v>32025</c:v>
                </c:pt>
                <c:pt idx="32026">
                  <c:v>32026</c:v>
                </c:pt>
                <c:pt idx="32027">
                  <c:v>32027</c:v>
                </c:pt>
                <c:pt idx="32028">
                  <c:v>32028</c:v>
                </c:pt>
                <c:pt idx="32029">
                  <c:v>32029</c:v>
                </c:pt>
                <c:pt idx="32030">
                  <c:v>32030</c:v>
                </c:pt>
                <c:pt idx="32031">
                  <c:v>32031</c:v>
                </c:pt>
                <c:pt idx="32032">
                  <c:v>32032</c:v>
                </c:pt>
                <c:pt idx="32033">
                  <c:v>32033</c:v>
                </c:pt>
                <c:pt idx="32034">
                  <c:v>32034</c:v>
                </c:pt>
                <c:pt idx="32035">
                  <c:v>32035</c:v>
                </c:pt>
                <c:pt idx="32036">
                  <c:v>32036</c:v>
                </c:pt>
                <c:pt idx="32037">
                  <c:v>32037</c:v>
                </c:pt>
                <c:pt idx="32038">
                  <c:v>32038</c:v>
                </c:pt>
                <c:pt idx="32039">
                  <c:v>32039</c:v>
                </c:pt>
                <c:pt idx="32040">
                  <c:v>32040</c:v>
                </c:pt>
                <c:pt idx="32041">
                  <c:v>32041</c:v>
                </c:pt>
                <c:pt idx="32042">
                  <c:v>32042</c:v>
                </c:pt>
                <c:pt idx="32043">
                  <c:v>32043</c:v>
                </c:pt>
                <c:pt idx="32044">
                  <c:v>32044</c:v>
                </c:pt>
                <c:pt idx="32045">
                  <c:v>32045</c:v>
                </c:pt>
                <c:pt idx="32046">
                  <c:v>32046</c:v>
                </c:pt>
                <c:pt idx="32047">
                  <c:v>32047</c:v>
                </c:pt>
                <c:pt idx="32048">
                  <c:v>32048</c:v>
                </c:pt>
                <c:pt idx="32049">
                  <c:v>32049</c:v>
                </c:pt>
                <c:pt idx="32050">
                  <c:v>32050</c:v>
                </c:pt>
                <c:pt idx="32051">
                  <c:v>32051</c:v>
                </c:pt>
                <c:pt idx="32052">
                  <c:v>32052</c:v>
                </c:pt>
                <c:pt idx="32053">
                  <c:v>32053</c:v>
                </c:pt>
                <c:pt idx="32054">
                  <c:v>32054</c:v>
                </c:pt>
                <c:pt idx="32055">
                  <c:v>32055</c:v>
                </c:pt>
                <c:pt idx="32056">
                  <c:v>32056</c:v>
                </c:pt>
                <c:pt idx="32057">
                  <c:v>32057</c:v>
                </c:pt>
                <c:pt idx="32058">
                  <c:v>32058</c:v>
                </c:pt>
                <c:pt idx="32059">
                  <c:v>32059</c:v>
                </c:pt>
                <c:pt idx="32060">
                  <c:v>32060</c:v>
                </c:pt>
                <c:pt idx="32061">
                  <c:v>32061</c:v>
                </c:pt>
                <c:pt idx="32062">
                  <c:v>32062</c:v>
                </c:pt>
                <c:pt idx="32063">
                  <c:v>32063</c:v>
                </c:pt>
                <c:pt idx="32064">
                  <c:v>32064</c:v>
                </c:pt>
                <c:pt idx="32065">
                  <c:v>32065</c:v>
                </c:pt>
                <c:pt idx="32066">
                  <c:v>32066</c:v>
                </c:pt>
                <c:pt idx="32067">
                  <c:v>32067</c:v>
                </c:pt>
                <c:pt idx="32068">
                  <c:v>32068</c:v>
                </c:pt>
                <c:pt idx="32069">
                  <c:v>32069</c:v>
                </c:pt>
                <c:pt idx="32070">
                  <c:v>32070</c:v>
                </c:pt>
                <c:pt idx="32071">
                  <c:v>32071</c:v>
                </c:pt>
                <c:pt idx="32072">
                  <c:v>32072</c:v>
                </c:pt>
                <c:pt idx="32073">
                  <c:v>32073</c:v>
                </c:pt>
                <c:pt idx="32074">
                  <c:v>32074</c:v>
                </c:pt>
                <c:pt idx="32075">
                  <c:v>32075</c:v>
                </c:pt>
                <c:pt idx="32076">
                  <c:v>32076</c:v>
                </c:pt>
                <c:pt idx="32077">
                  <c:v>32077</c:v>
                </c:pt>
                <c:pt idx="32078">
                  <c:v>32078</c:v>
                </c:pt>
                <c:pt idx="32079">
                  <c:v>32079</c:v>
                </c:pt>
                <c:pt idx="32080">
                  <c:v>32080</c:v>
                </c:pt>
                <c:pt idx="32081">
                  <c:v>32081</c:v>
                </c:pt>
                <c:pt idx="32082">
                  <c:v>32082</c:v>
                </c:pt>
                <c:pt idx="32083">
                  <c:v>32083</c:v>
                </c:pt>
                <c:pt idx="32084">
                  <c:v>32084</c:v>
                </c:pt>
                <c:pt idx="32085">
                  <c:v>32085</c:v>
                </c:pt>
                <c:pt idx="32086">
                  <c:v>32086</c:v>
                </c:pt>
                <c:pt idx="32087">
                  <c:v>32087</c:v>
                </c:pt>
                <c:pt idx="32088">
                  <c:v>32088</c:v>
                </c:pt>
                <c:pt idx="32089">
                  <c:v>32089</c:v>
                </c:pt>
                <c:pt idx="32090">
                  <c:v>32090</c:v>
                </c:pt>
                <c:pt idx="32091">
                  <c:v>32091</c:v>
                </c:pt>
                <c:pt idx="32092">
                  <c:v>32092</c:v>
                </c:pt>
                <c:pt idx="32093">
                  <c:v>32093</c:v>
                </c:pt>
                <c:pt idx="32094">
                  <c:v>32094</c:v>
                </c:pt>
                <c:pt idx="32095">
                  <c:v>32095</c:v>
                </c:pt>
                <c:pt idx="32096">
                  <c:v>32096</c:v>
                </c:pt>
                <c:pt idx="32097">
                  <c:v>32097</c:v>
                </c:pt>
                <c:pt idx="32098">
                  <c:v>32098</c:v>
                </c:pt>
                <c:pt idx="32099">
                  <c:v>32099</c:v>
                </c:pt>
                <c:pt idx="32100">
                  <c:v>32100</c:v>
                </c:pt>
                <c:pt idx="32101">
                  <c:v>32101</c:v>
                </c:pt>
                <c:pt idx="32102">
                  <c:v>32102</c:v>
                </c:pt>
                <c:pt idx="32103">
                  <c:v>32103</c:v>
                </c:pt>
                <c:pt idx="32104">
                  <c:v>32104</c:v>
                </c:pt>
                <c:pt idx="32105">
                  <c:v>32105</c:v>
                </c:pt>
                <c:pt idx="32106">
                  <c:v>32106</c:v>
                </c:pt>
                <c:pt idx="32107">
                  <c:v>32107</c:v>
                </c:pt>
                <c:pt idx="32108">
                  <c:v>32108</c:v>
                </c:pt>
                <c:pt idx="32109">
                  <c:v>32109</c:v>
                </c:pt>
                <c:pt idx="32110">
                  <c:v>32110</c:v>
                </c:pt>
                <c:pt idx="32111">
                  <c:v>32111</c:v>
                </c:pt>
                <c:pt idx="32112">
                  <c:v>32112</c:v>
                </c:pt>
                <c:pt idx="32113">
                  <c:v>32113</c:v>
                </c:pt>
                <c:pt idx="32114">
                  <c:v>32114</c:v>
                </c:pt>
                <c:pt idx="32115">
                  <c:v>32115</c:v>
                </c:pt>
                <c:pt idx="32116">
                  <c:v>32116</c:v>
                </c:pt>
                <c:pt idx="32117">
                  <c:v>32117</c:v>
                </c:pt>
                <c:pt idx="32118">
                  <c:v>32118</c:v>
                </c:pt>
                <c:pt idx="32119">
                  <c:v>32119</c:v>
                </c:pt>
                <c:pt idx="32120">
                  <c:v>32120</c:v>
                </c:pt>
                <c:pt idx="32121">
                  <c:v>32121</c:v>
                </c:pt>
                <c:pt idx="32122">
                  <c:v>32122</c:v>
                </c:pt>
                <c:pt idx="32123">
                  <c:v>32123</c:v>
                </c:pt>
                <c:pt idx="32124">
                  <c:v>32124</c:v>
                </c:pt>
                <c:pt idx="32125">
                  <c:v>32125</c:v>
                </c:pt>
                <c:pt idx="32126">
                  <c:v>32126</c:v>
                </c:pt>
                <c:pt idx="32127">
                  <c:v>32127</c:v>
                </c:pt>
                <c:pt idx="32128">
                  <c:v>32128</c:v>
                </c:pt>
                <c:pt idx="32129">
                  <c:v>32129</c:v>
                </c:pt>
                <c:pt idx="32130">
                  <c:v>32130</c:v>
                </c:pt>
                <c:pt idx="32131">
                  <c:v>32131</c:v>
                </c:pt>
                <c:pt idx="32132">
                  <c:v>32132</c:v>
                </c:pt>
                <c:pt idx="32133">
                  <c:v>32133</c:v>
                </c:pt>
                <c:pt idx="32134">
                  <c:v>32134</c:v>
                </c:pt>
                <c:pt idx="32135">
                  <c:v>32135</c:v>
                </c:pt>
                <c:pt idx="32136">
                  <c:v>32136</c:v>
                </c:pt>
                <c:pt idx="32137">
                  <c:v>32137</c:v>
                </c:pt>
                <c:pt idx="32138">
                  <c:v>32138</c:v>
                </c:pt>
                <c:pt idx="32139">
                  <c:v>32139</c:v>
                </c:pt>
                <c:pt idx="32140">
                  <c:v>32140</c:v>
                </c:pt>
                <c:pt idx="32141">
                  <c:v>32141</c:v>
                </c:pt>
                <c:pt idx="32142">
                  <c:v>32142</c:v>
                </c:pt>
                <c:pt idx="32143">
                  <c:v>32143</c:v>
                </c:pt>
                <c:pt idx="32144">
                  <c:v>32144</c:v>
                </c:pt>
                <c:pt idx="32145">
                  <c:v>32145</c:v>
                </c:pt>
                <c:pt idx="32146">
                  <c:v>32146</c:v>
                </c:pt>
                <c:pt idx="32147">
                  <c:v>32147</c:v>
                </c:pt>
                <c:pt idx="32148">
                  <c:v>32148</c:v>
                </c:pt>
                <c:pt idx="32149">
                  <c:v>32149</c:v>
                </c:pt>
                <c:pt idx="32150">
                  <c:v>32150</c:v>
                </c:pt>
                <c:pt idx="32151">
                  <c:v>32151</c:v>
                </c:pt>
                <c:pt idx="32152">
                  <c:v>32152</c:v>
                </c:pt>
                <c:pt idx="32153">
                  <c:v>32153</c:v>
                </c:pt>
                <c:pt idx="32154">
                  <c:v>32154</c:v>
                </c:pt>
                <c:pt idx="32155">
                  <c:v>32155</c:v>
                </c:pt>
                <c:pt idx="32156">
                  <c:v>32156</c:v>
                </c:pt>
                <c:pt idx="32157">
                  <c:v>32157</c:v>
                </c:pt>
                <c:pt idx="32158">
                  <c:v>32158</c:v>
                </c:pt>
                <c:pt idx="32159">
                  <c:v>32159</c:v>
                </c:pt>
                <c:pt idx="32160">
                  <c:v>32160</c:v>
                </c:pt>
                <c:pt idx="32161">
                  <c:v>32161</c:v>
                </c:pt>
                <c:pt idx="32162">
                  <c:v>32162</c:v>
                </c:pt>
                <c:pt idx="32163">
                  <c:v>32163</c:v>
                </c:pt>
                <c:pt idx="32164">
                  <c:v>32164</c:v>
                </c:pt>
                <c:pt idx="32165">
                  <c:v>32165</c:v>
                </c:pt>
                <c:pt idx="32166">
                  <c:v>32166</c:v>
                </c:pt>
                <c:pt idx="32167">
                  <c:v>32167</c:v>
                </c:pt>
                <c:pt idx="32168">
                  <c:v>32168</c:v>
                </c:pt>
                <c:pt idx="32169">
                  <c:v>32169</c:v>
                </c:pt>
                <c:pt idx="32170">
                  <c:v>32170</c:v>
                </c:pt>
                <c:pt idx="32171">
                  <c:v>32171</c:v>
                </c:pt>
                <c:pt idx="32172">
                  <c:v>32172</c:v>
                </c:pt>
                <c:pt idx="32173">
                  <c:v>32173</c:v>
                </c:pt>
                <c:pt idx="32174">
                  <c:v>32174</c:v>
                </c:pt>
                <c:pt idx="32175">
                  <c:v>32175</c:v>
                </c:pt>
                <c:pt idx="32176">
                  <c:v>32176</c:v>
                </c:pt>
                <c:pt idx="32177">
                  <c:v>32177</c:v>
                </c:pt>
                <c:pt idx="32178">
                  <c:v>32178</c:v>
                </c:pt>
                <c:pt idx="32179">
                  <c:v>32179</c:v>
                </c:pt>
                <c:pt idx="32180">
                  <c:v>32180</c:v>
                </c:pt>
                <c:pt idx="32181">
                  <c:v>32181</c:v>
                </c:pt>
                <c:pt idx="32182">
                  <c:v>32182</c:v>
                </c:pt>
                <c:pt idx="32183">
                  <c:v>32183</c:v>
                </c:pt>
                <c:pt idx="32184">
                  <c:v>32184</c:v>
                </c:pt>
                <c:pt idx="32185">
                  <c:v>32185</c:v>
                </c:pt>
                <c:pt idx="32186">
                  <c:v>32186</c:v>
                </c:pt>
                <c:pt idx="32187">
                  <c:v>32187</c:v>
                </c:pt>
                <c:pt idx="32188">
                  <c:v>32188</c:v>
                </c:pt>
                <c:pt idx="32189">
                  <c:v>32189</c:v>
                </c:pt>
                <c:pt idx="32190">
                  <c:v>32190</c:v>
                </c:pt>
                <c:pt idx="32191">
                  <c:v>32191</c:v>
                </c:pt>
                <c:pt idx="32192">
                  <c:v>32192</c:v>
                </c:pt>
                <c:pt idx="32193">
                  <c:v>32193</c:v>
                </c:pt>
                <c:pt idx="32194">
                  <c:v>32194</c:v>
                </c:pt>
                <c:pt idx="32195">
                  <c:v>32195</c:v>
                </c:pt>
                <c:pt idx="32196">
                  <c:v>32196</c:v>
                </c:pt>
                <c:pt idx="32197">
                  <c:v>32197</c:v>
                </c:pt>
                <c:pt idx="32198">
                  <c:v>32198</c:v>
                </c:pt>
                <c:pt idx="32199">
                  <c:v>32199</c:v>
                </c:pt>
                <c:pt idx="32200">
                  <c:v>32200</c:v>
                </c:pt>
                <c:pt idx="32201">
                  <c:v>32201</c:v>
                </c:pt>
                <c:pt idx="32202">
                  <c:v>32202</c:v>
                </c:pt>
                <c:pt idx="32203">
                  <c:v>32203</c:v>
                </c:pt>
                <c:pt idx="32204">
                  <c:v>32204</c:v>
                </c:pt>
                <c:pt idx="32205">
                  <c:v>32205</c:v>
                </c:pt>
                <c:pt idx="32206">
                  <c:v>32206</c:v>
                </c:pt>
                <c:pt idx="32207">
                  <c:v>32207</c:v>
                </c:pt>
                <c:pt idx="32208">
                  <c:v>32208</c:v>
                </c:pt>
                <c:pt idx="32209">
                  <c:v>32209</c:v>
                </c:pt>
                <c:pt idx="32210">
                  <c:v>32210</c:v>
                </c:pt>
                <c:pt idx="32211">
                  <c:v>32211</c:v>
                </c:pt>
                <c:pt idx="32212">
                  <c:v>32212</c:v>
                </c:pt>
                <c:pt idx="32213">
                  <c:v>32213</c:v>
                </c:pt>
                <c:pt idx="32214">
                  <c:v>32214</c:v>
                </c:pt>
                <c:pt idx="32215">
                  <c:v>32215</c:v>
                </c:pt>
                <c:pt idx="32216">
                  <c:v>32216</c:v>
                </c:pt>
                <c:pt idx="32217">
                  <c:v>32217</c:v>
                </c:pt>
                <c:pt idx="32218">
                  <c:v>32218</c:v>
                </c:pt>
                <c:pt idx="32219">
                  <c:v>32219</c:v>
                </c:pt>
                <c:pt idx="32220">
                  <c:v>32220</c:v>
                </c:pt>
                <c:pt idx="32221">
                  <c:v>32221</c:v>
                </c:pt>
                <c:pt idx="32222">
                  <c:v>32222</c:v>
                </c:pt>
                <c:pt idx="32223">
                  <c:v>32223</c:v>
                </c:pt>
                <c:pt idx="32224">
                  <c:v>32224</c:v>
                </c:pt>
                <c:pt idx="32225">
                  <c:v>32225</c:v>
                </c:pt>
                <c:pt idx="32226">
                  <c:v>32226</c:v>
                </c:pt>
                <c:pt idx="32227">
                  <c:v>32227</c:v>
                </c:pt>
                <c:pt idx="32228">
                  <c:v>32228</c:v>
                </c:pt>
                <c:pt idx="32229">
                  <c:v>32229</c:v>
                </c:pt>
                <c:pt idx="32230">
                  <c:v>32230</c:v>
                </c:pt>
                <c:pt idx="32231">
                  <c:v>32231</c:v>
                </c:pt>
                <c:pt idx="32232">
                  <c:v>32232</c:v>
                </c:pt>
                <c:pt idx="32233">
                  <c:v>32233</c:v>
                </c:pt>
                <c:pt idx="32234">
                  <c:v>32234</c:v>
                </c:pt>
                <c:pt idx="32235">
                  <c:v>32235</c:v>
                </c:pt>
                <c:pt idx="32236">
                  <c:v>32236</c:v>
                </c:pt>
                <c:pt idx="32237">
                  <c:v>32237</c:v>
                </c:pt>
                <c:pt idx="32238">
                  <c:v>32238</c:v>
                </c:pt>
                <c:pt idx="32239">
                  <c:v>32239</c:v>
                </c:pt>
                <c:pt idx="32240">
                  <c:v>32240</c:v>
                </c:pt>
                <c:pt idx="32241">
                  <c:v>32241</c:v>
                </c:pt>
                <c:pt idx="32242">
                  <c:v>32242</c:v>
                </c:pt>
                <c:pt idx="32243">
                  <c:v>32243</c:v>
                </c:pt>
                <c:pt idx="32244">
                  <c:v>32244</c:v>
                </c:pt>
                <c:pt idx="32245">
                  <c:v>32245</c:v>
                </c:pt>
                <c:pt idx="32246">
                  <c:v>32246</c:v>
                </c:pt>
                <c:pt idx="32247">
                  <c:v>32247</c:v>
                </c:pt>
                <c:pt idx="32248">
                  <c:v>32248</c:v>
                </c:pt>
                <c:pt idx="32249">
                  <c:v>32249</c:v>
                </c:pt>
                <c:pt idx="32250">
                  <c:v>32250</c:v>
                </c:pt>
                <c:pt idx="32251">
                  <c:v>32251</c:v>
                </c:pt>
                <c:pt idx="32252">
                  <c:v>32252</c:v>
                </c:pt>
                <c:pt idx="32253">
                  <c:v>32253</c:v>
                </c:pt>
                <c:pt idx="32254">
                  <c:v>32254</c:v>
                </c:pt>
                <c:pt idx="32255">
                  <c:v>32255</c:v>
                </c:pt>
                <c:pt idx="32256">
                  <c:v>32256</c:v>
                </c:pt>
                <c:pt idx="32257">
                  <c:v>32257</c:v>
                </c:pt>
                <c:pt idx="32258">
                  <c:v>32258</c:v>
                </c:pt>
                <c:pt idx="32259">
                  <c:v>32259</c:v>
                </c:pt>
                <c:pt idx="32260">
                  <c:v>32260</c:v>
                </c:pt>
                <c:pt idx="32261">
                  <c:v>32261</c:v>
                </c:pt>
                <c:pt idx="32262">
                  <c:v>32262</c:v>
                </c:pt>
                <c:pt idx="32263">
                  <c:v>32263</c:v>
                </c:pt>
                <c:pt idx="32264">
                  <c:v>32264</c:v>
                </c:pt>
                <c:pt idx="32265">
                  <c:v>32265</c:v>
                </c:pt>
                <c:pt idx="32266">
                  <c:v>32266</c:v>
                </c:pt>
                <c:pt idx="32267">
                  <c:v>32267</c:v>
                </c:pt>
                <c:pt idx="32268">
                  <c:v>32268</c:v>
                </c:pt>
                <c:pt idx="32269">
                  <c:v>32269</c:v>
                </c:pt>
                <c:pt idx="32270">
                  <c:v>32270</c:v>
                </c:pt>
                <c:pt idx="32271">
                  <c:v>32271</c:v>
                </c:pt>
                <c:pt idx="32272">
                  <c:v>32272</c:v>
                </c:pt>
                <c:pt idx="32273">
                  <c:v>32273</c:v>
                </c:pt>
                <c:pt idx="32274">
                  <c:v>32274</c:v>
                </c:pt>
                <c:pt idx="32275">
                  <c:v>32275</c:v>
                </c:pt>
                <c:pt idx="32276">
                  <c:v>32276</c:v>
                </c:pt>
                <c:pt idx="32277">
                  <c:v>32277</c:v>
                </c:pt>
                <c:pt idx="32278">
                  <c:v>32278</c:v>
                </c:pt>
                <c:pt idx="32279">
                  <c:v>32279</c:v>
                </c:pt>
                <c:pt idx="32280">
                  <c:v>32280</c:v>
                </c:pt>
                <c:pt idx="32281">
                  <c:v>32281</c:v>
                </c:pt>
                <c:pt idx="32282">
                  <c:v>32282</c:v>
                </c:pt>
                <c:pt idx="32283">
                  <c:v>32283</c:v>
                </c:pt>
                <c:pt idx="32284">
                  <c:v>32284</c:v>
                </c:pt>
                <c:pt idx="32285">
                  <c:v>32285</c:v>
                </c:pt>
                <c:pt idx="32286">
                  <c:v>32286</c:v>
                </c:pt>
                <c:pt idx="32287">
                  <c:v>32287</c:v>
                </c:pt>
                <c:pt idx="32288">
                  <c:v>32288</c:v>
                </c:pt>
                <c:pt idx="32289">
                  <c:v>32289</c:v>
                </c:pt>
                <c:pt idx="32290">
                  <c:v>32290</c:v>
                </c:pt>
                <c:pt idx="32291">
                  <c:v>32291</c:v>
                </c:pt>
                <c:pt idx="32292">
                  <c:v>32292</c:v>
                </c:pt>
                <c:pt idx="32293">
                  <c:v>32293</c:v>
                </c:pt>
                <c:pt idx="32294">
                  <c:v>32294</c:v>
                </c:pt>
                <c:pt idx="32295">
                  <c:v>32295</c:v>
                </c:pt>
                <c:pt idx="32296">
                  <c:v>32296</c:v>
                </c:pt>
                <c:pt idx="32297">
                  <c:v>32297</c:v>
                </c:pt>
                <c:pt idx="32298">
                  <c:v>32298</c:v>
                </c:pt>
                <c:pt idx="32299">
                  <c:v>32299</c:v>
                </c:pt>
                <c:pt idx="32300">
                  <c:v>32300</c:v>
                </c:pt>
                <c:pt idx="32301">
                  <c:v>32301</c:v>
                </c:pt>
                <c:pt idx="32302">
                  <c:v>32302</c:v>
                </c:pt>
                <c:pt idx="32303">
                  <c:v>32303</c:v>
                </c:pt>
                <c:pt idx="32304">
                  <c:v>32304</c:v>
                </c:pt>
                <c:pt idx="32305">
                  <c:v>32305</c:v>
                </c:pt>
                <c:pt idx="32306">
                  <c:v>32306</c:v>
                </c:pt>
                <c:pt idx="32307">
                  <c:v>32307</c:v>
                </c:pt>
                <c:pt idx="32308">
                  <c:v>32308</c:v>
                </c:pt>
                <c:pt idx="32309">
                  <c:v>32309</c:v>
                </c:pt>
                <c:pt idx="32310">
                  <c:v>32310</c:v>
                </c:pt>
                <c:pt idx="32311">
                  <c:v>32311</c:v>
                </c:pt>
                <c:pt idx="32312">
                  <c:v>32312</c:v>
                </c:pt>
                <c:pt idx="32313">
                  <c:v>32313</c:v>
                </c:pt>
                <c:pt idx="32314">
                  <c:v>32314</c:v>
                </c:pt>
                <c:pt idx="32315">
                  <c:v>32315</c:v>
                </c:pt>
                <c:pt idx="32316">
                  <c:v>32316</c:v>
                </c:pt>
                <c:pt idx="32317">
                  <c:v>32317</c:v>
                </c:pt>
                <c:pt idx="32318">
                  <c:v>32318</c:v>
                </c:pt>
                <c:pt idx="32319">
                  <c:v>32319</c:v>
                </c:pt>
                <c:pt idx="32320">
                  <c:v>32320</c:v>
                </c:pt>
                <c:pt idx="32321">
                  <c:v>32321</c:v>
                </c:pt>
                <c:pt idx="32322">
                  <c:v>32322</c:v>
                </c:pt>
                <c:pt idx="32323">
                  <c:v>32323</c:v>
                </c:pt>
                <c:pt idx="32324">
                  <c:v>32324</c:v>
                </c:pt>
                <c:pt idx="32325">
                  <c:v>32325</c:v>
                </c:pt>
                <c:pt idx="32326">
                  <c:v>32326</c:v>
                </c:pt>
                <c:pt idx="32327">
                  <c:v>32327</c:v>
                </c:pt>
                <c:pt idx="32328">
                  <c:v>32328</c:v>
                </c:pt>
                <c:pt idx="32329">
                  <c:v>32329</c:v>
                </c:pt>
                <c:pt idx="32330">
                  <c:v>32330</c:v>
                </c:pt>
                <c:pt idx="32331">
                  <c:v>32331</c:v>
                </c:pt>
                <c:pt idx="32332">
                  <c:v>32332</c:v>
                </c:pt>
                <c:pt idx="32333">
                  <c:v>32333</c:v>
                </c:pt>
                <c:pt idx="32334">
                  <c:v>32334</c:v>
                </c:pt>
                <c:pt idx="32335">
                  <c:v>32335</c:v>
                </c:pt>
                <c:pt idx="32336">
                  <c:v>32336</c:v>
                </c:pt>
                <c:pt idx="32337">
                  <c:v>32337</c:v>
                </c:pt>
                <c:pt idx="32338">
                  <c:v>32338</c:v>
                </c:pt>
                <c:pt idx="32339">
                  <c:v>32339</c:v>
                </c:pt>
                <c:pt idx="32340">
                  <c:v>32340</c:v>
                </c:pt>
                <c:pt idx="32341">
                  <c:v>32341</c:v>
                </c:pt>
                <c:pt idx="32342">
                  <c:v>32342</c:v>
                </c:pt>
                <c:pt idx="32343">
                  <c:v>32343</c:v>
                </c:pt>
                <c:pt idx="32344">
                  <c:v>32344</c:v>
                </c:pt>
                <c:pt idx="32345">
                  <c:v>32345</c:v>
                </c:pt>
                <c:pt idx="32346">
                  <c:v>32346</c:v>
                </c:pt>
                <c:pt idx="32347">
                  <c:v>32347</c:v>
                </c:pt>
                <c:pt idx="32348">
                  <c:v>32348</c:v>
                </c:pt>
                <c:pt idx="32349">
                  <c:v>32349</c:v>
                </c:pt>
                <c:pt idx="32350">
                  <c:v>32350</c:v>
                </c:pt>
                <c:pt idx="32351">
                  <c:v>32351</c:v>
                </c:pt>
                <c:pt idx="32352">
                  <c:v>32352</c:v>
                </c:pt>
                <c:pt idx="32353">
                  <c:v>32353</c:v>
                </c:pt>
                <c:pt idx="32354">
                  <c:v>32354</c:v>
                </c:pt>
                <c:pt idx="32355">
                  <c:v>32355</c:v>
                </c:pt>
                <c:pt idx="32356">
                  <c:v>32356</c:v>
                </c:pt>
                <c:pt idx="32357">
                  <c:v>32357</c:v>
                </c:pt>
                <c:pt idx="32358">
                  <c:v>32358</c:v>
                </c:pt>
                <c:pt idx="32359">
                  <c:v>32359</c:v>
                </c:pt>
                <c:pt idx="32360">
                  <c:v>32360</c:v>
                </c:pt>
                <c:pt idx="32361">
                  <c:v>32361</c:v>
                </c:pt>
                <c:pt idx="32362">
                  <c:v>32362</c:v>
                </c:pt>
                <c:pt idx="32363">
                  <c:v>32363</c:v>
                </c:pt>
                <c:pt idx="32364">
                  <c:v>32364</c:v>
                </c:pt>
                <c:pt idx="32365">
                  <c:v>32365</c:v>
                </c:pt>
                <c:pt idx="32366">
                  <c:v>32366</c:v>
                </c:pt>
                <c:pt idx="32367">
                  <c:v>32367</c:v>
                </c:pt>
                <c:pt idx="32368">
                  <c:v>32368</c:v>
                </c:pt>
                <c:pt idx="32369">
                  <c:v>32369</c:v>
                </c:pt>
                <c:pt idx="32370">
                  <c:v>32370</c:v>
                </c:pt>
                <c:pt idx="32371">
                  <c:v>32371</c:v>
                </c:pt>
                <c:pt idx="32372">
                  <c:v>32372</c:v>
                </c:pt>
                <c:pt idx="32373">
                  <c:v>32373</c:v>
                </c:pt>
                <c:pt idx="32374">
                  <c:v>32374</c:v>
                </c:pt>
                <c:pt idx="32375">
                  <c:v>32375</c:v>
                </c:pt>
                <c:pt idx="32376">
                  <c:v>32376</c:v>
                </c:pt>
                <c:pt idx="32377">
                  <c:v>32377</c:v>
                </c:pt>
                <c:pt idx="32378">
                  <c:v>32378</c:v>
                </c:pt>
                <c:pt idx="32379">
                  <c:v>32379</c:v>
                </c:pt>
                <c:pt idx="32380">
                  <c:v>32380</c:v>
                </c:pt>
                <c:pt idx="32381">
                  <c:v>32381</c:v>
                </c:pt>
                <c:pt idx="32382">
                  <c:v>32382</c:v>
                </c:pt>
                <c:pt idx="32383">
                  <c:v>32383</c:v>
                </c:pt>
                <c:pt idx="32384">
                  <c:v>32384</c:v>
                </c:pt>
                <c:pt idx="32385">
                  <c:v>32385</c:v>
                </c:pt>
                <c:pt idx="32386">
                  <c:v>32386</c:v>
                </c:pt>
                <c:pt idx="32387">
                  <c:v>32387</c:v>
                </c:pt>
                <c:pt idx="32388">
                  <c:v>32388</c:v>
                </c:pt>
                <c:pt idx="32389">
                  <c:v>32389</c:v>
                </c:pt>
                <c:pt idx="32390">
                  <c:v>32390</c:v>
                </c:pt>
                <c:pt idx="32391">
                  <c:v>32391</c:v>
                </c:pt>
                <c:pt idx="32392">
                  <c:v>32392</c:v>
                </c:pt>
                <c:pt idx="32393">
                  <c:v>32393</c:v>
                </c:pt>
                <c:pt idx="32394">
                  <c:v>32394</c:v>
                </c:pt>
                <c:pt idx="32395">
                  <c:v>32395</c:v>
                </c:pt>
                <c:pt idx="32396">
                  <c:v>32396</c:v>
                </c:pt>
                <c:pt idx="32397">
                  <c:v>32397</c:v>
                </c:pt>
                <c:pt idx="32398">
                  <c:v>32398</c:v>
                </c:pt>
                <c:pt idx="32399">
                  <c:v>32399</c:v>
                </c:pt>
                <c:pt idx="32400">
                  <c:v>32400</c:v>
                </c:pt>
                <c:pt idx="32401">
                  <c:v>32401</c:v>
                </c:pt>
                <c:pt idx="32402">
                  <c:v>32402</c:v>
                </c:pt>
                <c:pt idx="32403">
                  <c:v>32403</c:v>
                </c:pt>
                <c:pt idx="32404">
                  <c:v>32404</c:v>
                </c:pt>
                <c:pt idx="32405">
                  <c:v>32405</c:v>
                </c:pt>
                <c:pt idx="32406">
                  <c:v>32406</c:v>
                </c:pt>
                <c:pt idx="32407">
                  <c:v>32407</c:v>
                </c:pt>
                <c:pt idx="32408">
                  <c:v>32408</c:v>
                </c:pt>
                <c:pt idx="32409">
                  <c:v>32409</c:v>
                </c:pt>
                <c:pt idx="32410">
                  <c:v>32410</c:v>
                </c:pt>
                <c:pt idx="32411">
                  <c:v>32411</c:v>
                </c:pt>
                <c:pt idx="32412">
                  <c:v>32412</c:v>
                </c:pt>
                <c:pt idx="32413">
                  <c:v>32413</c:v>
                </c:pt>
                <c:pt idx="32414">
                  <c:v>32414</c:v>
                </c:pt>
                <c:pt idx="32415">
                  <c:v>32415</c:v>
                </c:pt>
                <c:pt idx="32416">
                  <c:v>32416</c:v>
                </c:pt>
                <c:pt idx="32417">
                  <c:v>32417</c:v>
                </c:pt>
                <c:pt idx="32418">
                  <c:v>32418</c:v>
                </c:pt>
                <c:pt idx="32419">
                  <c:v>32419</c:v>
                </c:pt>
                <c:pt idx="32420">
                  <c:v>32420</c:v>
                </c:pt>
                <c:pt idx="32421">
                  <c:v>32421</c:v>
                </c:pt>
                <c:pt idx="32422">
                  <c:v>32422</c:v>
                </c:pt>
                <c:pt idx="32423">
                  <c:v>32423</c:v>
                </c:pt>
                <c:pt idx="32424">
                  <c:v>32424</c:v>
                </c:pt>
                <c:pt idx="32425">
                  <c:v>32425</c:v>
                </c:pt>
                <c:pt idx="32426">
                  <c:v>32426</c:v>
                </c:pt>
                <c:pt idx="32427">
                  <c:v>32427</c:v>
                </c:pt>
                <c:pt idx="32428">
                  <c:v>32428</c:v>
                </c:pt>
                <c:pt idx="32429">
                  <c:v>32429</c:v>
                </c:pt>
                <c:pt idx="32430">
                  <c:v>32430</c:v>
                </c:pt>
                <c:pt idx="32431">
                  <c:v>32431</c:v>
                </c:pt>
                <c:pt idx="32432">
                  <c:v>32432</c:v>
                </c:pt>
                <c:pt idx="32433">
                  <c:v>32433</c:v>
                </c:pt>
                <c:pt idx="32434">
                  <c:v>32434</c:v>
                </c:pt>
                <c:pt idx="32435">
                  <c:v>32435</c:v>
                </c:pt>
                <c:pt idx="32436">
                  <c:v>32436</c:v>
                </c:pt>
                <c:pt idx="32437">
                  <c:v>32437</c:v>
                </c:pt>
                <c:pt idx="32438">
                  <c:v>32438</c:v>
                </c:pt>
                <c:pt idx="32439">
                  <c:v>32439</c:v>
                </c:pt>
                <c:pt idx="32440">
                  <c:v>32440</c:v>
                </c:pt>
                <c:pt idx="32441">
                  <c:v>32441</c:v>
                </c:pt>
                <c:pt idx="32442">
                  <c:v>32442</c:v>
                </c:pt>
                <c:pt idx="32443">
                  <c:v>32443</c:v>
                </c:pt>
                <c:pt idx="32444">
                  <c:v>32444</c:v>
                </c:pt>
                <c:pt idx="32445">
                  <c:v>32445</c:v>
                </c:pt>
                <c:pt idx="32446">
                  <c:v>32446</c:v>
                </c:pt>
                <c:pt idx="32447">
                  <c:v>32447</c:v>
                </c:pt>
                <c:pt idx="32448">
                  <c:v>32448</c:v>
                </c:pt>
                <c:pt idx="32449">
                  <c:v>32449</c:v>
                </c:pt>
                <c:pt idx="32450">
                  <c:v>32450</c:v>
                </c:pt>
                <c:pt idx="32451">
                  <c:v>32451</c:v>
                </c:pt>
                <c:pt idx="32452">
                  <c:v>32452</c:v>
                </c:pt>
                <c:pt idx="32453">
                  <c:v>32453</c:v>
                </c:pt>
                <c:pt idx="32454">
                  <c:v>32454</c:v>
                </c:pt>
                <c:pt idx="32455">
                  <c:v>32455</c:v>
                </c:pt>
                <c:pt idx="32456">
                  <c:v>32456</c:v>
                </c:pt>
                <c:pt idx="32457">
                  <c:v>32457</c:v>
                </c:pt>
                <c:pt idx="32458">
                  <c:v>32458</c:v>
                </c:pt>
                <c:pt idx="32459">
                  <c:v>32459</c:v>
                </c:pt>
                <c:pt idx="32460">
                  <c:v>32460</c:v>
                </c:pt>
                <c:pt idx="32461">
                  <c:v>32461</c:v>
                </c:pt>
                <c:pt idx="32462">
                  <c:v>32462</c:v>
                </c:pt>
                <c:pt idx="32463">
                  <c:v>32463</c:v>
                </c:pt>
                <c:pt idx="32464">
                  <c:v>32464</c:v>
                </c:pt>
                <c:pt idx="32465">
                  <c:v>32465</c:v>
                </c:pt>
                <c:pt idx="32466">
                  <c:v>32466</c:v>
                </c:pt>
                <c:pt idx="32467">
                  <c:v>32467</c:v>
                </c:pt>
                <c:pt idx="32468">
                  <c:v>32468</c:v>
                </c:pt>
                <c:pt idx="32469">
                  <c:v>32469</c:v>
                </c:pt>
                <c:pt idx="32470">
                  <c:v>32470</c:v>
                </c:pt>
                <c:pt idx="32471">
                  <c:v>32471</c:v>
                </c:pt>
                <c:pt idx="32472">
                  <c:v>32472</c:v>
                </c:pt>
                <c:pt idx="32473">
                  <c:v>32473</c:v>
                </c:pt>
                <c:pt idx="32474">
                  <c:v>32474</c:v>
                </c:pt>
                <c:pt idx="32475">
                  <c:v>32475</c:v>
                </c:pt>
                <c:pt idx="32476">
                  <c:v>32476</c:v>
                </c:pt>
                <c:pt idx="32477">
                  <c:v>32477</c:v>
                </c:pt>
                <c:pt idx="32478">
                  <c:v>32478</c:v>
                </c:pt>
                <c:pt idx="32479">
                  <c:v>32479</c:v>
                </c:pt>
                <c:pt idx="32480">
                  <c:v>32480</c:v>
                </c:pt>
                <c:pt idx="32481">
                  <c:v>32481</c:v>
                </c:pt>
                <c:pt idx="32482">
                  <c:v>32482</c:v>
                </c:pt>
                <c:pt idx="32483">
                  <c:v>32483</c:v>
                </c:pt>
                <c:pt idx="32484">
                  <c:v>32484</c:v>
                </c:pt>
                <c:pt idx="32485">
                  <c:v>32485</c:v>
                </c:pt>
                <c:pt idx="32486">
                  <c:v>32486</c:v>
                </c:pt>
                <c:pt idx="32487">
                  <c:v>32487</c:v>
                </c:pt>
                <c:pt idx="32488">
                  <c:v>32488</c:v>
                </c:pt>
                <c:pt idx="32489">
                  <c:v>32489</c:v>
                </c:pt>
                <c:pt idx="32490">
                  <c:v>32490</c:v>
                </c:pt>
                <c:pt idx="32491">
                  <c:v>32491</c:v>
                </c:pt>
                <c:pt idx="32492">
                  <c:v>32492</c:v>
                </c:pt>
                <c:pt idx="32493">
                  <c:v>32493</c:v>
                </c:pt>
                <c:pt idx="32494">
                  <c:v>32494</c:v>
                </c:pt>
                <c:pt idx="32495">
                  <c:v>32495</c:v>
                </c:pt>
                <c:pt idx="32496">
                  <c:v>32496</c:v>
                </c:pt>
                <c:pt idx="32497">
                  <c:v>32497</c:v>
                </c:pt>
                <c:pt idx="32498">
                  <c:v>32498</c:v>
                </c:pt>
                <c:pt idx="32499">
                  <c:v>32499</c:v>
                </c:pt>
                <c:pt idx="32500">
                  <c:v>32500</c:v>
                </c:pt>
                <c:pt idx="32501">
                  <c:v>32501</c:v>
                </c:pt>
                <c:pt idx="32502">
                  <c:v>32502</c:v>
                </c:pt>
                <c:pt idx="32503">
                  <c:v>32503</c:v>
                </c:pt>
                <c:pt idx="32504">
                  <c:v>32504</c:v>
                </c:pt>
                <c:pt idx="32505">
                  <c:v>32505</c:v>
                </c:pt>
                <c:pt idx="32506">
                  <c:v>32506</c:v>
                </c:pt>
                <c:pt idx="32507">
                  <c:v>32507</c:v>
                </c:pt>
                <c:pt idx="32508">
                  <c:v>32508</c:v>
                </c:pt>
                <c:pt idx="32509">
                  <c:v>32509</c:v>
                </c:pt>
                <c:pt idx="32510">
                  <c:v>32510</c:v>
                </c:pt>
                <c:pt idx="32511">
                  <c:v>32511</c:v>
                </c:pt>
                <c:pt idx="32512">
                  <c:v>32512</c:v>
                </c:pt>
                <c:pt idx="32513">
                  <c:v>32513</c:v>
                </c:pt>
                <c:pt idx="32514">
                  <c:v>32514</c:v>
                </c:pt>
                <c:pt idx="32515">
                  <c:v>32515</c:v>
                </c:pt>
                <c:pt idx="32516">
                  <c:v>32516</c:v>
                </c:pt>
                <c:pt idx="32517">
                  <c:v>32517</c:v>
                </c:pt>
                <c:pt idx="32518">
                  <c:v>32518</c:v>
                </c:pt>
                <c:pt idx="32519">
                  <c:v>32519</c:v>
                </c:pt>
                <c:pt idx="32520">
                  <c:v>32520</c:v>
                </c:pt>
                <c:pt idx="32521">
                  <c:v>32521</c:v>
                </c:pt>
                <c:pt idx="32522">
                  <c:v>32522</c:v>
                </c:pt>
                <c:pt idx="32523">
                  <c:v>32523</c:v>
                </c:pt>
                <c:pt idx="32524">
                  <c:v>32524</c:v>
                </c:pt>
                <c:pt idx="32525">
                  <c:v>32525</c:v>
                </c:pt>
                <c:pt idx="32526">
                  <c:v>32526</c:v>
                </c:pt>
                <c:pt idx="32527">
                  <c:v>32527</c:v>
                </c:pt>
                <c:pt idx="32528">
                  <c:v>32528</c:v>
                </c:pt>
                <c:pt idx="32529">
                  <c:v>32529</c:v>
                </c:pt>
                <c:pt idx="32530">
                  <c:v>32530</c:v>
                </c:pt>
                <c:pt idx="32531">
                  <c:v>32531</c:v>
                </c:pt>
                <c:pt idx="32532">
                  <c:v>32532</c:v>
                </c:pt>
                <c:pt idx="32533">
                  <c:v>32533</c:v>
                </c:pt>
                <c:pt idx="32534">
                  <c:v>32534</c:v>
                </c:pt>
                <c:pt idx="32535">
                  <c:v>32535</c:v>
                </c:pt>
                <c:pt idx="32536">
                  <c:v>32536</c:v>
                </c:pt>
                <c:pt idx="32537">
                  <c:v>32537</c:v>
                </c:pt>
                <c:pt idx="32538">
                  <c:v>32538</c:v>
                </c:pt>
                <c:pt idx="32539">
                  <c:v>32539</c:v>
                </c:pt>
                <c:pt idx="32540">
                  <c:v>32540</c:v>
                </c:pt>
                <c:pt idx="32541">
                  <c:v>32541</c:v>
                </c:pt>
                <c:pt idx="32542">
                  <c:v>32542</c:v>
                </c:pt>
                <c:pt idx="32543">
                  <c:v>32543</c:v>
                </c:pt>
                <c:pt idx="32544">
                  <c:v>32544</c:v>
                </c:pt>
                <c:pt idx="32545">
                  <c:v>32545</c:v>
                </c:pt>
                <c:pt idx="32546">
                  <c:v>32546</c:v>
                </c:pt>
                <c:pt idx="32547">
                  <c:v>32547</c:v>
                </c:pt>
                <c:pt idx="32548">
                  <c:v>32548</c:v>
                </c:pt>
                <c:pt idx="32549">
                  <c:v>32549</c:v>
                </c:pt>
                <c:pt idx="32550">
                  <c:v>32550</c:v>
                </c:pt>
                <c:pt idx="32551">
                  <c:v>32551</c:v>
                </c:pt>
                <c:pt idx="32552">
                  <c:v>32552</c:v>
                </c:pt>
                <c:pt idx="32553">
                  <c:v>32553</c:v>
                </c:pt>
                <c:pt idx="32554">
                  <c:v>32554</c:v>
                </c:pt>
                <c:pt idx="32555">
                  <c:v>32555</c:v>
                </c:pt>
                <c:pt idx="32556">
                  <c:v>32556</c:v>
                </c:pt>
                <c:pt idx="32557">
                  <c:v>32557</c:v>
                </c:pt>
                <c:pt idx="32558">
                  <c:v>32558</c:v>
                </c:pt>
                <c:pt idx="32559">
                  <c:v>32559</c:v>
                </c:pt>
                <c:pt idx="32560">
                  <c:v>32560</c:v>
                </c:pt>
                <c:pt idx="32561">
                  <c:v>32561</c:v>
                </c:pt>
                <c:pt idx="32562">
                  <c:v>32562</c:v>
                </c:pt>
                <c:pt idx="32563">
                  <c:v>32563</c:v>
                </c:pt>
                <c:pt idx="32564">
                  <c:v>32564</c:v>
                </c:pt>
                <c:pt idx="32565">
                  <c:v>32565</c:v>
                </c:pt>
                <c:pt idx="32566">
                  <c:v>32566</c:v>
                </c:pt>
                <c:pt idx="32567">
                  <c:v>32567</c:v>
                </c:pt>
                <c:pt idx="32568">
                  <c:v>32568</c:v>
                </c:pt>
                <c:pt idx="32569">
                  <c:v>32569</c:v>
                </c:pt>
                <c:pt idx="32570">
                  <c:v>32570</c:v>
                </c:pt>
                <c:pt idx="32571">
                  <c:v>32571</c:v>
                </c:pt>
                <c:pt idx="32572">
                  <c:v>32572</c:v>
                </c:pt>
                <c:pt idx="32573">
                  <c:v>32573</c:v>
                </c:pt>
                <c:pt idx="32574">
                  <c:v>32574</c:v>
                </c:pt>
                <c:pt idx="32575">
                  <c:v>32575</c:v>
                </c:pt>
                <c:pt idx="32576">
                  <c:v>32576</c:v>
                </c:pt>
                <c:pt idx="32577">
                  <c:v>32577</c:v>
                </c:pt>
                <c:pt idx="32578">
                  <c:v>32578</c:v>
                </c:pt>
                <c:pt idx="32579">
                  <c:v>32579</c:v>
                </c:pt>
                <c:pt idx="32580">
                  <c:v>32580</c:v>
                </c:pt>
                <c:pt idx="32581">
                  <c:v>32581</c:v>
                </c:pt>
                <c:pt idx="32582">
                  <c:v>32582</c:v>
                </c:pt>
                <c:pt idx="32583">
                  <c:v>32583</c:v>
                </c:pt>
                <c:pt idx="32584">
                  <c:v>32584</c:v>
                </c:pt>
                <c:pt idx="32585">
                  <c:v>32585</c:v>
                </c:pt>
                <c:pt idx="32586">
                  <c:v>32586</c:v>
                </c:pt>
                <c:pt idx="32587">
                  <c:v>32587</c:v>
                </c:pt>
                <c:pt idx="32588">
                  <c:v>32588</c:v>
                </c:pt>
                <c:pt idx="32589">
                  <c:v>32589</c:v>
                </c:pt>
                <c:pt idx="32590">
                  <c:v>32590</c:v>
                </c:pt>
                <c:pt idx="32591">
                  <c:v>32591</c:v>
                </c:pt>
                <c:pt idx="32592">
                  <c:v>32592</c:v>
                </c:pt>
                <c:pt idx="32593">
                  <c:v>32593</c:v>
                </c:pt>
                <c:pt idx="32594">
                  <c:v>32594</c:v>
                </c:pt>
                <c:pt idx="32595">
                  <c:v>32595</c:v>
                </c:pt>
                <c:pt idx="32596">
                  <c:v>32596</c:v>
                </c:pt>
                <c:pt idx="32597">
                  <c:v>32597</c:v>
                </c:pt>
                <c:pt idx="32598">
                  <c:v>32598</c:v>
                </c:pt>
                <c:pt idx="32599">
                  <c:v>32599</c:v>
                </c:pt>
                <c:pt idx="32600">
                  <c:v>32600</c:v>
                </c:pt>
                <c:pt idx="32601">
                  <c:v>32601</c:v>
                </c:pt>
                <c:pt idx="32602">
                  <c:v>32602</c:v>
                </c:pt>
                <c:pt idx="32603">
                  <c:v>32603</c:v>
                </c:pt>
                <c:pt idx="32604">
                  <c:v>32604</c:v>
                </c:pt>
                <c:pt idx="32605">
                  <c:v>32605</c:v>
                </c:pt>
                <c:pt idx="32606">
                  <c:v>32606</c:v>
                </c:pt>
                <c:pt idx="32607">
                  <c:v>32607</c:v>
                </c:pt>
                <c:pt idx="32608">
                  <c:v>32608</c:v>
                </c:pt>
                <c:pt idx="32609">
                  <c:v>32609</c:v>
                </c:pt>
                <c:pt idx="32610">
                  <c:v>32610</c:v>
                </c:pt>
                <c:pt idx="32611">
                  <c:v>32611</c:v>
                </c:pt>
                <c:pt idx="32612">
                  <c:v>32612</c:v>
                </c:pt>
                <c:pt idx="32613">
                  <c:v>32613</c:v>
                </c:pt>
                <c:pt idx="32614">
                  <c:v>32614</c:v>
                </c:pt>
                <c:pt idx="32615">
                  <c:v>32615</c:v>
                </c:pt>
                <c:pt idx="32616">
                  <c:v>32616</c:v>
                </c:pt>
                <c:pt idx="32617">
                  <c:v>32617</c:v>
                </c:pt>
                <c:pt idx="32618">
                  <c:v>32618</c:v>
                </c:pt>
                <c:pt idx="32619">
                  <c:v>32619</c:v>
                </c:pt>
                <c:pt idx="32620">
                  <c:v>32620</c:v>
                </c:pt>
                <c:pt idx="32621">
                  <c:v>32621</c:v>
                </c:pt>
                <c:pt idx="32622">
                  <c:v>32622</c:v>
                </c:pt>
                <c:pt idx="32623">
                  <c:v>32623</c:v>
                </c:pt>
                <c:pt idx="32624">
                  <c:v>32624</c:v>
                </c:pt>
                <c:pt idx="32625">
                  <c:v>32625</c:v>
                </c:pt>
                <c:pt idx="32626">
                  <c:v>32626</c:v>
                </c:pt>
                <c:pt idx="32627">
                  <c:v>32627</c:v>
                </c:pt>
                <c:pt idx="32628">
                  <c:v>32628</c:v>
                </c:pt>
                <c:pt idx="32629">
                  <c:v>32629</c:v>
                </c:pt>
                <c:pt idx="32630">
                  <c:v>32630</c:v>
                </c:pt>
                <c:pt idx="32631">
                  <c:v>32631</c:v>
                </c:pt>
                <c:pt idx="32632">
                  <c:v>32632</c:v>
                </c:pt>
                <c:pt idx="32633">
                  <c:v>32633</c:v>
                </c:pt>
                <c:pt idx="32634">
                  <c:v>32634</c:v>
                </c:pt>
                <c:pt idx="32635">
                  <c:v>32635</c:v>
                </c:pt>
                <c:pt idx="32636">
                  <c:v>32636</c:v>
                </c:pt>
                <c:pt idx="32637">
                  <c:v>32637</c:v>
                </c:pt>
                <c:pt idx="32638">
                  <c:v>32638</c:v>
                </c:pt>
                <c:pt idx="32639">
                  <c:v>32639</c:v>
                </c:pt>
                <c:pt idx="32640">
                  <c:v>32640</c:v>
                </c:pt>
                <c:pt idx="32641">
                  <c:v>32641</c:v>
                </c:pt>
                <c:pt idx="32642">
                  <c:v>32642</c:v>
                </c:pt>
                <c:pt idx="32643">
                  <c:v>32643</c:v>
                </c:pt>
                <c:pt idx="32644">
                  <c:v>32644</c:v>
                </c:pt>
                <c:pt idx="32645">
                  <c:v>32645</c:v>
                </c:pt>
                <c:pt idx="32646">
                  <c:v>32646</c:v>
                </c:pt>
                <c:pt idx="32647">
                  <c:v>32647</c:v>
                </c:pt>
                <c:pt idx="32648">
                  <c:v>32648</c:v>
                </c:pt>
                <c:pt idx="32649">
                  <c:v>32649</c:v>
                </c:pt>
                <c:pt idx="32650">
                  <c:v>32650</c:v>
                </c:pt>
                <c:pt idx="32651">
                  <c:v>32651</c:v>
                </c:pt>
                <c:pt idx="32652">
                  <c:v>32652</c:v>
                </c:pt>
                <c:pt idx="32653">
                  <c:v>32653</c:v>
                </c:pt>
                <c:pt idx="32654">
                  <c:v>32654</c:v>
                </c:pt>
                <c:pt idx="32655">
                  <c:v>32655</c:v>
                </c:pt>
                <c:pt idx="32656">
                  <c:v>32656</c:v>
                </c:pt>
                <c:pt idx="32657">
                  <c:v>32657</c:v>
                </c:pt>
                <c:pt idx="32658">
                  <c:v>32658</c:v>
                </c:pt>
                <c:pt idx="32659">
                  <c:v>32659</c:v>
                </c:pt>
                <c:pt idx="32660">
                  <c:v>32660</c:v>
                </c:pt>
                <c:pt idx="32661">
                  <c:v>32661</c:v>
                </c:pt>
                <c:pt idx="32662">
                  <c:v>32662</c:v>
                </c:pt>
                <c:pt idx="32663">
                  <c:v>32663</c:v>
                </c:pt>
                <c:pt idx="32664">
                  <c:v>32664</c:v>
                </c:pt>
                <c:pt idx="32665">
                  <c:v>32665</c:v>
                </c:pt>
                <c:pt idx="32666">
                  <c:v>32666</c:v>
                </c:pt>
                <c:pt idx="32667">
                  <c:v>32667</c:v>
                </c:pt>
                <c:pt idx="32668">
                  <c:v>32668</c:v>
                </c:pt>
                <c:pt idx="32669">
                  <c:v>32669</c:v>
                </c:pt>
                <c:pt idx="32670">
                  <c:v>32670</c:v>
                </c:pt>
                <c:pt idx="32671">
                  <c:v>32671</c:v>
                </c:pt>
                <c:pt idx="32672">
                  <c:v>32672</c:v>
                </c:pt>
                <c:pt idx="32673">
                  <c:v>32673</c:v>
                </c:pt>
                <c:pt idx="32674">
                  <c:v>32674</c:v>
                </c:pt>
                <c:pt idx="32675">
                  <c:v>32675</c:v>
                </c:pt>
                <c:pt idx="32676">
                  <c:v>32676</c:v>
                </c:pt>
                <c:pt idx="32677">
                  <c:v>32677</c:v>
                </c:pt>
                <c:pt idx="32678">
                  <c:v>32678</c:v>
                </c:pt>
                <c:pt idx="32679">
                  <c:v>32679</c:v>
                </c:pt>
                <c:pt idx="32680">
                  <c:v>32680</c:v>
                </c:pt>
                <c:pt idx="32681">
                  <c:v>32681</c:v>
                </c:pt>
                <c:pt idx="32682">
                  <c:v>32682</c:v>
                </c:pt>
                <c:pt idx="32683">
                  <c:v>32683</c:v>
                </c:pt>
                <c:pt idx="32684">
                  <c:v>32684</c:v>
                </c:pt>
                <c:pt idx="32685">
                  <c:v>32685</c:v>
                </c:pt>
                <c:pt idx="32686">
                  <c:v>32686</c:v>
                </c:pt>
                <c:pt idx="32687">
                  <c:v>32687</c:v>
                </c:pt>
                <c:pt idx="32688">
                  <c:v>32688</c:v>
                </c:pt>
                <c:pt idx="32689">
                  <c:v>32689</c:v>
                </c:pt>
                <c:pt idx="32690">
                  <c:v>32690</c:v>
                </c:pt>
                <c:pt idx="32691">
                  <c:v>32691</c:v>
                </c:pt>
                <c:pt idx="32692">
                  <c:v>32692</c:v>
                </c:pt>
                <c:pt idx="32693">
                  <c:v>32693</c:v>
                </c:pt>
                <c:pt idx="32694">
                  <c:v>32694</c:v>
                </c:pt>
                <c:pt idx="32695">
                  <c:v>32695</c:v>
                </c:pt>
                <c:pt idx="32696">
                  <c:v>32696</c:v>
                </c:pt>
                <c:pt idx="32697">
                  <c:v>32697</c:v>
                </c:pt>
                <c:pt idx="32698">
                  <c:v>32698</c:v>
                </c:pt>
                <c:pt idx="32699">
                  <c:v>32699</c:v>
                </c:pt>
                <c:pt idx="32700">
                  <c:v>32700</c:v>
                </c:pt>
                <c:pt idx="32701">
                  <c:v>32701</c:v>
                </c:pt>
                <c:pt idx="32702">
                  <c:v>32702</c:v>
                </c:pt>
                <c:pt idx="32703">
                  <c:v>32703</c:v>
                </c:pt>
                <c:pt idx="32704">
                  <c:v>32704</c:v>
                </c:pt>
                <c:pt idx="32705">
                  <c:v>32705</c:v>
                </c:pt>
                <c:pt idx="32706">
                  <c:v>32706</c:v>
                </c:pt>
                <c:pt idx="32707">
                  <c:v>32707</c:v>
                </c:pt>
                <c:pt idx="32708">
                  <c:v>32708</c:v>
                </c:pt>
                <c:pt idx="32709">
                  <c:v>32709</c:v>
                </c:pt>
                <c:pt idx="32710">
                  <c:v>32710</c:v>
                </c:pt>
                <c:pt idx="32711">
                  <c:v>32711</c:v>
                </c:pt>
                <c:pt idx="32712">
                  <c:v>32712</c:v>
                </c:pt>
                <c:pt idx="32713">
                  <c:v>32713</c:v>
                </c:pt>
                <c:pt idx="32714">
                  <c:v>32714</c:v>
                </c:pt>
                <c:pt idx="32715">
                  <c:v>32715</c:v>
                </c:pt>
                <c:pt idx="32716">
                  <c:v>32716</c:v>
                </c:pt>
                <c:pt idx="32717">
                  <c:v>32717</c:v>
                </c:pt>
                <c:pt idx="32718">
                  <c:v>32718</c:v>
                </c:pt>
                <c:pt idx="32719">
                  <c:v>32719</c:v>
                </c:pt>
                <c:pt idx="32720">
                  <c:v>32720</c:v>
                </c:pt>
                <c:pt idx="32721">
                  <c:v>32721</c:v>
                </c:pt>
                <c:pt idx="32722">
                  <c:v>32722</c:v>
                </c:pt>
                <c:pt idx="32723">
                  <c:v>32723</c:v>
                </c:pt>
                <c:pt idx="32724">
                  <c:v>32724</c:v>
                </c:pt>
                <c:pt idx="32725">
                  <c:v>32725</c:v>
                </c:pt>
                <c:pt idx="32726">
                  <c:v>32726</c:v>
                </c:pt>
                <c:pt idx="32727">
                  <c:v>32727</c:v>
                </c:pt>
                <c:pt idx="32728">
                  <c:v>32728</c:v>
                </c:pt>
                <c:pt idx="32729">
                  <c:v>32729</c:v>
                </c:pt>
                <c:pt idx="32730">
                  <c:v>32730</c:v>
                </c:pt>
                <c:pt idx="32731">
                  <c:v>32731</c:v>
                </c:pt>
                <c:pt idx="32732">
                  <c:v>32732</c:v>
                </c:pt>
                <c:pt idx="32733">
                  <c:v>32733</c:v>
                </c:pt>
                <c:pt idx="32734">
                  <c:v>32734</c:v>
                </c:pt>
                <c:pt idx="32735">
                  <c:v>32735</c:v>
                </c:pt>
                <c:pt idx="32736">
                  <c:v>32736</c:v>
                </c:pt>
                <c:pt idx="32737">
                  <c:v>32737</c:v>
                </c:pt>
                <c:pt idx="32738">
                  <c:v>32738</c:v>
                </c:pt>
                <c:pt idx="32739">
                  <c:v>32739</c:v>
                </c:pt>
                <c:pt idx="32740">
                  <c:v>32740</c:v>
                </c:pt>
                <c:pt idx="32741">
                  <c:v>32741</c:v>
                </c:pt>
                <c:pt idx="32742">
                  <c:v>32742</c:v>
                </c:pt>
                <c:pt idx="32743">
                  <c:v>32743</c:v>
                </c:pt>
                <c:pt idx="32744">
                  <c:v>32744</c:v>
                </c:pt>
                <c:pt idx="32745">
                  <c:v>32745</c:v>
                </c:pt>
                <c:pt idx="32746">
                  <c:v>32746</c:v>
                </c:pt>
                <c:pt idx="32747">
                  <c:v>32747</c:v>
                </c:pt>
                <c:pt idx="32748">
                  <c:v>32748</c:v>
                </c:pt>
                <c:pt idx="32749">
                  <c:v>32749</c:v>
                </c:pt>
                <c:pt idx="32750">
                  <c:v>32750</c:v>
                </c:pt>
                <c:pt idx="32751">
                  <c:v>32751</c:v>
                </c:pt>
                <c:pt idx="32752">
                  <c:v>32752</c:v>
                </c:pt>
                <c:pt idx="32753">
                  <c:v>32753</c:v>
                </c:pt>
                <c:pt idx="32754">
                  <c:v>32754</c:v>
                </c:pt>
                <c:pt idx="32755">
                  <c:v>32755</c:v>
                </c:pt>
                <c:pt idx="32756">
                  <c:v>32756</c:v>
                </c:pt>
                <c:pt idx="32757">
                  <c:v>32757</c:v>
                </c:pt>
                <c:pt idx="32758">
                  <c:v>32758</c:v>
                </c:pt>
                <c:pt idx="32759">
                  <c:v>32759</c:v>
                </c:pt>
                <c:pt idx="32760">
                  <c:v>32760</c:v>
                </c:pt>
                <c:pt idx="32761">
                  <c:v>32761</c:v>
                </c:pt>
                <c:pt idx="32762">
                  <c:v>32762</c:v>
                </c:pt>
                <c:pt idx="32763">
                  <c:v>32763</c:v>
                </c:pt>
                <c:pt idx="32764">
                  <c:v>32764</c:v>
                </c:pt>
                <c:pt idx="32765">
                  <c:v>32765</c:v>
                </c:pt>
                <c:pt idx="32766">
                  <c:v>32766</c:v>
                </c:pt>
                <c:pt idx="32767">
                  <c:v>32767</c:v>
                </c:pt>
                <c:pt idx="32768">
                  <c:v>32768</c:v>
                </c:pt>
                <c:pt idx="32769">
                  <c:v>32769</c:v>
                </c:pt>
                <c:pt idx="32770">
                  <c:v>32770</c:v>
                </c:pt>
                <c:pt idx="32771">
                  <c:v>32771</c:v>
                </c:pt>
                <c:pt idx="32772">
                  <c:v>32772</c:v>
                </c:pt>
                <c:pt idx="32773">
                  <c:v>32773</c:v>
                </c:pt>
                <c:pt idx="32774">
                  <c:v>32774</c:v>
                </c:pt>
                <c:pt idx="32775">
                  <c:v>32775</c:v>
                </c:pt>
                <c:pt idx="32776">
                  <c:v>32776</c:v>
                </c:pt>
                <c:pt idx="32777">
                  <c:v>32777</c:v>
                </c:pt>
                <c:pt idx="32778">
                  <c:v>32778</c:v>
                </c:pt>
                <c:pt idx="32779">
                  <c:v>32779</c:v>
                </c:pt>
                <c:pt idx="32780">
                  <c:v>32780</c:v>
                </c:pt>
                <c:pt idx="32781">
                  <c:v>32781</c:v>
                </c:pt>
                <c:pt idx="32782">
                  <c:v>32782</c:v>
                </c:pt>
                <c:pt idx="32783">
                  <c:v>32783</c:v>
                </c:pt>
                <c:pt idx="32784">
                  <c:v>32784</c:v>
                </c:pt>
                <c:pt idx="32785">
                  <c:v>32785</c:v>
                </c:pt>
                <c:pt idx="32786">
                  <c:v>32786</c:v>
                </c:pt>
                <c:pt idx="32787">
                  <c:v>32787</c:v>
                </c:pt>
                <c:pt idx="32788">
                  <c:v>32788</c:v>
                </c:pt>
                <c:pt idx="32789">
                  <c:v>32789</c:v>
                </c:pt>
                <c:pt idx="32790">
                  <c:v>32790</c:v>
                </c:pt>
                <c:pt idx="32791">
                  <c:v>32791</c:v>
                </c:pt>
                <c:pt idx="32792">
                  <c:v>32792</c:v>
                </c:pt>
                <c:pt idx="32793">
                  <c:v>32793</c:v>
                </c:pt>
                <c:pt idx="32794">
                  <c:v>32794</c:v>
                </c:pt>
                <c:pt idx="32795">
                  <c:v>32795</c:v>
                </c:pt>
                <c:pt idx="32796">
                  <c:v>32796</c:v>
                </c:pt>
                <c:pt idx="32797">
                  <c:v>32797</c:v>
                </c:pt>
                <c:pt idx="32798">
                  <c:v>32798</c:v>
                </c:pt>
                <c:pt idx="32799">
                  <c:v>32799</c:v>
                </c:pt>
                <c:pt idx="32800">
                  <c:v>32800</c:v>
                </c:pt>
                <c:pt idx="32801">
                  <c:v>32801</c:v>
                </c:pt>
                <c:pt idx="32802">
                  <c:v>32802</c:v>
                </c:pt>
                <c:pt idx="32803">
                  <c:v>32803</c:v>
                </c:pt>
                <c:pt idx="32804">
                  <c:v>32804</c:v>
                </c:pt>
                <c:pt idx="32805">
                  <c:v>32805</c:v>
                </c:pt>
                <c:pt idx="32806">
                  <c:v>32806</c:v>
                </c:pt>
                <c:pt idx="32807">
                  <c:v>32807</c:v>
                </c:pt>
                <c:pt idx="32808">
                  <c:v>32808</c:v>
                </c:pt>
                <c:pt idx="32809">
                  <c:v>32809</c:v>
                </c:pt>
                <c:pt idx="32810">
                  <c:v>32810</c:v>
                </c:pt>
                <c:pt idx="32811">
                  <c:v>32811</c:v>
                </c:pt>
                <c:pt idx="32812">
                  <c:v>32812</c:v>
                </c:pt>
                <c:pt idx="32813">
                  <c:v>32813</c:v>
                </c:pt>
                <c:pt idx="32814">
                  <c:v>32814</c:v>
                </c:pt>
                <c:pt idx="32815">
                  <c:v>32815</c:v>
                </c:pt>
                <c:pt idx="32816">
                  <c:v>32816</c:v>
                </c:pt>
                <c:pt idx="32817">
                  <c:v>32817</c:v>
                </c:pt>
                <c:pt idx="32818">
                  <c:v>32818</c:v>
                </c:pt>
                <c:pt idx="32819">
                  <c:v>32819</c:v>
                </c:pt>
                <c:pt idx="32820">
                  <c:v>32820</c:v>
                </c:pt>
                <c:pt idx="32821">
                  <c:v>32821</c:v>
                </c:pt>
                <c:pt idx="32822">
                  <c:v>32822</c:v>
                </c:pt>
                <c:pt idx="32823">
                  <c:v>32823</c:v>
                </c:pt>
                <c:pt idx="32824">
                  <c:v>32824</c:v>
                </c:pt>
                <c:pt idx="32825">
                  <c:v>32825</c:v>
                </c:pt>
                <c:pt idx="32826">
                  <c:v>32826</c:v>
                </c:pt>
                <c:pt idx="32827">
                  <c:v>32827</c:v>
                </c:pt>
                <c:pt idx="32828">
                  <c:v>32828</c:v>
                </c:pt>
                <c:pt idx="32829">
                  <c:v>32829</c:v>
                </c:pt>
                <c:pt idx="32830">
                  <c:v>32830</c:v>
                </c:pt>
                <c:pt idx="32831">
                  <c:v>32831</c:v>
                </c:pt>
                <c:pt idx="32832">
                  <c:v>32832</c:v>
                </c:pt>
                <c:pt idx="32833">
                  <c:v>32833</c:v>
                </c:pt>
                <c:pt idx="32834">
                  <c:v>32834</c:v>
                </c:pt>
                <c:pt idx="32835">
                  <c:v>32835</c:v>
                </c:pt>
                <c:pt idx="32836">
                  <c:v>32836</c:v>
                </c:pt>
                <c:pt idx="32837">
                  <c:v>32837</c:v>
                </c:pt>
                <c:pt idx="32838">
                  <c:v>32838</c:v>
                </c:pt>
                <c:pt idx="32839">
                  <c:v>32839</c:v>
                </c:pt>
                <c:pt idx="32840">
                  <c:v>32840</c:v>
                </c:pt>
                <c:pt idx="32841">
                  <c:v>32841</c:v>
                </c:pt>
                <c:pt idx="32842">
                  <c:v>32842</c:v>
                </c:pt>
                <c:pt idx="32843">
                  <c:v>32843</c:v>
                </c:pt>
                <c:pt idx="32844">
                  <c:v>32844</c:v>
                </c:pt>
                <c:pt idx="32845">
                  <c:v>32845</c:v>
                </c:pt>
                <c:pt idx="32846">
                  <c:v>32846</c:v>
                </c:pt>
                <c:pt idx="32847">
                  <c:v>32847</c:v>
                </c:pt>
                <c:pt idx="32848">
                  <c:v>32848</c:v>
                </c:pt>
                <c:pt idx="32849">
                  <c:v>32849</c:v>
                </c:pt>
                <c:pt idx="32850">
                  <c:v>32850</c:v>
                </c:pt>
                <c:pt idx="32851">
                  <c:v>32851</c:v>
                </c:pt>
                <c:pt idx="32852">
                  <c:v>32852</c:v>
                </c:pt>
                <c:pt idx="32853">
                  <c:v>32853</c:v>
                </c:pt>
                <c:pt idx="32854">
                  <c:v>32854</c:v>
                </c:pt>
                <c:pt idx="32855">
                  <c:v>32855</c:v>
                </c:pt>
                <c:pt idx="32856">
                  <c:v>32856</c:v>
                </c:pt>
                <c:pt idx="32857">
                  <c:v>32857</c:v>
                </c:pt>
                <c:pt idx="32858">
                  <c:v>32858</c:v>
                </c:pt>
                <c:pt idx="32859">
                  <c:v>32859</c:v>
                </c:pt>
                <c:pt idx="32860">
                  <c:v>32860</c:v>
                </c:pt>
                <c:pt idx="32861">
                  <c:v>32861</c:v>
                </c:pt>
                <c:pt idx="32862">
                  <c:v>32862</c:v>
                </c:pt>
                <c:pt idx="32863">
                  <c:v>32863</c:v>
                </c:pt>
                <c:pt idx="32864">
                  <c:v>32864</c:v>
                </c:pt>
                <c:pt idx="32865">
                  <c:v>32865</c:v>
                </c:pt>
                <c:pt idx="32866">
                  <c:v>32866</c:v>
                </c:pt>
                <c:pt idx="32867">
                  <c:v>32867</c:v>
                </c:pt>
                <c:pt idx="32868">
                  <c:v>32868</c:v>
                </c:pt>
                <c:pt idx="32869">
                  <c:v>32869</c:v>
                </c:pt>
                <c:pt idx="32870">
                  <c:v>32870</c:v>
                </c:pt>
                <c:pt idx="32871">
                  <c:v>32871</c:v>
                </c:pt>
                <c:pt idx="32872">
                  <c:v>32872</c:v>
                </c:pt>
                <c:pt idx="32873">
                  <c:v>32873</c:v>
                </c:pt>
                <c:pt idx="32874">
                  <c:v>32874</c:v>
                </c:pt>
                <c:pt idx="32875">
                  <c:v>32875</c:v>
                </c:pt>
                <c:pt idx="32876">
                  <c:v>32876</c:v>
                </c:pt>
                <c:pt idx="32877">
                  <c:v>32877</c:v>
                </c:pt>
                <c:pt idx="32878">
                  <c:v>32878</c:v>
                </c:pt>
                <c:pt idx="32879">
                  <c:v>32879</c:v>
                </c:pt>
                <c:pt idx="32880">
                  <c:v>32880</c:v>
                </c:pt>
                <c:pt idx="32881">
                  <c:v>32881</c:v>
                </c:pt>
                <c:pt idx="32882">
                  <c:v>32882</c:v>
                </c:pt>
                <c:pt idx="32883">
                  <c:v>32883</c:v>
                </c:pt>
                <c:pt idx="32884">
                  <c:v>32884</c:v>
                </c:pt>
                <c:pt idx="32885">
                  <c:v>32885</c:v>
                </c:pt>
                <c:pt idx="32886">
                  <c:v>32886</c:v>
                </c:pt>
                <c:pt idx="32887">
                  <c:v>32887</c:v>
                </c:pt>
                <c:pt idx="32888">
                  <c:v>32888</c:v>
                </c:pt>
                <c:pt idx="32889">
                  <c:v>32889</c:v>
                </c:pt>
                <c:pt idx="32890">
                  <c:v>32890</c:v>
                </c:pt>
                <c:pt idx="32891">
                  <c:v>32891</c:v>
                </c:pt>
                <c:pt idx="32892">
                  <c:v>32892</c:v>
                </c:pt>
                <c:pt idx="32893">
                  <c:v>32893</c:v>
                </c:pt>
                <c:pt idx="32894">
                  <c:v>32894</c:v>
                </c:pt>
                <c:pt idx="32895">
                  <c:v>32895</c:v>
                </c:pt>
                <c:pt idx="32896">
                  <c:v>32896</c:v>
                </c:pt>
                <c:pt idx="32897">
                  <c:v>32897</c:v>
                </c:pt>
                <c:pt idx="32898">
                  <c:v>32898</c:v>
                </c:pt>
                <c:pt idx="32899">
                  <c:v>32899</c:v>
                </c:pt>
                <c:pt idx="32900">
                  <c:v>32900</c:v>
                </c:pt>
                <c:pt idx="32901">
                  <c:v>32901</c:v>
                </c:pt>
                <c:pt idx="32902">
                  <c:v>32902</c:v>
                </c:pt>
                <c:pt idx="32903">
                  <c:v>32903</c:v>
                </c:pt>
                <c:pt idx="32904">
                  <c:v>32904</c:v>
                </c:pt>
                <c:pt idx="32905">
                  <c:v>32905</c:v>
                </c:pt>
                <c:pt idx="32906">
                  <c:v>32906</c:v>
                </c:pt>
                <c:pt idx="32907">
                  <c:v>32907</c:v>
                </c:pt>
                <c:pt idx="32908">
                  <c:v>32908</c:v>
                </c:pt>
                <c:pt idx="32909">
                  <c:v>32909</c:v>
                </c:pt>
                <c:pt idx="32910">
                  <c:v>32910</c:v>
                </c:pt>
                <c:pt idx="32911">
                  <c:v>32911</c:v>
                </c:pt>
                <c:pt idx="32912">
                  <c:v>32912</c:v>
                </c:pt>
                <c:pt idx="32913">
                  <c:v>32913</c:v>
                </c:pt>
                <c:pt idx="32914">
                  <c:v>32914</c:v>
                </c:pt>
                <c:pt idx="32915">
                  <c:v>32915</c:v>
                </c:pt>
                <c:pt idx="32916">
                  <c:v>32916</c:v>
                </c:pt>
                <c:pt idx="32917">
                  <c:v>32917</c:v>
                </c:pt>
                <c:pt idx="32918">
                  <c:v>32918</c:v>
                </c:pt>
                <c:pt idx="32919">
                  <c:v>32919</c:v>
                </c:pt>
                <c:pt idx="32920">
                  <c:v>32920</c:v>
                </c:pt>
                <c:pt idx="32921">
                  <c:v>32921</c:v>
                </c:pt>
                <c:pt idx="32922">
                  <c:v>32922</c:v>
                </c:pt>
                <c:pt idx="32923">
                  <c:v>32923</c:v>
                </c:pt>
                <c:pt idx="32924">
                  <c:v>32924</c:v>
                </c:pt>
                <c:pt idx="32925">
                  <c:v>32925</c:v>
                </c:pt>
                <c:pt idx="32926">
                  <c:v>32926</c:v>
                </c:pt>
                <c:pt idx="32927">
                  <c:v>32927</c:v>
                </c:pt>
                <c:pt idx="32928">
                  <c:v>32928</c:v>
                </c:pt>
                <c:pt idx="32929">
                  <c:v>32929</c:v>
                </c:pt>
                <c:pt idx="32930">
                  <c:v>32930</c:v>
                </c:pt>
                <c:pt idx="32931">
                  <c:v>32931</c:v>
                </c:pt>
                <c:pt idx="32932">
                  <c:v>32932</c:v>
                </c:pt>
                <c:pt idx="32933">
                  <c:v>32933</c:v>
                </c:pt>
                <c:pt idx="32934">
                  <c:v>32934</c:v>
                </c:pt>
                <c:pt idx="32935">
                  <c:v>32935</c:v>
                </c:pt>
                <c:pt idx="32936">
                  <c:v>32936</c:v>
                </c:pt>
                <c:pt idx="32937">
                  <c:v>32937</c:v>
                </c:pt>
                <c:pt idx="32938">
                  <c:v>32938</c:v>
                </c:pt>
                <c:pt idx="32939">
                  <c:v>32939</c:v>
                </c:pt>
                <c:pt idx="32940">
                  <c:v>32940</c:v>
                </c:pt>
                <c:pt idx="32941">
                  <c:v>32941</c:v>
                </c:pt>
                <c:pt idx="32942">
                  <c:v>32942</c:v>
                </c:pt>
                <c:pt idx="32943">
                  <c:v>32943</c:v>
                </c:pt>
                <c:pt idx="32944">
                  <c:v>32944</c:v>
                </c:pt>
                <c:pt idx="32945">
                  <c:v>32945</c:v>
                </c:pt>
                <c:pt idx="32946">
                  <c:v>32946</c:v>
                </c:pt>
                <c:pt idx="32947">
                  <c:v>32947</c:v>
                </c:pt>
                <c:pt idx="32948">
                  <c:v>32948</c:v>
                </c:pt>
                <c:pt idx="32949">
                  <c:v>32949</c:v>
                </c:pt>
                <c:pt idx="32950">
                  <c:v>32950</c:v>
                </c:pt>
                <c:pt idx="32951">
                  <c:v>32951</c:v>
                </c:pt>
                <c:pt idx="32952">
                  <c:v>32952</c:v>
                </c:pt>
                <c:pt idx="32953">
                  <c:v>32953</c:v>
                </c:pt>
                <c:pt idx="32954">
                  <c:v>32954</c:v>
                </c:pt>
                <c:pt idx="32955">
                  <c:v>32955</c:v>
                </c:pt>
                <c:pt idx="32956">
                  <c:v>32956</c:v>
                </c:pt>
                <c:pt idx="32957">
                  <c:v>32957</c:v>
                </c:pt>
                <c:pt idx="32958">
                  <c:v>32958</c:v>
                </c:pt>
                <c:pt idx="32959">
                  <c:v>32959</c:v>
                </c:pt>
                <c:pt idx="32960">
                  <c:v>32960</c:v>
                </c:pt>
                <c:pt idx="32961">
                  <c:v>32961</c:v>
                </c:pt>
                <c:pt idx="32962">
                  <c:v>32962</c:v>
                </c:pt>
                <c:pt idx="32963">
                  <c:v>32963</c:v>
                </c:pt>
                <c:pt idx="32964">
                  <c:v>32964</c:v>
                </c:pt>
                <c:pt idx="32965">
                  <c:v>32965</c:v>
                </c:pt>
                <c:pt idx="32966">
                  <c:v>32966</c:v>
                </c:pt>
                <c:pt idx="32967">
                  <c:v>32967</c:v>
                </c:pt>
                <c:pt idx="32968">
                  <c:v>32968</c:v>
                </c:pt>
                <c:pt idx="32969">
                  <c:v>32969</c:v>
                </c:pt>
                <c:pt idx="32970">
                  <c:v>32970</c:v>
                </c:pt>
                <c:pt idx="32971">
                  <c:v>32971</c:v>
                </c:pt>
                <c:pt idx="32972">
                  <c:v>32972</c:v>
                </c:pt>
                <c:pt idx="32973">
                  <c:v>32973</c:v>
                </c:pt>
                <c:pt idx="32974">
                  <c:v>32974</c:v>
                </c:pt>
                <c:pt idx="32975">
                  <c:v>32975</c:v>
                </c:pt>
                <c:pt idx="32976">
                  <c:v>32976</c:v>
                </c:pt>
                <c:pt idx="32977">
                  <c:v>32977</c:v>
                </c:pt>
                <c:pt idx="32978">
                  <c:v>32978</c:v>
                </c:pt>
                <c:pt idx="32979">
                  <c:v>32979</c:v>
                </c:pt>
                <c:pt idx="32980">
                  <c:v>32980</c:v>
                </c:pt>
                <c:pt idx="32981">
                  <c:v>32981</c:v>
                </c:pt>
                <c:pt idx="32982">
                  <c:v>32982</c:v>
                </c:pt>
                <c:pt idx="32983">
                  <c:v>32983</c:v>
                </c:pt>
                <c:pt idx="32984">
                  <c:v>32984</c:v>
                </c:pt>
                <c:pt idx="32985">
                  <c:v>32985</c:v>
                </c:pt>
                <c:pt idx="32986">
                  <c:v>32986</c:v>
                </c:pt>
                <c:pt idx="32987">
                  <c:v>32987</c:v>
                </c:pt>
                <c:pt idx="32988">
                  <c:v>32988</c:v>
                </c:pt>
                <c:pt idx="32989">
                  <c:v>32989</c:v>
                </c:pt>
                <c:pt idx="32990">
                  <c:v>32990</c:v>
                </c:pt>
                <c:pt idx="32991">
                  <c:v>32991</c:v>
                </c:pt>
                <c:pt idx="32992">
                  <c:v>32992</c:v>
                </c:pt>
                <c:pt idx="32993">
                  <c:v>32993</c:v>
                </c:pt>
                <c:pt idx="32994">
                  <c:v>32994</c:v>
                </c:pt>
                <c:pt idx="32995">
                  <c:v>32995</c:v>
                </c:pt>
                <c:pt idx="32996">
                  <c:v>32996</c:v>
                </c:pt>
                <c:pt idx="32997">
                  <c:v>32997</c:v>
                </c:pt>
                <c:pt idx="32998">
                  <c:v>32998</c:v>
                </c:pt>
                <c:pt idx="32999">
                  <c:v>32999</c:v>
                </c:pt>
                <c:pt idx="33000">
                  <c:v>33000</c:v>
                </c:pt>
                <c:pt idx="33001">
                  <c:v>33001</c:v>
                </c:pt>
                <c:pt idx="33002">
                  <c:v>33002</c:v>
                </c:pt>
                <c:pt idx="33003">
                  <c:v>33003</c:v>
                </c:pt>
                <c:pt idx="33004">
                  <c:v>33004</c:v>
                </c:pt>
                <c:pt idx="33005">
                  <c:v>33005</c:v>
                </c:pt>
                <c:pt idx="33006">
                  <c:v>33006</c:v>
                </c:pt>
                <c:pt idx="33007">
                  <c:v>33007</c:v>
                </c:pt>
                <c:pt idx="33008">
                  <c:v>33008</c:v>
                </c:pt>
                <c:pt idx="33009">
                  <c:v>33009</c:v>
                </c:pt>
                <c:pt idx="33010">
                  <c:v>33010</c:v>
                </c:pt>
                <c:pt idx="33011">
                  <c:v>33011</c:v>
                </c:pt>
                <c:pt idx="33012">
                  <c:v>33012</c:v>
                </c:pt>
                <c:pt idx="33013">
                  <c:v>33013</c:v>
                </c:pt>
                <c:pt idx="33014">
                  <c:v>33014</c:v>
                </c:pt>
                <c:pt idx="33015">
                  <c:v>33015</c:v>
                </c:pt>
                <c:pt idx="33016">
                  <c:v>33016</c:v>
                </c:pt>
                <c:pt idx="33017">
                  <c:v>33017</c:v>
                </c:pt>
                <c:pt idx="33018">
                  <c:v>33018</c:v>
                </c:pt>
                <c:pt idx="33019">
                  <c:v>33019</c:v>
                </c:pt>
                <c:pt idx="33020">
                  <c:v>33020</c:v>
                </c:pt>
                <c:pt idx="33021">
                  <c:v>33021</c:v>
                </c:pt>
                <c:pt idx="33022">
                  <c:v>33022</c:v>
                </c:pt>
                <c:pt idx="33023">
                  <c:v>33023</c:v>
                </c:pt>
                <c:pt idx="33024">
                  <c:v>33024</c:v>
                </c:pt>
                <c:pt idx="33025">
                  <c:v>33025</c:v>
                </c:pt>
                <c:pt idx="33026">
                  <c:v>33026</c:v>
                </c:pt>
                <c:pt idx="33027">
                  <c:v>33027</c:v>
                </c:pt>
                <c:pt idx="33028">
                  <c:v>33028</c:v>
                </c:pt>
                <c:pt idx="33029">
                  <c:v>33029</c:v>
                </c:pt>
                <c:pt idx="33030">
                  <c:v>33030</c:v>
                </c:pt>
                <c:pt idx="33031">
                  <c:v>33031</c:v>
                </c:pt>
                <c:pt idx="33032">
                  <c:v>33032</c:v>
                </c:pt>
                <c:pt idx="33033">
                  <c:v>33033</c:v>
                </c:pt>
                <c:pt idx="33034">
                  <c:v>33034</c:v>
                </c:pt>
                <c:pt idx="33035">
                  <c:v>33035</c:v>
                </c:pt>
                <c:pt idx="33036">
                  <c:v>33036</c:v>
                </c:pt>
                <c:pt idx="33037">
                  <c:v>33037</c:v>
                </c:pt>
                <c:pt idx="33038">
                  <c:v>33038</c:v>
                </c:pt>
                <c:pt idx="33039">
                  <c:v>33039</c:v>
                </c:pt>
                <c:pt idx="33040">
                  <c:v>33040</c:v>
                </c:pt>
                <c:pt idx="33041">
                  <c:v>33041</c:v>
                </c:pt>
                <c:pt idx="33042">
                  <c:v>33042</c:v>
                </c:pt>
                <c:pt idx="33043">
                  <c:v>33043</c:v>
                </c:pt>
                <c:pt idx="33044">
                  <c:v>33044</c:v>
                </c:pt>
                <c:pt idx="33045">
                  <c:v>33045</c:v>
                </c:pt>
                <c:pt idx="33046">
                  <c:v>33046</c:v>
                </c:pt>
                <c:pt idx="33047">
                  <c:v>33047</c:v>
                </c:pt>
                <c:pt idx="33048">
                  <c:v>33048</c:v>
                </c:pt>
                <c:pt idx="33049">
                  <c:v>33049</c:v>
                </c:pt>
                <c:pt idx="33050">
                  <c:v>33050</c:v>
                </c:pt>
                <c:pt idx="33051">
                  <c:v>33051</c:v>
                </c:pt>
                <c:pt idx="33052">
                  <c:v>33052</c:v>
                </c:pt>
                <c:pt idx="33053">
                  <c:v>33053</c:v>
                </c:pt>
                <c:pt idx="33054">
                  <c:v>33054</c:v>
                </c:pt>
                <c:pt idx="33055">
                  <c:v>33055</c:v>
                </c:pt>
                <c:pt idx="33056">
                  <c:v>33056</c:v>
                </c:pt>
                <c:pt idx="33057">
                  <c:v>33057</c:v>
                </c:pt>
                <c:pt idx="33058">
                  <c:v>33058</c:v>
                </c:pt>
                <c:pt idx="33059">
                  <c:v>33059</c:v>
                </c:pt>
                <c:pt idx="33060">
                  <c:v>33060</c:v>
                </c:pt>
                <c:pt idx="33061">
                  <c:v>33061</c:v>
                </c:pt>
                <c:pt idx="33062">
                  <c:v>33062</c:v>
                </c:pt>
                <c:pt idx="33063">
                  <c:v>33063</c:v>
                </c:pt>
                <c:pt idx="33064">
                  <c:v>33064</c:v>
                </c:pt>
                <c:pt idx="33065">
                  <c:v>33065</c:v>
                </c:pt>
                <c:pt idx="33066">
                  <c:v>33066</c:v>
                </c:pt>
                <c:pt idx="33067">
                  <c:v>33067</c:v>
                </c:pt>
                <c:pt idx="33068">
                  <c:v>33068</c:v>
                </c:pt>
                <c:pt idx="33069">
                  <c:v>33069</c:v>
                </c:pt>
                <c:pt idx="33070">
                  <c:v>33070</c:v>
                </c:pt>
                <c:pt idx="33071">
                  <c:v>33071</c:v>
                </c:pt>
                <c:pt idx="33072">
                  <c:v>33072</c:v>
                </c:pt>
                <c:pt idx="33073">
                  <c:v>33073</c:v>
                </c:pt>
                <c:pt idx="33074">
                  <c:v>33074</c:v>
                </c:pt>
                <c:pt idx="33075">
                  <c:v>33075</c:v>
                </c:pt>
                <c:pt idx="33076">
                  <c:v>33076</c:v>
                </c:pt>
                <c:pt idx="33077">
                  <c:v>33077</c:v>
                </c:pt>
                <c:pt idx="33078">
                  <c:v>33078</c:v>
                </c:pt>
                <c:pt idx="33079">
                  <c:v>33079</c:v>
                </c:pt>
                <c:pt idx="33080">
                  <c:v>33080</c:v>
                </c:pt>
                <c:pt idx="33081">
                  <c:v>33081</c:v>
                </c:pt>
                <c:pt idx="33082">
                  <c:v>33082</c:v>
                </c:pt>
                <c:pt idx="33083">
                  <c:v>33083</c:v>
                </c:pt>
                <c:pt idx="33084">
                  <c:v>33084</c:v>
                </c:pt>
                <c:pt idx="33085">
                  <c:v>33085</c:v>
                </c:pt>
                <c:pt idx="33086">
                  <c:v>33086</c:v>
                </c:pt>
                <c:pt idx="33087">
                  <c:v>33087</c:v>
                </c:pt>
                <c:pt idx="33088">
                  <c:v>33088</c:v>
                </c:pt>
                <c:pt idx="33089">
                  <c:v>33089</c:v>
                </c:pt>
                <c:pt idx="33090">
                  <c:v>33090</c:v>
                </c:pt>
                <c:pt idx="33091">
                  <c:v>33091</c:v>
                </c:pt>
                <c:pt idx="33092">
                  <c:v>33092</c:v>
                </c:pt>
                <c:pt idx="33093">
                  <c:v>33093</c:v>
                </c:pt>
                <c:pt idx="33094">
                  <c:v>33094</c:v>
                </c:pt>
                <c:pt idx="33095">
                  <c:v>33095</c:v>
                </c:pt>
                <c:pt idx="33096">
                  <c:v>33096</c:v>
                </c:pt>
                <c:pt idx="33097">
                  <c:v>33097</c:v>
                </c:pt>
                <c:pt idx="33098">
                  <c:v>33098</c:v>
                </c:pt>
                <c:pt idx="33099">
                  <c:v>33099</c:v>
                </c:pt>
                <c:pt idx="33100">
                  <c:v>33100</c:v>
                </c:pt>
                <c:pt idx="33101">
                  <c:v>33101</c:v>
                </c:pt>
                <c:pt idx="33102">
                  <c:v>33102</c:v>
                </c:pt>
                <c:pt idx="33103">
                  <c:v>33103</c:v>
                </c:pt>
                <c:pt idx="33104">
                  <c:v>33104</c:v>
                </c:pt>
                <c:pt idx="33105">
                  <c:v>33105</c:v>
                </c:pt>
                <c:pt idx="33106">
                  <c:v>33106</c:v>
                </c:pt>
                <c:pt idx="33107">
                  <c:v>33107</c:v>
                </c:pt>
                <c:pt idx="33108">
                  <c:v>33108</c:v>
                </c:pt>
                <c:pt idx="33109">
                  <c:v>33109</c:v>
                </c:pt>
                <c:pt idx="33110">
                  <c:v>33110</c:v>
                </c:pt>
                <c:pt idx="33111">
                  <c:v>33111</c:v>
                </c:pt>
                <c:pt idx="33112">
                  <c:v>33112</c:v>
                </c:pt>
                <c:pt idx="33113">
                  <c:v>33113</c:v>
                </c:pt>
                <c:pt idx="33114">
                  <c:v>33114</c:v>
                </c:pt>
                <c:pt idx="33115">
                  <c:v>33115</c:v>
                </c:pt>
                <c:pt idx="33116">
                  <c:v>33116</c:v>
                </c:pt>
                <c:pt idx="33117">
                  <c:v>33117</c:v>
                </c:pt>
                <c:pt idx="33118">
                  <c:v>33118</c:v>
                </c:pt>
                <c:pt idx="33119">
                  <c:v>33119</c:v>
                </c:pt>
                <c:pt idx="33120">
                  <c:v>33120</c:v>
                </c:pt>
                <c:pt idx="33121">
                  <c:v>33121</c:v>
                </c:pt>
                <c:pt idx="33122">
                  <c:v>33122</c:v>
                </c:pt>
                <c:pt idx="33123">
                  <c:v>33123</c:v>
                </c:pt>
                <c:pt idx="33124">
                  <c:v>33124</c:v>
                </c:pt>
                <c:pt idx="33125">
                  <c:v>33125</c:v>
                </c:pt>
                <c:pt idx="33126">
                  <c:v>33126</c:v>
                </c:pt>
                <c:pt idx="33127">
                  <c:v>33127</c:v>
                </c:pt>
                <c:pt idx="33128">
                  <c:v>33128</c:v>
                </c:pt>
                <c:pt idx="33129">
                  <c:v>33129</c:v>
                </c:pt>
                <c:pt idx="33130">
                  <c:v>33130</c:v>
                </c:pt>
                <c:pt idx="33131">
                  <c:v>33131</c:v>
                </c:pt>
                <c:pt idx="33132">
                  <c:v>33132</c:v>
                </c:pt>
                <c:pt idx="33133">
                  <c:v>33133</c:v>
                </c:pt>
                <c:pt idx="33134">
                  <c:v>33134</c:v>
                </c:pt>
                <c:pt idx="33135">
                  <c:v>33135</c:v>
                </c:pt>
                <c:pt idx="33136">
                  <c:v>33136</c:v>
                </c:pt>
                <c:pt idx="33137">
                  <c:v>33137</c:v>
                </c:pt>
                <c:pt idx="33138">
                  <c:v>33138</c:v>
                </c:pt>
                <c:pt idx="33139">
                  <c:v>33139</c:v>
                </c:pt>
                <c:pt idx="33140">
                  <c:v>33140</c:v>
                </c:pt>
                <c:pt idx="33141">
                  <c:v>33141</c:v>
                </c:pt>
                <c:pt idx="33142">
                  <c:v>33142</c:v>
                </c:pt>
                <c:pt idx="33143">
                  <c:v>33143</c:v>
                </c:pt>
                <c:pt idx="33144">
                  <c:v>33144</c:v>
                </c:pt>
                <c:pt idx="33145">
                  <c:v>33145</c:v>
                </c:pt>
                <c:pt idx="33146">
                  <c:v>33146</c:v>
                </c:pt>
                <c:pt idx="33147">
                  <c:v>33147</c:v>
                </c:pt>
                <c:pt idx="33148">
                  <c:v>33148</c:v>
                </c:pt>
                <c:pt idx="33149">
                  <c:v>33149</c:v>
                </c:pt>
                <c:pt idx="33150">
                  <c:v>33150</c:v>
                </c:pt>
                <c:pt idx="33151">
                  <c:v>33151</c:v>
                </c:pt>
                <c:pt idx="33152">
                  <c:v>33152</c:v>
                </c:pt>
                <c:pt idx="33153">
                  <c:v>33153</c:v>
                </c:pt>
                <c:pt idx="33154">
                  <c:v>33154</c:v>
                </c:pt>
                <c:pt idx="33155">
                  <c:v>33155</c:v>
                </c:pt>
                <c:pt idx="33156">
                  <c:v>33156</c:v>
                </c:pt>
                <c:pt idx="33157">
                  <c:v>33157</c:v>
                </c:pt>
                <c:pt idx="33158">
                  <c:v>33158</c:v>
                </c:pt>
                <c:pt idx="33159">
                  <c:v>33159</c:v>
                </c:pt>
                <c:pt idx="33160">
                  <c:v>33160</c:v>
                </c:pt>
                <c:pt idx="33161">
                  <c:v>33161</c:v>
                </c:pt>
                <c:pt idx="33162">
                  <c:v>33162</c:v>
                </c:pt>
                <c:pt idx="33163">
                  <c:v>33163</c:v>
                </c:pt>
                <c:pt idx="33164">
                  <c:v>33164</c:v>
                </c:pt>
                <c:pt idx="33165">
                  <c:v>33165</c:v>
                </c:pt>
                <c:pt idx="33166">
                  <c:v>33166</c:v>
                </c:pt>
                <c:pt idx="33167">
                  <c:v>33167</c:v>
                </c:pt>
                <c:pt idx="33168">
                  <c:v>33168</c:v>
                </c:pt>
                <c:pt idx="33169">
                  <c:v>33169</c:v>
                </c:pt>
                <c:pt idx="33170">
                  <c:v>33170</c:v>
                </c:pt>
                <c:pt idx="33171">
                  <c:v>33171</c:v>
                </c:pt>
                <c:pt idx="33172">
                  <c:v>33172</c:v>
                </c:pt>
                <c:pt idx="33173">
                  <c:v>33173</c:v>
                </c:pt>
                <c:pt idx="33174">
                  <c:v>33174</c:v>
                </c:pt>
                <c:pt idx="33175">
                  <c:v>33175</c:v>
                </c:pt>
                <c:pt idx="33176">
                  <c:v>33176</c:v>
                </c:pt>
                <c:pt idx="33177">
                  <c:v>33177</c:v>
                </c:pt>
                <c:pt idx="33178">
                  <c:v>33178</c:v>
                </c:pt>
                <c:pt idx="33179">
                  <c:v>33179</c:v>
                </c:pt>
                <c:pt idx="33180">
                  <c:v>33180</c:v>
                </c:pt>
                <c:pt idx="33181">
                  <c:v>33181</c:v>
                </c:pt>
                <c:pt idx="33182">
                  <c:v>33182</c:v>
                </c:pt>
                <c:pt idx="33183">
                  <c:v>33183</c:v>
                </c:pt>
                <c:pt idx="33184">
                  <c:v>33184</c:v>
                </c:pt>
                <c:pt idx="33185">
                  <c:v>33185</c:v>
                </c:pt>
                <c:pt idx="33186">
                  <c:v>33186</c:v>
                </c:pt>
                <c:pt idx="33187">
                  <c:v>33187</c:v>
                </c:pt>
                <c:pt idx="33188">
                  <c:v>33188</c:v>
                </c:pt>
                <c:pt idx="33189">
                  <c:v>33189</c:v>
                </c:pt>
                <c:pt idx="33190">
                  <c:v>33190</c:v>
                </c:pt>
                <c:pt idx="33191">
                  <c:v>33191</c:v>
                </c:pt>
                <c:pt idx="33192">
                  <c:v>33192</c:v>
                </c:pt>
                <c:pt idx="33193">
                  <c:v>33193</c:v>
                </c:pt>
                <c:pt idx="33194">
                  <c:v>33194</c:v>
                </c:pt>
                <c:pt idx="33195">
                  <c:v>33195</c:v>
                </c:pt>
                <c:pt idx="33196">
                  <c:v>33196</c:v>
                </c:pt>
                <c:pt idx="33197">
                  <c:v>33197</c:v>
                </c:pt>
                <c:pt idx="33198">
                  <c:v>33198</c:v>
                </c:pt>
                <c:pt idx="33199">
                  <c:v>33199</c:v>
                </c:pt>
                <c:pt idx="33200">
                  <c:v>33200</c:v>
                </c:pt>
                <c:pt idx="33201">
                  <c:v>33201</c:v>
                </c:pt>
                <c:pt idx="33202">
                  <c:v>33202</c:v>
                </c:pt>
                <c:pt idx="33203">
                  <c:v>33203</c:v>
                </c:pt>
                <c:pt idx="33204">
                  <c:v>33204</c:v>
                </c:pt>
                <c:pt idx="33205">
                  <c:v>33205</c:v>
                </c:pt>
                <c:pt idx="33206">
                  <c:v>33206</c:v>
                </c:pt>
                <c:pt idx="33207">
                  <c:v>33207</c:v>
                </c:pt>
                <c:pt idx="33208">
                  <c:v>33208</c:v>
                </c:pt>
                <c:pt idx="33209">
                  <c:v>33209</c:v>
                </c:pt>
                <c:pt idx="33210">
                  <c:v>33210</c:v>
                </c:pt>
                <c:pt idx="33211">
                  <c:v>33211</c:v>
                </c:pt>
                <c:pt idx="33212">
                  <c:v>33212</c:v>
                </c:pt>
                <c:pt idx="33213">
                  <c:v>33213</c:v>
                </c:pt>
                <c:pt idx="33214">
                  <c:v>33214</c:v>
                </c:pt>
                <c:pt idx="33215">
                  <c:v>33215</c:v>
                </c:pt>
                <c:pt idx="33216">
                  <c:v>33216</c:v>
                </c:pt>
                <c:pt idx="33217">
                  <c:v>33217</c:v>
                </c:pt>
                <c:pt idx="33218">
                  <c:v>33218</c:v>
                </c:pt>
                <c:pt idx="33219">
                  <c:v>33219</c:v>
                </c:pt>
                <c:pt idx="33220">
                  <c:v>33220</c:v>
                </c:pt>
                <c:pt idx="33221">
                  <c:v>33221</c:v>
                </c:pt>
                <c:pt idx="33222">
                  <c:v>33222</c:v>
                </c:pt>
                <c:pt idx="33223">
                  <c:v>33223</c:v>
                </c:pt>
                <c:pt idx="33224">
                  <c:v>33224</c:v>
                </c:pt>
                <c:pt idx="33225">
                  <c:v>33225</c:v>
                </c:pt>
                <c:pt idx="33226">
                  <c:v>33226</c:v>
                </c:pt>
                <c:pt idx="33227">
                  <c:v>33227</c:v>
                </c:pt>
                <c:pt idx="33228">
                  <c:v>33228</c:v>
                </c:pt>
                <c:pt idx="33229">
                  <c:v>33229</c:v>
                </c:pt>
                <c:pt idx="33230">
                  <c:v>33230</c:v>
                </c:pt>
                <c:pt idx="33231">
                  <c:v>33231</c:v>
                </c:pt>
                <c:pt idx="33232">
                  <c:v>33232</c:v>
                </c:pt>
                <c:pt idx="33233">
                  <c:v>33233</c:v>
                </c:pt>
                <c:pt idx="33234">
                  <c:v>33234</c:v>
                </c:pt>
                <c:pt idx="33235">
                  <c:v>33235</c:v>
                </c:pt>
                <c:pt idx="33236">
                  <c:v>33236</c:v>
                </c:pt>
                <c:pt idx="33237">
                  <c:v>33237</c:v>
                </c:pt>
                <c:pt idx="33238">
                  <c:v>33238</c:v>
                </c:pt>
                <c:pt idx="33239">
                  <c:v>33239</c:v>
                </c:pt>
                <c:pt idx="33240">
                  <c:v>33240</c:v>
                </c:pt>
                <c:pt idx="33241">
                  <c:v>33241</c:v>
                </c:pt>
                <c:pt idx="33242">
                  <c:v>33242</c:v>
                </c:pt>
                <c:pt idx="33243">
                  <c:v>33243</c:v>
                </c:pt>
                <c:pt idx="33244">
                  <c:v>33244</c:v>
                </c:pt>
                <c:pt idx="33245">
                  <c:v>33245</c:v>
                </c:pt>
                <c:pt idx="33246">
                  <c:v>33246</c:v>
                </c:pt>
                <c:pt idx="33247">
                  <c:v>33247</c:v>
                </c:pt>
                <c:pt idx="33248">
                  <c:v>33248</c:v>
                </c:pt>
                <c:pt idx="33249">
                  <c:v>33249</c:v>
                </c:pt>
                <c:pt idx="33250">
                  <c:v>33250</c:v>
                </c:pt>
                <c:pt idx="33251">
                  <c:v>33251</c:v>
                </c:pt>
                <c:pt idx="33252">
                  <c:v>33252</c:v>
                </c:pt>
                <c:pt idx="33253">
                  <c:v>33253</c:v>
                </c:pt>
                <c:pt idx="33254">
                  <c:v>33254</c:v>
                </c:pt>
                <c:pt idx="33255">
                  <c:v>33255</c:v>
                </c:pt>
                <c:pt idx="33256">
                  <c:v>33256</c:v>
                </c:pt>
                <c:pt idx="33257">
                  <c:v>33257</c:v>
                </c:pt>
                <c:pt idx="33258">
                  <c:v>33258</c:v>
                </c:pt>
                <c:pt idx="33259">
                  <c:v>33259</c:v>
                </c:pt>
                <c:pt idx="33260">
                  <c:v>33260</c:v>
                </c:pt>
                <c:pt idx="33261">
                  <c:v>33261</c:v>
                </c:pt>
                <c:pt idx="33262">
                  <c:v>33262</c:v>
                </c:pt>
                <c:pt idx="33263">
                  <c:v>33263</c:v>
                </c:pt>
                <c:pt idx="33264">
                  <c:v>33264</c:v>
                </c:pt>
                <c:pt idx="33265">
                  <c:v>33265</c:v>
                </c:pt>
                <c:pt idx="33266">
                  <c:v>33266</c:v>
                </c:pt>
                <c:pt idx="33267">
                  <c:v>33267</c:v>
                </c:pt>
                <c:pt idx="33268">
                  <c:v>33268</c:v>
                </c:pt>
                <c:pt idx="33269">
                  <c:v>33269</c:v>
                </c:pt>
                <c:pt idx="33270">
                  <c:v>33270</c:v>
                </c:pt>
                <c:pt idx="33271">
                  <c:v>33271</c:v>
                </c:pt>
                <c:pt idx="33272">
                  <c:v>33272</c:v>
                </c:pt>
                <c:pt idx="33273">
                  <c:v>33273</c:v>
                </c:pt>
                <c:pt idx="33274">
                  <c:v>33274</c:v>
                </c:pt>
                <c:pt idx="33275">
                  <c:v>33275</c:v>
                </c:pt>
                <c:pt idx="33276">
                  <c:v>33276</c:v>
                </c:pt>
                <c:pt idx="33277">
                  <c:v>33277</c:v>
                </c:pt>
                <c:pt idx="33278">
                  <c:v>33278</c:v>
                </c:pt>
                <c:pt idx="33279">
                  <c:v>33279</c:v>
                </c:pt>
                <c:pt idx="33280">
                  <c:v>33280</c:v>
                </c:pt>
                <c:pt idx="33281">
                  <c:v>33281</c:v>
                </c:pt>
                <c:pt idx="33282">
                  <c:v>33282</c:v>
                </c:pt>
                <c:pt idx="33283">
                  <c:v>33283</c:v>
                </c:pt>
                <c:pt idx="33284">
                  <c:v>33284</c:v>
                </c:pt>
                <c:pt idx="33285">
                  <c:v>33285</c:v>
                </c:pt>
                <c:pt idx="33286">
                  <c:v>33286</c:v>
                </c:pt>
                <c:pt idx="33287">
                  <c:v>33287</c:v>
                </c:pt>
                <c:pt idx="33288">
                  <c:v>33288</c:v>
                </c:pt>
                <c:pt idx="33289">
                  <c:v>33289</c:v>
                </c:pt>
                <c:pt idx="33290">
                  <c:v>33290</c:v>
                </c:pt>
                <c:pt idx="33291">
                  <c:v>33291</c:v>
                </c:pt>
                <c:pt idx="33292">
                  <c:v>33292</c:v>
                </c:pt>
                <c:pt idx="33293">
                  <c:v>33293</c:v>
                </c:pt>
                <c:pt idx="33294">
                  <c:v>33294</c:v>
                </c:pt>
                <c:pt idx="33295">
                  <c:v>33295</c:v>
                </c:pt>
                <c:pt idx="33296">
                  <c:v>33296</c:v>
                </c:pt>
                <c:pt idx="33297">
                  <c:v>33297</c:v>
                </c:pt>
                <c:pt idx="33298">
                  <c:v>33298</c:v>
                </c:pt>
                <c:pt idx="33299">
                  <c:v>33299</c:v>
                </c:pt>
                <c:pt idx="33300">
                  <c:v>33300</c:v>
                </c:pt>
                <c:pt idx="33301">
                  <c:v>33301</c:v>
                </c:pt>
                <c:pt idx="33302">
                  <c:v>33302</c:v>
                </c:pt>
                <c:pt idx="33303">
                  <c:v>33303</c:v>
                </c:pt>
                <c:pt idx="33304">
                  <c:v>33304</c:v>
                </c:pt>
                <c:pt idx="33305">
                  <c:v>33305</c:v>
                </c:pt>
                <c:pt idx="33306">
                  <c:v>33306</c:v>
                </c:pt>
                <c:pt idx="33307">
                  <c:v>33307</c:v>
                </c:pt>
                <c:pt idx="33308">
                  <c:v>33308</c:v>
                </c:pt>
                <c:pt idx="33309">
                  <c:v>33309</c:v>
                </c:pt>
                <c:pt idx="33310">
                  <c:v>33310</c:v>
                </c:pt>
                <c:pt idx="33311">
                  <c:v>33311</c:v>
                </c:pt>
                <c:pt idx="33312">
                  <c:v>33312</c:v>
                </c:pt>
                <c:pt idx="33313">
                  <c:v>33313</c:v>
                </c:pt>
                <c:pt idx="33314">
                  <c:v>33314</c:v>
                </c:pt>
                <c:pt idx="33315">
                  <c:v>33315</c:v>
                </c:pt>
                <c:pt idx="33316">
                  <c:v>33316</c:v>
                </c:pt>
                <c:pt idx="33317">
                  <c:v>33317</c:v>
                </c:pt>
                <c:pt idx="33318">
                  <c:v>33318</c:v>
                </c:pt>
                <c:pt idx="33319">
                  <c:v>33319</c:v>
                </c:pt>
                <c:pt idx="33320">
                  <c:v>33320</c:v>
                </c:pt>
                <c:pt idx="33321">
                  <c:v>33321</c:v>
                </c:pt>
                <c:pt idx="33322">
                  <c:v>33322</c:v>
                </c:pt>
                <c:pt idx="33323">
                  <c:v>33323</c:v>
                </c:pt>
                <c:pt idx="33324">
                  <c:v>33324</c:v>
                </c:pt>
                <c:pt idx="33325">
                  <c:v>33325</c:v>
                </c:pt>
                <c:pt idx="33326">
                  <c:v>33326</c:v>
                </c:pt>
                <c:pt idx="33327">
                  <c:v>33327</c:v>
                </c:pt>
                <c:pt idx="33328">
                  <c:v>33328</c:v>
                </c:pt>
                <c:pt idx="33329">
                  <c:v>33329</c:v>
                </c:pt>
                <c:pt idx="33330">
                  <c:v>33330</c:v>
                </c:pt>
                <c:pt idx="33331">
                  <c:v>33331</c:v>
                </c:pt>
                <c:pt idx="33332">
                  <c:v>33332</c:v>
                </c:pt>
                <c:pt idx="33333">
                  <c:v>33333</c:v>
                </c:pt>
                <c:pt idx="33334">
                  <c:v>33334</c:v>
                </c:pt>
                <c:pt idx="33335">
                  <c:v>33335</c:v>
                </c:pt>
                <c:pt idx="33336">
                  <c:v>33336</c:v>
                </c:pt>
                <c:pt idx="33337">
                  <c:v>33337</c:v>
                </c:pt>
                <c:pt idx="33338">
                  <c:v>33338</c:v>
                </c:pt>
                <c:pt idx="33339">
                  <c:v>33339</c:v>
                </c:pt>
                <c:pt idx="33340">
                  <c:v>33340</c:v>
                </c:pt>
                <c:pt idx="33341">
                  <c:v>33341</c:v>
                </c:pt>
                <c:pt idx="33342">
                  <c:v>33342</c:v>
                </c:pt>
                <c:pt idx="33343">
                  <c:v>33343</c:v>
                </c:pt>
                <c:pt idx="33344">
                  <c:v>33344</c:v>
                </c:pt>
                <c:pt idx="33345">
                  <c:v>33345</c:v>
                </c:pt>
                <c:pt idx="33346">
                  <c:v>33346</c:v>
                </c:pt>
                <c:pt idx="33347">
                  <c:v>33347</c:v>
                </c:pt>
                <c:pt idx="33348">
                  <c:v>33348</c:v>
                </c:pt>
                <c:pt idx="33349">
                  <c:v>33349</c:v>
                </c:pt>
                <c:pt idx="33350">
                  <c:v>33350</c:v>
                </c:pt>
                <c:pt idx="33351">
                  <c:v>33351</c:v>
                </c:pt>
                <c:pt idx="33352">
                  <c:v>33352</c:v>
                </c:pt>
                <c:pt idx="33353">
                  <c:v>33353</c:v>
                </c:pt>
                <c:pt idx="33354">
                  <c:v>33354</c:v>
                </c:pt>
                <c:pt idx="33355">
                  <c:v>33355</c:v>
                </c:pt>
                <c:pt idx="33356">
                  <c:v>33356</c:v>
                </c:pt>
                <c:pt idx="33357">
                  <c:v>33357</c:v>
                </c:pt>
                <c:pt idx="33358">
                  <c:v>33358</c:v>
                </c:pt>
                <c:pt idx="33359">
                  <c:v>33359</c:v>
                </c:pt>
                <c:pt idx="33360">
                  <c:v>33360</c:v>
                </c:pt>
                <c:pt idx="33361">
                  <c:v>33361</c:v>
                </c:pt>
                <c:pt idx="33362">
                  <c:v>33362</c:v>
                </c:pt>
                <c:pt idx="33363">
                  <c:v>33363</c:v>
                </c:pt>
                <c:pt idx="33364">
                  <c:v>33364</c:v>
                </c:pt>
                <c:pt idx="33365">
                  <c:v>33365</c:v>
                </c:pt>
                <c:pt idx="33366">
                  <c:v>33366</c:v>
                </c:pt>
                <c:pt idx="33367">
                  <c:v>33367</c:v>
                </c:pt>
                <c:pt idx="33368">
                  <c:v>33368</c:v>
                </c:pt>
                <c:pt idx="33369">
                  <c:v>33369</c:v>
                </c:pt>
                <c:pt idx="33370">
                  <c:v>33370</c:v>
                </c:pt>
                <c:pt idx="33371">
                  <c:v>33371</c:v>
                </c:pt>
                <c:pt idx="33372">
                  <c:v>33372</c:v>
                </c:pt>
                <c:pt idx="33373">
                  <c:v>33373</c:v>
                </c:pt>
                <c:pt idx="33374">
                  <c:v>33374</c:v>
                </c:pt>
                <c:pt idx="33375">
                  <c:v>33375</c:v>
                </c:pt>
                <c:pt idx="33376">
                  <c:v>33376</c:v>
                </c:pt>
                <c:pt idx="33377">
                  <c:v>33377</c:v>
                </c:pt>
                <c:pt idx="33378">
                  <c:v>33378</c:v>
                </c:pt>
                <c:pt idx="33379">
                  <c:v>33379</c:v>
                </c:pt>
                <c:pt idx="33380">
                  <c:v>33380</c:v>
                </c:pt>
                <c:pt idx="33381">
                  <c:v>33381</c:v>
                </c:pt>
                <c:pt idx="33382">
                  <c:v>33382</c:v>
                </c:pt>
                <c:pt idx="33383">
                  <c:v>33383</c:v>
                </c:pt>
                <c:pt idx="33384">
                  <c:v>33384</c:v>
                </c:pt>
                <c:pt idx="33385">
                  <c:v>33385</c:v>
                </c:pt>
                <c:pt idx="33386">
                  <c:v>33386</c:v>
                </c:pt>
                <c:pt idx="33387">
                  <c:v>33387</c:v>
                </c:pt>
                <c:pt idx="33388">
                  <c:v>33388</c:v>
                </c:pt>
                <c:pt idx="33389">
                  <c:v>33389</c:v>
                </c:pt>
                <c:pt idx="33390">
                  <c:v>33390</c:v>
                </c:pt>
                <c:pt idx="33391">
                  <c:v>33391</c:v>
                </c:pt>
                <c:pt idx="33392">
                  <c:v>33392</c:v>
                </c:pt>
                <c:pt idx="33393">
                  <c:v>33393</c:v>
                </c:pt>
                <c:pt idx="33394">
                  <c:v>33394</c:v>
                </c:pt>
                <c:pt idx="33395">
                  <c:v>33395</c:v>
                </c:pt>
                <c:pt idx="33396">
                  <c:v>33396</c:v>
                </c:pt>
                <c:pt idx="33397">
                  <c:v>33397</c:v>
                </c:pt>
                <c:pt idx="33398">
                  <c:v>33398</c:v>
                </c:pt>
                <c:pt idx="33399">
                  <c:v>33399</c:v>
                </c:pt>
                <c:pt idx="33400">
                  <c:v>33400</c:v>
                </c:pt>
                <c:pt idx="33401">
                  <c:v>33401</c:v>
                </c:pt>
                <c:pt idx="33402">
                  <c:v>33402</c:v>
                </c:pt>
                <c:pt idx="33403">
                  <c:v>33403</c:v>
                </c:pt>
                <c:pt idx="33404">
                  <c:v>33404</c:v>
                </c:pt>
                <c:pt idx="33405">
                  <c:v>33405</c:v>
                </c:pt>
                <c:pt idx="33406">
                  <c:v>33406</c:v>
                </c:pt>
                <c:pt idx="33407">
                  <c:v>33407</c:v>
                </c:pt>
                <c:pt idx="33408">
                  <c:v>33408</c:v>
                </c:pt>
                <c:pt idx="33409">
                  <c:v>33409</c:v>
                </c:pt>
                <c:pt idx="33410">
                  <c:v>33410</c:v>
                </c:pt>
                <c:pt idx="33411">
                  <c:v>33411</c:v>
                </c:pt>
                <c:pt idx="33412">
                  <c:v>33412</c:v>
                </c:pt>
                <c:pt idx="33413">
                  <c:v>33413</c:v>
                </c:pt>
                <c:pt idx="33414">
                  <c:v>33414</c:v>
                </c:pt>
                <c:pt idx="33415">
                  <c:v>33415</c:v>
                </c:pt>
                <c:pt idx="33416">
                  <c:v>33416</c:v>
                </c:pt>
                <c:pt idx="33417">
                  <c:v>33417</c:v>
                </c:pt>
                <c:pt idx="33418">
                  <c:v>33418</c:v>
                </c:pt>
                <c:pt idx="33419">
                  <c:v>33419</c:v>
                </c:pt>
                <c:pt idx="33420">
                  <c:v>33420</c:v>
                </c:pt>
                <c:pt idx="33421">
                  <c:v>33421</c:v>
                </c:pt>
                <c:pt idx="33422">
                  <c:v>33422</c:v>
                </c:pt>
                <c:pt idx="33423">
                  <c:v>33423</c:v>
                </c:pt>
                <c:pt idx="33424">
                  <c:v>33424</c:v>
                </c:pt>
                <c:pt idx="33425">
                  <c:v>33425</c:v>
                </c:pt>
                <c:pt idx="33426">
                  <c:v>33426</c:v>
                </c:pt>
                <c:pt idx="33427">
                  <c:v>33427</c:v>
                </c:pt>
                <c:pt idx="33428">
                  <c:v>33428</c:v>
                </c:pt>
                <c:pt idx="33429">
                  <c:v>33429</c:v>
                </c:pt>
                <c:pt idx="33430">
                  <c:v>33430</c:v>
                </c:pt>
                <c:pt idx="33431">
                  <c:v>33431</c:v>
                </c:pt>
                <c:pt idx="33432">
                  <c:v>33432</c:v>
                </c:pt>
                <c:pt idx="33433">
                  <c:v>33433</c:v>
                </c:pt>
                <c:pt idx="33434">
                  <c:v>33434</c:v>
                </c:pt>
                <c:pt idx="33435">
                  <c:v>33435</c:v>
                </c:pt>
                <c:pt idx="33436">
                  <c:v>33436</c:v>
                </c:pt>
                <c:pt idx="33437">
                  <c:v>33437</c:v>
                </c:pt>
                <c:pt idx="33438">
                  <c:v>33438</c:v>
                </c:pt>
                <c:pt idx="33439">
                  <c:v>33439</c:v>
                </c:pt>
                <c:pt idx="33440">
                  <c:v>33440</c:v>
                </c:pt>
                <c:pt idx="33441">
                  <c:v>33441</c:v>
                </c:pt>
                <c:pt idx="33442">
                  <c:v>33442</c:v>
                </c:pt>
                <c:pt idx="33443">
                  <c:v>33443</c:v>
                </c:pt>
                <c:pt idx="33444">
                  <c:v>33444</c:v>
                </c:pt>
                <c:pt idx="33445">
                  <c:v>33445</c:v>
                </c:pt>
                <c:pt idx="33446">
                  <c:v>33446</c:v>
                </c:pt>
                <c:pt idx="33447">
                  <c:v>33447</c:v>
                </c:pt>
                <c:pt idx="33448">
                  <c:v>33448</c:v>
                </c:pt>
                <c:pt idx="33449">
                  <c:v>33449</c:v>
                </c:pt>
                <c:pt idx="33450">
                  <c:v>33450</c:v>
                </c:pt>
                <c:pt idx="33451">
                  <c:v>33451</c:v>
                </c:pt>
                <c:pt idx="33452">
                  <c:v>33452</c:v>
                </c:pt>
                <c:pt idx="33453">
                  <c:v>33453</c:v>
                </c:pt>
                <c:pt idx="33454">
                  <c:v>33454</c:v>
                </c:pt>
                <c:pt idx="33455">
                  <c:v>33455</c:v>
                </c:pt>
                <c:pt idx="33456">
                  <c:v>33456</c:v>
                </c:pt>
                <c:pt idx="33457">
                  <c:v>33457</c:v>
                </c:pt>
                <c:pt idx="33458">
                  <c:v>33458</c:v>
                </c:pt>
                <c:pt idx="33459">
                  <c:v>33459</c:v>
                </c:pt>
                <c:pt idx="33460">
                  <c:v>33460</c:v>
                </c:pt>
                <c:pt idx="33461">
                  <c:v>33461</c:v>
                </c:pt>
                <c:pt idx="33462">
                  <c:v>33462</c:v>
                </c:pt>
                <c:pt idx="33463">
                  <c:v>33463</c:v>
                </c:pt>
                <c:pt idx="33464">
                  <c:v>33464</c:v>
                </c:pt>
                <c:pt idx="33465">
                  <c:v>33465</c:v>
                </c:pt>
                <c:pt idx="33466">
                  <c:v>33466</c:v>
                </c:pt>
                <c:pt idx="33467">
                  <c:v>33467</c:v>
                </c:pt>
                <c:pt idx="33468">
                  <c:v>33468</c:v>
                </c:pt>
                <c:pt idx="33469">
                  <c:v>33469</c:v>
                </c:pt>
                <c:pt idx="33470">
                  <c:v>33470</c:v>
                </c:pt>
                <c:pt idx="33471">
                  <c:v>33471</c:v>
                </c:pt>
                <c:pt idx="33472">
                  <c:v>33472</c:v>
                </c:pt>
                <c:pt idx="33473">
                  <c:v>33473</c:v>
                </c:pt>
                <c:pt idx="33474">
                  <c:v>33474</c:v>
                </c:pt>
                <c:pt idx="33475">
                  <c:v>33475</c:v>
                </c:pt>
                <c:pt idx="33476">
                  <c:v>33476</c:v>
                </c:pt>
                <c:pt idx="33477">
                  <c:v>33477</c:v>
                </c:pt>
                <c:pt idx="33478">
                  <c:v>33478</c:v>
                </c:pt>
                <c:pt idx="33479">
                  <c:v>33479</c:v>
                </c:pt>
                <c:pt idx="33480">
                  <c:v>33480</c:v>
                </c:pt>
                <c:pt idx="33481">
                  <c:v>33481</c:v>
                </c:pt>
                <c:pt idx="33482">
                  <c:v>33482</c:v>
                </c:pt>
                <c:pt idx="33483">
                  <c:v>33483</c:v>
                </c:pt>
                <c:pt idx="33484">
                  <c:v>33484</c:v>
                </c:pt>
                <c:pt idx="33485">
                  <c:v>33485</c:v>
                </c:pt>
                <c:pt idx="33486">
                  <c:v>33486</c:v>
                </c:pt>
                <c:pt idx="33487">
                  <c:v>33487</c:v>
                </c:pt>
                <c:pt idx="33488">
                  <c:v>33488</c:v>
                </c:pt>
                <c:pt idx="33489">
                  <c:v>33489</c:v>
                </c:pt>
                <c:pt idx="33490">
                  <c:v>33490</c:v>
                </c:pt>
                <c:pt idx="33491">
                  <c:v>33491</c:v>
                </c:pt>
                <c:pt idx="33492">
                  <c:v>33492</c:v>
                </c:pt>
                <c:pt idx="33493">
                  <c:v>33493</c:v>
                </c:pt>
                <c:pt idx="33494">
                  <c:v>33494</c:v>
                </c:pt>
                <c:pt idx="33495">
                  <c:v>33495</c:v>
                </c:pt>
                <c:pt idx="33496">
                  <c:v>33496</c:v>
                </c:pt>
                <c:pt idx="33497">
                  <c:v>33497</c:v>
                </c:pt>
                <c:pt idx="33498">
                  <c:v>33498</c:v>
                </c:pt>
                <c:pt idx="33499">
                  <c:v>33499</c:v>
                </c:pt>
                <c:pt idx="33500">
                  <c:v>33500</c:v>
                </c:pt>
                <c:pt idx="33501">
                  <c:v>33501</c:v>
                </c:pt>
                <c:pt idx="33502">
                  <c:v>33502</c:v>
                </c:pt>
                <c:pt idx="33503">
                  <c:v>33503</c:v>
                </c:pt>
                <c:pt idx="33504">
                  <c:v>33504</c:v>
                </c:pt>
                <c:pt idx="33505">
                  <c:v>33505</c:v>
                </c:pt>
                <c:pt idx="33506">
                  <c:v>33506</c:v>
                </c:pt>
                <c:pt idx="33507">
                  <c:v>33507</c:v>
                </c:pt>
                <c:pt idx="33508">
                  <c:v>33508</c:v>
                </c:pt>
                <c:pt idx="33509">
                  <c:v>33509</c:v>
                </c:pt>
                <c:pt idx="33510">
                  <c:v>33510</c:v>
                </c:pt>
                <c:pt idx="33511">
                  <c:v>33511</c:v>
                </c:pt>
                <c:pt idx="33512">
                  <c:v>33512</c:v>
                </c:pt>
                <c:pt idx="33513">
                  <c:v>33513</c:v>
                </c:pt>
                <c:pt idx="33514">
                  <c:v>33514</c:v>
                </c:pt>
                <c:pt idx="33515">
                  <c:v>33515</c:v>
                </c:pt>
                <c:pt idx="33516">
                  <c:v>33516</c:v>
                </c:pt>
                <c:pt idx="33517">
                  <c:v>33517</c:v>
                </c:pt>
                <c:pt idx="33518">
                  <c:v>33518</c:v>
                </c:pt>
                <c:pt idx="33519">
                  <c:v>33519</c:v>
                </c:pt>
                <c:pt idx="33520">
                  <c:v>33520</c:v>
                </c:pt>
                <c:pt idx="33521">
                  <c:v>33521</c:v>
                </c:pt>
                <c:pt idx="33522">
                  <c:v>33522</c:v>
                </c:pt>
                <c:pt idx="33523">
                  <c:v>33523</c:v>
                </c:pt>
                <c:pt idx="33524">
                  <c:v>33524</c:v>
                </c:pt>
                <c:pt idx="33525">
                  <c:v>33525</c:v>
                </c:pt>
                <c:pt idx="33526">
                  <c:v>33526</c:v>
                </c:pt>
                <c:pt idx="33527">
                  <c:v>33527</c:v>
                </c:pt>
                <c:pt idx="33528">
                  <c:v>33528</c:v>
                </c:pt>
                <c:pt idx="33529">
                  <c:v>33529</c:v>
                </c:pt>
                <c:pt idx="33530">
                  <c:v>33530</c:v>
                </c:pt>
                <c:pt idx="33531">
                  <c:v>33531</c:v>
                </c:pt>
                <c:pt idx="33532">
                  <c:v>33532</c:v>
                </c:pt>
                <c:pt idx="33533">
                  <c:v>33533</c:v>
                </c:pt>
                <c:pt idx="33534">
                  <c:v>33534</c:v>
                </c:pt>
                <c:pt idx="33535">
                  <c:v>33535</c:v>
                </c:pt>
                <c:pt idx="33536">
                  <c:v>33536</c:v>
                </c:pt>
                <c:pt idx="33537">
                  <c:v>33537</c:v>
                </c:pt>
                <c:pt idx="33538">
                  <c:v>33538</c:v>
                </c:pt>
                <c:pt idx="33539">
                  <c:v>33539</c:v>
                </c:pt>
                <c:pt idx="33540">
                  <c:v>33540</c:v>
                </c:pt>
                <c:pt idx="33541">
                  <c:v>33541</c:v>
                </c:pt>
                <c:pt idx="33542">
                  <c:v>33542</c:v>
                </c:pt>
                <c:pt idx="33543">
                  <c:v>33543</c:v>
                </c:pt>
                <c:pt idx="33544">
                  <c:v>33544</c:v>
                </c:pt>
                <c:pt idx="33545">
                  <c:v>33545</c:v>
                </c:pt>
                <c:pt idx="33546">
                  <c:v>33546</c:v>
                </c:pt>
                <c:pt idx="33547">
                  <c:v>33547</c:v>
                </c:pt>
                <c:pt idx="33548">
                  <c:v>33548</c:v>
                </c:pt>
                <c:pt idx="33549">
                  <c:v>33549</c:v>
                </c:pt>
                <c:pt idx="33550">
                  <c:v>33550</c:v>
                </c:pt>
                <c:pt idx="33551">
                  <c:v>33551</c:v>
                </c:pt>
                <c:pt idx="33552">
                  <c:v>33552</c:v>
                </c:pt>
                <c:pt idx="33553">
                  <c:v>33553</c:v>
                </c:pt>
                <c:pt idx="33554">
                  <c:v>33554</c:v>
                </c:pt>
                <c:pt idx="33555">
                  <c:v>33555</c:v>
                </c:pt>
                <c:pt idx="33556">
                  <c:v>33556</c:v>
                </c:pt>
                <c:pt idx="33557">
                  <c:v>33557</c:v>
                </c:pt>
                <c:pt idx="33558">
                  <c:v>33558</c:v>
                </c:pt>
                <c:pt idx="33559">
                  <c:v>33559</c:v>
                </c:pt>
                <c:pt idx="33560">
                  <c:v>33560</c:v>
                </c:pt>
                <c:pt idx="33561">
                  <c:v>33561</c:v>
                </c:pt>
                <c:pt idx="33562">
                  <c:v>33562</c:v>
                </c:pt>
                <c:pt idx="33563">
                  <c:v>33563</c:v>
                </c:pt>
                <c:pt idx="33564">
                  <c:v>33564</c:v>
                </c:pt>
                <c:pt idx="33565">
                  <c:v>33565</c:v>
                </c:pt>
                <c:pt idx="33566">
                  <c:v>33566</c:v>
                </c:pt>
                <c:pt idx="33567">
                  <c:v>33567</c:v>
                </c:pt>
                <c:pt idx="33568">
                  <c:v>33568</c:v>
                </c:pt>
                <c:pt idx="33569">
                  <c:v>33569</c:v>
                </c:pt>
                <c:pt idx="33570">
                  <c:v>33570</c:v>
                </c:pt>
                <c:pt idx="33571">
                  <c:v>33571</c:v>
                </c:pt>
                <c:pt idx="33572">
                  <c:v>33572</c:v>
                </c:pt>
                <c:pt idx="33573">
                  <c:v>33573</c:v>
                </c:pt>
                <c:pt idx="33574">
                  <c:v>33574</c:v>
                </c:pt>
                <c:pt idx="33575">
                  <c:v>33575</c:v>
                </c:pt>
                <c:pt idx="33576">
                  <c:v>33576</c:v>
                </c:pt>
                <c:pt idx="33577">
                  <c:v>33577</c:v>
                </c:pt>
                <c:pt idx="33578">
                  <c:v>33578</c:v>
                </c:pt>
                <c:pt idx="33579">
                  <c:v>33579</c:v>
                </c:pt>
                <c:pt idx="33580">
                  <c:v>33580</c:v>
                </c:pt>
                <c:pt idx="33581">
                  <c:v>33581</c:v>
                </c:pt>
                <c:pt idx="33582">
                  <c:v>33582</c:v>
                </c:pt>
                <c:pt idx="33583">
                  <c:v>33583</c:v>
                </c:pt>
                <c:pt idx="33584">
                  <c:v>33584</c:v>
                </c:pt>
                <c:pt idx="33585">
                  <c:v>33585</c:v>
                </c:pt>
                <c:pt idx="33586">
                  <c:v>33586</c:v>
                </c:pt>
                <c:pt idx="33587">
                  <c:v>33587</c:v>
                </c:pt>
                <c:pt idx="33588">
                  <c:v>33588</c:v>
                </c:pt>
                <c:pt idx="33589">
                  <c:v>33589</c:v>
                </c:pt>
                <c:pt idx="33590">
                  <c:v>33590</c:v>
                </c:pt>
                <c:pt idx="33591">
                  <c:v>33591</c:v>
                </c:pt>
                <c:pt idx="33592">
                  <c:v>33592</c:v>
                </c:pt>
                <c:pt idx="33593">
                  <c:v>33593</c:v>
                </c:pt>
                <c:pt idx="33594">
                  <c:v>33594</c:v>
                </c:pt>
                <c:pt idx="33595">
                  <c:v>33595</c:v>
                </c:pt>
                <c:pt idx="33596">
                  <c:v>33596</c:v>
                </c:pt>
                <c:pt idx="33597">
                  <c:v>33597</c:v>
                </c:pt>
                <c:pt idx="33598">
                  <c:v>33598</c:v>
                </c:pt>
                <c:pt idx="33599">
                  <c:v>33599</c:v>
                </c:pt>
                <c:pt idx="33600">
                  <c:v>33600</c:v>
                </c:pt>
                <c:pt idx="33601">
                  <c:v>33601</c:v>
                </c:pt>
                <c:pt idx="33602">
                  <c:v>33602</c:v>
                </c:pt>
                <c:pt idx="33603">
                  <c:v>33603</c:v>
                </c:pt>
                <c:pt idx="33604">
                  <c:v>33604</c:v>
                </c:pt>
                <c:pt idx="33605">
                  <c:v>33605</c:v>
                </c:pt>
                <c:pt idx="33606">
                  <c:v>33606</c:v>
                </c:pt>
                <c:pt idx="33607">
                  <c:v>33607</c:v>
                </c:pt>
                <c:pt idx="33608">
                  <c:v>33608</c:v>
                </c:pt>
                <c:pt idx="33609">
                  <c:v>33609</c:v>
                </c:pt>
                <c:pt idx="33610">
                  <c:v>33610</c:v>
                </c:pt>
                <c:pt idx="33611">
                  <c:v>33611</c:v>
                </c:pt>
                <c:pt idx="33612">
                  <c:v>33612</c:v>
                </c:pt>
                <c:pt idx="33613">
                  <c:v>33613</c:v>
                </c:pt>
                <c:pt idx="33614">
                  <c:v>33614</c:v>
                </c:pt>
                <c:pt idx="33615">
                  <c:v>33615</c:v>
                </c:pt>
                <c:pt idx="33616">
                  <c:v>33616</c:v>
                </c:pt>
                <c:pt idx="33617">
                  <c:v>33617</c:v>
                </c:pt>
                <c:pt idx="33618">
                  <c:v>33618</c:v>
                </c:pt>
                <c:pt idx="33619">
                  <c:v>33619</c:v>
                </c:pt>
                <c:pt idx="33620">
                  <c:v>33620</c:v>
                </c:pt>
                <c:pt idx="33621">
                  <c:v>33621</c:v>
                </c:pt>
                <c:pt idx="33622">
                  <c:v>33622</c:v>
                </c:pt>
                <c:pt idx="33623">
                  <c:v>33623</c:v>
                </c:pt>
                <c:pt idx="33624">
                  <c:v>33624</c:v>
                </c:pt>
                <c:pt idx="33625">
                  <c:v>33625</c:v>
                </c:pt>
                <c:pt idx="33626">
                  <c:v>33626</c:v>
                </c:pt>
                <c:pt idx="33627">
                  <c:v>33627</c:v>
                </c:pt>
                <c:pt idx="33628">
                  <c:v>33628</c:v>
                </c:pt>
                <c:pt idx="33629">
                  <c:v>33629</c:v>
                </c:pt>
                <c:pt idx="33630">
                  <c:v>33630</c:v>
                </c:pt>
                <c:pt idx="33631">
                  <c:v>33631</c:v>
                </c:pt>
                <c:pt idx="33632">
                  <c:v>33632</c:v>
                </c:pt>
                <c:pt idx="33633">
                  <c:v>33633</c:v>
                </c:pt>
                <c:pt idx="33634">
                  <c:v>33634</c:v>
                </c:pt>
                <c:pt idx="33635">
                  <c:v>33635</c:v>
                </c:pt>
                <c:pt idx="33636">
                  <c:v>33636</c:v>
                </c:pt>
                <c:pt idx="33637">
                  <c:v>33637</c:v>
                </c:pt>
                <c:pt idx="33638">
                  <c:v>33638</c:v>
                </c:pt>
                <c:pt idx="33639">
                  <c:v>33639</c:v>
                </c:pt>
                <c:pt idx="33640">
                  <c:v>33640</c:v>
                </c:pt>
                <c:pt idx="33641">
                  <c:v>33641</c:v>
                </c:pt>
                <c:pt idx="33642">
                  <c:v>33642</c:v>
                </c:pt>
                <c:pt idx="33643">
                  <c:v>33643</c:v>
                </c:pt>
                <c:pt idx="33644">
                  <c:v>33644</c:v>
                </c:pt>
                <c:pt idx="33645">
                  <c:v>33645</c:v>
                </c:pt>
                <c:pt idx="33646">
                  <c:v>33646</c:v>
                </c:pt>
                <c:pt idx="33647">
                  <c:v>33647</c:v>
                </c:pt>
                <c:pt idx="33648">
                  <c:v>33648</c:v>
                </c:pt>
                <c:pt idx="33649">
                  <c:v>33649</c:v>
                </c:pt>
                <c:pt idx="33650">
                  <c:v>33650</c:v>
                </c:pt>
                <c:pt idx="33651">
                  <c:v>33651</c:v>
                </c:pt>
                <c:pt idx="33652">
                  <c:v>33652</c:v>
                </c:pt>
                <c:pt idx="33653">
                  <c:v>33653</c:v>
                </c:pt>
                <c:pt idx="33654">
                  <c:v>33654</c:v>
                </c:pt>
                <c:pt idx="33655">
                  <c:v>33655</c:v>
                </c:pt>
                <c:pt idx="33656">
                  <c:v>33656</c:v>
                </c:pt>
                <c:pt idx="33657">
                  <c:v>33657</c:v>
                </c:pt>
                <c:pt idx="33658">
                  <c:v>33658</c:v>
                </c:pt>
                <c:pt idx="33659">
                  <c:v>33659</c:v>
                </c:pt>
                <c:pt idx="33660">
                  <c:v>33660</c:v>
                </c:pt>
                <c:pt idx="33661">
                  <c:v>33661</c:v>
                </c:pt>
                <c:pt idx="33662">
                  <c:v>33662</c:v>
                </c:pt>
                <c:pt idx="33663">
                  <c:v>33663</c:v>
                </c:pt>
                <c:pt idx="33664">
                  <c:v>33664</c:v>
                </c:pt>
                <c:pt idx="33665">
                  <c:v>33665</c:v>
                </c:pt>
                <c:pt idx="33666">
                  <c:v>33666</c:v>
                </c:pt>
                <c:pt idx="33667">
                  <c:v>33667</c:v>
                </c:pt>
                <c:pt idx="33668">
                  <c:v>33668</c:v>
                </c:pt>
                <c:pt idx="33669">
                  <c:v>33669</c:v>
                </c:pt>
                <c:pt idx="33670">
                  <c:v>33670</c:v>
                </c:pt>
                <c:pt idx="33671">
                  <c:v>33671</c:v>
                </c:pt>
                <c:pt idx="33672">
                  <c:v>33672</c:v>
                </c:pt>
                <c:pt idx="33673">
                  <c:v>33673</c:v>
                </c:pt>
                <c:pt idx="33674">
                  <c:v>33674</c:v>
                </c:pt>
                <c:pt idx="33675">
                  <c:v>33675</c:v>
                </c:pt>
                <c:pt idx="33676">
                  <c:v>33676</c:v>
                </c:pt>
                <c:pt idx="33677">
                  <c:v>33677</c:v>
                </c:pt>
                <c:pt idx="33678">
                  <c:v>33678</c:v>
                </c:pt>
                <c:pt idx="33679">
                  <c:v>33679</c:v>
                </c:pt>
                <c:pt idx="33680">
                  <c:v>33680</c:v>
                </c:pt>
                <c:pt idx="33681">
                  <c:v>33681</c:v>
                </c:pt>
                <c:pt idx="33682">
                  <c:v>33682</c:v>
                </c:pt>
                <c:pt idx="33683">
                  <c:v>33683</c:v>
                </c:pt>
                <c:pt idx="33684">
                  <c:v>33684</c:v>
                </c:pt>
                <c:pt idx="33685">
                  <c:v>33685</c:v>
                </c:pt>
                <c:pt idx="33686">
                  <c:v>33686</c:v>
                </c:pt>
                <c:pt idx="33687">
                  <c:v>33687</c:v>
                </c:pt>
                <c:pt idx="33688">
                  <c:v>33688</c:v>
                </c:pt>
                <c:pt idx="33689">
                  <c:v>33689</c:v>
                </c:pt>
                <c:pt idx="33690">
                  <c:v>33690</c:v>
                </c:pt>
                <c:pt idx="33691">
                  <c:v>33691</c:v>
                </c:pt>
                <c:pt idx="33692">
                  <c:v>33692</c:v>
                </c:pt>
                <c:pt idx="33693">
                  <c:v>33693</c:v>
                </c:pt>
                <c:pt idx="33694">
                  <c:v>33694</c:v>
                </c:pt>
                <c:pt idx="33695">
                  <c:v>33695</c:v>
                </c:pt>
                <c:pt idx="33696">
                  <c:v>33696</c:v>
                </c:pt>
                <c:pt idx="33697">
                  <c:v>33697</c:v>
                </c:pt>
                <c:pt idx="33698">
                  <c:v>33698</c:v>
                </c:pt>
                <c:pt idx="33699">
                  <c:v>33699</c:v>
                </c:pt>
                <c:pt idx="33700">
                  <c:v>33700</c:v>
                </c:pt>
                <c:pt idx="33701">
                  <c:v>33701</c:v>
                </c:pt>
                <c:pt idx="33702">
                  <c:v>33702</c:v>
                </c:pt>
                <c:pt idx="33703">
                  <c:v>33703</c:v>
                </c:pt>
                <c:pt idx="33704">
                  <c:v>33704</c:v>
                </c:pt>
                <c:pt idx="33705">
                  <c:v>33705</c:v>
                </c:pt>
                <c:pt idx="33706">
                  <c:v>33706</c:v>
                </c:pt>
                <c:pt idx="33707">
                  <c:v>33707</c:v>
                </c:pt>
                <c:pt idx="33708">
                  <c:v>33708</c:v>
                </c:pt>
                <c:pt idx="33709">
                  <c:v>33709</c:v>
                </c:pt>
                <c:pt idx="33710">
                  <c:v>33710</c:v>
                </c:pt>
                <c:pt idx="33711">
                  <c:v>33711</c:v>
                </c:pt>
                <c:pt idx="33712">
                  <c:v>33712</c:v>
                </c:pt>
                <c:pt idx="33713">
                  <c:v>33713</c:v>
                </c:pt>
                <c:pt idx="33714">
                  <c:v>33714</c:v>
                </c:pt>
                <c:pt idx="33715">
                  <c:v>33715</c:v>
                </c:pt>
                <c:pt idx="33716">
                  <c:v>33716</c:v>
                </c:pt>
                <c:pt idx="33717">
                  <c:v>33717</c:v>
                </c:pt>
                <c:pt idx="33718">
                  <c:v>33718</c:v>
                </c:pt>
                <c:pt idx="33719">
                  <c:v>33719</c:v>
                </c:pt>
                <c:pt idx="33720">
                  <c:v>33720</c:v>
                </c:pt>
                <c:pt idx="33721">
                  <c:v>33721</c:v>
                </c:pt>
                <c:pt idx="33722">
                  <c:v>33722</c:v>
                </c:pt>
                <c:pt idx="33723">
                  <c:v>33723</c:v>
                </c:pt>
                <c:pt idx="33724">
                  <c:v>33724</c:v>
                </c:pt>
                <c:pt idx="33725">
                  <c:v>33725</c:v>
                </c:pt>
                <c:pt idx="33726">
                  <c:v>33726</c:v>
                </c:pt>
                <c:pt idx="33727">
                  <c:v>33727</c:v>
                </c:pt>
                <c:pt idx="33728">
                  <c:v>33728</c:v>
                </c:pt>
                <c:pt idx="33729">
                  <c:v>33729</c:v>
                </c:pt>
                <c:pt idx="33730">
                  <c:v>33730</c:v>
                </c:pt>
                <c:pt idx="33731">
                  <c:v>33731</c:v>
                </c:pt>
                <c:pt idx="33732">
                  <c:v>33732</c:v>
                </c:pt>
                <c:pt idx="33733">
                  <c:v>33733</c:v>
                </c:pt>
                <c:pt idx="33734">
                  <c:v>33734</c:v>
                </c:pt>
                <c:pt idx="33735">
                  <c:v>33735</c:v>
                </c:pt>
                <c:pt idx="33736">
                  <c:v>33736</c:v>
                </c:pt>
                <c:pt idx="33737">
                  <c:v>33737</c:v>
                </c:pt>
                <c:pt idx="33738">
                  <c:v>33738</c:v>
                </c:pt>
                <c:pt idx="33739">
                  <c:v>33739</c:v>
                </c:pt>
                <c:pt idx="33740">
                  <c:v>33740</c:v>
                </c:pt>
                <c:pt idx="33741">
                  <c:v>33741</c:v>
                </c:pt>
                <c:pt idx="33742">
                  <c:v>33742</c:v>
                </c:pt>
                <c:pt idx="33743">
                  <c:v>33743</c:v>
                </c:pt>
                <c:pt idx="33744">
                  <c:v>33744</c:v>
                </c:pt>
                <c:pt idx="33745">
                  <c:v>33745</c:v>
                </c:pt>
                <c:pt idx="33746">
                  <c:v>33746</c:v>
                </c:pt>
                <c:pt idx="33747">
                  <c:v>33747</c:v>
                </c:pt>
                <c:pt idx="33748">
                  <c:v>33748</c:v>
                </c:pt>
                <c:pt idx="33749">
                  <c:v>33749</c:v>
                </c:pt>
                <c:pt idx="33750">
                  <c:v>33750</c:v>
                </c:pt>
                <c:pt idx="33751">
                  <c:v>33751</c:v>
                </c:pt>
                <c:pt idx="33752">
                  <c:v>33752</c:v>
                </c:pt>
                <c:pt idx="33753">
                  <c:v>33753</c:v>
                </c:pt>
                <c:pt idx="33754">
                  <c:v>33754</c:v>
                </c:pt>
                <c:pt idx="33755">
                  <c:v>33755</c:v>
                </c:pt>
                <c:pt idx="33756">
                  <c:v>33756</c:v>
                </c:pt>
                <c:pt idx="33757">
                  <c:v>33757</c:v>
                </c:pt>
                <c:pt idx="33758">
                  <c:v>33758</c:v>
                </c:pt>
                <c:pt idx="33759">
                  <c:v>33759</c:v>
                </c:pt>
                <c:pt idx="33760">
                  <c:v>33760</c:v>
                </c:pt>
                <c:pt idx="33761">
                  <c:v>33761</c:v>
                </c:pt>
                <c:pt idx="33762">
                  <c:v>33762</c:v>
                </c:pt>
                <c:pt idx="33763">
                  <c:v>33763</c:v>
                </c:pt>
                <c:pt idx="33764">
                  <c:v>33764</c:v>
                </c:pt>
                <c:pt idx="33765">
                  <c:v>33765</c:v>
                </c:pt>
                <c:pt idx="33766">
                  <c:v>33766</c:v>
                </c:pt>
                <c:pt idx="33767">
                  <c:v>33767</c:v>
                </c:pt>
                <c:pt idx="33768">
                  <c:v>33768</c:v>
                </c:pt>
                <c:pt idx="33769">
                  <c:v>33769</c:v>
                </c:pt>
                <c:pt idx="33770">
                  <c:v>33770</c:v>
                </c:pt>
                <c:pt idx="33771">
                  <c:v>33771</c:v>
                </c:pt>
                <c:pt idx="33772">
                  <c:v>33772</c:v>
                </c:pt>
                <c:pt idx="33773">
                  <c:v>33773</c:v>
                </c:pt>
                <c:pt idx="33774">
                  <c:v>33774</c:v>
                </c:pt>
                <c:pt idx="33775">
                  <c:v>33775</c:v>
                </c:pt>
                <c:pt idx="33776">
                  <c:v>33776</c:v>
                </c:pt>
                <c:pt idx="33777">
                  <c:v>33777</c:v>
                </c:pt>
                <c:pt idx="33778">
                  <c:v>33778</c:v>
                </c:pt>
                <c:pt idx="33779">
                  <c:v>33779</c:v>
                </c:pt>
                <c:pt idx="33780">
                  <c:v>33780</c:v>
                </c:pt>
                <c:pt idx="33781">
                  <c:v>33781</c:v>
                </c:pt>
                <c:pt idx="33782">
                  <c:v>33782</c:v>
                </c:pt>
                <c:pt idx="33783">
                  <c:v>33783</c:v>
                </c:pt>
                <c:pt idx="33784">
                  <c:v>33784</c:v>
                </c:pt>
                <c:pt idx="33785">
                  <c:v>33785</c:v>
                </c:pt>
                <c:pt idx="33786">
                  <c:v>33786</c:v>
                </c:pt>
                <c:pt idx="33787">
                  <c:v>33787</c:v>
                </c:pt>
                <c:pt idx="33788">
                  <c:v>33788</c:v>
                </c:pt>
                <c:pt idx="33789">
                  <c:v>33789</c:v>
                </c:pt>
                <c:pt idx="33790">
                  <c:v>33790</c:v>
                </c:pt>
                <c:pt idx="33791">
                  <c:v>33791</c:v>
                </c:pt>
                <c:pt idx="33792">
                  <c:v>33792</c:v>
                </c:pt>
                <c:pt idx="33793">
                  <c:v>33793</c:v>
                </c:pt>
                <c:pt idx="33794">
                  <c:v>33794</c:v>
                </c:pt>
                <c:pt idx="33795">
                  <c:v>33795</c:v>
                </c:pt>
                <c:pt idx="33796">
                  <c:v>33796</c:v>
                </c:pt>
                <c:pt idx="33797">
                  <c:v>33797</c:v>
                </c:pt>
                <c:pt idx="33798">
                  <c:v>33798</c:v>
                </c:pt>
                <c:pt idx="33799">
                  <c:v>33799</c:v>
                </c:pt>
                <c:pt idx="33800">
                  <c:v>33800</c:v>
                </c:pt>
                <c:pt idx="33801">
                  <c:v>33801</c:v>
                </c:pt>
                <c:pt idx="33802">
                  <c:v>33802</c:v>
                </c:pt>
                <c:pt idx="33803">
                  <c:v>33803</c:v>
                </c:pt>
                <c:pt idx="33804">
                  <c:v>33804</c:v>
                </c:pt>
                <c:pt idx="33805">
                  <c:v>33805</c:v>
                </c:pt>
                <c:pt idx="33806">
                  <c:v>33806</c:v>
                </c:pt>
                <c:pt idx="33807">
                  <c:v>33807</c:v>
                </c:pt>
                <c:pt idx="33808">
                  <c:v>33808</c:v>
                </c:pt>
                <c:pt idx="33809">
                  <c:v>33809</c:v>
                </c:pt>
                <c:pt idx="33810">
                  <c:v>33810</c:v>
                </c:pt>
                <c:pt idx="33811">
                  <c:v>33811</c:v>
                </c:pt>
                <c:pt idx="33812">
                  <c:v>33812</c:v>
                </c:pt>
                <c:pt idx="33813">
                  <c:v>33813</c:v>
                </c:pt>
                <c:pt idx="33814">
                  <c:v>33814</c:v>
                </c:pt>
                <c:pt idx="33815">
                  <c:v>33815</c:v>
                </c:pt>
                <c:pt idx="33816">
                  <c:v>33816</c:v>
                </c:pt>
                <c:pt idx="33817">
                  <c:v>33817</c:v>
                </c:pt>
                <c:pt idx="33818">
                  <c:v>33818</c:v>
                </c:pt>
                <c:pt idx="33819">
                  <c:v>33819</c:v>
                </c:pt>
                <c:pt idx="33820">
                  <c:v>33820</c:v>
                </c:pt>
                <c:pt idx="33821">
                  <c:v>33821</c:v>
                </c:pt>
                <c:pt idx="33822">
                  <c:v>33822</c:v>
                </c:pt>
                <c:pt idx="33823">
                  <c:v>33823</c:v>
                </c:pt>
                <c:pt idx="33824">
                  <c:v>33824</c:v>
                </c:pt>
                <c:pt idx="33825">
                  <c:v>33825</c:v>
                </c:pt>
                <c:pt idx="33826">
                  <c:v>33826</c:v>
                </c:pt>
                <c:pt idx="33827">
                  <c:v>33827</c:v>
                </c:pt>
                <c:pt idx="33828">
                  <c:v>33828</c:v>
                </c:pt>
                <c:pt idx="33829">
                  <c:v>33829</c:v>
                </c:pt>
                <c:pt idx="33830">
                  <c:v>33830</c:v>
                </c:pt>
                <c:pt idx="33831">
                  <c:v>33831</c:v>
                </c:pt>
                <c:pt idx="33832">
                  <c:v>33832</c:v>
                </c:pt>
                <c:pt idx="33833">
                  <c:v>33833</c:v>
                </c:pt>
                <c:pt idx="33834">
                  <c:v>33834</c:v>
                </c:pt>
                <c:pt idx="33835">
                  <c:v>33835</c:v>
                </c:pt>
                <c:pt idx="33836">
                  <c:v>33836</c:v>
                </c:pt>
                <c:pt idx="33837">
                  <c:v>33837</c:v>
                </c:pt>
                <c:pt idx="33838">
                  <c:v>33838</c:v>
                </c:pt>
                <c:pt idx="33839">
                  <c:v>33839</c:v>
                </c:pt>
                <c:pt idx="33840">
                  <c:v>33840</c:v>
                </c:pt>
                <c:pt idx="33841">
                  <c:v>33841</c:v>
                </c:pt>
                <c:pt idx="33842">
                  <c:v>33842</c:v>
                </c:pt>
                <c:pt idx="33843">
                  <c:v>33843</c:v>
                </c:pt>
                <c:pt idx="33844">
                  <c:v>33844</c:v>
                </c:pt>
                <c:pt idx="33845">
                  <c:v>33845</c:v>
                </c:pt>
                <c:pt idx="33846">
                  <c:v>33846</c:v>
                </c:pt>
                <c:pt idx="33847">
                  <c:v>33847</c:v>
                </c:pt>
                <c:pt idx="33848">
                  <c:v>33848</c:v>
                </c:pt>
                <c:pt idx="33849">
                  <c:v>33849</c:v>
                </c:pt>
                <c:pt idx="33850">
                  <c:v>33850</c:v>
                </c:pt>
                <c:pt idx="33851">
                  <c:v>33851</c:v>
                </c:pt>
                <c:pt idx="33852">
                  <c:v>33852</c:v>
                </c:pt>
                <c:pt idx="33853">
                  <c:v>33853</c:v>
                </c:pt>
                <c:pt idx="33854">
                  <c:v>33854</c:v>
                </c:pt>
                <c:pt idx="33855">
                  <c:v>33855</c:v>
                </c:pt>
                <c:pt idx="33856">
                  <c:v>33856</c:v>
                </c:pt>
                <c:pt idx="33857">
                  <c:v>33857</c:v>
                </c:pt>
                <c:pt idx="33858">
                  <c:v>33858</c:v>
                </c:pt>
                <c:pt idx="33859">
                  <c:v>33859</c:v>
                </c:pt>
                <c:pt idx="33860">
                  <c:v>33860</c:v>
                </c:pt>
                <c:pt idx="33861">
                  <c:v>33861</c:v>
                </c:pt>
                <c:pt idx="33862">
                  <c:v>33862</c:v>
                </c:pt>
                <c:pt idx="33863">
                  <c:v>33863</c:v>
                </c:pt>
                <c:pt idx="33864">
                  <c:v>33864</c:v>
                </c:pt>
                <c:pt idx="33865">
                  <c:v>33865</c:v>
                </c:pt>
                <c:pt idx="33866">
                  <c:v>33866</c:v>
                </c:pt>
                <c:pt idx="33867">
                  <c:v>33867</c:v>
                </c:pt>
                <c:pt idx="33868">
                  <c:v>33868</c:v>
                </c:pt>
                <c:pt idx="33869">
                  <c:v>33869</c:v>
                </c:pt>
                <c:pt idx="33870">
                  <c:v>33870</c:v>
                </c:pt>
                <c:pt idx="33871">
                  <c:v>33871</c:v>
                </c:pt>
                <c:pt idx="33872">
                  <c:v>33872</c:v>
                </c:pt>
                <c:pt idx="33873">
                  <c:v>33873</c:v>
                </c:pt>
                <c:pt idx="33874">
                  <c:v>33874</c:v>
                </c:pt>
                <c:pt idx="33875">
                  <c:v>33875</c:v>
                </c:pt>
                <c:pt idx="33876">
                  <c:v>33876</c:v>
                </c:pt>
                <c:pt idx="33877">
                  <c:v>33877</c:v>
                </c:pt>
                <c:pt idx="33878">
                  <c:v>33878</c:v>
                </c:pt>
                <c:pt idx="33879">
                  <c:v>33879</c:v>
                </c:pt>
                <c:pt idx="33880">
                  <c:v>33880</c:v>
                </c:pt>
                <c:pt idx="33881">
                  <c:v>33881</c:v>
                </c:pt>
                <c:pt idx="33882">
                  <c:v>33882</c:v>
                </c:pt>
                <c:pt idx="33883">
                  <c:v>33883</c:v>
                </c:pt>
                <c:pt idx="33884">
                  <c:v>33884</c:v>
                </c:pt>
                <c:pt idx="33885">
                  <c:v>33885</c:v>
                </c:pt>
                <c:pt idx="33886">
                  <c:v>33886</c:v>
                </c:pt>
                <c:pt idx="33887">
                  <c:v>33887</c:v>
                </c:pt>
                <c:pt idx="33888">
                  <c:v>33888</c:v>
                </c:pt>
                <c:pt idx="33889">
                  <c:v>33889</c:v>
                </c:pt>
                <c:pt idx="33890">
                  <c:v>33890</c:v>
                </c:pt>
                <c:pt idx="33891">
                  <c:v>33891</c:v>
                </c:pt>
                <c:pt idx="33892">
                  <c:v>33892</c:v>
                </c:pt>
                <c:pt idx="33893">
                  <c:v>33893</c:v>
                </c:pt>
                <c:pt idx="33894">
                  <c:v>33894</c:v>
                </c:pt>
                <c:pt idx="33895">
                  <c:v>33895</c:v>
                </c:pt>
                <c:pt idx="33896">
                  <c:v>33896</c:v>
                </c:pt>
                <c:pt idx="33897">
                  <c:v>33897</c:v>
                </c:pt>
                <c:pt idx="33898">
                  <c:v>33898</c:v>
                </c:pt>
                <c:pt idx="33899">
                  <c:v>33899</c:v>
                </c:pt>
                <c:pt idx="33900">
                  <c:v>33900</c:v>
                </c:pt>
                <c:pt idx="33901">
                  <c:v>33901</c:v>
                </c:pt>
                <c:pt idx="33902">
                  <c:v>33902</c:v>
                </c:pt>
                <c:pt idx="33903">
                  <c:v>33903</c:v>
                </c:pt>
                <c:pt idx="33904">
                  <c:v>33904</c:v>
                </c:pt>
                <c:pt idx="33905">
                  <c:v>33905</c:v>
                </c:pt>
                <c:pt idx="33906">
                  <c:v>33906</c:v>
                </c:pt>
                <c:pt idx="33907">
                  <c:v>33907</c:v>
                </c:pt>
                <c:pt idx="33908">
                  <c:v>33908</c:v>
                </c:pt>
                <c:pt idx="33909">
                  <c:v>33909</c:v>
                </c:pt>
                <c:pt idx="33910">
                  <c:v>33910</c:v>
                </c:pt>
                <c:pt idx="33911">
                  <c:v>33911</c:v>
                </c:pt>
                <c:pt idx="33912">
                  <c:v>33912</c:v>
                </c:pt>
                <c:pt idx="33913">
                  <c:v>33913</c:v>
                </c:pt>
                <c:pt idx="33914">
                  <c:v>33914</c:v>
                </c:pt>
                <c:pt idx="33915">
                  <c:v>33915</c:v>
                </c:pt>
                <c:pt idx="33916">
                  <c:v>33916</c:v>
                </c:pt>
                <c:pt idx="33917">
                  <c:v>33917</c:v>
                </c:pt>
                <c:pt idx="33918">
                  <c:v>33918</c:v>
                </c:pt>
                <c:pt idx="33919">
                  <c:v>33919</c:v>
                </c:pt>
                <c:pt idx="33920">
                  <c:v>33920</c:v>
                </c:pt>
                <c:pt idx="33921">
                  <c:v>33921</c:v>
                </c:pt>
                <c:pt idx="33922">
                  <c:v>33922</c:v>
                </c:pt>
                <c:pt idx="33923">
                  <c:v>33923</c:v>
                </c:pt>
                <c:pt idx="33924">
                  <c:v>33924</c:v>
                </c:pt>
                <c:pt idx="33925">
                  <c:v>33925</c:v>
                </c:pt>
                <c:pt idx="33926">
                  <c:v>33926</c:v>
                </c:pt>
                <c:pt idx="33927">
                  <c:v>33927</c:v>
                </c:pt>
                <c:pt idx="33928">
                  <c:v>33928</c:v>
                </c:pt>
                <c:pt idx="33929">
                  <c:v>33929</c:v>
                </c:pt>
                <c:pt idx="33930">
                  <c:v>33930</c:v>
                </c:pt>
                <c:pt idx="33931">
                  <c:v>33931</c:v>
                </c:pt>
                <c:pt idx="33932">
                  <c:v>33932</c:v>
                </c:pt>
                <c:pt idx="33933">
                  <c:v>33933</c:v>
                </c:pt>
                <c:pt idx="33934">
                  <c:v>33934</c:v>
                </c:pt>
                <c:pt idx="33935">
                  <c:v>33935</c:v>
                </c:pt>
                <c:pt idx="33936">
                  <c:v>33936</c:v>
                </c:pt>
                <c:pt idx="33937">
                  <c:v>33937</c:v>
                </c:pt>
                <c:pt idx="33938">
                  <c:v>33938</c:v>
                </c:pt>
                <c:pt idx="33939">
                  <c:v>33939</c:v>
                </c:pt>
                <c:pt idx="33940">
                  <c:v>33940</c:v>
                </c:pt>
                <c:pt idx="33941">
                  <c:v>33941</c:v>
                </c:pt>
                <c:pt idx="33942">
                  <c:v>33942</c:v>
                </c:pt>
                <c:pt idx="33943">
                  <c:v>33943</c:v>
                </c:pt>
                <c:pt idx="33944">
                  <c:v>33944</c:v>
                </c:pt>
                <c:pt idx="33945">
                  <c:v>33945</c:v>
                </c:pt>
                <c:pt idx="33946">
                  <c:v>33946</c:v>
                </c:pt>
                <c:pt idx="33947">
                  <c:v>33947</c:v>
                </c:pt>
                <c:pt idx="33948">
                  <c:v>33948</c:v>
                </c:pt>
                <c:pt idx="33949">
                  <c:v>33949</c:v>
                </c:pt>
                <c:pt idx="33950">
                  <c:v>33950</c:v>
                </c:pt>
                <c:pt idx="33951">
                  <c:v>33951</c:v>
                </c:pt>
                <c:pt idx="33952">
                  <c:v>33952</c:v>
                </c:pt>
                <c:pt idx="33953">
                  <c:v>33953</c:v>
                </c:pt>
                <c:pt idx="33954">
                  <c:v>33954</c:v>
                </c:pt>
                <c:pt idx="33955">
                  <c:v>33955</c:v>
                </c:pt>
                <c:pt idx="33956">
                  <c:v>33956</c:v>
                </c:pt>
                <c:pt idx="33957">
                  <c:v>33957</c:v>
                </c:pt>
                <c:pt idx="33958">
                  <c:v>33958</c:v>
                </c:pt>
                <c:pt idx="33959">
                  <c:v>33959</c:v>
                </c:pt>
                <c:pt idx="33960">
                  <c:v>33960</c:v>
                </c:pt>
                <c:pt idx="33961">
                  <c:v>33961</c:v>
                </c:pt>
                <c:pt idx="33962">
                  <c:v>33962</c:v>
                </c:pt>
                <c:pt idx="33963">
                  <c:v>33963</c:v>
                </c:pt>
                <c:pt idx="33964">
                  <c:v>33964</c:v>
                </c:pt>
                <c:pt idx="33965">
                  <c:v>33965</c:v>
                </c:pt>
                <c:pt idx="33966">
                  <c:v>33966</c:v>
                </c:pt>
                <c:pt idx="33967">
                  <c:v>33967</c:v>
                </c:pt>
                <c:pt idx="33968">
                  <c:v>33968</c:v>
                </c:pt>
                <c:pt idx="33969">
                  <c:v>33969</c:v>
                </c:pt>
                <c:pt idx="33970">
                  <c:v>33970</c:v>
                </c:pt>
                <c:pt idx="33971">
                  <c:v>33971</c:v>
                </c:pt>
                <c:pt idx="33972">
                  <c:v>33972</c:v>
                </c:pt>
                <c:pt idx="33973">
                  <c:v>33973</c:v>
                </c:pt>
                <c:pt idx="33974">
                  <c:v>33974</c:v>
                </c:pt>
                <c:pt idx="33975">
                  <c:v>33975</c:v>
                </c:pt>
                <c:pt idx="33976">
                  <c:v>33976</c:v>
                </c:pt>
                <c:pt idx="33977">
                  <c:v>33977</c:v>
                </c:pt>
                <c:pt idx="33978">
                  <c:v>33978</c:v>
                </c:pt>
                <c:pt idx="33979">
                  <c:v>33979</c:v>
                </c:pt>
                <c:pt idx="33980">
                  <c:v>33980</c:v>
                </c:pt>
                <c:pt idx="33981">
                  <c:v>33981</c:v>
                </c:pt>
                <c:pt idx="33982">
                  <c:v>33982</c:v>
                </c:pt>
                <c:pt idx="33983">
                  <c:v>33983</c:v>
                </c:pt>
                <c:pt idx="33984">
                  <c:v>33984</c:v>
                </c:pt>
                <c:pt idx="33985">
                  <c:v>33985</c:v>
                </c:pt>
                <c:pt idx="33986">
                  <c:v>33986</c:v>
                </c:pt>
                <c:pt idx="33987">
                  <c:v>33987</c:v>
                </c:pt>
                <c:pt idx="33988">
                  <c:v>33988</c:v>
                </c:pt>
                <c:pt idx="33989">
                  <c:v>33989</c:v>
                </c:pt>
                <c:pt idx="33990">
                  <c:v>33990</c:v>
                </c:pt>
                <c:pt idx="33991">
                  <c:v>33991</c:v>
                </c:pt>
                <c:pt idx="33992">
                  <c:v>33992</c:v>
                </c:pt>
                <c:pt idx="33993">
                  <c:v>33993</c:v>
                </c:pt>
                <c:pt idx="33994">
                  <c:v>33994</c:v>
                </c:pt>
                <c:pt idx="33995">
                  <c:v>33995</c:v>
                </c:pt>
                <c:pt idx="33996">
                  <c:v>33996</c:v>
                </c:pt>
                <c:pt idx="33997">
                  <c:v>33997</c:v>
                </c:pt>
                <c:pt idx="33998">
                  <c:v>33998</c:v>
                </c:pt>
                <c:pt idx="33999">
                  <c:v>33999</c:v>
                </c:pt>
                <c:pt idx="34000">
                  <c:v>34000</c:v>
                </c:pt>
                <c:pt idx="34001">
                  <c:v>34001</c:v>
                </c:pt>
                <c:pt idx="34002">
                  <c:v>34002</c:v>
                </c:pt>
                <c:pt idx="34003">
                  <c:v>34003</c:v>
                </c:pt>
                <c:pt idx="34004">
                  <c:v>34004</c:v>
                </c:pt>
                <c:pt idx="34005">
                  <c:v>34005</c:v>
                </c:pt>
                <c:pt idx="34006">
                  <c:v>34006</c:v>
                </c:pt>
                <c:pt idx="34007">
                  <c:v>34007</c:v>
                </c:pt>
                <c:pt idx="34008">
                  <c:v>34008</c:v>
                </c:pt>
                <c:pt idx="34009">
                  <c:v>34009</c:v>
                </c:pt>
                <c:pt idx="34010">
                  <c:v>34010</c:v>
                </c:pt>
                <c:pt idx="34011">
                  <c:v>34011</c:v>
                </c:pt>
                <c:pt idx="34012">
                  <c:v>34012</c:v>
                </c:pt>
                <c:pt idx="34013">
                  <c:v>34013</c:v>
                </c:pt>
                <c:pt idx="34014">
                  <c:v>34014</c:v>
                </c:pt>
                <c:pt idx="34015">
                  <c:v>34015</c:v>
                </c:pt>
                <c:pt idx="34016">
                  <c:v>34016</c:v>
                </c:pt>
                <c:pt idx="34017">
                  <c:v>34017</c:v>
                </c:pt>
                <c:pt idx="34018">
                  <c:v>34018</c:v>
                </c:pt>
                <c:pt idx="34019">
                  <c:v>34019</c:v>
                </c:pt>
                <c:pt idx="34020">
                  <c:v>34020</c:v>
                </c:pt>
                <c:pt idx="34021">
                  <c:v>34021</c:v>
                </c:pt>
                <c:pt idx="34022">
                  <c:v>34022</c:v>
                </c:pt>
                <c:pt idx="34023">
                  <c:v>34023</c:v>
                </c:pt>
                <c:pt idx="34024">
                  <c:v>34024</c:v>
                </c:pt>
                <c:pt idx="34025">
                  <c:v>34025</c:v>
                </c:pt>
                <c:pt idx="34026">
                  <c:v>34026</c:v>
                </c:pt>
                <c:pt idx="34027">
                  <c:v>34027</c:v>
                </c:pt>
                <c:pt idx="34028">
                  <c:v>34028</c:v>
                </c:pt>
                <c:pt idx="34029">
                  <c:v>34029</c:v>
                </c:pt>
                <c:pt idx="34030">
                  <c:v>34030</c:v>
                </c:pt>
                <c:pt idx="34031">
                  <c:v>34031</c:v>
                </c:pt>
                <c:pt idx="34032">
                  <c:v>34032</c:v>
                </c:pt>
                <c:pt idx="34033">
                  <c:v>34033</c:v>
                </c:pt>
                <c:pt idx="34034">
                  <c:v>34034</c:v>
                </c:pt>
                <c:pt idx="34035">
                  <c:v>34035</c:v>
                </c:pt>
                <c:pt idx="34036">
                  <c:v>34036</c:v>
                </c:pt>
                <c:pt idx="34037">
                  <c:v>34037</c:v>
                </c:pt>
                <c:pt idx="34038">
                  <c:v>34038</c:v>
                </c:pt>
                <c:pt idx="34039">
                  <c:v>34039</c:v>
                </c:pt>
                <c:pt idx="34040">
                  <c:v>34040</c:v>
                </c:pt>
                <c:pt idx="34041">
                  <c:v>34041</c:v>
                </c:pt>
                <c:pt idx="34042">
                  <c:v>34042</c:v>
                </c:pt>
                <c:pt idx="34043">
                  <c:v>34043</c:v>
                </c:pt>
                <c:pt idx="34044">
                  <c:v>34044</c:v>
                </c:pt>
                <c:pt idx="34045">
                  <c:v>34045</c:v>
                </c:pt>
                <c:pt idx="34046">
                  <c:v>34046</c:v>
                </c:pt>
                <c:pt idx="34047">
                  <c:v>34047</c:v>
                </c:pt>
                <c:pt idx="34048">
                  <c:v>34048</c:v>
                </c:pt>
                <c:pt idx="34049">
                  <c:v>34049</c:v>
                </c:pt>
                <c:pt idx="34050">
                  <c:v>34050</c:v>
                </c:pt>
                <c:pt idx="34051">
                  <c:v>34051</c:v>
                </c:pt>
                <c:pt idx="34052">
                  <c:v>34052</c:v>
                </c:pt>
                <c:pt idx="34053">
                  <c:v>34053</c:v>
                </c:pt>
                <c:pt idx="34054">
                  <c:v>34054</c:v>
                </c:pt>
                <c:pt idx="34055">
                  <c:v>34055</c:v>
                </c:pt>
                <c:pt idx="34056">
                  <c:v>34056</c:v>
                </c:pt>
                <c:pt idx="34057">
                  <c:v>34057</c:v>
                </c:pt>
                <c:pt idx="34058">
                  <c:v>34058</c:v>
                </c:pt>
                <c:pt idx="34059">
                  <c:v>34059</c:v>
                </c:pt>
                <c:pt idx="34060">
                  <c:v>34060</c:v>
                </c:pt>
                <c:pt idx="34061">
                  <c:v>34061</c:v>
                </c:pt>
                <c:pt idx="34062">
                  <c:v>34062</c:v>
                </c:pt>
                <c:pt idx="34063">
                  <c:v>34063</c:v>
                </c:pt>
                <c:pt idx="34064">
                  <c:v>34064</c:v>
                </c:pt>
                <c:pt idx="34065">
                  <c:v>34065</c:v>
                </c:pt>
                <c:pt idx="34066">
                  <c:v>34066</c:v>
                </c:pt>
                <c:pt idx="34067">
                  <c:v>34067</c:v>
                </c:pt>
                <c:pt idx="34068">
                  <c:v>34068</c:v>
                </c:pt>
                <c:pt idx="34069">
                  <c:v>34069</c:v>
                </c:pt>
                <c:pt idx="34070">
                  <c:v>34070</c:v>
                </c:pt>
                <c:pt idx="34071">
                  <c:v>34071</c:v>
                </c:pt>
                <c:pt idx="34072">
                  <c:v>34072</c:v>
                </c:pt>
                <c:pt idx="34073">
                  <c:v>34073</c:v>
                </c:pt>
                <c:pt idx="34074">
                  <c:v>34074</c:v>
                </c:pt>
                <c:pt idx="34075">
                  <c:v>34075</c:v>
                </c:pt>
                <c:pt idx="34076">
                  <c:v>34076</c:v>
                </c:pt>
                <c:pt idx="34077">
                  <c:v>34077</c:v>
                </c:pt>
                <c:pt idx="34078">
                  <c:v>34078</c:v>
                </c:pt>
                <c:pt idx="34079">
                  <c:v>34079</c:v>
                </c:pt>
                <c:pt idx="34080">
                  <c:v>34080</c:v>
                </c:pt>
                <c:pt idx="34081">
                  <c:v>34081</c:v>
                </c:pt>
                <c:pt idx="34082">
                  <c:v>34082</c:v>
                </c:pt>
                <c:pt idx="34083">
                  <c:v>34083</c:v>
                </c:pt>
                <c:pt idx="34084">
                  <c:v>34084</c:v>
                </c:pt>
                <c:pt idx="34085">
                  <c:v>34085</c:v>
                </c:pt>
                <c:pt idx="34086">
                  <c:v>34086</c:v>
                </c:pt>
                <c:pt idx="34087">
                  <c:v>34087</c:v>
                </c:pt>
                <c:pt idx="34088">
                  <c:v>34088</c:v>
                </c:pt>
                <c:pt idx="34089">
                  <c:v>34089</c:v>
                </c:pt>
                <c:pt idx="34090">
                  <c:v>34090</c:v>
                </c:pt>
                <c:pt idx="34091">
                  <c:v>34091</c:v>
                </c:pt>
                <c:pt idx="34092">
                  <c:v>34092</c:v>
                </c:pt>
                <c:pt idx="34093">
                  <c:v>34093</c:v>
                </c:pt>
                <c:pt idx="34094">
                  <c:v>34094</c:v>
                </c:pt>
                <c:pt idx="34095">
                  <c:v>34095</c:v>
                </c:pt>
                <c:pt idx="34096">
                  <c:v>34096</c:v>
                </c:pt>
                <c:pt idx="34097">
                  <c:v>34097</c:v>
                </c:pt>
                <c:pt idx="34098">
                  <c:v>34098</c:v>
                </c:pt>
                <c:pt idx="34099">
                  <c:v>34099</c:v>
                </c:pt>
                <c:pt idx="34100">
                  <c:v>34100</c:v>
                </c:pt>
                <c:pt idx="34101">
                  <c:v>34101</c:v>
                </c:pt>
                <c:pt idx="34102">
                  <c:v>34102</c:v>
                </c:pt>
                <c:pt idx="34103">
                  <c:v>34103</c:v>
                </c:pt>
                <c:pt idx="34104">
                  <c:v>34104</c:v>
                </c:pt>
                <c:pt idx="34105">
                  <c:v>34105</c:v>
                </c:pt>
                <c:pt idx="34106">
                  <c:v>34106</c:v>
                </c:pt>
                <c:pt idx="34107">
                  <c:v>34107</c:v>
                </c:pt>
                <c:pt idx="34108">
                  <c:v>34108</c:v>
                </c:pt>
                <c:pt idx="34109">
                  <c:v>34109</c:v>
                </c:pt>
                <c:pt idx="34110">
                  <c:v>34110</c:v>
                </c:pt>
                <c:pt idx="34111">
                  <c:v>34111</c:v>
                </c:pt>
                <c:pt idx="34112">
                  <c:v>34112</c:v>
                </c:pt>
                <c:pt idx="34113">
                  <c:v>34113</c:v>
                </c:pt>
                <c:pt idx="34114">
                  <c:v>34114</c:v>
                </c:pt>
                <c:pt idx="34115">
                  <c:v>34115</c:v>
                </c:pt>
                <c:pt idx="34116">
                  <c:v>34116</c:v>
                </c:pt>
                <c:pt idx="34117">
                  <c:v>34117</c:v>
                </c:pt>
                <c:pt idx="34118">
                  <c:v>34118</c:v>
                </c:pt>
                <c:pt idx="34119">
                  <c:v>34119</c:v>
                </c:pt>
                <c:pt idx="34120">
                  <c:v>34120</c:v>
                </c:pt>
                <c:pt idx="34121">
                  <c:v>34121</c:v>
                </c:pt>
                <c:pt idx="34122">
                  <c:v>34122</c:v>
                </c:pt>
                <c:pt idx="34123">
                  <c:v>34123</c:v>
                </c:pt>
                <c:pt idx="34124">
                  <c:v>34124</c:v>
                </c:pt>
                <c:pt idx="34125">
                  <c:v>34125</c:v>
                </c:pt>
                <c:pt idx="34126">
                  <c:v>34126</c:v>
                </c:pt>
                <c:pt idx="34127">
                  <c:v>34127</c:v>
                </c:pt>
                <c:pt idx="34128">
                  <c:v>34128</c:v>
                </c:pt>
                <c:pt idx="34129">
                  <c:v>34129</c:v>
                </c:pt>
                <c:pt idx="34130">
                  <c:v>34130</c:v>
                </c:pt>
                <c:pt idx="34131">
                  <c:v>34131</c:v>
                </c:pt>
                <c:pt idx="34132">
                  <c:v>34132</c:v>
                </c:pt>
                <c:pt idx="34133">
                  <c:v>34133</c:v>
                </c:pt>
                <c:pt idx="34134">
                  <c:v>34134</c:v>
                </c:pt>
                <c:pt idx="34135">
                  <c:v>34135</c:v>
                </c:pt>
                <c:pt idx="34136">
                  <c:v>34136</c:v>
                </c:pt>
                <c:pt idx="34137">
                  <c:v>34137</c:v>
                </c:pt>
                <c:pt idx="34138">
                  <c:v>34138</c:v>
                </c:pt>
                <c:pt idx="34139">
                  <c:v>34139</c:v>
                </c:pt>
                <c:pt idx="34140">
                  <c:v>34140</c:v>
                </c:pt>
                <c:pt idx="34141">
                  <c:v>34141</c:v>
                </c:pt>
                <c:pt idx="34142">
                  <c:v>34142</c:v>
                </c:pt>
                <c:pt idx="34143">
                  <c:v>34143</c:v>
                </c:pt>
                <c:pt idx="34144">
                  <c:v>34144</c:v>
                </c:pt>
                <c:pt idx="34145">
                  <c:v>34145</c:v>
                </c:pt>
                <c:pt idx="34146">
                  <c:v>34146</c:v>
                </c:pt>
                <c:pt idx="34147">
                  <c:v>34147</c:v>
                </c:pt>
                <c:pt idx="34148">
                  <c:v>34148</c:v>
                </c:pt>
                <c:pt idx="34149">
                  <c:v>34149</c:v>
                </c:pt>
                <c:pt idx="34150">
                  <c:v>34150</c:v>
                </c:pt>
                <c:pt idx="34151">
                  <c:v>34151</c:v>
                </c:pt>
                <c:pt idx="34152">
                  <c:v>34152</c:v>
                </c:pt>
                <c:pt idx="34153">
                  <c:v>34153</c:v>
                </c:pt>
                <c:pt idx="34154">
                  <c:v>34154</c:v>
                </c:pt>
                <c:pt idx="34155">
                  <c:v>34155</c:v>
                </c:pt>
                <c:pt idx="34156">
                  <c:v>34156</c:v>
                </c:pt>
                <c:pt idx="34157">
                  <c:v>34157</c:v>
                </c:pt>
                <c:pt idx="34158">
                  <c:v>34158</c:v>
                </c:pt>
                <c:pt idx="34159">
                  <c:v>34159</c:v>
                </c:pt>
                <c:pt idx="34160">
                  <c:v>34160</c:v>
                </c:pt>
                <c:pt idx="34161">
                  <c:v>34161</c:v>
                </c:pt>
                <c:pt idx="34162">
                  <c:v>34162</c:v>
                </c:pt>
                <c:pt idx="34163">
                  <c:v>34163</c:v>
                </c:pt>
                <c:pt idx="34164">
                  <c:v>34164</c:v>
                </c:pt>
                <c:pt idx="34165">
                  <c:v>34165</c:v>
                </c:pt>
                <c:pt idx="34166">
                  <c:v>34166</c:v>
                </c:pt>
                <c:pt idx="34167">
                  <c:v>34167</c:v>
                </c:pt>
                <c:pt idx="34168">
                  <c:v>34168</c:v>
                </c:pt>
                <c:pt idx="34169">
                  <c:v>34169</c:v>
                </c:pt>
                <c:pt idx="34170">
                  <c:v>34170</c:v>
                </c:pt>
                <c:pt idx="34171">
                  <c:v>34171</c:v>
                </c:pt>
                <c:pt idx="34172">
                  <c:v>34172</c:v>
                </c:pt>
                <c:pt idx="34173">
                  <c:v>34173</c:v>
                </c:pt>
                <c:pt idx="34174">
                  <c:v>34174</c:v>
                </c:pt>
                <c:pt idx="34175">
                  <c:v>34175</c:v>
                </c:pt>
                <c:pt idx="34176">
                  <c:v>34176</c:v>
                </c:pt>
                <c:pt idx="34177">
                  <c:v>34177</c:v>
                </c:pt>
                <c:pt idx="34178">
                  <c:v>34178</c:v>
                </c:pt>
                <c:pt idx="34179">
                  <c:v>34179</c:v>
                </c:pt>
                <c:pt idx="34180">
                  <c:v>34180</c:v>
                </c:pt>
                <c:pt idx="34181">
                  <c:v>34181</c:v>
                </c:pt>
                <c:pt idx="34182">
                  <c:v>34182</c:v>
                </c:pt>
                <c:pt idx="34183">
                  <c:v>34183</c:v>
                </c:pt>
                <c:pt idx="34184">
                  <c:v>34184</c:v>
                </c:pt>
                <c:pt idx="34185">
                  <c:v>34185</c:v>
                </c:pt>
                <c:pt idx="34186">
                  <c:v>34186</c:v>
                </c:pt>
                <c:pt idx="34187">
                  <c:v>34187</c:v>
                </c:pt>
                <c:pt idx="34188">
                  <c:v>34188</c:v>
                </c:pt>
                <c:pt idx="34189">
                  <c:v>34189</c:v>
                </c:pt>
                <c:pt idx="34190">
                  <c:v>34190</c:v>
                </c:pt>
                <c:pt idx="34191">
                  <c:v>34191</c:v>
                </c:pt>
                <c:pt idx="34192">
                  <c:v>34192</c:v>
                </c:pt>
                <c:pt idx="34193">
                  <c:v>34193</c:v>
                </c:pt>
                <c:pt idx="34194">
                  <c:v>34194</c:v>
                </c:pt>
                <c:pt idx="34195">
                  <c:v>34195</c:v>
                </c:pt>
                <c:pt idx="34196">
                  <c:v>34196</c:v>
                </c:pt>
                <c:pt idx="34197">
                  <c:v>34197</c:v>
                </c:pt>
                <c:pt idx="34198">
                  <c:v>34198</c:v>
                </c:pt>
                <c:pt idx="34199">
                  <c:v>34199</c:v>
                </c:pt>
                <c:pt idx="34200">
                  <c:v>34200</c:v>
                </c:pt>
                <c:pt idx="34201">
                  <c:v>34201</c:v>
                </c:pt>
                <c:pt idx="34202">
                  <c:v>34202</c:v>
                </c:pt>
                <c:pt idx="34203">
                  <c:v>34203</c:v>
                </c:pt>
                <c:pt idx="34204">
                  <c:v>34204</c:v>
                </c:pt>
                <c:pt idx="34205">
                  <c:v>34205</c:v>
                </c:pt>
                <c:pt idx="34206">
                  <c:v>34206</c:v>
                </c:pt>
                <c:pt idx="34207">
                  <c:v>34207</c:v>
                </c:pt>
                <c:pt idx="34208">
                  <c:v>34208</c:v>
                </c:pt>
                <c:pt idx="34209">
                  <c:v>34209</c:v>
                </c:pt>
                <c:pt idx="34210">
                  <c:v>34210</c:v>
                </c:pt>
                <c:pt idx="34211">
                  <c:v>34211</c:v>
                </c:pt>
                <c:pt idx="34212">
                  <c:v>34212</c:v>
                </c:pt>
                <c:pt idx="34213">
                  <c:v>34213</c:v>
                </c:pt>
                <c:pt idx="34214">
                  <c:v>34214</c:v>
                </c:pt>
                <c:pt idx="34215">
                  <c:v>34215</c:v>
                </c:pt>
                <c:pt idx="34216">
                  <c:v>34216</c:v>
                </c:pt>
                <c:pt idx="34217">
                  <c:v>34217</c:v>
                </c:pt>
                <c:pt idx="34218">
                  <c:v>34218</c:v>
                </c:pt>
                <c:pt idx="34219">
                  <c:v>34219</c:v>
                </c:pt>
                <c:pt idx="34220">
                  <c:v>34220</c:v>
                </c:pt>
                <c:pt idx="34221">
                  <c:v>34221</c:v>
                </c:pt>
                <c:pt idx="34222">
                  <c:v>34222</c:v>
                </c:pt>
                <c:pt idx="34223">
                  <c:v>34223</c:v>
                </c:pt>
                <c:pt idx="34224">
                  <c:v>34224</c:v>
                </c:pt>
                <c:pt idx="34225">
                  <c:v>34225</c:v>
                </c:pt>
                <c:pt idx="34226">
                  <c:v>34226</c:v>
                </c:pt>
                <c:pt idx="34227">
                  <c:v>34227</c:v>
                </c:pt>
                <c:pt idx="34228">
                  <c:v>34228</c:v>
                </c:pt>
                <c:pt idx="34229">
                  <c:v>34229</c:v>
                </c:pt>
                <c:pt idx="34230">
                  <c:v>34230</c:v>
                </c:pt>
                <c:pt idx="34231">
                  <c:v>34231</c:v>
                </c:pt>
                <c:pt idx="34232">
                  <c:v>34232</c:v>
                </c:pt>
                <c:pt idx="34233">
                  <c:v>34233</c:v>
                </c:pt>
                <c:pt idx="34234">
                  <c:v>34234</c:v>
                </c:pt>
                <c:pt idx="34235">
                  <c:v>34235</c:v>
                </c:pt>
                <c:pt idx="34236">
                  <c:v>34236</c:v>
                </c:pt>
                <c:pt idx="34237">
                  <c:v>34237</c:v>
                </c:pt>
                <c:pt idx="34238">
                  <c:v>34238</c:v>
                </c:pt>
                <c:pt idx="34239">
                  <c:v>34239</c:v>
                </c:pt>
                <c:pt idx="34240">
                  <c:v>34240</c:v>
                </c:pt>
                <c:pt idx="34241">
                  <c:v>34241</c:v>
                </c:pt>
                <c:pt idx="34242">
                  <c:v>34242</c:v>
                </c:pt>
                <c:pt idx="34243">
                  <c:v>34243</c:v>
                </c:pt>
                <c:pt idx="34244">
                  <c:v>34244</c:v>
                </c:pt>
                <c:pt idx="34245">
                  <c:v>34245</c:v>
                </c:pt>
                <c:pt idx="34246">
                  <c:v>34246</c:v>
                </c:pt>
                <c:pt idx="34247">
                  <c:v>34247</c:v>
                </c:pt>
                <c:pt idx="34248">
                  <c:v>34248</c:v>
                </c:pt>
                <c:pt idx="34249">
                  <c:v>34249</c:v>
                </c:pt>
                <c:pt idx="34250">
                  <c:v>34250</c:v>
                </c:pt>
                <c:pt idx="34251">
                  <c:v>34251</c:v>
                </c:pt>
                <c:pt idx="34252">
                  <c:v>34252</c:v>
                </c:pt>
                <c:pt idx="34253">
                  <c:v>34253</c:v>
                </c:pt>
                <c:pt idx="34254">
                  <c:v>34254</c:v>
                </c:pt>
                <c:pt idx="34255">
                  <c:v>34255</c:v>
                </c:pt>
                <c:pt idx="34256">
                  <c:v>34256</c:v>
                </c:pt>
                <c:pt idx="34257">
                  <c:v>34257</c:v>
                </c:pt>
                <c:pt idx="34258">
                  <c:v>34258</c:v>
                </c:pt>
                <c:pt idx="34259">
                  <c:v>34259</c:v>
                </c:pt>
                <c:pt idx="34260">
                  <c:v>34260</c:v>
                </c:pt>
                <c:pt idx="34261">
                  <c:v>34261</c:v>
                </c:pt>
                <c:pt idx="34262">
                  <c:v>34262</c:v>
                </c:pt>
                <c:pt idx="34263">
                  <c:v>34263</c:v>
                </c:pt>
                <c:pt idx="34264">
                  <c:v>34264</c:v>
                </c:pt>
                <c:pt idx="34265">
                  <c:v>34265</c:v>
                </c:pt>
                <c:pt idx="34266">
                  <c:v>34266</c:v>
                </c:pt>
                <c:pt idx="34267">
                  <c:v>34267</c:v>
                </c:pt>
                <c:pt idx="34268">
                  <c:v>34268</c:v>
                </c:pt>
                <c:pt idx="34269">
                  <c:v>34269</c:v>
                </c:pt>
                <c:pt idx="34270">
                  <c:v>34270</c:v>
                </c:pt>
                <c:pt idx="34271">
                  <c:v>34271</c:v>
                </c:pt>
                <c:pt idx="34272">
                  <c:v>34272</c:v>
                </c:pt>
                <c:pt idx="34273">
                  <c:v>34273</c:v>
                </c:pt>
                <c:pt idx="34274">
                  <c:v>34274</c:v>
                </c:pt>
                <c:pt idx="34275">
                  <c:v>34275</c:v>
                </c:pt>
                <c:pt idx="34276">
                  <c:v>34276</c:v>
                </c:pt>
                <c:pt idx="34277">
                  <c:v>34277</c:v>
                </c:pt>
                <c:pt idx="34278">
                  <c:v>34278</c:v>
                </c:pt>
                <c:pt idx="34279">
                  <c:v>34279</c:v>
                </c:pt>
                <c:pt idx="34280">
                  <c:v>34280</c:v>
                </c:pt>
                <c:pt idx="34281">
                  <c:v>34281</c:v>
                </c:pt>
                <c:pt idx="34282">
                  <c:v>34282</c:v>
                </c:pt>
                <c:pt idx="34283">
                  <c:v>34283</c:v>
                </c:pt>
                <c:pt idx="34284">
                  <c:v>34284</c:v>
                </c:pt>
                <c:pt idx="34285">
                  <c:v>34285</c:v>
                </c:pt>
                <c:pt idx="34286">
                  <c:v>34286</c:v>
                </c:pt>
                <c:pt idx="34287">
                  <c:v>34287</c:v>
                </c:pt>
                <c:pt idx="34288">
                  <c:v>34288</c:v>
                </c:pt>
                <c:pt idx="34289">
                  <c:v>34289</c:v>
                </c:pt>
                <c:pt idx="34290">
                  <c:v>34290</c:v>
                </c:pt>
                <c:pt idx="34291">
                  <c:v>34291</c:v>
                </c:pt>
                <c:pt idx="34292">
                  <c:v>34292</c:v>
                </c:pt>
                <c:pt idx="34293">
                  <c:v>34293</c:v>
                </c:pt>
                <c:pt idx="34294">
                  <c:v>34294</c:v>
                </c:pt>
                <c:pt idx="34295">
                  <c:v>34295</c:v>
                </c:pt>
                <c:pt idx="34296">
                  <c:v>34296</c:v>
                </c:pt>
                <c:pt idx="34297">
                  <c:v>34297</c:v>
                </c:pt>
                <c:pt idx="34298">
                  <c:v>34298</c:v>
                </c:pt>
                <c:pt idx="34299">
                  <c:v>34299</c:v>
                </c:pt>
                <c:pt idx="34300">
                  <c:v>34300</c:v>
                </c:pt>
                <c:pt idx="34301">
                  <c:v>34301</c:v>
                </c:pt>
                <c:pt idx="34302">
                  <c:v>34302</c:v>
                </c:pt>
                <c:pt idx="34303">
                  <c:v>34303</c:v>
                </c:pt>
                <c:pt idx="34304">
                  <c:v>34304</c:v>
                </c:pt>
                <c:pt idx="34305">
                  <c:v>34305</c:v>
                </c:pt>
                <c:pt idx="34306">
                  <c:v>34306</c:v>
                </c:pt>
                <c:pt idx="34307">
                  <c:v>34307</c:v>
                </c:pt>
                <c:pt idx="34308">
                  <c:v>34308</c:v>
                </c:pt>
                <c:pt idx="34309">
                  <c:v>34309</c:v>
                </c:pt>
                <c:pt idx="34310">
                  <c:v>34310</c:v>
                </c:pt>
                <c:pt idx="34311">
                  <c:v>34311</c:v>
                </c:pt>
                <c:pt idx="34312">
                  <c:v>34312</c:v>
                </c:pt>
                <c:pt idx="34313">
                  <c:v>34313</c:v>
                </c:pt>
                <c:pt idx="34314">
                  <c:v>34314</c:v>
                </c:pt>
                <c:pt idx="34315">
                  <c:v>34315</c:v>
                </c:pt>
                <c:pt idx="34316">
                  <c:v>34316</c:v>
                </c:pt>
                <c:pt idx="34317">
                  <c:v>34317</c:v>
                </c:pt>
                <c:pt idx="34318">
                  <c:v>34318</c:v>
                </c:pt>
                <c:pt idx="34319">
                  <c:v>34319</c:v>
                </c:pt>
                <c:pt idx="34320">
                  <c:v>34320</c:v>
                </c:pt>
                <c:pt idx="34321">
                  <c:v>34321</c:v>
                </c:pt>
                <c:pt idx="34322">
                  <c:v>34322</c:v>
                </c:pt>
                <c:pt idx="34323">
                  <c:v>34323</c:v>
                </c:pt>
                <c:pt idx="34324">
                  <c:v>34324</c:v>
                </c:pt>
                <c:pt idx="34325">
                  <c:v>34325</c:v>
                </c:pt>
                <c:pt idx="34326">
                  <c:v>34326</c:v>
                </c:pt>
                <c:pt idx="34327">
                  <c:v>34327</c:v>
                </c:pt>
                <c:pt idx="34328">
                  <c:v>34328</c:v>
                </c:pt>
                <c:pt idx="34329">
                  <c:v>34329</c:v>
                </c:pt>
                <c:pt idx="34330">
                  <c:v>34330</c:v>
                </c:pt>
                <c:pt idx="34331">
                  <c:v>34331</c:v>
                </c:pt>
                <c:pt idx="34332">
                  <c:v>34332</c:v>
                </c:pt>
                <c:pt idx="34333">
                  <c:v>34333</c:v>
                </c:pt>
                <c:pt idx="34334">
                  <c:v>34334</c:v>
                </c:pt>
                <c:pt idx="34335">
                  <c:v>34335</c:v>
                </c:pt>
                <c:pt idx="34336">
                  <c:v>34336</c:v>
                </c:pt>
                <c:pt idx="34337">
                  <c:v>34337</c:v>
                </c:pt>
                <c:pt idx="34338">
                  <c:v>34338</c:v>
                </c:pt>
                <c:pt idx="34339">
                  <c:v>34339</c:v>
                </c:pt>
                <c:pt idx="34340">
                  <c:v>34340</c:v>
                </c:pt>
                <c:pt idx="34341">
                  <c:v>34341</c:v>
                </c:pt>
                <c:pt idx="34342">
                  <c:v>34342</c:v>
                </c:pt>
                <c:pt idx="34343">
                  <c:v>34343</c:v>
                </c:pt>
                <c:pt idx="34344">
                  <c:v>34344</c:v>
                </c:pt>
                <c:pt idx="34345">
                  <c:v>34345</c:v>
                </c:pt>
                <c:pt idx="34346">
                  <c:v>34346</c:v>
                </c:pt>
                <c:pt idx="34347">
                  <c:v>34347</c:v>
                </c:pt>
                <c:pt idx="34348">
                  <c:v>34348</c:v>
                </c:pt>
                <c:pt idx="34349">
                  <c:v>34349</c:v>
                </c:pt>
                <c:pt idx="34350">
                  <c:v>34350</c:v>
                </c:pt>
                <c:pt idx="34351">
                  <c:v>34351</c:v>
                </c:pt>
                <c:pt idx="34352">
                  <c:v>34352</c:v>
                </c:pt>
                <c:pt idx="34353">
                  <c:v>34353</c:v>
                </c:pt>
                <c:pt idx="34354">
                  <c:v>34354</c:v>
                </c:pt>
                <c:pt idx="34355">
                  <c:v>34355</c:v>
                </c:pt>
                <c:pt idx="34356">
                  <c:v>34356</c:v>
                </c:pt>
                <c:pt idx="34357">
                  <c:v>34357</c:v>
                </c:pt>
                <c:pt idx="34358">
                  <c:v>34358</c:v>
                </c:pt>
                <c:pt idx="34359">
                  <c:v>34359</c:v>
                </c:pt>
                <c:pt idx="34360">
                  <c:v>34360</c:v>
                </c:pt>
                <c:pt idx="34361">
                  <c:v>34361</c:v>
                </c:pt>
                <c:pt idx="34362">
                  <c:v>34362</c:v>
                </c:pt>
                <c:pt idx="34363">
                  <c:v>34363</c:v>
                </c:pt>
                <c:pt idx="34364">
                  <c:v>34364</c:v>
                </c:pt>
                <c:pt idx="34365">
                  <c:v>34365</c:v>
                </c:pt>
                <c:pt idx="34366">
                  <c:v>34366</c:v>
                </c:pt>
                <c:pt idx="34367">
                  <c:v>34367</c:v>
                </c:pt>
                <c:pt idx="34368">
                  <c:v>34368</c:v>
                </c:pt>
                <c:pt idx="34369">
                  <c:v>34369</c:v>
                </c:pt>
                <c:pt idx="34370">
                  <c:v>34370</c:v>
                </c:pt>
                <c:pt idx="34371">
                  <c:v>34371</c:v>
                </c:pt>
                <c:pt idx="34372">
                  <c:v>34372</c:v>
                </c:pt>
                <c:pt idx="34373">
                  <c:v>34373</c:v>
                </c:pt>
                <c:pt idx="34374">
                  <c:v>34374</c:v>
                </c:pt>
                <c:pt idx="34375">
                  <c:v>34375</c:v>
                </c:pt>
                <c:pt idx="34376">
                  <c:v>34376</c:v>
                </c:pt>
                <c:pt idx="34377">
                  <c:v>34377</c:v>
                </c:pt>
                <c:pt idx="34378">
                  <c:v>34378</c:v>
                </c:pt>
                <c:pt idx="34379">
                  <c:v>34379</c:v>
                </c:pt>
                <c:pt idx="34380">
                  <c:v>34380</c:v>
                </c:pt>
                <c:pt idx="34381">
                  <c:v>34381</c:v>
                </c:pt>
                <c:pt idx="34382">
                  <c:v>34382</c:v>
                </c:pt>
                <c:pt idx="34383">
                  <c:v>34383</c:v>
                </c:pt>
                <c:pt idx="34384">
                  <c:v>34384</c:v>
                </c:pt>
                <c:pt idx="34385">
                  <c:v>34385</c:v>
                </c:pt>
                <c:pt idx="34386">
                  <c:v>34386</c:v>
                </c:pt>
                <c:pt idx="34387">
                  <c:v>34387</c:v>
                </c:pt>
                <c:pt idx="34388">
                  <c:v>34388</c:v>
                </c:pt>
                <c:pt idx="34389">
                  <c:v>34389</c:v>
                </c:pt>
                <c:pt idx="34390">
                  <c:v>34390</c:v>
                </c:pt>
                <c:pt idx="34391">
                  <c:v>34391</c:v>
                </c:pt>
                <c:pt idx="34392">
                  <c:v>34392</c:v>
                </c:pt>
                <c:pt idx="34393">
                  <c:v>34393</c:v>
                </c:pt>
                <c:pt idx="34394">
                  <c:v>34394</c:v>
                </c:pt>
                <c:pt idx="34395">
                  <c:v>34395</c:v>
                </c:pt>
                <c:pt idx="34396">
                  <c:v>34396</c:v>
                </c:pt>
                <c:pt idx="34397">
                  <c:v>34397</c:v>
                </c:pt>
                <c:pt idx="34398">
                  <c:v>34398</c:v>
                </c:pt>
                <c:pt idx="34399">
                  <c:v>34399</c:v>
                </c:pt>
                <c:pt idx="34400">
                  <c:v>34400</c:v>
                </c:pt>
                <c:pt idx="34401">
                  <c:v>34401</c:v>
                </c:pt>
                <c:pt idx="34402">
                  <c:v>34402</c:v>
                </c:pt>
                <c:pt idx="34403">
                  <c:v>34403</c:v>
                </c:pt>
                <c:pt idx="34404">
                  <c:v>34404</c:v>
                </c:pt>
                <c:pt idx="34405">
                  <c:v>34405</c:v>
                </c:pt>
                <c:pt idx="34406">
                  <c:v>34406</c:v>
                </c:pt>
                <c:pt idx="34407">
                  <c:v>34407</c:v>
                </c:pt>
                <c:pt idx="34408">
                  <c:v>34408</c:v>
                </c:pt>
                <c:pt idx="34409">
                  <c:v>34409</c:v>
                </c:pt>
                <c:pt idx="34410">
                  <c:v>34410</c:v>
                </c:pt>
                <c:pt idx="34411">
                  <c:v>34411</c:v>
                </c:pt>
                <c:pt idx="34412">
                  <c:v>34412</c:v>
                </c:pt>
                <c:pt idx="34413">
                  <c:v>34413</c:v>
                </c:pt>
                <c:pt idx="34414">
                  <c:v>34414</c:v>
                </c:pt>
                <c:pt idx="34415">
                  <c:v>34415</c:v>
                </c:pt>
                <c:pt idx="34416">
                  <c:v>34416</c:v>
                </c:pt>
                <c:pt idx="34417">
                  <c:v>34417</c:v>
                </c:pt>
                <c:pt idx="34418">
                  <c:v>34418</c:v>
                </c:pt>
                <c:pt idx="34419">
                  <c:v>34419</c:v>
                </c:pt>
                <c:pt idx="34420">
                  <c:v>34420</c:v>
                </c:pt>
                <c:pt idx="34421">
                  <c:v>34421</c:v>
                </c:pt>
                <c:pt idx="34422">
                  <c:v>34422</c:v>
                </c:pt>
                <c:pt idx="34423">
                  <c:v>34423</c:v>
                </c:pt>
                <c:pt idx="34424">
                  <c:v>34424</c:v>
                </c:pt>
                <c:pt idx="34425">
                  <c:v>34425</c:v>
                </c:pt>
                <c:pt idx="34426">
                  <c:v>34426</c:v>
                </c:pt>
                <c:pt idx="34427">
                  <c:v>34427</c:v>
                </c:pt>
                <c:pt idx="34428">
                  <c:v>34428</c:v>
                </c:pt>
                <c:pt idx="34429">
                  <c:v>34429</c:v>
                </c:pt>
                <c:pt idx="34430">
                  <c:v>34430</c:v>
                </c:pt>
                <c:pt idx="34431">
                  <c:v>34431</c:v>
                </c:pt>
                <c:pt idx="34432">
                  <c:v>34432</c:v>
                </c:pt>
                <c:pt idx="34433">
                  <c:v>34433</c:v>
                </c:pt>
                <c:pt idx="34434">
                  <c:v>34434</c:v>
                </c:pt>
                <c:pt idx="34435">
                  <c:v>34435</c:v>
                </c:pt>
                <c:pt idx="34436">
                  <c:v>34436</c:v>
                </c:pt>
                <c:pt idx="34437">
                  <c:v>34437</c:v>
                </c:pt>
                <c:pt idx="34438">
                  <c:v>34438</c:v>
                </c:pt>
                <c:pt idx="34439">
                  <c:v>34439</c:v>
                </c:pt>
                <c:pt idx="34440">
                  <c:v>34440</c:v>
                </c:pt>
                <c:pt idx="34441">
                  <c:v>34441</c:v>
                </c:pt>
                <c:pt idx="34442">
                  <c:v>34442</c:v>
                </c:pt>
                <c:pt idx="34443">
                  <c:v>34443</c:v>
                </c:pt>
                <c:pt idx="34444">
                  <c:v>34444</c:v>
                </c:pt>
                <c:pt idx="34445">
                  <c:v>34445</c:v>
                </c:pt>
                <c:pt idx="34446">
                  <c:v>34446</c:v>
                </c:pt>
                <c:pt idx="34447">
                  <c:v>34447</c:v>
                </c:pt>
                <c:pt idx="34448">
                  <c:v>34448</c:v>
                </c:pt>
                <c:pt idx="34449">
                  <c:v>34449</c:v>
                </c:pt>
                <c:pt idx="34450">
                  <c:v>34450</c:v>
                </c:pt>
                <c:pt idx="34451">
                  <c:v>34451</c:v>
                </c:pt>
                <c:pt idx="34452">
                  <c:v>34452</c:v>
                </c:pt>
                <c:pt idx="34453">
                  <c:v>34453</c:v>
                </c:pt>
                <c:pt idx="34454">
                  <c:v>34454</c:v>
                </c:pt>
                <c:pt idx="34455">
                  <c:v>34455</c:v>
                </c:pt>
                <c:pt idx="34456">
                  <c:v>34456</c:v>
                </c:pt>
                <c:pt idx="34457">
                  <c:v>34457</c:v>
                </c:pt>
                <c:pt idx="34458">
                  <c:v>34458</c:v>
                </c:pt>
                <c:pt idx="34459">
                  <c:v>34459</c:v>
                </c:pt>
                <c:pt idx="34460">
                  <c:v>34460</c:v>
                </c:pt>
                <c:pt idx="34461">
                  <c:v>34461</c:v>
                </c:pt>
                <c:pt idx="34462">
                  <c:v>34462</c:v>
                </c:pt>
                <c:pt idx="34463">
                  <c:v>34463</c:v>
                </c:pt>
                <c:pt idx="34464">
                  <c:v>34464</c:v>
                </c:pt>
                <c:pt idx="34465">
                  <c:v>34465</c:v>
                </c:pt>
                <c:pt idx="34466">
                  <c:v>34466</c:v>
                </c:pt>
                <c:pt idx="34467">
                  <c:v>34467</c:v>
                </c:pt>
                <c:pt idx="34468">
                  <c:v>34468</c:v>
                </c:pt>
                <c:pt idx="34469">
                  <c:v>34469</c:v>
                </c:pt>
                <c:pt idx="34470">
                  <c:v>34470</c:v>
                </c:pt>
                <c:pt idx="34471">
                  <c:v>34471</c:v>
                </c:pt>
                <c:pt idx="34472">
                  <c:v>34472</c:v>
                </c:pt>
                <c:pt idx="34473">
                  <c:v>34473</c:v>
                </c:pt>
                <c:pt idx="34474">
                  <c:v>34474</c:v>
                </c:pt>
                <c:pt idx="34475">
                  <c:v>34475</c:v>
                </c:pt>
                <c:pt idx="34476">
                  <c:v>34476</c:v>
                </c:pt>
                <c:pt idx="34477">
                  <c:v>34477</c:v>
                </c:pt>
                <c:pt idx="34478">
                  <c:v>34478</c:v>
                </c:pt>
                <c:pt idx="34479">
                  <c:v>34479</c:v>
                </c:pt>
                <c:pt idx="34480">
                  <c:v>34480</c:v>
                </c:pt>
                <c:pt idx="34481">
                  <c:v>34481</c:v>
                </c:pt>
                <c:pt idx="34482">
                  <c:v>34482</c:v>
                </c:pt>
                <c:pt idx="34483">
                  <c:v>34483</c:v>
                </c:pt>
                <c:pt idx="34484">
                  <c:v>34484</c:v>
                </c:pt>
                <c:pt idx="34485">
                  <c:v>34485</c:v>
                </c:pt>
                <c:pt idx="34486">
                  <c:v>34486</c:v>
                </c:pt>
                <c:pt idx="34487">
                  <c:v>34487</c:v>
                </c:pt>
                <c:pt idx="34488">
                  <c:v>34488</c:v>
                </c:pt>
                <c:pt idx="34489">
                  <c:v>34489</c:v>
                </c:pt>
                <c:pt idx="34490">
                  <c:v>34490</c:v>
                </c:pt>
                <c:pt idx="34491">
                  <c:v>34491</c:v>
                </c:pt>
                <c:pt idx="34492">
                  <c:v>34492</c:v>
                </c:pt>
                <c:pt idx="34493">
                  <c:v>34493</c:v>
                </c:pt>
                <c:pt idx="34494">
                  <c:v>34494</c:v>
                </c:pt>
                <c:pt idx="34495">
                  <c:v>34495</c:v>
                </c:pt>
                <c:pt idx="34496">
                  <c:v>34496</c:v>
                </c:pt>
                <c:pt idx="34497">
                  <c:v>34497</c:v>
                </c:pt>
                <c:pt idx="34498">
                  <c:v>34498</c:v>
                </c:pt>
                <c:pt idx="34499">
                  <c:v>34499</c:v>
                </c:pt>
                <c:pt idx="34500">
                  <c:v>34500</c:v>
                </c:pt>
                <c:pt idx="34501">
                  <c:v>34501</c:v>
                </c:pt>
                <c:pt idx="34502">
                  <c:v>34502</c:v>
                </c:pt>
                <c:pt idx="34503">
                  <c:v>34503</c:v>
                </c:pt>
                <c:pt idx="34504">
                  <c:v>34504</c:v>
                </c:pt>
                <c:pt idx="34505">
                  <c:v>34505</c:v>
                </c:pt>
                <c:pt idx="34506">
                  <c:v>34506</c:v>
                </c:pt>
                <c:pt idx="34507">
                  <c:v>34507</c:v>
                </c:pt>
                <c:pt idx="34508">
                  <c:v>34508</c:v>
                </c:pt>
                <c:pt idx="34509">
                  <c:v>34509</c:v>
                </c:pt>
                <c:pt idx="34510">
                  <c:v>34510</c:v>
                </c:pt>
                <c:pt idx="34511">
                  <c:v>34511</c:v>
                </c:pt>
                <c:pt idx="34512">
                  <c:v>34512</c:v>
                </c:pt>
                <c:pt idx="34513">
                  <c:v>34513</c:v>
                </c:pt>
                <c:pt idx="34514">
                  <c:v>34514</c:v>
                </c:pt>
                <c:pt idx="34515">
                  <c:v>34515</c:v>
                </c:pt>
                <c:pt idx="34516">
                  <c:v>34516</c:v>
                </c:pt>
                <c:pt idx="34517">
                  <c:v>34517</c:v>
                </c:pt>
                <c:pt idx="34518">
                  <c:v>34518</c:v>
                </c:pt>
                <c:pt idx="34519">
                  <c:v>34519</c:v>
                </c:pt>
                <c:pt idx="34520">
                  <c:v>34520</c:v>
                </c:pt>
                <c:pt idx="34521">
                  <c:v>34521</c:v>
                </c:pt>
                <c:pt idx="34522">
                  <c:v>34522</c:v>
                </c:pt>
                <c:pt idx="34523">
                  <c:v>34523</c:v>
                </c:pt>
                <c:pt idx="34524">
                  <c:v>34524</c:v>
                </c:pt>
                <c:pt idx="34525">
                  <c:v>34525</c:v>
                </c:pt>
                <c:pt idx="34526">
                  <c:v>34526</c:v>
                </c:pt>
                <c:pt idx="34527">
                  <c:v>34527</c:v>
                </c:pt>
                <c:pt idx="34528">
                  <c:v>34528</c:v>
                </c:pt>
                <c:pt idx="34529">
                  <c:v>34529</c:v>
                </c:pt>
                <c:pt idx="34530">
                  <c:v>34530</c:v>
                </c:pt>
                <c:pt idx="34531">
                  <c:v>34531</c:v>
                </c:pt>
                <c:pt idx="34532">
                  <c:v>34532</c:v>
                </c:pt>
                <c:pt idx="34533">
                  <c:v>34533</c:v>
                </c:pt>
                <c:pt idx="34534">
                  <c:v>34534</c:v>
                </c:pt>
                <c:pt idx="34535">
                  <c:v>34535</c:v>
                </c:pt>
                <c:pt idx="34536">
                  <c:v>34536</c:v>
                </c:pt>
                <c:pt idx="34537">
                  <c:v>34537</c:v>
                </c:pt>
                <c:pt idx="34538">
                  <c:v>34538</c:v>
                </c:pt>
                <c:pt idx="34539">
                  <c:v>34539</c:v>
                </c:pt>
                <c:pt idx="34540">
                  <c:v>34540</c:v>
                </c:pt>
                <c:pt idx="34541">
                  <c:v>34541</c:v>
                </c:pt>
                <c:pt idx="34542">
                  <c:v>34542</c:v>
                </c:pt>
                <c:pt idx="34543">
                  <c:v>34543</c:v>
                </c:pt>
                <c:pt idx="34544">
                  <c:v>34544</c:v>
                </c:pt>
                <c:pt idx="34545">
                  <c:v>34545</c:v>
                </c:pt>
                <c:pt idx="34546">
                  <c:v>34546</c:v>
                </c:pt>
                <c:pt idx="34547">
                  <c:v>34547</c:v>
                </c:pt>
                <c:pt idx="34548">
                  <c:v>34548</c:v>
                </c:pt>
                <c:pt idx="34549">
                  <c:v>34549</c:v>
                </c:pt>
                <c:pt idx="34550">
                  <c:v>34550</c:v>
                </c:pt>
                <c:pt idx="34551">
                  <c:v>34551</c:v>
                </c:pt>
                <c:pt idx="34552">
                  <c:v>34552</c:v>
                </c:pt>
                <c:pt idx="34553">
                  <c:v>34553</c:v>
                </c:pt>
                <c:pt idx="34554">
                  <c:v>34554</c:v>
                </c:pt>
                <c:pt idx="34555">
                  <c:v>34555</c:v>
                </c:pt>
                <c:pt idx="34556">
                  <c:v>34556</c:v>
                </c:pt>
                <c:pt idx="34557">
                  <c:v>34557</c:v>
                </c:pt>
                <c:pt idx="34558">
                  <c:v>34558</c:v>
                </c:pt>
                <c:pt idx="34559">
                  <c:v>34559</c:v>
                </c:pt>
                <c:pt idx="34560">
                  <c:v>34560</c:v>
                </c:pt>
                <c:pt idx="34561">
                  <c:v>34561</c:v>
                </c:pt>
                <c:pt idx="34562">
                  <c:v>34562</c:v>
                </c:pt>
                <c:pt idx="34563">
                  <c:v>34563</c:v>
                </c:pt>
                <c:pt idx="34564">
                  <c:v>34564</c:v>
                </c:pt>
                <c:pt idx="34565">
                  <c:v>34565</c:v>
                </c:pt>
                <c:pt idx="34566">
                  <c:v>34566</c:v>
                </c:pt>
                <c:pt idx="34567">
                  <c:v>34567</c:v>
                </c:pt>
                <c:pt idx="34568">
                  <c:v>34568</c:v>
                </c:pt>
                <c:pt idx="34569">
                  <c:v>34569</c:v>
                </c:pt>
                <c:pt idx="34570">
                  <c:v>34570</c:v>
                </c:pt>
                <c:pt idx="34571">
                  <c:v>34571</c:v>
                </c:pt>
                <c:pt idx="34572">
                  <c:v>34572</c:v>
                </c:pt>
                <c:pt idx="34573">
                  <c:v>34573</c:v>
                </c:pt>
                <c:pt idx="34574">
                  <c:v>34574</c:v>
                </c:pt>
                <c:pt idx="34575">
                  <c:v>34575</c:v>
                </c:pt>
                <c:pt idx="34576">
                  <c:v>34576</c:v>
                </c:pt>
                <c:pt idx="34577">
                  <c:v>34577</c:v>
                </c:pt>
                <c:pt idx="34578">
                  <c:v>34578</c:v>
                </c:pt>
                <c:pt idx="34579">
                  <c:v>34579</c:v>
                </c:pt>
                <c:pt idx="34580">
                  <c:v>34580</c:v>
                </c:pt>
                <c:pt idx="34581">
                  <c:v>34581</c:v>
                </c:pt>
                <c:pt idx="34582">
                  <c:v>34582</c:v>
                </c:pt>
                <c:pt idx="34583">
                  <c:v>34583</c:v>
                </c:pt>
                <c:pt idx="34584">
                  <c:v>34584</c:v>
                </c:pt>
                <c:pt idx="34585">
                  <c:v>34585</c:v>
                </c:pt>
                <c:pt idx="34586">
                  <c:v>34586</c:v>
                </c:pt>
                <c:pt idx="34587">
                  <c:v>34587</c:v>
                </c:pt>
                <c:pt idx="34588">
                  <c:v>34588</c:v>
                </c:pt>
                <c:pt idx="34589">
                  <c:v>34589</c:v>
                </c:pt>
                <c:pt idx="34590">
                  <c:v>34590</c:v>
                </c:pt>
                <c:pt idx="34591">
                  <c:v>34591</c:v>
                </c:pt>
                <c:pt idx="34592">
                  <c:v>34592</c:v>
                </c:pt>
                <c:pt idx="34593">
                  <c:v>34593</c:v>
                </c:pt>
                <c:pt idx="34594">
                  <c:v>34594</c:v>
                </c:pt>
                <c:pt idx="34595">
                  <c:v>34595</c:v>
                </c:pt>
                <c:pt idx="34596">
                  <c:v>34596</c:v>
                </c:pt>
                <c:pt idx="34597">
                  <c:v>34597</c:v>
                </c:pt>
                <c:pt idx="34598">
                  <c:v>34598</c:v>
                </c:pt>
                <c:pt idx="34599">
                  <c:v>34599</c:v>
                </c:pt>
                <c:pt idx="34600">
                  <c:v>34600</c:v>
                </c:pt>
                <c:pt idx="34601">
                  <c:v>34601</c:v>
                </c:pt>
                <c:pt idx="34602">
                  <c:v>34602</c:v>
                </c:pt>
                <c:pt idx="34603">
                  <c:v>34603</c:v>
                </c:pt>
                <c:pt idx="34604">
                  <c:v>34604</c:v>
                </c:pt>
                <c:pt idx="34605">
                  <c:v>34605</c:v>
                </c:pt>
                <c:pt idx="34606">
                  <c:v>34606</c:v>
                </c:pt>
                <c:pt idx="34607">
                  <c:v>34607</c:v>
                </c:pt>
                <c:pt idx="34608">
                  <c:v>34608</c:v>
                </c:pt>
                <c:pt idx="34609">
                  <c:v>34609</c:v>
                </c:pt>
                <c:pt idx="34610">
                  <c:v>34610</c:v>
                </c:pt>
                <c:pt idx="34611">
                  <c:v>34611</c:v>
                </c:pt>
                <c:pt idx="34612">
                  <c:v>34612</c:v>
                </c:pt>
                <c:pt idx="34613">
                  <c:v>34613</c:v>
                </c:pt>
                <c:pt idx="34614">
                  <c:v>34614</c:v>
                </c:pt>
                <c:pt idx="34615">
                  <c:v>34615</c:v>
                </c:pt>
                <c:pt idx="34616">
                  <c:v>34616</c:v>
                </c:pt>
                <c:pt idx="34617">
                  <c:v>34617</c:v>
                </c:pt>
                <c:pt idx="34618">
                  <c:v>34618</c:v>
                </c:pt>
                <c:pt idx="34619">
                  <c:v>34619</c:v>
                </c:pt>
                <c:pt idx="34620">
                  <c:v>34620</c:v>
                </c:pt>
                <c:pt idx="34621">
                  <c:v>34621</c:v>
                </c:pt>
                <c:pt idx="34622">
                  <c:v>34622</c:v>
                </c:pt>
                <c:pt idx="34623">
                  <c:v>34623</c:v>
                </c:pt>
                <c:pt idx="34624">
                  <c:v>34624</c:v>
                </c:pt>
                <c:pt idx="34625">
                  <c:v>34625</c:v>
                </c:pt>
                <c:pt idx="34626">
                  <c:v>34626</c:v>
                </c:pt>
                <c:pt idx="34627">
                  <c:v>34627</c:v>
                </c:pt>
                <c:pt idx="34628">
                  <c:v>34628</c:v>
                </c:pt>
                <c:pt idx="34629">
                  <c:v>34629</c:v>
                </c:pt>
                <c:pt idx="34630">
                  <c:v>34630</c:v>
                </c:pt>
                <c:pt idx="34631">
                  <c:v>34631</c:v>
                </c:pt>
                <c:pt idx="34632">
                  <c:v>34632</c:v>
                </c:pt>
                <c:pt idx="34633">
                  <c:v>34633</c:v>
                </c:pt>
                <c:pt idx="34634">
                  <c:v>34634</c:v>
                </c:pt>
                <c:pt idx="34635">
                  <c:v>34635</c:v>
                </c:pt>
                <c:pt idx="34636">
                  <c:v>34636</c:v>
                </c:pt>
                <c:pt idx="34637">
                  <c:v>34637</c:v>
                </c:pt>
                <c:pt idx="34638">
                  <c:v>34638</c:v>
                </c:pt>
                <c:pt idx="34639">
                  <c:v>34639</c:v>
                </c:pt>
                <c:pt idx="34640">
                  <c:v>34640</c:v>
                </c:pt>
                <c:pt idx="34641">
                  <c:v>34641</c:v>
                </c:pt>
                <c:pt idx="34642">
                  <c:v>34642</c:v>
                </c:pt>
                <c:pt idx="34643">
                  <c:v>34643</c:v>
                </c:pt>
                <c:pt idx="34644">
                  <c:v>34644</c:v>
                </c:pt>
                <c:pt idx="34645">
                  <c:v>34645</c:v>
                </c:pt>
                <c:pt idx="34646">
                  <c:v>34646</c:v>
                </c:pt>
                <c:pt idx="34647">
                  <c:v>34647</c:v>
                </c:pt>
                <c:pt idx="34648">
                  <c:v>34648</c:v>
                </c:pt>
                <c:pt idx="34649">
                  <c:v>34649</c:v>
                </c:pt>
                <c:pt idx="34650">
                  <c:v>34650</c:v>
                </c:pt>
                <c:pt idx="34651">
                  <c:v>34651</c:v>
                </c:pt>
                <c:pt idx="34652">
                  <c:v>34652</c:v>
                </c:pt>
                <c:pt idx="34653">
                  <c:v>34653</c:v>
                </c:pt>
                <c:pt idx="34654">
                  <c:v>34654</c:v>
                </c:pt>
                <c:pt idx="34655">
                  <c:v>34655</c:v>
                </c:pt>
                <c:pt idx="34656">
                  <c:v>34656</c:v>
                </c:pt>
                <c:pt idx="34657">
                  <c:v>34657</c:v>
                </c:pt>
                <c:pt idx="34658">
                  <c:v>34658</c:v>
                </c:pt>
                <c:pt idx="34659">
                  <c:v>34659</c:v>
                </c:pt>
                <c:pt idx="34660">
                  <c:v>34660</c:v>
                </c:pt>
                <c:pt idx="34661">
                  <c:v>34661</c:v>
                </c:pt>
                <c:pt idx="34662">
                  <c:v>34662</c:v>
                </c:pt>
                <c:pt idx="34663">
                  <c:v>34663</c:v>
                </c:pt>
                <c:pt idx="34664">
                  <c:v>34664</c:v>
                </c:pt>
                <c:pt idx="34665">
                  <c:v>34665</c:v>
                </c:pt>
                <c:pt idx="34666">
                  <c:v>34666</c:v>
                </c:pt>
                <c:pt idx="34667">
                  <c:v>34667</c:v>
                </c:pt>
                <c:pt idx="34668">
                  <c:v>34668</c:v>
                </c:pt>
                <c:pt idx="34669">
                  <c:v>34669</c:v>
                </c:pt>
                <c:pt idx="34670">
                  <c:v>34670</c:v>
                </c:pt>
                <c:pt idx="34671">
                  <c:v>34671</c:v>
                </c:pt>
                <c:pt idx="34672">
                  <c:v>34672</c:v>
                </c:pt>
                <c:pt idx="34673">
                  <c:v>34673</c:v>
                </c:pt>
                <c:pt idx="34674">
                  <c:v>34674</c:v>
                </c:pt>
                <c:pt idx="34675">
                  <c:v>34675</c:v>
                </c:pt>
                <c:pt idx="34676">
                  <c:v>34676</c:v>
                </c:pt>
                <c:pt idx="34677">
                  <c:v>34677</c:v>
                </c:pt>
                <c:pt idx="34678">
                  <c:v>34678</c:v>
                </c:pt>
                <c:pt idx="34679">
                  <c:v>34679</c:v>
                </c:pt>
                <c:pt idx="34680">
                  <c:v>34680</c:v>
                </c:pt>
                <c:pt idx="34681">
                  <c:v>34681</c:v>
                </c:pt>
                <c:pt idx="34682">
                  <c:v>34682</c:v>
                </c:pt>
                <c:pt idx="34683">
                  <c:v>34683</c:v>
                </c:pt>
                <c:pt idx="34684">
                  <c:v>34684</c:v>
                </c:pt>
                <c:pt idx="34685">
                  <c:v>34685</c:v>
                </c:pt>
                <c:pt idx="34686">
                  <c:v>34686</c:v>
                </c:pt>
                <c:pt idx="34687">
                  <c:v>34687</c:v>
                </c:pt>
                <c:pt idx="34688">
                  <c:v>34688</c:v>
                </c:pt>
                <c:pt idx="34689">
                  <c:v>34689</c:v>
                </c:pt>
                <c:pt idx="34690">
                  <c:v>34690</c:v>
                </c:pt>
                <c:pt idx="34691">
                  <c:v>34691</c:v>
                </c:pt>
                <c:pt idx="34692">
                  <c:v>34692</c:v>
                </c:pt>
                <c:pt idx="34693">
                  <c:v>34693</c:v>
                </c:pt>
                <c:pt idx="34694">
                  <c:v>34694</c:v>
                </c:pt>
                <c:pt idx="34695">
                  <c:v>34695</c:v>
                </c:pt>
                <c:pt idx="34696">
                  <c:v>34696</c:v>
                </c:pt>
                <c:pt idx="34697">
                  <c:v>34697</c:v>
                </c:pt>
                <c:pt idx="34698">
                  <c:v>34698</c:v>
                </c:pt>
                <c:pt idx="34699">
                  <c:v>34699</c:v>
                </c:pt>
                <c:pt idx="34700">
                  <c:v>34700</c:v>
                </c:pt>
                <c:pt idx="34701">
                  <c:v>34701</c:v>
                </c:pt>
                <c:pt idx="34702">
                  <c:v>34702</c:v>
                </c:pt>
                <c:pt idx="34703">
                  <c:v>34703</c:v>
                </c:pt>
                <c:pt idx="34704">
                  <c:v>34704</c:v>
                </c:pt>
                <c:pt idx="34705">
                  <c:v>34705</c:v>
                </c:pt>
                <c:pt idx="34706">
                  <c:v>34706</c:v>
                </c:pt>
                <c:pt idx="34707">
                  <c:v>34707</c:v>
                </c:pt>
                <c:pt idx="34708">
                  <c:v>34708</c:v>
                </c:pt>
                <c:pt idx="34709">
                  <c:v>34709</c:v>
                </c:pt>
                <c:pt idx="34710">
                  <c:v>34710</c:v>
                </c:pt>
                <c:pt idx="34711">
                  <c:v>34711</c:v>
                </c:pt>
                <c:pt idx="34712">
                  <c:v>34712</c:v>
                </c:pt>
                <c:pt idx="34713">
                  <c:v>34713</c:v>
                </c:pt>
                <c:pt idx="34714">
                  <c:v>34714</c:v>
                </c:pt>
                <c:pt idx="34715">
                  <c:v>34715</c:v>
                </c:pt>
                <c:pt idx="34716">
                  <c:v>34716</c:v>
                </c:pt>
                <c:pt idx="34717">
                  <c:v>34717</c:v>
                </c:pt>
                <c:pt idx="34718">
                  <c:v>34718</c:v>
                </c:pt>
                <c:pt idx="34719">
                  <c:v>34719</c:v>
                </c:pt>
                <c:pt idx="34720">
                  <c:v>34720</c:v>
                </c:pt>
                <c:pt idx="34721">
                  <c:v>34721</c:v>
                </c:pt>
                <c:pt idx="34722">
                  <c:v>34722</c:v>
                </c:pt>
                <c:pt idx="34723">
                  <c:v>34723</c:v>
                </c:pt>
                <c:pt idx="34724">
                  <c:v>34724</c:v>
                </c:pt>
                <c:pt idx="34725">
                  <c:v>34725</c:v>
                </c:pt>
                <c:pt idx="34726">
                  <c:v>34726</c:v>
                </c:pt>
                <c:pt idx="34727">
                  <c:v>34727</c:v>
                </c:pt>
                <c:pt idx="34728">
                  <c:v>34728</c:v>
                </c:pt>
                <c:pt idx="34729">
                  <c:v>34729</c:v>
                </c:pt>
                <c:pt idx="34730">
                  <c:v>34730</c:v>
                </c:pt>
                <c:pt idx="34731">
                  <c:v>34731</c:v>
                </c:pt>
                <c:pt idx="34732">
                  <c:v>34732</c:v>
                </c:pt>
                <c:pt idx="34733">
                  <c:v>34733</c:v>
                </c:pt>
                <c:pt idx="34734">
                  <c:v>34734</c:v>
                </c:pt>
                <c:pt idx="34735">
                  <c:v>34735</c:v>
                </c:pt>
                <c:pt idx="34736">
                  <c:v>34736</c:v>
                </c:pt>
                <c:pt idx="34737">
                  <c:v>34737</c:v>
                </c:pt>
                <c:pt idx="34738">
                  <c:v>34738</c:v>
                </c:pt>
                <c:pt idx="34739">
                  <c:v>34739</c:v>
                </c:pt>
                <c:pt idx="34740">
                  <c:v>34740</c:v>
                </c:pt>
                <c:pt idx="34741">
                  <c:v>34741</c:v>
                </c:pt>
                <c:pt idx="34742">
                  <c:v>34742</c:v>
                </c:pt>
                <c:pt idx="34743">
                  <c:v>34743</c:v>
                </c:pt>
                <c:pt idx="34744">
                  <c:v>34744</c:v>
                </c:pt>
                <c:pt idx="34745">
                  <c:v>34745</c:v>
                </c:pt>
                <c:pt idx="34746">
                  <c:v>34746</c:v>
                </c:pt>
                <c:pt idx="34747">
                  <c:v>34747</c:v>
                </c:pt>
                <c:pt idx="34748">
                  <c:v>34748</c:v>
                </c:pt>
                <c:pt idx="34749">
                  <c:v>34749</c:v>
                </c:pt>
                <c:pt idx="34750">
                  <c:v>34750</c:v>
                </c:pt>
                <c:pt idx="34751">
                  <c:v>34751</c:v>
                </c:pt>
                <c:pt idx="34752">
                  <c:v>34752</c:v>
                </c:pt>
                <c:pt idx="34753">
                  <c:v>34753</c:v>
                </c:pt>
                <c:pt idx="34754">
                  <c:v>34754</c:v>
                </c:pt>
                <c:pt idx="34755">
                  <c:v>34755</c:v>
                </c:pt>
                <c:pt idx="34756">
                  <c:v>34756</c:v>
                </c:pt>
                <c:pt idx="34757">
                  <c:v>34757</c:v>
                </c:pt>
                <c:pt idx="34758">
                  <c:v>34758</c:v>
                </c:pt>
                <c:pt idx="34759">
                  <c:v>34759</c:v>
                </c:pt>
                <c:pt idx="34760">
                  <c:v>34760</c:v>
                </c:pt>
                <c:pt idx="34761">
                  <c:v>34761</c:v>
                </c:pt>
                <c:pt idx="34762">
                  <c:v>34762</c:v>
                </c:pt>
                <c:pt idx="34763">
                  <c:v>34763</c:v>
                </c:pt>
                <c:pt idx="34764">
                  <c:v>34764</c:v>
                </c:pt>
                <c:pt idx="34765">
                  <c:v>34765</c:v>
                </c:pt>
                <c:pt idx="34766">
                  <c:v>34766</c:v>
                </c:pt>
                <c:pt idx="34767">
                  <c:v>34767</c:v>
                </c:pt>
                <c:pt idx="34768">
                  <c:v>34768</c:v>
                </c:pt>
                <c:pt idx="34769">
                  <c:v>34769</c:v>
                </c:pt>
                <c:pt idx="34770">
                  <c:v>34770</c:v>
                </c:pt>
                <c:pt idx="34771">
                  <c:v>34771</c:v>
                </c:pt>
                <c:pt idx="34772">
                  <c:v>34772</c:v>
                </c:pt>
                <c:pt idx="34773">
                  <c:v>34773</c:v>
                </c:pt>
                <c:pt idx="34774">
                  <c:v>34774</c:v>
                </c:pt>
                <c:pt idx="34775">
                  <c:v>34775</c:v>
                </c:pt>
                <c:pt idx="34776">
                  <c:v>34776</c:v>
                </c:pt>
                <c:pt idx="34777">
                  <c:v>34777</c:v>
                </c:pt>
                <c:pt idx="34778">
                  <c:v>34778</c:v>
                </c:pt>
                <c:pt idx="34779">
                  <c:v>34779</c:v>
                </c:pt>
                <c:pt idx="34780">
                  <c:v>34780</c:v>
                </c:pt>
                <c:pt idx="34781">
                  <c:v>34781</c:v>
                </c:pt>
                <c:pt idx="34782">
                  <c:v>34782</c:v>
                </c:pt>
                <c:pt idx="34783">
                  <c:v>34783</c:v>
                </c:pt>
                <c:pt idx="34784">
                  <c:v>34784</c:v>
                </c:pt>
                <c:pt idx="34785">
                  <c:v>34785</c:v>
                </c:pt>
                <c:pt idx="34786">
                  <c:v>34786</c:v>
                </c:pt>
                <c:pt idx="34787">
                  <c:v>34787</c:v>
                </c:pt>
                <c:pt idx="34788">
                  <c:v>34788</c:v>
                </c:pt>
                <c:pt idx="34789">
                  <c:v>34789</c:v>
                </c:pt>
                <c:pt idx="34790">
                  <c:v>34790</c:v>
                </c:pt>
                <c:pt idx="34791">
                  <c:v>34791</c:v>
                </c:pt>
                <c:pt idx="34792">
                  <c:v>34792</c:v>
                </c:pt>
                <c:pt idx="34793">
                  <c:v>34793</c:v>
                </c:pt>
                <c:pt idx="34794">
                  <c:v>34794</c:v>
                </c:pt>
                <c:pt idx="34795">
                  <c:v>34795</c:v>
                </c:pt>
                <c:pt idx="34796">
                  <c:v>34796</c:v>
                </c:pt>
                <c:pt idx="34797">
                  <c:v>34797</c:v>
                </c:pt>
                <c:pt idx="34798">
                  <c:v>34798</c:v>
                </c:pt>
                <c:pt idx="34799">
                  <c:v>34799</c:v>
                </c:pt>
                <c:pt idx="34800">
                  <c:v>34800</c:v>
                </c:pt>
                <c:pt idx="34801">
                  <c:v>34801</c:v>
                </c:pt>
                <c:pt idx="34802">
                  <c:v>34802</c:v>
                </c:pt>
                <c:pt idx="34803">
                  <c:v>34803</c:v>
                </c:pt>
                <c:pt idx="34804">
                  <c:v>34804</c:v>
                </c:pt>
                <c:pt idx="34805">
                  <c:v>34805</c:v>
                </c:pt>
                <c:pt idx="34806">
                  <c:v>34806</c:v>
                </c:pt>
                <c:pt idx="34807">
                  <c:v>34807</c:v>
                </c:pt>
                <c:pt idx="34808">
                  <c:v>34808</c:v>
                </c:pt>
                <c:pt idx="34809">
                  <c:v>34809</c:v>
                </c:pt>
                <c:pt idx="34810">
                  <c:v>34810</c:v>
                </c:pt>
                <c:pt idx="34811">
                  <c:v>34811</c:v>
                </c:pt>
                <c:pt idx="34812">
                  <c:v>34812</c:v>
                </c:pt>
                <c:pt idx="34813">
                  <c:v>34813</c:v>
                </c:pt>
                <c:pt idx="34814">
                  <c:v>34814</c:v>
                </c:pt>
                <c:pt idx="34815">
                  <c:v>34815</c:v>
                </c:pt>
                <c:pt idx="34816">
                  <c:v>34816</c:v>
                </c:pt>
                <c:pt idx="34817">
                  <c:v>34817</c:v>
                </c:pt>
                <c:pt idx="34818">
                  <c:v>34818</c:v>
                </c:pt>
                <c:pt idx="34819">
                  <c:v>34819</c:v>
                </c:pt>
                <c:pt idx="34820">
                  <c:v>34820</c:v>
                </c:pt>
                <c:pt idx="34821">
                  <c:v>34821</c:v>
                </c:pt>
                <c:pt idx="34822">
                  <c:v>34822</c:v>
                </c:pt>
                <c:pt idx="34823">
                  <c:v>34823</c:v>
                </c:pt>
                <c:pt idx="34824">
                  <c:v>34824</c:v>
                </c:pt>
                <c:pt idx="34825">
                  <c:v>34825</c:v>
                </c:pt>
                <c:pt idx="34826">
                  <c:v>34826</c:v>
                </c:pt>
                <c:pt idx="34827">
                  <c:v>34827</c:v>
                </c:pt>
                <c:pt idx="34828">
                  <c:v>34828</c:v>
                </c:pt>
                <c:pt idx="34829">
                  <c:v>34829</c:v>
                </c:pt>
                <c:pt idx="34830">
                  <c:v>34830</c:v>
                </c:pt>
                <c:pt idx="34831">
                  <c:v>34831</c:v>
                </c:pt>
                <c:pt idx="34832">
                  <c:v>34832</c:v>
                </c:pt>
                <c:pt idx="34833">
                  <c:v>34833</c:v>
                </c:pt>
                <c:pt idx="34834">
                  <c:v>34834</c:v>
                </c:pt>
                <c:pt idx="34835">
                  <c:v>34835</c:v>
                </c:pt>
                <c:pt idx="34836">
                  <c:v>34836</c:v>
                </c:pt>
                <c:pt idx="34837">
                  <c:v>34837</c:v>
                </c:pt>
                <c:pt idx="34838">
                  <c:v>34838</c:v>
                </c:pt>
                <c:pt idx="34839">
                  <c:v>34839</c:v>
                </c:pt>
                <c:pt idx="34840">
                  <c:v>34840</c:v>
                </c:pt>
                <c:pt idx="34841">
                  <c:v>34841</c:v>
                </c:pt>
                <c:pt idx="34842">
                  <c:v>34842</c:v>
                </c:pt>
                <c:pt idx="34843">
                  <c:v>34843</c:v>
                </c:pt>
                <c:pt idx="34844">
                  <c:v>34844</c:v>
                </c:pt>
                <c:pt idx="34845">
                  <c:v>34845</c:v>
                </c:pt>
                <c:pt idx="34846">
                  <c:v>34846</c:v>
                </c:pt>
                <c:pt idx="34847">
                  <c:v>34847</c:v>
                </c:pt>
                <c:pt idx="34848">
                  <c:v>34848</c:v>
                </c:pt>
                <c:pt idx="34849">
                  <c:v>34849</c:v>
                </c:pt>
                <c:pt idx="34850">
                  <c:v>34850</c:v>
                </c:pt>
                <c:pt idx="34851">
                  <c:v>34851</c:v>
                </c:pt>
                <c:pt idx="34852">
                  <c:v>34852</c:v>
                </c:pt>
                <c:pt idx="34853">
                  <c:v>34853</c:v>
                </c:pt>
                <c:pt idx="34854">
                  <c:v>34854</c:v>
                </c:pt>
                <c:pt idx="34855">
                  <c:v>34855</c:v>
                </c:pt>
                <c:pt idx="34856">
                  <c:v>34856</c:v>
                </c:pt>
                <c:pt idx="34857">
                  <c:v>34857</c:v>
                </c:pt>
                <c:pt idx="34858">
                  <c:v>34858</c:v>
                </c:pt>
                <c:pt idx="34859">
                  <c:v>34859</c:v>
                </c:pt>
                <c:pt idx="34860">
                  <c:v>34860</c:v>
                </c:pt>
                <c:pt idx="34861">
                  <c:v>34861</c:v>
                </c:pt>
                <c:pt idx="34862">
                  <c:v>34862</c:v>
                </c:pt>
                <c:pt idx="34863">
                  <c:v>34863</c:v>
                </c:pt>
                <c:pt idx="34864">
                  <c:v>34864</c:v>
                </c:pt>
                <c:pt idx="34865">
                  <c:v>34865</c:v>
                </c:pt>
                <c:pt idx="34866">
                  <c:v>34866</c:v>
                </c:pt>
                <c:pt idx="34867">
                  <c:v>34867</c:v>
                </c:pt>
                <c:pt idx="34868">
                  <c:v>34868</c:v>
                </c:pt>
                <c:pt idx="34869">
                  <c:v>34869</c:v>
                </c:pt>
                <c:pt idx="34870">
                  <c:v>34870</c:v>
                </c:pt>
                <c:pt idx="34871">
                  <c:v>34871</c:v>
                </c:pt>
                <c:pt idx="34872">
                  <c:v>34872</c:v>
                </c:pt>
                <c:pt idx="34873">
                  <c:v>34873</c:v>
                </c:pt>
                <c:pt idx="34874">
                  <c:v>34874</c:v>
                </c:pt>
                <c:pt idx="34875">
                  <c:v>34875</c:v>
                </c:pt>
                <c:pt idx="34876">
                  <c:v>34876</c:v>
                </c:pt>
                <c:pt idx="34877">
                  <c:v>34877</c:v>
                </c:pt>
                <c:pt idx="34878">
                  <c:v>34878</c:v>
                </c:pt>
                <c:pt idx="34879">
                  <c:v>34879</c:v>
                </c:pt>
                <c:pt idx="34880">
                  <c:v>34880</c:v>
                </c:pt>
                <c:pt idx="34881">
                  <c:v>34881</c:v>
                </c:pt>
                <c:pt idx="34882">
                  <c:v>34882</c:v>
                </c:pt>
                <c:pt idx="34883">
                  <c:v>34883</c:v>
                </c:pt>
                <c:pt idx="34884">
                  <c:v>34884</c:v>
                </c:pt>
                <c:pt idx="34885">
                  <c:v>34885</c:v>
                </c:pt>
                <c:pt idx="34886">
                  <c:v>34886</c:v>
                </c:pt>
                <c:pt idx="34887">
                  <c:v>34887</c:v>
                </c:pt>
                <c:pt idx="34888">
                  <c:v>34888</c:v>
                </c:pt>
                <c:pt idx="34889">
                  <c:v>34889</c:v>
                </c:pt>
                <c:pt idx="34890">
                  <c:v>34890</c:v>
                </c:pt>
                <c:pt idx="34891">
                  <c:v>34891</c:v>
                </c:pt>
                <c:pt idx="34892">
                  <c:v>34892</c:v>
                </c:pt>
                <c:pt idx="34893">
                  <c:v>34893</c:v>
                </c:pt>
                <c:pt idx="34894">
                  <c:v>34894</c:v>
                </c:pt>
                <c:pt idx="34895">
                  <c:v>34895</c:v>
                </c:pt>
                <c:pt idx="34896">
                  <c:v>34896</c:v>
                </c:pt>
                <c:pt idx="34897">
                  <c:v>34897</c:v>
                </c:pt>
                <c:pt idx="34898">
                  <c:v>34898</c:v>
                </c:pt>
                <c:pt idx="34899">
                  <c:v>34899</c:v>
                </c:pt>
                <c:pt idx="34900">
                  <c:v>34900</c:v>
                </c:pt>
                <c:pt idx="34901">
                  <c:v>34901</c:v>
                </c:pt>
                <c:pt idx="34902">
                  <c:v>34902</c:v>
                </c:pt>
                <c:pt idx="34903">
                  <c:v>34903</c:v>
                </c:pt>
                <c:pt idx="34904">
                  <c:v>34904</c:v>
                </c:pt>
                <c:pt idx="34905">
                  <c:v>34905</c:v>
                </c:pt>
                <c:pt idx="34906">
                  <c:v>34906</c:v>
                </c:pt>
                <c:pt idx="34907">
                  <c:v>34907</c:v>
                </c:pt>
                <c:pt idx="34908">
                  <c:v>34908</c:v>
                </c:pt>
                <c:pt idx="34909">
                  <c:v>34909</c:v>
                </c:pt>
                <c:pt idx="34910">
                  <c:v>34910</c:v>
                </c:pt>
                <c:pt idx="34911">
                  <c:v>34911</c:v>
                </c:pt>
                <c:pt idx="34912">
                  <c:v>34912</c:v>
                </c:pt>
                <c:pt idx="34913">
                  <c:v>34913</c:v>
                </c:pt>
                <c:pt idx="34914">
                  <c:v>34914</c:v>
                </c:pt>
                <c:pt idx="34915">
                  <c:v>34915</c:v>
                </c:pt>
                <c:pt idx="34916">
                  <c:v>34916</c:v>
                </c:pt>
                <c:pt idx="34917">
                  <c:v>34917</c:v>
                </c:pt>
                <c:pt idx="34918">
                  <c:v>34918</c:v>
                </c:pt>
                <c:pt idx="34919">
                  <c:v>34919</c:v>
                </c:pt>
                <c:pt idx="34920">
                  <c:v>34920</c:v>
                </c:pt>
                <c:pt idx="34921">
                  <c:v>34921</c:v>
                </c:pt>
                <c:pt idx="34922">
                  <c:v>34922</c:v>
                </c:pt>
                <c:pt idx="34923">
                  <c:v>34923</c:v>
                </c:pt>
                <c:pt idx="34924">
                  <c:v>34924</c:v>
                </c:pt>
                <c:pt idx="34925">
                  <c:v>34925</c:v>
                </c:pt>
                <c:pt idx="34926">
                  <c:v>34926</c:v>
                </c:pt>
                <c:pt idx="34927">
                  <c:v>34927</c:v>
                </c:pt>
                <c:pt idx="34928">
                  <c:v>34928</c:v>
                </c:pt>
                <c:pt idx="34929">
                  <c:v>34929</c:v>
                </c:pt>
                <c:pt idx="34930">
                  <c:v>34930</c:v>
                </c:pt>
                <c:pt idx="34931">
                  <c:v>34931</c:v>
                </c:pt>
                <c:pt idx="34932">
                  <c:v>34932</c:v>
                </c:pt>
                <c:pt idx="34933">
                  <c:v>34933</c:v>
                </c:pt>
                <c:pt idx="34934">
                  <c:v>34934</c:v>
                </c:pt>
                <c:pt idx="34935">
                  <c:v>34935</c:v>
                </c:pt>
                <c:pt idx="34936">
                  <c:v>34936</c:v>
                </c:pt>
                <c:pt idx="34937">
                  <c:v>34937</c:v>
                </c:pt>
                <c:pt idx="34938">
                  <c:v>34938</c:v>
                </c:pt>
                <c:pt idx="34939">
                  <c:v>34939</c:v>
                </c:pt>
                <c:pt idx="34940">
                  <c:v>34940</c:v>
                </c:pt>
                <c:pt idx="34941">
                  <c:v>34941</c:v>
                </c:pt>
                <c:pt idx="34942">
                  <c:v>34942</c:v>
                </c:pt>
                <c:pt idx="34943">
                  <c:v>34943</c:v>
                </c:pt>
                <c:pt idx="34944">
                  <c:v>34944</c:v>
                </c:pt>
                <c:pt idx="34945">
                  <c:v>34945</c:v>
                </c:pt>
                <c:pt idx="34946">
                  <c:v>34946</c:v>
                </c:pt>
                <c:pt idx="34947">
                  <c:v>34947</c:v>
                </c:pt>
                <c:pt idx="34948">
                  <c:v>34948</c:v>
                </c:pt>
                <c:pt idx="34949">
                  <c:v>34949</c:v>
                </c:pt>
                <c:pt idx="34950">
                  <c:v>34950</c:v>
                </c:pt>
                <c:pt idx="34951">
                  <c:v>34951</c:v>
                </c:pt>
                <c:pt idx="34952">
                  <c:v>34952</c:v>
                </c:pt>
                <c:pt idx="34953">
                  <c:v>34953</c:v>
                </c:pt>
                <c:pt idx="34954">
                  <c:v>34954</c:v>
                </c:pt>
                <c:pt idx="34955">
                  <c:v>34955</c:v>
                </c:pt>
                <c:pt idx="34956">
                  <c:v>34956</c:v>
                </c:pt>
                <c:pt idx="34957">
                  <c:v>34957</c:v>
                </c:pt>
                <c:pt idx="34958">
                  <c:v>34958</c:v>
                </c:pt>
                <c:pt idx="34959">
                  <c:v>34959</c:v>
                </c:pt>
                <c:pt idx="34960">
                  <c:v>34960</c:v>
                </c:pt>
                <c:pt idx="34961">
                  <c:v>34961</c:v>
                </c:pt>
                <c:pt idx="34962">
                  <c:v>34962</c:v>
                </c:pt>
                <c:pt idx="34963">
                  <c:v>34963</c:v>
                </c:pt>
                <c:pt idx="34964">
                  <c:v>34964</c:v>
                </c:pt>
                <c:pt idx="34965">
                  <c:v>34965</c:v>
                </c:pt>
                <c:pt idx="34966">
                  <c:v>34966</c:v>
                </c:pt>
                <c:pt idx="34967">
                  <c:v>34967</c:v>
                </c:pt>
                <c:pt idx="34968">
                  <c:v>34968</c:v>
                </c:pt>
                <c:pt idx="34969">
                  <c:v>34969</c:v>
                </c:pt>
                <c:pt idx="34970">
                  <c:v>34970</c:v>
                </c:pt>
                <c:pt idx="34971">
                  <c:v>34971</c:v>
                </c:pt>
                <c:pt idx="34972">
                  <c:v>34972</c:v>
                </c:pt>
                <c:pt idx="34973">
                  <c:v>34973</c:v>
                </c:pt>
                <c:pt idx="34974">
                  <c:v>34974</c:v>
                </c:pt>
                <c:pt idx="34975">
                  <c:v>34975</c:v>
                </c:pt>
                <c:pt idx="34976">
                  <c:v>34976</c:v>
                </c:pt>
                <c:pt idx="34977">
                  <c:v>34977</c:v>
                </c:pt>
                <c:pt idx="34978">
                  <c:v>34978</c:v>
                </c:pt>
                <c:pt idx="34979">
                  <c:v>34979</c:v>
                </c:pt>
                <c:pt idx="34980">
                  <c:v>34980</c:v>
                </c:pt>
                <c:pt idx="34981">
                  <c:v>34981</c:v>
                </c:pt>
                <c:pt idx="34982">
                  <c:v>34982</c:v>
                </c:pt>
                <c:pt idx="34983">
                  <c:v>34983</c:v>
                </c:pt>
                <c:pt idx="34984">
                  <c:v>34984</c:v>
                </c:pt>
                <c:pt idx="34985">
                  <c:v>34985</c:v>
                </c:pt>
                <c:pt idx="34986">
                  <c:v>34986</c:v>
                </c:pt>
                <c:pt idx="34987">
                  <c:v>34987</c:v>
                </c:pt>
                <c:pt idx="34988">
                  <c:v>34988</c:v>
                </c:pt>
                <c:pt idx="34989">
                  <c:v>34989</c:v>
                </c:pt>
                <c:pt idx="34990">
                  <c:v>34990</c:v>
                </c:pt>
                <c:pt idx="34991">
                  <c:v>34991</c:v>
                </c:pt>
                <c:pt idx="34992">
                  <c:v>34992</c:v>
                </c:pt>
                <c:pt idx="34993">
                  <c:v>34993</c:v>
                </c:pt>
                <c:pt idx="34994">
                  <c:v>34994</c:v>
                </c:pt>
                <c:pt idx="34995">
                  <c:v>34995</c:v>
                </c:pt>
                <c:pt idx="34996">
                  <c:v>34996</c:v>
                </c:pt>
                <c:pt idx="34997">
                  <c:v>34997</c:v>
                </c:pt>
                <c:pt idx="34998">
                  <c:v>34998</c:v>
                </c:pt>
                <c:pt idx="34999">
                  <c:v>34999</c:v>
                </c:pt>
                <c:pt idx="35000">
                  <c:v>35000</c:v>
                </c:pt>
                <c:pt idx="35001">
                  <c:v>35001</c:v>
                </c:pt>
                <c:pt idx="35002">
                  <c:v>35002</c:v>
                </c:pt>
                <c:pt idx="35003">
                  <c:v>35003</c:v>
                </c:pt>
                <c:pt idx="35004">
                  <c:v>35004</c:v>
                </c:pt>
                <c:pt idx="35005">
                  <c:v>35005</c:v>
                </c:pt>
                <c:pt idx="35006">
                  <c:v>35006</c:v>
                </c:pt>
                <c:pt idx="35007">
                  <c:v>35007</c:v>
                </c:pt>
                <c:pt idx="35008">
                  <c:v>35008</c:v>
                </c:pt>
                <c:pt idx="35009">
                  <c:v>35009</c:v>
                </c:pt>
                <c:pt idx="35010">
                  <c:v>35010</c:v>
                </c:pt>
                <c:pt idx="35011">
                  <c:v>35011</c:v>
                </c:pt>
                <c:pt idx="35012">
                  <c:v>35012</c:v>
                </c:pt>
                <c:pt idx="35013">
                  <c:v>35013</c:v>
                </c:pt>
                <c:pt idx="35014">
                  <c:v>35014</c:v>
                </c:pt>
                <c:pt idx="35015">
                  <c:v>35015</c:v>
                </c:pt>
                <c:pt idx="35016">
                  <c:v>35016</c:v>
                </c:pt>
                <c:pt idx="35017">
                  <c:v>35017</c:v>
                </c:pt>
                <c:pt idx="35018">
                  <c:v>35018</c:v>
                </c:pt>
                <c:pt idx="35019">
                  <c:v>35019</c:v>
                </c:pt>
                <c:pt idx="35020">
                  <c:v>35020</c:v>
                </c:pt>
                <c:pt idx="35021">
                  <c:v>35021</c:v>
                </c:pt>
                <c:pt idx="35022">
                  <c:v>35022</c:v>
                </c:pt>
                <c:pt idx="35023">
                  <c:v>35023</c:v>
                </c:pt>
                <c:pt idx="35024">
                  <c:v>35024</c:v>
                </c:pt>
                <c:pt idx="35025">
                  <c:v>35025</c:v>
                </c:pt>
                <c:pt idx="35026">
                  <c:v>35026</c:v>
                </c:pt>
                <c:pt idx="35027">
                  <c:v>35027</c:v>
                </c:pt>
                <c:pt idx="35028">
                  <c:v>35028</c:v>
                </c:pt>
                <c:pt idx="35029">
                  <c:v>35029</c:v>
                </c:pt>
                <c:pt idx="35030">
                  <c:v>35030</c:v>
                </c:pt>
                <c:pt idx="35031">
                  <c:v>35031</c:v>
                </c:pt>
                <c:pt idx="35032">
                  <c:v>35032</c:v>
                </c:pt>
                <c:pt idx="35033">
                  <c:v>35033</c:v>
                </c:pt>
                <c:pt idx="35034">
                  <c:v>35034</c:v>
                </c:pt>
                <c:pt idx="35035">
                  <c:v>35035</c:v>
                </c:pt>
                <c:pt idx="35036">
                  <c:v>35036</c:v>
                </c:pt>
                <c:pt idx="35037">
                  <c:v>35037</c:v>
                </c:pt>
                <c:pt idx="35038">
                  <c:v>35038</c:v>
                </c:pt>
                <c:pt idx="35039">
                  <c:v>35039</c:v>
                </c:pt>
                <c:pt idx="35040">
                  <c:v>35040</c:v>
                </c:pt>
                <c:pt idx="35041">
                  <c:v>35041</c:v>
                </c:pt>
                <c:pt idx="35042">
                  <c:v>35042</c:v>
                </c:pt>
                <c:pt idx="35043">
                  <c:v>35043</c:v>
                </c:pt>
                <c:pt idx="35044">
                  <c:v>35044</c:v>
                </c:pt>
                <c:pt idx="35045">
                  <c:v>35045</c:v>
                </c:pt>
                <c:pt idx="35046">
                  <c:v>35046</c:v>
                </c:pt>
                <c:pt idx="35047">
                  <c:v>35047</c:v>
                </c:pt>
                <c:pt idx="35048">
                  <c:v>35048</c:v>
                </c:pt>
                <c:pt idx="35049">
                  <c:v>35049</c:v>
                </c:pt>
                <c:pt idx="35050">
                  <c:v>35050</c:v>
                </c:pt>
                <c:pt idx="35051">
                  <c:v>35051</c:v>
                </c:pt>
                <c:pt idx="35052">
                  <c:v>35052</c:v>
                </c:pt>
                <c:pt idx="35053">
                  <c:v>35053</c:v>
                </c:pt>
                <c:pt idx="35054">
                  <c:v>35054</c:v>
                </c:pt>
                <c:pt idx="35055">
                  <c:v>35055</c:v>
                </c:pt>
                <c:pt idx="35056">
                  <c:v>35056</c:v>
                </c:pt>
                <c:pt idx="35057">
                  <c:v>35057</c:v>
                </c:pt>
                <c:pt idx="35058">
                  <c:v>35058</c:v>
                </c:pt>
                <c:pt idx="35059">
                  <c:v>35059</c:v>
                </c:pt>
                <c:pt idx="35060">
                  <c:v>35060</c:v>
                </c:pt>
                <c:pt idx="35061">
                  <c:v>35061</c:v>
                </c:pt>
                <c:pt idx="35062">
                  <c:v>35062</c:v>
                </c:pt>
                <c:pt idx="35063">
                  <c:v>35063</c:v>
                </c:pt>
                <c:pt idx="35064">
                  <c:v>35064</c:v>
                </c:pt>
                <c:pt idx="35065">
                  <c:v>35065</c:v>
                </c:pt>
                <c:pt idx="35066">
                  <c:v>35066</c:v>
                </c:pt>
                <c:pt idx="35067">
                  <c:v>35067</c:v>
                </c:pt>
                <c:pt idx="35068">
                  <c:v>35068</c:v>
                </c:pt>
                <c:pt idx="35069">
                  <c:v>35069</c:v>
                </c:pt>
                <c:pt idx="35070">
                  <c:v>35070</c:v>
                </c:pt>
                <c:pt idx="35071">
                  <c:v>35071</c:v>
                </c:pt>
                <c:pt idx="35072">
                  <c:v>35072</c:v>
                </c:pt>
                <c:pt idx="35073">
                  <c:v>35073</c:v>
                </c:pt>
                <c:pt idx="35074">
                  <c:v>35074</c:v>
                </c:pt>
                <c:pt idx="35075">
                  <c:v>35075</c:v>
                </c:pt>
                <c:pt idx="35076">
                  <c:v>35076</c:v>
                </c:pt>
                <c:pt idx="35077">
                  <c:v>35077</c:v>
                </c:pt>
                <c:pt idx="35078">
                  <c:v>35078</c:v>
                </c:pt>
                <c:pt idx="35079">
                  <c:v>35079</c:v>
                </c:pt>
                <c:pt idx="35080">
                  <c:v>35080</c:v>
                </c:pt>
                <c:pt idx="35081">
                  <c:v>35081</c:v>
                </c:pt>
                <c:pt idx="35082">
                  <c:v>35082</c:v>
                </c:pt>
                <c:pt idx="35083">
                  <c:v>35083</c:v>
                </c:pt>
                <c:pt idx="35084">
                  <c:v>35084</c:v>
                </c:pt>
                <c:pt idx="35085">
                  <c:v>35085</c:v>
                </c:pt>
                <c:pt idx="35086">
                  <c:v>35086</c:v>
                </c:pt>
                <c:pt idx="35087">
                  <c:v>35087</c:v>
                </c:pt>
                <c:pt idx="35088">
                  <c:v>35088</c:v>
                </c:pt>
                <c:pt idx="35089">
                  <c:v>35089</c:v>
                </c:pt>
                <c:pt idx="35090">
                  <c:v>35090</c:v>
                </c:pt>
                <c:pt idx="35091">
                  <c:v>35091</c:v>
                </c:pt>
                <c:pt idx="35092">
                  <c:v>35092</c:v>
                </c:pt>
                <c:pt idx="35093">
                  <c:v>35093</c:v>
                </c:pt>
                <c:pt idx="35094">
                  <c:v>35094</c:v>
                </c:pt>
                <c:pt idx="35095">
                  <c:v>35095</c:v>
                </c:pt>
                <c:pt idx="35096">
                  <c:v>35096</c:v>
                </c:pt>
                <c:pt idx="35097">
                  <c:v>35097</c:v>
                </c:pt>
                <c:pt idx="35098">
                  <c:v>35098</c:v>
                </c:pt>
                <c:pt idx="35099">
                  <c:v>35099</c:v>
                </c:pt>
                <c:pt idx="35100">
                  <c:v>35100</c:v>
                </c:pt>
                <c:pt idx="35101">
                  <c:v>35101</c:v>
                </c:pt>
                <c:pt idx="35102">
                  <c:v>35102</c:v>
                </c:pt>
                <c:pt idx="35103">
                  <c:v>35103</c:v>
                </c:pt>
                <c:pt idx="35104">
                  <c:v>35104</c:v>
                </c:pt>
                <c:pt idx="35105">
                  <c:v>35105</c:v>
                </c:pt>
                <c:pt idx="35106">
                  <c:v>35106</c:v>
                </c:pt>
                <c:pt idx="35107">
                  <c:v>35107</c:v>
                </c:pt>
                <c:pt idx="35108">
                  <c:v>35108</c:v>
                </c:pt>
                <c:pt idx="35109">
                  <c:v>35109</c:v>
                </c:pt>
                <c:pt idx="35110">
                  <c:v>35110</c:v>
                </c:pt>
                <c:pt idx="35111">
                  <c:v>35111</c:v>
                </c:pt>
                <c:pt idx="35112">
                  <c:v>35112</c:v>
                </c:pt>
                <c:pt idx="35113">
                  <c:v>35113</c:v>
                </c:pt>
                <c:pt idx="35114">
                  <c:v>35114</c:v>
                </c:pt>
                <c:pt idx="35115">
                  <c:v>35115</c:v>
                </c:pt>
                <c:pt idx="35116">
                  <c:v>35116</c:v>
                </c:pt>
                <c:pt idx="35117">
                  <c:v>35117</c:v>
                </c:pt>
                <c:pt idx="35118">
                  <c:v>35118</c:v>
                </c:pt>
                <c:pt idx="35119">
                  <c:v>35119</c:v>
                </c:pt>
                <c:pt idx="35120">
                  <c:v>35120</c:v>
                </c:pt>
                <c:pt idx="35121">
                  <c:v>35121</c:v>
                </c:pt>
                <c:pt idx="35122">
                  <c:v>35122</c:v>
                </c:pt>
                <c:pt idx="35123">
                  <c:v>35123</c:v>
                </c:pt>
                <c:pt idx="35124">
                  <c:v>35124</c:v>
                </c:pt>
                <c:pt idx="35125">
                  <c:v>35125</c:v>
                </c:pt>
                <c:pt idx="35126">
                  <c:v>35126</c:v>
                </c:pt>
                <c:pt idx="35127">
                  <c:v>35127</c:v>
                </c:pt>
                <c:pt idx="35128">
                  <c:v>35128</c:v>
                </c:pt>
                <c:pt idx="35129">
                  <c:v>35129</c:v>
                </c:pt>
                <c:pt idx="35130">
                  <c:v>35130</c:v>
                </c:pt>
                <c:pt idx="35131">
                  <c:v>35131</c:v>
                </c:pt>
                <c:pt idx="35132">
                  <c:v>35132</c:v>
                </c:pt>
                <c:pt idx="35133">
                  <c:v>35133</c:v>
                </c:pt>
                <c:pt idx="35134">
                  <c:v>35134</c:v>
                </c:pt>
                <c:pt idx="35135">
                  <c:v>35135</c:v>
                </c:pt>
                <c:pt idx="35136">
                  <c:v>35136</c:v>
                </c:pt>
                <c:pt idx="35137">
                  <c:v>35137</c:v>
                </c:pt>
                <c:pt idx="35138">
                  <c:v>35138</c:v>
                </c:pt>
                <c:pt idx="35139">
                  <c:v>35139</c:v>
                </c:pt>
                <c:pt idx="35140">
                  <c:v>35140</c:v>
                </c:pt>
                <c:pt idx="35141">
                  <c:v>35141</c:v>
                </c:pt>
                <c:pt idx="35142">
                  <c:v>35142</c:v>
                </c:pt>
                <c:pt idx="35143">
                  <c:v>35143</c:v>
                </c:pt>
                <c:pt idx="35144">
                  <c:v>35144</c:v>
                </c:pt>
                <c:pt idx="35145">
                  <c:v>35145</c:v>
                </c:pt>
                <c:pt idx="35146">
                  <c:v>35146</c:v>
                </c:pt>
                <c:pt idx="35147">
                  <c:v>35147</c:v>
                </c:pt>
                <c:pt idx="35148">
                  <c:v>35148</c:v>
                </c:pt>
                <c:pt idx="35149">
                  <c:v>35149</c:v>
                </c:pt>
                <c:pt idx="35150">
                  <c:v>35150</c:v>
                </c:pt>
                <c:pt idx="35151">
                  <c:v>35151</c:v>
                </c:pt>
                <c:pt idx="35152">
                  <c:v>35152</c:v>
                </c:pt>
                <c:pt idx="35153">
                  <c:v>35153</c:v>
                </c:pt>
                <c:pt idx="35154">
                  <c:v>35154</c:v>
                </c:pt>
                <c:pt idx="35155">
                  <c:v>35155</c:v>
                </c:pt>
                <c:pt idx="35156">
                  <c:v>35156</c:v>
                </c:pt>
                <c:pt idx="35157">
                  <c:v>35157</c:v>
                </c:pt>
                <c:pt idx="35158">
                  <c:v>35158</c:v>
                </c:pt>
                <c:pt idx="35159">
                  <c:v>35159</c:v>
                </c:pt>
                <c:pt idx="35160">
                  <c:v>35160</c:v>
                </c:pt>
                <c:pt idx="35161">
                  <c:v>35161</c:v>
                </c:pt>
                <c:pt idx="35162">
                  <c:v>35162</c:v>
                </c:pt>
                <c:pt idx="35163">
                  <c:v>35163</c:v>
                </c:pt>
                <c:pt idx="35164">
                  <c:v>35164</c:v>
                </c:pt>
                <c:pt idx="35165">
                  <c:v>35165</c:v>
                </c:pt>
                <c:pt idx="35166">
                  <c:v>35166</c:v>
                </c:pt>
                <c:pt idx="35167">
                  <c:v>35167</c:v>
                </c:pt>
                <c:pt idx="35168">
                  <c:v>35168</c:v>
                </c:pt>
                <c:pt idx="35169">
                  <c:v>35169</c:v>
                </c:pt>
                <c:pt idx="35170">
                  <c:v>35170</c:v>
                </c:pt>
                <c:pt idx="35171">
                  <c:v>35171</c:v>
                </c:pt>
                <c:pt idx="35172">
                  <c:v>35172</c:v>
                </c:pt>
                <c:pt idx="35173">
                  <c:v>35173</c:v>
                </c:pt>
                <c:pt idx="35174">
                  <c:v>35174</c:v>
                </c:pt>
                <c:pt idx="35175">
                  <c:v>35175</c:v>
                </c:pt>
                <c:pt idx="35176">
                  <c:v>35176</c:v>
                </c:pt>
                <c:pt idx="35177">
                  <c:v>35177</c:v>
                </c:pt>
                <c:pt idx="35178">
                  <c:v>35178</c:v>
                </c:pt>
                <c:pt idx="35179">
                  <c:v>35179</c:v>
                </c:pt>
                <c:pt idx="35180">
                  <c:v>35180</c:v>
                </c:pt>
                <c:pt idx="35181">
                  <c:v>35181</c:v>
                </c:pt>
                <c:pt idx="35182">
                  <c:v>35182</c:v>
                </c:pt>
                <c:pt idx="35183">
                  <c:v>35183</c:v>
                </c:pt>
                <c:pt idx="35184">
                  <c:v>35184</c:v>
                </c:pt>
                <c:pt idx="35185">
                  <c:v>35185</c:v>
                </c:pt>
                <c:pt idx="35186">
                  <c:v>35186</c:v>
                </c:pt>
                <c:pt idx="35187">
                  <c:v>35187</c:v>
                </c:pt>
                <c:pt idx="35188">
                  <c:v>35188</c:v>
                </c:pt>
                <c:pt idx="35189">
                  <c:v>35189</c:v>
                </c:pt>
                <c:pt idx="35190">
                  <c:v>35190</c:v>
                </c:pt>
                <c:pt idx="35191">
                  <c:v>35191</c:v>
                </c:pt>
                <c:pt idx="35192">
                  <c:v>35192</c:v>
                </c:pt>
                <c:pt idx="35193">
                  <c:v>35193</c:v>
                </c:pt>
                <c:pt idx="35194">
                  <c:v>35194</c:v>
                </c:pt>
                <c:pt idx="35195">
                  <c:v>35195</c:v>
                </c:pt>
                <c:pt idx="35196">
                  <c:v>35196</c:v>
                </c:pt>
                <c:pt idx="35197">
                  <c:v>35197</c:v>
                </c:pt>
                <c:pt idx="35198">
                  <c:v>35198</c:v>
                </c:pt>
                <c:pt idx="35199">
                  <c:v>35199</c:v>
                </c:pt>
                <c:pt idx="35200">
                  <c:v>35200</c:v>
                </c:pt>
                <c:pt idx="35201">
                  <c:v>35201</c:v>
                </c:pt>
                <c:pt idx="35202">
                  <c:v>35202</c:v>
                </c:pt>
                <c:pt idx="35203">
                  <c:v>35203</c:v>
                </c:pt>
                <c:pt idx="35204">
                  <c:v>35204</c:v>
                </c:pt>
                <c:pt idx="35205">
                  <c:v>35205</c:v>
                </c:pt>
                <c:pt idx="35206">
                  <c:v>35206</c:v>
                </c:pt>
                <c:pt idx="35207">
                  <c:v>35207</c:v>
                </c:pt>
                <c:pt idx="35208">
                  <c:v>35208</c:v>
                </c:pt>
                <c:pt idx="35209">
                  <c:v>35209</c:v>
                </c:pt>
                <c:pt idx="35210">
                  <c:v>35210</c:v>
                </c:pt>
                <c:pt idx="35211">
                  <c:v>35211</c:v>
                </c:pt>
                <c:pt idx="35212">
                  <c:v>35212</c:v>
                </c:pt>
                <c:pt idx="35213">
                  <c:v>35213</c:v>
                </c:pt>
                <c:pt idx="35214">
                  <c:v>35214</c:v>
                </c:pt>
                <c:pt idx="35215">
                  <c:v>35215</c:v>
                </c:pt>
                <c:pt idx="35216">
                  <c:v>35216</c:v>
                </c:pt>
                <c:pt idx="35217">
                  <c:v>35217</c:v>
                </c:pt>
                <c:pt idx="35218">
                  <c:v>35218</c:v>
                </c:pt>
                <c:pt idx="35219">
                  <c:v>35219</c:v>
                </c:pt>
                <c:pt idx="35220">
                  <c:v>35220</c:v>
                </c:pt>
                <c:pt idx="35221">
                  <c:v>35221</c:v>
                </c:pt>
                <c:pt idx="35222">
                  <c:v>35222</c:v>
                </c:pt>
                <c:pt idx="35223">
                  <c:v>35223</c:v>
                </c:pt>
                <c:pt idx="35224">
                  <c:v>35224</c:v>
                </c:pt>
                <c:pt idx="35225">
                  <c:v>35225</c:v>
                </c:pt>
                <c:pt idx="35226">
                  <c:v>35226</c:v>
                </c:pt>
                <c:pt idx="35227">
                  <c:v>35227</c:v>
                </c:pt>
                <c:pt idx="35228">
                  <c:v>35228</c:v>
                </c:pt>
                <c:pt idx="35229">
                  <c:v>35229</c:v>
                </c:pt>
                <c:pt idx="35230">
                  <c:v>35230</c:v>
                </c:pt>
                <c:pt idx="35231">
                  <c:v>35231</c:v>
                </c:pt>
                <c:pt idx="35232">
                  <c:v>35232</c:v>
                </c:pt>
                <c:pt idx="35233">
                  <c:v>35233</c:v>
                </c:pt>
                <c:pt idx="35234">
                  <c:v>35234</c:v>
                </c:pt>
                <c:pt idx="35235">
                  <c:v>35235</c:v>
                </c:pt>
                <c:pt idx="35236">
                  <c:v>35236</c:v>
                </c:pt>
                <c:pt idx="35237">
                  <c:v>35237</c:v>
                </c:pt>
                <c:pt idx="35238">
                  <c:v>35238</c:v>
                </c:pt>
                <c:pt idx="35239">
                  <c:v>35239</c:v>
                </c:pt>
                <c:pt idx="35240">
                  <c:v>35240</c:v>
                </c:pt>
                <c:pt idx="35241">
                  <c:v>35241</c:v>
                </c:pt>
                <c:pt idx="35242">
                  <c:v>35242</c:v>
                </c:pt>
                <c:pt idx="35243">
                  <c:v>35243</c:v>
                </c:pt>
                <c:pt idx="35244">
                  <c:v>35244</c:v>
                </c:pt>
                <c:pt idx="35245">
                  <c:v>35245</c:v>
                </c:pt>
                <c:pt idx="35246">
                  <c:v>35246</c:v>
                </c:pt>
                <c:pt idx="35247">
                  <c:v>35247</c:v>
                </c:pt>
                <c:pt idx="35248">
                  <c:v>35248</c:v>
                </c:pt>
                <c:pt idx="35249">
                  <c:v>35249</c:v>
                </c:pt>
                <c:pt idx="35250">
                  <c:v>35250</c:v>
                </c:pt>
                <c:pt idx="35251">
                  <c:v>35251</c:v>
                </c:pt>
                <c:pt idx="35252">
                  <c:v>35252</c:v>
                </c:pt>
                <c:pt idx="35253">
                  <c:v>35253</c:v>
                </c:pt>
                <c:pt idx="35254">
                  <c:v>35254</c:v>
                </c:pt>
                <c:pt idx="35255">
                  <c:v>35255</c:v>
                </c:pt>
                <c:pt idx="35256">
                  <c:v>35256</c:v>
                </c:pt>
                <c:pt idx="35257">
                  <c:v>35257</c:v>
                </c:pt>
                <c:pt idx="35258">
                  <c:v>35258</c:v>
                </c:pt>
                <c:pt idx="35259">
                  <c:v>35259</c:v>
                </c:pt>
                <c:pt idx="35260">
                  <c:v>35260</c:v>
                </c:pt>
                <c:pt idx="35261">
                  <c:v>35261</c:v>
                </c:pt>
                <c:pt idx="35262">
                  <c:v>35262</c:v>
                </c:pt>
                <c:pt idx="35263">
                  <c:v>35263</c:v>
                </c:pt>
                <c:pt idx="35264">
                  <c:v>35264</c:v>
                </c:pt>
                <c:pt idx="35265">
                  <c:v>35265</c:v>
                </c:pt>
                <c:pt idx="35266">
                  <c:v>35266</c:v>
                </c:pt>
                <c:pt idx="35267">
                  <c:v>35267</c:v>
                </c:pt>
                <c:pt idx="35268">
                  <c:v>35268</c:v>
                </c:pt>
                <c:pt idx="35269">
                  <c:v>35269</c:v>
                </c:pt>
                <c:pt idx="35270">
                  <c:v>35270</c:v>
                </c:pt>
                <c:pt idx="35271">
                  <c:v>35271</c:v>
                </c:pt>
                <c:pt idx="35272">
                  <c:v>35272</c:v>
                </c:pt>
                <c:pt idx="35273">
                  <c:v>35273</c:v>
                </c:pt>
                <c:pt idx="35274">
                  <c:v>35274</c:v>
                </c:pt>
                <c:pt idx="35275">
                  <c:v>35275</c:v>
                </c:pt>
                <c:pt idx="35276">
                  <c:v>35276</c:v>
                </c:pt>
                <c:pt idx="35277">
                  <c:v>35277</c:v>
                </c:pt>
                <c:pt idx="35278">
                  <c:v>35278</c:v>
                </c:pt>
                <c:pt idx="35279">
                  <c:v>35279</c:v>
                </c:pt>
                <c:pt idx="35280">
                  <c:v>35280</c:v>
                </c:pt>
                <c:pt idx="35281">
                  <c:v>35281</c:v>
                </c:pt>
                <c:pt idx="35282">
                  <c:v>35282</c:v>
                </c:pt>
                <c:pt idx="35283">
                  <c:v>35283</c:v>
                </c:pt>
                <c:pt idx="35284">
                  <c:v>35284</c:v>
                </c:pt>
                <c:pt idx="35285">
                  <c:v>35285</c:v>
                </c:pt>
                <c:pt idx="35286">
                  <c:v>35286</c:v>
                </c:pt>
                <c:pt idx="35287">
                  <c:v>35287</c:v>
                </c:pt>
                <c:pt idx="35288">
                  <c:v>35288</c:v>
                </c:pt>
                <c:pt idx="35289">
                  <c:v>35289</c:v>
                </c:pt>
                <c:pt idx="35290">
                  <c:v>35290</c:v>
                </c:pt>
                <c:pt idx="35291">
                  <c:v>35291</c:v>
                </c:pt>
                <c:pt idx="35292">
                  <c:v>35292</c:v>
                </c:pt>
                <c:pt idx="35293">
                  <c:v>35293</c:v>
                </c:pt>
                <c:pt idx="35294">
                  <c:v>35294</c:v>
                </c:pt>
                <c:pt idx="35295">
                  <c:v>35295</c:v>
                </c:pt>
                <c:pt idx="35296">
                  <c:v>35296</c:v>
                </c:pt>
                <c:pt idx="35297">
                  <c:v>35297</c:v>
                </c:pt>
                <c:pt idx="35298">
                  <c:v>35298</c:v>
                </c:pt>
                <c:pt idx="35299">
                  <c:v>35299</c:v>
                </c:pt>
                <c:pt idx="35300">
                  <c:v>35300</c:v>
                </c:pt>
                <c:pt idx="35301">
                  <c:v>35301</c:v>
                </c:pt>
                <c:pt idx="35302">
                  <c:v>35302</c:v>
                </c:pt>
                <c:pt idx="35303">
                  <c:v>35303</c:v>
                </c:pt>
                <c:pt idx="35304">
                  <c:v>35304</c:v>
                </c:pt>
                <c:pt idx="35305">
                  <c:v>35305</c:v>
                </c:pt>
                <c:pt idx="35306">
                  <c:v>35306</c:v>
                </c:pt>
                <c:pt idx="35307">
                  <c:v>35307</c:v>
                </c:pt>
                <c:pt idx="35308">
                  <c:v>35308</c:v>
                </c:pt>
                <c:pt idx="35309">
                  <c:v>35309</c:v>
                </c:pt>
                <c:pt idx="35310">
                  <c:v>35310</c:v>
                </c:pt>
                <c:pt idx="35311">
                  <c:v>35311</c:v>
                </c:pt>
                <c:pt idx="35312">
                  <c:v>35312</c:v>
                </c:pt>
                <c:pt idx="35313">
                  <c:v>35313</c:v>
                </c:pt>
                <c:pt idx="35314">
                  <c:v>35314</c:v>
                </c:pt>
                <c:pt idx="35315">
                  <c:v>35315</c:v>
                </c:pt>
                <c:pt idx="35316">
                  <c:v>35316</c:v>
                </c:pt>
                <c:pt idx="35317">
                  <c:v>35317</c:v>
                </c:pt>
                <c:pt idx="35318">
                  <c:v>35318</c:v>
                </c:pt>
                <c:pt idx="35319">
                  <c:v>35319</c:v>
                </c:pt>
                <c:pt idx="35320">
                  <c:v>35320</c:v>
                </c:pt>
                <c:pt idx="35321">
                  <c:v>35321</c:v>
                </c:pt>
                <c:pt idx="35322">
                  <c:v>35322</c:v>
                </c:pt>
                <c:pt idx="35323">
                  <c:v>35323</c:v>
                </c:pt>
                <c:pt idx="35324">
                  <c:v>35324</c:v>
                </c:pt>
                <c:pt idx="35325">
                  <c:v>35325</c:v>
                </c:pt>
                <c:pt idx="35326">
                  <c:v>35326</c:v>
                </c:pt>
                <c:pt idx="35327">
                  <c:v>35327</c:v>
                </c:pt>
                <c:pt idx="35328">
                  <c:v>35328</c:v>
                </c:pt>
                <c:pt idx="35329">
                  <c:v>35329</c:v>
                </c:pt>
                <c:pt idx="35330">
                  <c:v>35330</c:v>
                </c:pt>
                <c:pt idx="35331">
                  <c:v>35331</c:v>
                </c:pt>
                <c:pt idx="35332">
                  <c:v>35332</c:v>
                </c:pt>
                <c:pt idx="35333">
                  <c:v>35333</c:v>
                </c:pt>
                <c:pt idx="35334">
                  <c:v>35334</c:v>
                </c:pt>
                <c:pt idx="35335">
                  <c:v>35335</c:v>
                </c:pt>
                <c:pt idx="35336">
                  <c:v>35336</c:v>
                </c:pt>
                <c:pt idx="35337">
                  <c:v>35337</c:v>
                </c:pt>
                <c:pt idx="35338">
                  <c:v>35338</c:v>
                </c:pt>
                <c:pt idx="35339">
                  <c:v>35339</c:v>
                </c:pt>
                <c:pt idx="35340">
                  <c:v>35340</c:v>
                </c:pt>
                <c:pt idx="35341">
                  <c:v>35341</c:v>
                </c:pt>
                <c:pt idx="35342">
                  <c:v>35342</c:v>
                </c:pt>
                <c:pt idx="35343">
                  <c:v>35343</c:v>
                </c:pt>
                <c:pt idx="35344">
                  <c:v>35344</c:v>
                </c:pt>
                <c:pt idx="35345">
                  <c:v>35345</c:v>
                </c:pt>
                <c:pt idx="35346">
                  <c:v>35346</c:v>
                </c:pt>
                <c:pt idx="35347">
                  <c:v>35347</c:v>
                </c:pt>
                <c:pt idx="35348">
                  <c:v>35348</c:v>
                </c:pt>
                <c:pt idx="35349">
                  <c:v>35349</c:v>
                </c:pt>
                <c:pt idx="35350">
                  <c:v>35350</c:v>
                </c:pt>
                <c:pt idx="35351">
                  <c:v>35351</c:v>
                </c:pt>
                <c:pt idx="35352">
                  <c:v>35352</c:v>
                </c:pt>
                <c:pt idx="35353">
                  <c:v>35353</c:v>
                </c:pt>
                <c:pt idx="35354">
                  <c:v>35354</c:v>
                </c:pt>
                <c:pt idx="35355">
                  <c:v>35355</c:v>
                </c:pt>
                <c:pt idx="35356">
                  <c:v>35356</c:v>
                </c:pt>
                <c:pt idx="35357">
                  <c:v>35357</c:v>
                </c:pt>
                <c:pt idx="35358">
                  <c:v>35358</c:v>
                </c:pt>
                <c:pt idx="35359">
                  <c:v>35359</c:v>
                </c:pt>
                <c:pt idx="35360">
                  <c:v>35360</c:v>
                </c:pt>
                <c:pt idx="35361">
                  <c:v>35361</c:v>
                </c:pt>
                <c:pt idx="35362">
                  <c:v>35362</c:v>
                </c:pt>
                <c:pt idx="35363">
                  <c:v>35363</c:v>
                </c:pt>
                <c:pt idx="35364">
                  <c:v>35364</c:v>
                </c:pt>
                <c:pt idx="35365">
                  <c:v>35365</c:v>
                </c:pt>
                <c:pt idx="35366">
                  <c:v>35366</c:v>
                </c:pt>
                <c:pt idx="35367">
                  <c:v>35367</c:v>
                </c:pt>
                <c:pt idx="35368">
                  <c:v>35368</c:v>
                </c:pt>
                <c:pt idx="35369">
                  <c:v>35369</c:v>
                </c:pt>
                <c:pt idx="35370">
                  <c:v>35370</c:v>
                </c:pt>
                <c:pt idx="35371">
                  <c:v>35371</c:v>
                </c:pt>
                <c:pt idx="35372">
                  <c:v>35372</c:v>
                </c:pt>
                <c:pt idx="35373">
                  <c:v>35373</c:v>
                </c:pt>
                <c:pt idx="35374">
                  <c:v>35374</c:v>
                </c:pt>
                <c:pt idx="35375">
                  <c:v>35375</c:v>
                </c:pt>
                <c:pt idx="35376">
                  <c:v>35376</c:v>
                </c:pt>
                <c:pt idx="35377">
                  <c:v>35377</c:v>
                </c:pt>
                <c:pt idx="35378">
                  <c:v>35378</c:v>
                </c:pt>
                <c:pt idx="35379">
                  <c:v>35379</c:v>
                </c:pt>
                <c:pt idx="35380">
                  <c:v>35380</c:v>
                </c:pt>
                <c:pt idx="35381">
                  <c:v>35381</c:v>
                </c:pt>
                <c:pt idx="35382">
                  <c:v>35382</c:v>
                </c:pt>
                <c:pt idx="35383">
                  <c:v>35383</c:v>
                </c:pt>
                <c:pt idx="35384">
                  <c:v>35384</c:v>
                </c:pt>
                <c:pt idx="35385">
                  <c:v>35385</c:v>
                </c:pt>
                <c:pt idx="35386">
                  <c:v>35386</c:v>
                </c:pt>
                <c:pt idx="35387">
                  <c:v>35387</c:v>
                </c:pt>
                <c:pt idx="35388">
                  <c:v>35388</c:v>
                </c:pt>
                <c:pt idx="35389">
                  <c:v>35389</c:v>
                </c:pt>
                <c:pt idx="35390">
                  <c:v>35390</c:v>
                </c:pt>
                <c:pt idx="35391">
                  <c:v>35391</c:v>
                </c:pt>
                <c:pt idx="35392">
                  <c:v>35392</c:v>
                </c:pt>
                <c:pt idx="35393">
                  <c:v>35393</c:v>
                </c:pt>
                <c:pt idx="35394">
                  <c:v>35394</c:v>
                </c:pt>
                <c:pt idx="35395">
                  <c:v>35395</c:v>
                </c:pt>
                <c:pt idx="35396">
                  <c:v>35396</c:v>
                </c:pt>
                <c:pt idx="35397">
                  <c:v>35397</c:v>
                </c:pt>
                <c:pt idx="35398">
                  <c:v>35398</c:v>
                </c:pt>
                <c:pt idx="35399">
                  <c:v>35399</c:v>
                </c:pt>
                <c:pt idx="35400">
                  <c:v>35400</c:v>
                </c:pt>
                <c:pt idx="35401">
                  <c:v>35401</c:v>
                </c:pt>
                <c:pt idx="35402">
                  <c:v>35402</c:v>
                </c:pt>
                <c:pt idx="35403">
                  <c:v>35403</c:v>
                </c:pt>
                <c:pt idx="35404">
                  <c:v>35404</c:v>
                </c:pt>
                <c:pt idx="35405">
                  <c:v>35405</c:v>
                </c:pt>
                <c:pt idx="35406">
                  <c:v>35406</c:v>
                </c:pt>
                <c:pt idx="35407">
                  <c:v>35407</c:v>
                </c:pt>
                <c:pt idx="35408">
                  <c:v>35408</c:v>
                </c:pt>
                <c:pt idx="35409">
                  <c:v>35409</c:v>
                </c:pt>
                <c:pt idx="35410">
                  <c:v>35410</c:v>
                </c:pt>
                <c:pt idx="35411">
                  <c:v>35411</c:v>
                </c:pt>
                <c:pt idx="35412">
                  <c:v>35412</c:v>
                </c:pt>
                <c:pt idx="35413">
                  <c:v>35413</c:v>
                </c:pt>
                <c:pt idx="35414">
                  <c:v>35414</c:v>
                </c:pt>
                <c:pt idx="35415">
                  <c:v>35415</c:v>
                </c:pt>
                <c:pt idx="35416">
                  <c:v>35416</c:v>
                </c:pt>
                <c:pt idx="35417">
                  <c:v>35417</c:v>
                </c:pt>
                <c:pt idx="35418">
                  <c:v>35418</c:v>
                </c:pt>
                <c:pt idx="35419">
                  <c:v>35419</c:v>
                </c:pt>
                <c:pt idx="35420">
                  <c:v>35420</c:v>
                </c:pt>
                <c:pt idx="35421">
                  <c:v>35421</c:v>
                </c:pt>
                <c:pt idx="35422">
                  <c:v>35422</c:v>
                </c:pt>
                <c:pt idx="35423">
                  <c:v>35423</c:v>
                </c:pt>
                <c:pt idx="35424">
                  <c:v>35424</c:v>
                </c:pt>
                <c:pt idx="35425">
                  <c:v>35425</c:v>
                </c:pt>
                <c:pt idx="35426">
                  <c:v>35426</c:v>
                </c:pt>
                <c:pt idx="35427">
                  <c:v>35427</c:v>
                </c:pt>
                <c:pt idx="35428">
                  <c:v>35428</c:v>
                </c:pt>
                <c:pt idx="35429">
                  <c:v>35429</c:v>
                </c:pt>
                <c:pt idx="35430">
                  <c:v>35430</c:v>
                </c:pt>
                <c:pt idx="35431">
                  <c:v>35431</c:v>
                </c:pt>
                <c:pt idx="35432">
                  <c:v>35432</c:v>
                </c:pt>
                <c:pt idx="35433">
                  <c:v>35433</c:v>
                </c:pt>
                <c:pt idx="35434">
                  <c:v>35434</c:v>
                </c:pt>
                <c:pt idx="35435">
                  <c:v>35435</c:v>
                </c:pt>
                <c:pt idx="35436">
                  <c:v>35436</c:v>
                </c:pt>
                <c:pt idx="35437">
                  <c:v>35437</c:v>
                </c:pt>
                <c:pt idx="35438">
                  <c:v>35438</c:v>
                </c:pt>
                <c:pt idx="35439">
                  <c:v>35439</c:v>
                </c:pt>
                <c:pt idx="35440">
                  <c:v>35440</c:v>
                </c:pt>
                <c:pt idx="35441">
                  <c:v>35441</c:v>
                </c:pt>
                <c:pt idx="35442">
                  <c:v>35442</c:v>
                </c:pt>
                <c:pt idx="35443">
                  <c:v>35443</c:v>
                </c:pt>
                <c:pt idx="35444">
                  <c:v>35444</c:v>
                </c:pt>
                <c:pt idx="35445">
                  <c:v>35445</c:v>
                </c:pt>
                <c:pt idx="35446">
                  <c:v>35446</c:v>
                </c:pt>
                <c:pt idx="35447">
                  <c:v>35447</c:v>
                </c:pt>
                <c:pt idx="35448">
                  <c:v>35448</c:v>
                </c:pt>
                <c:pt idx="35449">
                  <c:v>35449</c:v>
                </c:pt>
                <c:pt idx="35450">
                  <c:v>35450</c:v>
                </c:pt>
                <c:pt idx="35451">
                  <c:v>35451</c:v>
                </c:pt>
                <c:pt idx="35452">
                  <c:v>35452</c:v>
                </c:pt>
                <c:pt idx="35453">
                  <c:v>35453</c:v>
                </c:pt>
                <c:pt idx="35454">
                  <c:v>35454</c:v>
                </c:pt>
                <c:pt idx="35455">
                  <c:v>35455</c:v>
                </c:pt>
                <c:pt idx="35456">
                  <c:v>35456</c:v>
                </c:pt>
                <c:pt idx="35457">
                  <c:v>35457</c:v>
                </c:pt>
                <c:pt idx="35458">
                  <c:v>35458</c:v>
                </c:pt>
                <c:pt idx="35459">
                  <c:v>35459</c:v>
                </c:pt>
                <c:pt idx="35460">
                  <c:v>35460</c:v>
                </c:pt>
                <c:pt idx="35461">
                  <c:v>35461</c:v>
                </c:pt>
                <c:pt idx="35462">
                  <c:v>35462</c:v>
                </c:pt>
                <c:pt idx="35463">
                  <c:v>35463</c:v>
                </c:pt>
                <c:pt idx="35464">
                  <c:v>35464</c:v>
                </c:pt>
                <c:pt idx="35465">
                  <c:v>35465</c:v>
                </c:pt>
                <c:pt idx="35466">
                  <c:v>35466</c:v>
                </c:pt>
                <c:pt idx="35467">
                  <c:v>35467</c:v>
                </c:pt>
                <c:pt idx="35468">
                  <c:v>35468</c:v>
                </c:pt>
                <c:pt idx="35469">
                  <c:v>35469</c:v>
                </c:pt>
                <c:pt idx="35470">
                  <c:v>35470</c:v>
                </c:pt>
                <c:pt idx="35471">
                  <c:v>35471</c:v>
                </c:pt>
                <c:pt idx="35472">
                  <c:v>35472</c:v>
                </c:pt>
                <c:pt idx="35473">
                  <c:v>35473</c:v>
                </c:pt>
                <c:pt idx="35474">
                  <c:v>35474</c:v>
                </c:pt>
                <c:pt idx="35475">
                  <c:v>35475</c:v>
                </c:pt>
                <c:pt idx="35476">
                  <c:v>35476</c:v>
                </c:pt>
                <c:pt idx="35477">
                  <c:v>35477</c:v>
                </c:pt>
                <c:pt idx="35478">
                  <c:v>35478</c:v>
                </c:pt>
                <c:pt idx="35479">
                  <c:v>35479</c:v>
                </c:pt>
                <c:pt idx="35480">
                  <c:v>35480</c:v>
                </c:pt>
                <c:pt idx="35481">
                  <c:v>35481</c:v>
                </c:pt>
                <c:pt idx="35482">
                  <c:v>35482</c:v>
                </c:pt>
                <c:pt idx="35483">
                  <c:v>35483</c:v>
                </c:pt>
                <c:pt idx="35484">
                  <c:v>35484</c:v>
                </c:pt>
                <c:pt idx="35485">
                  <c:v>35485</c:v>
                </c:pt>
                <c:pt idx="35486">
                  <c:v>35486</c:v>
                </c:pt>
                <c:pt idx="35487">
                  <c:v>35487</c:v>
                </c:pt>
                <c:pt idx="35488">
                  <c:v>35488</c:v>
                </c:pt>
                <c:pt idx="35489">
                  <c:v>35489</c:v>
                </c:pt>
                <c:pt idx="35490">
                  <c:v>35490</c:v>
                </c:pt>
                <c:pt idx="35491">
                  <c:v>35491</c:v>
                </c:pt>
                <c:pt idx="35492">
                  <c:v>35492</c:v>
                </c:pt>
                <c:pt idx="35493">
                  <c:v>35493</c:v>
                </c:pt>
                <c:pt idx="35494">
                  <c:v>35494</c:v>
                </c:pt>
                <c:pt idx="35495">
                  <c:v>35495</c:v>
                </c:pt>
                <c:pt idx="35496">
                  <c:v>35496</c:v>
                </c:pt>
                <c:pt idx="35497">
                  <c:v>35497</c:v>
                </c:pt>
                <c:pt idx="35498">
                  <c:v>35498</c:v>
                </c:pt>
                <c:pt idx="35499">
                  <c:v>35499</c:v>
                </c:pt>
                <c:pt idx="35500">
                  <c:v>35500</c:v>
                </c:pt>
                <c:pt idx="35501">
                  <c:v>35501</c:v>
                </c:pt>
                <c:pt idx="35502">
                  <c:v>35502</c:v>
                </c:pt>
                <c:pt idx="35503">
                  <c:v>35503</c:v>
                </c:pt>
                <c:pt idx="35504">
                  <c:v>35504</c:v>
                </c:pt>
                <c:pt idx="35505">
                  <c:v>35505</c:v>
                </c:pt>
                <c:pt idx="35506">
                  <c:v>35506</c:v>
                </c:pt>
                <c:pt idx="35507">
                  <c:v>35507</c:v>
                </c:pt>
                <c:pt idx="35508">
                  <c:v>35508</c:v>
                </c:pt>
                <c:pt idx="35509">
                  <c:v>35509</c:v>
                </c:pt>
                <c:pt idx="35510">
                  <c:v>35510</c:v>
                </c:pt>
                <c:pt idx="35511">
                  <c:v>35511</c:v>
                </c:pt>
                <c:pt idx="35512">
                  <c:v>35512</c:v>
                </c:pt>
                <c:pt idx="35513">
                  <c:v>35513</c:v>
                </c:pt>
                <c:pt idx="35514">
                  <c:v>35514</c:v>
                </c:pt>
                <c:pt idx="35515">
                  <c:v>35515</c:v>
                </c:pt>
                <c:pt idx="35516">
                  <c:v>35516</c:v>
                </c:pt>
                <c:pt idx="35517">
                  <c:v>35517</c:v>
                </c:pt>
                <c:pt idx="35518">
                  <c:v>35518</c:v>
                </c:pt>
                <c:pt idx="35519">
                  <c:v>35519</c:v>
                </c:pt>
                <c:pt idx="35520">
                  <c:v>35520</c:v>
                </c:pt>
                <c:pt idx="35521">
                  <c:v>35521</c:v>
                </c:pt>
                <c:pt idx="35522">
                  <c:v>35522</c:v>
                </c:pt>
                <c:pt idx="35523">
                  <c:v>35523</c:v>
                </c:pt>
                <c:pt idx="35524">
                  <c:v>35524</c:v>
                </c:pt>
                <c:pt idx="35525">
                  <c:v>35525</c:v>
                </c:pt>
                <c:pt idx="35526">
                  <c:v>35526</c:v>
                </c:pt>
                <c:pt idx="35527">
                  <c:v>35527</c:v>
                </c:pt>
                <c:pt idx="35528">
                  <c:v>35528</c:v>
                </c:pt>
                <c:pt idx="35529">
                  <c:v>35529</c:v>
                </c:pt>
                <c:pt idx="35530">
                  <c:v>35530</c:v>
                </c:pt>
                <c:pt idx="35531">
                  <c:v>35531</c:v>
                </c:pt>
                <c:pt idx="35532">
                  <c:v>35532</c:v>
                </c:pt>
                <c:pt idx="35533">
                  <c:v>35533</c:v>
                </c:pt>
                <c:pt idx="35534">
                  <c:v>35534</c:v>
                </c:pt>
                <c:pt idx="35535">
                  <c:v>35535</c:v>
                </c:pt>
                <c:pt idx="35536">
                  <c:v>35536</c:v>
                </c:pt>
                <c:pt idx="35537">
                  <c:v>35537</c:v>
                </c:pt>
                <c:pt idx="35538">
                  <c:v>35538</c:v>
                </c:pt>
                <c:pt idx="35539">
                  <c:v>35539</c:v>
                </c:pt>
                <c:pt idx="35540">
                  <c:v>35540</c:v>
                </c:pt>
                <c:pt idx="35541">
                  <c:v>35541</c:v>
                </c:pt>
                <c:pt idx="35542">
                  <c:v>35542</c:v>
                </c:pt>
                <c:pt idx="35543">
                  <c:v>35543</c:v>
                </c:pt>
                <c:pt idx="35544">
                  <c:v>35544</c:v>
                </c:pt>
                <c:pt idx="35545">
                  <c:v>35545</c:v>
                </c:pt>
                <c:pt idx="35546">
                  <c:v>35546</c:v>
                </c:pt>
                <c:pt idx="35547">
                  <c:v>35547</c:v>
                </c:pt>
                <c:pt idx="35548">
                  <c:v>35548</c:v>
                </c:pt>
                <c:pt idx="35549">
                  <c:v>35549</c:v>
                </c:pt>
                <c:pt idx="35550">
                  <c:v>35550</c:v>
                </c:pt>
                <c:pt idx="35551">
                  <c:v>35551</c:v>
                </c:pt>
                <c:pt idx="35552">
                  <c:v>35552</c:v>
                </c:pt>
                <c:pt idx="35553">
                  <c:v>35553</c:v>
                </c:pt>
                <c:pt idx="35554">
                  <c:v>35554</c:v>
                </c:pt>
                <c:pt idx="35555">
                  <c:v>35555</c:v>
                </c:pt>
                <c:pt idx="35556">
                  <c:v>35556</c:v>
                </c:pt>
                <c:pt idx="35557">
                  <c:v>35557</c:v>
                </c:pt>
                <c:pt idx="35558">
                  <c:v>35558</c:v>
                </c:pt>
                <c:pt idx="35559">
                  <c:v>35559</c:v>
                </c:pt>
                <c:pt idx="35560">
                  <c:v>35560</c:v>
                </c:pt>
                <c:pt idx="35561">
                  <c:v>35561</c:v>
                </c:pt>
                <c:pt idx="35562">
                  <c:v>35562</c:v>
                </c:pt>
                <c:pt idx="35563">
                  <c:v>35563</c:v>
                </c:pt>
                <c:pt idx="35564">
                  <c:v>35564</c:v>
                </c:pt>
                <c:pt idx="35565">
                  <c:v>35565</c:v>
                </c:pt>
                <c:pt idx="35566">
                  <c:v>35566</c:v>
                </c:pt>
                <c:pt idx="35567">
                  <c:v>35567</c:v>
                </c:pt>
                <c:pt idx="35568">
                  <c:v>35568</c:v>
                </c:pt>
                <c:pt idx="35569">
                  <c:v>35569</c:v>
                </c:pt>
                <c:pt idx="35570">
                  <c:v>35570</c:v>
                </c:pt>
                <c:pt idx="35571">
                  <c:v>35571</c:v>
                </c:pt>
                <c:pt idx="35572">
                  <c:v>35572</c:v>
                </c:pt>
                <c:pt idx="35573">
                  <c:v>35573</c:v>
                </c:pt>
                <c:pt idx="35574">
                  <c:v>35574</c:v>
                </c:pt>
                <c:pt idx="35575">
                  <c:v>35575</c:v>
                </c:pt>
                <c:pt idx="35576">
                  <c:v>35576</c:v>
                </c:pt>
                <c:pt idx="35577">
                  <c:v>35577</c:v>
                </c:pt>
                <c:pt idx="35578">
                  <c:v>35578</c:v>
                </c:pt>
                <c:pt idx="35579">
                  <c:v>35579</c:v>
                </c:pt>
                <c:pt idx="35580">
                  <c:v>35580</c:v>
                </c:pt>
                <c:pt idx="35581">
                  <c:v>35581</c:v>
                </c:pt>
                <c:pt idx="35582">
                  <c:v>35582</c:v>
                </c:pt>
                <c:pt idx="35583">
                  <c:v>35583</c:v>
                </c:pt>
                <c:pt idx="35584">
                  <c:v>35584</c:v>
                </c:pt>
                <c:pt idx="35585">
                  <c:v>35585</c:v>
                </c:pt>
                <c:pt idx="35586">
                  <c:v>35586</c:v>
                </c:pt>
                <c:pt idx="35587">
                  <c:v>35587</c:v>
                </c:pt>
                <c:pt idx="35588">
                  <c:v>35588</c:v>
                </c:pt>
                <c:pt idx="35589">
                  <c:v>35589</c:v>
                </c:pt>
                <c:pt idx="35590">
                  <c:v>35590</c:v>
                </c:pt>
                <c:pt idx="35591">
                  <c:v>35591</c:v>
                </c:pt>
                <c:pt idx="35592">
                  <c:v>35592</c:v>
                </c:pt>
                <c:pt idx="35593">
                  <c:v>35593</c:v>
                </c:pt>
                <c:pt idx="35594">
                  <c:v>35594</c:v>
                </c:pt>
                <c:pt idx="35595">
                  <c:v>35595</c:v>
                </c:pt>
                <c:pt idx="35596">
                  <c:v>35596</c:v>
                </c:pt>
                <c:pt idx="35597">
                  <c:v>35597</c:v>
                </c:pt>
                <c:pt idx="35598">
                  <c:v>35598</c:v>
                </c:pt>
                <c:pt idx="35599">
                  <c:v>35599</c:v>
                </c:pt>
                <c:pt idx="35600">
                  <c:v>35600</c:v>
                </c:pt>
                <c:pt idx="35601">
                  <c:v>35601</c:v>
                </c:pt>
                <c:pt idx="35602">
                  <c:v>35602</c:v>
                </c:pt>
                <c:pt idx="35603">
                  <c:v>35603</c:v>
                </c:pt>
                <c:pt idx="35604">
                  <c:v>35604</c:v>
                </c:pt>
                <c:pt idx="35605">
                  <c:v>35605</c:v>
                </c:pt>
                <c:pt idx="35606">
                  <c:v>35606</c:v>
                </c:pt>
                <c:pt idx="35607">
                  <c:v>35607</c:v>
                </c:pt>
                <c:pt idx="35608">
                  <c:v>35608</c:v>
                </c:pt>
                <c:pt idx="35609">
                  <c:v>35609</c:v>
                </c:pt>
                <c:pt idx="35610">
                  <c:v>35610</c:v>
                </c:pt>
                <c:pt idx="35611">
                  <c:v>35611</c:v>
                </c:pt>
                <c:pt idx="35612">
                  <c:v>35612</c:v>
                </c:pt>
                <c:pt idx="35613">
                  <c:v>35613</c:v>
                </c:pt>
                <c:pt idx="35614">
                  <c:v>35614</c:v>
                </c:pt>
                <c:pt idx="35615">
                  <c:v>35615</c:v>
                </c:pt>
                <c:pt idx="35616">
                  <c:v>35616</c:v>
                </c:pt>
                <c:pt idx="35617">
                  <c:v>35617</c:v>
                </c:pt>
                <c:pt idx="35618">
                  <c:v>35618</c:v>
                </c:pt>
                <c:pt idx="35619">
                  <c:v>35619</c:v>
                </c:pt>
                <c:pt idx="35620">
                  <c:v>35620</c:v>
                </c:pt>
                <c:pt idx="35621">
                  <c:v>35621</c:v>
                </c:pt>
                <c:pt idx="35622">
                  <c:v>35622</c:v>
                </c:pt>
                <c:pt idx="35623">
                  <c:v>35623</c:v>
                </c:pt>
                <c:pt idx="35624">
                  <c:v>35624</c:v>
                </c:pt>
                <c:pt idx="35625">
                  <c:v>35625</c:v>
                </c:pt>
                <c:pt idx="35626">
                  <c:v>35626</c:v>
                </c:pt>
                <c:pt idx="35627">
                  <c:v>35627</c:v>
                </c:pt>
                <c:pt idx="35628">
                  <c:v>35628</c:v>
                </c:pt>
                <c:pt idx="35629">
                  <c:v>35629</c:v>
                </c:pt>
                <c:pt idx="35630">
                  <c:v>35630</c:v>
                </c:pt>
                <c:pt idx="35631">
                  <c:v>35631</c:v>
                </c:pt>
                <c:pt idx="35632">
                  <c:v>35632</c:v>
                </c:pt>
                <c:pt idx="35633">
                  <c:v>35633</c:v>
                </c:pt>
                <c:pt idx="35634">
                  <c:v>35634</c:v>
                </c:pt>
                <c:pt idx="35635">
                  <c:v>35635</c:v>
                </c:pt>
                <c:pt idx="35636">
                  <c:v>35636</c:v>
                </c:pt>
                <c:pt idx="35637">
                  <c:v>35637</c:v>
                </c:pt>
                <c:pt idx="35638">
                  <c:v>35638</c:v>
                </c:pt>
                <c:pt idx="35639">
                  <c:v>35639</c:v>
                </c:pt>
                <c:pt idx="35640">
                  <c:v>35640</c:v>
                </c:pt>
                <c:pt idx="35641">
                  <c:v>35641</c:v>
                </c:pt>
                <c:pt idx="35642">
                  <c:v>35642</c:v>
                </c:pt>
                <c:pt idx="35643">
                  <c:v>35643</c:v>
                </c:pt>
                <c:pt idx="35644">
                  <c:v>35644</c:v>
                </c:pt>
                <c:pt idx="35645">
                  <c:v>35645</c:v>
                </c:pt>
                <c:pt idx="35646">
                  <c:v>35646</c:v>
                </c:pt>
                <c:pt idx="35647">
                  <c:v>35647</c:v>
                </c:pt>
                <c:pt idx="35648">
                  <c:v>35648</c:v>
                </c:pt>
                <c:pt idx="35649">
                  <c:v>35649</c:v>
                </c:pt>
                <c:pt idx="35650">
                  <c:v>35650</c:v>
                </c:pt>
                <c:pt idx="35651">
                  <c:v>35651</c:v>
                </c:pt>
                <c:pt idx="35652">
                  <c:v>35652</c:v>
                </c:pt>
                <c:pt idx="35653">
                  <c:v>35653</c:v>
                </c:pt>
                <c:pt idx="35654">
                  <c:v>35654</c:v>
                </c:pt>
                <c:pt idx="35655">
                  <c:v>35655</c:v>
                </c:pt>
                <c:pt idx="35656">
                  <c:v>35656</c:v>
                </c:pt>
                <c:pt idx="35657">
                  <c:v>35657</c:v>
                </c:pt>
                <c:pt idx="35658">
                  <c:v>35658</c:v>
                </c:pt>
                <c:pt idx="35659">
                  <c:v>35659</c:v>
                </c:pt>
                <c:pt idx="35660">
                  <c:v>35660</c:v>
                </c:pt>
                <c:pt idx="35661">
                  <c:v>35661</c:v>
                </c:pt>
                <c:pt idx="35662">
                  <c:v>35662</c:v>
                </c:pt>
                <c:pt idx="35663">
                  <c:v>35663</c:v>
                </c:pt>
                <c:pt idx="35664">
                  <c:v>35664</c:v>
                </c:pt>
                <c:pt idx="35665">
                  <c:v>35665</c:v>
                </c:pt>
                <c:pt idx="35666">
                  <c:v>35666</c:v>
                </c:pt>
                <c:pt idx="35667">
                  <c:v>35667</c:v>
                </c:pt>
                <c:pt idx="35668">
                  <c:v>35668</c:v>
                </c:pt>
                <c:pt idx="35669">
                  <c:v>35669</c:v>
                </c:pt>
                <c:pt idx="35670">
                  <c:v>35670</c:v>
                </c:pt>
                <c:pt idx="35671">
                  <c:v>35671</c:v>
                </c:pt>
                <c:pt idx="35672">
                  <c:v>35672</c:v>
                </c:pt>
                <c:pt idx="35673">
                  <c:v>35673</c:v>
                </c:pt>
                <c:pt idx="35674">
                  <c:v>35674</c:v>
                </c:pt>
                <c:pt idx="35675">
                  <c:v>35675</c:v>
                </c:pt>
                <c:pt idx="35676">
                  <c:v>35676</c:v>
                </c:pt>
                <c:pt idx="35677">
                  <c:v>35677</c:v>
                </c:pt>
                <c:pt idx="35678">
                  <c:v>35678</c:v>
                </c:pt>
                <c:pt idx="35679">
                  <c:v>35679</c:v>
                </c:pt>
                <c:pt idx="35680">
                  <c:v>35680</c:v>
                </c:pt>
                <c:pt idx="35681">
                  <c:v>35681</c:v>
                </c:pt>
                <c:pt idx="35682">
                  <c:v>35682</c:v>
                </c:pt>
                <c:pt idx="35683">
                  <c:v>35683</c:v>
                </c:pt>
                <c:pt idx="35684">
                  <c:v>35684</c:v>
                </c:pt>
                <c:pt idx="35685">
                  <c:v>35685</c:v>
                </c:pt>
                <c:pt idx="35686">
                  <c:v>35686</c:v>
                </c:pt>
                <c:pt idx="35687">
                  <c:v>35687</c:v>
                </c:pt>
                <c:pt idx="35688">
                  <c:v>35688</c:v>
                </c:pt>
                <c:pt idx="35689">
                  <c:v>35689</c:v>
                </c:pt>
                <c:pt idx="35690">
                  <c:v>35690</c:v>
                </c:pt>
                <c:pt idx="35691">
                  <c:v>35691</c:v>
                </c:pt>
                <c:pt idx="35692">
                  <c:v>35692</c:v>
                </c:pt>
                <c:pt idx="35693">
                  <c:v>35693</c:v>
                </c:pt>
                <c:pt idx="35694">
                  <c:v>35694</c:v>
                </c:pt>
                <c:pt idx="35695">
                  <c:v>35695</c:v>
                </c:pt>
                <c:pt idx="35696">
                  <c:v>35696</c:v>
                </c:pt>
                <c:pt idx="35697">
                  <c:v>35697</c:v>
                </c:pt>
                <c:pt idx="35698">
                  <c:v>35698</c:v>
                </c:pt>
                <c:pt idx="35699">
                  <c:v>35699</c:v>
                </c:pt>
                <c:pt idx="35700">
                  <c:v>35700</c:v>
                </c:pt>
                <c:pt idx="35701">
                  <c:v>35701</c:v>
                </c:pt>
                <c:pt idx="35702">
                  <c:v>35702</c:v>
                </c:pt>
                <c:pt idx="35703">
                  <c:v>35703</c:v>
                </c:pt>
                <c:pt idx="35704">
                  <c:v>35704</c:v>
                </c:pt>
                <c:pt idx="35705">
                  <c:v>35705</c:v>
                </c:pt>
                <c:pt idx="35706">
                  <c:v>35706</c:v>
                </c:pt>
                <c:pt idx="35707">
                  <c:v>35707</c:v>
                </c:pt>
                <c:pt idx="35708">
                  <c:v>35708</c:v>
                </c:pt>
                <c:pt idx="35709">
                  <c:v>35709</c:v>
                </c:pt>
                <c:pt idx="35710">
                  <c:v>35710</c:v>
                </c:pt>
                <c:pt idx="35711">
                  <c:v>35711</c:v>
                </c:pt>
                <c:pt idx="35712">
                  <c:v>35712</c:v>
                </c:pt>
                <c:pt idx="35713">
                  <c:v>35713</c:v>
                </c:pt>
                <c:pt idx="35714">
                  <c:v>35714</c:v>
                </c:pt>
                <c:pt idx="35715">
                  <c:v>35715</c:v>
                </c:pt>
                <c:pt idx="35716">
                  <c:v>35716</c:v>
                </c:pt>
                <c:pt idx="35717">
                  <c:v>35717</c:v>
                </c:pt>
                <c:pt idx="35718">
                  <c:v>35718</c:v>
                </c:pt>
                <c:pt idx="35719">
                  <c:v>35719</c:v>
                </c:pt>
                <c:pt idx="35720">
                  <c:v>35720</c:v>
                </c:pt>
                <c:pt idx="35721">
                  <c:v>35721</c:v>
                </c:pt>
                <c:pt idx="35722">
                  <c:v>35722</c:v>
                </c:pt>
                <c:pt idx="35723">
                  <c:v>35723</c:v>
                </c:pt>
                <c:pt idx="35724">
                  <c:v>35724</c:v>
                </c:pt>
                <c:pt idx="35725">
                  <c:v>35725</c:v>
                </c:pt>
                <c:pt idx="35726">
                  <c:v>35726</c:v>
                </c:pt>
                <c:pt idx="35727">
                  <c:v>35727</c:v>
                </c:pt>
                <c:pt idx="35728">
                  <c:v>35728</c:v>
                </c:pt>
                <c:pt idx="35729">
                  <c:v>35729</c:v>
                </c:pt>
                <c:pt idx="35730">
                  <c:v>35730</c:v>
                </c:pt>
                <c:pt idx="35731">
                  <c:v>35731</c:v>
                </c:pt>
                <c:pt idx="35732">
                  <c:v>35732</c:v>
                </c:pt>
                <c:pt idx="35733">
                  <c:v>35733</c:v>
                </c:pt>
                <c:pt idx="35734">
                  <c:v>35734</c:v>
                </c:pt>
                <c:pt idx="35735">
                  <c:v>35735</c:v>
                </c:pt>
                <c:pt idx="35736">
                  <c:v>35736</c:v>
                </c:pt>
                <c:pt idx="35737">
                  <c:v>35737</c:v>
                </c:pt>
                <c:pt idx="35738">
                  <c:v>35738</c:v>
                </c:pt>
                <c:pt idx="35739">
                  <c:v>35739</c:v>
                </c:pt>
                <c:pt idx="35740">
                  <c:v>35740</c:v>
                </c:pt>
                <c:pt idx="35741">
                  <c:v>35741</c:v>
                </c:pt>
                <c:pt idx="35742">
                  <c:v>35742</c:v>
                </c:pt>
                <c:pt idx="35743">
                  <c:v>35743</c:v>
                </c:pt>
                <c:pt idx="35744">
                  <c:v>35744</c:v>
                </c:pt>
                <c:pt idx="35745">
                  <c:v>35745</c:v>
                </c:pt>
                <c:pt idx="35746">
                  <c:v>35746</c:v>
                </c:pt>
                <c:pt idx="35747">
                  <c:v>35747</c:v>
                </c:pt>
                <c:pt idx="35748">
                  <c:v>35748</c:v>
                </c:pt>
                <c:pt idx="35749">
                  <c:v>35749</c:v>
                </c:pt>
                <c:pt idx="35750">
                  <c:v>35750</c:v>
                </c:pt>
                <c:pt idx="35751">
                  <c:v>35751</c:v>
                </c:pt>
                <c:pt idx="35752">
                  <c:v>35752</c:v>
                </c:pt>
                <c:pt idx="35753">
                  <c:v>35753</c:v>
                </c:pt>
                <c:pt idx="35754">
                  <c:v>35754</c:v>
                </c:pt>
                <c:pt idx="35755">
                  <c:v>35755</c:v>
                </c:pt>
                <c:pt idx="35756">
                  <c:v>35756</c:v>
                </c:pt>
                <c:pt idx="35757">
                  <c:v>35757</c:v>
                </c:pt>
                <c:pt idx="35758">
                  <c:v>35758</c:v>
                </c:pt>
                <c:pt idx="35759">
                  <c:v>35759</c:v>
                </c:pt>
                <c:pt idx="35760">
                  <c:v>35760</c:v>
                </c:pt>
                <c:pt idx="35761">
                  <c:v>35761</c:v>
                </c:pt>
                <c:pt idx="35762">
                  <c:v>35762</c:v>
                </c:pt>
                <c:pt idx="35763">
                  <c:v>35763</c:v>
                </c:pt>
                <c:pt idx="35764">
                  <c:v>35764</c:v>
                </c:pt>
                <c:pt idx="35765">
                  <c:v>35765</c:v>
                </c:pt>
                <c:pt idx="35766">
                  <c:v>35766</c:v>
                </c:pt>
                <c:pt idx="35767">
                  <c:v>35767</c:v>
                </c:pt>
                <c:pt idx="35768">
                  <c:v>35768</c:v>
                </c:pt>
                <c:pt idx="35769">
                  <c:v>35769</c:v>
                </c:pt>
                <c:pt idx="35770">
                  <c:v>35770</c:v>
                </c:pt>
                <c:pt idx="35771">
                  <c:v>35771</c:v>
                </c:pt>
                <c:pt idx="35772">
                  <c:v>35772</c:v>
                </c:pt>
                <c:pt idx="35773">
                  <c:v>35773</c:v>
                </c:pt>
                <c:pt idx="35774">
                  <c:v>35774</c:v>
                </c:pt>
                <c:pt idx="35775">
                  <c:v>35775</c:v>
                </c:pt>
                <c:pt idx="35776">
                  <c:v>35776</c:v>
                </c:pt>
                <c:pt idx="35777">
                  <c:v>35777</c:v>
                </c:pt>
                <c:pt idx="35778">
                  <c:v>35778</c:v>
                </c:pt>
                <c:pt idx="35779">
                  <c:v>35779</c:v>
                </c:pt>
                <c:pt idx="35780">
                  <c:v>35780</c:v>
                </c:pt>
                <c:pt idx="35781">
                  <c:v>35781</c:v>
                </c:pt>
                <c:pt idx="35782">
                  <c:v>35782</c:v>
                </c:pt>
                <c:pt idx="35783">
                  <c:v>35783</c:v>
                </c:pt>
                <c:pt idx="35784">
                  <c:v>35784</c:v>
                </c:pt>
                <c:pt idx="35785">
                  <c:v>35785</c:v>
                </c:pt>
                <c:pt idx="35786">
                  <c:v>35786</c:v>
                </c:pt>
                <c:pt idx="35787">
                  <c:v>35787</c:v>
                </c:pt>
                <c:pt idx="35788">
                  <c:v>35788</c:v>
                </c:pt>
                <c:pt idx="35789">
                  <c:v>35789</c:v>
                </c:pt>
                <c:pt idx="35790">
                  <c:v>35790</c:v>
                </c:pt>
                <c:pt idx="35791">
                  <c:v>35791</c:v>
                </c:pt>
                <c:pt idx="35792">
                  <c:v>35792</c:v>
                </c:pt>
                <c:pt idx="35793">
                  <c:v>35793</c:v>
                </c:pt>
                <c:pt idx="35794">
                  <c:v>35794</c:v>
                </c:pt>
                <c:pt idx="35795">
                  <c:v>35795</c:v>
                </c:pt>
                <c:pt idx="35796">
                  <c:v>35796</c:v>
                </c:pt>
                <c:pt idx="35797">
                  <c:v>35797</c:v>
                </c:pt>
                <c:pt idx="35798">
                  <c:v>35798</c:v>
                </c:pt>
                <c:pt idx="35799">
                  <c:v>35799</c:v>
                </c:pt>
                <c:pt idx="35800">
                  <c:v>35800</c:v>
                </c:pt>
                <c:pt idx="35801">
                  <c:v>35801</c:v>
                </c:pt>
                <c:pt idx="35802">
                  <c:v>35802</c:v>
                </c:pt>
                <c:pt idx="35803">
                  <c:v>35803</c:v>
                </c:pt>
                <c:pt idx="35804">
                  <c:v>35804</c:v>
                </c:pt>
                <c:pt idx="35805">
                  <c:v>35805</c:v>
                </c:pt>
                <c:pt idx="35806">
                  <c:v>35806</c:v>
                </c:pt>
                <c:pt idx="35807">
                  <c:v>35807</c:v>
                </c:pt>
                <c:pt idx="35808">
                  <c:v>35808</c:v>
                </c:pt>
                <c:pt idx="35809">
                  <c:v>35809</c:v>
                </c:pt>
                <c:pt idx="35810">
                  <c:v>35810</c:v>
                </c:pt>
                <c:pt idx="35811">
                  <c:v>35811</c:v>
                </c:pt>
                <c:pt idx="35812">
                  <c:v>35812</c:v>
                </c:pt>
                <c:pt idx="35813">
                  <c:v>35813</c:v>
                </c:pt>
                <c:pt idx="35814">
                  <c:v>35814</c:v>
                </c:pt>
                <c:pt idx="35815">
                  <c:v>35815</c:v>
                </c:pt>
                <c:pt idx="35816">
                  <c:v>35816</c:v>
                </c:pt>
                <c:pt idx="35817">
                  <c:v>35817</c:v>
                </c:pt>
                <c:pt idx="35818">
                  <c:v>35818</c:v>
                </c:pt>
                <c:pt idx="35819">
                  <c:v>35819</c:v>
                </c:pt>
                <c:pt idx="35820">
                  <c:v>35820</c:v>
                </c:pt>
                <c:pt idx="35821">
                  <c:v>35821</c:v>
                </c:pt>
                <c:pt idx="35822">
                  <c:v>35822</c:v>
                </c:pt>
                <c:pt idx="35823">
                  <c:v>35823</c:v>
                </c:pt>
                <c:pt idx="35824">
                  <c:v>35824</c:v>
                </c:pt>
                <c:pt idx="35825">
                  <c:v>35825</c:v>
                </c:pt>
                <c:pt idx="35826">
                  <c:v>35826</c:v>
                </c:pt>
                <c:pt idx="35827">
                  <c:v>35827</c:v>
                </c:pt>
                <c:pt idx="35828">
                  <c:v>35828</c:v>
                </c:pt>
                <c:pt idx="35829">
                  <c:v>35829</c:v>
                </c:pt>
                <c:pt idx="35830">
                  <c:v>35830</c:v>
                </c:pt>
                <c:pt idx="35831">
                  <c:v>35831</c:v>
                </c:pt>
                <c:pt idx="35832">
                  <c:v>35832</c:v>
                </c:pt>
                <c:pt idx="35833">
                  <c:v>35833</c:v>
                </c:pt>
                <c:pt idx="35834">
                  <c:v>35834</c:v>
                </c:pt>
                <c:pt idx="35835">
                  <c:v>35835</c:v>
                </c:pt>
                <c:pt idx="35836">
                  <c:v>35836</c:v>
                </c:pt>
                <c:pt idx="35837">
                  <c:v>35837</c:v>
                </c:pt>
                <c:pt idx="35838">
                  <c:v>35838</c:v>
                </c:pt>
                <c:pt idx="35839">
                  <c:v>35839</c:v>
                </c:pt>
                <c:pt idx="35840">
                  <c:v>35840</c:v>
                </c:pt>
                <c:pt idx="35841">
                  <c:v>35841</c:v>
                </c:pt>
                <c:pt idx="35842">
                  <c:v>35842</c:v>
                </c:pt>
                <c:pt idx="35843">
                  <c:v>35843</c:v>
                </c:pt>
                <c:pt idx="35844">
                  <c:v>35844</c:v>
                </c:pt>
                <c:pt idx="35845">
                  <c:v>35845</c:v>
                </c:pt>
                <c:pt idx="35846">
                  <c:v>35846</c:v>
                </c:pt>
                <c:pt idx="35847">
                  <c:v>35847</c:v>
                </c:pt>
                <c:pt idx="35848">
                  <c:v>35848</c:v>
                </c:pt>
                <c:pt idx="35849">
                  <c:v>35849</c:v>
                </c:pt>
                <c:pt idx="35850">
                  <c:v>35850</c:v>
                </c:pt>
                <c:pt idx="35851">
                  <c:v>35851</c:v>
                </c:pt>
                <c:pt idx="35852">
                  <c:v>35852</c:v>
                </c:pt>
                <c:pt idx="35853">
                  <c:v>35853</c:v>
                </c:pt>
                <c:pt idx="35854">
                  <c:v>35854</c:v>
                </c:pt>
                <c:pt idx="35855">
                  <c:v>35855</c:v>
                </c:pt>
                <c:pt idx="35856">
                  <c:v>35856</c:v>
                </c:pt>
                <c:pt idx="35857">
                  <c:v>35857</c:v>
                </c:pt>
                <c:pt idx="35858">
                  <c:v>35858</c:v>
                </c:pt>
                <c:pt idx="35859">
                  <c:v>35859</c:v>
                </c:pt>
                <c:pt idx="35860">
                  <c:v>35860</c:v>
                </c:pt>
                <c:pt idx="35861">
                  <c:v>35861</c:v>
                </c:pt>
                <c:pt idx="35862">
                  <c:v>35862</c:v>
                </c:pt>
                <c:pt idx="35863">
                  <c:v>35863</c:v>
                </c:pt>
                <c:pt idx="35864">
                  <c:v>35864</c:v>
                </c:pt>
                <c:pt idx="35865">
                  <c:v>35865</c:v>
                </c:pt>
                <c:pt idx="35866">
                  <c:v>35866</c:v>
                </c:pt>
                <c:pt idx="35867">
                  <c:v>35867</c:v>
                </c:pt>
                <c:pt idx="35868">
                  <c:v>35868</c:v>
                </c:pt>
                <c:pt idx="35869">
                  <c:v>35869</c:v>
                </c:pt>
                <c:pt idx="35870">
                  <c:v>35870</c:v>
                </c:pt>
                <c:pt idx="35871">
                  <c:v>35871</c:v>
                </c:pt>
                <c:pt idx="35872">
                  <c:v>35872</c:v>
                </c:pt>
                <c:pt idx="35873">
                  <c:v>35873</c:v>
                </c:pt>
                <c:pt idx="35874">
                  <c:v>35874</c:v>
                </c:pt>
                <c:pt idx="35875">
                  <c:v>35875</c:v>
                </c:pt>
                <c:pt idx="35876">
                  <c:v>35876</c:v>
                </c:pt>
                <c:pt idx="35877">
                  <c:v>35877</c:v>
                </c:pt>
                <c:pt idx="35878">
                  <c:v>35878</c:v>
                </c:pt>
                <c:pt idx="35879">
                  <c:v>35879</c:v>
                </c:pt>
                <c:pt idx="35880">
                  <c:v>35880</c:v>
                </c:pt>
                <c:pt idx="35881">
                  <c:v>35881</c:v>
                </c:pt>
                <c:pt idx="35882">
                  <c:v>35882</c:v>
                </c:pt>
                <c:pt idx="35883">
                  <c:v>35883</c:v>
                </c:pt>
                <c:pt idx="35884">
                  <c:v>35884</c:v>
                </c:pt>
                <c:pt idx="35885">
                  <c:v>35885</c:v>
                </c:pt>
                <c:pt idx="35886">
                  <c:v>35886</c:v>
                </c:pt>
                <c:pt idx="35887">
                  <c:v>35887</c:v>
                </c:pt>
                <c:pt idx="35888">
                  <c:v>35888</c:v>
                </c:pt>
                <c:pt idx="35889">
                  <c:v>35889</c:v>
                </c:pt>
                <c:pt idx="35890">
                  <c:v>35890</c:v>
                </c:pt>
                <c:pt idx="35891">
                  <c:v>35891</c:v>
                </c:pt>
                <c:pt idx="35892">
                  <c:v>35892</c:v>
                </c:pt>
                <c:pt idx="35893">
                  <c:v>35893</c:v>
                </c:pt>
                <c:pt idx="35894">
                  <c:v>35894</c:v>
                </c:pt>
                <c:pt idx="35895">
                  <c:v>35895</c:v>
                </c:pt>
                <c:pt idx="35896">
                  <c:v>35896</c:v>
                </c:pt>
                <c:pt idx="35897">
                  <c:v>35897</c:v>
                </c:pt>
                <c:pt idx="35898">
                  <c:v>35898</c:v>
                </c:pt>
                <c:pt idx="35899">
                  <c:v>35899</c:v>
                </c:pt>
                <c:pt idx="35900">
                  <c:v>35900</c:v>
                </c:pt>
                <c:pt idx="35901">
                  <c:v>35901</c:v>
                </c:pt>
                <c:pt idx="35902">
                  <c:v>35902</c:v>
                </c:pt>
                <c:pt idx="35903">
                  <c:v>35903</c:v>
                </c:pt>
                <c:pt idx="35904">
                  <c:v>35904</c:v>
                </c:pt>
                <c:pt idx="35905">
                  <c:v>35905</c:v>
                </c:pt>
                <c:pt idx="35906">
                  <c:v>35906</c:v>
                </c:pt>
                <c:pt idx="35907">
                  <c:v>35907</c:v>
                </c:pt>
                <c:pt idx="35908">
                  <c:v>35908</c:v>
                </c:pt>
                <c:pt idx="35909">
                  <c:v>35909</c:v>
                </c:pt>
                <c:pt idx="35910">
                  <c:v>35910</c:v>
                </c:pt>
                <c:pt idx="35911">
                  <c:v>35911</c:v>
                </c:pt>
                <c:pt idx="35912">
                  <c:v>35912</c:v>
                </c:pt>
                <c:pt idx="35913">
                  <c:v>35913</c:v>
                </c:pt>
                <c:pt idx="35914">
                  <c:v>35914</c:v>
                </c:pt>
                <c:pt idx="35915">
                  <c:v>35915</c:v>
                </c:pt>
                <c:pt idx="35916">
                  <c:v>35916</c:v>
                </c:pt>
                <c:pt idx="35917">
                  <c:v>35917</c:v>
                </c:pt>
                <c:pt idx="35918">
                  <c:v>35918</c:v>
                </c:pt>
                <c:pt idx="35919">
                  <c:v>35919</c:v>
                </c:pt>
                <c:pt idx="35920">
                  <c:v>35920</c:v>
                </c:pt>
                <c:pt idx="35921">
                  <c:v>35921</c:v>
                </c:pt>
                <c:pt idx="35922">
                  <c:v>35922</c:v>
                </c:pt>
                <c:pt idx="35923">
                  <c:v>35923</c:v>
                </c:pt>
                <c:pt idx="35924">
                  <c:v>35924</c:v>
                </c:pt>
                <c:pt idx="35925">
                  <c:v>35925</c:v>
                </c:pt>
                <c:pt idx="35926">
                  <c:v>35926</c:v>
                </c:pt>
                <c:pt idx="35927">
                  <c:v>35927</c:v>
                </c:pt>
                <c:pt idx="35928">
                  <c:v>35928</c:v>
                </c:pt>
                <c:pt idx="35929">
                  <c:v>35929</c:v>
                </c:pt>
                <c:pt idx="35930">
                  <c:v>35930</c:v>
                </c:pt>
                <c:pt idx="35931">
                  <c:v>35931</c:v>
                </c:pt>
                <c:pt idx="35932">
                  <c:v>35932</c:v>
                </c:pt>
                <c:pt idx="35933">
                  <c:v>35933</c:v>
                </c:pt>
                <c:pt idx="35934">
                  <c:v>35934</c:v>
                </c:pt>
                <c:pt idx="35935">
                  <c:v>35935</c:v>
                </c:pt>
                <c:pt idx="35936">
                  <c:v>35936</c:v>
                </c:pt>
                <c:pt idx="35937">
                  <c:v>35937</c:v>
                </c:pt>
                <c:pt idx="35938">
                  <c:v>35938</c:v>
                </c:pt>
                <c:pt idx="35939">
                  <c:v>35939</c:v>
                </c:pt>
                <c:pt idx="35940">
                  <c:v>35940</c:v>
                </c:pt>
                <c:pt idx="35941">
                  <c:v>35941</c:v>
                </c:pt>
                <c:pt idx="35942">
                  <c:v>35942</c:v>
                </c:pt>
                <c:pt idx="35943">
                  <c:v>35943</c:v>
                </c:pt>
                <c:pt idx="35944">
                  <c:v>35944</c:v>
                </c:pt>
                <c:pt idx="35945">
                  <c:v>35945</c:v>
                </c:pt>
                <c:pt idx="35946">
                  <c:v>35946</c:v>
                </c:pt>
                <c:pt idx="35947">
                  <c:v>35947</c:v>
                </c:pt>
                <c:pt idx="35948">
                  <c:v>35948</c:v>
                </c:pt>
                <c:pt idx="35949">
                  <c:v>35949</c:v>
                </c:pt>
                <c:pt idx="35950">
                  <c:v>35950</c:v>
                </c:pt>
                <c:pt idx="35951">
                  <c:v>35951</c:v>
                </c:pt>
                <c:pt idx="35952">
                  <c:v>35952</c:v>
                </c:pt>
                <c:pt idx="35953">
                  <c:v>35953</c:v>
                </c:pt>
                <c:pt idx="35954">
                  <c:v>35954</c:v>
                </c:pt>
                <c:pt idx="35955">
                  <c:v>35955</c:v>
                </c:pt>
                <c:pt idx="35956">
                  <c:v>35956</c:v>
                </c:pt>
                <c:pt idx="35957">
                  <c:v>35957</c:v>
                </c:pt>
                <c:pt idx="35958">
                  <c:v>35958</c:v>
                </c:pt>
                <c:pt idx="35959">
                  <c:v>35959</c:v>
                </c:pt>
                <c:pt idx="35960">
                  <c:v>35960</c:v>
                </c:pt>
                <c:pt idx="35961">
                  <c:v>35961</c:v>
                </c:pt>
                <c:pt idx="35962">
                  <c:v>35962</c:v>
                </c:pt>
                <c:pt idx="35963">
                  <c:v>35963</c:v>
                </c:pt>
                <c:pt idx="35964">
                  <c:v>35964</c:v>
                </c:pt>
                <c:pt idx="35965">
                  <c:v>35965</c:v>
                </c:pt>
                <c:pt idx="35966">
                  <c:v>35966</c:v>
                </c:pt>
                <c:pt idx="35967">
                  <c:v>35967</c:v>
                </c:pt>
                <c:pt idx="35968">
                  <c:v>35968</c:v>
                </c:pt>
                <c:pt idx="35969">
                  <c:v>35969</c:v>
                </c:pt>
                <c:pt idx="35970">
                  <c:v>35970</c:v>
                </c:pt>
                <c:pt idx="35971">
                  <c:v>35971</c:v>
                </c:pt>
                <c:pt idx="35972">
                  <c:v>35972</c:v>
                </c:pt>
                <c:pt idx="35973">
                  <c:v>35973</c:v>
                </c:pt>
                <c:pt idx="35974">
                  <c:v>35974</c:v>
                </c:pt>
                <c:pt idx="35975">
                  <c:v>35975</c:v>
                </c:pt>
                <c:pt idx="35976">
                  <c:v>35976</c:v>
                </c:pt>
                <c:pt idx="35977">
                  <c:v>35977</c:v>
                </c:pt>
                <c:pt idx="35978">
                  <c:v>35978</c:v>
                </c:pt>
                <c:pt idx="35979">
                  <c:v>35979</c:v>
                </c:pt>
                <c:pt idx="35980">
                  <c:v>35980</c:v>
                </c:pt>
                <c:pt idx="35981">
                  <c:v>35981</c:v>
                </c:pt>
                <c:pt idx="35982">
                  <c:v>35982</c:v>
                </c:pt>
                <c:pt idx="35983">
                  <c:v>35983</c:v>
                </c:pt>
                <c:pt idx="35984">
                  <c:v>35984</c:v>
                </c:pt>
                <c:pt idx="35985">
                  <c:v>35985</c:v>
                </c:pt>
                <c:pt idx="35986">
                  <c:v>35986</c:v>
                </c:pt>
                <c:pt idx="35987">
                  <c:v>35987</c:v>
                </c:pt>
                <c:pt idx="35988">
                  <c:v>35988</c:v>
                </c:pt>
                <c:pt idx="35989">
                  <c:v>35989</c:v>
                </c:pt>
                <c:pt idx="35990">
                  <c:v>35990</c:v>
                </c:pt>
                <c:pt idx="35991">
                  <c:v>35991</c:v>
                </c:pt>
                <c:pt idx="35992">
                  <c:v>35992</c:v>
                </c:pt>
                <c:pt idx="35993">
                  <c:v>35993</c:v>
                </c:pt>
                <c:pt idx="35994">
                  <c:v>35994</c:v>
                </c:pt>
                <c:pt idx="35995">
                  <c:v>35995</c:v>
                </c:pt>
                <c:pt idx="35996">
                  <c:v>35996</c:v>
                </c:pt>
                <c:pt idx="35997">
                  <c:v>35997</c:v>
                </c:pt>
                <c:pt idx="35998">
                  <c:v>35998</c:v>
                </c:pt>
                <c:pt idx="35999">
                  <c:v>35999</c:v>
                </c:pt>
                <c:pt idx="36000">
                  <c:v>36000</c:v>
                </c:pt>
                <c:pt idx="36001">
                  <c:v>36001</c:v>
                </c:pt>
                <c:pt idx="36002">
                  <c:v>36002</c:v>
                </c:pt>
                <c:pt idx="36003">
                  <c:v>36003</c:v>
                </c:pt>
                <c:pt idx="36004">
                  <c:v>36004</c:v>
                </c:pt>
                <c:pt idx="36005">
                  <c:v>36005</c:v>
                </c:pt>
                <c:pt idx="36006">
                  <c:v>36006</c:v>
                </c:pt>
                <c:pt idx="36007">
                  <c:v>36007</c:v>
                </c:pt>
                <c:pt idx="36008">
                  <c:v>36008</c:v>
                </c:pt>
                <c:pt idx="36009">
                  <c:v>36009</c:v>
                </c:pt>
                <c:pt idx="36010">
                  <c:v>36010</c:v>
                </c:pt>
                <c:pt idx="36011">
                  <c:v>36011</c:v>
                </c:pt>
                <c:pt idx="36012">
                  <c:v>36012</c:v>
                </c:pt>
                <c:pt idx="36013">
                  <c:v>36013</c:v>
                </c:pt>
                <c:pt idx="36014">
                  <c:v>36014</c:v>
                </c:pt>
                <c:pt idx="36015">
                  <c:v>36015</c:v>
                </c:pt>
                <c:pt idx="36016">
                  <c:v>36016</c:v>
                </c:pt>
                <c:pt idx="36017">
                  <c:v>36017</c:v>
                </c:pt>
                <c:pt idx="36018">
                  <c:v>36018</c:v>
                </c:pt>
                <c:pt idx="36019">
                  <c:v>36019</c:v>
                </c:pt>
                <c:pt idx="36020">
                  <c:v>36020</c:v>
                </c:pt>
                <c:pt idx="36021">
                  <c:v>36021</c:v>
                </c:pt>
                <c:pt idx="36022">
                  <c:v>36022</c:v>
                </c:pt>
                <c:pt idx="36023">
                  <c:v>36023</c:v>
                </c:pt>
                <c:pt idx="36024">
                  <c:v>36024</c:v>
                </c:pt>
                <c:pt idx="36025">
                  <c:v>36025</c:v>
                </c:pt>
                <c:pt idx="36026">
                  <c:v>36026</c:v>
                </c:pt>
                <c:pt idx="36027">
                  <c:v>36027</c:v>
                </c:pt>
                <c:pt idx="36028">
                  <c:v>36028</c:v>
                </c:pt>
                <c:pt idx="36029">
                  <c:v>36029</c:v>
                </c:pt>
                <c:pt idx="36030">
                  <c:v>36030</c:v>
                </c:pt>
                <c:pt idx="36031">
                  <c:v>36031</c:v>
                </c:pt>
                <c:pt idx="36032">
                  <c:v>36032</c:v>
                </c:pt>
                <c:pt idx="36033">
                  <c:v>36033</c:v>
                </c:pt>
                <c:pt idx="36034">
                  <c:v>36034</c:v>
                </c:pt>
                <c:pt idx="36035">
                  <c:v>36035</c:v>
                </c:pt>
                <c:pt idx="36036">
                  <c:v>36036</c:v>
                </c:pt>
                <c:pt idx="36037">
                  <c:v>36037</c:v>
                </c:pt>
                <c:pt idx="36038">
                  <c:v>36038</c:v>
                </c:pt>
                <c:pt idx="36039">
                  <c:v>36039</c:v>
                </c:pt>
                <c:pt idx="36040">
                  <c:v>36040</c:v>
                </c:pt>
                <c:pt idx="36041">
                  <c:v>36041</c:v>
                </c:pt>
                <c:pt idx="36042">
                  <c:v>36042</c:v>
                </c:pt>
                <c:pt idx="36043">
                  <c:v>36043</c:v>
                </c:pt>
                <c:pt idx="36044">
                  <c:v>36044</c:v>
                </c:pt>
                <c:pt idx="36045">
                  <c:v>36045</c:v>
                </c:pt>
                <c:pt idx="36046">
                  <c:v>36046</c:v>
                </c:pt>
                <c:pt idx="36047">
                  <c:v>36047</c:v>
                </c:pt>
                <c:pt idx="36048">
                  <c:v>36048</c:v>
                </c:pt>
                <c:pt idx="36049">
                  <c:v>36049</c:v>
                </c:pt>
                <c:pt idx="36050">
                  <c:v>36050</c:v>
                </c:pt>
                <c:pt idx="36051">
                  <c:v>36051</c:v>
                </c:pt>
                <c:pt idx="36052">
                  <c:v>36052</c:v>
                </c:pt>
                <c:pt idx="36053">
                  <c:v>36053</c:v>
                </c:pt>
                <c:pt idx="36054">
                  <c:v>36054</c:v>
                </c:pt>
                <c:pt idx="36055">
                  <c:v>36055</c:v>
                </c:pt>
                <c:pt idx="36056">
                  <c:v>36056</c:v>
                </c:pt>
                <c:pt idx="36057">
                  <c:v>36057</c:v>
                </c:pt>
                <c:pt idx="36058">
                  <c:v>36058</c:v>
                </c:pt>
                <c:pt idx="36059">
                  <c:v>36059</c:v>
                </c:pt>
                <c:pt idx="36060">
                  <c:v>36060</c:v>
                </c:pt>
                <c:pt idx="36061">
                  <c:v>36061</c:v>
                </c:pt>
                <c:pt idx="36062">
                  <c:v>36062</c:v>
                </c:pt>
                <c:pt idx="36063">
                  <c:v>36063</c:v>
                </c:pt>
                <c:pt idx="36064">
                  <c:v>36064</c:v>
                </c:pt>
                <c:pt idx="36065">
                  <c:v>36065</c:v>
                </c:pt>
                <c:pt idx="36066">
                  <c:v>36066</c:v>
                </c:pt>
                <c:pt idx="36067">
                  <c:v>36067</c:v>
                </c:pt>
                <c:pt idx="36068">
                  <c:v>36068</c:v>
                </c:pt>
                <c:pt idx="36069">
                  <c:v>36069</c:v>
                </c:pt>
                <c:pt idx="36070">
                  <c:v>36070</c:v>
                </c:pt>
                <c:pt idx="36071">
                  <c:v>36071</c:v>
                </c:pt>
                <c:pt idx="36072">
                  <c:v>36072</c:v>
                </c:pt>
                <c:pt idx="36073">
                  <c:v>36073</c:v>
                </c:pt>
                <c:pt idx="36074">
                  <c:v>36074</c:v>
                </c:pt>
                <c:pt idx="36075">
                  <c:v>36075</c:v>
                </c:pt>
                <c:pt idx="36076">
                  <c:v>36076</c:v>
                </c:pt>
                <c:pt idx="36077">
                  <c:v>36077</c:v>
                </c:pt>
                <c:pt idx="36078">
                  <c:v>36078</c:v>
                </c:pt>
                <c:pt idx="36079">
                  <c:v>36079</c:v>
                </c:pt>
                <c:pt idx="36080">
                  <c:v>36080</c:v>
                </c:pt>
                <c:pt idx="36081">
                  <c:v>36081</c:v>
                </c:pt>
                <c:pt idx="36082">
                  <c:v>36082</c:v>
                </c:pt>
                <c:pt idx="36083">
                  <c:v>36083</c:v>
                </c:pt>
                <c:pt idx="36084">
                  <c:v>36084</c:v>
                </c:pt>
                <c:pt idx="36085">
                  <c:v>36085</c:v>
                </c:pt>
                <c:pt idx="36086">
                  <c:v>36086</c:v>
                </c:pt>
                <c:pt idx="36087">
                  <c:v>36087</c:v>
                </c:pt>
                <c:pt idx="36088">
                  <c:v>36088</c:v>
                </c:pt>
                <c:pt idx="36089">
                  <c:v>36089</c:v>
                </c:pt>
                <c:pt idx="36090">
                  <c:v>36090</c:v>
                </c:pt>
                <c:pt idx="36091">
                  <c:v>36091</c:v>
                </c:pt>
                <c:pt idx="36092">
                  <c:v>36092</c:v>
                </c:pt>
                <c:pt idx="36093">
                  <c:v>36093</c:v>
                </c:pt>
                <c:pt idx="36094">
                  <c:v>36094</c:v>
                </c:pt>
                <c:pt idx="36095">
                  <c:v>36095</c:v>
                </c:pt>
                <c:pt idx="36096">
                  <c:v>36096</c:v>
                </c:pt>
                <c:pt idx="36097">
                  <c:v>36097</c:v>
                </c:pt>
                <c:pt idx="36098">
                  <c:v>36098</c:v>
                </c:pt>
                <c:pt idx="36099">
                  <c:v>36099</c:v>
                </c:pt>
                <c:pt idx="36100">
                  <c:v>36100</c:v>
                </c:pt>
                <c:pt idx="36101">
                  <c:v>36101</c:v>
                </c:pt>
                <c:pt idx="36102">
                  <c:v>36102</c:v>
                </c:pt>
                <c:pt idx="36103">
                  <c:v>36103</c:v>
                </c:pt>
                <c:pt idx="36104">
                  <c:v>36104</c:v>
                </c:pt>
                <c:pt idx="36105">
                  <c:v>36105</c:v>
                </c:pt>
                <c:pt idx="36106">
                  <c:v>36106</c:v>
                </c:pt>
                <c:pt idx="36107">
                  <c:v>36107</c:v>
                </c:pt>
                <c:pt idx="36108">
                  <c:v>36108</c:v>
                </c:pt>
                <c:pt idx="36109">
                  <c:v>36109</c:v>
                </c:pt>
                <c:pt idx="36110">
                  <c:v>36110</c:v>
                </c:pt>
                <c:pt idx="36111">
                  <c:v>36111</c:v>
                </c:pt>
                <c:pt idx="36112">
                  <c:v>36112</c:v>
                </c:pt>
                <c:pt idx="36113">
                  <c:v>36113</c:v>
                </c:pt>
                <c:pt idx="36114">
                  <c:v>36114</c:v>
                </c:pt>
                <c:pt idx="36115">
                  <c:v>36115</c:v>
                </c:pt>
                <c:pt idx="36116">
                  <c:v>36116</c:v>
                </c:pt>
                <c:pt idx="36117">
                  <c:v>36117</c:v>
                </c:pt>
                <c:pt idx="36118">
                  <c:v>36118</c:v>
                </c:pt>
                <c:pt idx="36119">
                  <c:v>36119</c:v>
                </c:pt>
                <c:pt idx="36120">
                  <c:v>36120</c:v>
                </c:pt>
                <c:pt idx="36121">
                  <c:v>36121</c:v>
                </c:pt>
                <c:pt idx="36122">
                  <c:v>36122</c:v>
                </c:pt>
                <c:pt idx="36123">
                  <c:v>36123</c:v>
                </c:pt>
                <c:pt idx="36124">
                  <c:v>36124</c:v>
                </c:pt>
                <c:pt idx="36125">
                  <c:v>36125</c:v>
                </c:pt>
                <c:pt idx="36126">
                  <c:v>36126</c:v>
                </c:pt>
                <c:pt idx="36127">
                  <c:v>36127</c:v>
                </c:pt>
                <c:pt idx="36128">
                  <c:v>36128</c:v>
                </c:pt>
                <c:pt idx="36129">
                  <c:v>36129</c:v>
                </c:pt>
                <c:pt idx="36130">
                  <c:v>36130</c:v>
                </c:pt>
                <c:pt idx="36131">
                  <c:v>36131</c:v>
                </c:pt>
                <c:pt idx="36132">
                  <c:v>36132</c:v>
                </c:pt>
                <c:pt idx="36133">
                  <c:v>36133</c:v>
                </c:pt>
                <c:pt idx="36134">
                  <c:v>36134</c:v>
                </c:pt>
                <c:pt idx="36135">
                  <c:v>36135</c:v>
                </c:pt>
                <c:pt idx="36136">
                  <c:v>36136</c:v>
                </c:pt>
                <c:pt idx="36137">
                  <c:v>36137</c:v>
                </c:pt>
                <c:pt idx="36138">
                  <c:v>36138</c:v>
                </c:pt>
                <c:pt idx="36139">
                  <c:v>36139</c:v>
                </c:pt>
                <c:pt idx="36140">
                  <c:v>36140</c:v>
                </c:pt>
                <c:pt idx="36141">
                  <c:v>36141</c:v>
                </c:pt>
                <c:pt idx="36142">
                  <c:v>36142</c:v>
                </c:pt>
                <c:pt idx="36143">
                  <c:v>36143</c:v>
                </c:pt>
                <c:pt idx="36144">
                  <c:v>36144</c:v>
                </c:pt>
                <c:pt idx="36145">
                  <c:v>36145</c:v>
                </c:pt>
                <c:pt idx="36146">
                  <c:v>36146</c:v>
                </c:pt>
                <c:pt idx="36147">
                  <c:v>36147</c:v>
                </c:pt>
                <c:pt idx="36148">
                  <c:v>36148</c:v>
                </c:pt>
                <c:pt idx="36149">
                  <c:v>36149</c:v>
                </c:pt>
                <c:pt idx="36150">
                  <c:v>36150</c:v>
                </c:pt>
                <c:pt idx="36151">
                  <c:v>36151</c:v>
                </c:pt>
                <c:pt idx="36152">
                  <c:v>36152</c:v>
                </c:pt>
                <c:pt idx="36153">
                  <c:v>36153</c:v>
                </c:pt>
                <c:pt idx="36154">
                  <c:v>36154</c:v>
                </c:pt>
                <c:pt idx="36155">
                  <c:v>36155</c:v>
                </c:pt>
                <c:pt idx="36156">
                  <c:v>36156</c:v>
                </c:pt>
                <c:pt idx="36157">
                  <c:v>36157</c:v>
                </c:pt>
                <c:pt idx="36158">
                  <c:v>36158</c:v>
                </c:pt>
                <c:pt idx="36159">
                  <c:v>36159</c:v>
                </c:pt>
                <c:pt idx="36160">
                  <c:v>36160</c:v>
                </c:pt>
                <c:pt idx="36161">
                  <c:v>36161</c:v>
                </c:pt>
                <c:pt idx="36162">
                  <c:v>36162</c:v>
                </c:pt>
                <c:pt idx="36163">
                  <c:v>36163</c:v>
                </c:pt>
                <c:pt idx="36164">
                  <c:v>36164</c:v>
                </c:pt>
                <c:pt idx="36165">
                  <c:v>36165</c:v>
                </c:pt>
                <c:pt idx="36166">
                  <c:v>36166</c:v>
                </c:pt>
                <c:pt idx="36167">
                  <c:v>36167</c:v>
                </c:pt>
                <c:pt idx="36168">
                  <c:v>36168</c:v>
                </c:pt>
                <c:pt idx="36169">
                  <c:v>36169</c:v>
                </c:pt>
                <c:pt idx="36170">
                  <c:v>36170</c:v>
                </c:pt>
                <c:pt idx="36171">
                  <c:v>36171</c:v>
                </c:pt>
                <c:pt idx="36172">
                  <c:v>36172</c:v>
                </c:pt>
                <c:pt idx="36173">
                  <c:v>36173</c:v>
                </c:pt>
                <c:pt idx="36174">
                  <c:v>36174</c:v>
                </c:pt>
                <c:pt idx="36175">
                  <c:v>36175</c:v>
                </c:pt>
                <c:pt idx="36176">
                  <c:v>36176</c:v>
                </c:pt>
                <c:pt idx="36177">
                  <c:v>36177</c:v>
                </c:pt>
                <c:pt idx="36178">
                  <c:v>36178</c:v>
                </c:pt>
                <c:pt idx="36179">
                  <c:v>36179</c:v>
                </c:pt>
                <c:pt idx="36180">
                  <c:v>36180</c:v>
                </c:pt>
                <c:pt idx="36181">
                  <c:v>36181</c:v>
                </c:pt>
                <c:pt idx="36182">
                  <c:v>36182</c:v>
                </c:pt>
                <c:pt idx="36183">
                  <c:v>36183</c:v>
                </c:pt>
                <c:pt idx="36184">
                  <c:v>36184</c:v>
                </c:pt>
                <c:pt idx="36185">
                  <c:v>36185</c:v>
                </c:pt>
                <c:pt idx="36186">
                  <c:v>36186</c:v>
                </c:pt>
                <c:pt idx="36187">
                  <c:v>36187</c:v>
                </c:pt>
                <c:pt idx="36188">
                  <c:v>36188</c:v>
                </c:pt>
                <c:pt idx="36189">
                  <c:v>36189</c:v>
                </c:pt>
                <c:pt idx="36190">
                  <c:v>36190</c:v>
                </c:pt>
                <c:pt idx="36191">
                  <c:v>36191</c:v>
                </c:pt>
                <c:pt idx="36192">
                  <c:v>36192</c:v>
                </c:pt>
                <c:pt idx="36193">
                  <c:v>36193</c:v>
                </c:pt>
                <c:pt idx="36194">
                  <c:v>36194</c:v>
                </c:pt>
                <c:pt idx="36195">
                  <c:v>36195</c:v>
                </c:pt>
                <c:pt idx="36196">
                  <c:v>36196</c:v>
                </c:pt>
                <c:pt idx="36197">
                  <c:v>36197</c:v>
                </c:pt>
                <c:pt idx="36198">
                  <c:v>36198</c:v>
                </c:pt>
                <c:pt idx="36199">
                  <c:v>36199</c:v>
                </c:pt>
                <c:pt idx="36200">
                  <c:v>36200</c:v>
                </c:pt>
                <c:pt idx="36201">
                  <c:v>36201</c:v>
                </c:pt>
                <c:pt idx="36202">
                  <c:v>36202</c:v>
                </c:pt>
                <c:pt idx="36203">
                  <c:v>36203</c:v>
                </c:pt>
                <c:pt idx="36204">
                  <c:v>36204</c:v>
                </c:pt>
                <c:pt idx="36205">
                  <c:v>36205</c:v>
                </c:pt>
                <c:pt idx="36206">
                  <c:v>36206</c:v>
                </c:pt>
                <c:pt idx="36207">
                  <c:v>36207</c:v>
                </c:pt>
                <c:pt idx="36208">
                  <c:v>36208</c:v>
                </c:pt>
                <c:pt idx="36209">
                  <c:v>36209</c:v>
                </c:pt>
                <c:pt idx="36210">
                  <c:v>36210</c:v>
                </c:pt>
                <c:pt idx="36211">
                  <c:v>36211</c:v>
                </c:pt>
                <c:pt idx="36212">
                  <c:v>36212</c:v>
                </c:pt>
                <c:pt idx="36213">
                  <c:v>36213</c:v>
                </c:pt>
                <c:pt idx="36214">
                  <c:v>36214</c:v>
                </c:pt>
                <c:pt idx="36215">
                  <c:v>36215</c:v>
                </c:pt>
                <c:pt idx="36216">
                  <c:v>36216</c:v>
                </c:pt>
                <c:pt idx="36217">
                  <c:v>36217</c:v>
                </c:pt>
                <c:pt idx="36218">
                  <c:v>36218</c:v>
                </c:pt>
                <c:pt idx="36219">
                  <c:v>36219</c:v>
                </c:pt>
                <c:pt idx="36220">
                  <c:v>36220</c:v>
                </c:pt>
                <c:pt idx="36221">
                  <c:v>36221</c:v>
                </c:pt>
                <c:pt idx="36222">
                  <c:v>36222</c:v>
                </c:pt>
                <c:pt idx="36223">
                  <c:v>36223</c:v>
                </c:pt>
                <c:pt idx="36224">
                  <c:v>36224</c:v>
                </c:pt>
                <c:pt idx="36225">
                  <c:v>36225</c:v>
                </c:pt>
                <c:pt idx="36226">
                  <c:v>36226</c:v>
                </c:pt>
                <c:pt idx="36227">
                  <c:v>36227</c:v>
                </c:pt>
                <c:pt idx="36228">
                  <c:v>36228</c:v>
                </c:pt>
                <c:pt idx="36229">
                  <c:v>36229</c:v>
                </c:pt>
                <c:pt idx="36230">
                  <c:v>36230</c:v>
                </c:pt>
                <c:pt idx="36231">
                  <c:v>36231</c:v>
                </c:pt>
                <c:pt idx="36232">
                  <c:v>36232</c:v>
                </c:pt>
                <c:pt idx="36233">
                  <c:v>36233</c:v>
                </c:pt>
                <c:pt idx="36234">
                  <c:v>36234</c:v>
                </c:pt>
                <c:pt idx="36235">
                  <c:v>36235</c:v>
                </c:pt>
                <c:pt idx="36236">
                  <c:v>36236</c:v>
                </c:pt>
                <c:pt idx="36237">
                  <c:v>36237</c:v>
                </c:pt>
                <c:pt idx="36238">
                  <c:v>36238</c:v>
                </c:pt>
                <c:pt idx="36239">
                  <c:v>36239</c:v>
                </c:pt>
                <c:pt idx="36240">
                  <c:v>36240</c:v>
                </c:pt>
                <c:pt idx="36241">
                  <c:v>36241</c:v>
                </c:pt>
                <c:pt idx="36242">
                  <c:v>36242</c:v>
                </c:pt>
                <c:pt idx="36243">
                  <c:v>36243</c:v>
                </c:pt>
                <c:pt idx="36244">
                  <c:v>36244</c:v>
                </c:pt>
                <c:pt idx="36245">
                  <c:v>36245</c:v>
                </c:pt>
                <c:pt idx="36246">
                  <c:v>36246</c:v>
                </c:pt>
                <c:pt idx="36247">
                  <c:v>36247</c:v>
                </c:pt>
                <c:pt idx="36248">
                  <c:v>36248</c:v>
                </c:pt>
                <c:pt idx="36249">
                  <c:v>36249</c:v>
                </c:pt>
                <c:pt idx="36250">
                  <c:v>36250</c:v>
                </c:pt>
                <c:pt idx="36251">
                  <c:v>36251</c:v>
                </c:pt>
                <c:pt idx="36252">
                  <c:v>36252</c:v>
                </c:pt>
                <c:pt idx="36253">
                  <c:v>36253</c:v>
                </c:pt>
                <c:pt idx="36254">
                  <c:v>36254</c:v>
                </c:pt>
                <c:pt idx="36255">
                  <c:v>36255</c:v>
                </c:pt>
                <c:pt idx="36256">
                  <c:v>36256</c:v>
                </c:pt>
                <c:pt idx="36257">
                  <c:v>36257</c:v>
                </c:pt>
                <c:pt idx="36258">
                  <c:v>36258</c:v>
                </c:pt>
                <c:pt idx="36259">
                  <c:v>36259</c:v>
                </c:pt>
                <c:pt idx="36260">
                  <c:v>36260</c:v>
                </c:pt>
                <c:pt idx="36261">
                  <c:v>36261</c:v>
                </c:pt>
                <c:pt idx="36262">
                  <c:v>36262</c:v>
                </c:pt>
                <c:pt idx="36263">
                  <c:v>36263</c:v>
                </c:pt>
                <c:pt idx="36264">
                  <c:v>36264</c:v>
                </c:pt>
                <c:pt idx="36265">
                  <c:v>36265</c:v>
                </c:pt>
                <c:pt idx="36266">
                  <c:v>36266</c:v>
                </c:pt>
                <c:pt idx="36267">
                  <c:v>36267</c:v>
                </c:pt>
                <c:pt idx="36268">
                  <c:v>36268</c:v>
                </c:pt>
                <c:pt idx="36269">
                  <c:v>36269</c:v>
                </c:pt>
                <c:pt idx="36270">
                  <c:v>36270</c:v>
                </c:pt>
                <c:pt idx="36271">
                  <c:v>36271</c:v>
                </c:pt>
                <c:pt idx="36272">
                  <c:v>36272</c:v>
                </c:pt>
                <c:pt idx="36273">
                  <c:v>36273</c:v>
                </c:pt>
                <c:pt idx="36274">
                  <c:v>36274</c:v>
                </c:pt>
                <c:pt idx="36275">
                  <c:v>36275</c:v>
                </c:pt>
                <c:pt idx="36276">
                  <c:v>36276</c:v>
                </c:pt>
                <c:pt idx="36277">
                  <c:v>36277</c:v>
                </c:pt>
                <c:pt idx="36278">
                  <c:v>36278</c:v>
                </c:pt>
                <c:pt idx="36279">
                  <c:v>36279</c:v>
                </c:pt>
                <c:pt idx="36280">
                  <c:v>36280</c:v>
                </c:pt>
                <c:pt idx="36281">
                  <c:v>36281</c:v>
                </c:pt>
                <c:pt idx="36282">
                  <c:v>36282</c:v>
                </c:pt>
                <c:pt idx="36283">
                  <c:v>36283</c:v>
                </c:pt>
                <c:pt idx="36284">
                  <c:v>36284</c:v>
                </c:pt>
                <c:pt idx="36285">
                  <c:v>36285</c:v>
                </c:pt>
                <c:pt idx="36286">
                  <c:v>36286</c:v>
                </c:pt>
                <c:pt idx="36287">
                  <c:v>36287</c:v>
                </c:pt>
                <c:pt idx="36288">
                  <c:v>36288</c:v>
                </c:pt>
                <c:pt idx="36289">
                  <c:v>36289</c:v>
                </c:pt>
                <c:pt idx="36290">
                  <c:v>36290</c:v>
                </c:pt>
                <c:pt idx="36291">
                  <c:v>36291</c:v>
                </c:pt>
                <c:pt idx="36292">
                  <c:v>36292</c:v>
                </c:pt>
                <c:pt idx="36293">
                  <c:v>36293</c:v>
                </c:pt>
                <c:pt idx="36294">
                  <c:v>36294</c:v>
                </c:pt>
                <c:pt idx="36295">
                  <c:v>36295</c:v>
                </c:pt>
                <c:pt idx="36296">
                  <c:v>36296</c:v>
                </c:pt>
                <c:pt idx="36297">
                  <c:v>36297</c:v>
                </c:pt>
                <c:pt idx="36298">
                  <c:v>36298</c:v>
                </c:pt>
                <c:pt idx="36299">
                  <c:v>36299</c:v>
                </c:pt>
                <c:pt idx="36300">
                  <c:v>36300</c:v>
                </c:pt>
                <c:pt idx="36301">
                  <c:v>36301</c:v>
                </c:pt>
                <c:pt idx="36302">
                  <c:v>36302</c:v>
                </c:pt>
                <c:pt idx="36303">
                  <c:v>36303</c:v>
                </c:pt>
                <c:pt idx="36304">
                  <c:v>36304</c:v>
                </c:pt>
                <c:pt idx="36305">
                  <c:v>36305</c:v>
                </c:pt>
                <c:pt idx="36306">
                  <c:v>36306</c:v>
                </c:pt>
                <c:pt idx="36307">
                  <c:v>36307</c:v>
                </c:pt>
                <c:pt idx="36308">
                  <c:v>36308</c:v>
                </c:pt>
                <c:pt idx="36309">
                  <c:v>36309</c:v>
                </c:pt>
                <c:pt idx="36310">
                  <c:v>36310</c:v>
                </c:pt>
                <c:pt idx="36311">
                  <c:v>36311</c:v>
                </c:pt>
                <c:pt idx="36312">
                  <c:v>36312</c:v>
                </c:pt>
                <c:pt idx="36313">
                  <c:v>36313</c:v>
                </c:pt>
                <c:pt idx="36314">
                  <c:v>36314</c:v>
                </c:pt>
                <c:pt idx="36315">
                  <c:v>36315</c:v>
                </c:pt>
                <c:pt idx="36316">
                  <c:v>36316</c:v>
                </c:pt>
                <c:pt idx="36317">
                  <c:v>36317</c:v>
                </c:pt>
                <c:pt idx="36318">
                  <c:v>36318</c:v>
                </c:pt>
                <c:pt idx="36319">
                  <c:v>36319</c:v>
                </c:pt>
                <c:pt idx="36320">
                  <c:v>36320</c:v>
                </c:pt>
                <c:pt idx="36321">
                  <c:v>36321</c:v>
                </c:pt>
                <c:pt idx="36322">
                  <c:v>36322</c:v>
                </c:pt>
                <c:pt idx="36323">
                  <c:v>36323</c:v>
                </c:pt>
                <c:pt idx="36324">
                  <c:v>36324</c:v>
                </c:pt>
                <c:pt idx="36325">
                  <c:v>36325</c:v>
                </c:pt>
                <c:pt idx="36326">
                  <c:v>36326</c:v>
                </c:pt>
                <c:pt idx="36327">
                  <c:v>36327</c:v>
                </c:pt>
                <c:pt idx="36328">
                  <c:v>36328</c:v>
                </c:pt>
                <c:pt idx="36329">
                  <c:v>36329</c:v>
                </c:pt>
                <c:pt idx="36330">
                  <c:v>36330</c:v>
                </c:pt>
                <c:pt idx="36331">
                  <c:v>36331</c:v>
                </c:pt>
                <c:pt idx="36332">
                  <c:v>36332</c:v>
                </c:pt>
                <c:pt idx="36333">
                  <c:v>36333</c:v>
                </c:pt>
                <c:pt idx="36334">
                  <c:v>36334</c:v>
                </c:pt>
                <c:pt idx="36335">
                  <c:v>36335</c:v>
                </c:pt>
                <c:pt idx="36336">
                  <c:v>36336</c:v>
                </c:pt>
                <c:pt idx="36337">
                  <c:v>36337</c:v>
                </c:pt>
                <c:pt idx="36338">
                  <c:v>36338</c:v>
                </c:pt>
                <c:pt idx="36339">
                  <c:v>36339</c:v>
                </c:pt>
                <c:pt idx="36340">
                  <c:v>36340</c:v>
                </c:pt>
                <c:pt idx="36341">
                  <c:v>36341</c:v>
                </c:pt>
                <c:pt idx="36342">
                  <c:v>36342</c:v>
                </c:pt>
                <c:pt idx="36343">
                  <c:v>36343</c:v>
                </c:pt>
                <c:pt idx="36344">
                  <c:v>36344</c:v>
                </c:pt>
                <c:pt idx="36345">
                  <c:v>36345</c:v>
                </c:pt>
                <c:pt idx="36346">
                  <c:v>36346</c:v>
                </c:pt>
                <c:pt idx="36347">
                  <c:v>36347</c:v>
                </c:pt>
                <c:pt idx="36348">
                  <c:v>36348</c:v>
                </c:pt>
                <c:pt idx="36349">
                  <c:v>36349</c:v>
                </c:pt>
                <c:pt idx="36350">
                  <c:v>36350</c:v>
                </c:pt>
                <c:pt idx="36351">
                  <c:v>36351</c:v>
                </c:pt>
                <c:pt idx="36352">
                  <c:v>36352</c:v>
                </c:pt>
                <c:pt idx="36353">
                  <c:v>36353</c:v>
                </c:pt>
                <c:pt idx="36354">
                  <c:v>36354</c:v>
                </c:pt>
                <c:pt idx="36355">
                  <c:v>36355</c:v>
                </c:pt>
                <c:pt idx="36356">
                  <c:v>36356</c:v>
                </c:pt>
                <c:pt idx="36357">
                  <c:v>36357</c:v>
                </c:pt>
                <c:pt idx="36358">
                  <c:v>36358</c:v>
                </c:pt>
                <c:pt idx="36359">
                  <c:v>36359</c:v>
                </c:pt>
                <c:pt idx="36360">
                  <c:v>36360</c:v>
                </c:pt>
                <c:pt idx="36361">
                  <c:v>36361</c:v>
                </c:pt>
                <c:pt idx="36362">
                  <c:v>36362</c:v>
                </c:pt>
                <c:pt idx="36363">
                  <c:v>36363</c:v>
                </c:pt>
                <c:pt idx="36364">
                  <c:v>36364</c:v>
                </c:pt>
                <c:pt idx="36365">
                  <c:v>36365</c:v>
                </c:pt>
                <c:pt idx="36366">
                  <c:v>36366</c:v>
                </c:pt>
                <c:pt idx="36367">
                  <c:v>36367</c:v>
                </c:pt>
                <c:pt idx="36368">
                  <c:v>36368</c:v>
                </c:pt>
                <c:pt idx="36369">
                  <c:v>36369</c:v>
                </c:pt>
                <c:pt idx="36370">
                  <c:v>36370</c:v>
                </c:pt>
                <c:pt idx="36371">
                  <c:v>36371</c:v>
                </c:pt>
                <c:pt idx="36372">
                  <c:v>36372</c:v>
                </c:pt>
                <c:pt idx="36373">
                  <c:v>36373</c:v>
                </c:pt>
                <c:pt idx="36374">
                  <c:v>36374</c:v>
                </c:pt>
                <c:pt idx="36375">
                  <c:v>36375</c:v>
                </c:pt>
                <c:pt idx="36376">
                  <c:v>36376</c:v>
                </c:pt>
                <c:pt idx="36377">
                  <c:v>36377</c:v>
                </c:pt>
                <c:pt idx="36378">
                  <c:v>36378</c:v>
                </c:pt>
                <c:pt idx="36379">
                  <c:v>36379</c:v>
                </c:pt>
                <c:pt idx="36380">
                  <c:v>36380</c:v>
                </c:pt>
                <c:pt idx="36381">
                  <c:v>36381</c:v>
                </c:pt>
                <c:pt idx="36382">
                  <c:v>36382</c:v>
                </c:pt>
                <c:pt idx="36383">
                  <c:v>36383</c:v>
                </c:pt>
                <c:pt idx="36384">
                  <c:v>36384</c:v>
                </c:pt>
                <c:pt idx="36385">
                  <c:v>36385</c:v>
                </c:pt>
                <c:pt idx="36386">
                  <c:v>36386</c:v>
                </c:pt>
                <c:pt idx="36387">
                  <c:v>36387</c:v>
                </c:pt>
                <c:pt idx="36388">
                  <c:v>36388</c:v>
                </c:pt>
                <c:pt idx="36389">
                  <c:v>36389</c:v>
                </c:pt>
                <c:pt idx="36390">
                  <c:v>36390</c:v>
                </c:pt>
                <c:pt idx="36391">
                  <c:v>36391</c:v>
                </c:pt>
                <c:pt idx="36392">
                  <c:v>36392</c:v>
                </c:pt>
                <c:pt idx="36393">
                  <c:v>36393</c:v>
                </c:pt>
                <c:pt idx="36394">
                  <c:v>36394</c:v>
                </c:pt>
                <c:pt idx="36395">
                  <c:v>36395</c:v>
                </c:pt>
                <c:pt idx="36396">
                  <c:v>36396</c:v>
                </c:pt>
                <c:pt idx="36397">
                  <c:v>36397</c:v>
                </c:pt>
                <c:pt idx="36398">
                  <c:v>36398</c:v>
                </c:pt>
                <c:pt idx="36399">
                  <c:v>36399</c:v>
                </c:pt>
                <c:pt idx="36400">
                  <c:v>36400</c:v>
                </c:pt>
                <c:pt idx="36401">
                  <c:v>36401</c:v>
                </c:pt>
                <c:pt idx="36402">
                  <c:v>36402</c:v>
                </c:pt>
                <c:pt idx="36403">
                  <c:v>36403</c:v>
                </c:pt>
                <c:pt idx="36404">
                  <c:v>36404</c:v>
                </c:pt>
                <c:pt idx="36405">
                  <c:v>36405</c:v>
                </c:pt>
                <c:pt idx="36406">
                  <c:v>36406</c:v>
                </c:pt>
                <c:pt idx="36407">
                  <c:v>36407</c:v>
                </c:pt>
                <c:pt idx="36408">
                  <c:v>36408</c:v>
                </c:pt>
                <c:pt idx="36409">
                  <c:v>36409</c:v>
                </c:pt>
                <c:pt idx="36410">
                  <c:v>36410</c:v>
                </c:pt>
                <c:pt idx="36411">
                  <c:v>36411</c:v>
                </c:pt>
                <c:pt idx="36412">
                  <c:v>36412</c:v>
                </c:pt>
                <c:pt idx="36413">
                  <c:v>36413</c:v>
                </c:pt>
                <c:pt idx="36414">
                  <c:v>36414</c:v>
                </c:pt>
                <c:pt idx="36415">
                  <c:v>36415</c:v>
                </c:pt>
                <c:pt idx="36416">
                  <c:v>36416</c:v>
                </c:pt>
                <c:pt idx="36417">
                  <c:v>36417</c:v>
                </c:pt>
                <c:pt idx="36418">
                  <c:v>36418</c:v>
                </c:pt>
                <c:pt idx="36419">
                  <c:v>36419</c:v>
                </c:pt>
                <c:pt idx="36420">
                  <c:v>36420</c:v>
                </c:pt>
                <c:pt idx="36421">
                  <c:v>36421</c:v>
                </c:pt>
                <c:pt idx="36422">
                  <c:v>36422</c:v>
                </c:pt>
                <c:pt idx="36423">
                  <c:v>36423</c:v>
                </c:pt>
                <c:pt idx="36424">
                  <c:v>36424</c:v>
                </c:pt>
                <c:pt idx="36425">
                  <c:v>36425</c:v>
                </c:pt>
                <c:pt idx="36426">
                  <c:v>36426</c:v>
                </c:pt>
                <c:pt idx="36427">
                  <c:v>36427</c:v>
                </c:pt>
                <c:pt idx="36428">
                  <c:v>36428</c:v>
                </c:pt>
                <c:pt idx="36429">
                  <c:v>36429</c:v>
                </c:pt>
                <c:pt idx="36430">
                  <c:v>36430</c:v>
                </c:pt>
                <c:pt idx="36431">
                  <c:v>36431</c:v>
                </c:pt>
                <c:pt idx="36432">
                  <c:v>36432</c:v>
                </c:pt>
                <c:pt idx="36433">
                  <c:v>36433</c:v>
                </c:pt>
                <c:pt idx="36434">
                  <c:v>36434</c:v>
                </c:pt>
                <c:pt idx="36435">
                  <c:v>36435</c:v>
                </c:pt>
                <c:pt idx="36436">
                  <c:v>36436</c:v>
                </c:pt>
                <c:pt idx="36437">
                  <c:v>36437</c:v>
                </c:pt>
                <c:pt idx="36438">
                  <c:v>36438</c:v>
                </c:pt>
                <c:pt idx="36439">
                  <c:v>36439</c:v>
                </c:pt>
                <c:pt idx="36440">
                  <c:v>36440</c:v>
                </c:pt>
                <c:pt idx="36441">
                  <c:v>36441</c:v>
                </c:pt>
                <c:pt idx="36442">
                  <c:v>36442</c:v>
                </c:pt>
                <c:pt idx="36443">
                  <c:v>36443</c:v>
                </c:pt>
                <c:pt idx="36444">
                  <c:v>36444</c:v>
                </c:pt>
                <c:pt idx="36445">
                  <c:v>36445</c:v>
                </c:pt>
                <c:pt idx="36446">
                  <c:v>36446</c:v>
                </c:pt>
                <c:pt idx="36447">
                  <c:v>36447</c:v>
                </c:pt>
                <c:pt idx="36448">
                  <c:v>36448</c:v>
                </c:pt>
                <c:pt idx="36449">
                  <c:v>36449</c:v>
                </c:pt>
                <c:pt idx="36450">
                  <c:v>36450</c:v>
                </c:pt>
                <c:pt idx="36451">
                  <c:v>36451</c:v>
                </c:pt>
                <c:pt idx="36452">
                  <c:v>36452</c:v>
                </c:pt>
                <c:pt idx="36453">
                  <c:v>36453</c:v>
                </c:pt>
                <c:pt idx="36454">
                  <c:v>36454</c:v>
                </c:pt>
                <c:pt idx="36455">
                  <c:v>36455</c:v>
                </c:pt>
                <c:pt idx="36456">
                  <c:v>36456</c:v>
                </c:pt>
                <c:pt idx="36457">
                  <c:v>36457</c:v>
                </c:pt>
                <c:pt idx="36458">
                  <c:v>36458</c:v>
                </c:pt>
                <c:pt idx="36459">
                  <c:v>36459</c:v>
                </c:pt>
                <c:pt idx="36460">
                  <c:v>36460</c:v>
                </c:pt>
                <c:pt idx="36461">
                  <c:v>36461</c:v>
                </c:pt>
                <c:pt idx="36462">
                  <c:v>36462</c:v>
                </c:pt>
                <c:pt idx="36463">
                  <c:v>36463</c:v>
                </c:pt>
                <c:pt idx="36464">
                  <c:v>36464</c:v>
                </c:pt>
                <c:pt idx="36465">
                  <c:v>36465</c:v>
                </c:pt>
                <c:pt idx="36466">
                  <c:v>36466</c:v>
                </c:pt>
                <c:pt idx="36467">
                  <c:v>36467</c:v>
                </c:pt>
                <c:pt idx="36468">
                  <c:v>36468</c:v>
                </c:pt>
                <c:pt idx="36469">
                  <c:v>36469</c:v>
                </c:pt>
                <c:pt idx="36470">
                  <c:v>36470</c:v>
                </c:pt>
                <c:pt idx="36471">
                  <c:v>36471</c:v>
                </c:pt>
                <c:pt idx="36472">
                  <c:v>36472</c:v>
                </c:pt>
                <c:pt idx="36473">
                  <c:v>36473</c:v>
                </c:pt>
                <c:pt idx="36474">
                  <c:v>36474</c:v>
                </c:pt>
                <c:pt idx="36475">
                  <c:v>36475</c:v>
                </c:pt>
                <c:pt idx="36476">
                  <c:v>36476</c:v>
                </c:pt>
                <c:pt idx="36477">
                  <c:v>36477</c:v>
                </c:pt>
                <c:pt idx="36478">
                  <c:v>36478</c:v>
                </c:pt>
                <c:pt idx="36479">
                  <c:v>36479</c:v>
                </c:pt>
                <c:pt idx="36480">
                  <c:v>36480</c:v>
                </c:pt>
                <c:pt idx="36481">
                  <c:v>36481</c:v>
                </c:pt>
                <c:pt idx="36482">
                  <c:v>36482</c:v>
                </c:pt>
                <c:pt idx="36483">
                  <c:v>36483</c:v>
                </c:pt>
                <c:pt idx="36484">
                  <c:v>36484</c:v>
                </c:pt>
                <c:pt idx="36485">
                  <c:v>36485</c:v>
                </c:pt>
                <c:pt idx="36486">
                  <c:v>36486</c:v>
                </c:pt>
                <c:pt idx="36487">
                  <c:v>36487</c:v>
                </c:pt>
                <c:pt idx="36488">
                  <c:v>36488</c:v>
                </c:pt>
                <c:pt idx="36489">
                  <c:v>36489</c:v>
                </c:pt>
                <c:pt idx="36490">
                  <c:v>36490</c:v>
                </c:pt>
                <c:pt idx="36491">
                  <c:v>36491</c:v>
                </c:pt>
                <c:pt idx="36492">
                  <c:v>36492</c:v>
                </c:pt>
                <c:pt idx="36493">
                  <c:v>36493</c:v>
                </c:pt>
                <c:pt idx="36494">
                  <c:v>36494</c:v>
                </c:pt>
                <c:pt idx="36495">
                  <c:v>36495</c:v>
                </c:pt>
                <c:pt idx="36496">
                  <c:v>36496</c:v>
                </c:pt>
                <c:pt idx="36497">
                  <c:v>36497</c:v>
                </c:pt>
                <c:pt idx="36498">
                  <c:v>36498</c:v>
                </c:pt>
                <c:pt idx="36499">
                  <c:v>36499</c:v>
                </c:pt>
                <c:pt idx="36500">
                  <c:v>36500</c:v>
                </c:pt>
                <c:pt idx="36501">
                  <c:v>36501</c:v>
                </c:pt>
                <c:pt idx="36502">
                  <c:v>36502</c:v>
                </c:pt>
                <c:pt idx="36503">
                  <c:v>36503</c:v>
                </c:pt>
                <c:pt idx="36504">
                  <c:v>36504</c:v>
                </c:pt>
                <c:pt idx="36505">
                  <c:v>36505</c:v>
                </c:pt>
                <c:pt idx="36506">
                  <c:v>36506</c:v>
                </c:pt>
                <c:pt idx="36507">
                  <c:v>36507</c:v>
                </c:pt>
                <c:pt idx="36508">
                  <c:v>36508</c:v>
                </c:pt>
                <c:pt idx="36509">
                  <c:v>36509</c:v>
                </c:pt>
                <c:pt idx="36510">
                  <c:v>36510</c:v>
                </c:pt>
                <c:pt idx="36511">
                  <c:v>36511</c:v>
                </c:pt>
                <c:pt idx="36512">
                  <c:v>36512</c:v>
                </c:pt>
                <c:pt idx="36513">
                  <c:v>36513</c:v>
                </c:pt>
                <c:pt idx="36514">
                  <c:v>36514</c:v>
                </c:pt>
                <c:pt idx="36515">
                  <c:v>36515</c:v>
                </c:pt>
                <c:pt idx="36516">
                  <c:v>36516</c:v>
                </c:pt>
                <c:pt idx="36517">
                  <c:v>36517</c:v>
                </c:pt>
                <c:pt idx="36518">
                  <c:v>36518</c:v>
                </c:pt>
                <c:pt idx="36519">
                  <c:v>36519</c:v>
                </c:pt>
                <c:pt idx="36520">
                  <c:v>36520</c:v>
                </c:pt>
                <c:pt idx="36521">
                  <c:v>36521</c:v>
                </c:pt>
                <c:pt idx="36522">
                  <c:v>36522</c:v>
                </c:pt>
                <c:pt idx="36523">
                  <c:v>36523</c:v>
                </c:pt>
                <c:pt idx="36524">
                  <c:v>36524</c:v>
                </c:pt>
                <c:pt idx="36525">
                  <c:v>36525</c:v>
                </c:pt>
                <c:pt idx="36526">
                  <c:v>36526</c:v>
                </c:pt>
                <c:pt idx="36527">
                  <c:v>36527</c:v>
                </c:pt>
                <c:pt idx="36528">
                  <c:v>36528</c:v>
                </c:pt>
                <c:pt idx="36529">
                  <c:v>36529</c:v>
                </c:pt>
                <c:pt idx="36530">
                  <c:v>36530</c:v>
                </c:pt>
                <c:pt idx="36531">
                  <c:v>36531</c:v>
                </c:pt>
                <c:pt idx="36532">
                  <c:v>36532</c:v>
                </c:pt>
                <c:pt idx="36533">
                  <c:v>36533</c:v>
                </c:pt>
                <c:pt idx="36534">
                  <c:v>36534</c:v>
                </c:pt>
                <c:pt idx="36535">
                  <c:v>36535</c:v>
                </c:pt>
                <c:pt idx="36536">
                  <c:v>36536</c:v>
                </c:pt>
                <c:pt idx="36537">
                  <c:v>36537</c:v>
                </c:pt>
                <c:pt idx="36538">
                  <c:v>36538</c:v>
                </c:pt>
                <c:pt idx="36539">
                  <c:v>36539</c:v>
                </c:pt>
                <c:pt idx="36540">
                  <c:v>36540</c:v>
                </c:pt>
                <c:pt idx="36541">
                  <c:v>36541</c:v>
                </c:pt>
                <c:pt idx="36542">
                  <c:v>36542</c:v>
                </c:pt>
                <c:pt idx="36543">
                  <c:v>36543</c:v>
                </c:pt>
                <c:pt idx="36544">
                  <c:v>36544</c:v>
                </c:pt>
                <c:pt idx="36545">
                  <c:v>36545</c:v>
                </c:pt>
                <c:pt idx="36546">
                  <c:v>36546</c:v>
                </c:pt>
                <c:pt idx="36547">
                  <c:v>36547</c:v>
                </c:pt>
                <c:pt idx="36548">
                  <c:v>36548</c:v>
                </c:pt>
                <c:pt idx="36549">
                  <c:v>36549</c:v>
                </c:pt>
                <c:pt idx="36550">
                  <c:v>36550</c:v>
                </c:pt>
                <c:pt idx="36551">
                  <c:v>36551</c:v>
                </c:pt>
                <c:pt idx="36552">
                  <c:v>36552</c:v>
                </c:pt>
                <c:pt idx="36553">
                  <c:v>36553</c:v>
                </c:pt>
                <c:pt idx="36554">
                  <c:v>36554</c:v>
                </c:pt>
                <c:pt idx="36555">
                  <c:v>36555</c:v>
                </c:pt>
                <c:pt idx="36556">
                  <c:v>36556</c:v>
                </c:pt>
                <c:pt idx="36557">
                  <c:v>36557</c:v>
                </c:pt>
                <c:pt idx="36558">
                  <c:v>36558</c:v>
                </c:pt>
                <c:pt idx="36559">
                  <c:v>36559</c:v>
                </c:pt>
                <c:pt idx="36560">
                  <c:v>36560</c:v>
                </c:pt>
                <c:pt idx="36561">
                  <c:v>36561</c:v>
                </c:pt>
                <c:pt idx="36562">
                  <c:v>36562</c:v>
                </c:pt>
                <c:pt idx="36563">
                  <c:v>36563</c:v>
                </c:pt>
                <c:pt idx="36564">
                  <c:v>36564</c:v>
                </c:pt>
                <c:pt idx="36565">
                  <c:v>36565</c:v>
                </c:pt>
                <c:pt idx="36566">
                  <c:v>36566</c:v>
                </c:pt>
                <c:pt idx="36567">
                  <c:v>36567</c:v>
                </c:pt>
                <c:pt idx="36568">
                  <c:v>36568</c:v>
                </c:pt>
                <c:pt idx="36569">
                  <c:v>36569</c:v>
                </c:pt>
                <c:pt idx="36570">
                  <c:v>36570</c:v>
                </c:pt>
                <c:pt idx="36571">
                  <c:v>36571</c:v>
                </c:pt>
                <c:pt idx="36572">
                  <c:v>36572</c:v>
                </c:pt>
                <c:pt idx="36573">
                  <c:v>36573</c:v>
                </c:pt>
                <c:pt idx="36574">
                  <c:v>36574</c:v>
                </c:pt>
                <c:pt idx="36575">
                  <c:v>36575</c:v>
                </c:pt>
                <c:pt idx="36576">
                  <c:v>36576</c:v>
                </c:pt>
                <c:pt idx="36577">
                  <c:v>36577</c:v>
                </c:pt>
                <c:pt idx="36578">
                  <c:v>36578</c:v>
                </c:pt>
                <c:pt idx="36579">
                  <c:v>36579</c:v>
                </c:pt>
                <c:pt idx="36580">
                  <c:v>36580</c:v>
                </c:pt>
                <c:pt idx="36581">
                  <c:v>36581</c:v>
                </c:pt>
                <c:pt idx="36582">
                  <c:v>36582</c:v>
                </c:pt>
                <c:pt idx="36583">
                  <c:v>36583</c:v>
                </c:pt>
                <c:pt idx="36584">
                  <c:v>36584</c:v>
                </c:pt>
                <c:pt idx="36585">
                  <c:v>36585</c:v>
                </c:pt>
                <c:pt idx="36586">
                  <c:v>36586</c:v>
                </c:pt>
                <c:pt idx="36587">
                  <c:v>36587</c:v>
                </c:pt>
                <c:pt idx="36588">
                  <c:v>36588</c:v>
                </c:pt>
                <c:pt idx="36589">
                  <c:v>36589</c:v>
                </c:pt>
                <c:pt idx="36590">
                  <c:v>36590</c:v>
                </c:pt>
                <c:pt idx="36591">
                  <c:v>36591</c:v>
                </c:pt>
                <c:pt idx="36592">
                  <c:v>36592</c:v>
                </c:pt>
                <c:pt idx="36593">
                  <c:v>36593</c:v>
                </c:pt>
                <c:pt idx="36594">
                  <c:v>36594</c:v>
                </c:pt>
                <c:pt idx="36595">
                  <c:v>36595</c:v>
                </c:pt>
                <c:pt idx="36596">
                  <c:v>36596</c:v>
                </c:pt>
                <c:pt idx="36597">
                  <c:v>36597</c:v>
                </c:pt>
                <c:pt idx="36598">
                  <c:v>36598</c:v>
                </c:pt>
                <c:pt idx="36599">
                  <c:v>36599</c:v>
                </c:pt>
                <c:pt idx="36600">
                  <c:v>36600</c:v>
                </c:pt>
                <c:pt idx="36601">
                  <c:v>36601</c:v>
                </c:pt>
                <c:pt idx="36602">
                  <c:v>36602</c:v>
                </c:pt>
                <c:pt idx="36603">
                  <c:v>36603</c:v>
                </c:pt>
                <c:pt idx="36604">
                  <c:v>36604</c:v>
                </c:pt>
                <c:pt idx="36605">
                  <c:v>36605</c:v>
                </c:pt>
                <c:pt idx="36606">
                  <c:v>36606</c:v>
                </c:pt>
                <c:pt idx="36607">
                  <c:v>36607</c:v>
                </c:pt>
                <c:pt idx="36608">
                  <c:v>36608</c:v>
                </c:pt>
                <c:pt idx="36609">
                  <c:v>36609</c:v>
                </c:pt>
                <c:pt idx="36610">
                  <c:v>36610</c:v>
                </c:pt>
                <c:pt idx="36611">
                  <c:v>36611</c:v>
                </c:pt>
                <c:pt idx="36612">
                  <c:v>36612</c:v>
                </c:pt>
                <c:pt idx="36613">
                  <c:v>36613</c:v>
                </c:pt>
                <c:pt idx="36614">
                  <c:v>36614</c:v>
                </c:pt>
                <c:pt idx="36615">
                  <c:v>36615</c:v>
                </c:pt>
                <c:pt idx="36616">
                  <c:v>36616</c:v>
                </c:pt>
                <c:pt idx="36617">
                  <c:v>36617</c:v>
                </c:pt>
                <c:pt idx="36618">
                  <c:v>36618</c:v>
                </c:pt>
                <c:pt idx="36619">
                  <c:v>36619</c:v>
                </c:pt>
                <c:pt idx="36620">
                  <c:v>36620</c:v>
                </c:pt>
                <c:pt idx="36621">
                  <c:v>36621</c:v>
                </c:pt>
                <c:pt idx="36622">
                  <c:v>36622</c:v>
                </c:pt>
                <c:pt idx="36623">
                  <c:v>36623</c:v>
                </c:pt>
                <c:pt idx="36624">
                  <c:v>36624</c:v>
                </c:pt>
                <c:pt idx="36625">
                  <c:v>36625</c:v>
                </c:pt>
                <c:pt idx="36626">
                  <c:v>36626</c:v>
                </c:pt>
                <c:pt idx="36627">
                  <c:v>36627</c:v>
                </c:pt>
                <c:pt idx="36628">
                  <c:v>36628</c:v>
                </c:pt>
                <c:pt idx="36629">
                  <c:v>36629</c:v>
                </c:pt>
                <c:pt idx="36630">
                  <c:v>36630</c:v>
                </c:pt>
                <c:pt idx="36631">
                  <c:v>36631</c:v>
                </c:pt>
                <c:pt idx="36632">
                  <c:v>36632</c:v>
                </c:pt>
                <c:pt idx="36633">
                  <c:v>36633</c:v>
                </c:pt>
                <c:pt idx="36634">
                  <c:v>36634</c:v>
                </c:pt>
                <c:pt idx="36635">
                  <c:v>36635</c:v>
                </c:pt>
                <c:pt idx="36636">
                  <c:v>36636</c:v>
                </c:pt>
                <c:pt idx="36637">
                  <c:v>36637</c:v>
                </c:pt>
                <c:pt idx="36638">
                  <c:v>36638</c:v>
                </c:pt>
                <c:pt idx="36639">
                  <c:v>36639</c:v>
                </c:pt>
                <c:pt idx="36640">
                  <c:v>36640</c:v>
                </c:pt>
                <c:pt idx="36641">
                  <c:v>36641</c:v>
                </c:pt>
                <c:pt idx="36642">
                  <c:v>36642</c:v>
                </c:pt>
                <c:pt idx="36643">
                  <c:v>36643</c:v>
                </c:pt>
                <c:pt idx="36644">
                  <c:v>36644</c:v>
                </c:pt>
                <c:pt idx="36645">
                  <c:v>36645</c:v>
                </c:pt>
                <c:pt idx="36646">
                  <c:v>36646</c:v>
                </c:pt>
                <c:pt idx="36647">
                  <c:v>36647</c:v>
                </c:pt>
                <c:pt idx="36648">
                  <c:v>36648</c:v>
                </c:pt>
                <c:pt idx="36649">
                  <c:v>36649</c:v>
                </c:pt>
                <c:pt idx="36650">
                  <c:v>36650</c:v>
                </c:pt>
                <c:pt idx="36651">
                  <c:v>36651</c:v>
                </c:pt>
                <c:pt idx="36652">
                  <c:v>36652</c:v>
                </c:pt>
                <c:pt idx="36653">
                  <c:v>36653</c:v>
                </c:pt>
                <c:pt idx="36654">
                  <c:v>36654</c:v>
                </c:pt>
                <c:pt idx="36655">
                  <c:v>36655</c:v>
                </c:pt>
                <c:pt idx="36656">
                  <c:v>36656</c:v>
                </c:pt>
                <c:pt idx="36657">
                  <c:v>36657</c:v>
                </c:pt>
                <c:pt idx="36658">
                  <c:v>36658</c:v>
                </c:pt>
                <c:pt idx="36659">
                  <c:v>36659</c:v>
                </c:pt>
                <c:pt idx="36660">
                  <c:v>36660</c:v>
                </c:pt>
                <c:pt idx="36661">
                  <c:v>36661</c:v>
                </c:pt>
                <c:pt idx="36662">
                  <c:v>36662</c:v>
                </c:pt>
                <c:pt idx="36663">
                  <c:v>36663</c:v>
                </c:pt>
                <c:pt idx="36664">
                  <c:v>36664</c:v>
                </c:pt>
                <c:pt idx="36665">
                  <c:v>36665</c:v>
                </c:pt>
                <c:pt idx="36666">
                  <c:v>36666</c:v>
                </c:pt>
                <c:pt idx="36667">
                  <c:v>36667</c:v>
                </c:pt>
                <c:pt idx="36668">
                  <c:v>36668</c:v>
                </c:pt>
                <c:pt idx="36669">
                  <c:v>36669</c:v>
                </c:pt>
                <c:pt idx="36670">
                  <c:v>36670</c:v>
                </c:pt>
                <c:pt idx="36671">
                  <c:v>36671</c:v>
                </c:pt>
                <c:pt idx="36672">
                  <c:v>36672</c:v>
                </c:pt>
                <c:pt idx="36673">
                  <c:v>36673</c:v>
                </c:pt>
                <c:pt idx="36674">
                  <c:v>36674</c:v>
                </c:pt>
                <c:pt idx="36675">
                  <c:v>36675</c:v>
                </c:pt>
                <c:pt idx="36676">
                  <c:v>36676</c:v>
                </c:pt>
                <c:pt idx="36677">
                  <c:v>36677</c:v>
                </c:pt>
                <c:pt idx="36678">
                  <c:v>36678</c:v>
                </c:pt>
                <c:pt idx="36679">
                  <c:v>36679</c:v>
                </c:pt>
                <c:pt idx="36680">
                  <c:v>36680</c:v>
                </c:pt>
                <c:pt idx="36681">
                  <c:v>36681</c:v>
                </c:pt>
                <c:pt idx="36682">
                  <c:v>36682</c:v>
                </c:pt>
                <c:pt idx="36683">
                  <c:v>36683</c:v>
                </c:pt>
                <c:pt idx="36684">
                  <c:v>36684</c:v>
                </c:pt>
                <c:pt idx="36685">
                  <c:v>36685</c:v>
                </c:pt>
                <c:pt idx="36686">
                  <c:v>36686</c:v>
                </c:pt>
                <c:pt idx="36687">
                  <c:v>36687</c:v>
                </c:pt>
                <c:pt idx="36688">
                  <c:v>36688</c:v>
                </c:pt>
                <c:pt idx="36689">
                  <c:v>36689</c:v>
                </c:pt>
                <c:pt idx="36690">
                  <c:v>36690</c:v>
                </c:pt>
                <c:pt idx="36691">
                  <c:v>36691</c:v>
                </c:pt>
                <c:pt idx="36692">
                  <c:v>36692</c:v>
                </c:pt>
                <c:pt idx="36693">
                  <c:v>36693</c:v>
                </c:pt>
                <c:pt idx="36694">
                  <c:v>36694</c:v>
                </c:pt>
                <c:pt idx="36695">
                  <c:v>36695</c:v>
                </c:pt>
                <c:pt idx="36696">
                  <c:v>36696</c:v>
                </c:pt>
                <c:pt idx="36697">
                  <c:v>36697</c:v>
                </c:pt>
                <c:pt idx="36698">
                  <c:v>36698</c:v>
                </c:pt>
                <c:pt idx="36699">
                  <c:v>36699</c:v>
                </c:pt>
                <c:pt idx="36700">
                  <c:v>36700</c:v>
                </c:pt>
                <c:pt idx="36701">
                  <c:v>36701</c:v>
                </c:pt>
                <c:pt idx="36702">
                  <c:v>36702</c:v>
                </c:pt>
                <c:pt idx="36703">
                  <c:v>36703</c:v>
                </c:pt>
                <c:pt idx="36704">
                  <c:v>36704</c:v>
                </c:pt>
                <c:pt idx="36705">
                  <c:v>36705</c:v>
                </c:pt>
                <c:pt idx="36706">
                  <c:v>36706</c:v>
                </c:pt>
                <c:pt idx="36707">
                  <c:v>36707</c:v>
                </c:pt>
                <c:pt idx="36708">
                  <c:v>36708</c:v>
                </c:pt>
                <c:pt idx="36709">
                  <c:v>36709</c:v>
                </c:pt>
                <c:pt idx="36710">
                  <c:v>36710</c:v>
                </c:pt>
                <c:pt idx="36711">
                  <c:v>36711</c:v>
                </c:pt>
                <c:pt idx="36712">
                  <c:v>36712</c:v>
                </c:pt>
                <c:pt idx="36713">
                  <c:v>36713</c:v>
                </c:pt>
                <c:pt idx="36714">
                  <c:v>36714</c:v>
                </c:pt>
                <c:pt idx="36715">
                  <c:v>36715</c:v>
                </c:pt>
                <c:pt idx="36716">
                  <c:v>36716</c:v>
                </c:pt>
                <c:pt idx="36717">
                  <c:v>36717</c:v>
                </c:pt>
                <c:pt idx="36718">
                  <c:v>36718</c:v>
                </c:pt>
                <c:pt idx="36719">
                  <c:v>36719</c:v>
                </c:pt>
                <c:pt idx="36720">
                  <c:v>36720</c:v>
                </c:pt>
                <c:pt idx="36721">
                  <c:v>36721</c:v>
                </c:pt>
                <c:pt idx="36722">
                  <c:v>36722</c:v>
                </c:pt>
                <c:pt idx="36723">
                  <c:v>36723</c:v>
                </c:pt>
                <c:pt idx="36724">
                  <c:v>36724</c:v>
                </c:pt>
                <c:pt idx="36725">
                  <c:v>36725</c:v>
                </c:pt>
                <c:pt idx="36726">
                  <c:v>36726</c:v>
                </c:pt>
                <c:pt idx="36727">
                  <c:v>36727</c:v>
                </c:pt>
                <c:pt idx="36728">
                  <c:v>36728</c:v>
                </c:pt>
                <c:pt idx="36729">
                  <c:v>36729</c:v>
                </c:pt>
                <c:pt idx="36730">
                  <c:v>36730</c:v>
                </c:pt>
                <c:pt idx="36731">
                  <c:v>36731</c:v>
                </c:pt>
                <c:pt idx="36732">
                  <c:v>36732</c:v>
                </c:pt>
                <c:pt idx="36733">
                  <c:v>36733</c:v>
                </c:pt>
                <c:pt idx="36734">
                  <c:v>36734</c:v>
                </c:pt>
                <c:pt idx="36735">
                  <c:v>36735</c:v>
                </c:pt>
                <c:pt idx="36736">
                  <c:v>36736</c:v>
                </c:pt>
                <c:pt idx="36737">
                  <c:v>36737</c:v>
                </c:pt>
                <c:pt idx="36738">
                  <c:v>36738</c:v>
                </c:pt>
                <c:pt idx="36739">
                  <c:v>36739</c:v>
                </c:pt>
                <c:pt idx="36740">
                  <c:v>36740</c:v>
                </c:pt>
                <c:pt idx="36741">
                  <c:v>36741</c:v>
                </c:pt>
                <c:pt idx="36742">
                  <c:v>36742</c:v>
                </c:pt>
                <c:pt idx="36743">
                  <c:v>36743</c:v>
                </c:pt>
                <c:pt idx="36744">
                  <c:v>36744</c:v>
                </c:pt>
                <c:pt idx="36745">
                  <c:v>36745</c:v>
                </c:pt>
                <c:pt idx="36746">
                  <c:v>36746</c:v>
                </c:pt>
                <c:pt idx="36747">
                  <c:v>36747</c:v>
                </c:pt>
                <c:pt idx="36748">
                  <c:v>36748</c:v>
                </c:pt>
                <c:pt idx="36749">
                  <c:v>36749</c:v>
                </c:pt>
                <c:pt idx="36750">
                  <c:v>36750</c:v>
                </c:pt>
                <c:pt idx="36751">
                  <c:v>36751</c:v>
                </c:pt>
                <c:pt idx="36752">
                  <c:v>36752</c:v>
                </c:pt>
                <c:pt idx="36753">
                  <c:v>36753</c:v>
                </c:pt>
                <c:pt idx="36754">
                  <c:v>36754</c:v>
                </c:pt>
                <c:pt idx="36755">
                  <c:v>36755</c:v>
                </c:pt>
                <c:pt idx="36756">
                  <c:v>36756</c:v>
                </c:pt>
                <c:pt idx="36757">
                  <c:v>36757</c:v>
                </c:pt>
                <c:pt idx="36758">
                  <c:v>36758</c:v>
                </c:pt>
                <c:pt idx="36759">
                  <c:v>36759</c:v>
                </c:pt>
                <c:pt idx="36760">
                  <c:v>36760</c:v>
                </c:pt>
                <c:pt idx="36761">
                  <c:v>36761</c:v>
                </c:pt>
                <c:pt idx="36762">
                  <c:v>36762</c:v>
                </c:pt>
                <c:pt idx="36763">
                  <c:v>36763</c:v>
                </c:pt>
                <c:pt idx="36764">
                  <c:v>36764</c:v>
                </c:pt>
                <c:pt idx="36765">
                  <c:v>36765</c:v>
                </c:pt>
                <c:pt idx="36766">
                  <c:v>36766</c:v>
                </c:pt>
                <c:pt idx="36767">
                  <c:v>36767</c:v>
                </c:pt>
                <c:pt idx="36768">
                  <c:v>36768</c:v>
                </c:pt>
                <c:pt idx="36769">
                  <c:v>36769</c:v>
                </c:pt>
                <c:pt idx="36770">
                  <c:v>36770</c:v>
                </c:pt>
                <c:pt idx="36771">
                  <c:v>36771</c:v>
                </c:pt>
                <c:pt idx="36772">
                  <c:v>36772</c:v>
                </c:pt>
                <c:pt idx="36773">
                  <c:v>36773</c:v>
                </c:pt>
                <c:pt idx="36774">
                  <c:v>36774</c:v>
                </c:pt>
                <c:pt idx="36775">
                  <c:v>36775</c:v>
                </c:pt>
                <c:pt idx="36776">
                  <c:v>36776</c:v>
                </c:pt>
                <c:pt idx="36777">
                  <c:v>36777</c:v>
                </c:pt>
                <c:pt idx="36778">
                  <c:v>36778</c:v>
                </c:pt>
                <c:pt idx="36779">
                  <c:v>36779</c:v>
                </c:pt>
                <c:pt idx="36780">
                  <c:v>36780</c:v>
                </c:pt>
                <c:pt idx="36781">
                  <c:v>36781</c:v>
                </c:pt>
                <c:pt idx="36782">
                  <c:v>36782</c:v>
                </c:pt>
                <c:pt idx="36783">
                  <c:v>36783</c:v>
                </c:pt>
                <c:pt idx="36784">
                  <c:v>36784</c:v>
                </c:pt>
                <c:pt idx="36785">
                  <c:v>36785</c:v>
                </c:pt>
                <c:pt idx="36786">
                  <c:v>36786</c:v>
                </c:pt>
                <c:pt idx="36787">
                  <c:v>36787</c:v>
                </c:pt>
                <c:pt idx="36788">
                  <c:v>36788</c:v>
                </c:pt>
                <c:pt idx="36789">
                  <c:v>36789</c:v>
                </c:pt>
                <c:pt idx="36790">
                  <c:v>36790</c:v>
                </c:pt>
                <c:pt idx="36791">
                  <c:v>36791</c:v>
                </c:pt>
                <c:pt idx="36792">
                  <c:v>36792</c:v>
                </c:pt>
                <c:pt idx="36793">
                  <c:v>36793</c:v>
                </c:pt>
                <c:pt idx="36794">
                  <c:v>36794</c:v>
                </c:pt>
                <c:pt idx="36795">
                  <c:v>36795</c:v>
                </c:pt>
                <c:pt idx="36796">
                  <c:v>36796</c:v>
                </c:pt>
                <c:pt idx="36797">
                  <c:v>36797</c:v>
                </c:pt>
                <c:pt idx="36798">
                  <c:v>36798</c:v>
                </c:pt>
                <c:pt idx="36799">
                  <c:v>36799</c:v>
                </c:pt>
                <c:pt idx="36800">
                  <c:v>36800</c:v>
                </c:pt>
                <c:pt idx="36801">
                  <c:v>36801</c:v>
                </c:pt>
                <c:pt idx="36802">
                  <c:v>36802</c:v>
                </c:pt>
                <c:pt idx="36803">
                  <c:v>36803</c:v>
                </c:pt>
                <c:pt idx="36804">
                  <c:v>36804</c:v>
                </c:pt>
                <c:pt idx="36805">
                  <c:v>36805</c:v>
                </c:pt>
                <c:pt idx="36806">
                  <c:v>36806</c:v>
                </c:pt>
                <c:pt idx="36807">
                  <c:v>36807</c:v>
                </c:pt>
                <c:pt idx="36808">
                  <c:v>36808</c:v>
                </c:pt>
                <c:pt idx="36809">
                  <c:v>36809</c:v>
                </c:pt>
                <c:pt idx="36810">
                  <c:v>36810</c:v>
                </c:pt>
                <c:pt idx="36811">
                  <c:v>36811</c:v>
                </c:pt>
                <c:pt idx="36812">
                  <c:v>36812</c:v>
                </c:pt>
                <c:pt idx="36813">
                  <c:v>36813</c:v>
                </c:pt>
                <c:pt idx="36814">
                  <c:v>36814</c:v>
                </c:pt>
                <c:pt idx="36815">
                  <c:v>36815</c:v>
                </c:pt>
                <c:pt idx="36816">
                  <c:v>36816</c:v>
                </c:pt>
                <c:pt idx="36817">
                  <c:v>36817</c:v>
                </c:pt>
                <c:pt idx="36818">
                  <c:v>36818</c:v>
                </c:pt>
                <c:pt idx="36819">
                  <c:v>36819</c:v>
                </c:pt>
                <c:pt idx="36820">
                  <c:v>36820</c:v>
                </c:pt>
                <c:pt idx="36821">
                  <c:v>36821</c:v>
                </c:pt>
                <c:pt idx="36822">
                  <c:v>36822</c:v>
                </c:pt>
                <c:pt idx="36823">
                  <c:v>36823</c:v>
                </c:pt>
                <c:pt idx="36824">
                  <c:v>36824</c:v>
                </c:pt>
                <c:pt idx="36825">
                  <c:v>36825</c:v>
                </c:pt>
                <c:pt idx="36826">
                  <c:v>36826</c:v>
                </c:pt>
                <c:pt idx="36827">
                  <c:v>36827</c:v>
                </c:pt>
                <c:pt idx="36828">
                  <c:v>36828</c:v>
                </c:pt>
                <c:pt idx="36829">
                  <c:v>36829</c:v>
                </c:pt>
                <c:pt idx="36830">
                  <c:v>36830</c:v>
                </c:pt>
                <c:pt idx="36831">
                  <c:v>36831</c:v>
                </c:pt>
                <c:pt idx="36832">
                  <c:v>36832</c:v>
                </c:pt>
                <c:pt idx="36833">
                  <c:v>36833</c:v>
                </c:pt>
                <c:pt idx="36834">
                  <c:v>36834</c:v>
                </c:pt>
                <c:pt idx="36835">
                  <c:v>36835</c:v>
                </c:pt>
                <c:pt idx="36836">
                  <c:v>36836</c:v>
                </c:pt>
                <c:pt idx="36837">
                  <c:v>36837</c:v>
                </c:pt>
                <c:pt idx="36838">
                  <c:v>36838</c:v>
                </c:pt>
                <c:pt idx="36839">
                  <c:v>36839</c:v>
                </c:pt>
                <c:pt idx="36840">
                  <c:v>36840</c:v>
                </c:pt>
                <c:pt idx="36841">
                  <c:v>36841</c:v>
                </c:pt>
                <c:pt idx="36842">
                  <c:v>36842</c:v>
                </c:pt>
                <c:pt idx="36843">
                  <c:v>36843</c:v>
                </c:pt>
                <c:pt idx="36844">
                  <c:v>36844</c:v>
                </c:pt>
                <c:pt idx="36845">
                  <c:v>36845</c:v>
                </c:pt>
                <c:pt idx="36846">
                  <c:v>36846</c:v>
                </c:pt>
                <c:pt idx="36847">
                  <c:v>36847</c:v>
                </c:pt>
                <c:pt idx="36848">
                  <c:v>36848</c:v>
                </c:pt>
                <c:pt idx="36849">
                  <c:v>36849</c:v>
                </c:pt>
                <c:pt idx="36850">
                  <c:v>36850</c:v>
                </c:pt>
                <c:pt idx="36851">
                  <c:v>36851</c:v>
                </c:pt>
                <c:pt idx="36852">
                  <c:v>36852</c:v>
                </c:pt>
                <c:pt idx="36853">
                  <c:v>36853</c:v>
                </c:pt>
                <c:pt idx="36854">
                  <c:v>36854</c:v>
                </c:pt>
                <c:pt idx="36855">
                  <c:v>36855</c:v>
                </c:pt>
                <c:pt idx="36856">
                  <c:v>36856</c:v>
                </c:pt>
                <c:pt idx="36857">
                  <c:v>36857</c:v>
                </c:pt>
                <c:pt idx="36858">
                  <c:v>36858</c:v>
                </c:pt>
                <c:pt idx="36859">
                  <c:v>36859</c:v>
                </c:pt>
                <c:pt idx="36860">
                  <c:v>36860</c:v>
                </c:pt>
                <c:pt idx="36861">
                  <c:v>36861</c:v>
                </c:pt>
                <c:pt idx="36862">
                  <c:v>36862</c:v>
                </c:pt>
                <c:pt idx="36863">
                  <c:v>36863</c:v>
                </c:pt>
                <c:pt idx="36864">
                  <c:v>36864</c:v>
                </c:pt>
                <c:pt idx="36865">
                  <c:v>36865</c:v>
                </c:pt>
                <c:pt idx="36866">
                  <c:v>36866</c:v>
                </c:pt>
                <c:pt idx="36867">
                  <c:v>36867</c:v>
                </c:pt>
                <c:pt idx="36868">
                  <c:v>36868</c:v>
                </c:pt>
                <c:pt idx="36869">
                  <c:v>36869</c:v>
                </c:pt>
                <c:pt idx="36870">
                  <c:v>36870</c:v>
                </c:pt>
                <c:pt idx="36871">
                  <c:v>36871</c:v>
                </c:pt>
                <c:pt idx="36872">
                  <c:v>36872</c:v>
                </c:pt>
                <c:pt idx="36873">
                  <c:v>36873</c:v>
                </c:pt>
                <c:pt idx="36874">
                  <c:v>36874</c:v>
                </c:pt>
                <c:pt idx="36875">
                  <c:v>36875</c:v>
                </c:pt>
                <c:pt idx="36876">
                  <c:v>36876</c:v>
                </c:pt>
                <c:pt idx="36877">
                  <c:v>36877</c:v>
                </c:pt>
                <c:pt idx="36878">
                  <c:v>36878</c:v>
                </c:pt>
                <c:pt idx="36879">
                  <c:v>36879</c:v>
                </c:pt>
                <c:pt idx="36880">
                  <c:v>36880</c:v>
                </c:pt>
                <c:pt idx="36881">
                  <c:v>36881</c:v>
                </c:pt>
                <c:pt idx="36882">
                  <c:v>36882</c:v>
                </c:pt>
                <c:pt idx="36883">
                  <c:v>36883</c:v>
                </c:pt>
                <c:pt idx="36884">
                  <c:v>36884</c:v>
                </c:pt>
                <c:pt idx="36885">
                  <c:v>36885</c:v>
                </c:pt>
                <c:pt idx="36886">
                  <c:v>36886</c:v>
                </c:pt>
                <c:pt idx="36887">
                  <c:v>36887</c:v>
                </c:pt>
                <c:pt idx="36888">
                  <c:v>36888</c:v>
                </c:pt>
                <c:pt idx="36889">
                  <c:v>36889</c:v>
                </c:pt>
                <c:pt idx="36890">
                  <c:v>36890</c:v>
                </c:pt>
                <c:pt idx="36891">
                  <c:v>36891</c:v>
                </c:pt>
                <c:pt idx="36892">
                  <c:v>36892</c:v>
                </c:pt>
                <c:pt idx="36893">
                  <c:v>36893</c:v>
                </c:pt>
                <c:pt idx="36894">
                  <c:v>36894</c:v>
                </c:pt>
                <c:pt idx="36895">
                  <c:v>36895</c:v>
                </c:pt>
                <c:pt idx="36896">
                  <c:v>36896</c:v>
                </c:pt>
                <c:pt idx="36897">
                  <c:v>36897</c:v>
                </c:pt>
                <c:pt idx="36898">
                  <c:v>36898</c:v>
                </c:pt>
                <c:pt idx="36899">
                  <c:v>36899</c:v>
                </c:pt>
                <c:pt idx="36900">
                  <c:v>36900</c:v>
                </c:pt>
                <c:pt idx="36901">
                  <c:v>36901</c:v>
                </c:pt>
                <c:pt idx="36902">
                  <c:v>36902</c:v>
                </c:pt>
                <c:pt idx="36903">
                  <c:v>36903</c:v>
                </c:pt>
                <c:pt idx="36904">
                  <c:v>36904</c:v>
                </c:pt>
                <c:pt idx="36905">
                  <c:v>36905</c:v>
                </c:pt>
                <c:pt idx="36906">
                  <c:v>36906</c:v>
                </c:pt>
                <c:pt idx="36907">
                  <c:v>36907</c:v>
                </c:pt>
                <c:pt idx="36908">
                  <c:v>36908</c:v>
                </c:pt>
                <c:pt idx="36909">
                  <c:v>36909</c:v>
                </c:pt>
                <c:pt idx="36910">
                  <c:v>36910</c:v>
                </c:pt>
                <c:pt idx="36911">
                  <c:v>36911</c:v>
                </c:pt>
                <c:pt idx="36912">
                  <c:v>36912</c:v>
                </c:pt>
                <c:pt idx="36913">
                  <c:v>36913</c:v>
                </c:pt>
                <c:pt idx="36914">
                  <c:v>36914</c:v>
                </c:pt>
                <c:pt idx="36915">
                  <c:v>36915</c:v>
                </c:pt>
                <c:pt idx="36916">
                  <c:v>36916</c:v>
                </c:pt>
                <c:pt idx="36917">
                  <c:v>36917</c:v>
                </c:pt>
                <c:pt idx="36918">
                  <c:v>36918</c:v>
                </c:pt>
                <c:pt idx="36919">
                  <c:v>36919</c:v>
                </c:pt>
                <c:pt idx="36920">
                  <c:v>36920</c:v>
                </c:pt>
                <c:pt idx="36921">
                  <c:v>36921</c:v>
                </c:pt>
                <c:pt idx="36922">
                  <c:v>36922</c:v>
                </c:pt>
                <c:pt idx="36923">
                  <c:v>36923</c:v>
                </c:pt>
                <c:pt idx="36924">
                  <c:v>36924</c:v>
                </c:pt>
                <c:pt idx="36925">
                  <c:v>36925</c:v>
                </c:pt>
                <c:pt idx="36926">
                  <c:v>36926</c:v>
                </c:pt>
                <c:pt idx="36927">
                  <c:v>36927</c:v>
                </c:pt>
                <c:pt idx="36928">
                  <c:v>36928</c:v>
                </c:pt>
                <c:pt idx="36929">
                  <c:v>36929</c:v>
                </c:pt>
                <c:pt idx="36930">
                  <c:v>36930</c:v>
                </c:pt>
                <c:pt idx="36931">
                  <c:v>36931</c:v>
                </c:pt>
                <c:pt idx="36932">
                  <c:v>36932</c:v>
                </c:pt>
                <c:pt idx="36933">
                  <c:v>36933</c:v>
                </c:pt>
                <c:pt idx="36934">
                  <c:v>36934</c:v>
                </c:pt>
                <c:pt idx="36935">
                  <c:v>36935</c:v>
                </c:pt>
                <c:pt idx="36936">
                  <c:v>36936</c:v>
                </c:pt>
                <c:pt idx="36937">
                  <c:v>36937</c:v>
                </c:pt>
                <c:pt idx="36938">
                  <c:v>36938</c:v>
                </c:pt>
                <c:pt idx="36939">
                  <c:v>36939</c:v>
                </c:pt>
                <c:pt idx="36940">
                  <c:v>36940</c:v>
                </c:pt>
                <c:pt idx="36941">
                  <c:v>36941</c:v>
                </c:pt>
                <c:pt idx="36942">
                  <c:v>36942</c:v>
                </c:pt>
                <c:pt idx="36943">
                  <c:v>36943</c:v>
                </c:pt>
                <c:pt idx="36944">
                  <c:v>36944</c:v>
                </c:pt>
                <c:pt idx="36945">
                  <c:v>36945</c:v>
                </c:pt>
                <c:pt idx="36946">
                  <c:v>36946</c:v>
                </c:pt>
                <c:pt idx="36947">
                  <c:v>36947</c:v>
                </c:pt>
                <c:pt idx="36948">
                  <c:v>36948</c:v>
                </c:pt>
                <c:pt idx="36949">
                  <c:v>36949</c:v>
                </c:pt>
                <c:pt idx="36950">
                  <c:v>36950</c:v>
                </c:pt>
                <c:pt idx="36951">
                  <c:v>36951</c:v>
                </c:pt>
                <c:pt idx="36952">
                  <c:v>36952</c:v>
                </c:pt>
                <c:pt idx="36953">
                  <c:v>36953</c:v>
                </c:pt>
                <c:pt idx="36954">
                  <c:v>36954</c:v>
                </c:pt>
                <c:pt idx="36955">
                  <c:v>36955</c:v>
                </c:pt>
                <c:pt idx="36956">
                  <c:v>36956</c:v>
                </c:pt>
                <c:pt idx="36957">
                  <c:v>36957</c:v>
                </c:pt>
                <c:pt idx="36958">
                  <c:v>36958</c:v>
                </c:pt>
                <c:pt idx="36959">
                  <c:v>36959</c:v>
                </c:pt>
                <c:pt idx="36960">
                  <c:v>36960</c:v>
                </c:pt>
                <c:pt idx="36961">
                  <c:v>36961</c:v>
                </c:pt>
                <c:pt idx="36962">
                  <c:v>36962</c:v>
                </c:pt>
                <c:pt idx="36963">
                  <c:v>36963</c:v>
                </c:pt>
                <c:pt idx="36964">
                  <c:v>36964</c:v>
                </c:pt>
                <c:pt idx="36965">
                  <c:v>36965</c:v>
                </c:pt>
                <c:pt idx="36966">
                  <c:v>36966</c:v>
                </c:pt>
                <c:pt idx="36967">
                  <c:v>36967</c:v>
                </c:pt>
                <c:pt idx="36968">
                  <c:v>36968</c:v>
                </c:pt>
                <c:pt idx="36969">
                  <c:v>36969</c:v>
                </c:pt>
                <c:pt idx="36970">
                  <c:v>36970</c:v>
                </c:pt>
                <c:pt idx="36971">
                  <c:v>36971</c:v>
                </c:pt>
                <c:pt idx="36972">
                  <c:v>36972</c:v>
                </c:pt>
                <c:pt idx="36973">
                  <c:v>36973</c:v>
                </c:pt>
                <c:pt idx="36974">
                  <c:v>36974</c:v>
                </c:pt>
                <c:pt idx="36975">
                  <c:v>36975</c:v>
                </c:pt>
                <c:pt idx="36976">
                  <c:v>36976</c:v>
                </c:pt>
                <c:pt idx="36977">
                  <c:v>36977</c:v>
                </c:pt>
                <c:pt idx="36978">
                  <c:v>36978</c:v>
                </c:pt>
                <c:pt idx="36979">
                  <c:v>36979</c:v>
                </c:pt>
                <c:pt idx="36980">
                  <c:v>36980</c:v>
                </c:pt>
                <c:pt idx="36981">
                  <c:v>36981</c:v>
                </c:pt>
                <c:pt idx="36982">
                  <c:v>36982</c:v>
                </c:pt>
                <c:pt idx="36983">
                  <c:v>36983</c:v>
                </c:pt>
                <c:pt idx="36984">
                  <c:v>36984</c:v>
                </c:pt>
                <c:pt idx="36985">
                  <c:v>36985</c:v>
                </c:pt>
                <c:pt idx="36986">
                  <c:v>36986</c:v>
                </c:pt>
                <c:pt idx="36987">
                  <c:v>36987</c:v>
                </c:pt>
                <c:pt idx="36988">
                  <c:v>36988</c:v>
                </c:pt>
                <c:pt idx="36989">
                  <c:v>36989</c:v>
                </c:pt>
                <c:pt idx="36990">
                  <c:v>36990</c:v>
                </c:pt>
                <c:pt idx="36991">
                  <c:v>36991</c:v>
                </c:pt>
                <c:pt idx="36992">
                  <c:v>36992</c:v>
                </c:pt>
                <c:pt idx="36993">
                  <c:v>36993</c:v>
                </c:pt>
                <c:pt idx="36994">
                  <c:v>36994</c:v>
                </c:pt>
                <c:pt idx="36995">
                  <c:v>36995</c:v>
                </c:pt>
                <c:pt idx="36996">
                  <c:v>36996</c:v>
                </c:pt>
                <c:pt idx="36997">
                  <c:v>36997</c:v>
                </c:pt>
                <c:pt idx="36998">
                  <c:v>36998</c:v>
                </c:pt>
                <c:pt idx="36999">
                  <c:v>36999</c:v>
                </c:pt>
                <c:pt idx="37000">
                  <c:v>37000</c:v>
                </c:pt>
                <c:pt idx="37001">
                  <c:v>37001</c:v>
                </c:pt>
                <c:pt idx="37002">
                  <c:v>37002</c:v>
                </c:pt>
                <c:pt idx="37003">
                  <c:v>37003</c:v>
                </c:pt>
                <c:pt idx="37004">
                  <c:v>37004</c:v>
                </c:pt>
                <c:pt idx="37005">
                  <c:v>37005</c:v>
                </c:pt>
                <c:pt idx="37006">
                  <c:v>37006</c:v>
                </c:pt>
                <c:pt idx="37007">
                  <c:v>37007</c:v>
                </c:pt>
                <c:pt idx="37008">
                  <c:v>37008</c:v>
                </c:pt>
                <c:pt idx="37009">
                  <c:v>37009</c:v>
                </c:pt>
                <c:pt idx="37010">
                  <c:v>37010</c:v>
                </c:pt>
                <c:pt idx="37011">
                  <c:v>37011</c:v>
                </c:pt>
                <c:pt idx="37012">
                  <c:v>37012</c:v>
                </c:pt>
                <c:pt idx="37013">
                  <c:v>37013</c:v>
                </c:pt>
                <c:pt idx="37014">
                  <c:v>37014</c:v>
                </c:pt>
                <c:pt idx="37015">
                  <c:v>37015</c:v>
                </c:pt>
                <c:pt idx="37016">
                  <c:v>37016</c:v>
                </c:pt>
                <c:pt idx="37017">
                  <c:v>37017</c:v>
                </c:pt>
                <c:pt idx="37018">
                  <c:v>37018</c:v>
                </c:pt>
                <c:pt idx="37019">
                  <c:v>37019</c:v>
                </c:pt>
                <c:pt idx="37020">
                  <c:v>37020</c:v>
                </c:pt>
                <c:pt idx="37021">
                  <c:v>37021</c:v>
                </c:pt>
                <c:pt idx="37022">
                  <c:v>37022</c:v>
                </c:pt>
                <c:pt idx="37023">
                  <c:v>37023</c:v>
                </c:pt>
                <c:pt idx="37024">
                  <c:v>37024</c:v>
                </c:pt>
                <c:pt idx="37025">
                  <c:v>37025</c:v>
                </c:pt>
                <c:pt idx="37026">
                  <c:v>37026</c:v>
                </c:pt>
                <c:pt idx="37027">
                  <c:v>37027</c:v>
                </c:pt>
                <c:pt idx="37028">
                  <c:v>37028</c:v>
                </c:pt>
                <c:pt idx="37029">
                  <c:v>37029</c:v>
                </c:pt>
                <c:pt idx="37030">
                  <c:v>37030</c:v>
                </c:pt>
                <c:pt idx="37031">
                  <c:v>37031</c:v>
                </c:pt>
                <c:pt idx="37032">
                  <c:v>37032</c:v>
                </c:pt>
                <c:pt idx="37033">
                  <c:v>37033</c:v>
                </c:pt>
                <c:pt idx="37034">
                  <c:v>37034</c:v>
                </c:pt>
                <c:pt idx="37035">
                  <c:v>37035</c:v>
                </c:pt>
                <c:pt idx="37036">
                  <c:v>37036</c:v>
                </c:pt>
                <c:pt idx="37037">
                  <c:v>37037</c:v>
                </c:pt>
                <c:pt idx="37038">
                  <c:v>37038</c:v>
                </c:pt>
                <c:pt idx="37039">
                  <c:v>37039</c:v>
                </c:pt>
                <c:pt idx="37040">
                  <c:v>37040</c:v>
                </c:pt>
                <c:pt idx="37041">
                  <c:v>37041</c:v>
                </c:pt>
                <c:pt idx="37042">
                  <c:v>37042</c:v>
                </c:pt>
                <c:pt idx="37043">
                  <c:v>37043</c:v>
                </c:pt>
                <c:pt idx="37044">
                  <c:v>37044</c:v>
                </c:pt>
                <c:pt idx="37045">
                  <c:v>37045</c:v>
                </c:pt>
                <c:pt idx="37046">
                  <c:v>37046</c:v>
                </c:pt>
                <c:pt idx="37047">
                  <c:v>37047</c:v>
                </c:pt>
                <c:pt idx="37048">
                  <c:v>37048</c:v>
                </c:pt>
                <c:pt idx="37049">
                  <c:v>37049</c:v>
                </c:pt>
                <c:pt idx="37050">
                  <c:v>37050</c:v>
                </c:pt>
                <c:pt idx="37051">
                  <c:v>37051</c:v>
                </c:pt>
                <c:pt idx="37052">
                  <c:v>37052</c:v>
                </c:pt>
                <c:pt idx="37053">
                  <c:v>37053</c:v>
                </c:pt>
                <c:pt idx="37054">
                  <c:v>37054</c:v>
                </c:pt>
                <c:pt idx="37055">
                  <c:v>37055</c:v>
                </c:pt>
                <c:pt idx="37056">
                  <c:v>37056</c:v>
                </c:pt>
                <c:pt idx="37057">
                  <c:v>37057</c:v>
                </c:pt>
                <c:pt idx="37058">
                  <c:v>37058</c:v>
                </c:pt>
                <c:pt idx="37059">
                  <c:v>37059</c:v>
                </c:pt>
                <c:pt idx="37060">
                  <c:v>37060</c:v>
                </c:pt>
                <c:pt idx="37061">
                  <c:v>37061</c:v>
                </c:pt>
                <c:pt idx="37062">
                  <c:v>37062</c:v>
                </c:pt>
                <c:pt idx="37063">
                  <c:v>37063</c:v>
                </c:pt>
                <c:pt idx="37064">
                  <c:v>37064</c:v>
                </c:pt>
                <c:pt idx="37065">
                  <c:v>37065</c:v>
                </c:pt>
                <c:pt idx="37066">
                  <c:v>37066</c:v>
                </c:pt>
                <c:pt idx="37067">
                  <c:v>37067</c:v>
                </c:pt>
                <c:pt idx="37068">
                  <c:v>37068</c:v>
                </c:pt>
                <c:pt idx="37069">
                  <c:v>37069</c:v>
                </c:pt>
                <c:pt idx="37070">
                  <c:v>37070</c:v>
                </c:pt>
                <c:pt idx="37071">
                  <c:v>37071</c:v>
                </c:pt>
                <c:pt idx="37072">
                  <c:v>37072</c:v>
                </c:pt>
                <c:pt idx="37073">
                  <c:v>37073</c:v>
                </c:pt>
                <c:pt idx="37074">
                  <c:v>37074</c:v>
                </c:pt>
                <c:pt idx="37075">
                  <c:v>37075</c:v>
                </c:pt>
                <c:pt idx="37076">
                  <c:v>37076</c:v>
                </c:pt>
                <c:pt idx="37077">
                  <c:v>37077</c:v>
                </c:pt>
                <c:pt idx="37078">
                  <c:v>37078</c:v>
                </c:pt>
                <c:pt idx="37079">
                  <c:v>37079</c:v>
                </c:pt>
                <c:pt idx="37080">
                  <c:v>37080</c:v>
                </c:pt>
                <c:pt idx="37081">
                  <c:v>37081</c:v>
                </c:pt>
                <c:pt idx="37082">
                  <c:v>37082</c:v>
                </c:pt>
                <c:pt idx="37083">
                  <c:v>37083</c:v>
                </c:pt>
                <c:pt idx="37084">
                  <c:v>37084</c:v>
                </c:pt>
                <c:pt idx="37085">
                  <c:v>37085</c:v>
                </c:pt>
                <c:pt idx="37086">
                  <c:v>37086</c:v>
                </c:pt>
                <c:pt idx="37087">
                  <c:v>37087</c:v>
                </c:pt>
                <c:pt idx="37088">
                  <c:v>37088</c:v>
                </c:pt>
                <c:pt idx="37089">
                  <c:v>37089</c:v>
                </c:pt>
                <c:pt idx="37090">
                  <c:v>37090</c:v>
                </c:pt>
                <c:pt idx="37091">
                  <c:v>37091</c:v>
                </c:pt>
                <c:pt idx="37092">
                  <c:v>37092</c:v>
                </c:pt>
                <c:pt idx="37093">
                  <c:v>37093</c:v>
                </c:pt>
                <c:pt idx="37094">
                  <c:v>37094</c:v>
                </c:pt>
                <c:pt idx="37095">
                  <c:v>37095</c:v>
                </c:pt>
                <c:pt idx="37096">
                  <c:v>37096</c:v>
                </c:pt>
                <c:pt idx="37097">
                  <c:v>37097</c:v>
                </c:pt>
                <c:pt idx="37098">
                  <c:v>37098</c:v>
                </c:pt>
                <c:pt idx="37099">
                  <c:v>37099</c:v>
                </c:pt>
                <c:pt idx="37100">
                  <c:v>37100</c:v>
                </c:pt>
                <c:pt idx="37101">
                  <c:v>37101</c:v>
                </c:pt>
                <c:pt idx="37102">
                  <c:v>37102</c:v>
                </c:pt>
                <c:pt idx="37103">
                  <c:v>37103</c:v>
                </c:pt>
                <c:pt idx="37104">
                  <c:v>37104</c:v>
                </c:pt>
                <c:pt idx="37105">
                  <c:v>37105</c:v>
                </c:pt>
                <c:pt idx="37106">
                  <c:v>37106</c:v>
                </c:pt>
                <c:pt idx="37107">
                  <c:v>37107</c:v>
                </c:pt>
                <c:pt idx="37108">
                  <c:v>37108</c:v>
                </c:pt>
                <c:pt idx="37109">
                  <c:v>37109</c:v>
                </c:pt>
                <c:pt idx="37110">
                  <c:v>37110</c:v>
                </c:pt>
                <c:pt idx="37111">
                  <c:v>37111</c:v>
                </c:pt>
                <c:pt idx="37112">
                  <c:v>37112</c:v>
                </c:pt>
                <c:pt idx="37113">
                  <c:v>37113</c:v>
                </c:pt>
                <c:pt idx="37114">
                  <c:v>37114</c:v>
                </c:pt>
                <c:pt idx="37115">
                  <c:v>37115</c:v>
                </c:pt>
                <c:pt idx="37116">
                  <c:v>37116</c:v>
                </c:pt>
                <c:pt idx="37117">
                  <c:v>37117</c:v>
                </c:pt>
                <c:pt idx="37118">
                  <c:v>37118</c:v>
                </c:pt>
                <c:pt idx="37119">
                  <c:v>37119</c:v>
                </c:pt>
                <c:pt idx="37120">
                  <c:v>37120</c:v>
                </c:pt>
                <c:pt idx="37121">
                  <c:v>37121</c:v>
                </c:pt>
                <c:pt idx="37122">
                  <c:v>37122</c:v>
                </c:pt>
                <c:pt idx="37123">
                  <c:v>37123</c:v>
                </c:pt>
                <c:pt idx="37124">
                  <c:v>37124</c:v>
                </c:pt>
                <c:pt idx="37125">
                  <c:v>37125</c:v>
                </c:pt>
                <c:pt idx="37126">
                  <c:v>37126</c:v>
                </c:pt>
                <c:pt idx="37127">
                  <c:v>37127</c:v>
                </c:pt>
                <c:pt idx="37128">
                  <c:v>37128</c:v>
                </c:pt>
                <c:pt idx="37129">
                  <c:v>37129</c:v>
                </c:pt>
                <c:pt idx="37130">
                  <c:v>37130</c:v>
                </c:pt>
                <c:pt idx="37131">
                  <c:v>37131</c:v>
                </c:pt>
                <c:pt idx="37132">
                  <c:v>37132</c:v>
                </c:pt>
                <c:pt idx="37133">
                  <c:v>37133</c:v>
                </c:pt>
                <c:pt idx="37134">
                  <c:v>37134</c:v>
                </c:pt>
                <c:pt idx="37135">
                  <c:v>37135</c:v>
                </c:pt>
                <c:pt idx="37136">
                  <c:v>37136</c:v>
                </c:pt>
                <c:pt idx="37137">
                  <c:v>37137</c:v>
                </c:pt>
                <c:pt idx="37138">
                  <c:v>37138</c:v>
                </c:pt>
                <c:pt idx="37139">
                  <c:v>37139</c:v>
                </c:pt>
                <c:pt idx="37140">
                  <c:v>37140</c:v>
                </c:pt>
                <c:pt idx="37141">
                  <c:v>37141</c:v>
                </c:pt>
                <c:pt idx="37142">
                  <c:v>37142</c:v>
                </c:pt>
                <c:pt idx="37143">
                  <c:v>37143</c:v>
                </c:pt>
                <c:pt idx="37144">
                  <c:v>37144</c:v>
                </c:pt>
                <c:pt idx="37145">
                  <c:v>37145</c:v>
                </c:pt>
                <c:pt idx="37146">
                  <c:v>37146</c:v>
                </c:pt>
                <c:pt idx="37147">
                  <c:v>37147</c:v>
                </c:pt>
                <c:pt idx="37148">
                  <c:v>37148</c:v>
                </c:pt>
                <c:pt idx="37149">
                  <c:v>37149</c:v>
                </c:pt>
                <c:pt idx="37150">
                  <c:v>37150</c:v>
                </c:pt>
                <c:pt idx="37151">
                  <c:v>37151</c:v>
                </c:pt>
                <c:pt idx="37152">
                  <c:v>37152</c:v>
                </c:pt>
                <c:pt idx="37153">
                  <c:v>37153</c:v>
                </c:pt>
                <c:pt idx="37154">
                  <c:v>37154</c:v>
                </c:pt>
                <c:pt idx="37155">
                  <c:v>37155</c:v>
                </c:pt>
                <c:pt idx="37156">
                  <c:v>37156</c:v>
                </c:pt>
                <c:pt idx="37157">
                  <c:v>37157</c:v>
                </c:pt>
                <c:pt idx="37158">
                  <c:v>37158</c:v>
                </c:pt>
                <c:pt idx="37159">
                  <c:v>37159</c:v>
                </c:pt>
                <c:pt idx="37160">
                  <c:v>37160</c:v>
                </c:pt>
                <c:pt idx="37161">
                  <c:v>37161</c:v>
                </c:pt>
                <c:pt idx="37162">
                  <c:v>37162</c:v>
                </c:pt>
                <c:pt idx="37163">
                  <c:v>37163</c:v>
                </c:pt>
                <c:pt idx="37164">
                  <c:v>37164</c:v>
                </c:pt>
                <c:pt idx="37165">
                  <c:v>37165</c:v>
                </c:pt>
                <c:pt idx="37166">
                  <c:v>37166</c:v>
                </c:pt>
                <c:pt idx="37167">
                  <c:v>37167</c:v>
                </c:pt>
                <c:pt idx="37168">
                  <c:v>37168</c:v>
                </c:pt>
                <c:pt idx="37169">
                  <c:v>37169</c:v>
                </c:pt>
                <c:pt idx="37170">
                  <c:v>37170</c:v>
                </c:pt>
                <c:pt idx="37171">
                  <c:v>37171</c:v>
                </c:pt>
                <c:pt idx="37172">
                  <c:v>37172</c:v>
                </c:pt>
                <c:pt idx="37173">
                  <c:v>37173</c:v>
                </c:pt>
                <c:pt idx="37174">
                  <c:v>37174</c:v>
                </c:pt>
                <c:pt idx="37175">
                  <c:v>37175</c:v>
                </c:pt>
                <c:pt idx="37176">
                  <c:v>37176</c:v>
                </c:pt>
                <c:pt idx="37177">
                  <c:v>37177</c:v>
                </c:pt>
                <c:pt idx="37178">
                  <c:v>37178</c:v>
                </c:pt>
                <c:pt idx="37179">
                  <c:v>37179</c:v>
                </c:pt>
                <c:pt idx="37180">
                  <c:v>37180</c:v>
                </c:pt>
                <c:pt idx="37181">
                  <c:v>37181</c:v>
                </c:pt>
                <c:pt idx="37182">
                  <c:v>37182</c:v>
                </c:pt>
                <c:pt idx="37183">
                  <c:v>37183</c:v>
                </c:pt>
                <c:pt idx="37184">
                  <c:v>37184</c:v>
                </c:pt>
                <c:pt idx="37185">
                  <c:v>37185</c:v>
                </c:pt>
                <c:pt idx="37186">
                  <c:v>37186</c:v>
                </c:pt>
                <c:pt idx="37187">
                  <c:v>37187</c:v>
                </c:pt>
                <c:pt idx="37188">
                  <c:v>37188</c:v>
                </c:pt>
                <c:pt idx="37189">
                  <c:v>37189</c:v>
                </c:pt>
                <c:pt idx="37190">
                  <c:v>37190</c:v>
                </c:pt>
                <c:pt idx="37191">
                  <c:v>37191</c:v>
                </c:pt>
                <c:pt idx="37192">
                  <c:v>37192</c:v>
                </c:pt>
                <c:pt idx="37193">
                  <c:v>37193</c:v>
                </c:pt>
                <c:pt idx="37194">
                  <c:v>37194</c:v>
                </c:pt>
                <c:pt idx="37195">
                  <c:v>37195</c:v>
                </c:pt>
                <c:pt idx="37196">
                  <c:v>37196</c:v>
                </c:pt>
                <c:pt idx="37197">
                  <c:v>37197</c:v>
                </c:pt>
                <c:pt idx="37198">
                  <c:v>37198</c:v>
                </c:pt>
                <c:pt idx="37199">
                  <c:v>37199</c:v>
                </c:pt>
                <c:pt idx="37200">
                  <c:v>37200</c:v>
                </c:pt>
                <c:pt idx="37201">
                  <c:v>37201</c:v>
                </c:pt>
                <c:pt idx="37202">
                  <c:v>37202</c:v>
                </c:pt>
                <c:pt idx="37203">
                  <c:v>37203</c:v>
                </c:pt>
                <c:pt idx="37204">
                  <c:v>37204</c:v>
                </c:pt>
                <c:pt idx="37205">
                  <c:v>37205</c:v>
                </c:pt>
                <c:pt idx="37206">
                  <c:v>37206</c:v>
                </c:pt>
                <c:pt idx="37207">
                  <c:v>37207</c:v>
                </c:pt>
                <c:pt idx="37208">
                  <c:v>37208</c:v>
                </c:pt>
                <c:pt idx="37209">
                  <c:v>37209</c:v>
                </c:pt>
                <c:pt idx="37210">
                  <c:v>37210</c:v>
                </c:pt>
                <c:pt idx="37211">
                  <c:v>37211</c:v>
                </c:pt>
                <c:pt idx="37212">
                  <c:v>37212</c:v>
                </c:pt>
                <c:pt idx="37213">
                  <c:v>37213</c:v>
                </c:pt>
                <c:pt idx="37214">
                  <c:v>37214</c:v>
                </c:pt>
                <c:pt idx="37215">
                  <c:v>37215</c:v>
                </c:pt>
                <c:pt idx="37216">
                  <c:v>37216</c:v>
                </c:pt>
                <c:pt idx="37217">
                  <c:v>37217</c:v>
                </c:pt>
                <c:pt idx="37218">
                  <c:v>37218</c:v>
                </c:pt>
                <c:pt idx="37219">
                  <c:v>37219</c:v>
                </c:pt>
                <c:pt idx="37220">
                  <c:v>37220</c:v>
                </c:pt>
                <c:pt idx="37221">
                  <c:v>37221</c:v>
                </c:pt>
                <c:pt idx="37222">
                  <c:v>37222</c:v>
                </c:pt>
                <c:pt idx="37223">
                  <c:v>37223</c:v>
                </c:pt>
                <c:pt idx="37224">
                  <c:v>37224</c:v>
                </c:pt>
                <c:pt idx="37225">
                  <c:v>37225</c:v>
                </c:pt>
                <c:pt idx="37226">
                  <c:v>37226</c:v>
                </c:pt>
                <c:pt idx="37227">
                  <c:v>37227</c:v>
                </c:pt>
                <c:pt idx="37228">
                  <c:v>37228</c:v>
                </c:pt>
                <c:pt idx="37229">
                  <c:v>37229</c:v>
                </c:pt>
                <c:pt idx="37230">
                  <c:v>37230</c:v>
                </c:pt>
                <c:pt idx="37231">
                  <c:v>37231</c:v>
                </c:pt>
                <c:pt idx="37232">
                  <c:v>37232</c:v>
                </c:pt>
                <c:pt idx="37233">
                  <c:v>37233</c:v>
                </c:pt>
                <c:pt idx="37234">
                  <c:v>37234</c:v>
                </c:pt>
                <c:pt idx="37235">
                  <c:v>37235</c:v>
                </c:pt>
                <c:pt idx="37236">
                  <c:v>37236</c:v>
                </c:pt>
                <c:pt idx="37237">
                  <c:v>37237</c:v>
                </c:pt>
                <c:pt idx="37238">
                  <c:v>37238</c:v>
                </c:pt>
                <c:pt idx="37239">
                  <c:v>37239</c:v>
                </c:pt>
                <c:pt idx="37240">
                  <c:v>37240</c:v>
                </c:pt>
                <c:pt idx="37241">
                  <c:v>37241</c:v>
                </c:pt>
                <c:pt idx="37242">
                  <c:v>37242</c:v>
                </c:pt>
                <c:pt idx="37243">
                  <c:v>37243</c:v>
                </c:pt>
                <c:pt idx="37244">
                  <c:v>37244</c:v>
                </c:pt>
                <c:pt idx="37245">
                  <c:v>37245</c:v>
                </c:pt>
                <c:pt idx="37246">
                  <c:v>37246</c:v>
                </c:pt>
                <c:pt idx="37247">
                  <c:v>37247</c:v>
                </c:pt>
                <c:pt idx="37248">
                  <c:v>37248</c:v>
                </c:pt>
                <c:pt idx="37249">
                  <c:v>37249</c:v>
                </c:pt>
                <c:pt idx="37250">
                  <c:v>37250</c:v>
                </c:pt>
                <c:pt idx="37251">
                  <c:v>37251</c:v>
                </c:pt>
                <c:pt idx="37252">
                  <c:v>37252</c:v>
                </c:pt>
                <c:pt idx="37253">
                  <c:v>37253</c:v>
                </c:pt>
                <c:pt idx="37254">
                  <c:v>37254</c:v>
                </c:pt>
                <c:pt idx="37255">
                  <c:v>37255</c:v>
                </c:pt>
                <c:pt idx="37256">
                  <c:v>37256</c:v>
                </c:pt>
                <c:pt idx="37257">
                  <c:v>37257</c:v>
                </c:pt>
                <c:pt idx="37258">
                  <c:v>37258</c:v>
                </c:pt>
                <c:pt idx="37259">
                  <c:v>37259</c:v>
                </c:pt>
                <c:pt idx="37260">
                  <c:v>37260</c:v>
                </c:pt>
                <c:pt idx="37261">
                  <c:v>37261</c:v>
                </c:pt>
                <c:pt idx="37262">
                  <c:v>37262</c:v>
                </c:pt>
                <c:pt idx="37263">
                  <c:v>37263</c:v>
                </c:pt>
                <c:pt idx="37264">
                  <c:v>37264</c:v>
                </c:pt>
                <c:pt idx="37265">
                  <c:v>37265</c:v>
                </c:pt>
                <c:pt idx="37266">
                  <c:v>37266</c:v>
                </c:pt>
                <c:pt idx="37267">
                  <c:v>37267</c:v>
                </c:pt>
                <c:pt idx="37268">
                  <c:v>37268</c:v>
                </c:pt>
                <c:pt idx="37269">
                  <c:v>37269</c:v>
                </c:pt>
                <c:pt idx="37270">
                  <c:v>37270</c:v>
                </c:pt>
                <c:pt idx="37271">
                  <c:v>37271</c:v>
                </c:pt>
                <c:pt idx="37272">
                  <c:v>37272</c:v>
                </c:pt>
                <c:pt idx="37273">
                  <c:v>37273</c:v>
                </c:pt>
                <c:pt idx="37274">
                  <c:v>37274</c:v>
                </c:pt>
                <c:pt idx="37275">
                  <c:v>37275</c:v>
                </c:pt>
                <c:pt idx="37276">
                  <c:v>37276</c:v>
                </c:pt>
                <c:pt idx="37277">
                  <c:v>37277</c:v>
                </c:pt>
                <c:pt idx="37278">
                  <c:v>37278</c:v>
                </c:pt>
                <c:pt idx="37279">
                  <c:v>37279</c:v>
                </c:pt>
                <c:pt idx="37280">
                  <c:v>37280</c:v>
                </c:pt>
                <c:pt idx="37281">
                  <c:v>37281</c:v>
                </c:pt>
                <c:pt idx="37282">
                  <c:v>37282</c:v>
                </c:pt>
                <c:pt idx="37283">
                  <c:v>37283</c:v>
                </c:pt>
                <c:pt idx="37284">
                  <c:v>37284</c:v>
                </c:pt>
                <c:pt idx="37285">
                  <c:v>37285</c:v>
                </c:pt>
                <c:pt idx="37286">
                  <c:v>37286</c:v>
                </c:pt>
                <c:pt idx="37287">
                  <c:v>37287</c:v>
                </c:pt>
                <c:pt idx="37288">
                  <c:v>37288</c:v>
                </c:pt>
                <c:pt idx="37289">
                  <c:v>37289</c:v>
                </c:pt>
                <c:pt idx="37290">
                  <c:v>37290</c:v>
                </c:pt>
                <c:pt idx="37291">
                  <c:v>37291</c:v>
                </c:pt>
                <c:pt idx="37292">
                  <c:v>37292</c:v>
                </c:pt>
                <c:pt idx="37293">
                  <c:v>37293</c:v>
                </c:pt>
                <c:pt idx="37294">
                  <c:v>37294</c:v>
                </c:pt>
                <c:pt idx="37295">
                  <c:v>37295</c:v>
                </c:pt>
                <c:pt idx="37296">
                  <c:v>37296</c:v>
                </c:pt>
                <c:pt idx="37297">
                  <c:v>37297</c:v>
                </c:pt>
                <c:pt idx="37298">
                  <c:v>37298</c:v>
                </c:pt>
                <c:pt idx="37299">
                  <c:v>37299</c:v>
                </c:pt>
                <c:pt idx="37300">
                  <c:v>37300</c:v>
                </c:pt>
                <c:pt idx="37301">
                  <c:v>37301</c:v>
                </c:pt>
                <c:pt idx="37302">
                  <c:v>37302</c:v>
                </c:pt>
                <c:pt idx="37303">
                  <c:v>37303</c:v>
                </c:pt>
                <c:pt idx="37304">
                  <c:v>37304</c:v>
                </c:pt>
                <c:pt idx="37305">
                  <c:v>37305</c:v>
                </c:pt>
                <c:pt idx="37306">
                  <c:v>37306</c:v>
                </c:pt>
                <c:pt idx="37307">
                  <c:v>37307</c:v>
                </c:pt>
                <c:pt idx="37308">
                  <c:v>37308</c:v>
                </c:pt>
                <c:pt idx="37309">
                  <c:v>37309</c:v>
                </c:pt>
                <c:pt idx="37310">
                  <c:v>37310</c:v>
                </c:pt>
                <c:pt idx="37311">
                  <c:v>37311</c:v>
                </c:pt>
                <c:pt idx="37312">
                  <c:v>37312</c:v>
                </c:pt>
                <c:pt idx="37313">
                  <c:v>37313</c:v>
                </c:pt>
                <c:pt idx="37314">
                  <c:v>37314</c:v>
                </c:pt>
                <c:pt idx="37315">
                  <c:v>37315</c:v>
                </c:pt>
                <c:pt idx="37316">
                  <c:v>37316</c:v>
                </c:pt>
                <c:pt idx="37317">
                  <c:v>37317</c:v>
                </c:pt>
                <c:pt idx="37318">
                  <c:v>37318</c:v>
                </c:pt>
                <c:pt idx="37319">
                  <c:v>37319</c:v>
                </c:pt>
                <c:pt idx="37320">
                  <c:v>37320</c:v>
                </c:pt>
                <c:pt idx="37321">
                  <c:v>37321</c:v>
                </c:pt>
                <c:pt idx="37322">
                  <c:v>37322</c:v>
                </c:pt>
                <c:pt idx="37323">
                  <c:v>37323</c:v>
                </c:pt>
                <c:pt idx="37324">
                  <c:v>37324</c:v>
                </c:pt>
                <c:pt idx="37325">
                  <c:v>37325</c:v>
                </c:pt>
                <c:pt idx="37326">
                  <c:v>37326</c:v>
                </c:pt>
                <c:pt idx="37327">
                  <c:v>37327</c:v>
                </c:pt>
                <c:pt idx="37328">
                  <c:v>37328</c:v>
                </c:pt>
                <c:pt idx="37329">
                  <c:v>37329</c:v>
                </c:pt>
                <c:pt idx="37330">
                  <c:v>37330</c:v>
                </c:pt>
                <c:pt idx="37331">
                  <c:v>37331</c:v>
                </c:pt>
                <c:pt idx="37332">
                  <c:v>37332</c:v>
                </c:pt>
                <c:pt idx="37333">
                  <c:v>37333</c:v>
                </c:pt>
                <c:pt idx="37334">
                  <c:v>37334</c:v>
                </c:pt>
                <c:pt idx="37335">
                  <c:v>37335</c:v>
                </c:pt>
                <c:pt idx="37336">
                  <c:v>37336</c:v>
                </c:pt>
                <c:pt idx="37337">
                  <c:v>37337</c:v>
                </c:pt>
                <c:pt idx="37338">
                  <c:v>37338</c:v>
                </c:pt>
                <c:pt idx="37339">
                  <c:v>37339</c:v>
                </c:pt>
                <c:pt idx="37340">
                  <c:v>37340</c:v>
                </c:pt>
                <c:pt idx="37341">
                  <c:v>37341</c:v>
                </c:pt>
                <c:pt idx="37342">
                  <c:v>37342</c:v>
                </c:pt>
                <c:pt idx="37343">
                  <c:v>37343</c:v>
                </c:pt>
                <c:pt idx="37344">
                  <c:v>37344</c:v>
                </c:pt>
                <c:pt idx="37345">
                  <c:v>37345</c:v>
                </c:pt>
                <c:pt idx="37346">
                  <c:v>37346</c:v>
                </c:pt>
                <c:pt idx="37347">
                  <c:v>37347</c:v>
                </c:pt>
                <c:pt idx="37348">
                  <c:v>37348</c:v>
                </c:pt>
                <c:pt idx="37349">
                  <c:v>37349</c:v>
                </c:pt>
                <c:pt idx="37350">
                  <c:v>37350</c:v>
                </c:pt>
                <c:pt idx="37351">
                  <c:v>37351</c:v>
                </c:pt>
                <c:pt idx="37352">
                  <c:v>37352</c:v>
                </c:pt>
                <c:pt idx="37353">
                  <c:v>37353</c:v>
                </c:pt>
                <c:pt idx="37354">
                  <c:v>37354</c:v>
                </c:pt>
                <c:pt idx="37355">
                  <c:v>37355</c:v>
                </c:pt>
                <c:pt idx="37356">
                  <c:v>37356</c:v>
                </c:pt>
                <c:pt idx="37357">
                  <c:v>37357</c:v>
                </c:pt>
                <c:pt idx="37358">
                  <c:v>37358</c:v>
                </c:pt>
                <c:pt idx="37359">
                  <c:v>37359</c:v>
                </c:pt>
                <c:pt idx="37360">
                  <c:v>37360</c:v>
                </c:pt>
                <c:pt idx="37361">
                  <c:v>37361</c:v>
                </c:pt>
                <c:pt idx="37362">
                  <c:v>37362</c:v>
                </c:pt>
                <c:pt idx="37363">
                  <c:v>37363</c:v>
                </c:pt>
                <c:pt idx="37364">
                  <c:v>37364</c:v>
                </c:pt>
                <c:pt idx="37365">
                  <c:v>37365</c:v>
                </c:pt>
                <c:pt idx="37366">
                  <c:v>37366</c:v>
                </c:pt>
                <c:pt idx="37367">
                  <c:v>37367</c:v>
                </c:pt>
                <c:pt idx="37368">
                  <c:v>37368</c:v>
                </c:pt>
                <c:pt idx="37369">
                  <c:v>37369</c:v>
                </c:pt>
                <c:pt idx="37370">
                  <c:v>37370</c:v>
                </c:pt>
                <c:pt idx="37371">
                  <c:v>37371</c:v>
                </c:pt>
                <c:pt idx="37372">
                  <c:v>37372</c:v>
                </c:pt>
                <c:pt idx="37373">
                  <c:v>37373</c:v>
                </c:pt>
                <c:pt idx="37374">
                  <c:v>37374</c:v>
                </c:pt>
                <c:pt idx="37375">
                  <c:v>37375</c:v>
                </c:pt>
                <c:pt idx="37376">
                  <c:v>37376</c:v>
                </c:pt>
                <c:pt idx="37377">
                  <c:v>37377</c:v>
                </c:pt>
                <c:pt idx="37378">
                  <c:v>37378</c:v>
                </c:pt>
                <c:pt idx="37379">
                  <c:v>37379</c:v>
                </c:pt>
                <c:pt idx="37380">
                  <c:v>37380</c:v>
                </c:pt>
                <c:pt idx="37381">
                  <c:v>37381</c:v>
                </c:pt>
                <c:pt idx="37382">
                  <c:v>37382</c:v>
                </c:pt>
                <c:pt idx="37383">
                  <c:v>37383</c:v>
                </c:pt>
                <c:pt idx="37384">
                  <c:v>37384</c:v>
                </c:pt>
                <c:pt idx="37385">
                  <c:v>37385</c:v>
                </c:pt>
                <c:pt idx="37386">
                  <c:v>37386</c:v>
                </c:pt>
                <c:pt idx="37387">
                  <c:v>37387</c:v>
                </c:pt>
                <c:pt idx="37388">
                  <c:v>37388</c:v>
                </c:pt>
                <c:pt idx="37389">
                  <c:v>37389</c:v>
                </c:pt>
                <c:pt idx="37390">
                  <c:v>37390</c:v>
                </c:pt>
                <c:pt idx="37391">
                  <c:v>37391</c:v>
                </c:pt>
                <c:pt idx="37392">
                  <c:v>37392</c:v>
                </c:pt>
                <c:pt idx="37393">
                  <c:v>37393</c:v>
                </c:pt>
                <c:pt idx="37394">
                  <c:v>37394</c:v>
                </c:pt>
                <c:pt idx="37395">
                  <c:v>37395</c:v>
                </c:pt>
                <c:pt idx="37396">
                  <c:v>37396</c:v>
                </c:pt>
                <c:pt idx="37397">
                  <c:v>37397</c:v>
                </c:pt>
                <c:pt idx="37398">
                  <c:v>37398</c:v>
                </c:pt>
                <c:pt idx="37399">
                  <c:v>37399</c:v>
                </c:pt>
                <c:pt idx="37400">
                  <c:v>37400</c:v>
                </c:pt>
                <c:pt idx="37401">
                  <c:v>37401</c:v>
                </c:pt>
                <c:pt idx="37402">
                  <c:v>37402</c:v>
                </c:pt>
                <c:pt idx="37403">
                  <c:v>37403</c:v>
                </c:pt>
                <c:pt idx="37404">
                  <c:v>37404</c:v>
                </c:pt>
                <c:pt idx="37405">
                  <c:v>37405</c:v>
                </c:pt>
                <c:pt idx="37406">
                  <c:v>37406</c:v>
                </c:pt>
                <c:pt idx="37407">
                  <c:v>37407</c:v>
                </c:pt>
                <c:pt idx="37408">
                  <c:v>37408</c:v>
                </c:pt>
                <c:pt idx="37409">
                  <c:v>37409</c:v>
                </c:pt>
                <c:pt idx="37410">
                  <c:v>37410</c:v>
                </c:pt>
                <c:pt idx="37411">
                  <c:v>37411</c:v>
                </c:pt>
                <c:pt idx="37412">
                  <c:v>37412</c:v>
                </c:pt>
                <c:pt idx="37413">
                  <c:v>37413</c:v>
                </c:pt>
                <c:pt idx="37414">
                  <c:v>37414</c:v>
                </c:pt>
                <c:pt idx="37415">
                  <c:v>37415</c:v>
                </c:pt>
                <c:pt idx="37416">
                  <c:v>37416</c:v>
                </c:pt>
                <c:pt idx="37417">
                  <c:v>37417</c:v>
                </c:pt>
                <c:pt idx="37418">
                  <c:v>37418</c:v>
                </c:pt>
                <c:pt idx="37419">
                  <c:v>37419</c:v>
                </c:pt>
                <c:pt idx="37420">
                  <c:v>37420</c:v>
                </c:pt>
                <c:pt idx="37421">
                  <c:v>37421</c:v>
                </c:pt>
                <c:pt idx="37422">
                  <c:v>37422</c:v>
                </c:pt>
                <c:pt idx="37423">
                  <c:v>37423</c:v>
                </c:pt>
                <c:pt idx="37424">
                  <c:v>37424</c:v>
                </c:pt>
                <c:pt idx="37425">
                  <c:v>37425</c:v>
                </c:pt>
                <c:pt idx="37426">
                  <c:v>37426</c:v>
                </c:pt>
                <c:pt idx="37427">
                  <c:v>37427</c:v>
                </c:pt>
                <c:pt idx="37428">
                  <c:v>37428</c:v>
                </c:pt>
                <c:pt idx="37429">
                  <c:v>37429</c:v>
                </c:pt>
                <c:pt idx="37430">
                  <c:v>37430</c:v>
                </c:pt>
                <c:pt idx="37431">
                  <c:v>37431</c:v>
                </c:pt>
                <c:pt idx="37432">
                  <c:v>37432</c:v>
                </c:pt>
                <c:pt idx="37433">
                  <c:v>37433</c:v>
                </c:pt>
                <c:pt idx="37434">
                  <c:v>37434</c:v>
                </c:pt>
                <c:pt idx="37435">
                  <c:v>37435</c:v>
                </c:pt>
                <c:pt idx="37436">
                  <c:v>37436</c:v>
                </c:pt>
                <c:pt idx="37437">
                  <c:v>37437</c:v>
                </c:pt>
                <c:pt idx="37438">
                  <c:v>37438</c:v>
                </c:pt>
                <c:pt idx="37439">
                  <c:v>37439</c:v>
                </c:pt>
                <c:pt idx="37440">
                  <c:v>37440</c:v>
                </c:pt>
                <c:pt idx="37441">
                  <c:v>37441</c:v>
                </c:pt>
                <c:pt idx="37442">
                  <c:v>37442</c:v>
                </c:pt>
                <c:pt idx="37443">
                  <c:v>37443</c:v>
                </c:pt>
                <c:pt idx="37444">
                  <c:v>37444</c:v>
                </c:pt>
                <c:pt idx="37445">
                  <c:v>37445</c:v>
                </c:pt>
                <c:pt idx="37446">
                  <c:v>37446</c:v>
                </c:pt>
                <c:pt idx="37447">
                  <c:v>37447</c:v>
                </c:pt>
                <c:pt idx="37448">
                  <c:v>37448</c:v>
                </c:pt>
                <c:pt idx="37449">
                  <c:v>37449</c:v>
                </c:pt>
                <c:pt idx="37450">
                  <c:v>37450</c:v>
                </c:pt>
                <c:pt idx="37451">
                  <c:v>37451</c:v>
                </c:pt>
                <c:pt idx="37452">
                  <c:v>37452</c:v>
                </c:pt>
                <c:pt idx="37453">
                  <c:v>37453</c:v>
                </c:pt>
                <c:pt idx="37454">
                  <c:v>37454</c:v>
                </c:pt>
                <c:pt idx="37455">
                  <c:v>37455</c:v>
                </c:pt>
                <c:pt idx="37456">
                  <c:v>37456</c:v>
                </c:pt>
                <c:pt idx="37457">
                  <c:v>37457</c:v>
                </c:pt>
                <c:pt idx="37458">
                  <c:v>37458</c:v>
                </c:pt>
                <c:pt idx="37459">
                  <c:v>37459</c:v>
                </c:pt>
                <c:pt idx="37460">
                  <c:v>37460</c:v>
                </c:pt>
                <c:pt idx="37461">
                  <c:v>37461</c:v>
                </c:pt>
                <c:pt idx="37462">
                  <c:v>37462</c:v>
                </c:pt>
                <c:pt idx="37463">
                  <c:v>37463</c:v>
                </c:pt>
                <c:pt idx="37464">
                  <c:v>37464</c:v>
                </c:pt>
                <c:pt idx="37465">
                  <c:v>37465</c:v>
                </c:pt>
                <c:pt idx="37466">
                  <c:v>37466</c:v>
                </c:pt>
                <c:pt idx="37467">
                  <c:v>37467</c:v>
                </c:pt>
                <c:pt idx="37468">
                  <c:v>37468</c:v>
                </c:pt>
                <c:pt idx="37469">
                  <c:v>37469</c:v>
                </c:pt>
                <c:pt idx="37470">
                  <c:v>37470</c:v>
                </c:pt>
                <c:pt idx="37471">
                  <c:v>37471</c:v>
                </c:pt>
                <c:pt idx="37472">
                  <c:v>37472</c:v>
                </c:pt>
                <c:pt idx="37473">
                  <c:v>37473</c:v>
                </c:pt>
                <c:pt idx="37474">
                  <c:v>37474</c:v>
                </c:pt>
                <c:pt idx="37475">
                  <c:v>37475</c:v>
                </c:pt>
                <c:pt idx="37476">
                  <c:v>37476</c:v>
                </c:pt>
                <c:pt idx="37477">
                  <c:v>37477</c:v>
                </c:pt>
                <c:pt idx="37478">
                  <c:v>37478</c:v>
                </c:pt>
                <c:pt idx="37479">
                  <c:v>37479</c:v>
                </c:pt>
                <c:pt idx="37480">
                  <c:v>37480</c:v>
                </c:pt>
                <c:pt idx="37481">
                  <c:v>37481</c:v>
                </c:pt>
                <c:pt idx="37482">
                  <c:v>37482</c:v>
                </c:pt>
                <c:pt idx="37483">
                  <c:v>37483</c:v>
                </c:pt>
                <c:pt idx="37484">
                  <c:v>37484</c:v>
                </c:pt>
                <c:pt idx="37485">
                  <c:v>37485</c:v>
                </c:pt>
                <c:pt idx="37486">
                  <c:v>37486</c:v>
                </c:pt>
                <c:pt idx="37487">
                  <c:v>37487</c:v>
                </c:pt>
                <c:pt idx="37488">
                  <c:v>37488</c:v>
                </c:pt>
                <c:pt idx="37489">
                  <c:v>37489</c:v>
                </c:pt>
                <c:pt idx="37490">
                  <c:v>37490</c:v>
                </c:pt>
                <c:pt idx="37491">
                  <c:v>37491</c:v>
                </c:pt>
                <c:pt idx="37492">
                  <c:v>37492</c:v>
                </c:pt>
                <c:pt idx="37493">
                  <c:v>37493</c:v>
                </c:pt>
                <c:pt idx="37494">
                  <c:v>37494</c:v>
                </c:pt>
                <c:pt idx="37495">
                  <c:v>37495</c:v>
                </c:pt>
                <c:pt idx="37496">
                  <c:v>37496</c:v>
                </c:pt>
                <c:pt idx="37497">
                  <c:v>37497</c:v>
                </c:pt>
                <c:pt idx="37498">
                  <c:v>37498</c:v>
                </c:pt>
                <c:pt idx="37499">
                  <c:v>37499</c:v>
                </c:pt>
                <c:pt idx="37500">
                  <c:v>37500</c:v>
                </c:pt>
                <c:pt idx="37501">
                  <c:v>37501</c:v>
                </c:pt>
                <c:pt idx="37502">
                  <c:v>37502</c:v>
                </c:pt>
                <c:pt idx="37503">
                  <c:v>37503</c:v>
                </c:pt>
                <c:pt idx="37504">
                  <c:v>37504</c:v>
                </c:pt>
                <c:pt idx="37505">
                  <c:v>37505</c:v>
                </c:pt>
                <c:pt idx="37506">
                  <c:v>37506</c:v>
                </c:pt>
                <c:pt idx="37507">
                  <c:v>37507</c:v>
                </c:pt>
                <c:pt idx="37508">
                  <c:v>37508</c:v>
                </c:pt>
                <c:pt idx="37509">
                  <c:v>37509</c:v>
                </c:pt>
                <c:pt idx="37510">
                  <c:v>37510</c:v>
                </c:pt>
                <c:pt idx="37511">
                  <c:v>37511</c:v>
                </c:pt>
                <c:pt idx="37512">
                  <c:v>37512</c:v>
                </c:pt>
                <c:pt idx="37513">
                  <c:v>37513</c:v>
                </c:pt>
                <c:pt idx="37514">
                  <c:v>37514</c:v>
                </c:pt>
                <c:pt idx="37515">
                  <c:v>37515</c:v>
                </c:pt>
                <c:pt idx="37516">
                  <c:v>37516</c:v>
                </c:pt>
                <c:pt idx="37517">
                  <c:v>37517</c:v>
                </c:pt>
                <c:pt idx="37518">
                  <c:v>37518</c:v>
                </c:pt>
                <c:pt idx="37519">
                  <c:v>37519</c:v>
                </c:pt>
                <c:pt idx="37520">
                  <c:v>37520</c:v>
                </c:pt>
                <c:pt idx="37521">
                  <c:v>37521</c:v>
                </c:pt>
                <c:pt idx="37522">
                  <c:v>37522</c:v>
                </c:pt>
                <c:pt idx="37523">
                  <c:v>37523</c:v>
                </c:pt>
                <c:pt idx="37524">
                  <c:v>37524</c:v>
                </c:pt>
                <c:pt idx="37525">
                  <c:v>37525</c:v>
                </c:pt>
                <c:pt idx="37526">
                  <c:v>37526</c:v>
                </c:pt>
                <c:pt idx="37527">
                  <c:v>37527</c:v>
                </c:pt>
                <c:pt idx="37528">
                  <c:v>37528</c:v>
                </c:pt>
                <c:pt idx="37529">
                  <c:v>37529</c:v>
                </c:pt>
                <c:pt idx="37530">
                  <c:v>37530</c:v>
                </c:pt>
                <c:pt idx="37531">
                  <c:v>37531</c:v>
                </c:pt>
                <c:pt idx="37532">
                  <c:v>37532</c:v>
                </c:pt>
                <c:pt idx="37533">
                  <c:v>37533</c:v>
                </c:pt>
                <c:pt idx="37534">
                  <c:v>37534</c:v>
                </c:pt>
                <c:pt idx="37535">
                  <c:v>37535</c:v>
                </c:pt>
                <c:pt idx="37536">
                  <c:v>37536</c:v>
                </c:pt>
                <c:pt idx="37537">
                  <c:v>37537</c:v>
                </c:pt>
                <c:pt idx="37538">
                  <c:v>37538</c:v>
                </c:pt>
                <c:pt idx="37539">
                  <c:v>37539</c:v>
                </c:pt>
                <c:pt idx="37540">
                  <c:v>37540</c:v>
                </c:pt>
                <c:pt idx="37541">
                  <c:v>37541</c:v>
                </c:pt>
                <c:pt idx="37542">
                  <c:v>37542</c:v>
                </c:pt>
                <c:pt idx="37543">
                  <c:v>37543</c:v>
                </c:pt>
                <c:pt idx="37544">
                  <c:v>37544</c:v>
                </c:pt>
                <c:pt idx="37545">
                  <c:v>37545</c:v>
                </c:pt>
                <c:pt idx="37546">
                  <c:v>37546</c:v>
                </c:pt>
                <c:pt idx="37547">
                  <c:v>37547</c:v>
                </c:pt>
                <c:pt idx="37548">
                  <c:v>37548</c:v>
                </c:pt>
                <c:pt idx="37549">
                  <c:v>37549</c:v>
                </c:pt>
                <c:pt idx="37550">
                  <c:v>37550</c:v>
                </c:pt>
                <c:pt idx="37551">
                  <c:v>37551</c:v>
                </c:pt>
                <c:pt idx="37552">
                  <c:v>37552</c:v>
                </c:pt>
                <c:pt idx="37553">
                  <c:v>37553</c:v>
                </c:pt>
                <c:pt idx="37554">
                  <c:v>37554</c:v>
                </c:pt>
                <c:pt idx="37555">
                  <c:v>37555</c:v>
                </c:pt>
                <c:pt idx="37556">
                  <c:v>37556</c:v>
                </c:pt>
                <c:pt idx="37557">
                  <c:v>37557</c:v>
                </c:pt>
                <c:pt idx="37558">
                  <c:v>37558</c:v>
                </c:pt>
                <c:pt idx="37559">
                  <c:v>37559</c:v>
                </c:pt>
                <c:pt idx="37560">
                  <c:v>37560</c:v>
                </c:pt>
                <c:pt idx="37561">
                  <c:v>37561</c:v>
                </c:pt>
                <c:pt idx="37562">
                  <c:v>37562</c:v>
                </c:pt>
                <c:pt idx="37563">
                  <c:v>37563</c:v>
                </c:pt>
                <c:pt idx="37564">
                  <c:v>37564</c:v>
                </c:pt>
                <c:pt idx="37565">
                  <c:v>37565</c:v>
                </c:pt>
                <c:pt idx="37566">
                  <c:v>37566</c:v>
                </c:pt>
                <c:pt idx="37567">
                  <c:v>37567</c:v>
                </c:pt>
                <c:pt idx="37568">
                  <c:v>37568</c:v>
                </c:pt>
                <c:pt idx="37569">
                  <c:v>37569</c:v>
                </c:pt>
                <c:pt idx="37570">
                  <c:v>37570</c:v>
                </c:pt>
                <c:pt idx="37571">
                  <c:v>37571</c:v>
                </c:pt>
                <c:pt idx="37572">
                  <c:v>37572</c:v>
                </c:pt>
                <c:pt idx="37573">
                  <c:v>37573</c:v>
                </c:pt>
                <c:pt idx="37574">
                  <c:v>37574</c:v>
                </c:pt>
                <c:pt idx="37575">
                  <c:v>37575</c:v>
                </c:pt>
                <c:pt idx="37576">
                  <c:v>37576</c:v>
                </c:pt>
                <c:pt idx="37577">
                  <c:v>37577</c:v>
                </c:pt>
                <c:pt idx="37578">
                  <c:v>37578</c:v>
                </c:pt>
                <c:pt idx="37579">
                  <c:v>37579</c:v>
                </c:pt>
                <c:pt idx="37580">
                  <c:v>37580</c:v>
                </c:pt>
                <c:pt idx="37581">
                  <c:v>37581</c:v>
                </c:pt>
                <c:pt idx="37582">
                  <c:v>37582</c:v>
                </c:pt>
                <c:pt idx="37583">
                  <c:v>37583</c:v>
                </c:pt>
                <c:pt idx="37584">
                  <c:v>37584</c:v>
                </c:pt>
                <c:pt idx="37585">
                  <c:v>37585</c:v>
                </c:pt>
                <c:pt idx="37586">
                  <c:v>37586</c:v>
                </c:pt>
                <c:pt idx="37587">
                  <c:v>37587</c:v>
                </c:pt>
                <c:pt idx="37588">
                  <c:v>37588</c:v>
                </c:pt>
                <c:pt idx="37589">
                  <c:v>37589</c:v>
                </c:pt>
                <c:pt idx="37590">
                  <c:v>37590</c:v>
                </c:pt>
                <c:pt idx="37591">
                  <c:v>37591</c:v>
                </c:pt>
                <c:pt idx="37592">
                  <c:v>37592</c:v>
                </c:pt>
                <c:pt idx="37593">
                  <c:v>37593</c:v>
                </c:pt>
                <c:pt idx="37594">
                  <c:v>37594</c:v>
                </c:pt>
                <c:pt idx="37595">
                  <c:v>37595</c:v>
                </c:pt>
                <c:pt idx="37596">
                  <c:v>37596</c:v>
                </c:pt>
                <c:pt idx="37597">
                  <c:v>37597</c:v>
                </c:pt>
                <c:pt idx="37598">
                  <c:v>37598</c:v>
                </c:pt>
                <c:pt idx="37599">
                  <c:v>37599</c:v>
                </c:pt>
                <c:pt idx="37600">
                  <c:v>37600</c:v>
                </c:pt>
                <c:pt idx="37601">
                  <c:v>37601</c:v>
                </c:pt>
                <c:pt idx="37602">
                  <c:v>37602</c:v>
                </c:pt>
                <c:pt idx="37603">
                  <c:v>37603</c:v>
                </c:pt>
                <c:pt idx="37604">
                  <c:v>37604</c:v>
                </c:pt>
                <c:pt idx="37605">
                  <c:v>37605</c:v>
                </c:pt>
                <c:pt idx="37606">
                  <c:v>37606</c:v>
                </c:pt>
                <c:pt idx="37607">
                  <c:v>37607</c:v>
                </c:pt>
                <c:pt idx="37608">
                  <c:v>37608</c:v>
                </c:pt>
                <c:pt idx="37609">
                  <c:v>37609</c:v>
                </c:pt>
                <c:pt idx="37610">
                  <c:v>37610</c:v>
                </c:pt>
                <c:pt idx="37611">
                  <c:v>37611</c:v>
                </c:pt>
                <c:pt idx="37612">
                  <c:v>37612</c:v>
                </c:pt>
                <c:pt idx="37613">
                  <c:v>37613</c:v>
                </c:pt>
                <c:pt idx="37614">
                  <c:v>37614</c:v>
                </c:pt>
                <c:pt idx="37615">
                  <c:v>37615</c:v>
                </c:pt>
                <c:pt idx="37616">
                  <c:v>37616</c:v>
                </c:pt>
                <c:pt idx="37617">
                  <c:v>37617</c:v>
                </c:pt>
                <c:pt idx="37618">
                  <c:v>37618</c:v>
                </c:pt>
                <c:pt idx="37619">
                  <c:v>37619</c:v>
                </c:pt>
                <c:pt idx="37620">
                  <c:v>37620</c:v>
                </c:pt>
                <c:pt idx="37621">
                  <c:v>37621</c:v>
                </c:pt>
                <c:pt idx="37622">
                  <c:v>37622</c:v>
                </c:pt>
                <c:pt idx="37623">
                  <c:v>37623</c:v>
                </c:pt>
                <c:pt idx="37624">
                  <c:v>37624</c:v>
                </c:pt>
                <c:pt idx="37625">
                  <c:v>37625</c:v>
                </c:pt>
                <c:pt idx="37626">
                  <c:v>37626</c:v>
                </c:pt>
                <c:pt idx="37627">
                  <c:v>37627</c:v>
                </c:pt>
                <c:pt idx="37628">
                  <c:v>37628</c:v>
                </c:pt>
                <c:pt idx="37629">
                  <c:v>37629</c:v>
                </c:pt>
                <c:pt idx="37630">
                  <c:v>37630</c:v>
                </c:pt>
                <c:pt idx="37631">
                  <c:v>37631</c:v>
                </c:pt>
                <c:pt idx="37632">
                  <c:v>37632</c:v>
                </c:pt>
                <c:pt idx="37633">
                  <c:v>37633</c:v>
                </c:pt>
                <c:pt idx="37634">
                  <c:v>37634</c:v>
                </c:pt>
                <c:pt idx="37635">
                  <c:v>37635</c:v>
                </c:pt>
                <c:pt idx="37636">
                  <c:v>37636</c:v>
                </c:pt>
                <c:pt idx="37637">
                  <c:v>37637</c:v>
                </c:pt>
                <c:pt idx="37638">
                  <c:v>37638</c:v>
                </c:pt>
                <c:pt idx="37639">
                  <c:v>37639</c:v>
                </c:pt>
                <c:pt idx="37640">
                  <c:v>37640</c:v>
                </c:pt>
                <c:pt idx="37641">
                  <c:v>37641</c:v>
                </c:pt>
                <c:pt idx="37642">
                  <c:v>37642</c:v>
                </c:pt>
                <c:pt idx="37643">
                  <c:v>37643</c:v>
                </c:pt>
                <c:pt idx="37644">
                  <c:v>37644</c:v>
                </c:pt>
                <c:pt idx="37645">
                  <c:v>37645</c:v>
                </c:pt>
                <c:pt idx="37646">
                  <c:v>37646</c:v>
                </c:pt>
                <c:pt idx="37647">
                  <c:v>37647</c:v>
                </c:pt>
                <c:pt idx="37648">
                  <c:v>37648</c:v>
                </c:pt>
                <c:pt idx="37649">
                  <c:v>37649</c:v>
                </c:pt>
                <c:pt idx="37650">
                  <c:v>37650</c:v>
                </c:pt>
                <c:pt idx="37651">
                  <c:v>37651</c:v>
                </c:pt>
                <c:pt idx="37652">
                  <c:v>37652</c:v>
                </c:pt>
                <c:pt idx="37653">
                  <c:v>37653</c:v>
                </c:pt>
                <c:pt idx="37654">
                  <c:v>37654</c:v>
                </c:pt>
                <c:pt idx="37655">
                  <c:v>37655</c:v>
                </c:pt>
                <c:pt idx="37656">
                  <c:v>37656</c:v>
                </c:pt>
                <c:pt idx="37657">
                  <c:v>37657</c:v>
                </c:pt>
                <c:pt idx="37658">
                  <c:v>37658</c:v>
                </c:pt>
                <c:pt idx="37659">
                  <c:v>37659</c:v>
                </c:pt>
                <c:pt idx="37660">
                  <c:v>37660</c:v>
                </c:pt>
                <c:pt idx="37661">
                  <c:v>37661</c:v>
                </c:pt>
                <c:pt idx="37662">
                  <c:v>37662</c:v>
                </c:pt>
                <c:pt idx="37663">
                  <c:v>37663</c:v>
                </c:pt>
                <c:pt idx="37664">
                  <c:v>37664</c:v>
                </c:pt>
                <c:pt idx="37665">
                  <c:v>37665</c:v>
                </c:pt>
                <c:pt idx="37666">
                  <c:v>37666</c:v>
                </c:pt>
                <c:pt idx="37667">
                  <c:v>37667</c:v>
                </c:pt>
                <c:pt idx="37668">
                  <c:v>37668</c:v>
                </c:pt>
                <c:pt idx="37669">
                  <c:v>37669</c:v>
                </c:pt>
                <c:pt idx="37670">
                  <c:v>37670</c:v>
                </c:pt>
                <c:pt idx="37671">
                  <c:v>37671</c:v>
                </c:pt>
                <c:pt idx="37672">
                  <c:v>37672</c:v>
                </c:pt>
                <c:pt idx="37673">
                  <c:v>37673</c:v>
                </c:pt>
                <c:pt idx="37674">
                  <c:v>37674</c:v>
                </c:pt>
                <c:pt idx="37675">
                  <c:v>37675</c:v>
                </c:pt>
                <c:pt idx="37676">
                  <c:v>37676</c:v>
                </c:pt>
                <c:pt idx="37677">
                  <c:v>37677</c:v>
                </c:pt>
                <c:pt idx="37678">
                  <c:v>37678</c:v>
                </c:pt>
                <c:pt idx="37679">
                  <c:v>37679</c:v>
                </c:pt>
                <c:pt idx="37680">
                  <c:v>37680</c:v>
                </c:pt>
                <c:pt idx="37681">
                  <c:v>37681</c:v>
                </c:pt>
                <c:pt idx="37682">
                  <c:v>37682</c:v>
                </c:pt>
                <c:pt idx="37683">
                  <c:v>37683</c:v>
                </c:pt>
                <c:pt idx="37684">
                  <c:v>37684</c:v>
                </c:pt>
                <c:pt idx="37685">
                  <c:v>37685</c:v>
                </c:pt>
                <c:pt idx="37686">
                  <c:v>37686</c:v>
                </c:pt>
                <c:pt idx="37687">
                  <c:v>37687</c:v>
                </c:pt>
                <c:pt idx="37688">
                  <c:v>37688</c:v>
                </c:pt>
                <c:pt idx="37689">
                  <c:v>37689</c:v>
                </c:pt>
                <c:pt idx="37690">
                  <c:v>37690</c:v>
                </c:pt>
                <c:pt idx="37691">
                  <c:v>37691</c:v>
                </c:pt>
                <c:pt idx="37692">
                  <c:v>37692</c:v>
                </c:pt>
                <c:pt idx="37693">
                  <c:v>37693</c:v>
                </c:pt>
                <c:pt idx="37694">
                  <c:v>37694</c:v>
                </c:pt>
                <c:pt idx="37695">
                  <c:v>37695</c:v>
                </c:pt>
                <c:pt idx="37696">
                  <c:v>37696</c:v>
                </c:pt>
                <c:pt idx="37697">
                  <c:v>37697</c:v>
                </c:pt>
                <c:pt idx="37698">
                  <c:v>37698</c:v>
                </c:pt>
                <c:pt idx="37699">
                  <c:v>37699</c:v>
                </c:pt>
                <c:pt idx="37700">
                  <c:v>37700</c:v>
                </c:pt>
                <c:pt idx="37701">
                  <c:v>37701</c:v>
                </c:pt>
                <c:pt idx="37702">
                  <c:v>37702</c:v>
                </c:pt>
                <c:pt idx="37703">
                  <c:v>37703</c:v>
                </c:pt>
                <c:pt idx="37704">
                  <c:v>37704</c:v>
                </c:pt>
                <c:pt idx="37705">
                  <c:v>37705</c:v>
                </c:pt>
                <c:pt idx="37706">
                  <c:v>37706</c:v>
                </c:pt>
                <c:pt idx="37707">
                  <c:v>37707</c:v>
                </c:pt>
                <c:pt idx="37708">
                  <c:v>37708</c:v>
                </c:pt>
                <c:pt idx="37709">
                  <c:v>37709</c:v>
                </c:pt>
                <c:pt idx="37710">
                  <c:v>37710</c:v>
                </c:pt>
                <c:pt idx="37711">
                  <c:v>37711</c:v>
                </c:pt>
                <c:pt idx="37712">
                  <c:v>37712</c:v>
                </c:pt>
                <c:pt idx="37713">
                  <c:v>37713</c:v>
                </c:pt>
                <c:pt idx="37714">
                  <c:v>37714</c:v>
                </c:pt>
                <c:pt idx="37715">
                  <c:v>37715</c:v>
                </c:pt>
                <c:pt idx="37716">
                  <c:v>37716</c:v>
                </c:pt>
                <c:pt idx="37717">
                  <c:v>37717</c:v>
                </c:pt>
                <c:pt idx="37718">
                  <c:v>37718</c:v>
                </c:pt>
                <c:pt idx="37719">
                  <c:v>37719</c:v>
                </c:pt>
                <c:pt idx="37720">
                  <c:v>37720</c:v>
                </c:pt>
                <c:pt idx="37721">
                  <c:v>37721</c:v>
                </c:pt>
                <c:pt idx="37722">
                  <c:v>37722</c:v>
                </c:pt>
                <c:pt idx="37723">
                  <c:v>37723</c:v>
                </c:pt>
                <c:pt idx="37724">
                  <c:v>37724</c:v>
                </c:pt>
                <c:pt idx="37725">
                  <c:v>37725</c:v>
                </c:pt>
                <c:pt idx="37726">
                  <c:v>37726</c:v>
                </c:pt>
                <c:pt idx="37727">
                  <c:v>37727</c:v>
                </c:pt>
                <c:pt idx="37728">
                  <c:v>37728</c:v>
                </c:pt>
                <c:pt idx="37729">
                  <c:v>37729</c:v>
                </c:pt>
                <c:pt idx="37730">
                  <c:v>37730</c:v>
                </c:pt>
                <c:pt idx="37731">
                  <c:v>37731</c:v>
                </c:pt>
                <c:pt idx="37732">
                  <c:v>37732</c:v>
                </c:pt>
                <c:pt idx="37733">
                  <c:v>37733</c:v>
                </c:pt>
                <c:pt idx="37734">
                  <c:v>37734</c:v>
                </c:pt>
                <c:pt idx="37735">
                  <c:v>37735</c:v>
                </c:pt>
                <c:pt idx="37736">
                  <c:v>37736</c:v>
                </c:pt>
                <c:pt idx="37737">
                  <c:v>37737</c:v>
                </c:pt>
                <c:pt idx="37738">
                  <c:v>37738</c:v>
                </c:pt>
                <c:pt idx="37739">
                  <c:v>37739</c:v>
                </c:pt>
                <c:pt idx="37740">
                  <c:v>37740</c:v>
                </c:pt>
                <c:pt idx="37741">
                  <c:v>37741</c:v>
                </c:pt>
                <c:pt idx="37742">
                  <c:v>37742</c:v>
                </c:pt>
                <c:pt idx="37743">
                  <c:v>37743</c:v>
                </c:pt>
                <c:pt idx="37744">
                  <c:v>37744</c:v>
                </c:pt>
                <c:pt idx="37745">
                  <c:v>37745</c:v>
                </c:pt>
                <c:pt idx="37746">
                  <c:v>37746</c:v>
                </c:pt>
                <c:pt idx="37747">
                  <c:v>37747</c:v>
                </c:pt>
                <c:pt idx="37748">
                  <c:v>37748</c:v>
                </c:pt>
                <c:pt idx="37749">
                  <c:v>37749</c:v>
                </c:pt>
                <c:pt idx="37750">
                  <c:v>37750</c:v>
                </c:pt>
                <c:pt idx="37751">
                  <c:v>37751</c:v>
                </c:pt>
                <c:pt idx="37752">
                  <c:v>37752</c:v>
                </c:pt>
                <c:pt idx="37753">
                  <c:v>37753</c:v>
                </c:pt>
                <c:pt idx="37754">
                  <c:v>37754</c:v>
                </c:pt>
                <c:pt idx="37755">
                  <c:v>37755</c:v>
                </c:pt>
                <c:pt idx="37756">
                  <c:v>37756</c:v>
                </c:pt>
                <c:pt idx="37757">
                  <c:v>37757</c:v>
                </c:pt>
                <c:pt idx="37758">
                  <c:v>37758</c:v>
                </c:pt>
                <c:pt idx="37759">
                  <c:v>37759</c:v>
                </c:pt>
                <c:pt idx="37760">
                  <c:v>37760</c:v>
                </c:pt>
                <c:pt idx="37761">
                  <c:v>37761</c:v>
                </c:pt>
                <c:pt idx="37762">
                  <c:v>37762</c:v>
                </c:pt>
                <c:pt idx="37763">
                  <c:v>37763</c:v>
                </c:pt>
                <c:pt idx="37764">
                  <c:v>37764</c:v>
                </c:pt>
                <c:pt idx="37765">
                  <c:v>37765</c:v>
                </c:pt>
                <c:pt idx="37766">
                  <c:v>37766</c:v>
                </c:pt>
                <c:pt idx="37767">
                  <c:v>37767</c:v>
                </c:pt>
                <c:pt idx="37768">
                  <c:v>37768</c:v>
                </c:pt>
                <c:pt idx="37769">
                  <c:v>37769</c:v>
                </c:pt>
                <c:pt idx="37770">
                  <c:v>37770</c:v>
                </c:pt>
                <c:pt idx="37771">
                  <c:v>37771</c:v>
                </c:pt>
                <c:pt idx="37772">
                  <c:v>37772</c:v>
                </c:pt>
                <c:pt idx="37773">
                  <c:v>37773</c:v>
                </c:pt>
                <c:pt idx="37774">
                  <c:v>37774</c:v>
                </c:pt>
                <c:pt idx="37775">
                  <c:v>37775</c:v>
                </c:pt>
                <c:pt idx="37776">
                  <c:v>37776</c:v>
                </c:pt>
                <c:pt idx="37777">
                  <c:v>37777</c:v>
                </c:pt>
                <c:pt idx="37778">
                  <c:v>37778</c:v>
                </c:pt>
                <c:pt idx="37779">
                  <c:v>37779</c:v>
                </c:pt>
                <c:pt idx="37780">
                  <c:v>37780</c:v>
                </c:pt>
                <c:pt idx="37781">
                  <c:v>37781</c:v>
                </c:pt>
                <c:pt idx="37782">
                  <c:v>37782</c:v>
                </c:pt>
                <c:pt idx="37783">
                  <c:v>37783</c:v>
                </c:pt>
                <c:pt idx="37784">
                  <c:v>37784</c:v>
                </c:pt>
                <c:pt idx="37785">
                  <c:v>37785</c:v>
                </c:pt>
                <c:pt idx="37786">
                  <c:v>37786</c:v>
                </c:pt>
                <c:pt idx="37787">
                  <c:v>37787</c:v>
                </c:pt>
                <c:pt idx="37788">
                  <c:v>37788</c:v>
                </c:pt>
                <c:pt idx="37789">
                  <c:v>37789</c:v>
                </c:pt>
                <c:pt idx="37790">
                  <c:v>37790</c:v>
                </c:pt>
                <c:pt idx="37791">
                  <c:v>37791</c:v>
                </c:pt>
                <c:pt idx="37792">
                  <c:v>37792</c:v>
                </c:pt>
                <c:pt idx="37793">
                  <c:v>37793</c:v>
                </c:pt>
                <c:pt idx="37794">
                  <c:v>37794</c:v>
                </c:pt>
                <c:pt idx="37795">
                  <c:v>37795</c:v>
                </c:pt>
                <c:pt idx="37796">
                  <c:v>37796</c:v>
                </c:pt>
                <c:pt idx="37797">
                  <c:v>37797</c:v>
                </c:pt>
                <c:pt idx="37798">
                  <c:v>37798</c:v>
                </c:pt>
                <c:pt idx="37799">
                  <c:v>37799</c:v>
                </c:pt>
                <c:pt idx="37800">
                  <c:v>37800</c:v>
                </c:pt>
                <c:pt idx="37801">
                  <c:v>37801</c:v>
                </c:pt>
                <c:pt idx="37802">
                  <c:v>37802</c:v>
                </c:pt>
                <c:pt idx="37803">
                  <c:v>37803</c:v>
                </c:pt>
                <c:pt idx="37804">
                  <c:v>37804</c:v>
                </c:pt>
                <c:pt idx="37805">
                  <c:v>37805</c:v>
                </c:pt>
                <c:pt idx="37806">
                  <c:v>37806</c:v>
                </c:pt>
                <c:pt idx="37807">
                  <c:v>37807</c:v>
                </c:pt>
                <c:pt idx="37808">
                  <c:v>37808</c:v>
                </c:pt>
                <c:pt idx="37809">
                  <c:v>37809</c:v>
                </c:pt>
                <c:pt idx="37810">
                  <c:v>37810</c:v>
                </c:pt>
                <c:pt idx="37811">
                  <c:v>37811</c:v>
                </c:pt>
                <c:pt idx="37812">
                  <c:v>37812</c:v>
                </c:pt>
                <c:pt idx="37813">
                  <c:v>37813</c:v>
                </c:pt>
                <c:pt idx="37814">
                  <c:v>37814</c:v>
                </c:pt>
                <c:pt idx="37815">
                  <c:v>37815</c:v>
                </c:pt>
                <c:pt idx="37816">
                  <c:v>37816</c:v>
                </c:pt>
                <c:pt idx="37817">
                  <c:v>37817</c:v>
                </c:pt>
                <c:pt idx="37818">
                  <c:v>37818</c:v>
                </c:pt>
                <c:pt idx="37819">
                  <c:v>37819</c:v>
                </c:pt>
                <c:pt idx="37820">
                  <c:v>37820</c:v>
                </c:pt>
                <c:pt idx="37821">
                  <c:v>37821</c:v>
                </c:pt>
                <c:pt idx="37822">
                  <c:v>37822</c:v>
                </c:pt>
                <c:pt idx="37823">
                  <c:v>37823</c:v>
                </c:pt>
                <c:pt idx="37824">
                  <c:v>37824</c:v>
                </c:pt>
                <c:pt idx="37825">
                  <c:v>37825</c:v>
                </c:pt>
                <c:pt idx="37826">
                  <c:v>37826</c:v>
                </c:pt>
                <c:pt idx="37827">
                  <c:v>37827</c:v>
                </c:pt>
                <c:pt idx="37828">
                  <c:v>37828</c:v>
                </c:pt>
                <c:pt idx="37829">
                  <c:v>37829</c:v>
                </c:pt>
                <c:pt idx="37830">
                  <c:v>37830</c:v>
                </c:pt>
                <c:pt idx="37831">
                  <c:v>37831</c:v>
                </c:pt>
                <c:pt idx="37832">
                  <c:v>37832</c:v>
                </c:pt>
                <c:pt idx="37833">
                  <c:v>37833</c:v>
                </c:pt>
                <c:pt idx="37834">
                  <c:v>37834</c:v>
                </c:pt>
                <c:pt idx="37835">
                  <c:v>37835</c:v>
                </c:pt>
                <c:pt idx="37836">
                  <c:v>37836</c:v>
                </c:pt>
                <c:pt idx="37837">
                  <c:v>37837</c:v>
                </c:pt>
                <c:pt idx="37838">
                  <c:v>37838</c:v>
                </c:pt>
                <c:pt idx="37839">
                  <c:v>37839</c:v>
                </c:pt>
                <c:pt idx="37840">
                  <c:v>37840</c:v>
                </c:pt>
                <c:pt idx="37841">
                  <c:v>37841</c:v>
                </c:pt>
                <c:pt idx="37842">
                  <c:v>37842</c:v>
                </c:pt>
                <c:pt idx="37843">
                  <c:v>37843</c:v>
                </c:pt>
                <c:pt idx="37844">
                  <c:v>37844</c:v>
                </c:pt>
                <c:pt idx="37845">
                  <c:v>37845</c:v>
                </c:pt>
                <c:pt idx="37846">
                  <c:v>37846</c:v>
                </c:pt>
                <c:pt idx="37847">
                  <c:v>37847</c:v>
                </c:pt>
                <c:pt idx="37848">
                  <c:v>37848</c:v>
                </c:pt>
                <c:pt idx="37849">
                  <c:v>37849</c:v>
                </c:pt>
                <c:pt idx="37850">
                  <c:v>37850</c:v>
                </c:pt>
                <c:pt idx="37851">
                  <c:v>37851</c:v>
                </c:pt>
                <c:pt idx="37852">
                  <c:v>37852</c:v>
                </c:pt>
                <c:pt idx="37853">
                  <c:v>37853</c:v>
                </c:pt>
                <c:pt idx="37854">
                  <c:v>37854</c:v>
                </c:pt>
                <c:pt idx="37855">
                  <c:v>37855</c:v>
                </c:pt>
                <c:pt idx="37856">
                  <c:v>37856</c:v>
                </c:pt>
                <c:pt idx="37857">
                  <c:v>37857</c:v>
                </c:pt>
                <c:pt idx="37858">
                  <c:v>37858</c:v>
                </c:pt>
                <c:pt idx="37859">
                  <c:v>37859</c:v>
                </c:pt>
                <c:pt idx="37860">
                  <c:v>37860</c:v>
                </c:pt>
                <c:pt idx="37861">
                  <c:v>37861</c:v>
                </c:pt>
                <c:pt idx="37862">
                  <c:v>37862</c:v>
                </c:pt>
                <c:pt idx="37863">
                  <c:v>37863</c:v>
                </c:pt>
                <c:pt idx="37864">
                  <c:v>37864</c:v>
                </c:pt>
                <c:pt idx="37865">
                  <c:v>37865</c:v>
                </c:pt>
                <c:pt idx="37866">
                  <c:v>37866</c:v>
                </c:pt>
                <c:pt idx="37867">
                  <c:v>37867</c:v>
                </c:pt>
                <c:pt idx="37868">
                  <c:v>37868</c:v>
                </c:pt>
                <c:pt idx="37869">
                  <c:v>37869</c:v>
                </c:pt>
                <c:pt idx="37870">
                  <c:v>37870</c:v>
                </c:pt>
                <c:pt idx="37871">
                  <c:v>37871</c:v>
                </c:pt>
                <c:pt idx="37872">
                  <c:v>37872</c:v>
                </c:pt>
                <c:pt idx="37873">
                  <c:v>37873</c:v>
                </c:pt>
                <c:pt idx="37874">
                  <c:v>37874</c:v>
                </c:pt>
                <c:pt idx="37875">
                  <c:v>37875</c:v>
                </c:pt>
                <c:pt idx="37876">
                  <c:v>37876</c:v>
                </c:pt>
                <c:pt idx="37877">
                  <c:v>37877</c:v>
                </c:pt>
                <c:pt idx="37878">
                  <c:v>37878</c:v>
                </c:pt>
                <c:pt idx="37879">
                  <c:v>37879</c:v>
                </c:pt>
                <c:pt idx="37880">
                  <c:v>37880</c:v>
                </c:pt>
                <c:pt idx="37881">
                  <c:v>37881</c:v>
                </c:pt>
                <c:pt idx="37882">
                  <c:v>37882</c:v>
                </c:pt>
                <c:pt idx="37883">
                  <c:v>37883</c:v>
                </c:pt>
                <c:pt idx="37884">
                  <c:v>37884</c:v>
                </c:pt>
                <c:pt idx="37885">
                  <c:v>37885</c:v>
                </c:pt>
                <c:pt idx="37886">
                  <c:v>37886</c:v>
                </c:pt>
                <c:pt idx="37887">
                  <c:v>37887</c:v>
                </c:pt>
                <c:pt idx="37888">
                  <c:v>37888</c:v>
                </c:pt>
                <c:pt idx="37889">
                  <c:v>37889</c:v>
                </c:pt>
                <c:pt idx="37890">
                  <c:v>37890</c:v>
                </c:pt>
                <c:pt idx="37891">
                  <c:v>37891</c:v>
                </c:pt>
                <c:pt idx="37892">
                  <c:v>37892</c:v>
                </c:pt>
                <c:pt idx="37893">
                  <c:v>37893</c:v>
                </c:pt>
                <c:pt idx="37894">
                  <c:v>37894</c:v>
                </c:pt>
                <c:pt idx="37895">
                  <c:v>37895</c:v>
                </c:pt>
                <c:pt idx="37896">
                  <c:v>37896</c:v>
                </c:pt>
                <c:pt idx="37897">
                  <c:v>37897</c:v>
                </c:pt>
                <c:pt idx="37898">
                  <c:v>37898</c:v>
                </c:pt>
                <c:pt idx="37899">
                  <c:v>37899</c:v>
                </c:pt>
                <c:pt idx="37900">
                  <c:v>37900</c:v>
                </c:pt>
                <c:pt idx="37901">
                  <c:v>37901</c:v>
                </c:pt>
                <c:pt idx="37902">
                  <c:v>37902</c:v>
                </c:pt>
                <c:pt idx="37903">
                  <c:v>37903</c:v>
                </c:pt>
                <c:pt idx="37904">
                  <c:v>37904</c:v>
                </c:pt>
                <c:pt idx="37905">
                  <c:v>37905</c:v>
                </c:pt>
                <c:pt idx="37906">
                  <c:v>37906</c:v>
                </c:pt>
                <c:pt idx="37907">
                  <c:v>37907</c:v>
                </c:pt>
                <c:pt idx="37908">
                  <c:v>37908</c:v>
                </c:pt>
                <c:pt idx="37909">
                  <c:v>37909</c:v>
                </c:pt>
                <c:pt idx="37910">
                  <c:v>37910</c:v>
                </c:pt>
                <c:pt idx="37911">
                  <c:v>37911</c:v>
                </c:pt>
                <c:pt idx="37912">
                  <c:v>37912</c:v>
                </c:pt>
                <c:pt idx="37913">
                  <c:v>37913</c:v>
                </c:pt>
                <c:pt idx="37914">
                  <c:v>37914</c:v>
                </c:pt>
                <c:pt idx="37915">
                  <c:v>37915</c:v>
                </c:pt>
                <c:pt idx="37916">
                  <c:v>37916</c:v>
                </c:pt>
                <c:pt idx="37917">
                  <c:v>37917</c:v>
                </c:pt>
                <c:pt idx="37918">
                  <c:v>37918</c:v>
                </c:pt>
                <c:pt idx="37919">
                  <c:v>37919</c:v>
                </c:pt>
                <c:pt idx="37920">
                  <c:v>37920</c:v>
                </c:pt>
                <c:pt idx="37921">
                  <c:v>37921</c:v>
                </c:pt>
                <c:pt idx="37922">
                  <c:v>37922</c:v>
                </c:pt>
                <c:pt idx="37923">
                  <c:v>37923</c:v>
                </c:pt>
                <c:pt idx="37924">
                  <c:v>37924</c:v>
                </c:pt>
                <c:pt idx="37925">
                  <c:v>37925</c:v>
                </c:pt>
                <c:pt idx="37926">
                  <c:v>37926</c:v>
                </c:pt>
                <c:pt idx="37927">
                  <c:v>37927</c:v>
                </c:pt>
                <c:pt idx="37928">
                  <c:v>37928</c:v>
                </c:pt>
                <c:pt idx="37929">
                  <c:v>37929</c:v>
                </c:pt>
                <c:pt idx="37930">
                  <c:v>37930</c:v>
                </c:pt>
                <c:pt idx="37931">
                  <c:v>37931</c:v>
                </c:pt>
                <c:pt idx="37932">
                  <c:v>37932</c:v>
                </c:pt>
                <c:pt idx="37933">
                  <c:v>37933</c:v>
                </c:pt>
                <c:pt idx="37934">
                  <c:v>37934</c:v>
                </c:pt>
                <c:pt idx="37935">
                  <c:v>37935</c:v>
                </c:pt>
                <c:pt idx="37936">
                  <c:v>37936</c:v>
                </c:pt>
                <c:pt idx="37937">
                  <c:v>37937</c:v>
                </c:pt>
                <c:pt idx="37938">
                  <c:v>37938</c:v>
                </c:pt>
                <c:pt idx="37939">
                  <c:v>37939</c:v>
                </c:pt>
                <c:pt idx="37940">
                  <c:v>37940</c:v>
                </c:pt>
                <c:pt idx="37941">
                  <c:v>37941</c:v>
                </c:pt>
                <c:pt idx="37942">
                  <c:v>37942</c:v>
                </c:pt>
                <c:pt idx="37943">
                  <c:v>37943</c:v>
                </c:pt>
                <c:pt idx="37944">
                  <c:v>37944</c:v>
                </c:pt>
                <c:pt idx="37945">
                  <c:v>37945</c:v>
                </c:pt>
                <c:pt idx="37946">
                  <c:v>37946</c:v>
                </c:pt>
                <c:pt idx="37947">
                  <c:v>37947</c:v>
                </c:pt>
                <c:pt idx="37948">
                  <c:v>37948</c:v>
                </c:pt>
                <c:pt idx="37949">
                  <c:v>37949</c:v>
                </c:pt>
                <c:pt idx="37950">
                  <c:v>37950</c:v>
                </c:pt>
                <c:pt idx="37951">
                  <c:v>37951</c:v>
                </c:pt>
                <c:pt idx="37952">
                  <c:v>37952</c:v>
                </c:pt>
                <c:pt idx="37953">
                  <c:v>37953</c:v>
                </c:pt>
                <c:pt idx="37954">
                  <c:v>37954</c:v>
                </c:pt>
                <c:pt idx="37955">
                  <c:v>37955</c:v>
                </c:pt>
                <c:pt idx="37956">
                  <c:v>37956</c:v>
                </c:pt>
                <c:pt idx="37957">
                  <c:v>37957</c:v>
                </c:pt>
                <c:pt idx="37958">
                  <c:v>37958</c:v>
                </c:pt>
                <c:pt idx="37959">
                  <c:v>37959</c:v>
                </c:pt>
                <c:pt idx="37960">
                  <c:v>37960</c:v>
                </c:pt>
                <c:pt idx="37961">
                  <c:v>37961</c:v>
                </c:pt>
                <c:pt idx="37962">
                  <c:v>37962</c:v>
                </c:pt>
                <c:pt idx="37963">
                  <c:v>37963</c:v>
                </c:pt>
                <c:pt idx="37964">
                  <c:v>37964</c:v>
                </c:pt>
                <c:pt idx="37965">
                  <c:v>37965</c:v>
                </c:pt>
                <c:pt idx="37966">
                  <c:v>37966</c:v>
                </c:pt>
                <c:pt idx="37967">
                  <c:v>37967</c:v>
                </c:pt>
                <c:pt idx="37968">
                  <c:v>37968</c:v>
                </c:pt>
                <c:pt idx="37969">
                  <c:v>37969</c:v>
                </c:pt>
                <c:pt idx="37970">
                  <c:v>37970</c:v>
                </c:pt>
                <c:pt idx="37971">
                  <c:v>37971</c:v>
                </c:pt>
                <c:pt idx="37972">
                  <c:v>37972</c:v>
                </c:pt>
                <c:pt idx="37973">
                  <c:v>37973</c:v>
                </c:pt>
                <c:pt idx="37974">
                  <c:v>37974</c:v>
                </c:pt>
                <c:pt idx="37975">
                  <c:v>37975</c:v>
                </c:pt>
                <c:pt idx="37976">
                  <c:v>37976</c:v>
                </c:pt>
                <c:pt idx="37977">
                  <c:v>37977</c:v>
                </c:pt>
                <c:pt idx="37978">
                  <c:v>37978</c:v>
                </c:pt>
                <c:pt idx="37979">
                  <c:v>37979</c:v>
                </c:pt>
                <c:pt idx="37980">
                  <c:v>37980</c:v>
                </c:pt>
                <c:pt idx="37981">
                  <c:v>37981</c:v>
                </c:pt>
                <c:pt idx="37982">
                  <c:v>37982</c:v>
                </c:pt>
                <c:pt idx="37983">
                  <c:v>37983</c:v>
                </c:pt>
                <c:pt idx="37984">
                  <c:v>37984</c:v>
                </c:pt>
                <c:pt idx="37985">
                  <c:v>37985</c:v>
                </c:pt>
                <c:pt idx="37986">
                  <c:v>37986</c:v>
                </c:pt>
                <c:pt idx="37987">
                  <c:v>37987</c:v>
                </c:pt>
                <c:pt idx="37988">
                  <c:v>37988</c:v>
                </c:pt>
                <c:pt idx="37989">
                  <c:v>37989</c:v>
                </c:pt>
                <c:pt idx="37990">
                  <c:v>37990</c:v>
                </c:pt>
                <c:pt idx="37991">
                  <c:v>37991</c:v>
                </c:pt>
                <c:pt idx="37992">
                  <c:v>37992</c:v>
                </c:pt>
                <c:pt idx="37993">
                  <c:v>37993</c:v>
                </c:pt>
                <c:pt idx="37994">
                  <c:v>37994</c:v>
                </c:pt>
                <c:pt idx="37995">
                  <c:v>37995</c:v>
                </c:pt>
                <c:pt idx="37996">
                  <c:v>37996</c:v>
                </c:pt>
                <c:pt idx="37997">
                  <c:v>37997</c:v>
                </c:pt>
                <c:pt idx="37998">
                  <c:v>37998</c:v>
                </c:pt>
                <c:pt idx="37999">
                  <c:v>37999</c:v>
                </c:pt>
                <c:pt idx="38000">
                  <c:v>38000</c:v>
                </c:pt>
                <c:pt idx="38001">
                  <c:v>38001</c:v>
                </c:pt>
                <c:pt idx="38002">
                  <c:v>38002</c:v>
                </c:pt>
                <c:pt idx="38003">
                  <c:v>38003</c:v>
                </c:pt>
                <c:pt idx="38004">
                  <c:v>38004</c:v>
                </c:pt>
                <c:pt idx="38005">
                  <c:v>38005</c:v>
                </c:pt>
                <c:pt idx="38006">
                  <c:v>38006</c:v>
                </c:pt>
                <c:pt idx="38007">
                  <c:v>38007</c:v>
                </c:pt>
                <c:pt idx="38008">
                  <c:v>38008</c:v>
                </c:pt>
                <c:pt idx="38009">
                  <c:v>38009</c:v>
                </c:pt>
                <c:pt idx="38010">
                  <c:v>38010</c:v>
                </c:pt>
                <c:pt idx="38011">
                  <c:v>38011</c:v>
                </c:pt>
                <c:pt idx="38012">
                  <c:v>38012</c:v>
                </c:pt>
                <c:pt idx="38013">
                  <c:v>38013</c:v>
                </c:pt>
                <c:pt idx="38014">
                  <c:v>38014</c:v>
                </c:pt>
                <c:pt idx="38015">
                  <c:v>38015</c:v>
                </c:pt>
                <c:pt idx="38016">
                  <c:v>38016</c:v>
                </c:pt>
                <c:pt idx="38017">
                  <c:v>38017</c:v>
                </c:pt>
                <c:pt idx="38018">
                  <c:v>38018</c:v>
                </c:pt>
                <c:pt idx="38019">
                  <c:v>38019</c:v>
                </c:pt>
                <c:pt idx="38020">
                  <c:v>38020</c:v>
                </c:pt>
                <c:pt idx="38021">
                  <c:v>38021</c:v>
                </c:pt>
                <c:pt idx="38022">
                  <c:v>38022</c:v>
                </c:pt>
                <c:pt idx="38023">
                  <c:v>38023</c:v>
                </c:pt>
                <c:pt idx="38024">
                  <c:v>38024</c:v>
                </c:pt>
                <c:pt idx="38025">
                  <c:v>38025</c:v>
                </c:pt>
                <c:pt idx="38026">
                  <c:v>38026</c:v>
                </c:pt>
                <c:pt idx="38027">
                  <c:v>38027</c:v>
                </c:pt>
                <c:pt idx="38028">
                  <c:v>38028</c:v>
                </c:pt>
                <c:pt idx="38029">
                  <c:v>38029</c:v>
                </c:pt>
                <c:pt idx="38030">
                  <c:v>38030</c:v>
                </c:pt>
                <c:pt idx="38031">
                  <c:v>38031</c:v>
                </c:pt>
                <c:pt idx="38032">
                  <c:v>38032</c:v>
                </c:pt>
                <c:pt idx="38033">
                  <c:v>38033</c:v>
                </c:pt>
                <c:pt idx="38034">
                  <c:v>38034</c:v>
                </c:pt>
                <c:pt idx="38035">
                  <c:v>38035</c:v>
                </c:pt>
                <c:pt idx="38036">
                  <c:v>38036</c:v>
                </c:pt>
                <c:pt idx="38037">
                  <c:v>38037</c:v>
                </c:pt>
                <c:pt idx="38038">
                  <c:v>38038</c:v>
                </c:pt>
                <c:pt idx="38039">
                  <c:v>38039</c:v>
                </c:pt>
                <c:pt idx="38040">
                  <c:v>38040</c:v>
                </c:pt>
                <c:pt idx="38041">
                  <c:v>38041</c:v>
                </c:pt>
                <c:pt idx="38042">
                  <c:v>38042</c:v>
                </c:pt>
                <c:pt idx="38043">
                  <c:v>38043</c:v>
                </c:pt>
                <c:pt idx="38044">
                  <c:v>38044</c:v>
                </c:pt>
                <c:pt idx="38045">
                  <c:v>38045</c:v>
                </c:pt>
                <c:pt idx="38046">
                  <c:v>38046</c:v>
                </c:pt>
                <c:pt idx="38047">
                  <c:v>38047</c:v>
                </c:pt>
                <c:pt idx="38048">
                  <c:v>38048</c:v>
                </c:pt>
                <c:pt idx="38049">
                  <c:v>38049</c:v>
                </c:pt>
                <c:pt idx="38050">
                  <c:v>38050</c:v>
                </c:pt>
                <c:pt idx="38051">
                  <c:v>38051</c:v>
                </c:pt>
                <c:pt idx="38052">
                  <c:v>38052</c:v>
                </c:pt>
                <c:pt idx="38053">
                  <c:v>38053</c:v>
                </c:pt>
                <c:pt idx="38054">
                  <c:v>38054</c:v>
                </c:pt>
                <c:pt idx="38055">
                  <c:v>38055</c:v>
                </c:pt>
                <c:pt idx="38056">
                  <c:v>38056</c:v>
                </c:pt>
                <c:pt idx="38057">
                  <c:v>38057</c:v>
                </c:pt>
                <c:pt idx="38058">
                  <c:v>38058</c:v>
                </c:pt>
                <c:pt idx="38059">
                  <c:v>38059</c:v>
                </c:pt>
                <c:pt idx="38060">
                  <c:v>38060</c:v>
                </c:pt>
                <c:pt idx="38061">
                  <c:v>38061</c:v>
                </c:pt>
                <c:pt idx="38062">
                  <c:v>38062</c:v>
                </c:pt>
                <c:pt idx="38063">
                  <c:v>38063</c:v>
                </c:pt>
                <c:pt idx="38064">
                  <c:v>38064</c:v>
                </c:pt>
                <c:pt idx="38065">
                  <c:v>38065</c:v>
                </c:pt>
                <c:pt idx="38066">
                  <c:v>38066</c:v>
                </c:pt>
                <c:pt idx="38067">
                  <c:v>38067</c:v>
                </c:pt>
                <c:pt idx="38068">
                  <c:v>38068</c:v>
                </c:pt>
                <c:pt idx="38069">
                  <c:v>38069</c:v>
                </c:pt>
                <c:pt idx="38070">
                  <c:v>38070</c:v>
                </c:pt>
                <c:pt idx="38071">
                  <c:v>38071</c:v>
                </c:pt>
                <c:pt idx="38072">
                  <c:v>38072</c:v>
                </c:pt>
                <c:pt idx="38073">
                  <c:v>38073</c:v>
                </c:pt>
                <c:pt idx="38074">
                  <c:v>38074</c:v>
                </c:pt>
                <c:pt idx="38075">
                  <c:v>38075</c:v>
                </c:pt>
                <c:pt idx="38076">
                  <c:v>38076</c:v>
                </c:pt>
                <c:pt idx="38077">
                  <c:v>38077</c:v>
                </c:pt>
                <c:pt idx="38078">
                  <c:v>38078</c:v>
                </c:pt>
                <c:pt idx="38079">
                  <c:v>38079</c:v>
                </c:pt>
                <c:pt idx="38080">
                  <c:v>38080</c:v>
                </c:pt>
                <c:pt idx="38081">
                  <c:v>38081</c:v>
                </c:pt>
                <c:pt idx="38082">
                  <c:v>38082</c:v>
                </c:pt>
                <c:pt idx="38083">
                  <c:v>38083</c:v>
                </c:pt>
                <c:pt idx="38084">
                  <c:v>38084</c:v>
                </c:pt>
                <c:pt idx="38085">
                  <c:v>38085</c:v>
                </c:pt>
                <c:pt idx="38086">
                  <c:v>38086</c:v>
                </c:pt>
                <c:pt idx="38087">
                  <c:v>38087</c:v>
                </c:pt>
                <c:pt idx="38088">
                  <c:v>38088</c:v>
                </c:pt>
                <c:pt idx="38089">
                  <c:v>38089</c:v>
                </c:pt>
                <c:pt idx="38090">
                  <c:v>38090</c:v>
                </c:pt>
                <c:pt idx="38091">
                  <c:v>38091</c:v>
                </c:pt>
                <c:pt idx="38092">
                  <c:v>38092</c:v>
                </c:pt>
                <c:pt idx="38093">
                  <c:v>38093</c:v>
                </c:pt>
                <c:pt idx="38094">
                  <c:v>38094</c:v>
                </c:pt>
                <c:pt idx="38095">
                  <c:v>38095</c:v>
                </c:pt>
                <c:pt idx="38096">
                  <c:v>38096</c:v>
                </c:pt>
                <c:pt idx="38097">
                  <c:v>38097</c:v>
                </c:pt>
                <c:pt idx="38098">
                  <c:v>38098</c:v>
                </c:pt>
                <c:pt idx="38099">
                  <c:v>38099</c:v>
                </c:pt>
                <c:pt idx="38100">
                  <c:v>38100</c:v>
                </c:pt>
                <c:pt idx="38101">
                  <c:v>38101</c:v>
                </c:pt>
                <c:pt idx="38102">
                  <c:v>38102</c:v>
                </c:pt>
                <c:pt idx="38103">
                  <c:v>38103</c:v>
                </c:pt>
                <c:pt idx="38104">
                  <c:v>38104</c:v>
                </c:pt>
                <c:pt idx="38105">
                  <c:v>38105</c:v>
                </c:pt>
                <c:pt idx="38106">
                  <c:v>38106</c:v>
                </c:pt>
                <c:pt idx="38107">
                  <c:v>38107</c:v>
                </c:pt>
                <c:pt idx="38108">
                  <c:v>38108</c:v>
                </c:pt>
                <c:pt idx="38109">
                  <c:v>38109</c:v>
                </c:pt>
                <c:pt idx="38110">
                  <c:v>38110</c:v>
                </c:pt>
                <c:pt idx="38111">
                  <c:v>38111</c:v>
                </c:pt>
                <c:pt idx="38112">
                  <c:v>38112</c:v>
                </c:pt>
                <c:pt idx="38113">
                  <c:v>38113</c:v>
                </c:pt>
                <c:pt idx="38114">
                  <c:v>38114</c:v>
                </c:pt>
                <c:pt idx="38115">
                  <c:v>38115</c:v>
                </c:pt>
                <c:pt idx="38116">
                  <c:v>38116</c:v>
                </c:pt>
                <c:pt idx="38117">
                  <c:v>38117</c:v>
                </c:pt>
                <c:pt idx="38118">
                  <c:v>38118</c:v>
                </c:pt>
                <c:pt idx="38119">
                  <c:v>38119</c:v>
                </c:pt>
                <c:pt idx="38120">
                  <c:v>38120</c:v>
                </c:pt>
                <c:pt idx="38121">
                  <c:v>38121</c:v>
                </c:pt>
                <c:pt idx="38122">
                  <c:v>38122</c:v>
                </c:pt>
                <c:pt idx="38123">
                  <c:v>38123</c:v>
                </c:pt>
                <c:pt idx="38124">
                  <c:v>38124</c:v>
                </c:pt>
                <c:pt idx="38125">
                  <c:v>38125</c:v>
                </c:pt>
                <c:pt idx="38126">
                  <c:v>38126</c:v>
                </c:pt>
                <c:pt idx="38127">
                  <c:v>38127</c:v>
                </c:pt>
                <c:pt idx="38128">
                  <c:v>38128</c:v>
                </c:pt>
                <c:pt idx="38129">
                  <c:v>38129</c:v>
                </c:pt>
                <c:pt idx="38130">
                  <c:v>38130</c:v>
                </c:pt>
                <c:pt idx="38131">
                  <c:v>38131</c:v>
                </c:pt>
                <c:pt idx="38132">
                  <c:v>38132</c:v>
                </c:pt>
                <c:pt idx="38133">
                  <c:v>38133</c:v>
                </c:pt>
                <c:pt idx="38134">
                  <c:v>38134</c:v>
                </c:pt>
                <c:pt idx="38135">
                  <c:v>38135</c:v>
                </c:pt>
                <c:pt idx="38136">
                  <c:v>38136</c:v>
                </c:pt>
                <c:pt idx="38137">
                  <c:v>38137</c:v>
                </c:pt>
                <c:pt idx="38138">
                  <c:v>38138</c:v>
                </c:pt>
                <c:pt idx="38139">
                  <c:v>38139</c:v>
                </c:pt>
                <c:pt idx="38140">
                  <c:v>38140</c:v>
                </c:pt>
                <c:pt idx="38141">
                  <c:v>38141</c:v>
                </c:pt>
                <c:pt idx="38142">
                  <c:v>38142</c:v>
                </c:pt>
                <c:pt idx="38143">
                  <c:v>38143</c:v>
                </c:pt>
                <c:pt idx="38144">
                  <c:v>38144</c:v>
                </c:pt>
                <c:pt idx="38145">
                  <c:v>38145</c:v>
                </c:pt>
                <c:pt idx="38146">
                  <c:v>38146</c:v>
                </c:pt>
                <c:pt idx="38147">
                  <c:v>38147</c:v>
                </c:pt>
                <c:pt idx="38148">
                  <c:v>38148</c:v>
                </c:pt>
                <c:pt idx="38149">
                  <c:v>38149</c:v>
                </c:pt>
                <c:pt idx="38150">
                  <c:v>38150</c:v>
                </c:pt>
                <c:pt idx="38151">
                  <c:v>38151</c:v>
                </c:pt>
                <c:pt idx="38152">
                  <c:v>38152</c:v>
                </c:pt>
                <c:pt idx="38153">
                  <c:v>38153</c:v>
                </c:pt>
                <c:pt idx="38154">
                  <c:v>38154</c:v>
                </c:pt>
                <c:pt idx="38155">
                  <c:v>38155</c:v>
                </c:pt>
                <c:pt idx="38156">
                  <c:v>38156</c:v>
                </c:pt>
                <c:pt idx="38157">
                  <c:v>38157</c:v>
                </c:pt>
                <c:pt idx="38158">
                  <c:v>38158</c:v>
                </c:pt>
                <c:pt idx="38159">
                  <c:v>38159</c:v>
                </c:pt>
                <c:pt idx="38160">
                  <c:v>38160</c:v>
                </c:pt>
                <c:pt idx="38161">
                  <c:v>38161</c:v>
                </c:pt>
                <c:pt idx="38162">
                  <c:v>38162</c:v>
                </c:pt>
                <c:pt idx="38163">
                  <c:v>38163</c:v>
                </c:pt>
                <c:pt idx="38164">
                  <c:v>38164</c:v>
                </c:pt>
                <c:pt idx="38165">
                  <c:v>38165</c:v>
                </c:pt>
                <c:pt idx="38166">
                  <c:v>38166</c:v>
                </c:pt>
                <c:pt idx="38167">
                  <c:v>38167</c:v>
                </c:pt>
                <c:pt idx="38168">
                  <c:v>38168</c:v>
                </c:pt>
                <c:pt idx="38169">
                  <c:v>38169</c:v>
                </c:pt>
                <c:pt idx="38170">
                  <c:v>38170</c:v>
                </c:pt>
                <c:pt idx="38171">
                  <c:v>38171</c:v>
                </c:pt>
                <c:pt idx="38172">
                  <c:v>38172</c:v>
                </c:pt>
                <c:pt idx="38173">
                  <c:v>38173</c:v>
                </c:pt>
                <c:pt idx="38174">
                  <c:v>38174</c:v>
                </c:pt>
                <c:pt idx="38175">
                  <c:v>38175</c:v>
                </c:pt>
                <c:pt idx="38176">
                  <c:v>38176</c:v>
                </c:pt>
                <c:pt idx="38177">
                  <c:v>38177</c:v>
                </c:pt>
                <c:pt idx="38178">
                  <c:v>38178</c:v>
                </c:pt>
                <c:pt idx="38179">
                  <c:v>38179</c:v>
                </c:pt>
                <c:pt idx="38180">
                  <c:v>38180</c:v>
                </c:pt>
                <c:pt idx="38181">
                  <c:v>38181</c:v>
                </c:pt>
                <c:pt idx="38182">
                  <c:v>38182</c:v>
                </c:pt>
                <c:pt idx="38183">
                  <c:v>38183</c:v>
                </c:pt>
                <c:pt idx="38184">
                  <c:v>38184</c:v>
                </c:pt>
                <c:pt idx="38185">
                  <c:v>38185</c:v>
                </c:pt>
                <c:pt idx="38186">
                  <c:v>38186</c:v>
                </c:pt>
                <c:pt idx="38187">
                  <c:v>38187</c:v>
                </c:pt>
                <c:pt idx="38188">
                  <c:v>38188</c:v>
                </c:pt>
                <c:pt idx="38189">
                  <c:v>38189</c:v>
                </c:pt>
                <c:pt idx="38190">
                  <c:v>38190</c:v>
                </c:pt>
                <c:pt idx="38191">
                  <c:v>38191</c:v>
                </c:pt>
                <c:pt idx="38192">
                  <c:v>38192</c:v>
                </c:pt>
                <c:pt idx="38193">
                  <c:v>38193</c:v>
                </c:pt>
                <c:pt idx="38194">
                  <c:v>38194</c:v>
                </c:pt>
                <c:pt idx="38195">
                  <c:v>38195</c:v>
                </c:pt>
                <c:pt idx="38196">
                  <c:v>38196</c:v>
                </c:pt>
                <c:pt idx="38197">
                  <c:v>38197</c:v>
                </c:pt>
                <c:pt idx="38198">
                  <c:v>38198</c:v>
                </c:pt>
                <c:pt idx="38199">
                  <c:v>38199</c:v>
                </c:pt>
                <c:pt idx="38200">
                  <c:v>38200</c:v>
                </c:pt>
                <c:pt idx="38201">
                  <c:v>38201</c:v>
                </c:pt>
                <c:pt idx="38202">
                  <c:v>38202</c:v>
                </c:pt>
                <c:pt idx="38203">
                  <c:v>38203</c:v>
                </c:pt>
                <c:pt idx="38204">
                  <c:v>38204</c:v>
                </c:pt>
                <c:pt idx="38205">
                  <c:v>38205</c:v>
                </c:pt>
                <c:pt idx="38206">
                  <c:v>38206</c:v>
                </c:pt>
                <c:pt idx="38207">
                  <c:v>38207</c:v>
                </c:pt>
                <c:pt idx="38208">
                  <c:v>38208</c:v>
                </c:pt>
                <c:pt idx="38209">
                  <c:v>38209</c:v>
                </c:pt>
                <c:pt idx="38210">
                  <c:v>38210</c:v>
                </c:pt>
                <c:pt idx="38211">
                  <c:v>38211</c:v>
                </c:pt>
                <c:pt idx="38212">
                  <c:v>38212</c:v>
                </c:pt>
                <c:pt idx="38213">
                  <c:v>38213</c:v>
                </c:pt>
                <c:pt idx="38214">
                  <c:v>38214</c:v>
                </c:pt>
                <c:pt idx="38215">
                  <c:v>38215</c:v>
                </c:pt>
                <c:pt idx="38216">
                  <c:v>38216</c:v>
                </c:pt>
                <c:pt idx="38217">
                  <c:v>38217</c:v>
                </c:pt>
                <c:pt idx="38218">
                  <c:v>38218</c:v>
                </c:pt>
                <c:pt idx="38219">
                  <c:v>38219</c:v>
                </c:pt>
                <c:pt idx="38220">
                  <c:v>38220</c:v>
                </c:pt>
                <c:pt idx="38221">
                  <c:v>38221</c:v>
                </c:pt>
                <c:pt idx="38222">
                  <c:v>38222</c:v>
                </c:pt>
                <c:pt idx="38223">
                  <c:v>38223</c:v>
                </c:pt>
                <c:pt idx="38224">
                  <c:v>38224</c:v>
                </c:pt>
                <c:pt idx="38225">
                  <c:v>38225</c:v>
                </c:pt>
                <c:pt idx="38226">
                  <c:v>38226</c:v>
                </c:pt>
                <c:pt idx="38227">
                  <c:v>38227</c:v>
                </c:pt>
                <c:pt idx="38228">
                  <c:v>38228</c:v>
                </c:pt>
                <c:pt idx="38229">
                  <c:v>38229</c:v>
                </c:pt>
                <c:pt idx="38230">
                  <c:v>38230</c:v>
                </c:pt>
                <c:pt idx="38231">
                  <c:v>38231</c:v>
                </c:pt>
                <c:pt idx="38232">
                  <c:v>38232</c:v>
                </c:pt>
                <c:pt idx="38233">
                  <c:v>38233</c:v>
                </c:pt>
                <c:pt idx="38234">
                  <c:v>38234</c:v>
                </c:pt>
                <c:pt idx="38235">
                  <c:v>38235</c:v>
                </c:pt>
                <c:pt idx="38236">
                  <c:v>38236</c:v>
                </c:pt>
                <c:pt idx="38237">
                  <c:v>38237</c:v>
                </c:pt>
                <c:pt idx="38238">
                  <c:v>38238</c:v>
                </c:pt>
                <c:pt idx="38239">
                  <c:v>38239</c:v>
                </c:pt>
                <c:pt idx="38240">
                  <c:v>38240</c:v>
                </c:pt>
                <c:pt idx="38241">
                  <c:v>38241</c:v>
                </c:pt>
                <c:pt idx="38242">
                  <c:v>38242</c:v>
                </c:pt>
                <c:pt idx="38243">
                  <c:v>38243</c:v>
                </c:pt>
                <c:pt idx="38244">
                  <c:v>38244</c:v>
                </c:pt>
                <c:pt idx="38245">
                  <c:v>38245</c:v>
                </c:pt>
                <c:pt idx="38246">
                  <c:v>38246</c:v>
                </c:pt>
                <c:pt idx="38247">
                  <c:v>38247</c:v>
                </c:pt>
                <c:pt idx="38248">
                  <c:v>38248</c:v>
                </c:pt>
                <c:pt idx="38249">
                  <c:v>38249</c:v>
                </c:pt>
                <c:pt idx="38250">
                  <c:v>38250</c:v>
                </c:pt>
                <c:pt idx="38251">
                  <c:v>38251</c:v>
                </c:pt>
                <c:pt idx="38252">
                  <c:v>38252</c:v>
                </c:pt>
                <c:pt idx="38253">
                  <c:v>38253</c:v>
                </c:pt>
                <c:pt idx="38254">
                  <c:v>38254</c:v>
                </c:pt>
                <c:pt idx="38255">
                  <c:v>38255</c:v>
                </c:pt>
                <c:pt idx="38256">
                  <c:v>38256</c:v>
                </c:pt>
                <c:pt idx="38257">
                  <c:v>38257</c:v>
                </c:pt>
                <c:pt idx="38258">
                  <c:v>38258</c:v>
                </c:pt>
                <c:pt idx="38259">
                  <c:v>38259</c:v>
                </c:pt>
                <c:pt idx="38260">
                  <c:v>38260</c:v>
                </c:pt>
                <c:pt idx="38261">
                  <c:v>38261</c:v>
                </c:pt>
                <c:pt idx="38262">
                  <c:v>38262</c:v>
                </c:pt>
                <c:pt idx="38263">
                  <c:v>38263</c:v>
                </c:pt>
                <c:pt idx="38264">
                  <c:v>38264</c:v>
                </c:pt>
                <c:pt idx="38265">
                  <c:v>38265</c:v>
                </c:pt>
                <c:pt idx="38266">
                  <c:v>38266</c:v>
                </c:pt>
                <c:pt idx="38267">
                  <c:v>38267</c:v>
                </c:pt>
                <c:pt idx="38268">
                  <c:v>38268</c:v>
                </c:pt>
                <c:pt idx="38269">
                  <c:v>38269</c:v>
                </c:pt>
                <c:pt idx="38270">
                  <c:v>38270</c:v>
                </c:pt>
                <c:pt idx="38271">
                  <c:v>38271</c:v>
                </c:pt>
                <c:pt idx="38272">
                  <c:v>38272</c:v>
                </c:pt>
                <c:pt idx="38273">
                  <c:v>38273</c:v>
                </c:pt>
                <c:pt idx="38274">
                  <c:v>38274</c:v>
                </c:pt>
                <c:pt idx="38275">
                  <c:v>38275</c:v>
                </c:pt>
                <c:pt idx="38276">
                  <c:v>38276</c:v>
                </c:pt>
                <c:pt idx="38277">
                  <c:v>38277</c:v>
                </c:pt>
                <c:pt idx="38278">
                  <c:v>38278</c:v>
                </c:pt>
                <c:pt idx="38279">
                  <c:v>38279</c:v>
                </c:pt>
                <c:pt idx="38280">
                  <c:v>38280</c:v>
                </c:pt>
                <c:pt idx="38281">
                  <c:v>38281</c:v>
                </c:pt>
                <c:pt idx="38282">
                  <c:v>38282</c:v>
                </c:pt>
                <c:pt idx="38283">
                  <c:v>38283</c:v>
                </c:pt>
                <c:pt idx="38284">
                  <c:v>38284</c:v>
                </c:pt>
                <c:pt idx="38285">
                  <c:v>38285</c:v>
                </c:pt>
                <c:pt idx="38286">
                  <c:v>38286</c:v>
                </c:pt>
                <c:pt idx="38287">
                  <c:v>38287</c:v>
                </c:pt>
                <c:pt idx="38288">
                  <c:v>38288</c:v>
                </c:pt>
                <c:pt idx="38289">
                  <c:v>38289</c:v>
                </c:pt>
                <c:pt idx="38290">
                  <c:v>38290</c:v>
                </c:pt>
                <c:pt idx="38291">
                  <c:v>38291</c:v>
                </c:pt>
                <c:pt idx="38292">
                  <c:v>38292</c:v>
                </c:pt>
                <c:pt idx="38293">
                  <c:v>38293</c:v>
                </c:pt>
                <c:pt idx="38294">
                  <c:v>38294</c:v>
                </c:pt>
                <c:pt idx="38295">
                  <c:v>38295</c:v>
                </c:pt>
                <c:pt idx="38296">
                  <c:v>38296</c:v>
                </c:pt>
                <c:pt idx="38297">
                  <c:v>38297</c:v>
                </c:pt>
                <c:pt idx="38298">
                  <c:v>38298</c:v>
                </c:pt>
                <c:pt idx="38299">
                  <c:v>38299</c:v>
                </c:pt>
                <c:pt idx="38300">
                  <c:v>38300</c:v>
                </c:pt>
                <c:pt idx="38301">
                  <c:v>38301</c:v>
                </c:pt>
                <c:pt idx="38302">
                  <c:v>38302</c:v>
                </c:pt>
                <c:pt idx="38303">
                  <c:v>38303</c:v>
                </c:pt>
                <c:pt idx="38304">
                  <c:v>38304</c:v>
                </c:pt>
                <c:pt idx="38305">
                  <c:v>38305</c:v>
                </c:pt>
                <c:pt idx="38306">
                  <c:v>38306</c:v>
                </c:pt>
                <c:pt idx="38307">
                  <c:v>38307</c:v>
                </c:pt>
                <c:pt idx="38308">
                  <c:v>38308</c:v>
                </c:pt>
                <c:pt idx="38309">
                  <c:v>38309</c:v>
                </c:pt>
                <c:pt idx="38310">
                  <c:v>38310</c:v>
                </c:pt>
                <c:pt idx="38311">
                  <c:v>38311</c:v>
                </c:pt>
                <c:pt idx="38312">
                  <c:v>38312</c:v>
                </c:pt>
                <c:pt idx="38313">
                  <c:v>38313</c:v>
                </c:pt>
                <c:pt idx="38314">
                  <c:v>38314</c:v>
                </c:pt>
                <c:pt idx="38315">
                  <c:v>38315</c:v>
                </c:pt>
                <c:pt idx="38316">
                  <c:v>38316</c:v>
                </c:pt>
                <c:pt idx="38317">
                  <c:v>38317</c:v>
                </c:pt>
                <c:pt idx="38318">
                  <c:v>38318</c:v>
                </c:pt>
                <c:pt idx="38319">
                  <c:v>38319</c:v>
                </c:pt>
                <c:pt idx="38320">
                  <c:v>38320</c:v>
                </c:pt>
                <c:pt idx="38321">
                  <c:v>38321</c:v>
                </c:pt>
                <c:pt idx="38322">
                  <c:v>38322</c:v>
                </c:pt>
                <c:pt idx="38323">
                  <c:v>38323</c:v>
                </c:pt>
                <c:pt idx="38324">
                  <c:v>38324</c:v>
                </c:pt>
                <c:pt idx="38325">
                  <c:v>38325</c:v>
                </c:pt>
                <c:pt idx="38326">
                  <c:v>38326</c:v>
                </c:pt>
                <c:pt idx="38327">
                  <c:v>38327</c:v>
                </c:pt>
                <c:pt idx="38328">
                  <c:v>38328</c:v>
                </c:pt>
                <c:pt idx="38329">
                  <c:v>38329</c:v>
                </c:pt>
                <c:pt idx="38330">
                  <c:v>38330</c:v>
                </c:pt>
                <c:pt idx="38331">
                  <c:v>38331</c:v>
                </c:pt>
                <c:pt idx="38332">
                  <c:v>38332</c:v>
                </c:pt>
                <c:pt idx="38333">
                  <c:v>38333</c:v>
                </c:pt>
                <c:pt idx="38334">
                  <c:v>38334</c:v>
                </c:pt>
                <c:pt idx="38335">
                  <c:v>38335</c:v>
                </c:pt>
                <c:pt idx="38336">
                  <c:v>38336</c:v>
                </c:pt>
                <c:pt idx="38337">
                  <c:v>38337</c:v>
                </c:pt>
                <c:pt idx="38338">
                  <c:v>38338</c:v>
                </c:pt>
                <c:pt idx="38339">
                  <c:v>38339</c:v>
                </c:pt>
                <c:pt idx="38340">
                  <c:v>38340</c:v>
                </c:pt>
                <c:pt idx="38341">
                  <c:v>38341</c:v>
                </c:pt>
                <c:pt idx="38342">
                  <c:v>38342</c:v>
                </c:pt>
                <c:pt idx="38343">
                  <c:v>38343</c:v>
                </c:pt>
                <c:pt idx="38344">
                  <c:v>38344</c:v>
                </c:pt>
                <c:pt idx="38345">
                  <c:v>38345</c:v>
                </c:pt>
                <c:pt idx="38346">
                  <c:v>38346</c:v>
                </c:pt>
                <c:pt idx="38347">
                  <c:v>38347</c:v>
                </c:pt>
                <c:pt idx="38348">
                  <c:v>38348</c:v>
                </c:pt>
                <c:pt idx="38349">
                  <c:v>38349</c:v>
                </c:pt>
                <c:pt idx="38350">
                  <c:v>38350</c:v>
                </c:pt>
                <c:pt idx="38351">
                  <c:v>38351</c:v>
                </c:pt>
                <c:pt idx="38352">
                  <c:v>38352</c:v>
                </c:pt>
                <c:pt idx="38353">
                  <c:v>38353</c:v>
                </c:pt>
                <c:pt idx="38354">
                  <c:v>38354</c:v>
                </c:pt>
                <c:pt idx="38355">
                  <c:v>38355</c:v>
                </c:pt>
                <c:pt idx="38356">
                  <c:v>38356</c:v>
                </c:pt>
                <c:pt idx="38357">
                  <c:v>38357</c:v>
                </c:pt>
                <c:pt idx="38358">
                  <c:v>38358</c:v>
                </c:pt>
                <c:pt idx="38359">
                  <c:v>38359</c:v>
                </c:pt>
                <c:pt idx="38360">
                  <c:v>38360</c:v>
                </c:pt>
                <c:pt idx="38361">
                  <c:v>38361</c:v>
                </c:pt>
                <c:pt idx="38362">
                  <c:v>38362</c:v>
                </c:pt>
                <c:pt idx="38363">
                  <c:v>38363</c:v>
                </c:pt>
                <c:pt idx="38364">
                  <c:v>38364</c:v>
                </c:pt>
                <c:pt idx="38365">
                  <c:v>38365</c:v>
                </c:pt>
                <c:pt idx="38366">
                  <c:v>38366</c:v>
                </c:pt>
                <c:pt idx="38367">
                  <c:v>38367</c:v>
                </c:pt>
                <c:pt idx="38368">
                  <c:v>38368</c:v>
                </c:pt>
                <c:pt idx="38369">
                  <c:v>38369</c:v>
                </c:pt>
                <c:pt idx="38370">
                  <c:v>38370</c:v>
                </c:pt>
                <c:pt idx="38371">
                  <c:v>38371</c:v>
                </c:pt>
                <c:pt idx="38372">
                  <c:v>38372</c:v>
                </c:pt>
                <c:pt idx="38373">
                  <c:v>38373</c:v>
                </c:pt>
                <c:pt idx="38374">
                  <c:v>38374</c:v>
                </c:pt>
                <c:pt idx="38375">
                  <c:v>38375</c:v>
                </c:pt>
                <c:pt idx="38376">
                  <c:v>38376</c:v>
                </c:pt>
                <c:pt idx="38377">
                  <c:v>38377</c:v>
                </c:pt>
                <c:pt idx="38378">
                  <c:v>38378</c:v>
                </c:pt>
                <c:pt idx="38379">
                  <c:v>38379</c:v>
                </c:pt>
                <c:pt idx="38380">
                  <c:v>38380</c:v>
                </c:pt>
                <c:pt idx="38381">
                  <c:v>38381</c:v>
                </c:pt>
                <c:pt idx="38382">
                  <c:v>38382</c:v>
                </c:pt>
                <c:pt idx="38383">
                  <c:v>38383</c:v>
                </c:pt>
                <c:pt idx="38384">
                  <c:v>38384</c:v>
                </c:pt>
                <c:pt idx="38385">
                  <c:v>38385</c:v>
                </c:pt>
                <c:pt idx="38386">
                  <c:v>38386</c:v>
                </c:pt>
                <c:pt idx="38387">
                  <c:v>38387</c:v>
                </c:pt>
                <c:pt idx="38388">
                  <c:v>38388</c:v>
                </c:pt>
                <c:pt idx="38389">
                  <c:v>38389</c:v>
                </c:pt>
                <c:pt idx="38390">
                  <c:v>38390</c:v>
                </c:pt>
                <c:pt idx="38391">
                  <c:v>38391</c:v>
                </c:pt>
                <c:pt idx="38392">
                  <c:v>38392</c:v>
                </c:pt>
                <c:pt idx="38393">
                  <c:v>38393</c:v>
                </c:pt>
                <c:pt idx="38394">
                  <c:v>38394</c:v>
                </c:pt>
                <c:pt idx="38395">
                  <c:v>38395</c:v>
                </c:pt>
                <c:pt idx="38396">
                  <c:v>38396</c:v>
                </c:pt>
                <c:pt idx="38397">
                  <c:v>38397</c:v>
                </c:pt>
                <c:pt idx="38398">
                  <c:v>38398</c:v>
                </c:pt>
                <c:pt idx="38399">
                  <c:v>38399</c:v>
                </c:pt>
                <c:pt idx="38400">
                  <c:v>38400</c:v>
                </c:pt>
                <c:pt idx="38401">
                  <c:v>38401</c:v>
                </c:pt>
                <c:pt idx="38402">
                  <c:v>38402</c:v>
                </c:pt>
                <c:pt idx="38403">
                  <c:v>38403</c:v>
                </c:pt>
                <c:pt idx="38404">
                  <c:v>38404</c:v>
                </c:pt>
                <c:pt idx="38405">
                  <c:v>38405</c:v>
                </c:pt>
                <c:pt idx="38406">
                  <c:v>38406</c:v>
                </c:pt>
                <c:pt idx="38407">
                  <c:v>38407</c:v>
                </c:pt>
                <c:pt idx="38408">
                  <c:v>38408</c:v>
                </c:pt>
                <c:pt idx="38409">
                  <c:v>38409</c:v>
                </c:pt>
                <c:pt idx="38410">
                  <c:v>38410</c:v>
                </c:pt>
                <c:pt idx="38411">
                  <c:v>38411</c:v>
                </c:pt>
                <c:pt idx="38412">
                  <c:v>38412</c:v>
                </c:pt>
                <c:pt idx="38413">
                  <c:v>38413</c:v>
                </c:pt>
                <c:pt idx="38414">
                  <c:v>38414</c:v>
                </c:pt>
                <c:pt idx="38415">
                  <c:v>38415</c:v>
                </c:pt>
                <c:pt idx="38416">
                  <c:v>38416</c:v>
                </c:pt>
                <c:pt idx="38417">
                  <c:v>38417</c:v>
                </c:pt>
                <c:pt idx="38418">
                  <c:v>38418</c:v>
                </c:pt>
                <c:pt idx="38419">
                  <c:v>38419</c:v>
                </c:pt>
                <c:pt idx="38420">
                  <c:v>38420</c:v>
                </c:pt>
                <c:pt idx="38421">
                  <c:v>38421</c:v>
                </c:pt>
                <c:pt idx="38422">
                  <c:v>38422</c:v>
                </c:pt>
                <c:pt idx="38423">
                  <c:v>38423</c:v>
                </c:pt>
                <c:pt idx="38424">
                  <c:v>38424</c:v>
                </c:pt>
                <c:pt idx="38425">
                  <c:v>38425</c:v>
                </c:pt>
                <c:pt idx="38426">
                  <c:v>38426</c:v>
                </c:pt>
                <c:pt idx="38427">
                  <c:v>38427</c:v>
                </c:pt>
                <c:pt idx="38428">
                  <c:v>38428</c:v>
                </c:pt>
                <c:pt idx="38429">
                  <c:v>38429</c:v>
                </c:pt>
                <c:pt idx="38430">
                  <c:v>38430</c:v>
                </c:pt>
                <c:pt idx="38431">
                  <c:v>38431</c:v>
                </c:pt>
                <c:pt idx="38432">
                  <c:v>38432</c:v>
                </c:pt>
                <c:pt idx="38433">
                  <c:v>38433</c:v>
                </c:pt>
                <c:pt idx="38434">
                  <c:v>38434</c:v>
                </c:pt>
                <c:pt idx="38435">
                  <c:v>38435</c:v>
                </c:pt>
                <c:pt idx="38436">
                  <c:v>38436</c:v>
                </c:pt>
                <c:pt idx="38437">
                  <c:v>38437</c:v>
                </c:pt>
                <c:pt idx="38438">
                  <c:v>38438</c:v>
                </c:pt>
                <c:pt idx="38439">
                  <c:v>38439</c:v>
                </c:pt>
                <c:pt idx="38440">
                  <c:v>38440</c:v>
                </c:pt>
                <c:pt idx="38441">
                  <c:v>38441</c:v>
                </c:pt>
                <c:pt idx="38442">
                  <c:v>38442</c:v>
                </c:pt>
                <c:pt idx="38443">
                  <c:v>38443</c:v>
                </c:pt>
                <c:pt idx="38444">
                  <c:v>38444</c:v>
                </c:pt>
                <c:pt idx="38445">
                  <c:v>38445</c:v>
                </c:pt>
                <c:pt idx="38446">
                  <c:v>38446</c:v>
                </c:pt>
                <c:pt idx="38447">
                  <c:v>38447</c:v>
                </c:pt>
                <c:pt idx="38448">
                  <c:v>38448</c:v>
                </c:pt>
                <c:pt idx="38449">
                  <c:v>38449</c:v>
                </c:pt>
                <c:pt idx="38450">
                  <c:v>38450</c:v>
                </c:pt>
                <c:pt idx="38451">
                  <c:v>38451</c:v>
                </c:pt>
                <c:pt idx="38452">
                  <c:v>38452</c:v>
                </c:pt>
                <c:pt idx="38453">
                  <c:v>38453</c:v>
                </c:pt>
                <c:pt idx="38454">
                  <c:v>38454</c:v>
                </c:pt>
                <c:pt idx="38455">
                  <c:v>38455</c:v>
                </c:pt>
                <c:pt idx="38456">
                  <c:v>38456</c:v>
                </c:pt>
                <c:pt idx="38457">
                  <c:v>38457</c:v>
                </c:pt>
                <c:pt idx="38458">
                  <c:v>38458</c:v>
                </c:pt>
                <c:pt idx="38459">
                  <c:v>38459</c:v>
                </c:pt>
                <c:pt idx="38460">
                  <c:v>38460</c:v>
                </c:pt>
                <c:pt idx="38461">
                  <c:v>38461</c:v>
                </c:pt>
                <c:pt idx="38462">
                  <c:v>38462</c:v>
                </c:pt>
                <c:pt idx="38463">
                  <c:v>38463</c:v>
                </c:pt>
                <c:pt idx="38464">
                  <c:v>38464</c:v>
                </c:pt>
                <c:pt idx="38465">
                  <c:v>38465</c:v>
                </c:pt>
                <c:pt idx="38466">
                  <c:v>38466</c:v>
                </c:pt>
                <c:pt idx="38467">
                  <c:v>38467</c:v>
                </c:pt>
                <c:pt idx="38468">
                  <c:v>38468</c:v>
                </c:pt>
                <c:pt idx="38469">
                  <c:v>38469</c:v>
                </c:pt>
                <c:pt idx="38470">
                  <c:v>38470</c:v>
                </c:pt>
                <c:pt idx="38471">
                  <c:v>38471</c:v>
                </c:pt>
                <c:pt idx="38472">
                  <c:v>38472</c:v>
                </c:pt>
                <c:pt idx="38473">
                  <c:v>38473</c:v>
                </c:pt>
                <c:pt idx="38474">
                  <c:v>38474</c:v>
                </c:pt>
                <c:pt idx="38475">
                  <c:v>38475</c:v>
                </c:pt>
                <c:pt idx="38476">
                  <c:v>38476</c:v>
                </c:pt>
                <c:pt idx="38477">
                  <c:v>38477</c:v>
                </c:pt>
                <c:pt idx="38478">
                  <c:v>38478</c:v>
                </c:pt>
                <c:pt idx="38479">
                  <c:v>38479</c:v>
                </c:pt>
                <c:pt idx="38480">
                  <c:v>38480</c:v>
                </c:pt>
                <c:pt idx="38481">
                  <c:v>38481</c:v>
                </c:pt>
                <c:pt idx="38482">
                  <c:v>38482</c:v>
                </c:pt>
                <c:pt idx="38483">
                  <c:v>38483</c:v>
                </c:pt>
                <c:pt idx="38484">
                  <c:v>38484</c:v>
                </c:pt>
                <c:pt idx="38485">
                  <c:v>38485</c:v>
                </c:pt>
                <c:pt idx="38486">
                  <c:v>38486</c:v>
                </c:pt>
                <c:pt idx="38487">
                  <c:v>38487</c:v>
                </c:pt>
                <c:pt idx="38488">
                  <c:v>38488</c:v>
                </c:pt>
                <c:pt idx="38489">
                  <c:v>38489</c:v>
                </c:pt>
                <c:pt idx="38490">
                  <c:v>38490</c:v>
                </c:pt>
                <c:pt idx="38491">
                  <c:v>38491</c:v>
                </c:pt>
                <c:pt idx="38492">
                  <c:v>38492</c:v>
                </c:pt>
                <c:pt idx="38493">
                  <c:v>38493</c:v>
                </c:pt>
                <c:pt idx="38494">
                  <c:v>38494</c:v>
                </c:pt>
                <c:pt idx="38495">
                  <c:v>38495</c:v>
                </c:pt>
                <c:pt idx="38496">
                  <c:v>38496</c:v>
                </c:pt>
                <c:pt idx="38497">
                  <c:v>38497</c:v>
                </c:pt>
                <c:pt idx="38498">
                  <c:v>38498</c:v>
                </c:pt>
                <c:pt idx="38499">
                  <c:v>38499</c:v>
                </c:pt>
                <c:pt idx="38500">
                  <c:v>38500</c:v>
                </c:pt>
                <c:pt idx="38501">
                  <c:v>38501</c:v>
                </c:pt>
                <c:pt idx="38502">
                  <c:v>38502</c:v>
                </c:pt>
                <c:pt idx="38503">
                  <c:v>38503</c:v>
                </c:pt>
                <c:pt idx="38504">
                  <c:v>38504</c:v>
                </c:pt>
                <c:pt idx="38505">
                  <c:v>38505</c:v>
                </c:pt>
                <c:pt idx="38506">
                  <c:v>38506</c:v>
                </c:pt>
                <c:pt idx="38507">
                  <c:v>38507</c:v>
                </c:pt>
                <c:pt idx="38508">
                  <c:v>38508</c:v>
                </c:pt>
                <c:pt idx="38509">
                  <c:v>38509</c:v>
                </c:pt>
                <c:pt idx="38510">
                  <c:v>38510</c:v>
                </c:pt>
                <c:pt idx="38511">
                  <c:v>38511</c:v>
                </c:pt>
                <c:pt idx="38512">
                  <c:v>38512</c:v>
                </c:pt>
                <c:pt idx="38513">
                  <c:v>38513</c:v>
                </c:pt>
                <c:pt idx="38514">
                  <c:v>38514</c:v>
                </c:pt>
                <c:pt idx="38515">
                  <c:v>38515</c:v>
                </c:pt>
                <c:pt idx="38516">
                  <c:v>38516</c:v>
                </c:pt>
                <c:pt idx="38517">
                  <c:v>38517</c:v>
                </c:pt>
                <c:pt idx="38518">
                  <c:v>38518</c:v>
                </c:pt>
                <c:pt idx="38519">
                  <c:v>38519</c:v>
                </c:pt>
                <c:pt idx="38520">
                  <c:v>38520</c:v>
                </c:pt>
                <c:pt idx="38521">
                  <c:v>38521</c:v>
                </c:pt>
                <c:pt idx="38522">
                  <c:v>38522</c:v>
                </c:pt>
                <c:pt idx="38523">
                  <c:v>38523</c:v>
                </c:pt>
                <c:pt idx="38524">
                  <c:v>38524</c:v>
                </c:pt>
                <c:pt idx="38525">
                  <c:v>38525</c:v>
                </c:pt>
                <c:pt idx="38526">
                  <c:v>38526</c:v>
                </c:pt>
                <c:pt idx="38527">
                  <c:v>38527</c:v>
                </c:pt>
                <c:pt idx="38528">
                  <c:v>38528</c:v>
                </c:pt>
                <c:pt idx="38529">
                  <c:v>38529</c:v>
                </c:pt>
                <c:pt idx="38530">
                  <c:v>38530</c:v>
                </c:pt>
                <c:pt idx="38531">
                  <c:v>38531</c:v>
                </c:pt>
                <c:pt idx="38532">
                  <c:v>38532</c:v>
                </c:pt>
                <c:pt idx="38533">
                  <c:v>38533</c:v>
                </c:pt>
                <c:pt idx="38534">
                  <c:v>38534</c:v>
                </c:pt>
                <c:pt idx="38535">
                  <c:v>38535</c:v>
                </c:pt>
                <c:pt idx="38536">
                  <c:v>38536</c:v>
                </c:pt>
                <c:pt idx="38537">
                  <c:v>38537</c:v>
                </c:pt>
                <c:pt idx="38538">
                  <c:v>38538</c:v>
                </c:pt>
                <c:pt idx="38539">
                  <c:v>38539</c:v>
                </c:pt>
                <c:pt idx="38540">
                  <c:v>38540</c:v>
                </c:pt>
                <c:pt idx="38541">
                  <c:v>38541</c:v>
                </c:pt>
                <c:pt idx="38542">
                  <c:v>38542</c:v>
                </c:pt>
                <c:pt idx="38543">
                  <c:v>38543</c:v>
                </c:pt>
                <c:pt idx="38544">
                  <c:v>38544</c:v>
                </c:pt>
                <c:pt idx="38545">
                  <c:v>38545</c:v>
                </c:pt>
                <c:pt idx="38546">
                  <c:v>38546</c:v>
                </c:pt>
                <c:pt idx="38547">
                  <c:v>38547</c:v>
                </c:pt>
                <c:pt idx="38548">
                  <c:v>38548</c:v>
                </c:pt>
                <c:pt idx="38549">
                  <c:v>38549</c:v>
                </c:pt>
                <c:pt idx="38550">
                  <c:v>38550</c:v>
                </c:pt>
                <c:pt idx="38551">
                  <c:v>38551</c:v>
                </c:pt>
                <c:pt idx="38552">
                  <c:v>38552</c:v>
                </c:pt>
                <c:pt idx="38553">
                  <c:v>38553</c:v>
                </c:pt>
                <c:pt idx="38554">
                  <c:v>38554</c:v>
                </c:pt>
                <c:pt idx="38555">
                  <c:v>38555</c:v>
                </c:pt>
                <c:pt idx="38556">
                  <c:v>38556</c:v>
                </c:pt>
                <c:pt idx="38557">
                  <c:v>38557</c:v>
                </c:pt>
                <c:pt idx="38558">
                  <c:v>38558</c:v>
                </c:pt>
                <c:pt idx="38559">
                  <c:v>38559</c:v>
                </c:pt>
                <c:pt idx="38560">
                  <c:v>38560</c:v>
                </c:pt>
                <c:pt idx="38561">
                  <c:v>38561</c:v>
                </c:pt>
                <c:pt idx="38562">
                  <c:v>38562</c:v>
                </c:pt>
                <c:pt idx="38563">
                  <c:v>38563</c:v>
                </c:pt>
                <c:pt idx="38564">
                  <c:v>38564</c:v>
                </c:pt>
                <c:pt idx="38565">
                  <c:v>38565</c:v>
                </c:pt>
                <c:pt idx="38566">
                  <c:v>38566</c:v>
                </c:pt>
                <c:pt idx="38567">
                  <c:v>38567</c:v>
                </c:pt>
                <c:pt idx="38568">
                  <c:v>38568</c:v>
                </c:pt>
                <c:pt idx="38569">
                  <c:v>38569</c:v>
                </c:pt>
                <c:pt idx="38570">
                  <c:v>38570</c:v>
                </c:pt>
                <c:pt idx="38571">
                  <c:v>38571</c:v>
                </c:pt>
                <c:pt idx="38572">
                  <c:v>38572</c:v>
                </c:pt>
                <c:pt idx="38573">
                  <c:v>38573</c:v>
                </c:pt>
                <c:pt idx="38574">
                  <c:v>38574</c:v>
                </c:pt>
                <c:pt idx="38575">
                  <c:v>38575</c:v>
                </c:pt>
                <c:pt idx="38576">
                  <c:v>38576</c:v>
                </c:pt>
                <c:pt idx="38577">
                  <c:v>38577</c:v>
                </c:pt>
                <c:pt idx="38578">
                  <c:v>38578</c:v>
                </c:pt>
                <c:pt idx="38579">
                  <c:v>38579</c:v>
                </c:pt>
                <c:pt idx="38580">
                  <c:v>38580</c:v>
                </c:pt>
                <c:pt idx="38581">
                  <c:v>38581</c:v>
                </c:pt>
                <c:pt idx="38582">
                  <c:v>38582</c:v>
                </c:pt>
                <c:pt idx="38583">
                  <c:v>38583</c:v>
                </c:pt>
                <c:pt idx="38584">
                  <c:v>38584</c:v>
                </c:pt>
                <c:pt idx="38585">
                  <c:v>38585</c:v>
                </c:pt>
                <c:pt idx="38586">
                  <c:v>38586</c:v>
                </c:pt>
                <c:pt idx="38587">
                  <c:v>38587</c:v>
                </c:pt>
                <c:pt idx="38588">
                  <c:v>38588</c:v>
                </c:pt>
                <c:pt idx="38589">
                  <c:v>38589</c:v>
                </c:pt>
                <c:pt idx="38590">
                  <c:v>38590</c:v>
                </c:pt>
                <c:pt idx="38591">
                  <c:v>38591</c:v>
                </c:pt>
                <c:pt idx="38592">
                  <c:v>38592</c:v>
                </c:pt>
                <c:pt idx="38593">
                  <c:v>38593</c:v>
                </c:pt>
                <c:pt idx="38594">
                  <c:v>38594</c:v>
                </c:pt>
                <c:pt idx="38595">
                  <c:v>38595</c:v>
                </c:pt>
                <c:pt idx="38596">
                  <c:v>38596</c:v>
                </c:pt>
                <c:pt idx="38597">
                  <c:v>38597</c:v>
                </c:pt>
                <c:pt idx="38598">
                  <c:v>38598</c:v>
                </c:pt>
                <c:pt idx="38599">
                  <c:v>38599</c:v>
                </c:pt>
                <c:pt idx="38600">
                  <c:v>38600</c:v>
                </c:pt>
                <c:pt idx="38601">
                  <c:v>38601</c:v>
                </c:pt>
                <c:pt idx="38602">
                  <c:v>38602</c:v>
                </c:pt>
                <c:pt idx="38603">
                  <c:v>38603</c:v>
                </c:pt>
                <c:pt idx="38604">
                  <c:v>38604</c:v>
                </c:pt>
                <c:pt idx="38605">
                  <c:v>38605</c:v>
                </c:pt>
                <c:pt idx="38606">
                  <c:v>38606</c:v>
                </c:pt>
                <c:pt idx="38607">
                  <c:v>38607</c:v>
                </c:pt>
                <c:pt idx="38608">
                  <c:v>38608</c:v>
                </c:pt>
                <c:pt idx="38609">
                  <c:v>38609</c:v>
                </c:pt>
                <c:pt idx="38610">
                  <c:v>38610</c:v>
                </c:pt>
                <c:pt idx="38611">
                  <c:v>38611</c:v>
                </c:pt>
                <c:pt idx="38612">
                  <c:v>38612</c:v>
                </c:pt>
                <c:pt idx="38613">
                  <c:v>38613</c:v>
                </c:pt>
                <c:pt idx="38614">
                  <c:v>38614</c:v>
                </c:pt>
                <c:pt idx="38615">
                  <c:v>38615</c:v>
                </c:pt>
                <c:pt idx="38616">
                  <c:v>38616</c:v>
                </c:pt>
                <c:pt idx="38617">
                  <c:v>38617</c:v>
                </c:pt>
                <c:pt idx="38618">
                  <c:v>38618</c:v>
                </c:pt>
                <c:pt idx="38619">
                  <c:v>38619</c:v>
                </c:pt>
                <c:pt idx="38620">
                  <c:v>38620</c:v>
                </c:pt>
                <c:pt idx="38621">
                  <c:v>38621</c:v>
                </c:pt>
                <c:pt idx="38622">
                  <c:v>38622</c:v>
                </c:pt>
                <c:pt idx="38623">
                  <c:v>38623</c:v>
                </c:pt>
                <c:pt idx="38624">
                  <c:v>38624</c:v>
                </c:pt>
                <c:pt idx="38625">
                  <c:v>38625</c:v>
                </c:pt>
                <c:pt idx="38626">
                  <c:v>38626</c:v>
                </c:pt>
                <c:pt idx="38627">
                  <c:v>38627</c:v>
                </c:pt>
                <c:pt idx="38628">
                  <c:v>38628</c:v>
                </c:pt>
                <c:pt idx="38629">
                  <c:v>38629</c:v>
                </c:pt>
                <c:pt idx="38630">
                  <c:v>38630</c:v>
                </c:pt>
                <c:pt idx="38631">
                  <c:v>38631</c:v>
                </c:pt>
                <c:pt idx="38632">
                  <c:v>38632</c:v>
                </c:pt>
                <c:pt idx="38633">
                  <c:v>38633</c:v>
                </c:pt>
                <c:pt idx="38634">
                  <c:v>38634</c:v>
                </c:pt>
                <c:pt idx="38635">
                  <c:v>38635</c:v>
                </c:pt>
                <c:pt idx="38636">
                  <c:v>38636</c:v>
                </c:pt>
                <c:pt idx="38637">
                  <c:v>38637</c:v>
                </c:pt>
                <c:pt idx="38638">
                  <c:v>38638</c:v>
                </c:pt>
                <c:pt idx="38639">
                  <c:v>38639</c:v>
                </c:pt>
                <c:pt idx="38640">
                  <c:v>38640</c:v>
                </c:pt>
                <c:pt idx="38641">
                  <c:v>38641</c:v>
                </c:pt>
                <c:pt idx="38642">
                  <c:v>38642</c:v>
                </c:pt>
                <c:pt idx="38643">
                  <c:v>38643</c:v>
                </c:pt>
                <c:pt idx="38644">
                  <c:v>38644</c:v>
                </c:pt>
                <c:pt idx="38645">
                  <c:v>38645</c:v>
                </c:pt>
                <c:pt idx="38646">
                  <c:v>38646</c:v>
                </c:pt>
                <c:pt idx="38647">
                  <c:v>38647</c:v>
                </c:pt>
                <c:pt idx="38648">
                  <c:v>38648</c:v>
                </c:pt>
                <c:pt idx="38649">
                  <c:v>38649</c:v>
                </c:pt>
                <c:pt idx="38650">
                  <c:v>38650</c:v>
                </c:pt>
                <c:pt idx="38651">
                  <c:v>38651</c:v>
                </c:pt>
                <c:pt idx="38652">
                  <c:v>38652</c:v>
                </c:pt>
                <c:pt idx="38653">
                  <c:v>38653</c:v>
                </c:pt>
                <c:pt idx="38654">
                  <c:v>38654</c:v>
                </c:pt>
                <c:pt idx="38655">
                  <c:v>38655</c:v>
                </c:pt>
                <c:pt idx="38656">
                  <c:v>38656</c:v>
                </c:pt>
                <c:pt idx="38657">
                  <c:v>38657</c:v>
                </c:pt>
                <c:pt idx="38658">
                  <c:v>38658</c:v>
                </c:pt>
                <c:pt idx="38659">
                  <c:v>38659</c:v>
                </c:pt>
                <c:pt idx="38660">
                  <c:v>38660</c:v>
                </c:pt>
                <c:pt idx="38661">
                  <c:v>38661</c:v>
                </c:pt>
                <c:pt idx="38662">
                  <c:v>38662</c:v>
                </c:pt>
                <c:pt idx="38663">
                  <c:v>38663</c:v>
                </c:pt>
                <c:pt idx="38664">
                  <c:v>38664</c:v>
                </c:pt>
                <c:pt idx="38665">
                  <c:v>38665</c:v>
                </c:pt>
                <c:pt idx="38666">
                  <c:v>38666</c:v>
                </c:pt>
                <c:pt idx="38667">
                  <c:v>38667</c:v>
                </c:pt>
                <c:pt idx="38668">
                  <c:v>38668</c:v>
                </c:pt>
                <c:pt idx="38669">
                  <c:v>38669</c:v>
                </c:pt>
                <c:pt idx="38670">
                  <c:v>38670</c:v>
                </c:pt>
                <c:pt idx="38671">
                  <c:v>38671</c:v>
                </c:pt>
                <c:pt idx="38672">
                  <c:v>38672</c:v>
                </c:pt>
                <c:pt idx="38673">
                  <c:v>38673</c:v>
                </c:pt>
                <c:pt idx="38674">
                  <c:v>38674</c:v>
                </c:pt>
                <c:pt idx="38675">
                  <c:v>38675</c:v>
                </c:pt>
                <c:pt idx="38676">
                  <c:v>38676</c:v>
                </c:pt>
                <c:pt idx="38677">
                  <c:v>38677</c:v>
                </c:pt>
                <c:pt idx="38678">
                  <c:v>38678</c:v>
                </c:pt>
                <c:pt idx="38679">
                  <c:v>38679</c:v>
                </c:pt>
                <c:pt idx="38680">
                  <c:v>38680</c:v>
                </c:pt>
                <c:pt idx="38681">
                  <c:v>38681</c:v>
                </c:pt>
                <c:pt idx="38682">
                  <c:v>38682</c:v>
                </c:pt>
                <c:pt idx="38683">
                  <c:v>38683</c:v>
                </c:pt>
                <c:pt idx="38684">
                  <c:v>38684</c:v>
                </c:pt>
                <c:pt idx="38685">
                  <c:v>38685</c:v>
                </c:pt>
                <c:pt idx="38686">
                  <c:v>38686</c:v>
                </c:pt>
                <c:pt idx="38687">
                  <c:v>38687</c:v>
                </c:pt>
                <c:pt idx="38688">
                  <c:v>38688</c:v>
                </c:pt>
                <c:pt idx="38689">
                  <c:v>38689</c:v>
                </c:pt>
                <c:pt idx="38690">
                  <c:v>38690</c:v>
                </c:pt>
                <c:pt idx="38691">
                  <c:v>38691</c:v>
                </c:pt>
                <c:pt idx="38692">
                  <c:v>38692</c:v>
                </c:pt>
                <c:pt idx="38693">
                  <c:v>38693</c:v>
                </c:pt>
                <c:pt idx="38694">
                  <c:v>38694</c:v>
                </c:pt>
                <c:pt idx="38695">
                  <c:v>38695</c:v>
                </c:pt>
                <c:pt idx="38696">
                  <c:v>38696</c:v>
                </c:pt>
                <c:pt idx="38697">
                  <c:v>38697</c:v>
                </c:pt>
                <c:pt idx="38698">
                  <c:v>38698</c:v>
                </c:pt>
                <c:pt idx="38699">
                  <c:v>38699</c:v>
                </c:pt>
                <c:pt idx="38700">
                  <c:v>38700</c:v>
                </c:pt>
                <c:pt idx="38701">
                  <c:v>38701</c:v>
                </c:pt>
                <c:pt idx="38702">
                  <c:v>38702</c:v>
                </c:pt>
                <c:pt idx="38703">
                  <c:v>38703</c:v>
                </c:pt>
                <c:pt idx="38704">
                  <c:v>38704</c:v>
                </c:pt>
                <c:pt idx="38705">
                  <c:v>38705</c:v>
                </c:pt>
                <c:pt idx="38706">
                  <c:v>38706</c:v>
                </c:pt>
                <c:pt idx="38707">
                  <c:v>38707</c:v>
                </c:pt>
                <c:pt idx="38708">
                  <c:v>38708</c:v>
                </c:pt>
                <c:pt idx="38709">
                  <c:v>38709</c:v>
                </c:pt>
                <c:pt idx="38710">
                  <c:v>38710</c:v>
                </c:pt>
                <c:pt idx="38711">
                  <c:v>38711</c:v>
                </c:pt>
                <c:pt idx="38712">
                  <c:v>38712</c:v>
                </c:pt>
                <c:pt idx="38713">
                  <c:v>38713</c:v>
                </c:pt>
                <c:pt idx="38714">
                  <c:v>38714</c:v>
                </c:pt>
                <c:pt idx="38715">
                  <c:v>38715</c:v>
                </c:pt>
                <c:pt idx="38716">
                  <c:v>38716</c:v>
                </c:pt>
                <c:pt idx="38717">
                  <c:v>38717</c:v>
                </c:pt>
                <c:pt idx="38718">
                  <c:v>38718</c:v>
                </c:pt>
                <c:pt idx="38719">
                  <c:v>38719</c:v>
                </c:pt>
                <c:pt idx="38720">
                  <c:v>38720</c:v>
                </c:pt>
                <c:pt idx="38721">
                  <c:v>38721</c:v>
                </c:pt>
                <c:pt idx="38722">
                  <c:v>38722</c:v>
                </c:pt>
                <c:pt idx="38723">
                  <c:v>38723</c:v>
                </c:pt>
                <c:pt idx="38724">
                  <c:v>38724</c:v>
                </c:pt>
                <c:pt idx="38725">
                  <c:v>38725</c:v>
                </c:pt>
                <c:pt idx="38726">
                  <c:v>38726</c:v>
                </c:pt>
                <c:pt idx="38727">
                  <c:v>38727</c:v>
                </c:pt>
                <c:pt idx="38728">
                  <c:v>38728</c:v>
                </c:pt>
                <c:pt idx="38729">
                  <c:v>38729</c:v>
                </c:pt>
                <c:pt idx="38730">
                  <c:v>38730</c:v>
                </c:pt>
                <c:pt idx="38731">
                  <c:v>38731</c:v>
                </c:pt>
                <c:pt idx="38732">
                  <c:v>38732</c:v>
                </c:pt>
                <c:pt idx="38733">
                  <c:v>38733</c:v>
                </c:pt>
                <c:pt idx="38734">
                  <c:v>38734</c:v>
                </c:pt>
                <c:pt idx="38735">
                  <c:v>38735</c:v>
                </c:pt>
                <c:pt idx="38736">
                  <c:v>38736</c:v>
                </c:pt>
                <c:pt idx="38737">
                  <c:v>38737</c:v>
                </c:pt>
                <c:pt idx="38738">
                  <c:v>38738</c:v>
                </c:pt>
                <c:pt idx="38739">
                  <c:v>38739</c:v>
                </c:pt>
                <c:pt idx="38740">
                  <c:v>38740</c:v>
                </c:pt>
                <c:pt idx="38741">
                  <c:v>38741</c:v>
                </c:pt>
                <c:pt idx="38742">
                  <c:v>38742</c:v>
                </c:pt>
                <c:pt idx="38743">
                  <c:v>38743</c:v>
                </c:pt>
                <c:pt idx="38744">
                  <c:v>38744</c:v>
                </c:pt>
                <c:pt idx="38745">
                  <c:v>38745</c:v>
                </c:pt>
                <c:pt idx="38746">
                  <c:v>38746</c:v>
                </c:pt>
                <c:pt idx="38747">
                  <c:v>38747</c:v>
                </c:pt>
                <c:pt idx="38748">
                  <c:v>38748</c:v>
                </c:pt>
                <c:pt idx="38749">
                  <c:v>38749</c:v>
                </c:pt>
                <c:pt idx="38750">
                  <c:v>38750</c:v>
                </c:pt>
                <c:pt idx="38751">
                  <c:v>38751</c:v>
                </c:pt>
                <c:pt idx="38752">
                  <c:v>38752</c:v>
                </c:pt>
                <c:pt idx="38753">
                  <c:v>38753</c:v>
                </c:pt>
                <c:pt idx="38754">
                  <c:v>38754</c:v>
                </c:pt>
                <c:pt idx="38755">
                  <c:v>38755</c:v>
                </c:pt>
                <c:pt idx="38756">
                  <c:v>38756</c:v>
                </c:pt>
                <c:pt idx="38757">
                  <c:v>38757</c:v>
                </c:pt>
                <c:pt idx="38758">
                  <c:v>38758</c:v>
                </c:pt>
                <c:pt idx="38759">
                  <c:v>38759</c:v>
                </c:pt>
                <c:pt idx="38760">
                  <c:v>38760</c:v>
                </c:pt>
                <c:pt idx="38761">
                  <c:v>38761</c:v>
                </c:pt>
                <c:pt idx="38762">
                  <c:v>38762</c:v>
                </c:pt>
                <c:pt idx="38763">
                  <c:v>38763</c:v>
                </c:pt>
                <c:pt idx="38764">
                  <c:v>38764</c:v>
                </c:pt>
                <c:pt idx="38765">
                  <c:v>38765</c:v>
                </c:pt>
                <c:pt idx="38766">
                  <c:v>38766</c:v>
                </c:pt>
                <c:pt idx="38767">
                  <c:v>38767</c:v>
                </c:pt>
                <c:pt idx="38768">
                  <c:v>38768</c:v>
                </c:pt>
                <c:pt idx="38769">
                  <c:v>38769</c:v>
                </c:pt>
                <c:pt idx="38770">
                  <c:v>38770</c:v>
                </c:pt>
                <c:pt idx="38771">
                  <c:v>38771</c:v>
                </c:pt>
                <c:pt idx="38772">
                  <c:v>38772</c:v>
                </c:pt>
                <c:pt idx="38773">
                  <c:v>38773</c:v>
                </c:pt>
                <c:pt idx="38774">
                  <c:v>38774</c:v>
                </c:pt>
                <c:pt idx="38775">
                  <c:v>38775</c:v>
                </c:pt>
                <c:pt idx="38776">
                  <c:v>38776</c:v>
                </c:pt>
                <c:pt idx="38777">
                  <c:v>38777</c:v>
                </c:pt>
                <c:pt idx="38778">
                  <c:v>38778</c:v>
                </c:pt>
                <c:pt idx="38779">
                  <c:v>38779</c:v>
                </c:pt>
                <c:pt idx="38780">
                  <c:v>38780</c:v>
                </c:pt>
                <c:pt idx="38781">
                  <c:v>38781</c:v>
                </c:pt>
                <c:pt idx="38782">
                  <c:v>38782</c:v>
                </c:pt>
                <c:pt idx="38783">
                  <c:v>38783</c:v>
                </c:pt>
                <c:pt idx="38784">
                  <c:v>38784</c:v>
                </c:pt>
                <c:pt idx="38785">
                  <c:v>38785</c:v>
                </c:pt>
                <c:pt idx="38786">
                  <c:v>38786</c:v>
                </c:pt>
                <c:pt idx="38787">
                  <c:v>38787</c:v>
                </c:pt>
                <c:pt idx="38788">
                  <c:v>38788</c:v>
                </c:pt>
                <c:pt idx="38789">
                  <c:v>38789</c:v>
                </c:pt>
                <c:pt idx="38790">
                  <c:v>38790</c:v>
                </c:pt>
                <c:pt idx="38791">
                  <c:v>38791</c:v>
                </c:pt>
                <c:pt idx="38792">
                  <c:v>38792</c:v>
                </c:pt>
                <c:pt idx="38793">
                  <c:v>38793</c:v>
                </c:pt>
                <c:pt idx="38794">
                  <c:v>38794</c:v>
                </c:pt>
                <c:pt idx="38795">
                  <c:v>38795</c:v>
                </c:pt>
                <c:pt idx="38796">
                  <c:v>38796</c:v>
                </c:pt>
                <c:pt idx="38797">
                  <c:v>38797</c:v>
                </c:pt>
                <c:pt idx="38798">
                  <c:v>38798</c:v>
                </c:pt>
                <c:pt idx="38799">
                  <c:v>38799</c:v>
                </c:pt>
                <c:pt idx="38800">
                  <c:v>38800</c:v>
                </c:pt>
                <c:pt idx="38801">
                  <c:v>38801</c:v>
                </c:pt>
                <c:pt idx="38802">
                  <c:v>38802</c:v>
                </c:pt>
                <c:pt idx="38803">
                  <c:v>38803</c:v>
                </c:pt>
                <c:pt idx="38804">
                  <c:v>38804</c:v>
                </c:pt>
                <c:pt idx="38805">
                  <c:v>38805</c:v>
                </c:pt>
                <c:pt idx="38806">
                  <c:v>38806</c:v>
                </c:pt>
                <c:pt idx="38807">
                  <c:v>38807</c:v>
                </c:pt>
                <c:pt idx="38808">
                  <c:v>38808</c:v>
                </c:pt>
                <c:pt idx="38809">
                  <c:v>38809</c:v>
                </c:pt>
                <c:pt idx="38810">
                  <c:v>38810</c:v>
                </c:pt>
                <c:pt idx="38811">
                  <c:v>38811</c:v>
                </c:pt>
                <c:pt idx="38812">
                  <c:v>38812</c:v>
                </c:pt>
                <c:pt idx="38813">
                  <c:v>38813</c:v>
                </c:pt>
                <c:pt idx="38814">
                  <c:v>38814</c:v>
                </c:pt>
                <c:pt idx="38815">
                  <c:v>38815</c:v>
                </c:pt>
                <c:pt idx="38816">
                  <c:v>38816</c:v>
                </c:pt>
                <c:pt idx="38817">
                  <c:v>38817</c:v>
                </c:pt>
                <c:pt idx="38818">
                  <c:v>38818</c:v>
                </c:pt>
                <c:pt idx="38819">
                  <c:v>38819</c:v>
                </c:pt>
                <c:pt idx="38820">
                  <c:v>38820</c:v>
                </c:pt>
                <c:pt idx="38821">
                  <c:v>38821</c:v>
                </c:pt>
                <c:pt idx="38822">
                  <c:v>38822</c:v>
                </c:pt>
                <c:pt idx="38823">
                  <c:v>38823</c:v>
                </c:pt>
                <c:pt idx="38824">
                  <c:v>38824</c:v>
                </c:pt>
                <c:pt idx="38825">
                  <c:v>38825</c:v>
                </c:pt>
                <c:pt idx="38826">
                  <c:v>38826</c:v>
                </c:pt>
                <c:pt idx="38827">
                  <c:v>38827</c:v>
                </c:pt>
                <c:pt idx="38828">
                  <c:v>38828</c:v>
                </c:pt>
                <c:pt idx="38829">
                  <c:v>38829</c:v>
                </c:pt>
                <c:pt idx="38830">
                  <c:v>38830</c:v>
                </c:pt>
                <c:pt idx="38831">
                  <c:v>38831</c:v>
                </c:pt>
                <c:pt idx="38832">
                  <c:v>38832</c:v>
                </c:pt>
                <c:pt idx="38833">
                  <c:v>38833</c:v>
                </c:pt>
                <c:pt idx="38834">
                  <c:v>38834</c:v>
                </c:pt>
                <c:pt idx="38835">
                  <c:v>38835</c:v>
                </c:pt>
                <c:pt idx="38836">
                  <c:v>38836</c:v>
                </c:pt>
                <c:pt idx="38837">
                  <c:v>38837</c:v>
                </c:pt>
                <c:pt idx="38838">
                  <c:v>38838</c:v>
                </c:pt>
                <c:pt idx="38839">
                  <c:v>38839</c:v>
                </c:pt>
                <c:pt idx="38840">
                  <c:v>38840</c:v>
                </c:pt>
                <c:pt idx="38841">
                  <c:v>38841</c:v>
                </c:pt>
                <c:pt idx="38842">
                  <c:v>38842</c:v>
                </c:pt>
                <c:pt idx="38843">
                  <c:v>38843</c:v>
                </c:pt>
                <c:pt idx="38844">
                  <c:v>38844</c:v>
                </c:pt>
                <c:pt idx="38845">
                  <c:v>38845</c:v>
                </c:pt>
                <c:pt idx="38846">
                  <c:v>38846</c:v>
                </c:pt>
                <c:pt idx="38847">
                  <c:v>38847</c:v>
                </c:pt>
                <c:pt idx="38848">
                  <c:v>38848</c:v>
                </c:pt>
                <c:pt idx="38849">
                  <c:v>38849</c:v>
                </c:pt>
                <c:pt idx="38850">
                  <c:v>38850</c:v>
                </c:pt>
                <c:pt idx="38851">
                  <c:v>38851</c:v>
                </c:pt>
                <c:pt idx="38852">
                  <c:v>38852</c:v>
                </c:pt>
                <c:pt idx="38853">
                  <c:v>38853</c:v>
                </c:pt>
                <c:pt idx="38854">
                  <c:v>38854</c:v>
                </c:pt>
                <c:pt idx="38855">
                  <c:v>38855</c:v>
                </c:pt>
                <c:pt idx="38856">
                  <c:v>38856</c:v>
                </c:pt>
                <c:pt idx="38857">
                  <c:v>38857</c:v>
                </c:pt>
                <c:pt idx="38858">
                  <c:v>38858</c:v>
                </c:pt>
                <c:pt idx="38859">
                  <c:v>38859</c:v>
                </c:pt>
                <c:pt idx="38860">
                  <c:v>38860</c:v>
                </c:pt>
                <c:pt idx="38861">
                  <c:v>38861</c:v>
                </c:pt>
                <c:pt idx="38862">
                  <c:v>38862</c:v>
                </c:pt>
                <c:pt idx="38863">
                  <c:v>38863</c:v>
                </c:pt>
                <c:pt idx="38864">
                  <c:v>38864</c:v>
                </c:pt>
                <c:pt idx="38865">
                  <c:v>38865</c:v>
                </c:pt>
                <c:pt idx="38866">
                  <c:v>38866</c:v>
                </c:pt>
                <c:pt idx="38867">
                  <c:v>38867</c:v>
                </c:pt>
                <c:pt idx="38868">
                  <c:v>38868</c:v>
                </c:pt>
                <c:pt idx="38869">
                  <c:v>38869</c:v>
                </c:pt>
                <c:pt idx="38870">
                  <c:v>38870</c:v>
                </c:pt>
                <c:pt idx="38871">
                  <c:v>38871</c:v>
                </c:pt>
                <c:pt idx="38872">
                  <c:v>38872</c:v>
                </c:pt>
                <c:pt idx="38873">
                  <c:v>38873</c:v>
                </c:pt>
                <c:pt idx="38874">
                  <c:v>38874</c:v>
                </c:pt>
                <c:pt idx="38875">
                  <c:v>38875</c:v>
                </c:pt>
                <c:pt idx="38876">
                  <c:v>38876</c:v>
                </c:pt>
                <c:pt idx="38877">
                  <c:v>38877</c:v>
                </c:pt>
                <c:pt idx="38878">
                  <c:v>38878</c:v>
                </c:pt>
                <c:pt idx="38879">
                  <c:v>38879</c:v>
                </c:pt>
                <c:pt idx="38880">
                  <c:v>38880</c:v>
                </c:pt>
                <c:pt idx="38881">
                  <c:v>38881</c:v>
                </c:pt>
                <c:pt idx="38882">
                  <c:v>38882</c:v>
                </c:pt>
                <c:pt idx="38883">
                  <c:v>38883</c:v>
                </c:pt>
                <c:pt idx="38884">
                  <c:v>38884</c:v>
                </c:pt>
                <c:pt idx="38885">
                  <c:v>38885</c:v>
                </c:pt>
                <c:pt idx="38886">
                  <c:v>38886</c:v>
                </c:pt>
                <c:pt idx="38887">
                  <c:v>38887</c:v>
                </c:pt>
                <c:pt idx="38888">
                  <c:v>38888</c:v>
                </c:pt>
                <c:pt idx="38889">
                  <c:v>38889</c:v>
                </c:pt>
                <c:pt idx="38890">
                  <c:v>38890</c:v>
                </c:pt>
                <c:pt idx="38891">
                  <c:v>38891</c:v>
                </c:pt>
                <c:pt idx="38892">
                  <c:v>38892</c:v>
                </c:pt>
                <c:pt idx="38893">
                  <c:v>38893</c:v>
                </c:pt>
                <c:pt idx="38894">
                  <c:v>38894</c:v>
                </c:pt>
                <c:pt idx="38895">
                  <c:v>38895</c:v>
                </c:pt>
                <c:pt idx="38896">
                  <c:v>38896</c:v>
                </c:pt>
                <c:pt idx="38897">
                  <c:v>38897</c:v>
                </c:pt>
                <c:pt idx="38898">
                  <c:v>38898</c:v>
                </c:pt>
                <c:pt idx="38899">
                  <c:v>38899</c:v>
                </c:pt>
                <c:pt idx="38900">
                  <c:v>38900</c:v>
                </c:pt>
                <c:pt idx="38901">
                  <c:v>38901</c:v>
                </c:pt>
                <c:pt idx="38902">
                  <c:v>38902</c:v>
                </c:pt>
                <c:pt idx="38903">
                  <c:v>38903</c:v>
                </c:pt>
                <c:pt idx="38904">
                  <c:v>38904</c:v>
                </c:pt>
                <c:pt idx="38905">
                  <c:v>38905</c:v>
                </c:pt>
                <c:pt idx="38906">
                  <c:v>38906</c:v>
                </c:pt>
                <c:pt idx="38907">
                  <c:v>38907</c:v>
                </c:pt>
                <c:pt idx="38908">
                  <c:v>38908</c:v>
                </c:pt>
                <c:pt idx="38909">
                  <c:v>38909</c:v>
                </c:pt>
                <c:pt idx="38910">
                  <c:v>38910</c:v>
                </c:pt>
                <c:pt idx="38911">
                  <c:v>38911</c:v>
                </c:pt>
                <c:pt idx="38912">
                  <c:v>38912</c:v>
                </c:pt>
                <c:pt idx="38913">
                  <c:v>38913</c:v>
                </c:pt>
                <c:pt idx="38914">
                  <c:v>38914</c:v>
                </c:pt>
                <c:pt idx="38915">
                  <c:v>38915</c:v>
                </c:pt>
                <c:pt idx="38916">
                  <c:v>38916</c:v>
                </c:pt>
                <c:pt idx="38917">
                  <c:v>38917</c:v>
                </c:pt>
                <c:pt idx="38918">
                  <c:v>38918</c:v>
                </c:pt>
                <c:pt idx="38919">
                  <c:v>38919</c:v>
                </c:pt>
                <c:pt idx="38920">
                  <c:v>38920</c:v>
                </c:pt>
                <c:pt idx="38921">
                  <c:v>38921</c:v>
                </c:pt>
                <c:pt idx="38922">
                  <c:v>38922</c:v>
                </c:pt>
                <c:pt idx="38923">
                  <c:v>38923</c:v>
                </c:pt>
                <c:pt idx="38924">
                  <c:v>38924</c:v>
                </c:pt>
                <c:pt idx="38925">
                  <c:v>38925</c:v>
                </c:pt>
                <c:pt idx="38926">
                  <c:v>38926</c:v>
                </c:pt>
                <c:pt idx="38927">
                  <c:v>38927</c:v>
                </c:pt>
                <c:pt idx="38928">
                  <c:v>38928</c:v>
                </c:pt>
                <c:pt idx="38929">
                  <c:v>38929</c:v>
                </c:pt>
                <c:pt idx="38930">
                  <c:v>38930</c:v>
                </c:pt>
                <c:pt idx="38931">
                  <c:v>38931</c:v>
                </c:pt>
                <c:pt idx="38932">
                  <c:v>38932</c:v>
                </c:pt>
                <c:pt idx="38933">
                  <c:v>38933</c:v>
                </c:pt>
                <c:pt idx="38934">
                  <c:v>38934</c:v>
                </c:pt>
                <c:pt idx="38935">
                  <c:v>38935</c:v>
                </c:pt>
                <c:pt idx="38936">
                  <c:v>38936</c:v>
                </c:pt>
                <c:pt idx="38937">
                  <c:v>38937</c:v>
                </c:pt>
                <c:pt idx="38938">
                  <c:v>38938</c:v>
                </c:pt>
                <c:pt idx="38939">
                  <c:v>38939</c:v>
                </c:pt>
                <c:pt idx="38940">
                  <c:v>38940</c:v>
                </c:pt>
                <c:pt idx="38941">
                  <c:v>38941</c:v>
                </c:pt>
                <c:pt idx="38942">
                  <c:v>38942</c:v>
                </c:pt>
                <c:pt idx="38943">
                  <c:v>38943</c:v>
                </c:pt>
                <c:pt idx="38944">
                  <c:v>38944</c:v>
                </c:pt>
                <c:pt idx="38945">
                  <c:v>38945</c:v>
                </c:pt>
                <c:pt idx="38946">
                  <c:v>38946</c:v>
                </c:pt>
                <c:pt idx="38947">
                  <c:v>38947</c:v>
                </c:pt>
                <c:pt idx="38948">
                  <c:v>38948</c:v>
                </c:pt>
                <c:pt idx="38949">
                  <c:v>38949</c:v>
                </c:pt>
                <c:pt idx="38950">
                  <c:v>38950</c:v>
                </c:pt>
                <c:pt idx="38951">
                  <c:v>38951</c:v>
                </c:pt>
                <c:pt idx="38952">
                  <c:v>38952</c:v>
                </c:pt>
                <c:pt idx="38953">
                  <c:v>38953</c:v>
                </c:pt>
                <c:pt idx="38954">
                  <c:v>38954</c:v>
                </c:pt>
                <c:pt idx="38955">
                  <c:v>38955</c:v>
                </c:pt>
                <c:pt idx="38956">
                  <c:v>38956</c:v>
                </c:pt>
                <c:pt idx="38957">
                  <c:v>38957</c:v>
                </c:pt>
                <c:pt idx="38958">
                  <c:v>38958</c:v>
                </c:pt>
                <c:pt idx="38959">
                  <c:v>38959</c:v>
                </c:pt>
                <c:pt idx="38960">
                  <c:v>38960</c:v>
                </c:pt>
                <c:pt idx="38961">
                  <c:v>38961</c:v>
                </c:pt>
                <c:pt idx="38962">
                  <c:v>38962</c:v>
                </c:pt>
                <c:pt idx="38963">
                  <c:v>38963</c:v>
                </c:pt>
                <c:pt idx="38964">
                  <c:v>38964</c:v>
                </c:pt>
                <c:pt idx="38965">
                  <c:v>38965</c:v>
                </c:pt>
                <c:pt idx="38966">
                  <c:v>38966</c:v>
                </c:pt>
                <c:pt idx="38967">
                  <c:v>38967</c:v>
                </c:pt>
                <c:pt idx="38968">
                  <c:v>38968</c:v>
                </c:pt>
                <c:pt idx="38969">
                  <c:v>38969</c:v>
                </c:pt>
                <c:pt idx="38970">
                  <c:v>38970</c:v>
                </c:pt>
                <c:pt idx="38971">
                  <c:v>38971</c:v>
                </c:pt>
                <c:pt idx="38972">
                  <c:v>38972</c:v>
                </c:pt>
                <c:pt idx="38973">
                  <c:v>38973</c:v>
                </c:pt>
                <c:pt idx="38974">
                  <c:v>38974</c:v>
                </c:pt>
                <c:pt idx="38975">
                  <c:v>38975</c:v>
                </c:pt>
                <c:pt idx="38976">
                  <c:v>38976</c:v>
                </c:pt>
                <c:pt idx="38977">
                  <c:v>38977</c:v>
                </c:pt>
                <c:pt idx="38978">
                  <c:v>38978</c:v>
                </c:pt>
                <c:pt idx="38979">
                  <c:v>38979</c:v>
                </c:pt>
                <c:pt idx="38980">
                  <c:v>38980</c:v>
                </c:pt>
                <c:pt idx="38981">
                  <c:v>38981</c:v>
                </c:pt>
                <c:pt idx="38982">
                  <c:v>38982</c:v>
                </c:pt>
                <c:pt idx="38983">
                  <c:v>38983</c:v>
                </c:pt>
                <c:pt idx="38984">
                  <c:v>38984</c:v>
                </c:pt>
                <c:pt idx="38985">
                  <c:v>38985</c:v>
                </c:pt>
                <c:pt idx="38986">
                  <c:v>38986</c:v>
                </c:pt>
                <c:pt idx="38987">
                  <c:v>38987</c:v>
                </c:pt>
                <c:pt idx="38988">
                  <c:v>38988</c:v>
                </c:pt>
                <c:pt idx="38989">
                  <c:v>38989</c:v>
                </c:pt>
                <c:pt idx="38990">
                  <c:v>38990</c:v>
                </c:pt>
                <c:pt idx="38991">
                  <c:v>38991</c:v>
                </c:pt>
                <c:pt idx="38992">
                  <c:v>38992</c:v>
                </c:pt>
                <c:pt idx="38993">
                  <c:v>38993</c:v>
                </c:pt>
                <c:pt idx="38994">
                  <c:v>38994</c:v>
                </c:pt>
                <c:pt idx="38995">
                  <c:v>38995</c:v>
                </c:pt>
                <c:pt idx="38996">
                  <c:v>38996</c:v>
                </c:pt>
                <c:pt idx="38997">
                  <c:v>38997</c:v>
                </c:pt>
                <c:pt idx="38998">
                  <c:v>38998</c:v>
                </c:pt>
                <c:pt idx="38999">
                  <c:v>38999</c:v>
                </c:pt>
                <c:pt idx="39000">
                  <c:v>39000</c:v>
                </c:pt>
                <c:pt idx="39001">
                  <c:v>39001</c:v>
                </c:pt>
                <c:pt idx="39002">
                  <c:v>39002</c:v>
                </c:pt>
                <c:pt idx="39003">
                  <c:v>39003</c:v>
                </c:pt>
                <c:pt idx="39004">
                  <c:v>39004</c:v>
                </c:pt>
                <c:pt idx="39005">
                  <c:v>39005</c:v>
                </c:pt>
                <c:pt idx="39006">
                  <c:v>39006</c:v>
                </c:pt>
                <c:pt idx="39007">
                  <c:v>39007</c:v>
                </c:pt>
                <c:pt idx="39008">
                  <c:v>39008</c:v>
                </c:pt>
                <c:pt idx="39009">
                  <c:v>39009</c:v>
                </c:pt>
                <c:pt idx="39010">
                  <c:v>39010</c:v>
                </c:pt>
                <c:pt idx="39011">
                  <c:v>39011</c:v>
                </c:pt>
                <c:pt idx="39012">
                  <c:v>39012</c:v>
                </c:pt>
                <c:pt idx="39013">
                  <c:v>39013</c:v>
                </c:pt>
                <c:pt idx="39014">
                  <c:v>39014</c:v>
                </c:pt>
                <c:pt idx="39015">
                  <c:v>39015</c:v>
                </c:pt>
                <c:pt idx="39016">
                  <c:v>39016</c:v>
                </c:pt>
                <c:pt idx="39017">
                  <c:v>39017</c:v>
                </c:pt>
                <c:pt idx="39018">
                  <c:v>39018</c:v>
                </c:pt>
                <c:pt idx="39019">
                  <c:v>39019</c:v>
                </c:pt>
                <c:pt idx="39020">
                  <c:v>39020</c:v>
                </c:pt>
                <c:pt idx="39021">
                  <c:v>39021</c:v>
                </c:pt>
                <c:pt idx="39022">
                  <c:v>39022</c:v>
                </c:pt>
                <c:pt idx="39023">
                  <c:v>39023</c:v>
                </c:pt>
                <c:pt idx="39024">
                  <c:v>39024</c:v>
                </c:pt>
                <c:pt idx="39025">
                  <c:v>39025</c:v>
                </c:pt>
                <c:pt idx="39026">
                  <c:v>39026</c:v>
                </c:pt>
                <c:pt idx="39027">
                  <c:v>39027</c:v>
                </c:pt>
                <c:pt idx="39028">
                  <c:v>39028</c:v>
                </c:pt>
                <c:pt idx="39029">
                  <c:v>39029</c:v>
                </c:pt>
                <c:pt idx="39030">
                  <c:v>39030</c:v>
                </c:pt>
                <c:pt idx="39031">
                  <c:v>39031</c:v>
                </c:pt>
                <c:pt idx="39032">
                  <c:v>39032</c:v>
                </c:pt>
                <c:pt idx="39033">
                  <c:v>39033</c:v>
                </c:pt>
                <c:pt idx="39034">
                  <c:v>39034</c:v>
                </c:pt>
                <c:pt idx="39035">
                  <c:v>39035</c:v>
                </c:pt>
                <c:pt idx="39036">
                  <c:v>39036</c:v>
                </c:pt>
                <c:pt idx="39037">
                  <c:v>39037</c:v>
                </c:pt>
                <c:pt idx="39038">
                  <c:v>39038</c:v>
                </c:pt>
                <c:pt idx="39039">
                  <c:v>39039</c:v>
                </c:pt>
                <c:pt idx="39040">
                  <c:v>39040</c:v>
                </c:pt>
                <c:pt idx="39041">
                  <c:v>39041</c:v>
                </c:pt>
                <c:pt idx="39042">
                  <c:v>39042</c:v>
                </c:pt>
                <c:pt idx="39043">
                  <c:v>39043</c:v>
                </c:pt>
                <c:pt idx="39044">
                  <c:v>39044</c:v>
                </c:pt>
                <c:pt idx="39045">
                  <c:v>39045</c:v>
                </c:pt>
                <c:pt idx="39046">
                  <c:v>39046</c:v>
                </c:pt>
                <c:pt idx="39047">
                  <c:v>39047</c:v>
                </c:pt>
                <c:pt idx="39048">
                  <c:v>39048</c:v>
                </c:pt>
                <c:pt idx="39049">
                  <c:v>39049</c:v>
                </c:pt>
                <c:pt idx="39050">
                  <c:v>39050</c:v>
                </c:pt>
                <c:pt idx="39051">
                  <c:v>39051</c:v>
                </c:pt>
                <c:pt idx="39052">
                  <c:v>39052</c:v>
                </c:pt>
                <c:pt idx="39053">
                  <c:v>39053</c:v>
                </c:pt>
                <c:pt idx="39054">
                  <c:v>39054</c:v>
                </c:pt>
                <c:pt idx="39055">
                  <c:v>39055</c:v>
                </c:pt>
                <c:pt idx="39056">
                  <c:v>39056</c:v>
                </c:pt>
                <c:pt idx="39057">
                  <c:v>39057</c:v>
                </c:pt>
                <c:pt idx="39058">
                  <c:v>39058</c:v>
                </c:pt>
                <c:pt idx="39059">
                  <c:v>39059</c:v>
                </c:pt>
                <c:pt idx="39060">
                  <c:v>39060</c:v>
                </c:pt>
                <c:pt idx="39061">
                  <c:v>39061</c:v>
                </c:pt>
                <c:pt idx="39062">
                  <c:v>39062</c:v>
                </c:pt>
                <c:pt idx="39063">
                  <c:v>39063</c:v>
                </c:pt>
                <c:pt idx="39064">
                  <c:v>39064</c:v>
                </c:pt>
                <c:pt idx="39065">
                  <c:v>39065</c:v>
                </c:pt>
                <c:pt idx="39066">
                  <c:v>39066</c:v>
                </c:pt>
                <c:pt idx="39067">
                  <c:v>39067</c:v>
                </c:pt>
                <c:pt idx="39068">
                  <c:v>39068</c:v>
                </c:pt>
                <c:pt idx="39069">
                  <c:v>39069</c:v>
                </c:pt>
                <c:pt idx="39070">
                  <c:v>39070</c:v>
                </c:pt>
                <c:pt idx="39071">
                  <c:v>39071</c:v>
                </c:pt>
                <c:pt idx="39072">
                  <c:v>39072</c:v>
                </c:pt>
                <c:pt idx="39073">
                  <c:v>39073</c:v>
                </c:pt>
                <c:pt idx="39074">
                  <c:v>39074</c:v>
                </c:pt>
                <c:pt idx="39075">
                  <c:v>39075</c:v>
                </c:pt>
                <c:pt idx="39076">
                  <c:v>39076</c:v>
                </c:pt>
                <c:pt idx="39077">
                  <c:v>39077</c:v>
                </c:pt>
                <c:pt idx="39078">
                  <c:v>39078</c:v>
                </c:pt>
                <c:pt idx="39079">
                  <c:v>39079</c:v>
                </c:pt>
                <c:pt idx="39080">
                  <c:v>39080</c:v>
                </c:pt>
                <c:pt idx="39081">
                  <c:v>39081</c:v>
                </c:pt>
                <c:pt idx="39082">
                  <c:v>39082</c:v>
                </c:pt>
                <c:pt idx="39083">
                  <c:v>39083</c:v>
                </c:pt>
                <c:pt idx="39084">
                  <c:v>39084</c:v>
                </c:pt>
                <c:pt idx="39085">
                  <c:v>39085</c:v>
                </c:pt>
                <c:pt idx="39086">
                  <c:v>39086</c:v>
                </c:pt>
                <c:pt idx="39087">
                  <c:v>39087</c:v>
                </c:pt>
                <c:pt idx="39088">
                  <c:v>39088</c:v>
                </c:pt>
                <c:pt idx="39089">
                  <c:v>39089</c:v>
                </c:pt>
                <c:pt idx="39090">
                  <c:v>39090</c:v>
                </c:pt>
                <c:pt idx="39091">
                  <c:v>39091</c:v>
                </c:pt>
                <c:pt idx="39092">
                  <c:v>39092</c:v>
                </c:pt>
                <c:pt idx="39093">
                  <c:v>39093</c:v>
                </c:pt>
                <c:pt idx="39094">
                  <c:v>39094</c:v>
                </c:pt>
                <c:pt idx="39095">
                  <c:v>39095</c:v>
                </c:pt>
                <c:pt idx="39096">
                  <c:v>39096</c:v>
                </c:pt>
                <c:pt idx="39097">
                  <c:v>39097</c:v>
                </c:pt>
                <c:pt idx="39098">
                  <c:v>39098</c:v>
                </c:pt>
                <c:pt idx="39099">
                  <c:v>39099</c:v>
                </c:pt>
                <c:pt idx="39100">
                  <c:v>39100</c:v>
                </c:pt>
                <c:pt idx="39101">
                  <c:v>39101</c:v>
                </c:pt>
                <c:pt idx="39102">
                  <c:v>39102</c:v>
                </c:pt>
                <c:pt idx="39103">
                  <c:v>39103</c:v>
                </c:pt>
                <c:pt idx="39104">
                  <c:v>39104</c:v>
                </c:pt>
                <c:pt idx="39105">
                  <c:v>39105</c:v>
                </c:pt>
                <c:pt idx="39106">
                  <c:v>39106</c:v>
                </c:pt>
                <c:pt idx="39107">
                  <c:v>39107</c:v>
                </c:pt>
                <c:pt idx="39108">
                  <c:v>39108</c:v>
                </c:pt>
                <c:pt idx="39109">
                  <c:v>39109</c:v>
                </c:pt>
                <c:pt idx="39110">
                  <c:v>39110</c:v>
                </c:pt>
                <c:pt idx="39111">
                  <c:v>39111</c:v>
                </c:pt>
                <c:pt idx="39112">
                  <c:v>39112</c:v>
                </c:pt>
                <c:pt idx="39113">
                  <c:v>39113</c:v>
                </c:pt>
                <c:pt idx="39114">
                  <c:v>39114</c:v>
                </c:pt>
                <c:pt idx="39115">
                  <c:v>39115</c:v>
                </c:pt>
                <c:pt idx="39116">
                  <c:v>39116</c:v>
                </c:pt>
                <c:pt idx="39117">
                  <c:v>39117</c:v>
                </c:pt>
                <c:pt idx="39118">
                  <c:v>39118</c:v>
                </c:pt>
                <c:pt idx="39119">
                  <c:v>39119</c:v>
                </c:pt>
                <c:pt idx="39120">
                  <c:v>39120</c:v>
                </c:pt>
                <c:pt idx="39121">
                  <c:v>39121</c:v>
                </c:pt>
                <c:pt idx="39122">
                  <c:v>39122</c:v>
                </c:pt>
                <c:pt idx="39123">
                  <c:v>39123</c:v>
                </c:pt>
                <c:pt idx="39124">
                  <c:v>39124</c:v>
                </c:pt>
                <c:pt idx="39125">
                  <c:v>39125</c:v>
                </c:pt>
                <c:pt idx="39126">
                  <c:v>39126</c:v>
                </c:pt>
                <c:pt idx="39127">
                  <c:v>39127</c:v>
                </c:pt>
                <c:pt idx="39128">
                  <c:v>39128</c:v>
                </c:pt>
                <c:pt idx="39129">
                  <c:v>39129</c:v>
                </c:pt>
                <c:pt idx="39130">
                  <c:v>39130</c:v>
                </c:pt>
                <c:pt idx="39131">
                  <c:v>39131</c:v>
                </c:pt>
                <c:pt idx="39132">
                  <c:v>39132</c:v>
                </c:pt>
                <c:pt idx="39133">
                  <c:v>39133</c:v>
                </c:pt>
                <c:pt idx="39134">
                  <c:v>39134</c:v>
                </c:pt>
                <c:pt idx="39135">
                  <c:v>39135</c:v>
                </c:pt>
                <c:pt idx="39136">
                  <c:v>39136</c:v>
                </c:pt>
                <c:pt idx="39137">
                  <c:v>39137</c:v>
                </c:pt>
                <c:pt idx="39138">
                  <c:v>39138</c:v>
                </c:pt>
                <c:pt idx="39139">
                  <c:v>39139</c:v>
                </c:pt>
                <c:pt idx="39140">
                  <c:v>39140</c:v>
                </c:pt>
                <c:pt idx="39141">
                  <c:v>39141</c:v>
                </c:pt>
                <c:pt idx="39142">
                  <c:v>39142</c:v>
                </c:pt>
                <c:pt idx="39143">
                  <c:v>39143</c:v>
                </c:pt>
                <c:pt idx="39144">
                  <c:v>39144</c:v>
                </c:pt>
                <c:pt idx="39145">
                  <c:v>39145</c:v>
                </c:pt>
                <c:pt idx="39146">
                  <c:v>39146</c:v>
                </c:pt>
                <c:pt idx="39147">
                  <c:v>39147</c:v>
                </c:pt>
                <c:pt idx="39148">
                  <c:v>39148</c:v>
                </c:pt>
                <c:pt idx="39149">
                  <c:v>39149</c:v>
                </c:pt>
                <c:pt idx="39150">
                  <c:v>39150</c:v>
                </c:pt>
                <c:pt idx="39151">
                  <c:v>39151</c:v>
                </c:pt>
                <c:pt idx="39152">
                  <c:v>39152</c:v>
                </c:pt>
                <c:pt idx="39153">
                  <c:v>39153</c:v>
                </c:pt>
                <c:pt idx="39154">
                  <c:v>39154</c:v>
                </c:pt>
                <c:pt idx="39155">
                  <c:v>39155</c:v>
                </c:pt>
                <c:pt idx="39156">
                  <c:v>39156</c:v>
                </c:pt>
                <c:pt idx="39157">
                  <c:v>39157</c:v>
                </c:pt>
                <c:pt idx="39158">
                  <c:v>39158</c:v>
                </c:pt>
                <c:pt idx="39159">
                  <c:v>39159</c:v>
                </c:pt>
                <c:pt idx="39160">
                  <c:v>39160</c:v>
                </c:pt>
                <c:pt idx="39161">
                  <c:v>39161</c:v>
                </c:pt>
                <c:pt idx="39162">
                  <c:v>39162</c:v>
                </c:pt>
                <c:pt idx="39163">
                  <c:v>39163</c:v>
                </c:pt>
                <c:pt idx="39164">
                  <c:v>39164</c:v>
                </c:pt>
                <c:pt idx="39165">
                  <c:v>39165</c:v>
                </c:pt>
                <c:pt idx="39166">
                  <c:v>39166</c:v>
                </c:pt>
                <c:pt idx="39167">
                  <c:v>39167</c:v>
                </c:pt>
                <c:pt idx="39168">
                  <c:v>39168</c:v>
                </c:pt>
                <c:pt idx="39169">
                  <c:v>39169</c:v>
                </c:pt>
                <c:pt idx="39170">
                  <c:v>39170</c:v>
                </c:pt>
                <c:pt idx="39171">
                  <c:v>39171</c:v>
                </c:pt>
                <c:pt idx="39172">
                  <c:v>39172</c:v>
                </c:pt>
                <c:pt idx="39173">
                  <c:v>39173</c:v>
                </c:pt>
                <c:pt idx="39174">
                  <c:v>39174</c:v>
                </c:pt>
                <c:pt idx="39175">
                  <c:v>39175</c:v>
                </c:pt>
                <c:pt idx="39176">
                  <c:v>39176</c:v>
                </c:pt>
                <c:pt idx="39177">
                  <c:v>39177</c:v>
                </c:pt>
                <c:pt idx="39178">
                  <c:v>39178</c:v>
                </c:pt>
                <c:pt idx="39179">
                  <c:v>39179</c:v>
                </c:pt>
                <c:pt idx="39180">
                  <c:v>39180</c:v>
                </c:pt>
                <c:pt idx="39181">
                  <c:v>39181</c:v>
                </c:pt>
                <c:pt idx="39182">
                  <c:v>39182</c:v>
                </c:pt>
                <c:pt idx="39183">
                  <c:v>39183</c:v>
                </c:pt>
                <c:pt idx="39184">
                  <c:v>39184</c:v>
                </c:pt>
                <c:pt idx="39185">
                  <c:v>39185</c:v>
                </c:pt>
                <c:pt idx="39186">
                  <c:v>39186</c:v>
                </c:pt>
                <c:pt idx="39187">
                  <c:v>39187</c:v>
                </c:pt>
                <c:pt idx="39188">
                  <c:v>39188</c:v>
                </c:pt>
                <c:pt idx="39189">
                  <c:v>39189</c:v>
                </c:pt>
                <c:pt idx="39190">
                  <c:v>39190</c:v>
                </c:pt>
                <c:pt idx="39191">
                  <c:v>39191</c:v>
                </c:pt>
                <c:pt idx="39192">
                  <c:v>39192</c:v>
                </c:pt>
                <c:pt idx="39193">
                  <c:v>39193</c:v>
                </c:pt>
                <c:pt idx="39194">
                  <c:v>39194</c:v>
                </c:pt>
                <c:pt idx="39195">
                  <c:v>39195</c:v>
                </c:pt>
                <c:pt idx="39196">
                  <c:v>39196</c:v>
                </c:pt>
                <c:pt idx="39197">
                  <c:v>39197</c:v>
                </c:pt>
                <c:pt idx="39198">
                  <c:v>39198</c:v>
                </c:pt>
                <c:pt idx="39199">
                  <c:v>39199</c:v>
                </c:pt>
                <c:pt idx="39200">
                  <c:v>39200</c:v>
                </c:pt>
                <c:pt idx="39201">
                  <c:v>39201</c:v>
                </c:pt>
                <c:pt idx="39202">
                  <c:v>39202</c:v>
                </c:pt>
                <c:pt idx="39203">
                  <c:v>39203</c:v>
                </c:pt>
                <c:pt idx="39204">
                  <c:v>39204</c:v>
                </c:pt>
                <c:pt idx="39205">
                  <c:v>39205</c:v>
                </c:pt>
                <c:pt idx="39206">
                  <c:v>39206</c:v>
                </c:pt>
                <c:pt idx="39207">
                  <c:v>39207</c:v>
                </c:pt>
                <c:pt idx="39208">
                  <c:v>39208</c:v>
                </c:pt>
                <c:pt idx="39209">
                  <c:v>39209</c:v>
                </c:pt>
                <c:pt idx="39210">
                  <c:v>39210</c:v>
                </c:pt>
                <c:pt idx="39211">
                  <c:v>39211</c:v>
                </c:pt>
                <c:pt idx="39212">
                  <c:v>39212</c:v>
                </c:pt>
                <c:pt idx="39213">
                  <c:v>39213</c:v>
                </c:pt>
                <c:pt idx="39214">
                  <c:v>39214</c:v>
                </c:pt>
                <c:pt idx="39215">
                  <c:v>39215</c:v>
                </c:pt>
                <c:pt idx="39216">
                  <c:v>39216</c:v>
                </c:pt>
                <c:pt idx="39217">
                  <c:v>39217</c:v>
                </c:pt>
                <c:pt idx="39218">
                  <c:v>39218</c:v>
                </c:pt>
                <c:pt idx="39219">
                  <c:v>39219</c:v>
                </c:pt>
                <c:pt idx="39220">
                  <c:v>39220</c:v>
                </c:pt>
                <c:pt idx="39221">
                  <c:v>39221</c:v>
                </c:pt>
                <c:pt idx="39222">
                  <c:v>39222</c:v>
                </c:pt>
                <c:pt idx="39223">
                  <c:v>39223</c:v>
                </c:pt>
                <c:pt idx="39224">
                  <c:v>39224</c:v>
                </c:pt>
                <c:pt idx="39225">
                  <c:v>39225</c:v>
                </c:pt>
                <c:pt idx="39226">
                  <c:v>39226</c:v>
                </c:pt>
                <c:pt idx="39227">
                  <c:v>39227</c:v>
                </c:pt>
                <c:pt idx="39228">
                  <c:v>39228</c:v>
                </c:pt>
                <c:pt idx="39229">
                  <c:v>39229</c:v>
                </c:pt>
                <c:pt idx="39230">
                  <c:v>39230</c:v>
                </c:pt>
                <c:pt idx="39231">
                  <c:v>39231</c:v>
                </c:pt>
                <c:pt idx="39232">
                  <c:v>39232</c:v>
                </c:pt>
                <c:pt idx="39233">
                  <c:v>39233</c:v>
                </c:pt>
                <c:pt idx="39234">
                  <c:v>39234</c:v>
                </c:pt>
                <c:pt idx="39235">
                  <c:v>39235</c:v>
                </c:pt>
                <c:pt idx="39236">
                  <c:v>39236</c:v>
                </c:pt>
                <c:pt idx="39237">
                  <c:v>39237</c:v>
                </c:pt>
                <c:pt idx="39238">
                  <c:v>39238</c:v>
                </c:pt>
                <c:pt idx="39239">
                  <c:v>39239</c:v>
                </c:pt>
                <c:pt idx="39240">
                  <c:v>39240</c:v>
                </c:pt>
                <c:pt idx="39241">
                  <c:v>39241</c:v>
                </c:pt>
                <c:pt idx="39242">
                  <c:v>39242</c:v>
                </c:pt>
                <c:pt idx="39243">
                  <c:v>39243</c:v>
                </c:pt>
                <c:pt idx="39244">
                  <c:v>39244</c:v>
                </c:pt>
                <c:pt idx="39245">
                  <c:v>39245</c:v>
                </c:pt>
                <c:pt idx="39246">
                  <c:v>39246</c:v>
                </c:pt>
                <c:pt idx="39247">
                  <c:v>39247</c:v>
                </c:pt>
                <c:pt idx="39248">
                  <c:v>39248</c:v>
                </c:pt>
                <c:pt idx="39249">
                  <c:v>39249</c:v>
                </c:pt>
                <c:pt idx="39250">
                  <c:v>39250</c:v>
                </c:pt>
                <c:pt idx="39251">
                  <c:v>39251</c:v>
                </c:pt>
                <c:pt idx="39252">
                  <c:v>39252</c:v>
                </c:pt>
                <c:pt idx="39253">
                  <c:v>39253</c:v>
                </c:pt>
                <c:pt idx="39254">
                  <c:v>39254</c:v>
                </c:pt>
                <c:pt idx="39255">
                  <c:v>39255</c:v>
                </c:pt>
                <c:pt idx="39256">
                  <c:v>39256</c:v>
                </c:pt>
                <c:pt idx="39257">
                  <c:v>39257</c:v>
                </c:pt>
                <c:pt idx="39258">
                  <c:v>39258</c:v>
                </c:pt>
                <c:pt idx="39259">
                  <c:v>39259</c:v>
                </c:pt>
                <c:pt idx="39260">
                  <c:v>39260</c:v>
                </c:pt>
                <c:pt idx="39261">
                  <c:v>39261</c:v>
                </c:pt>
                <c:pt idx="39262">
                  <c:v>39262</c:v>
                </c:pt>
                <c:pt idx="39263">
                  <c:v>39263</c:v>
                </c:pt>
                <c:pt idx="39264">
                  <c:v>39264</c:v>
                </c:pt>
                <c:pt idx="39265">
                  <c:v>39265</c:v>
                </c:pt>
                <c:pt idx="39266">
                  <c:v>39266</c:v>
                </c:pt>
                <c:pt idx="39267">
                  <c:v>39267</c:v>
                </c:pt>
                <c:pt idx="39268">
                  <c:v>39268</c:v>
                </c:pt>
                <c:pt idx="39269">
                  <c:v>39269</c:v>
                </c:pt>
                <c:pt idx="39270">
                  <c:v>39270</c:v>
                </c:pt>
                <c:pt idx="39271">
                  <c:v>39271</c:v>
                </c:pt>
                <c:pt idx="39272">
                  <c:v>39272</c:v>
                </c:pt>
                <c:pt idx="39273">
                  <c:v>39273</c:v>
                </c:pt>
                <c:pt idx="39274">
                  <c:v>39274</c:v>
                </c:pt>
                <c:pt idx="39275">
                  <c:v>39275</c:v>
                </c:pt>
                <c:pt idx="39276">
                  <c:v>39276</c:v>
                </c:pt>
                <c:pt idx="39277">
                  <c:v>39277</c:v>
                </c:pt>
                <c:pt idx="39278">
                  <c:v>39278</c:v>
                </c:pt>
                <c:pt idx="39279">
                  <c:v>39279</c:v>
                </c:pt>
                <c:pt idx="39280">
                  <c:v>39280</c:v>
                </c:pt>
                <c:pt idx="39281">
                  <c:v>39281</c:v>
                </c:pt>
                <c:pt idx="39282">
                  <c:v>39282</c:v>
                </c:pt>
                <c:pt idx="39283">
                  <c:v>39283</c:v>
                </c:pt>
                <c:pt idx="39284">
                  <c:v>39284</c:v>
                </c:pt>
                <c:pt idx="39285">
                  <c:v>39285</c:v>
                </c:pt>
                <c:pt idx="39286">
                  <c:v>39286</c:v>
                </c:pt>
                <c:pt idx="39287">
                  <c:v>39287</c:v>
                </c:pt>
                <c:pt idx="39288">
                  <c:v>39288</c:v>
                </c:pt>
                <c:pt idx="39289">
                  <c:v>39289</c:v>
                </c:pt>
                <c:pt idx="39290">
                  <c:v>39290</c:v>
                </c:pt>
                <c:pt idx="39291">
                  <c:v>39291</c:v>
                </c:pt>
                <c:pt idx="39292">
                  <c:v>39292</c:v>
                </c:pt>
                <c:pt idx="39293">
                  <c:v>39293</c:v>
                </c:pt>
                <c:pt idx="39294">
                  <c:v>39294</c:v>
                </c:pt>
                <c:pt idx="39295">
                  <c:v>39295</c:v>
                </c:pt>
                <c:pt idx="39296">
                  <c:v>39296</c:v>
                </c:pt>
                <c:pt idx="39297">
                  <c:v>39297</c:v>
                </c:pt>
                <c:pt idx="39298">
                  <c:v>39298</c:v>
                </c:pt>
                <c:pt idx="39299">
                  <c:v>39299</c:v>
                </c:pt>
                <c:pt idx="39300">
                  <c:v>39300</c:v>
                </c:pt>
                <c:pt idx="39301">
                  <c:v>39301</c:v>
                </c:pt>
                <c:pt idx="39302">
                  <c:v>39302</c:v>
                </c:pt>
                <c:pt idx="39303">
                  <c:v>39303</c:v>
                </c:pt>
                <c:pt idx="39304">
                  <c:v>39304</c:v>
                </c:pt>
                <c:pt idx="39305">
                  <c:v>39305</c:v>
                </c:pt>
                <c:pt idx="39306">
                  <c:v>39306</c:v>
                </c:pt>
                <c:pt idx="39307">
                  <c:v>39307</c:v>
                </c:pt>
                <c:pt idx="39308">
                  <c:v>39308</c:v>
                </c:pt>
                <c:pt idx="39309">
                  <c:v>39309</c:v>
                </c:pt>
                <c:pt idx="39310">
                  <c:v>39310</c:v>
                </c:pt>
                <c:pt idx="39311">
                  <c:v>39311</c:v>
                </c:pt>
                <c:pt idx="39312">
                  <c:v>39312</c:v>
                </c:pt>
                <c:pt idx="39313">
                  <c:v>39313</c:v>
                </c:pt>
                <c:pt idx="39314">
                  <c:v>39314</c:v>
                </c:pt>
                <c:pt idx="39315">
                  <c:v>39315</c:v>
                </c:pt>
                <c:pt idx="39316">
                  <c:v>39316</c:v>
                </c:pt>
                <c:pt idx="39317">
                  <c:v>39317</c:v>
                </c:pt>
                <c:pt idx="39318">
                  <c:v>39318</c:v>
                </c:pt>
                <c:pt idx="39319">
                  <c:v>39319</c:v>
                </c:pt>
                <c:pt idx="39320">
                  <c:v>39320</c:v>
                </c:pt>
                <c:pt idx="39321">
                  <c:v>39321</c:v>
                </c:pt>
                <c:pt idx="39322">
                  <c:v>39322</c:v>
                </c:pt>
                <c:pt idx="39323">
                  <c:v>39323</c:v>
                </c:pt>
                <c:pt idx="39324">
                  <c:v>39324</c:v>
                </c:pt>
                <c:pt idx="39325">
                  <c:v>39325</c:v>
                </c:pt>
                <c:pt idx="39326">
                  <c:v>39326</c:v>
                </c:pt>
                <c:pt idx="39327">
                  <c:v>39327</c:v>
                </c:pt>
                <c:pt idx="39328">
                  <c:v>39328</c:v>
                </c:pt>
                <c:pt idx="39329">
                  <c:v>39329</c:v>
                </c:pt>
                <c:pt idx="39330">
                  <c:v>39330</c:v>
                </c:pt>
                <c:pt idx="39331">
                  <c:v>39331</c:v>
                </c:pt>
                <c:pt idx="39332">
                  <c:v>39332</c:v>
                </c:pt>
                <c:pt idx="39333">
                  <c:v>39333</c:v>
                </c:pt>
                <c:pt idx="39334">
                  <c:v>39334</c:v>
                </c:pt>
                <c:pt idx="39335">
                  <c:v>39335</c:v>
                </c:pt>
                <c:pt idx="39336">
                  <c:v>39336</c:v>
                </c:pt>
                <c:pt idx="39337">
                  <c:v>39337</c:v>
                </c:pt>
                <c:pt idx="39338">
                  <c:v>39338</c:v>
                </c:pt>
                <c:pt idx="39339">
                  <c:v>39339</c:v>
                </c:pt>
                <c:pt idx="39340">
                  <c:v>39340</c:v>
                </c:pt>
                <c:pt idx="39341">
                  <c:v>39341</c:v>
                </c:pt>
                <c:pt idx="39342">
                  <c:v>39342</c:v>
                </c:pt>
                <c:pt idx="39343">
                  <c:v>39343</c:v>
                </c:pt>
                <c:pt idx="39344">
                  <c:v>39344</c:v>
                </c:pt>
                <c:pt idx="39345">
                  <c:v>39345</c:v>
                </c:pt>
                <c:pt idx="39346">
                  <c:v>39346</c:v>
                </c:pt>
                <c:pt idx="39347">
                  <c:v>39347</c:v>
                </c:pt>
                <c:pt idx="39348">
                  <c:v>39348</c:v>
                </c:pt>
                <c:pt idx="39349">
                  <c:v>39349</c:v>
                </c:pt>
                <c:pt idx="39350">
                  <c:v>39350</c:v>
                </c:pt>
                <c:pt idx="39351">
                  <c:v>39351</c:v>
                </c:pt>
                <c:pt idx="39352">
                  <c:v>39352</c:v>
                </c:pt>
                <c:pt idx="39353">
                  <c:v>39353</c:v>
                </c:pt>
                <c:pt idx="39354">
                  <c:v>39354</c:v>
                </c:pt>
                <c:pt idx="39355">
                  <c:v>39355</c:v>
                </c:pt>
                <c:pt idx="39356">
                  <c:v>39356</c:v>
                </c:pt>
                <c:pt idx="39357">
                  <c:v>39357</c:v>
                </c:pt>
                <c:pt idx="39358">
                  <c:v>39358</c:v>
                </c:pt>
                <c:pt idx="39359">
                  <c:v>39359</c:v>
                </c:pt>
                <c:pt idx="39360">
                  <c:v>39360</c:v>
                </c:pt>
                <c:pt idx="39361">
                  <c:v>39361</c:v>
                </c:pt>
                <c:pt idx="39362">
                  <c:v>39362</c:v>
                </c:pt>
                <c:pt idx="39363">
                  <c:v>39363</c:v>
                </c:pt>
                <c:pt idx="39364">
                  <c:v>39364</c:v>
                </c:pt>
                <c:pt idx="39365">
                  <c:v>39365</c:v>
                </c:pt>
                <c:pt idx="39366">
                  <c:v>39366</c:v>
                </c:pt>
                <c:pt idx="39367">
                  <c:v>39367</c:v>
                </c:pt>
                <c:pt idx="39368">
                  <c:v>39368</c:v>
                </c:pt>
                <c:pt idx="39369">
                  <c:v>39369</c:v>
                </c:pt>
                <c:pt idx="39370">
                  <c:v>39370</c:v>
                </c:pt>
                <c:pt idx="39371">
                  <c:v>39371</c:v>
                </c:pt>
                <c:pt idx="39372">
                  <c:v>39372</c:v>
                </c:pt>
                <c:pt idx="39373">
                  <c:v>39373</c:v>
                </c:pt>
                <c:pt idx="39374">
                  <c:v>39374</c:v>
                </c:pt>
                <c:pt idx="39375">
                  <c:v>39375</c:v>
                </c:pt>
                <c:pt idx="39376">
                  <c:v>39376</c:v>
                </c:pt>
                <c:pt idx="39377">
                  <c:v>39377</c:v>
                </c:pt>
                <c:pt idx="39378">
                  <c:v>39378</c:v>
                </c:pt>
                <c:pt idx="39379">
                  <c:v>39379</c:v>
                </c:pt>
                <c:pt idx="39380">
                  <c:v>39380</c:v>
                </c:pt>
                <c:pt idx="39381">
                  <c:v>39381</c:v>
                </c:pt>
                <c:pt idx="39382">
                  <c:v>39382</c:v>
                </c:pt>
                <c:pt idx="39383">
                  <c:v>39383</c:v>
                </c:pt>
                <c:pt idx="39384">
                  <c:v>39384</c:v>
                </c:pt>
                <c:pt idx="39385">
                  <c:v>39385</c:v>
                </c:pt>
                <c:pt idx="39386">
                  <c:v>39386</c:v>
                </c:pt>
                <c:pt idx="39387">
                  <c:v>39387</c:v>
                </c:pt>
                <c:pt idx="39388">
                  <c:v>39388</c:v>
                </c:pt>
                <c:pt idx="39389">
                  <c:v>39389</c:v>
                </c:pt>
                <c:pt idx="39390">
                  <c:v>39390</c:v>
                </c:pt>
                <c:pt idx="39391">
                  <c:v>39391</c:v>
                </c:pt>
                <c:pt idx="39392">
                  <c:v>39392</c:v>
                </c:pt>
                <c:pt idx="39393">
                  <c:v>39393</c:v>
                </c:pt>
                <c:pt idx="39394">
                  <c:v>39394</c:v>
                </c:pt>
                <c:pt idx="39395">
                  <c:v>39395</c:v>
                </c:pt>
                <c:pt idx="39396">
                  <c:v>39396</c:v>
                </c:pt>
                <c:pt idx="39397">
                  <c:v>39397</c:v>
                </c:pt>
                <c:pt idx="39398">
                  <c:v>39398</c:v>
                </c:pt>
                <c:pt idx="39399">
                  <c:v>39399</c:v>
                </c:pt>
                <c:pt idx="39400">
                  <c:v>39400</c:v>
                </c:pt>
                <c:pt idx="39401">
                  <c:v>39401</c:v>
                </c:pt>
                <c:pt idx="39402">
                  <c:v>39402</c:v>
                </c:pt>
                <c:pt idx="39403">
                  <c:v>39403</c:v>
                </c:pt>
                <c:pt idx="39404">
                  <c:v>39404</c:v>
                </c:pt>
                <c:pt idx="39405">
                  <c:v>39405</c:v>
                </c:pt>
                <c:pt idx="39406">
                  <c:v>39406</c:v>
                </c:pt>
                <c:pt idx="39407">
                  <c:v>39407</c:v>
                </c:pt>
                <c:pt idx="39408">
                  <c:v>39408</c:v>
                </c:pt>
                <c:pt idx="39409">
                  <c:v>39409</c:v>
                </c:pt>
                <c:pt idx="39410">
                  <c:v>39410</c:v>
                </c:pt>
                <c:pt idx="39411">
                  <c:v>39411</c:v>
                </c:pt>
                <c:pt idx="39412">
                  <c:v>39412</c:v>
                </c:pt>
                <c:pt idx="39413">
                  <c:v>39413</c:v>
                </c:pt>
                <c:pt idx="39414">
                  <c:v>39414</c:v>
                </c:pt>
                <c:pt idx="39415">
                  <c:v>39415</c:v>
                </c:pt>
                <c:pt idx="39416">
                  <c:v>39416</c:v>
                </c:pt>
                <c:pt idx="39417">
                  <c:v>39417</c:v>
                </c:pt>
                <c:pt idx="39418">
                  <c:v>39418</c:v>
                </c:pt>
                <c:pt idx="39419">
                  <c:v>39419</c:v>
                </c:pt>
                <c:pt idx="39420">
                  <c:v>39420</c:v>
                </c:pt>
                <c:pt idx="39421">
                  <c:v>39421</c:v>
                </c:pt>
                <c:pt idx="39422">
                  <c:v>39422</c:v>
                </c:pt>
                <c:pt idx="39423">
                  <c:v>39423</c:v>
                </c:pt>
                <c:pt idx="39424">
                  <c:v>39424</c:v>
                </c:pt>
                <c:pt idx="39425">
                  <c:v>39425</c:v>
                </c:pt>
                <c:pt idx="39426">
                  <c:v>39426</c:v>
                </c:pt>
                <c:pt idx="39427">
                  <c:v>39427</c:v>
                </c:pt>
                <c:pt idx="39428">
                  <c:v>39428</c:v>
                </c:pt>
                <c:pt idx="39429">
                  <c:v>39429</c:v>
                </c:pt>
                <c:pt idx="39430">
                  <c:v>39430</c:v>
                </c:pt>
                <c:pt idx="39431">
                  <c:v>39431</c:v>
                </c:pt>
                <c:pt idx="39432">
                  <c:v>39432</c:v>
                </c:pt>
                <c:pt idx="39433">
                  <c:v>39433</c:v>
                </c:pt>
                <c:pt idx="39434">
                  <c:v>39434</c:v>
                </c:pt>
                <c:pt idx="39435">
                  <c:v>39435</c:v>
                </c:pt>
                <c:pt idx="39436">
                  <c:v>39436</c:v>
                </c:pt>
                <c:pt idx="39437">
                  <c:v>39437</c:v>
                </c:pt>
                <c:pt idx="39438">
                  <c:v>39438</c:v>
                </c:pt>
                <c:pt idx="39439">
                  <c:v>39439</c:v>
                </c:pt>
                <c:pt idx="39440">
                  <c:v>39440</c:v>
                </c:pt>
                <c:pt idx="39441">
                  <c:v>39441</c:v>
                </c:pt>
                <c:pt idx="39442">
                  <c:v>39442</c:v>
                </c:pt>
                <c:pt idx="39443">
                  <c:v>39443</c:v>
                </c:pt>
                <c:pt idx="39444">
                  <c:v>39444</c:v>
                </c:pt>
                <c:pt idx="39445">
                  <c:v>39445</c:v>
                </c:pt>
                <c:pt idx="39446">
                  <c:v>39446</c:v>
                </c:pt>
                <c:pt idx="39447">
                  <c:v>39447</c:v>
                </c:pt>
                <c:pt idx="39448">
                  <c:v>39448</c:v>
                </c:pt>
                <c:pt idx="39449">
                  <c:v>39449</c:v>
                </c:pt>
                <c:pt idx="39450">
                  <c:v>39450</c:v>
                </c:pt>
                <c:pt idx="39451">
                  <c:v>39451</c:v>
                </c:pt>
                <c:pt idx="39452">
                  <c:v>39452</c:v>
                </c:pt>
                <c:pt idx="39453">
                  <c:v>39453</c:v>
                </c:pt>
                <c:pt idx="39454">
                  <c:v>39454</c:v>
                </c:pt>
                <c:pt idx="39455">
                  <c:v>39455</c:v>
                </c:pt>
                <c:pt idx="39456">
                  <c:v>39456</c:v>
                </c:pt>
                <c:pt idx="39457">
                  <c:v>39457</c:v>
                </c:pt>
                <c:pt idx="39458">
                  <c:v>39458</c:v>
                </c:pt>
                <c:pt idx="39459">
                  <c:v>39459</c:v>
                </c:pt>
                <c:pt idx="39460">
                  <c:v>39460</c:v>
                </c:pt>
                <c:pt idx="39461">
                  <c:v>39461</c:v>
                </c:pt>
                <c:pt idx="39462">
                  <c:v>39462</c:v>
                </c:pt>
                <c:pt idx="39463">
                  <c:v>39463</c:v>
                </c:pt>
                <c:pt idx="39464">
                  <c:v>39464</c:v>
                </c:pt>
                <c:pt idx="39465">
                  <c:v>39465</c:v>
                </c:pt>
                <c:pt idx="39466">
                  <c:v>39466</c:v>
                </c:pt>
                <c:pt idx="39467">
                  <c:v>39467</c:v>
                </c:pt>
                <c:pt idx="39468">
                  <c:v>39468</c:v>
                </c:pt>
                <c:pt idx="39469">
                  <c:v>39469</c:v>
                </c:pt>
                <c:pt idx="39470">
                  <c:v>39470</c:v>
                </c:pt>
                <c:pt idx="39471">
                  <c:v>39471</c:v>
                </c:pt>
                <c:pt idx="39472">
                  <c:v>39472</c:v>
                </c:pt>
                <c:pt idx="39473">
                  <c:v>39473</c:v>
                </c:pt>
                <c:pt idx="39474">
                  <c:v>39474</c:v>
                </c:pt>
                <c:pt idx="39475">
                  <c:v>39475</c:v>
                </c:pt>
                <c:pt idx="39476">
                  <c:v>39476</c:v>
                </c:pt>
                <c:pt idx="39477">
                  <c:v>39477</c:v>
                </c:pt>
                <c:pt idx="39478">
                  <c:v>39478</c:v>
                </c:pt>
                <c:pt idx="39479">
                  <c:v>39479</c:v>
                </c:pt>
                <c:pt idx="39480">
                  <c:v>39480</c:v>
                </c:pt>
                <c:pt idx="39481">
                  <c:v>39481</c:v>
                </c:pt>
                <c:pt idx="39482">
                  <c:v>39482</c:v>
                </c:pt>
                <c:pt idx="39483">
                  <c:v>39483</c:v>
                </c:pt>
                <c:pt idx="39484">
                  <c:v>39484</c:v>
                </c:pt>
                <c:pt idx="39485">
                  <c:v>39485</c:v>
                </c:pt>
                <c:pt idx="39486">
                  <c:v>39486</c:v>
                </c:pt>
                <c:pt idx="39487">
                  <c:v>39487</c:v>
                </c:pt>
                <c:pt idx="39488">
                  <c:v>39488</c:v>
                </c:pt>
                <c:pt idx="39489">
                  <c:v>39489</c:v>
                </c:pt>
                <c:pt idx="39490">
                  <c:v>39490</c:v>
                </c:pt>
                <c:pt idx="39491">
                  <c:v>39491</c:v>
                </c:pt>
                <c:pt idx="39492">
                  <c:v>39492</c:v>
                </c:pt>
                <c:pt idx="39493">
                  <c:v>39493</c:v>
                </c:pt>
                <c:pt idx="39494">
                  <c:v>39494</c:v>
                </c:pt>
                <c:pt idx="39495">
                  <c:v>39495</c:v>
                </c:pt>
                <c:pt idx="39496">
                  <c:v>39496</c:v>
                </c:pt>
                <c:pt idx="39497">
                  <c:v>39497</c:v>
                </c:pt>
                <c:pt idx="39498">
                  <c:v>39498</c:v>
                </c:pt>
                <c:pt idx="39499">
                  <c:v>39499</c:v>
                </c:pt>
                <c:pt idx="39500">
                  <c:v>39500</c:v>
                </c:pt>
                <c:pt idx="39501">
                  <c:v>39501</c:v>
                </c:pt>
                <c:pt idx="39502">
                  <c:v>39502</c:v>
                </c:pt>
                <c:pt idx="39503">
                  <c:v>39503</c:v>
                </c:pt>
                <c:pt idx="39504">
                  <c:v>39504</c:v>
                </c:pt>
                <c:pt idx="39505">
                  <c:v>39505</c:v>
                </c:pt>
                <c:pt idx="39506">
                  <c:v>39506</c:v>
                </c:pt>
                <c:pt idx="39507">
                  <c:v>39507</c:v>
                </c:pt>
                <c:pt idx="39508">
                  <c:v>39508</c:v>
                </c:pt>
                <c:pt idx="39509">
                  <c:v>39509</c:v>
                </c:pt>
                <c:pt idx="39510">
                  <c:v>39510</c:v>
                </c:pt>
                <c:pt idx="39511">
                  <c:v>39511</c:v>
                </c:pt>
                <c:pt idx="39512">
                  <c:v>39512</c:v>
                </c:pt>
                <c:pt idx="39513">
                  <c:v>39513</c:v>
                </c:pt>
                <c:pt idx="39514">
                  <c:v>39514</c:v>
                </c:pt>
                <c:pt idx="39515">
                  <c:v>39515</c:v>
                </c:pt>
                <c:pt idx="39516">
                  <c:v>39516</c:v>
                </c:pt>
                <c:pt idx="39517">
                  <c:v>39517</c:v>
                </c:pt>
                <c:pt idx="39518">
                  <c:v>39518</c:v>
                </c:pt>
                <c:pt idx="39519">
                  <c:v>39519</c:v>
                </c:pt>
                <c:pt idx="39520">
                  <c:v>39520</c:v>
                </c:pt>
                <c:pt idx="39521">
                  <c:v>39521</c:v>
                </c:pt>
                <c:pt idx="39522">
                  <c:v>39522</c:v>
                </c:pt>
                <c:pt idx="39523">
                  <c:v>39523</c:v>
                </c:pt>
                <c:pt idx="39524">
                  <c:v>39524</c:v>
                </c:pt>
                <c:pt idx="39525">
                  <c:v>39525</c:v>
                </c:pt>
                <c:pt idx="39526">
                  <c:v>39526</c:v>
                </c:pt>
                <c:pt idx="39527">
                  <c:v>39527</c:v>
                </c:pt>
                <c:pt idx="39528">
                  <c:v>39528</c:v>
                </c:pt>
                <c:pt idx="39529">
                  <c:v>39529</c:v>
                </c:pt>
                <c:pt idx="39530">
                  <c:v>39530</c:v>
                </c:pt>
                <c:pt idx="39531">
                  <c:v>39531</c:v>
                </c:pt>
                <c:pt idx="39532">
                  <c:v>39532</c:v>
                </c:pt>
                <c:pt idx="39533">
                  <c:v>39533</c:v>
                </c:pt>
                <c:pt idx="39534">
                  <c:v>39534</c:v>
                </c:pt>
                <c:pt idx="39535">
                  <c:v>39535</c:v>
                </c:pt>
                <c:pt idx="39536">
                  <c:v>39536</c:v>
                </c:pt>
                <c:pt idx="39537">
                  <c:v>39537</c:v>
                </c:pt>
                <c:pt idx="39538">
                  <c:v>39538</c:v>
                </c:pt>
                <c:pt idx="39539">
                  <c:v>39539</c:v>
                </c:pt>
                <c:pt idx="39540">
                  <c:v>39540</c:v>
                </c:pt>
                <c:pt idx="39541">
                  <c:v>39541</c:v>
                </c:pt>
                <c:pt idx="39542">
                  <c:v>39542</c:v>
                </c:pt>
                <c:pt idx="39543">
                  <c:v>39543</c:v>
                </c:pt>
                <c:pt idx="39544">
                  <c:v>39544</c:v>
                </c:pt>
                <c:pt idx="39545">
                  <c:v>39545</c:v>
                </c:pt>
                <c:pt idx="39546">
                  <c:v>39546</c:v>
                </c:pt>
                <c:pt idx="39547">
                  <c:v>39547</c:v>
                </c:pt>
                <c:pt idx="39548">
                  <c:v>39548</c:v>
                </c:pt>
                <c:pt idx="39549">
                  <c:v>39549</c:v>
                </c:pt>
                <c:pt idx="39550">
                  <c:v>39550</c:v>
                </c:pt>
                <c:pt idx="39551">
                  <c:v>39551</c:v>
                </c:pt>
                <c:pt idx="39552">
                  <c:v>39552</c:v>
                </c:pt>
                <c:pt idx="39553">
                  <c:v>39553</c:v>
                </c:pt>
                <c:pt idx="39554">
                  <c:v>39554</c:v>
                </c:pt>
                <c:pt idx="39555">
                  <c:v>39555</c:v>
                </c:pt>
                <c:pt idx="39556">
                  <c:v>39556</c:v>
                </c:pt>
                <c:pt idx="39557">
                  <c:v>39557</c:v>
                </c:pt>
                <c:pt idx="39558">
                  <c:v>39558</c:v>
                </c:pt>
                <c:pt idx="39559">
                  <c:v>39559</c:v>
                </c:pt>
                <c:pt idx="39560">
                  <c:v>39560</c:v>
                </c:pt>
                <c:pt idx="39561">
                  <c:v>39561</c:v>
                </c:pt>
                <c:pt idx="39562">
                  <c:v>39562</c:v>
                </c:pt>
                <c:pt idx="39563">
                  <c:v>39563</c:v>
                </c:pt>
                <c:pt idx="39564">
                  <c:v>39564</c:v>
                </c:pt>
                <c:pt idx="39565">
                  <c:v>39565</c:v>
                </c:pt>
                <c:pt idx="39566">
                  <c:v>39566</c:v>
                </c:pt>
                <c:pt idx="39567">
                  <c:v>39567</c:v>
                </c:pt>
                <c:pt idx="39568">
                  <c:v>39568</c:v>
                </c:pt>
                <c:pt idx="39569">
                  <c:v>39569</c:v>
                </c:pt>
                <c:pt idx="39570">
                  <c:v>39570</c:v>
                </c:pt>
                <c:pt idx="39571">
                  <c:v>39571</c:v>
                </c:pt>
                <c:pt idx="39572">
                  <c:v>39572</c:v>
                </c:pt>
                <c:pt idx="39573">
                  <c:v>39573</c:v>
                </c:pt>
                <c:pt idx="39574">
                  <c:v>39574</c:v>
                </c:pt>
                <c:pt idx="39575">
                  <c:v>39575</c:v>
                </c:pt>
                <c:pt idx="39576">
                  <c:v>39576</c:v>
                </c:pt>
                <c:pt idx="39577">
                  <c:v>39577</c:v>
                </c:pt>
                <c:pt idx="39578">
                  <c:v>39578</c:v>
                </c:pt>
                <c:pt idx="39579">
                  <c:v>39579</c:v>
                </c:pt>
                <c:pt idx="39580">
                  <c:v>39580</c:v>
                </c:pt>
                <c:pt idx="39581">
                  <c:v>39581</c:v>
                </c:pt>
                <c:pt idx="39582">
                  <c:v>39582</c:v>
                </c:pt>
                <c:pt idx="39583">
                  <c:v>39583</c:v>
                </c:pt>
                <c:pt idx="39584">
                  <c:v>39584</c:v>
                </c:pt>
                <c:pt idx="39585">
                  <c:v>39585</c:v>
                </c:pt>
                <c:pt idx="39586">
                  <c:v>39586</c:v>
                </c:pt>
                <c:pt idx="39587">
                  <c:v>39587</c:v>
                </c:pt>
                <c:pt idx="39588">
                  <c:v>39588</c:v>
                </c:pt>
                <c:pt idx="39589">
                  <c:v>39589</c:v>
                </c:pt>
                <c:pt idx="39590">
                  <c:v>39590</c:v>
                </c:pt>
                <c:pt idx="39591">
                  <c:v>39591</c:v>
                </c:pt>
                <c:pt idx="39592">
                  <c:v>39592</c:v>
                </c:pt>
                <c:pt idx="39593">
                  <c:v>39593</c:v>
                </c:pt>
                <c:pt idx="39594">
                  <c:v>39594</c:v>
                </c:pt>
                <c:pt idx="39595">
                  <c:v>39595</c:v>
                </c:pt>
                <c:pt idx="39596">
                  <c:v>39596</c:v>
                </c:pt>
                <c:pt idx="39597">
                  <c:v>39597</c:v>
                </c:pt>
                <c:pt idx="39598">
                  <c:v>39598</c:v>
                </c:pt>
                <c:pt idx="39599">
                  <c:v>39599</c:v>
                </c:pt>
                <c:pt idx="39600">
                  <c:v>39600</c:v>
                </c:pt>
                <c:pt idx="39601">
                  <c:v>39601</c:v>
                </c:pt>
                <c:pt idx="39602">
                  <c:v>39602</c:v>
                </c:pt>
                <c:pt idx="39603">
                  <c:v>39603</c:v>
                </c:pt>
                <c:pt idx="39604">
                  <c:v>39604</c:v>
                </c:pt>
                <c:pt idx="39605">
                  <c:v>39605</c:v>
                </c:pt>
                <c:pt idx="39606">
                  <c:v>39606</c:v>
                </c:pt>
                <c:pt idx="39607">
                  <c:v>39607</c:v>
                </c:pt>
                <c:pt idx="39608">
                  <c:v>39608</c:v>
                </c:pt>
                <c:pt idx="39609">
                  <c:v>39609</c:v>
                </c:pt>
                <c:pt idx="39610">
                  <c:v>39610</c:v>
                </c:pt>
                <c:pt idx="39611">
                  <c:v>39611</c:v>
                </c:pt>
                <c:pt idx="39612">
                  <c:v>39612</c:v>
                </c:pt>
                <c:pt idx="39613">
                  <c:v>39613</c:v>
                </c:pt>
                <c:pt idx="39614">
                  <c:v>39614</c:v>
                </c:pt>
                <c:pt idx="39615">
                  <c:v>39615</c:v>
                </c:pt>
                <c:pt idx="39616">
                  <c:v>39616</c:v>
                </c:pt>
                <c:pt idx="39617">
                  <c:v>39617</c:v>
                </c:pt>
                <c:pt idx="39618">
                  <c:v>39618</c:v>
                </c:pt>
                <c:pt idx="39619">
                  <c:v>39619</c:v>
                </c:pt>
                <c:pt idx="39620">
                  <c:v>39620</c:v>
                </c:pt>
                <c:pt idx="39621">
                  <c:v>39621</c:v>
                </c:pt>
                <c:pt idx="39622">
                  <c:v>39622</c:v>
                </c:pt>
                <c:pt idx="39623">
                  <c:v>39623</c:v>
                </c:pt>
                <c:pt idx="39624">
                  <c:v>39624</c:v>
                </c:pt>
                <c:pt idx="39625">
                  <c:v>39625</c:v>
                </c:pt>
                <c:pt idx="39626">
                  <c:v>39626</c:v>
                </c:pt>
                <c:pt idx="39627">
                  <c:v>39627</c:v>
                </c:pt>
                <c:pt idx="39628">
                  <c:v>39628</c:v>
                </c:pt>
                <c:pt idx="39629">
                  <c:v>39629</c:v>
                </c:pt>
                <c:pt idx="39630">
                  <c:v>39630</c:v>
                </c:pt>
                <c:pt idx="39631">
                  <c:v>39631</c:v>
                </c:pt>
                <c:pt idx="39632">
                  <c:v>39632</c:v>
                </c:pt>
                <c:pt idx="39633">
                  <c:v>39633</c:v>
                </c:pt>
                <c:pt idx="39634">
                  <c:v>39634</c:v>
                </c:pt>
                <c:pt idx="39635">
                  <c:v>39635</c:v>
                </c:pt>
                <c:pt idx="39636">
                  <c:v>39636</c:v>
                </c:pt>
                <c:pt idx="39637">
                  <c:v>39637</c:v>
                </c:pt>
                <c:pt idx="39638">
                  <c:v>39638</c:v>
                </c:pt>
                <c:pt idx="39639">
                  <c:v>39639</c:v>
                </c:pt>
                <c:pt idx="39640">
                  <c:v>39640</c:v>
                </c:pt>
                <c:pt idx="39641">
                  <c:v>39641</c:v>
                </c:pt>
                <c:pt idx="39642">
                  <c:v>39642</c:v>
                </c:pt>
                <c:pt idx="39643">
                  <c:v>39643</c:v>
                </c:pt>
                <c:pt idx="39644">
                  <c:v>39644</c:v>
                </c:pt>
                <c:pt idx="39645">
                  <c:v>39645</c:v>
                </c:pt>
                <c:pt idx="39646">
                  <c:v>39646</c:v>
                </c:pt>
                <c:pt idx="39647">
                  <c:v>39647</c:v>
                </c:pt>
                <c:pt idx="39648">
                  <c:v>39648</c:v>
                </c:pt>
                <c:pt idx="39649">
                  <c:v>39649</c:v>
                </c:pt>
                <c:pt idx="39650">
                  <c:v>39650</c:v>
                </c:pt>
                <c:pt idx="39651">
                  <c:v>39651</c:v>
                </c:pt>
                <c:pt idx="39652">
                  <c:v>39652</c:v>
                </c:pt>
                <c:pt idx="39653">
                  <c:v>39653</c:v>
                </c:pt>
                <c:pt idx="39654">
                  <c:v>39654</c:v>
                </c:pt>
                <c:pt idx="39655">
                  <c:v>39655</c:v>
                </c:pt>
                <c:pt idx="39656">
                  <c:v>39656</c:v>
                </c:pt>
                <c:pt idx="39657">
                  <c:v>39657</c:v>
                </c:pt>
                <c:pt idx="39658">
                  <c:v>39658</c:v>
                </c:pt>
                <c:pt idx="39659">
                  <c:v>39659</c:v>
                </c:pt>
                <c:pt idx="39660">
                  <c:v>39660</c:v>
                </c:pt>
                <c:pt idx="39661">
                  <c:v>39661</c:v>
                </c:pt>
                <c:pt idx="39662">
                  <c:v>39662</c:v>
                </c:pt>
                <c:pt idx="39663">
                  <c:v>39663</c:v>
                </c:pt>
                <c:pt idx="39664">
                  <c:v>39664</c:v>
                </c:pt>
                <c:pt idx="39665">
                  <c:v>39665</c:v>
                </c:pt>
                <c:pt idx="39666">
                  <c:v>39666</c:v>
                </c:pt>
                <c:pt idx="39667">
                  <c:v>39667</c:v>
                </c:pt>
                <c:pt idx="39668">
                  <c:v>39668</c:v>
                </c:pt>
                <c:pt idx="39669">
                  <c:v>39669</c:v>
                </c:pt>
                <c:pt idx="39670">
                  <c:v>39670</c:v>
                </c:pt>
                <c:pt idx="39671">
                  <c:v>39671</c:v>
                </c:pt>
                <c:pt idx="39672">
                  <c:v>39672</c:v>
                </c:pt>
                <c:pt idx="39673">
                  <c:v>39673</c:v>
                </c:pt>
                <c:pt idx="39674">
                  <c:v>39674</c:v>
                </c:pt>
                <c:pt idx="39675">
                  <c:v>39675</c:v>
                </c:pt>
                <c:pt idx="39676">
                  <c:v>39676</c:v>
                </c:pt>
                <c:pt idx="39677">
                  <c:v>39677</c:v>
                </c:pt>
                <c:pt idx="39678">
                  <c:v>39678</c:v>
                </c:pt>
                <c:pt idx="39679">
                  <c:v>39679</c:v>
                </c:pt>
                <c:pt idx="39680">
                  <c:v>39680</c:v>
                </c:pt>
                <c:pt idx="39681">
                  <c:v>39681</c:v>
                </c:pt>
                <c:pt idx="39682">
                  <c:v>39682</c:v>
                </c:pt>
                <c:pt idx="39683">
                  <c:v>39683</c:v>
                </c:pt>
                <c:pt idx="39684">
                  <c:v>39684</c:v>
                </c:pt>
                <c:pt idx="39685">
                  <c:v>39685</c:v>
                </c:pt>
                <c:pt idx="39686">
                  <c:v>39686</c:v>
                </c:pt>
                <c:pt idx="39687">
                  <c:v>39687</c:v>
                </c:pt>
                <c:pt idx="39688">
                  <c:v>39688</c:v>
                </c:pt>
                <c:pt idx="39689">
                  <c:v>39689</c:v>
                </c:pt>
                <c:pt idx="39690">
                  <c:v>39690</c:v>
                </c:pt>
                <c:pt idx="39691">
                  <c:v>39691</c:v>
                </c:pt>
                <c:pt idx="39692">
                  <c:v>39692</c:v>
                </c:pt>
                <c:pt idx="39693">
                  <c:v>39693</c:v>
                </c:pt>
                <c:pt idx="39694">
                  <c:v>39694</c:v>
                </c:pt>
                <c:pt idx="39695">
                  <c:v>39695</c:v>
                </c:pt>
                <c:pt idx="39696">
                  <c:v>39696</c:v>
                </c:pt>
                <c:pt idx="39697">
                  <c:v>39697</c:v>
                </c:pt>
                <c:pt idx="39698">
                  <c:v>39698</c:v>
                </c:pt>
                <c:pt idx="39699">
                  <c:v>39699</c:v>
                </c:pt>
                <c:pt idx="39700">
                  <c:v>39700</c:v>
                </c:pt>
                <c:pt idx="39701">
                  <c:v>39701</c:v>
                </c:pt>
                <c:pt idx="39702">
                  <c:v>39702</c:v>
                </c:pt>
                <c:pt idx="39703">
                  <c:v>39703</c:v>
                </c:pt>
                <c:pt idx="39704">
                  <c:v>39704</c:v>
                </c:pt>
                <c:pt idx="39705">
                  <c:v>39705</c:v>
                </c:pt>
                <c:pt idx="39706">
                  <c:v>39706</c:v>
                </c:pt>
                <c:pt idx="39707">
                  <c:v>39707</c:v>
                </c:pt>
                <c:pt idx="39708">
                  <c:v>39708</c:v>
                </c:pt>
                <c:pt idx="39709">
                  <c:v>39709</c:v>
                </c:pt>
                <c:pt idx="39710">
                  <c:v>39710</c:v>
                </c:pt>
                <c:pt idx="39711">
                  <c:v>39711</c:v>
                </c:pt>
                <c:pt idx="39712">
                  <c:v>39712</c:v>
                </c:pt>
                <c:pt idx="39713">
                  <c:v>39713</c:v>
                </c:pt>
                <c:pt idx="39714">
                  <c:v>39714</c:v>
                </c:pt>
                <c:pt idx="39715">
                  <c:v>39715</c:v>
                </c:pt>
                <c:pt idx="39716">
                  <c:v>39716</c:v>
                </c:pt>
                <c:pt idx="39717">
                  <c:v>39717</c:v>
                </c:pt>
                <c:pt idx="39718">
                  <c:v>39718</c:v>
                </c:pt>
                <c:pt idx="39719">
                  <c:v>39719</c:v>
                </c:pt>
                <c:pt idx="39720">
                  <c:v>39720</c:v>
                </c:pt>
                <c:pt idx="39721">
                  <c:v>39721</c:v>
                </c:pt>
                <c:pt idx="39722">
                  <c:v>39722</c:v>
                </c:pt>
                <c:pt idx="39723">
                  <c:v>39723</c:v>
                </c:pt>
                <c:pt idx="39724">
                  <c:v>39724</c:v>
                </c:pt>
                <c:pt idx="39725">
                  <c:v>39725</c:v>
                </c:pt>
                <c:pt idx="39726">
                  <c:v>39726</c:v>
                </c:pt>
                <c:pt idx="39727">
                  <c:v>39727</c:v>
                </c:pt>
                <c:pt idx="39728">
                  <c:v>39728</c:v>
                </c:pt>
                <c:pt idx="39729">
                  <c:v>39729</c:v>
                </c:pt>
                <c:pt idx="39730">
                  <c:v>39730</c:v>
                </c:pt>
                <c:pt idx="39731">
                  <c:v>39731</c:v>
                </c:pt>
                <c:pt idx="39732">
                  <c:v>39732</c:v>
                </c:pt>
                <c:pt idx="39733">
                  <c:v>39733</c:v>
                </c:pt>
                <c:pt idx="39734">
                  <c:v>39734</c:v>
                </c:pt>
                <c:pt idx="39735">
                  <c:v>39735</c:v>
                </c:pt>
                <c:pt idx="39736">
                  <c:v>39736</c:v>
                </c:pt>
                <c:pt idx="39737">
                  <c:v>39737</c:v>
                </c:pt>
                <c:pt idx="39738">
                  <c:v>39738</c:v>
                </c:pt>
                <c:pt idx="39739">
                  <c:v>39739</c:v>
                </c:pt>
                <c:pt idx="39740">
                  <c:v>39740</c:v>
                </c:pt>
                <c:pt idx="39741">
                  <c:v>39741</c:v>
                </c:pt>
                <c:pt idx="39742">
                  <c:v>39742</c:v>
                </c:pt>
                <c:pt idx="39743">
                  <c:v>39743</c:v>
                </c:pt>
                <c:pt idx="39744">
                  <c:v>39744</c:v>
                </c:pt>
                <c:pt idx="39745">
                  <c:v>39745</c:v>
                </c:pt>
                <c:pt idx="39746">
                  <c:v>39746</c:v>
                </c:pt>
                <c:pt idx="39747">
                  <c:v>39747</c:v>
                </c:pt>
                <c:pt idx="39748">
                  <c:v>39748</c:v>
                </c:pt>
                <c:pt idx="39749">
                  <c:v>39749</c:v>
                </c:pt>
                <c:pt idx="39750">
                  <c:v>39750</c:v>
                </c:pt>
                <c:pt idx="39751">
                  <c:v>39751</c:v>
                </c:pt>
                <c:pt idx="39752">
                  <c:v>39752</c:v>
                </c:pt>
                <c:pt idx="39753">
                  <c:v>39753</c:v>
                </c:pt>
                <c:pt idx="39754">
                  <c:v>39754</c:v>
                </c:pt>
                <c:pt idx="39755">
                  <c:v>39755</c:v>
                </c:pt>
                <c:pt idx="39756">
                  <c:v>39756</c:v>
                </c:pt>
                <c:pt idx="39757">
                  <c:v>39757</c:v>
                </c:pt>
                <c:pt idx="39758">
                  <c:v>39758</c:v>
                </c:pt>
                <c:pt idx="39759">
                  <c:v>39759</c:v>
                </c:pt>
                <c:pt idx="39760">
                  <c:v>39760</c:v>
                </c:pt>
                <c:pt idx="39761">
                  <c:v>39761</c:v>
                </c:pt>
                <c:pt idx="39762">
                  <c:v>39762</c:v>
                </c:pt>
                <c:pt idx="39763">
                  <c:v>39763</c:v>
                </c:pt>
                <c:pt idx="39764">
                  <c:v>39764</c:v>
                </c:pt>
                <c:pt idx="39765">
                  <c:v>39765</c:v>
                </c:pt>
                <c:pt idx="39766">
                  <c:v>39766</c:v>
                </c:pt>
                <c:pt idx="39767">
                  <c:v>39767</c:v>
                </c:pt>
                <c:pt idx="39768">
                  <c:v>39768</c:v>
                </c:pt>
                <c:pt idx="39769">
                  <c:v>39769</c:v>
                </c:pt>
                <c:pt idx="39770">
                  <c:v>39770</c:v>
                </c:pt>
                <c:pt idx="39771">
                  <c:v>39771</c:v>
                </c:pt>
                <c:pt idx="39772">
                  <c:v>39772</c:v>
                </c:pt>
                <c:pt idx="39773">
                  <c:v>39773</c:v>
                </c:pt>
                <c:pt idx="39774">
                  <c:v>39774</c:v>
                </c:pt>
                <c:pt idx="39775">
                  <c:v>39775</c:v>
                </c:pt>
                <c:pt idx="39776">
                  <c:v>39776</c:v>
                </c:pt>
                <c:pt idx="39777">
                  <c:v>39777</c:v>
                </c:pt>
                <c:pt idx="39778">
                  <c:v>39778</c:v>
                </c:pt>
                <c:pt idx="39779">
                  <c:v>39779</c:v>
                </c:pt>
                <c:pt idx="39780">
                  <c:v>39780</c:v>
                </c:pt>
                <c:pt idx="39781">
                  <c:v>39781</c:v>
                </c:pt>
                <c:pt idx="39782">
                  <c:v>39782</c:v>
                </c:pt>
                <c:pt idx="39783">
                  <c:v>39783</c:v>
                </c:pt>
                <c:pt idx="39784">
                  <c:v>39784</c:v>
                </c:pt>
                <c:pt idx="39785">
                  <c:v>39785</c:v>
                </c:pt>
                <c:pt idx="39786">
                  <c:v>39786</c:v>
                </c:pt>
                <c:pt idx="39787">
                  <c:v>39787</c:v>
                </c:pt>
                <c:pt idx="39788">
                  <c:v>39788</c:v>
                </c:pt>
                <c:pt idx="39789">
                  <c:v>39789</c:v>
                </c:pt>
                <c:pt idx="39790">
                  <c:v>39790</c:v>
                </c:pt>
                <c:pt idx="39791">
                  <c:v>39791</c:v>
                </c:pt>
                <c:pt idx="39792">
                  <c:v>39792</c:v>
                </c:pt>
                <c:pt idx="39793">
                  <c:v>39793</c:v>
                </c:pt>
                <c:pt idx="39794">
                  <c:v>39794</c:v>
                </c:pt>
                <c:pt idx="39795">
                  <c:v>39795</c:v>
                </c:pt>
                <c:pt idx="39796">
                  <c:v>39796</c:v>
                </c:pt>
                <c:pt idx="39797">
                  <c:v>39797</c:v>
                </c:pt>
                <c:pt idx="39798">
                  <c:v>39798</c:v>
                </c:pt>
                <c:pt idx="39799">
                  <c:v>39799</c:v>
                </c:pt>
                <c:pt idx="39800">
                  <c:v>39800</c:v>
                </c:pt>
                <c:pt idx="39801">
                  <c:v>39801</c:v>
                </c:pt>
                <c:pt idx="39802">
                  <c:v>39802</c:v>
                </c:pt>
                <c:pt idx="39803">
                  <c:v>39803</c:v>
                </c:pt>
                <c:pt idx="39804">
                  <c:v>39804</c:v>
                </c:pt>
                <c:pt idx="39805">
                  <c:v>39805</c:v>
                </c:pt>
                <c:pt idx="39806">
                  <c:v>39806</c:v>
                </c:pt>
                <c:pt idx="39807">
                  <c:v>39807</c:v>
                </c:pt>
                <c:pt idx="39808">
                  <c:v>39808</c:v>
                </c:pt>
                <c:pt idx="39809">
                  <c:v>39809</c:v>
                </c:pt>
                <c:pt idx="39810">
                  <c:v>39810</c:v>
                </c:pt>
                <c:pt idx="39811">
                  <c:v>39811</c:v>
                </c:pt>
                <c:pt idx="39812">
                  <c:v>39812</c:v>
                </c:pt>
                <c:pt idx="39813">
                  <c:v>39813</c:v>
                </c:pt>
                <c:pt idx="39814">
                  <c:v>39814</c:v>
                </c:pt>
                <c:pt idx="39815">
                  <c:v>39815</c:v>
                </c:pt>
                <c:pt idx="39816">
                  <c:v>39816</c:v>
                </c:pt>
                <c:pt idx="39817">
                  <c:v>39817</c:v>
                </c:pt>
                <c:pt idx="39818">
                  <c:v>39818</c:v>
                </c:pt>
                <c:pt idx="39819">
                  <c:v>39819</c:v>
                </c:pt>
                <c:pt idx="39820">
                  <c:v>39820</c:v>
                </c:pt>
                <c:pt idx="39821">
                  <c:v>39821</c:v>
                </c:pt>
                <c:pt idx="39822">
                  <c:v>39822</c:v>
                </c:pt>
                <c:pt idx="39823">
                  <c:v>39823</c:v>
                </c:pt>
                <c:pt idx="39824">
                  <c:v>39824</c:v>
                </c:pt>
                <c:pt idx="39825">
                  <c:v>39825</c:v>
                </c:pt>
                <c:pt idx="39826">
                  <c:v>39826</c:v>
                </c:pt>
                <c:pt idx="39827">
                  <c:v>39827</c:v>
                </c:pt>
                <c:pt idx="39828">
                  <c:v>39828</c:v>
                </c:pt>
                <c:pt idx="39829">
                  <c:v>39829</c:v>
                </c:pt>
                <c:pt idx="39830">
                  <c:v>39830</c:v>
                </c:pt>
                <c:pt idx="39831">
                  <c:v>39831</c:v>
                </c:pt>
                <c:pt idx="39832">
                  <c:v>39832</c:v>
                </c:pt>
                <c:pt idx="39833">
                  <c:v>39833</c:v>
                </c:pt>
                <c:pt idx="39834">
                  <c:v>39834</c:v>
                </c:pt>
                <c:pt idx="39835">
                  <c:v>39835</c:v>
                </c:pt>
                <c:pt idx="39836">
                  <c:v>39836</c:v>
                </c:pt>
                <c:pt idx="39837">
                  <c:v>39837</c:v>
                </c:pt>
                <c:pt idx="39838">
                  <c:v>39838</c:v>
                </c:pt>
                <c:pt idx="39839">
                  <c:v>39839</c:v>
                </c:pt>
                <c:pt idx="39840">
                  <c:v>39840</c:v>
                </c:pt>
                <c:pt idx="39841">
                  <c:v>39841</c:v>
                </c:pt>
                <c:pt idx="39842">
                  <c:v>39842</c:v>
                </c:pt>
                <c:pt idx="39843">
                  <c:v>39843</c:v>
                </c:pt>
                <c:pt idx="39844">
                  <c:v>39844</c:v>
                </c:pt>
                <c:pt idx="39845">
                  <c:v>39845</c:v>
                </c:pt>
                <c:pt idx="39846">
                  <c:v>39846</c:v>
                </c:pt>
                <c:pt idx="39847">
                  <c:v>39847</c:v>
                </c:pt>
                <c:pt idx="39848">
                  <c:v>39848</c:v>
                </c:pt>
                <c:pt idx="39849">
                  <c:v>39849</c:v>
                </c:pt>
                <c:pt idx="39850">
                  <c:v>39850</c:v>
                </c:pt>
                <c:pt idx="39851">
                  <c:v>39851</c:v>
                </c:pt>
                <c:pt idx="39852">
                  <c:v>39852</c:v>
                </c:pt>
                <c:pt idx="39853">
                  <c:v>39853</c:v>
                </c:pt>
                <c:pt idx="39854">
                  <c:v>39854</c:v>
                </c:pt>
                <c:pt idx="39855">
                  <c:v>39855</c:v>
                </c:pt>
                <c:pt idx="39856">
                  <c:v>39856</c:v>
                </c:pt>
                <c:pt idx="39857">
                  <c:v>39857</c:v>
                </c:pt>
                <c:pt idx="39858">
                  <c:v>39858</c:v>
                </c:pt>
                <c:pt idx="39859">
                  <c:v>39859</c:v>
                </c:pt>
                <c:pt idx="39860">
                  <c:v>39860</c:v>
                </c:pt>
                <c:pt idx="39861">
                  <c:v>39861</c:v>
                </c:pt>
                <c:pt idx="39862">
                  <c:v>39862</c:v>
                </c:pt>
                <c:pt idx="39863">
                  <c:v>39863</c:v>
                </c:pt>
                <c:pt idx="39864">
                  <c:v>39864</c:v>
                </c:pt>
                <c:pt idx="39865">
                  <c:v>39865</c:v>
                </c:pt>
                <c:pt idx="39866">
                  <c:v>39866</c:v>
                </c:pt>
                <c:pt idx="39867">
                  <c:v>39867</c:v>
                </c:pt>
                <c:pt idx="39868">
                  <c:v>39868</c:v>
                </c:pt>
                <c:pt idx="39869">
                  <c:v>39869</c:v>
                </c:pt>
                <c:pt idx="39870">
                  <c:v>39870</c:v>
                </c:pt>
                <c:pt idx="39871">
                  <c:v>39871</c:v>
                </c:pt>
                <c:pt idx="39872">
                  <c:v>39872</c:v>
                </c:pt>
                <c:pt idx="39873">
                  <c:v>39873</c:v>
                </c:pt>
                <c:pt idx="39874">
                  <c:v>39874</c:v>
                </c:pt>
                <c:pt idx="39875">
                  <c:v>39875</c:v>
                </c:pt>
                <c:pt idx="39876">
                  <c:v>39876</c:v>
                </c:pt>
                <c:pt idx="39877">
                  <c:v>39877</c:v>
                </c:pt>
                <c:pt idx="39878">
                  <c:v>39878</c:v>
                </c:pt>
                <c:pt idx="39879">
                  <c:v>39879</c:v>
                </c:pt>
                <c:pt idx="39880">
                  <c:v>39880</c:v>
                </c:pt>
                <c:pt idx="39881">
                  <c:v>39881</c:v>
                </c:pt>
                <c:pt idx="39882">
                  <c:v>39882</c:v>
                </c:pt>
                <c:pt idx="39883">
                  <c:v>39883</c:v>
                </c:pt>
                <c:pt idx="39884">
                  <c:v>39884</c:v>
                </c:pt>
                <c:pt idx="39885">
                  <c:v>39885</c:v>
                </c:pt>
                <c:pt idx="39886">
                  <c:v>39886</c:v>
                </c:pt>
                <c:pt idx="39887">
                  <c:v>39887</c:v>
                </c:pt>
                <c:pt idx="39888">
                  <c:v>39888</c:v>
                </c:pt>
                <c:pt idx="39889">
                  <c:v>39889</c:v>
                </c:pt>
                <c:pt idx="39890">
                  <c:v>39890</c:v>
                </c:pt>
                <c:pt idx="39891">
                  <c:v>39891</c:v>
                </c:pt>
                <c:pt idx="39892">
                  <c:v>39892</c:v>
                </c:pt>
                <c:pt idx="39893">
                  <c:v>39893</c:v>
                </c:pt>
                <c:pt idx="39894">
                  <c:v>39894</c:v>
                </c:pt>
                <c:pt idx="39895">
                  <c:v>39895</c:v>
                </c:pt>
                <c:pt idx="39896">
                  <c:v>39896</c:v>
                </c:pt>
                <c:pt idx="39897">
                  <c:v>39897</c:v>
                </c:pt>
                <c:pt idx="39898">
                  <c:v>39898</c:v>
                </c:pt>
                <c:pt idx="39899">
                  <c:v>39899</c:v>
                </c:pt>
                <c:pt idx="39900">
                  <c:v>39900</c:v>
                </c:pt>
                <c:pt idx="39901">
                  <c:v>39901</c:v>
                </c:pt>
                <c:pt idx="39902">
                  <c:v>39902</c:v>
                </c:pt>
                <c:pt idx="39903">
                  <c:v>39903</c:v>
                </c:pt>
                <c:pt idx="39904">
                  <c:v>39904</c:v>
                </c:pt>
                <c:pt idx="39905">
                  <c:v>39905</c:v>
                </c:pt>
                <c:pt idx="39906">
                  <c:v>39906</c:v>
                </c:pt>
                <c:pt idx="39907">
                  <c:v>39907</c:v>
                </c:pt>
                <c:pt idx="39908">
                  <c:v>39908</c:v>
                </c:pt>
                <c:pt idx="39909">
                  <c:v>39909</c:v>
                </c:pt>
                <c:pt idx="39910">
                  <c:v>39910</c:v>
                </c:pt>
                <c:pt idx="39911">
                  <c:v>39911</c:v>
                </c:pt>
                <c:pt idx="39912">
                  <c:v>39912</c:v>
                </c:pt>
                <c:pt idx="39913">
                  <c:v>39913</c:v>
                </c:pt>
                <c:pt idx="39914">
                  <c:v>39914</c:v>
                </c:pt>
                <c:pt idx="39915">
                  <c:v>39915</c:v>
                </c:pt>
                <c:pt idx="39916">
                  <c:v>39916</c:v>
                </c:pt>
                <c:pt idx="39917">
                  <c:v>39917</c:v>
                </c:pt>
                <c:pt idx="39918">
                  <c:v>39918</c:v>
                </c:pt>
                <c:pt idx="39919">
                  <c:v>39919</c:v>
                </c:pt>
                <c:pt idx="39920">
                  <c:v>39920</c:v>
                </c:pt>
                <c:pt idx="39921">
                  <c:v>39921</c:v>
                </c:pt>
                <c:pt idx="39922">
                  <c:v>39922</c:v>
                </c:pt>
                <c:pt idx="39923">
                  <c:v>39923</c:v>
                </c:pt>
                <c:pt idx="39924">
                  <c:v>39924</c:v>
                </c:pt>
                <c:pt idx="39925">
                  <c:v>39925</c:v>
                </c:pt>
                <c:pt idx="39926">
                  <c:v>39926</c:v>
                </c:pt>
                <c:pt idx="39927">
                  <c:v>39927</c:v>
                </c:pt>
                <c:pt idx="39928">
                  <c:v>39928</c:v>
                </c:pt>
                <c:pt idx="39929">
                  <c:v>39929</c:v>
                </c:pt>
                <c:pt idx="39930">
                  <c:v>39930</c:v>
                </c:pt>
                <c:pt idx="39931">
                  <c:v>39931</c:v>
                </c:pt>
                <c:pt idx="39932">
                  <c:v>39932</c:v>
                </c:pt>
                <c:pt idx="39933">
                  <c:v>39933</c:v>
                </c:pt>
                <c:pt idx="39934">
                  <c:v>39934</c:v>
                </c:pt>
                <c:pt idx="39935">
                  <c:v>39935</c:v>
                </c:pt>
                <c:pt idx="39936">
                  <c:v>39936</c:v>
                </c:pt>
                <c:pt idx="39937">
                  <c:v>39937</c:v>
                </c:pt>
                <c:pt idx="39938">
                  <c:v>39938</c:v>
                </c:pt>
                <c:pt idx="39939">
                  <c:v>39939</c:v>
                </c:pt>
                <c:pt idx="39940">
                  <c:v>39940</c:v>
                </c:pt>
                <c:pt idx="39941">
                  <c:v>39941</c:v>
                </c:pt>
                <c:pt idx="39942">
                  <c:v>39942</c:v>
                </c:pt>
                <c:pt idx="39943">
                  <c:v>39943</c:v>
                </c:pt>
                <c:pt idx="39944">
                  <c:v>39944</c:v>
                </c:pt>
                <c:pt idx="39945">
                  <c:v>39945</c:v>
                </c:pt>
                <c:pt idx="39946">
                  <c:v>39946</c:v>
                </c:pt>
                <c:pt idx="39947">
                  <c:v>39947</c:v>
                </c:pt>
                <c:pt idx="39948">
                  <c:v>39948</c:v>
                </c:pt>
                <c:pt idx="39949">
                  <c:v>39949</c:v>
                </c:pt>
                <c:pt idx="39950">
                  <c:v>39950</c:v>
                </c:pt>
                <c:pt idx="39951">
                  <c:v>39951</c:v>
                </c:pt>
                <c:pt idx="39952">
                  <c:v>39952</c:v>
                </c:pt>
                <c:pt idx="39953">
                  <c:v>39953</c:v>
                </c:pt>
                <c:pt idx="39954">
                  <c:v>39954</c:v>
                </c:pt>
                <c:pt idx="39955">
                  <c:v>39955</c:v>
                </c:pt>
                <c:pt idx="39956">
                  <c:v>39956</c:v>
                </c:pt>
                <c:pt idx="39957">
                  <c:v>39957</c:v>
                </c:pt>
                <c:pt idx="39958">
                  <c:v>39958</c:v>
                </c:pt>
                <c:pt idx="39959">
                  <c:v>39959</c:v>
                </c:pt>
                <c:pt idx="39960">
                  <c:v>39960</c:v>
                </c:pt>
                <c:pt idx="39961">
                  <c:v>39961</c:v>
                </c:pt>
                <c:pt idx="39962">
                  <c:v>39962</c:v>
                </c:pt>
                <c:pt idx="39963">
                  <c:v>39963</c:v>
                </c:pt>
                <c:pt idx="39964">
                  <c:v>39964</c:v>
                </c:pt>
                <c:pt idx="39965">
                  <c:v>39965</c:v>
                </c:pt>
                <c:pt idx="39966">
                  <c:v>39966</c:v>
                </c:pt>
                <c:pt idx="39967">
                  <c:v>39967</c:v>
                </c:pt>
                <c:pt idx="39968">
                  <c:v>39968</c:v>
                </c:pt>
                <c:pt idx="39969">
                  <c:v>39969</c:v>
                </c:pt>
                <c:pt idx="39970">
                  <c:v>39970</c:v>
                </c:pt>
                <c:pt idx="39971">
                  <c:v>39971</c:v>
                </c:pt>
                <c:pt idx="39972">
                  <c:v>39972</c:v>
                </c:pt>
                <c:pt idx="39973">
                  <c:v>39973</c:v>
                </c:pt>
                <c:pt idx="39974">
                  <c:v>39974</c:v>
                </c:pt>
                <c:pt idx="39975">
                  <c:v>39975</c:v>
                </c:pt>
                <c:pt idx="39976">
                  <c:v>39976</c:v>
                </c:pt>
                <c:pt idx="39977">
                  <c:v>39977</c:v>
                </c:pt>
                <c:pt idx="39978">
                  <c:v>39978</c:v>
                </c:pt>
                <c:pt idx="39979">
                  <c:v>39979</c:v>
                </c:pt>
                <c:pt idx="39980">
                  <c:v>39980</c:v>
                </c:pt>
                <c:pt idx="39981">
                  <c:v>39981</c:v>
                </c:pt>
                <c:pt idx="39982">
                  <c:v>39982</c:v>
                </c:pt>
                <c:pt idx="39983">
                  <c:v>39983</c:v>
                </c:pt>
                <c:pt idx="39984">
                  <c:v>39984</c:v>
                </c:pt>
                <c:pt idx="39985">
                  <c:v>39985</c:v>
                </c:pt>
                <c:pt idx="39986">
                  <c:v>39986</c:v>
                </c:pt>
                <c:pt idx="39987">
                  <c:v>39987</c:v>
                </c:pt>
                <c:pt idx="39988">
                  <c:v>39988</c:v>
                </c:pt>
                <c:pt idx="39989">
                  <c:v>39989</c:v>
                </c:pt>
                <c:pt idx="39990">
                  <c:v>39990</c:v>
                </c:pt>
                <c:pt idx="39991">
                  <c:v>39991</c:v>
                </c:pt>
                <c:pt idx="39992">
                  <c:v>39992</c:v>
                </c:pt>
                <c:pt idx="39993">
                  <c:v>39993</c:v>
                </c:pt>
                <c:pt idx="39994">
                  <c:v>39994</c:v>
                </c:pt>
                <c:pt idx="39995">
                  <c:v>39995</c:v>
                </c:pt>
                <c:pt idx="39996">
                  <c:v>39996</c:v>
                </c:pt>
                <c:pt idx="39997">
                  <c:v>39997</c:v>
                </c:pt>
                <c:pt idx="39998">
                  <c:v>39998</c:v>
                </c:pt>
                <c:pt idx="39999">
                  <c:v>39999</c:v>
                </c:pt>
                <c:pt idx="40000">
                  <c:v>40000</c:v>
                </c:pt>
                <c:pt idx="40001">
                  <c:v>40001</c:v>
                </c:pt>
                <c:pt idx="40002">
                  <c:v>40002</c:v>
                </c:pt>
                <c:pt idx="40003">
                  <c:v>40003</c:v>
                </c:pt>
                <c:pt idx="40004">
                  <c:v>40004</c:v>
                </c:pt>
                <c:pt idx="40005">
                  <c:v>40005</c:v>
                </c:pt>
                <c:pt idx="40006">
                  <c:v>40006</c:v>
                </c:pt>
                <c:pt idx="40007">
                  <c:v>40007</c:v>
                </c:pt>
                <c:pt idx="40008">
                  <c:v>40008</c:v>
                </c:pt>
                <c:pt idx="40009">
                  <c:v>40009</c:v>
                </c:pt>
                <c:pt idx="40010">
                  <c:v>40010</c:v>
                </c:pt>
                <c:pt idx="40011">
                  <c:v>40011</c:v>
                </c:pt>
                <c:pt idx="40012">
                  <c:v>40012</c:v>
                </c:pt>
                <c:pt idx="40013">
                  <c:v>40013</c:v>
                </c:pt>
                <c:pt idx="40014">
                  <c:v>40014</c:v>
                </c:pt>
                <c:pt idx="40015">
                  <c:v>40015</c:v>
                </c:pt>
                <c:pt idx="40016">
                  <c:v>40016</c:v>
                </c:pt>
                <c:pt idx="40017">
                  <c:v>40017</c:v>
                </c:pt>
                <c:pt idx="40018">
                  <c:v>40018</c:v>
                </c:pt>
                <c:pt idx="40019">
                  <c:v>40019</c:v>
                </c:pt>
                <c:pt idx="40020">
                  <c:v>40020</c:v>
                </c:pt>
                <c:pt idx="40021">
                  <c:v>40021</c:v>
                </c:pt>
                <c:pt idx="40022">
                  <c:v>40022</c:v>
                </c:pt>
                <c:pt idx="40023">
                  <c:v>40023</c:v>
                </c:pt>
                <c:pt idx="40024">
                  <c:v>40024</c:v>
                </c:pt>
                <c:pt idx="40025">
                  <c:v>40025</c:v>
                </c:pt>
                <c:pt idx="40026">
                  <c:v>40026</c:v>
                </c:pt>
                <c:pt idx="40027">
                  <c:v>40027</c:v>
                </c:pt>
                <c:pt idx="40028">
                  <c:v>40028</c:v>
                </c:pt>
                <c:pt idx="40029">
                  <c:v>40029</c:v>
                </c:pt>
                <c:pt idx="40030">
                  <c:v>40030</c:v>
                </c:pt>
                <c:pt idx="40031">
                  <c:v>40031</c:v>
                </c:pt>
                <c:pt idx="40032">
                  <c:v>40032</c:v>
                </c:pt>
                <c:pt idx="40033">
                  <c:v>40033</c:v>
                </c:pt>
                <c:pt idx="40034">
                  <c:v>40034</c:v>
                </c:pt>
                <c:pt idx="40035">
                  <c:v>40035</c:v>
                </c:pt>
                <c:pt idx="40036">
                  <c:v>40036</c:v>
                </c:pt>
                <c:pt idx="40037">
                  <c:v>40037</c:v>
                </c:pt>
                <c:pt idx="40038">
                  <c:v>40038</c:v>
                </c:pt>
                <c:pt idx="40039">
                  <c:v>40039</c:v>
                </c:pt>
                <c:pt idx="40040">
                  <c:v>40040</c:v>
                </c:pt>
                <c:pt idx="40041">
                  <c:v>40041</c:v>
                </c:pt>
                <c:pt idx="40042">
                  <c:v>40042</c:v>
                </c:pt>
                <c:pt idx="40043">
                  <c:v>40043</c:v>
                </c:pt>
                <c:pt idx="40044">
                  <c:v>40044</c:v>
                </c:pt>
                <c:pt idx="40045">
                  <c:v>40045</c:v>
                </c:pt>
                <c:pt idx="40046">
                  <c:v>40046</c:v>
                </c:pt>
                <c:pt idx="40047">
                  <c:v>40047</c:v>
                </c:pt>
                <c:pt idx="40048">
                  <c:v>40048</c:v>
                </c:pt>
                <c:pt idx="40049">
                  <c:v>40049</c:v>
                </c:pt>
                <c:pt idx="40050">
                  <c:v>40050</c:v>
                </c:pt>
                <c:pt idx="40051">
                  <c:v>40051</c:v>
                </c:pt>
                <c:pt idx="40052">
                  <c:v>40052</c:v>
                </c:pt>
                <c:pt idx="40053">
                  <c:v>40053</c:v>
                </c:pt>
                <c:pt idx="40054">
                  <c:v>40054</c:v>
                </c:pt>
                <c:pt idx="40055">
                  <c:v>40055</c:v>
                </c:pt>
                <c:pt idx="40056">
                  <c:v>40056</c:v>
                </c:pt>
                <c:pt idx="40057">
                  <c:v>40057</c:v>
                </c:pt>
                <c:pt idx="40058">
                  <c:v>40058</c:v>
                </c:pt>
                <c:pt idx="40059">
                  <c:v>40059</c:v>
                </c:pt>
                <c:pt idx="40060">
                  <c:v>40060</c:v>
                </c:pt>
                <c:pt idx="40061">
                  <c:v>40061</c:v>
                </c:pt>
                <c:pt idx="40062">
                  <c:v>40062</c:v>
                </c:pt>
                <c:pt idx="40063">
                  <c:v>40063</c:v>
                </c:pt>
                <c:pt idx="40064">
                  <c:v>40064</c:v>
                </c:pt>
                <c:pt idx="40065">
                  <c:v>40065</c:v>
                </c:pt>
                <c:pt idx="40066">
                  <c:v>40066</c:v>
                </c:pt>
                <c:pt idx="40067">
                  <c:v>40067</c:v>
                </c:pt>
                <c:pt idx="40068">
                  <c:v>40068</c:v>
                </c:pt>
                <c:pt idx="40069">
                  <c:v>40069</c:v>
                </c:pt>
                <c:pt idx="40070">
                  <c:v>40070</c:v>
                </c:pt>
                <c:pt idx="40071">
                  <c:v>40071</c:v>
                </c:pt>
                <c:pt idx="40072">
                  <c:v>40072</c:v>
                </c:pt>
                <c:pt idx="40073">
                  <c:v>40073</c:v>
                </c:pt>
                <c:pt idx="40074">
                  <c:v>40074</c:v>
                </c:pt>
                <c:pt idx="40075">
                  <c:v>40075</c:v>
                </c:pt>
                <c:pt idx="40076">
                  <c:v>40076</c:v>
                </c:pt>
                <c:pt idx="40077">
                  <c:v>40077</c:v>
                </c:pt>
                <c:pt idx="40078">
                  <c:v>40078</c:v>
                </c:pt>
                <c:pt idx="40079">
                  <c:v>40079</c:v>
                </c:pt>
                <c:pt idx="40080">
                  <c:v>40080</c:v>
                </c:pt>
                <c:pt idx="40081">
                  <c:v>40081</c:v>
                </c:pt>
                <c:pt idx="40082">
                  <c:v>40082</c:v>
                </c:pt>
                <c:pt idx="40083">
                  <c:v>40083</c:v>
                </c:pt>
                <c:pt idx="40084">
                  <c:v>40084</c:v>
                </c:pt>
                <c:pt idx="40085">
                  <c:v>40085</c:v>
                </c:pt>
                <c:pt idx="40086">
                  <c:v>40086</c:v>
                </c:pt>
                <c:pt idx="40087">
                  <c:v>40087</c:v>
                </c:pt>
                <c:pt idx="40088">
                  <c:v>40088</c:v>
                </c:pt>
                <c:pt idx="40089">
                  <c:v>40089</c:v>
                </c:pt>
                <c:pt idx="40090">
                  <c:v>40090</c:v>
                </c:pt>
                <c:pt idx="40091">
                  <c:v>40091</c:v>
                </c:pt>
                <c:pt idx="40092">
                  <c:v>40092</c:v>
                </c:pt>
                <c:pt idx="40093">
                  <c:v>40093</c:v>
                </c:pt>
                <c:pt idx="40094">
                  <c:v>40094</c:v>
                </c:pt>
                <c:pt idx="40095">
                  <c:v>40095</c:v>
                </c:pt>
                <c:pt idx="40096">
                  <c:v>40096</c:v>
                </c:pt>
                <c:pt idx="40097">
                  <c:v>40097</c:v>
                </c:pt>
                <c:pt idx="40098">
                  <c:v>40098</c:v>
                </c:pt>
                <c:pt idx="40099">
                  <c:v>40099</c:v>
                </c:pt>
                <c:pt idx="40100">
                  <c:v>40100</c:v>
                </c:pt>
                <c:pt idx="40101">
                  <c:v>40101</c:v>
                </c:pt>
                <c:pt idx="40102">
                  <c:v>40102</c:v>
                </c:pt>
                <c:pt idx="40103">
                  <c:v>40103</c:v>
                </c:pt>
                <c:pt idx="40104">
                  <c:v>40104</c:v>
                </c:pt>
                <c:pt idx="40105">
                  <c:v>40105</c:v>
                </c:pt>
                <c:pt idx="40106">
                  <c:v>40106</c:v>
                </c:pt>
                <c:pt idx="40107">
                  <c:v>40107</c:v>
                </c:pt>
                <c:pt idx="40108">
                  <c:v>40108</c:v>
                </c:pt>
                <c:pt idx="40109">
                  <c:v>40109</c:v>
                </c:pt>
                <c:pt idx="40110">
                  <c:v>40110</c:v>
                </c:pt>
                <c:pt idx="40111">
                  <c:v>40111</c:v>
                </c:pt>
                <c:pt idx="40112">
                  <c:v>40112</c:v>
                </c:pt>
                <c:pt idx="40113">
                  <c:v>40113</c:v>
                </c:pt>
                <c:pt idx="40114">
                  <c:v>40114</c:v>
                </c:pt>
                <c:pt idx="40115">
                  <c:v>40115</c:v>
                </c:pt>
                <c:pt idx="40116">
                  <c:v>40116</c:v>
                </c:pt>
                <c:pt idx="40117">
                  <c:v>40117</c:v>
                </c:pt>
                <c:pt idx="40118">
                  <c:v>40118</c:v>
                </c:pt>
                <c:pt idx="40119">
                  <c:v>40119</c:v>
                </c:pt>
                <c:pt idx="40120">
                  <c:v>40120</c:v>
                </c:pt>
                <c:pt idx="40121">
                  <c:v>40121</c:v>
                </c:pt>
                <c:pt idx="40122">
                  <c:v>40122</c:v>
                </c:pt>
                <c:pt idx="40123">
                  <c:v>40123</c:v>
                </c:pt>
                <c:pt idx="40124">
                  <c:v>40124</c:v>
                </c:pt>
                <c:pt idx="40125">
                  <c:v>40125</c:v>
                </c:pt>
                <c:pt idx="40126">
                  <c:v>40126</c:v>
                </c:pt>
                <c:pt idx="40127">
                  <c:v>40127</c:v>
                </c:pt>
                <c:pt idx="40128">
                  <c:v>40128</c:v>
                </c:pt>
                <c:pt idx="40129">
                  <c:v>40129</c:v>
                </c:pt>
                <c:pt idx="40130">
                  <c:v>40130</c:v>
                </c:pt>
                <c:pt idx="40131">
                  <c:v>40131</c:v>
                </c:pt>
                <c:pt idx="40132">
                  <c:v>40132</c:v>
                </c:pt>
                <c:pt idx="40133">
                  <c:v>40133</c:v>
                </c:pt>
                <c:pt idx="40134">
                  <c:v>40134</c:v>
                </c:pt>
                <c:pt idx="40135">
                  <c:v>40135</c:v>
                </c:pt>
                <c:pt idx="40136">
                  <c:v>40136</c:v>
                </c:pt>
                <c:pt idx="40137">
                  <c:v>40137</c:v>
                </c:pt>
                <c:pt idx="40138">
                  <c:v>40138</c:v>
                </c:pt>
                <c:pt idx="40139">
                  <c:v>40139</c:v>
                </c:pt>
                <c:pt idx="40140">
                  <c:v>40140</c:v>
                </c:pt>
                <c:pt idx="40141">
                  <c:v>40141</c:v>
                </c:pt>
                <c:pt idx="40142">
                  <c:v>40142</c:v>
                </c:pt>
                <c:pt idx="40143">
                  <c:v>40143</c:v>
                </c:pt>
                <c:pt idx="40144">
                  <c:v>40144</c:v>
                </c:pt>
                <c:pt idx="40145">
                  <c:v>40145</c:v>
                </c:pt>
                <c:pt idx="40146">
                  <c:v>40146</c:v>
                </c:pt>
                <c:pt idx="40147">
                  <c:v>40147</c:v>
                </c:pt>
                <c:pt idx="40148">
                  <c:v>40148</c:v>
                </c:pt>
                <c:pt idx="40149">
                  <c:v>40149</c:v>
                </c:pt>
                <c:pt idx="40150">
                  <c:v>40150</c:v>
                </c:pt>
                <c:pt idx="40151">
                  <c:v>40151</c:v>
                </c:pt>
                <c:pt idx="40152">
                  <c:v>40152</c:v>
                </c:pt>
                <c:pt idx="40153">
                  <c:v>40153</c:v>
                </c:pt>
                <c:pt idx="40154">
                  <c:v>40154</c:v>
                </c:pt>
                <c:pt idx="40155">
                  <c:v>40155</c:v>
                </c:pt>
                <c:pt idx="40156">
                  <c:v>40156</c:v>
                </c:pt>
                <c:pt idx="40157">
                  <c:v>40157</c:v>
                </c:pt>
                <c:pt idx="40158">
                  <c:v>40158</c:v>
                </c:pt>
                <c:pt idx="40159">
                  <c:v>40159</c:v>
                </c:pt>
                <c:pt idx="40160">
                  <c:v>40160</c:v>
                </c:pt>
                <c:pt idx="40161">
                  <c:v>40161</c:v>
                </c:pt>
                <c:pt idx="40162">
                  <c:v>40162</c:v>
                </c:pt>
                <c:pt idx="40163">
                  <c:v>40163</c:v>
                </c:pt>
                <c:pt idx="40164">
                  <c:v>40164</c:v>
                </c:pt>
                <c:pt idx="40165">
                  <c:v>40165</c:v>
                </c:pt>
                <c:pt idx="40166">
                  <c:v>40166</c:v>
                </c:pt>
                <c:pt idx="40167">
                  <c:v>40167</c:v>
                </c:pt>
                <c:pt idx="40168">
                  <c:v>40168</c:v>
                </c:pt>
                <c:pt idx="40169">
                  <c:v>40169</c:v>
                </c:pt>
                <c:pt idx="40170">
                  <c:v>40170</c:v>
                </c:pt>
                <c:pt idx="40171">
                  <c:v>40171</c:v>
                </c:pt>
                <c:pt idx="40172">
                  <c:v>40172</c:v>
                </c:pt>
                <c:pt idx="40173">
                  <c:v>40173</c:v>
                </c:pt>
                <c:pt idx="40174">
                  <c:v>40174</c:v>
                </c:pt>
                <c:pt idx="40175">
                  <c:v>40175</c:v>
                </c:pt>
                <c:pt idx="40176">
                  <c:v>40176</c:v>
                </c:pt>
                <c:pt idx="40177">
                  <c:v>40177</c:v>
                </c:pt>
                <c:pt idx="40178">
                  <c:v>40178</c:v>
                </c:pt>
                <c:pt idx="40179">
                  <c:v>40179</c:v>
                </c:pt>
                <c:pt idx="40180">
                  <c:v>40180</c:v>
                </c:pt>
                <c:pt idx="40181">
                  <c:v>40181</c:v>
                </c:pt>
                <c:pt idx="40182">
                  <c:v>40182</c:v>
                </c:pt>
                <c:pt idx="40183">
                  <c:v>40183</c:v>
                </c:pt>
                <c:pt idx="40184">
                  <c:v>40184</c:v>
                </c:pt>
                <c:pt idx="40185">
                  <c:v>40185</c:v>
                </c:pt>
                <c:pt idx="40186">
                  <c:v>40186</c:v>
                </c:pt>
                <c:pt idx="40187">
                  <c:v>40187</c:v>
                </c:pt>
                <c:pt idx="40188">
                  <c:v>40188</c:v>
                </c:pt>
                <c:pt idx="40189">
                  <c:v>40189</c:v>
                </c:pt>
                <c:pt idx="40190">
                  <c:v>40190</c:v>
                </c:pt>
                <c:pt idx="40191">
                  <c:v>40191</c:v>
                </c:pt>
                <c:pt idx="40192">
                  <c:v>40192</c:v>
                </c:pt>
                <c:pt idx="40193">
                  <c:v>40193</c:v>
                </c:pt>
                <c:pt idx="40194">
                  <c:v>40194</c:v>
                </c:pt>
                <c:pt idx="40195">
                  <c:v>40195</c:v>
                </c:pt>
                <c:pt idx="40196">
                  <c:v>40196</c:v>
                </c:pt>
                <c:pt idx="40197">
                  <c:v>40197</c:v>
                </c:pt>
                <c:pt idx="40198">
                  <c:v>40198</c:v>
                </c:pt>
                <c:pt idx="40199">
                  <c:v>40199</c:v>
                </c:pt>
                <c:pt idx="40200">
                  <c:v>40200</c:v>
                </c:pt>
                <c:pt idx="40201">
                  <c:v>40201</c:v>
                </c:pt>
                <c:pt idx="40202">
                  <c:v>40202</c:v>
                </c:pt>
                <c:pt idx="40203">
                  <c:v>40203</c:v>
                </c:pt>
                <c:pt idx="40204">
                  <c:v>40204</c:v>
                </c:pt>
                <c:pt idx="40205">
                  <c:v>40205</c:v>
                </c:pt>
                <c:pt idx="40206">
                  <c:v>40206</c:v>
                </c:pt>
                <c:pt idx="40207">
                  <c:v>40207</c:v>
                </c:pt>
                <c:pt idx="40208">
                  <c:v>40208</c:v>
                </c:pt>
                <c:pt idx="40209">
                  <c:v>40209</c:v>
                </c:pt>
                <c:pt idx="40210">
                  <c:v>40210</c:v>
                </c:pt>
                <c:pt idx="40211">
                  <c:v>40211</c:v>
                </c:pt>
                <c:pt idx="40212">
                  <c:v>40212</c:v>
                </c:pt>
                <c:pt idx="40213">
                  <c:v>40213</c:v>
                </c:pt>
                <c:pt idx="40214">
                  <c:v>40214</c:v>
                </c:pt>
                <c:pt idx="40215">
                  <c:v>40215</c:v>
                </c:pt>
                <c:pt idx="40216">
                  <c:v>40216</c:v>
                </c:pt>
                <c:pt idx="40217">
                  <c:v>40217</c:v>
                </c:pt>
                <c:pt idx="40218">
                  <c:v>40218</c:v>
                </c:pt>
                <c:pt idx="40219">
                  <c:v>40219</c:v>
                </c:pt>
                <c:pt idx="40220">
                  <c:v>40220</c:v>
                </c:pt>
                <c:pt idx="40221">
                  <c:v>40221</c:v>
                </c:pt>
                <c:pt idx="40222">
                  <c:v>40222</c:v>
                </c:pt>
                <c:pt idx="40223">
                  <c:v>40223</c:v>
                </c:pt>
                <c:pt idx="40224">
                  <c:v>40224</c:v>
                </c:pt>
                <c:pt idx="40225">
                  <c:v>40225</c:v>
                </c:pt>
                <c:pt idx="40226">
                  <c:v>40226</c:v>
                </c:pt>
                <c:pt idx="40227">
                  <c:v>40227</c:v>
                </c:pt>
                <c:pt idx="40228">
                  <c:v>40228</c:v>
                </c:pt>
                <c:pt idx="40229">
                  <c:v>40229</c:v>
                </c:pt>
                <c:pt idx="40230">
                  <c:v>40230</c:v>
                </c:pt>
                <c:pt idx="40231">
                  <c:v>40231</c:v>
                </c:pt>
                <c:pt idx="40232">
                  <c:v>40232</c:v>
                </c:pt>
                <c:pt idx="40233">
                  <c:v>40233</c:v>
                </c:pt>
                <c:pt idx="40234">
                  <c:v>40234</c:v>
                </c:pt>
                <c:pt idx="40235">
                  <c:v>40235</c:v>
                </c:pt>
                <c:pt idx="40236">
                  <c:v>40236</c:v>
                </c:pt>
                <c:pt idx="40237">
                  <c:v>40237</c:v>
                </c:pt>
                <c:pt idx="40238">
                  <c:v>40238</c:v>
                </c:pt>
                <c:pt idx="40239">
                  <c:v>40239</c:v>
                </c:pt>
                <c:pt idx="40240">
                  <c:v>40240</c:v>
                </c:pt>
                <c:pt idx="40241">
                  <c:v>40241</c:v>
                </c:pt>
                <c:pt idx="40242">
                  <c:v>40242</c:v>
                </c:pt>
                <c:pt idx="40243">
                  <c:v>40243</c:v>
                </c:pt>
                <c:pt idx="40244">
                  <c:v>40244</c:v>
                </c:pt>
                <c:pt idx="40245">
                  <c:v>40245</c:v>
                </c:pt>
                <c:pt idx="40246">
                  <c:v>40246</c:v>
                </c:pt>
                <c:pt idx="40247">
                  <c:v>40247</c:v>
                </c:pt>
                <c:pt idx="40248">
                  <c:v>40248</c:v>
                </c:pt>
                <c:pt idx="40249">
                  <c:v>40249</c:v>
                </c:pt>
                <c:pt idx="40250">
                  <c:v>40250</c:v>
                </c:pt>
                <c:pt idx="40251">
                  <c:v>40251</c:v>
                </c:pt>
                <c:pt idx="40252">
                  <c:v>40252</c:v>
                </c:pt>
                <c:pt idx="40253">
                  <c:v>40253</c:v>
                </c:pt>
                <c:pt idx="40254">
                  <c:v>40254</c:v>
                </c:pt>
                <c:pt idx="40255">
                  <c:v>40255</c:v>
                </c:pt>
                <c:pt idx="40256">
                  <c:v>40256</c:v>
                </c:pt>
                <c:pt idx="40257">
                  <c:v>40257</c:v>
                </c:pt>
                <c:pt idx="40258">
                  <c:v>40258</c:v>
                </c:pt>
                <c:pt idx="40259">
                  <c:v>40259</c:v>
                </c:pt>
                <c:pt idx="40260">
                  <c:v>40260</c:v>
                </c:pt>
                <c:pt idx="40261">
                  <c:v>40261</c:v>
                </c:pt>
                <c:pt idx="40262">
                  <c:v>40262</c:v>
                </c:pt>
                <c:pt idx="40263">
                  <c:v>40263</c:v>
                </c:pt>
                <c:pt idx="40264">
                  <c:v>40264</c:v>
                </c:pt>
                <c:pt idx="40265">
                  <c:v>40265</c:v>
                </c:pt>
                <c:pt idx="40266">
                  <c:v>40266</c:v>
                </c:pt>
                <c:pt idx="40267">
                  <c:v>40267</c:v>
                </c:pt>
                <c:pt idx="40268">
                  <c:v>40268</c:v>
                </c:pt>
                <c:pt idx="40269">
                  <c:v>40269</c:v>
                </c:pt>
                <c:pt idx="40270">
                  <c:v>40270</c:v>
                </c:pt>
                <c:pt idx="40271">
                  <c:v>40271</c:v>
                </c:pt>
                <c:pt idx="40272">
                  <c:v>40272</c:v>
                </c:pt>
                <c:pt idx="40273">
                  <c:v>40273</c:v>
                </c:pt>
                <c:pt idx="40274">
                  <c:v>40274</c:v>
                </c:pt>
                <c:pt idx="40275">
                  <c:v>40275</c:v>
                </c:pt>
                <c:pt idx="40276">
                  <c:v>40276</c:v>
                </c:pt>
                <c:pt idx="40277">
                  <c:v>40277</c:v>
                </c:pt>
                <c:pt idx="40278">
                  <c:v>40278</c:v>
                </c:pt>
                <c:pt idx="40279">
                  <c:v>40279</c:v>
                </c:pt>
                <c:pt idx="40280">
                  <c:v>40280</c:v>
                </c:pt>
                <c:pt idx="40281">
                  <c:v>40281</c:v>
                </c:pt>
                <c:pt idx="40282">
                  <c:v>40282</c:v>
                </c:pt>
                <c:pt idx="40283">
                  <c:v>40283</c:v>
                </c:pt>
                <c:pt idx="40284">
                  <c:v>40284</c:v>
                </c:pt>
                <c:pt idx="40285">
                  <c:v>40285</c:v>
                </c:pt>
                <c:pt idx="40286">
                  <c:v>40286</c:v>
                </c:pt>
                <c:pt idx="40287">
                  <c:v>40287</c:v>
                </c:pt>
                <c:pt idx="40288">
                  <c:v>40288</c:v>
                </c:pt>
                <c:pt idx="40289">
                  <c:v>40289</c:v>
                </c:pt>
                <c:pt idx="40290">
                  <c:v>40290</c:v>
                </c:pt>
                <c:pt idx="40291">
                  <c:v>40291</c:v>
                </c:pt>
                <c:pt idx="40292">
                  <c:v>40292</c:v>
                </c:pt>
                <c:pt idx="40293">
                  <c:v>40293</c:v>
                </c:pt>
                <c:pt idx="40294">
                  <c:v>40294</c:v>
                </c:pt>
                <c:pt idx="40295">
                  <c:v>40295</c:v>
                </c:pt>
                <c:pt idx="40296">
                  <c:v>40296</c:v>
                </c:pt>
                <c:pt idx="40297">
                  <c:v>40297</c:v>
                </c:pt>
                <c:pt idx="40298">
                  <c:v>40298</c:v>
                </c:pt>
                <c:pt idx="40299">
                  <c:v>40299</c:v>
                </c:pt>
                <c:pt idx="40300">
                  <c:v>40300</c:v>
                </c:pt>
                <c:pt idx="40301">
                  <c:v>40301</c:v>
                </c:pt>
                <c:pt idx="40302">
                  <c:v>40302</c:v>
                </c:pt>
                <c:pt idx="40303">
                  <c:v>40303</c:v>
                </c:pt>
                <c:pt idx="40304">
                  <c:v>40304</c:v>
                </c:pt>
                <c:pt idx="40305">
                  <c:v>40305</c:v>
                </c:pt>
                <c:pt idx="40306">
                  <c:v>40306</c:v>
                </c:pt>
                <c:pt idx="40307">
                  <c:v>40307</c:v>
                </c:pt>
                <c:pt idx="40308">
                  <c:v>40308</c:v>
                </c:pt>
                <c:pt idx="40309">
                  <c:v>40309</c:v>
                </c:pt>
                <c:pt idx="40310">
                  <c:v>40310</c:v>
                </c:pt>
                <c:pt idx="40311">
                  <c:v>40311</c:v>
                </c:pt>
                <c:pt idx="40312">
                  <c:v>40312</c:v>
                </c:pt>
                <c:pt idx="40313">
                  <c:v>40313</c:v>
                </c:pt>
                <c:pt idx="40314">
                  <c:v>40314</c:v>
                </c:pt>
                <c:pt idx="40315">
                  <c:v>40315</c:v>
                </c:pt>
                <c:pt idx="40316">
                  <c:v>40316</c:v>
                </c:pt>
                <c:pt idx="40317">
                  <c:v>40317</c:v>
                </c:pt>
                <c:pt idx="40318">
                  <c:v>40318</c:v>
                </c:pt>
                <c:pt idx="40319">
                  <c:v>40319</c:v>
                </c:pt>
                <c:pt idx="40320">
                  <c:v>40320</c:v>
                </c:pt>
                <c:pt idx="40321">
                  <c:v>40321</c:v>
                </c:pt>
                <c:pt idx="40322">
                  <c:v>40322</c:v>
                </c:pt>
                <c:pt idx="40323">
                  <c:v>40323</c:v>
                </c:pt>
                <c:pt idx="40324">
                  <c:v>40324</c:v>
                </c:pt>
                <c:pt idx="40325">
                  <c:v>40325</c:v>
                </c:pt>
                <c:pt idx="40326">
                  <c:v>40326</c:v>
                </c:pt>
                <c:pt idx="40327">
                  <c:v>40327</c:v>
                </c:pt>
                <c:pt idx="40328">
                  <c:v>40328</c:v>
                </c:pt>
                <c:pt idx="40329">
                  <c:v>40329</c:v>
                </c:pt>
                <c:pt idx="40330">
                  <c:v>40330</c:v>
                </c:pt>
                <c:pt idx="40331">
                  <c:v>40331</c:v>
                </c:pt>
                <c:pt idx="40332">
                  <c:v>40332</c:v>
                </c:pt>
                <c:pt idx="40333">
                  <c:v>40333</c:v>
                </c:pt>
                <c:pt idx="40334">
                  <c:v>40334</c:v>
                </c:pt>
                <c:pt idx="40335">
                  <c:v>40335</c:v>
                </c:pt>
                <c:pt idx="40336">
                  <c:v>40336</c:v>
                </c:pt>
                <c:pt idx="40337">
                  <c:v>40337</c:v>
                </c:pt>
                <c:pt idx="40338">
                  <c:v>40338</c:v>
                </c:pt>
                <c:pt idx="40339">
                  <c:v>40339</c:v>
                </c:pt>
                <c:pt idx="40340">
                  <c:v>40340</c:v>
                </c:pt>
                <c:pt idx="40341">
                  <c:v>40341</c:v>
                </c:pt>
                <c:pt idx="40342">
                  <c:v>40342</c:v>
                </c:pt>
                <c:pt idx="40343">
                  <c:v>40343</c:v>
                </c:pt>
                <c:pt idx="40344">
                  <c:v>40344</c:v>
                </c:pt>
                <c:pt idx="40345">
                  <c:v>40345</c:v>
                </c:pt>
                <c:pt idx="40346">
                  <c:v>40346</c:v>
                </c:pt>
                <c:pt idx="40347">
                  <c:v>40347</c:v>
                </c:pt>
                <c:pt idx="40348">
                  <c:v>40348</c:v>
                </c:pt>
                <c:pt idx="40349">
                  <c:v>40349</c:v>
                </c:pt>
                <c:pt idx="40350">
                  <c:v>40350</c:v>
                </c:pt>
                <c:pt idx="40351">
                  <c:v>40351</c:v>
                </c:pt>
                <c:pt idx="40352">
                  <c:v>40352</c:v>
                </c:pt>
                <c:pt idx="40353">
                  <c:v>40353</c:v>
                </c:pt>
                <c:pt idx="40354">
                  <c:v>40354</c:v>
                </c:pt>
                <c:pt idx="40355">
                  <c:v>40355</c:v>
                </c:pt>
                <c:pt idx="40356">
                  <c:v>40356</c:v>
                </c:pt>
                <c:pt idx="40357">
                  <c:v>40357</c:v>
                </c:pt>
                <c:pt idx="40358">
                  <c:v>40358</c:v>
                </c:pt>
                <c:pt idx="40359">
                  <c:v>40359</c:v>
                </c:pt>
                <c:pt idx="40360">
                  <c:v>40360</c:v>
                </c:pt>
                <c:pt idx="40361">
                  <c:v>40361</c:v>
                </c:pt>
                <c:pt idx="40362">
                  <c:v>40362</c:v>
                </c:pt>
                <c:pt idx="40363">
                  <c:v>40363</c:v>
                </c:pt>
                <c:pt idx="40364">
                  <c:v>40364</c:v>
                </c:pt>
                <c:pt idx="40365">
                  <c:v>40365</c:v>
                </c:pt>
                <c:pt idx="40366">
                  <c:v>40366</c:v>
                </c:pt>
                <c:pt idx="40367">
                  <c:v>40367</c:v>
                </c:pt>
                <c:pt idx="40368">
                  <c:v>40368</c:v>
                </c:pt>
                <c:pt idx="40369">
                  <c:v>40369</c:v>
                </c:pt>
                <c:pt idx="40370">
                  <c:v>40370</c:v>
                </c:pt>
                <c:pt idx="40371">
                  <c:v>40371</c:v>
                </c:pt>
                <c:pt idx="40372">
                  <c:v>40372</c:v>
                </c:pt>
                <c:pt idx="40373">
                  <c:v>40373</c:v>
                </c:pt>
                <c:pt idx="40374">
                  <c:v>40374</c:v>
                </c:pt>
                <c:pt idx="40375">
                  <c:v>40375</c:v>
                </c:pt>
                <c:pt idx="40376">
                  <c:v>40376</c:v>
                </c:pt>
                <c:pt idx="40377">
                  <c:v>40377</c:v>
                </c:pt>
                <c:pt idx="40378">
                  <c:v>40378</c:v>
                </c:pt>
                <c:pt idx="40379">
                  <c:v>40379</c:v>
                </c:pt>
                <c:pt idx="40380">
                  <c:v>40380</c:v>
                </c:pt>
                <c:pt idx="40381">
                  <c:v>40381</c:v>
                </c:pt>
                <c:pt idx="40382">
                  <c:v>40382</c:v>
                </c:pt>
                <c:pt idx="40383">
                  <c:v>40383</c:v>
                </c:pt>
                <c:pt idx="40384">
                  <c:v>40384</c:v>
                </c:pt>
                <c:pt idx="40385">
                  <c:v>40385</c:v>
                </c:pt>
                <c:pt idx="40386">
                  <c:v>40386</c:v>
                </c:pt>
                <c:pt idx="40387">
                  <c:v>40387</c:v>
                </c:pt>
                <c:pt idx="40388">
                  <c:v>40388</c:v>
                </c:pt>
                <c:pt idx="40389">
                  <c:v>40389</c:v>
                </c:pt>
                <c:pt idx="40390">
                  <c:v>40390</c:v>
                </c:pt>
                <c:pt idx="40391">
                  <c:v>40391</c:v>
                </c:pt>
                <c:pt idx="40392">
                  <c:v>40392</c:v>
                </c:pt>
                <c:pt idx="40393">
                  <c:v>40393</c:v>
                </c:pt>
                <c:pt idx="40394">
                  <c:v>40394</c:v>
                </c:pt>
                <c:pt idx="40395">
                  <c:v>40395</c:v>
                </c:pt>
                <c:pt idx="40396">
                  <c:v>40396</c:v>
                </c:pt>
                <c:pt idx="40397">
                  <c:v>40397</c:v>
                </c:pt>
                <c:pt idx="40398">
                  <c:v>40398</c:v>
                </c:pt>
                <c:pt idx="40399">
                  <c:v>40399</c:v>
                </c:pt>
                <c:pt idx="40400">
                  <c:v>40400</c:v>
                </c:pt>
                <c:pt idx="40401">
                  <c:v>40401</c:v>
                </c:pt>
                <c:pt idx="40402">
                  <c:v>40402</c:v>
                </c:pt>
                <c:pt idx="40403">
                  <c:v>40403</c:v>
                </c:pt>
                <c:pt idx="40404">
                  <c:v>40404</c:v>
                </c:pt>
                <c:pt idx="40405">
                  <c:v>40405</c:v>
                </c:pt>
                <c:pt idx="40406">
                  <c:v>40406</c:v>
                </c:pt>
                <c:pt idx="40407">
                  <c:v>40407</c:v>
                </c:pt>
                <c:pt idx="40408">
                  <c:v>40408</c:v>
                </c:pt>
                <c:pt idx="40409">
                  <c:v>40409</c:v>
                </c:pt>
                <c:pt idx="40410">
                  <c:v>40410</c:v>
                </c:pt>
                <c:pt idx="40411">
                  <c:v>40411</c:v>
                </c:pt>
                <c:pt idx="40412">
                  <c:v>40412</c:v>
                </c:pt>
                <c:pt idx="40413">
                  <c:v>40413</c:v>
                </c:pt>
                <c:pt idx="40414">
                  <c:v>40414</c:v>
                </c:pt>
                <c:pt idx="40415">
                  <c:v>40415</c:v>
                </c:pt>
                <c:pt idx="40416">
                  <c:v>40416</c:v>
                </c:pt>
                <c:pt idx="40417">
                  <c:v>40417</c:v>
                </c:pt>
                <c:pt idx="40418">
                  <c:v>40418</c:v>
                </c:pt>
                <c:pt idx="40419">
                  <c:v>40419</c:v>
                </c:pt>
                <c:pt idx="40420">
                  <c:v>40420</c:v>
                </c:pt>
                <c:pt idx="40421">
                  <c:v>40421</c:v>
                </c:pt>
                <c:pt idx="40422">
                  <c:v>40422</c:v>
                </c:pt>
                <c:pt idx="40423">
                  <c:v>40423</c:v>
                </c:pt>
                <c:pt idx="40424">
                  <c:v>40424</c:v>
                </c:pt>
                <c:pt idx="40425">
                  <c:v>40425</c:v>
                </c:pt>
                <c:pt idx="40426">
                  <c:v>40426</c:v>
                </c:pt>
                <c:pt idx="40427">
                  <c:v>40427</c:v>
                </c:pt>
                <c:pt idx="40428">
                  <c:v>40428</c:v>
                </c:pt>
                <c:pt idx="40429">
                  <c:v>40429</c:v>
                </c:pt>
                <c:pt idx="40430">
                  <c:v>40430</c:v>
                </c:pt>
                <c:pt idx="40431">
                  <c:v>40431</c:v>
                </c:pt>
                <c:pt idx="40432">
                  <c:v>40432</c:v>
                </c:pt>
                <c:pt idx="40433">
                  <c:v>40433</c:v>
                </c:pt>
                <c:pt idx="40434">
                  <c:v>40434</c:v>
                </c:pt>
                <c:pt idx="40435">
                  <c:v>40435</c:v>
                </c:pt>
                <c:pt idx="40436">
                  <c:v>40436</c:v>
                </c:pt>
                <c:pt idx="40437">
                  <c:v>40437</c:v>
                </c:pt>
                <c:pt idx="40438">
                  <c:v>40438</c:v>
                </c:pt>
                <c:pt idx="40439">
                  <c:v>40439</c:v>
                </c:pt>
                <c:pt idx="40440">
                  <c:v>40440</c:v>
                </c:pt>
                <c:pt idx="40441">
                  <c:v>40441</c:v>
                </c:pt>
                <c:pt idx="40442">
                  <c:v>40442</c:v>
                </c:pt>
                <c:pt idx="40443">
                  <c:v>40443</c:v>
                </c:pt>
                <c:pt idx="40444">
                  <c:v>40444</c:v>
                </c:pt>
                <c:pt idx="40445">
                  <c:v>40445</c:v>
                </c:pt>
                <c:pt idx="40446">
                  <c:v>40446</c:v>
                </c:pt>
                <c:pt idx="40447">
                  <c:v>40447</c:v>
                </c:pt>
                <c:pt idx="40448">
                  <c:v>40448</c:v>
                </c:pt>
                <c:pt idx="40449">
                  <c:v>40449</c:v>
                </c:pt>
                <c:pt idx="40450">
                  <c:v>40450</c:v>
                </c:pt>
                <c:pt idx="40451">
                  <c:v>40451</c:v>
                </c:pt>
                <c:pt idx="40452">
                  <c:v>40452</c:v>
                </c:pt>
                <c:pt idx="40453">
                  <c:v>40453</c:v>
                </c:pt>
                <c:pt idx="40454">
                  <c:v>40454</c:v>
                </c:pt>
                <c:pt idx="40455">
                  <c:v>40455</c:v>
                </c:pt>
                <c:pt idx="40456">
                  <c:v>40456</c:v>
                </c:pt>
                <c:pt idx="40457">
                  <c:v>40457</c:v>
                </c:pt>
                <c:pt idx="40458">
                  <c:v>40458</c:v>
                </c:pt>
                <c:pt idx="40459">
                  <c:v>40459</c:v>
                </c:pt>
                <c:pt idx="40460">
                  <c:v>40460</c:v>
                </c:pt>
                <c:pt idx="40461">
                  <c:v>40461</c:v>
                </c:pt>
                <c:pt idx="40462">
                  <c:v>40462</c:v>
                </c:pt>
                <c:pt idx="40463">
                  <c:v>40463</c:v>
                </c:pt>
                <c:pt idx="40464">
                  <c:v>40464</c:v>
                </c:pt>
                <c:pt idx="40465">
                  <c:v>40465</c:v>
                </c:pt>
                <c:pt idx="40466">
                  <c:v>40466</c:v>
                </c:pt>
                <c:pt idx="40467">
                  <c:v>40467</c:v>
                </c:pt>
                <c:pt idx="40468">
                  <c:v>40468</c:v>
                </c:pt>
                <c:pt idx="40469">
                  <c:v>40469</c:v>
                </c:pt>
                <c:pt idx="40470">
                  <c:v>40470</c:v>
                </c:pt>
                <c:pt idx="40471">
                  <c:v>40471</c:v>
                </c:pt>
                <c:pt idx="40472">
                  <c:v>40472</c:v>
                </c:pt>
                <c:pt idx="40473">
                  <c:v>40473</c:v>
                </c:pt>
                <c:pt idx="40474">
                  <c:v>40474</c:v>
                </c:pt>
                <c:pt idx="40475">
                  <c:v>40475</c:v>
                </c:pt>
                <c:pt idx="40476">
                  <c:v>40476</c:v>
                </c:pt>
                <c:pt idx="40477">
                  <c:v>40477</c:v>
                </c:pt>
                <c:pt idx="40478">
                  <c:v>40478</c:v>
                </c:pt>
                <c:pt idx="40479">
                  <c:v>40479</c:v>
                </c:pt>
                <c:pt idx="40480">
                  <c:v>40480</c:v>
                </c:pt>
                <c:pt idx="40481">
                  <c:v>40481</c:v>
                </c:pt>
                <c:pt idx="40482">
                  <c:v>40482</c:v>
                </c:pt>
                <c:pt idx="40483">
                  <c:v>40483</c:v>
                </c:pt>
                <c:pt idx="40484">
                  <c:v>40484</c:v>
                </c:pt>
                <c:pt idx="40485">
                  <c:v>40485</c:v>
                </c:pt>
                <c:pt idx="40486">
                  <c:v>40486</c:v>
                </c:pt>
                <c:pt idx="40487">
                  <c:v>40487</c:v>
                </c:pt>
                <c:pt idx="40488">
                  <c:v>40488</c:v>
                </c:pt>
                <c:pt idx="40489">
                  <c:v>40489</c:v>
                </c:pt>
                <c:pt idx="40490">
                  <c:v>40490</c:v>
                </c:pt>
                <c:pt idx="40491">
                  <c:v>40491</c:v>
                </c:pt>
                <c:pt idx="40492">
                  <c:v>40492</c:v>
                </c:pt>
                <c:pt idx="40493">
                  <c:v>40493</c:v>
                </c:pt>
                <c:pt idx="40494">
                  <c:v>40494</c:v>
                </c:pt>
                <c:pt idx="40495">
                  <c:v>40495</c:v>
                </c:pt>
                <c:pt idx="40496">
                  <c:v>40496</c:v>
                </c:pt>
                <c:pt idx="40497">
                  <c:v>40497</c:v>
                </c:pt>
                <c:pt idx="40498">
                  <c:v>40498</c:v>
                </c:pt>
                <c:pt idx="40499">
                  <c:v>40499</c:v>
                </c:pt>
                <c:pt idx="40500">
                  <c:v>40500</c:v>
                </c:pt>
                <c:pt idx="40501">
                  <c:v>40501</c:v>
                </c:pt>
                <c:pt idx="40502">
                  <c:v>40502</c:v>
                </c:pt>
                <c:pt idx="40503">
                  <c:v>40503</c:v>
                </c:pt>
                <c:pt idx="40504">
                  <c:v>40504</c:v>
                </c:pt>
                <c:pt idx="40505">
                  <c:v>40505</c:v>
                </c:pt>
                <c:pt idx="40506">
                  <c:v>40506</c:v>
                </c:pt>
                <c:pt idx="40507">
                  <c:v>40507</c:v>
                </c:pt>
                <c:pt idx="40508">
                  <c:v>40508</c:v>
                </c:pt>
                <c:pt idx="40509">
                  <c:v>40509</c:v>
                </c:pt>
                <c:pt idx="40510">
                  <c:v>40510</c:v>
                </c:pt>
                <c:pt idx="40511">
                  <c:v>40511</c:v>
                </c:pt>
                <c:pt idx="40512">
                  <c:v>40512</c:v>
                </c:pt>
                <c:pt idx="40513">
                  <c:v>40513</c:v>
                </c:pt>
                <c:pt idx="40514">
                  <c:v>40514</c:v>
                </c:pt>
                <c:pt idx="40515">
                  <c:v>40515</c:v>
                </c:pt>
                <c:pt idx="40516">
                  <c:v>40516</c:v>
                </c:pt>
                <c:pt idx="40517">
                  <c:v>40517</c:v>
                </c:pt>
                <c:pt idx="40518">
                  <c:v>40518</c:v>
                </c:pt>
                <c:pt idx="40519">
                  <c:v>40519</c:v>
                </c:pt>
                <c:pt idx="40520">
                  <c:v>40520</c:v>
                </c:pt>
                <c:pt idx="40521">
                  <c:v>40521</c:v>
                </c:pt>
                <c:pt idx="40522">
                  <c:v>40522</c:v>
                </c:pt>
                <c:pt idx="40523">
                  <c:v>40523</c:v>
                </c:pt>
                <c:pt idx="40524">
                  <c:v>40524</c:v>
                </c:pt>
                <c:pt idx="40525">
                  <c:v>40525</c:v>
                </c:pt>
                <c:pt idx="40526">
                  <c:v>40526</c:v>
                </c:pt>
                <c:pt idx="40527">
                  <c:v>40527</c:v>
                </c:pt>
                <c:pt idx="40528">
                  <c:v>40528</c:v>
                </c:pt>
                <c:pt idx="40529">
                  <c:v>40529</c:v>
                </c:pt>
                <c:pt idx="40530">
                  <c:v>40530</c:v>
                </c:pt>
                <c:pt idx="40531">
                  <c:v>40531</c:v>
                </c:pt>
                <c:pt idx="40532">
                  <c:v>40532</c:v>
                </c:pt>
                <c:pt idx="40533">
                  <c:v>40533</c:v>
                </c:pt>
                <c:pt idx="40534">
                  <c:v>40534</c:v>
                </c:pt>
                <c:pt idx="40535">
                  <c:v>40535</c:v>
                </c:pt>
                <c:pt idx="40536">
                  <c:v>40536</c:v>
                </c:pt>
                <c:pt idx="40537">
                  <c:v>40537</c:v>
                </c:pt>
                <c:pt idx="40538">
                  <c:v>40538</c:v>
                </c:pt>
                <c:pt idx="40539">
                  <c:v>40539</c:v>
                </c:pt>
                <c:pt idx="40540">
                  <c:v>40540</c:v>
                </c:pt>
                <c:pt idx="40541">
                  <c:v>40541</c:v>
                </c:pt>
                <c:pt idx="40542">
                  <c:v>40542</c:v>
                </c:pt>
                <c:pt idx="40543">
                  <c:v>40543</c:v>
                </c:pt>
                <c:pt idx="40544">
                  <c:v>40544</c:v>
                </c:pt>
                <c:pt idx="40545">
                  <c:v>40545</c:v>
                </c:pt>
                <c:pt idx="40546">
                  <c:v>40546</c:v>
                </c:pt>
                <c:pt idx="40547">
                  <c:v>40547</c:v>
                </c:pt>
                <c:pt idx="40548">
                  <c:v>40548</c:v>
                </c:pt>
                <c:pt idx="40549">
                  <c:v>40549</c:v>
                </c:pt>
                <c:pt idx="40550">
                  <c:v>40550</c:v>
                </c:pt>
                <c:pt idx="40551">
                  <c:v>40551</c:v>
                </c:pt>
                <c:pt idx="40552">
                  <c:v>40552</c:v>
                </c:pt>
                <c:pt idx="40553">
                  <c:v>40553</c:v>
                </c:pt>
                <c:pt idx="40554">
                  <c:v>40554</c:v>
                </c:pt>
                <c:pt idx="40555">
                  <c:v>40555</c:v>
                </c:pt>
                <c:pt idx="40556">
                  <c:v>40556</c:v>
                </c:pt>
                <c:pt idx="40557">
                  <c:v>40557</c:v>
                </c:pt>
                <c:pt idx="40558">
                  <c:v>40558</c:v>
                </c:pt>
                <c:pt idx="40559">
                  <c:v>40559</c:v>
                </c:pt>
                <c:pt idx="40560">
                  <c:v>40560</c:v>
                </c:pt>
                <c:pt idx="40561">
                  <c:v>40561</c:v>
                </c:pt>
                <c:pt idx="40562">
                  <c:v>40562</c:v>
                </c:pt>
                <c:pt idx="40563">
                  <c:v>40563</c:v>
                </c:pt>
                <c:pt idx="40564">
                  <c:v>40564</c:v>
                </c:pt>
                <c:pt idx="40565">
                  <c:v>40565</c:v>
                </c:pt>
                <c:pt idx="40566">
                  <c:v>40566</c:v>
                </c:pt>
                <c:pt idx="40567">
                  <c:v>40567</c:v>
                </c:pt>
                <c:pt idx="40568">
                  <c:v>40568</c:v>
                </c:pt>
                <c:pt idx="40569">
                  <c:v>40569</c:v>
                </c:pt>
                <c:pt idx="40570">
                  <c:v>40570</c:v>
                </c:pt>
                <c:pt idx="40571">
                  <c:v>40571</c:v>
                </c:pt>
                <c:pt idx="40572">
                  <c:v>40572</c:v>
                </c:pt>
                <c:pt idx="40573">
                  <c:v>40573</c:v>
                </c:pt>
                <c:pt idx="40574">
                  <c:v>40574</c:v>
                </c:pt>
                <c:pt idx="40575">
                  <c:v>40575</c:v>
                </c:pt>
                <c:pt idx="40576">
                  <c:v>40576</c:v>
                </c:pt>
                <c:pt idx="40577">
                  <c:v>40577</c:v>
                </c:pt>
                <c:pt idx="40578">
                  <c:v>40578</c:v>
                </c:pt>
                <c:pt idx="40579">
                  <c:v>40579</c:v>
                </c:pt>
                <c:pt idx="40580">
                  <c:v>40580</c:v>
                </c:pt>
                <c:pt idx="40581">
                  <c:v>40581</c:v>
                </c:pt>
                <c:pt idx="40582">
                  <c:v>40582</c:v>
                </c:pt>
                <c:pt idx="40583">
                  <c:v>40583</c:v>
                </c:pt>
                <c:pt idx="40584">
                  <c:v>40584</c:v>
                </c:pt>
                <c:pt idx="40585">
                  <c:v>40585</c:v>
                </c:pt>
                <c:pt idx="40586">
                  <c:v>40586</c:v>
                </c:pt>
                <c:pt idx="40587">
                  <c:v>40587</c:v>
                </c:pt>
                <c:pt idx="40588">
                  <c:v>40588</c:v>
                </c:pt>
                <c:pt idx="40589">
                  <c:v>40589</c:v>
                </c:pt>
                <c:pt idx="40590">
                  <c:v>40590</c:v>
                </c:pt>
                <c:pt idx="40591">
                  <c:v>40591</c:v>
                </c:pt>
                <c:pt idx="40592">
                  <c:v>40592</c:v>
                </c:pt>
                <c:pt idx="40593">
                  <c:v>40593</c:v>
                </c:pt>
                <c:pt idx="40594">
                  <c:v>40594</c:v>
                </c:pt>
                <c:pt idx="40595">
                  <c:v>40595</c:v>
                </c:pt>
                <c:pt idx="40596">
                  <c:v>40596</c:v>
                </c:pt>
                <c:pt idx="40597">
                  <c:v>40597</c:v>
                </c:pt>
                <c:pt idx="40598">
                  <c:v>40598</c:v>
                </c:pt>
                <c:pt idx="40599">
                  <c:v>40599</c:v>
                </c:pt>
                <c:pt idx="40600">
                  <c:v>40600</c:v>
                </c:pt>
                <c:pt idx="40601">
                  <c:v>40601</c:v>
                </c:pt>
                <c:pt idx="40602">
                  <c:v>40602</c:v>
                </c:pt>
                <c:pt idx="40603">
                  <c:v>40603</c:v>
                </c:pt>
                <c:pt idx="40604">
                  <c:v>40604</c:v>
                </c:pt>
                <c:pt idx="40605">
                  <c:v>40605</c:v>
                </c:pt>
                <c:pt idx="40606">
                  <c:v>40606</c:v>
                </c:pt>
                <c:pt idx="40607">
                  <c:v>40607</c:v>
                </c:pt>
                <c:pt idx="40608">
                  <c:v>40608</c:v>
                </c:pt>
                <c:pt idx="40609">
                  <c:v>40609</c:v>
                </c:pt>
                <c:pt idx="40610">
                  <c:v>40610</c:v>
                </c:pt>
                <c:pt idx="40611">
                  <c:v>40611</c:v>
                </c:pt>
                <c:pt idx="40612">
                  <c:v>40612</c:v>
                </c:pt>
                <c:pt idx="40613">
                  <c:v>40613</c:v>
                </c:pt>
                <c:pt idx="40614">
                  <c:v>40614</c:v>
                </c:pt>
                <c:pt idx="40615">
                  <c:v>40615</c:v>
                </c:pt>
                <c:pt idx="40616">
                  <c:v>40616</c:v>
                </c:pt>
                <c:pt idx="40617">
                  <c:v>40617</c:v>
                </c:pt>
                <c:pt idx="40618">
                  <c:v>40618</c:v>
                </c:pt>
                <c:pt idx="40619">
                  <c:v>40619</c:v>
                </c:pt>
                <c:pt idx="40620">
                  <c:v>40620</c:v>
                </c:pt>
                <c:pt idx="40621">
                  <c:v>40621</c:v>
                </c:pt>
                <c:pt idx="40622">
                  <c:v>40622</c:v>
                </c:pt>
                <c:pt idx="40623">
                  <c:v>40623</c:v>
                </c:pt>
                <c:pt idx="40624">
                  <c:v>40624</c:v>
                </c:pt>
                <c:pt idx="40625">
                  <c:v>40625</c:v>
                </c:pt>
                <c:pt idx="40626">
                  <c:v>40626</c:v>
                </c:pt>
                <c:pt idx="40627">
                  <c:v>40627</c:v>
                </c:pt>
                <c:pt idx="40628">
                  <c:v>40628</c:v>
                </c:pt>
                <c:pt idx="40629">
                  <c:v>40629</c:v>
                </c:pt>
                <c:pt idx="40630">
                  <c:v>40630</c:v>
                </c:pt>
                <c:pt idx="40631">
                  <c:v>40631</c:v>
                </c:pt>
                <c:pt idx="40632">
                  <c:v>40632</c:v>
                </c:pt>
                <c:pt idx="40633">
                  <c:v>40633</c:v>
                </c:pt>
                <c:pt idx="40634">
                  <c:v>40634</c:v>
                </c:pt>
                <c:pt idx="40635">
                  <c:v>40635</c:v>
                </c:pt>
                <c:pt idx="40636">
                  <c:v>40636</c:v>
                </c:pt>
                <c:pt idx="40637">
                  <c:v>40637</c:v>
                </c:pt>
                <c:pt idx="40638">
                  <c:v>40638</c:v>
                </c:pt>
                <c:pt idx="40639">
                  <c:v>40639</c:v>
                </c:pt>
                <c:pt idx="40640">
                  <c:v>40640</c:v>
                </c:pt>
                <c:pt idx="40641">
                  <c:v>40641</c:v>
                </c:pt>
                <c:pt idx="40642">
                  <c:v>40642</c:v>
                </c:pt>
                <c:pt idx="40643">
                  <c:v>40643</c:v>
                </c:pt>
                <c:pt idx="40644">
                  <c:v>40644</c:v>
                </c:pt>
                <c:pt idx="40645">
                  <c:v>40645</c:v>
                </c:pt>
                <c:pt idx="40646">
                  <c:v>40646</c:v>
                </c:pt>
                <c:pt idx="40647">
                  <c:v>40647</c:v>
                </c:pt>
                <c:pt idx="40648">
                  <c:v>40648</c:v>
                </c:pt>
                <c:pt idx="40649">
                  <c:v>40649</c:v>
                </c:pt>
                <c:pt idx="40650">
                  <c:v>40650</c:v>
                </c:pt>
                <c:pt idx="40651">
                  <c:v>40651</c:v>
                </c:pt>
                <c:pt idx="40652">
                  <c:v>40652</c:v>
                </c:pt>
                <c:pt idx="40653">
                  <c:v>40653</c:v>
                </c:pt>
                <c:pt idx="40654">
                  <c:v>40654</c:v>
                </c:pt>
                <c:pt idx="40655">
                  <c:v>40655</c:v>
                </c:pt>
                <c:pt idx="40656">
                  <c:v>40656</c:v>
                </c:pt>
                <c:pt idx="40657">
                  <c:v>40657</c:v>
                </c:pt>
                <c:pt idx="40658">
                  <c:v>40658</c:v>
                </c:pt>
                <c:pt idx="40659">
                  <c:v>40659</c:v>
                </c:pt>
                <c:pt idx="40660">
                  <c:v>40660</c:v>
                </c:pt>
                <c:pt idx="40661">
                  <c:v>40661</c:v>
                </c:pt>
                <c:pt idx="40662">
                  <c:v>40662</c:v>
                </c:pt>
                <c:pt idx="40663">
                  <c:v>40663</c:v>
                </c:pt>
                <c:pt idx="40664">
                  <c:v>40664</c:v>
                </c:pt>
                <c:pt idx="40665">
                  <c:v>40665</c:v>
                </c:pt>
                <c:pt idx="40666">
                  <c:v>40666</c:v>
                </c:pt>
                <c:pt idx="40667">
                  <c:v>40667</c:v>
                </c:pt>
                <c:pt idx="40668">
                  <c:v>40668</c:v>
                </c:pt>
                <c:pt idx="40669">
                  <c:v>40669</c:v>
                </c:pt>
                <c:pt idx="40670">
                  <c:v>40670</c:v>
                </c:pt>
                <c:pt idx="40671">
                  <c:v>40671</c:v>
                </c:pt>
                <c:pt idx="40672">
                  <c:v>40672</c:v>
                </c:pt>
                <c:pt idx="40673">
                  <c:v>40673</c:v>
                </c:pt>
                <c:pt idx="40674">
                  <c:v>40674</c:v>
                </c:pt>
                <c:pt idx="40675">
                  <c:v>40675</c:v>
                </c:pt>
                <c:pt idx="40676">
                  <c:v>40676</c:v>
                </c:pt>
                <c:pt idx="40677">
                  <c:v>40677</c:v>
                </c:pt>
                <c:pt idx="40678">
                  <c:v>40678</c:v>
                </c:pt>
                <c:pt idx="40679">
                  <c:v>40679</c:v>
                </c:pt>
                <c:pt idx="40680">
                  <c:v>40680</c:v>
                </c:pt>
                <c:pt idx="40681">
                  <c:v>40681</c:v>
                </c:pt>
                <c:pt idx="40682">
                  <c:v>40682</c:v>
                </c:pt>
                <c:pt idx="40683">
                  <c:v>40683</c:v>
                </c:pt>
                <c:pt idx="40684">
                  <c:v>40684</c:v>
                </c:pt>
                <c:pt idx="40685">
                  <c:v>40685</c:v>
                </c:pt>
                <c:pt idx="40686">
                  <c:v>40686</c:v>
                </c:pt>
                <c:pt idx="40687">
                  <c:v>40687</c:v>
                </c:pt>
                <c:pt idx="40688">
                  <c:v>40688</c:v>
                </c:pt>
                <c:pt idx="40689">
                  <c:v>40689</c:v>
                </c:pt>
                <c:pt idx="40690">
                  <c:v>40690</c:v>
                </c:pt>
                <c:pt idx="40691">
                  <c:v>40691</c:v>
                </c:pt>
                <c:pt idx="40692">
                  <c:v>40692</c:v>
                </c:pt>
                <c:pt idx="40693">
                  <c:v>40693</c:v>
                </c:pt>
                <c:pt idx="40694">
                  <c:v>40694</c:v>
                </c:pt>
                <c:pt idx="40695">
                  <c:v>40695</c:v>
                </c:pt>
                <c:pt idx="40696">
                  <c:v>40696</c:v>
                </c:pt>
                <c:pt idx="40697">
                  <c:v>40697</c:v>
                </c:pt>
                <c:pt idx="40698">
                  <c:v>40698</c:v>
                </c:pt>
                <c:pt idx="40699">
                  <c:v>40699</c:v>
                </c:pt>
                <c:pt idx="40700">
                  <c:v>40700</c:v>
                </c:pt>
                <c:pt idx="40701">
                  <c:v>40701</c:v>
                </c:pt>
                <c:pt idx="40702">
                  <c:v>40702</c:v>
                </c:pt>
                <c:pt idx="40703">
                  <c:v>40703</c:v>
                </c:pt>
                <c:pt idx="40704">
                  <c:v>40704</c:v>
                </c:pt>
                <c:pt idx="40705">
                  <c:v>40705</c:v>
                </c:pt>
                <c:pt idx="40706">
                  <c:v>40706</c:v>
                </c:pt>
                <c:pt idx="40707">
                  <c:v>40707</c:v>
                </c:pt>
                <c:pt idx="40708">
                  <c:v>40708</c:v>
                </c:pt>
                <c:pt idx="40709">
                  <c:v>40709</c:v>
                </c:pt>
                <c:pt idx="40710">
                  <c:v>40710</c:v>
                </c:pt>
                <c:pt idx="40711">
                  <c:v>40711</c:v>
                </c:pt>
                <c:pt idx="40712">
                  <c:v>40712</c:v>
                </c:pt>
                <c:pt idx="40713">
                  <c:v>40713</c:v>
                </c:pt>
                <c:pt idx="40714">
                  <c:v>40714</c:v>
                </c:pt>
                <c:pt idx="40715">
                  <c:v>40715</c:v>
                </c:pt>
                <c:pt idx="40716">
                  <c:v>40716</c:v>
                </c:pt>
                <c:pt idx="40717">
                  <c:v>40717</c:v>
                </c:pt>
                <c:pt idx="40718">
                  <c:v>40718</c:v>
                </c:pt>
                <c:pt idx="40719">
                  <c:v>40719</c:v>
                </c:pt>
                <c:pt idx="40720">
                  <c:v>40720</c:v>
                </c:pt>
                <c:pt idx="40721">
                  <c:v>40721</c:v>
                </c:pt>
                <c:pt idx="40722">
                  <c:v>40722</c:v>
                </c:pt>
                <c:pt idx="40723">
                  <c:v>40723</c:v>
                </c:pt>
                <c:pt idx="40724">
                  <c:v>40724</c:v>
                </c:pt>
                <c:pt idx="40725">
                  <c:v>40725</c:v>
                </c:pt>
                <c:pt idx="40726">
                  <c:v>40726</c:v>
                </c:pt>
                <c:pt idx="40727">
                  <c:v>40727</c:v>
                </c:pt>
                <c:pt idx="40728">
                  <c:v>40728</c:v>
                </c:pt>
                <c:pt idx="40729">
                  <c:v>40729</c:v>
                </c:pt>
                <c:pt idx="40730">
                  <c:v>40730</c:v>
                </c:pt>
                <c:pt idx="40731">
                  <c:v>40731</c:v>
                </c:pt>
                <c:pt idx="40732">
                  <c:v>40732</c:v>
                </c:pt>
                <c:pt idx="40733">
                  <c:v>40733</c:v>
                </c:pt>
                <c:pt idx="40734">
                  <c:v>40734</c:v>
                </c:pt>
                <c:pt idx="40735">
                  <c:v>40735</c:v>
                </c:pt>
                <c:pt idx="40736">
                  <c:v>40736</c:v>
                </c:pt>
                <c:pt idx="40737">
                  <c:v>40737</c:v>
                </c:pt>
                <c:pt idx="40738">
                  <c:v>40738</c:v>
                </c:pt>
                <c:pt idx="40739">
                  <c:v>40739</c:v>
                </c:pt>
                <c:pt idx="40740">
                  <c:v>40740</c:v>
                </c:pt>
                <c:pt idx="40741">
                  <c:v>40741</c:v>
                </c:pt>
                <c:pt idx="40742">
                  <c:v>40742</c:v>
                </c:pt>
                <c:pt idx="40743">
                  <c:v>40743</c:v>
                </c:pt>
                <c:pt idx="40744">
                  <c:v>40744</c:v>
                </c:pt>
                <c:pt idx="40745">
                  <c:v>40745</c:v>
                </c:pt>
                <c:pt idx="40746">
                  <c:v>40746</c:v>
                </c:pt>
                <c:pt idx="40747">
                  <c:v>40747</c:v>
                </c:pt>
                <c:pt idx="40748">
                  <c:v>40748</c:v>
                </c:pt>
                <c:pt idx="40749">
                  <c:v>40749</c:v>
                </c:pt>
                <c:pt idx="40750">
                  <c:v>40750</c:v>
                </c:pt>
                <c:pt idx="40751">
                  <c:v>40751</c:v>
                </c:pt>
                <c:pt idx="40752">
                  <c:v>40752</c:v>
                </c:pt>
                <c:pt idx="40753">
                  <c:v>40753</c:v>
                </c:pt>
                <c:pt idx="40754">
                  <c:v>40754</c:v>
                </c:pt>
                <c:pt idx="40755">
                  <c:v>40755</c:v>
                </c:pt>
                <c:pt idx="40756">
                  <c:v>40756</c:v>
                </c:pt>
                <c:pt idx="40757">
                  <c:v>40757</c:v>
                </c:pt>
                <c:pt idx="40758">
                  <c:v>40758</c:v>
                </c:pt>
                <c:pt idx="40759">
                  <c:v>40759</c:v>
                </c:pt>
                <c:pt idx="40760">
                  <c:v>40760</c:v>
                </c:pt>
                <c:pt idx="40761">
                  <c:v>40761</c:v>
                </c:pt>
                <c:pt idx="40762">
                  <c:v>40762</c:v>
                </c:pt>
                <c:pt idx="40763">
                  <c:v>40763</c:v>
                </c:pt>
                <c:pt idx="40764">
                  <c:v>40764</c:v>
                </c:pt>
                <c:pt idx="40765">
                  <c:v>40765</c:v>
                </c:pt>
                <c:pt idx="40766">
                  <c:v>40766</c:v>
                </c:pt>
                <c:pt idx="40767">
                  <c:v>40767</c:v>
                </c:pt>
                <c:pt idx="40768">
                  <c:v>40768</c:v>
                </c:pt>
                <c:pt idx="40769">
                  <c:v>40769</c:v>
                </c:pt>
                <c:pt idx="40770">
                  <c:v>40770</c:v>
                </c:pt>
                <c:pt idx="40771">
                  <c:v>40771</c:v>
                </c:pt>
                <c:pt idx="40772">
                  <c:v>40772</c:v>
                </c:pt>
                <c:pt idx="40773">
                  <c:v>40773</c:v>
                </c:pt>
                <c:pt idx="40774">
                  <c:v>40774</c:v>
                </c:pt>
                <c:pt idx="40775">
                  <c:v>40775</c:v>
                </c:pt>
                <c:pt idx="40776">
                  <c:v>40776</c:v>
                </c:pt>
                <c:pt idx="40777">
                  <c:v>40777</c:v>
                </c:pt>
                <c:pt idx="40778">
                  <c:v>40778</c:v>
                </c:pt>
                <c:pt idx="40779">
                  <c:v>40779</c:v>
                </c:pt>
                <c:pt idx="40780">
                  <c:v>40780</c:v>
                </c:pt>
                <c:pt idx="40781">
                  <c:v>40781</c:v>
                </c:pt>
                <c:pt idx="40782">
                  <c:v>40782</c:v>
                </c:pt>
                <c:pt idx="40783">
                  <c:v>40783</c:v>
                </c:pt>
                <c:pt idx="40784">
                  <c:v>40784</c:v>
                </c:pt>
                <c:pt idx="40785">
                  <c:v>40785</c:v>
                </c:pt>
                <c:pt idx="40786">
                  <c:v>40786</c:v>
                </c:pt>
                <c:pt idx="40787">
                  <c:v>40787</c:v>
                </c:pt>
                <c:pt idx="40788">
                  <c:v>40788</c:v>
                </c:pt>
                <c:pt idx="40789">
                  <c:v>40789</c:v>
                </c:pt>
                <c:pt idx="40790">
                  <c:v>40790</c:v>
                </c:pt>
                <c:pt idx="40791">
                  <c:v>40791</c:v>
                </c:pt>
                <c:pt idx="40792">
                  <c:v>40792</c:v>
                </c:pt>
                <c:pt idx="40793">
                  <c:v>40793</c:v>
                </c:pt>
                <c:pt idx="40794">
                  <c:v>40794</c:v>
                </c:pt>
                <c:pt idx="40795">
                  <c:v>40795</c:v>
                </c:pt>
                <c:pt idx="40796">
                  <c:v>40796</c:v>
                </c:pt>
                <c:pt idx="40797">
                  <c:v>40797</c:v>
                </c:pt>
                <c:pt idx="40798">
                  <c:v>40798</c:v>
                </c:pt>
                <c:pt idx="40799">
                  <c:v>40799</c:v>
                </c:pt>
                <c:pt idx="40800">
                  <c:v>40800</c:v>
                </c:pt>
                <c:pt idx="40801">
                  <c:v>40801</c:v>
                </c:pt>
                <c:pt idx="40802">
                  <c:v>40802</c:v>
                </c:pt>
                <c:pt idx="40803">
                  <c:v>40803</c:v>
                </c:pt>
                <c:pt idx="40804">
                  <c:v>40804</c:v>
                </c:pt>
                <c:pt idx="40805">
                  <c:v>40805</c:v>
                </c:pt>
                <c:pt idx="40806">
                  <c:v>40806</c:v>
                </c:pt>
                <c:pt idx="40807">
                  <c:v>40807</c:v>
                </c:pt>
                <c:pt idx="40808">
                  <c:v>40808</c:v>
                </c:pt>
                <c:pt idx="40809">
                  <c:v>40809</c:v>
                </c:pt>
                <c:pt idx="40810">
                  <c:v>40810</c:v>
                </c:pt>
                <c:pt idx="40811">
                  <c:v>40811</c:v>
                </c:pt>
                <c:pt idx="40812">
                  <c:v>40812</c:v>
                </c:pt>
                <c:pt idx="40813">
                  <c:v>40813</c:v>
                </c:pt>
                <c:pt idx="40814">
                  <c:v>40814</c:v>
                </c:pt>
                <c:pt idx="40815">
                  <c:v>40815</c:v>
                </c:pt>
                <c:pt idx="40816">
                  <c:v>40816</c:v>
                </c:pt>
                <c:pt idx="40817">
                  <c:v>40817</c:v>
                </c:pt>
                <c:pt idx="40818">
                  <c:v>40818</c:v>
                </c:pt>
                <c:pt idx="40819">
                  <c:v>40819</c:v>
                </c:pt>
                <c:pt idx="40820">
                  <c:v>40820</c:v>
                </c:pt>
                <c:pt idx="40821">
                  <c:v>40821</c:v>
                </c:pt>
                <c:pt idx="40822">
                  <c:v>40822</c:v>
                </c:pt>
                <c:pt idx="40823">
                  <c:v>40823</c:v>
                </c:pt>
                <c:pt idx="40824">
                  <c:v>40824</c:v>
                </c:pt>
                <c:pt idx="40825">
                  <c:v>40825</c:v>
                </c:pt>
                <c:pt idx="40826">
                  <c:v>40826</c:v>
                </c:pt>
                <c:pt idx="40827">
                  <c:v>40827</c:v>
                </c:pt>
                <c:pt idx="40828">
                  <c:v>40828</c:v>
                </c:pt>
                <c:pt idx="40829">
                  <c:v>40829</c:v>
                </c:pt>
                <c:pt idx="40830">
                  <c:v>40830</c:v>
                </c:pt>
                <c:pt idx="40831">
                  <c:v>40831</c:v>
                </c:pt>
                <c:pt idx="40832">
                  <c:v>40832</c:v>
                </c:pt>
                <c:pt idx="40833">
                  <c:v>40833</c:v>
                </c:pt>
                <c:pt idx="40834">
                  <c:v>40834</c:v>
                </c:pt>
                <c:pt idx="40835">
                  <c:v>40835</c:v>
                </c:pt>
                <c:pt idx="40836">
                  <c:v>40836</c:v>
                </c:pt>
                <c:pt idx="40837">
                  <c:v>40837</c:v>
                </c:pt>
                <c:pt idx="40838">
                  <c:v>40838</c:v>
                </c:pt>
                <c:pt idx="40839">
                  <c:v>40839</c:v>
                </c:pt>
                <c:pt idx="40840">
                  <c:v>40840</c:v>
                </c:pt>
                <c:pt idx="40841">
                  <c:v>40841</c:v>
                </c:pt>
                <c:pt idx="40842">
                  <c:v>40842</c:v>
                </c:pt>
                <c:pt idx="40843">
                  <c:v>40843</c:v>
                </c:pt>
                <c:pt idx="40844">
                  <c:v>40844</c:v>
                </c:pt>
                <c:pt idx="40845">
                  <c:v>40845</c:v>
                </c:pt>
                <c:pt idx="40846">
                  <c:v>40846</c:v>
                </c:pt>
                <c:pt idx="40847">
                  <c:v>40847</c:v>
                </c:pt>
                <c:pt idx="40848">
                  <c:v>40848</c:v>
                </c:pt>
                <c:pt idx="40849">
                  <c:v>40849</c:v>
                </c:pt>
                <c:pt idx="40850">
                  <c:v>40850</c:v>
                </c:pt>
                <c:pt idx="40851">
                  <c:v>40851</c:v>
                </c:pt>
                <c:pt idx="40852">
                  <c:v>40852</c:v>
                </c:pt>
                <c:pt idx="40853">
                  <c:v>40853</c:v>
                </c:pt>
                <c:pt idx="40854">
                  <c:v>40854</c:v>
                </c:pt>
                <c:pt idx="40855">
                  <c:v>40855</c:v>
                </c:pt>
                <c:pt idx="40856">
                  <c:v>40856</c:v>
                </c:pt>
                <c:pt idx="40857">
                  <c:v>40857</c:v>
                </c:pt>
                <c:pt idx="40858">
                  <c:v>40858</c:v>
                </c:pt>
                <c:pt idx="40859">
                  <c:v>40859</c:v>
                </c:pt>
                <c:pt idx="40860">
                  <c:v>40860</c:v>
                </c:pt>
                <c:pt idx="40861">
                  <c:v>40861</c:v>
                </c:pt>
                <c:pt idx="40862">
                  <c:v>40862</c:v>
                </c:pt>
                <c:pt idx="40863">
                  <c:v>40863</c:v>
                </c:pt>
                <c:pt idx="40864">
                  <c:v>40864</c:v>
                </c:pt>
                <c:pt idx="40865">
                  <c:v>40865</c:v>
                </c:pt>
                <c:pt idx="40866">
                  <c:v>40866</c:v>
                </c:pt>
                <c:pt idx="40867">
                  <c:v>40867</c:v>
                </c:pt>
                <c:pt idx="40868">
                  <c:v>40868</c:v>
                </c:pt>
                <c:pt idx="40869">
                  <c:v>40869</c:v>
                </c:pt>
                <c:pt idx="40870">
                  <c:v>40870</c:v>
                </c:pt>
                <c:pt idx="40871">
                  <c:v>40871</c:v>
                </c:pt>
                <c:pt idx="40872">
                  <c:v>40872</c:v>
                </c:pt>
                <c:pt idx="40873">
                  <c:v>40873</c:v>
                </c:pt>
                <c:pt idx="40874">
                  <c:v>40874</c:v>
                </c:pt>
                <c:pt idx="40875">
                  <c:v>40875</c:v>
                </c:pt>
                <c:pt idx="40876">
                  <c:v>40876</c:v>
                </c:pt>
                <c:pt idx="40877">
                  <c:v>40877</c:v>
                </c:pt>
                <c:pt idx="40878">
                  <c:v>40878</c:v>
                </c:pt>
                <c:pt idx="40879">
                  <c:v>40879</c:v>
                </c:pt>
                <c:pt idx="40880">
                  <c:v>40880</c:v>
                </c:pt>
                <c:pt idx="40881">
                  <c:v>40881</c:v>
                </c:pt>
                <c:pt idx="40882">
                  <c:v>40882</c:v>
                </c:pt>
                <c:pt idx="40883">
                  <c:v>40883</c:v>
                </c:pt>
                <c:pt idx="40884">
                  <c:v>40884</c:v>
                </c:pt>
                <c:pt idx="40885">
                  <c:v>40885</c:v>
                </c:pt>
                <c:pt idx="40886">
                  <c:v>40886</c:v>
                </c:pt>
                <c:pt idx="40887">
                  <c:v>40887</c:v>
                </c:pt>
                <c:pt idx="40888">
                  <c:v>40888</c:v>
                </c:pt>
                <c:pt idx="40889">
                  <c:v>40889</c:v>
                </c:pt>
                <c:pt idx="40890">
                  <c:v>40890</c:v>
                </c:pt>
                <c:pt idx="40891">
                  <c:v>40891</c:v>
                </c:pt>
                <c:pt idx="40892">
                  <c:v>40892</c:v>
                </c:pt>
                <c:pt idx="40893">
                  <c:v>40893</c:v>
                </c:pt>
                <c:pt idx="40894">
                  <c:v>40894</c:v>
                </c:pt>
                <c:pt idx="40895">
                  <c:v>40895</c:v>
                </c:pt>
                <c:pt idx="40896">
                  <c:v>40896</c:v>
                </c:pt>
                <c:pt idx="40897">
                  <c:v>40897</c:v>
                </c:pt>
                <c:pt idx="40898">
                  <c:v>40898</c:v>
                </c:pt>
                <c:pt idx="40899">
                  <c:v>40899</c:v>
                </c:pt>
                <c:pt idx="40900">
                  <c:v>40900</c:v>
                </c:pt>
                <c:pt idx="40901">
                  <c:v>40901</c:v>
                </c:pt>
                <c:pt idx="40902">
                  <c:v>40902</c:v>
                </c:pt>
                <c:pt idx="40903">
                  <c:v>40903</c:v>
                </c:pt>
                <c:pt idx="40904">
                  <c:v>40904</c:v>
                </c:pt>
                <c:pt idx="40905">
                  <c:v>40905</c:v>
                </c:pt>
                <c:pt idx="40906">
                  <c:v>40906</c:v>
                </c:pt>
                <c:pt idx="40907">
                  <c:v>40907</c:v>
                </c:pt>
                <c:pt idx="40908">
                  <c:v>40908</c:v>
                </c:pt>
                <c:pt idx="40909">
                  <c:v>40909</c:v>
                </c:pt>
                <c:pt idx="40910">
                  <c:v>40910</c:v>
                </c:pt>
                <c:pt idx="40911">
                  <c:v>40911</c:v>
                </c:pt>
                <c:pt idx="40912">
                  <c:v>40912</c:v>
                </c:pt>
                <c:pt idx="40913">
                  <c:v>40913</c:v>
                </c:pt>
                <c:pt idx="40914">
                  <c:v>40914</c:v>
                </c:pt>
                <c:pt idx="40915">
                  <c:v>40915</c:v>
                </c:pt>
                <c:pt idx="40916">
                  <c:v>40916</c:v>
                </c:pt>
                <c:pt idx="40917">
                  <c:v>40917</c:v>
                </c:pt>
                <c:pt idx="40918">
                  <c:v>40918</c:v>
                </c:pt>
                <c:pt idx="40919">
                  <c:v>40919</c:v>
                </c:pt>
                <c:pt idx="40920">
                  <c:v>40920</c:v>
                </c:pt>
                <c:pt idx="40921">
                  <c:v>40921</c:v>
                </c:pt>
                <c:pt idx="40922">
                  <c:v>40922</c:v>
                </c:pt>
                <c:pt idx="40923">
                  <c:v>40923</c:v>
                </c:pt>
                <c:pt idx="40924">
                  <c:v>40924</c:v>
                </c:pt>
                <c:pt idx="40925">
                  <c:v>40925</c:v>
                </c:pt>
                <c:pt idx="40926">
                  <c:v>40926</c:v>
                </c:pt>
                <c:pt idx="40927">
                  <c:v>40927</c:v>
                </c:pt>
                <c:pt idx="40928">
                  <c:v>40928</c:v>
                </c:pt>
                <c:pt idx="40929">
                  <c:v>40929</c:v>
                </c:pt>
                <c:pt idx="40930">
                  <c:v>40930</c:v>
                </c:pt>
                <c:pt idx="40931">
                  <c:v>40931</c:v>
                </c:pt>
                <c:pt idx="40932">
                  <c:v>40932</c:v>
                </c:pt>
                <c:pt idx="40933">
                  <c:v>40933</c:v>
                </c:pt>
                <c:pt idx="40934">
                  <c:v>40934</c:v>
                </c:pt>
                <c:pt idx="40935">
                  <c:v>40935</c:v>
                </c:pt>
                <c:pt idx="40936">
                  <c:v>40936</c:v>
                </c:pt>
                <c:pt idx="40937">
                  <c:v>40937</c:v>
                </c:pt>
                <c:pt idx="40938">
                  <c:v>40938</c:v>
                </c:pt>
                <c:pt idx="40939">
                  <c:v>40939</c:v>
                </c:pt>
                <c:pt idx="40940">
                  <c:v>40940</c:v>
                </c:pt>
                <c:pt idx="40941">
                  <c:v>40941</c:v>
                </c:pt>
                <c:pt idx="40942">
                  <c:v>40942</c:v>
                </c:pt>
                <c:pt idx="40943">
                  <c:v>40943</c:v>
                </c:pt>
                <c:pt idx="40944">
                  <c:v>40944</c:v>
                </c:pt>
                <c:pt idx="40945">
                  <c:v>40945</c:v>
                </c:pt>
                <c:pt idx="40946">
                  <c:v>40946</c:v>
                </c:pt>
                <c:pt idx="40947">
                  <c:v>40947</c:v>
                </c:pt>
                <c:pt idx="40948">
                  <c:v>40948</c:v>
                </c:pt>
                <c:pt idx="40949">
                  <c:v>40949</c:v>
                </c:pt>
                <c:pt idx="40950">
                  <c:v>40950</c:v>
                </c:pt>
                <c:pt idx="40951">
                  <c:v>40951</c:v>
                </c:pt>
                <c:pt idx="40952">
                  <c:v>40952</c:v>
                </c:pt>
                <c:pt idx="40953">
                  <c:v>40953</c:v>
                </c:pt>
                <c:pt idx="40954">
                  <c:v>40954</c:v>
                </c:pt>
                <c:pt idx="40955">
                  <c:v>40955</c:v>
                </c:pt>
                <c:pt idx="40956">
                  <c:v>40956</c:v>
                </c:pt>
                <c:pt idx="40957">
                  <c:v>40957</c:v>
                </c:pt>
                <c:pt idx="40958">
                  <c:v>40958</c:v>
                </c:pt>
                <c:pt idx="40959">
                  <c:v>40959</c:v>
                </c:pt>
                <c:pt idx="40960">
                  <c:v>40960</c:v>
                </c:pt>
                <c:pt idx="40961">
                  <c:v>40961</c:v>
                </c:pt>
                <c:pt idx="40962">
                  <c:v>40962</c:v>
                </c:pt>
                <c:pt idx="40963">
                  <c:v>40963</c:v>
                </c:pt>
                <c:pt idx="40964">
                  <c:v>40964</c:v>
                </c:pt>
                <c:pt idx="40965">
                  <c:v>40965</c:v>
                </c:pt>
                <c:pt idx="40966">
                  <c:v>40966</c:v>
                </c:pt>
                <c:pt idx="40967">
                  <c:v>40967</c:v>
                </c:pt>
                <c:pt idx="40968">
                  <c:v>40968</c:v>
                </c:pt>
                <c:pt idx="40969">
                  <c:v>40969</c:v>
                </c:pt>
                <c:pt idx="40970">
                  <c:v>40970</c:v>
                </c:pt>
                <c:pt idx="40971">
                  <c:v>40971</c:v>
                </c:pt>
                <c:pt idx="40972">
                  <c:v>40972</c:v>
                </c:pt>
                <c:pt idx="40973">
                  <c:v>40973</c:v>
                </c:pt>
                <c:pt idx="40974">
                  <c:v>40974</c:v>
                </c:pt>
                <c:pt idx="40975">
                  <c:v>40975</c:v>
                </c:pt>
                <c:pt idx="40976">
                  <c:v>40976</c:v>
                </c:pt>
                <c:pt idx="40977">
                  <c:v>40977</c:v>
                </c:pt>
                <c:pt idx="40978">
                  <c:v>40978</c:v>
                </c:pt>
                <c:pt idx="40979">
                  <c:v>40979</c:v>
                </c:pt>
                <c:pt idx="40980">
                  <c:v>40980</c:v>
                </c:pt>
                <c:pt idx="40981">
                  <c:v>40981</c:v>
                </c:pt>
                <c:pt idx="40982">
                  <c:v>40982</c:v>
                </c:pt>
                <c:pt idx="40983">
                  <c:v>40983</c:v>
                </c:pt>
                <c:pt idx="40984">
                  <c:v>40984</c:v>
                </c:pt>
                <c:pt idx="40985">
                  <c:v>40985</c:v>
                </c:pt>
                <c:pt idx="40986">
                  <c:v>40986</c:v>
                </c:pt>
                <c:pt idx="40987">
                  <c:v>40987</c:v>
                </c:pt>
                <c:pt idx="40988">
                  <c:v>40988</c:v>
                </c:pt>
                <c:pt idx="40989">
                  <c:v>40989</c:v>
                </c:pt>
                <c:pt idx="40990">
                  <c:v>40990</c:v>
                </c:pt>
                <c:pt idx="40991">
                  <c:v>40991</c:v>
                </c:pt>
                <c:pt idx="40992">
                  <c:v>40992</c:v>
                </c:pt>
                <c:pt idx="40993">
                  <c:v>40993</c:v>
                </c:pt>
                <c:pt idx="40994">
                  <c:v>40994</c:v>
                </c:pt>
                <c:pt idx="40995">
                  <c:v>40995</c:v>
                </c:pt>
                <c:pt idx="40996">
                  <c:v>40996</c:v>
                </c:pt>
                <c:pt idx="40997">
                  <c:v>40997</c:v>
                </c:pt>
                <c:pt idx="40998">
                  <c:v>40998</c:v>
                </c:pt>
                <c:pt idx="40999">
                  <c:v>40999</c:v>
                </c:pt>
                <c:pt idx="41000">
                  <c:v>41000</c:v>
                </c:pt>
                <c:pt idx="41001">
                  <c:v>41001</c:v>
                </c:pt>
                <c:pt idx="41002">
                  <c:v>41002</c:v>
                </c:pt>
                <c:pt idx="41003">
                  <c:v>41003</c:v>
                </c:pt>
                <c:pt idx="41004">
                  <c:v>41004</c:v>
                </c:pt>
                <c:pt idx="41005">
                  <c:v>41005</c:v>
                </c:pt>
                <c:pt idx="41006">
                  <c:v>41006</c:v>
                </c:pt>
                <c:pt idx="41007">
                  <c:v>41007</c:v>
                </c:pt>
                <c:pt idx="41008">
                  <c:v>41008</c:v>
                </c:pt>
                <c:pt idx="41009">
                  <c:v>41009</c:v>
                </c:pt>
                <c:pt idx="41010">
                  <c:v>41010</c:v>
                </c:pt>
                <c:pt idx="41011">
                  <c:v>41011</c:v>
                </c:pt>
                <c:pt idx="41012">
                  <c:v>41012</c:v>
                </c:pt>
                <c:pt idx="41013">
                  <c:v>41013</c:v>
                </c:pt>
                <c:pt idx="41014">
                  <c:v>41014</c:v>
                </c:pt>
                <c:pt idx="41015">
                  <c:v>41015</c:v>
                </c:pt>
                <c:pt idx="41016">
                  <c:v>41016</c:v>
                </c:pt>
                <c:pt idx="41017">
                  <c:v>41017</c:v>
                </c:pt>
                <c:pt idx="41018">
                  <c:v>41018</c:v>
                </c:pt>
                <c:pt idx="41019">
                  <c:v>41019</c:v>
                </c:pt>
                <c:pt idx="41020">
                  <c:v>41020</c:v>
                </c:pt>
                <c:pt idx="41021">
                  <c:v>41021</c:v>
                </c:pt>
                <c:pt idx="41022">
                  <c:v>41022</c:v>
                </c:pt>
                <c:pt idx="41023">
                  <c:v>41023</c:v>
                </c:pt>
                <c:pt idx="41024">
                  <c:v>41024</c:v>
                </c:pt>
                <c:pt idx="41025">
                  <c:v>41025</c:v>
                </c:pt>
                <c:pt idx="41026">
                  <c:v>41026</c:v>
                </c:pt>
                <c:pt idx="41027">
                  <c:v>41027</c:v>
                </c:pt>
                <c:pt idx="41028">
                  <c:v>41028</c:v>
                </c:pt>
                <c:pt idx="41029">
                  <c:v>41029</c:v>
                </c:pt>
                <c:pt idx="41030">
                  <c:v>41030</c:v>
                </c:pt>
                <c:pt idx="41031">
                  <c:v>41031</c:v>
                </c:pt>
                <c:pt idx="41032">
                  <c:v>41032</c:v>
                </c:pt>
                <c:pt idx="41033">
                  <c:v>41033</c:v>
                </c:pt>
                <c:pt idx="41034">
                  <c:v>41034</c:v>
                </c:pt>
                <c:pt idx="41035">
                  <c:v>41035</c:v>
                </c:pt>
                <c:pt idx="41036">
                  <c:v>41036</c:v>
                </c:pt>
                <c:pt idx="41037">
                  <c:v>41037</c:v>
                </c:pt>
                <c:pt idx="41038">
                  <c:v>41038</c:v>
                </c:pt>
                <c:pt idx="41039">
                  <c:v>41039</c:v>
                </c:pt>
                <c:pt idx="41040">
                  <c:v>41040</c:v>
                </c:pt>
                <c:pt idx="41041">
                  <c:v>41041</c:v>
                </c:pt>
                <c:pt idx="41042">
                  <c:v>41042</c:v>
                </c:pt>
                <c:pt idx="41043">
                  <c:v>41043</c:v>
                </c:pt>
                <c:pt idx="41044">
                  <c:v>41044</c:v>
                </c:pt>
                <c:pt idx="41045">
                  <c:v>41045</c:v>
                </c:pt>
                <c:pt idx="41046">
                  <c:v>41046</c:v>
                </c:pt>
                <c:pt idx="41047">
                  <c:v>41047</c:v>
                </c:pt>
                <c:pt idx="41048">
                  <c:v>41048</c:v>
                </c:pt>
                <c:pt idx="41049">
                  <c:v>41049</c:v>
                </c:pt>
                <c:pt idx="41050">
                  <c:v>41050</c:v>
                </c:pt>
                <c:pt idx="41051">
                  <c:v>41051</c:v>
                </c:pt>
                <c:pt idx="41052">
                  <c:v>41052</c:v>
                </c:pt>
                <c:pt idx="41053">
                  <c:v>41053</c:v>
                </c:pt>
                <c:pt idx="41054">
                  <c:v>41054</c:v>
                </c:pt>
                <c:pt idx="41055">
                  <c:v>41055</c:v>
                </c:pt>
                <c:pt idx="41056">
                  <c:v>41056</c:v>
                </c:pt>
                <c:pt idx="41057">
                  <c:v>41057</c:v>
                </c:pt>
                <c:pt idx="41058">
                  <c:v>41058</c:v>
                </c:pt>
                <c:pt idx="41059">
                  <c:v>41059</c:v>
                </c:pt>
                <c:pt idx="41060">
                  <c:v>41060</c:v>
                </c:pt>
                <c:pt idx="41061">
                  <c:v>41061</c:v>
                </c:pt>
                <c:pt idx="41062">
                  <c:v>41062</c:v>
                </c:pt>
                <c:pt idx="41063">
                  <c:v>41063</c:v>
                </c:pt>
                <c:pt idx="41064">
                  <c:v>41064</c:v>
                </c:pt>
                <c:pt idx="41065">
                  <c:v>41065</c:v>
                </c:pt>
                <c:pt idx="41066">
                  <c:v>41066</c:v>
                </c:pt>
                <c:pt idx="41067">
                  <c:v>41067</c:v>
                </c:pt>
                <c:pt idx="41068">
                  <c:v>41068</c:v>
                </c:pt>
                <c:pt idx="41069">
                  <c:v>41069</c:v>
                </c:pt>
                <c:pt idx="41070">
                  <c:v>41070</c:v>
                </c:pt>
                <c:pt idx="41071">
                  <c:v>41071</c:v>
                </c:pt>
                <c:pt idx="41072">
                  <c:v>41072</c:v>
                </c:pt>
                <c:pt idx="41073">
                  <c:v>41073</c:v>
                </c:pt>
                <c:pt idx="41074">
                  <c:v>41074</c:v>
                </c:pt>
                <c:pt idx="41075">
                  <c:v>41075</c:v>
                </c:pt>
                <c:pt idx="41076">
                  <c:v>41076</c:v>
                </c:pt>
                <c:pt idx="41077">
                  <c:v>41077</c:v>
                </c:pt>
                <c:pt idx="41078">
                  <c:v>41078</c:v>
                </c:pt>
                <c:pt idx="41079">
                  <c:v>41079</c:v>
                </c:pt>
                <c:pt idx="41080">
                  <c:v>41080</c:v>
                </c:pt>
                <c:pt idx="41081">
                  <c:v>41081</c:v>
                </c:pt>
                <c:pt idx="41082">
                  <c:v>41082</c:v>
                </c:pt>
                <c:pt idx="41083">
                  <c:v>41083</c:v>
                </c:pt>
                <c:pt idx="41084">
                  <c:v>41084</c:v>
                </c:pt>
                <c:pt idx="41085">
                  <c:v>41085</c:v>
                </c:pt>
                <c:pt idx="41086">
                  <c:v>41086</c:v>
                </c:pt>
                <c:pt idx="41087">
                  <c:v>41087</c:v>
                </c:pt>
                <c:pt idx="41088">
                  <c:v>41088</c:v>
                </c:pt>
                <c:pt idx="41089">
                  <c:v>41089</c:v>
                </c:pt>
                <c:pt idx="41090">
                  <c:v>41090</c:v>
                </c:pt>
                <c:pt idx="41091">
                  <c:v>41091</c:v>
                </c:pt>
                <c:pt idx="41092">
                  <c:v>41092</c:v>
                </c:pt>
                <c:pt idx="41093">
                  <c:v>41093</c:v>
                </c:pt>
                <c:pt idx="41094">
                  <c:v>41094</c:v>
                </c:pt>
                <c:pt idx="41095">
                  <c:v>41095</c:v>
                </c:pt>
                <c:pt idx="41096">
                  <c:v>41096</c:v>
                </c:pt>
                <c:pt idx="41097">
                  <c:v>41097</c:v>
                </c:pt>
                <c:pt idx="41098">
                  <c:v>41098</c:v>
                </c:pt>
                <c:pt idx="41099">
                  <c:v>41099</c:v>
                </c:pt>
                <c:pt idx="41100">
                  <c:v>41100</c:v>
                </c:pt>
                <c:pt idx="41101">
                  <c:v>41101</c:v>
                </c:pt>
                <c:pt idx="41102">
                  <c:v>41102</c:v>
                </c:pt>
                <c:pt idx="41103">
                  <c:v>41103</c:v>
                </c:pt>
                <c:pt idx="41104">
                  <c:v>41104</c:v>
                </c:pt>
                <c:pt idx="41105">
                  <c:v>41105</c:v>
                </c:pt>
                <c:pt idx="41106">
                  <c:v>41106</c:v>
                </c:pt>
                <c:pt idx="41107">
                  <c:v>41107</c:v>
                </c:pt>
                <c:pt idx="41108">
                  <c:v>41108</c:v>
                </c:pt>
                <c:pt idx="41109">
                  <c:v>41109</c:v>
                </c:pt>
                <c:pt idx="41110">
                  <c:v>41110</c:v>
                </c:pt>
                <c:pt idx="41111">
                  <c:v>41111</c:v>
                </c:pt>
                <c:pt idx="41112">
                  <c:v>41112</c:v>
                </c:pt>
                <c:pt idx="41113">
                  <c:v>41113</c:v>
                </c:pt>
                <c:pt idx="41114">
                  <c:v>41114</c:v>
                </c:pt>
                <c:pt idx="41115">
                  <c:v>41115</c:v>
                </c:pt>
                <c:pt idx="41116">
                  <c:v>41116</c:v>
                </c:pt>
                <c:pt idx="41117">
                  <c:v>41117</c:v>
                </c:pt>
                <c:pt idx="41118">
                  <c:v>41118</c:v>
                </c:pt>
                <c:pt idx="41119">
                  <c:v>41119</c:v>
                </c:pt>
                <c:pt idx="41120">
                  <c:v>41120</c:v>
                </c:pt>
                <c:pt idx="41121">
                  <c:v>41121</c:v>
                </c:pt>
                <c:pt idx="41122">
                  <c:v>41122</c:v>
                </c:pt>
                <c:pt idx="41123">
                  <c:v>41123</c:v>
                </c:pt>
                <c:pt idx="41124">
                  <c:v>41124</c:v>
                </c:pt>
                <c:pt idx="41125">
                  <c:v>41125</c:v>
                </c:pt>
                <c:pt idx="41126">
                  <c:v>41126</c:v>
                </c:pt>
                <c:pt idx="41127">
                  <c:v>41127</c:v>
                </c:pt>
                <c:pt idx="41128">
                  <c:v>41128</c:v>
                </c:pt>
                <c:pt idx="41129">
                  <c:v>41129</c:v>
                </c:pt>
                <c:pt idx="41130">
                  <c:v>41130</c:v>
                </c:pt>
                <c:pt idx="41131">
                  <c:v>41131</c:v>
                </c:pt>
                <c:pt idx="41132">
                  <c:v>41132</c:v>
                </c:pt>
                <c:pt idx="41133">
                  <c:v>41133</c:v>
                </c:pt>
                <c:pt idx="41134">
                  <c:v>41134</c:v>
                </c:pt>
                <c:pt idx="41135">
                  <c:v>41135</c:v>
                </c:pt>
                <c:pt idx="41136">
                  <c:v>41136</c:v>
                </c:pt>
                <c:pt idx="41137">
                  <c:v>41137</c:v>
                </c:pt>
                <c:pt idx="41138">
                  <c:v>41138</c:v>
                </c:pt>
                <c:pt idx="41139">
                  <c:v>41139</c:v>
                </c:pt>
                <c:pt idx="41140">
                  <c:v>41140</c:v>
                </c:pt>
                <c:pt idx="41141">
                  <c:v>41141</c:v>
                </c:pt>
                <c:pt idx="41142">
                  <c:v>41142</c:v>
                </c:pt>
                <c:pt idx="41143">
                  <c:v>41143</c:v>
                </c:pt>
                <c:pt idx="41144">
                  <c:v>41144</c:v>
                </c:pt>
                <c:pt idx="41145">
                  <c:v>41145</c:v>
                </c:pt>
                <c:pt idx="41146">
                  <c:v>41146</c:v>
                </c:pt>
                <c:pt idx="41147">
                  <c:v>41147</c:v>
                </c:pt>
                <c:pt idx="41148">
                  <c:v>41148</c:v>
                </c:pt>
                <c:pt idx="41149">
                  <c:v>41149</c:v>
                </c:pt>
                <c:pt idx="41150">
                  <c:v>41150</c:v>
                </c:pt>
                <c:pt idx="41151">
                  <c:v>41151</c:v>
                </c:pt>
                <c:pt idx="41152">
                  <c:v>41152</c:v>
                </c:pt>
                <c:pt idx="41153">
                  <c:v>41153</c:v>
                </c:pt>
                <c:pt idx="41154">
                  <c:v>41154</c:v>
                </c:pt>
                <c:pt idx="41155">
                  <c:v>41155</c:v>
                </c:pt>
                <c:pt idx="41156">
                  <c:v>41156</c:v>
                </c:pt>
                <c:pt idx="41157">
                  <c:v>41157</c:v>
                </c:pt>
                <c:pt idx="41158">
                  <c:v>41158</c:v>
                </c:pt>
                <c:pt idx="41159">
                  <c:v>41159</c:v>
                </c:pt>
                <c:pt idx="41160">
                  <c:v>41160</c:v>
                </c:pt>
                <c:pt idx="41161">
                  <c:v>41161</c:v>
                </c:pt>
                <c:pt idx="41162">
                  <c:v>41162</c:v>
                </c:pt>
                <c:pt idx="41163">
                  <c:v>41163</c:v>
                </c:pt>
                <c:pt idx="41164">
                  <c:v>41164</c:v>
                </c:pt>
                <c:pt idx="41165">
                  <c:v>41165</c:v>
                </c:pt>
                <c:pt idx="41166">
                  <c:v>41166</c:v>
                </c:pt>
                <c:pt idx="41167">
                  <c:v>41167</c:v>
                </c:pt>
                <c:pt idx="41168">
                  <c:v>41168</c:v>
                </c:pt>
                <c:pt idx="41169">
                  <c:v>41169</c:v>
                </c:pt>
                <c:pt idx="41170">
                  <c:v>41170</c:v>
                </c:pt>
                <c:pt idx="41171">
                  <c:v>41171</c:v>
                </c:pt>
                <c:pt idx="41172">
                  <c:v>41172</c:v>
                </c:pt>
                <c:pt idx="41173">
                  <c:v>41173</c:v>
                </c:pt>
                <c:pt idx="41174">
                  <c:v>41174</c:v>
                </c:pt>
                <c:pt idx="41175">
                  <c:v>41175</c:v>
                </c:pt>
                <c:pt idx="41176">
                  <c:v>41176</c:v>
                </c:pt>
                <c:pt idx="41177">
                  <c:v>41177</c:v>
                </c:pt>
                <c:pt idx="41178">
                  <c:v>41178</c:v>
                </c:pt>
                <c:pt idx="41179">
                  <c:v>41179</c:v>
                </c:pt>
                <c:pt idx="41180">
                  <c:v>41180</c:v>
                </c:pt>
                <c:pt idx="41181">
                  <c:v>41181</c:v>
                </c:pt>
                <c:pt idx="41182">
                  <c:v>41182</c:v>
                </c:pt>
                <c:pt idx="41183">
                  <c:v>41183</c:v>
                </c:pt>
                <c:pt idx="41184">
                  <c:v>41184</c:v>
                </c:pt>
                <c:pt idx="41185">
                  <c:v>41185</c:v>
                </c:pt>
                <c:pt idx="41186">
                  <c:v>41186</c:v>
                </c:pt>
                <c:pt idx="41187">
                  <c:v>41187</c:v>
                </c:pt>
                <c:pt idx="41188">
                  <c:v>41188</c:v>
                </c:pt>
                <c:pt idx="41189">
                  <c:v>41189</c:v>
                </c:pt>
                <c:pt idx="41190">
                  <c:v>41190</c:v>
                </c:pt>
                <c:pt idx="41191">
                  <c:v>41191</c:v>
                </c:pt>
                <c:pt idx="41192">
                  <c:v>41192</c:v>
                </c:pt>
                <c:pt idx="41193">
                  <c:v>41193</c:v>
                </c:pt>
                <c:pt idx="41194">
                  <c:v>41194</c:v>
                </c:pt>
                <c:pt idx="41195">
                  <c:v>41195</c:v>
                </c:pt>
                <c:pt idx="41196">
                  <c:v>41196</c:v>
                </c:pt>
                <c:pt idx="41197">
                  <c:v>41197</c:v>
                </c:pt>
                <c:pt idx="41198">
                  <c:v>41198</c:v>
                </c:pt>
                <c:pt idx="41199">
                  <c:v>41199</c:v>
                </c:pt>
                <c:pt idx="41200">
                  <c:v>41200</c:v>
                </c:pt>
                <c:pt idx="41201">
                  <c:v>41201</c:v>
                </c:pt>
                <c:pt idx="41202">
                  <c:v>41202</c:v>
                </c:pt>
                <c:pt idx="41203">
                  <c:v>41203</c:v>
                </c:pt>
                <c:pt idx="41204">
                  <c:v>41204</c:v>
                </c:pt>
                <c:pt idx="41205">
                  <c:v>41205</c:v>
                </c:pt>
                <c:pt idx="41206">
                  <c:v>41206</c:v>
                </c:pt>
                <c:pt idx="41207">
                  <c:v>41207</c:v>
                </c:pt>
                <c:pt idx="41208">
                  <c:v>41208</c:v>
                </c:pt>
                <c:pt idx="41209">
                  <c:v>41209</c:v>
                </c:pt>
                <c:pt idx="41210">
                  <c:v>41210</c:v>
                </c:pt>
                <c:pt idx="41211">
                  <c:v>41211</c:v>
                </c:pt>
                <c:pt idx="41212">
                  <c:v>41212</c:v>
                </c:pt>
                <c:pt idx="41213">
                  <c:v>41213</c:v>
                </c:pt>
                <c:pt idx="41214">
                  <c:v>41214</c:v>
                </c:pt>
                <c:pt idx="41215">
                  <c:v>41215</c:v>
                </c:pt>
                <c:pt idx="41216">
                  <c:v>41216</c:v>
                </c:pt>
                <c:pt idx="41217">
                  <c:v>41217</c:v>
                </c:pt>
                <c:pt idx="41218">
                  <c:v>41218</c:v>
                </c:pt>
                <c:pt idx="41219">
                  <c:v>41219</c:v>
                </c:pt>
                <c:pt idx="41220">
                  <c:v>41220</c:v>
                </c:pt>
                <c:pt idx="41221">
                  <c:v>41221</c:v>
                </c:pt>
                <c:pt idx="41222">
                  <c:v>41222</c:v>
                </c:pt>
                <c:pt idx="41223">
                  <c:v>41223</c:v>
                </c:pt>
                <c:pt idx="41224">
                  <c:v>41224</c:v>
                </c:pt>
                <c:pt idx="41225">
                  <c:v>41225</c:v>
                </c:pt>
                <c:pt idx="41226">
                  <c:v>41226</c:v>
                </c:pt>
                <c:pt idx="41227">
                  <c:v>41227</c:v>
                </c:pt>
                <c:pt idx="41228">
                  <c:v>41228</c:v>
                </c:pt>
                <c:pt idx="41229">
                  <c:v>41229</c:v>
                </c:pt>
                <c:pt idx="41230">
                  <c:v>41230</c:v>
                </c:pt>
                <c:pt idx="41231">
                  <c:v>41231</c:v>
                </c:pt>
                <c:pt idx="41232">
                  <c:v>41232</c:v>
                </c:pt>
                <c:pt idx="41233">
                  <c:v>41233</c:v>
                </c:pt>
                <c:pt idx="41234">
                  <c:v>41234</c:v>
                </c:pt>
                <c:pt idx="41235">
                  <c:v>41235</c:v>
                </c:pt>
                <c:pt idx="41236">
                  <c:v>41236</c:v>
                </c:pt>
                <c:pt idx="41237">
                  <c:v>41237</c:v>
                </c:pt>
                <c:pt idx="41238">
                  <c:v>41238</c:v>
                </c:pt>
                <c:pt idx="41239">
                  <c:v>41239</c:v>
                </c:pt>
                <c:pt idx="41240">
                  <c:v>41240</c:v>
                </c:pt>
                <c:pt idx="41241">
                  <c:v>41241</c:v>
                </c:pt>
                <c:pt idx="41242">
                  <c:v>41242</c:v>
                </c:pt>
                <c:pt idx="41243">
                  <c:v>41243</c:v>
                </c:pt>
                <c:pt idx="41244">
                  <c:v>41244</c:v>
                </c:pt>
                <c:pt idx="41245">
                  <c:v>41245</c:v>
                </c:pt>
                <c:pt idx="41246">
                  <c:v>41246</c:v>
                </c:pt>
                <c:pt idx="41247">
                  <c:v>41247</c:v>
                </c:pt>
                <c:pt idx="41248">
                  <c:v>41248</c:v>
                </c:pt>
                <c:pt idx="41249">
                  <c:v>41249</c:v>
                </c:pt>
                <c:pt idx="41250">
                  <c:v>41250</c:v>
                </c:pt>
                <c:pt idx="41251">
                  <c:v>41251</c:v>
                </c:pt>
                <c:pt idx="41252">
                  <c:v>41252</c:v>
                </c:pt>
                <c:pt idx="41253">
                  <c:v>41253</c:v>
                </c:pt>
                <c:pt idx="41254">
                  <c:v>41254</c:v>
                </c:pt>
                <c:pt idx="41255">
                  <c:v>41255</c:v>
                </c:pt>
                <c:pt idx="41256">
                  <c:v>41256</c:v>
                </c:pt>
                <c:pt idx="41257">
                  <c:v>41257</c:v>
                </c:pt>
                <c:pt idx="41258">
                  <c:v>41258</c:v>
                </c:pt>
                <c:pt idx="41259">
                  <c:v>41259</c:v>
                </c:pt>
                <c:pt idx="41260">
                  <c:v>41260</c:v>
                </c:pt>
                <c:pt idx="41261">
                  <c:v>41261</c:v>
                </c:pt>
                <c:pt idx="41262">
                  <c:v>41262</c:v>
                </c:pt>
                <c:pt idx="41263">
                  <c:v>41263</c:v>
                </c:pt>
                <c:pt idx="41264">
                  <c:v>41264</c:v>
                </c:pt>
                <c:pt idx="41265">
                  <c:v>41265</c:v>
                </c:pt>
                <c:pt idx="41266">
                  <c:v>41266</c:v>
                </c:pt>
                <c:pt idx="41267">
                  <c:v>41267</c:v>
                </c:pt>
                <c:pt idx="41268">
                  <c:v>41268</c:v>
                </c:pt>
                <c:pt idx="41269">
                  <c:v>41269</c:v>
                </c:pt>
                <c:pt idx="41270">
                  <c:v>41270</c:v>
                </c:pt>
                <c:pt idx="41271">
                  <c:v>41271</c:v>
                </c:pt>
                <c:pt idx="41272">
                  <c:v>41272</c:v>
                </c:pt>
                <c:pt idx="41273">
                  <c:v>41273</c:v>
                </c:pt>
                <c:pt idx="41274">
                  <c:v>41274</c:v>
                </c:pt>
                <c:pt idx="41275">
                  <c:v>41275</c:v>
                </c:pt>
                <c:pt idx="41276">
                  <c:v>41276</c:v>
                </c:pt>
                <c:pt idx="41277">
                  <c:v>41277</c:v>
                </c:pt>
                <c:pt idx="41278">
                  <c:v>41278</c:v>
                </c:pt>
                <c:pt idx="41279">
                  <c:v>41279</c:v>
                </c:pt>
                <c:pt idx="41280">
                  <c:v>41280</c:v>
                </c:pt>
                <c:pt idx="41281">
                  <c:v>41281</c:v>
                </c:pt>
                <c:pt idx="41282">
                  <c:v>41282</c:v>
                </c:pt>
                <c:pt idx="41283">
                  <c:v>41283</c:v>
                </c:pt>
                <c:pt idx="41284">
                  <c:v>41284</c:v>
                </c:pt>
                <c:pt idx="41285">
                  <c:v>41285</c:v>
                </c:pt>
                <c:pt idx="41286">
                  <c:v>41286</c:v>
                </c:pt>
                <c:pt idx="41287">
                  <c:v>41287</c:v>
                </c:pt>
                <c:pt idx="41288">
                  <c:v>41288</c:v>
                </c:pt>
                <c:pt idx="41289">
                  <c:v>41289</c:v>
                </c:pt>
                <c:pt idx="41290">
                  <c:v>41290</c:v>
                </c:pt>
                <c:pt idx="41291">
                  <c:v>41291</c:v>
                </c:pt>
                <c:pt idx="41292">
                  <c:v>41292</c:v>
                </c:pt>
                <c:pt idx="41293">
                  <c:v>41293</c:v>
                </c:pt>
                <c:pt idx="41294">
                  <c:v>41294</c:v>
                </c:pt>
                <c:pt idx="41295">
                  <c:v>41295</c:v>
                </c:pt>
                <c:pt idx="41296">
                  <c:v>41296</c:v>
                </c:pt>
                <c:pt idx="41297">
                  <c:v>41297</c:v>
                </c:pt>
                <c:pt idx="41298">
                  <c:v>41298</c:v>
                </c:pt>
                <c:pt idx="41299">
                  <c:v>41299</c:v>
                </c:pt>
                <c:pt idx="41300">
                  <c:v>41300</c:v>
                </c:pt>
                <c:pt idx="41301">
                  <c:v>41301</c:v>
                </c:pt>
                <c:pt idx="41302">
                  <c:v>41302</c:v>
                </c:pt>
                <c:pt idx="41303">
                  <c:v>41303</c:v>
                </c:pt>
                <c:pt idx="41304">
                  <c:v>41304</c:v>
                </c:pt>
                <c:pt idx="41305">
                  <c:v>41305</c:v>
                </c:pt>
                <c:pt idx="41306">
                  <c:v>41306</c:v>
                </c:pt>
                <c:pt idx="41307">
                  <c:v>41307</c:v>
                </c:pt>
                <c:pt idx="41308">
                  <c:v>41308</c:v>
                </c:pt>
                <c:pt idx="41309">
                  <c:v>41309</c:v>
                </c:pt>
                <c:pt idx="41310">
                  <c:v>41310</c:v>
                </c:pt>
                <c:pt idx="41311">
                  <c:v>41311</c:v>
                </c:pt>
                <c:pt idx="41312">
                  <c:v>41312</c:v>
                </c:pt>
                <c:pt idx="41313">
                  <c:v>41313</c:v>
                </c:pt>
                <c:pt idx="41314">
                  <c:v>41314</c:v>
                </c:pt>
                <c:pt idx="41315">
                  <c:v>41315</c:v>
                </c:pt>
                <c:pt idx="41316">
                  <c:v>41316</c:v>
                </c:pt>
                <c:pt idx="41317">
                  <c:v>41317</c:v>
                </c:pt>
                <c:pt idx="41318">
                  <c:v>41318</c:v>
                </c:pt>
                <c:pt idx="41319">
                  <c:v>41319</c:v>
                </c:pt>
                <c:pt idx="41320">
                  <c:v>41320</c:v>
                </c:pt>
                <c:pt idx="41321">
                  <c:v>41321</c:v>
                </c:pt>
                <c:pt idx="41322">
                  <c:v>41322</c:v>
                </c:pt>
                <c:pt idx="41323">
                  <c:v>41323</c:v>
                </c:pt>
                <c:pt idx="41324">
                  <c:v>41324</c:v>
                </c:pt>
                <c:pt idx="41325">
                  <c:v>41325</c:v>
                </c:pt>
                <c:pt idx="41326">
                  <c:v>41326</c:v>
                </c:pt>
                <c:pt idx="41327">
                  <c:v>41327</c:v>
                </c:pt>
                <c:pt idx="41328">
                  <c:v>41328</c:v>
                </c:pt>
                <c:pt idx="41329">
                  <c:v>41329</c:v>
                </c:pt>
                <c:pt idx="41330">
                  <c:v>41330</c:v>
                </c:pt>
                <c:pt idx="41331">
                  <c:v>41331</c:v>
                </c:pt>
                <c:pt idx="41332">
                  <c:v>41332</c:v>
                </c:pt>
                <c:pt idx="41333">
                  <c:v>41333</c:v>
                </c:pt>
                <c:pt idx="41334">
                  <c:v>41334</c:v>
                </c:pt>
                <c:pt idx="41335">
                  <c:v>41335</c:v>
                </c:pt>
                <c:pt idx="41336">
                  <c:v>41336</c:v>
                </c:pt>
                <c:pt idx="41337">
                  <c:v>41337</c:v>
                </c:pt>
                <c:pt idx="41338">
                  <c:v>41338</c:v>
                </c:pt>
                <c:pt idx="41339">
                  <c:v>41339</c:v>
                </c:pt>
                <c:pt idx="41340">
                  <c:v>41340</c:v>
                </c:pt>
                <c:pt idx="41341">
                  <c:v>41341</c:v>
                </c:pt>
                <c:pt idx="41342">
                  <c:v>41342</c:v>
                </c:pt>
                <c:pt idx="41343">
                  <c:v>41343</c:v>
                </c:pt>
                <c:pt idx="41344">
                  <c:v>41344</c:v>
                </c:pt>
                <c:pt idx="41345">
                  <c:v>41345</c:v>
                </c:pt>
                <c:pt idx="41346">
                  <c:v>41346</c:v>
                </c:pt>
                <c:pt idx="41347">
                  <c:v>41347</c:v>
                </c:pt>
                <c:pt idx="41348">
                  <c:v>41348</c:v>
                </c:pt>
                <c:pt idx="41349">
                  <c:v>41349</c:v>
                </c:pt>
                <c:pt idx="41350">
                  <c:v>41350</c:v>
                </c:pt>
                <c:pt idx="41351">
                  <c:v>41351</c:v>
                </c:pt>
                <c:pt idx="41352">
                  <c:v>41352</c:v>
                </c:pt>
                <c:pt idx="41353">
                  <c:v>41353</c:v>
                </c:pt>
                <c:pt idx="41354">
                  <c:v>41354</c:v>
                </c:pt>
                <c:pt idx="41355">
                  <c:v>41355</c:v>
                </c:pt>
                <c:pt idx="41356">
                  <c:v>41356</c:v>
                </c:pt>
                <c:pt idx="41357">
                  <c:v>41357</c:v>
                </c:pt>
                <c:pt idx="41358">
                  <c:v>41358</c:v>
                </c:pt>
                <c:pt idx="41359">
                  <c:v>41359</c:v>
                </c:pt>
                <c:pt idx="41360">
                  <c:v>41360</c:v>
                </c:pt>
                <c:pt idx="41361">
                  <c:v>41361</c:v>
                </c:pt>
                <c:pt idx="41362">
                  <c:v>41362</c:v>
                </c:pt>
                <c:pt idx="41363">
                  <c:v>41363</c:v>
                </c:pt>
                <c:pt idx="41364">
                  <c:v>41364</c:v>
                </c:pt>
                <c:pt idx="41365">
                  <c:v>41365</c:v>
                </c:pt>
                <c:pt idx="41366">
                  <c:v>41366</c:v>
                </c:pt>
                <c:pt idx="41367">
                  <c:v>41367</c:v>
                </c:pt>
                <c:pt idx="41368">
                  <c:v>41368</c:v>
                </c:pt>
                <c:pt idx="41369">
                  <c:v>41369</c:v>
                </c:pt>
                <c:pt idx="41370">
                  <c:v>41370</c:v>
                </c:pt>
                <c:pt idx="41371">
                  <c:v>41371</c:v>
                </c:pt>
                <c:pt idx="41372">
                  <c:v>41372</c:v>
                </c:pt>
                <c:pt idx="41373">
                  <c:v>41373</c:v>
                </c:pt>
                <c:pt idx="41374">
                  <c:v>41374</c:v>
                </c:pt>
                <c:pt idx="41375">
                  <c:v>41375</c:v>
                </c:pt>
                <c:pt idx="41376">
                  <c:v>41376</c:v>
                </c:pt>
                <c:pt idx="41377">
                  <c:v>41377</c:v>
                </c:pt>
                <c:pt idx="41378">
                  <c:v>41378</c:v>
                </c:pt>
                <c:pt idx="41379">
                  <c:v>41379</c:v>
                </c:pt>
                <c:pt idx="41380">
                  <c:v>41380</c:v>
                </c:pt>
                <c:pt idx="41381">
                  <c:v>41381</c:v>
                </c:pt>
                <c:pt idx="41382">
                  <c:v>41382</c:v>
                </c:pt>
                <c:pt idx="41383">
                  <c:v>41383</c:v>
                </c:pt>
                <c:pt idx="41384">
                  <c:v>41384</c:v>
                </c:pt>
                <c:pt idx="41385">
                  <c:v>41385</c:v>
                </c:pt>
                <c:pt idx="41386">
                  <c:v>41386</c:v>
                </c:pt>
                <c:pt idx="41387">
                  <c:v>41387</c:v>
                </c:pt>
                <c:pt idx="41388">
                  <c:v>41388</c:v>
                </c:pt>
                <c:pt idx="41389">
                  <c:v>41389</c:v>
                </c:pt>
                <c:pt idx="41390">
                  <c:v>41390</c:v>
                </c:pt>
                <c:pt idx="41391">
                  <c:v>41391</c:v>
                </c:pt>
                <c:pt idx="41392">
                  <c:v>41392</c:v>
                </c:pt>
                <c:pt idx="41393">
                  <c:v>41393</c:v>
                </c:pt>
                <c:pt idx="41394">
                  <c:v>41394</c:v>
                </c:pt>
                <c:pt idx="41395">
                  <c:v>41395</c:v>
                </c:pt>
                <c:pt idx="41396">
                  <c:v>41396</c:v>
                </c:pt>
                <c:pt idx="41397">
                  <c:v>41397</c:v>
                </c:pt>
                <c:pt idx="41398">
                  <c:v>41398</c:v>
                </c:pt>
                <c:pt idx="41399">
                  <c:v>41399</c:v>
                </c:pt>
                <c:pt idx="41400">
                  <c:v>41400</c:v>
                </c:pt>
                <c:pt idx="41401">
                  <c:v>41401</c:v>
                </c:pt>
                <c:pt idx="41402">
                  <c:v>41402</c:v>
                </c:pt>
                <c:pt idx="41403">
                  <c:v>41403</c:v>
                </c:pt>
                <c:pt idx="41404">
                  <c:v>41404</c:v>
                </c:pt>
                <c:pt idx="41405">
                  <c:v>41405</c:v>
                </c:pt>
                <c:pt idx="41406">
                  <c:v>41406</c:v>
                </c:pt>
                <c:pt idx="41407">
                  <c:v>41407</c:v>
                </c:pt>
                <c:pt idx="41408">
                  <c:v>41408</c:v>
                </c:pt>
                <c:pt idx="41409">
                  <c:v>41409</c:v>
                </c:pt>
                <c:pt idx="41410">
                  <c:v>41410</c:v>
                </c:pt>
                <c:pt idx="41411">
                  <c:v>41411</c:v>
                </c:pt>
                <c:pt idx="41412">
                  <c:v>41412</c:v>
                </c:pt>
                <c:pt idx="41413">
                  <c:v>41413</c:v>
                </c:pt>
                <c:pt idx="41414">
                  <c:v>41414</c:v>
                </c:pt>
                <c:pt idx="41415">
                  <c:v>41415</c:v>
                </c:pt>
                <c:pt idx="41416">
                  <c:v>41416</c:v>
                </c:pt>
                <c:pt idx="41417">
                  <c:v>41417</c:v>
                </c:pt>
                <c:pt idx="41418">
                  <c:v>41418</c:v>
                </c:pt>
                <c:pt idx="41419">
                  <c:v>41419</c:v>
                </c:pt>
                <c:pt idx="41420">
                  <c:v>41420</c:v>
                </c:pt>
                <c:pt idx="41421">
                  <c:v>41421</c:v>
                </c:pt>
                <c:pt idx="41422">
                  <c:v>41422</c:v>
                </c:pt>
                <c:pt idx="41423">
                  <c:v>41423</c:v>
                </c:pt>
                <c:pt idx="41424">
                  <c:v>41424</c:v>
                </c:pt>
                <c:pt idx="41425">
                  <c:v>41425</c:v>
                </c:pt>
                <c:pt idx="41426">
                  <c:v>41426</c:v>
                </c:pt>
                <c:pt idx="41427">
                  <c:v>41427</c:v>
                </c:pt>
                <c:pt idx="41428">
                  <c:v>41428</c:v>
                </c:pt>
                <c:pt idx="41429">
                  <c:v>41429</c:v>
                </c:pt>
                <c:pt idx="41430">
                  <c:v>41430</c:v>
                </c:pt>
                <c:pt idx="41431">
                  <c:v>41431</c:v>
                </c:pt>
                <c:pt idx="41432">
                  <c:v>41432</c:v>
                </c:pt>
                <c:pt idx="41433">
                  <c:v>41433</c:v>
                </c:pt>
                <c:pt idx="41434">
                  <c:v>41434</c:v>
                </c:pt>
                <c:pt idx="41435">
                  <c:v>41435</c:v>
                </c:pt>
                <c:pt idx="41436">
                  <c:v>41436</c:v>
                </c:pt>
                <c:pt idx="41437">
                  <c:v>41437</c:v>
                </c:pt>
                <c:pt idx="41438">
                  <c:v>41438</c:v>
                </c:pt>
                <c:pt idx="41439">
                  <c:v>41439</c:v>
                </c:pt>
                <c:pt idx="41440">
                  <c:v>41440</c:v>
                </c:pt>
                <c:pt idx="41441">
                  <c:v>41441</c:v>
                </c:pt>
                <c:pt idx="41442">
                  <c:v>41442</c:v>
                </c:pt>
                <c:pt idx="41443">
                  <c:v>41443</c:v>
                </c:pt>
                <c:pt idx="41444">
                  <c:v>41444</c:v>
                </c:pt>
                <c:pt idx="41445">
                  <c:v>41445</c:v>
                </c:pt>
                <c:pt idx="41446">
                  <c:v>41446</c:v>
                </c:pt>
                <c:pt idx="41447">
                  <c:v>41447</c:v>
                </c:pt>
                <c:pt idx="41448">
                  <c:v>41448</c:v>
                </c:pt>
                <c:pt idx="41449">
                  <c:v>41449</c:v>
                </c:pt>
                <c:pt idx="41450">
                  <c:v>41450</c:v>
                </c:pt>
                <c:pt idx="41451">
                  <c:v>41451</c:v>
                </c:pt>
                <c:pt idx="41452">
                  <c:v>41452</c:v>
                </c:pt>
                <c:pt idx="41453">
                  <c:v>41453</c:v>
                </c:pt>
                <c:pt idx="41454">
                  <c:v>41454</c:v>
                </c:pt>
                <c:pt idx="41455">
                  <c:v>41455</c:v>
                </c:pt>
                <c:pt idx="41456">
                  <c:v>41456</c:v>
                </c:pt>
                <c:pt idx="41457">
                  <c:v>41457</c:v>
                </c:pt>
                <c:pt idx="41458">
                  <c:v>41458</c:v>
                </c:pt>
                <c:pt idx="41459">
                  <c:v>41459</c:v>
                </c:pt>
                <c:pt idx="41460">
                  <c:v>41460</c:v>
                </c:pt>
                <c:pt idx="41461">
                  <c:v>41461</c:v>
                </c:pt>
                <c:pt idx="41462">
                  <c:v>41462</c:v>
                </c:pt>
                <c:pt idx="41463">
                  <c:v>41463</c:v>
                </c:pt>
                <c:pt idx="41464">
                  <c:v>41464</c:v>
                </c:pt>
                <c:pt idx="41465">
                  <c:v>41465</c:v>
                </c:pt>
                <c:pt idx="41466">
                  <c:v>41466</c:v>
                </c:pt>
                <c:pt idx="41467">
                  <c:v>41467</c:v>
                </c:pt>
                <c:pt idx="41468">
                  <c:v>41468</c:v>
                </c:pt>
                <c:pt idx="41469">
                  <c:v>41469</c:v>
                </c:pt>
                <c:pt idx="41470">
                  <c:v>41470</c:v>
                </c:pt>
                <c:pt idx="41471">
                  <c:v>41471</c:v>
                </c:pt>
                <c:pt idx="41472">
                  <c:v>41472</c:v>
                </c:pt>
                <c:pt idx="41473">
                  <c:v>41473</c:v>
                </c:pt>
                <c:pt idx="41474">
                  <c:v>41474</c:v>
                </c:pt>
                <c:pt idx="41475">
                  <c:v>41475</c:v>
                </c:pt>
                <c:pt idx="41476">
                  <c:v>41476</c:v>
                </c:pt>
                <c:pt idx="41477">
                  <c:v>41477</c:v>
                </c:pt>
                <c:pt idx="41478">
                  <c:v>41478</c:v>
                </c:pt>
                <c:pt idx="41479">
                  <c:v>41479</c:v>
                </c:pt>
                <c:pt idx="41480">
                  <c:v>41480</c:v>
                </c:pt>
                <c:pt idx="41481">
                  <c:v>41481</c:v>
                </c:pt>
                <c:pt idx="41482">
                  <c:v>41482</c:v>
                </c:pt>
                <c:pt idx="41483">
                  <c:v>41483</c:v>
                </c:pt>
                <c:pt idx="41484">
                  <c:v>41484</c:v>
                </c:pt>
                <c:pt idx="41485">
                  <c:v>41485</c:v>
                </c:pt>
                <c:pt idx="41486">
                  <c:v>41486</c:v>
                </c:pt>
                <c:pt idx="41487">
                  <c:v>41487</c:v>
                </c:pt>
                <c:pt idx="41488">
                  <c:v>41488</c:v>
                </c:pt>
                <c:pt idx="41489">
                  <c:v>41489</c:v>
                </c:pt>
                <c:pt idx="41490">
                  <c:v>41490</c:v>
                </c:pt>
                <c:pt idx="41491">
                  <c:v>41491</c:v>
                </c:pt>
                <c:pt idx="41492">
                  <c:v>41492</c:v>
                </c:pt>
                <c:pt idx="41493">
                  <c:v>41493</c:v>
                </c:pt>
                <c:pt idx="41494">
                  <c:v>41494</c:v>
                </c:pt>
                <c:pt idx="41495">
                  <c:v>41495</c:v>
                </c:pt>
                <c:pt idx="41496">
                  <c:v>41496</c:v>
                </c:pt>
                <c:pt idx="41497">
                  <c:v>41497</c:v>
                </c:pt>
                <c:pt idx="41498">
                  <c:v>41498</c:v>
                </c:pt>
                <c:pt idx="41499">
                  <c:v>41499</c:v>
                </c:pt>
                <c:pt idx="41500">
                  <c:v>41500</c:v>
                </c:pt>
                <c:pt idx="41501">
                  <c:v>41501</c:v>
                </c:pt>
                <c:pt idx="41502">
                  <c:v>41502</c:v>
                </c:pt>
                <c:pt idx="41503">
                  <c:v>41503</c:v>
                </c:pt>
                <c:pt idx="41504">
                  <c:v>41504</c:v>
                </c:pt>
                <c:pt idx="41505">
                  <c:v>41505</c:v>
                </c:pt>
                <c:pt idx="41506">
                  <c:v>41506</c:v>
                </c:pt>
                <c:pt idx="41507">
                  <c:v>41507</c:v>
                </c:pt>
                <c:pt idx="41508">
                  <c:v>41508</c:v>
                </c:pt>
                <c:pt idx="41509">
                  <c:v>41509</c:v>
                </c:pt>
                <c:pt idx="41510">
                  <c:v>41510</c:v>
                </c:pt>
                <c:pt idx="41511">
                  <c:v>41511</c:v>
                </c:pt>
                <c:pt idx="41512">
                  <c:v>41512</c:v>
                </c:pt>
                <c:pt idx="41513">
                  <c:v>41513</c:v>
                </c:pt>
                <c:pt idx="41514">
                  <c:v>41514</c:v>
                </c:pt>
                <c:pt idx="41515">
                  <c:v>41515</c:v>
                </c:pt>
                <c:pt idx="41516">
                  <c:v>41516</c:v>
                </c:pt>
                <c:pt idx="41517">
                  <c:v>41517</c:v>
                </c:pt>
                <c:pt idx="41518">
                  <c:v>41518</c:v>
                </c:pt>
                <c:pt idx="41519">
                  <c:v>41519</c:v>
                </c:pt>
                <c:pt idx="41520">
                  <c:v>41520</c:v>
                </c:pt>
                <c:pt idx="41521">
                  <c:v>41521</c:v>
                </c:pt>
                <c:pt idx="41522">
                  <c:v>41522</c:v>
                </c:pt>
                <c:pt idx="41523">
                  <c:v>41523</c:v>
                </c:pt>
                <c:pt idx="41524">
                  <c:v>41524</c:v>
                </c:pt>
                <c:pt idx="41525">
                  <c:v>41525</c:v>
                </c:pt>
                <c:pt idx="41526">
                  <c:v>41526</c:v>
                </c:pt>
                <c:pt idx="41527">
                  <c:v>41527</c:v>
                </c:pt>
                <c:pt idx="41528">
                  <c:v>41528</c:v>
                </c:pt>
                <c:pt idx="41529">
                  <c:v>41529</c:v>
                </c:pt>
                <c:pt idx="41530">
                  <c:v>41530</c:v>
                </c:pt>
                <c:pt idx="41531">
                  <c:v>41531</c:v>
                </c:pt>
                <c:pt idx="41532">
                  <c:v>41532</c:v>
                </c:pt>
                <c:pt idx="41533">
                  <c:v>41533</c:v>
                </c:pt>
                <c:pt idx="41534">
                  <c:v>41534</c:v>
                </c:pt>
                <c:pt idx="41535">
                  <c:v>41535</c:v>
                </c:pt>
                <c:pt idx="41536">
                  <c:v>41536</c:v>
                </c:pt>
                <c:pt idx="41537">
                  <c:v>41537</c:v>
                </c:pt>
                <c:pt idx="41538">
                  <c:v>41538</c:v>
                </c:pt>
                <c:pt idx="41539">
                  <c:v>41539</c:v>
                </c:pt>
                <c:pt idx="41540">
                  <c:v>41540</c:v>
                </c:pt>
                <c:pt idx="41541">
                  <c:v>41541</c:v>
                </c:pt>
                <c:pt idx="41542">
                  <c:v>41542</c:v>
                </c:pt>
                <c:pt idx="41543">
                  <c:v>41543</c:v>
                </c:pt>
                <c:pt idx="41544">
                  <c:v>41544</c:v>
                </c:pt>
                <c:pt idx="41545">
                  <c:v>41545</c:v>
                </c:pt>
                <c:pt idx="41546">
                  <c:v>41546</c:v>
                </c:pt>
                <c:pt idx="41547">
                  <c:v>41547</c:v>
                </c:pt>
                <c:pt idx="41548">
                  <c:v>41548</c:v>
                </c:pt>
                <c:pt idx="41549">
                  <c:v>41549</c:v>
                </c:pt>
                <c:pt idx="41550">
                  <c:v>41550</c:v>
                </c:pt>
                <c:pt idx="41551">
                  <c:v>41551</c:v>
                </c:pt>
                <c:pt idx="41552">
                  <c:v>41552</c:v>
                </c:pt>
                <c:pt idx="41553">
                  <c:v>41553</c:v>
                </c:pt>
                <c:pt idx="41554">
                  <c:v>41554</c:v>
                </c:pt>
                <c:pt idx="41555">
                  <c:v>41555</c:v>
                </c:pt>
                <c:pt idx="41556">
                  <c:v>41556</c:v>
                </c:pt>
                <c:pt idx="41557">
                  <c:v>41557</c:v>
                </c:pt>
                <c:pt idx="41558">
                  <c:v>41558</c:v>
                </c:pt>
                <c:pt idx="41559">
                  <c:v>41559</c:v>
                </c:pt>
                <c:pt idx="41560">
                  <c:v>41560</c:v>
                </c:pt>
                <c:pt idx="41561">
                  <c:v>41561</c:v>
                </c:pt>
                <c:pt idx="41562">
                  <c:v>41562</c:v>
                </c:pt>
                <c:pt idx="41563">
                  <c:v>41563</c:v>
                </c:pt>
                <c:pt idx="41564">
                  <c:v>41564</c:v>
                </c:pt>
                <c:pt idx="41565">
                  <c:v>41565</c:v>
                </c:pt>
                <c:pt idx="41566">
                  <c:v>41566</c:v>
                </c:pt>
                <c:pt idx="41567">
                  <c:v>41567</c:v>
                </c:pt>
                <c:pt idx="41568">
                  <c:v>41568</c:v>
                </c:pt>
                <c:pt idx="41569">
                  <c:v>41569</c:v>
                </c:pt>
                <c:pt idx="41570">
                  <c:v>41570</c:v>
                </c:pt>
                <c:pt idx="41571">
                  <c:v>41571</c:v>
                </c:pt>
                <c:pt idx="41572">
                  <c:v>41572</c:v>
                </c:pt>
                <c:pt idx="41573">
                  <c:v>41573</c:v>
                </c:pt>
                <c:pt idx="41574">
                  <c:v>41574</c:v>
                </c:pt>
                <c:pt idx="41575">
                  <c:v>41575</c:v>
                </c:pt>
                <c:pt idx="41576">
                  <c:v>41576</c:v>
                </c:pt>
                <c:pt idx="41577">
                  <c:v>41577</c:v>
                </c:pt>
                <c:pt idx="41578">
                  <c:v>41578</c:v>
                </c:pt>
                <c:pt idx="41579">
                  <c:v>41579</c:v>
                </c:pt>
                <c:pt idx="41580">
                  <c:v>41580</c:v>
                </c:pt>
                <c:pt idx="41581">
                  <c:v>41581</c:v>
                </c:pt>
                <c:pt idx="41582">
                  <c:v>41582</c:v>
                </c:pt>
                <c:pt idx="41583">
                  <c:v>41583</c:v>
                </c:pt>
                <c:pt idx="41584">
                  <c:v>41584</c:v>
                </c:pt>
                <c:pt idx="41585">
                  <c:v>41585</c:v>
                </c:pt>
                <c:pt idx="41586">
                  <c:v>41586</c:v>
                </c:pt>
                <c:pt idx="41587">
                  <c:v>41587</c:v>
                </c:pt>
                <c:pt idx="41588">
                  <c:v>41588</c:v>
                </c:pt>
                <c:pt idx="41589">
                  <c:v>41589</c:v>
                </c:pt>
                <c:pt idx="41590">
                  <c:v>41590</c:v>
                </c:pt>
                <c:pt idx="41591">
                  <c:v>41591</c:v>
                </c:pt>
                <c:pt idx="41592">
                  <c:v>41592</c:v>
                </c:pt>
                <c:pt idx="41593">
                  <c:v>41593</c:v>
                </c:pt>
                <c:pt idx="41594">
                  <c:v>41594</c:v>
                </c:pt>
                <c:pt idx="41595">
                  <c:v>41595</c:v>
                </c:pt>
                <c:pt idx="41596">
                  <c:v>41596</c:v>
                </c:pt>
                <c:pt idx="41597">
                  <c:v>41597</c:v>
                </c:pt>
                <c:pt idx="41598">
                  <c:v>41598</c:v>
                </c:pt>
                <c:pt idx="41599">
                  <c:v>41599</c:v>
                </c:pt>
                <c:pt idx="41600">
                  <c:v>41600</c:v>
                </c:pt>
                <c:pt idx="41601">
                  <c:v>41601</c:v>
                </c:pt>
                <c:pt idx="41602">
                  <c:v>41602</c:v>
                </c:pt>
                <c:pt idx="41603">
                  <c:v>41603</c:v>
                </c:pt>
                <c:pt idx="41604">
                  <c:v>41604</c:v>
                </c:pt>
                <c:pt idx="41605">
                  <c:v>41605</c:v>
                </c:pt>
                <c:pt idx="41606">
                  <c:v>41606</c:v>
                </c:pt>
                <c:pt idx="41607">
                  <c:v>41607</c:v>
                </c:pt>
                <c:pt idx="41608">
                  <c:v>41608</c:v>
                </c:pt>
                <c:pt idx="41609">
                  <c:v>41609</c:v>
                </c:pt>
                <c:pt idx="41610">
                  <c:v>41610</c:v>
                </c:pt>
                <c:pt idx="41611">
                  <c:v>41611</c:v>
                </c:pt>
                <c:pt idx="41612">
                  <c:v>41612</c:v>
                </c:pt>
                <c:pt idx="41613">
                  <c:v>41613</c:v>
                </c:pt>
                <c:pt idx="41614">
                  <c:v>41614</c:v>
                </c:pt>
                <c:pt idx="41615">
                  <c:v>41615</c:v>
                </c:pt>
                <c:pt idx="41616">
                  <c:v>41616</c:v>
                </c:pt>
                <c:pt idx="41617">
                  <c:v>41617</c:v>
                </c:pt>
                <c:pt idx="41618">
                  <c:v>41618</c:v>
                </c:pt>
                <c:pt idx="41619">
                  <c:v>41619</c:v>
                </c:pt>
                <c:pt idx="41620">
                  <c:v>41620</c:v>
                </c:pt>
                <c:pt idx="41621">
                  <c:v>41621</c:v>
                </c:pt>
                <c:pt idx="41622">
                  <c:v>41622</c:v>
                </c:pt>
                <c:pt idx="41623">
                  <c:v>41623</c:v>
                </c:pt>
                <c:pt idx="41624">
                  <c:v>41624</c:v>
                </c:pt>
                <c:pt idx="41625">
                  <c:v>41625</c:v>
                </c:pt>
                <c:pt idx="41626">
                  <c:v>41626</c:v>
                </c:pt>
                <c:pt idx="41627">
                  <c:v>41627</c:v>
                </c:pt>
                <c:pt idx="41628">
                  <c:v>41628</c:v>
                </c:pt>
                <c:pt idx="41629">
                  <c:v>41629</c:v>
                </c:pt>
                <c:pt idx="41630">
                  <c:v>41630</c:v>
                </c:pt>
                <c:pt idx="41631">
                  <c:v>41631</c:v>
                </c:pt>
                <c:pt idx="41632">
                  <c:v>41632</c:v>
                </c:pt>
                <c:pt idx="41633">
                  <c:v>41633</c:v>
                </c:pt>
                <c:pt idx="41634">
                  <c:v>41634</c:v>
                </c:pt>
                <c:pt idx="41635">
                  <c:v>41635</c:v>
                </c:pt>
                <c:pt idx="41636">
                  <c:v>41636</c:v>
                </c:pt>
                <c:pt idx="41637">
                  <c:v>41637</c:v>
                </c:pt>
                <c:pt idx="41638">
                  <c:v>41638</c:v>
                </c:pt>
                <c:pt idx="41639">
                  <c:v>41639</c:v>
                </c:pt>
                <c:pt idx="41640">
                  <c:v>41640</c:v>
                </c:pt>
                <c:pt idx="41641">
                  <c:v>41641</c:v>
                </c:pt>
                <c:pt idx="41642">
                  <c:v>41642</c:v>
                </c:pt>
                <c:pt idx="41643">
                  <c:v>41643</c:v>
                </c:pt>
                <c:pt idx="41644">
                  <c:v>41644</c:v>
                </c:pt>
                <c:pt idx="41645">
                  <c:v>41645</c:v>
                </c:pt>
                <c:pt idx="41646">
                  <c:v>41646</c:v>
                </c:pt>
                <c:pt idx="41647">
                  <c:v>41647</c:v>
                </c:pt>
                <c:pt idx="41648">
                  <c:v>41648</c:v>
                </c:pt>
                <c:pt idx="41649">
                  <c:v>41649</c:v>
                </c:pt>
                <c:pt idx="41650">
                  <c:v>41650</c:v>
                </c:pt>
                <c:pt idx="41651">
                  <c:v>41651</c:v>
                </c:pt>
                <c:pt idx="41652">
                  <c:v>41652</c:v>
                </c:pt>
                <c:pt idx="41653">
                  <c:v>41653</c:v>
                </c:pt>
                <c:pt idx="41654">
                  <c:v>41654</c:v>
                </c:pt>
                <c:pt idx="41655">
                  <c:v>41655</c:v>
                </c:pt>
                <c:pt idx="41656">
                  <c:v>41656</c:v>
                </c:pt>
                <c:pt idx="41657">
                  <c:v>41657</c:v>
                </c:pt>
                <c:pt idx="41658">
                  <c:v>41658</c:v>
                </c:pt>
                <c:pt idx="41659">
                  <c:v>41659</c:v>
                </c:pt>
                <c:pt idx="41660">
                  <c:v>41660</c:v>
                </c:pt>
                <c:pt idx="41661">
                  <c:v>41661</c:v>
                </c:pt>
                <c:pt idx="41662">
                  <c:v>41662</c:v>
                </c:pt>
                <c:pt idx="41663">
                  <c:v>41663</c:v>
                </c:pt>
                <c:pt idx="41664">
                  <c:v>41664</c:v>
                </c:pt>
                <c:pt idx="41665">
                  <c:v>41665</c:v>
                </c:pt>
                <c:pt idx="41666">
                  <c:v>41666</c:v>
                </c:pt>
                <c:pt idx="41667">
                  <c:v>41667</c:v>
                </c:pt>
                <c:pt idx="41668">
                  <c:v>41668</c:v>
                </c:pt>
                <c:pt idx="41669">
                  <c:v>41669</c:v>
                </c:pt>
                <c:pt idx="41670">
                  <c:v>41670</c:v>
                </c:pt>
                <c:pt idx="41671">
                  <c:v>41671</c:v>
                </c:pt>
                <c:pt idx="41672">
                  <c:v>41672</c:v>
                </c:pt>
                <c:pt idx="41673">
                  <c:v>41673</c:v>
                </c:pt>
                <c:pt idx="41674">
                  <c:v>41674</c:v>
                </c:pt>
                <c:pt idx="41675">
                  <c:v>41675</c:v>
                </c:pt>
                <c:pt idx="41676">
                  <c:v>41676</c:v>
                </c:pt>
                <c:pt idx="41677">
                  <c:v>41677</c:v>
                </c:pt>
                <c:pt idx="41678">
                  <c:v>41678</c:v>
                </c:pt>
                <c:pt idx="41679">
                  <c:v>41679</c:v>
                </c:pt>
                <c:pt idx="41680">
                  <c:v>41680</c:v>
                </c:pt>
                <c:pt idx="41681">
                  <c:v>41681</c:v>
                </c:pt>
                <c:pt idx="41682">
                  <c:v>41682</c:v>
                </c:pt>
                <c:pt idx="41683">
                  <c:v>41683</c:v>
                </c:pt>
                <c:pt idx="41684">
                  <c:v>41684</c:v>
                </c:pt>
                <c:pt idx="41685">
                  <c:v>41685</c:v>
                </c:pt>
                <c:pt idx="41686">
                  <c:v>41686</c:v>
                </c:pt>
                <c:pt idx="41687">
                  <c:v>41687</c:v>
                </c:pt>
                <c:pt idx="41688">
                  <c:v>41688</c:v>
                </c:pt>
                <c:pt idx="41689">
                  <c:v>41689</c:v>
                </c:pt>
                <c:pt idx="41690">
                  <c:v>41690</c:v>
                </c:pt>
                <c:pt idx="41691">
                  <c:v>41691</c:v>
                </c:pt>
                <c:pt idx="41692">
                  <c:v>41692</c:v>
                </c:pt>
                <c:pt idx="41693">
                  <c:v>41693</c:v>
                </c:pt>
                <c:pt idx="41694">
                  <c:v>41694</c:v>
                </c:pt>
                <c:pt idx="41695">
                  <c:v>41695</c:v>
                </c:pt>
                <c:pt idx="41696">
                  <c:v>41696</c:v>
                </c:pt>
                <c:pt idx="41697">
                  <c:v>41697</c:v>
                </c:pt>
                <c:pt idx="41698">
                  <c:v>41698</c:v>
                </c:pt>
                <c:pt idx="41699">
                  <c:v>41699</c:v>
                </c:pt>
                <c:pt idx="41700">
                  <c:v>41700</c:v>
                </c:pt>
                <c:pt idx="41701">
                  <c:v>41701</c:v>
                </c:pt>
                <c:pt idx="41702">
                  <c:v>41702</c:v>
                </c:pt>
                <c:pt idx="41703">
                  <c:v>41703</c:v>
                </c:pt>
                <c:pt idx="41704">
                  <c:v>41704</c:v>
                </c:pt>
                <c:pt idx="41705">
                  <c:v>41705</c:v>
                </c:pt>
                <c:pt idx="41706">
                  <c:v>41706</c:v>
                </c:pt>
                <c:pt idx="41707">
                  <c:v>41707</c:v>
                </c:pt>
                <c:pt idx="41708">
                  <c:v>41708</c:v>
                </c:pt>
                <c:pt idx="41709">
                  <c:v>41709</c:v>
                </c:pt>
                <c:pt idx="41710">
                  <c:v>41710</c:v>
                </c:pt>
                <c:pt idx="41711">
                  <c:v>41711</c:v>
                </c:pt>
                <c:pt idx="41712">
                  <c:v>41712</c:v>
                </c:pt>
                <c:pt idx="41713">
                  <c:v>41713</c:v>
                </c:pt>
                <c:pt idx="41714">
                  <c:v>41714</c:v>
                </c:pt>
                <c:pt idx="41715">
                  <c:v>41715</c:v>
                </c:pt>
                <c:pt idx="41716">
                  <c:v>41716</c:v>
                </c:pt>
                <c:pt idx="41717">
                  <c:v>41717</c:v>
                </c:pt>
                <c:pt idx="41718">
                  <c:v>41718</c:v>
                </c:pt>
                <c:pt idx="41719">
                  <c:v>41719</c:v>
                </c:pt>
                <c:pt idx="41720">
                  <c:v>41720</c:v>
                </c:pt>
                <c:pt idx="41721">
                  <c:v>41721</c:v>
                </c:pt>
                <c:pt idx="41722">
                  <c:v>41722</c:v>
                </c:pt>
                <c:pt idx="41723">
                  <c:v>41723</c:v>
                </c:pt>
                <c:pt idx="41724">
                  <c:v>41724</c:v>
                </c:pt>
                <c:pt idx="41725">
                  <c:v>41725</c:v>
                </c:pt>
                <c:pt idx="41726">
                  <c:v>41726</c:v>
                </c:pt>
                <c:pt idx="41727">
                  <c:v>41727</c:v>
                </c:pt>
                <c:pt idx="41728">
                  <c:v>41728</c:v>
                </c:pt>
                <c:pt idx="41729">
                  <c:v>41729</c:v>
                </c:pt>
                <c:pt idx="41730">
                  <c:v>41730</c:v>
                </c:pt>
                <c:pt idx="41731">
                  <c:v>41731</c:v>
                </c:pt>
                <c:pt idx="41732">
                  <c:v>41732</c:v>
                </c:pt>
                <c:pt idx="41733">
                  <c:v>41733</c:v>
                </c:pt>
                <c:pt idx="41734">
                  <c:v>41734</c:v>
                </c:pt>
                <c:pt idx="41735">
                  <c:v>41735</c:v>
                </c:pt>
                <c:pt idx="41736">
                  <c:v>41736</c:v>
                </c:pt>
                <c:pt idx="41737">
                  <c:v>41737</c:v>
                </c:pt>
                <c:pt idx="41738">
                  <c:v>41738</c:v>
                </c:pt>
                <c:pt idx="41739">
                  <c:v>41739</c:v>
                </c:pt>
                <c:pt idx="41740">
                  <c:v>41740</c:v>
                </c:pt>
                <c:pt idx="41741">
                  <c:v>41741</c:v>
                </c:pt>
                <c:pt idx="41742">
                  <c:v>41742</c:v>
                </c:pt>
                <c:pt idx="41743">
                  <c:v>41743</c:v>
                </c:pt>
                <c:pt idx="41744">
                  <c:v>41744</c:v>
                </c:pt>
                <c:pt idx="41745">
                  <c:v>41745</c:v>
                </c:pt>
                <c:pt idx="41746">
                  <c:v>41746</c:v>
                </c:pt>
                <c:pt idx="41747">
                  <c:v>41747</c:v>
                </c:pt>
                <c:pt idx="41748">
                  <c:v>41748</c:v>
                </c:pt>
                <c:pt idx="41749">
                  <c:v>41749</c:v>
                </c:pt>
                <c:pt idx="41750">
                  <c:v>41750</c:v>
                </c:pt>
                <c:pt idx="41751">
                  <c:v>41751</c:v>
                </c:pt>
                <c:pt idx="41752">
                  <c:v>41752</c:v>
                </c:pt>
                <c:pt idx="41753">
                  <c:v>41753</c:v>
                </c:pt>
                <c:pt idx="41754">
                  <c:v>41754</c:v>
                </c:pt>
                <c:pt idx="41755">
                  <c:v>41755</c:v>
                </c:pt>
                <c:pt idx="41756">
                  <c:v>41756</c:v>
                </c:pt>
                <c:pt idx="41757">
                  <c:v>41757</c:v>
                </c:pt>
                <c:pt idx="41758">
                  <c:v>41758</c:v>
                </c:pt>
                <c:pt idx="41759">
                  <c:v>41759</c:v>
                </c:pt>
                <c:pt idx="41760">
                  <c:v>41760</c:v>
                </c:pt>
                <c:pt idx="41761">
                  <c:v>41761</c:v>
                </c:pt>
                <c:pt idx="41762">
                  <c:v>41762</c:v>
                </c:pt>
                <c:pt idx="41763">
                  <c:v>41763</c:v>
                </c:pt>
                <c:pt idx="41764">
                  <c:v>41764</c:v>
                </c:pt>
                <c:pt idx="41765">
                  <c:v>41765</c:v>
                </c:pt>
                <c:pt idx="41766">
                  <c:v>41766</c:v>
                </c:pt>
                <c:pt idx="41767">
                  <c:v>41767</c:v>
                </c:pt>
                <c:pt idx="41768">
                  <c:v>41768</c:v>
                </c:pt>
                <c:pt idx="41769">
                  <c:v>41769</c:v>
                </c:pt>
                <c:pt idx="41770">
                  <c:v>41770</c:v>
                </c:pt>
                <c:pt idx="41771">
                  <c:v>41771</c:v>
                </c:pt>
                <c:pt idx="41772">
                  <c:v>41772</c:v>
                </c:pt>
                <c:pt idx="41773">
                  <c:v>41773</c:v>
                </c:pt>
                <c:pt idx="41774">
                  <c:v>41774</c:v>
                </c:pt>
                <c:pt idx="41775">
                  <c:v>41775</c:v>
                </c:pt>
                <c:pt idx="41776">
                  <c:v>41776</c:v>
                </c:pt>
                <c:pt idx="41777">
                  <c:v>41777</c:v>
                </c:pt>
                <c:pt idx="41778">
                  <c:v>41778</c:v>
                </c:pt>
                <c:pt idx="41779">
                  <c:v>41779</c:v>
                </c:pt>
                <c:pt idx="41780">
                  <c:v>41780</c:v>
                </c:pt>
                <c:pt idx="41781">
                  <c:v>41781</c:v>
                </c:pt>
                <c:pt idx="41782">
                  <c:v>41782</c:v>
                </c:pt>
                <c:pt idx="41783">
                  <c:v>41783</c:v>
                </c:pt>
                <c:pt idx="41784">
                  <c:v>41784</c:v>
                </c:pt>
                <c:pt idx="41785">
                  <c:v>41785</c:v>
                </c:pt>
                <c:pt idx="41786">
                  <c:v>41786</c:v>
                </c:pt>
                <c:pt idx="41787">
                  <c:v>41787</c:v>
                </c:pt>
                <c:pt idx="41788">
                  <c:v>41788</c:v>
                </c:pt>
                <c:pt idx="41789">
                  <c:v>41789</c:v>
                </c:pt>
                <c:pt idx="41790">
                  <c:v>41790</c:v>
                </c:pt>
                <c:pt idx="41791">
                  <c:v>41791</c:v>
                </c:pt>
                <c:pt idx="41792">
                  <c:v>41792</c:v>
                </c:pt>
                <c:pt idx="41793">
                  <c:v>41793</c:v>
                </c:pt>
                <c:pt idx="41794">
                  <c:v>41794</c:v>
                </c:pt>
                <c:pt idx="41795">
                  <c:v>41795</c:v>
                </c:pt>
                <c:pt idx="41796">
                  <c:v>41796</c:v>
                </c:pt>
                <c:pt idx="41797">
                  <c:v>41797</c:v>
                </c:pt>
                <c:pt idx="41798">
                  <c:v>41798</c:v>
                </c:pt>
                <c:pt idx="41799">
                  <c:v>41799</c:v>
                </c:pt>
                <c:pt idx="41800">
                  <c:v>41800</c:v>
                </c:pt>
                <c:pt idx="41801">
                  <c:v>41801</c:v>
                </c:pt>
                <c:pt idx="41802">
                  <c:v>41802</c:v>
                </c:pt>
                <c:pt idx="41803">
                  <c:v>41803</c:v>
                </c:pt>
                <c:pt idx="41804">
                  <c:v>41804</c:v>
                </c:pt>
                <c:pt idx="41805">
                  <c:v>41805</c:v>
                </c:pt>
                <c:pt idx="41806">
                  <c:v>41806</c:v>
                </c:pt>
                <c:pt idx="41807">
                  <c:v>41807</c:v>
                </c:pt>
                <c:pt idx="41808">
                  <c:v>41808</c:v>
                </c:pt>
                <c:pt idx="41809">
                  <c:v>41809</c:v>
                </c:pt>
                <c:pt idx="41810">
                  <c:v>41810</c:v>
                </c:pt>
                <c:pt idx="41811">
                  <c:v>41811</c:v>
                </c:pt>
                <c:pt idx="41812">
                  <c:v>41812</c:v>
                </c:pt>
                <c:pt idx="41813">
                  <c:v>41813</c:v>
                </c:pt>
                <c:pt idx="41814">
                  <c:v>41814</c:v>
                </c:pt>
                <c:pt idx="41815">
                  <c:v>41815</c:v>
                </c:pt>
                <c:pt idx="41816">
                  <c:v>41816</c:v>
                </c:pt>
                <c:pt idx="41817">
                  <c:v>41817</c:v>
                </c:pt>
                <c:pt idx="41818">
                  <c:v>41818</c:v>
                </c:pt>
                <c:pt idx="41819">
                  <c:v>41819</c:v>
                </c:pt>
                <c:pt idx="41820">
                  <c:v>41820</c:v>
                </c:pt>
                <c:pt idx="41821">
                  <c:v>41821</c:v>
                </c:pt>
                <c:pt idx="41822">
                  <c:v>41822</c:v>
                </c:pt>
                <c:pt idx="41823">
                  <c:v>41823</c:v>
                </c:pt>
                <c:pt idx="41824">
                  <c:v>41824</c:v>
                </c:pt>
                <c:pt idx="41825">
                  <c:v>41825</c:v>
                </c:pt>
                <c:pt idx="41826">
                  <c:v>41826</c:v>
                </c:pt>
                <c:pt idx="41827">
                  <c:v>41827</c:v>
                </c:pt>
                <c:pt idx="41828">
                  <c:v>41828</c:v>
                </c:pt>
                <c:pt idx="41829">
                  <c:v>41829</c:v>
                </c:pt>
                <c:pt idx="41830">
                  <c:v>41830</c:v>
                </c:pt>
                <c:pt idx="41831">
                  <c:v>41831</c:v>
                </c:pt>
                <c:pt idx="41832">
                  <c:v>41832</c:v>
                </c:pt>
                <c:pt idx="41833">
                  <c:v>41833</c:v>
                </c:pt>
                <c:pt idx="41834">
                  <c:v>41834</c:v>
                </c:pt>
                <c:pt idx="41835">
                  <c:v>41835</c:v>
                </c:pt>
                <c:pt idx="41836">
                  <c:v>41836</c:v>
                </c:pt>
                <c:pt idx="41837">
                  <c:v>41837</c:v>
                </c:pt>
                <c:pt idx="41838">
                  <c:v>41838</c:v>
                </c:pt>
                <c:pt idx="41839">
                  <c:v>41839</c:v>
                </c:pt>
                <c:pt idx="41840">
                  <c:v>41840</c:v>
                </c:pt>
                <c:pt idx="41841">
                  <c:v>41841</c:v>
                </c:pt>
                <c:pt idx="41842">
                  <c:v>41842</c:v>
                </c:pt>
                <c:pt idx="41843">
                  <c:v>41843</c:v>
                </c:pt>
                <c:pt idx="41844">
                  <c:v>41844</c:v>
                </c:pt>
                <c:pt idx="41845">
                  <c:v>41845</c:v>
                </c:pt>
                <c:pt idx="41846">
                  <c:v>41846</c:v>
                </c:pt>
                <c:pt idx="41847">
                  <c:v>41847</c:v>
                </c:pt>
                <c:pt idx="41848">
                  <c:v>41848</c:v>
                </c:pt>
                <c:pt idx="41849">
                  <c:v>41849</c:v>
                </c:pt>
                <c:pt idx="41850">
                  <c:v>41850</c:v>
                </c:pt>
                <c:pt idx="41851">
                  <c:v>41851</c:v>
                </c:pt>
                <c:pt idx="41852">
                  <c:v>41852</c:v>
                </c:pt>
                <c:pt idx="41853">
                  <c:v>41853</c:v>
                </c:pt>
                <c:pt idx="41854">
                  <c:v>41854</c:v>
                </c:pt>
                <c:pt idx="41855">
                  <c:v>41855</c:v>
                </c:pt>
                <c:pt idx="41856">
                  <c:v>41856</c:v>
                </c:pt>
                <c:pt idx="41857">
                  <c:v>41857</c:v>
                </c:pt>
                <c:pt idx="41858">
                  <c:v>41858</c:v>
                </c:pt>
                <c:pt idx="41859">
                  <c:v>41859</c:v>
                </c:pt>
                <c:pt idx="41860">
                  <c:v>41860</c:v>
                </c:pt>
                <c:pt idx="41861">
                  <c:v>41861</c:v>
                </c:pt>
                <c:pt idx="41862">
                  <c:v>41862</c:v>
                </c:pt>
                <c:pt idx="41863">
                  <c:v>41863</c:v>
                </c:pt>
                <c:pt idx="41864">
                  <c:v>41864</c:v>
                </c:pt>
                <c:pt idx="41865">
                  <c:v>41865</c:v>
                </c:pt>
                <c:pt idx="41866">
                  <c:v>41866</c:v>
                </c:pt>
                <c:pt idx="41867">
                  <c:v>41867</c:v>
                </c:pt>
                <c:pt idx="41868">
                  <c:v>41868</c:v>
                </c:pt>
                <c:pt idx="41869">
                  <c:v>41869</c:v>
                </c:pt>
                <c:pt idx="41870">
                  <c:v>41870</c:v>
                </c:pt>
                <c:pt idx="41871">
                  <c:v>41871</c:v>
                </c:pt>
                <c:pt idx="41872">
                  <c:v>41872</c:v>
                </c:pt>
                <c:pt idx="41873">
                  <c:v>41873</c:v>
                </c:pt>
                <c:pt idx="41874">
                  <c:v>41874</c:v>
                </c:pt>
                <c:pt idx="41875">
                  <c:v>41875</c:v>
                </c:pt>
                <c:pt idx="41876">
                  <c:v>41876</c:v>
                </c:pt>
                <c:pt idx="41877">
                  <c:v>41877</c:v>
                </c:pt>
                <c:pt idx="41878">
                  <c:v>41878</c:v>
                </c:pt>
                <c:pt idx="41879">
                  <c:v>41879</c:v>
                </c:pt>
                <c:pt idx="41880">
                  <c:v>41880</c:v>
                </c:pt>
                <c:pt idx="41881">
                  <c:v>41881</c:v>
                </c:pt>
                <c:pt idx="41882">
                  <c:v>41882</c:v>
                </c:pt>
                <c:pt idx="41883">
                  <c:v>41883</c:v>
                </c:pt>
                <c:pt idx="41884">
                  <c:v>41884</c:v>
                </c:pt>
                <c:pt idx="41885">
                  <c:v>41885</c:v>
                </c:pt>
                <c:pt idx="41886">
                  <c:v>41886</c:v>
                </c:pt>
                <c:pt idx="41887">
                  <c:v>41887</c:v>
                </c:pt>
                <c:pt idx="41888">
                  <c:v>41888</c:v>
                </c:pt>
                <c:pt idx="41889">
                  <c:v>41889</c:v>
                </c:pt>
                <c:pt idx="41890">
                  <c:v>41890</c:v>
                </c:pt>
                <c:pt idx="41891">
                  <c:v>41891</c:v>
                </c:pt>
                <c:pt idx="41892">
                  <c:v>41892</c:v>
                </c:pt>
                <c:pt idx="41893">
                  <c:v>41893</c:v>
                </c:pt>
                <c:pt idx="41894">
                  <c:v>41894</c:v>
                </c:pt>
                <c:pt idx="41895">
                  <c:v>41895</c:v>
                </c:pt>
                <c:pt idx="41896">
                  <c:v>41896</c:v>
                </c:pt>
                <c:pt idx="41897">
                  <c:v>41897</c:v>
                </c:pt>
                <c:pt idx="41898">
                  <c:v>41898</c:v>
                </c:pt>
                <c:pt idx="41899">
                  <c:v>41899</c:v>
                </c:pt>
                <c:pt idx="41900">
                  <c:v>41900</c:v>
                </c:pt>
                <c:pt idx="41901">
                  <c:v>41901</c:v>
                </c:pt>
                <c:pt idx="41902">
                  <c:v>41902</c:v>
                </c:pt>
                <c:pt idx="41903">
                  <c:v>41903</c:v>
                </c:pt>
                <c:pt idx="41904">
                  <c:v>41904</c:v>
                </c:pt>
                <c:pt idx="41905">
                  <c:v>41905</c:v>
                </c:pt>
                <c:pt idx="41906">
                  <c:v>41906</c:v>
                </c:pt>
                <c:pt idx="41907">
                  <c:v>41907</c:v>
                </c:pt>
                <c:pt idx="41908">
                  <c:v>41908</c:v>
                </c:pt>
                <c:pt idx="41909">
                  <c:v>41909</c:v>
                </c:pt>
                <c:pt idx="41910">
                  <c:v>41910</c:v>
                </c:pt>
                <c:pt idx="41911">
                  <c:v>41911</c:v>
                </c:pt>
                <c:pt idx="41912">
                  <c:v>41912</c:v>
                </c:pt>
                <c:pt idx="41913">
                  <c:v>41913</c:v>
                </c:pt>
                <c:pt idx="41914">
                  <c:v>41914</c:v>
                </c:pt>
                <c:pt idx="41915">
                  <c:v>41915</c:v>
                </c:pt>
                <c:pt idx="41916">
                  <c:v>41916</c:v>
                </c:pt>
                <c:pt idx="41917">
                  <c:v>41917</c:v>
                </c:pt>
                <c:pt idx="41918">
                  <c:v>41918</c:v>
                </c:pt>
                <c:pt idx="41919">
                  <c:v>41919</c:v>
                </c:pt>
                <c:pt idx="41920">
                  <c:v>41920</c:v>
                </c:pt>
                <c:pt idx="41921">
                  <c:v>41921</c:v>
                </c:pt>
                <c:pt idx="41922">
                  <c:v>41922</c:v>
                </c:pt>
                <c:pt idx="41923">
                  <c:v>41923</c:v>
                </c:pt>
                <c:pt idx="41924">
                  <c:v>41924</c:v>
                </c:pt>
                <c:pt idx="41925">
                  <c:v>41925</c:v>
                </c:pt>
                <c:pt idx="41926">
                  <c:v>41926</c:v>
                </c:pt>
                <c:pt idx="41927">
                  <c:v>41927</c:v>
                </c:pt>
                <c:pt idx="41928">
                  <c:v>41928</c:v>
                </c:pt>
                <c:pt idx="41929">
                  <c:v>41929</c:v>
                </c:pt>
                <c:pt idx="41930">
                  <c:v>41930</c:v>
                </c:pt>
                <c:pt idx="41931">
                  <c:v>41931</c:v>
                </c:pt>
                <c:pt idx="41932">
                  <c:v>41932</c:v>
                </c:pt>
                <c:pt idx="41933">
                  <c:v>41933</c:v>
                </c:pt>
                <c:pt idx="41934">
                  <c:v>41934</c:v>
                </c:pt>
                <c:pt idx="41935">
                  <c:v>41935</c:v>
                </c:pt>
                <c:pt idx="41936">
                  <c:v>41936</c:v>
                </c:pt>
                <c:pt idx="41937">
                  <c:v>41937</c:v>
                </c:pt>
                <c:pt idx="41938">
                  <c:v>41938</c:v>
                </c:pt>
                <c:pt idx="41939">
                  <c:v>41939</c:v>
                </c:pt>
                <c:pt idx="41940">
                  <c:v>41940</c:v>
                </c:pt>
                <c:pt idx="41941">
                  <c:v>41941</c:v>
                </c:pt>
                <c:pt idx="41942">
                  <c:v>41942</c:v>
                </c:pt>
                <c:pt idx="41943">
                  <c:v>41943</c:v>
                </c:pt>
                <c:pt idx="41944">
                  <c:v>41944</c:v>
                </c:pt>
                <c:pt idx="41945">
                  <c:v>41945</c:v>
                </c:pt>
                <c:pt idx="41946">
                  <c:v>41946</c:v>
                </c:pt>
                <c:pt idx="41947">
                  <c:v>41947</c:v>
                </c:pt>
                <c:pt idx="41948">
                  <c:v>41948</c:v>
                </c:pt>
                <c:pt idx="41949">
                  <c:v>41949</c:v>
                </c:pt>
                <c:pt idx="41950">
                  <c:v>41950</c:v>
                </c:pt>
                <c:pt idx="41951">
                  <c:v>41951</c:v>
                </c:pt>
                <c:pt idx="41952">
                  <c:v>41952</c:v>
                </c:pt>
                <c:pt idx="41953">
                  <c:v>41953</c:v>
                </c:pt>
                <c:pt idx="41954">
                  <c:v>41954</c:v>
                </c:pt>
                <c:pt idx="41955">
                  <c:v>41955</c:v>
                </c:pt>
                <c:pt idx="41956">
                  <c:v>41956</c:v>
                </c:pt>
                <c:pt idx="41957">
                  <c:v>41957</c:v>
                </c:pt>
                <c:pt idx="41958">
                  <c:v>41958</c:v>
                </c:pt>
                <c:pt idx="41959">
                  <c:v>41959</c:v>
                </c:pt>
                <c:pt idx="41960">
                  <c:v>41960</c:v>
                </c:pt>
                <c:pt idx="41961">
                  <c:v>41961</c:v>
                </c:pt>
                <c:pt idx="41962">
                  <c:v>41962</c:v>
                </c:pt>
                <c:pt idx="41963">
                  <c:v>41963</c:v>
                </c:pt>
                <c:pt idx="41964">
                  <c:v>41964</c:v>
                </c:pt>
                <c:pt idx="41965">
                  <c:v>41965</c:v>
                </c:pt>
                <c:pt idx="41966">
                  <c:v>41966</c:v>
                </c:pt>
                <c:pt idx="41967">
                  <c:v>41967</c:v>
                </c:pt>
                <c:pt idx="41968">
                  <c:v>41968</c:v>
                </c:pt>
                <c:pt idx="41969">
                  <c:v>41969</c:v>
                </c:pt>
                <c:pt idx="41970">
                  <c:v>41970</c:v>
                </c:pt>
                <c:pt idx="41971">
                  <c:v>41971</c:v>
                </c:pt>
                <c:pt idx="41972">
                  <c:v>41972</c:v>
                </c:pt>
                <c:pt idx="41973">
                  <c:v>41973</c:v>
                </c:pt>
                <c:pt idx="41974">
                  <c:v>41974</c:v>
                </c:pt>
                <c:pt idx="41975">
                  <c:v>41975</c:v>
                </c:pt>
                <c:pt idx="41976">
                  <c:v>41976</c:v>
                </c:pt>
                <c:pt idx="41977">
                  <c:v>41977</c:v>
                </c:pt>
                <c:pt idx="41978">
                  <c:v>41978</c:v>
                </c:pt>
                <c:pt idx="41979">
                  <c:v>41979</c:v>
                </c:pt>
                <c:pt idx="41980">
                  <c:v>41980</c:v>
                </c:pt>
                <c:pt idx="41981">
                  <c:v>41981</c:v>
                </c:pt>
                <c:pt idx="41982">
                  <c:v>41982</c:v>
                </c:pt>
                <c:pt idx="41983">
                  <c:v>41983</c:v>
                </c:pt>
                <c:pt idx="41984">
                  <c:v>41984</c:v>
                </c:pt>
                <c:pt idx="41985">
                  <c:v>41985</c:v>
                </c:pt>
                <c:pt idx="41986">
                  <c:v>41986</c:v>
                </c:pt>
                <c:pt idx="41987">
                  <c:v>41987</c:v>
                </c:pt>
                <c:pt idx="41988">
                  <c:v>41988</c:v>
                </c:pt>
                <c:pt idx="41989">
                  <c:v>41989</c:v>
                </c:pt>
                <c:pt idx="41990">
                  <c:v>41990</c:v>
                </c:pt>
                <c:pt idx="41991">
                  <c:v>41991</c:v>
                </c:pt>
                <c:pt idx="41992">
                  <c:v>41992</c:v>
                </c:pt>
                <c:pt idx="41993">
                  <c:v>41993</c:v>
                </c:pt>
                <c:pt idx="41994">
                  <c:v>41994</c:v>
                </c:pt>
                <c:pt idx="41995">
                  <c:v>41995</c:v>
                </c:pt>
                <c:pt idx="41996">
                  <c:v>41996</c:v>
                </c:pt>
                <c:pt idx="41997">
                  <c:v>41997</c:v>
                </c:pt>
                <c:pt idx="41998">
                  <c:v>41998</c:v>
                </c:pt>
                <c:pt idx="41999">
                  <c:v>41999</c:v>
                </c:pt>
                <c:pt idx="42000">
                  <c:v>42000</c:v>
                </c:pt>
                <c:pt idx="42001">
                  <c:v>42001</c:v>
                </c:pt>
                <c:pt idx="42002">
                  <c:v>42002</c:v>
                </c:pt>
                <c:pt idx="42003">
                  <c:v>42003</c:v>
                </c:pt>
                <c:pt idx="42004">
                  <c:v>42004</c:v>
                </c:pt>
                <c:pt idx="42005">
                  <c:v>42005</c:v>
                </c:pt>
                <c:pt idx="42006">
                  <c:v>42006</c:v>
                </c:pt>
                <c:pt idx="42007">
                  <c:v>42007</c:v>
                </c:pt>
                <c:pt idx="42008">
                  <c:v>42008</c:v>
                </c:pt>
                <c:pt idx="42009">
                  <c:v>42009</c:v>
                </c:pt>
                <c:pt idx="42010">
                  <c:v>42010</c:v>
                </c:pt>
                <c:pt idx="42011">
                  <c:v>42011</c:v>
                </c:pt>
                <c:pt idx="42012">
                  <c:v>42012</c:v>
                </c:pt>
                <c:pt idx="42013">
                  <c:v>42013</c:v>
                </c:pt>
                <c:pt idx="42014">
                  <c:v>42014</c:v>
                </c:pt>
                <c:pt idx="42015">
                  <c:v>42015</c:v>
                </c:pt>
                <c:pt idx="42016">
                  <c:v>42016</c:v>
                </c:pt>
                <c:pt idx="42017">
                  <c:v>42017</c:v>
                </c:pt>
                <c:pt idx="42018">
                  <c:v>42018</c:v>
                </c:pt>
                <c:pt idx="42019">
                  <c:v>42019</c:v>
                </c:pt>
                <c:pt idx="42020">
                  <c:v>42020</c:v>
                </c:pt>
                <c:pt idx="42021">
                  <c:v>42021</c:v>
                </c:pt>
                <c:pt idx="42022">
                  <c:v>42022</c:v>
                </c:pt>
                <c:pt idx="42023">
                  <c:v>42023</c:v>
                </c:pt>
                <c:pt idx="42024">
                  <c:v>42024</c:v>
                </c:pt>
                <c:pt idx="42025">
                  <c:v>42025</c:v>
                </c:pt>
                <c:pt idx="42026">
                  <c:v>42026</c:v>
                </c:pt>
                <c:pt idx="42027">
                  <c:v>42027</c:v>
                </c:pt>
                <c:pt idx="42028">
                  <c:v>42028</c:v>
                </c:pt>
                <c:pt idx="42029">
                  <c:v>42029</c:v>
                </c:pt>
                <c:pt idx="42030">
                  <c:v>42030</c:v>
                </c:pt>
                <c:pt idx="42031">
                  <c:v>42031</c:v>
                </c:pt>
                <c:pt idx="42032">
                  <c:v>42032</c:v>
                </c:pt>
                <c:pt idx="42033">
                  <c:v>42033</c:v>
                </c:pt>
                <c:pt idx="42034">
                  <c:v>42034</c:v>
                </c:pt>
                <c:pt idx="42035">
                  <c:v>42035</c:v>
                </c:pt>
                <c:pt idx="42036">
                  <c:v>42036</c:v>
                </c:pt>
                <c:pt idx="42037">
                  <c:v>42037</c:v>
                </c:pt>
                <c:pt idx="42038">
                  <c:v>42038</c:v>
                </c:pt>
                <c:pt idx="42039">
                  <c:v>42039</c:v>
                </c:pt>
                <c:pt idx="42040">
                  <c:v>42040</c:v>
                </c:pt>
                <c:pt idx="42041">
                  <c:v>42041</c:v>
                </c:pt>
                <c:pt idx="42042">
                  <c:v>42042</c:v>
                </c:pt>
                <c:pt idx="42043">
                  <c:v>42043</c:v>
                </c:pt>
                <c:pt idx="42044">
                  <c:v>42044</c:v>
                </c:pt>
                <c:pt idx="42045">
                  <c:v>42045</c:v>
                </c:pt>
                <c:pt idx="42046">
                  <c:v>42046</c:v>
                </c:pt>
                <c:pt idx="42047">
                  <c:v>42047</c:v>
                </c:pt>
                <c:pt idx="42048">
                  <c:v>42048</c:v>
                </c:pt>
                <c:pt idx="42049">
                  <c:v>42049</c:v>
                </c:pt>
                <c:pt idx="42050">
                  <c:v>42050</c:v>
                </c:pt>
                <c:pt idx="42051">
                  <c:v>42051</c:v>
                </c:pt>
                <c:pt idx="42052">
                  <c:v>42052</c:v>
                </c:pt>
                <c:pt idx="42053">
                  <c:v>42053</c:v>
                </c:pt>
                <c:pt idx="42054">
                  <c:v>42054</c:v>
                </c:pt>
                <c:pt idx="42055">
                  <c:v>42055</c:v>
                </c:pt>
                <c:pt idx="42056">
                  <c:v>42056</c:v>
                </c:pt>
                <c:pt idx="42057">
                  <c:v>42057</c:v>
                </c:pt>
                <c:pt idx="42058">
                  <c:v>42058</c:v>
                </c:pt>
                <c:pt idx="42059">
                  <c:v>42059</c:v>
                </c:pt>
                <c:pt idx="42060">
                  <c:v>42060</c:v>
                </c:pt>
                <c:pt idx="42061">
                  <c:v>42061</c:v>
                </c:pt>
                <c:pt idx="42062">
                  <c:v>42062</c:v>
                </c:pt>
                <c:pt idx="42063">
                  <c:v>42063</c:v>
                </c:pt>
                <c:pt idx="42064">
                  <c:v>42064</c:v>
                </c:pt>
                <c:pt idx="42065">
                  <c:v>42065</c:v>
                </c:pt>
                <c:pt idx="42066">
                  <c:v>42066</c:v>
                </c:pt>
                <c:pt idx="42067">
                  <c:v>42067</c:v>
                </c:pt>
                <c:pt idx="42068">
                  <c:v>42068</c:v>
                </c:pt>
                <c:pt idx="42069">
                  <c:v>42069</c:v>
                </c:pt>
                <c:pt idx="42070">
                  <c:v>42070</c:v>
                </c:pt>
                <c:pt idx="42071">
                  <c:v>42071</c:v>
                </c:pt>
                <c:pt idx="42072">
                  <c:v>42072</c:v>
                </c:pt>
                <c:pt idx="42073">
                  <c:v>42073</c:v>
                </c:pt>
                <c:pt idx="42074">
                  <c:v>42074</c:v>
                </c:pt>
                <c:pt idx="42075">
                  <c:v>42075</c:v>
                </c:pt>
                <c:pt idx="42076">
                  <c:v>42076</c:v>
                </c:pt>
                <c:pt idx="42077">
                  <c:v>42077</c:v>
                </c:pt>
                <c:pt idx="42078">
                  <c:v>42078</c:v>
                </c:pt>
                <c:pt idx="42079">
                  <c:v>42079</c:v>
                </c:pt>
                <c:pt idx="42080">
                  <c:v>42080</c:v>
                </c:pt>
                <c:pt idx="42081">
                  <c:v>42081</c:v>
                </c:pt>
                <c:pt idx="42082">
                  <c:v>42082</c:v>
                </c:pt>
                <c:pt idx="42083">
                  <c:v>42083</c:v>
                </c:pt>
                <c:pt idx="42084">
                  <c:v>42084</c:v>
                </c:pt>
                <c:pt idx="42085">
                  <c:v>42085</c:v>
                </c:pt>
                <c:pt idx="42086">
                  <c:v>42086</c:v>
                </c:pt>
                <c:pt idx="42087">
                  <c:v>42087</c:v>
                </c:pt>
                <c:pt idx="42088">
                  <c:v>42088</c:v>
                </c:pt>
                <c:pt idx="42089">
                  <c:v>42089</c:v>
                </c:pt>
                <c:pt idx="42090">
                  <c:v>42090</c:v>
                </c:pt>
                <c:pt idx="42091">
                  <c:v>42091</c:v>
                </c:pt>
                <c:pt idx="42092">
                  <c:v>42092</c:v>
                </c:pt>
                <c:pt idx="42093">
                  <c:v>42093</c:v>
                </c:pt>
                <c:pt idx="42094">
                  <c:v>42094</c:v>
                </c:pt>
                <c:pt idx="42095">
                  <c:v>42095</c:v>
                </c:pt>
                <c:pt idx="42096">
                  <c:v>42096</c:v>
                </c:pt>
                <c:pt idx="42097">
                  <c:v>42097</c:v>
                </c:pt>
                <c:pt idx="42098">
                  <c:v>42098</c:v>
                </c:pt>
                <c:pt idx="42099">
                  <c:v>42099</c:v>
                </c:pt>
                <c:pt idx="42100">
                  <c:v>42100</c:v>
                </c:pt>
                <c:pt idx="42101">
                  <c:v>42101</c:v>
                </c:pt>
                <c:pt idx="42102">
                  <c:v>42102</c:v>
                </c:pt>
                <c:pt idx="42103">
                  <c:v>42103</c:v>
                </c:pt>
                <c:pt idx="42104">
                  <c:v>42104</c:v>
                </c:pt>
                <c:pt idx="42105">
                  <c:v>42105</c:v>
                </c:pt>
                <c:pt idx="42106">
                  <c:v>42106</c:v>
                </c:pt>
                <c:pt idx="42107">
                  <c:v>42107</c:v>
                </c:pt>
                <c:pt idx="42108">
                  <c:v>42108</c:v>
                </c:pt>
                <c:pt idx="42109">
                  <c:v>42109</c:v>
                </c:pt>
                <c:pt idx="42110">
                  <c:v>42110</c:v>
                </c:pt>
                <c:pt idx="42111">
                  <c:v>42111</c:v>
                </c:pt>
                <c:pt idx="42112">
                  <c:v>42112</c:v>
                </c:pt>
                <c:pt idx="42113">
                  <c:v>42113</c:v>
                </c:pt>
                <c:pt idx="42114">
                  <c:v>42114</c:v>
                </c:pt>
                <c:pt idx="42115">
                  <c:v>42115</c:v>
                </c:pt>
                <c:pt idx="42116">
                  <c:v>42116</c:v>
                </c:pt>
                <c:pt idx="42117">
                  <c:v>42117</c:v>
                </c:pt>
                <c:pt idx="42118">
                  <c:v>42118</c:v>
                </c:pt>
                <c:pt idx="42119">
                  <c:v>42119</c:v>
                </c:pt>
                <c:pt idx="42120">
                  <c:v>42120</c:v>
                </c:pt>
                <c:pt idx="42121">
                  <c:v>42121</c:v>
                </c:pt>
                <c:pt idx="42122">
                  <c:v>42122</c:v>
                </c:pt>
                <c:pt idx="42123">
                  <c:v>42123</c:v>
                </c:pt>
                <c:pt idx="42124">
                  <c:v>42124</c:v>
                </c:pt>
                <c:pt idx="42125">
                  <c:v>42125</c:v>
                </c:pt>
                <c:pt idx="42126">
                  <c:v>42126</c:v>
                </c:pt>
                <c:pt idx="42127">
                  <c:v>42127</c:v>
                </c:pt>
                <c:pt idx="42128">
                  <c:v>42128</c:v>
                </c:pt>
                <c:pt idx="42129">
                  <c:v>42129</c:v>
                </c:pt>
                <c:pt idx="42130">
                  <c:v>42130</c:v>
                </c:pt>
                <c:pt idx="42131">
                  <c:v>42131</c:v>
                </c:pt>
                <c:pt idx="42132">
                  <c:v>42132</c:v>
                </c:pt>
                <c:pt idx="42133">
                  <c:v>42133</c:v>
                </c:pt>
                <c:pt idx="42134">
                  <c:v>42134</c:v>
                </c:pt>
                <c:pt idx="42135">
                  <c:v>42135</c:v>
                </c:pt>
                <c:pt idx="42136">
                  <c:v>42136</c:v>
                </c:pt>
                <c:pt idx="42137">
                  <c:v>42137</c:v>
                </c:pt>
                <c:pt idx="42138">
                  <c:v>42138</c:v>
                </c:pt>
                <c:pt idx="42139">
                  <c:v>42139</c:v>
                </c:pt>
                <c:pt idx="42140">
                  <c:v>42140</c:v>
                </c:pt>
                <c:pt idx="42141">
                  <c:v>42141</c:v>
                </c:pt>
                <c:pt idx="42142">
                  <c:v>42142</c:v>
                </c:pt>
                <c:pt idx="42143">
                  <c:v>42143</c:v>
                </c:pt>
                <c:pt idx="42144">
                  <c:v>42144</c:v>
                </c:pt>
                <c:pt idx="42145">
                  <c:v>42145</c:v>
                </c:pt>
                <c:pt idx="42146">
                  <c:v>42146</c:v>
                </c:pt>
                <c:pt idx="42147">
                  <c:v>42147</c:v>
                </c:pt>
                <c:pt idx="42148">
                  <c:v>42148</c:v>
                </c:pt>
                <c:pt idx="42149">
                  <c:v>42149</c:v>
                </c:pt>
                <c:pt idx="42150">
                  <c:v>42150</c:v>
                </c:pt>
                <c:pt idx="42151">
                  <c:v>42151</c:v>
                </c:pt>
                <c:pt idx="42152">
                  <c:v>42152</c:v>
                </c:pt>
                <c:pt idx="42153">
                  <c:v>42153</c:v>
                </c:pt>
                <c:pt idx="42154">
                  <c:v>42154</c:v>
                </c:pt>
                <c:pt idx="42155">
                  <c:v>42155</c:v>
                </c:pt>
                <c:pt idx="42156">
                  <c:v>42156</c:v>
                </c:pt>
                <c:pt idx="42157">
                  <c:v>42157</c:v>
                </c:pt>
                <c:pt idx="42158">
                  <c:v>42158</c:v>
                </c:pt>
                <c:pt idx="42159">
                  <c:v>42159</c:v>
                </c:pt>
                <c:pt idx="42160">
                  <c:v>42160</c:v>
                </c:pt>
                <c:pt idx="42161">
                  <c:v>42161</c:v>
                </c:pt>
                <c:pt idx="42162">
                  <c:v>42162</c:v>
                </c:pt>
                <c:pt idx="42163">
                  <c:v>42163</c:v>
                </c:pt>
                <c:pt idx="42164">
                  <c:v>42164</c:v>
                </c:pt>
                <c:pt idx="42165">
                  <c:v>42165</c:v>
                </c:pt>
                <c:pt idx="42166">
                  <c:v>42166</c:v>
                </c:pt>
                <c:pt idx="42167">
                  <c:v>42167</c:v>
                </c:pt>
                <c:pt idx="42168">
                  <c:v>42168</c:v>
                </c:pt>
                <c:pt idx="42169">
                  <c:v>42169</c:v>
                </c:pt>
                <c:pt idx="42170">
                  <c:v>42170</c:v>
                </c:pt>
                <c:pt idx="42171">
                  <c:v>42171</c:v>
                </c:pt>
                <c:pt idx="42172">
                  <c:v>42172</c:v>
                </c:pt>
                <c:pt idx="42173">
                  <c:v>42173</c:v>
                </c:pt>
                <c:pt idx="42174">
                  <c:v>42174</c:v>
                </c:pt>
                <c:pt idx="42175">
                  <c:v>42175</c:v>
                </c:pt>
                <c:pt idx="42176">
                  <c:v>42176</c:v>
                </c:pt>
                <c:pt idx="42177">
                  <c:v>42177</c:v>
                </c:pt>
                <c:pt idx="42178">
                  <c:v>42178</c:v>
                </c:pt>
                <c:pt idx="42179">
                  <c:v>42179</c:v>
                </c:pt>
                <c:pt idx="42180">
                  <c:v>42180</c:v>
                </c:pt>
                <c:pt idx="42181">
                  <c:v>42181</c:v>
                </c:pt>
                <c:pt idx="42182">
                  <c:v>42182</c:v>
                </c:pt>
                <c:pt idx="42183">
                  <c:v>42183</c:v>
                </c:pt>
                <c:pt idx="42184">
                  <c:v>42184</c:v>
                </c:pt>
                <c:pt idx="42185">
                  <c:v>42185</c:v>
                </c:pt>
                <c:pt idx="42186">
                  <c:v>42186</c:v>
                </c:pt>
                <c:pt idx="42187">
                  <c:v>42187</c:v>
                </c:pt>
                <c:pt idx="42188">
                  <c:v>42188</c:v>
                </c:pt>
                <c:pt idx="42189">
                  <c:v>42189</c:v>
                </c:pt>
                <c:pt idx="42190">
                  <c:v>42190</c:v>
                </c:pt>
                <c:pt idx="42191">
                  <c:v>42191</c:v>
                </c:pt>
                <c:pt idx="42192">
                  <c:v>42192</c:v>
                </c:pt>
                <c:pt idx="42193">
                  <c:v>42193</c:v>
                </c:pt>
                <c:pt idx="42194">
                  <c:v>42194</c:v>
                </c:pt>
                <c:pt idx="42195">
                  <c:v>42195</c:v>
                </c:pt>
                <c:pt idx="42196">
                  <c:v>42196</c:v>
                </c:pt>
                <c:pt idx="42197">
                  <c:v>42197</c:v>
                </c:pt>
                <c:pt idx="42198">
                  <c:v>42198</c:v>
                </c:pt>
                <c:pt idx="42199">
                  <c:v>42199</c:v>
                </c:pt>
                <c:pt idx="42200">
                  <c:v>42200</c:v>
                </c:pt>
                <c:pt idx="42201">
                  <c:v>42201</c:v>
                </c:pt>
                <c:pt idx="42202">
                  <c:v>42202</c:v>
                </c:pt>
                <c:pt idx="42203">
                  <c:v>42203</c:v>
                </c:pt>
                <c:pt idx="42204">
                  <c:v>42204</c:v>
                </c:pt>
                <c:pt idx="42205">
                  <c:v>42205</c:v>
                </c:pt>
                <c:pt idx="42206">
                  <c:v>42206</c:v>
                </c:pt>
                <c:pt idx="42207">
                  <c:v>42207</c:v>
                </c:pt>
                <c:pt idx="42208">
                  <c:v>42208</c:v>
                </c:pt>
                <c:pt idx="42209">
                  <c:v>42209</c:v>
                </c:pt>
                <c:pt idx="42210">
                  <c:v>42210</c:v>
                </c:pt>
                <c:pt idx="42211">
                  <c:v>42211</c:v>
                </c:pt>
                <c:pt idx="42212">
                  <c:v>42212</c:v>
                </c:pt>
                <c:pt idx="42213">
                  <c:v>42213</c:v>
                </c:pt>
                <c:pt idx="42214">
                  <c:v>42214</c:v>
                </c:pt>
                <c:pt idx="42215">
                  <c:v>42215</c:v>
                </c:pt>
                <c:pt idx="42216">
                  <c:v>42216</c:v>
                </c:pt>
                <c:pt idx="42217">
                  <c:v>42217</c:v>
                </c:pt>
                <c:pt idx="42218">
                  <c:v>42218</c:v>
                </c:pt>
                <c:pt idx="42219">
                  <c:v>42219</c:v>
                </c:pt>
                <c:pt idx="42220">
                  <c:v>42220</c:v>
                </c:pt>
                <c:pt idx="42221">
                  <c:v>42221</c:v>
                </c:pt>
                <c:pt idx="42222">
                  <c:v>42222</c:v>
                </c:pt>
                <c:pt idx="42223">
                  <c:v>42223</c:v>
                </c:pt>
                <c:pt idx="42224">
                  <c:v>42224</c:v>
                </c:pt>
                <c:pt idx="42225">
                  <c:v>42225</c:v>
                </c:pt>
                <c:pt idx="42226">
                  <c:v>42226</c:v>
                </c:pt>
                <c:pt idx="42227">
                  <c:v>42227</c:v>
                </c:pt>
                <c:pt idx="42228">
                  <c:v>42228</c:v>
                </c:pt>
                <c:pt idx="42229">
                  <c:v>42229</c:v>
                </c:pt>
                <c:pt idx="42230">
                  <c:v>42230</c:v>
                </c:pt>
                <c:pt idx="42231">
                  <c:v>42231</c:v>
                </c:pt>
                <c:pt idx="42232">
                  <c:v>42232</c:v>
                </c:pt>
                <c:pt idx="42233">
                  <c:v>42233</c:v>
                </c:pt>
                <c:pt idx="42234">
                  <c:v>42234</c:v>
                </c:pt>
                <c:pt idx="42235">
                  <c:v>42235</c:v>
                </c:pt>
                <c:pt idx="42236">
                  <c:v>42236</c:v>
                </c:pt>
                <c:pt idx="42237">
                  <c:v>42237</c:v>
                </c:pt>
                <c:pt idx="42238">
                  <c:v>42238</c:v>
                </c:pt>
                <c:pt idx="42239">
                  <c:v>42239</c:v>
                </c:pt>
                <c:pt idx="42240">
                  <c:v>42240</c:v>
                </c:pt>
                <c:pt idx="42241">
                  <c:v>42241</c:v>
                </c:pt>
                <c:pt idx="42242">
                  <c:v>42242</c:v>
                </c:pt>
                <c:pt idx="42243">
                  <c:v>42243</c:v>
                </c:pt>
                <c:pt idx="42244">
                  <c:v>42244</c:v>
                </c:pt>
                <c:pt idx="42245">
                  <c:v>42245</c:v>
                </c:pt>
                <c:pt idx="42246">
                  <c:v>42246</c:v>
                </c:pt>
                <c:pt idx="42247">
                  <c:v>42247</c:v>
                </c:pt>
                <c:pt idx="42248">
                  <c:v>42248</c:v>
                </c:pt>
                <c:pt idx="42249">
                  <c:v>42249</c:v>
                </c:pt>
                <c:pt idx="42250">
                  <c:v>42250</c:v>
                </c:pt>
                <c:pt idx="42251">
                  <c:v>42251</c:v>
                </c:pt>
                <c:pt idx="42252">
                  <c:v>42252</c:v>
                </c:pt>
                <c:pt idx="42253">
                  <c:v>42253</c:v>
                </c:pt>
                <c:pt idx="42254">
                  <c:v>42254</c:v>
                </c:pt>
                <c:pt idx="42255">
                  <c:v>42255</c:v>
                </c:pt>
                <c:pt idx="42256">
                  <c:v>42256</c:v>
                </c:pt>
                <c:pt idx="42257">
                  <c:v>42257</c:v>
                </c:pt>
                <c:pt idx="42258">
                  <c:v>42258</c:v>
                </c:pt>
                <c:pt idx="42259">
                  <c:v>42259</c:v>
                </c:pt>
                <c:pt idx="42260">
                  <c:v>42260</c:v>
                </c:pt>
                <c:pt idx="42261">
                  <c:v>42261</c:v>
                </c:pt>
                <c:pt idx="42262">
                  <c:v>42262</c:v>
                </c:pt>
                <c:pt idx="42263">
                  <c:v>42263</c:v>
                </c:pt>
                <c:pt idx="42264">
                  <c:v>42264</c:v>
                </c:pt>
                <c:pt idx="42265">
                  <c:v>42265</c:v>
                </c:pt>
                <c:pt idx="42266">
                  <c:v>42266</c:v>
                </c:pt>
                <c:pt idx="42267">
                  <c:v>42267</c:v>
                </c:pt>
                <c:pt idx="42268">
                  <c:v>42268</c:v>
                </c:pt>
                <c:pt idx="42269">
                  <c:v>42269</c:v>
                </c:pt>
                <c:pt idx="42270">
                  <c:v>42270</c:v>
                </c:pt>
                <c:pt idx="42271">
                  <c:v>42271</c:v>
                </c:pt>
                <c:pt idx="42272">
                  <c:v>42272</c:v>
                </c:pt>
                <c:pt idx="42273">
                  <c:v>42273</c:v>
                </c:pt>
                <c:pt idx="42274">
                  <c:v>42274</c:v>
                </c:pt>
                <c:pt idx="42275">
                  <c:v>42275</c:v>
                </c:pt>
                <c:pt idx="42276">
                  <c:v>42276</c:v>
                </c:pt>
                <c:pt idx="42277">
                  <c:v>42277</c:v>
                </c:pt>
                <c:pt idx="42278">
                  <c:v>42278</c:v>
                </c:pt>
                <c:pt idx="42279">
                  <c:v>42279</c:v>
                </c:pt>
                <c:pt idx="42280">
                  <c:v>42280</c:v>
                </c:pt>
                <c:pt idx="42281">
                  <c:v>42281</c:v>
                </c:pt>
                <c:pt idx="42282">
                  <c:v>42282</c:v>
                </c:pt>
                <c:pt idx="42283">
                  <c:v>42283</c:v>
                </c:pt>
                <c:pt idx="42284">
                  <c:v>42284</c:v>
                </c:pt>
                <c:pt idx="42285">
                  <c:v>42285</c:v>
                </c:pt>
                <c:pt idx="42286">
                  <c:v>42286</c:v>
                </c:pt>
                <c:pt idx="42287">
                  <c:v>42287</c:v>
                </c:pt>
                <c:pt idx="42288">
                  <c:v>42288</c:v>
                </c:pt>
                <c:pt idx="42289">
                  <c:v>42289</c:v>
                </c:pt>
                <c:pt idx="42290">
                  <c:v>42290</c:v>
                </c:pt>
                <c:pt idx="42291">
                  <c:v>42291</c:v>
                </c:pt>
                <c:pt idx="42292">
                  <c:v>42292</c:v>
                </c:pt>
                <c:pt idx="42293">
                  <c:v>42293</c:v>
                </c:pt>
                <c:pt idx="42294">
                  <c:v>42294</c:v>
                </c:pt>
                <c:pt idx="42295">
                  <c:v>42295</c:v>
                </c:pt>
                <c:pt idx="42296">
                  <c:v>42296</c:v>
                </c:pt>
                <c:pt idx="42297">
                  <c:v>42297</c:v>
                </c:pt>
                <c:pt idx="42298">
                  <c:v>42298</c:v>
                </c:pt>
                <c:pt idx="42299">
                  <c:v>42299</c:v>
                </c:pt>
                <c:pt idx="42300">
                  <c:v>42300</c:v>
                </c:pt>
                <c:pt idx="42301">
                  <c:v>42301</c:v>
                </c:pt>
                <c:pt idx="42302">
                  <c:v>42302</c:v>
                </c:pt>
                <c:pt idx="42303">
                  <c:v>42303</c:v>
                </c:pt>
                <c:pt idx="42304">
                  <c:v>42304</c:v>
                </c:pt>
                <c:pt idx="42305">
                  <c:v>42305</c:v>
                </c:pt>
                <c:pt idx="42306">
                  <c:v>42306</c:v>
                </c:pt>
                <c:pt idx="42307">
                  <c:v>42307</c:v>
                </c:pt>
                <c:pt idx="42308">
                  <c:v>42308</c:v>
                </c:pt>
                <c:pt idx="42309">
                  <c:v>42309</c:v>
                </c:pt>
                <c:pt idx="42310">
                  <c:v>42310</c:v>
                </c:pt>
                <c:pt idx="42311">
                  <c:v>42311</c:v>
                </c:pt>
                <c:pt idx="42312">
                  <c:v>42312</c:v>
                </c:pt>
                <c:pt idx="42313">
                  <c:v>42313</c:v>
                </c:pt>
                <c:pt idx="42314">
                  <c:v>42314</c:v>
                </c:pt>
                <c:pt idx="42315">
                  <c:v>42315</c:v>
                </c:pt>
                <c:pt idx="42316">
                  <c:v>42316</c:v>
                </c:pt>
                <c:pt idx="42317">
                  <c:v>42317</c:v>
                </c:pt>
                <c:pt idx="42318">
                  <c:v>42318</c:v>
                </c:pt>
                <c:pt idx="42319">
                  <c:v>42319</c:v>
                </c:pt>
                <c:pt idx="42320">
                  <c:v>42320</c:v>
                </c:pt>
                <c:pt idx="42321">
                  <c:v>42321</c:v>
                </c:pt>
                <c:pt idx="42322">
                  <c:v>42322</c:v>
                </c:pt>
                <c:pt idx="42323">
                  <c:v>42323</c:v>
                </c:pt>
                <c:pt idx="42324">
                  <c:v>42324</c:v>
                </c:pt>
                <c:pt idx="42325">
                  <c:v>42325</c:v>
                </c:pt>
                <c:pt idx="42326">
                  <c:v>42326</c:v>
                </c:pt>
                <c:pt idx="42327">
                  <c:v>42327</c:v>
                </c:pt>
                <c:pt idx="42328">
                  <c:v>42328</c:v>
                </c:pt>
                <c:pt idx="42329">
                  <c:v>42329</c:v>
                </c:pt>
                <c:pt idx="42330">
                  <c:v>42330</c:v>
                </c:pt>
                <c:pt idx="42331">
                  <c:v>42331</c:v>
                </c:pt>
                <c:pt idx="42332">
                  <c:v>42332</c:v>
                </c:pt>
                <c:pt idx="42333">
                  <c:v>42333</c:v>
                </c:pt>
                <c:pt idx="42334">
                  <c:v>42334</c:v>
                </c:pt>
                <c:pt idx="42335">
                  <c:v>42335</c:v>
                </c:pt>
                <c:pt idx="42336">
                  <c:v>42336</c:v>
                </c:pt>
                <c:pt idx="42337">
                  <c:v>42337</c:v>
                </c:pt>
                <c:pt idx="42338">
                  <c:v>42338</c:v>
                </c:pt>
                <c:pt idx="42339">
                  <c:v>42339</c:v>
                </c:pt>
                <c:pt idx="42340">
                  <c:v>42340</c:v>
                </c:pt>
                <c:pt idx="42341">
                  <c:v>42341</c:v>
                </c:pt>
                <c:pt idx="42342">
                  <c:v>42342</c:v>
                </c:pt>
                <c:pt idx="42343">
                  <c:v>42343</c:v>
                </c:pt>
                <c:pt idx="42344">
                  <c:v>42344</c:v>
                </c:pt>
                <c:pt idx="42345">
                  <c:v>42345</c:v>
                </c:pt>
                <c:pt idx="42346">
                  <c:v>42346</c:v>
                </c:pt>
                <c:pt idx="42347">
                  <c:v>42347</c:v>
                </c:pt>
                <c:pt idx="42348">
                  <c:v>42348</c:v>
                </c:pt>
                <c:pt idx="42349">
                  <c:v>42349</c:v>
                </c:pt>
                <c:pt idx="42350">
                  <c:v>42350</c:v>
                </c:pt>
                <c:pt idx="42351">
                  <c:v>42351</c:v>
                </c:pt>
                <c:pt idx="42352">
                  <c:v>42352</c:v>
                </c:pt>
                <c:pt idx="42353">
                  <c:v>42353</c:v>
                </c:pt>
                <c:pt idx="42354">
                  <c:v>42354</c:v>
                </c:pt>
                <c:pt idx="42355">
                  <c:v>42355</c:v>
                </c:pt>
                <c:pt idx="42356">
                  <c:v>42356</c:v>
                </c:pt>
                <c:pt idx="42357">
                  <c:v>42357</c:v>
                </c:pt>
                <c:pt idx="42358">
                  <c:v>42358</c:v>
                </c:pt>
                <c:pt idx="42359">
                  <c:v>42359</c:v>
                </c:pt>
                <c:pt idx="42360">
                  <c:v>42360</c:v>
                </c:pt>
                <c:pt idx="42361">
                  <c:v>42361</c:v>
                </c:pt>
                <c:pt idx="42362">
                  <c:v>42362</c:v>
                </c:pt>
                <c:pt idx="42363">
                  <c:v>42363</c:v>
                </c:pt>
                <c:pt idx="42364">
                  <c:v>42364</c:v>
                </c:pt>
                <c:pt idx="42365">
                  <c:v>42365</c:v>
                </c:pt>
                <c:pt idx="42366">
                  <c:v>42366</c:v>
                </c:pt>
                <c:pt idx="42367">
                  <c:v>42367</c:v>
                </c:pt>
                <c:pt idx="42368">
                  <c:v>42368</c:v>
                </c:pt>
                <c:pt idx="42369">
                  <c:v>42369</c:v>
                </c:pt>
                <c:pt idx="42370">
                  <c:v>42370</c:v>
                </c:pt>
                <c:pt idx="42371">
                  <c:v>42371</c:v>
                </c:pt>
                <c:pt idx="42372">
                  <c:v>42372</c:v>
                </c:pt>
                <c:pt idx="42373">
                  <c:v>42373</c:v>
                </c:pt>
                <c:pt idx="42374">
                  <c:v>42374</c:v>
                </c:pt>
                <c:pt idx="42375">
                  <c:v>42375</c:v>
                </c:pt>
                <c:pt idx="42376">
                  <c:v>42376</c:v>
                </c:pt>
                <c:pt idx="42377">
                  <c:v>42377</c:v>
                </c:pt>
                <c:pt idx="42378">
                  <c:v>42378</c:v>
                </c:pt>
                <c:pt idx="42379">
                  <c:v>42379</c:v>
                </c:pt>
                <c:pt idx="42380">
                  <c:v>42380</c:v>
                </c:pt>
                <c:pt idx="42381">
                  <c:v>42381</c:v>
                </c:pt>
                <c:pt idx="42382">
                  <c:v>42382</c:v>
                </c:pt>
                <c:pt idx="42383">
                  <c:v>42383</c:v>
                </c:pt>
                <c:pt idx="42384">
                  <c:v>42384</c:v>
                </c:pt>
                <c:pt idx="42385">
                  <c:v>42385</c:v>
                </c:pt>
                <c:pt idx="42386">
                  <c:v>42386</c:v>
                </c:pt>
                <c:pt idx="42387">
                  <c:v>42387</c:v>
                </c:pt>
                <c:pt idx="42388">
                  <c:v>42388</c:v>
                </c:pt>
                <c:pt idx="42389">
                  <c:v>42389</c:v>
                </c:pt>
                <c:pt idx="42390">
                  <c:v>42390</c:v>
                </c:pt>
                <c:pt idx="42391">
                  <c:v>42391</c:v>
                </c:pt>
                <c:pt idx="42392">
                  <c:v>42392</c:v>
                </c:pt>
                <c:pt idx="42393">
                  <c:v>42393</c:v>
                </c:pt>
                <c:pt idx="42394">
                  <c:v>42394</c:v>
                </c:pt>
                <c:pt idx="42395">
                  <c:v>42395</c:v>
                </c:pt>
                <c:pt idx="42396">
                  <c:v>42396</c:v>
                </c:pt>
                <c:pt idx="42397">
                  <c:v>42397</c:v>
                </c:pt>
                <c:pt idx="42398">
                  <c:v>42398</c:v>
                </c:pt>
                <c:pt idx="42399">
                  <c:v>42399</c:v>
                </c:pt>
                <c:pt idx="42400">
                  <c:v>42400</c:v>
                </c:pt>
                <c:pt idx="42401">
                  <c:v>42401</c:v>
                </c:pt>
                <c:pt idx="42402">
                  <c:v>42402</c:v>
                </c:pt>
                <c:pt idx="42403">
                  <c:v>42403</c:v>
                </c:pt>
                <c:pt idx="42404">
                  <c:v>42404</c:v>
                </c:pt>
                <c:pt idx="42405">
                  <c:v>42405</c:v>
                </c:pt>
                <c:pt idx="42406">
                  <c:v>42406</c:v>
                </c:pt>
                <c:pt idx="42407">
                  <c:v>42407</c:v>
                </c:pt>
                <c:pt idx="42408">
                  <c:v>42408</c:v>
                </c:pt>
                <c:pt idx="42409">
                  <c:v>42409</c:v>
                </c:pt>
                <c:pt idx="42410">
                  <c:v>42410</c:v>
                </c:pt>
                <c:pt idx="42411">
                  <c:v>42411</c:v>
                </c:pt>
                <c:pt idx="42412">
                  <c:v>42412</c:v>
                </c:pt>
                <c:pt idx="42413">
                  <c:v>42413</c:v>
                </c:pt>
                <c:pt idx="42414">
                  <c:v>42414</c:v>
                </c:pt>
                <c:pt idx="42415">
                  <c:v>42415</c:v>
                </c:pt>
                <c:pt idx="42416">
                  <c:v>42416</c:v>
                </c:pt>
                <c:pt idx="42417">
                  <c:v>42417</c:v>
                </c:pt>
                <c:pt idx="42418">
                  <c:v>42418</c:v>
                </c:pt>
                <c:pt idx="42419">
                  <c:v>42419</c:v>
                </c:pt>
                <c:pt idx="42420">
                  <c:v>42420</c:v>
                </c:pt>
                <c:pt idx="42421">
                  <c:v>42421</c:v>
                </c:pt>
                <c:pt idx="42422">
                  <c:v>42422</c:v>
                </c:pt>
                <c:pt idx="42423">
                  <c:v>42423</c:v>
                </c:pt>
                <c:pt idx="42424">
                  <c:v>42424</c:v>
                </c:pt>
                <c:pt idx="42425">
                  <c:v>42425</c:v>
                </c:pt>
                <c:pt idx="42426">
                  <c:v>42426</c:v>
                </c:pt>
                <c:pt idx="42427">
                  <c:v>42427</c:v>
                </c:pt>
                <c:pt idx="42428">
                  <c:v>42428</c:v>
                </c:pt>
                <c:pt idx="42429">
                  <c:v>42429</c:v>
                </c:pt>
                <c:pt idx="42430">
                  <c:v>42430</c:v>
                </c:pt>
                <c:pt idx="42431">
                  <c:v>42431</c:v>
                </c:pt>
                <c:pt idx="42432">
                  <c:v>42432</c:v>
                </c:pt>
                <c:pt idx="42433">
                  <c:v>42433</c:v>
                </c:pt>
                <c:pt idx="42434">
                  <c:v>42434</c:v>
                </c:pt>
                <c:pt idx="42435">
                  <c:v>42435</c:v>
                </c:pt>
                <c:pt idx="42436">
                  <c:v>42436</c:v>
                </c:pt>
                <c:pt idx="42437">
                  <c:v>42437</c:v>
                </c:pt>
                <c:pt idx="42438">
                  <c:v>42438</c:v>
                </c:pt>
                <c:pt idx="42439">
                  <c:v>42439</c:v>
                </c:pt>
                <c:pt idx="42440">
                  <c:v>42440</c:v>
                </c:pt>
                <c:pt idx="42441">
                  <c:v>42441</c:v>
                </c:pt>
                <c:pt idx="42442">
                  <c:v>42442</c:v>
                </c:pt>
                <c:pt idx="42443">
                  <c:v>42443</c:v>
                </c:pt>
                <c:pt idx="42444">
                  <c:v>42444</c:v>
                </c:pt>
                <c:pt idx="42445">
                  <c:v>42445</c:v>
                </c:pt>
                <c:pt idx="42446">
                  <c:v>42446</c:v>
                </c:pt>
                <c:pt idx="42447">
                  <c:v>42447</c:v>
                </c:pt>
                <c:pt idx="42448">
                  <c:v>42448</c:v>
                </c:pt>
                <c:pt idx="42449">
                  <c:v>42449</c:v>
                </c:pt>
                <c:pt idx="42450">
                  <c:v>42450</c:v>
                </c:pt>
                <c:pt idx="42451">
                  <c:v>42451</c:v>
                </c:pt>
                <c:pt idx="42452">
                  <c:v>42452</c:v>
                </c:pt>
                <c:pt idx="42453">
                  <c:v>42453</c:v>
                </c:pt>
                <c:pt idx="42454">
                  <c:v>42454</c:v>
                </c:pt>
                <c:pt idx="42455">
                  <c:v>42455</c:v>
                </c:pt>
                <c:pt idx="42456">
                  <c:v>42456</c:v>
                </c:pt>
                <c:pt idx="42457">
                  <c:v>42457</c:v>
                </c:pt>
                <c:pt idx="42458">
                  <c:v>42458</c:v>
                </c:pt>
                <c:pt idx="42459">
                  <c:v>42459</c:v>
                </c:pt>
                <c:pt idx="42460">
                  <c:v>42460</c:v>
                </c:pt>
                <c:pt idx="42461">
                  <c:v>42461</c:v>
                </c:pt>
                <c:pt idx="42462">
                  <c:v>42462</c:v>
                </c:pt>
                <c:pt idx="42463">
                  <c:v>42463</c:v>
                </c:pt>
                <c:pt idx="42464">
                  <c:v>42464</c:v>
                </c:pt>
                <c:pt idx="42465">
                  <c:v>42465</c:v>
                </c:pt>
                <c:pt idx="42466">
                  <c:v>42466</c:v>
                </c:pt>
                <c:pt idx="42467">
                  <c:v>42467</c:v>
                </c:pt>
                <c:pt idx="42468">
                  <c:v>42468</c:v>
                </c:pt>
                <c:pt idx="42469">
                  <c:v>42469</c:v>
                </c:pt>
                <c:pt idx="42470">
                  <c:v>42470</c:v>
                </c:pt>
                <c:pt idx="42471">
                  <c:v>42471</c:v>
                </c:pt>
                <c:pt idx="42472">
                  <c:v>42472</c:v>
                </c:pt>
                <c:pt idx="42473">
                  <c:v>42473</c:v>
                </c:pt>
                <c:pt idx="42474">
                  <c:v>42474</c:v>
                </c:pt>
                <c:pt idx="42475">
                  <c:v>42475</c:v>
                </c:pt>
                <c:pt idx="42476">
                  <c:v>42476</c:v>
                </c:pt>
                <c:pt idx="42477">
                  <c:v>42477</c:v>
                </c:pt>
                <c:pt idx="42478">
                  <c:v>42478</c:v>
                </c:pt>
                <c:pt idx="42479">
                  <c:v>42479</c:v>
                </c:pt>
                <c:pt idx="42480">
                  <c:v>42480</c:v>
                </c:pt>
                <c:pt idx="42481">
                  <c:v>42481</c:v>
                </c:pt>
                <c:pt idx="42482">
                  <c:v>42482</c:v>
                </c:pt>
                <c:pt idx="42483">
                  <c:v>42483</c:v>
                </c:pt>
                <c:pt idx="42484">
                  <c:v>42484</c:v>
                </c:pt>
                <c:pt idx="42485">
                  <c:v>42485</c:v>
                </c:pt>
                <c:pt idx="42486">
                  <c:v>42486</c:v>
                </c:pt>
                <c:pt idx="42487">
                  <c:v>42487</c:v>
                </c:pt>
                <c:pt idx="42488">
                  <c:v>42488</c:v>
                </c:pt>
                <c:pt idx="42489">
                  <c:v>42489</c:v>
                </c:pt>
                <c:pt idx="42490">
                  <c:v>42490</c:v>
                </c:pt>
                <c:pt idx="42491">
                  <c:v>42491</c:v>
                </c:pt>
                <c:pt idx="42492">
                  <c:v>42492</c:v>
                </c:pt>
                <c:pt idx="42493">
                  <c:v>42493</c:v>
                </c:pt>
                <c:pt idx="42494">
                  <c:v>42494</c:v>
                </c:pt>
                <c:pt idx="42495">
                  <c:v>42495</c:v>
                </c:pt>
                <c:pt idx="42496">
                  <c:v>42496</c:v>
                </c:pt>
                <c:pt idx="42497">
                  <c:v>42497</c:v>
                </c:pt>
                <c:pt idx="42498">
                  <c:v>42498</c:v>
                </c:pt>
                <c:pt idx="42499">
                  <c:v>42499</c:v>
                </c:pt>
                <c:pt idx="42500">
                  <c:v>42500</c:v>
                </c:pt>
                <c:pt idx="42501">
                  <c:v>42501</c:v>
                </c:pt>
                <c:pt idx="42502">
                  <c:v>42502</c:v>
                </c:pt>
                <c:pt idx="42503">
                  <c:v>42503</c:v>
                </c:pt>
                <c:pt idx="42504">
                  <c:v>42504</c:v>
                </c:pt>
                <c:pt idx="42505">
                  <c:v>42505</c:v>
                </c:pt>
                <c:pt idx="42506">
                  <c:v>42506</c:v>
                </c:pt>
                <c:pt idx="42507">
                  <c:v>42507</c:v>
                </c:pt>
                <c:pt idx="42508">
                  <c:v>42508</c:v>
                </c:pt>
                <c:pt idx="42509">
                  <c:v>42509</c:v>
                </c:pt>
                <c:pt idx="42510">
                  <c:v>42510</c:v>
                </c:pt>
                <c:pt idx="42511">
                  <c:v>42511</c:v>
                </c:pt>
                <c:pt idx="42512">
                  <c:v>42512</c:v>
                </c:pt>
                <c:pt idx="42513">
                  <c:v>42513</c:v>
                </c:pt>
                <c:pt idx="42514">
                  <c:v>42514</c:v>
                </c:pt>
                <c:pt idx="42515">
                  <c:v>42515</c:v>
                </c:pt>
                <c:pt idx="42516">
                  <c:v>42516</c:v>
                </c:pt>
                <c:pt idx="42517">
                  <c:v>42517</c:v>
                </c:pt>
                <c:pt idx="42518">
                  <c:v>42518</c:v>
                </c:pt>
                <c:pt idx="42519">
                  <c:v>42519</c:v>
                </c:pt>
                <c:pt idx="42520">
                  <c:v>42520</c:v>
                </c:pt>
                <c:pt idx="42521">
                  <c:v>42521</c:v>
                </c:pt>
                <c:pt idx="42522">
                  <c:v>42522</c:v>
                </c:pt>
                <c:pt idx="42523">
                  <c:v>42523</c:v>
                </c:pt>
                <c:pt idx="42524">
                  <c:v>42524</c:v>
                </c:pt>
                <c:pt idx="42525">
                  <c:v>42525</c:v>
                </c:pt>
                <c:pt idx="42526">
                  <c:v>42526</c:v>
                </c:pt>
                <c:pt idx="42527">
                  <c:v>42527</c:v>
                </c:pt>
                <c:pt idx="42528">
                  <c:v>42528</c:v>
                </c:pt>
                <c:pt idx="42529">
                  <c:v>42529</c:v>
                </c:pt>
                <c:pt idx="42530">
                  <c:v>42530</c:v>
                </c:pt>
                <c:pt idx="42531">
                  <c:v>42531</c:v>
                </c:pt>
                <c:pt idx="42532">
                  <c:v>42532</c:v>
                </c:pt>
                <c:pt idx="42533">
                  <c:v>42533</c:v>
                </c:pt>
                <c:pt idx="42534">
                  <c:v>42534</c:v>
                </c:pt>
                <c:pt idx="42535">
                  <c:v>42535</c:v>
                </c:pt>
                <c:pt idx="42536">
                  <c:v>42536</c:v>
                </c:pt>
                <c:pt idx="42537">
                  <c:v>42537</c:v>
                </c:pt>
                <c:pt idx="42538">
                  <c:v>42538</c:v>
                </c:pt>
                <c:pt idx="42539">
                  <c:v>42539</c:v>
                </c:pt>
                <c:pt idx="42540">
                  <c:v>42540</c:v>
                </c:pt>
                <c:pt idx="42541">
                  <c:v>42541</c:v>
                </c:pt>
                <c:pt idx="42542">
                  <c:v>42542</c:v>
                </c:pt>
                <c:pt idx="42543">
                  <c:v>42543</c:v>
                </c:pt>
                <c:pt idx="42544">
                  <c:v>42544</c:v>
                </c:pt>
                <c:pt idx="42545">
                  <c:v>42545</c:v>
                </c:pt>
                <c:pt idx="42546">
                  <c:v>42546</c:v>
                </c:pt>
                <c:pt idx="42547">
                  <c:v>42547</c:v>
                </c:pt>
                <c:pt idx="42548">
                  <c:v>42548</c:v>
                </c:pt>
                <c:pt idx="42549">
                  <c:v>42549</c:v>
                </c:pt>
                <c:pt idx="42550">
                  <c:v>42550</c:v>
                </c:pt>
                <c:pt idx="42551">
                  <c:v>42551</c:v>
                </c:pt>
                <c:pt idx="42552">
                  <c:v>42552</c:v>
                </c:pt>
                <c:pt idx="42553">
                  <c:v>42553</c:v>
                </c:pt>
                <c:pt idx="42554">
                  <c:v>42554</c:v>
                </c:pt>
                <c:pt idx="42555">
                  <c:v>42555</c:v>
                </c:pt>
                <c:pt idx="42556">
                  <c:v>42556</c:v>
                </c:pt>
                <c:pt idx="42557">
                  <c:v>42557</c:v>
                </c:pt>
                <c:pt idx="42558">
                  <c:v>42558</c:v>
                </c:pt>
                <c:pt idx="42559">
                  <c:v>42559</c:v>
                </c:pt>
                <c:pt idx="42560">
                  <c:v>42560</c:v>
                </c:pt>
                <c:pt idx="42561">
                  <c:v>42561</c:v>
                </c:pt>
                <c:pt idx="42562">
                  <c:v>42562</c:v>
                </c:pt>
                <c:pt idx="42563">
                  <c:v>42563</c:v>
                </c:pt>
                <c:pt idx="42564">
                  <c:v>42564</c:v>
                </c:pt>
                <c:pt idx="42565">
                  <c:v>42565</c:v>
                </c:pt>
                <c:pt idx="42566">
                  <c:v>42566</c:v>
                </c:pt>
                <c:pt idx="42567">
                  <c:v>42567</c:v>
                </c:pt>
                <c:pt idx="42568">
                  <c:v>42568</c:v>
                </c:pt>
                <c:pt idx="42569">
                  <c:v>42569</c:v>
                </c:pt>
                <c:pt idx="42570">
                  <c:v>42570</c:v>
                </c:pt>
                <c:pt idx="42571">
                  <c:v>42571</c:v>
                </c:pt>
                <c:pt idx="42572">
                  <c:v>42572</c:v>
                </c:pt>
                <c:pt idx="42573">
                  <c:v>42573</c:v>
                </c:pt>
                <c:pt idx="42574">
                  <c:v>42574</c:v>
                </c:pt>
                <c:pt idx="42575">
                  <c:v>42575</c:v>
                </c:pt>
                <c:pt idx="42576">
                  <c:v>42576</c:v>
                </c:pt>
                <c:pt idx="42577">
                  <c:v>42577</c:v>
                </c:pt>
                <c:pt idx="42578">
                  <c:v>42578</c:v>
                </c:pt>
                <c:pt idx="42579">
                  <c:v>42579</c:v>
                </c:pt>
                <c:pt idx="42580">
                  <c:v>42580</c:v>
                </c:pt>
                <c:pt idx="42581">
                  <c:v>42581</c:v>
                </c:pt>
                <c:pt idx="42582">
                  <c:v>42582</c:v>
                </c:pt>
                <c:pt idx="42583">
                  <c:v>42583</c:v>
                </c:pt>
                <c:pt idx="42584">
                  <c:v>42584</c:v>
                </c:pt>
                <c:pt idx="42585">
                  <c:v>42585</c:v>
                </c:pt>
                <c:pt idx="42586">
                  <c:v>42586</c:v>
                </c:pt>
                <c:pt idx="42587">
                  <c:v>42587</c:v>
                </c:pt>
                <c:pt idx="42588">
                  <c:v>42588</c:v>
                </c:pt>
                <c:pt idx="42589">
                  <c:v>42589</c:v>
                </c:pt>
                <c:pt idx="42590">
                  <c:v>42590</c:v>
                </c:pt>
                <c:pt idx="42591">
                  <c:v>42591</c:v>
                </c:pt>
                <c:pt idx="42592">
                  <c:v>42592</c:v>
                </c:pt>
                <c:pt idx="42593">
                  <c:v>42593</c:v>
                </c:pt>
                <c:pt idx="42594">
                  <c:v>42594</c:v>
                </c:pt>
                <c:pt idx="42595">
                  <c:v>42595</c:v>
                </c:pt>
                <c:pt idx="42596">
                  <c:v>42596</c:v>
                </c:pt>
                <c:pt idx="42597">
                  <c:v>42597</c:v>
                </c:pt>
                <c:pt idx="42598">
                  <c:v>42598</c:v>
                </c:pt>
                <c:pt idx="42599">
                  <c:v>42599</c:v>
                </c:pt>
                <c:pt idx="42600">
                  <c:v>42600</c:v>
                </c:pt>
                <c:pt idx="42601">
                  <c:v>42601</c:v>
                </c:pt>
                <c:pt idx="42602">
                  <c:v>42602</c:v>
                </c:pt>
                <c:pt idx="42603">
                  <c:v>42603</c:v>
                </c:pt>
                <c:pt idx="42604">
                  <c:v>42604</c:v>
                </c:pt>
                <c:pt idx="42605">
                  <c:v>42605</c:v>
                </c:pt>
                <c:pt idx="42606">
                  <c:v>42606</c:v>
                </c:pt>
                <c:pt idx="42607">
                  <c:v>42607</c:v>
                </c:pt>
                <c:pt idx="42608">
                  <c:v>42608</c:v>
                </c:pt>
                <c:pt idx="42609">
                  <c:v>42609</c:v>
                </c:pt>
                <c:pt idx="42610">
                  <c:v>42610</c:v>
                </c:pt>
                <c:pt idx="42611">
                  <c:v>42611</c:v>
                </c:pt>
                <c:pt idx="42612">
                  <c:v>42612</c:v>
                </c:pt>
                <c:pt idx="42613">
                  <c:v>42613</c:v>
                </c:pt>
                <c:pt idx="42614">
                  <c:v>42614</c:v>
                </c:pt>
                <c:pt idx="42615">
                  <c:v>42615</c:v>
                </c:pt>
                <c:pt idx="42616">
                  <c:v>42616</c:v>
                </c:pt>
                <c:pt idx="42617">
                  <c:v>42617</c:v>
                </c:pt>
                <c:pt idx="42618">
                  <c:v>42618</c:v>
                </c:pt>
                <c:pt idx="42619">
                  <c:v>42619</c:v>
                </c:pt>
                <c:pt idx="42620">
                  <c:v>42620</c:v>
                </c:pt>
                <c:pt idx="42621">
                  <c:v>42621</c:v>
                </c:pt>
                <c:pt idx="42622">
                  <c:v>42622</c:v>
                </c:pt>
                <c:pt idx="42623">
                  <c:v>42623</c:v>
                </c:pt>
                <c:pt idx="42624">
                  <c:v>42624</c:v>
                </c:pt>
                <c:pt idx="42625">
                  <c:v>42625</c:v>
                </c:pt>
                <c:pt idx="42626">
                  <c:v>42626</c:v>
                </c:pt>
                <c:pt idx="42627">
                  <c:v>42627</c:v>
                </c:pt>
                <c:pt idx="42628">
                  <c:v>42628</c:v>
                </c:pt>
                <c:pt idx="42629">
                  <c:v>42629</c:v>
                </c:pt>
                <c:pt idx="42630">
                  <c:v>42630</c:v>
                </c:pt>
                <c:pt idx="42631">
                  <c:v>42631</c:v>
                </c:pt>
                <c:pt idx="42632">
                  <c:v>42632</c:v>
                </c:pt>
                <c:pt idx="42633">
                  <c:v>42633</c:v>
                </c:pt>
                <c:pt idx="42634">
                  <c:v>42634</c:v>
                </c:pt>
                <c:pt idx="42635">
                  <c:v>42635</c:v>
                </c:pt>
                <c:pt idx="42636">
                  <c:v>42636</c:v>
                </c:pt>
                <c:pt idx="42637">
                  <c:v>42637</c:v>
                </c:pt>
                <c:pt idx="42638">
                  <c:v>42638</c:v>
                </c:pt>
                <c:pt idx="42639">
                  <c:v>42639</c:v>
                </c:pt>
                <c:pt idx="42640">
                  <c:v>42640</c:v>
                </c:pt>
                <c:pt idx="42641">
                  <c:v>42641</c:v>
                </c:pt>
                <c:pt idx="42642">
                  <c:v>42642</c:v>
                </c:pt>
                <c:pt idx="42643">
                  <c:v>42643</c:v>
                </c:pt>
                <c:pt idx="42644">
                  <c:v>42644</c:v>
                </c:pt>
                <c:pt idx="42645">
                  <c:v>42645</c:v>
                </c:pt>
                <c:pt idx="42646">
                  <c:v>42646</c:v>
                </c:pt>
                <c:pt idx="42647">
                  <c:v>42647</c:v>
                </c:pt>
                <c:pt idx="42648">
                  <c:v>42648</c:v>
                </c:pt>
                <c:pt idx="42649">
                  <c:v>42649</c:v>
                </c:pt>
                <c:pt idx="42650">
                  <c:v>42650</c:v>
                </c:pt>
                <c:pt idx="42651">
                  <c:v>42651</c:v>
                </c:pt>
                <c:pt idx="42652">
                  <c:v>42652</c:v>
                </c:pt>
                <c:pt idx="42653">
                  <c:v>42653</c:v>
                </c:pt>
                <c:pt idx="42654">
                  <c:v>42654</c:v>
                </c:pt>
                <c:pt idx="42655">
                  <c:v>42655</c:v>
                </c:pt>
                <c:pt idx="42656">
                  <c:v>42656</c:v>
                </c:pt>
                <c:pt idx="42657">
                  <c:v>42657</c:v>
                </c:pt>
                <c:pt idx="42658">
                  <c:v>42658</c:v>
                </c:pt>
                <c:pt idx="42659">
                  <c:v>42659</c:v>
                </c:pt>
                <c:pt idx="42660">
                  <c:v>42660</c:v>
                </c:pt>
                <c:pt idx="42661">
                  <c:v>42661</c:v>
                </c:pt>
                <c:pt idx="42662">
                  <c:v>42662</c:v>
                </c:pt>
                <c:pt idx="42663">
                  <c:v>42663</c:v>
                </c:pt>
                <c:pt idx="42664">
                  <c:v>42664</c:v>
                </c:pt>
                <c:pt idx="42665">
                  <c:v>42665</c:v>
                </c:pt>
                <c:pt idx="42666">
                  <c:v>42666</c:v>
                </c:pt>
                <c:pt idx="42667">
                  <c:v>42667</c:v>
                </c:pt>
                <c:pt idx="42668">
                  <c:v>42668</c:v>
                </c:pt>
                <c:pt idx="42669">
                  <c:v>42669</c:v>
                </c:pt>
                <c:pt idx="42670">
                  <c:v>42670</c:v>
                </c:pt>
                <c:pt idx="42671">
                  <c:v>42671</c:v>
                </c:pt>
                <c:pt idx="42672">
                  <c:v>42672</c:v>
                </c:pt>
                <c:pt idx="42673">
                  <c:v>42673</c:v>
                </c:pt>
                <c:pt idx="42674">
                  <c:v>42674</c:v>
                </c:pt>
                <c:pt idx="42675">
                  <c:v>42675</c:v>
                </c:pt>
                <c:pt idx="42676">
                  <c:v>42676</c:v>
                </c:pt>
                <c:pt idx="42677">
                  <c:v>42677</c:v>
                </c:pt>
                <c:pt idx="42678">
                  <c:v>42678</c:v>
                </c:pt>
                <c:pt idx="42679">
                  <c:v>42679</c:v>
                </c:pt>
                <c:pt idx="42680">
                  <c:v>42680</c:v>
                </c:pt>
                <c:pt idx="42681">
                  <c:v>42681</c:v>
                </c:pt>
                <c:pt idx="42682">
                  <c:v>42682</c:v>
                </c:pt>
                <c:pt idx="42683">
                  <c:v>42683</c:v>
                </c:pt>
                <c:pt idx="42684">
                  <c:v>42684</c:v>
                </c:pt>
                <c:pt idx="42685">
                  <c:v>42685</c:v>
                </c:pt>
                <c:pt idx="42686">
                  <c:v>42686</c:v>
                </c:pt>
                <c:pt idx="42687">
                  <c:v>42687</c:v>
                </c:pt>
                <c:pt idx="42688">
                  <c:v>42688</c:v>
                </c:pt>
                <c:pt idx="42689">
                  <c:v>42689</c:v>
                </c:pt>
                <c:pt idx="42690">
                  <c:v>42690</c:v>
                </c:pt>
                <c:pt idx="42691">
                  <c:v>42691</c:v>
                </c:pt>
                <c:pt idx="42692">
                  <c:v>42692</c:v>
                </c:pt>
                <c:pt idx="42693">
                  <c:v>42693</c:v>
                </c:pt>
                <c:pt idx="42694">
                  <c:v>42694</c:v>
                </c:pt>
                <c:pt idx="42695">
                  <c:v>42695</c:v>
                </c:pt>
                <c:pt idx="42696">
                  <c:v>42696</c:v>
                </c:pt>
                <c:pt idx="42697">
                  <c:v>42697</c:v>
                </c:pt>
                <c:pt idx="42698">
                  <c:v>42698</c:v>
                </c:pt>
                <c:pt idx="42699">
                  <c:v>42699</c:v>
                </c:pt>
                <c:pt idx="42700">
                  <c:v>42700</c:v>
                </c:pt>
                <c:pt idx="42701">
                  <c:v>42701</c:v>
                </c:pt>
                <c:pt idx="42702">
                  <c:v>42702</c:v>
                </c:pt>
                <c:pt idx="42703">
                  <c:v>42703</c:v>
                </c:pt>
                <c:pt idx="42704">
                  <c:v>42704</c:v>
                </c:pt>
                <c:pt idx="42705">
                  <c:v>42705</c:v>
                </c:pt>
                <c:pt idx="42706">
                  <c:v>42706</c:v>
                </c:pt>
                <c:pt idx="42707">
                  <c:v>42707</c:v>
                </c:pt>
                <c:pt idx="42708">
                  <c:v>42708</c:v>
                </c:pt>
                <c:pt idx="42709">
                  <c:v>42709</c:v>
                </c:pt>
                <c:pt idx="42710">
                  <c:v>42710</c:v>
                </c:pt>
                <c:pt idx="42711">
                  <c:v>42711</c:v>
                </c:pt>
                <c:pt idx="42712">
                  <c:v>42712</c:v>
                </c:pt>
                <c:pt idx="42713">
                  <c:v>42713</c:v>
                </c:pt>
                <c:pt idx="42714">
                  <c:v>42714</c:v>
                </c:pt>
                <c:pt idx="42715">
                  <c:v>42715</c:v>
                </c:pt>
                <c:pt idx="42716">
                  <c:v>42716</c:v>
                </c:pt>
                <c:pt idx="42717">
                  <c:v>42717</c:v>
                </c:pt>
                <c:pt idx="42718">
                  <c:v>42718</c:v>
                </c:pt>
                <c:pt idx="42719">
                  <c:v>42719</c:v>
                </c:pt>
                <c:pt idx="42720">
                  <c:v>42720</c:v>
                </c:pt>
                <c:pt idx="42721">
                  <c:v>42721</c:v>
                </c:pt>
                <c:pt idx="42722">
                  <c:v>42722</c:v>
                </c:pt>
                <c:pt idx="42723">
                  <c:v>42723</c:v>
                </c:pt>
                <c:pt idx="42724">
                  <c:v>42724</c:v>
                </c:pt>
                <c:pt idx="42725">
                  <c:v>42725</c:v>
                </c:pt>
                <c:pt idx="42726">
                  <c:v>42726</c:v>
                </c:pt>
                <c:pt idx="42727">
                  <c:v>42727</c:v>
                </c:pt>
                <c:pt idx="42728">
                  <c:v>42728</c:v>
                </c:pt>
                <c:pt idx="42729">
                  <c:v>42729</c:v>
                </c:pt>
                <c:pt idx="42730">
                  <c:v>42730</c:v>
                </c:pt>
                <c:pt idx="42731">
                  <c:v>42731</c:v>
                </c:pt>
                <c:pt idx="42732">
                  <c:v>42732</c:v>
                </c:pt>
                <c:pt idx="42733">
                  <c:v>42733</c:v>
                </c:pt>
                <c:pt idx="42734">
                  <c:v>42734</c:v>
                </c:pt>
                <c:pt idx="42735">
                  <c:v>42735</c:v>
                </c:pt>
                <c:pt idx="42736">
                  <c:v>42736</c:v>
                </c:pt>
                <c:pt idx="42737">
                  <c:v>42737</c:v>
                </c:pt>
                <c:pt idx="42738">
                  <c:v>42738</c:v>
                </c:pt>
                <c:pt idx="42739">
                  <c:v>42739</c:v>
                </c:pt>
                <c:pt idx="42740">
                  <c:v>42740</c:v>
                </c:pt>
                <c:pt idx="42741">
                  <c:v>42741</c:v>
                </c:pt>
                <c:pt idx="42742">
                  <c:v>42742</c:v>
                </c:pt>
                <c:pt idx="42743">
                  <c:v>42743</c:v>
                </c:pt>
                <c:pt idx="42744">
                  <c:v>42744</c:v>
                </c:pt>
                <c:pt idx="42745">
                  <c:v>42745</c:v>
                </c:pt>
                <c:pt idx="42746">
                  <c:v>42746</c:v>
                </c:pt>
                <c:pt idx="42747">
                  <c:v>42747</c:v>
                </c:pt>
                <c:pt idx="42748">
                  <c:v>42748</c:v>
                </c:pt>
                <c:pt idx="42749">
                  <c:v>42749</c:v>
                </c:pt>
                <c:pt idx="42750">
                  <c:v>42750</c:v>
                </c:pt>
                <c:pt idx="42751">
                  <c:v>42751</c:v>
                </c:pt>
                <c:pt idx="42752">
                  <c:v>42752</c:v>
                </c:pt>
                <c:pt idx="42753">
                  <c:v>42753</c:v>
                </c:pt>
                <c:pt idx="42754">
                  <c:v>42754</c:v>
                </c:pt>
                <c:pt idx="42755">
                  <c:v>42755</c:v>
                </c:pt>
                <c:pt idx="42756">
                  <c:v>42756</c:v>
                </c:pt>
                <c:pt idx="42757">
                  <c:v>42757</c:v>
                </c:pt>
                <c:pt idx="42758">
                  <c:v>42758</c:v>
                </c:pt>
                <c:pt idx="42759">
                  <c:v>42759</c:v>
                </c:pt>
                <c:pt idx="42760">
                  <c:v>42760</c:v>
                </c:pt>
                <c:pt idx="42761">
                  <c:v>42761</c:v>
                </c:pt>
                <c:pt idx="42762">
                  <c:v>42762</c:v>
                </c:pt>
                <c:pt idx="42763">
                  <c:v>42763</c:v>
                </c:pt>
                <c:pt idx="42764">
                  <c:v>42764</c:v>
                </c:pt>
                <c:pt idx="42765">
                  <c:v>42765</c:v>
                </c:pt>
                <c:pt idx="42766">
                  <c:v>42766</c:v>
                </c:pt>
                <c:pt idx="42767">
                  <c:v>42767</c:v>
                </c:pt>
                <c:pt idx="42768">
                  <c:v>42768</c:v>
                </c:pt>
                <c:pt idx="42769">
                  <c:v>42769</c:v>
                </c:pt>
                <c:pt idx="42770">
                  <c:v>42770</c:v>
                </c:pt>
                <c:pt idx="42771">
                  <c:v>42771</c:v>
                </c:pt>
                <c:pt idx="42772">
                  <c:v>42772</c:v>
                </c:pt>
                <c:pt idx="42773">
                  <c:v>42773</c:v>
                </c:pt>
                <c:pt idx="42774">
                  <c:v>42774</c:v>
                </c:pt>
                <c:pt idx="42775">
                  <c:v>42775</c:v>
                </c:pt>
                <c:pt idx="42776">
                  <c:v>42776</c:v>
                </c:pt>
                <c:pt idx="42777">
                  <c:v>42777</c:v>
                </c:pt>
                <c:pt idx="42778">
                  <c:v>42778</c:v>
                </c:pt>
                <c:pt idx="42779">
                  <c:v>42779</c:v>
                </c:pt>
                <c:pt idx="42780">
                  <c:v>42780</c:v>
                </c:pt>
                <c:pt idx="42781">
                  <c:v>42781</c:v>
                </c:pt>
                <c:pt idx="42782">
                  <c:v>42782</c:v>
                </c:pt>
                <c:pt idx="42783">
                  <c:v>42783</c:v>
                </c:pt>
                <c:pt idx="42784">
                  <c:v>42784</c:v>
                </c:pt>
                <c:pt idx="42785">
                  <c:v>42785</c:v>
                </c:pt>
                <c:pt idx="42786">
                  <c:v>42786</c:v>
                </c:pt>
                <c:pt idx="42787">
                  <c:v>42787</c:v>
                </c:pt>
                <c:pt idx="42788">
                  <c:v>42788</c:v>
                </c:pt>
                <c:pt idx="42789">
                  <c:v>42789</c:v>
                </c:pt>
                <c:pt idx="42790">
                  <c:v>42790</c:v>
                </c:pt>
                <c:pt idx="42791">
                  <c:v>42791</c:v>
                </c:pt>
                <c:pt idx="42792">
                  <c:v>42792</c:v>
                </c:pt>
                <c:pt idx="42793">
                  <c:v>42793</c:v>
                </c:pt>
                <c:pt idx="42794">
                  <c:v>42794</c:v>
                </c:pt>
                <c:pt idx="42795">
                  <c:v>42795</c:v>
                </c:pt>
                <c:pt idx="42796">
                  <c:v>42796</c:v>
                </c:pt>
                <c:pt idx="42797">
                  <c:v>42797</c:v>
                </c:pt>
                <c:pt idx="42798">
                  <c:v>42798</c:v>
                </c:pt>
                <c:pt idx="42799">
                  <c:v>42799</c:v>
                </c:pt>
                <c:pt idx="42800">
                  <c:v>42800</c:v>
                </c:pt>
                <c:pt idx="42801">
                  <c:v>42801</c:v>
                </c:pt>
                <c:pt idx="42802">
                  <c:v>42802</c:v>
                </c:pt>
                <c:pt idx="42803">
                  <c:v>42803</c:v>
                </c:pt>
                <c:pt idx="42804">
                  <c:v>42804</c:v>
                </c:pt>
                <c:pt idx="42805">
                  <c:v>42805</c:v>
                </c:pt>
                <c:pt idx="42806">
                  <c:v>42806</c:v>
                </c:pt>
                <c:pt idx="42807">
                  <c:v>42807</c:v>
                </c:pt>
                <c:pt idx="42808">
                  <c:v>42808</c:v>
                </c:pt>
                <c:pt idx="42809">
                  <c:v>42809</c:v>
                </c:pt>
                <c:pt idx="42810">
                  <c:v>42810</c:v>
                </c:pt>
                <c:pt idx="42811">
                  <c:v>42811</c:v>
                </c:pt>
                <c:pt idx="42812">
                  <c:v>42812</c:v>
                </c:pt>
                <c:pt idx="42813">
                  <c:v>42813</c:v>
                </c:pt>
                <c:pt idx="42814">
                  <c:v>42814</c:v>
                </c:pt>
                <c:pt idx="42815">
                  <c:v>42815</c:v>
                </c:pt>
                <c:pt idx="42816">
                  <c:v>42816</c:v>
                </c:pt>
                <c:pt idx="42817">
                  <c:v>42817</c:v>
                </c:pt>
                <c:pt idx="42818">
                  <c:v>42818</c:v>
                </c:pt>
                <c:pt idx="42819">
                  <c:v>42819</c:v>
                </c:pt>
                <c:pt idx="42820">
                  <c:v>42820</c:v>
                </c:pt>
                <c:pt idx="42821">
                  <c:v>42821</c:v>
                </c:pt>
                <c:pt idx="42822">
                  <c:v>42822</c:v>
                </c:pt>
                <c:pt idx="42823">
                  <c:v>42823</c:v>
                </c:pt>
                <c:pt idx="42824">
                  <c:v>42824</c:v>
                </c:pt>
                <c:pt idx="42825">
                  <c:v>42825</c:v>
                </c:pt>
                <c:pt idx="42826">
                  <c:v>42826</c:v>
                </c:pt>
                <c:pt idx="42827">
                  <c:v>42827</c:v>
                </c:pt>
                <c:pt idx="42828">
                  <c:v>42828</c:v>
                </c:pt>
                <c:pt idx="42829">
                  <c:v>42829</c:v>
                </c:pt>
                <c:pt idx="42830">
                  <c:v>42830</c:v>
                </c:pt>
                <c:pt idx="42831">
                  <c:v>42831</c:v>
                </c:pt>
                <c:pt idx="42832">
                  <c:v>42832</c:v>
                </c:pt>
                <c:pt idx="42833">
                  <c:v>42833</c:v>
                </c:pt>
                <c:pt idx="42834">
                  <c:v>42834</c:v>
                </c:pt>
                <c:pt idx="42835">
                  <c:v>42835</c:v>
                </c:pt>
                <c:pt idx="42836">
                  <c:v>42836</c:v>
                </c:pt>
                <c:pt idx="42837">
                  <c:v>42837</c:v>
                </c:pt>
                <c:pt idx="42838">
                  <c:v>42838</c:v>
                </c:pt>
                <c:pt idx="42839">
                  <c:v>42839</c:v>
                </c:pt>
                <c:pt idx="42840">
                  <c:v>42840</c:v>
                </c:pt>
                <c:pt idx="42841">
                  <c:v>42841</c:v>
                </c:pt>
                <c:pt idx="42842">
                  <c:v>42842</c:v>
                </c:pt>
                <c:pt idx="42843">
                  <c:v>42843</c:v>
                </c:pt>
                <c:pt idx="42844">
                  <c:v>42844</c:v>
                </c:pt>
                <c:pt idx="42845">
                  <c:v>42845</c:v>
                </c:pt>
                <c:pt idx="42846">
                  <c:v>42846</c:v>
                </c:pt>
                <c:pt idx="42847">
                  <c:v>42847</c:v>
                </c:pt>
                <c:pt idx="42848">
                  <c:v>42848</c:v>
                </c:pt>
                <c:pt idx="42849">
                  <c:v>42849</c:v>
                </c:pt>
                <c:pt idx="42850">
                  <c:v>42850</c:v>
                </c:pt>
                <c:pt idx="42851">
                  <c:v>42851</c:v>
                </c:pt>
                <c:pt idx="42852">
                  <c:v>42852</c:v>
                </c:pt>
                <c:pt idx="42853">
                  <c:v>42853</c:v>
                </c:pt>
                <c:pt idx="42854">
                  <c:v>42854</c:v>
                </c:pt>
                <c:pt idx="42855">
                  <c:v>42855</c:v>
                </c:pt>
                <c:pt idx="42856">
                  <c:v>42856</c:v>
                </c:pt>
                <c:pt idx="42857">
                  <c:v>42857</c:v>
                </c:pt>
                <c:pt idx="42858">
                  <c:v>42858</c:v>
                </c:pt>
                <c:pt idx="42859">
                  <c:v>42859</c:v>
                </c:pt>
                <c:pt idx="42860">
                  <c:v>42860</c:v>
                </c:pt>
                <c:pt idx="42861">
                  <c:v>42861</c:v>
                </c:pt>
                <c:pt idx="42862">
                  <c:v>42862</c:v>
                </c:pt>
                <c:pt idx="42863">
                  <c:v>42863</c:v>
                </c:pt>
                <c:pt idx="42864">
                  <c:v>42864</c:v>
                </c:pt>
                <c:pt idx="42865">
                  <c:v>42865</c:v>
                </c:pt>
                <c:pt idx="42866">
                  <c:v>42866</c:v>
                </c:pt>
                <c:pt idx="42867">
                  <c:v>42867</c:v>
                </c:pt>
                <c:pt idx="42868">
                  <c:v>42868</c:v>
                </c:pt>
                <c:pt idx="42869">
                  <c:v>42869</c:v>
                </c:pt>
                <c:pt idx="42870">
                  <c:v>42870</c:v>
                </c:pt>
                <c:pt idx="42871">
                  <c:v>42871</c:v>
                </c:pt>
                <c:pt idx="42872">
                  <c:v>42872</c:v>
                </c:pt>
                <c:pt idx="42873">
                  <c:v>42873</c:v>
                </c:pt>
                <c:pt idx="42874">
                  <c:v>42874</c:v>
                </c:pt>
                <c:pt idx="42875">
                  <c:v>42875</c:v>
                </c:pt>
                <c:pt idx="42876">
                  <c:v>42876</c:v>
                </c:pt>
                <c:pt idx="42877">
                  <c:v>42877</c:v>
                </c:pt>
                <c:pt idx="42878">
                  <c:v>42878</c:v>
                </c:pt>
                <c:pt idx="42879">
                  <c:v>42879</c:v>
                </c:pt>
                <c:pt idx="42880">
                  <c:v>42880</c:v>
                </c:pt>
                <c:pt idx="42881">
                  <c:v>42881</c:v>
                </c:pt>
                <c:pt idx="42882">
                  <c:v>42882</c:v>
                </c:pt>
                <c:pt idx="42883">
                  <c:v>42883</c:v>
                </c:pt>
                <c:pt idx="42884">
                  <c:v>42884</c:v>
                </c:pt>
                <c:pt idx="42885">
                  <c:v>42885</c:v>
                </c:pt>
                <c:pt idx="42886">
                  <c:v>42886</c:v>
                </c:pt>
                <c:pt idx="42887">
                  <c:v>42887</c:v>
                </c:pt>
                <c:pt idx="42888">
                  <c:v>42888</c:v>
                </c:pt>
                <c:pt idx="42889">
                  <c:v>42889</c:v>
                </c:pt>
                <c:pt idx="42890">
                  <c:v>42890</c:v>
                </c:pt>
                <c:pt idx="42891">
                  <c:v>42891</c:v>
                </c:pt>
                <c:pt idx="42892">
                  <c:v>42892</c:v>
                </c:pt>
                <c:pt idx="42893">
                  <c:v>42893</c:v>
                </c:pt>
                <c:pt idx="42894">
                  <c:v>42894</c:v>
                </c:pt>
                <c:pt idx="42895">
                  <c:v>42895</c:v>
                </c:pt>
                <c:pt idx="42896">
                  <c:v>42896</c:v>
                </c:pt>
                <c:pt idx="42897">
                  <c:v>42897</c:v>
                </c:pt>
                <c:pt idx="42898">
                  <c:v>42898</c:v>
                </c:pt>
                <c:pt idx="42899">
                  <c:v>42899</c:v>
                </c:pt>
                <c:pt idx="42900">
                  <c:v>42900</c:v>
                </c:pt>
                <c:pt idx="42901">
                  <c:v>42901</c:v>
                </c:pt>
                <c:pt idx="42902">
                  <c:v>42902</c:v>
                </c:pt>
                <c:pt idx="42903">
                  <c:v>42903</c:v>
                </c:pt>
                <c:pt idx="42904">
                  <c:v>42904</c:v>
                </c:pt>
                <c:pt idx="42905">
                  <c:v>42905</c:v>
                </c:pt>
                <c:pt idx="42906">
                  <c:v>42906</c:v>
                </c:pt>
                <c:pt idx="42907">
                  <c:v>42907</c:v>
                </c:pt>
                <c:pt idx="42908">
                  <c:v>42908</c:v>
                </c:pt>
                <c:pt idx="42909">
                  <c:v>42909</c:v>
                </c:pt>
                <c:pt idx="42910">
                  <c:v>42910</c:v>
                </c:pt>
                <c:pt idx="42911">
                  <c:v>42911</c:v>
                </c:pt>
                <c:pt idx="42912">
                  <c:v>42912</c:v>
                </c:pt>
                <c:pt idx="42913">
                  <c:v>42913</c:v>
                </c:pt>
                <c:pt idx="42914">
                  <c:v>42914</c:v>
                </c:pt>
                <c:pt idx="42915">
                  <c:v>42915</c:v>
                </c:pt>
                <c:pt idx="42916">
                  <c:v>42916</c:v>
                </c:pt>
                <c:pt idx="42917">
                  <c:v>42917</c:v>
                </c:pt>
                <c:pt idx="42918">
                  <c:v>42918</c:v>
                </c:pt>
                <c:pt idx="42919">
                  <c:v>42919</c:v>
                </c:pt>
                <c:pt idx="42920">
                  <c:v>42920</c:v>
                </c:pt>
                <c:pt idx="42921">
                  <c:v>42921</c:v>
                </c:pt>
                <c:pt idx="42922">
                  <c:v>42922</c:v>
                </c:pt>
                <c:pt idx="42923">
                  <c:v>42923</c:v>
                </c:pt>
                <c:pt idx="42924">
                  <c:v>42924</c:v>
                </c:pt>
                <c:pt idx="42925">
                  <c:v>42925</c:v>
                </c:pt>
                <c:pt idx="42926">
                  <c:v>42926</c:v>
                </c:pt>
                <c:pt idx="42927">
                  <c:v>42927</c:v>
                </c:pt>
                <c:pt idx="42928">
                  <c:v>42928</c:v>
                </c:pt>
                <c:pt idx="42929">
                  <c:v>42929</c:v>
                </c:pt>
                <c:pt idx="42930">
                  <c:v>42930</c:v>
                </c:pt>
                <c:pt idx="42931">
                  <c:v>42931</c:v>
                </c:pt>
                <c:pt idx="42932">
                  <c:v>42932</c:v>
                </c:pt>
                <c:pt idx="42933">
                  <c:v>42933</c:v>
                </c:pt>
                <c:pt idx="42934">
                  <c:v>42934</c:v>
                </c:pt>
                <c:pt idx="42935">
                  <c:v>42935</c:v>
                </c:pt>
                <c:pt idx="42936">
                  <c:v>42936</c:v>
                </c:pt>
                <c:pt idx="42937">
                  <c:v>42937</c:v>
                </c:pt>
                <c:pt idx="42938">
                  <c:v>42938</c:v>
                </c:pt>
                <c:pt idx="42939">
                  <c:v>42939</c:v>
                </c:pt>
                <c:pt idx="42940">
                  <c:v>42940</c:v>
                </c:pt>
                <c:pt idx="42941">
                  <c:v>42941</c:v>
                </c:pt>
                <c:pt idx="42942">
                  <c:v>42942</c:v>
                </c:pt>
                <c:pt idx="42943">
                  <c:v>42943</c:v>
                </c:pt>
                <c:pt idx="42944">
                  <c:v>42944</c:v>
                </c:pt>
                <c:pt idx="42945">
                  <c:v>42945</c:v>
                </c:pt>
                <c:pt idx="42946">
                  <c:v>42946</c:v>
                </c:pt>
                <c:pt idx="42947">
                  <c:v>42947</c:v>
                </c:pt>
                <c:pt idx="42948">
                  <c:v>42948</c:v>
                </c:pt>
                <c:pt idx="42949">
                  <c:v>42949</c:v>
                </c:pt>
                <c:pt idx="42950">
                  <c:v>42950</c:v>
                </c:pt>
                <c:pt idx="42951">
                  <c:v>42951</c:v>
                </c:pt>
                <c:pt idx="42952">
                  <c:v>42952</c:v>
                </c:pt>
                <c:pt idx="42953">
                  <c:v>42953</c:v>
                </c:pt>
                <c:pt idx="42954">
                  <c:v>42954</c:v>
                </c:pt>
                <c:pt idx="42955">
                  <c:v>42955</c:v>
                </c:pt>
                <c:pt idx="42956">
                  <c:v>42956</c:v>
                </c:pt>
                <c:pt idx="42957">
                  <c:v>42957</c:v>
                </c:pt>
                <c:pt idx="42958">
                  <c:v>42958</c:v>
                </c:pt>
                <c:pt idx="42959">
                  <c:v>42959</c:v>
                </c:pt>
                <c:pt idx="42960">
                  <c:v>42960</c:v>
                </c:pt>
                <c:pt idx="42961">
                  <c:v>42961</c:v>
                </c:pt>
                <c:pt idx="42962">
                  <c:v>42962</c:v>
                </c:pt>
                <c:pt idx="42963">
                  <c:v>42963</c:v>
                </c:pt>
                <c:pt idx="42964">
                  <c:v>42964</c:v>
                </c:pt>
                <c:pt idx="42965">
                  <c:v>42965</c:v>
                </c:pt>
                <c:pt idx="42966">
                  <c:v>42966</c:v>
                </c:pt>
                <c:pt idx="42967">
                  <c:v>42967</c:v>
                </c:pt>
                <c:pt idx="42968">
                  <c:v>42968</c:v>
                </c:pt>
                <c:pt idx="42969">
                  <c:v>42969</c:v>
                </c:pt>
                <c:pt idx="42970">
                  <c:v>42970</c:v>
                </c:pt>
                <c:pt idx="42971">
                  <c:v>42971</c:v>
                </c:pt>
                <c:pt idx="42972">
                  <c:v>42972</c:v>
                </c:pt>
                <c:pt idx="42973">
                  <c:v>42973</c:v>
                </c:pt>
                <c:pt idx="42974">
                  <c:v>42974</c:v>
                </c:pt>
                <c:pt idx="42975">
                  <c:v>42975</c:v>
                </c:pt>
                <c:pt idx="42976">
                  <c:v>42976</c:v>
                </c:pt>
                <c:pt idx="42977">
                  <c:v>42977</c:v>
                </c:pt>
                <c:pt idx="42978">
                  <c:v>42978</c:v>
                </c:pt>
                <c:pt idx="42979">
                  <c:v>42979</c:v>
                </c:pt>
                <c:pt idx="42980">
                  <c:v>42980</c:v>
                </c:pt>
                <c:pt idx="42981">
                  <c:v>42981</c:v>
                </c:pt>
                <c:pt idx="42982">
                  <c:v>42982</c:v>
                </c:pt>
                <c:pt idx="42983">
                  <c:v>42983</c:v>
                </c:pt>
                <c:pt idx="42984">
                  <c:v>42984</c:v>
                </c:pt>
                <c:pt idx="42985">
                  <c:v>42985</c:v>
                </c:pt>
                <c:pt idx="42986">
                  <c:v>42986</c:v>
                </c:pt>
                <c:pt idx="42987">
                  <c:v>42987</c:v>
                </c:pt>
                <c:pt idx="42988">
                  <c:v>42988</c:v>
                </c:pt>
                <c:pt idx="42989">
                  <c:v>42989</c:v>
                </c:pt>
                <c:pt idx="42990">
                  <c:v>42990</c:v>
                </c:pt>
                <c:pt idx="42991">
                  <c:v>42991</c:v>
                </c:pt>
                <c:pt idx="42992">
                  <c:v>42992</c:v>
                </c:pt>
                <c:pt idx="42993">
                  <c:v>42993</c:v>
                </c:pt>
                <c:pt idx="42994">
                  <c:v>42994</c:v>
                </c:pt>
                <c:pt idx="42995">
                  <c:v>42995</c:v>
                </c:pt>
                <c:pt idx="42996">
                  <c:v>42996</c:v>
                </c:pt>
                <c:pt idx="42997">
                  <c:v>42997</c:v>
                </c:pt>
                <c:pt idx="42998">
                  <c:v>42998</c:v>
                </c:pt>
                <c:pt idx="42999">
                  <c:v>42999</c:v>
                </c:pt>
                <c:pt idx="43000">
                  <c:v>43000</c:v>
                </c:pt>
                <c:pt idx="43001">
                  <c:v>43001</c:v>
                </c:pt>
                <c:pt idx="43002">
                  <c:v>43002</c:v>
                </c:pt>
                <c:pt idx="43003">
                  <c:v>43003</c:v>
                </c:pt>
                <c:pt idx="43004">
                  <c:v>43004</c:v>
                </c:pt>
                <c:pt idx="43005">
                  <c:v>43005</c:v>
                </c:pt>
                <c:pt idx="43006">
                  <c:v>43006</c:v>
                </c:pt>
                <c:pt idx="43007">
                  <c:v>43007</c:v>
                </c:pt>
                <c:pt idx="43008">
                  <c:v>43008</c:v>
                </c:pt>
                <c:pt idx="43009">
                  <c:v>43009</c:v>
                </c:pt>
                <c:pt idx="43010">
                  <c:v>43010</c:v>
                </c:pt>
                <c:pt idx="43011">
                  <c:v>43011</c:v>
                </c:pt>
                <c:pt idx="43012">
                  <c:v>43012</c:v>
                </c:pt>
                <c:pt idx="43013">
                  <c:v>43013</c:v>
                </c:pt>
                <c:pt idx="43014">
                  <c:v>43014</c:v>
                </c:pt>
                <c:pt idx="43015">
                  <c:v>43015</c:v>
                </c:pt>
                <c:pt idx="43016">
                  <c:v>43016</c:v>
                </c:pt>
                <c:pt idx="43017">
                  <c:v>43017</c:v>
                </c:pt>
                <c:pt idx="43018">
                  <c:v>43018</c:v>
                </c:pt>
                <c:pt idx="43019">
                  <c:v>43019</c:v>
                </c:pt>
                <c:pt idx="43020">
                  <c:v>43020</c:v>
                </c:pt>
                <c:pt idx="43021">
                  <c:v>43021</c:v>
                </c:pt>
                <c:pt idx="43022">
                  <c:v>43022</c:v>
                </c:pt>
                <c:pt idx="43023">
                  <c:v>43023</c:v>
                </c:pt>
                <c:pt idx="43024">
                  <c:v>43024</c:v>
                </c:pt>
                <c:pt idx="43025">
                  <c:v>43025</c:v>
                </c:pt>
                <c:pt idx="43026">
                  <c:v>43026</c:v>
                </c:pt>
                <c:pt idx="43027">
                  <c:v>43027</c:v>
                </c:pt>
                <c:pt idx="43028">
                  <c:v>43028</c:v>
                </c:pt>
                <c:pt idx="43029">
                  <c:v>43029</c:v>
                </c:pt>
                <c:pt idx="43030">
                  <c:v>43030</c:v>
                </c:pt>
                <c:pt idx="43031">
                  <c:v>43031</c:v>
                </c:pt>
                <c:pt idx="43032">
                  <c:v>43032</c:v>
                </c:pt>
                <c:pt idx="43033">
                  <c:v>43033</c:v>
                </c:pt>
                <c:pt idx="43034">
                  <c:v>43034</c:v>
                </c:pt>
                <c:pt idx="43035">
                  <c:v>43035</c:v>
                </c:pt>
                <c:pt idx="43036">
                  <c:v>43036</c:v>
                </c:pt>
                <c:pt idx="43037">
                  <c:v>43037</c:v>
                </c:pt>
                <c:pt idx="43038">
                  <c:v>43038</c:v>
                </c:pt>
                <c:pt idx="43039">
                  <c:v>43039</c:v>
                </c:pt>
                <c:pt idx="43040">
                  <c:v>43040</c:v>
                </c:pt>
                <c:pt idx="43041">
                  <c:v>43041</c:v>
                </c:pt>
                <c:pt idx="43042">
                  <c:v>43042</c:v>
                </c:pt>
                <c:pt idx="43043">
                  <c:v>43043</c:v>
                </c:pt>
                <c:pt idx="43044">
                  <c:v>43044</c:v>
                </c:pt>
                <c:pt idx="43045">
                  <c:v>43045</c:v>
                </c:pt>
                <c:pt idx="43046">
                  <c:v>43046</c:v>
                </c:pt>
                <c:pt idx="43047">
                  <c:v>43047</c:v>
                </c:pt>
                <c:pt idx="43048">
                  <c:v>43048</c:v>
                </c:pt>
                <c:pt idx="43049">
                  <c:v>43049</c:v>
                </c:pt>
                <c:pt idx="43050">
                  <c:v>43050</c:v>
                </c:pt>
                <c:pt idx="43051">
                  <c:v>43051</c:v>
                </c:pt>
                <c:pt idx="43052">
                  <c:v>43052</c:v>
                </c:pt>
                <c:pt idx="43053">
                  <c:v>43053</c:v>
                </c:pt>
                <c:pt idx="43054">
                  <c:v>43054</c:v>
                </c:pt>
                <c:pt idx="43055">
                  <c:v>43055</c:v>
                </c:pt>
                <c:pt idx="43056">
                  <c:v>43056</c:v>
                </c:pt>
                <c:pt idx="43057">
                  <c:v>43057</c:v>
                </c:pt>
                <c:pt idx="43058">
                  <c:v>43058</c:v>
                </c:pt>
                <c:pt idx="43059">
                  <c:v>43059</c:v>
                </c:pt>
                <c:pt idx="43060">
                  <c:v>43060</c:v>
                </c:pt>
                <c:pt idx="43061">
                  <c:v>43061</c:v>
                </c:pt>
                <c:pt idx="43062">
                  <c:v>43062</c:v>
                </c:pt>
                <c:pt idx="43063">
                  <c:v>43063</c:v>
                </c:pt>
                <c:pt idx="43064">
                  <c:v>43064</c:v>
                </c:pt>
                <c:pt idx="43065">
                  <c:v>43065</c:v>
                </c:pt>
                <c:pt idx="43066">
                  <c:v>43066</c:v>
                </c:pt>
                <c:pt idx="43067">
                  <c:v>43067</c:v>
                </c:pt>
                <c:pt idx="43068">
                  <c:v>43068</c:v>
                </c:pt>
                <c:pt idx="43069">
                  <c:v>43069</c:v>
                </c:pt>
                <c:pt idx="43070">
                  <c:v>43070</c:v>
                </c:pt>
                <c:pt idx="43071">
                  <c:v>43071</c:v>
                </c:pt>
                <c:pt idx="43072">
                  <c:v>43072</c:v>
                </c:pt>
                <c:pt idx="43073">
                  <c:v>43073</c:v>
                </c:pt>
                <c:pt idx="43074">
                  <c:v>43074</c:v>
                </c:pt>
                <c:pt idx="43075">
                  <c:v>43075</c:v>
                </c:pt>
                <c:pt idx="43076">
                  <c:v>43076</c:v>
                </c:pt>
                <c:pt idx="43077">
                  <c:v>43077</c:v>
                </c:pt>
                <c:pt idx="43078">
                  <c:v>43078</c:v>
                </c:pt>
                <c:pt idx="43079">
                  <c:v>43079</c:v>
                </c:pt>
                <c:pt idx="43080">
                  <c:v>43080</c:v>
                </c:pt>
                <c:pt idx="43081">
                  <c:v>43081</c:v>
                </c:pt>
                <c:pt idx="43082">
                  <c:v>43082</c:v>
                </c:pt>
                <c:pt idx="43083">
                  <c:v>43083</c:v>
                </c:pt>
                <c:pt idx="43084">
                  <c:v>43084</c:v>
                </c:pt>
                <c:pt idx="43085">
                  <c:v>43085</c:v>
                </c:pt>
                <c:pt idx="43086">
                  <c:v>43086</c:v>
                </c:pt>
                <c:pt idx="43087">
                  <c:v>43087</c:v>
                </c:pt>
                <c:pt idx="43088">
                  <c:v>43088</c:v>
                </c:pt>
                <c:pt idx="43089">
                  <c:v>43089</c:v>
                </c:pt>
                <c:pt idx="43090">
                  <c:v>43090</c:v>
                </c:pt>
                <c:pt idx="43091">
                  <c:v>43091</c:v>
                </c:pt>
                <c:pt idx="43092">
                  <c:v>43092</c:v>
                </c:pt>
                <c:pt idx="43093">
                  <c:v>43093</c:v>
                </c:pt>
                <c:pt idx="43094">
                  <c:v>43094</c:v>
                </c:pt>
                <c:pt idx="43095">
                  <c:v>43095</c:v>
                </c:pt>
                <c:pt idx="43096">
                  <c:v>43096</c:v>
                </c:pt>
                <c:pt idx="43097">
                  <c:v>43097</c:v>
                </c:pt>
                <c:pt idx="43098">
                  <c:v>43098</c:v>
                </c:pt>
                <c:pt idx="43099">
                  <c:v>43099</c:v>
                </c:pt>
                <c:pt idx="43100">
                  <c:v>43100</c:v>
                </c:pt>
                <c:pt idx="43101">
                  <c:v>43101</c:v>
                </c:pt>
                <c:pt idx="43102">
                  <c:v>43102</c:v>
                </c:pt>
                <c:pt idx="43103">
                  <c:v>43103</c:v>
                </c:pt>
                <c:pt idx="43104">
                  <c:v>43104</c:v>
                </c:pt>
                <c:pt idx="43105">
                  <c:v>43105</c:v>
                </c:pt>
                <c:pt idx="43106">
                  <c:v>43106</c:v>
                </c:pt>
                <c:pt idx="43107">
                  <c:v>43107</c:v>
                </c:pt>
                <c:pt idx="43108">
                  <c:v>43108</c:v>
                </c:pt>
                <c:pt idx="43109">
                  <c:v>43109</c:v>
                </c:pt>
                <c:pt idx="43110">
                  <c:v>43110</c:v>
                </c:pt>
                <c:pt idx="43111">
                  <c:v>43111</c:v>
                </c:pt>
                <c:pt idx="43112">
                  <c:v>43112</c:v>
                </c:pt>
                <c:pt idx="43113">
                  <c:v>43113</c:v>
                </c:pt>
                <c:pt idx="43114">
                  <c:v>43114</c:v>
                </c:pt>
                <c:pt idx="43115">
                  <c:v>43115</c:v>
                </c:pt>
                <c:pt idx="43116">
                  <c:v>43116</c:v>
                </c:pt>
                <c:pt idx="43117">
                  <c:v>43117</c:v>
                </c:pt>
                <c:pt idx="43118">
                  <c:v>43118</c:v>
                </c:pt>
                <c:pt idx="43119">
                  <c:v>43119</c:v>
                </c:pt>
                <c:pt idx="43120">
                  <c:v>43120</c:v>
                </c:pt>
                <c:pt idx="43121">
                  <c:v>43121</c:v>
                </c:pt>
                <c:pt idx="43122">
                  <c:v>43122</c:v>
                </c:pt>
                <c:pt idx="43123">
                  <c:v>43123</c:v>
                </c:pt>
                <c:pt idx="43124">
                  <c:v>43124</c:v>
                </c:pt>
                <c:pt idx="43125">
                  <c:v>43125</c:v>
                </c:pt>
                <c:pt idx="43126">
                  <c:v>43126</c:v>
                </c:pt>
                <c:pt idx="43127">
                  <c:v>43127</c:v>
                </c:pt>
                <c:pt idx="43128">
                  <c:v>43128</c:v>
                </c:pt>
                <c:pt idx="43129">
                  <c:v>43129</c:v>
                </c:pt>
                <c:pt idx="43130">
                  <c:v>43130</c:v>
                </c:pt>
                <c:pt idx="43131">
                  <c:v>43131</c:v>
                </c:pt>
                <c:pt idx="43132">
                  <c:v>43132</c:v>
                </c:pt>
                <c:pt idx="43133">
                  <c:v>43133</c:v>
                </c:pt>
                <c:pt idx="43134">
                  <c:v>43134</c:v>
                </c:pt>
                <c:pt idx="43135">
                  <c:v>43135</c:v>
                </c:pt>
                <c:pt idx="43136">
                  <c:v>43136</c:v>
                </c:pt>
                <c:pt idx="43137">
                  <c:v>43137</c:v>
                </c:pt>
                <c:pt idx="43138">
                  <c:v>43138</c:v>
                </c:pt>
                <c:pt idx="43139">
                  <c:v>43139</c:v>
                </c:pt>
                <c:pt idx="43140">
                  <c:v>43140</c:v>
                </c:pt>
                <c:pt idx="43141">
                  <c:v>43141</c:v>
                </c:pt>
                <c:pt idx="43142">
                  <c:v>43142</c:v>
                </c:pt>
                <c:pt idx="43143">
                  <c:v>43143</c:v>
                </c:pt>
                <c:pt idx="43144">
                  <c:v>43144</c:v>
                </c:pt>
                <c:pt idx="43145">
                  <c:v>43145</c:v>
                </c:pt>
                <c:pt idx="43146">
                  <c:v>43146</c:v>
                </c:pt>
                <c:pt idx="43147">
                  <c:v>43147</c:v>
                </c:pt>
                <c:pt idx="43148">
                  <c:v>43148</c:v>
                </c:pt>
                <c:pt idx="43149">
                  <c:v>43149</c:v>
                </c:pt>
                <c:pt idx="43150">
                  <c:v>43150</c:v>
                </c:pt>
                <c:pt idx="43151">
                  <c:v>43151</c:v>
                </c:pt>
                <c:pt idx="43152">
                  <c:v>43152</c:v>
                </c:pt>
                <c:pt idx="43153">
                  <c:v>43153</c:v>
                </c:pt>
                <c:pt idx="43154">
                  <c:v>43154</c:v>
                </c:pt>
                <c:pt idx="43155">
                  <c:v>43155</c:v>
                </c:pt>
                <c:pt idx="43156">
                  <c:v>43156</c:v>
                </c:pt>
                <c:pt idx="43157">
                  <c:v>43157</c:v>
                </c:pt>
                <c:pt idx="43158">
                  <c:v>43158</c:v>
                </c:pt>
                <c:pt idx="43159">
                  <c:v>43159</c:v>
                </c:pt>
                <c:pt idx="43160">
                  <c:v>43160</c:v>
                </c:pt>
                <c:pt idx="43161">
                  <c:v>43161</c:v>
                </c:pt>
                <c:pt idx="43162">
                  <c:v>43162</c:v>
                </c:pt>
                <c:pt idx="43163">
                  <c:v>43163</c:v>
                </c:pt>
                <c:pt idx="43164">
                  <c:v>43164</c:v>
                </c:pt>
                <c:pt idx="43165">
                  <c:v>43165</c:v>
                </c:pt>
                <c:pt idx="43166">
                  <c:v>43166</c:v>
                </c:pt>
                <c:pt idx="43167">
                  <c:v>43167</c:v>
                </c:pt>
                <c:pt idx="43168">
                  <c:v>43168</c:v>
                </c:pt>
                <c:pt idx="43169">
                  <c:v>43169</c:v>
                </c:pt>
                <c:pt idx="43170">
                  <c:v>43170</c:v>
                </c:pt>
                <c:pt idx="43171">
                  <c:v>43171</c:v>
                </c:pt>
                <c:pt idx="43172">
                  <c:v>43172</c:v>
                </c:pt>
                <c:pt idx="43173">
                  <c:v>43173</c:v>
                </c:pt>
                <c:pt idx="43174">
                  <c:v>43174</c:v>
                </c:pt>
                <c:pt idx="43175">
                  <c:v>43175</c:v>
                </c:pt>
                <c:pt idx="43176">
                  <c:v>43176</c:v>
                </c:pt>
                <c:pt idx="43177">
                  <c:v>43177</c:v>
                </c:pt>
                <c:pt idx="43178">
                  <c:v>43178</c:v>
                </c:pt>
                <c:pt idx="43179">
                  <c:v>43179</c:v>
                </c:pt>
                <c:pt idx="43180">
                  <c:v>43180</c:v>
                </c:pt>
                <c:pt idx="43181">
                  <c:v>43181</c:v>
                </c:pt>
                <c:pt idx="43182">
                  <c:v>43182</c:v>
                </c:pt>
                <c:pt idx="43183">
                  <c:v>43183</c:v>
                </c:pt>
                <c:pt idx="43184">
                  <c:v>43184</c:v>
                </c:pt>
                <c:pt idx="43185">
                  <c:v>43185</c:v>
                </c:pt>
                <c:pt idx="43186">
                  <c:v>43186</c:v>
                </c:pt>
                <c:pt idx="43187">
                  <c:v>43187</c:v>
                </c:pt>
                <c:pt idx="43188">
                  <c:v>43188</c:v>
                </c:pt>
                <c:pt idx="43189">
                  <c:v>43189</c:v>
                </c:pt>
                <c:pt idx="43190">
                  <c:v>43190</c:v>
                </c:pt>
                <c:pt idx="43191">
                  <c:v>43191</c:v>
                </c:pt>
                <c:pt idx="43192">
                  <c:v>43192</c:v>
                </c:pt>
                <c:pt idx="43193">
                  <c:v>43193</c:v>
                </c:pt>
                <c:pt idx="43194">
                  <c:v>43194</c:v>
                </c:pt>
                <c:pt idx="43195">
                  <c:v>43195</c:v>
                </c:pt>
                <c:pt idx="43196">
                  <c:v>43196</c:v>
                </c:pt>
                <c:pt idx="43197">
                  <c:v>43197</c:v>
                </c:pt>
                <c:pt idx="43198">
                  <c:v>43198</c:v>
                </c:pt>
                <c:pt idx="43199">
                  <c:v>43199</c:v>
                </c:pt>
                <c:pt idx="43200">
                  <c:v>43200</c:v>
                </c:pt>
                <c:pt idx="43201">
                  <c:v>43201</c:v>
                </c:pt>
                <c:pt idx="43202">
                  <c:v>43202</c:v>
                </c:pt>
                <c:pt idx="43203">
                  <c:v>43203</c:v>
                </c:pt>
                <c:pt idx="43204">
                  <c:v>43204</c:v>
                </c:pt>
                <c:pt idx="43205">
                  <c:v>43205</c:v>
                </c:pt>
                <c:pt idx="43206">
                  <c:v>43206</c:v>
                </c:pt>
                <c:pt idx="43207">
                  <c:v>43207</c:v>
                </c:pt>
                <c:pt idx="43208">
                  <c:v>43208</c:v>
                </c:pt>
                <c:pt idx="43209">
                  <c:v>43209</c:v>
                </c:pt>
                <c:pt idx="43210">
                  <c:v>43210</c:v>
                </c:pt>
                <c:pt idx="43211">
                  <c:v>43211</c:v>
                </c:pt>
                <c:pt idx="43212">
                  <c:v>43212</c:v>
                </c:pt>
                <c:pt idx="43213">
                  <c:v>43213</c:v>
                </c:pt>
                <c:pt idx="43214">
                  <c:v>43214</c:v>
                </c:pt>
                <c:pt idx="43215">
                  <c:v>43215</c:v>
                </c:pt>
                <c:pt idx="43216">
                  <c:v>43216</c:v>
                </c:pt>
                <c:pt idx="43217">
                  <c:v>43217</c:v>
                </c:pt>
                <c:pt idx="43218">
                  <c:v>43218</c:v>
                </c:pt>
                <c:pt idx="43219">
                  <c:v>43219</c:v>
                </c:pt>
                <c:pt idx="43220">
                  <c:v>43220</c:v>
                </c:pt>
                <c:pt idx="43221">
                  <c:v>43221</c:v>
                </c:pt>
                <c:pt idx="43222">
                  <c:v>43222</c:v>
                </c:pt>
                <c:pt idx="43223">
                  <c:v>43223</c:v>
                </c:pt>
                <c:pt idx="43224">
                  <c:v>43224</c:v>
                </c:pt>
                <c:pt idx="43225">
                  <c:v>43225</c:v>
                </c:pt>
                <c:pt idx="43226">
                  <c:v>43226</c:v>
                </c:pt>
                <c:pt idx="43227">
                  <c:v>43227</c:v>
                </c:pt>
                <c:pt idx="43228">
                  <c:v>43228</c:v>
                </c:pt>
                <c:pt idx="43229">
                  <c:v>43229</c:v>
                </c:pt>
                <c:pt idx="43230">
                  <c:v>43230</c:v>
                </c:pt>
                <c:pt idx="43231">
                  <c:v>43231</c:v>
                </c:pt>
                <c:pt idx="43232">
                  <c:v>43232</c:v>
                </c:pt>
                <c:pt idx="43233">
                  <c:v>43233</c:v>
                </c:pt>
                <c:pt idx="43234">
                  <c:v>43234</c:v>
                </c:pt>
                <c:pt idx="43235">
                  <c:v>43235</c:v>
                </c:pt>
                <c:pt idx="43236">
                  <c:v>43236</c:v>
                </c:pt>
                <c:pt idx="43237">
                  <c:v>43237</c:v>
                </c:pt>
                <c:pt idx="43238">
                  <c:v>43238</c:v>
                </c:pt>
                <c:pt idx="43239">
                  <c:v>43239</c:v>
                </c:pt>
                <c:pt idx="43240">
                  <c:v>43240</c:v>
                </c:pt>
                <c:pt idx="43241">
                  <c:v>43241</c:v>
                </c:pt>
                <c:pt idx="43242">
                  <c:v>43242</c:v>
                </c:pt>
                <c:pt idx="43243">
                  <c:v>43243</c:v>
                </c:pt>
                <c:pt idx="43244">
                  <c:v>43244</c:v>
                </c:pt>
                <c:pt idx="43245">
                  <c:v>43245</c:v>
                </c:pt>
                <c:pt idx="43246">
                  <c:v>43246</c:v>
                </c:pt>
                <c:pt idx="43247">
                  <c:v>43247</c:v>
                </c:pt>
                <c:pt idx="43248">
                  <c:v>43248</c:v>
                </c:pt>
                <c:pt idx="43249">
                  <c:v>43249</c:v>
                </c:pt>
                <c:pt idx="43250">
                  <c:v>43250</c:v>
                </c:pt>
                <c:pt idx="43251">
                  <c:v>43251</c:v>
                </c:pt>
                <c:pt idx="43252">
                  <c:v>43252</c:v>
                </c:pt>
                <c:pt idx="43253">
                  <c:v>43253</c:v>
                </c:pt>
                <c:pt idx="43254">
                  <c:v>43254</c:v>
                </c:pt>
                <c:pt idx="43255">
                  <c:v>43255</c:v>
                </c:pt>
                <c:pt idx="43256">
                  <c:v>43256</c:v>
                </c:pt>
                <c:pt idx="43257">
                  <c:v>43257</c:v>
                </c:pt>
                <c:pt idx="43258">
                  <c:v>43258</c:v>
                </c:pt>
                <c:pt idx="43259">
                  <c:v>43259</c:v>
                </c:pt>
                <c:pt idx="43260">
                  <c:v>43260</c:v>
                </c:pt>
                <c:pt idx="43261">
                  <c:v>43261</c:v>
                </c:pt>
                <c:pt idx="43262">
                  <c:v>43262</c:v>
                </c:pt>
                <c:pt idx="43263">
                  <c:v>43263</c:v>
                </c:pt>
                <c:pt idx="43264">
                  <c:v>43264</c:v>
                </c:pt>
                <c:pt idx="43265">
                  <c:v>43265</c:v>
                </c:pt>
                <c:pt idx="43266">
                  <c:v>43266</c:v>
                </c:pt>
                <c:pt idx="43267">
                  <c:v>43267</c:v>
                </c:pt>
                <c:pt idx="43268">
                  <c:v>43268</c:v>
                </c:pt>
                <c:pt idx="43269">
                  <c:v>43269</c:v>
                </c:pt>
                <c:pt idx="43270">
                  <c:v>43270</c:v>
                </c:pt>
                <c:pt idx="43271">
                  <c:v>43271</c:v>
                </c:pt>
                <c:pt idx="43272">
                  <c:v>43272</c:v>
                </c:pt>
                <c:pt idx="43273">
                  <c:v>43273</c:v>
                </c:pt>
                <c:pt idx="43274">
                  <c:v>43274</c:v>
                </c:pt>
                <c:pt idx="43275">
                  <c:v>43275</c:v>
                </c:pt>
                <c:pt idx="43276">
                  <c:v>43276</c:v>
                </c:pt>
                <c:pt idx="43277">
                  <c:v>43277</c:v>
                </c:pt>
                <c:pt idx="43278">
                  <c:v>43278</c:v>
                </c:pt>
                <c:pt idx="43279">
                  <c:v>43279</c:v>
                </c:pt>
                <c:pt idx="43280">
                  <c:v>43280</c:v>
                </c:pt>
                <c:pt idx="43281">
                  <c:v>43281</c:v>
                </c:pt>
                <c:pt idx="43282">
                  <c:v>43282</c:v>
                </c:pt>
                <c:pt idx="43283">
                  <c:v>43283</c:v>
                </c:pt>
                <c:pt idx="43284">
                  <c:v>43284</c:v>
                </c:pt>
                <c:pt idx="43285">
                  <c:v>43285</c:v>
                </c:pt>
                <c:pt idx="43286">
                  <c:v>43286</c:v>
                </c:pt>
                <c:pt idx="43287">
                  <c:v>43287</c:v>
                </c:pt>
                <c:pt idx="43288">
                  <c:v>43288</c:v>
                </c:pt>
                <c:pt idx="43289">
                  <c:v>43289</c:v>
                </c:pt>
                <c:pt idx="43290">
                  <c:v>43290</c:v>
                </c:pt>
                <c:pt idx="43291">
                  <c:v>43291</c:v>
                </c:pt>
                <c:pt idx="43292">
                  <c:v>43292</c:v>
                </c:pt>
                <c:pt idx="43293">
                  <c:v>43293</c:v>
                </c:pt>
                <c:pt idx="43294">
                  <c:v>43294</c:v>
                </c:pt>
                <c:pt idx="43295">
                  <c:v>43295</c:v>
                </c:pt>
                <c:pt idx="43296">
                  <c:v>43296</c:v>
                </c:pt>
                <c:pt idx="43297">
                  <c:v>43297</c:v>
                </c:pt>
                <c:pt idx="43298">
                  <c:v>43298</c:v>
                </c:pt>
                <c:pt idx="43299">
                  <c:v>43299</c:v>
                </c:pt>
                <c:pt idx="43300">
                  <c:v>43300</c:v>
                </c:pt>
                <c:pt idx="43301">
                  <c:v>43301</c:v>
                </c:pt>
                <c:pt idx="43302">
                  <c:v>43302</c:v>
                </c:pt>
                <c:pt idx="43303">
                  <c:v>43303</c:v>
                </c:pt>
                <c:pt idx="43304">
                  <c:v>43304</c:v>
                </c:pt>
                <c:pt idx="43305">
                  <c:v>43305</c:v>
                </c:pt>
                <c:pt idx="43306">
                  <c:v>43306</c:v>
                </c:pt>
                <c:pt idx="43307">
                  <c:v>43307</c:v>
                </c:pt>
                <c:pt idx="43308">
                  <c:v>43308</c:v>
                </c:pt>
                <c:pt idx="43309">
                  <c:v>43309</c:v>
                </c:pt>
                <c:pt idx="43310">
                  <c:v>43310</c:v>
                </c:pt>
                <c:pt idx="43311">
                  <c:v>43311</c:v>
                </c:pt>
                <c:pt idx="43312">
                  <c:v>43312</c:v>
                </c:pt>
                <c:pt idx="43313">
                  <c:v>43313</c:v>
                </c:pt>
                <c:pt idx="43314">
                  <c:v>43314</c:v>
                </c:pt>
                <c:pt idx="43315">
                  <c:v>43315</c:v>
                </c:pt>
                <c:pt idx="43316">
                  <c:v>43316</c:v>
                </c:pt>
                <c:pt idx="43317">
                  <c:v>43317</c:v>
                </c:pt>
                <c:pt idx="43318">
                  <c:v>43318</c:v>
                </c:pt>
                <c:pt idx="43319">
                  <c:v>43319</c:v>
                </c:pt>
                <c:pt idx="43320">
                  <c:v>43320</c:v>
                </c:pt>
                <c:pt idx="43321">
                  <c:v>43321</c:v>
                </c:pt>
                <c:pt idx="43322">
                  <c:v>43322</c:v>
                </c:pt>
                <c:pt idx="43323">
                  <c:v>43323</c:v>
                </c:pt>
                <c:pt idx="43324">
                  <c:v>43324</c:v>
                </c:pt>
                <c:pt idx="43325">
                  <c:v>43325</c:v>
                </c:pt>
                <c:pt idx="43326">
                  <c:v>43326</c:v>
                </c:pt>
                <c:pt idx="43327">
                  <c:v>43327</c:v>
                </c:pt>
                <c:pt idx="43328">
                  <c:v>43328</c:v>
                </c:pt>
                <c:pt idx="43329">
                  <c:v>43329</c:v>
                </c:pt>
                <c:pt idx="43330">
                  <c:v>43330</c:v>
                </c:pt>
                <c:pt idx="43331">
                  <c:v>43331</c:v>
                </c:pt>
                <c:pt idx="43332">
                  <c:v>43332</c:v>
                </c:pt>
                <c:pt idx="43333">
                  <c:v>43333</c:v>
                </c:pt>
                <c:pt idx="43334">
                  <c:v>43334</c:v>
                </c:pt>
                <c:pt idx="43335">
                  <c:v>43335</c:v>
                </c:pt>
                <c:pt idx="43336">
                  <c:v>43336</c:v>
                </c:pt>
                <c:pt idx="43337">
                  <c:v>43337</c:v>
                </c:pt>
                <c:pt idx="43338">
                  <c:v>43338</c:v>
                </c:pt>
                <c:pt idx="43339">
                  <c:v>43339</c:v>
                </c:pt>
                <c:pt idx="43340">
                  <c:v>43340</c:v>
                </c:pt>
                <c:pt idx="43341">
                  <c:v>43341</c:v>
                </c:pt>
                <c:pt idx="43342">
                  <c:v>43342</c:v>
                </c:pt>
                <c:pt idx="43343">
                  <c:v>43343</c:v>
                </c:pt>
                <c:pt idx="43344">
                  <c:v>43344</c:v>
                </c:pt>
                <c:pt idx="43345">
                  <c:v>43345</c:v>
                </c:pt>
                <c:pt idx="43346">
                  <c:v>43346</c:v>
                </c:pt>
                <c:pt idx="43347">
                  <c:v>43347</c:v>
                </c:pt>
                <c:pt idx="43348">
                  <c:v>43348</c:v>
                </c:pt>
                <c:pt idx="43349">
                  <c:v>43349</c:v>
                </c:pt>
                <c:pt idx="43350">
                  <c:v>43350</c:v>
                </c:pt>
                <c:pt idx="43351">
                  <c:v>43351</c:v>
                </c:pt>
                <c:pt idx="43352">
                  <c:v>43352</c:v>
                </c:pt>
                <c:pt idx="43353">
                  <c:v>43353</c:v>
                </c:pt>
                <c:pt idx="43354">
                  <c:v>43354</c:v>
                </c:pt>
                <c:pt idx="43355">
                  <c:v>43355</c:v>
                </c:pt>
                <c:pt idx="43356">
                  <c:v>43356</c:v>
                </c:pt>
                <c:pt idx="43357">
                  <c:v>43357</c:v>
                </c:pt>
                <c:pt idx="43358">
                  <c:v>43358</c:v>
                </c:pt>
                <c:pt idx="43359">
                  <c:v>43359</c:v>
                </c:pt>
                <c:pt idx="43360">
                  <c:v>43360</c:v>
                </c:pt>
                <c:pt idx="43361">
                  <c:v>43361</c:v>
                </c:pt>
                <c:pt idx="43362">
                  <c:v>43362</c:v>
                </c:pt>
                <c:pt idx="43363">
                  <c:v>43363</c:v>
                </c:pt>
                <c:pt idx="43364">
                  <c:v>43364</c:v>
                </c:pt>
                <c:pt idx="43365">
                  <c:v>43365</c:v>
                </c:pt>
                <c:pt idx="43366">
                  <c:v>43366</c:v>
                </c:pt>
                <c:pt idx="43367">
                  <c:v>43367</c:v>
                </c:pt>
                <c:pt idx="43368">
                  <c:v>43368</c:v>
                </c:pt>
                <c:pt idx="43369">
                  <c:v>43369</c:v>
                </c:pt>
                <c:pt idx="43370">
                  <c:v>43370</c:v>
                </c:pt>
                <c:pt idx="43371">
                  <c:v>43371</c:v>
                </c:pt>
                <c:pt idx="43372">
                  <c:v>43372</c:v>
                </c:pt>
                <c:pt idx="43373">
                  <c:v>43373</c:v>
                </c:pt>
                <c:pt idx="43374">
                  <c:v>43374</c:v>
                </c:pt>
                <c:pt idx="43375">
                  <c:v>43375</c:v>
                </c:pt>
                <c:pt idx="43376">
                  <c:v>43376</c:v>
                </c:pt>
                <c:pt idx="43377">
                  <c:v>43377</c:v>
                </c:pt>
                <c:pt idx="43378">
                  <c:v>43378</c:v>
                </c:pt>
                <c:pt idx="43379">
                  <c:v>43379</c:v>
                </c:pt>
                <c:pt idx="43380">
                  <c:v>43380</c:v>
                </c:pt>
                <c:pt idx="43381">
                  <c:v>43381</c:v>
                </c:pt>
                <c:pt idx="43382">
                  <c:v>43382</c:v>
                </c:pt>
                <c:pt idx="43383">
                  <c:v>43383</c:v>
                </c:pt>
                <c:pt idx="43384">
                  <c:v>43384</c:v>
                </c:pt>
                <c:pt idx="43385">
                  <c:v>43385</c:v>
                </c:pt>
                <c:pt idx="43386">
                  <c:v>43386</c:v>
                </c:pt>
                <c:pt idx="43387">
                  <c:v>43387</c:v>
                </c:pt>
                <c:pt idx="43388">
                  <c:v>43388</c:v>
                </c:pt>
                <c:pt idx="43389">
                  <c:v>43389</c:v>
                </c:pt>
                <c:pt idx="43390">
                  <c:v>43390</c:v>
                </c:pt>
                <c:pt idx="43391">
                  <c:v>43391</c:v>
                </c:pt>
                <c:pt idx="43392">
                  <c:v>43392</c:v>
                </c:pt>
                <c:pt idx="43393">
                  <c:v>43393</c:v>
                </c:pt>
                <c:pt idx="43394">
                  <c:v>43394</c:v>
                </c:pt>
                <c:pt idx="43395">
                  <c:v>43395</c:v>
                </c:pt>
                <c:pt idx="43396">
                  <c:v>43396</c:v>
                </c:pt>
                <c:pt idx="43397">
                  <c:v>43397</c:v>
                </c:pt>
                <c:pt idx="43398">
                  <c:v>43398</c:v>
                </c:pt>
                <c:pt idx="43399">
                  <c:v>43399</c:v>
                </c:pt>
                <c:pt idx="43400">
                  <c:v>43400</c:v>
                </c:pt>
                <c:pt idx="43401">
                  <c:v>43401</c:v>
                </c:pt>
                <c:pt idx="43402">
                  <c:v>43402</c:v>
                </c:pt>
                <c:pt idx="43403">
                  <c:v>43403</c:v>
                </c:pt>
                <c:pt idx="43404">
                  <c:v>43404</c:v>
                </c:pt>
                <c:pt idx="43405">
                  <c:v>43405</c:v>
                </c:pt>
                <c:pt idx="43406">
                  <c:v>43406</c:v>
                </c:pt>
                <c:pt idx="43407">
                  <c:v>43407</c:v>
                </c:pt>
                <c:pt idx="43408">
                  <c:v>43408</c:v>
                </c:pt>
                <c:pt idx="43409">
                  <c:v>43409</c:v>
                </c:pt>
                <c:pt idx="43410">
                  <c:v>43410</c:v>
                </c:pt>
                <c:pt idx="43411">
                  <c:v>43411</c:v>
                </c:pt>
                <c:pt idx="43412">
                  <c:v>43412</c:v>
                </c:pt>
                <c:pt idx="43413">
                  <c:v>43413</c:v>
                </c:pt>
                <c:pt idx="43414">
                  <c:v>43414</c:v>
                </c:pt>
                <c:pt idx="43415">
                  <c:v>43415</c:v>
                </c:pt>
                <c:pt idx="43416">
                  <c:v>43416</c:v>
                </c:pt>
                <c:pt idx="43417">
                  <c:v>43417</c:v>
                </c:pt>
                <c:pt idx="43418">
                  <c:v>43418</c:v>
                </c:pt>
                <c:pt idx="43419">
                  <c:v>43419</c:v>
                </c:pt>
                <c:pt idx="43420">
                  <c:v>43420</c:v>
                </c:pt>
                <c:pt idx="43421">
                  <c:v>43421</c:v>
                </c:pt>
                <c:pt idx="43422">
                  <c:v>43422</c:v>
                </c:pt>
                <c:pt idx="43423">
                  <c:v>43423</c:v>
                </c:pt>
                <c:pt idx="43424">
                  <c:v>43424</c:v>
                </c:pt>
                <c:pt idx="43425">
                  <c:v>43425</c:v>
                </c:pt>
                <c:pt idx="43426">
                  <c:v>43426</c:v>
                </c:pt>
                <c:pt idx="43427">
                  <c:v>43427</c:v>
                </c:pt>
                <c:pt idx="43428">
                  <c:v>43428</c:v>
                </c:pt>
                <c:pt idx="43429">
                  <c:v>43429</c:v>
                </c:pt>
                <c:pt idx="43430">
                  <c:v>43430</c:v>
                </c:pt>
                <c:pt idx="43431">
                  <c:v>43431</c:v>
                </c:pt>
                <c:pt idx="43432">
                  <c:v>43432</c:v>
                </c:pt>
                <c:pt idx="43433">
                  <c:v>43433</c:v>
                </c:pt>
                <c:pt idx="43434">
                  <c:v>43434</c:v>
                </c:pt>
                <c:pt idx="43435">
                  <c:v>43435</c:v>
                </c:pt>
                <c:pt idx="43436">
                  <c:v>43436</c:v>
                </c:pt>
                <c:pt idx="43437">
                  <c:v>43437</c:v>
                </c:pt>
                <c:pt idx="43438">
                  <c:v>43438</c:v>
                </c:pt>
                <c:pt idx="43439">
                  <c:v>43439</c:v>
                </c:pt>
                <c:pt idx="43440">
                  <c:v>43440</c:v>
                </c:pt>
                <c:pt idx="43441">
                  <c:v>43441</c:v>
                </c:pt>
                <c:pt idx="43442">
                  <c:v>43442</c:v>
                </c:pt>
                <c:pt idx="43443">
                  <c:v>43443</c:v>
                </c:pt>
                <c:pt idx="43444">
                  <c:v>43444</c:v>
                </c:pt>
                <c:pt idx="43445">
                  <c:v>43445</c:v>
                </c:pt>
                <c:pt idx="43446">
                  <c:v>43446</c:v>
                </c:pt>
                <c:pt idx="43447">
                  <c:v>43447</c:v>
                </c:pt>
                <c:pt idx="43448">
                  <c:v>43448</c:v>
                </c:pt>
                <c:pt idx="43449">
                  <c:v>43449</c:v>
                </c:pt>
                <c:pt idx="43450">
                  <c:v>43450</c:v>
                </c:pt>
                <c:pt idx="43451">
                  <c:v>43451</c:v>
                </c:pt>
                <c:pt idx="43452">
                  <c:v>43452</c:v>
                </c:pt>
                <c:pt idx="43453">
                  <c:v>43453</c:v>
                </c:pt>
                <c:pt idx="43454">
                  <c:v>43454</c:v>
                </c:pt>
                <c:pt idx="43455">
                  <c:v>43455</c:v>
                </c:pt>
                <c:pt idx="43456">
                  <c:v>43456</c:v>
                </c:pt>
                <c:pt idx="43457">
                  <c:v>43457</c:v>
                </c:pt>
                <c:pt idx="43458">
                  <c:v>43458</c:v>
                </c:pt>
                <c:pt idx="43459">
                  <c:v>43459</c:v>
                </c:pt>
                <c:pt idx="43460">
                  <c:v>43460</c:v>
                </c:pt>
                <c:pt idx="43461">
                  <c:v>43461</c:v>
                </c:pt>
                <c:pt idx="43462">
                  <c:v>43462</c:v>
                </c:pt>
                <c:pt idx="43463">
                  <c:v>43463</c:v>
                </c:pt>
                <c:pt idx="43464">
                  <c:v>43464</c:v>
                </c:pt>
                <c:pt idx="43465">
                  <c:v>43465</c:v>
                </c:pt>
                <c:pt idx="43466">
                  <c:v>43466</c:v>
                </c:pt>
                <c:pt idx="43467">
                  <c:v>43467</c:v>
                </c:pt>
                <c:pt idx="43468">
                  <c:v>43468</c:v>
                </c:pt>
                <c:pt idx="43469">
                  <c:v>43469</c:v>
                </c:pt>
                <c:pt idx="43470">
                  <c:v>43470</c:v>
                </c:pt>
                <c:pt idx="43471">
                  <c:v>43471</c:v>
                </c:pt>
                <c:pt idx="43472">
                  <c:v>43472</c:v>
                </c:pt>
                <c:pt idx="43473">
                  <c:v>43473</c:v>
                </c:pt>
                <c:pt idx="43474">
                  <c:v>43474</c:v>
                </c:pt>
                <c:pt idx="43475">
                  <c:v>43475</c:v>
                </c:pt>
                <c:pt idx="43476">
                  <c:v>43476</c:v>
                </c:pt>
                <c:pt idx="43477">
                  <c:v>43477</c:v>
                </c:pt>
                <c:pt idx="43478">
                  <c:v>43478</c:v>
                </c:pt>
                <c:pt idx="43479">
                  <c:v>43479</c:v>
                </c:pt>
                <c:pt idx="43480">
                  <c:v>43480</c:v>
                </c:pt>
                <c:pt idx="43481">
                  <c:v>43481</c:v>
                </c:pt>
                <c:pt idx="43482">
                  <c:v>43482</c:v>
                </c:pt>
                <c:pt idx="43483">
                  <c:v>43483</c:v>
                </c:pt>
                <c:pt idx="43484">
                  <c:v>43484</c:v>
                </c:pt>
                <c:pt idx="43485">
                  <c:v>43485</c:v>
                </c:pt>
                <c:pt idx="43486">
                  <c:v>43486</c:v>
                </c:pt>
                <c:pt idx="43487">
                  <c:v>43487</c:v>
                </c:pt>
                <c:pt idx="43488">
                  <c:v>43488</c:v>
                </c:pt>
                <c:pt idx="43489">
                  <c:v>43489</c:v>
                </c:pt>
                <c:pt idx="43490">
                  <c:v>43490</c:v>
                </c:pt>
                <c:pt idx="43491">
                  <c:v>43491</c:v>
                </c:pt>
                <c:pt idx="43492">
                  <c:v>43492</c:v>
                </c:pt>
                <c:pt idx="43493">
                  <c:v>43493</c:v>
                </c:pt>
                <c:pt idx="43494">
                  <c:v>43494</c:v>
                </c:pt>
                <c:pt idx="43495">
                  <c:v>43495</c:v>
                </c:pt>
                <c:pt idx="43496">
                  <c:v>43496</c:v>
                </c:pt>
                <c:pt idx="43497">
                  <c:v>43497</c:v>
                </c:pt>
                <c:pt idx="43498">
                  <c:v>43498</c:v>
                </c:pt>
                <c:pt idx="43499">
                  <c:v>43499</c:v>
                </c:pt>
                <c:pt idx="43500">
                  <c:v>43500</c:v>
                </c:pt>
                <c:pt idx="43501">
                  <c:v>43501</c:v>
                </c:pt>
                <c:pt idx="43502">
                  <c:v>43502</c:v>
                </c:pt>
                <c:pt idx="43503">
                  <c:v>43503</c:v>
                </c:pt>
                <c:pt idx="43504">
                  <c:v>43504</c:v>
                </c:pt>
                <c:pt idx="43505">
                  <c:v>43505</c:v>
                </c:pt>
                <c:pt idx="43506">
                  <c:v>43506</c:v>
                </c:pt>
                <c:pt idx="43507">
                  <c:v>43507</c:v>
                </c:pt>
                <c:pt idx="43508">
                  <c:v>43508</c:v>
                </c:pt>
                <c:pt idx="43509">
                  <c:v>43509</c:v>
                </c:pt>
                <c:pt idx="43510">
                  <c:v>43510</c:v>
                </c:pt>
                <c:pt idx="43511">
                  <c:v>43511</c:v>
                </c:pt>
                <c:pt idx="43512">
                  <c:v>43512</c:v>
                </c:pt>
                <c:pt idx="43513">
                  <c:v>43513</c:v>
                </c:pt>
                <c:pt idx="43514">
                  <c:v>43514</c:v>
                </c:pt>
                <c:pt idx="43515">
                  <c:v>43515</c:v>
                </c:pt>
                <c:pt idx="43516">
                  <c:v>43516</c:v>
                </c:pt>
                <c:pt idx="43517">
                  <c:v>43517</c:v>
                </c:pt>
                <c:pt idx="43518">
                  <c:v>43518</c:v>
                </c:pt>
                <c:pt idx="43519">
                  <c:v>43519</c:v>
                </c:pt>
                <c:pt idx="43520">
                  <c:v>43520</c:v>
                </c:pt>
                <c:pt idx="43521">
                  <c:v>43521</c:v>
                </c:pt>
                <c:pt idx="43522">
                  <c:v>43522</c:v>
                </c:pt>
                <c:pt idx="43523">
                  <c:v>43523</c:v>
                </c:pt>
                <c:pt idx="43524">
                  <c:v>43524</c:v>
                </c:pt>
                <c:pt idx="43525">
                  <c:v>43525</c:v>
                </c:pt>
                <c:pt idx="43526">
                  <c:v>43526</c:v>
                </c:pt>
                <c:pt idx="43527">
                  <c:v>43527</c:v>
                </c:pt>
                <c:pt idx="43528">
                  <c:v>43528</c:v>
                </c:pt>
                <c:pt idx="43529">
                  <c:v>43529</c:v>
                </c:pt>
                <c:pt idx="43530">
                  <c:v>43530</c:v>
                </c:pt>
                <c:pt idx="43531">
                  <c:v>43531</c:v>
                </c:pt>
                <c:pt idx="43532">
                  <c:v>43532</c:v>
                </c:pt>
                <c:pt idx="43533">
                  <c:v>43533</c:v>
                </c:pt>
                <c:pt idx="43534">
                  <c:v>43534</c:v>
                </c:pt>
                <c:pt idx="43535">
                  <c:v>43535</c:v>
                </c:pt>
                <c:pt idx="43536">
                  <c:v>43536</c:v>
                </c:pt>
                <c:pt idx="43537">
                  <c:v>43537</c:v>
                </c:pt>
                <c:pt idx="43538">
                  <c:v>43538</c:v>
                </c:pt>
                <c:pt idx="43539">
                  <c:v>43539</c:v>
                </c:pt>
                <c:pt idx="43540">
                  <c:v>43540</c:v>
                </c:pt>
                <c:pt idx="43541">
                  <c:v>43541</c:v>
                </c:pt>
                <c:pt idx="43542">
                  <c:v>43542</c:v>
                </c:pt>
                <c:pt idx="43543">
                  <c:v>43543</c:v>
                </c:pt>
                <c:pt idx="43544">
                  <c:v>43544</c:v>
                </c:pt>
                <c:pt idx="43545">
                  <c:v>43545</c:v>
                </c:pt>
                <c:pt idx="43546">
                  <c:v>43546</c:v>
                </c:pt>
                <c:pt idx="43547">
                  <c:v>43547</c:v>
                </c:pt>
                <c:pt idx="43548">
                  <c:v>43548</c:v>
                </c:pt>
                <c:pt idx="43549">
                  <c:v>43549</c:v>
                </c:pt>
                <c:pt idx="43550">
                  <c:v>43550</c:v>
                </c:pt>
                <c:pt idx="43551">
                  <c:v>43551</c:v>
                </c:pt>
                <c:pt idx="43552">
                  <c:v>43552</c:v>
                </c:pt>
                <c:pt idx="43553">
                  <c:v>43553</c:v>
                </c:pt>
                <c:pt idx="43554">
                  <c:v>43554</c:v>
                </c:pt>
                <c:pt idx="43555">
                  <c:v>43555</c:v>
                </c:pt>
                <c:pt idx="43556">
                  <c:v>43556</c:v>
                </c:pt>
                <c:pt idx="43557">
                  <c:v>43557</c:v>
                </c:pt>
                <c:pt idx="43558">
                  <c:v>43558</c:v>
                </c:pt>
                <c:pt idx="43559">
                  <c:v>43559</c:v>
                </c:pt>
                <c:pt idx="43560">
                  <c:v>43560</c:v>
                </c:pt>
                <c:pt idx="43561">
                  <c:v>43561</c:v>
                </c:pt>
                <c:pt idx="43562">
                  <c:v>43562</c:v>
                </c:pt>
                <c:pt idx="43563">
                  <c:v>43563</c:v>
                </c:pt>
                <c:pt idx="43564">
                  <c:v>43564</c:v>
                </c:pt>
                <c:pt idx="43565">
                  <c:v>43565</c:v>
                </c:pt>
                <c:pt idx="43566">
                  <c:v>43566</c:v>
                </c:pt>
                <c:pt idx="43567">
                  <c:v>43567</c:v>
                </c:pt>
                <c:pt idx="43568">
                  <c:v>43568</c:v>
                </c:pt>
                <c:pt idx="43569">
                  <c:v>43569</c:v>
                </c:pt>
                <c:pt idx="43570">
                  <c:v>43570</c:v>
                </c:pt>
                <c:pt idx="43571">
                  <c:v>43571</c:v>
                </c:pt>
                <c:pt idx="43572">
                  <c:v>43572</c:v>
                </c:pt>
                <c:pt idx="43573">
                  <c:v>43573</c:v>
                </c:pt>
                <c:pt idx="43574">
                  <c:v>43574</c:v>
                </c:pt>
                <c:pt idx="43575">
                  <c:v>43575</c:v>
                </c:pt>
                <c:pt idx="43576">
                  <c:v>43576</c:v>
                </c:pt>
                <c:pt idx="43577">
                  <c:v>43577</c:v>
                </c:pt>
                <c:pt idx="43578">
                  <c:v>43578</c:v>
                </c:pt>
                <c:pt idx="43579">
                  <c:v>43579</c:v>
                </c:pt>
                <c:pt idx="43580">
                  <c:v>43580</c:v>
                </c:pt>
                <c:pt idx="43581">
                  <c:v>43581</c:v>
                </c:pt>
                <c:pt idx="43582">
                  <c:v>43582</c:v>
                </c:pt>
                <c:pt idx="43583">
                  <c:v>43583</c:v>
                </c:pt>
                <c:pt idx="43584">
                  <c:v>43584</c:v>
                </c:pt>
                <c:pt idx="43585">
                  <c:v>43585</c:v>
                </c:pt>
                <c:pt idx="43586">
                  <c:v>43586</c:v>
                </c:pt>
                <c:pt idx="43587">
                  <c:v>43587</c:v>
                </c:pt>
                <c:pt idx="43588">
                  <c:v>43588</c:v>
                </c:pt>
                <c:pt idx="43589">
                  <c:v>43589</c:v>
                </c:pt>
                <c:pt idx="43590">
                  <c:v>43590</c:v>
                </c:pt>
                <c:pt idx="43591">
                  <c:v>43591</c:v>
                </c:pt>
                <c:pt idx="43592">
                  <c:v>43592</c:v>
                </c:pt>
                <c:pt idx="43593">
                  <c:v>43593</c:v>
                </c:pt>
                <c:pt idx="43594">
                  <c:v>43594</c:v>
                </c:pt>
                <c:pt idx="43595">
                  <c:v>43595</c:v>
                </c:pt>
                <c:pt idx="43596">
                  <c:v>43596</c:v>
                </c:pt>
                <c:pt idx="43597">
                  <c:v>43597</c:v>
                </c:pt>
                <c:pt idx="43598">
                  <c:v>43598</c:v>
                </c:pt>
                <c:pt idx="43599">
                  <c:v>43599</c:v>
                </c:pt>
                <c:pt idx="43600">
                  <c:v>43600</c:v>
                </c:pt>
                <c:pt idx="43601">
                  <c:v>43601</c:v>
                </c:pt>
                <c:pt idx="43602">
                  <c:v>43602</c:v>
                </c:pt>
                <c:pt idx="43603">
                  <c:v>43603</c:v>
                </c:pt>
                <c:pt idx="43604">
                  <c:v>43604</c:v>
                </c:pt>
                <c:pt idx="43605">
                  <c:v>43605</c:v>
                </c:pt>
                <c:pt idx="43606">
                  <c:v>43606</c:v>
                </c:pt>
                <c:pt idx="43607">
                  <c:v>43607</c:v>
                </c:pt>
                <c:pt idx="43608">
                  <c:v>43608</c:v>
                </c:pt>
                <c:pt idx="43609">
                  <c:v>43609</c:v>
                </c:pt>
                <c:pt idx="43610">
                  <c:v>43610</c:v>
                </c:pt>
                <c:pt idx="43611">
                  <c:v>43611</c:v>
                </c:pt>
                <c:pt idx="43612">
                  <c:v>43612</c:v>
                </c:pt>
                <c:pt idx="43613">
                  <c:v>43613</c:v>
                </c:pt>
                <c:pt idx="43614">
                  <c:v>43614</c:v>
                </c:pt>
                <c:pt idx="43615">
                  <c:v>43615</c:v>
                </c:pt>
                <c:pt idx="43616">
                  <c:v>43616</c:v>
                </c:pt>
                <c:pt idx="43617">
                  <c:v>43617</c:v>
                </c:pt>
                <c:pt idx="43618">
                  <c:v>43618</c:v>
                </c:pt>
                <c:pt idx="43619">
                  <c:v>43619</c:v>
                </c:pt>
                <c:pt idx="43620">
                  <c:v>43620</c:v>
                </c:pt>
                <c:pt idx="43621">
                  <c:v>43621</c:v>
                </c:pt>
                <c:pt idx="43622">
                  <c:v>43622</c:v>
                </c:pt>
                <c:pt idx="43623">
                  <c:v>43623</c:v>
                </c:pt>
                <c:pt idx="43624">
                  <c:v>43624</c:v>
                </c:pt>
                <c:pt idx="43625">
                  <c:v>43625</c:v>
                </c:pt>
                <c:pt idx="43626">
                  <c:v>43626</c:v>
                </c:pt>
                <c:pt idx="43627">
                  <c:v>43627</c:v>
                </c:pt>
                <c:pt idx="43628">
                  <c:v>43628</c:v>
                </c:pt>
                <c:pt idx="43629">
                  <c:v>43629</c:v>
                </c:pt>
                <c:pt idx="43630">
                  <c:v>43630</c:v>
                </c:pt>
                <c:pt idx="43631">
                  <c:v>43631</c:v>
                </c:pt>
                <c:pt idx="43632">
                  <c:v>43632</c:v>
                </c:pt>
                <c:pt idx="43633">
                  <c:v>43633</c:v>
                </c:pt>
                <c:pt idx="43634">
                  <c:v>43634</c:v>
                </c:pt>
                <c:pt idx="43635">
                  <c:v>43635</c:v>
                </c:pt>
                <c:pt idx="43636">
                  <c:v>43636</c:v>
                </c:pt>
                <c:pt idx="43637">
                  <c:v>43637</c:v>
                </c:pt>
                <c:pt idx="43638">
                  <c:v>43638</c:v>
                </c:pt>
                <c:pt idx="43639">
                  <c:v>43639</c:v>
                </c:pt>
                <c:pt idx="43640">
                  <c:v>43640</c:v>
                </c:pt>
                <c:pt idx="43641">
                  <c:v>43641</c:v>
                </c:pt>
                <c:pt idx="43642">
                  <c:v>43642</c:v>
                </c:pt>
                <c:pt idx="43643">
                  <c:v>43643</c:v>
                </c:pt>
                <c:pt idx="43644">
                  <c:v>43644</c:v>
                </c:pt>
                <c:pt idx="43645">
                  <c:v>43645</c:v>
                </c:pt>
                <c:pt idx="43646">
                  <c:v>43646</c:v>
                </c:pt>
                <c:pt idx="43647">
                  <c:v>43647</c:v>
                </c:pt>
                <c:pt idx="43648">
                  <c:v>43648</c:v>
                </c:pt>
                <c:pt idx="43649">
                  <c:v>43649</c:v>
                </c:pt>
                <c:pt idx="43650">
                  <c:v>43650</c:v>
                </c:pt>
                <c:pt idx="43651">
                  <c:v>43651</c:v>
                </c:pt>
                <c:pt idx="43652">
                  <c:v>43652</c:v>
                </c:pt>
                <c:pt idx="43653">
                  <c:v>43653</c:v>
                </c:pt>
                <c:pt idx="43654">
                  <c:v>43654</c:v>
                </c:pt>
                <c:pt idx="43655">
                  <c:v>43655</c:v>
                </c:pt>
                <c:pt idx="43656">
                  <c:v>43656</c:v>
                </c:pt>
                <c:pt idx="43657">
                  <c:v>43657</c:v>
                </c:pt>
                <c:pt idx="43658">
                  <c:v>43658</c:v>
                </c:pt>
                <c:pt idx="43659">
                  <c:v>43659</c:v>
                </c:pt>
                <c:pt idx="43660">
                  <c:v>43660</c:v>
                </c:pt>
                <c:pt idx="43661">
                  <c:v>43661</c:v>
                </c:pt>
                <c:pt idx="43662">
                  <c:v>43662</c:v>
                </c:pt>
                <c:pt idx="43663">
                  <c:v>43663</c:v>
                </c:pt>
                <c:pt idx="43664">
                  <c:v>43664</c:v>
                </c:pt>
                <c:pt idx="43665">
                  <c:v>43665</c:v>
                </c:pt>
                <c:pt idx="43666">
                  <c:v>43666</c:v>
                </c:pt>
                <c:pt idx="43667">
                  <c:v>43667</c:v>
                </c:pt>
                <c:pt idx="43668">
                  <c:v>43668</c:v>
                </c:pt>
                <c:pt idx="43669">
                  <c:v>43669</c:v>
                </c:pt>
                <c:pt idx="43670">
                  <c:v>43670</c:v>
                </c:pt>
                <c:pt idx="43671">
                  <c:v>43671</c:v>
                </c:pt>
                <c:pt idx="43672">
                  <c:v>43672</c:v>
                </c:pt>
                <c:pt idx="43673">
                  <c:v>43673</c:v>
                </c:pt>
                <c:pt idx="43674">
                  <c:v>43674</c:v>
                </c:pt>
                <c:pt idx="43675">
                  <c:v>43675</c:v>
                </c:pt>
                <c:pt idx="43676">
                  <c:v>43676</c:v>
                </c:pt>
                <c:pt idx="43677">
                  <c:v>43677</c:v>
                </c:pt>
                <c:pt idx="43678">
                  <c:v>43678</c:v>
                </c:pt>
                <c:pt idx="43679">
                  <c:v>43679</c:v>
                </c:pt>
                <c:pt idx="43680">
                  <c:v>43680</c:v>
                </c:pt>
                <c:pt idx="43681">
                  <c:v>43681</c:v>
                </c:pt>
                <c:pt idx="43682">
                  <c:v>43682</c:v>
                </c:pt>
                <c:pt idx="43683">
                  <c:v>43683</c:v>
                </c:pt>
                <c:pt idx="43684">
                  <c:v>43684</c:v>
                </c:pt>
                <c:pt idx="43685">
                  <c:v>43685</c:v>
                </c:pt>
                <c:pt idx="43686">
                  <c:v>43686</c:v>
                </c:pt>
                <c:pt idx="43687">
                  <c:v>43687</c:v>
                </c:pt>
                <c:pt idx="43688">
                  <c:v>43688</c:v>
                </c:pt>
                <c:pt idx="43689">
                  <c:v>43689</c:v>
                </c:pt>
                <c:pt idx="43690">
                  <c:v>43690</c:v>
                </c:pt>
                <c:pt idx="43691">
                  <c:v>43691</c:v>
                </c:pt>
                <c:pt idx="43692">
                  <c:v>43692</c:v>
                </c:pt>
                <c:pt idx="43693">
                  <c:v>43693</c:v>
                </c:pt>
                <c:pt idx="43694">
                  <c:v>43694</c:v>
                </c:pt>
                <c:pt idx="43695">
                  <c:v>43695</c:v>
                </c:pt>
                <c:pt idx="43696">
                  <c:v>43696</c:v>
                </c:pt>
                <c:pt idx="43697">
                  <c:v>43697</c:v>
                </c:pt>
                <c:pt idx="43698">
                  <c:v>43698</c:v>
                </c:pt>
                <c:pt idx="43699">
                  <c:v>43699</c:v>
                </c:pt>
                <c:pt idx="43700">
                  <c:v>43700</c:v>
                </c:pt>
                <c:pt idx="43701">
                  <c:v>43701</c:v>
                </c:pt>
                <c:pt idx="43702">
                  <c:v>43702</c:v>
                </c:pt>
                <c:pt idx="43703">
                  <c:v>43703</c:v>
                </c:pt>
                <c:pt idx="43704">
                  <c:v>43704</c:v>
                </c:pt>
                <c:pt idx="43705">
                  <c:v>43705</c:v>
                </c:pt>
                <c:pt idx="43706">
                  <c:v>43706</c:v>
                </c:pt>
                <c:pt idx="43707">
                  <c:v>43707</c:v>
                </c:pt>
                <c:pt idx="43708">
                  <c:v>43708</c:v>
                </c:pt>
                <c:pt idx="43709">
                  <c:v>43709</c:v>
                </c:pt>
                <c:pt idx="43710">
                  <c:v>43710</c:v>
                </c:pt>
                <c:pt idx="43711">
                  <c:v>43711</c:v>
                </c:pt>
                <c:pt idx="43712">
                  <c:v>43712</c:v>
                </c:pt>
                <c:pt idx="43713">
                  <c:v>43713</c:v>
                </c:pt>
                <c:pt idx="43714">
                  <c:v>43714</c:v>
                </c:pt>
                <c:pt idx="43715">
                  <c:v>43715</c:v>
                </c:pt>
                <c:pt idx="43716">
                  <c:v>43716</c:v>
                </c:pt>
                <c:pt idx="43717">
                  <c:v>43717</c:v>
                </c:pt>
                <c:pt idx="43718">
                  <c:v>43718</c:v>
                </c:pt>
                <c:pt idx="43719">
                  <c:v>43719</c:v>
                </c:pt>
                <c:pt idx="43720">
                  <c:v>43720</c:v>
                </c:pt>
                <c:pt idx="43721">
                  <c:v>43721</c:v>
                </c:pt>
                <c:pt idx="43722">
                  <c:v>43722</c:v>
                </c:pt>
                <c:pt idx="43723">
                  <c:v>43723</c:v>
                </c:pt>
                <c:pt idx="43724">
                  <c:v>43724</c:v>
                </c:pt>
                <c:pt idx="43725">
                  <c:v>43725</c:v>
                </c:pt>
                <c:pt idx="43726">
                  <c:v>43726</c:v>
                </c:pt>
                <c:pt idx="43727">
                  <c:v>43727</c:v>
                </c:pt>
                <c:pt idx="43728">
                  <c:v>43728</c:v>
                </c:pt>
                <c:pt idx="43729">
                  <c:v>43729</c:v>
                </c:pt>
                <c:pt idx="43730">
                  <c:v>43730</c:v>
                </c:pt>
                <c:pt idx="43731">
                  <c:v>43731</c:v>
                </c:pt>
                <c:pt idx="43732">
                  <c:v>43732</c:v>
                </c:pt>
                <c:pt idx="43733">
                  <c:v>43733</c:v>
                </c:pt>
                <c:pt idx="43734">
                  <c:v>43734</c:v>
                </c:pt>
                <c:pt idx="43735">
                  <c:v>43735</c:v>
                </c:pt>
                <c:pt idx="43736">
                  <c:v>43736</c:v>
                </c:pt>
                <c:pt idx="43737">
                  <c:v>43737</c:v>
                </c:pt>
                <c:pt idx="43738">
                  <c:v>43738</c:v>
                </c:pt>
                <c:pt idx="43739">
                  <c:v>43739</c:v>
                </c:pt>
                <c:pt idx="43740">
                  <c:v>43740</c:v>
                </c:pt>
                <c:pt idx="43741">
                  <c:v>43741</c:v>
                </c:pt>
                <c:pt idx="43742">
                  <c:v>43742</c:v>
                </c:pt>
                <c:pt idx="43743">
                  <c:v>43743</c:v>
                </c:pt>
                <c:pt idx="43744">
                  <c:v>43744</c:v>
                </c:pt>
                <c:pt idx="43745">
                  <c:v>43745</c:v>
                </c:pt>
                <c:pt idx="43746">
                  <c:v>43746</c:v>
                </c:pt>
                <c:pt idx="43747">
                  <c:v>43747</c:v>
                </c:pt>
                <c:pt idx="43748">
                  <c:v>43748</c:v>
                </c:pt>
                <c:pt idx="43749">
                  <c:v>43749</c:v>
                </c:pt>
                <c:pt idx="43750">
                  <c:v>43750</c:v>
                </c:pt>
                <c:pt idx="43751">
                  <c:v>43751</c:v>
                </c:pt>
                <c:pt idx="43752">
                  <c:v>43752</c:v>
                </c:pt>
                <c:pt idx="43753">
                  <c:v>43753</c:v>
                </c:pt>
                <c:pt idx="43754">
                  <c:v>43754</c:v>
                </c:pt>
                <c:pt idx="43755">
                  <c:v>43755</c:v>
                </c:pt>
                <c:pt idx="43756">
                  <c:v>43756</c:v>
                </c:pt>
                <c:pt idx="43757">
                  <c:v>43757</c:v>
                </c:pt>
                <c:pt idx="43758">
                  <c:v>43758</c:v>
                </c:pt>
                <c:pt idx="43759">
                  <c:v>43759</c:v>
                </c:pt>
                <c:pt idx="43760">
                  <c:v>43760</c:v>
                </c:pt>
                <c:pt idx="43761">
                  <c:v>43761</c:v>
                </c:pt>
                <c:pt idx="43762">
                  <c:v>43762</c:v>
                </c:pt>
                <c:pt idx="43763">
                  <c:v>43763</c:v>
                </c:pt>
                <c:pt idx="43764">
                  <c:v>43764</c:v>
                </c:pt>
                <c:pt idx="43765">
                  <c:v>43765</c:v>
                </c:pt>
                <c:pt idx="43766">
                  <c:v>43766</c:v>
                </c:pt>
                <c:pt idx="43767">
                  <c:v>43767</c:v>
                </c:pt>
                <c:pt idx="43768">
                  <c:v>43768</c:v>
                </c:pt>
                <c:pt idx="43769">
                  <c:v>43769</c:v>
                </c:pt>
                <c:pt idx="43770">
                  <c:v>43770</c:v>
                </c:pt>
                <c:pt idx="43771">
                  <c:v>43771</c:v>
                </c:pt>
                <c:pt idx="43772">
                  <c:v>43772</c:v>
                </c:pt>
                <c:pt idx="43773">
                  <c:v>43773</c:v>
                </c:pt>
                <c:pt idx="43774">
                  <c:v>43774</c:v>
                </c:pt>
                <c:pt idx="43775">
                  <c:v>43775</c:v>
                </c:pt>
                <c:pt idx="43776">
                  <c:v>43776</c:v>
                </c:pt>
                <c:pt idx="43777">
                  <c:v>43777</c:v>
                </c:pt>
                <c:pt idx="43778">
                  <c:v>43778</c:v>
                </c:pt>
                <c:pt idx="43779">
                  <c:v>43779</c:v>
                </c:pt>
                <c:pt idx="43780">
                  <c:v>43780</c:v>
                </c:pt>
                <c:pt idx="43781">
                  <c:v>43781</c:v>
                </c:pt>
                <c:pt idx="43782">
                  <c:v>43782</c:v>
                </c:pt>
                <c:pt idx="43783">
                  <c:v>43783</c:v>
                </c:pt>
                <c:pt idx="43784">
                  <c:v>43784</c:v>
                </c:pt>
                <c:pt idx="43785">
                  <c:v>43785</c:v>
                </c:pt>
                <c:pt idx="43786">
                  <c:v>43786</c:v>
                </c:pt>
                <c:pt idx="43787">
                  <c:v>43787</c:v>
                </c:pt>
                <c:pt idx="43788">
                  <c:v>43788</c:v>
                </c:pt>
                <c:pt idx="43789">
                  <c:v>43789</c:v>
                </c:pt>
                <c:pt idx="43790">
                  <c:v>43790</c:v>
                </c:pt>
                <c:pt idx="43791">
                  <c:v>43791</c:v>
                </c:pt>
                <c:pt idx="43792">
                  <c:v>43792</c:v>
                </c:pt>
                <c:pt idx="43793">
                  <c:v>43793</c:v>
                </c:pt>
                <c:pt idx="43794">
                  <c:v>43794</c:v>
                </c:pt>
                <c:pt idx="43795">
                  <c:v>43795</c:v>
                </c:pt>
                <c:pt idx="43796">
                  <c:v>43796</c:v>
                </c:pt>
                <c:pt idx="43797">
                  <c:v>43797</c:v>
                </c:pt>
                <c:pt idx="43798">
                  <c:v>43798</c:v>
                </c:pt>
                <c:pt idx="43799">
                  <c:v>43799</c:v>
                </c:pt>
                <c:pt idx="43800">
                  <c:v>43800</c:v>
                </c:pt>
                <c:pt idx="43801">
                  <c:v>43801</c:v>
                </c:pt>
                <c:pt idx="43802">
                  <c:v>43802</c:v>
                </c:pt>
                <c:pt idx="43803">
                  <c:v>43803</c:v>
                </c:pt>
                <c:pt idx="43804">
                  <c:v>43804</c:v>
                </c:pt>
                <c:pt idx="43805">
                  <c:v>43805</c:v>
                </c:pt>
                <c:pt idx="43806">
                  <c:v>43806</c:v>
                </c:pt>
                <c:pt idx="43807">
                  <c:v>43807</c:v>
                </c:pt>
                <c:pt idx="43808">
                  <c:v>43808</c:v>
                </c:pt>
                <c:pt idx="43809">
                  <c:v>43809</c:v>
                </c:pt>
                <c:pt idx="43810">
                  <c:v>43810</c:v>
                </c:pt>
                <c:pt idx="43811">
                  <c:v>43811</c:v>
                </c:pt>
                <c:pt idx="43812">
                  <c:v>43812</c:v>
                </c:pt>
                <c:pt idx="43813">
                  <c:v>43813</c:v>
                </c:pt>
                <c:pt idx="43814">
                  <c:v>43814</c:v>
                </c:pt>
                <c:pt idx="43815">
                  <c:v>43815</c:v>
                </c:pt>
                <c:pt idx="43816">
                  <c:v>43816</c:v>
                </c:pt>
                <c:pt idx="43817">
                  <c:v>43817</c:v>
                </c:pt>
                <c:pt idx="43818">
                  <c:v>43818</c:v>
                </c:pt>
                <c:pt idx="43819">
                  <c:v>43819</c:v>
                </c:pt>
                <c:pt idx="43820">
                  <c:v>43820</c:v>
                </c:pt>
                <c:pt idx="43821">
                  <c:v>43821</c:v>
                </c:pt>
                <c:pt idx="43822">
                  <c:v>43822</c:v>
                </c:pt>
                <c:pt idx="43823">
                  <c:v>43823</c:v>
                </c:pt>
                <c:pt idx="43824">
                  <c:v>43824</c:v>
                </c:pt>
                <c:pt idx="43825">
                  <c:v>43825</c:v>
                </c:pt>
                <c:pt idx="43826">
                  <c:v>43826</c:v>
                </c:pt>
                <c:pt idx="43827">
                  <c:v>43827</c:v>
                </c:pt>
                <c:pt idx="43828">
                  <c:v>43828</c:v>
                </c:pt>
                <c:pt idx="43829">
                  <c:v>43829</c:v>
                </c:pt>
                <c:pt idx="43830">
                  <c:v>43830</c:v>
                </c:pt>
                <c:pt idx="43831">
                  <c:v>43831</c:v>
                </c:pt>
                <c:pt idx="43832">
                  <c:v>43832</c:v>
                </c:pt>
                <c:pt idx="43833">
                  <c:v>43833</c:v>
                </c:pt>
                <c:pt idx="43834">
                  <c:v>43834</c:v>
                </c:pt>
                <c:pt idx="43835">
                  <c:v>43835</c:v>
                </c:pt>
                <c:pt idx="43836">
                  <c:v>43836</c:v>
                </c:pt>
                <c:pt idx="43837">
                  <c:v>43837</c:v>
                </c:pt>
                <c:pt idx="43838">
                  <c:v>43838</c:v>
                </c:pt>
                <c:pt idx="43839">
                  <c:v>43839</c:v>
                </c:pt>
                <c:pt idx="43840">
                  <c:v>43840</c:v>
                </c:pt>
                <c:pt idx="43841">
                  <c:v>43841</c:v>
                </c:pt>
                <c:pt idx="43842">
                  <c:v>43842</c:v>
                </c:pt>
                <c:pt idx="43843">
                  <c:v>43843</c:v>
                </c:pt>
                <c:pt idx="43844">
                  <c:v>43844</c:v>
                </c:pt>
                <c:pt idx="43845">
                  <c:v>43845</c:v>
                </c:pt>
                <c:pt idx="43846">
                  <c:v>43846</c:v>
                </c:pt>
                <c:pt idx="43847">
                  <c:v>43847</c:v>
                </c:pt>
                <c:pt idx="43848">
                  <c:v>43848</c:v>
                </c:pt>
                <c:pt idx="43849">
                  <c:v>43849</c:v>
                </c:pt>
                <c:pt idx="43850">
                  <c:v>43850</c:v>
                </c:pt>
                <c:pt idx="43851">
                  <c:v>43851</c:v>
                </c:pt>
                <c:pt idx="43852">
                  <c:v>43852</c:v>
                </c:pt>
                <c:pt idx="43853">
                  <c:v>43853</c:v>
                </c:pt>
                <c:pt idx="43854">
                  <c:v>43854</c:v>
                </c:pt>
                <c:pt idx="43855">
                  <c:v>43855</c:v>
                </c:pt>
                <c:pt idx="43856">
                  <c:v>43856</c:v>
                </c:pt>
                <c:pt idx="43857">
                  <c:v>43857</c:v>
                </c:pt>
                <c:pt idx="43858">
                  <c:v>43858</c:v>
                </c:pt>
                <c:pt idx="43859">
                  <c:v>43859</c:v>
                </c:pt>
                <c:pt idx="43860">
                  <c:v>43860</c:v>
                </c:pt>
                <c:pt idx="43861">
                  <c:v>43861</c:v>
                </c:pt>
                <c:pt idx="43862">
                  <c:v>43862</c:v>
                </c:pt>
                <c:pt idx="43863">
                  <c:v>43863</c:v>
                </c:pt>
                <c:pt idx="43864">
                  <c:v>43864</c:v>
                </c:pt>
                <c:pt idx="43865">
                  <c:v>43865</c:v>
                </c:pt>
                <c:pt idx="43866">
                  <c:v>43866</c:v>
                </c:pt>
                <c:pt idx="43867">
                  <c:v>43867</c:v>
                </c:pt>
                <c:pt idx="43868">
                  <c:v>43868</c:v>
                </c:pt>
                <c:pt idx="43869">
                  <c:v>43869</c:v>
                </c:pt>
                <c:pt idx="43870">
                  <c:v>43870</c:v>
                </c:pt>
                <c:pt idx="43871">
                  <c:v>43871</c:v>
                </c:pt>
                <c:pt idx="43872">
                  <c:v>43872</c:v>
                </c:pt>
                <c:pt idx="43873">
                  <c:v>43873</c:v>
                </c:pt>
                <c:pt idx="43874">
                  <c:v>43874</c:v>
                </c:pt>
                <c:pt idx="43875">
                  <c:v>43875</c:v>
                </c:pt>
                <c:pt idx="43876">
                  <c:v>43876</c:v>
                </c:pt>
                <c:pt idx="43877">
                  <c:v>43877</c:v>
                </c:pt>
                <c:pt idx="43878">
                  <c:v>43878</c:v>
                </c:pt>
                <c:pt idx="43879">
                  <c:v>43879</c:v>
                </c:pt>
                <c:pt idx="43880">
                  <c:v>43880</c:v>
                </c:pt>
                <c:pt idx="43881">
                  <c:v>43881</c:v>
                </c:pt>
                <c:pt idx="43882">
                  <c:v>43882</c:v>
                </c:pt>
                <c:pt idx="43883">
                  <c:v>43883</c:v>
                </c:pt>
                <c:pt idx="43884">
                  <c:v>43884</c:v>
                </c:pt>
                <c:pt idx="43885">
                  <c:v>43885</c:v>
                </c:pt>
                <c:pt idx="43886">
                  <c:v>43886</c:v>
                </c:pt>
                <c:pt idx="43887">
                  <c:v>43887</c:v>
                </c:pt>
                <c:pt idx="43888">
                  <c:v>43888</c:v>
                </c:pt>
                <c:pt idx="43889">
                  <c:v>43889</c:v>
                </c:pt>
                <c:pt idx="43890">
                  <c:v>43890</c:v>
                </c:pt>
                <c:pt idx="43891">
                  <c:v>43891</c:v>
                </c:pt>
                <c:pt idx="43892">
                  <c:v>43892</c:v>
                </c:pt>
                <c:pt idx="43893">
                  <c:v>43893</c:v>
                </c:pt>
                <c:pt idx="43894">
                  <c:v>43894</c:v>
                </c:pt>
                <c:pt idx="43895">
                  <c:v>43895</c:v>
                </c:pt>
                <c:pt idx="43896">
                  <c:v>43896</c:v>
                </c:pt>
                <c:pt idx="43897">
                  <c:v>43897</c:v>
                </c:pt>
                <c:pt idx="43898">
                  <c:v>43898</c:v>
                </c:pt>
                <c:pt idx="43899">
                  <c:v>43899</c:v>
                </c:pt>
                <c:pt idx="43900">
                  <c:v>43900</c:v>
                </c:pt>
                <c:pt idx="43901">
                  <c:v>43901</c:v>
                </c:pt>
                <c:pt idx="43902">
                  <c:v>43902</c:v>
                </c:pt>
                <c:pt idx="43903">
                  <c:v>43903</c:v>
                </c:pt>
                <c:pt idx="43904">
                  <c:v>43904</c:v>
                </c:pt>
                <c:pt idx="43905">
                  <c:v>43905</c:v>
                </c:pt>
                <c:pt idx="43906">
                  <c:v>43906</c:v>
                </c:pt>
                <c:pt idx="43907">
                  <c:v>43907</c:v>
                </c:pt>
                <c:pt idx="43908">
                  <c:v>43908</c:v>
                </c:pt>
                <c:pt idx="43909">
                  <c:v>43909</c:v>
                </c:pt>
                <c:pt idx="43910">
                  <c:v>43910</c:v>
                </c:pt>
                <c:pt idx="43911">
                  <c:v>43911</c:v>
                </c:pt>
                <c:pt idx="43912">
                  <c:v>43912</c:v>
                </c:pt>
                <c:pt idx="43913">
                  <c:v>43913</c:v>
                </c:pt>
                <c:pt idx="43914">
                  <c:v>43914</c:v>
                </c:pt>
                <c:pt idx="43915">
                  <c:v>43915</c:v>
                </c:pt>
                <c:pt idx="43916">
                  <c:v>43916</c:v>
                </c:pt>
                <c:pt idx="43917">
                  <c:v>43917</c:v>
                </c:pt>
                <c:pt idx="43918">
                  <c:v>43918</c:v>
                </c:pt>
                <c:pt idx="43919">
                  <c:v>43919</c:v>
                </c:pt>
                <c:pt idx="43920">
                  <c:v>43920</c:v>
                </c:pt>
                <c:pt idx="43921">
                  <c:v>43921</c:v>
                </c:pt>
                <c:pt idx="43922">
                  <c:v>43922</c:v>
                </c:pt>
                <c:pt idx="43923">
                  <c:v>43923</c:v>
                </c:pt>
                <c:pt idx="43924">
                  <c:v>43924</c:v>
                </c:pt>
                <c:pt idx="43925">
                  <c:v>43925</c:v>
                </c:pt>
                <c:pt idx="43926">
                  <c:v>43926</c:v>
                </c:pt>
                <c:pt idx="43927">
                  <c:v>43927</c:v>
                </c:pt>
                <c:pt idx="43928">
                  <c:v>43928</c:v>
                </c:pt>
                <c:pt idx="43929">
                  <c:v>43929</c:v>
                </c:pt>
                <c:pt idx="43930">
                  <c:v>43930</c:v>
                </c:pt>
                <c:pt idx="43931">
                  <c:v>43931</c:v>
                </c:pt>
                <c:pt idx="43932">
                  <c:v>43932</c:v>
                </c:pt>
                <c:pt idx="43933">
                  <c:v>43933</c:v>
                </c:pt>
                <c:pt idx="43934">
                  <c:v>43934</c:v>
                </c:pt>
                <c:pt idx="43935">
                  <c:v>43935</c:v>
                </c:pt>
                <c:pt idx="43936">
                  <c:v>43936</c:v>
                </c:pt>
                <c:pt idx="43937">
                  <c:v>43937</c:v>
                </c:pt>
                <c:pt idx="43938">
                  <c:v>43938</c:v>
                </c:pt>
                <c:pt idx="43939">
                  <c:v>43939</c:v>
                </c:pt>
                <c:pt idx="43940">
                  <c:v>43940</c:v>
                </c:pt>
                <c:pt idx="43941">
                  <c:v>43941</c:v>
                </c:pt>
                <c:pt idx="43942">
                  <c:v>43942</c:v>
                </c:pt>
                <c:pt idx="43943">
                  <c:v>43943</c:v>
                </c:pt>
                <c:pt idx="43944">
                  <c:v>43944</c:v>
                </c:pt>
                <c:pt idx="43945">
                  <c:v>43945</c:v>
                </c:pt>
                <c:pt idx="43946">
                  <c:v>43946</c:v>
                </c:pt>
                <c:pt idx="43947">
                  <c:v>43947</c:v>
                </c:pt>
                <c:pt idx="43948">
                  <c:v>43948</c:v>
                </c:pt>
                <c:pt idx="43949">
                  <c:v>43949</c:v>
                </c:pt>
                <c:pt idx="43950">
                  <c:v>43950</c:v>
                </c:pt>
                <c:pt idx="43951">
                  <c:v>43951</c:v>
                </c:pt>
                <c:pt idx="43952">
                  <c:v>43952</c:v>
                </c:pt>
                <c:pt idx="43953">
                  <c:v>43953</c:v>
                </c:pt>
                <c:pt idx="43954">
                  <c:v>43954</c:v>
                </c:pt>
                <c:pt idx="43955">
                  <c:v>43955</c:v>
                </c:pt>
                <c:pt idx="43956">
                  <c:v>43956</c:v>
                </c:pt>
                <c:pt idx="43957">
                  <c:v>43957</c:v>
                </c:pt>
                <c:pt idx="43958">
                  <c:v>43958</c:v>
                </c:pt>
                <c:pt idx="43959">
                  <c:v>43959</c:v>
                </c:pt>
                <c:pt idx="43960">
                  <c:v>43960</c:v>
                </c:pt>
                <c:pt idx="43961">
                  <c:v>43961</c:v>
                </c:pt>
                <c:pt idx="43962">
                  <c:v>43962</c:v>
                </c:pt>
                <c:pt idx="43963">
                  <c:v>43963</c:v>
                </c:pt>
                <c:pt idx="43964">
                  <c:v>43964</c:v>
                </c:pt>
                <c:pt idx="43965">
                  <c:v>43965</c:v>
                </c:pt>
                <c:pt idx="43966">
                  <c:v>43966</c:v>
                </c:pt>
                <c:pt idx="43967">
                  <c:v>43967</c:v>
                </c:pt>
                <c:pt idx="43968">
                  <c:v>43968</c:v>
                </c:pt>
                <c:pt idx="43969">
                  <c:v>43969</c:v>
                </c:pt>
                <c:pt idx="43970">
                  <c:v>43970</c:v>
                </c:pt>
                <c:pt idx="43971">
                  <c:v>43971</c:v>
                </c:pt>
                <c:pt idx="43972">
                  <c:v>43972</c:v>
                </c:pt>
                <c:pt idx="43973">
                  <c:v>43973</c:v>
                </c:pt>
                <c:pt idx="43974">
                  <c:v>43974</c:v>
                </c:pt>
                <c:pt idx="43975">
                  <c:v>43975</c:v>
                </c:pt>
                <c:pt idx="43976">
                  <c:v>43976</c:v>
                </c:pt>
                <c:pt idx="43977">
                  <c:v>43977</c:v>
                </c:pt>
                <c:pt idx="43978">
                  <c:v>43978</c:v>
                </c:pt>
                <c:pt idx="43979">
                  <c:v>43979</c:v>
                </c:pt>
                <c:pt idx="43980">
                  <c:v>43980</c:v>
                </c:pt>
                <c:pt idx="43981">
                  <c:v>43981</c:v>
                </c:pt>
                <c:pt idx="43982">
                  <c:v>43982</c:v>
                </c:pt>
                <c:pt idx="43983">
                  <c:v>43983</c:v>
                </c:pt>
                <c:pt idx="43984">
                  <c:v>43984</c:v>
                </c:pt>
                <c:pt idx="43985">
                  <c:v>43985</c:v>
                </c:pt>
                <c:pt idx="43986">
                  <c:v>43986</c:v>
                </c:pt>
                <c:pt idx="43987">
                  <c:v>43987</c:v>
                </c:pt>
                <c:pt idx="43988">
                  <c:v>43988</c:v>
                </c:pt>
                <c:pt idx="43989">
                  <c:v>43989</c:v>
                </c:pt>
                <c:pt idx="43990">
                  <c:v>43990</c:v>
                </c:pt>
                <c:pt idx="43991">
                  <c:v>43991</c:v>
                </c:pt>
                <c:pt idx="43992">
                  <c:v>43992</c:v>
                </c:pt>
                <c:pt idx="43993">
                  <c:v>43993</c:v>
                </c:pt>
                <c:pt idx="43994">
                  <c:v>43994</c:v>
                </c:pt>
                <c:pt idx="43995">
                  <c:v>43995</c:v>
                </c:pt>
                <c:pt idx="43996">
                  <c:v>43996</c:v>
                </c:pt>
                <c:pt idx="43997">
                  <c:v>43997</c:v>
                </c:pt>
                <c:pt idx="43998">
                  <c:v>43998</c:v>
                </c:pt>
                <c:pt idx="43999">
                  <c:v>43999</c:v>
                </c:pt>
                <c:pt idx="44000">
                  <c:v>44000</c:v>
                </c:pt>
                <c:pt idx="44001">
                  <c:v>44001</c:v>
                </c:pt>
                <c:pt idx="44002">
                  <c:v>44002</c:v>
                </c:pt>
                <c:pt idx="44003">
                  <c:v>44003</c:v>
                </c:pt>
                <c:pt idx="44004">
                  <c:v>44004</c:v>
                </c:pt>
                <c:pt idx="44005">
                  <c:v>44005</c:v>
                </c:pt>
                <c:pt idx="44006">
                  <c:v>44006</c:v>
                </c:pt>
                <c:pt idx="44007">
                  <c:v>44007</c:v>
                </c:pt>
                <c:pt idx="44008">
                  <c:v>44008</c:v>
                </c:pt>
                <c:pt idx="44009">
                  <c:v>44009</c:v>
                </c:pt>
                <c:pt idx="44010">
                  <c:v>44010</c:v>
                </c:pt>
                <c:pt idx="44011">
                  <c:v>44011</c:v>
                </c:pt>
                <c:pt idx="44012">
                  <c:v>44012</c:v>
                </c:pt>
                <c:pt idx="44013">
                  <c:v>44013</c:v>
                </c:pt>
                <c:pt idx="44014">
                  <c:v>44014</c:v>
                </c:pt>
                <c:pt idx="44015">
                  <c:v>44015</c:v>
                </c:pt>
                <c:pt idx="44016">
                  <c:v>44016</c:v>
                </c:pt>
                <c:pt idx="44017">
                  <c:v>44017</c:v>
                </c:pt>
                <c:pt idx="44018">
                  <c:v>44018</c:v>
                </c:pt>
                <c:pt idx="44019">
                  <c:v>44019</c:v>
                </c:pt>
                <c:pt idx="44020">
                  <c:v>44020</c:v>
                </c:pt>
                <c:pt idx="44021">
                  <c:v>44021</c:v>
                </c:pt>
                <c:pt idx="44022">
                  <c:v>44022</c:v>
                </c:pt>
                <c:pt idx="44023">
                  <c:v>44023</c:v>
                </c:pt>
                <c:pt idx="44024">
                  <c:v>44024</c:v>
                </c:pt>
                <c:pt idx="44025">
                  <c:v>44025</c:v>
                </c:pt>
                <c:pt idx="44026">
                  <c:v>44026</c:v>
                </c:pt>
                <c:pt idx="44027">
                  <c:v>44027</c:v>
                </c:pt>
                <c:pt idx="44028">
                  <c:v>44028</c:v>
                </c:pt>
                <c:pt idx="44029">
                  <c:v>44029</c:v>
                </c:pt>
                <c:pt idx="44030">
                  <c:v>44030</c:v>
                </c:pt>
                <c:pt idx="44031">
                  <c:v>44031</c:v>
                </c:pt>
                <c:pt idx="44032">
                  <c:v>44032</c:v>
                </c:pt>
                <c:pt idx="44033">
                  <c:v>44033</c:v>
                </c:pt>
                <c:pt idx="44034">
                  <c:v>44034</c:v>
                </c:pt>
                <c:pt idx="44035">
                  <c:v>44035</c:v>
                </c:pt>
                <c:pt idx="44036">
                  <c:v>44036</c:v>
                </c:pt>
                <c:pt idx="44037">
                  <c:v>44037</c:v>
                </c:pt>
                <c:pt idx="44038">
                  <c:v>44038</c:v>
                </c:pt>
                <c:pt idx="44039">
                  <c:v>44039</c:v>
                </c:pt>
                <c:pt idx="44040">
                  <c:v>44040</c:v>
                </c:pt>
                <c:pt idx="44041">
                  <c:v>44041</c:v>
                </c:pt>
                <c:pt idx="44042">
                  <c:v>44042</c:v>
                </c:pt>
                <c:pt idx="44043">
                  <c:v>44043</c:v>
                </c:pt>
                <c:pt idx="44044">
                  <c:v>44044</c:v>
                </c:pt>
                <c:pt idx="44045">
                  <c:v>44045</c:v>
                </c:pt>
                <c:pt idx="44046">
                  <c:v>44046</c:v>
                </c:pt>
                <c:pt idx="44047">
                  <c:v>44047</c:v>
                </c:pt>
                <c:pt idx="44048">
                  <c:v>44048</c:v>
                </c:pt>
                <c:pt idx="44049">
                  <c:v>44049</c:v>
                </c:pt>
                <c:pt idx="44050">
                  <c:v>44050</c:v>
                </c:pt>
                <c:pt idx="44051">
                  <c:v>44051</c:v>
                </c:pt>
                <c:pt idx="44052">
                  <c:v>44052</c:v>
                </c:pt>
                <c:pt idx="44053">
                  <c:v>44053</c:v>
                </c:pt>
                <c:pt idx="44054">
                  <c:v>44054</c:v>
                </c:pt>
                <c:pt idx="44055">
                  <c:v>44055</c:v>
                </c:pt>
                <c:pt idx="44056">
                  <c:v>44056</c:v>
                </c:pt>
                <c:pt idx="44057">
                  <c:v>44057</c:v>
                </c:pt>
                <c:pt idx="44058">
                  <c:v>44058</c:v>
                </c:pt>
                <c:pt idx="44059">
                  <c:v>44059</c:v>
                </c:pt>
                <c:pt idx="44060">
                  <c:v>44060</c:v>
                </c:pt>
                <c:pt idx="44061">
                  <c:v>44061</c:v>
                </c:pt>
                <c:pt idx="44062">
                  <c:v>44062</c:v>
                </c:pt>
                <c:pt idx="44063">
                  <c:v>44063</c:v>
                </c:pt>
                <c:pt idx="44064">
                  <c:v>44064</c:v>
                </c:pt>
                <c:pt idx="44065">
                  <c:v>44065</c:v>
                </c:pt>
                <c:pt idx="44066">
                  <c:v>44066</c:v>
                </c:pt>
                <c:pt idx="44067">
                  <c:v>44067</c:v>
                </c:pt>
                <c:pt idx="44068">
                  <c:v>44068</c:v>
                </c:pt>
                <c:pt idx="44069">
                  <c:v>44069</c:v>
                </c:pt>
                <c:pt idx="44070">
                  <c:v>44070</c:v>
                </c:pt>
                <c:pt idx="44071">
                  <c:v>44071</c:v>
                </c:pt>
                <c:pt idx="44072">
                  <c:v>44072</c:v>
                </c:pt>
                <c:pt idx="44073">
                  <c:v>44073</c:v>
                </c:pt>
                <c:pt idx="44074">
                  <c:v>44074</c:v>
                </c:pt>
                <c:pt idx="44075">
                  <c:v>44075</c:v>
                </c:pt>
                <c:pt idx="44076">
                  <c:v>44076</c:v>
                </c:pt>
                <c:pt idx="44077">
                  <c:v>44077</c:v>
                </c:pt>
                <c:pt idx="44078">
                  <c:v>44078</c:v>
                </c:pt>
                <c:pt idx="44079">
                  <c:v>44079</c:v>
                </c:pt>
                <c:pt idx="44080">
                  <c:v>44080</c:v>
                </c:pt>
                <c:pt idx="44081">
                  <c:v>44081</c:v>
                </c:pt>
                <c:pt idx="44082">
                  <c:v>44082</c:v>
                </c:pt>
                <c:pt idx="44083">
                  <c:v>44083</c:v>
                </c:pt>
                <c:pt idx="44084">
                  <c:v>44084</c:v>
                </c:pt>
                <c:pt idx="44085">
                  <c:v>44085</c:v>
                </c:pt>
                <c:pt idx="44086">
                  <c:v>44086</c:v>
                </c:pt>
                <c:pt idx="44087">
                  <c:v>44087</c:v>
                </c:pt>
                <c:pt idx="44088">
                  <c:v>44088</c:v>
                </c:pt>
                <c:pt idx="44089">
                  <c:v>44089</c:v>
                </c:pt>
                <c:pt idx="44090">
                  <c:v>44090</c:v>
                </c:pt>
                <c:pt idx="44091">
                  <c:v>44091</c:v>
                </c:pt>
                <c:pt idx="44092">
                  <c:v>44092</c:v>
                </c:pt>
                <c:pt idx="44093">
                  <c:v>44093</c:v>
                </c:pt>
                <c:pt idx="44094">
                  <c:v>44094</c:v>
                </c:pt>
                <c:pt idx="44095">
                  <c:v>44095</c:v>
                </c:pt>
                <c:pt idx="44096">
                  <c:v>44096</c:v>
                </c:pt>
                <c:pt idx="44097">
                  <c:v>44097</c:v>
                </c:pt>
                <c:pt idx="44098">
                  <c:v>44098</c:v>
                </c:pt>
                <c:pt idx="44099">
                  <c:v>44099</c:v>
                </c:pt>
                <c:pt idx="44100">
                  <c:v>44100</c:v>
                </c:pt>
                <c:pt idx="44101">
                  <c:v>44101</c:v>
                </c:pt>
                <c:pt idx="44102">
                  <c:v>44102</c:v>
                </c:pt>
                <c:pt idx="44103">
                  <c:v>44103</c:v>
                </c:pt>
                <c:pt idx="44104">
                  <c:v>44104</c:v>
                </c:pt>
                <c:pt idx="44105">
                  <c:v>44105</c:v>
                </c:pt>
                <c:pt idx="44106">
                  <c:v>44106</c:v>
                </c:pt>
                <c:pt idx="44107">
                  <c:v>44107</c:v>
                </c:pt>
                <c:pt idx="44108">
                  <c:v>44108</c:v>
                </c:pt>
                <c:pt idx="44109">
                  <c:v>44109</c:v>
                </c:pt>
                <c:pt idx="44110">
                  <c:v>44110</c:v>
                </c:pt>
                <c:pt idx="44111">
                  <c:v>44111</c:v>
                </c:pt>
                <c:pt idx="44112">
                  <c:v>44112</c:v>
                </c:pt>
                <c:pt idx="44113">
                  <c:v>44113</c:v>
                </c:pt>
                <c:pt idx="44114">
                  <c:v>44114</c:v>
                </c:pt>
                <c:pt idx="44115">
                  <c:v>44115</c:v>
                </c:pt>
                <c:pt idx="44116">
                  <c:v>44116</c:v>
                </c:pt>
                <c:pt idx="44117">
                  <c:v>44117</c:v>
                </c:pt>
                <c:pt idx="44118">
                  <c:v>44118</c:v>
                </c:pt>
                <c:pt idx="44119">
                  <c:v>44119</c:v>
                </c:pt>
                <c:pt idx="44120">
                  <c:v>44120</c:v>
                </c:pt>
                <c:pt idx="44121">
                  <c:v>44121</c:v>
                </c:pt>
                <c:pt idx="44122">
                  <c:v>44122</c:v>
                </c:pt>
                <c:pt idx="44123">
                  <c:v>44123</c:v>
                </c:pt>
                <c:pt idx="44124">
                  <c:v>44124</c:v>
                </c:pt>
                <c:pt idx="44125">
                  <c:v>44125</c:v>
                </c:pt>
                <c:pt idx="44126">
                  <c:v>44126</c:v>
                </c:pt>
                <c:pt idx="44127">
                  <c:v>44127</c:v>
                </c:pt>
                <c:pt idx="44128">
                  <c:v>44128</c:v>
                </c:pt>
                <c:pt idx="44129">
                  <c:v>44129</c:v>
                </c:pt>
                <c:pt idx="44130">
                  <c:v>44130</c:v>
                </c:pt>
                <c:pt idx="44131">
                  <c:v>44131</c:v>
                </c:pt>
                <c:pt idx="44132">
                  <c:v>44132</c:v>
                </c:pt>
                <c:pt idx="44133">
                  <c:v>44133</c:v>
                </c:pt>
                <c:pt idx="44134">
                  <c:v>44134</c:v>
                </c:pt>
                <c:pt idx="44135">
                  <c:v>44135</c:v>
                </c:pt>
                <c:pt idx="44136">
                  <c:v>44136</c:v>
                </c:pt>
                <c:pt idx="44137">
                  <c:v>44137</c:v>
                </c:pt>
                <c:pt idx="44138">
                  <c:v>44138</c:v>
                </c:pt>
                <c:pt idx="44139">
                  <c:v>44139</c:v>
                </c:pt>
                <c:pt idx="44140">
                  <c:v>44140</c:v>
                </c:pt>
                <c:pt idx="44141">
                  <c:v>44141</c:v>
                </c:pt>
                <c:pt idx="44142">
                  <c:v>44142</c:v>
                </c:pt>
                <c:pt idx="44143">
                  <c:v>44143</c:v>
                </c:pt>
                <c:pt idx="44144">
                  <c:v>44144</c:v>
                </c:pt>
                <c:pt idx="44145">
                  <c:v>44145</c:v>
                </c:pt>
                <c:pt idx="44146">
                  <c:v>44146</c:v>
                </c:pt>
                <c:pt idx="44147">
                  <c:v>44147</c:v>
                </c:pt>
                <c:pt idx="44148">
                  <c:v>44148</c:v>
                </c:pt>
                <c:pt idx="44149">
                  <c:v>44149</c:v>
                </c:pt>
                <c:pt idx="44150">
                  <c:v>44150</c:v>
                </c:pt>
                <c:pt idx="44151">
                  <c:v>44151</c:v>
                </c:pt>
                <c:pt idx="44152">
                  <c:v>44152</c:v>
                </c:pt>
                <c:pt idx="44153">
                  <c:v>44153</c:v>
                </c:pt>
                <c:pt idx="44154">
                  <c:v>44154</c:v>
                </c:pt>
                <c:pt idx="44155">
                  <c:v>44155</c:v>
                </c:pt>
                <c:pt idx="44156">
                  <c:v>44156</c:v>
                </c:pt>
                <c:pt idx="44157">
                  <c:v>44157</c:v>
                </c:pt>
                <c:pt idx="44158">
                  <c:v>44158</c:v>
                </c:pt>
                <c:pt idx="44159">
                  <c:v>44159</c:v>
                </c:pt>
                <c:pt idx="44160">
                  <c:v>44160</c:v>
                </c:pt>
                <c:pt idx="44161">
                  <c:v>44161</c:v>
                </c:pt>
                <c:pt idx="44162">
                  <c:v>44162</c:v>
                </c:pt>
                <c:pt idx="44163">
                  <c:v>44163</c:v>
                </c:pt>
                <c:pt idx="44164">
                  <c:v>44164</c:v>
                </c:pt>
                <c:pt idx="44165">
                  <c:v>44165</c:v>
                </c:pt>
                <c:pt idx="44166">
                  <c:v>44166</c:v>
                </c:pt>
                <c:pt idx="44167">
                  <c:v>44167</c:v>
                </c:pt>
                <c:pt idx="44168">
                  <c:v>44168</c:v>
                </c:pt>
                <c:pt idx="44169">
                  <c:v>44169</c:v>
                </c:pt>
                <c:pt idx="44170">
                  <c:v>44170</c:v>
                </c:pt>
                <c:pt idx="44171">
                  <c:v>44171</c:v>
                </c:pt>
                <c:pt idx="44172">
                  <c:v>44172</c:v>
                </c:pt>
                <c:pt idx="44173">
                  <c:v>44173</c:v>
                </c:pt>
                <c:pt idx="44174">
                  <c:v>44174</c:v>
                </c:pt>
                <c:pt idx="44175">
                  <c:v>44175</c:v>
                </c:pt>
                <c:pt idx="44176">
                  <c:v>44176</c:v>
                </c:pt>
                <c:pt idx="44177">
                  <c:v>44177</c:v>
                </c:pt>
                <c:pt idx="44178">
                  <c:v>44178</c:v>
                </c:pt>
                <c:pt idx="44179">
                  <c:v>44179</c:v>
                </c:pt>
                <c:pt idx="44180">
                  <c:v>44180</c:v>
                </c:pt>
                <c:pt idx="44181">
                  <c:v>44181</c:v>
                </c:pt>
                <c:pt idx="44182">
                  <c:v>44182</c:v>
                </c:pt>
                <c:pt idx="44183">
                  <c:v>44183</c:v>
                </c:pt>
                <c:pt idx="44184">
                  <c:v>44184</c:v>
                </c:pt>
                <c:pt idx="44185">
                  <c:v>44185</c:v>
                </c:pt>
                <c:pt idx="44186">
                  <c:v>44186</c:v>
                </c:pt>
                <c:pt idx="44187">
                  <c:v>44187</c:v>
                </c:pt>
                <c:pt idx="44188">
                  <c:v>44188</c:v>
                </c:pt>
                <c:pt idx="44189">
                  <c:v>44189</c:v>
                </c:pt>
                <c:pt idx="44190">
                  <c:v>44190</c:v>
                </c:pt>
                <c:pt idx="44191">
                  <c:v>44191</c:v>
                </c:pt>
                <c:pt idx="44192">
                  <c:v>44192</c:v>
                </c:pt>
                <c:pt idx="44193">
                  <c:v>44193</c:v>
                </c:pt>
                <c:pt idx="44194">
                  <c:v>44194</c:v>
                </c:pt>
                <c:pt idx="44195">
                  <c:v>44195</c:v>
                </c:pt>
                <c:pt idx="44196">
                  <c:v>44196</c:v>
                </c:pt>
                <c:pt idx="44197">
                  <c:v>44197</c:v>
                </c:pt>
                <c:pt idx="44198">
                  <c:v>44198</c:v>
                </c:pt>
                <c:pt idx="44199">
                  <c:v>44199</c:v>
                </c:pt>
                <c:pt idx="44200">
                  <c:v>44200</c:v>
                </c:pt>
                <c:pt idx="44201">
                  <c:v>44201</c:v>
                </c:pt>
                <c:pt idx="44202">
                  <c:v>44202</c:v>
                </c:pt>
                <c:pt idx="44203">
                  <c:v>44203</c:v>
                </c:pt>
                <c:pt idx="44204">
                  <c:v>44204</c:v>
                </c:pt>
                <c:pt idx="44205">
                  <c:v>44205</c:v>
                </c:pt>
                <c:pt idx="44206">
                  <c:v>44206</c:v>
                </c:pt>
                <c:pt idx="44207">
                  <c:v>44207</c:v>
                </c:pt>
                <c:pt idx="44208">
                  <c:v>44208</c:v>
                </c:pt>
                <c:pt idx="44209">
                  <c:v>44209</c:v>
                </c:pt>
                <c:pt idx="44210">
                  <c:v>44210</c:v>
                </c:pt>
                <c:pt idx="44211">
                  <c:v>44211</c:v>
                </c:pt>
                <c:pt idx="44212">
                  <c:v>44212</c:v>
                </c:pt>
                <c:pt idx="44213">
                  <c:v>44213</c:v>
                </c:pt>
                <c:pt idx="44214">
                  <c:v>44214</c:v>
                </c:pt>
                <c:pt idx="44215">
                  <c:v>44215</c:v>
                </c:pt>
                <c:pt idx="44216">
                  <c:v>44216</c:v>
                </c:pt>
                <c:pt idx="44217">
                  <c:v>44217</c:v>
                </c:pt>
                <c:pt idx="44218">
                  <c:v>44218</c:v>
                </c:pt>
                <c:pt idx="44219">
                  <c:v>44219</c:v>
                </c:pt>
                <c:pt idx="44220">
                  <c:v>44220</c:v>
                </c:pt>
                <c:pt idx="44221">
                  <c:v>44221</c:v>
                </c:pt>
                <c:pt idx="44222">
                  <c:v>44222</c:v>
                </c:pt>
                <c:pt idx="44223">
                  <c:v>44223</c:v>
                </c:pt>
                <c:pt idx="44224">
                  <c:v>44224</c:v>
                </c:pt>
                <c:pt idx="44225">
                  <c:v>44225</c:v>
                </c:pt>
                <c:pt idx="44226">
                  <c:v>44226</c:v>
                </c:pt>
                <c:pt idx="44227">
                  <c:v>44227</c:v>
                </c:pt>
                <c:pt idx="44228">
                  <c:v>44228</c:v>
                </c:pt>
                <c:pt idx="44229">
                  <c:v>44229</c:v>
                </c:pt>
                <c:pt idx="44230">
                  <c:v>44230</c:v>
                </c:pt>
                <c:pt idx="44231">
                  <c:v>44231</c:v>
                </c:pt>
                <c:pt idx="44232">
                  <c:v>44232</c:v>
                </c:pt>
                <c:pt idx="44233">
                  <c:v>44233</c:v>
                </c:pt>
                <c:pt idx="44234">
                  <c:v>44234</c:v>
                </c:pt>
                <c:pt idx="44235">
                  <c:v>44235</c:v>
                </c:pt>
                <c:pt idx="44236">
                  <c:v>44236</c:v>
                </c:pt>
                <c:pt idx="44237">
                  <c:v>44237</c:v>
                </c:pt>
                <c:pt idx="44238">
                  <c:v>44238</c:v>
                </c:pt>
                <c:pt idx="44239">
                  <c:v>44239</c:v>
                </c:pt>
                <c:pt idx="44240">
                  <c:v>44240</c:v>
                </c:pt>
                <c:pt idx="44241">
                  <c:v>44241</c:v>
                </c:pt>
                <c:pt idx="44242">
                  <c:v>44242</c:v>
                </c:pt>
                <c:pt idx="44243">
                  <c:v>44243</c:v>
                </c:pt>
                <c:pt idx="44244">
                  <c:v>44244</c:v>
                </c:pt>
                <c:pt idx="44245">
                  <c:v>44245</c:v>
                </c:pt>
                <c:pt idx="44246">
                  <c:v>44246</c:v>
                </c:pt>
                <c:pt idx="44247">
                  <c:v>44247</c:v>
                </c:pt>
                <c:pt idx="44248">
                  <c:v>44248</c:v>
                </c:pt>
                <c:pt idx="44249">
                  <c:v>44249</c:v>
                </c:pt>
                <c:pt idx="44250">
                  <c:v>44250</c:v>
                </c:pt>
                <c:pt idx="44251">
                  <c:v>44251</c:v>
                </c:pt>
                <c:pt idx="44252">
                  <c:v>44252</c:v>
                </c:pt>
                <c:pt idx="44253">
                  <c:v>44253</c:v>
                </c:pt>
                <c:pt idx="44254">
                  <c:v>44254</c:v>
                </c:pt>
                <c:pt idx="44255">
                  <c:v>44255</c:v>
                </c:pt>
                <c:pt idx="44256">
                  <c:v>44256</c:v>
                </c:pt>
                <c:pt idx="44257">
                  <c:v>44257</c:v>
                </c:pt>
                <c:pt idx="44258">
                  <c:v>44258</c:v>
                </c:pt>
                <c:pt idx="44259">
                  <c:v>44259</c:v>
                </c:pt>
                <c:pt idx="44260">
                  <c:v>44260</c:v>
                </c:pt>
                <c:pt idx="44261">
                  <c:v>44261</c:v>
                </c:pt>
                <c:pt idx="44262">
                  <c:v>44262</c:v>
                </c:pt>
                <c:pt idx="44263">
                  <c:v>44263</c:v>
                </c:pt>
                <c:pt idx="44264">
                  <c:v>44264</c:v>
                </c:pt>
                <c:pt idx="44265">
                  <c:v>44265</c:v>
                </c:pt>
                <c:pt idx="44266">
                  <c:v>44266</c:v>
                </c:pt>
                <c:pt idx="44267">
                  <c:v>44267</c:v>
                </c:pt>
                <c:pt idx="44268">
                  <c:v>44268</c:v>
                </c:pt>
                <c:pt idx="44269">
                  <c:v>44269</c:v>
                </c:pt>
                <c:pt idx="44270">
                  <c:v>44270</c:v>
                </c:pt>
                <c:pt idx="44271">
                  <c:v>44271</c:v>
                </c:pt>
                <c:pt idx="44272">
                  <c:v>44272</c:v>
                </c:pt>
                <c:pt idx="44273">
                  <c:v>44273</c:v>
                </c:pt>
                <c:pt idx="44274">
                  <c:v>44274</c:v>
                </c:pt>
                <c:pt idx="44275">
                  <c:v>44275</c:v>
                </c:pt>
                <c:pt idx="44276">
                  <c:v>44276</c:v>
                </c:pt>
                <c:pt idx="44277">
                  <c:v>44277</c:v>
                </c:pt>
                <c:pt idx="44278">
                  <c:v>44278</c:v>
                </c:pt>
                <c:pt idx="44279">
                  <c:v>44279</c:v>
                </c:pt>
                <c:pt idx="44280">
                  <c:v>44280</c:v>
                </c:pt>
                <c:pt idx="44281">
                  <c:v>44281</c:v>
                </c:pt>
                <c:pt idx="44282">
                  <c:v>44282</c:v>
                </c:pt>
                <c:pt idx="44283">
                  <c:v>44283</c:v>
                </c:pt>
                <c:pt idx="44284">
                  <c:v>44284</c:v>
                </c:pt>
                <c:pt idx="44285">
                  <c:v>44285</c:v>
                </c:pt>
                <c:pt idx="44286">
                  <c:v>44286</c:v>
                </c:pt>
                <c:pt idx="44287">
                  <c:v>44287</c:v>
                </c:pt>
                <c:pt idx="44288">
                  <c:v>44288</c:v>
                </c:pt>
                <c:pt idx="44289">
                  <c:v>44289</c:v>
                </c:pt>
                <c:pt idx="44290">
                  <c:v>44290</c:v>
                </c:pt>
                <c:pt idx="44291">
                  <c:v>44291</c:v>
                </c:pt>
                <c:pt idx="44292">
                  <c:v>44292</c:v>
                </c:pt>
                <c:pt idx="44293">
                  <c:v>44293</c:v>
                </c:pt>
                <c:pt idx="44294">
                  <c:v>44294</c:v>
                </c:pt>
                <c:pt idx="44295">
                  <c:v>44295</c:v>
                </c:pt>
                <c:pt idx="44296">
                  <c:v>44296</c:v>
                </c:pt>
                <c:pt idx="44297">
                  <c:v>44297</c:v>
                </c:pt>
                <c:pt idx="44298">
                  <c:v>44298</c:v>
                </c:pt>
                <c:pt idx="44299">
                  <c:v>44299</c:v>
                </c:pt>
                <c:pt idx="44300">
                  <c:v>44300</c:v>
                </c:pt>
                <c:pt idx="44301">
                  <c:v>44301</c:v>
                </c:pt>
                <c:pt idx="44302">
                  <c:v>44302</c:v>
                </c:pt>
                <c:pt idx="44303">
                  <c:v>44303</c:v>
                </c:pt>
                <c:pt idx="44304">
                  <c:v>44304</c:v>
                </c:pt>
                <c:pt idx="44305">
                  <c:v>44305</c:v>
                </c:pt>
                <c:pt idx="44306">
                  <c:v>44306</c:v>
                </c:pt>
                <c:pt idx="44307">
                  <c:v>44307</c:v>
                </c:pt>
                <c:pt idx="44308">
                  <c:v>44308</c:v>
                </c:pt>
                <c:pt idx="44309">
                  <c:v>44309</c:v>
                </c:pt>
                <c:pt idx="44310">
                  <c:v>44310</c:v>
                </c:pt>
                <c:pt idx="44311">
                  <c:v>44311</c:v>
                </c:pt>
                <c:pt idx="44312">
                  <c:v>44312</c:v>
                </c:pt>
                <c:pt idx="44313">
                  <c:v>44313</c:v>
                </c:pt>
                <c:pt idx="44314">
                  <c:v>44314</c:v>
                </c:pt>
                <c:pt idx="44315">
                  <c:v>44315</c:v>
                </c:pt>
                <c:pt idx="44316">
                  <c:v>44316</c:v>
                </c:pt>
                <c:pt idx="44317">
                  <c:v>44317</c:v>
                </c:pt>
                <c:pt idx="44318">
                  <c:v>44318</c:v>
                </c:pt>
                <c:pt idx="44319">
                  <c:v>44319</c:v>
                </c:pt>
                <c:pt idx="44320">
                  <c:v>44320</c:v>
                </c:pt>
                <c:pt idx="44321">
                  <c:v>44321</c:v>
                </c:pt>
                <c:pt idx="44322">
                  <c:v>44322</c:v>
                </c:pt>
                <c:pt idx="44323">
                  <c:v>44323</c:v>
                </c:pt>
                <c:pt idx="44324">
                  <c:v>44324</c:v>
                </c:pt>
                <c:pt idx="44325">
                  <c:v>44325</c:v>
                </c:pt>
                <c:pt idx="44326">
                  <c:v>44326</c:v>
                </c:pt>
                <c:pt idx="44327">
                  <c:v>44327</c:v>
                </c:pt>
                <c:pt idx="44328">
                  <c:v>44328</c:v>
                </c:pt>
                <c:pt idx="44329">
                  <c:v>44329</c:v>
                </c:pt>
                <c:pt idx="44330">
                  <c:v>44330</c:v>
                </c:pt>
                <c:pt idx="44331">
                  <c:v>44331</c:v>
                </c:pt>
                <c:pt idx="44332">
                  <c:v>44332</c:v>
                </c:pt>
                <c:pt idx="44333">
                  <c:v>44333</c:v>
                </c:pt>
                <c:pt idx="44334">
                  <c:v>44334</c:v>
                </c:pt>
                <c:pt idx="44335">
                  <c:v>44335</c:v>
                </c:pt>
                <c:pt idx="44336">
                  <c:v>44336</c:v>
                </c:pt>
                <c:pt idx="44337">
                  <c:v>44337</c:v>
                </c:pt>
                <c:pt idx="44338">
                  <c:v>44338</c:v>
                </c:pt>
                <c:pt idx="44339">
                  <c:v>44339</c:v>
                </c:pt>
                <c:pt idx="44340">
                  <c:v>44340</c:v>
                </c:pt>
                <c:pt idx="44341">
                  <c:v>44341</c:v>
                </c:pt>
                <c:pt idx="44342">
                  <c:v>44342</c:v>
                </c:pt>
                <c:pt idx="44343">
                  <c:v>44343</c:v>
                </c:pt>
                <c:pt idx="44344">
                  <c:v>44344</c:v>
                </c:pt>
                <c:pt idx="44345">
                  <c:v>44345</c:v>
                </c:pt>
                <c:pt idx="44346">
                  <c:v>44346</c:v>
                </c:pt>
                <c:pt idx="44347">
                  <c:v>44347</c:v>
                </c:pt>
                <c:pt idx="44348">
                  <c:v>44348</c:v>
                </c:pt>
                <c:pt idx="44349">
                  <c:v>44349</c:v>
                </c:pt>
                <c:pt idx="44350">
                  <c:v>44350</c:v>
                </c:pt>
                <c:pt idx="44351">
                  <c:v>44351</c:v>
                </c:pt>
                <c:pt idx="44352">
                  <c:v>44352</c:v>
                </c:pt>
                <c:pt idx="44353">
                  <c:v>44353</c:v>
                </c:pt>
                <c:pt idx="44354">
                  <c:v>44354</c:v>
                </c:pt>
                <c:pt idx="44355">
                  <c:v>44355</c:v>
                </c:pt>
                <c:pt idx="44356">
                  <c:v>44356</c:v>
                </c:pt>
                <c:pt idx="44357">
                  <c:v>44357</c:v>
                </c:pt>
                <c:pt idx="44358">
                  <c:v>44358</c:v>
                </c:pt>
                <c:pt idx="44359">
                  <c:v>44359</c:v>
                </c:pt>
                <c:pt idx="44360">
                  <c:v>44360</c:v>
                </c:pt>
                <c:pt idx="44361">
                  <c:v>44361</c:v>
                </c:pt>
                <c:pt idx="44362">
                  <c:v>44362</c:v>
                </c:pt>
                <c:pt idx="44363">
                  <c:v>44363</c:v>
                </c:pt>
                <c:pt idx="44364">
                  <c:v>44364</c:v>
                </c:pt>
                <c:pt idx="44365">
                  <c:v>44365</c:v>
                </c:pt>
                <c:pt idx="44366">
                  <c:v>44366</c:v>
                </c:pt>
                <c:pt idx="44367">
                  <c:v>44367</c:v>
                </c:pt>
                <c:pt idx="44368">
                  <c:v>44368</c:v>
                </c:pt>
                <c:pt idx="44369">
                  <c:v>44369</c:v>
                </c:pt>
                <c:pt idx="44370">
                  <c:v>44370</c:v>
                </c:pt>
                <c:pt idx="44371">
                  <c:v>44371</c:v>
                </c:pt>
                <c:pt idx="44372">
                  <c:v>44372</c:v>
                </c:pt>
                <c:pt idx="44373">
                  <c:v>44373</c:v>
                </c:pt>
                <c:pt idx="44374">
                  <c:v>44374</c:v>
                </c:pt>
                <c:pt idx="44375">
                  <c:v>44375</c:v>
                </c:pt>
                <c:pt idx="44376">
                  <c:v>44376</c:v>
                </c:pt>
                <c:pt idx="44377">
                  <c:v>44377</c:v>
                </c:pt>
                <c:pt idx="44378">
                  <c:v>44378</c:v>
                </c:pt>
                <c:pt idx="44379">
                  <c:v>44379</c:v>
                </c:pt>
                <c:pt idx="44380">
                  <c:v>44380</c:v>
                </c:pt>
                <c:pt idx="44381">
                  <c:v>44381</c:v>
                </c:pt>
                <c:pt idx="44382">
                  <c:v>44382</c:v>
                </c:pt>
                <c:pt idx="44383">
                  <c:v>44383</c:v>
                </c:pt>
                <c:pt idx="44384">
                  <c:v>44384</c:v>
                </c:pt>
                <c:pt idx="44385">
                  <c:v>44385</c:v>
                </c:pt>
                <c:pt idx="44386">
                  <c:v>44386</c:v>
                </c:pt>
                <c:pt idx="44387">
                  <c:v>44387</c:v>
                </c:pt>
                <c:pt idx="44388">
                  <c:v>44388</c:v>
                </c:pt>
                <c:pt idx="44389">
                  <c:v>44389</c:v>
                </c:pt>
                <c:pt idx="44390">
                  <c:v>44390</c:v>
                </c:pt>
                <c:pt idx="44391">
                  <c:v>44391</c:v>
                </c:pt>
                <c:pt idx="44392">
                  <c:v>44392</c:v>
                </c:pt>
                <c:pt idx="44393">
                  <c:v>44393</c:v>
                </c:pt>
                <c:pt idx="44394">
                  <c:v>44394</c:v>
                </c:pt>
                <c:pt idx="44395">
                  <c:v>44395</c:v>
                </c:pt>
                <c:pt idx="44396">
                  <c:v>44396</c:v>
                </c:pt>
                <c:pt idx="44397">
                  <c:v>44397</c:v>
                </c:pt>
                <c:pt idx="44398">
                  <c:v>44398</c:v>
                </c:pt>
                <c:pt idx="44399">
                  <c:v>44399</c:v>
                </c:pt>
                <c:pt idx="44400">
                  <c:v>44400</c:v>
                </c:pt>
                <c:pt idx="44401">
                  <c:v>44401</c:v>
                </c:pt>
                <c:pt idx="44402">
                  <c:v>44402</c:v>
                </c:pt>
                <c:pt idx="44403">
                  <c:v>44403</c:v>
                </c:pt>
                <c:pt idx="44404">
                  <c:v>44404</c:v>
                </c:pt>
                <c:pt idx="44405">
                  <c:v>44405</c:v>
                </c:pt>
                <c:pt idx="44406">
                  <c:v>44406</c:v>
                </c:pt>
                <c:pt idx="44407">
                  <c:v>44407</c:v>
                </c:pt>
                <c:pt idx="44408">
                  <c:v>44408</c:v>
                </c:pt>
                <c:pt idx="44409">
                  <c:v>44409</c:v>
                </c:pt>
                <c:pt idx="44410">
                  <c:v>44410</c:v>
                </c:pt>
                <c:pt idx="44411">
                  <c:v>44411</c:v>
                </c:pt>
                <c:pt idx="44412">
                  <c:v>44412</c:v>
                </c:pt>
                <c:pt idx="44413">
                  <c:v>44413</c:v>
                </c:pt>
                <c:pt idx="44414">
                  <c:v>44414</c:v>
                </c:pt>
                <c:pt idx="44415">
                  <c:v>44415</c:v>
                </c:pt>
                <c:pt idx="44416">
                  <c:v>44416</c:v>
                </c:pt>
                <c:pt idx="44417">
                  <c:v>44417</c:v>
                </c:pt>
                <c:pt idx="44418">
                  <c:v>44418</c:v>
                </c:pt>
                <c:pt idx="44419">
                  <c:v>44419</c:v>
                </c:pt>
                <c:pt idx="44420">
                  <c:v>44420</c:v>
                </c:pt>
                <c:pt idx="44421">
                  <c:v>44421</c:v>
                </c:pt>
                <c:pt idx="44422">
                  <c:v>44422</c:v>
                </c:pt>
                <c:pt idx="44423">
                  <c:v>44423</c:v>
                </c:pt>
                <c:pt idx="44424">
                  <c:v>44424</c:v>
                </c:pt>
                <c:pt idx="44425">
                  <c:v>44425</c:v>
                </c:pt>
                <c:pt idx="44426">
                  <c:v>44426</c:v>
                </c:pt>
                <c:pt idx="44427">
                  <c:v>44427</c:v>
                </c:pt>
                <c:pt idx="44428">
                  <c:v>44428</c:v>
                </c:pt>
                <c:pt idx="44429">
                  <c:v>44429</c:v>
                </c:pt>
                <c:pt idx="44430">
                  <c:v>44430</c:v>
                </c:pt>
                <c:pt idx="44431">
                  <c:v>44431</c:v>
                </c:pt>
                <c:pt idx="44432">
                  <c:v>44432</c:v>
                </c:pt>
                <c:pt idx="44433">
                  <c:v>44433</c:v>
                </c:pt>
                <c:pt idx="44434">
                  <c:v>44434</c:v>
                </c:pt>
                <c:pt idx="44435">
                  <c:v>44435</c:v>
                </c:pt>
                <c:pt idx="44436">
                  <c:v>44436</c:v>
                </c:pt>
                <c:pt idx="44437">
                  <c:v>44437</c:v>
                </c:pt>
                <c:pt idx="44438">
                  <c:v>44438</c:v>
                </c:pt>
                <c:pt idx="44439">
                  <c:v>44439</c:v>
                </c:pt>
                <c:pt idx="44440">
                  <c:v>44440</c:v>
                </c:pt>
                <c:pt idx="44441">
                  <c:v>44441</c:v>
                </c:pt>
                <c:pt idx="44442">
                  <c:v>44442</c:v>
                </c:pt>
                <c:pt idx="44443">
                  <c:v>44443</c:v>
                </c:pt>
                <c:pt idx="44444">
                  <c:v>44444</c:v>
                </c:pt>
                <c:pt idx="44445">
                  <c:v>44445</c:v>
                </c:pt>
                <c:pt idx="44446">
                  <c:v>44446</c:v>
                </c:pt>
                <c:pt idx="44447">
                  <c:v>44447</c:v>
                </c:pt>
                <c:pt idx="44448">
                  <c:v>44448</c:v>
                </c:pt>
                <c:pt idx="44449">
                  <c:v>44449</c:v>
                </c:pt>
                <c:pt idx="44450">
                  <c:v>44450</c:v>
                </c:pt>
                <c:pt idx="44451">
                  <c:v>44451</c:v>
                </c:pt>
                <c:pt idx="44452">
                  <c:v>44452</c:v>
                </c:pt>
                <c:pt idx="44453">
                  <c:v>44453</c:v>
                </c:pt>
                <c:pt idx="44454">
                  <c:v>44454</c:v>
                </c:pt>
                <c:pt idx="44455">
                  <c:v>44455</c:v>
                </c:pt>
                <c:pt idx="44456">
                  <c:v>44456</c:v>
                </c:pt>
                <c:pt idx="44457">
                  <c:v>44457</c:v>
                </c:pt>
                <c:pt idx="44458">
                  <c:v>44458</c:v>
                </c:pt>
                <c:pt idx="44459">
                  <c:v>44459</c:v>
                </c:pt>
                <c:pt idx="44460">
                  <c:v>44460</c:v>
                </c:pt>
                <c:pt idx="44461">
                  <c:v>44461</c:v>
                </c:pt>
                <c:pt idx="44462">
                  <c:v>44462</c:v>
                </c:pt>
                <c:pt idx="44463">
                  <c:v>44463</c:v>
                </c:pt>
                <c:pt idx="44464">
                  <c:v>44464</c:v>
                </c:pt>
                <c:pt idx="44465">
                  <c:v>44465</c:v>
                </c:pt>
                <c:pt idx="44466">
                  <c:v>44466</c:v>
                </c:pt>
                <c:pt idx="44467">
                  <c:v>44467</c:v>
                </c:pt>
                <c:pt idx="44468">
                  <c:v>44468</c:v>
                </c:pt>
                <c:pt idx="44469">
                  <c:v>44469</c:v>
                </c:pt>
                <c:pt idx="44470">
                  <c:v>44470</c:v>
                </c:pt>
                <c:pt idx="44471">
                  <c:v>44471</c:v>
                </c:pt>
                <c:pt idx="44472">
                  <c:v>44472</c:v>
                </c:pt>
                <c:pt idx="44473">
                  <c:v>44473</c:v>
                </c:pt>
                <c:pt idx="44474">
                  <c:v>44474</c:v>
                </c:pt>
                <c:pt idx="44475">
                  <c:v>44475</c:v>
                </c:pt>
                <c:pt idx="44476">
                  <c:v>44476</c:v>
                </c:pt>
                <c:pt idx="44477">
                  <c:v>44477</c:v>
                </c:pt>
                <c:pt idx="44478">
                  <c:v>44478</c:v>
                </c:pt>
                <c:pt idx="44479">
                  <c:v>44479</c:v>
                </c:pt>
                <c:pt idx="44480">
                  <c:v>44480</c:v>
                </c:pt>
                <c:pt idx="44481">
                  <c:v>44481</c:v>
                </c:pt>
                <c:pt idx="44482">
                  <c:v>44482</c:v>
                </c:pt>
                <c:pt idx="44483">
                  <c:v>44483</c:v>
                </c:pt>
                <c:pt idx="44484">
                  <c:v>44484</c:v>
                </c:pt>
                <c:pt idx="44485">
                  <c:v>44485</c:v>
                </c:pt>
                <c:pt idx="44486">
                  <c:v>44486</c:v>
                </c:pt>
                <c:pt idx="44487">
                  <c:v>44487</c:v>
                </c:pt>
                <c:pt idx="44488">
                  <c:v>44488</c:v>
                </c:pt>
                <c:pt idx="44489">
                  <c:v>44489</c:v>
                </c:pt>
                <c:pt idx="44490">
                  <c:v>44490</c:v>
                </c:pt>
                <c:pt idx="44491">
                  <c:v>44491</c:v>
                </c:pt>
                <c:pt idx="44492">
                  <c:v>44492</c:v>
                </c:pt>
                <c:pt idx="44493">
                  <c:v>44493</c:v>
                </c:pt>
                <c:pt idx="44494">
                  <c:v>44494</c:v>
                </c:pt>
                <c:pt idx="44495">
                  <c:v>44495</c:v>
                </c:pt>
                <c:pt idx="44496">
                  <c:v>44496</c:v>
                </c:pt>
                <c:pt idx="44497">
                  <c:v>44497</c:v>
                </c:pt>
                <c:pt idx="44498">
                  <c:v>44498</c:v>
                </c:pt>
                <c:pt idx="44499">
                  <c:v>44499</c:v>
                </c:pt>
                <c:pt idx="44500">
                  <c:v>44500</c:v>
                </c:pt>
                <c:pt idx="44501">
                  <c:v>44501</c:v>
                </c:pt>
                <c:pt idx="44502">
                  <c:v>44502</c:v>
                </c:pt>
                <c:pt idx="44503">
                  <c:v>44503</c:v>
                </c:pt>
                <c:pt idx="44504">
                  <c:v>44504</c:v>
                </c:pt>
                <c:pt idx="44505">
                  <c:v>44505</c:v>
                </c:pt>
                <c:pt idx="44506">
                  <c:v>44506</c:v>
                </c:pt>
                <c:pt idx="44507">
                  <c:v>44507</c:v>
                </c:pt>
                <c:pt idx="44508">
                  <c:v>44508</c:v>
                </c:pt>
                <c:pt idx="44509">
                  <c:v>44509</c:v>
                </c:pt>
                <c:pt idx="44510">
                  <c:v>44510</c:v>
                </c:pt>
                <c:pt idx="44511">
                  <c:v>44511</c:v>
                </c:pt>
                <c:pt idx="44512">
                  <c:v>44512</c:v>
                </c:pt>
                <c:pt idx="44513">
                  <c:v>44513</c:v>
                </c:pt>
                <c:pt idx="44514">
                  <c:v>44514</c:v>
                </c:pt>
                <c:pt idx="44515">
                  <c:v>44515</c:v>
                </c:pt>
                <c:pt idx="44516">
                  <c:v>44516</c:v>
                </c:pt>
                <c:pt idx="44517">
                  <c:v>44517</c:v>
                </c:pt>
                <c:pt idx="44518">
                  <c:v>44518</c:v>
                </c:pt>
                <c:pt idx="44519">
                  <c:v>44519</c:v>
                </c:pt>
                <c:pt idx="44520">
                  <c:v>44520</c:v>
                </c:pt>
                <c:pt idx="44521">
                  <c:v>44521</c:v>
                </c:pt>
                <c:pt idx="44522">
                  <c:v>44522</c:v>
                </c:pt>
                <c:pt idx="44523">
                  <c:v>44523</c:v>
                </c:pt>
                <c:pt idx="44524">
                  <c:v>44524</c:v>
                </c:pt>
                <c:pt idx="44525">
                  <c:v>44525</c:v>
                </c:pt>
                <c:pt idx="44526">
                  <c:v>44526</c:v>
                </c:pt>
                <c:pt idx="44527">
                  <c:v>44527</c:v>
                </c:pt>
                <c:pt idx="44528">
                  <c:v>44528</c:v>
                </c:pt>
                <c:pt idx="44529">
                  <c:v>44529</c:v>
                </c:pt>
                <c:pt idx="44530">
                  <c:v>44530</c:v>
                </c:pt>
                <c:pt idx="44531">
                  <c:v>44531</c:v>
                </c:pt>
                <c:pt idx="44532">
                  <c:v>44532</c:v>
                </c:pt>
                <c:pt idx="44533">
                  <c:v>44533</c:v>
                </c:pt>
                <c:pt idx="44534">
                  <c:v>44534</c:v>
                </c:pt>
                <c:pt idx="44535">
                  <c:v>44535</c:v>
                </c:pt>
                <c:pt idx="44536">
                  <c:v>44536</c:v>
                </c:pt>
                <c:pt idx="44537">
                  <c:v>44537</c:v>
                </c:pt>
                <c:pt idx="44538">
                  <c:v>44538</c:v>
                </c:pt>
                <c:pt idx="44539">
                  <c:v>44539</c:v>
                </c:pt>
                <c:pt idx="44540">
                  <c:v>44540</c:v>
                </c:pt>
                <c:pt idx="44541">
                  <c:v>44541</c:v>
                </c:pt>
                <c:pt idx="44542">
                  <c:v>44542</c:v>
                </c:pt>
                <c:pt idx="44543">
                  <c:v>44543</c:v>
                </c:pt>
                <c:pt idx="44544">
                  <c:v>44544</c:v>
                </c:pt>
                <c:pt idx="44545">
                  <c:v>44545</c:v>
                </c:pt>
                <c:pt idx="44546">
                  <c:v>44546</c:v>
                </c:pt>
                <c:pt idx="44547">
                  <c:v>44547</c:v>
                </c:pt>
                <c:pt idx="44548">
                  <c:v>44548</c:v>
                </c:pt>
                <c:pt idx="44549">
                  <c:v>44549</c:v>
                </c:pt>
                <c:pt idx="44550">
                  <c:v>44550</c:v>
                </c:pt>
                <c:pt idx="44551">
                  <c:v>44551</c:v>
                </c:pt>
                <c:pt idx="44552">
                  <c:v>44552</c:v>
                </c:pt>
                <c:pt idx="44553">
                  <c:v>44553</c:v>
                </c:pt>
                <c:pt idx="44554">
                  <c:v>44554</c:v>
                </c:pt>
                <c:pt idx="44555">
                  <c:v>44555</c:v>
                </c:pt>
                <c:pt idx="44556">
                  <c:v>44556</c:v>
                </c:pt>
                <c:pt idx="44557">
                  <c:v>44557</c:v>
                </c:pt>
                <c:pt idx="44558">
                  <c:v>44558</c:v>
                </c:pt>
                <c:pt idx="44559">
                  <c:v>44559</c:v>
                </c:pt>
                <c:pt idx="44560">
                  <c:v>44560</c:v>
                </c:pt>
                <c:pt idx="44561">
                  <c:v>44561</c:v>
                </c:pt>
                <c:pt idx="44562">
                  <c:v>44562</c:v>
                </c:pt>
                <c:pt idx="44563">
                  <c:v>44563</c:v>
                </c:pt>
                <c:pt idx="44564">
                  <c:v>44564</c:v>
                </c:pt>
                <c:pt idx="44565">
                  <c:v>44565</c:v>
                </c:pt>
                <c:pt idx="44566">
                  <c:v>44566</c:v>
                </c:pt>
                <c:pt idx="44567">
                  <c:v>44567</c:v>
                </c:pt>
                <c:pt idx="44568">
                  <c:v>44568</c:v>
                </c:pt>
                <c:pt idx="44569">
                  <c:v>44569</c:v>
                </c:pt>
                <c:pt idx="44570">
                  <c:v>44570</c:v>
                </c:pt>
                <c:pt idx="44571">
                  <c:v>44571</c:v>
                </c:pt>
                <c:pt idx="44572">
                  <c:v>44572</c:v>
                </c:pt>
                <c:pt idx="44573">
                  <c:v>44573</c:v>
                </c:pt>
                <c:pt idx="44574">
                  <c:v>44574</c:v>
                </c:pt>
                <c:pt idx="44575">
                  <c:v>44575</c:v>
                </c:pt>
                <c:pt idx="44576">
                  <c:v>44576</c:v>
                </c:pt>
                <c:pt idx="44577">
                  <c:v>44577</c:v>
                </c:pt>
                <c:pt idx="44578">
                  <c:v>44578</c:v>
                </c:pt>
                <c:pt idx="44579">
                  <c:v>44579</c:v>
                </c:pt>
                <c:pt idx="44580">
                  <c:v>44580</c:v>
                </c:pt>
                <c:pt idx="44581">
                  <c:v>44581</c:v>
                </c:pt>
                <c:pt idx="44582">
                  <c:v>44582</c:v>
                </c:pt>
                <c:pt idx="44583">
                  <c:v>44583</c:v>
                </c:pt>
                <c:pt idx="44584">
                  <c:v>44584</c:v>
                </c:pt>
                <c:pt idx="44585">
                  <c:v>44585</c:v>
                </c:pt>
                <c:pt idx="44586">
                  <c:v>44586</c:v>
                </c:pt>
                <c:pt idx="44587">
                  <c:v>44587</c:v>
                </c:pt>
                <c:pt idx="44588">
                  <c:v>44588</c:v>
                </c:pt>
                <c:pt idx="44589">
                  <c:v>44589</c:v>
                </c:pt>
                <c:pt idx="44590">
                  <c:v>44590</c:v>
                </c:pt>
                <c:pt idx="44591">
                  <c:v>44591</c:v>
                </c:pt>
                <c:pt idx="44592">
                  <c:v>44592</c:v>
                </c:pt>
                <c:pt idx="44593">
                  <c:v>44593</c:v>
                </c:pt>
                <c:pt idx="44594">
                  <c:v>44594</c:v>
                </c:pt>
                <c:pt idx="44595">
                  <c:v>44595</c:v>
                </c:pt>
                <c:pt idx="44596">
                  <c:v>44596</c:v>
                </c:pt>
                <c:pt idx="44597">
                  <c:v>44597</c:v>
                </c:pt>
                <c:pt idx="44598">
                  <c:v>44598</c:v>
                </c:pt>
                <c:pt idx="44599">
                  <c:v>44599</c:v>
                </c:pt>
                <c:pt idx="44600">
                  <c:v>44600</c:v>
                </c:pt>
                <c:pt idx="44601">
                  <c:v>44601</c:v>
                </c:pt>
                <c:pt idx="44602">
                  <c:v>44602</c:v>
                </c:pt>
                <c:pt idx="44603">
                  <c:v>44603</c:v>
                </c:pt>
                <c:pt idx="44604">
                  <c:v>44604</c:v>
                </c:pt>
                <c:pt idx="44605">
                  <c:v>44605</c:v>
                </c:pt>
                <c:pt idx="44606">
                  <c:v>44606</c:v>
                </c:pt>
                <c:pt idx="44607">
                  <c:v>44607</c:v>
                </c:pt>
                <c:pt idx="44608">
                  <c:v>44608</c:v>
                </c:pt>
                <c:pt idx="44609">
                  <c:v>44609</c:v>
                </c:pt>
                <c:pt idx="44610">
                  <c:v>44610</c:v>
                </c:pt>
                <c:pt idx="44611">
                  <c:v>44611</c:v>
                </c:pt>
                <c:pt idx="44612">
                  <c:v>44612</c:v>
                </c:pt>
                <c:pt idx="44613">
                  <c:v>44613</c:v>
                </c:pt>
                <c:pt idx="44614">
                  <c:v>44614</c:v>
                </c:pt>
                <c:pt idx="44615">
                  <c:v>44615</c:v>
                </c:pt>
                <c:pt idx="44616">
                  <c:v>44616</c:v>
                </c:pt>
                <c:pt idx="44617">
                  <c:v>44617</c:v>
                </c:pt>
                <c:pt idx="44618">
                  <c:v>44618</c:v>
                </c:pt>
                <c:pt idx="44619">
                  <c:v>44619</c:v>
                </c:pt>
                <c:pt idx="44620">
                  <c:v>44620</c:v>
                </c:pt>
                <c:pt idx="44621">
                  <c:v>44621</c:v>
                </c:pt>
                <c:pt idx="44622">
                  <c:v>44622</c:v>
                </c:pt>
                <c:pt idx="44623">
                  <c:v>44623</c:v>
                </c:pt>
                <c:pt idx="44624">
                  <c:v>44624</c:v>
                </c:pt>
                <c:pt idx="44625">
                  <c:v>44625</c:v>
                </c:pt>
                <c:pt idx="44626">
                  <c:v>44626</c:v>
                </c:pt>
                <c:pt idx="44627">
                  <c:v>44627</c:v>
                </c:pt>
                <c:pt idx="44628">
                  <c:v>44628</c:v>
                </c:pt>
                <c:pt idx="44629">
                  <c:v>44629</c:v>
                </c:pt>
                <c:pt idx="44630">
                  <c:v>44630</c:v>
                </c:pt>
                <c:pt idx="44631">
                  <c:v>44631</c:v>
                </c:pt>
                <c:pt idx="44632">
                  <c:v>44632</c:v>
                </c:pt>
                <c:pt idx="44633">
                  <c:v>44633</c:v>
                </c:pt>
                <c:pt idx="44634">
                  <c:v>44634</c:v>
                </c:pt>
                <c:pt idx="44635">
                  <c:v>44635</c:v>
                </c:pt>
                <c:pt idx="44636">
                  <c:v>44636</c:v>
                </c:pt>
                <c:pt idx="44637">
                  <c:v>44637</c:v>
                </c:pt>
                <c:pt idx="44638">
                  <c:v>44638</c:v>
                </c:pt>
                <c:pt idx="44639">
                  <c:v>44639</c:v>
                </c:pt>
                <c:pt idx="44640">
                  <c:v>44640</c:v>
                </c:pt>
                <c:pt idx="44641">
                  <c:v>44641</c:v>
                </c:pt>
                <c:pt idx="44642">
                  <c:v>44642</c:v>
                </c:pt>
                <c:pt idx="44643">
                  <c:v>44643</c:v>
                </c:pt>
                <c:pt idx="44644">
                  <c:v>44644</c:v>
                </c:pt>
                <c:pt idx="44645">
                  <c:v>44645</c:v>
                </c:pt>
                <c:pt idx="44646">
                  <c:v>44646</c:v>
                </c:pt>
                <c:pt idx="44647">
                  <c:v>44647</c:v>
                </c:pt>
                <c:pt idx="44648">
                  <c:v>44648</c:v>
                </c:pt>
                <c:pt idx="44649">
                  <c:v>44649</c:v>
                </c:pt>
                <c:pt idx="44650">
                  <c:v>44650</c:v>
                </c:pt>
                <c:pt idx="44651">
                  <c:v>44651</c:v>
                </c:pt>
                <c:pt idx="44652">
                  <c:v>44652</c:v>
                </c:pt>
                <c:pt idx="44653">
                  <c:v>44653</c:v>
                </c:pt>
                <c:pt idx="44654">
                  <c:v>44654</c:v>
                </c:pt>
                <c:pt idx="44655">
                  <c:v>44655</c:v>
                </c:pt>
                <c:pt idx="44656">
                  <c:v>44656</c:v>
                </c:pt>
                <c:pt idx="44657">
                  <c:v>44657</c:v>
                </c:pt>
                <c:pt idx="44658">
                  <c:v>44658</c:v>
                </c:pt>
                <c:pt idx="44659">
                  <c:v>44659</c:v>
                </c:pt>
                <c:pt idx="44660">
                  <c:v>44660</c:v>
                </c:pt>
                <c:pt idx="44661">
                  <c:v>44661</c:v>
                </c:pt>
                <c:pt idx="44662">
                  <c:v>44662</c:v>
                </c:pt>
                <c:pt idx="44663">
                  <c:v>44663</c:v>
                </c:pt>
                <c:pt idx="44664">
                  <c:v>44664</c:v>
                </c:pt>
                <c:pt idx="44665">
                  <c:v>44665</c:v>
                </c:pt>
                <c:pt idx="44666">
                  <c:v>44666</c:v>
                </c:pt>
                <c:pt idx="44667">
                  <c:v>44667</c:v>
                </c:pt>
                <c:pt idx="44668">
                  <c:v>44668</c:v>
                </c:pt>
                <c:pt idx="44669">
                  <c:v>44669</c:v>
                </c:pt>
                <c:pt idx="44670">
                  <c:v>44670</c:v>
                </c:pt>
                <c:pt idx="44671">
                  <c:v>44671</c:v>
                </c:pt>
                <c:pt idx="44672">
                  <c:v>44672</c:v>
                </c:pt>
                <c:pt idx="44673">
                  <c:v>44673</c:v>
                </c:pt>
                <c:pt idx="44674">
                  <c:v>44674</c:v>
                </c:pt>
                <c:pt idx="44675">
                  <c:v>44675</c:v>
                </c:pt>
                <c:pt idx="44676">
                  <c:v>44676</c:v>
                </c:pt>
                <c:pt idx="44677">
                  <c:v>44677</c:v>
                </c:pt>
                <c:pt idx="44678">
                  <c:v>44678</c:v>
                </c:pt>
                <c:pt idx="44679">
                  <c:v>44679</c:v>
                </c:pt>
                <c:pt idx="44680">
                  <c:v>44680</c:v>
                </c:pt>
                <c:pt idx="44681">
                  <c:v>44681</c:v>
                </c:pt>
                <c:pt idx="44682">
                  <c:v>44682</c:v>
                </c:pt>
                <c:pt idx="44683">
                  <c:v>44683</c:v>
                </c:pt>
                <c:pt idx="44684">
                  <c:v>44684</c:v>
                </c:pt>
                <c:pt idx="44685">
                  <c:v>44685</c:v>
                </c:pt>
                <c:pt idx="44686">
                  <c:v>44686</c:v>
                </c:pt>
                <c:pt idx="44687">
                  <c:v>44687</c:v>
                </c:pt>
                <c:pt idx="44688">
                  <c:v>44688</c:v>
                </c:pt>
                <c:pt idx="44689">
                  <c:v>44689</c:v>
                </c:pt>
                <c:pt idx="44690">
                  <c:v>44690</c:v>
                </c:pt>
                <c:pt idx="44691">
                  <c:v>44691</c:v>
                </c:pt>
                <c:pt idx="44692">
                  <c:v>44692</c:v>
                </c:pt>
                <c:pt idx="44693">
                  <c:v>44693</c:v>
                </c:pt>
                <c:pt idx="44694">
                  <c:v>44694</c:v>
                </c:pt>
                <c:pt idx="44695">
                  <c:v>44695</c:v>
                </c:pt>
                <c:pt idx="44696">
                  <c:v>44696</c:v>
                </c:pt>
                <c:pt idx="44697">
                  <c:v>44697</c:v>
                </c:pt>
                <c:pt idx="44698">
                  <c:v>44698</c:v>
                </c:pt>
                <c:pt idx="44699">
                  <c:v>44699</c:v>
                </c:pt>
                <c:pt idx="44700">
                  <c:v>44700</c:v>
                </c:pt>
                <c:pt idx="44701">
                  <c:v>44701</c:v>
                </c:pt>
                <c:pt idx="44702">
                  <c:v>44702</c:v>
                </c:pt>
                <c:pt idx="44703">
                  <c:v>44703</c:v>
                </c:pt>
                <c:pt idx="44704">
                  <c:v>44704</c:v>
                </c:pt>
                <c:pt idx="44705">
                  <c:v>44705</c:v>
                </c:pt>
                <c:pt idx="44706">
                  <c:v>44706</c:v>
                </c:pt>
                <c:pt idx="44707">
                  <c:v>44707</c:v>
                </c:pt>
                <c:pt idx="44708">
                  <c:v>44708</c:v>
                </c:pt>
                <c:pt idx="44709">
                  <c:v>44709</c:v>
                </c:pt>
                <c:pt idx="44710">
                  <c:v>44710</c:v>
                </c:pt>
                <c:pt idx="44711">
                  <c:v>44711</c:v>
                </c:pt>
                <c:pt idx="44712">
                  <c:v>44712</c:v>
                </c:pt>
                <c:pt idx="44713">
                  <c:v>44713</c:v>
                </c:pt>
                <c:pt idx="44714">
                  <c:v>44714</c:v>
                </c:pt>
                <c:pt idx="44715">
                  <c:v>44715</c:v>
                </c:pt>
                <c:pt idx="44716">
                  <c:v>44716</c:v>
                </c:pt>
                <c:pt idx="44717">
                  <c:v>44717</c:v>
                </c:pt>
                <c:pt idx="44718">
                  <c:v>44718</c:v>
                </c:pt>
                <c:pt idx="44719">
                  <c:v>44719</c:v>
                </c:pt>
                <c:pt idx="44720">
                  <c:v>44720</c:v>
                </c:pt>
                <c:pt idx="44721">
                  <c:v>44721</c:v>
                </c:pt>
                <c:pt idx="44722">
                  <c:v>44722</c:v>
                </c:pt>
                <c:pt idx="44723">
                  <c:v>44723</c:v>
                </c:pt>
                <c:pt idx="44724">
                  <c:v>44724</c:v>
                </c:pt>
                <c:pt idx="44725">
                  <c:v>44725</c:v>
                </c:pt>
                <c:pt idx="44726">
                  <c:v>44726</c:v>
                </c:pt>
                <c:pt idx="44727">
                  <c:v>44727</c:v>
                </c:pt>
                <c:pt idx="44728">
                  <c:v>44728</c:v>
                </c:pt>
                <c:pt idx="44729">
                  <c:v>44729</c:v>
                </c:pt>
                <c:pt idx="44730">
                  <c:v>44730</c:v>
                </c:pt>
                <c:pt idx="44731">
                  <c:v>44731</c:v>
                </c:pt>
                <c:pt idx="44732">
                  <c:v>44732</c:v>
                </c:pt>
                <c:pt idx="44733">
                  <c:v>44733</c:v>
                </c:pt>
                <c:pt idx="44734">
                  <c:v>44734</c:v>
                </c:pt>
                <c:pt idx="44735">
                  <c:v>44735</c:v>
                </c:pt>
                <c:pt idx="44736">
                  <c:v>44736</c:v>
                </c:pt>
                <c:pt idx="44737">
                  <c:v>44737</c:v>
                </c:pt>
                <c:pt idx="44738">
                  <c:v>44738</c:v>
                </c:pt>
                <c:pt idx="44739">
                  <c:v>44739</c:v>
                </c:pt>
                <c:pt idx="44740">
                  <c:v>44740</c:v>
                </c:pt>
                <c:pt idx="44741">
                  <c:v>44741</c:v>
                </c:pt>
                <c:pt idx="44742">
                  <c:v>44742</c:v>
                </c:pt>
                <c:pt idx="44743">
                  <c:v>44743</c:v>
                </c:pt>
                <c:pt idx="44744">
                  <c:v>44744</c:v>
                </c:pt>
                <c:pt idx="44745">
                  <c:v>44745</c:v>
                </c:pt>
                <c:pt idx="44746">
                  <c:v>44746</c:v>
                </c:pt>
                <c:pt idx="44747">
                  <c:v>44747</c:v>
                </c:pt>
                <c:pt idx="44748">
                  <c:v>44748</c:v>
                </c:pt>
                <c:pt idx="44749">
                  <c:v>44749</c:v>
                </c:pt>
                <c:pt idx="44750">
                  <c:v>44750</c:v>
                </c:pt>
                <c:pt idx="44751">
                  <c:v>44751</c:v>
                </c:pt>
                <c:pt idx="44752">
                  <c:v>44752</c:v>
                </c:pt>
                <c:pt idx="44753">
                  <c:v>44753</c:v>
                </c:pt>
                <c:pt idx="44754">
                  <c:v>44754</c:v>
                </c:pt>
                <c:pt idx="44755">
                  <c:v>44755</c:v>
                </c:pt>
                <c:pt idx="44756">
                  <c:v>44756</c:v>
                </c:pt>
                <c:pt idx="44757">
                  <c:v>44757</c:v>
                </c:pt>
                <c:pt idx="44758">
                  <c:v>44758</c:v>
                </c:pt>
                <c:pt idx="44759">
                  <c:v>44759</c:v>
                </c:pt>
                <c:pt idx="44760">
                  <c:v>44760</c:v>
                </c:pt>
                <c:pt idx="44761">
                  <c:v>44761</c:v>
                </c:pt>
                <c:pt idx="44762">
                  <c:v>44762</c:v>
                </c:pt>
                <c:pt idx="44763">
                  <c:v>44763</c:v>
                </c:pt>
                <c:pt idx="44764">
                  <c:v>44764</c:v>
                </c:pt>
                <c:pt idx="44765">
                  <c:v>44765</c:v>
                </c:pt>
                <c:pt idx="44766">
                  <c:v>44766</c:v>
                </c:pt>
                <c:pt idx="44767">
                  <c:v>44767</c:v>
                </c:pt>
                <c:pt idx="44768">
                  <c:v>44768</c:v>
                </c:pt>
                <c:pt idx="44769">
                  <c:v>44769</c:v>
                </c:pt>
                <c:pt idx="44770">
                  <c:v>44770</c:v>
                </c:pt>
                <c:pt idx="44771">
                  <c:v>44771</c:v>
                </c:pt>
                <c:pt idx="44772">
                  <c:v>44772</c:v>
                </c:pt>
                <c:pt idx="44773">
                  <c:v>44773</c:v>
                </c:pt>
                <c:pt idx="44774">
                  <c:v>44774</c:v>
                </c:pt>
                <c:pt idx="44775">
                  <c:v>44775</c:v>
                </c:pt>
                <c:pt idx="44776">
                  <c:v>44776</c:v>
                </c:pt>
                <c:pt idx="44777">
                  <c:v>44777</c:v>
                </c:pt>
                <c:pt idx="44778">
                  <c:v>44778</c:v>
                </c:pt>
                <c:pt idx="44779">
                  <c:v>44779</c:v>
                </c:pt>
                <c:pt idx="44780">
                  <c:v>44780</c:v>
                </c:pt>
                <c:pt idx="44781">
                  <c:v>44781</c:v>
                </c:pt>
                <c:pt idx="44782">
                  <c:v>44782</c:v>
                </c:pt>
                <c:pt idx="44783">
                  <c:v>44783</c:v>
                </c:pt>
                <c:pt idx="44784">
                  <c:v>44784</c:v>
                </c:pt>
                <c:pt idx="44785">
                  <c:v>44785</c:v>
                </c:pt>
                <c:pt idx="44786">
                  <c:v>44786</c:v>
                </c:pt>
                <c:pt idx="44787">
                  <c:v>44787</c:v>
                </c:pt>
                <c:pt idx="44788">
                  <c:v>44788</c:v>
                </c:pt>
                <c:pt idx="44789">
                  <c:v>44789</c:v>
                </c:pt>
                <c:pt idx="44790">
                  <c:v>44790</c:v>
                </c:pt>
                <c:pt idx="44791">
                  <c:v>44791</c:v>
                </c:pt>
                <c:pt idx="44792">
                  <c:v>44792</c:v>
                </c:pt>
                <c:pt idx="44793">
                  <c:v>44793</c:v>
                </c:pt>
                <c:pt idx="44794">
                  <c:v>44794</c:v>
                </c:pt>
                <c:pt idx="44795">
                  <c:v>44795</c:v>
                </c:pt>
                <c:pt idx="44796">
                  <c:v>44796</c:v>
                </c:pt>
                <c:pt idx="44797">
                  <c:v>44797</c:v>
                </c:pt>
                <c:pt idx="44798">
                  <c:v>44798</c:v>
                </c:pt>
                <c:pt idx="44799">
                  <c:v>44799</c:v>
                </c:pt>
                <c:pt idx="44800">
                  <c:v>44800</c:v>
                </c:pt>
                <c:pt idx="44801">
                  <c:v>44801</c:v>
                </c:pt>
                <c:pt idx="44802">
                  <c:v>44802</c:v>
                </c:pt>
                <c:pt idx="44803">
                  <c:v>44803</c:v>
                </c:pt>
                <c:pt idx="44804">
                  <c:v>44804</c:v>
                </c:pt>
                <c:pt idx="44805">
                  <c:v>44805</c:v>
                </c:pt>
                <c:pt idx="44806">
                  <c:v>44806</c:v>
                </c:pt>
                <c:pt idx="44807">
                  <c:v>44807</c:v>
                </c:pt>
                <c:pt idx="44808">
                  <c:v>44808</c:v>
                </c:pt>
                <c:pt idx="44809">
                  <c:v>44809</c:v>
                </c:pt>
                <c:pt idx="44810">
                  <c:v>44810</c:v>
                </c:pt>
                <c:pt idx="44811">
                  <c:v>44811</c:v>
                </c:pt>
                <c:pt idx="44812">
                  <c:v>44812</c:v>
                </c:pt>
                <c:pt idx="44813">
                  <c:v>44813</c:v>
                </c:pt>
                <c:pt idx="44814">
                  <c:v>44814</c:v>
                </c:pt>
                <c:pt idx="44815">
                  <c:v>44815</c:v>
                </c:pt>
                <c:pt idx="44816">
                  <c:v>44816</c:v>
                </c:pt>
                <c:pt idx="44817">
                  <c:v>44817</c:v>
                </c:pt>
                <c:pt idx="44818">
                  <c:v>44818</c:v>
                </c:pt>
                <c:pt idx="44819">
                  <c:v>44819</c:v>
                </c:pt>
                <c:pt idx="44820">
                  <c:v>44820</c:v>
                </c:pt>
                <c:pt idx="44821">
                  <c:v>44821</c:v>
                </c:pt>
                <c:pt idx="44822">
                  <c:v>44822</c:v>
                </c:pt>
                <c:pt idx="44823">
                  <c:v>44823</c:v>
                </c:pt>
                <c:pt idx="44824">
                  <c:v>44824</c:v>
                </c:pt>
                <c:pt idx="44825">
                  <c:v>44825</c:v>
                </c:pt>
                <c:pt idx="44826">
                  <c:v>44826</c:v>
                </c:pt>
                <c:pt idx="44827">
                  <c:v>44827</c:v>
                </c:pt>
                <c:pt idx="44828">
                  <c:v>44828</c:v>
                </c:pt>
                <c:pt idx="44829">
                  <c:v>44829</c:v>
                </c:pt>
                <c:pt idx="44830">
                  <c:v>44830</c:v>
                </c:pt>
                <c:pt idx="44831">
                  <c:v>44831</c:v>
                </c:pt>
                <c:pt idx="44832">
                  <c:v>44832</c:v>
                </c:pt>
                <c:pt idx="44833">
                  <c:v>44833</c:v>
                </c:pt>
                <c:pt idx="44834">
                  <c:v>44834</c:v>
                </c:pt>
                <c:pt idx="44835">
                  <c:v>44835</c:v>
                </c:pt>
                <c:pt idx="44836">
                  <c:v>44836</c:v>
                </c:pt>
                <c:pt idx="44837">
                  <c:v>44837</c:v>
                </c:pt>
                <c:pt idx="44838">
                  <c:v>44838</c:v>
                </c:pt>
                <c:pt idx="44839">
                  <c:v>44839</c:v>
                </c:pt>
                <c:pt idx="44840">
                  <c:v>44840</c:v>
                </c:pt>
                <c:pt idx="44841">
                  <c:v>44841</c:v>
                </c:pt>
                <c:pt idx="44842">
                  <c:v>44842</c:v>
                </c:pt>
                <c:pt idx="44843">
                  <c:v>44843</c:v>
                </c:pt>
                <c:pt idx="44844">
                  <c:v>44844</c:v>
                </c:pt>
                <c:pt idx="44845">
                  <c:v>44845</c:v>
                </c:pt>
                <c:pt idx="44846">
                  <c:v>44846</c:v>
                </c:pt>
                <c:pt idx="44847">
                  <c:v>44847</c:v>
                </c:pt>
                <c:pt idx="44848">
                  <c:v>44848</c:v>
                </c:pt>
                <c:pt idx="44849">
                  <c:v>44849</c:v>
                </c:pt>
                <c:pt idx="44850">
                  <c:v>44850</c:v>
                </c:pt>
                <c:pt idx="44851">
                  <c:v>44851</c:v>
                </c:pt>
                <c:pt idx="44852">
                  <c:v>44852</c:v>
                </c:pt>
                <c:pt idx="44853">
                  <c:v>44853</c:v>
                </c:pt>
                <c:pt idx="44854">
                  <c:v>44854</c:v>
                </c:pt>
                <c:pt idx="44855">
                  <c:v>44855</c:v>
                </c:pt>
                <c:pt idx="44856">
                  <c:v>44856</c:v>
                </c:pt>
                <c:pt idx="44857">
                  <c:v>44857</c:v>
                </c:pt>
                <c:pt idx="44858">
                  <c:v>44858</c:v>
                </c:pt>
                <c:pt idx="44859">
                  <c:v>44859</c:v>
                </c:pt>
                <c:pt idx="44860">
                  <c:v>44860</c:v>
                </c:pt>
                <c:pt idx="44861">
                  <c:v>44861</c:v>
                </c:pt>
                <c:pt idx="44862">
                  <c:v>44862</c:v>
                </c:pt>
                <c:pt idx="44863">
                  <c:v>44863</c:v>
                </c:pt>
                <c:pt idx="44864">
                  <c:v>44864</c:v>
                </c:pt>
                <c:pt idx="44865">
                  <c:v>44865</c:v>
                </c:pt>
                <c:pt idx="44866">
                  <c:v>44866</c:v>
                </c:pt>
                <c:pt idx="44867">
                  <c:v>44867</c:v>
                </c:pt>
                <c:pt idx="44868">
                  <c:v>44868</c:v>
                </c:pt>
                <c:pt idx="44869">
                  <c:v>44869</c:v>
                </c:pt>
                <c:pt idx="44870">
                  <c:v>44870</c:v>
                </c:pt>
                <c:pt idx="44871">
                  <c:v>44871</c:v>
                </c:pt>
                <c:pt idx="44872">
                  <c:v>44872</c:v>
                </c:pt>
                <c:pt idx="44873">
                  <c:v>44873</c:v>
                </c:pt>
                <c:pt idx="44874">
                  <c:v>44874</c:v>
                </c:pt>
                <c:pt idx="44875">
                  <c:v>44875</c:v>
                </c:pt>
                <c:pt idx="44876">
                  <c:v>44876</c:v>
                </c:pt>
                <c:pt idx="44877">
                  <c:v>44877</c:v>
                </c:pt>
                <c:pt idx="44878">
                  <c:v>44878</c:v>
                </c:pt>
                <c:pt idx="44879">
                  <c:v>44879</c:v>
                </c:pt>
                <c:pt idx="44880">
                  <c:v>44880</c:v>
                </c:pt>
                <c:pt idx="44881">
                  <c:v>44881</c:v>
                </c:pt>
                <c:pt idx="44882">
                  <c:v>44882</c:v>
                </c:pt>
                <c:pt idx="44883">
                  <c:v>44883</c:v>
                </c:pt>
                <c:pt idx="44884">
                  <c:v>44884</c:v>
                </c:pt>
                <c:pt idx="44885">
                  <c:v>44885</c:v>
                </c:pt>
                <c:pt idx="44886">
                  <c:v>44886</c:v>
                </c:pt>
                <c:pt idx="44887">
                  <c:v>44887</c:v>
                </c:pt>
                <c:pt idx="44888">
                  <c:v>44888</c:v>
                </c:pt>
                <c:pt idx="44889">
                  <c:v>44889</c:v>
                </c:pt>
                <c:pt idx="44890">
                  <c:v>44890</c:v>
                </c:pt>
                <c:pt idx="44891">
                  <c:v>44891</c:v>
                </c:pt>
                <c:pt idx="44892">
                  <c:v>44892</c:v>
                </c:pt>
                <c:pt idx="44893">
                  <c:v>44893</c:v>
                </c:pt>
                <c:pt idx="44894">
                  <c:v>44894</c:v>
                </c:pt>
                <c:pt idx="44895">
                  <c:v>44895</c:v>
                </c:pt>
                <c:pt idx="44896">
                  <c:v>44896</c:v>
                </c:pt>
                <c:pt idx="44897">
                  <c:v>44897</c:v>
                </c:pt>
                <c:pt idx="44898">
                  <c:v>44898</c:v>
                </c:pt>
                <c:pt idx="44899">
                  <c:v>44899</c:v>
                </c:pt>
                <c:pt idx="44900">
                  <c:v>44900</c:v>
                </c:pt>
                <c:pt idx="44901">
                  <c:v>44901</c:v>
                </c:pt>
                <c:pt idx="44902">
                  <c:v>44902</c:v>
                </c:pt>
                <c:pt idx="44903">
                  <c:v>44903</c:v>
                </c:pt>
                <c:pt idx="44904">
                  <c:v>44904</c:v>
                </c:pt>
                <c:pt idx="44905">
                  <c:v>44905</c:v>
                </c:pt>
                <c:pt idx="44906">
                  <c:v>44906</c:v>
                </c:pt>
                <c:pt idx="44907">
                  <c:v>44907</c:v>
                </c:pt>
                <c:pt idx="44908">
                  <c:v>44908</c:v>
                </c:pt>
                <c:pt idx="44909">
                  <c:v>44909</c:v>
                </c:pt>
                <c:pt idx="44910">
                  <c:v>44910</c:v>
                </c:pt>
                <c:pt idx="44911">
                  <c:v>44911</c:v>
                </c:pt>
                <c:pt idx="44912">
                  <c:v>44912</c:v>
                </c:pt>
                <c:pt idx="44913">
                  <c:v>44913</c:v>
                </c:pt>
                <c:pt idx="44914">
                  <c:v>44914</c:v>
                </c:pt>
                <c:pt idx="44915">
                  <c:v>44915</c:v>
                </c:pt>
                <c:pt idx="44916">
                  <c:v>44916</c:v>
                </c:pt>
                <c:pt idx="44917">
                  <c:v>44917</c:v>
                </c:pt>
                <c:pt idx="44918">
                  <c:v>44918</c:v>
                </c:pt>
                <c:pt idx="44919">
                  <c:v>44919</c:v>
                </c:pt>
                <c:pt idx="44920">
                  <c:v>44920</c:v>
                </c:pt>
                <c:pt idx="44921">
                  <c:v>44921</c:v>
                </c:pt>
                <c:pt idx="44922">
                  <c:v>44922</c:v>
                </c:pt>
                <c:pt idx="44923">
                  <c:v>44923</c:v>
                </c:pt>
                <c:pt idx="44924">
                  <c:v>44924</c:v>
                </c:pt>
                <c:pt idx="44925">
                  <c:v>44925</c:v>
                </c:pt>
                <c:pt idx="44926">
                  <c:v>44926</c:v>
                </c:pt>
                <c:pt idx="44927">
                  <c:v>44927</c:v>
                </c:pt>
                <c:pt idx="44928">
                  <c:v>44928</c:v>
                </c:pt>
                <c:pt idx="44929">
                  <c:v>44929</c:v>
                </c:pt>
                <c:pt idx="44930">
                  <c:v>44930</c:v>
                </c:pt>
                <c:pt idx="44931">
                  <c:v>44931</c:v>
                </c:pt>
                <c:pt idx="44932">
                  <c:v>44932</c:v>
                </c:pt>
                <c:pt idx="44933">
                  <c:v>44933</c:v>
                </c:pt>
                <c:pt idx="44934">
                  <c:v>44934</c:v>
                </c:pt>
                <c:pt idx="44935">
                  <c:v>44935</c:v>
                </c:pt>
                <c:pt idx="44936">
                  <c:v>44936</c:v>
                </c:pt>
                <c:pt idx="44937">
                  <c:v>44937</c:v>
                </c:pt>
                <c:pt idx="44938">
                  <c:v>44938</c:v>
                </c:pt>
                <c:pt idx="44939">
                  <c:v>44939</c:v>
                </c:pt>
                <c:pt idx="44940">
                  <c:v>44940</c:v>
                </c:pt>
                <c:pt idx="44941">
                  <c:v>44941</c:v>
                </c:pt>
                <c:pt idx="44942">
                  <c:v>44942</c:v>
                </c:pt>
                <c:pt idx="44943">
                  <c:v>44943</c:v>
                </c:pt>
                <c:pt idx="44944">
                  <c:v>44944</c:v>
                </c:pt>
                <c:pt idx="44945">
                  <c:v>44945</c:v>
                </c:pt>
                <c:pt idx="44946">
                  <c:v>44946</c:v>
                </c:pt>
                <c:pt idx="44947">
                  <c:v>44947</c:v>
                </c:pt>
                <c:pt idx="44948">
                  <c:v>44948</c:v>
                </c:pt>
                <c:pt idx="44949">
                  <c:v>44949</c:v>
                </c:pt>
                <c:pt idx="44950">
                  <c:v>44950</c:v>
                </c:pt>
                <c:pt idx="44951">
                  <c:v>44951</c:v>
                </c:pt>
                <c:pt idx="44952">
                  <c:v>44952</c:v>
                </c:pt>
                <c:pt idx="44953">
                  <c:v>44953</c:v>
                </c:pt>
                <c:pt idx="44954">
                  <c:v>44954</c:v>
                </c:pt>
                <c:pt idx="44955">
                  <c:v>44955</c:v>
                </c:pt>
                <c:pt idx="44956">
                  <c:v>44956</c:v>
                </c:pt>
                <c:pt idx="44957">
                  <c:v>44957</c:v>
                </c:pt>
                <c:pt idx="44958">
                  <c:v>44958</c:v>
                </c:pt>
                <c:pt idx="44959">
                  <c:v>44959</c:v>
                </c:pt>
                <c:pt idx="44960">
                  <c:v>44960</c:v>
                </c:pt>
                <c:pt idx="44961">
                  <c:v>44961</c:v>
                </c:pt>
                <c:pt idx="44962">
                  <c:v>44962</c:v>
                </c:pt>
                <c:pt idx="44963">
                  <c:v>44963</c:v>
                </c:pt>
                <c:pt idx="44964">
                  <c:v>44964</c:v>
                </c:pt>
                <c:pt idx="44965">
                  <c:v>44965</c:v>
                </c:pt>
                <c:pt idx="44966">
                  <c:v>44966</c:v>
                </c:pt>
                <c:pt idx="44967">
                  <c:v>44967</c:v>
                </c:pt>
                <c:pt idx="44968">
                  <c:v>44968</c:v>
                </c:pt>
                <c:pt idx="44969">
                  <c:v>44969</c:v>
                </c:pt>
                <c:pt idx="44970">
                  <c:v>44970</c:v>
                </c:pt>
                <c:pt idx="44971">
                  <c:v>44971</c:v>
                </c:pt>
                <c:pt idx="44972">
                  <c:v>44972</c:v>
                </c:pt>
                <c:pt idx="44973">
                  <c:v>44973</c:v>
                </c:pt>
                <c:pt idx="44974">
                  <c:v>44974</c:v>
                </c:pt>
                <c:pt idx="44975">
                  <c:v>44975</c:v>
                </c:pt>
                <c:pt idx="44976">
                  <c:v>44976</c:v>
                </c:pt>
                <c:pt idx="44977">
                  <c:v>44977</c:v>
                </c:pt>
                <c:pt idx="44978">
                  <c:v>44978</c:v>
                </c:pt>
                <c:pt idx="44979">
                  <c:v>44979</c:v>
                </c:pt>
                <c:pt idx="44980">
                  <c:v>44980</c:v>
                </c:pt>
                <c:pt idx="44981">
                  <c:v>44981</c:v>
                </c:pt>
                <c:pt idx="44982">
                  <c:v>44982</c:v>
                </c:pt>
                <c:pt idx="44983">
                  <c:v>44983</c:v>
                </c:pt>
                <c:pt idx="44984">
                  <c:v>44984</c:v>
                </c:pt>
                <c:pt idx="44985">
                  <c:v>44985</c:v>
                </c:pt>
                <c:pt idx="44986">
                  <c:v>44986</c:v>
                </c:pt>
                <c:pt idx="44987">
                  <c:v>44987</c:v>
                </c:pt>
                <c:pt idx="44988">
                  <c:v>44988</c:v>
                </c:pt>
                <c:pt idx="44989">
                  <c:v>44989</c:v>
                </c:pt>
                <c:pt idx="44990">
                  <c:v>44990</c:v>
                </c:pt>
                <c:pt idx="44991">
                  <c:v>44991</c:v>
                </c:pt>
                <c:pt idx="44992">
                  <c:v>44992</c:v>
                </c:pt>
                <c:pt idx="44993">
                  <c:v>44993</c:v>
                </c:pt>
                <c:pt idx="44994">
                  <c:v>44994</c:v>
                </c:pt>
                <c:pt idx="44995">
                  <c:v>44995</c:v>
                </c:pt>
                <c:pt idx="44996">
                  <c:v>44996</c:v>
                </c:pt>
                <c:pt idx="44997">
                  <c:v>44997</c:v>
                </c:pt>
                <c:pt idx="44998">
                  <c:v>44998</c:v>
                </c:pt>
                <c:pt idx="44999">
                  <c:v>44999</c:v>
                </c:pt>
                <c:pt idx="45000">
                  <c:v>45000</c:v>
                </c:pt>
                <c:pt idx="45001">
                  <c:v>45001</c:v>
                </c:pt>
                <c:pt idx="45002">
                  <c:v>45002</c:v>
                </c:pt>
                <c:pt idx="45003">
                  <c:v>45003</c:v>
                </c:pt>
                <c:pt idx="45004">
                  <c:v>45004</c:v>
                </c:pt>
                <c:pt idx="45005">
                  <c:v>45005</c:v>
                </c:pt>
                <c:pt idx="45006">
                  <c:v>45006</c:v>
                </c:pt>
                <c:pt idx="45007">
                  <c:v>45007</c:v>
                </c:pt>
                <c:pt idx="45008">
                  <c:v>45008</c:v>
                </c:pt>
                <c:pt idx="45009">
                  <c:v>45009</c:v>
                </c:pt>
                <c:pt idx="45010">
                  <c:v>45010</c:v>
                </c:pt>
                <c:pt idx="45011">
                  <c:v>45011</c:v>
                </c:pt>
                <c:pt idx="45012">
                  <c:v>45012</c:v>
                </c:pt>
                <c:pt idx="45013">
                  <c:v>45013</c:v>
                </c:pt>
                <c:pt idx="45014">
                  <c:v>45014</c:v>
                </c:pt>
                <c:pt idx="45015">
                  <c:v>45015</c:v>
                </c:pt>
                <c:pt idx="45016">
                  <c:v>45016</c:v>
                </c:pt>
                <c:pt idx="45017">
                  <c:v>45017</c:v>
                </c:pt>
                <c:pt idx="45018">
                  <c:v>45018</c:v>
                </c:pt>
                <c:pt idx="45019">
                  <c:v>45019</c:v>
                </c:pt>
                <c:pt idx="45020">
                  <c:v>45020</c:v>
                </c:pt>
                <c:pt idx="45021">
                  <c:v>45021</c:v>
                </c:pt>
                <c:pt idx="45022">
                  <c:v>45022</c:v>
                </c:pt>
                <c:pt idx="45023">
                  <c:v>45023</c:v>
                </c:pt>
                <c:pt idx="45024">
                  <c:v>45024</c:v>
                </c:pt>
                <c:pt idx="45025">
                  <c:v>45025</c:v>
                </c:pt>
                <c:pt idx="45026">
                  <c:v>45026</c:v>
                </c:pt>
                <c:pt idx="45027">
                  <c:v>45027</c:v>
                </c:pt>
                <c:pt idx="45028">
                  <c:v>45028</c:v>
                </c:pt>
                <c:pt idx="45029">
                  <c:v>45029</c:v>
                </c:pt>
                <c:pt idx="45030">
                  <c:v>45030</c:v>
                </c:pt>
                <c:pt idx="45031">
                  <c:v>45031</c:v>
                </c:pt>
                <c:pt idx="45032">
                  <c:v>45032</c:v>
                </c:pt>
                <c:pt idx="45033">
                  <c:v>45033</c:v>
                </c:pt>
                <c:pt idx="45034">
                  <c:v>45034</c:v>
                </c:pt>
                <c:pt idx="45035">
                  <c:v>45035</c:v>
                </c:pt>
                <c:pt idx="45036">
                  <c:v>45036</c:v>
                </c:pt>
                <c:pt idx="45037">
                  <c:v>45037</c:v>
                </c:pt>
                <c:pt idx="45038">
                  <c:v>45038</c:v>
                </c:pt>
                <c:pt idx="45039">
                  <c:v>45039</c:v>
                </c:pt>
                <c:pt idx="45040">
                  <c:v>45040</c:v>
                </c:pt>
                <c:pt idx="45041">
                  <c:v>45041</c:v>
                </c:pt>
                <c:pt idx="45042">
                  <c:v>45042</c:v>
                </c:pt>
                <c:pt idx="45043">
                  <c:v>45043</c:v>
                </c:pt>
                <c:pt idx="45044">
                  <c:v>45044</c:v>
                </c:pt>
                <c:pt idx="45045">
                  <c:v>45045</c:v>
                </c:pt>
                <c:pt idx="45046">
                  <c:v>45046</c:v>
                </c:pt>
                <c:pt idx="45047">
                  <c:v>45047</c:v>
                </c:pt>
                <c:pt idx="45048">
                  <c:v>45048</c:v>
                </c:pt>
                <c:pt idx="45049">
                  <c:v>45049</c:v>
                </c:pt>
                <c:pt idx="45050">
                  <c:v>45050</c:v>
                </c:pt>
                <c:pt idx="45051">
                  <c:v>45051</c:v>
                </c:pt>
                <c:pt idx="45052">
                  <c:v>45052</c:v>
                </c:pt>
                <c:pt idx="45053">
                  <c:v>45053</c:v>
                </c:pt>
                <c:pt idx="45054">
                  <c:v>45054</c:v>
                </c:pt>
                <c:pt idx="45055">
                  <c:v>45055</c:v>
                </c:pt>
                <c:pt idx="45056">
                  <c:v>45056</c:v>
                </c:pt>
                <c:pt idx="45057">
                  <c:v>45057</c:v>
                </c:pt>
                <c:pt idx="45058">
                  <c:v>45058</c:v>
                </c:pt>
                <c:pt idx="45059">
                  <c:v>45059</c:v>
                </c:pt>
                <c:pt idx="45060">
                  <c:v>45060</c:v>
                </c:pt>
                <c:pt idx="45061">
                  <c:v>45061</c:v>
                </c:pt>
                <c:pt idx="45062">
                  <c:v>45062</c:v>
                </c:pt>
                <c:pt idx="45063">
                  <c:v>45063</c:v>
                </c:pt>
                <c:pt idx="45064">
                  <c:v>45064</c:v>
                </c:pt>
                <c:pt idx="45065">
                  <c:v>45065</c:v>
                </c:pt>
                <c:pt idx="45066">
                  <c:v>45066</c:v>
                </c:pt>
                <c:pt idx="45067">
                  <c:v>45067</c:v>
                </c:pt>
                <c:pt idx="45068">
                  <c:v>45068</c:v>
                </c:pt>
                <c:pt idx="45069">
                  <c:v>45069</c:v>
                </c:pt>
                <c:pt idx="45070">
                  <c:v>45070</c:v>
                </c:pt>
                <c:pt idx="45071">
                  <c:v>45071</c:v>
                </c:pt>
                <c:pt idx="45072">
                  <c:v>45072</c:v>
                </c:pt>
                <c:pt idx="45073">
                  <c:v>45073</c:v>
                </c:pt>
                <c:pt idx="45074">
                  <c:v>45074</c:v>
                </c:pt>
                <c:pt idx="45075">
                  <c:v>45075</c:v>
                </c:pt>
                <c:pt idx="45076">
                  <c:v>45076</c:v>
                </c:pt>
                <c:pt idx="45077">
                  <c:v>45077</c:v>
                </c:pt>
                <c:pt idx="45078">
                  <c:v>45078</c:v>
                </c:pt>
                <c:pt idx="45079">
                  <c:v>45079</c:v>
                </c:pt>
                <c:pt idx="45080">
                  <c:v>45080</c:v>
                </c:pt>
                <c:pt idx="45081">
                  <c:v>45081</c:v>
                </c:pt>
                <c:pt idx="45082">
                  <c:v>45082</c:v>
                </c:pt>
                <c:pt idx="45083">
                  <c:v>45083</c:v>
                </c:pt>
                <c:pt idx="45084">
                  <c:v>45084</c:v>
                </c:pt>
                <c:pt idx="45085">
                  <c:v>45085</c:v>
                </c:pt>
                <c:pt idx="45086">
                  <c:v>45086</c:v>
                </c:pt>
                <c:pt idx="45087">
                  <c:v>45087</c:v>
                </c:pt>
                <c:pt idx="45088">
                  <c:v>45088</c:v>
                </c:pt>
                <c:pt idx="45089">
                  <c:v>45089</c:v>
                </c:pt>
                <c:pt idx="45090">
                  <c:v>45090</c:v>
                </c:pt>
                <c:pt idx="45091">
                  <c:v>45091</c:v>
                </c:pt>
                <c:pt idx="45092">
                  <c:v>45092</c:v>
                </c:pt>
                <c:pt idx="45093">
                  <c:v>45093</c:v>
                </c:pt>
                <c:pt idx="45094">
                  <c:v>45094</c:v>
                </c:pt>
                <c:pt idx="45095">
                  <c:v>45095</c:v>
                </c:pt>
                <c:pt idx="45096">
                  <c:v>45096</c:v>
                </c:pt>
                <c:pt idx="45097">
                  <c:v>45097</c:v>
                </c:pt>
                <c:pt idx="45098">
                  <c:v>45098</c:v>
                </c:pt>
                <c:pt idx="45099">
                  <c:v>45099</c:v>
                </c:pt>
                <c:pt idx="45100">
                  <c:v>45100</c:v>
                </c:pt>
                <c:pt idx="45101">
                  <c:v>45101</c:v>
                </c:pt>
                <c:pt idx="45102">
                  <c:v>45102</c:v>
                </c:pt>
                <c:pt idx="45103">
                  <c:v>45103</c:v>
                </c:pt>
                <c:pt idx="45104">
                  <c:v>45104</c:v>
                </c:pt>
                <c:pt idx="45105">
                  <c:v>45105</c:v>
                </c:pt>
                <c:pt idx="45106">
                  <c:v>45106</c:v>
                </c:pt>
                <c:pt idx="45107">
                  <c:v>45107</c:v>
                </c:pt>
                <c:pt idx="45108">
                  <c:v>45108</c:v>
                </c:pt>
                <c:pt idx="45109">
                  <c:v>45109</c:v>
                </c:pt>
                <c:pt idx="45110">
                  <c:v>45110</c:v>
                </c:pt>
                <c:pt idx="45111">
                  <c:v>45111</c:v>
                </c:pt>
                <c:pt idx="45112">
                  <c:v>45112</c:v>
                </c:pt>
                <c:pt idx="45113">
                  <c:v>45113</c:v>
                </c:pt>
                <c:pt idx="45114">
                  <c:v>45114</c:v>
                </c:pt>
                <c:pt idx="45115">
                  <c:v>45115</c:v>
                </c:pt>
                <c:pt idx="45116">
                  <c:v>45116</c:v>
                </c:pt>
                <c:pt idx="45117">
                  <c:v>45117</c:v>
                </c:pt>
                <c:pt idx="45118">
                  <c:v>45118</c:v>
                </c:pt>
                <c:pt idx="45119">
                  <c:v>45119</c:v>
                </c:pt>
                <c:pt idx="45120">
                  <c:v>45120</c:v>
                </c:pt>
                <c:pt idx="45121">
                  <c:v>45121</c:v>
                </c:pt>
                <c:pt idx="45122">
                  <c:v>45122</c:v>
                </c:pt>
                <c:pt idx="45123">
                  <c:v>45123</c:v>
                </c:pt>
                <c:pt idx="45124">
                  <c:v>45124</c:v>
                </c:pt>
                <c:pt idx="45125">
                  <c:v>45125</c:v>
                </c:pt>
                <c:pt idx="45126">
                  <c:v>45126</c:v>
                </c:pt>
                <c:pt idx="45127">
                  <c:v>45127</c:v>
                </c:pt>
                <c:pt idx="45128">
                  <c:v>45128</c:v>
                </c:pt>
                <c:pt idx="45129">
                  <c:v>45129</c:v>
                </c:pt>
                <c:pt idx="45130">
                  <c:v>45130</c:v>
                </c:pt>
                <c:pt idx="45131">
                  <c:v>45131</c:v>
                </c:pt>
                <c:pt idx="45132">
                  <c:v>45132</c:v>
                </c:pt>
                <c:pt idx="45133">
                  <c:v>45133</c:v>
                </c:pt>
                <c:pt idx="45134">
                  <c:v>45134</c:v>
                </c:pt>
                <c:pt idx="45135">
                  <c:v>45135</c:v>
                </c:pt>
                <c:pt idx="45136">
                  <c:v>45136</c:v>
                </c:pt>
                <c:pt idx="45137">
                  <c:v>45137</c:v>
                </c:pt>
                <c:pt idx="45138">
                  <c:v>45138</c:v>
                </c:pt>
                <c:pt idx="45139">
                  <c:v>45139</c:v>
                </c:pt>
                <c:pt idx="45140">
                  <c:v>45140</c:v>
                </c:pt>
                <c:pt idx="45141">
                  <c:v>45141</c:v>
                </c:pt>
                <c:pt idx="45142">
                  <c:v>45142</c:v>
                </c:pt>
                <c:pt idx="45143">
                  <c:v>45143</c:v>
                </c:pt>
                <c:pt idx="45144">
                  <c:v>45144</c:v>
                </c:pt>
                <c:pt idx="45145">
                  <c:v>45145</c:v>
                </c:pt>
                <c:pt idx="45146">
                  <c:v>45146</c:v>
                </c:pt>
                <c:pt idx="45147">
                  <c:v>45147</c:v>
                </c:pt>
                <c:pt idx="45148">
                  <c:v>45148</c:v>
                </c:pt>
                <c:pt idx="45149">
                  <c:v>45149</c:v>
                </c:pt>
                <c:pt idx="45150">
                  <c:v>45150</c:v>
                </c:pt>
                <c:pt idx="45151">
                  <c:v>45151</c:v>
                </c:pt>
                <c:pt idx="45152">
                  <c:v>45152</c:v>
                </c:pt>
                <c:pt idx="45153">
                  <c:v>45153</c:v>
                </c:pt>
                <c:pt idx="45154">
                  <c:v>45154</c:v>
                </c:pt>
                <c:pt idx="45155">
                  <c:v>45155</c:v>
                </c:pt>
                <c:pt idx="45156">
                  <c:v>45156</c:v>
                </c:pt>
                <c:pt idx="45157">
                  <c:v>45157</c:v>
                </c:pt>
                <c:pt idx="45158">
                  <c:v>45158</c:v>
                </c:pt>
                <c:pt idx="45159">
                  <c:v>45159</c:v>
                </c:pt>
                <c:pt idx="45160">
                  <c:v>45160</c:v>
                </c:pt>
                <c:pt idx="45161">
                  <c:v>45161</c:v>
                </c:pt>
                <c:pt idx="45162">
                  <c:v>45162</c:v>
                </c:pt>
                <c:pt idx="45163">
                  <c:v>45163</c:v>
                </c:pt>
                <c:pt idx="45164">
                  <c:v>45164</c:v>
                </c:pt>
                <c:pt idx="45165">
                  <c:v>45165</c:v>
                </c:pt>
                <c:pt idx="45166">
                  <c:v>45166</c:v>
                </c:pt>
                <c:pt idx="45167">
                  <c:v>45167</c:v>
                </c:pt>
                <c:pt idx="45168">
                  <c:v>45168</c:v>
                </c:pt>
                <c:pt idx="45169">
                  <c:v>45169</c:v>
                </c:pt>
                <c:pt idx="45170">
                  <c:v>45170</c:v>
                </c:pt>
                <c:pt idx="45171">
                  <c:v>45171</c:v>
                </c:pt>
                <c:pt idx="45172">
                  <c:v>45172</c:v>
                </c:pt>
                <c:pt idx="45173">
                  <c:v>45173</c:v>
                </c:pt>
                <c:pt idx="45174">
                  <c:v>45174</c:v>
                </c:pt>
                <c:pt idx="45175">
                  <c:v>45175</c:v>
                </c:pt>
                <c:pt idx="45176">
                  <c:v>45176</c:v>
                </c:pt>
                <c:pt idx="45177">
                  <c:v>45177</c:v>
                </c:pt>
                <c:pt idx="45178">
                  <c:v>45178</c:v>
                </c:pt>
                <c:pt idx="45179">
                  <c:v>45179</c:v>
                </c:pt>
                <c:pt idx="45180">
                  <c:v>45180</c:v>
                </c:pt>
                <c:pt idx="45181">
                  <c:v>45181</c:v>
                </c:pt>
                <c:pt idx="45182">
                  <c:v>45182</c:v>
                </c:pt>
                <c:pt idx="45183">
                  <c:v>45183</c:v>
                </c:pt>
                <c:pt idx="45184">
                  <c:v>45184</c:v>
                </c:pt>
                <c:pt idx="45185">
                  <c:v>45185</c:v>
                </c:pt>
                <c:pt idx="45186">
                  <c:v>45186</c:v>
                </c:pt>
                <c:pt idx="45187">
                  <c:v>45187</c:v>
                </c:pt>
                <c:pt idx="45188">
                  <c:v>45188</c:v>
                </c:pt>
                <c:pt idx="45189">
                  <c:v>45189</c:v>
                </c:pt>
                <c:pt idx="45190">
                  <c:v>45190</c:v>
                </c:pt>
                <c:pt idx="45191">
                  <c:v>45191</c:v>
                </c:pt>
                <c:pt idx="45192">
                  <c:v>45192</c:v>
                </c:pt>
                <c:pt idx="45193">
                  <c:v>45193</c:v>
                </c:pt>
                <c:pt idx="45194">
                  <c:v>45194</c:v>
                </c:pt>
                <c:pt idx="45195">
                  <c:v>45195</c:v>
                </c:pt>
                <c:pt idx="45196">
                  <c:v>45196</c:v>
                </c:pt>
                <c:pt idx="45197">
                  <c:v>45197</c:v>
                </c:pt>
                <c:pt idx="45198">
                  <c:v>45198</c:v>
                </c:pt>
                <c:pt idx="45199">
                  <c:v>45199</c:v>
                </c:pt>
                <c:pt idx="45200">
                  <c:v>45200</c:v>
                </c:pt>
                <c:pt idx="45201">
                  <c:v>45201</c:v>
                </c:pt>
                <c:pt idx="45202">
                  <c:v>45202</c:v>
                </c:pt>
                <c:pt idx="45203">
                  <c:v>45203</c:v>
                </c:pt>
                <c:pt idx="45204">
                  <c:v>45204</c:v>
                </c:pt>
                <c:pt idx="45205">
                  <c:v>45205</c:v>
                </c:pt>
                <c:pt idx="45206">
                  <c:v>45206</c:v>
                </c:pt>
                <c:pt idx="45207">
                  <c:v>45207</c:v>
                </c:pt>
                <c:pt idx="45208">
                  <c:v>45208</c:v>
                </c:pt>
                <c:pt idx="45209">
                  <c:v>45209</c:v>
                </c:pt>
                <c:pt idx="45210">
                  <c:v>45210</c:v>
                </c:pt>
                <c:pt idx="45211">
                  <c:v>45211</c:v>
                </c:pt>
                <c:pt idx="45212">
                  <c:v>45212</c:v>
                </c:pt>
                <c:pt idx="45213">
                  <c:v>45213</c:v>
                </c:pt>
                <c:pt idx="45214">
                  <c:v>45214</c:v>
                </c:pt>
                <c:pt idx="45215">
                  <c:v>45215</c:v>
                </c:pt>
                <c:pt idx="45216">
                  <c:v>45216</c:v>
                </c:pt>
                <c:pt idx="45217">
                  <c:v>45217</c:v>
                </c:pt>
                <c:pt idx="45218">
                  <c:v>45218</c:v>
                </c:pt>
                <c:pt idx="45219">
                  <c:v>45219</c:v>
                </c:pt>
                <c:pt idx="45220">
                  <c:v>45220</c:v>
                </c:pt>
                <c:pt idx="45221">
                  <c:v>45221</c:v>
                </c:pt>
                <c:pt idx="45222">
                  <c:v>45222</c:v>
                </c:pt>
                <c:pt idx="45223">
                  <c:v>45223</c:v>
                </c:pt>
                <c:pt idx="45224">
                  <c:v>45224</c:v>
                </c:pt>
                <c:pt idx="45225">
                  <c:v>45225</c:v>
                </c:pt>
                <c:pt idx="45226">
                  <c:v>45226</c:v>
                </c:pt>
                <c:pt idx="45227">
                  <c:v>45227</c:v>
                </c:pt>
                <c:pt idx="45228">
                  <c:v>45228</c:v>
                </c:pt>
                <c:pt idx="45229">
                  <c:v>45229</c:v>
                </c:pt>
                <c:pt idx="45230">
                  <c:v>45230</c:v>
                </c:pt>
                <c:pt idx="45231">
                  <c:v>45231</c:v>
                </c:pt>
                <c:pt idx="45232">
                  <c:v>45232</c:v>
                </c:pt>
                <c:pt idx="45233">
                  <c:v>45233</c:v>
                </c:pt>
                <c:pt idx="45234">
                  <c:v>45234</c:v>
                </c:pt>
                <c:pt idx="45235">
                  <c:v>45235</c:v>
                </c:pt>
                <c:pt idx="45236">
                  <c:v>45236</c:v>
                </c:pt>
                <c:pt idx="45237">
                  <c:v>45237</c:v>
                </c:pt>
                <c:pt idx="45238">
                  <c:v>45238</c:v>
                </c:pt>
                <c:pt idx="45239">
                  <c:v>45239</c:v>
                </c:pt>
                <c:pt idx="45240">
                  <c:v>45240</c:v>
                </c:pt>
                <c:pt idx="45241">
                  <c:v>45241</c:v>
                </c:pt>
                <c:pt idx="45242">
                  <c:v>45242</c:v>
                </c:pt>
                <c:pt idx="45243">
                  <c:v>45243</c:v>
                </c:pt>
                <c:pt idx="45244">
                  <c:v>45244</c:v>
                </c:pt>
                <c:pt idx="45245">
                  <c:v>45245</c:v>
                </c:pt>
                <c:pt idx="45246">
                  <c:v>45246</c:v>
                </c:pt>
                <c:pt idx="45247">
                  <c:v>45247</c:v>
                </c:pt>
                <c:pt idx="45248">
                  <c:v>45248</c:v>
                </c:pt>
                <c:pt idx="45249">
                  <c:v>45249</c:v>
                </c:pt>
                <c:pt idx="45250">
                  <c:v>45250</c:v>
                </c:pt>
                <c:pt idx="45251">
                  <c:v>45251</c:v>
                </c:pt>
                <c:pt idx="45252">
                  <c:v>45252</c:v>
                </c:pt>
                <c:pt idx="45253">
                  <c:v>45253</c:v>
                </c:pt>
                <c:pt idx="45254">
                  <c:v>45254</c:v>
                </c:pt>
                <c:pt idx="45255">
                  <c:v>45255</c:v>
                </c:pt>
                <c:pt idx="45256">
                  <c:v>45256</c:v>
                </c:pt>
                <c:pt idx="45257">
                  <c:v>45257</c:v>
                </c:pt>
                <c:pt idx="45258">
                  <c:v>45258</c:v>
                </c:pt>
                <c:pt idx="45259">
                  <c:v>45259</c:v>
                </c:pt>
                <c:pt idx="45260">
                  <c:v>45260</c:v>
                </c:pt>
                <c:pt idx="45261">
                  <c:v>45261</c:v>
                </c:pt>
                <c:pt idx="45262">
                  <c:v>45262</c:v>
                </c:pt>
                <c:pt idx="45263">
                  <c:v>45263</c:v>
                </c:pt>
                <c:pt idx="45264">
                  <c:v>45264</c:v>
                </c:pt>
                <c:pt idx="45265">
                  <c:v>45265</c:v>
                </c:pt>
                <c:pt idx="45266">
                  <c:v>45266</c:v>
                </c:pt>
                <c:pt idx="45267">
                  <c:v>45267</c:v>
                </c:pt>
                <c:pt idx="45268">
                  <c:v>45268</c:v>
                </c:pt>
                <c:pt idx="45269">
                  <c:v>45269</c:v>
                </c:pt>
                <c:pt idx="45270">
                  <c:v>45270</c:v>
                </c:pt>
                <c:pt idx="45271">
                  <c:v>45271</c:v>
                </c:pt>
                <c:pt idx="45272">
                  <c:v>45272</c:v>
                </c:pt>
                <c:pt idx="45273">
                  <c:v>45273</c:v>
                </c:pt>
                <c:pt idx="45274">
                  <c:v>45274</c:v>
                </c:pt>
                <c:pt idx="45275">
                  <c:v>45275</c:v>
                </c:pt>
                <c:pt idx="45276">
                  <c:v>45276</c:v>
                </c:pt>
                <c:pt idx="45277">
                  <c:v>45277</c:v>
                </c:pt>
                <c:pt idx="45278">
                  <c:v>45278</c:v>
                </c:pt>
                <c:pt idx="45279">
                  <c:v>45279</c:v>
                </c:pt>
                <c:pt idx="45280">
                  <c:v>45280</c:v>
                </c:pt>
                <c:pt idx="45281">
                  <c:v>45281</c:v>
                </c:pt>
                <c:pt idx="45282">
                  <c:v>45282</c:v>
                </c:pt>
                <c:pt idx="45283">
                  <c:v>45283</c:v>
                </c:pt>
                <c:pt idx="45284">
                  <c:v>45284</c:v>
                </c:pt>
                <c:pt idx="45285">
                  <c:v>45285</c:v>
                </c:pt>
                <c:pt idx="45286">
                  <c:v>45286</c:v>
                </c:pt>
                <c:pt idx="45287">
                  <c:v>45287</c:v>
                </c:pt>
                <c:pt idx="45288">
                  <c:v>45288</c:v>
                </c:pt>
                <c:pt idx="45289">
                  <c:v>45289</c:v>
                </c:pt>
                <c:pt idx="45290">
                  <c:v>45290</c:v>
                </c:pt>
                <c:pt idx="45291">
                  <c:v>45291</c:v>
                </c:pt>
                <c:pt idx="45292">
                  <c:v>45292</c:v>
                </c:pt>
                <c:pt idx="45293">
                  <c:v>45293</c:v>
                </c:pt>
                <c:pt idx="45294">
                  <c:v>45294</c:v>
                </c:pt>
                <c:pt idx="45295">
                  <c:v>45295</c:v>
                </c:pt>
                <c:pt idx="45296">
                  <c:v>45296</c:v>
                </c:pt>
                <c:pt idx="45297">
                  <c:v>45297</c:v>
                </c:pt>
                <c:pt idx="45298">
                  <c:v>45298</c:v>
                </c:pt>
                <c:pt idx="45299">
                  <c:v>45299</c:v>
                </c:pt>
                <c:pt idx="45300">
                  <c:v>45300</c:v>
                </c:pt>
                <c:pt idx="45301">
                  <c:v>45301</c:v>
                </c:pt>
                <c:pt idx="45302">
                  <c:v>45302</c:v>
                </c:pt>
                <c:pt idx="45303">
                  <c:v>45303</c:v>
                </c:pt>
                <c:pt idx="45304">
                  <c:v>45304</c:v>
                </c:pt>
                <c:pt idx="45305">
                  <c:v>45305</c:v>
                </c:pt>
                <c:pt idx="45306">
                  <c:v>45306</c:v>
                </c:pt>
                <c:pt idx="45307">
                  <c:v>45307</c:v>
                </c:pt>
                <c:pt idx="45308">
                  <c:v>45308</c:v>
                </c:pt>
                <c:pt idx="45309">
                  <c:v>45309</c:v>
                </c:pt>
                <c:pt idx="45310">
                  <c:v>45310</c:v>
                </c:pt>
                <c:pt idx="45311">
                  <c:v>45311</c:v>
                </c:pt>
                <c:pt idx="45312">
                  <c:v>45312</c:v>
                </c:pt>
                <c:pt idx="45313">
                  <c:v>45313</c:v>
                </c:pt>
                <c:pt idx="45314">
                  <c:v>45314</c:v>
                </c:pt>
                <c:pt idx="45315">
                  <c:v>45315</c:v>
                </c:pt>
                <c:pt idx="45316">
                  <c:v>45316</c:v>
                </c:pt>
                <c:pt idx="45317">
                  <c:v>45317</c:v>
                </c:pt>
                <c:pt idx="45318">
                  <c:v>45318</c:v>
                </c:pt>
                <c:pt idx="45319">
                  <c:v>45319</c:v>
                </c:pt>
                <c:pt idx="45320">
                  <c:v>45320</c:v>
                </c:pt>
                <c:pt idx="45321">
                  <c:v>45321</c:v>
                </c:pt>
                <c:pt idx="45322">
                  <c:v>45322</c:v>
                </c:pt>
                <c:pt idx="45323">
                  <c:v>45323</c:v>
                </c:pt>
                <c:pt idx="45324">
                  <c:v>45324</c:v>
                </c:pt>
                <c:pt idx="45325">
                  <c:v>45325</c:v>
                </c:pt>
                <c:pt idx="45326">
                  <c:v>45326</c:v>
                </c:pt>
                <c:pt idx="45327">
                  <c:v>45327</c:v>
                </c:pt>
                <c:pt idx="45328">
                  <c:v>45328</c:v>
                </c:pt>
                <c:pt idx="45329">
                  <c:v>45329</c:v>
                </c:pt>
                <c:pt idx="45330">
                  <c:v>45330</c:v>
                </c:pt>
                <c:pt idx="45331">
                  <c:v>45331</c:v>
                </c:pt>
                <c:pt idx="45332">
                  <c:v>45332</c:v>
                </c:pt>
                <c:pt idx="45333">
                  <c:v>45333</c:v>
                </c:pt>
                <c:pt idx="45334">
                  <c:v>45334</c:v>
                </c:pt>
                <c:pt idx="45335">
                  <c:v>45335</c:v>
                </c:pt>
                <c:pt idx="45336">
                  <c:v>45336</c:v>
                </c:pt>
                <c:pt idx="45337">
                  <c:v>45337</c:v>
                </c:pt>
                <c:pt idx="45338">
                  <c:v>45338</c:v>
                </c:pt>
                <c:pt idx="45339">
                  <c:v>45339</c:v>
                </c:pt>
                <c:pt idx="45340">
                  <c:v>45340</c:v>
                </c:pt>
                <c:pt idx="45341">
                  <c:v>45341</c:v>
                </c:pt>
                <c:pt idx="45342">
                  <c:v>45342</c:v>
                </c:pt>
                <c:pt idx="45343">
                  <c:v>45343</c:v>
                </c:pt>
                <c:pt idx="45344">
                  <c:v>45344</c:v>
                </c:pt>
                <c:pt idx="45345">
                  <c:v>45345</c:v>
                </c:pt>
                <c:pt idx="45346">
                  <c:v>45346</c:v>
                </c:pt>
                <c:pt idx="45347">
                  <c:v>45347</c:v>
                </c:pt>
                <c:pt idx="45348">
                  <c:v>45348</c:v>
                </c:pt>
                <c:pt idx="45349">
                  <c:v>45349</c:v>
                </c:pt>
                <c:pt idx="45350">
                  <c:v>45350</c:v>
                </c:pt>
                <c:pt idx="45351">
                  <c:v>45351</c:v>
                </c:pt>
                <c:pt idx="45352">
                  <c:v>45352</c:v>
                </c:pt>
                <c:pt idx="45353">
                  <c:v>45353</c:v>
                </c:pt>
                <c:pt idx="45354">
                  <c:v>45354</c:v>
                </c:pt>
                <c:pt idx="45355">
                  <c:v>45355</c:v>
                </c:pt>
                <c:pt idx="45356">
                  <c:v>45356</c:v>
                </c:pt>
                <c:pt idx="45357">
                  <c:v>45357</c:v>
                </c:pt>
                <c:pt idx="45358">
                  <c:v>45358</c:v>
                </c:pt>
                <c:pt idx="45359">
                  <c:v>45359</c:v>
                </c:pt>
                <c:pt idx="45360">
                  <c:v>45360</c:v>
                </c:pt>
                <c:pt idx="45361">
                  <c:v>45361</c:v>
                </c:pt>
                <c:pt idx="45362">
                  <c:v>45362</c:v>
                </c:pt>
                <c:pt idx="45363">
                  <c:v>45363</c:v>
                </c:pt>
                <c:pt idx="45364">
                  <c:v>45364</c:v>
                </c:pt>
                <c:pt idx="45365">
                  <c:v>45365</c:v>
                </c:pt>
                <c:pt idx="45366">
                  <c:v>45366</c:v>
                </c:pt>
                <c:pt idx="45367">
                  <c:v>45367</c:v>
                </c:pt>
                <c:pt idx="45368">
                  <c:v>45368</c:v>
                </c:pt>
                <c:pt idx="45369">
                  <c:v>45369</c:v>
                </c:pt>
                <c:pt idx="45370">
                  <c:v>45370</c:v>
                </c:pt>
                <c:pt idx="45371">
                  <c:v>45371</c:v>
                </c:pt>
                <c:pt idx="45372">
                  <c:v>45372</c:v>
                </c:pt>
                <c:pt idx="45373">
                  <c:v>45373</c:v>
                </c:pt>
                <c:pt idx="45374">
                  <c:v>45374</c:v>
                </c:pt>
                <c:pt idx="45375">
                  <c:v>45375</c:v>
                </c:pt>
                <c:pt idx="45376">
                  <c:v>45376</c:v>
                </c:pt>
                <c:pt idx="45377">
                  <c:v>45377</c:v>
                </c:pt>
                <c:pt idx="45378">
                  <c:v>45378</c:v>
                </c:pt>
                <c:pt idx="45379">
                  <c:v>45379</c:v>
                </c:pt>
                <c:pt idx="45380">
                  <c:v>45380</c:v>
                </c:pt>
                <c:pt idx="45381">
                  <c:v>45381</c:v>
                </c:pt>
                <c:pt idx="45382">
                  <c:v>45382</c:v>
                </c:pt>
                <c:pt idx="45383">
                  <c:v>45383</c:v>
                </c:pt>
                <c:pt idx="45384">
                  <c:v>45384</c:v>
                </c:pt>
                <c:pt idx="45385">
                  <c:v>45385</c:v>
                </c:pt>
                <c:pt idx="45386">
                  <c:v>45386</c:v>
                </c:pt>
                <c:pt idx="45387">
                  <c:v>45387</c:v>
                </c:pt>
                <c:pt idx="45388">
                  <c:v>45388</c:v>
                </c:pt>
                <c:pt idx="45389">
                  <c:v>45389</c:v>
                </c:pt>
                <c:pt idx="45390">
                  <c:v>45390</c:v>
                </c:pt>
                <c:pt idx="45391">
                  <c:v>45391</c:v>
                </c:pt>
                <c:pt idx="45392">
                  <c:v>45392</c:v>
                </c:pt>
                <c:pt idx="45393">
                  <c:v>45393</c:v>
                </c:pt>
                <c:pt idx="45394">
                  <c:v>45394</c:v>
                </c:pt>
                <c:pt idx="45395">
                  <c:v>45395</c:v>
                </c:pt>
                <c:pt idx="45396">
                  <c:v>45396</c:v>
                </c:pt>
                <c:pt idx="45397">
                  <c:v>45397</c:v>
                </c:pt>
                <c:pt idx="45398">
                  <c:v>45398</c:v>
                </c:pt>
                <c:pt idx="45399">
                  <c:v>45399</c:v>
                </c:pt>
                <c:pt idx="45400">
                  <c:v>45400</c:v>
                </c:pt>
                <c:pt idx="45401">
                  <c:v>45401</c:v>
                </c:pt>
                <c:pt idx="45402">
                  <c:v>45402</c:v>
                </c:pt>
                <c:pt idx="45403">
                  <c:v>45403</c:v>
                </c:pt>
                <c:pt idx="45404">
                  <c:v>45404</c:v>
                </c:pt>
                <c:pt idx="45405">
                  <c:v>45405</c:v>
                </c:pt>
                <c:pt idx="45406">
                  <c:v>45406</c:v>
                </c:pt>
                <c:pt idx="45407">
                  <c:v>45407</c:v>
                </c:pt>
                <c:pt idx="45408">
                  <c:v>45408</c:v>
                </c:pt>
                <c:pt idx="45409">
                  <c:v>45409</c:v>
                </c:pt>
                <c:pt idx="45410">
                  <c:v>45410</c:v>
                </c:pt>
                <c:pt idx="45411">
                  <c:v>45411</c:v>
                </c:pt>
                <c:pt idx="45412">
                  <c:v>45412</c:v>
                </c:pt>
                <c:pt idx="45413">
                  <c:v>45413</c:v>
                </c:pt>
                <c:pt idx="45414">
                  <c:v>45414</c:v>
                </c:pt>
                <c:pt idx="45415">
                  <c:v>45415</c:v>
                </c:pt>
                <c:pt idx="45416">
                  <c:v>45416</c:v>
                </c:pt>
                <c:pt idx="45417">
                  <c:v>45417</c:v>
                </c:pt>
                <c:pt idx="45418">
                  <c:v>45418</c:v>
                </c:pt>
                <c:pt idx="45419">
                  <c:v>45419</c:v>
                </c:pt>
                <c:pt idx="45420">
                  <c:v>45420</c:v>
                </c:pt>
                <c:pt idx="45421">
                  <c:v>45421</c:v>
                </c:pt>
                <c:pt idx="45422">
                  <c:v>45422</c:v>
                </c:pt>
                <c:pt idx="45423">
                  <c:v>45423</c:v>
                </c:pt>
                <c:pt idx="45424">
                  <c:v>45424</c:v>
                </c:pt>
                <c:pt idx="45425">
                  <c:v>45425</c:v>
                </c:pt>
                <c:pt idx="45426">
                  <c:v>45426</c:v>
                </c:pt>
                <c:pt idx="45427">
                  <c:v>45427</c:v>
                </c:pt>
                <c:pt idx="45428">
                  <c:v>45428</c:v>
                </c:pt>
                <c:pt idx="45429">
                  <c:v>45429</c:v>
                </c:pt>
                <c:pt idx="45430">
                  <c:v>45430</c:v>
                </c:pt>
                <c:pt idx="45431">
                  <c:v>45431</c:v>
                </c:pt>
                <c:pt idx="45432">
                  <c:v>45432</c:v>
                </c:pt>
                <c:pt idx="45433">
                  <c:v>45433</c:v>
                </c:pt>
                <c:pt idx="45434">
                  <c:v>45434</c:v>
                </c:pt>
                <c:pt idx="45435">
                  <c:v>45435</c:v>
                </c:pt>
                <c:pt idx="45436">
                  <c:v>45436</c:v>
                </c:pt>
                <c:pt idx="45437">
                  <c:v>45437</c:v>
                </c:pt>
                <c:pt idx="45438">
                  <c:v>45438</c:v>
                </c:pt>
                <c:pt idx="45439">
                  <c:v>45439</c:v>
                </c:pt>
                <c:pt idx="45440">
                  <c:v>45440</c:v>
                </c:pt>
                <c:pt idx="45441">
                  <c:v>45441</c:v>
                </c:pt>
                <c:pt idx="45442">
                  <c:v>45442</c:v>
                </c:pt>
                <c:pt idx="45443">
                  <c:v>45443</c:v>
                </c:pt>
                <c:pt idx="45444">
                  <c:v>45444</c:v>
                </c:pt>
                <c:pt idx="45445">
                  <c:v>45445</c:v>
                </c:pt>
                <c:pt idx="45446">
                  <c:v>45446</c:v>
                </c:pt>
                <c:pt idx="45447">
                  <c:v>45447</c:v>
                </c:pt>
                <c:pt idx="45448">
                  <c:v>45448</c:v>
                </c:pt>
                <c:pt idx="45449">
                  <c:v>45449</c:v>
                </c:pt>
                <c:pt idx="45450">
                  <c:v>45450</c:v>
                </c:pt>
                <c:pt idx="45451">
                  <c:v>45451</c:v>
                </c:pt>
                <c:pt idx="45452">
                  <c:v>45452</c:v>
                </c:pt>
                <c:pt idx="45453">
                  <c:v>45453</c:v>
                </c:pt>
                <c:pt idx="45454">
                  <c:v>45454</c:v>
                </c:pt>
                <c:pt idx="45455">
                  <c:v>45455</c:v>
                </c:pt>
                <c:pt idx="45456">
                  <c:v>45456</c:v>
                </c:pt>
                <c:pt idx="45457">
                  <c:v>45457</c:v>
                </c:pt>
                <c:pt idx="45458">
                  <c:v>45458</c:v>
                </c:pt>
                <c:pt idx="45459">
                  <c:v>45459</c:v>
                </c:pt>
                <c:pt idx="45460">
                  <c:v>45460</c:v>
                </c:pt>
                <c:pt idx="45461">
                  <c:v>45461</c:v>
                </c:pt>
                <c:pt idx="45462">
                  <c:v>45462</c:v>
                </c:pt>
                <c:pt idx="45463">
                  <c:v>45463</c:v>
                </c:pt>
                <c:pt idx="45464">
                  <c:v>45464</c:v>
                </c:pt>
                <c:pt idx="45465">
                  <c:v>45465</c:v>
                </c:pt>
                <c:pt idx="45466">
                  <c:v>45466</c:v>
                </c:pt>
                <c:pt idx="45467">
                  <c:v>45467</c:v>
                </c:pt>
                <c:pt idx="45468">
                  <c:v>45468</c:v>
                </c:pt>
                <c:pt idx="45469">
                  <c:v>45469</c:v>
                </c:pt>
                <c:pt idx="45470">
                  <c:v>45470</c:v>
                </c:pt>
                <c:pt idx="45471">
                  <c:v>45471</c:v>
                </c:pt>
                <c:pt idx="45472">
                  <c:v>45472</c:v>
                </c:pt>
                <c:pt idx="45473">
                  <c:v>45473</c:v>
                </c:pt>
                <c:pt idx="45474">
                  <c:v>45474</c:v>
                </c:pt>
                <c:pt idx="45475">
                  <c:v>45475</c:v>
                </c:pt>
                <c:pt idx="45476">
                  <c:v>45476</c:v>
                </c:pt>
                <c:pt idx="45477">
                  <c:v>45477</c:v>
                </c:pt>
                <c:pt idx="45478">
                  <c:v>45478</c:v>
                </c:pt>
                <c:pt idx="45479">
                  <c:v>45479</c:v>
                </c:pt>
                <c:pt idx="45480">
                  <c:v>45480</c:v>
                </c:pt>
                <c:pt idx="45481">
                  <c:v>45481</c:v>
                </c:pt>
                <c:pt idx="45482">
                  <c:v>45482</c:v>
                </c:pt>
                <c:pt idx="45483">
                  <c:v>45483</c:v>
                </c:pt>
                <c:pt idx="45484">
                  <c:v>45484</c:v>
                </c:pt>
                <c:pt idx="45485">
                  <c:v>45485</c:v>
                </c:pt>
                <c:pt idx="45486">
                  <c:v>45486</c:v>
                </c:pt>
                <c:pt idx="45487">
                  <c:v>45487</c:v>
                </c:pt>
                <c:pt idx="45488">
                  <c:v>45488</c:v>
                </c:pt>
                <c:pt idx="45489">
                  <c:v>45489</c:v>
                </c:pt>
                <c:pt idx="45490">
                  <c:v>45490</c:v>
                </c:pt>
                <c:pt idx="45491">
                  <c:v>45491</c:v>
                </c:pt>
                <c:pt idx="45492">
                  <c:v>45492</c:v>
                </c:pt>
                <c:pt idx="45493">
                  <c:v>45493</c:v>
                </c:pt>
                <c:pt idx="45494">
                  <c:v>45494</c:v>
                </c:pt>
                <c:pt idx="45495">
                  <c:v>45495</c:v>
                </c:pt>
                <c:pt idx="45496">
                  <c:v>45496</c:v>
                </c:pt>
                <c:pt idx="45497">
                  <c:v>45497</c:v>
                </c:pt>
                <c:pt idx="45498">
                  <c:v>45498</c:v>
                </c:pt>
                <c:pt idx="45499">
                  <c:v>45499</c:v>
                </c:pt>
                <c:pt idx="45500">
                  <c:v>45500</c:v>
                </c:pt>
                <c:pt idx="45501">
                  <c:v>45501</c:v>
                </c:pt>
                <c:pt idx="45502">
                  <c:v>45502</c:v>
                </c:pt>
                <c:pt idx="45503">
                  <c:v>45503</c:v>
                </c:pt>
                <c:pt idx="45504">
                  <c:v>45504</c:v>
                </c:pt>
                <c:pt idx="45505">
                  <c:v>45505</c:v>
                </c:pt>
                <c:pt idx="45506">
                  <c:v>45506</c:v>
                </c:pt>
                <c:pt idx="45507">
                  <c:v>45507</c:v>
                </c:pt>
                <c:pt idx="45508">
                  <c:v>45508</c:v>
                </c:pt>
                <c:pt idx="45509">
                  <c:v>45509</c:v>
                </c:pt>
                <c:pt idx="45510">
                  <c:v>45510</c:v>
                </c:pt>
                <c:pt idx="45511">
                  <c:v>45511</c:v>
                </c:pt>
                <c:pt idx="45512">
                  <c:v>45512</c:v>
                </c:pt>
                <c:pt idx="45513">
                  <c:v>45513</c:v>
                </c:pt>
                <c:pt idx="45514">
                  <c:v>45514</c:v>
                </c:pt>
                <c:pt idx="45515">
                  <c:v>45515</c:v>
                </c:pt>
                <c:pt idx="45516">
                  <c:v>45516</c:v>
                </c:pt>
                <c:pt idx="45517">
                  <c:v>45517</c:v>
                </c:pt>
                <c:pt idx="45518">
                  <c:v>45518</c:v>
                </c:pt>
                <c:pt idx="45519">
                  <c:v>45519</c:v>
                </c:pt>
                <c:pt idx="45520">
                  <c:v>45520</c:v>
                </c:pt>
                <c:pt idx="45521">
                  <c:v>45521</c:v>
                </c:pt>
                <c:pt idx="45522">
                  <c:v>45522</c:v>
                </c:pt>
                <c:pt idx="45523">
                  <c:v>45523</c:v>
                </c:pt>
                <c:pt idx="45524">
                  <c:v>45524</c:v>
                </c:pt>
                <c:pt idx="45525">
                  <c:v>45525</c:v>
                </c:pt>
                <c:pt idx="45526">
                  <c:v>45526</c:v>
                </c:pt>
                <c:pt idx="45527">
                  <c:v>45527</c:v>
                </c:pt>
                <c:pt idx="45528">
                  <c:v>45528</c:v>
                </c:pt>
                <c:pt idx="45529">
                  <c:v>45529</c:v>
                </c:pt>
                <c:pt idx="45530">
                  <c:v>45530</c:v>
                </c:pt>
                <c:pt idx="45531">
                  <c:v>45531</c:v>
                </c:pt>
                <c:pt idx="45532">
                  <c:v>45532</c:v>
                </c:pt>
                <c:pt idx="45533">
                  <c:v>45533</c:v>
                </c:pt>
                <c:pt idx="45534">
                  <c:v>45534</c:v>
                </c:pt>
                <c:pt idx="45535">
                  <c:v>45535</c:v>
                </c:pt>
                <c:pt idx="45536">
                  <c:v>45536</c:v>
                </c:pt>
                <c:pt idx="45537">
                  <c:v>45537</c:v>
                </c:pt>
                <c:pt idx="45538">
                  <c:v>45538</c:v>
                </c:pt>
                <c:pt idx="45539">
                  <c:v>45539</c:v>
                </c:pt>
                <c:pt idx="45540">
                  <c:v>45540</c:v>
                </c:pt>
                <c:pt idx="45541">
                  <c:v>45541</c:v>
                </c:pt>
                <c:pt idx="45542">
                  <c:v>45542</c:v>
                </c:pt>
                <c:pt idx="45543">
                  <c:v>45543</c:v>
                </c:pt>
                <c:pt idx="45544">
                  <c:v>45544</c:v>
                </c:pt>
                <c:pt idx="45545">
                  <c:v>45545</c:v>
                </c:pt>
                <c:pt idx="45546">
                  <c:v>45546</c:v>
                </c:pt>
                <c:pt idx="45547">
                  <c:v>45547</c:v>
                </c:pt>
                <c:pt idx="45548">
                  <c:v>45548</c:v>
                </c:pt>
                <c:pt idx="45549">
                  <c:v>45549</c:v>
                </c:pt>
                <c:pt idx="45550">
                  <c:v>45550</c:v>
                </c:pt>
                <c:pt idx="45551">
                  <c:v>45551</c:v>
                </c:pt>
                <c:pt idx="45552">
                  <c:v>45552</c:v>
                </c:pt>
                <c:pt idx="45553">
                  <c:v>45553</c:v>
                </c:pt>
                <c:pt idx="45554">
                  <c:v>45554</c:v>
                </c:pt>
                <c:pt idx="45555">
                  <c:v>45555</c:v>
                </c:pt>
                <c:pt idx="45556">
                  <c:v>45556</c:v>
                </c:pt>
                <c:pt idx="45557">
                  <c:v>45557</c:v>
                </c:pt>
                <c:pt idx="45558">
                  <c:v>45558</c:v>
                </c:pt>
                <c:pt idx="45559">
                  <c:v>45559</c:v>
                </c:pt>
                <c:pt idx="45560">
                  <c:v>45560</c:v>
                </c:pt>
                <c:pt idx="45561">
                  <c:v>45561</c:v>
                </c:pt>
                <c:pt idx="45562">
                  <c:v>45562</c:v>
                </c:pt>
                <c:pt idx="45563">
                  <c:v>45563</c:v>
                </c:pt>
                <c:pt idx="45564">
                  <c:v>45564</c:v>
                </c:pt>
                <c:pt idx="45565">
                  <c:v>45565</c:v>
                </c:pt>
                <c:pt idx="45566">
                  <c:v>45566</c:v>
                </c:pt>
                <c:pt idx="45567">
                  <c:v>45567</c:v>
                </c:pt>
                <c:pt idx="45568">
                  <c:v>45568</c:v>
                </c:pt>
                <c:pt idx="45569">
                  <c:v>45569</c:v>
                </c:pt>
                <c:pt idx="45570">
                  <c:v>45570</c:v>
                </c:pt>
                <c:pt idx="45571">
                  <c:v>45571</c:v>
                </c:pt>
                <c:pt idx="45572">
                  <c:v>45572</c:v>
                </c:pt>
                <c:pt idx="45573">
                  <c:v>45573</c:v>
                </c:pt>
                <c:pt idx="45574">
                  <c:v>45574</c:v>
                </c:pt>
                <c:pt idx="45575">
                  <c:v>45575</c:v>
                </c:pt>
                <c:pt idx="45576">
                  <c:v>45576</c:v>
                </c:pt>
                <c:pt idx="45577">
                  <c:v>45577</c:v>
                </c:pt>
                <c:pt idx="45578">
                  <c:v>45578</c:v>
                </c:pt>
                <c:pt idx="45579">
                  <c:v>45579</c:v>
                </c:pt>
                <c:pt idx="45580">
                  <c:v>45580</c:v>
                </c:pt>
                <c:pt idx="45581">
                  <c:v>45581</c:v>
                </c:pt>
                <c:pt idx="45582">
                  <c:v>45582</c:v>
                </c:pt>
                <c:pt idx="45583">
                  <c:v>45583</c:v>
                </c:pt>
                <c:pt idx="45584">
                  <c:v>45584</c:v>
                </c:pt>
                <c:pt idx="45585">
                  <c:v>45585</c:v>
                </c:pt>
                <c:pt idx="45586">
                  <c:v>45586</c:v>
                </c:pt>
                <c:pt idx="45587">
                  <c:v>45587</c:v>
                </c:pt>
                <c:pt idx="45588">
                  <c:v>45588</c:v>
                </c:pt>
                <c:pt idx="45589">
                  <c:v>45589</c:v>
                </c:pt>
                <c:pt idx="45590">
                  <c:v>45590</c:v>
                </c:pt>
                <c:pt idx="45591">
                  <c:v>45591</c:v>
                </c:pt>
                <c:pt idx="45592">
                  <c:v>45592</c:v>
                </c:pt>
                <c:pt idx="45593">
                  <c:v>45593</c:v>
                </c:pt>
                <c:pt idx="45594">
                  <c:v>45594</c:v>
                </c:pt>
                <c:pt idx="45595">
                  <c:v>45595</c:v>
                </c:pt>
                <c:pt idx="45596">
                  <c:v>45596</c:v>
                </c:pt>
                <c:pt idx="45597">
                  <c:v>45597</c:v>
                </c:pt>
                <c:pt idx="45598">
                  <c:v>45598</c:v>
                </c:pt>
                <c:pt idx="45599">
                  <c:v>45599</c:v>
                </c:pt>
                <c:pt idx="45600">
                  <c:v>45600</c:v>
                </c:pt>
                <c:pt idx="45601">
                  <c:v>45601</c:v>
                </c:pt>
                <c:pt idx="45602">
                  <c:v>45602</c:v>
                </c:pt>
                <c:pt idx="45603">
                  <c:v>45603</c:v>
                </c:pt>
                <c:pt idx="45604">
                  <c:v>45604</c:v>
                </c:pt>
                <c:pt idx="45605">
                  <c:v>45605</c:v>
                </c:pt>
                <c:pt idx="45606">
                  <c:v>45606</c:v>
                </c:pt>
                <c:pt idx="45607">
                  <c:v>45607</c:v>
                </c:pt>
                <c:pt idx="45608">
                  <c:v>45608</c:v>
                </c:pt>
                <c:pt idx="45609">
                  <c:v>45609</c:v>
                </c:pt>
                <c:pt idx="45610">
                  <c:v>45610</c:v>
                </c:pt>
                <c:pt idx="45611">
                  <c:v>45611</c:v>
                </c:pt>
                <c:pt idx="45612">
                  <c:v>45612</c:v>
                </c:pt>
                <c:pt idx="45613">
                  <c:v>45613</c:v>
                </c:pt>
                <c:pt idx="45614">
                  <c:v>45614</c:v>
                </c:pt>
                <c:pt idx="45615">
                  <c:v>45615</c:v>
                </c:pt>
                <c:pt idx="45616">
                  <c:v>45616</c:v>
                </c:pt>
                <c:pt idx="45617">
                  <c:v>45617</c:v>
                </c:pt>
                <c:pt idx="45618">
                  <c:v>45618</c:v>
                </c:pt>
                <c:pt idx="45619">
                  <c:v>45619</c:v>
                </c:pt>
                <c:pt idx="45620">
                  <c:v>45620</c:v>
                </c:pt>
                <c:pt idx="45621">
                  <c:v>45621</c:v>
                </c:pt>
                <c:pt idx="45622">
                  <c:v>45622</c:v>
                </c:pt>
                <c:pt idx="45623">
                  <c:v>45623</c:v>
                </c:pt>
                <c:pt idx="45624">
                  <c:v>45624</c:v>
                </c:pt>
                <c:pt idx="45625">
                  <c:v>45625</c:v>
                </c:pt>
                <c:pt idx="45626">
                  <c:v>45626</c:v>
                </c:pt>
                <c:pt idx="45627">
                  <c:v>45627</c:v>
                </c:pt>
                <c:pt idx="45628">
                  <c:v>45628</c:v>
                </c:pt>
                <c:pt idx="45629">
                  <c:v>45629</c:v>
                </c:pt>
                <c:pt idx="45630">
                  <c:v>45630</c:v>
                </c:pt>
                <c:pt idx="45631">
                  <c:v>45631</c:v>
                </c:pt>
                <c:pt idx="45632">
                  <c:v>45632</c:v>
                </c:pt>
                <c:pt idx="45633">
                  <c:v>45633</c:v>
                </c:pt>
                <c:pt idx="45634">
                  <c:v>45634</c:v>
                </c:pt>
                <c:pt idx="45635">
                  <c:v>45635</c:v>
                </c:pt>
                <c:pt idx="45636">
                  <c:v>45636</c:v>
                </c:pt>
                <c:pt idx="45637">
                  <c:v>45637</c:v>
                </c:pt>
                <c:pt idx="45638">
                  <c:v>45638</c:v>
                </c:pt>
                <c:pt idx="45639">
                  <c:v>45639</c:v>
                </c:pt>
                <c:pt idx="45640">
                  <c:v>45640</c:v>
                </c:pt>
                <c:pt idx="45641">
                  <c:v>45641</c:v>
                </c:pt>
                <c:pt idx="45642">
                  <c:v>45642</c:v>
                </c:pt>
                <c:pt idx="45643">
                  <c:v>45643</c:v>
                </c:pt>
                <c:pt idx="45644">
                  <c:v>45644</c:v>
                </c:pt>
                <c:pt idx="45645">
                  <c:v>45645</c:v>
                </c:pt>
                <c:pt idx="45646">
                  <c:v>45646</c:v>
                </c:pt>
                <c:pt idx="45647">
                  <c:v>45647</c:v>
                </c:pt>
                <c:pt idx="45648">
                  <c:v>45648</c:v>
                </c:pt>
                <c:pt idx="45649">
                  <c:v>45649</c:v>
                </c:pt>
                <c:pt idx="45650">
                  <c:v>45650</c:v>
                </c:pt>
                <c:pt idx="45651">
                  <c:v>45651</c:v>
                </c:pt>
                <c:pt idx="45652">
                  <c:v>45652</c:v>
                </c:pt>
                <c:pt idx="45653">
                  <c:v>45653</c:v>
                </c:pt>
                <c:pt idx="45654">
                  <c:v>45654</c:v>
                </c:pt>
                <c:pt idx="45655">
                  <c:v>45655</c:v>
                </c:pt>
                <c:pt idx="45656">
                  <c:v>45656</c:v>
                </c:pt>
                <c:pt idx="45657">
                  <c:v>45657</c:v>
                </c:pt>
                <c:pt idx="45658">
                  <c:v>45658</c:v>
                </c:pt>
                <c:pt idx="45659">
                  <c:v>45659</c:v>
                </c:pt>
                <c:pt idx="45660">
                  <c:v>45660</c:v>
                </c:pt>
                <c:pt idx="45661">
                  <c:v>45661</c:v>
                </c:pt>
                <c:pt idx="45662">
                  <c:v>45662</c:v>
                </c:pt>
                <c:pt idx="45663">
                  <c:v>45663</c:v>
                </c:pt>
                <c:pt idx="45664">
                  <c:v>45664</c:v>
                </c:pt>
                <c:pt idx="45665">
                  <c:v>45665</c:v>
                </c:pt>
                <c:pt idx="45666">
                  <c:v>45666</c:v>
                </c:pt>
                <c:pt idx="45667">
                  <c:v>45667</c:v>
                </c:pt>
                <c:pt idx="45668">
                  <c:v>45668</c:v>
                </c:pt>
                <c:pt idx="45669">
                  <c:v>45669</c:v>
                </c:pt>
                <c:pt idx="45670">
                  <c:v>45670</c:v>
                </c:pt>
                <c:pt idx="45671">
                  <c:v>45671</c:v>
                </c:pt>
                <c:pt idx="45672">
                  <c:v>45672</c:v>
                </c:pt>
                <c:pt idx="45673">
                  <c:v>45673</c:v>
                </c:pt>
                <c:pt idx="45674">
                  <c:v>45674</c:v>
                </c:pt>
                <c:pt idx="45675">
                  <c:v>45675</c:v>
                </c:pt>
                <c:pt idx="45676">
                  <c:v>45676</c:v>
                </c:pt>
                <c:pt idx="45677">
                  <c:v>45677</c:v>
                </c:pt>
                <c:pt idx="45678">
                  <c:v>45678</c:v>
                </c:pt>
                <c:pt idx="45679">
                  <c:v>45679</c:v>
                </c:pt>
                <c:pt idx="45680">
                  <c:v>45680</c:v>
                </c:pt>
                <c:pt idx="45681">
                  <c:v>45681</c:v>
                </c:pt>
                <c:pt idx="45682">
                  <c:v>45682</c:v>
                </c:pt>
                <c:pt idx="45683">
                  <c:v>45683</c:v>
                </c:pt>
                <c:pt idx="45684">
                  <c:v>45684</c:v>
                </c:pt>
                <c:pt idx="45685">
                  <c:v>45685</c:v>
                </c:pt>
                <c:pt idx="45686">
                  <c:v>45686</c:v>
                </c:pt>
                <c:pt idx="45687">
                  <c:v>45687</c:v>
                </c:pt>
                <c:pt idx="45688">
                  <c:v>45688</c:v>
                </c:pt>
                <c:pt idx="45689">
                  <c:v>45689</c:v>
                </c:pt>
                <c:pt idx="45690">
                  <c:v>45690</c:v>
                </c:pt>
                <c:pt idx="45691">
                  <c:v>45691</c:v>
                </c:pt>
                <c:pt idx="45692">
                  <c:v>45692</c:v>
                </c:pt>
                <c:pt idx="45693">
                  <c:v>45693</c:v>
                </c:pt>
                <c:pt idx="45694">
                  <c:v>45694</c:v>
                </c:pt>
                <c:pt idx="45695">
                  <c:v>45695</c:v>
                </c:pt>
                <c:pt idx="45696">
                  <c:v>45696</c:v>
                </c:pt>
                <c:pt idx="45697">
                  <c:v>45697</c:v>
                </c:pt>
                <c:pt idx="45698">
                  <c:v>45698</c:v>
                </c:pt>
                <c:pt idx="45699">
                  <c:v>45699</c:v>
                </c:pt>
                <c:pt idx="45700">
                  <c:v>45700</c:v>
                </c:pt>
                <c:pt idx="45701">
                  <c:v>45701</c:v>
                </c:pt>
                <c:pt idx="45702">
                  <c:v>45702</c:v>
                </c:pt>
                <c:pt idx="45703">
                  <c:v>45703</c:v>
                </c:pt>
                <c:pt idx="45704">
                  <c:v>45704</c:v>
                </c:pt>
                <c:pt idx="45705">
                  <c:v>45705</c:v>
                </c:pt>
                <c:pt idx="45706">
                  <c:v>45706</c:v>
                </c:pt>
                <c:pt idx="45707">
                  <c:v>45707</c:v>
                </c:pt>
                <c:pt idx="45708">
                  <c:v>45708</c:v>
                </c:pt>
                <c:pt idx="45709">
                  <c:v>45709</c:v>
                </c:pt>
                <c:pt idx="45710">
                  <c:v>45710</c:v>
                </c:pt>
                <c:pt idx="45711">
                  <c:v>45711</c:v>
                </c:pt>
                <c:pt idx="45712">
                  <c:v>45712</c:v>
                </c:pt>
                <c:pt idx="45713">
                  <c:v>45713</c:v>
                </c:pt>
                <c:pt idx="45714">
                  <c:v>45714</c:v>
                </c:pt>
                <c:pt idx="45715">
                  <c:v>45715</c:v>
                </c:pt>
                <c:pt idx="45716">
                  <c:v>45716</c:v>
                </c:pt>
                <c:pt idx="45717">
                  <c:v>45717</c:v>
                </c:pt>
                <c:pt idx="45718">
                  <c:v>45718</c:v>
                </c:pt>
                <c:pt idx="45719">
                  <c:v>45719</c:v>
                </c:pt>
                <c:pt idx="45720">
                  <c:v>45720</c:v>
                </c:pt>
                <c:pt idx="45721">
                  <c:v>45721</c:v>
                </c:pt>
                <c:pt idx="45722">
                  <c:v>45722</c:v>
                </c:pt>
                <c:pt idx="45723">
                  <c:v>45723</c:v>
                </c:pt>
                <c:pt idx="45724">
                  <c:v>45724</c:v>
                </c:pt>
                <c:pt idx="45725">
                  <c:v>45725</c:v>
                </c:pt>
                <c:pt idx="45726">
                  <c:v>45726</c:v>
                </c:pt>
                <c:pt idx="45727">
                  <c:v>45727</c:v>
                </c:pt>
                <c:pt idx="45728">
                  <c:v>45728</c:v>
                </c:pt>
                <c:pt idx="45729">
                  <c:v>45729</c:v>
                </c:pt>
                <c:pt idx="45730">
                  <c:v>45730</c:v>
                </c:pt>
                <c:pt idx="45731">
                  <c:v>45731</c:v>
                </c:pt>
                <c:pt idx="45732">
                  <c:v>45732</c:v>
                </c:pt>
                <c:pt idx="45733">
                  <c:v>45733</c:v>
                </c:pt>
                <c:pt idx="45734">
                  <c:v>45734</c:v>
                </c:pt>
                <c:pt idx="45735">
                  <c:v>45735</c:v>
                </c:pt>
                <c:pt idx="45736">
                  <c:v>45736</c:v>
                </c:pt>
                <c:pt idx="45737">
                  <c:v>45737</c:v>
                </c:pt>
                <c:pt idx="45738">
                  <c:v>45738</c:v>
                </c:pt>
                <c:pt idx="45739">
                  <c:v>45739</c:v>
                </c:pt>
                <c:pt idx="45740">
                  <c:v>45740</c:v>
                </c:pt>
                <c:pt idx="45741">
                  <c:v>45741</c:v>
                </c:pt>
                <c:pt idx="45742">
                  <c:v>45742</c:v>
                </c:pt>
                <c:pt idx="45743">
                  <c:v>45743</c:v>
                </c:pt>
                <c:pt idx="45744">
                  <c:v>45744</c:v>
                </c:pt>
                <c:pt idx="45745">
                  <c:v>45745</c:v>
                </c:pt>
                <c:pt idx="45746">
                  <c:v>45746</c:v>
                </c:pt>
                <c:pt idx="45747">
                  <c:v>45747</c:v>
                </c:pt>
                <c:pt idx="45748">
                  <c:v>45748</c:v>
                </c:pt>
                <c:pt idx="45749">
                  <c:v>45749</c:v>
                </c:pt>
                <c:pt idx="45750">
                  <c:v>45750</c:v>
                </c:pt>
                <c:pt idx="45751">
                  <c:v>45751</c:v>
                </c:pt>
                <c:pt idx="45752">
                  <c:v>45752</c:v>
                </c:pt>
                <c:pt idx="45753">
                  <c:v>45753</c:v>
                </c:pt>
                <c:pt idx="45754">
                  <c:v>45754</c:v>
                </c:pt>
                <c:pt idx="45755">
                  <c:v>45755</c:v>
                </c:pt>
                <c:pt idx="45756">
                  <c:v>45756</c:v>
                </c:pt>
                <c:pt idx="45757">
                  <c:v>45757</c:v>
                </c:pt>
                <c:pt idx="45758">
                  <c:v>45758</c:v>
                </c:pt>
                <c:pt idx="45759">
                  <c:v>45759</c:v>
                </c:pt>
                <c:pt idx="45760">
                  <c:v>45760</c:v>
                </c:pt>
                <c:pt idx="45761">
                  <c:v>45761</c:v>
                </c:pt>
                <c:pt idx="45762">
                  <c:v>45762</c:v>
                </c:pt>
                <c:pt idx="45763">
                  <c:v>45763</c:v>
                </c:pt>
                <c:pt idx="45764">
                  <c:v>45764</c:v>
                </c:pt>
                <c:pt idx="45765">
                  <c:v>45765</c:v>
                </c:pt>
                <c:pt idx="45766">
                  <c:v>45766</c:v>
                </c:pt>
                <c:pt idx="45767">
                  <c:v>45767</c:v>
                </c:pt>
                <c:pt idx="45768">
                  <c:v>45768</c:v>
                </c:pt>
                <c:pt idx="45769">
                  <c:v>45769</c:v>
                </c:pt>
                <c:pt idx="45770">
                  <c:v>45770</c:v>
                </c:pt>
                <c:pt idx="45771">
                  <c:v>45771</c:v>
                </c:pt>
                <c:pt idx="45772">
                  <c:v>45772</c:v>
                </c:pt>
                <c:pt idx="45773">
                  <c:v>45773</c:v>
                </c:pt>
                <c:pt idx="45774">
                  <c:v>45774</c:v>
                </c:pt>
                <c:pt idx="45775">
                  <c:v>45775</c:v>
                </c:pt>
                <c:pt idx="45776">
                  <c:v>45776</c:v>
                </c:pt>
                <c:pt idx="45777">
                  <c:v>45777</c:v>
                </c:pt>
                <c:pt idx="45778">
                  <c:v>45778</c:v>
                </c:pt>
                <c:pt idx="45779">
                  <c:v>45779</c:v>
                </c:pt>
                <c:pt idx="45780">
                  <c:v>45780</c:v>
                </c:pt>
                <c:pt idx="45781">
                  <c:v>45781</c:v>
                </c:pt>
                <c:pt idx="45782">
                  <c:v>45782</c:v>
                </c:pt>
                <c:pt idx="45783">
                  <c:v>45783</c:v>
                </c:pt>
                <c:pt idx="45784">
                  <c:v>45784</c:v>
                </c:pt>
                <c:pt idx="45785">
                  <c:v>45785</c:v>
                </c:pt>
                <c:pt idx="45786">
                  <c:v>45786</c:v>
                </c:pt>
                <c:pt idx="45787">
                  <c:v>45787</c:v>
                </c:pt>
                <c:pt idx="45788">
                  <c:v>45788</c:v>
                </c:pt>
                <c:pt idx="45789">
                  <c:v>45789</c:v>
                </c:pt>
                <c:pt idx="45790">
                  <c:v>45790</c:v>
                </c:pt>
                <c:pt idx="45791">
                  <c:v>45791</c:v>
                </c:pt>
                <c:pt idx="45792">
                  <c:v>45792</c:v>
                </c:pt>
                <c:pt idx="45793">
                  <c:v>45793</c:v>
                </c:pt>
                <c:pt idx="45794">
                  <c:v>45794</c:v>
                </c:pt>
                <c:pt idx="45795">
                  <c:v>45795</c:v>
                </c:pt>
                <c:pt idx="45796">
                  <c:v>45796</c:v>
                </c:pt>
                <c:pt idx="45797">
                  <c:v>45797</c:v>
                </c:pt>
                <c:pt idx="45798">
                  <c:v>45798</c:v>
                </c:pt>
                <c:pt idx="45799">
                  <c:v>45799</c:v>
                </c:pt>
                <c:pt idx="45800">
                  <c:v>45800</c:v>
                </c:pt>
                <c:pt idx="45801">
                  <c:v>45801</c:v>
                </c:pt>
                <c:pt idx="45802">
                  <c:v>45802</c:v>
                </c:pt>
                <c:pt idx="45803">
                  <c:v>45803</c:v>
                </c:pt>
                <c:pt idx="45804">
                  <c:v>45804</c:v>
                </c:pt>
                <c:pt idx="45805">
                  <c:v>45805</c:v>
                </c:pt>
                <c:pt idx="45806">
                  <c:v>45806</c:v>
                </c:pt>
                <c:pt idx="45807">
                  <c:v>45807</c:v>
                </c:pt>
                <c:pt idx="45808">
                  <c:v>45808</c:v>
                </c:pt>
                <c:pt idx="45809">
                  <c:v>45809</c:v>
                </c:pt>
                <c:pt idx="45810">
                  <c:v>45810</c:v>
                </c:pt>
                <c:pt idx="45811">
                  <c:v>45811</c:v>
                </c:pt>
                <c:pt idx="45812">
                  <c:v>45812</c:v>
                </c:pt>
                <c:pt idx="45813">
                  <c:v>45813</c:v>
                </c:pt>
                <c:pt idx="45814">
                  <c:v>45814</c:v>
                </c:pt>
                <c:pt idx="45815">
                  <c:v>45815</c:v>
                </c:pt>
                <c:pt idx="45816">
                  <c:v>45816</c:v>
                </c:pt>
                <c:pt idx="45817">
                  <c:v>45817</c:v>
                </c:pt>
                <c:pt idx="45818">
                  <c:v>45818</c:v>
                </c:pt>
                <c:pt idx="45819">
                  <c:v>45819</c:v>
                </c:pt>
                <c:pt idx="45820">
                  <c:v>45820</c:v>
                </c:pt>
                <c:pt idx="45821">
                  <c:v>45821</c:v>
                </c:pt>
                <c:pt idx="45822">
                  <c:v>45822</c:v>
                </c:pt>
                <c:pt idx="45823">
                  <c:v>45823</c:v>
                </c:pt>
                <c:pt idx="45824">
                  <c:v>45824</c:v>
                </c:pt>
                <c:pt idx="45825">
                  <c:v>45825</c:v>
                </c:pt>
                <c:pt idx="45826">
                  <c:v>45826</c:v>
                </c:pt>
                <c:pt idx="45827">
                  <c:v>45827</c:v>
                </c:pt>
                <c:pt idx="45828">
                  <c:v>45828</c:v>
                </c:pt>
                <c:pt idx="45829">
                  <c:v>45829</c:v>
                </c:pt>
                <c:pt idx="45830">
                  <c:v>45830</c:v>
                </c:pt>
                <c:pt idx="45831">
                  <c:v>45831</c:v>
                </c:pt>
                <c:pt idx="45832">
                  <c:v>45832</c:v>
                </c:pt>
                <c:pt idx="45833">
                  <c:v>45833</c:v>
                </c:pt>
                <c:pt idx="45834">
                  <c:v>45834</c:v>
                </c:pt>
                <c:pt idx="45835">
                  <c:v>45835</c:v>
                </c:pt>
                <c:pt idx="45836">
                  <c:v>45836</c:v>
                </c:pt>
                <c:pt idx="45837">
                  <c:v>45837</c:v>
                </c:pt>
                <c:pt idx="45838">
                  <c:v>45838</c:v>
                </c:pt>
                <c:pt idx="45839">
                  <c:v>45839</c:v>
                </c:pt>
                <c:pt idx="45840">
                  <c:v>45840</c:v>
                </c:pt>
                <c:pt idx="45841">
                  <c:v>45841</c:v>
                </c:pt>
                <c:pt idx="45842">
                  <c:v>45842</c:v>
                </c:pt>
                <c:pt idx="45843">
                  <c:v>45843</c:v>
                </c:pt>
                <c:pt idx="45844">
                  <c:v>45844</c:v>
                </c:pt>
                <c:pt idx="45845">
                  <c:v>45845</c:v>
                </c:pt>
                <c:pt idx="45846">
                  <c:v>45846</c:v>
                </c:pt>
                <c:pt idx="45847">
                  <c:v>45847</c:v>
                </c:pt>
                <c:pt idx="45848">
                  <c:v>45848</c:v>
                </c:pt>
                <c:pt idx="45849">
                  <c:v>45849</c:v>
                </c:pt>
                <c:pt idx="45850">
                  <c:v>45850</c:v>
                </c:pt>
                <c:pt idx="45851">
                  <c:v>45851</c:v>
                </c:pt>
                <c:pt idx="45852">
                  <c:v>45852</c:v>
                </c:pt>
                <c:pt idx="45853">
                  <c:v>45853</c:v>
                </c:pt>
                <c:pt idx="45854">
                  <c:v>45854</c:v>
                </c:pt>
                <c:pt idx="45855">
                  <c:v>45855</c:v>
                </c:pt>
                <c:pt idx="45856">
                  <c:v>45856</c:v>
                </c:pt>
                <c:pt idx="45857">
                  <c:v>45857</c:v>
                </c:pt>
                <c:pt idx="45858">
                  <c:v>45858</c:v>
                </c:pt>
                <c:pt idx="45859">
                  <c:v>45859</c:v>
                </c:pt>
                <c:pt idx="45860">
                  <c:v>45860</c:v>
                </c:pt>
                <c:pt idx="45861">
                  <c:v>45861</c:v>
                </c:pt>
                <c:pt idx="45862">
                  <c:v>45862</c:v>
                </c:pt>
                <c:pt idx="45863">
                  <c:v>45863</c:v>
                </c:pt>
                <c:pt idx="45864">
                  <c:v>45864</c:v>
                </c:pt>
                <c:pt idx="45865">
                  <c:v>45865</c:v>
                </c:pt>
                <c:pt idx="45866">
                  <c:v>45866</c:v>
                </c:pt>
                <c:pt idx="45867">
                  <c:v>45867</c:v>
                </c:pt>
                <c:pt idx="45868">
                  <c:v>45868</c:v>
                </c:pt>
                <c:pt idx="45869">
                  <c:v>45869</c:v>
                </c:pt>
                <c:pt idx="45870">
                  <c:v>45870</c:v>
                </c:pt>
                <c:pt idx="45871">
                  <c:v>45871</c:v>
                </c:pt>
                <c:pt idx="45872">
                  <c:v>45872</c:v>
                </c:pt>
                <c:pt idx="45873">
                  <c:v>45873</c:v>
                </c:pt>
                <c:pt idx="45874">
                  <c:v>45874</c:v>
                </c:pt>
                <c:pt idx="45875">
                  <c:v>45875</c:v>
                </c:pt>
                <c:pt idx="45876">
                  <c:v>45876</c:v>
                </c:pt>
                <c:pt idx="45877">
                  <c:v>45877</c:v>
                </c:pt>
                <c:pt idx="45878">
                  <c:v>45878</c:v>
                </c:pt>
                <c:pt idx="45879">
                  <c:v>45879</c:v>
                </c:pt>
                <c:pt idx="45880">
                  <c:v>45880</c:v>
                </c:pt>
                <c:pt idx="45881">
                  <c:v>45881</c:v>
                </c:pt>
                <c:pt idx="45882">
                  <c:v>45882</c:v>
                </c:pt>
                <c:pt idx="45883">
                  <c:v>45883</c:v>
                </c:pt>
                <c:pt idx="45884">
                  <c:v>45884</c:v>
                </c:pt>
                <c:pt idx="45885">
                  <c:v>45885</c:v>
                </c:pt>
                <c:pt idx="45886">
                  <c:v>45886</c:v>
                </c:pt>
                <c:pt idx="45887">
                  <c:v>45887</c:v>
                </c:pt>
                <c:pt idx="45888">
                  <c:v>45888</c:v>
                </c:pt>
                <c:pt idx="45889">
                  <c:v>45889</c:v>
                </c:pt>
                <c:pt idx="45890">
                  <c:v>45890</c:v>
                </c:pt>
                <c:pt idx="45891">
                  <c:v>45891</c:v>
                </c:pt>
                <c:pt idx="45892">
                  <c:v>45892</c:v>
                </c:pt>
                <c:pt idx="45893">
                  <c:v>45893</c:v>
                </c:pt>
                <c:pt idx="45894">
                  <c:v>45894</c:v>
                </c:pt>
                <c:pt idx="45895">
                  <c:v>45895</c:v>
                </c:pt>
                <c:pt idx="45896">
                  <c:v>45896</c:v>
                </c:pt>
                <c:pt idx="45897">
                  <c:v>45897</c:v>
                </c:pt>
                <c:pt idx="45898">
                  <c:v>45898</c:v>
                </c:pt>
                <c:pt idx="45899">
                  <c:v>45899</c:v>
                </c:pt>
                <c:pt idx="45900">
                  <c:v>45900</c:v>
                </c:pt>
                <c:pt idx="45901">
                  <c:v>45901</c:v>
                </c:pt>
                <c:pt idx="45902">
                  <c:v>45902</c:v>
                </c:pt>
                <c:pt idx="45903">
                  <c:v>45903</c:v>
                </c:pt>
                <c:pt idx="45904">
                  <c:v>45904</c:v>
                </c:pt>
                <c:pt idx="45905">
                  <c:v>45905</c:v>
                </c:pt>
                <c:pt idx="45906">
                  <c:v>45906</c:v>
                </c:pt>
                <c:pt idx="45907">
                  <c:v>45907</c:v>
                </c:pt>
                <c:pt idx="45908">
                  <c:v>45908</c:v>
                </c:pt>
                <c:pt idx="45909">
                  <c:v>45909</c:v>
                </c:pt>
                <c:pt idx="45910">
                  <c:v>45910</c:v>
                </c:pt>
                <c:pt idx="45911">
                  <c:v>45911</c:v>
                </c:pt>
                <c:pt idx="45912">
                  <c:v>45912</c:v>
                </c:pt>
                <c:pt idx="45913">
                  <c:v>45913</c:v>
                </c:pt>
                <c:pt idx="45914">
                  <c:v>45914</c:v>
                </c:pt>
                <c:pt idx="45915">
                  <c:v>45915</c:v>
                </c:pt>
                <c:pt idx="45916">
                  <c:v>45916</c:v>
                </c:pt>
                <c:pt idx="45917">
                  <c:v>45917</c:v>
                </c:pt>
                <c:pt idx="45918">
                  <c:v>45918</c:v>
                </c:pt>
                <c:pt idx="45919">
                  <c:v>45919</c:v>
                </c:pt>
                <c:pt idx="45920">
                  <c:v>45920</c:v>
                </c:pt>
                <c:pt idx="45921">
                  <c:v>45921</c:v>
                </c:pt>
                <c:pt idx="45922">
                  <c:v>45922</c:v>
                </c:pt>
                <c:pt idx="45923">
                  <c:v>45923</c:v>
                </c:pt>
                <c:pt idx="45924">
                  <c:v>45924</c:v>
                </c:pt>
                <c:pt idx="45925">
                  <c:v>45925</c:v>
                </c:pt>
                <c:pt idx="45926">
                  <c:v>45926</c:v>
                </c:pt>
                <c:pt idx="45927">
                  <c:v>45927</c:v>
                </c:pt>
                <c:pt idx="45928">
                  <c:v>45928</c:v>
                </c:pt>
                <c:pt idx="45929">
                  <c:v>45929</c:v>
                </c:pt>
                <c:pt idx="45930">
                  <c:v>45930</c:v>
                </c:pt>
                <c:pt idx="45931">
                  <c:v>45931</c:v>
                </c:pt>
                <c:pt idx="45932">
                  <c:v>45932</c:v>
                </c:pt>
                <c:pt idx="45933">
                  <c:v>45933</c:v>
                </c:pt>
                <c:pt idx="45934">
                  <c:v>45934</c:v>
                </c:pt>
                <c:pt idx="45935">
                  <c:v>45935</c:v>
                </c:pt>
                <c:pt idx="45936">
                  <c:v>45936</c:v>
                </c:pt>
                <c:pt idx="45937">
                  <c:v>45937</c:v>
                </c:pt>
                <c:pt idx="45938">
                  <c:v>45938</c:v>
                </c:pt>
                <c:pt idx="45939">
                  <c:v>45939</c:v>
                </c:pt>
                <c:pt idx="45940">
                  <c:v>45940</c:v>
                </c:pt>
                <c:pt idx="45941">
                  <c:v>45941</c:v>
                </c:pt>
                <c:pt idx="45942">
                  <c:v>45942</c:v>
                </c:pt>
                <c:pt idx="45943">
                  <c:v>45943</c:v>
                </c:pt>
                <c:pt idx="45944">
                  <c:v>45944</c:v>
                </c:pt>
                <c:pt idx="45945">
                  <c:v>45945</c:v>
                </c:pt>
                <c:pt idx="45946">
                  <c:v>45946</c:v>
                </c:pt>
                <c:pt idx="45947">
                  <c:v>45947</c:v>
                </c:pt>
                <c:pt idx="45948">
                  <c:v>45948</c:v>
                </c:pt>
                <c:pt idx="45949">
                  <c:v>45949</c:v>
                </c:pt>
                <c:pt idx="45950">
                  <c:v>45950</c:v>
                </c:pt>
                <c:pt idx="45951">
                  <c:v>45951</c:v>
                </c:pt>
                <c:pt idx="45952">
                  <c:v>45952</c:v>
                </c:pt>
                <c:pt idx="45953">
                  <c:v>45953</c:v>
                </c:pt>
                <c:pt idx="45954">
                  <c:v>45954</c:v>
                </c:pt>
                <c:pt idx="45955">
                  <c:v>45955</c:v>
                </c:pt>
                <c:pt idx="45956">
                  <c:v>45956</c:v>
                </c:pt>
                <c:pt idx="45957">
                  <c:v>45957</c:v>
                </c:pt>
                <c:pt idx="45958">
                  <c:v>45958</c:v>
                </c:pt>
                <c:pt idx="45959">
                  <c:v>45959</c:v>
                </c:pt>
                <c:pt idx="45960">
                  <c:v>45960</c:v>
                </c:pt>
                <c:pt idx="45961">
                  <c:v>45961</c:v>
                </c:pt>
                <c:pt idx="45962">
                  <c:v>45962</c:v>
                </c:pt>
                <c:pt idx="45963">
                  <c:v>45963</c:v>
                </c:pt>
                <c:pt idx="45964">
                  <c:v>45964</c:v>
                </c:pt>
                <c:pt idx="45965">
                  <c:v>45965</c:v>
                </c:pt>
                <c:pt idx="45966">
                  <c:v>45966</c:v>
                </c:pt>
                <c:pt idx="45967">
                  <c:v>45967</c:v>
                </c:pt>
                <c:pt idx="45968">
                  <c:v>45968</c:v>
                </c:pt>
                <c:pt idx="45969">
                  <c:v>45969</c:v>
                </c:pt>
                <c:pt idx="45970">
                  <c:v>45970</c:v>
                </c:pt>
                <c:pt idx="45971">
                  <c:v>45971</c:v>
                </c:pt>
                <c:pt idx="45972">
                  <c:v>45972</c:v>
                </c:pt>
                <c:pt idx="45973">
                  <c:v>45973</c:v>
                </c:pt>
                <c:pt idx="45974">
                  <c:v>45974</c:v>
                </c:pt>
                <c:pt idx="45975">
                  <c:v>45975</c:v>
                </c:pt>
                <c:pt idx="45976">
                  <c:v>45976</c:v>
                </c:pt>
                <c:pt idx="45977">
                  <c:v>45977</c:v>
                </c:pt>
                <c:pt idx="45978">
                  <c:v>45978</c:v>
                </c:pt>
                <c:pt idx="45979">
                  <c:v>45979</c:v>
                </c:pt>
                <c:pt idx="45980">
                  <c:v>45980</c:v>
                </c:pt>
                <c:pt idx="45981">
                  <c:v>45981</c:v>
                </c:pt>
                <c:pt idx="45982">
                  <c:v>45982</c:v>
                </c:pt>
                <c:pt idx="45983">
                  <c:v>45983</c:v>
                </c:pt>
                <c:pt idx="45984">
                  <c:v>45984</c:v>
                </c:pt>
                <c:pt idx="45985">
                  <c:v>45985</c:v>
                </c:pt>
                <c:pt idx="45986">
                  <c:v>45986</c:v>
                </c:pt>
                <c:pt idx="45987">
                  <c:v>45987</c:v>
                </c:pt>
                <c:pt idx="45988">
                  <c:v>45988</c:v>
                </c:pt>
                <c:pt idx="45989">
                  <c:v>45989</c:v>
                </c:pt>
                <c:pt idx="45990">
                  <c:v>45990</c:v>
                </c:pt>
                <c:pt idx="45991">
                  <c:v>45991</c:v>
                </c:pt>
                <c:pt idx="45992">
                  <c:v>45992</c:v>
                </c:pt>
                <c:pt idx="45993">
                  <c:v>45993</c:v>
                </c:pt>
                <c:pt idx="45994">
                  <c:v>45994</c:v>
                </c:pt>
                <c:pt idx="45995">
                  <c:v>45995</c:v>
                </c:pt>
                <c:pt idx="45996">
                  <c:v>45996</c:v>
                </c:pt>
                <c:pt idx="45997">
                  <c:v>45997</c:v>
                </c:pt>
                <c:pt idx="45998">
                  <c:v>45998</c:v>
                </c:pt>
                <c:pt idx="45999">
                  <c:v>45999</c:v>
                </c:pt>
                <c:pt idx="46000">
                  <c:v>46000</c:v>
                </c:pt>
                <c:pt idx="46001">
                  <c:v>46001</c:v>
                </c:pt>
                <c:pt idx="46002">
                  <c:v>46002</c:v>
                </c:pt>
                <c:pt idx="46003">
                  <c:v>46003</c:v>
                </c:pt>
                <c:pt idx="46004">
                  <c:v>46004</c:v>
                </c:pt>
                <c:pt idx="46005">
                  <c:v>46005</c:v>
                </c:pt>
                <c:pt idx="46006">
                  <c:v>46006</c:v>
                </c:pt>
                <c:pt idx="46007">
                  <c:v>46007</c:v>
                </c:pt>
                <c:pt idx="46008">
                  <c:v>46008</c:v>
                </c:pt>
                <c:pt idx="46009">
                  <c:v>46009</c:v>
                </c:pt>
                <c:pt idx="46010">
                  <c:v>46010</c:v>
                </c:pt>
                <c:pt idx="46011">
                  <c:v>46011</c:v>
                </c:pt>
                <c:pt idx="46012">
                  <c:v>46012</c:v>
                </c:pt>
                <c:pt idx="46013">
                  <c:v>46013</c:v>
                </c:pt>
                <c:pt idx="46014">
                  <c:v>46014</c:v>
                </c:pt>
                <c:pt idx="46015">
                  <c:v>46015</c:v>
                </c:pt>
                <c:pt idx="46016">
                  <c:v>46016</c:v>
                </c:pt>
                <c:pt idx="46017">
                  <c:v>46017</c:v>
                </c:pt>
                <c:pt idx="46018">
                  <c:v>46018</c:v>
                </c:pt>
                <c:pt idx="46019">
                  <c:v>46019</c:v>
                </c:pt>
                <c:pt idx="46020">
                  <c:v>46020</c:v>
                </c:pt>
                <c:pt idx="46021">
                  <c:v>46021</c:v>
                </c:pt>
                <c:pt idx="46022">
                  <c:v>46022</c:v>
                </c:pt>
                <c:pt idx="46023">
                  <c:v>46023</c:v>
                </c:pt>
                <c:pt idx="46024">
                  <c:v>46024</c:v>
                </c:pt>
                <c:pt idx="46025">
                  <c:v>46025</c:v>
                </c:pt>
                <c:pt idx="46026">
                  <c:v>46026</c:v>
                </c:pt>
                <c:pt idx="46027">
                  <c:v>46027</c:v>
                </c:pt>
                <c:pt idx="46028">
                  <c:v>46028</c:v>
                </c:pt>
                <c:pt idx="46029">
                  <c:v>46029</c:v>
                </c:pt>
                <c:pt idx="46030">
                  <c:v>46030</c:v>
                </c:pt>
                <c:pt idx="46031">
                  <c:v>46031</c:v>
                </c:pt>
                <c:pt idx="46032">
                  <c:v>46032</c:v>
                </c:pt>
                <c:pt idx="46033">
                  <c:v>46033</c:v>
                </c:pt>
                <c:pt idx="46034">
                  <c:v>46034</c:v>
                </c:pt>
                <c:pt idx="46035">
                  <c:v>46035</c:v>
                </c:pt>
                <c:pt idx="46036">
                  <c:v>46036</c:v>
                </c:pt>
                <c:pt idx="46037">
                  <c:v>46037</c:v>
                </c:pt>
                <c:pt idx="46038">
                  <c:v>46038</c:v>
                </c:pt>
                <c:pt idx="46039">
                  <c:v>46039</c:v>
                </c:pt>
                <c:pt idx="46040">
                  <c:v>46040</c:v>
                </c:pt>
                <c:pt idx="46041">
                  <c:v>46041</c:v>
                </c:pt>
                <c:pt idx="46042">
                  <c:v>46042</c:v>
                </c:pt>
                <c:pt idx="46043">
                  <c:v>46043</c:v>
                </c:pt>
                <c:pt idx="46044">
                  <c:v>46044</c:v>
                </c:pt>
                <c:pt idx="46045">
                  <c:v>46045</c:v>
                </c:pt>
                <c:pt idx="46046">
                  <c:v>46046</c:v>
                </c:pt>
                <c:pt idx="46047">
                  <c:v>46047</c:v>
                </c:pt>
                <c:pt idx="46048">
                  <c:v>46048</c:v>
                </c:pt>
                <c:pt idx="46049">
                  <c:v>46049</c:v>
                </c:pt>
                <c:pt idx="46050">
                  <c:v>46050</c:v>
                </c:pt>
                <c:pt idx="46051">
                  <c:v>46051</c:v>
                </c:pt>
                <c:pt idx="46052">
                  <c:v>46052</c:v>
                </c:pt>
                <c:pt idx="46053">
                  <c:v>46053</c:v>
                </c:pt>
                <c:pt idx="46054">
                  <c:v>46054</c:v>
                </c:pt>
                <c:pt idx="46055">
                  <c:v>46055</c:v>
                </c:pt>
                <c:pt idx="46056">
                  <c:v>46056</c:v>
                </c:pt>
                <c:pt idx="46057">
                  <c:v>46057</c:v>
                </c:pt>
                <c:pt idx="46058">
                  <c:v>46058</c:v>
                </c:pt>
                <c:pt idx="46059">
                  <c:v>46059</c:v>
                </c:pt>
                <c:pt idx="46060">
                  <c:v>46060</c:v>
                </c:pt>
                <c:pt idx="46061">
                  <c:v>46061</c:v>
                </c:pt>
                <c:pt idx="46062">
                  <c:v>46062</c:v>
                </c:pt>
                <c:pt idx="46063">
                  <c:v>46063</c:v>
                </c:pt>
                <c:pt idx="46064">
                  <c:v>46064</c:v>
                </c:pt>
                <c:pt idx="46065">
                  <c:v>46065</c:v>
                </c:pt>
                <c:pt idx="46066">
                  <c:v>46066</c:v>
                </c:pt>
                <c:pt idx="46067">
                  <c:v>46067</c:v>
                </c:pt>
                <c:pt idx="46068">
                  <c:v>46068</c:v>
                </c:pt>
                <c:pt idx="46069">
                  <c:v>46069</c:v>
                </c:pt>
                <c:pt idx="46070">
                  <c:v>46070</c:v>
                </c:pt>
                <c:pt idx="46071">
                  <c:v>46071</c:v>
                </c:pt>
                <c:pt idx="46072">
                  <c:v>46072</c:v>
                </c:pt>
                <c:pt idx="46073">
                  <c:v>46073</c:v>
                </c:pt>
                <c:pt idx="46074">
                  <c:v>46074</c:v>
                </c:pt>
                <c:pt idx="46075">
                  <c:v>46075</c:v>
                </c:pt>
                <c:pt idx="46076">
                  <c:v>46076</c:v>
                </c:pt>
                <c:pt idx="46077">
                  <c:v>46077</c:v>
                </c:pt>
                <c:pt idx="46078">
                  <c:v>46078</c:v>
                </c:pt>
                <c:pt idx="46079">
                  <c:v>46079</c:v>
                </c:pt>
                <c:pt idx="46080">
                  <c:v>46080</c:v>
                </c:pt>
                <c:pt idx="46081">
                  <c:v>46081</c:v>
                </c:pt>
                <c:pt idx="46082">
                  <c:v>46082</c:v>
                </c:pt>
                <c:pt idx="46083">
                  <c:v>46083</c:v>
                </c:pt>
                <c:pt idx="46084">
                  <c:v>46084</c:v>
                </c:pt>
                <c:pt idx="46085">
                  <c:v>46085</c:v>
                </c:pt>
                <c:pt idx="46086">
                  <c:v>46086</c:v>
                </c:pt>
                <c:pt idx="46087">
                  <c:v>46087</c:v>
                </c:pt>
                <c:pt idx="46088">
                  <c:v>46088</c:v>
                </c:pt>
                <c:pt idx="46089">
                  <c:v>46089</c:v>
                </c:pt>
                <c:pt idx="46090">
                  <c:v>46090</c:v>
                </c:pt>
                <c:pt idx="46091">
                  <c:v>46091</c:v>
                </c:pt>
                <c:pt idx="46092">
                  <c:v>46092</c:v>
                </c:pt>
                <c:pt idx="46093">
                  <c:v>46093</c:v>
                </c:pt>
                <c:pt idx="46094">
                  <c:v>46094</c:v>
                </c:pt>
                <c:pt idx="46095">
                  <c:v>46095</c:v>
                </c:pt>
                <c:pt idx="46096">
                  <c:v>46096</c:v>
                </c:pt>
                <c:pt idx="46097">
                  <c:v>46097</c:v>
                </c:pt>
                <c:pt idx="46098">
                  <c:v>46098</c:v>
                </c:pt>
                <c:pt idx="46099">
                  <c:v>46099</c:v>
                </c:pt>
                <c:pt idx="46100">
                  <c:v>46100</c:v>
                </c:pt>
                <c:pt idx="46101">
                  <c:v>46101</c:v>
                </c:pt>
                <c:pt idx="46102">
                  <c:v>46102</c:v>
                </c:pt>
                <c:pt idx="46103">
                  <c:v>46103</c:v>
                </c:pt>
                <c:pt idx="46104">
                  <c:v>46104</c:v>
                </c:pt>
                <c:pt idx="46105">
                  <c:v>46105</c:v>
                </c:pt>
                <c:pt idx="46106">
                  <c:v>46106</c:v>
                </c:pt>
                <c:pt idx="46107">
                  <c:v>46107</c:v>
                </c:pt>
                <c:pt idx="46108">
                  <c:v>46108</c:v>
                </c:pt>
                <c:pt idx="46109">
                  <c:v>46109</c:v>
                </c:pt>
                <c:pt idx="46110">
                  <c:v>46110</c:v>
                </c:pt>
                <c:pt idx="46111">
                  <c:v>46111</c:v>
                </c:pt>
                <c:pt idx="46112">
                  <c:v>46112</c:v>
                </c:pt>
                <c:pt idx="46113">
                  <c:v>46113</c:v>
                </c:pt>
                <c:pt idx="46114">
                  <c:v>46114</c:v>
                </c:pt>
                <c:pt idx="46115">
                  <c:v>46115</c:v>
                </c:pt>
                <c:pt idx="46116">
                  <c:v>46116</c:v>
                </c:pt>
                <c:pt idx="46117">
                  <c:v>46117</c:v>
                </c:pt>
                <c:pt idx="46118">
                  <c:v>46118</c:v>
                </c:pt>
                <c:pt idx="46119">
                  <c:v>46119</c:v>
                </c:pt>
                <c:pt idx="46120">
                  <c:v>46120</c:v>
                </c:pt>
                <c:pt idx="46121">
                  <c:v>46121</c:v>
                </c:pt>
                <c:pt idx="46122">
                  <c:v>46122</c:v>
                </c:pt>
                <c:pt idx="46123">
                  <c:v>46123</c:v>
                </c:pt>
                <c:pt idx="46124">
                  <c:v>46124</c:v>
                </c:pt>
                <c:pt idx="46125">
                  <c:v>46125</c:v>
                </c:pt>
                <c:pt idx="46126">
                  <c:v>46126</c:v>
                </c:pt>
                <c:pt idx="46127">
                  <c:v>46127</c:v>
                </c:pt>
                <c:pt idx="46128">
                  <c:v>46128</c:v>
                </c:pt>
                <c:pt idx="46129">
                  <c:v>46129</c:v>
                </c:pt>
                <c:pt idx="46130">
                  <c:v>46130</c:v>
                </c:pt>
                <c:pt idx="46131">
                  <c:v>46131</c:v>
                </c:pt>
                <c:pt idx="46132">
                  <c:v>46132</c:v>
                </c:pt>
                <c:pt idx="46133">
                  <c:v>46133</c:v>
                </c:pt>
                <c:pt idx="46134">
                  <c:v>46134</c:v>
                </c:pt>
                <c:pt idx="46135">
                  <c:v>46135</c:v>
                </c:pt>
                <c:pt idx="46136">
                  <c:v>46136</c:v>
                </c:pt>
                <c:pt idx="46137">
                  <c:v>46137</c:v>
                </c:pt>
                <c:pt idx="46138">
                  <c:v>46138</c:v>
                </c:pt>
                <c:pt idx="46139">
                  <c:v>46139</c:v>
                </c:pt>
                <c:pt idx="46140">
                  <c:v>46140</c:v>
                </c:pt>
                <c:pt idx="46141">
                  <c:v>46141</c:v>
                </c:pt>
                <c:pt idx="46142">
                  <c:v>46142</c:v>
                </c:pt>
                <c:pt idx="46143">
                  <c:v>46143</c:v>
                </c:pt>
                <c:pt idx="46144">
                  <c:v>46144</c:v>
                </c:pt>
                <c:pt idx="46145">
                  <c:v>46145</c:v>
                </c:pt>
                <c:pt idx="46146">
                  <c:v>46146</c:v>
                </c:pt>
                <c:pt idx="46147">
                  <c:v>46147</c:v>
                </c:pt>
                <c:pt idx="46148">
                  <c:v>46148</c:v>
                </c:pt>
                <c:pt idx="46149">
                  <c:v>46149</c:v>
                </c:pt>
                <c:pt idx="46150">
                  <c:v>46150</c:v>
                </c:pt>
                <c:pt idx="46151">
                  <c:v>46151</c:v>
                </c:pt>
                <c:pt idx="46152">
                  <c:v>46152</c:v>
                </c:pt>
                <c:pt idx="46153">
                  <c:v>46153</c:v>
                </c:pt>
                <c:pt idx="46154">
                  <c:v>46154</c:v>
                </c:pt>
                <c:pt idx="46155">
                  <c:v>46155</c:v>
                </c:pt>
                <c:pt idx="46156">
                  <c:v>46156</c:v>
                </c:pt>
                <c:pt idx="46157">
                  <c:v>46157</c:v>
                </c:pt>
                <c:pt idx="46158">
                  <c:v>46158</c:v>
                </c:pt>
                <c:pt idx="46159">
                  <c:v>46159</c:v>
                </c:pt>
                <c:pt idx="46160">
                  <c:v>46160</c:v>
                </c:pt>
                <c:pt idx="46161">
                  <c:v>46161</c:v>
                </c:pt>
                <c:pt idx="46162">
                  <c:v>46162</c:v>
                </c:pt>
                <c:pt idx="46163">
                  <c:v>46163</c:v>
                </c:pt>
                <c:pt idx="46164">
                  <c:v>46164</c:v>
                </c:pt>
                <c:pt idx="46165">
                  <c:v>46165</c:v>
                </c:pt>
                <c:pt idx="46166">
                  <c:v>46166</c:v>
                </c:pt>
                <c:pt idx="46167">
                  <c:v>46167</c:v>
                </c:pt>
                <c:pt idx="46168">
                  <c:v>46168</c:v>
                </c:pt>
                <c:pt idx="46169">
                  <c:v>46169</c:v>
                </c:pt>
                <c:pt idx="46170">
                  <c:v>46170</c:v>
                </c:pt>
                <c:pt idx="46171">
                  <c:v>46171</c:v>
                </c:pt>
                <c:pt idx="46172">
                  <c:v>46172</c:v>
                </c:pt>
                <c:pt idx="46173">
                  <c:v>46173</c:v>
                </c:pt>
                <c:pt idx="46174">
                  <c:v>46174</c:v>
                </c:pt>
                <c:pt idx="46175">
                  <c:v>46175</c:v>
                </c:pt>
                <c:pt idx="46176">
                  <c:v>46176</c:v>
                </c:pt>
                <c:pt idx="46177">
                  <c:v>46177</c:v>
                </c:pt>
                <c:pt idx="46178">
                  <c:v>46178</c:v>
                </c:pt>
                <c:pt idx="46179">
                  <c:v>46179</c:v>
                </c:pt>
                <c:pt idx="46180">
                  <c:v>46180</c:v>
                </c:pt>
                <c:pt idx="46181">
                  <c:v>46181</c:v>
                </c:pt>
                <c:pt idx="46182">
                  <c:v>46182</c:v>
                </c:pt>
                <c:pt idx="46183">
                  <c:v>46183</c:v>
                </c:pt>
                <c:pt idx="46184">
                  <c:v>46184</c:v>
                </c:pt>
                <c:pt idx="46185">
                  <c:v>46185</c:v>
                </c:pt>
                <c:pt idx="46186">
                  <c:v>46186</c:v>
                </c:pt>
                <c:pt idx="46187">
                  <c:v>46187</c:v>
                </c:pt>
                <c:pt idx="46188">
                  <c:v>46188</c:v>
                </c:pt>
                <c:pt idx="46189">
                  <c:v>46189</c:v>
                </c:pt>
                <c:pt idx="46190">
                  <c:v>46190</c:v>
                </c:pt>
                <c:pt idx="46191">
                  <c:v>46191</c:v>
                </c:pt>
                <c:pt idx="46192">
                  <c:v>46192</c:v>
                </c:pt>
                <c:pt idx="46193">
                  <c:v>46193</c:v>
                </c:pt>
                <c:pt idx="46194">
                  <c:v>46194</c:v>
                </c:pt>
                <c:pt idx="46195">
                  <c:v>46195</c:v>
                </c:pt>
                <c:pt idx="46196">
                  <c:v>46196</c:v>
                </c:pt>
                <c:pt idx="46197">
                  <c:v>46197</c:v>
                </c:pt>
                <c:pt idx="46198">
                  <c:v>46198</c:v>
                </c:pt>
                <c:pt idx="46199">
                  <c:v>46199</c:v>
                </c:pt>
                <c:pt idx="46200">
                  <c:v>46200</c:v>
                </c:pt>
                <c:pt idx="46201">
                  <c:v>46201</c:v>
                </c:pt>
                <c:pt idx="46202">
                  <c:v>46202</c:v>
                </c:pt>
                <c:pt idx="46203">
                  <c:v>46203</c:v>
                </c:pt>
                <c:pt idx="46204">
                  <c:v>46204</c:v>
                </c:pt>
                <c:pt idx="46205">
                  <c:v>46205</c:v>
                </c:pt>
                <c:pt idx="46206">
                  <c:v>46206</c:v>
                </c:pt>
                <c:pt idx="46207">
                  <c:v>46207</c:v>
                </c:pt>
                <c:pt idx="46208">
                  <c:v>46208</c:v>
                </c:pt>
                <c:pt idx="46209">
                  <c:v>46209</c:v>
                </c:pt>
                <c:pt idx="46210">
                  <c:v>46210</c:v>
                </c:pt>
                <c:pt idx="46211">
                  <c:v>46211</c:v>
                </c:pt>
                <c:pt idx="46212">
                  <c:v>46212</c:v>
                </c:pt>
                <c:pt idx="46213">
                  <c:v>46213</c:v>
                </c:pt>
                <c:pt idx="46214">
                  <c:v>46214</c:v>
                </c:pt>
                <c:pt idx="46215">
                  <c:v>46215</c:v>
                </c:pt>
                <c:pt idx="46216">
                  <c:v>46216</c:v>
                </c:pt>
                <c:pt idx="46217">
                  <c:v>46217</c:v>
                </c:pt>
                <c:pt idx="46218">
                  <c:v>46218</c:v>
                </c:pt>
                <c:pt idx="46219">
                  <c:v>46219</c:v>
                </c:pt>
                <c:pt idx="46220">
                  <c:v>46220</c:v>
                </c:pt>
                <c:pt idx="46221">
                  <c:v>46221</c:v>
                </c:pt>
                <c:pt idx="46222">
                  <c:v>46222</c:v>
                </c:pt>
                <c:pt idx="46223">
                  <c:v>46223</c:v>
                </c:pt>
                <c:pt idx="46224">
                  <c:v>46224</c:v>
                </c:pt>
                <c:pt idx="46225">
                  <c:v>46225</c:v>
                </c:pt>
                <c:pt idx="46226">
                  <c:v>46226</c:v>
                </c:pt>
                <c:pt idx="46227">
                  <c:v>46227</c:v>
                </c:pt>
                <c:pt idx="46228">
                  <c:v>46228</c:v>
                </c:pt>
                <c:pt idx="46229">
                  <c:v>46229</c:v>
                </c:pt>
                <c:pt idx="46230">
                  <c:v>46230</c:v>
                </c:pt>
                <c:pt idx="46231">
                  <c:v>46231</c:v>
                </c:pt>
                <c:pt idx="46232">
                  <c:v>46232</c:v>
                </c:pt>
                <c:pt idx="46233">
                  <c:v>46233</c:v>
                </c:pt>
                <c:pt idx="46234">
                  <c:v>46234</c:v>
                </c:pt>
                <c:pt idx="46235">
                  <c:v>46235</c:v>
                </c:pt>
                <c:pt idx="46236">
                  <c:v>46236</c:v>
                </c:pt>
                <c:pt idx="46237">
                  <c:v>46237</c:v>
                </c:pt>
                <c:pt idx="46238">
                  <c:v>46238</c:v>
                </c:pt>
                <c:pt idx="46239">
                  <c:v>46239</c:v>
                </c:pt>
                <c:pt idx="46240">
                  <c:v>46240</c:v>
                </c:pt>
                <c:pt idx="46241">
                  <c:v>46241</c:v>
                </c:pt>
                <c:pt idx="46242">
                  <c:v>46242</c:v>
                </c:pt>
                <c:pt idx="46243">
                  <c:v>46243</c:v>
                </c:pt>
                <c:pt idx="46244">
                  <c:v>46244</c:v>
                </c:pt>
                <c:pt idx="46245">
                  <c:v>46245</c:v>
                </c:pt>
                <c:pt idx="46246">
                  <c:v>46246</c:v>
                </c:pt>
                <c:pt idx="46247">
                  <c:v>46247</c:v>
                </c:pt>
                <c:pt idx="46248">
                  <c:v>46248</c:v>
                </c:pt>
                <c:pt idx="46249">
                  <c:v>46249</c:v>
                </c:pt>
                <c:pt idx="46250">
                  <c:v>46250</c:v>
                </c:pt>
                <c:pt idx="46251">
                  <c:v>46251</c:v>
                </c:pt>
                <c:pt idx="46252">
                  <c:v>46252</c:v>
                </c:pt>
                <c:pt idx="46253">
                  <c:v>46253</c:v>
                </c:pt>
                <c:pt idx="46254">
                  <c:v>46254</c:v>
                </c:pt>
                <c:pt idx="46255">
                  <c:v>46255</c:v>
                </c:pt>
                <c:pt idx="46256">
                  <c:v>46256</c:v>
                </c:pt>
                <c:pt idx="46257">
                  <c:v>46257</c:v>
                </c:pt>
                <c:pt idx="46258">
                  <c:v>46258</c:v>
                </c:pt>
                <c:pt idx="46259">
                  <c:v>46259</c:v>
                </c:pt>
                <c:pt idx="46260">
                  <c:v>46260</c:v>
                </c:pt>
                <c:pt idx="46261">
                  <c:v>46261</c:v>
                </c:pt>
                <c:pt idx="46262">
                  <c:v>46262</c:v>
                </c:pt>
                <c:pt idx="46263">
                  <c:v>46263</c:v>
                </c:pt>
                <c:pt idx="46264">
                  <c:v>46264</c:v>
                </c:pt>
                <c:pt idx="46265">
                  <c:v>46265</c:v>
                </c:pt>
                <c:pt idx="46266">
                  <c:v>46266</c:v>
                </c:pt>
                <c:pt idx="46267">
                  <c:v>46267</c:v>
                </c:pt>
                <c:pt idx="46268">
                  <c:v>46268</c:v>
                </c:pt>
                <c:pt idx="46269">
                  <c:v>46269</c:v>
                </c:pt>
                <c:pt idx="46270">
                  <c:v>46270</c:v>
                </c:pt>
                <c:pt idx="46271">
                  <c:v>46271</c:v>
                </c:pt>
                <c:pt idx="46272">
                  <c:v>46272</c:v>
                </c:pt>
                <c:pt idx="46273">
                  <c:v>46273</c:v>
                </c:pt>
                <c:pt idx="46274">
                  <c:v>46274</c:v>
                </c:pt>
                <c:pt idx="46275">
                  <c:v>46275</c:v>
                </c:pt>
                <c:pt idx="46276">
                  <c:v>46276</c:v>
                </c:pt>
                <c:pt idx="46277">
                  <c:v>46277</c:v>
                </c:pt>
                <c:pt idx="46278">
                  <c:v>46278</c:v>
                </c:pt>
                <c:pt idx="46279">
                  <c:v>46279</c:v>
                </c:pt>
                <c:pt idx="46280">
                  <c:v>46280</c:v>
                </c:pt>
                <c:pt idx="46281">
                  <c:v>46281</c:v>
                </c:pt>
                <c:pt idx="46282">
                  <c:v>46282</c:v>
                </c:pt>
                <c:pt idx="46283">
                  <c:v>46283</c:v>
                </c:pt>
                <c:pt idx="46284">
                  <c:v>46284</c:v>
                </c:pt>
                <c:pt idx="46285">
                  <c:v>46285</c:v>
                </c:pt>
                <c:pt idx="46286">
                  <c:v>46286</c:v>
                </c:pt>
                <c:pt idx="46287">
                  <c:v>46287</c:v>
                </c:pt>
                <c:pt idx="46288">
                  <c:v>46288</c:v>
                </c:pt>
                <c:pt idx="46289">
                  <c:v>46289</c:v>
                </c:pt>
                <c:pt idx="46290">
                  <c:v>46290</c:v>
                </c:pt>
                <c:pt idx="46291">
                  <c:v>46291</c:v>
                </c:pt>
                <c:pt idx="46292">
                  <c:v>46292</c:v>
                </c:pt>
                <c:pt idx="46293">
                  <c:v>46293</c:v>
                </c:pt>
                <c:pt idx="46294">
                  <c:v>46294</c:v>
                </c:pt>
                <c:pt idx="46295">
                  <c:v>46295</c:v>
                </c:pt>
                <c:pt idx="46296">
                  <c:v>46296</c:v>
                </c:pt>
                <c:pt idx="46297">
                  <c:v>46297</c:v>
                </c:pt>
                <c:pt idx="46298">
                  <c:v>46298</c:v>
                </c:pt>
                <c:pt idx="46299">
                  <c:v>46299</c:v>
                </c:pt>
                <c:pt idx="46300">
                  <c:v>46300</c:v>
                </c:pt>
                <c:pt idx="46301">
                  <c:v>46301</c:v>
                </c:pt>
                <c:pt idx="46302">
                  <c:v>46302</c:v>
                </c:pt>
                <c:pt idx="46303">
                  <c:v>46303</c:v>
                </c:pt>
                <c:pt idx="46304">
                  <c:v>46304</c:v>
                </c:pt>
                <c:pt idx="46305">
                  <c:v>46305</c:v>
                </c:pt>
                <c:pt idx="46306">
                  <c:v>46306</c:v>
                </c:pt>
                <c:pt idx="46307">
                  <c:v>46307</c:v>
                </c:pt>
                <c:pt idx="46308">
                  <c:v>46308</c:v>
                </c:pt>
                <c:pt idx="46309">
                  <c:v>46309</c:v>
                </c:pt>
                <c:pt idx="46310">
                  <c:v>46310</c:v>
                </c:pt>
                <c:pt idx="46311">
                  <c:v>46311</c:v>
                </c:pt>
                <c:pt idx="46312">
                  <c:v>46312</c:v>
                </c:pt>
                <c:pt idx="46313">
                  <c:v>46313</c:v>
                </c:pt>
                <c:pt idx="46314">
                  <c:v>46314</c:v>
                </c:pt>
                <c:pt idx="46315">
                  <c:v>46315</c:v>
                </c:pt>
                <c:pt idx="46316">
                  <c:v>46316</c:v>
                </c:pt>
                <c:pt idx="46317">
                  <c:v>46317</c:v>
                </c:pt>
                <c:pt idx="46318">
                  <c:v>46318</c:v>
                </c:pt>
                <c:pt idx="46319">
                  <c:v>46319</c:v>
                </c:pt>
                <c:pt idx="46320">
                  <c:v>46320</c:v>
                </c:pt>
                <c:pt idx="46321">
                  <c:v>46321</c:v>
                </c:pt>
                <c:pt idx="46322">
                  <c:v>46322</c:v>
                </c:pt>
                <c:pt idx="46323">
                  <c:v>46323</c:v>
                </c:pt>
                <c:pt idx="46324">
                  <c:v>46324</c:v>
                </c:pt>
                <c:pt idx="46325">
                  <c:v>46325</c:v>
                </c:pt>
                <c:pt idx="46326">
                  <c:v>46326</c:v>
                </c:pt>
                <c:pt idx="46327">
                  <c:v>46327</c:v>
                </c:pt>
                <c:pt idx="46328">
                  <c:v>46328</c:v>
                </c:pt>
                <c:pt idx="46329">
                  <c:v>46329</c:v>
                </c:pt>
                <c:pt idx="46330">
                  <c:v>46330</c:v>
                </c:pt>
                <c:pt idx="46331">
                  <c:v>46331</c:v>
                </c:pt>
                <c:pt idx="46332">
                  <c:v>46332</c:v>
                </c:pt>
                <c:pt idx="46333">
                  <c:v>46333</c:v>
                </c:pt>
                <c:pt idx="46334">
                  <c:v>46334</c:v>
                </c:pt>
                <c:pt idx="46335">
                  <c:v>46335</c:v>
                </c:pt>
                <c:pt idx="46336">
                  <c:v>46336</c:v>
                </c:pt>
                <c:pt idx="46337">
                  <c:v>46337</c:v>
                </c:pt>
                <c:pt idx="46338">
                  <c:v>46338</c:v>
                </c:pt>
                <c:pt idx="46339">
                  <c:v>46339</c:v>
                </c:pt>
                <c:pt idx="46340">
                  <c:v>46340</c:v>
                </c:pt>
                <c:pt idx="46341">
                  <c:v>46341</c:v>
                </c:pt>
                <c:pt idx="46342">
                  <c:v>46342</c:v>
                </c:pt>
                <c:pt idx="46343">
                  <c:v>46343</c:v>
                </c:pt>
                <c:pt idx="46344">
                  <c:v>46344</c:v>
                </c:pt>
                <c:pt idx="46345">
                  <c:v>46345</c:v>
                </c:pt>
                <c:pt idx="46346">
                  <c:v>46346</c:v>
                </c:pt>
                <c:pt idx="46347">
                  <c:v>46347</c:v>
                </c:pt>
                <c:pt idx="46348">
                  <c:v>46348</c:v>
                </c:pt>
                <c:pt idx="46349">
                  <c:v>46349</c:v>
                </c:pt>
                <c:pt idx="46350">
                  <c:v>46350</c:v>
                </c:pt>
                <c:pt idx="46351">
                  <c:v>46351</c:v>
                </c:pt>
                <c:pt idx="46352">
                  <c:v>46352</c:v>
                </c:pt>
                <c:pt idx="46353">
                  <c:v>46353</c:v>
                </c:pt>
                <c:pt idx="46354">
                  <c:v>46354</c:v>
                </c:pt>
                <c:pt idx="46355">
                  <c:v>46355</c:v>
                </c:pt>
                <c:pt idx="46356">
                  <c:v>46356</c:v>
                </c:pt>
                <c:pt idx="46357">
                  <c:v>46357</c:v>
                </c:pt>
                <c:pt idx="46358">
                  <c:v>46358</c:v>
                </c:pt>
                <c:pt idx="46359">
                  <c:v>46359</c:v>
                </c:pt>
                <c:pt idx="46360">
                  <c:v>46360</c:v>
                </c:pt>
                <c:pt idx="46361">
                  <c:v>46361</c:v>
                </c:pt>
                <c:pt idx="46362">
                  <c:v>46362</c:v>
                </c:pt>
                <c:pt idx="46363">
                  <c:v>46363</c:v>
                </c:pt>
                <c:pt idx="46364">
                  <c:v>46364</c:v>
                </c:pt>
                <c:pt idx="46365">
                  <c:v>46365</c:v>
                </c:pt>
                <c:pt idx="46366">
                  <c:v>46366</c:v>
                </c:pt>
                <c:pt idx="46367">
                  <c:v>46367</c:v>
                </c:pt>
                <c:pt idx="46368">
                  <c:v>46368</c:v>
                </c:pt>
                <c:pt idx="46369">
                  <c:v>46369</c:v>
                </c:pt>
                <c:pt idx="46370">
                  <c:v>46370</c:v>
                </c:pt>
                <c:pt idx="46371">
                  <c:v>46371</c:v>
                </c:pt>
                <c:pt idx="46372">
                  <c:v>46372</c:v>
                </c:pt>
                <c:pt idx="46373">
                  <c:v>46373</c:v>
                </c:pt>
                <c:pt idx="46374">
                  <c:v>46374</c:v>
                </c:pt>
                <c:pt idx="46375">
                  <c:v>46375</c:v>
                </c:pt>
                <c:pt idx="46376">
                  <c:v>46376</c:v>
                </c:pt>
                <c:pt idx="46377">
                  <c:v>46377</c:v>
                </c:pt>
                <c:pt idx="46378">
                  <c:v>46378</c:v>
                </c:pt>
                <c:pt idx="46379">
                  <c:v>46379</c:v>
                </c:pt>
                <c:pt idx="46380">
                  <c:v>46380</c:v>
                </c:pt>
                <c:pt idx="46381">
                  <c:v>46381</c:v>
                </c:pt>
                <c:pt idx="46382">
                  <c:v>46382</c:v>
                </c:pt>
                <c:pt idx="46383">
                  <c:v>46383</c:v>
                </c:pt>
                <c:pt idx="46384">
                  <c:v>46384</c:v>
                </c:pt>
                <c:pt idx="46385">
                  <c:v>46385</c:v>
                </c:pt>
                <c:pt idx="46386">
                  <c:v>46386</c:v>
                </c:pt>
                <c:pt idx="46387">
                  <c:v>46387</c:v>
                </c:pt>
                <c:pt idx="46388">
                  <c:v>46388</c:v>
                </c:pt>
                <c:pt idx="46389">
                  <c:v>46389</c:v>
                </c:pt>
                <c:pt idx="46390">
                  <c:v>46390</c:v>
                </c:pt>
                <c:pt idx="46391">
                  <c:v>46391</c:v>
                </c:pt>
                <c:pt idx="46392">
                  <c:v>46392</c:v>
                </c:pt>
                <c:pt idx="46393">
                  <c:v>46393</c:v>
                </c:pt>
                <c:pt idx="46394">
                  <c:v>46394</c:v>
                </c:pt>
                <c:pt idx="46395">
                  <c:v>46395</c:v>
                </c:pt>
                <c:pt idx="46396">
                  <c:v>46396</c:v>
                </c:pt>
                <c:pt idx="46397">
                  <c:v>46397</c:v>
                </c:pt>
                <c:pt idx="46398">
                  <c:v>46398</c:v>
                </c:pt>
                <c:pt idx="46399">
                  <c:v>46399</c:v>
                </c:pt>
                <c:pt idx="46400">
                  <c:v>46400</c:v>
                </c:pt>
                <c:pt idx="46401">
                  <c:v>46401</c:v>
                </c:pt>
                <c:pt idx="46402">
                  <c:v>46402</c:v>
                </c:pt>
                <c:pt idx="46403">
                  <c:v>46403</c:v>
                </c:pt>
                <c:pt idx="46404">
                  <c:v>46404</c:v>
                </c:pt>
                <c:pt idx="46405">
                  <c:v>46405</c:v>
                </c:pt>
                <c:pt idx="46406">
                  <c:v>46406</c:v>
                </c:pt>
                <c:pt idx="46407">
                  <c:v>46407</c:v>
                </c:pt>
                <c:pt idx="46408">
                  <c:v>46408</c:v>
                </c:pt>
                <c:pt idx="46409">
                  <c:v>46409</c:v>
                </c:pt>
                <c:pt idx="46410">
                  <c:v>46410</c:v>
                </c:pt>
                <c:pt idx="46411">
                  <c:v>46411</c:v>
                </c:pt>
                <c:pt idx="46412">
                  <c:v>46412</c:v>
                </c:pt>
                <c:pt idx="46413">
                  <c:v>46413</c:v>
                </c:pt>
                <c:pt idx="46414">
                  <c:v>46414</c:v>
                </c:pt>
                <c:pt idx="46415">
                  <c:v>46415</c:v>
                </c:pt>
                <c:pt idx="46416">
                  <c:v>46416</c:v>
                </c:pt>
                <c:pt idx="46417">
                  <c:v>46417</c:v>
                </c:pt>
                <c:pt idx="46418">
                  <c:v>46418</c:v>
                </c:pt>
                <c:pt idx="46419">
                  <c:v>46419</c:v>
                </c:pt>
                <c:pt idx="46420">
                  <c:v>46420</c:v>
                </c:pt>
                <c:pt idx="46421">
                  <c:v>46421</c:v>
                </c:pt>
                <c:pt idx="46422">
                  <c:v>46422</c:v>
                </c:pt>
                <c:pt idx="46423">
                  <c:v>46423</c:v>
                </c:pt>
                <c:pt idx="46424">
                  <c:v>46424</c:v>
                </c:pt>
                <c:pt idx="46425">
                  <c:v>46425</c:v>
                </c:pt>
                <c:pt idx="46426">
                  <c:v>46426</c:v>
                </c:pt>
                <c:pt idx="46427">
                  <c:v>46427</c:v>
                </c:pt>
                <c:pt idx="46428">
                  <c:v>46428</c:v>
                </c:pt>
                <c:pt idx="46429">
                  <c:v>46429</c:v>
                </c:pt>
                <c:pt idx="46430">
                  <c:v>46430</c:v>
                </c:pt>
                <c:pt idx="46431">
                  <c:v>46431</c:v>
                </c:pt>
                <c:pt idx="46432">
                  <c:v>46432</c:v>
                </c:pt>
                <c:pt idx="46433">
                  <c:v>46433</c:v>
                </c:pt>
                <c:pt idx="46434">
                  <c:v>46434</c:v>
                </c:pt>
                <c:pt idx="46435">
                  <c:v>46435</c:v>
                </c:pt>
                <c:pt idx="46436">
                  <c:v>46436</c:v>
                </c:pt>
                <c:pt idx="46437">
                  <c:v>46437</c:v>
                </c:pt>
                <c:pt idx="46438">
                  <c:v>46438</c:v>
                </c:pt>
                <c:pt idx="46439">
                  <c:v>46439</c:v>
                </c:pt>
                <c:pt idx="46440">
                  <c:v>46440</c:v>
                </c:pt>
                <c:pt idx="46441">
                  <c:v>46441</c:v>
                </c:pt>
                <c:pt idx="46442">
                  <c:v>46442</c:v>
                </c:pt>
                <c:pt idx="46443">
                  <c:v>46443</c:v>
                </c:pt>
                <c:pt idx="46444">
                  <c:v>46444</c:v>
                </c:pt>
                <c:pt idx="46445">
                  <c:v>46445</c:v>
                </c:pt>
                <c:pt idx="46446">
                  <c:v>46446</c:v>
                </c:pt>
                <c:pt idx="46447">
                  <c:v>46447</c:v>
                </c:pt>
                <c:pt idx="46448">
                  <c:v>46448</c:v>
                </c:pt>
                <c:pt idx="46449">
                  <c:v>46449</c:v>
                </c:pt>
                <c:pt idx="46450">
                  <c:v>46450</c:v>
                </c:pt>
                <c:pt idx="46451">
                  <c:v>46451</c:v>
                </c:pt>
                <c:pt idx="46452">
                  <c:v>46452</c:v>
                </c:pt>
                <c:pt idx="46453">
                  <c:v>46453</c:v>
                </c:pt>
                <c:pt idx="46454">
                  <c:v>46454</c:v>
                </c:pt>
                <c:pt idx="46455">
                  <c:v>46455</c:v>
                </c:pt>
                <c:pt idx="46456">
                  <c:v>46456</c:v>
                </c:pt>
                <c:pt idx="46457">
                  <c:v>46457</c:v>
                </c:pt>
                <c:pt idx="46458">
                  <c:v>46458</c:v>
                </c:pt>
                <c:pt idx="46459">
                  <c:v>46459</c:v>
                </c:pt>
                <c:pt idx="46460">
                  <c:v>46460</c:v>
                </c:pt>
                <c:pt idx="46461">
                  <c:v>46461</c:v>
                </c:pt>
                <c:pt idx="46462">
                  <c:v>46462</c:v>
                </c:pt>
                <c:pt idx="46463">
                  <c:v>46463</c:v>
                </c:pt>
                <c:pt idx="46464">
                  <c:v>46464</c:v>
                </c:pt>
                <c:pt idx="46465">
                  <c:v>46465</c:v>
                </c:pt>
                <c:pt idx="46466">
                  <c:v>46466</c:v>
                </c:pt>
                <c:pt idx="46467">
                  <c:v>46467</c:v>
                </c:pt>
                <c:pt idx="46468">
                  <c:v>46468</c:v>
                </c:pt>
                <c:pt idx="46469">
                  <c:v>46469</c:v>
                </c:pt>
                <c:pt idx="46470">
                  <c:v>46470</c:v>
                </c:pt>
                <c:pt idx="46471">
                  <c:v>46471</c:v>
                </c:pt>
                <c:pt idx="46472">
                  <c:v>46472</c:v>
                </c:pt>
                <c:pt idx="46473">
                  <c:v>46473</c:v>
                </c:pt>
                <c:pt idx="46474">
                  <c:v>46474</c:v>
                </c:pt>
                <c:pt idx="46475">
                  <c:v>46475</c:v>
                </c:pt>
                <c:pt idx="46476">
                  <c:v>46476</c:v>
                </c:pt>
                <c:pt idx="46477">
                  <c:v>46477</c:v>
                </c:pt>
                <c:pt idx="46478">
                  <c:v>46478</c:v>
                </c:pt>
                <c:pt idx="46479">
                  <c:v>46479</c:v>
                </c:pt>
                <c:pt idx="46480">
                  <c:v>46480</c:v>
                </c:pt>
                <c:pt idx="46481">
                  <c:v>46481</c:v>
                </c:pt>
                <c:pt idx="46482">
                  <c:v>46482</c:v>
                </c:pt>
                <c:pt idx="46483">
                  <c:v>46483</c:v>
                </c:pt>
                <c:pt idx="46484">
                  <c:v>46484</c:v>
                </c:pt>
                <c:pt idx="46485">
                  <c:v>46485</c:v>
                </c:pt>
                <c:pt idx="46486">
                  <c:v>46486</c:v>
                </c:pt>
                <c:pt idx="46487">
                  <c:v>46487</c:v>
                </c:pt>
                <c:pt idx="46488">
                  <c:v>46488</c:v>
                </c:pt>
                <c:pt idx="46489">
                  <c:v>46489</c:v>
                </c:pt>
                <c:pt idx="46490">
                  <c:v>46490</c:v>
                </c:pt>
                <c:pt idx="46491">
                  <c:v>46491</c:v>
                </c:pt>
                <c:pt idx="46492">
                  <c:v>46492</c:v>
                </c:pt>
                <c:pt idx="46493">
                  <c:v>46493</c:v>
                </c:pt>
                <c:pt idx="46494">
                  <c:v>46494</c:v>
                </c:pt>
                <c:pt idx="46495">
                  <c:v>46495</c:v>
                </c:pt>
                <c:pt idx="46496">
                  <c:v>46496</c:v>
                </c:pt>
                <c:pt idx="46497">
                  <c:v>46497</c:v>
                </c:pt>
                <c:pt idx="46498">
                  <c:v>46498</c:v>
                </c:pt>
                <c:pt idx="46499">
                  <c:v>46499</c:v>
                </c:pt>
                <c:pt idx="46500">
                  <c:v>46500</c:v>
                </c:pt>
                <c:pt idx="46501">
                  <c:v>46501</c:v>
                </c:pt>
                <c:pt idx="46502">
                  <c:v>46502</c:v>
                </c:pt>
                <c:pt idx="46503">
                  <c:v>46503</c:v>
                </c:pt>
                <c:pt idx="46504">
                  <c:v>46504</c:v>
                </c:pt>
                <c:pt idx="46505">
                  <c:v>46505</c:v>
                </c:pt>
                <c:pt idx="46506">
                  <c:v>46506</c:v>
                </c:pt>
                <c:pt idx="46507">
                  <c:v>46507</c:v>
                </c:pt>
                <c:pt idx="46508">
                  <c:v>46508</c:v>
                </c:pt>
                <c:pt idx="46509">
                  <c:v>46509</c:v>
                </c:pt>
                <c:pt idx="46510">
                  <c:v>46510</c:v>
                </c:pt>
                <c:pt idx="46511">
                  <c:v>46511</c:v>
                </c:pt>
                <c:pt idx="46512">
                  <c:v>46512</c:v>
                </c:pt>
                <c:pt idx="46513">
                  <c:v>46513</c:v>
                </c:pt>
                <c:pt idx="46514">
                  <c:v>46514</c:v>
                </c:pt>
                <c:pt idx="46515">
                  <c:v>46515</c:v>
                </c:pt>
                <c:pt idx="46516">
                  <c:v>46516</c:v>
                </c:pt>
                <c:pt idx="46517">
                  <c:v>46517</c:v>
                </c:pt>
                <c:pt idx="46518">
                  <c:v>46518</c:v>
                </c:pt>
                <c:pt idx="46519">
                  <c:v>46519</c:v>
                </c:pt>
                <c:pt idx="46520">
                  <c:v>46520</c:v>
                </c:pt>
                <c:pt idx="46521">
                  <c:v>46521</c:v>
                </c:pt>
                <c:pt idx="46522">
                  <c:v>46522</c:v>
                </c:pt>
                <c:pt idx="46523">
                  <c:v>46523</c:v>
                </c:pt>
                <c:pt idx="46524">
                  <c:v>46524</c:v>
                </c:pt>
                <c:pt idx="46525">
                  <c:v>46525</c:v>
                </c:pt>
                <c:pt idx="46526">
                  <c:v>46526</c:v>
                </c:pt>
                <c:pt idx="46527">
                  <c:v>46527</c:v>
                </c:pt>
                <c:pt idx="46528">
                  <c:v>46528</c:v>
                </c:pt>
                <c:pt idx="46529">
                  <c:v>46529</c:v>
                </c:pt>
                <c:pt idx="46530">
                  <c:v>46530</c:v>
                </c:pt>
                <c:pt idx="46531">
                  <c:v>46531</c:v>
                </c:pt>
                <c:pt idx="46532">
                  <c:v>46532</c:v>
                </c:pt>
                <c:pt idx="46533">
                  <c:v>46533</c:v>
                </c:pt>
                <c:pt idx="46534">
                  <c:v>46534</c:v>
                </c:pt>
                <c:pt idx="46535">
                  <c:v>46535</c:v>
                </c:pt>
                <c:pt idx="46536">
                  <c:v>46536</c:v>
                </c:pt>
                <c:pt idx="46537">
                  <c:v>46537</c:v>
                </c:pt>
                <c:pt idx="46538">
                  <c:v>46538</c:v>
                </c:pt>
                <c:pt idx="46539">
                  <c:v>46539</c:v>
                </c:pt>
                <c:pt idx="46540">
                  <c:v>46540</c:v>
                </c:pt>
                <c:pt idx="46541">
                  <c:v>46541</c:v>
                </c:pt>
                <c:pt idx="46542">
                  <c:v>46542</c:v>
                </c:pt>
                <c:pt idx="46543">
                  <c:v>46543</c:v>
                </c:pt>
                <c:pt idx="46544">
                  <c:v>46544</c:v>
                </c:pt>
                <c:pt idx="46545">
                  <c:v>46545</c:v>
                </c:pt>
                <c:pt idx="46546">
                  <c:v>46546</c:v>
                </c:pt>
                <c:pt idx="46547">
                  <c:v>46547</c:v>
                </c:pt>
                <c:pt idx="46548">
                  <c:v>46548</c:v>
                </c:pt>
                <c:pt idx="46549">
                  <c:v>46549</c:v>
                </c:pt>
                <c:pt idx="46550">
                  <c:v>46550</c:v>
                </c:pt>
                <c:pt idx="46551">
                  <c:v>46551</c:v>
                </c:pt>
                <c:pt idx="46552">
                  <c:v>46552</c:v>
                </c:pt>
                <c:pt idx="46553">
                  <c:v>46553</c:v>
                </c:pt>
                <c:pt idx="46554">
                  <c:v>46554</c:v>
                </c:pt>
                <c:pt idx="46555">
                  <c:v>46555</c:v>
                </c:pt>
                <c:pt idx="46556">
                  <c:v>46556</c:v>
                </c:pt>
                <c:pt idx="46557">
                  <c:v>46557</c:v>
                </c:pt>
                <c:pt idx="46558">
                  <c:v>46558</c:v>
                </c:pt>
                <c:pt idx="46559">
                  <c:v>46559</c:v>
                </c:pt>
                <c:pt idx="46560">
                  <c:v>46560</c:v>
                </c:pt>
                <c:pt idx="46561">
                  <c:v>46561</c:v>
                </c:pt>
                <c:pt idx="46562">
                  <c:v>46562</c:v>
                </c:pt>
                <c:pt idx="46563">
                  <c:v>46563</c:v>
                </c:pt>
                <c:pt idx="46564">
                  <c:v>46564</c:v>
                </c:pt>
                <c:pt idx="46565">
                  <c:v>46565</c:v>
                </c:pt>
                <c:pt idx="46566">
                  <c:v>46566</c:v>
                </c:pt>
                <c:pt idx="46567">
                  <c:v>46567</c:v>
                </c:pt>
                <c:pt idx="46568">
                  <c:v>46568</c:v>
                </c:pt>
                <c:pt idx="46569">
                  <c:v>46569</c:v>
                </c:pt>
                <c:pt idx="46570">
                  <c:v>46570</c:v>
                </c:pt>
                <c:pt idx="46571">
                  <c:v>46571</c:v>
                </c:pt>
                <c:pt idx="46572">
                  <c:v>46572</c:v>
                </c:pt>
                <c:pt idx="46573">
                  <c:v>46573</c:v>
                </c:pt>
                <c:pt idx="46574">
                  <c:v>46574</c:v>
                </c:pt>
                <c:pt idx="46575">
                  <c:v>46575</c:v>
                </c:pt>
                <c:pt idx="46576">
                  <c:v>46576</c:v>
                </c:pt>
                <c:pt idx="46577">
                  <c:v>46577</c:v>
                </c:pt>
                <c:pt idx="46578">
                  <c:v>46578</c:v>
                </c:pt>
                <c:pt idx="46579">
                  <c:v>46579</c:v>
                </c:pt>
                <c:pt idx="46580">
                  <c:v>46580</c:v>
                </c:pt>
                <c:pt idx="46581">
                  <c:v>46581</c:v>
                </c:pt>
                <c:pt idx="46582">
                  <c:v>46582</c:v>
                </c:pt>
                <c:pt idx="46583">
                  <c:v>46583</c:v>
                </c:pt>
                <c:pt idx="46584">
                  <c:v>46584</c:v>
                </c:pt>
                <c:pt idx="46585">
                  <c:v>46585</c:v>
                </c:pt>
                <c:pt idx="46586">
                  <c:v>46586</c:v>
                </c:pt>
                <c:pt idx="46587">
                  <c:v>46587</c:v>
                </c:pt>
                <c:pt idx="46588">
                  <c:v>46588</c:v>
                </c:pt>
                <c:pt idx="46589">
                  <c:v>46589</c:v>
                </c:pt>
                <c:pt idx="46590">
                  <c:v>46590</c:v>
                </c:pt>
                <c:pt idx="46591">
                  <c:v>46591</c:v>
                </c:pt>
                <c:pt idx="46592">
                  <c:v>46592</c:v>
                </c:pt>
                <c:pt idx="46593">
                  <c:v>46593</c:v>
                </c:pt>
                <c:pt idx="46594">
                  <c:v>46594</c:v>
                </c:pt>
                <c:pt idx="46595">
                  <c:v>46595</c:v>
                </c:pt>
                <c:pt idx="46596">
                  <c:v>46596</c:v>
                </c:pt>
                <c:pt idx="46597">
                  <c:v>46597</c:v>
                </c:pt>
                <c:pt idx="46598">
                  <c:v>46598</c:v>
                </c:pt>
                <c:pt idx="46599">
                  <c:v>46599</c:v>
                </c:pt>
                <c:pt idx="46600">
                  <c:v>46600</c:v>
                </c:pt>
                <c:pt idx="46601">
                  <c:v>46601</c:v>
                </c:pt>
                <c:pt idx="46602">
                  <c:v>46602</c:v>
                </c:pt>
                <c:pt idx="46603">
                  <c:v>46603</c:v>
                </c:pt>
                <c:pt idx="46604">
                  <c:v>46604</c:v>
                </c:pt>
                <c:pt idx="46605">
                  <c:v>46605</c:v>
                </c:pt>
                <c:pt idx="46606">
                  <c:v>46606</c:v>
                </c:pt>
                <c:pt idx="46607">
                  <c:v>46607</c:v>
                </c:pt>
                <c:pt idx="46608">
                  <c:v>46608</c:v>
                </c:pt>
                <c:pt idx="46609">
                  <c:v>46609</c:v>
                </c:pt>
                <c:pt idx="46610">
                  <c:v>46610</c:v>
                </c:pt>
                <c:pt idx="46611">
                  <c:v>46611</c:v>
                </c:pt>
                <c:pt idx="46612">
                  <c:v>46612</c:v>
                </c:pt>
                <c:pt idx="46613">
                  <c:v>46613</c:v>
                </c:pt>
                <c:pt idx="46614">
                  <c:v>46614</c:v>
                </c:pt>
                <c:pt idx="46615">
                  <c:v>46615</c:v>
                </c:pt>
                <c:pt idx="46616">
                  <c:v>46616</c:v>
                </c:pt>
                <c:pt idx="46617">
                  <c:v>46617</c:v>
                </c:pt>
                <c:pt idx="46618">
                  <c:v>46618</c:v>
                </c:pt>
                <c:pt idx="46619">
                  <c:v>46619</c:v>
                </c:pt>
                <c:pt idx="46620">
                  <c:v>46620</c:v>
                </c:pt>
                <c:pt idx="46621">
                  <c:v>46621</c:v>
                </c:pt>
                <c:pt idx="46622">
                  <c:v>46622</c:v>
                </c:pt>
                <c:pt idx="46623">
                  <c:v>46623</c:v>
                </c:pt>
                <c:pt idx="46624">
                  <c:v>46624</c:v>
                </c:pt>
                <c:pt idx="46625">
                  <c:v>46625</c:v>
                </c:pt>
                <c:pt idx="46626">
                  <c:v>46626</c:v>
                </c:pt>
                <c:pt idx="46627">
                  <c:v>46627</c:v>
                </c:pt>
                <c:pt idx="46628">
                  <c:v>46628</c:v>
                </c:pt>
                <c:pt idx="46629">
                  <c:v>46629</c:v>
                </c:pt>
                <c:pt idx="46630">
                  <c:v>46630</c:v>
                </c:pt>
                <c:pt idx="46631">
                  <c:v>46631</c:v>
                </c:pt>
                <c:pt idx="46632">
                  <c:v>46632</c:v>
                </c:pt>
                <c:pt idx="46633">
                  <c:v>46633</c:v>
                </c:pt>
                <c:pt idx="46634">
                  <c:v>46634</c:v>
                </c:pt>
                <c:pt idx="46635">
                  <c:v>46635</c:v>
                </c:pt>
                <c:pt idx="46636">
                  <c:v>46636</c:v>
                </c:pt>
                <c:pt idx="46637">
                  <c:v>46637</c:v>
                </c:pt>
                <c:pt idx="46638">
                  <c:v>46638</c:v>
                </c:pt>
                <c:pt idx="46639">
                  <c:v>46639</c:v>
                </c:pt>
                <c:pt idx="46640">
                  <c:v>46640</c:v>
                </c:pt>
                <c:pt idx="46641">
                  <c:v>46641</c:v>
                </c:pt>
                <c:pt idx="46642">
                  <c:v>46642</c:v>
                </c:pt>
                <c:pt idx="46643">
                  <c:v>46643</c:v>
                </c:pt>
                <c:pt idx="46644">
                  <c:v>46644</c:v>
                </c:pt>
                <c:pt idx="46645">
                  <c:v>46645</c:v>
                </c:pt>
                <c:pt idx="46646">
                  <c:v>46646</c:v>
                </c:pt>
                <c:pt idx="46647">
                  <c:v>46647</c:v>
                </c:pt>
                <c:pt idx="46648">
                  <c:v>46648</c:v>
                </c:pt>
                <c:pt idx="46649">
                  <c:v>46649</c:v>
                </c:pt>
                <c:pt idx="46650">
                  <c:v>46650</c:v>
                </c:pt>
                <c:pt idx="46651">
                  <c:v>46651</c:v>
                </c:pt>
                <c:pt idx="46652">
                  <c:v>46652</c:v>
                </c:pt>
                <c:pt idx="46653">
                  <c:v>46653</c:v>
                </c:pt>
                <c:pt idx="46654">
                  <c:v>46654</c:v>
                </c:pt>
                <c:pt idx="46655">
                  <c:v>46655</c:v>
                </c:pt>
                <c:pt idx="46656">
                  <c:v>46656</c:v>
                </c:pt>
                <c:pt idx="46657">
                  <c:v>46657</c:v>
                </c:pt>
                <c:pt idx="46658">
                  <c:v>46658</c:v>
                </c:pt>
                <c:pt idx="46659">
                  <c:v>46659</c:v>
                </c:pt>
                <c:pt idx="46660">
                  <c:v>46660</c:v>
                </c:pt>
                <c:pt idx="46661">
                  <c:v>46661</c:v>
                </c:pt>
                <c:pt idx="46662">
                  <c:v>46662</c:v>
                </c:pt>
                <c:pt idx="46663">
                  <c:v>46663</c:v>
                </c:pt>
                <c:pt idx="46664">
                  <c:v>46664</c:v>
                </c:pt>
                <c:pt idx="46665">
                  <c:v>46665</c:v>
                </c:pt>
                <c:pt idx="46666">
                  <c:v>46666</c:v>
                </c:pt>
                <c:pt idx="46667">
                  <c:v>46667</c:v>
                </c:pt>
                <c:pt idx="46668">
                  <c:v>46668</c:v>
                </c:pt>
                <c:pt idx="46669">
                  <c:v>46669</c:v>
                </c:pt>
                <c:pt idx="46670">
                  <c:v>46670</c:v>
                </c:pt>
                <c:pt idx="46671">
                  <c:v>46671</c:v>
                </c:pt>
                <c:pt idx="46672">
                  <c:v>46672</c:v>
                </c:pt>
                <c:pt idx="46673">
                  <c:v>46673</c:v>
                </c:pt>
                <c:pt idx="46674">
                  <c:v>46674</c:v>
                </c:pt>
                <c:pt idx="46675">
                  <c:v>46675</c:v>
                </c:pt>
                <c:pt idx="46676">
                  <c:v>46676</c:v>
                </c:pt>
                <c:pt idx="46677">
                  <c:v>46677</c:v>
                </c:pt>
                <c:pt idx="46678">
                  <c:v>46678</c:v>
                </c:pt>
                <c:pt idx="46679">
                  <c:v>46679</c:v>
                </c:pt>
                <c:pt idx="46680">
                  <c:v>46680</c:v>
                </c:pt>
                <c:pt idx="46681">
                  <c:v>46681</c:v>
                </c:pt>
                <c:pt idx="46682">
                  <c:v>46682</c:v>
                </c:pt>
                <c:pt idx="46683">
                  <c:v>46683</c:v>
                </c:pt>
                <c:pt idx="46684">
                  <c:v>46684</c:v>
                </c:pt>
                <c:pt idx="46685">
                  <c:v>46685</c:v>
                </c:pt>
                <c:pt idx="46686">
                  <c:v>46686</c:v>
                </c:pt>
                <c:pt idx="46687">
                  <c:v>46687</c:v>
                </c:pt>
                <c:pt idx="46688">
                  <c:v>46688</c:v>
                </c:pt>
                <c:pt idx="46689">
                  <c:v>46689</c:v>
                </c:pt>
                <c:pt idx="46690">
                  <c:v>46690</c:v>
                </c:pt>
                <c:pt idx="46691">
                  <c:v>46691</c:v>
                </c:pt>
                <c:pt idx="46692">
                  <c:v>46692</c:v>
                </c:pt>
                <c:pt idx="46693">
                  <c:v>46693</c:v>
                </c:pt>
                <c:pt idx="46694">
                  <c:v>46694</c:v>
                </c:pt>
                <c:pt idx="46695">
                  <c:v>46695</c:v>
                </c:pt>
                <c:pt idx="46696">
                  <c:v>46696</c:v>
                </c:pt>
                <c:pt idx="46697">
                  <c:v>46697</c:v>
                </c:pt>
                <c:pt idx="46698">
                  <c:v>46698</c:v>
                </c:pt>
                <c:pt idx="46699">
                  <c:v>46699</c:v>
                </c:pt>
                <c:pt idx="46700">
                  <c:v>46700</c:v>
                </c:pt>
                <c:pt idx="46701">
                  <c:v>46701</c:v>
                </c:pt>
                <c:pt idx="46702">
                  <c:v>46702</c:v>
                </c:pt>
                <c:pt idx="46703">
                  <c:v>46703</c:v>
                </c:pt>
                <c:pt idx="46704">
                  <c:v>46704</c:v>
                </c:pt>
                <c:pt idx="46705">
                  <c:v>46705</c:v>
                </c:pt>
                <c:pt idx="46706">
                  <c:v>46706</c:v>
                </c:pt>
                <c:pt idx="46707">
                  <c:v>46707</c:v>
                </c:pt>
                <c:pt idx="46708">
                  <c:v>46708</c:v>
                </c:pt>
                <c:pt idx="46709">
                  <c:v>46709</c:v>
                </c:pt>
                <c:pt idx="46710">
                  <c:v>46710</c:v>
                </c:pt>
                <c:pt idx="46711">
                  <c:v>46711</c:v>
                </c:pt>
                <c:pt idx="46712">
                  <c:v>46712</c:v>
                </c:pt>
                <c:pt idx="46713">
                  <c:v>46713</c:v>
                </c:pt>
                <c:pt idx="46714">
                  <c:v>46714</c:v>
                </c:pt>
                <c:pt idx="46715">
                  <c:v>46715</c:v>
                </c:pt>
                <c:pt idx="46716">
                  <c:v>46716</c:v>
                </c:pt>
                <c:pt idx="46717">
                  <c:v>46717</c:v>
                </c:pt>
                <c:pt idx="46718">
                  <c:v>46718</c:v>
                </c:pt>
                <c:pt idx="46719">
                  <c:v>46719</c:v>
                </c:pt>
                <c:pt idx="46720">
                  <c:v>46720</c:v>
                </c:pt>
                <c:pt idx="46721">
                  <c:v>46721</c:v>
                </c:pt>
                <c:pt idx="46722">
                  <c:v>46722</c:v>
                </c:pt>
                <c:pt idx="46723">
                  <c:v>46723</c:v>
                </c:pt>
                <c:pt idx="46724">
                  <c:v>46724</c:v>
                </c:pt>
                <c:pt idx="46725">
                  <c:v>46725</c:v>
                </c:pt>
                <c:pt idx="46726">
                  <c:v>46726</c:v>
                </c:pt>
                <c:pt idx="46727">
                  <c:v>46727</c:v>
                </c:pt>
                <c:pt idx="46728">
                  <c:v>46728</c:v>
                </c:pt>
                <c:pt idx="46729">
                  <c:v>46729</c:v>
                </c:pt>
                <c:pt idx="46730">
                  <c:v>46730</c:v>
                </c:pt>
                <c:pt idx="46731">
                  <c:v>46731</c:v>
                </c:pt>
                <c:pt idx="46732">
                  <c:v>46732</c:v>
                </c:pt>
                <c:pt idx="46733">
                  <c:v>46733</c:v>
                </c:pt>
                <c:pt idx="46734">
                  <c:v>46734</c:v>
                </c:pt>
                <c:pt idx="46735">
                  <c:v>46735</c:v>
                </c:pt>
                <c:pt idx="46736">
                  <c:v>46736</c:v>
                </c:pt>
                <c:pt idx="46737">
                  <c:v>46737</c:v>
                </c:pt>
                <c:pt idx="46738">
                  <c:v>46738</c:v>
                </c:pt>
                <c:pt idx="46739">
                  <c:v>46739</c:v>
                </c:pt>
                <c:pt idx="46740">
                  <c:v>46740</c:v>
                </c:pt>
                <c:pt idx="46741">
                  <c:v>46741</c:v>
                </c:pt>
                <c:pt idx="46742">
                  <c:v>46742</c:v>
                </c:pt>
                <c:pt idx="46743">
                  <c:v>46743</c:v>
                </c:pt>
                <c:pt idx="46744">
                  <c:v>46744</c:v>
                </c:pt>
                <c:pt idx="46745">
                  <c:v>46745</c:v>
                </c:pt>
                <c:pt idx="46746">
                  <c:v>46746</c:v>
                </c:pt>
                <c:pt idx="46747">
                  <c:v>46747</c:v>
                </c:pt>
                <c:pt idx="46748">
                  <c:v>46748</c:v>
                </c:pt>
                <c:pt idx="46749">
                  <c:v>46749</c:v>
                </c:pt>
                <c:pt idx="46750">
                  <c:v>46750</c:v>
                </c:pt>
                <c:pt idx="46751">
                  <c:v>46751</c:v>
                </c:pt>
                <c:pt idx="46752">
                  <c:v>46752</c:v>
                </c:pt>
                <c:pt idx="46753">
                  <c:v>46753</c:v>
                </c:pt>
                <c:pt idx="46754">
                  <c:v>46754</c:v>
                </c:pt>
                <c:pt idx="46755">
                  <c:v>46755</c:v>
                </c:pt>
                <c:pt idx="46756">
                  <c:v>46756</c:v>
                </c:pt>
                <c:pt idx="46757">
                  <c:v>46757</c:v>
                </c:pt>
                <c:pt idx="46758">
                  <c:v>46758</c:v>
                </c:pt>
                <c:pt idx="46759">
                  <c:v>46759</c:v>
                </c:pt>
                <c:pt idx="46760">
                  <c:v>46760</c:v>
                </c:pt>
                <c:pt idx="46761">
                  <c:v>46761</c:v>
                </c:pt>
                <c:pt idx="46762">
                  <c:v>46762</c:v>
                </c:pt>
                <c:pt idx="46763">
                  <c:v>46763</c:v>
                </c:pt>
                <c:pt idx="46764">
                  <c:v>46764</c:v>
                </c:pt>
                <c:pt idx="46765">
                  <c:v>46765</c:v>
                </c:pt>
                <c:pt idx="46766">
                  <c:v>46766</c:v>
                </c:pt>
                <c:pt idx="46767">
                  <c:v>46767</c:v>
                </c:pt>
                <c:pt idx="46768">
                  <c:v>46768</c:v>
                </c:pt>
                <c:pt idx="46769">
                  <c:v>46769</c:v>
                </c:pt>
                <c:pt idx="46770">
                  <c:v>46770</c:v>
                </c:pt>
                <c:pt idx="46771">
                  <c:v>46771</c:v>
                </c:pt>
                <c:pt idx="46772">
                  <c:v>46772</c:v>
                </c:pt>
                <c:pt idx="46773">
                  <c:v>46773</c:v>
                </c:pt>
                <c:pt idx="46774">
                  <c:v>46774</c:v>
                </c:pt>
                <c:pt idx="46775">
                  <c:v>46775</c:v>
                </c:pt>
                <c:pt idx="46776">
                  <c:v>46776</c:v>
                </c:pt>
                <c:pt idx="46777">
                  <c:v>46777</c:v>
                </c:pt>
                <c:pt idx="46778">
                  <c:v>46778</c:v>
                </c:pt>
                <c:pt idx="46779">
                  <c:v>46779</c:v>
                </c:pt>
                <c:pt idx="46780">
                  <c:v>46780</c:v>
                </c:pt>
                <c:pt idx="46781">
                  <c:v>46781</c:v>
                </c:pt>
                <c:pt idx="46782">
                  <c:v>46782</c:v>
                </c:pt>
                <c:pt idx="46783">
                  <c:v>46783</c:v>
                </c:pt>
                <c:pt idx="46784">
                  <c:v>46784</c:v>
                </c:pt>
                <c:pt idx="46785">
                  <c:v>46785</c:v>
                </c:pt>
                <c:pt idx="46786">
                  <c:v>46786</c:v>
                </c:pt>
                <c:pt idx="46787">
                  <c:v>46787</c:v>
                </c:pt>
                <c:pt idx="46788">
                  <c:v>46788</c:v>
                </c:pt>
                <c:pt idx="46789">
                  <c:v>46789</c:v>
                </c:pt>
                <c:pt idx="46790">
                  <c:v>46790</c:v>
                </c:pt>
                <c:pt idx="46791">
                  <c:v>46791</c:v>
                </c:pt>
                <c:pt idx="46792">
                  <c:v>46792</c:v>
                </c:pt>
                <c:pt idx="46793">
                  <c:v>46793</c:v>
                </c:pt>
                <c:pt idx="46794">
                  <c:v>46794</c:v>
                </c:pt>
                <c:pt idx="46795">
                  <c:v>46795</c:v>
                </c:pt>
                <c:pt idx="46796">
                  <c:v>46796</c:v>
                </c:pt>
                <c:pt idx="46797">
                  <c:v>46797</c:v>
                </c:pt>
                <c:pt idx="46798">
                  <c:v>46798</c:v>
                </c:pt>
                <c:pt idx="46799">
                  <c:v>46799</c:v>
                </c:pt>
                <c:pt idx="46800">
                  <c:v>46800</c:v>
                </c:pt>
                <c:pt idx="46801">
                  <c:v>46801</c:v>
                </c:pt>
                <c:pt idx="46802">
                  <c:v>46802</c:v>
                </c:pt>
                <c:pt idx="46803">
                  <c:v>46803</c:v>
                </c:pt>
                <c:pt idx="46804">
                  <c:v>46804</c:v>
                </c:pt>
                <c:pt idx="46805">
                  <c:v>46805</c:v>
                </c:pt>
                <c:pt idx="46806">
                  <c:v>46806</c:v>
                </c:pt>
                <c:pt idx="46807">
                  <c:v>46807</c:v>
                </c:pt>
                <c:pt idx="46808">
                  <c:v>46808</c:v>
                </c:pt>
                <c:pt idx="46809">
                  <c:v>46809</c:v>
                </c:pt>
                <c:pt idx="46810">
                  <c:v>46810</c:v>
                </c:pt>
                <c:pt idx="46811">
                  <c:v>46811</c:v>
                </c:pt>
                <c:pt idx="46812">
                  <c:v>46812</c:v>
                </c:pt>
                <c:pt idx="46813">
                  <c:v>46813</c:v>
                </c:pt>
                <c:pt idx="46814">
                  <c:v>46814</c:v>
                </c:pt>
                <c:pt idx="46815">
                  <c:v>46815</c:v>
                </c:pt>
                <c:pt idx="46816">
                  <c:v>46816</c:v>
                </c:pt>
                <c:pt idx="46817">
                  <c:v>46817</c:v>
                </c:pt>
                <c:pt idx="46818">
                  <c:v>46818</c:v>
                </c:pt>
                <c:pt idx="46819">
                  <c:v>46819</c:v>
                </c:pt>
                <c:pt idx="46820">
                  <c:v>46820</c:v>
                </c:pt>
                <c:pt idx="46821">
                  <c:v>46821</c:v>
                </c:pt>
                <c:pt idx="46822">
                  <c:v>46822</c:v>
                </c:pt>
                <c:pt idx="46823">
                  <c:v>46823</c:v>
                </c:pt>
                <c:pt idx="46824">
                  <c:v>46824</c:v>
                </c:pt>
                <c:pt idx="46825">
                  <c:v>46825</c:v>
                </c:pt>
                <c:pt idx="46826">
                  <c:v>46826</c:v>
                </c:pt>
                <c:pt idx="46827">
                  <c:v>46827</c:v>
                </c:pt>
                <c:pt idx="46828">
                  <c:v>46828</c:v>
                </c:pt>
                <c:pt idx="46829">
                  <c:v>46829</c:v>
                </c:pt>
                <c:pt idx="46830">
                  <c:v>46830</c:v>
                </c:pt>
                <c:pt idx="46831">
                  <c:v>46831</c:v>
                </c:pt>
                <c:pt idx="46832">
                  <c:v>46832</c:v>
                </c:pt>
                <c:pt idx="46833">
                  <c:v>46833</c:v>
                </c:pt>
                <c:pt idx="46834">
                  <c:v>46834</c:v>
                </c:pt>
                <c:pt idx="46835">
                  <c:v>46835</c:v>
                </c:pt>
                <c:pt idx="46836">
                  <c:v>46836</c:v>
                </c:pt>
                <c:pt idx="46837">
                  <c:v>46837</c:v>
                </c:pt>
                <c:pt idx="46838">
                  <c:v>46838</c:v>
                </c:pt>
                <c:pt idx="46839">
                  <c:v>46839</c:v>
                </c:pt>
                <c:pt idx="46840">
                  <c:v>46840</c:v>
                </c:pt>
                <c:pt idx="46841">
                  <c:v>46841</c:v>
                </c:pt>
                <c:pt idx="46842">
                  <c:v>46842</c:v>
                </c:pt>
                <c:pt idx="46843">
                  <c:v>46843</c:v>
                </c:pt>
                <c:pt idx="46844">
                  <c:v>46844</c:v>
                </c:pt>
                <c:pt idx="46845">
                  <c:v>46845</c:v>
                </c:pt>
                <c:pt idx="46846">
                  <c:v>46846</c:v>
                </c:pt>
                <c:pt idx="46847">
                  <c:v>46847</c:v>
                </c:pt>
                <c:pt idx="46848">
                  <c:v>46848</c:v>
                </c:pt>
                <c:pt idx="46849">
                  <c:v>46849</c:v>
                </c:pt>
                <c:pt idx="46850">
                  <c:v>46850</c:v>
                </c:pt>
                <c:pt idx="46851">
                  <c:v>46851</c:v>
                </c:pt>
                <c:pt idx="46852">
                  <c:v>46852</c:v>
                </c:pt>
                <c:pt idx="46853">
                  <c:v>46853</c:v>
                </c:pt>
                <c:pt idx="46854">
                  <c:v>46854</c:v>
                </c:pt>
                <c:pt idx="46855">
                  <c:v>46855</c:v>
                </c:pt>
                <c:pt idx="46856">
                  <c:v>46856</c:v>
                </c:pt>
                <c:pt idx="46857">
                  <c:v>46857</c:v>
                </c:pt>
                <c:pt idx="46858">
                  <c:v>46858</c:v>
                </c:pt>
                <c:pt idx="46859">
                  <c:v>46859</c:v>
                </c:pt>
                <c:pt idx="46860">
                  <c:v>46860</c:v>
                </c:pt>
                <c:pt idx="46861">
                  <c:v>46861</c:v>
                </c:pt>
                <c:pt idx="46862">
                  <c:v>46862</c:v>
                </c:pt>
                <c:pt idx="46863">
                  <c:v>46863</c:v>
                </c:pt>
                <c:pt idx="46864">
                  <c:v>46864</c:v>
                </c:pt>
                <c:pt idx="46865">
                  <c:v>46865</c:v>
                </c:pt>
                <c:pt idx="46866">
                  <c:v>46866</c:v>
                </c:pt>
                <c:pt idx="46867">
                  <c:v>46867</c:v>
                </c:pt>
                <c:pt idx="46868">
                  <c:v>46868</c:v>
                </c:pt>
                <c:pt idx="46869">
                  <c:v>46869</c:v>
                </c:pt>
                <c:pt idx="46870">
                  <c:v>46870</c:v>
                </c:pt>
                <c:pt idx="46871">
                  <c:v>46871</c:v>
                </c:pt>
                <c:pt idx="46872">
                  <c:v>46872</c:v>
                </c:pt>
                <c:pt idx="46873">
                  <c:v>46873</c:v>
                </c:pt>
                <c:pt idx="46874">
                  <c:v>46874</c:v>
                </c:pt>
                <c:pt idx="46875">
                  <c:v>46875</c:v>
                </c:pt>
                <c:pt idx="46876">
                  <c:v>46876</c:v>
                </c:pt>
                <c:pt idx="46877">
                  <c:v>46877</c:v>
                </c:pt>
                <c:pt idx="46878">
                  <c:v>46878</c:v>
                </c:pt>
                <c:pt idx="46879">
                  <c:v>46879</c:v>
                </c:pt>
                <c:pt idx="46880">
                  <c:v>46880</c:v>
                </c:pt>
                <c:pt idx="46881">
                  <c:v>46881</c:v>
                </c:pt>
                <c:pt idx="46882">
                  <c:v>46882</c:v>
                </c:pt>
                <c:pt idx="46883">
                  <c:v>46883</c:v>
                </c:pt>
                <c:pt idx="46884">
                  <c:v>46884</c:v>
                </c:pt>
                <c:pt idx="46885">
                  <c:v>46885</c:v>
                </c:pt>
                <c:pt idx="46886">
                  <c:v>46886</c:v>
                </c:pt>
                <c:pt idx="46887">
                  <c:v>46887</c:v>
                </c:pt>
                <c:pt idx="46888">
                  <c:v>46888</c:v>
                </c:pt>
                <c:pt idx="46889">
                  <c:v>46889</c:v>
                </c:pt>
                <c:pt idx="46890">
                  <c:v>46890</c:v>
                </c:pt>
                <c:pt idx="46891">
                  <c:v>46891</c:v>
                </c:pt>
                <c:pt idx="46892">
                  <c:v>46892</c:v>
                </c:pt>
                <c:pt idx="46893">
                  <c:v>46893</c:v>
                </c:pt>
                <c:pt idx="46894">
                  <c:v>46894</c:v>
                </c:pt>
                <c:pt idx="46895">
                  <c:v>46895</c:v>
                </c:pt>
                <c:pt idx="46896">
                  <c:v>46896</c:v>
                </c:pt>
                <c:pt idx="46897">
                  <c:v>46897</c:v>
                </c:pt>
                <c:pt idx="46898">
                  <c:v>46898</c:v>
                </c:pt>
                <c:pt idx="46899">
                  <c:v>46899</c:v>
                </c:pt>
                <c:pt idx="46900">
                  <c:v>46900</c:v>
                </c:pt>
                <c:pt idx="46901">
                  <c:v>46901</c:v>
                </c:pt>
                <c:pt idx="46902">
                  <c:v>46902</c:v>
                </c:pt>
                <c:pt idx="46903">
                  <c:v>46903</c:v>
                </c:pt>
                <c:pt idx="46904">
                  <c:v>46904</c:v>
                </c:pt>
                <c:pt idx="46905">
                  <c:v>46905</c:v>
                </c:pt>
                <c:pt idx="46906">
                  <c:v>46906</c:v>
                </c:pt>
                <c:pt idx="46907">
                  <c:v>46907</c:v>
                </c:pt>
                <c:pt idx="46908">
                  <c:v>46908</c:v>
                </c:pt>
                <c:pt idx="46909">
                  <c:v>46909</c:v>
                </c:pt>
                <c:pt idx="46910">
                  <c:v>46910</c:v>
                </c:pt>
                <c:pt idx="46911">
                  <c:v>46911</c:v>
                </c:pt>
                <c:pt idx="46912">
                  <c:v>46912</c:v>
                </c:pt>
                <c:pt idx="46913">
                  <c:v>46913</c:v>
                </c:pt>
                <c:pt idx="46914">
                  <c:v>46914</c:v>
                </c:pt>
                <c:pt idx="46915">
                  <c:v>46915</c:v>
                </c:pt>
                <c:pt idx="46916">
                  <c:v>46916</c:v>
                </c:pt>
                <c:pt idx="46917">
                  <c:v>46917</c:v>
                </c:pt>
                <c:pt idx="46918">
                  <c:v>46918</c:v>
                </c:pt>
                <c:pt idx="46919">
                  <c:v>46919</c:v>
                </c:pt>
                <c:pt idx="46920">
                  <c:v>46920</c:v>
                </c:pt>
                <c:pt idx="46921">
                  <c:v>46921</c:v>
                </c:pt>
                <c:pt idx="46922">
                  <c:v>46922</c:v>
                </c:pt>
                <c:pt idx="46923">
                  <c:v>46923</c:v>
                </c:pt>
                <c:pt idx="46924">
                  <c:v>46924</c:v>
                </c:pt>
                <c:pt idx="46925">
                  <c:v>46925</c:v>
                </c:pt>
                <c:pt idx="46926">
                  <c:v>46926</c:v>
                </c:pt>
                <c:pt idx="46927">
                  <c:v>46927</c:v>
                </c:pt>
                <c:pt idx="46928">
                  <c:v>46928</c:v>
                </c:pt>
                <c:pt idx="46929">
                  <c:v>46929</c:v>
                </c:pt>
                <c:pt idx="46930">
                  <c:v>46930</c:v>
                </c:pt>
                <c:pt idx="46931">
                  <c:v>46931</c:v>
                </c:pt>
                <c:pt idx="46932">
                  <c:v>46932</c:v>
                </c:pt>
                <c:pt idx="46933">
                  <c:v>46933</c:v>
                </c:pt>
                <c:pt idx="46934">
                  <c:v>46934</c:v>
                </c:pt>
                <c:pt idx="46935">
                  <c:v>46935</c:v>
                </c:pt>
                <c:pt idx="46936">
                  <c:v>46936</c:v>
                </c:pt>
                <c:pt idx="46937">
                  <c:v>46937</c:v>
                </c:pt>
                <c:pt idx="46938">
                  <c:v>46938</c:v>
                </c:pt>
                <c:pt idx="46939">
                  <c:v>46939</c:v>
                </c:pt>
                <c:pt idx="46940">
                  <c:v>46940</c:v>
                </c:pt>
                <c:pt idx="46941">
                  <c:v>46941</c:v>
                </c:pt>
                <c:pt idx="46942">
                  <c:v>46942</c:v>
                </c:pt>
                <c:pt idx="46943">
                  <c:v>46943</c:v>
                </c:pt>
                <c:pt idx="46944">
                  <c:v>46944</c:v>
                </c:pt>
                <c:pt idx="46945">
                  <c:v>46945</c:v>
                </c:pt>
                <c:pt idx="46946">
                  <c:v>46946</c:v>
                </c:pt>
                <c:pt idx="46947">
                  <c:v>46947</c:v>
                </c:pt>
                <c:pt idx="46948">
                  <c:v>46948</c:v>
                </c:pt>
                <c:pt idx="46949">
                  <c:v>46949</c:v>
                </c:pt>
                <c:pt idx="46950">
                  <c:v>46950</c:v>
                </c:pt>
                <c:pt idx="46951">
                  <c:v>46951</c:v>
                </c:pt>
                <c:pt idx="46952">
                  <c:v>46952</c:v>
                </c:pt>
                <c:pt idx="46953">
                  <c:v>46953</c:v>
                </c:pt>
                <c:pt idx="46954">
                  <c:v>46954</c:v>
                </c:pt>
                <c:pt idx="46955">
                  <c:v>46955</c:v>
                </c:pt>
                <c:pt idx="46956">
                  <c:v>46956</c:v>
                </c:pt>
                <c:pt idx="46957">
                  <c:v>46957</c:v>
                </c:pt>
                <c:pt idx="46958">
                  <c:v>46958</c:v>
                </c:pt>
                <c:pt idx="46959">
                  <c:v>46959</c:v>
                </c:pt>
                <c:pt idx="46960">
                  <c:v>46960</c:v>
                </c:pt>
                <c:pt idx="46961">
                  <c:v>46961</c:v>
                </c:pt>
                <c:pt idx="46962">
                  <c:v>46962</c:v>
                </c:pt>
                <c:pt idx="46963">
                  <c:v>46963</c:v>
                </c:pt>
                <c:pt idx="46964">
                  <c:v>46964</c:v>
                </c:pt>
                <c:pt idx="46965">
                  <c:v>46965</c:v>
                </c:pt>
                <c:pt idx="46966">
                  <c:v>46966</c:v>
                </c:pt>
                <c:pt idx="46967">
                  <c:v>46967</c:v>
                </c:pt>
                <c:pt idx="46968">
                  <c:v>46968</c:v>
                </c:pt>
                <c:pt idx="46969">
                  <c:v>46969</c:v>
                </c:pt>
                <c:pt idx="46970">
                  <c:v>46970</c:v>
                </c:pt>
                <c:pt idx="46971">
                  <c:v>46971</c:v>
                </c:pt>
                <c:pt idx="46972">
                  <c:v>46972</c:v>
                </c:pt>
                <c:pt idx="46973">
                  <c:v>46973</c:v>
                </c:pt>
                <c:pt idx="46974">
                  <c:v>46974</c:v>
                </c:pt>
                <c:pt idx="46975">
                  <c:v>46975</c:v>
                </c:pt>
                <c:pt idx="46976">
                  <c:v>46976</c:v>
                </c:pt>
                <c:pt idx="46977">
                  <c:v>46977</c:v>
                </c:pt>
                <c:pt idx="46978">
                  <c:v>46978</c:v>
                </c:pt>
                <c:pt idx="46979">
                  <c:v>46979</c:v>
                </c:pt>
                <c:pt idx="46980">
                  <c:v>46980</c:v>
                </c:pt>
                <c:pt idx="46981">
                  <c:v>46981</c:v>
                </c:pt>
                <c:pt idx="46982">
                  <c:v>46982</c:v>
                </c:pt>
                <c:pt idx="46983">
                  <c:v>46983</c:v>
                </c:pt>
                <c:pt idx="46984">
                  <c:v>46984</c:v>
                </c:pt>
                <c:pt idx="46985">
                  <c:v>46985</c:v>
                </c:pt>
                <c:pt idx="46986">
                  <c:v>46986</c:v>
                </c:pt>
                <c:pt idx="46987">
                  <c:v>46987</c:v>
                </c:pt>
                <c:pt idx="46988">
                  <c:v>46988</c:v>
                </c:pt>
                <c:pt idx="46989">
                  <c:v>46989</c:v>
                </c:pt>
                <c:pt idx="46990">
                  <c:v>46990</c:v>
                </c:pt>
                <c:pt idx="46991">
                  <c:v>46991</c:v>
                </c:pt>
                <c:pt idx="46992">
                  <c:v>46992</c:v>
                </c:pt>
                <c:pt idx="46993">
                  <c:v>46993</c:v>
                </c:pt>
                <c:pt idx="46994">
                  <c:v>46994</c:v>
                </c:pt>
                <c:pt idx="46995">
                  <c:v>46995</c:v>
                </c:pt>
                <c:pt idx="46996">
                  <c:v>46996</c:v>
                </c:pt>
                <c:pt idx="46997">
                  <c:v>46997</c:v>
                </c:pt>
                <c:pt idx="46998">
                  <c:v>46998</c:v>
                </c:pt>
                <c:pt idx="46999">
                  <c:v>46999</c:v>
                </c:pt>
                <c:pt idx="47000">
                  <c:v>47000</c:v>
                </c:pt>
                <c:pt idx="47001">
                  <c:v>47001</c:v>
                </c:pt>
                <c:pt idx="47002">
                  <c:v>47002</c:v>
                </c:pt>
                <c:pt idx="47003">
                  <c:v>47003</c:v>
                </c:pt>
                <c:pt idx="47004">
                  <c:v>47004</c:v>
                </c:pt>
                <c:pt idx="47005">
                  <c:v>47005</c:v>
                </c:pt>
                <c:pt idx="47006">
                  <c:v>47006</c:v>
                </c:pt>
                <c:pt idx="47007">
                  <c:v>47007</c:v>
                </c:pt>
                <c:pt idx="47008">
                  <c:v>47008</c:v>
                </c:pt>
                <c:pt idx="47009">
                  <c:v>47009</c:v>
                </c:pt>
                <c:pt idx="47010">
                  <c:v>47010</c:v>
                </c:pt>
                <c:pt idx="47011">
                  <c:v>47011</c:v>
                </c:pt>
                <c:pt idx="47012">
                  <c:v>47012</c:v>
                </c:pt>
                <c:pt idx="47013">
                  <c:v>47013</c:v>
                </c:pt>
                <c:pt idx="47014">
                  <c:v>47014</c:v>
                </c:pt>
                <c:pt idx="47015">
                  <c:v>47015</c:v>
                </c:pt>
                <c:pt idx="47016">
                  <c:v>47016</c:v>
                </c:pt>
                <c:pt idx="47017">
                  <c:v>47017</c:v>
                </c:pt>
                <c:pt idx="47018">
                  <c:v>47018</c:v>
                </c:pt>
                <c:pt idx="47019">
                  <c:v>47019</c:v>
                </c:pt>
                <c:pt idx="47020">
                  <c:v>47020</c:v>
                </c:pt>
                <c:pt idx="47021">
                  <c:v>47021</c:v>
                </c:pt>
                <c:pt idx="47022">
                  <c:v>47022</c:v>
                </c:pt>
                <c:pt idx="47023">
                  <c:v>47023</c:v>
                </c:pt>
                <c:pt idx="47024">
                  <c:v>47024</c:v>
                </c:pt>
                <c:pt idx="47025">
                  <c:v>47025</c:v>
                </c:pt>
                <c:pt idx="47026">
                  <c:v>47026</c:v>
                </c:pt>
                <c:pt idx="47027">
                  <c:v>47027</c:v>
                </c:pt>
                <c:pt idx="47028">
                  <c:v>47028</c:v>
                </c:pt>
                <c:pt idx="47029">
                  <c:v>47029</c:v>
                </c:pt>
                <c:pt idx="47030">
                  <c:v>47030</c:v>
                </c:pt>
                <c:pt idx="47031">
                  <c:v>47031</c:v>
                </c:pt>
                <c:pt idx="47032">
                  <c:v>47032</c:v>
                </c:pt>
                <c:pt idx="47033">
                  <c:v>47033</c:v>
                </c:pt>
                <c:pt idx="47034">
                  <c:v>47034</c:v>
                </c:pt>
                <c:pt idx="47035">
                  <c:v>47035</c:v>
                </c:pt>
                <c:pt idx="47036">
                  <c:v>47036</c:v>
                </c:pt>
                <c:pt idx="47037">
                  <c:v>47037</c:v>
                </c:pt>
                <c:pt idx="47038">
                  <c:v>47038</c:v>
                </c:pt>
                <c:pt idx="47039">
                  <c:v>47039</c:v>
                </c:pt>
                <c:pt idx="47040">
                  <c:v>47040</c:v>
                </c:pt>
                <c:pt idx="47041">
                  <c:v>47041</c:v>
                </c:pt>
                <c:pt idx="47042">
                  <c:v>47042</c:v>
                </c:pt>
                <c:pt idx="47043">
                  <c:v>47043</c:v>
                </c:pt>
                <c:pt idx="47044">
                  <c:v>47044</c:v>
                </c:pt>
                <c:pt idx="47045">
                  <c:v>47045</c:v>
                </c:pt>
                <c:pt idx="47046">
                  <c:v>47046</c:v>
                </c:pt>
                <c:pt idx="47047">
                  <c:v>47047</c:v>
                </c:pt>
                <c:pt idx="47048">
                  <c:v>47048</c:v>
                </c:pt>
                <c:pt idx="47049">
                  <c:v>47049</c:v>
                </c:pt>
                <c:pt idx="47050">
                  <c:v>47050</c:v>
                </c:pt>
                <c:pt idx="47051">
                  <c:v>47051</c:v>
                </c:pt>
                <c:pt idx="47052">
                  <c:v>47052</c:v>
                </c:pt>
                <c:pt idx="47053">
                  <c:v>47053</c:v>
                </c:pt>
                <c:pt idx="47054">
                  <c:v>47054</c:v>
                </c:pt>
                <c:pt idx="47055">
                  <c:v>47055</c:v>
                </c:pt>
                <c:pt idx="47056">
                  <c:v>47056</c:v>
                </c:pt>
                <c:pt idx="47057">
                  <c:v>47057</c:v>
                </c:pt>
                <c:pt idx="47058">
                  <c:v>47058</c:v>
                </c:pt>
                <c:pt idx="47059">
                  <c:v>47059</c:v>
                </c:pt>
                <c:pt idx="47060">
                  <c:v>47060</c:v>
                </c:pt>
                <c:pt idx="47061">
                  <c:v>47061</c:v>
                </c:pt>
                <c:pt idx="47062">
                  <c:v>47062</c:v>
                </c:pt>
                <c:pt idx="47063">
                  <c:v>47063</c:v>
                </c:pt>
                <c:pt idx="47064">
                  <c:v>47064</c:v>
                </c:pt>
                <c:pt idx="47065">
                  <c:v>47065</c:v>
                </c:pt>
                <c:pt idx="47066">
                  <c:v>47066</c:v>
                </c:pt>
                <c:pt idx="47067">
                  <c:v>47067</c:v>
                </c:pt>
                <c:pt idx="47068">
                  <c:v>47068</c:v>
                </c:pt>
                <c:pt idx="47069">
                  <c:v>47069</c:v>
                </c:pt>
                <c:pt idx="47070">
                  <c:v>47070</c:v>
                </c:pt>
                <c:pt idx="47071">
                  <c:v>47071</c:v>
                </c:pt>
                <c:pt idx="47072">
                  <c:v>47072</c:v>
                </c:pt>
                <c:pt idx="47073">
                  <c:v>47073</c:v>
                </c:pt>
                <c:pt idx="47074">
                  <c:v>47074</c:v>
                </c:pt>
                <c:pt idx="47075">
                  <c:v>47075</c:v>
                </c:pt>
                <c:pt idx="47076">
                  <c:v>47076</c:v>
                </c:pt>
                <c:pt idx="47077">
                  <c:v>47077</c:v>
                </c:pt>
                <c:pt idx="47078">
                  <c:v>47078</c:v>
                </c:pt>
                <c:pt idx="47079">
                  <c:v>47079</c:v>
                </c:pt>
                <c:pt idx="47080">
                  <c:v>47080</c:v>
                </c:pt>
                <c:pt idx="47081">
                  <c:v>47081</c:v>
                </c:pt>
                <c:pt idx="47082">
                  <c:v>47082</c:v>
                </c:pt>
                <c:pt idx="47083">
                  <c:v>47083</c:v>
                </c:pt>
                <c:pt idx="47084">
                  <c:v>47084</c:v>
                </c:pt>
                <c:pt idx="47085">
                  <c:v>47085</c:v>
                </c:pt>
                <c:pt idx="47086">
                  <c:v>47086</c:v>
                </c:pt>
                <c:pt idx="47087">
                  <c:v>47087</c:v>
                </c:pt>
                <c:pt idx="47088">
                  <c:v>47088</c:v>
                </c:pt>
                <c:pt idx="47089">
                  <c:v>47089</c:v>
                </c:pt>
                <c:pt idx="47090">
                  <c:v>47090</c:v>
                </c:pt>
                <c:pt idx="47091">
                  <c:v>47091</c:v>
                </c:pt>
                <c:pt idx="47092">
                  <c:v>47092</c:v>
                </c:pt>
                <c:pt idx="47093">
                  <c:v>47093</c:v>
                </c:pt>
                <c:pt idx="47094">
                  <c:v>47094</c:v>
                </c:pt>
                <c:pt idx="47095">
                  <c:v>47095</c:v>
                </c:pt>
                <c:pt idx="47096">
                  <c:v>47096</c:v>
                </c:pt>
                <c:pt idx="47097">
                  <c:v>47097</c:v>
                </c:pt>
                <c:pt idx="47098">
                  <c:v>47098</c:v>
                </c:pt>
                <c:pt idx="47099">
                  <c:v>47099</c:v>
                </c:pt>
                <c:pt idx="47100">
                  <c:v>47100</c:v>
                </c:pt>
                <c:pt idx="47101">
                  <c:v>47101</c:v>
                </c:pt>
                <c:pt idx="47102">
                  <c:v>47102</c:v>
                </c:pt>
                <c:pt idx="47103">
                  <c:v>47103</c:v>
                </c:pt>
                <c:pt idx="47104">
                  <c:v>47104</c:v>
                </c:pt>
                <c:pt idx="47105">
                  <c:v>47105</c:v>
                </c:pt>
                <c:pt idx="47106">
                  <c:v>47106</c:v>
                </c:pt>
                <c:pt idx="47107">
                  <c:v>47107</c:v>
                </c:pt>
                <c:pt idx="47108">
                  <c:v>47108</c:v>
                </c:pt>
                <c:pt idx="47109">
                  <c:v>47109</c:v>
                </c:pt>
                <c:pt idx="47110">
                  <c:v>47110</c:v>
                </c:pt>
                <c:pt idx="47111">
                  <c:v>47111</c:v>
                </c:pt>
                <c:pt idx="47112">
                  <c:v>47112</c:v>
                </c:pt>
                <c:pt idx="47113">
                  <c:v>47113</c:v>
                </c:pt>
                <c:pt idx="47114">
                  <c:v>47114</c:v>
                </c:pt>
                <c:pt idx="47115">
                  <c:v>47115</c:v>
                </c:pt>
                <c:pt idx="47116">
                  <c:v>47116</c:v>
                </c:pt>
                <c:pt idx="47117">
                  <c:v>47117</c:v>
                </c:pt>
                <c:pt idx="47118">
                  <c:v>47118</c:v>
                </c:pt>
                <c:pt idx="47119">
                  <c:v>47119</c:v>
                </c:pt>
                <c:pt idx="47120">
                  <c:v>47120</c:v>
                </c:pt>
                <c:pt idx="47121">
                  <c:v>47121</c:v>
                </c:pt>
                <c:pt idx="47122">
                  <c:v>47122</c:v>
                </c:pt>
                <c:pt idx="47123">
                  <c:v>47123</c:v>
                </c:pt>
                <c:pt idx="47124">
                  <c:v>47124</c:v>
                </c:pt>
                <c:pt idx="47125">
                  <c:v>47125</c:v>
                </c:pt>
                <c:pt idx="47126">
                  <c:v>47126</c:v>
                </c:pt>
                <c:pt idx="47127">
                  <c:v>47127</c:v>
                </c:pt>
                <c:pt idx="47128">
                  <c:v>47128</c:v>
                </c:pt>
                <c:pt idx="47129">
                  <c:v>47129</c:v>
                </c:pt>
                <c:pt idx="47130">
                  <c:v>47130</c:v>
                </c:pt>
                <c:pt idx="47131">
                  <c:v>47131</c:v>
                </c:pt>
                <c:pt idx="47132">
                  <c:v>47132</c:v>
                </c:pt>
                <c:pt idx="47133">
                  <c:v>47133</c:v>
                </c:pt>
                <c:pt idx="47134">
                  <c:v>47134</c:v>
                </c:pt>
                <c:pt idx="47135">
                  <c:v>47135</c:v>
                </c:pt>
                <c:pt idx="47136">
                  <c:v>47136</c:v>
                </c:pt>
                <c:pt idx="47137">
                  <c:v>47137</c:v>
                </c:pt>
                <c:pt idx="47138">
                  <c:v>47138</c:v>
                </c:pt>
                <c:pt idx="47139">
                  <c:v>47139</c:v>
                </c:pt>
                <c:pt idx="47140">
                  <c:v>47140</c:v>
                </c:pt>
                <c:pt idx="47141">
                  <c:v>47141</c:v>
                </c:pt>
                <c:pt idx="47142">
                  <c:v>47142</c:v>
                </c:pt>
                <c:pt idx="47143">
                  <c:v>47143</c:v>
                </c:pt>
                <c:pt idx="47144">
                  <c:v>47144</c:v>
                </c:pt>
                <c:pt idx="47145">
                  <c:v>47145</c:v>
                </c:pt>
                <c:pt idx="47146">
                  <c:v>47146</c:v>
                </c:pt>
                <c:pt idx="47147">
                  <c:v>47147</c:v>
                </c:pt>
                <c:pt idx="47148">
                  <c:v>47148</c:v>
                </c:pt>
                <c:pt idx="47149">
                  <c:v>47149</c:v>
                </c:pt>
                <c:pt idx="47150">
                  <c:v>47150</c:v>
                </c:pt>
                <c:pt idx="47151">
                  <c:v>47151</c:v>
                </c:pt>
                <c:pt idx="47152">
                  <c:v>47152</c:v>
                </c:pt>
                <c:pt idx="47153">
                  <c:v>47153</c:v>
                </c:pt>
                <c:pt idx="47154">
                  <c:v>47154</c:v>
                </c:pt>
                <c:pt idx="47155">
                  <c:v>47155</c:v>
                </c:pt>
                <c:pt idx="47156">
                  <c:v>47156</c:v>
                </c:pt>
                <c:pt idx="47157">
                  <c:v>47157</c:v>
                </c:pt>
                <c:pt idx="47158">
                  <c:v>47158</c:v>
                </c:pt>
                <c:pt idx="47159">
                  <c:v>47159</c:v>
                </c:pt>
                <c:pt idx="47160">
                  <c:v>47160</c:v>
                </c:pt>
                <c:pt idx="47161">
                  <c:v>47161</c:v>
                </c:pt>
                <c:pt idx="47162">
                  <c:v>47162</c:v>
                </c:pt>
                <c:pt idx="47163">
                  <c:v>47163</c:v>
                </c:pt>
                <c:pt idx="47164">
                  <c:v>47164</c:v>
                </c:pt>
                <c:pt idx="47165">
                  <c:v>47165</c:v>
                </c:pt>
                <c:pt idx="47166">
                  <c:v>47166</c:v>
                </c:pt>
                <c:pt idx="47167">
                  <c:v>47167</c:v>
                </c:pt>
                <c:pt idx="47168">
                  <c:v>47168</c:v>
                </c:pt>
                <c:pt idx="47169">
                  <c:v>47169</c:v>
                </c:pt>
                <c:pt idx="47170">
                  <c:v>47170</c:v>
                </c:pt>
                <c:pt idx="47171">
                  <c:v>47171</c:v>
                </c:pt>
                <c:pt idx="47172">
                  <c:v>47172</c:v>
                </c:pt>
                <c:pt idx="47173">
                  <c:v>47173</c:v>
                </c:pt>
                <c:pt idx="47174">
                  <c:v>47174</c:v>
                </c:pt>
                <c:pt idx="47175">
                  <c:v>47175</c:v>
                </c:pt>
                <c:pt idx="47176">
                  <c:v>47176</c:v>
                </c:pt>
                <c:pt idx="47177">
                  <c:v>47177</c:v>
                </c:pt>
                <c:pt idx="47178">
                  <c:v>47178</c:v>
                </c:pt>
                <c:pt idx="47179">
                  <c:v>47179</c:v>
                </c:pt>
                <c:pt idx="47180">
                  <c:v>47180</c:v>
                </c:pt>
                <c:pt idx="47181">
                  <c:v>47181</c:v>
                </c:pt>
                <c:pt idx="47182">
                  <c:v>47182</c:v>
                </c:pt>
                <c:pt idx="47183">
                  <c:v>47183</c:v>
                </c:pt>
                <c:pt idx="47184">
                  <c:v>47184</c:v>
                </c:pt>
                <c:pt idx="47185">
                  <c:v>47185</c:v>
                </c:pt>
                <c:pt idx="47186">
                  <c:v>47186</c:v>
                </c:pt>
                <c:pt idx="47187">
                  <c:v>47187</c:v>
                </c:pt>
                <c:pt idx="47188">
                  <c:v>47188</c:v>
                </c:pt>
                <c:pt idx="47189">
                  <c:v>47189</c:v>
                </c:pt>
                <c:pt idx="47190">
                  <c:v>47190</c:v>
                </c:pt>
                <c:pt idx="47191">
                  <c:v>47191</c:v>
                </c:pt>
                <c:pt idx="47192">
                  <c:v>47192</c:v>
                </c:pt>
                <c:pt idx="47193">
                  <c:v>47193</c:v>
                </c:pt>
                <c:pt idx="47194">
                  <c:v>47194</c:v>
                </c:pt>
                <c:pt idx="47195">
                  <c:v>47195</c:v>
                </c:pt>
                <c:pt idx="47196">
                  <c:v>47196</c:v>
                </c:pt>
                <c:pt idx="47197">
                  <c:v>47197</c:v>
                </c:pt>
                <c:pt idx="47198">
                  <c:v>47198</c:v>
                </c:pt>
                <c:pt idx="47199">
                  <c:v>47199</c:v>
                </c:pt>
                <c:pt idx="47200">
                  <c:v>47200</c:v>
                </c:pt>
                <c:pt idx="47201">
                  <c:v>47201</c:v>
                </c:pt>
                <c:pt idx="47202">
                  <c:v>47202</c:v>
                </c:pt>
                <c:pt idx="47203">
                  <c:v>47203</c:v>
                </c:pt>
                <c:pt idx="47204">
                  <c:v>47204</c:v>
                </c:pt>
                <c:pt idx="47205">
                  <c:v>47205</c:v>
                </c:pt>
                <c:pt idx="47206">
                  <c:v>47206</c:v>
                </c:pt>
                <c:pt idx="47207">
                  <c:v>47207</c:v>
                </c:pt>
                <c:pt idx="47208">
                  <c:v>47208</c:v>
                </c:pt>
                <c:pt idx="47209">
                  <c:v>47209</c:v>
                </c:pt>
                <c:pt idx="47210">
                  <c:v>47210</c:v>
                </c:pt>
                <c:pt idx="47211">
                  <c:v>47211</c:v>
                </c:pt>
                <c:pt idx="47212">
                  <c:v>47212</c:v>
                </c:pt>
                <c:pt idx="47213">
                  <c:v>47213</c:v>
                </c:pt>
                <c:pt idx="47214">
                  <c:v>47214</c:v>
                </c:pt>
                <c:pt idx="47215">
                  <c:v>47215</c:v>
                </c:pt>
                <c:pt idx="47216">
                  <c:v>47216</c:v>
                </c:pt>
                <c:pt idx="47217">
                  <c:v>47217</c:v>
                </c:pt>
                <c:pt idx="47218">
                  <c:v>47218</c:v>
                </c:pt>
                <c:pt idx="47219">
                  <c:v>47219</c:v>
                </c:pt>
                <c:pt idx="47220">
                  <c:v>47220</c:v>
                </c:pt>
                <c:pt idx="47221">
                  <c:v>47221</c:v>
                </c:pt>
                <c:pt idx="47222">
                  <c:v>47222</c:v>
                </c:pt>
                <c:pt idx="47223">
                  <c:v>47223</c:v>
                </c:pt>
                <c:pt idx="47224">
                  <c:v>47224</c:v>
                </c:pt>
                <c:pt idx="47225">
                  <c:v>47225</c:v>
                </c:pt>
                <c:pt idx="47226">
                  <c:v>47226</c:v>
                </c:pt>
                <c:pt idx="47227">
                  <c:v>47227</c:v>
                </c:pt>
                <c:pt idx="47228">
                  <c:v>47228</c:v>
                </c:pt>
                <c:pt idx="47229">
                  <c:v>47229</c:v>
                </c:pt>
                <c:pt idx="47230">
                  <c:v>47230</c:v>
                </c:pt>
                <c:pt idx="47231">
                  <c:v>47231</c:v>
                </c:pt>
                <c:pt idx="47232">
                  <c:v>47232</c:v>
                </c:pt>
                <c:pt idx="47233">
                  <c:v>47233</c:v>
                </c:pt>
                <c:pt idx="47234">
                  <c:v>47234</c:v>
                </c:pt>
                <c:pt idx="47235">
                  <c:v>47235</c:v>
                </c:pt>
                <c:pt idx="47236">
                  <c:v>47236</c:v>
                </c:pt>
                <c:pt idx="47237">
                  <c:v>47237</c:v>
                </c:pt>
                <c:pt idx="47238">
                  <c:v>47238</c:v>
                </c:pt>
                <c:pt idx="47239">
                  <c:v>47239</c:v>
                </c:pt>
                <c:pt idx="47240">
                  <c:v>47240</c:v>
                </c:pt>
                <c:pt idx="47241">
                  <c:v>47241</c:v>
                </c:pt>
                <c:pt idx="47242">
                  <c:v>47242</c:v>
                </c:pt>
                <c:pt idx="47243">
                  <c:v>47243</c:v>
                </c:pt>
                <c:pt idx="47244">
                  <c:v>47244</c:v>
                </c:pt>
                <c:pt idx="47245">
                  <c:v>47245</c:v>
                </c:pt>
                <c:pt idx="47246">
                  <c:v>47246</c:v>
                </c:pt>
                <c:pt idx="47247">
                  <c:v>47247</c:v>
                </c:pt>
                <c:pt idx="47248">
                  <c:v>47248</c:v>
                </c:pt>
                <c:pt idx="47249">
                  <c:v>47249</c:v>
                </c:pt>
                <c:pt idx="47250">
                  <c:v>47250</c:v>
                </c:pt>
                <c:pt idx="47251">
                  <c:v>47251</c:v>
                </c:pt>
                <c:pt idx="47252">
                  <c:v>47252</c:v>
                </c:pt>
                <c:pt idx="47253">
                  <c:v>47253</c:v>
                </c:pt>
                <c:pt idx="47254">
                  <c:v>47254</c:v>
                </c:pt>
                <c:pt idx="47255">
                  <c:v>47255</c:v>
                </c:pt>
                <c:pt idx="47256">
                  <c:v>47256</c:v>
                </c:pt>
                <c:pt idx="47257">
                  <c:v>47257</c:v>
                </c:pt>
                <c:pt idx="47258">
                  <c:v>47258</c:v>
                </c:pt>
                <c:pt idx="47259">
                  <c:v>47259</c:v>
                </c:pt>
                <c:pt idx="47260">
                  <c:v>47260</c:v>
                </c:pt>
                <c:pt idx="47261">
                  <c:v>47261</c:v>
                </c:pt>
                <c:pt idx="47262">
                  <c:v>47262</c:v>
                </c:pt>
                <c:pt idx="47263">
                  <c:v>47263</c:v>
                </c:pt>
                <c:pt idx="47264">
                  <c:v>47264</c:v>
                </c:pt>
                <c:pt idx="47265">
                  <c:v>47265</c:v>
                </c:pt>
                <c:pt idx="47266">
                  <c:v>47266</c:v>
                </c:pt>
                <c:pt idx="47267">
                  <c:v>47267</c:v>
                </c:pt>
                <c:pt idx="47268">
                  <c:v>47268</c:v>
                </c:pt>
                <c:pt idx="47269">
                  <c:v>47269</c:v>
                </c:pt>
                <c:pt idx="47270">
                  <c:v>47270</c:v>
                </c:pt>
                <c:pt idx="47271">
                  <c:v>47271</c:v>
                </c:pt>
                <c:pt idx="47272">
                  <c:v>47272</c:v>
                </c:pt>
                <c:pt idx="47273">
                  <c:v>47273</c:v>
                </c:pt>
                <c:pt idx="47274">
                  <c:v>47274</c:v>
                </c:pt>
                <c:pt idx="47275">
                  <c:v>47275</c:v>
                </c:pt>
                <c:pt idx="47276">
                  <c:v>47276</c:v>
                </c:pt>
                <c:pt idx="47277">
                  <c:v>47277</c:v>
                </c:pt>
                <c:pt idx="47278">
                  <c:v>47278</c:v>
                </c:pt>
                <c:pt idx="47279">
                  <c:v>47279</c:v>
                </c:pt>
                <c:pt idx="47280">
                  <c:v>47280</c:v>
                </c:pt>
                <c:pt idx="47281">
                  <c:v>47281</c:v>
                </c:pt>
                <c:pt idx="47282">
                  <c:v>47282</c:v>
                </c:pt>
                <c:pt idx="47283">
                  <c:v>47283</c:v>
                </c:pt>
                <c:pt idx="47284">
                  <c:v>47284</c:v>
                </c:pt>
                <c:pt idx="47285">
                  <c:v>47285</c:v>
                </c:pt>
                <c:pt idx="47286">
                  <c:v>47286</c:v>
                </c:pt>
                <c:pt idx="47287">
                  <c:v>47287</c:v>
                </c:pt>
                <c:pt idx="47288">
                  <c:v>47288</c:v>
                </c:pt>
                <c:pt idx="47289">
                  <c:v>47289</c:v>
                </c:pt>
                <c:pt idx="47290">
                  <c:v>47290</c:v>
                </c:pt>
                <c:pt idx="47291">
                  <c:v>47291</c:v>
                </c:pt>
                <c:pt idx="47292">
                  <c:v>47292</c:v>
                </c:pt>
                <c:pt idx="47293">
                  <c:v>47293</c:v>
                </c:pt>
                <c:pt idx="47294">
                  <c:v>47294</c:v>
                </c:pt>
                <c:pt idx="47295">
                  <c:v>47295</c:v>
                </c:pt>
                <c:pt idx="47296">
                  <c:v>47296</c:v>
                </c:pt>
                <c:pt idx="47297">
                  <c:v>47297</c:v>
                </c:pt>
                <c:pt idx="47298">
                  <c:v>47298</c:v>
                </c:pt>
                <c:pt idx="47299">
                  <c:v>47299</c:v>
                </c:pt>
                <c:pt idx="47300">
                  <c:v>47300</c:v>
                </c:pt>
                <c:pt idx="47301">
                  <c:v>47301</c:v>
                </c:pt>
                <c:pt idx="47302">
                  <c:v>47302</c:v>
                </c:pt>
                <c:pt idx="47303">
                  <c:v>47303</c:v>
                </c:pt>
                <c:pt idx="47304">
                  <c:v>47304</c:v>
                </c:pt>
                <c:pt idx="47305">
                  <c:v>47305</c:v>
                </c:pt>
                <c:pt idx="47306">
                  <c:v>47306</c:v>
                </c:pt>
                <c:pt idx="47307">
                  <c:v>47307</c:v>
                </c:pt>
                <c:pt idx="47308">
                  <c:v>47308</c:v>
                </c:pt>
                <c:pt idx="47309">
                  <c:v>47309</c:v>
                </c:pt>
                <c:pt idx="47310">
                  <c:v>47310</c:v>
                </c:pt>
                <c:pt idx="47311">
                  <c:v>47311</c:v>
                </c:pt>
                <c:pt idx="47312">
                  <c:v>47312</c:v>
                </c:pt>
                <c:pt idx="47313">
                  <c:v>47313</c:v>
                </c:pt>
                <c:pt idx="47314">
                  <c:v>47314</c:v>
                </c:pt>
                <c:pt idx="47315">
                  <c:v>47315</c:v>
                </c:pt>
                <c:pt idx="47316">
                  <c:v>47316</c:v>
                </c:pt>
                <c:pt idx="47317">
                  <c:v>47317</c:v>
                </c:pt>
                <c:pt idx="47318">
                  <c:v>47318</c:v>
                </c:pt>
                <c:pt idx="47319">
                  <c:v>47319</c:v>
                </c:pt>
                <c:pt idx="47320">
                  <c:v>47320</c:v>
                </c:pt>
                <c:pt idx="47321">
                  <c:v>47321</c:v>
                </c:pt>
                <c:pt idx="47322">
                  <c:v>47322</c:v>
                </c:pt>
                <c:pt idx="47323">
                  <c:v>47323</c:v>
                </c:pt>
                <c:pt idx="47324">
                  <c:v>47324</c:v>
                </c:pt>
                <c:pt idx="47325">
                  <c:v>47325</c:v>
                </c:pt>
                <c:pt idx="47326">
                  <c:v>47326</c:v>
                </c:pt>
                <c:pt idx="47327">
                  <c:v>47327</c:v>
                </c:pt>
                <c:pt idx="47328">
                  <c:v>47328</c:v>
                </c:pt>
                <c:pt idx="47329">
                  <c:v>47329</c:v>
                </c:pt>
                <c:pt idx="47330">
                  <c:v>47330</c:v>
                </c:pt>
                <c:pt idx="47331">
                  <c:v>47331</c:v>
                </c:pt>
                <c:pt idx="47332">
                  <c:v>47332</c:v>
                </c:pt>
                <c:pt idx="47333">
                  <c:v>47333</c:v>
                </c:pt>
                <c:pt idx="47334">
                  <c:v>47334</c:v>
                </c:pt>
                <c:pt idx="47335">
                  <c:v>47335</c:v>
                </c:pt>
                <c:pt idx="47336">
                  <c:v>47336</c:v>
                </c:pt>
                <c:pt idx="47337">
                  <c:v>47337</c:v>
                </c:pt>
                <c:pt idx="47338">
                  <c:v>47338</c:v>
                </c:pt>
                <c:pt idx="47339">
                  <c:v>47339</c:v>
                </c:pt>
                <c:pt idx="47340">
                  <c:v>47340</c:v>
                </c:pt>
                <c:pt idx="47341">
                  <c:v>47341</c:v>
                </c:pt>
                <c:pt idx="47342">
                  <c:v>47342</c:v>
                </c:pt>
                <c:pt idx="47343">
                  <c:v>47343</c:v>
                </c:pt>
                <c:pt idx="47344">
                  <c:v>47344</c:v>
                </c:pt>
                <c:pt idx="47345">
                  <c:v>47345</c:v>
                </c:pt>
                <c:pt idx="47346">
                  <c:v>47346</c:v>
                </c:pt>
                <c:pt idx="47347">
                  <c:v>47347</c:v>
                </c:pt>
                <c:pt idx="47348">
                  <c:v>47348</c:v>
                </c:pt>
                <c:pt idx="47349">
                  <c:v>47349</c:v>
                </c:pt>
                <c:pt idx="47350">
                  <c:v>47350</c:v>
                </c:pt>
                <c:pt idx="47351">
                  <c:v>47351</c:v>
                </c:pt>
                <c:pt idx="47352">
                  <c:v>47352</c:v>
                </c:pt>
                <c:pt idx="47353">
                  <c:v>47353</c:v>
                </c:pt>
                <c:pt idx="47354">
                  <c:v>47354</c:v>
                </c:pt>
                <c:pt idx="47355">
                  <c:v>47355</c:v>
                </c:pt>
                <c:pt idx="47356">
                  <c:v>47356</c:v>
                </c:pt>
                <c:pt idx="47357">
                  <c:v>47357</c:v>
                </c:pt>
                <c:pt idx="47358">
                  <c:v>47358</c:v>
                </c:pt>
                <c:pt idx="47359">
                  <c:v>47359</c:v>
                </c:pt>
                <c:pt idx="47360">
                  <c:v>47360</c:v>
                </c:pt>
                <c:pt idx="47361">
                  <c:v>47361</c:v>
                </c:pt>
                <c:pt idx="47362">
                  <c:v>47362</c:v>
                </c:pt>
                <c:pt idx="47363">
                  <c:v>47363</c:v>
                </c:pt>
                <c:pt idx="47364">
                  <c:v>47364</c:v>
                </c:pt>
                <c:pt idx="47365">
                  <c:v>47365</c:v>
                </c:pt>
                <c:pt idx="47366">
                  <c:v>47366</c:v>
                </c:pt>
                <c:pt idx="47367">
                  <c:v>47367</c:v>
                </c:pt>
                <c:pt idx="47368">
                  <c:v>47368</c:v>
                </c:pt>
                <c:pt idx="47369">
                  <c:v>47369</c:v>
                </c:pt>
                <c:pt idx="47370">
                  <c:v>47370</c:v>
                </c:pt>
                <c:pt idx="47371">
                  <c:v>47371</c:v>
                </c:pt>
                <c:pt idx="47372">
                  <c:v>47372</c:v>
                </c:pt>
                <c:pt idx="47373">
                  <c:v>47373</c:v>
                </c:pt>
                <c:pt idx="47374">
                  <c:v>47374</c:v>
                </c:pt>
                <c:pt idx="47375">
                  <c:v>47375</c:v>
                </c:pt>
                <c:pt idx="47376">
                  <c:v>47376</c:v>
                </c:pt>
                <c:pt idx="47377">
                  <c:v>47377</c:v>
                </c:pt>
                <c:pt idx="47378">
                  <c:v>47378</c:v>
                </c:pt>
                <c:pt idx="47379">
                  <c:v>47379</c:v>
                </c:pt>
                <c:pt idx="47380">
                  <c:v>47380</c:v>
                </c:pt>
                <c:pt idx="47381">
                  <c:v>47381</c:v>
                </c:pt>
                <c:pt idx="47382">
                  <c:v>47382</c:v>
                </c:pt>
                <c:pt idx="47383">
                  <c:v>47383</c:v>
                </c:pt>
                <c:pt idx="47384">
                  <c:v>47384</c:v>
                </c:pt>
                <c:pt idx="47385">
                  <c:v>47385</c:v>
                </c:pt>
                <c:pt idx="47386">
                  <c:v>47386</c:v>
                </c:pt>
                <c:pt idx="47387">
                  <c:v>47387</c:v>
                </c:pt>
                <c:pt idx="47388">
                  <c:v>47388</c:v>
                </c:pt>
                <c:pt idx="47389">
                  <c:v>47389</c:v>
                </c:pt>
                <c:pt idx="47390">
                  <c:v>47390</c:v>
                </c:pt>
                <c:pt idx="47391">
                  <c:v>47391</c:v>
                </c:pt>
                <c:pt idx="47392">
                  <c:v>47392</c:v>
                </c:pt>
                <c:pt idx="47393">
                  <c:v>47393</c:v>
                </c:pt>
                <c:pt idx="47394">
                  <c:v>47394</c:v>
                </c:pt>
                <c:pt idx="47395">
                  <c:v>47395</c:v>
                </c:pt>
                <c:pt idx="47396">
                  <c:v>47396</c:v>
                </c:pt>
                <c:pt idx="47397">
                  <c:v>47397</c:v>
                </c:pt>
                <c:pt idx="47398">
                  <c:v>47398</c:v>
                </c:pt>
                <c:pt idx="47399">
                  <c:v>47399</c:v>
                </c:pt>
                <c:pt idx="47400">
                  <c:v>47400</c:v>
                </c:pt>
                <c:pt idx="47401">
                  <c:v>47401</c:v>
                </c:pt>
                <c:pt idx="47402">
                  <c:v>47402</c:v>
                </c:pt>
                <c:pt idx="47403">
                  <c:v>47403</c:v>
                </c:pt>
                <c:pt idx="47404">
                  <c:v>47404</c:v>
                </c:pt>
                <c:pt idx="47405">
                  <c:v>47405</c:v>
                </c:pt>
                <c:pt idx="47406">
                  <c:v>47406</c:v>
                </c:pt>
                <c:pt idx="47407">
                  <c:v>47407</c:v>
                </c:pt>
                <c:pt idx="47408">
                  <c:v>47408</c:v>
                </c:pt>
                <c:pt idx="47409">
                  <c:v>47409</c:v>
                </c:pt>
                <c:pt idx="47410">
                  <c:v>47410</c:v>
                </c:pt>
                <c:pt idx="47411">
                  <c:v>47411</c:v>
                </c:pt>
                <c:pt idx="47412">
                  <c:v>47412</c:v>
                </c:pt>
                <c:pt idx="47413">
                  <c:v>47413</c:v>
                </c:pt>
                <c:pt idx="47414">
                  <c:v>47414</c:v>
                </c:pt>
                <c:pt idx="47415">
                  <c:v>47415</c:v>
                </c:pt>
                <c:pt idx="47416">
                  <c:v>47416</c:v>
                </c:pt>
                <c:pt idx="47417">
                  <c:v>47417</c:v>
                </c:pt>
                <c:pt idx="47418">
                  <c:v>47418</c:v>
                </c:pt>
                <c:pt idx="47419">
                  <c:v>47419</c:v>
                </c:pt>
                <c:pt idx="47420">
                  <c:v>47420</c:v>
                </c:pt>
                <c:pt idx="47421">
                  <c:v>47421</c:v>
                </c:pt>
                <c:pt idx="47422">
                  <c:v>47422</c:v>
                </c:pt>
                <c:pt idx="47423">
                  <c:v>47423</c:v>
                </c:pt>
                <c:pt idx="47424">
                  <c:v>47424</c:v>
                </c:pt>
                <c:pt idx="47425">
                  <c:v>47425</c:v>
                </c:pt>
                <c:pt idx="47426">
                  <c:v>47426</c:v>
                </c:pt>
                <c:pt idx="47427">
                  <c:v>47427</c:v>
                </c:pt>
                <c:pt idx="47428">
                  <c:v>47428</c:v>
                </c:pt>
                <c:pt idx="47429">
                  <c:v>47429</c:v>
                </c:pt>
                <c:pt idx="47430">
                  <c:v>47430</c:v>
                </c:pt>
                <c:pt idx="47431">
                  <c:v>47431</c:v>
                </c:pt>
                <c:pt idx="47432">
                  <c:v>47432</c:v>
                </c:pt>
                <c:pt idx="47433">
                  <c:v>47433</c:v>
                </c:pt>
                <c:pt idx="47434">
                  <c:v>47434</c:v>
                </c:pt>
                <c:pt idx="47435">
                  <c:v>47435</c:v>
                </c:pt>
                <c:pt idx="47436">
                  <c:v>47436</c:v>
                </c:pt>
                <c:pt idx="47437">
                  <c:v>47437</c:v>
                </c:pt>
                <c:pt idx="47438">
                  <c:v>47438</c:v>
                </c:pt>
                <c:pt idx="47439">
                  <c:v>47439</c:v>
                </c:pt>
                <c:pt idx="47440">
                  <c:v>47440</c:v>
                </c:pt>
                <c:pt idx="47441">
                  <c:v>47441</c:v>
                </c:pt>
                <c:pt idx="47442">
                  <c:v>47442</c:v>
                </c:pt>
                <c:pt idx="47443">
                  <c:v>47443</c:v>
                </c:pt>
                <c:pt idx="47444">
                  <c:v>47444</c:v>
                </c:pt>
                <c:pt idx="47445">
                  <c:v>47445</c:v>
                </c:pt>
                <c:pt idx="47446">
                  <c:v>47446</c:v>
                </c:pt>
                <c:pt idx="47447">
                  <c:v>47447</c:v>
                </c:pt>
                <c:pt idx="47448">
                  <c:v>47448</c:v>
                </c:pt>
                <c:pt idx="47449">
                  <c:v>47449</c:v>
                </c:pt>
                <c:pt idx="47450">
                  <c:v>47450</c:v>
                </c:pt>
                <c:pt idx="47451">
                  <c:v>47451</c:v>
                </c:pt>
                <c:pt idx="47452">
                  <c:v>47452</c:v>
                </c:pt>
                <c:pt idx="47453">
                  <c:v>47453</c:v>
                </c:pt>
                <c:pt idx="47454">
                  <c:v>47454</c:v>
                </c:pt>
                <c:pt idx="47455">
                  <c:v>47455</c:v>
                </c:pt>
                <c:pt idx="47456">
                  <c:v>47456</c:v>
                </c:pt>
                <c:pt idx="47457">
                  <c:v>47457</c:v>
                </c:pt>
                <c:pt idx="47458">
                  <c:v>47458</c:v>
                </c:pt>
                <c:pt idx="47459">
                  <c:v>47459</c:v>
                </c:pt>
                <c:pt idx="47460">
                  <c:v>47460</c:v>
                </c:pt>
                <c:pt idx="47461">
                  <c:v>47461</c:v>
                </c:pt>
                <c:pt idx="47462">
                  <c:v>47462</c:v>
                </c:pt>
                <c:pt idx="47463">
                  <c:v>47463</c:v>
                </c:pt>
                <c:pt idx="47464">
                  <c:v>47464</c:v>
                </c:pt>
                <c:pt idx="47465">
                  <c:v>47465</c:v>
                </c:pt>
                <c:pt idx="47466">
                  <c:v>47466</c:v>
                </c:pt>
                <c:pt idx="47467">
                  <c:v>47467</c:v>
                </c:pt>
                <c:pt idx="47468">
                  <c:v>47468</c:v>
                </c:pt>
                <c:pt idx="47469">
                  <c:v>47469</c:v>
                </c:pt>
                <c:pt idx="47470">
                  <c:v>47470</c:v>
                </c:pt>
                <c:pt idx="47471">
                  <c:v>47471</c:v>
                </c:pt>
                <c:pt idx="47472">
                  <c:v>47472</c:v>
                </c:pt>
                <c:pt idx="47473">
                  <c:v>47473</c:v>
                </c:pt>
                <c:pt idx="47474">
                  <c:v>47474</c:v>
                </c:pt>
                <c:pt idx="47475">
                  <c:v>47475</c:v>
                </c:pt>
                <c:pt idx="47476">
                  <c:v>47476</c:v>
                </c:pt>
                <c:pt idx="47477">
                  <c:v>47477</c:v>
                </c:pt>
                <c:pt idx="47478">
                  <c:v>47478</c:v>
                </c:pt>
                <c:pt idx="47479">
                  <c:v>47479</c:v>
                </c:pt>
                <c:pt idx="47480">
                  <c:v>47480</c:v>
                </c:pt>
                <c:pt idx="47481">
                  <c:v>47481</c:v>
                </c:pt>
                <c:pt idx="47482">
                  <c:v>47482</c:v>
                </c:pt>
                <c:pt idx="47483">
                  <c:v>47483</c:v>
                </c:pt>
                <c:pt idx="47484">
                  <c:v>47484</c:v>
                </c:pt>
                <c:pt idx="47485">
                  <c:v>47485</c:v>
                </c:pt>
                <c:pt idx="47486">
                  <c:v>47486</c:v>
                </c:pt>
                <c:pt idx="47487">
                  <c:v>47487</c:v>
                </c:pt>
                <c:pt idx="47488">
                  <c:v>47488</c:v>
                </c:pt>
                <c:pt idx="47489">
                  <c:v>47489</c:v>
                </c:pt>
                <c:pt idx="47490">
                  <c:v>47490</c:v>
                </c:pt>
                <c:pt idx="47491">
                  <c:v>47491</c:v>
                </c:pt>
                <c:pt idx="47492">
                  <c:v>47492</c:v>
                </c:pt>
                <c:pt idx="47493">
                  <c:v>47493</c:v>
                </c:pt>
                <c:pt idx="47494">
                  <c:v>47494</c:v>
                </c:pt>
                <c:pt idx="47495">
                  <c:v>47495</c:v>
                </c:pt>
                <c:pt idx="47496">
                  <c:v>47496</c:v>
                </c:pt>
                <c:pt idx="47497">
                  <c:v>47497</c:v>
                </c:pt>
                <c:pt idx="47498">
                  <c:v>47498</c:v>
                </c:pt>
                <c:pt idx="47499">
                  <c:v>47499</c:v>
                </c:pt>
                <c:pt idx="47500">
                  <c:v>47500</c:v>
                </c:pt>
                <c:pt idx="47501">
                  <c:v>47501</c:v>
                </c:pt>
                <c:pt idx="47502">
                  <c:v>47502</c:v>
                </c:pt>
                <c:pt idx="47503">
                  <c:v>47503</c:v>
                </c:pt>
                <c:pt idx="47504">
                  <c:v>47504</c:v>
                </c:pt>
                <c:pt idx="47505">
                  <c:v>47505</c:v>
                </c:pt>
                <c:pt idx="47506">
                  <c:v>47506</c:v>
                </c:pt>
                <c:pt idx="47507">
                  <c:v>47507</c:v>
                </c:pt>
                <c:pt idx="47508">
                  <c:v>47508</c:v>
                </c:pt>
                <c:pt idx="47509">
                  <c:v>47509</c:v>
                </c:pt>
                <c:pt idx="47510">
                  <c:v>47510</c:v>
                </c:pt>
                <c:pt idx="47511">
                  <c:v>47511</c:v>
                </c:pt>
                <c:pt idx="47512">
                  <c:v>47512</c:v>
                </c:pt>
                <c:pt idx="47513">
                  <c:v>47513</c:v>
                </c:pt>
                <c:pt idx="47514">
                  <c:v>47514</c:v>
                </c:pt>
                <c:pt idx="47515">
                  <c:v>47515</c:v>
                </c:pt>
                <c:pt idx="47516">
                  <c:v>47516</c:v>
                </c:pt>
                <c:pt idx="47517">
                  <c:v>47517</c:v>
                </c:pt>
                <c:pt idx="47518">
                  <c:v>47518</c:v>
                </c:pt>
                <c:pt idx="47519">
                  <c:v>47519</c:v>
                </c:pt>
                <c:pt idx="47520">
                  <c:v>47520</c:v>
                </c:pt>
                <c:pt idx="47521">
                  <c:v>47521</c:v>
                </c:pt>
                <c:pt idx="47522">
                  <c:v>47522</c:v>
                </c:pt>
                <c:pt idx="47523">
                  <c:v>47523</c:v>
                </c:pt>
                <c:pt idx="47524">
                  <c:v>47524</c:v>
                </c:pt>
                <c:pt idx="47525">
                  <c:v>47525</c:v>
                </c:pt>
                <c:pt idx="47526">
                  <c:v>47526</c:v>
                </c:pt>
                <c:pt idx="47527">
                  <c:v>47527</c:v>
                </c:pt>
                <c:pt idx="47528">
                  <c:v>47528</c:v>
                </c:pt>
                <c:pt idx="47529">
                  <c:v>47529</c:v>
                </c:pt>
                <c:pt idx="47530">
                  <c:v>47530</c:v>
                </c:pt>
                <c:pt idx="47531">
                  <c:v>47531</c:v>
                </c:pt>
                <c:pt idx="47532">
                  <c:v>47532</c:v>
                </c:pt>
                <c:pt idx="47533">
                  <c:v>47533</c:v>
                </c:pt>
                <c:pt idx="47534">
                  <c:v>47534</c:v>
                </c:pt>
                <c:pt idx="47535">
                  <c:v>47535</c:v>
                </c:pt>
                <c:pt idx="47536">
                  <c:v>47536</c:v>
                </c:pt>
                <c:pt idx="47537">
                  <c:v>47537</c:v>
                </c:pt>
                <c:pt idx="47538">
                  <c:v>47538</c:v>
                </c:pt>
                <c:pt idx="47539">
                  <c:v>47539</c:v>
                </c:pt>
                <c:pt idx="47540">
                  <c:v>47540</c:v>
                </c:pt>
                <c:pt idx="47541">
                  <c:v>47541</c:v>
                </c:pt>
                <c:pt idx="47542">
                  <c:v>47542</c:v>
                </c:pt>
                <c:pt idx="47543">
                  <c:v>47543</c:v>
                </c:pt>
                <c:pt idx="47544">
                  <c:v>47544</c:v>
                </c:pt>
                <c:pt idx="47545">
                  <c:v>47545</c:v>
                </c:pt>
                <c:pt idx="47546">
                  <c:v>47546</c:v>
                </c:pt>
                <c:pt idx="47547">
                  <c:v>47547</c:v>
                </c:pt>
                <c:pt idx="47548">
                  <c:v>47548</c:v>
                </c:pt>
                <c:pt idx="47549">
                  <c:v>47549</c:v>
                </c:pt>
                <c:pt idx="47550">
                  <c:v>47550</c:v>
                </c:pt>
                <c:pt idx="47551">
                  <c:v>47551</c:v>
                </c:pt>
                <c:pt idx="47552">
                  <c:v>47552</c:v>
                </c:pt>
                <c:pt idx="47553">
                  <c:v>47553</c:v>
                </c:pt>
                <c:pt idx="47554">
                  <c:v>47554</c:v>
                </c:pt>
                <c:pt idx="47555">
                  <c:v>47555</c:v>
                </c:pt>
                <c:pt idx="47556">
                  <c:v>47556</c:v>
                </c:pt>
                <c:pt idx="47557">
                  <c:v>47557</c:v>
                </c:pt>
                <c:pt idx="47558">
                  <c:v>47558</c:v>
                </c:pt>
                <c:pt idx="47559">
                  <c:v>47559</c:v>
                </c:pt>
                <c:pt idx="47560">
                  <c:v>47560</c:v>
                </c:pt>
                <c:pt idx="47561">
                  <c:v>47561</c:v>
                </c:pt>
                <c:pt idx="47562">
                  <c:v>47562</c:v>
                </c:pt>
                <c:pt idx="47563">
                  <c:v>47563</c:v>
                </c:pt>
                <c:pt idx="47564">
                  <c:v>47564</c:v>
                </c:pt>
                <c:pt idx="47565">
                  <c:v>47565</c:v>
                </c:pt>
                <c:pt idx="47566">
                  <c:v>47566</c:v>
                </c:pt>
                <c:pt idx="47567">
                  <c:v>47567</c:v>
                </c:pt>
                <c:pt idx="47568">
                  <c:v>47568</c:v>
                </c:pt>
                <c:pt idx="47569">
                  <c:v>47569</c:v>
                </c:pt>
                <c:pt idx="47570">
                  <c:v>47570</c:v>
                </c:pt>
                <c:pt idx="47571">
                  <c:v>47571</c:v>
                </c:pt>
                <c:pt idx="47572">
                  <c:v>47572</c:v>
                </c:pt>
                <c:pt idx="47573">
                  <c:v>47573</c:v>
                </c:pt>
                <c:pt idx="47574">
                  <c:v>47574</c:v>
                </c:pt>
                <c:pt idx="47575">
                  <c:v>47575</c:v>
                </c:pt>
                <c:pt idx="47576">
                  <c:v>47576</c:v>
                </c:pt>
                <c:pt idx="47577">
                  <c:v>47577</c:v>
                </c:pt>
                <c:pt idx="47578">
                  <c:v>47578</c:v>
                </c:pt>
                <c:pt idx="47579">
                  <c:v>47579</c:v>
                </c:pt>
                <c:pt idx="47580">
                  <c:v>47580</c:v>
                </c:pt>
                <c:pt idx="47581">
                  <c:v>47581</c:v>
                </c:pt>
                <c:pt idx="47582">
                  <c:v>47582</c:v>
                </c:pt>
                <c:pt idx="47583">
                  <c:v>47583</c:v>
                </c:pt>
                <c:pt idx="47584">
                  <c:v>47584</c:v>
                </c:pt>
                <c:pt idx="47585">
                  <c:v>47585</c:v>
                </c:pt>
                <c:pt idx="47586">
                  <c:v>47586</c:v>
                </c:pt>
                <c:pt idx="47587">
                  <c:v>47587</c:v>
                </c:pt>
                <c:pt idx="47588">
                  <c:v>47588</c:v>
                </c:pt>
                <c:pt idx="47589">
                  <c:v>47589</c:v>
                </c:pt>
                <c:pt idx="47590">
                  <c:v>47590</c:v>
                </c:pt>
                <c:pt idx="47591">
                  <c:v>47591</c:v>
                </c:pt>
                <c:pt idx="47592">
                  <c:v>47592</c:v>
                </c:pt>
                <c:pt idx="47593">
                  <c:v>47593</c:v>
                </c:pt>
                <c:pt idx="47594">
                  <c:v>47594</c:v>
                </c:pt>
                <c:pt idx="47595">
                  <c:v>47595</c:v>
                </c:pt>
                <c:pt idx="47596">
                  <c:v>47596</c:v>
                </c:pt>
                <c:pt idx="47597">
                  <c:v>47597</c:v>
                </c:pt>
                <c:pt idx="47598">
                  <c:v>47598</c:v>
                </c:pt>
                <c:pt idx="47599">
                  <c:v>47599</c:v>
                </c:pt>
                <c:pt idx="47600">
                  <c:v>47600</c:v>
                </c:pt>
                <c:pt idx="47601">
                  <c:v>47601</c:v>
                </c:pt>
                <c:pt idx="47602">
                  <c:v>47602</c:v>
                </c:pt>
                <c:pt idx="47603">
                  <c:v>47603</c:v>
                </c:pt>
                <c:pt idx="47604">
                  <c:v>47604</c:v>
                </c:pt>
                <c:pt idx="47605">
                  <c:v>47605</c:v>
                </c:pt>
                <c:pt idx="47606">
                  <c:v>47606</c:v>
                </c:pt>
                <c:pt idx="47607">
                  <c:v>47607</c:v>
                </c:pt>
                <c:pt idx="47608">
                  <c:v>47608</c:v>
                </c:pt>
                <c:pt idx="47609">
                  <c:v>47609</c:v>
                </c:pt>
                <c:pt idx="47610">
                  <c:v>47610</c:v>
                </c:pt>
                <c:pt idx="47611">
                  <c:v>47611</c:v>
                </c:pt>
                <c:pt idx="47612">
                  <c:v>47612</c:v>
                </c:pt>
                <c:pt idx="47613">
                  <c:v>47613</c:v>
                </c:pt>
                <c:pt idx="47614">
                  <c:v>47614</c:v>
                </c:pt>
                <c:pt idx="47615">
                  <c:v>47615</c:v>
                </c:pt>
                <c:pt idx="47616">
                  <c:v>47616</c:v>
                </c:pt>
                <c:pt idx="47617">
                  <c:v>47617</c:v>
                </c:pt>
                <c:pt idx="47618">
                  <c:v>47618</c:v>
                </c:pt>
                <c:pt idx="47619">
                  <c:v>47619</c:v>
                </c:pt>
                <c:pt idx="47620">
                  <c:v>47620</c:v>
                </c:pt>
                <c:pt idx="47621">
                  <c:v>47621</c:v>
                </c:pt>
                <c:pt idx="47622">
                  <c:v>47622</c:v>
                </c:pt>
                <c:pt idx="47623">
                  <c:v>47623</c:v>
                </c:pt>
                <c:pt idx="47624">
                  <c:v>47624</c:v>
                </c:pt>
                <c:pt idx="47625">
                  <c:v>47625</c:v>
                </c:pt>
                <c:pt idx="47626">
                  <c:v>47626</c:v>
                </c:pt>
                <c:pt idx="47627">
                  <c:v>47627</c:v>
                </c:pt>
                <c:pt idx="47628">
                  <c:v>47628</c:v>
                </c:pt>
                <c:pt idx="47629">
                  <c:v>47629</c:v>
                </c:pt>
                <c:pt idx="47630">
                  <c:v>47630</c:v>
                </c:pt>
                <c:pt idx="47631">
                  <c:v>47631</c:v>
                </c:pt>
                <c:pt idx="47632">
                  <c:v>47632</c:v>
                </c:pt>
                <c:pt idx="47633">
                  <c:v>47633</c:v>
                </c:pt>
                <c:pt idx="47634">
                  <c:v>47634</c:v>
                </c:pt>
                <c:pt idx="47635">
                  <c:v>47635</c:v>
                </c:pt>
                <c:pt idx="47636">
                  <c:v>47636</c:v>
                </c:pt>
                <c:pt idx="47637">
                  <c:v>47637</c:v>
                </c:pt>
                <c:pt idx="47638">
                  <c:v>47638</c:v>
                </c:pt>
                <c:pt idx="47639">
                  <c:v>47639</c:v>
                </c:pt>
                <c:pt idx="47640">
                  <c:v>47640</c:v>
                </c:pt>
                <c:pt idx="47641">
                  <c:v>47641</c:v>
                </c:pt>
                <c:pt idx="47642">
                  <c:v>47642</c:v>
                </c:pt>
                <c:pt idx="47643">
                  <c:v>47643</c:v>
                </c:pt>
                <c:pt idx="47644">
                  <c:v>47644</c:v>
                </c:pt>
                <c:pt idx="47645">
                  <c:v>47645</c:v>
                </c:pt>
                <c:pt idx="47646">
                  <c:v>47646</c:v>
                </c:pt>
                <c:pt idx="47647">
                  <c:v>47647</c:v>
                </c:pt>
                <c:pt idx="47648">
                  <c:v>47648</c:v>
                </c:pt>
                <c:pt idx="47649">
                  <c:v>47649</c:v>
                </c:pt>
                <c:pt idx="47650">
                  <c:v>47650</c:v>
                </c:pt>
                <c:pt idx="47651">
                  <c:v>47651</c:v>
                </c:pt>
                <c:pt idx="47652">
                  <c:v>47652</c:v>
                </c:pt>
                <c:pt idx="47653">
                  <c:v>47653</c:v>
                </c:pt>
                <c:pt idx="47654">
                  <c:v>47654</c:v>
                </c:pt>
                <c:pt idx="47655">
                  <c:v>47655</c:v>
                </c:pt>
                <c:pt idx="47656">
                  <c:v>47656</c:v>
                </c:pt>
                <c:pt idx="47657">
                  <c:v>47657</c:v>
                </c:pt>
                <c:pt idx="47658">
                  <c:v>47658</c:v>
                </c:pt>
                <c:pt idx="47659">
                  <c:v>47659</c:v>
                </c:pt>
                <c:pt idx="47660">
                  <c:v>47660</c:v>
                </c:pt>
                <c:pt idx="47661">
                  <c:v>47661</c:v>
                </c:pt>
                <c:pt idx="47662">
                  <c:v>47662</c:v>
                </c:pt>
                <c:pt idx="47663">
                  <c:v>47663</c:v>
                </c:pt>
                <c:pt idx="47664">
                  <c:v>47664</c:v>
                </c:pt>
                <c:pt idx="47665">
                  <c:v>47665</c:v>
                </c:pt>
                <c:pt idx="47666">
                  <c:v>47666</c:v>
                </c:pt>
                <c:pt idx="47667">
                  <c:v>47667</c:v>
                </c:pt>
                <c:pt idx="47668">
                  <c:v>47668</c:v>
                </c:pt>
                <c:pt idx="47669">
                  <c:v>47669</c:v>
                </c:pt>
                <c:pt idx="47670">
                  <c:v>47670</c:v>
                </c:pt>
                <c:pt idx="47671">
                  <c:v>47671</c:v>
                </c:pt>
                <c:pt idx="47672">
                  <c:v>47672</c:v>
                </c:pt>
                <c:pt idx="47673">
                  <c:v>47673</c:v>
                </c:pt>
                <c:pt idx="47674">
                  <c:v>47674</c:v>
                </c:pt>
                <c:pt idx="47675">
                  <c:v>47675</c:v>
                </c:pt>
                <c:pt idx="47676">
                  <c:v>47676</c:v>
                </c:pt>
                <c:pt idx="47677">
                  <c:v>47677</c:v>
                </c:pt>
                <c:pt idx="47678">
                  <c:v>47678</c:v>
                </c:pt>
                <c:pt idx="47679">
                  <c:v>47679</c:v>
                </c:pt>
                <c:pt idx="47680">
                  <c:v>47680</c:v>
                </c:pt>
                <c:pt idx="47681">
                  <c:v>47681</c:v>
                </c:pt>
                <c:pt idx="47682">
                  <c:v>47682</c:v>
                </c:pt>
                <c:pt idx="47683">
                  <c:v>47683</c:v>
                </c:pt>
                <c:pt idx="47684">
                  <c:v>47684</c:v>
                </c:pt>
                <c:pt idx="47685">
                  <c:v>47685</c:v>
                </c:pt>
                <c:pt idx="47686">
                  <c:v>47686</c:v>
                </c:pt>
                <c:pt idx="47687">
                  <c:v>47687</c:v>
                </c:pt>
                <c:pt idx="47688">
                  <c:v>47688</c:v>
                </c:pt>
                <c:pt idx="47689">
                  <c:v>47689</c:v>
                </c:pt>
                <c:pt idx="47690">
                  <c:v>47690</c:v>
                </c:pt>
                <c:pt idx="47691">
                  <c:v>47691</c:v>
                </c:pt>
                <c:pt idx="47692">
                  <c:v>47692</c:v>
                </c:pt>
                <c:pt idx="47693">
                  <c:v>47693</c:v>
                </c:pt>
                <c:pt idx="47694">
                  <c:v>47694</c:v>
                </c:pt>
                <c:pt idx="47695">
                  <c:v>47695</c:v>
                </c:pt>
                <c:pt idx="47696">
                  <c:v>47696</c:v>
                </c:pt>
                <c:pt idx="47697">
                  <c:v>47697</c:v>
                </c:pt>
                <c:pt idx="47698">
                  <c:v>47698</c:v>
                </c:pt>
                <c:pt idx="47699">
                  <c:v>47699</c:v>
                </c:pt>
                <c:pt idx="47700">
                  <c:v>47700</c:v>
                </c:pt>
                <c:pt idx="47701">
                  <c:v>47701</c:v>
                </c:pt>
                <c:pt idx="47702">
                  <c:v>47702</c:v>
                </c:pt>
                <c:pt idx="47703">
                  <c:v>47703</c:v>
                </c:pt>
                <c:pt idx="47704">
                  <c:v>47704</c:v>
                </c:pt>
                <c:pt idx="47705">
                  <c:v>47705</c:v>
                </c:pt>
                <c:pt idx="47706">
                  <c:v>47706</c:v>
                </c:pt>
                <c:pt idx="47707">
                  <c:v>47707</c:v>
                </c:pt>
                <c:pt idx="47708">
                  <c:v>47708</c:v>
                </c:pt>
                <c:pt idx="47709">
                  <c:v>47709</c:v>
                </c:pt>
                <c:pt idx="47710">
                  <c:v>47710</c:v>
                </c:pt>
                <c:pt idx="47711">
                  <c:v>47711</c:v>
                </c:pt>
                <c:pt idx="47712">
                  <c:v>47712</c:v>
                </c:pt>
                <c:pt idx="47713">
                  <c:v>47713</c:v>
                </c:pt>
                <c:pt idx="47714">
                  <c:v>47714</c:v>
                </c:pt>
                <c:pt idx="47715">
                  <c:v>47715</c:v>
                </c:pt>
                <c:pt idx="47716">
                  <c:v>47716</c:v>
                </c:pt>
                <c:pt idx="47717">
                  <c:v>47717</c:v>
                </c:pt>
                <c:pt idx="47718">
                  <c:v>47718</c:v>
                </c:pt>
                <c:pt idx="47719">
                  <c:v>47719</c:v>
                </c:pt>
                <c:pt idx="47720">
                  <c:v>47720</c:v>
                </c:pt>
                <c:pt idx="47721">
                  <c:v>47721</c:v>
                </c:pt>
                <c:pt idx="47722">
                  <c:v>47722</c:v>
                </c:pt>
                <c:pt idx="47723">
                  <c:v>47723</c:v>
                </c:pt>
                <c:pt idx="47724">
                  <c:v>47724</c:v>
                </c:pt>
                <c:pt idx="47725">
                  <c:v>47725</c:v>
                </c:pt>
                <c:pt idx="47726">
                  <c:v>47726</c:v>
                </c:pt>
                <c:pt idx="47727">
                  <c:v>47727</c:v>
                </c:pt>
                <c:pt idx="47728">
                  <c:v>47728</c:v>
                </c:pt>
                <c:pt idx="47729">
                  <c:v>47729</c:v>
                </c:pt>
                <c:pt idx="47730">
                  <c:v>47730</c:v>
                </c:pt>
                <c:pt idx="47731">
                  <c:v>47731</c:v>
                </c:pt>
                <c:pt idx="47732">
                  <c:v>47732</c:v>
                </c:pt>
                <c:pt idx="47733">
                  <c:v>47733</c:v>
                </c:pt>
                <c:pt idx="47734">
                  <c:v>47734</c:v>
                </c:pt>
                <c:pt idx="47735">
                  <c:v>47735</c:v>
                </c:pt>
                <c:pt idx="47736">
                  <c:v>47736</c:v>
                </c:pt>
                <c:pt idx="47737">
                  <c:v>47737</c:v>
                </c:pt>
                <c:pt idx="47738">
                  <c:v>47738</c:v>
                </c:pt>
                <c:pt idx="47739">
                  <c:v>47739</c:v>
                </c:pt>
                <c:pt idx="47740">
                  <c:v>47740</c:v>
                </c:pt>
                <c:pt idx="47741">
                  <c:v>47741</c:v>
                </c:pt>
                <c:pt idx="47742">
                  <c:v>47742</c:v>
                </c:pt>
                <c:pt idx="47743">
                  <c:v>47743</c:v>
                </c:pt>
                <c:pt idx="47744">
                  <c:v>47744</c:v>
                </c:pt>
                <c:pt idx="47745">
                  <c:v>47745</c:v>
                </c:pt>
                <c:pt idx="47746">
                  <c:v>47746</c:v>
                </c:pt>
                <c:pt idx="47747">
                  <c:v>47747</c:v>
                </c:pt>
                <c:pt idx="47748">
                  <c:v>47748</c:v>
                </c:pt>
                <c:pt idx="47749">
                  <c:v>47749</c:v>
                </c:pt>
                <c:pt idx="47750">
                  <c:v>47750</c:v>
                </c:pt>
                <c:pt idx="47751">
                  <c:v>47751</c:v>
                </c:pt>
                <c:pt idx="47752">
                  <c:v>47752</c:v>
                </c:pt>
                <c:pt idx="47753">
                  <c:v>47753</c:v>
                </c:pt>
                <c:pt idx="47754">
                  <c:v>47754</c:v>
                </c:pt>
                <c:pt idx="47755">
                  <c:v>47755</c:v>
                </c:pt>
                <c:pt idx="47756">
                  <c:v>47756</c:v>
                </c:pt>
                <c:pt idx="47757">
                  <c:v>47757</c:v>
                </c:pt>
                <c:pt idx="47758">
                  <c:v>47758</c:v>
                </c:pt>
                <c:pt idx="47759">
                  <c:v>47759</c:v>
                </c:pt>
                <c:pt idx="47760">
                  <c:v>47760</c:v>
                </c:pt>
                <c:pt idx="47761">
                  <c:v>47761</c:v>
                </c:pt>
                <c:pt idx="47762">
                  <c:v>47762</c:v>
                </c:pt>
                <c:pt idx="47763">
                  <c:v>47763</c:v>
                </c:pt>
                <c:pt idx="47764">
                  <c:v>47764</c:v>
                </c:pt>
                <c:pt idx="47765">
                  <c:v>47765</c:v>
                </c:pt>
                <c:pt idx="47766">
                  <c:v>47766</c:v>
                </c:pt>
                <c:pt idx="47767">
                  <c:v>47767</c:v>
                </c:pt>
                <c:pt idx="47768">
                  <c:v>47768</c:v>
                </c:pt>
                <c:pt idx="47769">
                  <c:v>47769</c:v>
                </c:pt>
                <c:pt idx="47770">
                  <c:v>47770</c:v>
                </c:pt>
                <c:pt idx="47771">
                  <c:v>47771</c:v>
                </c:pt>
                <c:pt idx="47772">
                  <c:v>47772</c:v>
                </c:pt>
                <c:pt idx="47773">
                  <c:v>47773</c:v>
                </c:pt>
                <c:pt idx="47774">
                  <c:v>47774</c:v>
                </c:pt>
                <c:pt idx="47775">
                  <c:v>47775</c:v>
                </c:pt>
                <c:pt idx="47776">
                  <c:v>47776</c:v>
                </c:pt>
                <c:pt idx="47777">
                  <c:v>47777</c:v>
                </c:pt>
                <c:pt idx="47778">
                  <c:v>47778</c:v>
                </c:pt>
                <c:pt idx="47779">
                  <c:v>47779</c:v>
                </c:pt>
                <c:pt idx="47780">
                  <c:v>47780</c:v>
                </c:pt>
                <c:pt idx="47781">
                  <c:v>47781</c:v>
                </c:pt>
                <c:pt idx="47782">
                  <c:v>47782</c:v>
                </c:pt>
                <c:pt idx="47783">
                  <c:v>47783</c:v>
                </c:pt>
                <c:pt idx="47784">
                  <c:v>47784</c:v>
                </c:pt>
                <c:pt idx="47785">
                  <c:v>47785</c:v>
                </c:pt>
                <c:pt idx="47786">
                  <c:v>47786</c:v>
                </c:pt>
                <c:pt idx="47787">
                  <c:v>47787</c:v>
                </c:pt>
                <c:pt idx="47788">
                  <c:v>47788</c:v>
                </c:pt>
                <c:pt idx="47789">
                  <c:v>47789</c:v>
                </c:pt>
                <c:pt idx="47790">
                  <c:v>47790</c:v>
                </c:pt>
                <c:pt idx="47791">
                  <c:v>47791</c:v>
                </c:pt>
                <c:pt idx="47792">
                  <c:v>47792</c:v>
                </c:pt>
                <c:pt idx="47793">
                  <c:v>47793</c:v>
                </c:pt>
                <c:pt idx="47794">
                  <c:v>47794</c:v>
                </c:pt>
                <c:pt idx="47795">
                  <c:v>47795</c:v>
                </c:pt>
                <c:pt idx="47796">
                  <c:v>47796</c:v>
                </c:pt>
                <c:pt idx="47797">
                  <c:v>47797</c:v>
                </c:pt>
                <c:pt idx="47798">
                  <c:v>47798</c:v>
                </c:pt>
                <c:pt idx="47799">
                  <c:v>47799</c:v>
                </c:pt>
                <c:pt idx="47800">
                  <c:v>47800</c:v>
                </c:pt>
                <c:pt idx="47801">
                  <c:v>47801</c:v>
                </c:pt>
                <c:pt idx="47802">
                  <c:v>47802</c:v>
                </c:pt>
                <c:pt idx="47803">
                  <c:v>47803</c:v>
                </c:pt>
                <c:pt idx="47804">
                  <c:v>47804</c:v>
                </c:pt>
                <c:pt idx="47805">
                  <c:v>47805</c:v>
                </c:pt>
                <c:pt idx="47806">
                  <c:v>47806</c:v>
                </c:pt>
                <c:pt idx="47807">
                  <c:v>47807</c:v>
                </c:pt>
                <c:pt idx="47808">
                  <c:v>47808</c:v>
                </c:pt>
                <c:pt idx="47809">
                  <c:v>47809</c:v>
                </c:pt>
                <c:pt idx="47810">
                  <c:v>47810</c:v>
                </c:pt>
                <c:pt idx="47811">
                  <c:v>47811</c:v>
                </c:pt>
                <c:pt idx="47812">
                  <c:v>47812</c:v>
                </c:pt>
                <c:pt idx="47813">
                  <c:v>47813</c:v>
                </c:pt>
                <c:pt idx="47814">
                  <c:v>47814</c:v>
                </c:pt>
                <c:pt idx="47815">
                  <c:v>47815</c:v>
                </c:pt>
                <c:pt idx="47816">
                  <c:v>47816</c:v>
                </c:pt>
                <c:pt idx="47817">
                  <c:v>47817</c:v>
                </c:pt>
                <c:pt idx="47818">
                  <c:v>47818</c:v>
                </c:pt>
                <c:pt idx="47819">
                  <c:v>47819</c:v>
                </c:pt>
                <c:pt idx="47820">
                  <c:v>47820</c:v>
                </c:pt>
                <c:pt idx="47821">
                  <c:v>47821</c:v>
                </c:pt>
                <c:pt idx="47822">
                  <c:v>47822</c:v>
                </c:pt>
                <c:pt idx="47823">
                  <c:v>47823</c:v>
                </c:pt>
                <c:pt idx="47824">
                  <c:v>47824</c:v>
                </c:pt>
                <c:pt idx="47825">
                  <c:v>47825</c:v>
                </c:pt>
                <c:pt idx="47826">
                  <c:v>47826</c:v>
                </c:pt>
                <c:pt idx="47827">
                  <c:v>47827</c:v>
                </c:pt>
                <c:pt idx="47828">
                  <c:v>47828</c:v>
                </c:pt>
                <c:pt idx="47829">
                  <c:v>47829</c:v>
                </c:pt>
                <c:pt idx="47830">
                  <c:v>47830</c:v>
                </c:pt>
                <c:pt idx="47831">
                  <c:v>47831</c:v>
                </c:pt>
                <c:pt idx="47832">
                  <c:v>47832</c:v>
                </c:pt>
                <c:pt idx="47833">
                  <c:v>47833</c:v>
                </c:pt>
                <c:pt idx="47834">
                  <c:v>47834</c:v>
                </c:pt>
                <c:pt idx="47835">
                  <c:v>47835</c:v>
                </c:pt>
                <c:pt idx="47836">
                  <c:v>47836</c:v>
                </c:pt>
                <c:pt idx="47837">
                  <c:v>47837</c:v>
                </c:pt>
                <c:pt idx="47838">
                  <c:v>47838</c:v>
                </c:pt>
                <c:pt idx="47839">
                  <c:v>47839</c:v>
                </c:pt>
                <c:pt idx="47840">
                  <c:v>47840</c:v>
                </c:pt>
                <c:pt idx="47841">
                  <c:v>47841</c:v>
                </c:pt>
                <c:pt idx="47842">
                  <c:v>47842</c:v>
                </c:pt>
                <c:pt idx="47843">
                  <c:v>47843</c:v>
                </c:pt>
                <c:pt idx="47844">
                  <c:v>47844</c:v>
                </c:pt>
                <c:pt idx="47845">
                  <c:v>47845</c:v>
                </c:pt>
                <c:pt idx="47846">
                  <c:v>47846</c:v>
                </c:pt>
                <c:pt idx="47847">
                  <c:v>47847</c:v>
                </c:pt>
                <c:pt idx="47848">
                  <c:v>47848</c:v>
                </c:pt>
                <c:pt idx="47849">
                  <c:v>47849</c:v>
                </c:pt>
                <c:pt idx="47850">
                  <c:v>47850</c:v>
                </c:pt>
                <c:pt idx="47851">
                  <c:v>47851</c:v>
                </c:pt>
                <c:pt idx="47852">
                  <c:v>47852</c:v>
                </c:pt>
                <c:pt idx="47853">
                  <c:v>47853</c:v>
                </c:pt>
                <c:pt idx="47854">
                  <c:v>47854</c:v>
                </c:pt>
                <c:pt idx="47855">
                  <c:v>47855</c:v>
                </c:pt>
                <c:pt idx="47856">
                  <c:v>47856</c:v>
                </c:pt>
                <c:pt idx="47857">
                  <c:v>47857</c:v>
                </c:pt>
                <c:pt idx="47858">
                  <c:v>47858</c:v>
                </c:pt>
                <c:pt idx="47859">
                  <c:v>47859</c:v>
                </c:pt>
                <c:pt idx="47860">
                  <c:v>47860</c:v>
                </c:pt>
                <c:pt idx="47861">
                  <c:v>47861</c:v>
                </c:pt>
                <c:pt idx="47862">
                  <c:v>47862</c:v>
                </c:pt>
                <c:pt idx="47863">
                  <c:v>47863</c:v>
                </c:pt>
                <c:pt idx="47864">
                  <c:v>47864</c:v>
                </c:pt>
                <c:pt idx="47865">
                  <c:v>47865</c:v>
                </c:pt>
                <c:pt idx="47866">
                  <c:v>47866</c:v>
                </c:pt>
                <c:pt idx="47867">
                  <c:v>47867</c:v>
                </c:pt>
                <c:pt idx="47868">
                  <c:v>47868</c:v>
                </c:pt>
                <c:pt idx="47869">
                  <c:v>47869</c:v>
                </c:pt>
                <c:pt idx="47870">
                  <c:v>47870</c:v>
                </c:pt>
                <c:pt idx="47871">
                  <c:v>47871</c:v>
                </c:pt>
                <c:pt idx="47872">
                  <c:v>47872</c:v>
                </c:pt>
                <c:pt idx="47873">
                  <c:v>47873</c:v>
                </c:pt>
                <c:pt idx="47874">
                  <c:v>47874</c:v>
                </c:pt>
                <c:pt idx="47875">
                  <c:v>47875</c:v>
                </c:pt>
                <c:pt idx="47876">
                  <c:v>47876</c:v>
                </c:pt>
                <c:pt idx="47877">
                  <c:v>47877</c:v>
                </c:pt>
                <c:pt idx="47878">
                  <c:v>47878</c:v>
                </c:pt>
                <c:pt idx="47879">
                  <c:v>47879</c:v>
                </c:pt>
                <c:pt idx="47880">
                  <c:v>47880</c:v>
                </c:pt>
                <c:pt idx="47881">
                  <c:v>47881</c:v>
                </c:pt>
                <c:pt idx="47882">
                  <c:v>47882</c:v>
                </c:pt>
                <c:pt idx="47883">
                  <c:v>47883</c:v>
                </c:pt>
                <c:pt idx="47884">
                  <c:v>47884</c:v>
                </c:pt>
                <c:pt idx="47885">
                  <c:v>47885</c:v>
                </c:pt>
                <c:pt idx="47886">
                  <c:v>47886</c:v>
                </c:pt>
                <c:pt idx="47887">
                  <c:v>47887</c:v>
                </c:pt>
                <c:pt idx="47888">
                  <c:v>47888</c:v>
                </c:pt>
                <c:pt idx="47889">
                  <c:v>47889</c:v>
                </c:pt>
                <c:pt idx="47890">
                  <c:v>47890</c:v>
                </c:pt>
                <c:pt idx="47891">
                  <c:v>47891</c:v>
                </c:pt>
                <c:pt idx="47892">
                  <c:v>47892</c:v>
                </c:pt>
                <c:pt idx="47893">
                  <c:v>47893</c:v>
                </c:pt>
                <c:pt idx="47894">
                  <c:v>47894</c:v>
                </c:pt>
                <c:pt idx="47895">
                  <c:v>47895</c:v>
                </c:pt>
                <c:pt idx="47896">
                  <c:v>47896</c:v>
                </c:pt>
                <c:pt idx="47897">
                  <c:v>47897</c:v>
                </c:pt>
                <c:pt idx="47898">
                  <c:v>47898</c:v>
                </c:pt>
                <c:pt idx="47899">
                  <c:v>47899</c:v>
                </c:pt>
                <c:pt idx="47900">
                  <c:v>47900</c:v>
                </c:pt>
                <c:pt idx="47901">
                  <c:v>47901</c:v>
                </c:pt>
                <c:pt idx="47902">
                  <c:v>47902</c:v>
                </c:pt>
                <c:pt idx="47903">
                  <c:v>47903</c:v>
                </c:pt>
                <c:pt idx="47904">
                  <c:v>47904</c:v>
                </c:pt>
                <c:pt idx="47905">
                  <c:v>47905</c:v>
                </c:pt>
                <c:pt idx="47906">
                  <c:v>47906</c:v>
                </c:pt>
                <c:pt idx="47907">
                  <c:v>47907</c:v>
                </c:pt>
                <c:pt idx="47908">
                  <c:v>47908</c:v>
                </c:pt>
                <c:pt idx="47909">
                  <c:v>47909</c:v>
                </c:pt>
                <c:pt idx="47910">
                  <c:v>47910</c:v>
                </c:pt>
                <c:pt idx="47911">
                  <c:v>47911</c:v>
                </c:pt>
                <c:pt idx="47912">
                  <c:v>47912</c:v>
                </c:pt>
                <c:pt idx="47913">
                  <c:v>47913</c:v>
                </c:pt>
                <c:pt idx="47914">
                  <c:v>47914</c:v>
                </c:pt>
                <c:pt idx="47915">
                  <c:v>47915</c:v>
                </c:pt>
                <c:pt idx="47916">
                  <c:v>47916</c:v>
                </c:pt>
                <c:pt idx="47917">
                  <c:v>47917</c:v>
                </c:pt>
                <c:pt idx="47918">
                  <c:v>47918</c:v>
                </c:pt>
                <c:pt idx="47919">
                  <c:v>47919</c:v>
                </c:pt>
                <c:pt idx="47920">
                  <c:v>47920</c:v>
                </c:pt>
                <c:pt idx="47921">
                  <c:v>47921</c:v>
                </c:pt>
                <c:pt idx="47922">
                  <c:v>47922</c:v>
                </c:pt>
                <c:pt idx="47923">
                  <c:v>47923</c:v>
                </c:pt>
                <c:pt idx="47924">
                  <c:v>47924</c:v>
                </c:pt>
                <c:pt idx="47925">
                  <c:v>47925</c:v>
                </c:pt>
                <c:pt idx="47926">
                  <c:v>47926</c:v>
                </c:pt>
                <c:pt idx="47927">
                  <c:v>47927</c:v>
                </c:pt>
                <c:pt idx="47928">
                  <c:v>47928</c:v>
                </c:pt>
                <c:pt idx="47929">
                  <c:v>47929</c:v>
                </c:pt>
                <c:pt idx="47930">
                  <c:v>47930</c:v>
                </c:pt>
                <c:pt idx="47931">
                  <c:v>47931</c:v>
                </c:pt>
                <c:pt idx="47932">
                  <c:v>47932</c:v>
                </c:pt>
                <c:pt idx="47933">
                  <c:v>47933</c:v>
                </c:pt>
                <c:pt idx="47934">
                  <c:v>47934</c:v>
                </c:pt>
                <c:pt idx="47935">
                  <c:v>47935</c:v>
                </c:pt>
                <c:pt idx="47936">
                  <c:v>47936</c:v>
                </c:pt>
                <c:pt idx="47937">
                  <c:v>47937</c:v>
                </c:pt>
                <c:pt idx="47938">
                  <c:v>47938</c:v>
                </c:pt>
                <c:pt idx="47939">
                  <c:v>47939</c:v>
                </c:pt>
                <c:pt idx="47940">
                  <c:v>47940</c:v>
                </c:pt>
                <c:pt idx="47941">
                  <c:v>47941</c:v>
                </c:pt>
                <c:pt idx="47942">
                  <c:v>47942</c:v>
                </c:pt>
                <c:pt idx="47943">
                  <c:v>47943</c:v>
                </c:pt>
                <c:pt idx="47944">
                  <c:v>47944</c:v>
                </c:pt>
                <c:pt idx="47945">
                  <c:v>47945</c:v>
                </c:pt>
                <c:pt idx="47946">
                  <c:v>47946</c:v>
                </c:pt>
                <c:pt idx="47947">
                  <c:v>47947</c:v>
                </c:pt>
                <c:pt idx="47948">
                  <c:v>47948</c:v>
                </c:pt>
                <c:pt idx="47949">
                  <c:v>47949</c:v>
                </c:pt>
                <c:pt idx="47950">
                  <c:v>47950</c:v>
                </c:pt>
                <c:pt idx="47951">
                  <c:v>47951</c:v>
                </c:pt>
                <c:pt idx="47952">
                  <c:v>47952</c:v>
                </c:pt>
                <c:pt idx="47953">
                  <c:v>47953</c:v>
                </c:pt>
                <c:pt idx="47954">
                  <c:v>47954</c:v>
                </c:pt>
                <c:pt idx="47955">
                  <c:v>47955</c:v>
                </c:pt>
                <c:pt idx="47956">
                  <c:v>47956</c:v>
                </c:pt>
                <c:pt idx="47957">
                  <c:v>47957</c:v>
                </c:pt>
                <c:pt idx="47958">
                  <c:v>47958</c:v>
                </c:pt>
                <c:pt idx="47959">
                  <c:v>47959</c:v>
                </c:pt>
                <c:pt idx="47960">
                  <c:v>47960</c:v>
                </c:pt>
                <c:pt idx="47961">
                  <c:v>47961</c:v>
                </c:pt>
                <c:pt idx="47962">
                  <c:v>47962</c:v>
                </c:pt>
                <c:pt idx="47963">
                  <c:v>47963</c:v>
                </c:pt>
                <c:pt idx="47964">
                  <c:v>47964</c:v>
                </c:pt>
                <c:pt idx="47965">
                  <c:v>47965</c:v>
                </c:pt>
                <c:pt idx="47966">
                  <c:v>47966</c:v>
                </c:pt>
                <c:pt idx="47967">
                  <c:v>47967</c:v>
                </c:pt>
                <c:pt idx="47968">
                  <c:v>47968</c:v>
                </c:pt>
                <c:pt idx="47969">
                  <c:v>47969</c:v>
                </c:pt>
                <c:pt idx="47970">
                  <c:v>47970</c:v>
                </c:pt>
                <c:pt idx="47971">
                  <c:v>47971</c:v>
                </c:pt>
                <c:pt idx="47972">
                  <c:v>47972</c:v>
                </c:pt>
                <c:pt idx="47973">
                  <c:v>47973</c:v>
                </c:pt>
                <c:pt idx="47974">
                  <c:v>47974</c:v>
                </c:pt>
                <c:pt idx="47975">
                  <c:v>47975</c:v>
                </c:pt>
                <c:pt idx="47976">
                  <c:v>47976</c:v>
                </c:pt>
                <c:pt idx="47977">
                  <c:v>47977</c:v>
                </c:pt>
                <c:pt idx="47978">
                  <c:v>47978</c:v>
                </c:pt>
                <c:pt idx="47979">
                  <c:v>47979</c:v>
                </c:pt>
                <c:pt idx="47980">
                  <c:v>47980</c:v>
                </c:pt>
                <c:pt idx="47981">
                  <c:v>47981</c:v>
                </c:pt>
                <c:pt idx="47982">
                  <c:v>47982</c:v>
                </c:pt>
                <c:pt idx="47983">
                  <c:v>47983</c:v>
                </c:pt>
                <c:pt idx="47984">
                  <c:v>47984</c:v>
                </c:pt>
                <c:pt idx="47985">
                  <c:v>47985</c:v>
                </c:pt>
                <c:pt idx="47986">
                  <c:v>47986</c:v>
                </c:pt>
                <c:pt idx="47987">
                  <c:v>47987</c:v>
                </c:pt>
                <c:pt idx="47988">
                  <c:v>47988</c:v>
                </c:pt>
                <c:pt idx="47989">
                  <c:v>47989</c:v>
                </c:pt>
                <c:pt idx="47990">
                  <c:v>47990</c:v>
                </c:pt>
                <c:pt idx="47991">
                  <c:v>47991</c:v>
                </c:pt>
                <c:pt idx="47992">
                  <c:v>47992</c:v>
                </c:pt>
                <c:pt idx="47993">
                  <c:v>47993</c:v>
                </c:pt>
                <c:pt idx="47994">
                  <c:v>47994</c:v>
                </c:pt>
                <c:pt idx="47995">
                  <c:v>47995</c:v>
                </c:pt>
                <c:pt idx="47996">
                  <c:v>47996</c:v>
                </c:pt>
                <c:pt idx="47997">
                  <c:v>47997</c:v>
                </c:pt>
                <c:pt idx="47998">
                  <c:v>47998</c:v>
                </c:pt>
                <c:pt idx="47999">
                  <c:v>47999</c:v>
                </c:pt>
                <c:pt idx="48000">
                  <c:v>48000</c:v>
                </c:pt>
                <c:pt idx="48001">
                  <c:v>48001</c:v>
                </c:pt>
                <c:pt idx="48002">
                  <c:v>48002</c:v>
                </c:pt>
                <c:pt idx="48003">
                  <c:v>48003</c:v>
                </c:pt>
                <c:pt idx="48004">
                  <c:v>48004</c:v>
                </c:pt>
                <c:pt idx="48005">
                  <c:v>48005</c:v>
                </c:pt>
                <c:pt idx="48006">
                  <c:v>48006</c:v>
                </c:pt>
                <c:pt idx="48007">
                  <c:v>48007</c:v>
                </c:pt>
                <c:pt idx="48008">
                  <c:v>48008</c:v>
                </c:pt>
                <c:pt idx="48009">
                  <c:v>48009</c:v>
                </c:pt>
                <c:pt idx="48010">
                  <c:v>48010</c:v>
                </c:pt>
                <c:pt idx="48011">
                  <c:v>48011</c:v>
                </c:pt>
                <c:pt idx="48012">
                  <c:v>48012</c:v>
                </c:pt>
                <c:pt idx="48013">
                  <c:v>48013</c:v>
                </c:pt>
                <c:pt idx="48014">
                  <c:v>48014</c:v>
                </c:pt>
                <c:pt idx="48015">
                  <c:v>48015</c:v>
                </c:pt>
                <c:pt idx="48016">
                  <c:v>48016</c:v>
                </c:pt>
                <c:pt idx="48017">
                  <c:v>48017</c:v>
                </c:pt>
                <c:pt idx="48018">
                  <c:v>48018</c:v>
                </c:pt>
                <c:pt idx="48019">
                  <c:v>48019</c:v>
                </c:pt>
                <c:pt idx="48020">
                  <c:v>48020</c:v>
                </c:pt>
                <c:pt idx="48021">
                  <c:v>48021</c:v>
                </c:pt>
                <c:pt idx="48022">
                  <c:v>48022</c:v>
                </c:pt>
                <c:pt idx="48023">
                  <c:v>48023</c:v>
                </c:pt>
                <c:pt idx="48024">
                  <c:v>48024</c:v>
                </c:pt>
                <c:pt idx="48025">
                  <c:v>48025</c:v>
                </c:pt>
                <c:pt idx="48026">
                  <c:v>48026</c:v>
                </c:pt>
                <c:pt idx="48027">
                  <c:v>48027</c:v>
                </c:pt>
                <c:pt idx="48028">
                  <c:v>48028</c:v>
                </c:pt>
                <c:pt idx="48029">
                  <c:v>48029</c:v>
                </c:pt>
                <c:pt idx="48030">
                  <c:v>48030</c:v>
                </c:pt>
                <c:pt idx="48031">
                  <c:v>48031</c:v>
                </c:pt>
                <c:pt idx="48032">
                  <c:v>48032</c:v>
                </c:pt>
                <c:pt idx="48033">
                  <c:v>48033</c:v>
                </c:pt>
                <c:pt idx="48034">
                  <c:v>48034</c:v>
                </c:pt>
                <c:pt idx="48035">
                  <c:v>48035</c:v>
                </c:pt>
                <c:pt idx="48036">
                  <c:v>48036</c:v>
                </c:pt>
                <c:pt idx="48037">
                  <c:v>48037</c:v>
                </c:pt>
                <c:pt idx="48038">
                  <c:v>48038</c:v>
                </c:pt>
                <c:pt idx="48039">
                  <c:v>48039</c:v>
                </c:pt>
                <c:pt idx="48040">
                  <c:v>48040</c:v>
                </c:pt>
                <c:pt idx="48041">
                  <c:v>48041</c:v>
                </c:pt>
                <c:pt idx="48042">
                  <c:v>48042</c:v>
                </c:pt>
                <c:pt idx="48043">
                  <c:v>48043</c:v>
                </c:pt>
                <c:pt idx="48044">
                  <c:v>48044</c:v>
                </c:pt>
                <c:pt idx="48045">
                  <c:v>48045</c:v>
                </c:pt>
                <c:pt idx="48046">
                  <c:v>48046</c:v>
                </c:pt>
                <c:pt idx="48047">
                  <c:v>48047</c:v>
                </c:pt>
                <c:pt idx="48048">
                  <c:v>48048</c:v>
                </c:pt>
                <c:pt idx="48049">
                  <c:v>48049</c:v>
                </c:pt>
                <c:pt idx="48050">
                  <c:v>48050</c:v>
                </c:pt>
                <c:pt idx="48051">
                  <c:v>48051</c:v>
                </c:pt>
                <c:pt idx="48052">
                  <c:v>48052</c:v>
                </c:pt>
                <c:pt idx="48053">
                  <c:v>48053</c:v>
                </c:pt>
                <c:pt idx="48054">
                  <c:v>48054</c:v>
                </c:pt>
                <c:pt idx="48055">
                  <c:v>48055</c:v>
                </c:pt>
                <c:pt idx="48056">
                  <c:v>48056</c:v>
                </c:pt>
                <c:pt idx="48057">
                  <c:v>48057</c:v>
                </c:pt>
                <c:pt idx="48058">
                  <c:v>48058</c:v>
                </c:pt>
                <c:pt idx="48059">
                  <c:v>48059</c:v>
                </c:pt>
                <c:pt idx="48060">
                  <c:v>48060</c:v>
                </c:pt>
                <c:pt idx="48061">
                  <c:v>48061</c:v>
                </c:pt>
                <c:pt idx="48062">
                  <c:v>48062</c:v>
                </c:pt>
                <c:pt idx="48063">
                  <c:v>48063</c:v>
                </c:pt>
                <c:pt idx="48064">
                  <c:v>48064</c:v>
                </c:pt>
                <c:pt idx="48065">
                  <c:v>48065</c:v>
                </c:pt>
                <c:pt idx="48066">
                  <c:v>48066</c:v>
                </c:pt>
                <c:pt idx="48067">
                  <c:v>48067</c:v>
                </c:pt>
                <c:pt idx="48068">
                  <c:v>48068</c:v>
                </c:pt>
                <c:pt idx="48069">
                  <c:v>48069</c:v>
                </c:pt>
                <c:pt idx="48070">
                  <c:v>48070</c:v>
                </c:pt>
                <c:pt idx="48071">
                  <c:v>48071</c:v>
                </c:pt>
                <c:pt idx="48072">
                  <c:v>48072</c:v>
                </c:pt>
                <c:pt idx="48073">
                  <c:v>48073</c:v>
                </c:pt>
                <c:pt idx="48074">
                  <c:v>48074</c:v>
                </c:pt>
                <c:pt idx="48075">
                  <c:v>48075</c:v>
                </c:pt>
                <c:pt idx="48076">
                  <c:v>48076</c:v>
                </c:pt>
                <c:pt idx="48077">
                  <c:v>48077</c:v>
                </c:pt>
                <c:pt idx="48078">
                  <c:v>48078</c:v>
                </c:pt>
                <c:pt idx="48079">
                  <c:v>48079</c:v>
                </c:pt>
                <c:pt idx="48080">
                  <c:v>48080</c:v>
                </c:pt>
                <c:pt idx="48081">
                  <c:v>48081</c:v>
                </c:pt>
                <c:pt idx="48082">
                  <c:v>48082</c:v>
                </c:pt>
                <c:pt idx="48083">
                  <c:v>48083</c:v>
                </c:pt>
                <c:pt idx="48084">
                  <c:v>48084</c:v>
                </c:pt>
                <c:pt idx="48085">
                  <c:v>48085</c:v>
                </c:pt>
                <c:pt idx="48086">
                  <c:v>48086</c:v>
                </c:pt>
                <c:pt idx="48087">
                  <c:v>48087</c:v>
                </c:pt>
                <c:pt idx="48088">
                  <c:v>48088</c:v>
                </c:pt>
                <c:pt idx="48089">
                  <c:v>48089</c:v>
                </c:pt>
                <c:pt idx="48090">
                  <c:v>48090</c:v>
                </c:pt>
                <c:pt idx="48091">
                  <c:v>48091</c:v>
                </c:pt>
                <c:pt idx="48092">
                  <c:v>48092</c:v>
                </c:pt>
                <c:pt idx="48093">
                  <c:v>48093</c:v>
                </c:pt>
                <c:pt idx="48094">
                  <c:v>48094</c:v>
                </c:pt>
                <c:pt idx="48095">
                  <c:v>48095</c:v>
                </c:pt>
                <c:pt idx="48096">
                  <c:v>48096</c:v>
                </c:pt>
                <c:pt idx="48097">
                  <c:v>48097</c:v>
                </c:pt>
                <c:pt idx="48098">
                  <c:v>48098</c:v>
                </c:pt>
                <c:pt idx="48099">
                  <c:v>48099</c:v>
                </c:pt>
                <c:pt idx="48100">
                  <c:v>48100</c:v>
                </c:pt>
                <c:pt idx="48101">
                  <c:v>48101</c:v>
                </c:pt>
                <c:pt idx="48102">
                  <c:v>48102</c:v>
                </c:pt>
                <c:pt idx="48103">
                  <c:v>48103</c:v>
                </c:pt>
                <c:pt idx="48104">
                  <c:v>48104</c:v>
                </c:pt>
                <c:pt idx="48105">
                  <c:v>48105</c:v>
                </c:pt>
                <c:pt idx="48106">
                  <c:v>48106</c:v>
                </c:pt>
                <c:pt idx="48107">
                  <c:v>48107</c:v>
                </c:pt>
                <c:pt idx="48108">
                  <c:v>48108</c:v>
                </c:pt>
                <c:pt idx="48109">
                  <c:v>48109</c:v>
                </c:pt>
                <c:pt idx="48110">
                  <c:v>48110</c:v>
                </c:pt>
                <c:pt idx="48111">
                  <c:v>48111</c:v>
                </c:pt>
                <c:pt idx="48112">
                  <c:v>48112</c:v>
                </c:pt>
                <c:pt idx="48113">
                  <c:v>48113</c:v>
                </c:pt>
                <c:pt idx="48114">
                  <c:v>48114</c:v>
                </c:pt>
                <c:pt idx="48115">
                  <c:v>48115</c:v>
                </c:pt>
                <c:pt idx="48116">
                  <c:v>48116</c:v>
                </c:pt>
                <c:pt idx="48117">
                  <c:v>48117</c:v>
                </c:pt>
                <c:pt idx="48118">
                  <c:v>48118</c:v>
                </c:pt>
                <c:pt idx="48119">
                  <c:v>48119</c:v>
                </c:pt>
                <c:pt idx="48120">
                  <c:v>48120</c:v>
                </c:pt>
                <c:pt idx="48121">
                  <c:v>48121</c:v>
                </c:pt>
                <c:pt idx="48122">
                  <c:v>48122</c:v>
                </c:pt>
                <c:pt idx="48123">
                  <c:v>48123</c:v>
                </c:pt>
                <c:pt idx="48124">
                  <c:v>48124</c:v>
                </c:pt>
                <c:pt idx="48125">
                  <c:v>48125</c:v>
                </c:pt>
                <c:pt idx="48126">
                  <c:v>48126</c:v>
                </c:pt>
                <c:pt idx="48127">
                  <c:v>48127</c:v>
                </c:pt>
                <c:pt idx="48128">
                  <c:v>48128</c:v>
                </c:pt>
                <c:pt idx="48129">
                  <c:v>48129</c:v>
                </c:pt>
                <c:pt idx="48130">
                  <c:v>48130</c:v>
                </c:pt>
                <c:pt idx="48131">
                  <c:v>48131</c:v>
                </c:pt>
                <c:pt idx="48132">
                  <c:v>48132</c:v>
                </c:pt>
                <c:pt idx="48133">
                  <c:v>48133</c:v>
                </c:pt>
                <c:pt idx="48134">
                  <c:v>48134</c:v>
                </c:pt>
                <c:pt idx="48135">
                  <c:v>48135</c:v>
                </c:pt>
                <c:pt idx="48136">
                  <c:v>48136</c:v>
                </c:pt>
                <c:pt idx="48137">
                  <c:v>48137</c:v>
                </c:pt>
                <c:pt idx="48138">
                  <c:v>48138</c:v>
                </c:pt>
                <c:pt idx="48139">
                  <c:v>48139</c:v>
                </c:pt>
                <c:pt idx="48140">
                  <c:v>48140</c:v>
                </c:pt>
                <c:pt idx="48141">
                  <c:v>48141</c:v>
                </c:pt>
                <c:pt idx="48142">
                  <c:v>48142</c:v>
                </c:pt>
                <c:pt idx="48143">
                  <c:v>48143</c:v>
                </c:pt>
                <c:pt idx="48144">
                  <c:v>48144</c:v>
                </c:pt>
                <c:pt idx="48145">
                  <c:v>48145</c:v>
                </c:pt>
                <c:pt idx="48146">
                  <c:v>48146</c:v>
                </c:pt>
                <c:pt idx="48147">
                  <c:v>48147</c:v>
                </c:pt>
                <c:pt idx="48148">
                  <c:v>48148</c:v>
                </c:pt>
                <c:pt idx="48149">
                  <c:v>48149</c:v>
                </c:pt>
                <c:pt idx="48150">
                  <c:v>48150</c:v>
                </c:pt>
                <c:pt idx="48151">
                  <c:v>48151</c:v>
                </c:pt>
                <c:pt idx="48152">
                  <c:v>48152</c:v>
                </c:pt>
                <c:pt idx="48153">
                  <c:v>48153</c:v>
                </c:pt>
                <c:pt idx="48154">
                  <c:v>48154</c:v>
                </c:pt>
                <c:pt idx="48155">
                  <c:v>48155</c:v>
                </c:pt>
                <c:pt idx="48156">
                  <c:v>48156</c:v>
                </c:pt>
                <c:pt idx="48157">
                  <c:v>48157</c:v>
                </c:pt>
                <c:pt idx="48158">
                  <c:v>48158</c:v>
                </c:pt>
                <c:pt idx="48159">
                  <c:v>48159</c:v>
                </c:pt>
                <c:pt idx="48160">
                  <c:v>48160</c:v>
                </c:pt>
                <c:pt idx="48161">
                  <c:v>48161</c:v>
                </c:pt>
                <c:pt idx="48162">
                  <c:v>48162</c:v>
                </c:pt>
                <c:pt idx="48163">
                  <c:v>48163</c:v>
                </c:pt>
                <c:pt idx="48164">
                  <c:v>48164</c:v>
                </c:pt>
                <c:pt idx="48165">
                  <c:v>48165</c:v>
                </c:pt>
                <c:pt idx="48166">
                  <c:v>48166</c:v>
                </c:pt>
                <c:pt idx="48167">
                  <c:v>48167</c:v>
                </c:pt>
                <c:pt idx="48168">
                  <c:v>48168</c:v>
                </c:pt>
                <c:pt idx="48169">
                  <c:v>48169</c:v>
                </c:pt>
                <c:pt idx="48170">
                  <c:v>48170</c:v>
                </c:pt>
                <c:pt idx="48171">
                  <c:v>48171</c:v>
                </c:pt>
                <c:pt idx="48172">
                  <c:v>48172</c:v>
                </c:pt>
                <c:pt idx="48173">
                  <c:v>48173</c:v>
                </c:pt>
                <c:pt idx="48174">
                  <c:v>48174</c:v>
                </c:pt>
                <c:pt idx="48175">
                  <c:v>48175</c:v>
                </c:pt>
                <c:pt idx="48176">
                  <c:v>48176</c:v>
                </c:pt>
                <c:pt idx="48177">
                  <c:v>48177</c:v>
                </c:pt>
                <c:pt idx="48178">
                  <c:v>48178</c:v>
                </c:pt>
                <c:pt idx="48179">
                  <c:v>48179</c:v>
                </c:pt>
                <c:pt idx="48180">
                  <c:v>48180</c:v>
                </c:pt>
                <c:pt idx="48181">
                  <c:v>48181</c:v>
                </c:pt>
                <c:pt idx="48182">
                  <c:v>48182</c:v>
                </c:pt>
                <c:pt idx="48183">
                  <c:v>48183</c:v>
                </c:pt>
                <c:pt idx="48184">
                  <c:v>48184</c:v>
                </c:pt>
                <c:pt idx="48185">
                  <c:v>48185</c:v>
                </c:pt>
                <c:pt idx="48186">
                  <c:v>48186</c:v>
                </c:pt>
                <c:pt idx="48187">
                  <c:v>48187</c:v>
                </c:pt>
                <c:pt idx="48188">
                  <c:v>48188</c:v>
                </c:pt>
                <c:pt idx="48189">
                  <c:v>48189</c:v>
                </c:pt>
                <c:pt idx="48190">
                  <c:v>48190</c:v>
                </c:pt>
                <c:pt idx="48191">
                  <c:v>48191</c:v>
                </c:pt>
                <c:pt idx="48192">
                  <c:v>48192</c:v>
                </c:pt>
                <c:pt idx="48193">
                  <c:v>48193</c:v>
                </c:pt>
                <c:pt idx="48194">
                  <c:v>48194</c:v>
                </c:pt>
                <c:pt idx="48195">
                  <c:v>48195</c:v>
                </c:pt>
                <c:pt idx="48196">
                  <c:v>48196</c:v>
                </c:pt>
                <c:pt idx="48197">
                  <c:v>48197</c:v>
                </c:pt>
                <c:pt idx="48198">
                  <c:v>48198</c:v>
                </c:pt>
                <c:pt idx="48199">
                  <c:v>48199</c:v>
                </c:pt>
                <c:pt idx="48200">
                  <c:v>48200</c:v>
                </c:pt>
                <c:pt idx="48201">
                  <c:v>48201</c:v>
                </c:pt>
                <c:pt idx="48202">
                  <c:v>48202</c:v>
                </c:pt>
                <c:pt idx="48203">
                  <c:v>48203</c:v>
                </c:pt>
                <c:pt idx="48204">
                  <c:v>48204</c:v>
                </c:pt>
                <c:pt idx="48205">
                  <c:v>48205</c:v>
                </c:pt>
                <c:pt idx="48206">
                  <c:v>48206</c:v>
                </c:pt>
                <c:pt idx="48207">
                  <c:v>48207</c:v>
                </c:pt>
                <c:pt idx="48208">
                  <c:v>48208</c:v>
                </c:pt>
                <c:pt idx="48209">
                  <c:v>48209</c:v>
                </c:pt>
                <c:pt idx="48210">
                  <c:v>48210</c:v>
                </c:pt>
                <c:pt idx="48211">
                  <c:v>48211</c:v>
                </c:pt>
                <c:pt idx="48212">
                  <c:v>48212</c:v>
                </c:pt>
                <c:pt idx="48213">
                  <c:v>48213</c:v>
                </c:pt>
                <c:pt idx="48214">
                  <c:v>48214</c:v>
                </c:pt>
                <c:pt idx="48215">
                  <c:v>48215</c:v>
                </c:pt>
                <c:pt idx="48216">
                  <c:v>48216</c:v>
                </c:pt>
                <c:pt idx="48217">
                  <c:v>48217</c:v>
                </c:pt>
                <c:pt idx="48218">
                  <c:v>48218</c:v>
                </c:pt>
                <c:pt idx="48219">
                  <c:v>48219</c:v>
                </c:pt>
                <c:pt idx="48220">
                  <c:v>48220</c:v>
                </c:pt>
                <c:pt idx="48221">
                  <c:v>48221</c:v>
                </c:pt>
                <c:pt idx="48222">
                  <c:v>48222</c:v>
                </c:pt>
                <c:pt idx="48223">
                  <c:v>48223</c:v>
                </c:pt>
                <c:pt idx="48224">
                  <c:v>48224</c:v>
                </c:pt>
                <c:pt idx="48225">
                  <c:v>48225</c:v>
                </c:pt>
                <c:pt idx="48226">
                  <c:v>48226</c:v>
                </c:pt>
                <c:pt idx="48227">
                  <c:v>48227</c:v>
                </c:pt>
                <c:pt idx="48228">
                  <c:v>48228</c:v>
                </c:pt>
                <c:pt idx="48229">
                  <c:v>48229</c:v>
                </c:pt>
                <c:pt idx="48230">
                  <c:v>48230</c:v>
                </c:pt>
                <c:pt idx="48231">
                  <c:v>48231</c:v>
                </c:pt>
                <c:pt idx="48232">
                  <c:v>48232</c:v>
                </c:pt>
                <c:pt idx="48233">
                  <c:v>48233</c:v>
                </c:pt>
                <c:pt idx="48234">
                  <c:v>48234</c:v>
                </c:pt>
                <c:pt idx="48235">
                  <c:v>48235</c:v>
                </c:pt>
                <c:pt idx="48236">
                  <c:v>48236</c:v>
                </c:pt>
                <c:pt idx="48237">
                  <c:v>48237</c:v>
                </c:pt>
                <c:pt idx="48238">
                  <c:v>48238</c:v>
                </c:pt>
                <c:pt idx="48239">
                  <c:v>48239</c:v>
                </c:pt>
                <c:pt idx="48240">
                  <c:v>48240</c:v>
                </c:pt>
                <c:pt idx="48241">
                  <c:v>48241</c:v>
                </c:pt>
                <c:pt idx="48242">
                  <c:v>48242</c:v>
                </c:pt>
                <c:pt idx="48243">
                  <c:v>48243</c:v>
                </c:pt>
                <c:pt idx="48244">
                  <c:v>48244</c:v>
                </c:pt>
                <c:pt idx="48245">
                  <c:v>48245</c:v>
                </c:pt>
                <c:pt idx="48246">
                  <c:v>48246</c:v>
                </c:pt>
                <c:pt idx="48247">
                  <c:v>48247</c:v>
                </c:pt>
                <c:pt idx="48248">
                  <c:v>48248</c:v>
                </c:pt>
                <c:pt idx="48249">
                  <c:v>48249</c:v>
                </c:pt>
                <c:pt idx="48250">
                  <c:v>48250</c:v>
                </c:pt>
                <c:pt idx="48251">
                  <c:v>48251</c:v>
                </c:pt>
                <c:pt idx="48252">
                  <c:v>48252</c:v>
                </c:pt>
                <c:pt idx="48253">
                  <c:v>48253</c:v>
                </c:pt>
                <c:pt idx="48254">
                  <c:v>48254</c:v>
                </c:pt>
                <c:pt idx="48255">
                  <c:v>48255</c:v>
                </c:pt>
                <c:pt idx="48256">
                  <c:v>48256</c:v>
                </c:pt>
                <c:pt idx="48257">
                  <c:v>48257</c:v>
                </c:pt>
                <c:pt idx="48258">
                  <c:v>48258</c:v>
                </c:pt>
                <c:pt idx="48259">
                  <c:v>48259</c:v>
                </c:pt>
                <c:pt idx="48260">
                  <c:v>48260</c:v>
                </c:pt>
                <c:pt idx="48261">
                  <c:v>48261</c:v>
                </c:pt>
                <c:pt idx="48262">
                  <c:v>48262</c:v>
                </c:pt>
                <c:pt idx="48263">
                  <c:v>48263</c:v>
                </c:pt>
                <c:pt idx="48264">
                  <c:v>48264</c:v>
                </c:pt>
                <c:pt idx="48265">
                  <c:v>48265</c:v>
                </c:pt>
                <c:pt idx="48266">
                  <c:v>48266</c:v>
                </c:pt>
                <c:pt idx="48267">
                  <c:v>48267</c:v>
                </c:pt>
                <c:pt idx="48268">
                  <c:v>48268</c:v>
                </c:pt>
                <c:pt idx="48269">
                  <c:v>48269</c:v>
                </c:pt>
                <c:pt idx="48270">
                  <c:v>48270</c:v>
                </c:pt>
                <c:pt idx="48271">
                  <c:v>48271</c:v>
                </c:pt>
                <c:pt idx="48272">
                  <c:v>48272</c:v>
                </c:pt>
                <c:pt idx="48273">
                  <c:v>48273</c:v>
                </c:pt>
                <c:pt idx="48274">
                  <c:v>48274</c:v>
                </c:pt>
                <c:pt idx="48275">
                  <c:v>48275</c:v>
                </c:pt>
                <c:pt idx="48276">
                  <c:v>48276</c:v>
                </c:pt>
                <c:pt idx="48277">
                  <c:v>48277</c:v>
                </c:pt>
                <c:pt idx="48278">
                  <c:v>48278</c:v>
                </c:pt>
                <c:pt idx="48279">
                  <c:v>48279</c:v>
                </c:pt>
                <c:pt idx="48280">
                  <c:v>48280</c:v>
                </c:pt>
                <c:pt idx="48281">
                  <c:v>48281</c:v>
                </c:pt>
                <c:pt idx="48282">
                  <c:v>48282</c:v>
                </c:pt>
                <c:pt idx="48283">
                  <c:v>48283</c:v>
                </c:pt>
                <c:pt idx="48284">
                  <c:v>48284</c:v>
                </c:pt>
                <c:pt idx="48285">
                  <c:v>48285</c:v>
                </c:pt>
                <c:pt idx="48286">
                  <c:v>48286</c:v>
                </c:pt>
                <c:pt idx="48287">
                  <c:v>48287</c:v>
                </c:pt>
                <c:pt idx="48288">
                  <c:v>48288</c:v>
                </c:pt>
                <c:pt idx="48289">
                  <c:v>48289</c:v>
                </c:pt>
                <c:pt idx="48290">
                  <c:v>48290</c:v>
                </c:pt>
                <c:pt idx="48291">
                  <c:v>48291</c:v>
                </c:pt>
                <c:pt idx="48292">
                  <c:v>48292</c:v>
                </c:pt>
                <c:pt idx="48293">
                  <c:v>48293</c:v>
                </c:pt>
                <c:pt idx="48294">
                  <c:v>48294</c:v>
                </c:pt>
                <c:pt idx="48295">
                  <c:v>48295</c:v>
                </c:pt>
                <c:pt idx="48296">
                  <c:v>48296</c:v>
                </c:pt>
                <c:pt idx="48297">
                  <c:v>48297</c:v>
                </c:pt>
                <c:pt idx="48298">
                  <c:v>48298</c:v>
                </c:pt>
                <c:pt idx="48299">
                  <c:v>48299</c:v>
                </c:pt>
                <c:pt idx="48300">
                  <c:v>48300</c:v>
                </c:pt>
                <c:pt idx="48301">
                  <c:v>48301</c:v>
                </c:pt>
                <c:pt idx="48302">
                  <c:v>48302</c:v>
                </c:pt>
                <c:pt idx="48303">
                  <c:v>48303</c:v>
                </c:pt>
                <c:pt idx="48304">
                  <c:v>48304</c:v>
                </c:pt>
                <c:pt idx="48305">
                  <c:v>48305</c:v>
                </c:pt>
                <c:pt idx="48306">
                  <c:v>48306</c:v>
                </c:pt>
                <c:pt idx="48307">
                  <c:v>48307</c:v>
                </c:pt>
                <c:pt idx="48308">
                  <c:v>48308</c:v>
                </c:pt>
                <c:pt idx="48309">
                  <c:v>48309</c:v>
                </c:pt>
                <c:pt idx="48310">
                  <c:v>48310</c:v>
                </c:pt>
                <c:pt idx="48311">
                  <c:v>48311</c:v>
                </c:pt>
                <c:pt idx="48312">
                  <c:v>48312</c:v>
                </c:pt>
                <c:pt idx="48313">
                  <c:v>48313</c:v>
                </c:pt>
                <c:pt idx="48314">
                  <c:v>48314</c:v>
                </c:pt>
                <c:pt idx="48315">
                  <c:v>48315</c:v>
                </c:pt>
                <c:pt idx="48316">
                  <c:v>48316</c:v>
                </c:pt>
                <c:pt idx="48317">
                  <c:v>48317</c:v>
                </c:pt>
                <c:pt idx="48318">
                  <c:v>48318</c:v>
                </c:pt>
                <c:pt idx="48319">
                  <c:v>48319</c:v>
                </c:pt>
                <c:pt idx="48320">
                  <c:v>48320</c:v>
                </c:pt>
                <c:pt idx="48321">
                  <c:v>48321</c:v>
                </c:pt>
                <c:pt idx="48322">
                  <c:v>48322</c:v>
                </c:pt>
                <c:pt idx="48323">
                  <c:v>48323</c:v>
                </c:pt>
                <c:pt idx="48324">
                  <c:v>48324</c:v>
                </c:pt>
                <c:pt idx="48325">
                  <c:v>48325</c:v>
                </c:pt>
                <c:pt idx="48326">
                  <c:v>48326</c:v>
                </c:pt>
                <c:pt idx="48327">
                  <c:v>48327</c:v>
                </c:pt>
                <c:pt idx="48328">
                  <c:v>48328</c:v>
                </c:pt>
                <c:pt idx="48329">
                  <c:v>48329</c:v>
                </c:pt>
                <c:pt idx="48330">
                  <c:v>48330</c:v>
                </c:pt>
                <c:pt idx="48331">
                  <c:v>48331</c:v>
                </c:pt>
                <c:pt idx="48332">
                  <c:v>48332</c:v>
                </c:pt>
                <c:pt idx="48333">
                  <c:v>48333</c:v>
                </c:pt>
                <c:pt idx="48334">
                  <c:v>48334</c:v>
                </c:pt>
                <c:pt idx="48335">
                  <c:v>48335</c:v>
                </c:pt>
                <c:pt idx="48336">
                  <c:v>48336</c:v>
                </c:pt>
                <c:pt idx="48337">
                  <c:v>48337</c:v>
                </c:pt>
                <c:pt idx="48338">
                  <c:v>48338</c:v>
                </c:pt>
                <c:pt idx="48339">
                  <c:v>48339</c:v>
                </c:pt>
                <c:pt idx="48340">
                  <c:v>48340</c:v>
                </c:pt>
                <c:pt idx="48341">
                  <c:v>48341</c:v>
                </c:pt>
                <c:pt idx="48342">
                  <c:v>48342</c:v>
                </c:pt>
                <c:pt idx="48343">
                  <c:v>48343</c:v>
                </c:pt>
                <c:pt idx="48344">
                  <c:v>48344</c:v>
                </c:pt>
                <c:pt idx="48345">
                  <c:v>48345</c:v>
                </c:pt>
                <c:pt idx="48346">
                  <c:v>48346</c:v>
                </c:pt>
                <c:pt idx="48347">
                  <c:v>48347</c:v>
                </c:pt>
                <c:pt idx="48348">
                  <c:v>48348</c:v>
                </c:pt>
                <c:pt idx="48349">
                  <c:v>48349</c:v>
                </c:pt>
                <c:pt idx="48350">
                  <c:v>48350</c:v>
                </c:pt>
                <c:pt idx="48351">
                  <c:v>48351</c:v>
                </c:pt>
                <c:pt idx="48352">
                  <c:v>48352</c:v>
                </c:pt>
                <c:pt idx="48353">
                  <c:v>48353</c:v>
                </c:pt>
                <c:pt idx="48354">
                  <c:v>48354</c:v>
                </c:pt>
                <c:pt idx="48355">
                  <c:v>48355</c:v>
                </c:pt>
                <c:pt idx="48356">
                  <c:v>48356</c:v>
                </c:pt>
                <c:pt idx="48357">
                  <c:v>48357</c:v>
                </c:pt>
                <c:pt idx="48358">
                  <c:v>48358</c:v>
                </c:pt>
                <c:pt idx="48359">
                  <c:v>48359</c:v>
                </c:pt>
                <c:pt idx="48360">
                  <c:v>48360</c:v>
                </c:pt>
                <c:pt idx="48361">
                  <c:v>48361</c:v>
                </c:pt>
                <c:pt idx="48362">
                  <c:v>48362</c:v>
                </c:pt>
                <c:pt idx="48363">
                  <c:v>48363</c:v>
                </c:pt>
                <c:pt idx="48364">
                  <c:v>48364</c:v>
                </c:pt>
                <c:pt idx="48365">
                  <c:v>48365</c:v>
                </c:pt>
                <c:pt idx="48366">
                  <c:v>48366</c:v>
                </c:pt>
                <c:pt idx="48367">
                  <c:v>48367</c:v>
                </c:pt>
                <c:pt idx="48368">
                  <c:v>48368</c:v>
                </c:pt>
                <c:pt idx="48369">
                  <c:v>48369</c:v>
                </c:pt>
                <c:pt idx="48370">
                  <c:v>48370</c:v>
                </c:pt>
                <c:pt idx="48371">
                  <c:v>48371</c:v>
                </c:pt>
                <c:pt idx="48372">
                  <c:v>48372</c:v>
                </c:pt>
                <c:pt idx="48373">
                  <c:v>48373</c:v>
                </c:pt>
                <c:pt idx="48374">
                  <c:v>48374</c:v>
                </c:pt>
                <c:pt idx="48375">
                  <c:v>48375</c:v>
                </c:pt>
                <c:pt idx="48376">
                  <c:v>48376</c:v>
                </c:pt>
                <c:pt idx="48377">
                  <c:v>48377</c:v>
                </c:pt>
                <c:pt idx="48378">
                  <c:v>48378</c:v>
                </c:pt>
                <c:pt idx="48379">
                  <c:v>48379</c:v>
                </c:pt>
                <c:pt idx="48380">
                  <c:v>48380</c:v>
                </c:pt>
                <c:pt idx="48381">
                  <c:v>48381</c:v>
                </c:pt>
                <c:pt idx="48382">
                  <c:v>48382</c:v>
                </c:pt>
                <c:pt idx="48383">
                  <c:v>48383</c:v>
                </c:pt>
                <c:pt idx="48384">
                  <c:v>48384</c:v>
                </c:pt>
                <c:pt idx="48385">
                  <c:v>48385</c:v>
                </c:pt>
                <c:pt idx="48386">
                  <c:v>48386</c:v>
                </c:pt>
                <c:pt idx="48387">
                  <c:v>48387</c:v>
                </c:pt>
                <c:pt idx="48388">
                  <c:v>48388</c:v>
                </c:pt>
                <c:pt idx="48389">
                  <c:v>48389</c:v>
                </c:pt>
                <c:pt idx="48390">
                  <c:v>48390</c:v>
                </c:pt>
                <c:pt idx="48391">
                  <c:v>48391</c:v>
                </c:pt>
                <c:pt idx="48392">
                  <c:v>48392</c:v>
                </c:pt>
                <c:pt idx="48393">
                  <c:v>48393</c:v>
                </c:pt>
                <c:pt idx="48394">
                  <c:v>48394</c:v>
                </c:pt>
                <c:pt idx="48395">
                  <c:v>48395</c:v>
                </c:pt>
                <c:pt idx="48396">
                  <c:v>48396</c:v>
                </c:pt>
                <c:pt idx="48397">
                  <c:v>48397</c:v>
                </c:pt>
                <c:pt idx="48398">
                  <c:v>48398</c:v>
                </c:pt>
                <c:pt idx="48399">
                  <c:v>48399</c:v>
                </c:pt>
                <c:pt idx="48400">
                  <c:v>48400</c:v>
                </c:pt>
                <c:pt idx="48401">
                  <c:v>48401</c:v>
                </c:pt>
                <c:pt idx="48402">
                  <c:v>48402</c:v>
                </c:pt>
                <c:pt idx="48403">
                  <c:v>48403</c:v>
                </c:pt>
                <c:pt idx="48404">
                  <c:v>48404</c:v>
                </c:pt>
                <c:pt idx="48405">
                  <c:v>48405</c:v>
                </c:pt>
                <c:pt idx="48406">
                  <c:v>48406</c:v>
                </c:pt>
                <c:pt idx="48407">
                  <c:v>48407</c:v>
                </c:pt>
                <c:pt idx="48408">
                  <c:v>48408</c:v>
                </c:pt>
                <c:pt idx="48409">
                  <c:v>48409</c:v>
                </c:pt>
                <c:pt idx="48410">
                  <c:v>48410</c:v>
                </c:pt>
                <c:pt idx="48411">
                  <c:v>48411</c:v>
                </c:pt>
                <c:pt idx="48412">
                  <c:v>48412</c:v>
                </c:pt>
                <c:pt idx="48413">
                  <c:v>48413</c:v>
                </c:pt>
                <c:pt idx="48414">
                  <c:v>48414</c:v>
                </c:pt>
                <c:pt idx="48415">
                  <c:v>48415</c:v>
                </c:pt>
                <c:pt idx="48416">
                  <c:v>48416</c:v>
                </c:pt>
                <c:pt idx="48417">
                  <c:v>48417</c:v>
                </c:pt>
                <c:pt idx="48418">
                  <c:v>48418</c:v>
                </c:pt>
                <c:pt idx="48419">
                  <c:v>48419</c:v>
                </c:pt>
                <c:pt idx="48420">
                  <c:v>48420</c:v>
                </c:pt>
                <c:pt idx="48421">
                  <c:v>48421</c:v>
                </c:pt>
                <c:pt idx="48422">
                  <c:v>48422</c:v>
                </c:pt>
                <c:pt idx="48423">
                  <c:v>48423</c:v>
                </c:pt>
                <c:pt idx="48424">
                  <c:v>48424</c:v>
                </c:pt>
                <c:pt idx="48425">
                  <c:v>48425</c:v>
                </c:pt>
                <c:pt idx="48426">
                  <c:v>48426</c:v>
                </c:pt>
                <c:pt idx="48427">
                  <c:v>48427</c:v>
                </c:pt>
                <c:pt idx="48428">
                  <c:v>48428</c:v>
                </c:pt>
                <c:pt idx="48429">
                  <c:v>48429</c:v>
                </c:pt>
                <c:pt idx="48430">
                  <c:v>48430</c:v>
                </c:pt>
                <c:pt idx="48431">
                  <c:v>48431</c:v>
                </c:pt>
                <c:pt idx="48432">
                  <c:v>48432</c:v>
                </c:pt>
                <c:pt idx="48433">
                  <c:v>48433</c:v>
                </c:pt>
                <c:pt idx="48434">
                  <c:v>48434</c:v>
                </c:pt>
                <c:pt idx="48435">
                  <c:v>48435</c:v>
                </c:pt>
                <c:pt idx="48436">
                  <c:v>48436</c:v>
                </c:pt>
                <c:pt idx="48437">
                  <c:v>48437</c:v>
                </c:pt>
                <c:pt idx="48438">
                  <c:v>48438</c:v>
                </c:pt>
                <c:pt idx="48439">
                  <c:v>48439</c:v>
                </c:pt>
                <c:pt idx="48440">
                  <c:v>48440</c:v>
                </c:pt>
                <c:pt idx="48441">
                  <c:v>48441</c:v>
                </c:pt>
                <c:pt idx="48442">
                  <c:v>48442</c:v>
                </c:pt>
                <c:pt idx="48443">
                  <c:v>48443</c:v>
                </c:pt>
                <c:pt idx="48444">
                  <c:v>48444</c:v>
                </c:pt>
                <c:pt idx="48445">
                  <c:v>48445</c:v>
                </c:pt>
                <c:pt idx="48446">
                  <c:v>48446</c:v>
                </c:pt>
                <c:pt idx="48447">
                  <c:v>48447</c:v>
                </c:pt>
                <c:pt idx="48448">
                  <c:v>48448</c:v>
                </c:pt>
                <c:pt idx="48449">
                  <c:v>48449</c:v>
                </c:pt>
                <c:pt idx="48450">
                  <c:v>48450</c:v>
                </c:pt>
                <c:pt idx="48451">
                  <c:v>48451</c:v>
                </c:pt>
                <c:pt idx="48452">
                  <c:v>48452</c:v>
                </c:pt>
                <c:pt idx="48453">
                  <c:v>48453</c:v>
                </c:pt>
                <c:pt idx="48454">
                  <c:v>48454</c:v>
                </c:pt>
                <c:pt idx="48455">
                  <c:v>48455</c:v>
                </c:pt>
                <c:pt idx="48456">
                  <c:v>48456</c:v>
                </c:pt>
                <c:pt idx="48457">
                  <c:v>48457</c:v>
                </c:pt>
                <c:pt idx="48458">
                  <c:v>48458</c:v>
                </c:pt>
                <c:pt idx="48459">
                  <c:v>48459</c:v>
                </c:pt>
                <c:pt idx="48460">
                  <c:v>48460</c:v>
                </c:pt>
                <c:pt idx="48461">
                  <c:v>48461</c:v>
                </c:pt>
                <c:pt idx="48462">
                  <c:v>48462</c:v>
                </c:pt>
                <c:pt idx="48463">
                  <c:v>48463</c:v>
                </c:pt>
                <c:pt idx="48464">
                  <c:v>48464</c:v>
                </c:pt>
                <c:pt idx="48465">
                  <c:v>48465</c:v>
                </c:pt>
                <c:pt idx="48466">
                  <c:v>48466</c:v>
                </c:pt>
                <c:pt idx="48467">
                  <c:v>48467</c:v>
                </c:pt>
                <c:pt idx="48468">
                  <c:v>48468</c:v>
                </c:pt>
                <c:pt idx="48469">
                  <c:v>48469</c:v>
                </c:pt>
                <c:pt idx="48470">
                  <c:v>48470</c:v>
                </c:pt>
                <c:pt idx="48471">
                  <c:v>48471</c:v>
                </c:pt>
                <c:pt idx="48472">
                  <c:v>48472</c:v>
                </c:pt>
                <c:pt idx="48473">
                  <c:v>48473</c:v>
                </c:pt>
                <c:pt idx="48474">
                  <c:v>48474</c:v>
                </c:pt>
                <c:pt idx="48475">
                  <c:v>48475</c:v>
                </c:pt>
                <c:pt idx="48476">
                  <c:v>48476</c:v>
                </c:pt>
                <c:pt idx="48477">
                  <c:v>48477</c:v>
                </c:pt>
                <c:pt idx="48478">
                  <c:v>48478</c:v>
                </c:pt>
                <c:pt idx="48479">
                  <c:v>48479</c:v>
                </c:pt>
                <c:pt idx="48480">
                  <c:v>48480</c:v>
                </c:pt>
                <c:pt idx="48481">
                  <c:v>48481</c:v>
                </c:pt>
                <c:pt idx="48482">
                  <c:v>48482</c:v>
                </c:pt>
                <c:pt idx="48483">
                  <c:v>48483</c:v>
                </c:pt>
                <c:pt idx="48484">
                  <c:v>48484</c:v>
                </c:pt>
                <c:pt idx="48485">
                  <c:v>48485</c:v>
                </c:pt>
                <c:pt idx="48486">
                  <c:v>48486</c:v>
                </c:pt>
                <c:pt idx="48487">
                  <c:v>48487</c:v>
                </c:pt>
                <c:pt idx="48488">
                  <c:v>48488</c:v>
                </c:pt>
                <c:pt idx="48489">
                  <c:v>48489</c:v>
                </c:pt>
                <c:pt idx="48490">
                  <c:v>48490</c:v>
                </c:pt>
                <c:pt idx="48491">
                  <c:v>48491</c:v>
                </c:pt>
                <c:pt idx="48492">
                  <c:v>48492</c:v>
                </c:pt>
                <c:pt idx="48493">
                  <c:v>48493</c:v>
                </c:pt>
                <c:pt idx="48494">
                  <c:v>48494</c:v>
                </c:pt>
                <c:pt idx="48495">
                  <c:v>48495</c:v>
                </c:pt>
                <c:pt idx="48496">
                  <c:v>48496</c:v>
                </c:pt>
                <c:pt idx="48497">
                  <c:v>48497</c:v>
                </c:pt>
                <c:pt idx="48498">
                  <c:v>48498</c:v>
                </c:pt>
                <c:pt idx="48499">
                  <c:v>48499</c:v>
                </c:pt>
                <c:pt idx="48500">
                  <c:v>48500</c:v>
                </c:pt>
                <c:pt idx="48501">
                  <c:v>48501</c:v>
                </c:pt>
                <c:pt idx="48502">
                  <c:v>48502</c:v>
                </c:pt>
                <c:pt idx="48503">
                  <c:v>48503</c:v>
                </c:pt>
                <c:pt idx="48504">
                  <c:v>48504</c:v>
                </c:pt>
                <c:pt idx="48505">
                  <c:v>48505</c:v>
                </c:pt>
                <c:pt idx="48506">
                  <c:v>48506</c:v>
                </c:pt>
                <c:pt idx="48507">
                  <c:v>48507</c:v>
                </c:pt>
                <c:pt idx="48508">
                  <c:v>48508</c:v>
                </c:pt>
                <c:pt idx="48509">
                  <c:v>48509</c:v>
                </c:pt>
                <c:pt idx="48510">
                  <c:v>48510</c:v>
                </c:pt>
                <c:pt idx="48511">
                  <c:v>48511</c:v>
                </c:pt>
                <c:pt idx="48512">
                  <c:v>48512</c:v>
                </c:pt>
                <c:pt idx="48513">
                  <c:v>48513</c:v>
                </c:pt>
                <c:pt idx="48514">
                  <c:v>48514</c:v>
                </c:pt>
                <c:pt idx="48515">
                  <c:v>48515</c:v>
                </c:pt>
                <c:pt idx="48516">
                  <c:v>48516</c:v>
                </c:pt>
                <c:pt idx="48517">
                  <c:v>48517</c:v>
                </c:pt>
                <c:pt idx="48518">
                  <c:v>48518</c:v>
                </c:pt>
                <c:pt idx="48519">
                  <c:v>48519</c:v>
                </c:pt>
                <c:pt idx="48520">
                  <c:v>48520</c:v>
                </c:pt>
                <c:pt idx="48521">
                  <c:v>48521</c:v>
                </c:pt>
                <c:pt idx="48522">
                  <c:v>48522</c:v>
                </c:pt>
                <c:pt idx="48523">
                  <c:v>48523</c:v>
                </c:pt>
                <c:pt idx="48524">
                  <c:v>48524</c:v>
                </c:pt>
                <c:pt idx="48525">
                  <c:v>48525</c:v>
                </c:pt>
                <c:pt idx="48526">
                  <c:v>48526</c:v>
                </c:pt>
                <c:pt idx="48527">
                  <c:v>48527</c:v>
                </c:pt>
                <c:pt idx="48528">
                  <c:v>48528</c:v>
                </c:pt>
                <c:pt idx="48529">
                  <c:v>48529</c:v>
                </c:pt>
                <c:pt idx="48530">
                  <c:v>48530</c:v>
                </c:pt>
                <c:pt idx="48531">
                  <c:v>48531</c:v>
                </c:pt>
                <c:pt idx="48532">
                  <c:v>48532</c:v>
                </c:pt>
                <c:pt idx="48533">
                  <c:v>48533</c:v>
                </c:pt>
                <c:pt idx="48534">
                  <c:v>48534</c:v>
                </c:pt>
                <c:pt idx="48535">
                  <c:v>48535</c:v>
                </c:pt>
                <c:pt idx="48536">
                  <c:v>48536</c:v>
                </c:pt>
                <c:pt idx="48537">
                  <c:v>48537</c:v>
                </c:pt>
                <c:pt idx="48538">
                  <c:v>48538</c:v>
                </c:pt>
                <c:pt idx="48539">
                  <c:v>48539</c:v>
                </c:pt>
                <c:pt idx="48540">
                  <c:v>48540</c:v>
                </c:pt>
                <c:pt idx="48541">
                  <c:v>48541</c:v>
                </c:pt>
                <c:pt idx="48542">
                  <c:v>48542</c:v>
                </c:pt>
                <c:pt idx="48543">
                  <c:v>48543</c:v>
                </c:pt>
                <c:pt idx="48544">
                  <c:v>48544</c:v>
                </c:pt>
                <c:pt idx="48545">
                  <c:v>48545</c:v>
                </c:pt>
                <c:pt idx="48546">
                  <c:v>48546</c:v>
                </c:pt>
                <c:pt idx="48547">
                  <c:v>48547</c:v>
                </c:pt>
                <c:pt idx="48548">
                  <c:v>48548</c:v>
                </c:pt>
                <c:pt idx="48549">
                  <c:v>48549</c:v>
                </c:pt>
                <c:pt idx="48550">
                  <c:v>48550</c:v>
                </c:pt>
                <c:pt idx="48551">
                  <c:v>48551</c:v>
                </c:pt>
                <c:pt idx="48552">
                  <c:v>48552</c:v>
                </c:pt>
                <c:pt idx="48553">
                  <c:v>48553</c:v>
                </c:pt>
                <c:pt idx="48554">
                  <c:v>48554</c:v>
                </c:pt>
                <c:pt idx="48555">
                  <c:v>48555</c:v>
                </c:pt>
                <c:pt idx="48556">
                  <c:v>48556</c:v>
                </c:pt>
                <c:pt idx="48557">
                  <c:v>48557</c:v>
                </c:pt>
                <c:pt idx="48558">
                  <c:v>48558</c:v>
                </c:pt>
                <c:pt idx="48559">
                  <c:v>48559</c:v>
                </c:pt>
                <c:pt idx="48560">
                  <c:v>48560</c:v>
                </c:pt>
                <c:pt idx="48561">
                  <c:v>48561</c:v>
                </c:pt>
                <c:pt idx="48562">
                  <c:v>48562</c:v>
                </c:pt>
                <c:pt idx="48563">
                  <c:v>48563</c:v>
                </c:pt>
                <c:pt idx="48564">
                  <c:v>48564</c:v>
                </c:pt>
                <c:pt idx="48565">
                  <c:v>48565</c:v>
                </c:pt>
                <c:pt idx="48566">
                  <c:v>48566</c:v>
                </c:pt>
                <c:pt idx="48567">
                  <c:v>48567</c:v>
                </c:pt>
                <c:pt idx="48568">
                  <c:v>48568</c:v>
                </c:pt>
                <c:pt idx="48569">
                  <c:v>48569</c:v>
                </c:pt>
                <c:pt idx="48570">
                  <c:v>48570</c:v>
                </c:pt>
                <c:pt idx="48571">
                  <c:v>48571</c:v>
                </c:pt>
                <c:pt idx="48572">
                  <c:v>48572</c:v>
                </c:pt>
                <c:pt idx="48573">
                  <c:v>48573</c:v>
                </c:pt>
                <c:pt idx="48574">
                  <c:v>48574</c:v>
                </c:pt>
                <c:pt idx="48575">
                  <c:v>48575</c:v>
                </c:pt>
                <c:pt idx="48576">
                  <c:v>48576</c:v>
                </c:pt>
                <c:pt idx="48577">
                  <c:v>48577</c:v>
                </c:pt>
                <c:pt idx="48578">
                  <c:v>48578</c:v>
                </c:pt>
                <c:pt idx="48579">
                  <c:v>48579</c:v>
                </c:pt>
                <c:pt idx="48580">
                  <c:v>48580</c:v>
                </c:pt>
                <c:pt idx="48581">
                  <c:v>48581</c:v>
                </c:pt>
                <c:pt idx="48582">
                  <c:v>48582</c:v>
                </c:pt>
                <c:pt idx="48583">
                  <c:v>48583</c:v>
                </c:pt>
                <c:pt idx="48584">
                  <c:v>48584</c:v>
                </c:pt>
                <c:pt idx="48585">
                  <c:v>48585</c:v>
                </c:pt>
                <c:pt idx="48586">
                  <c:v>48586</c:v>
                </c:pt>
                <c:pt idx="48587">
                  <c:v>48587</c:v>
                </c:pt>
                <c:pt idx="48588">
                  <c:v>48588</c:v>
                </c:pt>
                <c:pt idx="48589">
                  <c:v>48589</c:v>
                </c:pt>
                <c:pt idx="48590">
                  <c:v>48590</c:v>
                </c:pt>
                <c:pt idx="48591">
                  <c:v>48591</c:v>
                </c:pt>
                <c:pt idx="48592">
                  <c:v>48592</c:v>
                </c:pt>
                <c:pt idx="48593">
                  <c:v>48593</c:v>
                </c:pt>
                <c:pt idx="48594">
                  <c:v>48594</c:v>
                </c:pt>
                <c:pt idx="48595">
                  <c:v>48595</c:v>
                </c:pt>
                <c:pt idx="48596">
                  <c:v>48596</c:v>
                </c:pt>
                <c:pt idx="48597">
                  <c:v>48597</c:v>
                </c:pt>
                <c:pt idx="48598">
                  <c:v>48598</c:v>
                </c:pt>
                <c:pt idx="48599">
                  <c:v>48599</c:v>
                </c:pt>
                <c:pt idx="48600">
                  <c:v>48600</c:v>
                </c:pt>
                <c:pt idx="48601">
                  <c:v>48601</c:v>
                </c:pt>
                <c:pt idx="48602">
                  <c:v>48602</c:v>
                </c:pt>
                <c:pt idx="48603">
                  <c:v>48603</c:v>
                </c:pt>
                <c:pt idx="48604">
                  <c:v>48604</c:v>
                </c:pt>
                <c:pt idx="48605">
                  <c:v>48605</c:v>
                </c:pt>
                <c:pt idx="48606">
                  <c:v>48606</c:v>
                </c:pt>
                <c:pt idx="48607">
                  <c:v>48607</c:v>
                </c:pt>
                <c:pt idx="48608">
                  <c:v>48608</c:v>
                </c:pt>
                <c:pt idx="48609">
                  <c:v>48609</c:v>
                </c:pt>
                <c:pt idx="48610">
                  <c:v>48610</c:v>
                </c:pt>
                <c:pt idx="48611">
                  <c:v>48611</c:v>
                </c:pt>
                <c:pt idx="48612">
                  <c:v>48612</c:v>
                </c:pt>
                <c:pt idx="48613">
                  <c:v>48613</c:v>
                </c:pt>
                <c:pt idx="48614">
                  <c:v>48614</c:v>
                </c:pt>
                <c:pt idx="48615">
                  <c:v>48615</c:v>
                </c:pt>
                <c:pt idx="48616">
                  <c:v>48616</c:v>
                </c:pt>
                <c:pt idx="48617">
                  <c:v>48617</c:v>
                </c:pt>
                <c:pt idx="48618">
                  <c:v>48618</c:v>
                </c:pt>
                <c:pt idx="48619">
                  <c:v>48619</c:v>
                </c:pt>
                <c:pt idx="48620">
                  <c:v>48620</c:v>
                </c:pt>
                <c:pt idx="48621">
                  <c:v>48621</c:v>
                </c:pt>
                <c:pt idx="48622">
                  <c:v>48622</c:v>
                </c:pt>
                <c:pt idx="48623">
                  <c:v>48623</c:v>
                </c:pt>
                <c:pt idx="48624">
                  <c:v>48624</c:v>
                </c:pt>
                <c:pt idx="48625">
                  <c:v>48625</c:v>
                </c:pt>
                <c:pt idx="48626">
                  <c:v>48626</c:v>
                </c:pt>
                <c:pt idx="48627">
                  <c:v>48627</c:v>
                </c:pt>
                <c:pt idx="48628">
                  <c:v>48628</c:v>
                </c:pt>
                <c:pt idx="48629">
                  <c:v>48629</c:v>
                </c:pt>
                <c:pt idx="48630">
                  <c:v>48630</c:v>
                </c:pt>
                <c:pt idx="48631">
                  <c:v>48631</c:v>
                </c:pt>
                <c:pt idx="48632">
                  <c:v>48632</c:v>
                </c:pt>
                <c:pt idx="48633">
                  <c:v>48633</c:v>
                </c:pt>
                <c:pt idx="48634">
                  <c:v>48634</c:v>
                </c:pt>
                <c:pt idx="48635">
                  <c:v>48635</c:v>
                </c:pt>
                <c:pt idx="48636">
                  <c:v>48636</c:v>
                </c:pt>
                <c:pt idx="48637">
                  <c:v>48637</c:v>
                </c:pt>
                <c:pt idx="48638">
                  <c:v>48638</c:v>
                </c:pt>
                <c:pt idx="48639">
                  <c:v>48639</c:v>
                </c:pt>
                <c:pt idx="48640">
                  <c:v>48640</c:v>
                </c:pt>
                <c:pt idx="48641">
                  <c:v>48641</c:v>
                </c:pt>
                <c:pt idx="48642">
                  <c:v>48642</c:v>
                </c:pt>
                <c:pt idx="48643">
                  <c:v>48643</c:v>
                </c:pt>
                <c:pt idx="48644">
                  <c:v>48644</c:v>
                </c:pt>
                <c:pt idx="48645">
                  <c:v>48645</c:v>
                </c:pt>
                <c:pt idx="48646">
                  <c:v>48646</c:v>
                </c:pt>
                <c:pt idx="48647">
                  <c:v>48647</c:v>
                </c:pt>
                <c:pt idx="48648">
                  <c:v>48648</c:v>
                </c:pt>
                <c:pt idx="48649">
                  <c:v>48649</c:v>
                </c:pt>
                <c:pt idx="48650">
                  <c:v>48650</c:v>
                </c:pt>
                <c:pt idx="48651">
                  <c:v>48651</c:v>
                </c:pt>
                <c:pt idx="48652">
                  <c:v>48652</c:v>
                </c:pt>
                <c:pt idx="48653">
                  <c:v>48653</c:v>
                </c:pt>
                <c:pt idx="48654">
                  <c:v>48654</c:v>
                </c:pt>
                <c:pt idx="48655">
                  <c:v>48655</c:v>
                </c:pt>
                <c:pt idx="48656">
                  <c:v>48656</c:v>
                </c:pt>
                <c:pt idx="48657">
                  <c:v>48657</c:v>
                </c:pt>
                <c:pt idx="48658">
                  <c:v>48658</c:v>
                </c:pt>
                <c:pt idx="48659">
                  <c:v>48659</c:v>
                </c:pt>
                <c:pt idx="48660">
                  <c:v>48660</c:v>
                </c:pt>
                <c:pt idx="48661">
                  <c:v>48661</c:v>
                </c:pt>
                <c:pt idx="48662">
                  <c:v>48662</c:v>
                </c:pt>
                <c:pt idx="48663">
                  <c:v>48663</c:v>
                </c:pt>
                <c:pt idx="48664">
                  <c:v>48664</c:v>
                </c:pt>
                <c:pt idx="48665">
                  <c:v>48665</c:v>
                </c:pt>
                <c:pt idx="48666">
                  <c:v>48666</c:v>
                </c:pt>
                <c:pt idx="48667">
                  <c:v>48667</c:v>
                </c:pt>
                <c:pt idx="48668">
                  <c:v>48668</c:v>
                </c:pt>
                <c:pt idx="48669">
                  <c:v>48669</c:v>
                </c:pt>
                <c:pt idx="48670">
                  <c:v>48670</c:v>
                </c:pt>
                <c:pt idx="48671">
                  <c:v>48671</c:v>
                </c:pt>
                <c:pt idx="48672">
                  <c:v>48672</c:v>
                </c:pt>
                <c:pt idx="48673">
                  <c:v>48673</c:v>
                </c:pt>
                <c:pt idx="48674">
                  <c:v>48674</c:v>
                </c:pt>
                <c:pt idx="48675">
                  <c:v>48675</c:v>
                </c:pt>
                <c:pt idx="48676">
                  <c:v>48676</c:v>
                </c:pt>
                <c:pt idx="48677">
                  <c:v>48677</c:v>
                </c:pt>
                <c:pt idx="48678">
                  <c:v>48678</c:v>
                </c:pt>
                <c:pt idx="48679">
                  <c:v>48679</c:v>
                </c:pt>
                <c:pt idx="48680">
                  <c:v>48680</c:v>
                </c:pt>
                <c:pt idx="48681">
                  <c:v>48681</c:v>
                </c:pt>
                <c:pt idx="48682">
                  <c:v>48682</c:v>
                </c:pt>
                <c:pt idx="48683">
                  <c:v>48683</c:v>
                </c:pt>
                <c:pt idx="48684">
                  <c:v>48684</c:v>
                </c:pt>
                <c:pt idx="48685">
                  <c:v>48685</c:v>
                </c:pt>
                <c:pt idx="48686">
                  <c:v>48686</c:v>
                </c:pt>
                <c:pt idx="48687">
                  <c:v>48687</c:v>
                </c:pt>
                <c:pt idx="48688">
                  <c:v>48688</c:v>
                </c:pt>
                <c:pt idx="48689">
                  <c:v>48689</c:v>
                </c:pt>
                <c:pt idx="48690">
                  <c:v>48690</c:v>
                </c:pt>
                <c:pt idx="48691">
                  <c:v>48691</c:v>
                </c:pt>
                <c:pt idx="48692">
                  <c:v>48692</c:v>
                </c:pt>
                <c:pt idx="48693">
                  <c:v>48693</c:v>
                </c:pt>
                <c:pt idx="48694">
                  <c:v>48694</c:v>
                </c:pt>
                <c:pt idx="48695">
                  <c:v>48695</c:v>
                </c:pt>
                <c:pt idx="48696">
                  <c:v>48696</c:v>
                </c:pt>
                <c:pt idx="48697">
                  <c:v>48697</c:v>
                </c:pt>
                <c:pt idx="48698">
                  <c:v>48698</c:v>
                </c:pt>
                <c:pt idx="48699">
                  <c:v>48699</c:v>
                </c:pt>
                <c:pt idx="48700">
                  <c:v>48700</c:v>
                </c:pt>
                <c:pt idx="48701">
                  <c:v>48701</c:v>
                </c:pt>
                <c:pt idx="48702">
                  <c:v>48702</c:v>
                </c:pt>
                <c:pt idx="48703">
                  <c:v>48703</c:v>
                </c:pt>
                <c:pt idx="48704">
                  <c:v>48704</c:v>
                </c:pt>
                <c:pt idx="48705">
                  <c:v>48705</c:v>
                </c:pt>
                <c:pt idx="48706">
                  <c:v>48706</c:v>
                </c:pt>
                <c:pt idx="48707">
                  <c:v>48707</c:v>
                </c:pt>
                <c:pt idx="48708">
                  <c:v>48708</c:v>
                </c:pt>
                <c:pt idx="48709">
                  <c:v>48709</c:v>
                </c:pt>
                <c:pt idx="48710">
                  <c:v>48710</c:v>
                </c:pt>
                <c:pt idx="48711">
                  <c:v>48711</c:v>
                </c:pt>
                <c:pt idx="48712">
                  <c:v>48712</c:v>
                </c:pt>
                <c:pt idx="48713">
                  <c:v>48713</c:v>
                </c:pt>
                <c:pt idx="48714">
                  <c:v>48714</c:v>
                </c:pt>
                <c:pt idx="48715">
                  <c:v>48715</c:v>
                </c:pt>
                <c:pt idx="48716">
                  <c:v>48716</c:v>
                </c:pt>
                <c:pt idx="48717">
                  <c:v>48717</c:v>
                </c:pt>
                <c:pt idx="48718">
                  <c:v>48718</c:v>
                </c:pt>
                <c:pt idx="48719">
                  <c:v>48719</c:v>
                </c:pt>
                <c:pt idx="48720">
                  <c:v>48720</c:v>
                </c:pt>
                <c:pt idx="48721">
                  <c:v>48721</c:v>
                </c:pt>
                <c:pt idx="48722">
                  <c:v>48722</c:v>
                </c:pt>
                <c:pt idx="48723">
                  <c:v>48723</c:v>
                </c:pt>
                <c:pt idx="48724">
                  <c:v>48724</c:v>
                </c:pt>
                <c:pt idx="48725">
                  <c:v>48725</c:v>
                </c:pt>
                <c:pt idx="48726">
                  <c:v>48726</c:v>
                </c:pt>
                <c:pt idx="48727">
                  <c:v>48727</c:v>
                </c:pt>
                <c:pt idx="48728">
                  <c:v>48728</c:v>
                </c:pt>
                <c:pt idx="48729">
                  <c:v>48729</c:v>
                </c:pt>
                <c:pt idx="48730">
                  <c:v>48730</c:v>
                </c:pt>
                <c:pt idx="48731">
                  <c:v>48731</c:v>
                </c:pt>
                <c:pt idx="48732">
                  <c:v>48732</c:v>
                </c:pt>
                <c:pt idx="48733">
                  <c:v>48733</c:v>
                </c:pt>
                <c:pt idx="48734">
                  <c:v>48734</c:v>
                </c:pt>
                <c:pt idx="48735">
                  <c:v>48735</c:v>
                </c:pt>
                <c:pt idx="48736">
                  <c:v>48736</c:v>
                </c:pt>
                <c:pt idx="48737">
                  <c:v>48737</c:v>
                </c:pt>
                <c:pt idx="48738">
                  <c:v>48738</c:v>
                </c:pt>
                <c:pt idx="48739">
                  <c:v>48739</c:v>
                </c:pt>
                <c:pt idx="48740">
                  <c:v>48740</c:v>
                </c:pt>
                <c:pt idx="48741">
                  <c:v>48741</c:v>
                </c:pt>
                <c:pt idx="48742">
                  <c:v>48742</c:v>
                </c:pt>
                <c:pt idx="48743">
                  <c:v>48743</c:v>
                </c:pt>
                <c:pt idx="48744">
                  <c:v>48744</c:v>
                </c:pt>
                <c:pt idx="48745">
                  <c:v>48745</c:v>
                </c:pt>
                <c:pt idx="48746">
                  <c:v>48746</c:v>
                </c:pt>
                <c:pt idx="48747">
                  <c:v>48747</c:v>
                </c:pt>
                <c:pt idx="48748">
                  <c:v>48748</c:v>
                </c:pt>
                <c:pt idx="48749">
                  <c:v>48749</c:v>
                </c:pt>
                <c:pt idx="48750">
                  <c:v>48750</c:v>
                </c:pt>
                <c:pt idx="48751">
                  <c:v>48751</c:v>
                </c:pt>
                <c:pt idx="48752">
                  <c:v>48752</c:v>
                </c:pt>
                <c:pt idx="48753">
                  <c:v>48753</c:v>
                </c:pt>
                <c:pt idx="48754">
                  <c:v>48754</c:v>
                </c:pt>
                <c:pt idx="48755">
                  <c:v>48755</c:v>
                </c:pt>
                <c:pt idx="48756">
                  <c:v>48756</c:v>
                </c:pt>
                <c:pt idx="48757">
                  <c:v>48757</c:v>
                </c:pt>
                <c:pt idx="48758">
                  <c:v>48758</c:v>
                </c:pt>
                <c:pt idx="48759">
                  <c:v>48759</c:v>
                </c:pt>
                <c:pt idx="48760">
                  <c:v>48760</c:v>
                </c:pt>
                <c:pt idx="48761">
                  <c:v>48761</c:v>
                </c:pt>
                <c:pt idx="48762">
                  <c:v>48762</c:v>
                </c:pt>
                <c:pt idx="48763">
                  <c:v>48763</c:v>
                </c:pt>
                <c:pt idx="48764">
                  <c:v>48764</c:v>
                </c:pt>
                <c:pt idx="48765">
                  <c:v>48765</c:v>
                </c:pt>
                <c:pt idx="48766">
                  <c:v>48766</c:v>
                </c:pt>
                <c:pt idx="48767">
                  <c:v>48767</c:v>
                </c:pt>
                <c:pt idx="48768">
                  <c:v>48768</c:v>
                </c:pt>
                <c:pt idx="48769">
                  <c:v>48769</c:v>
                </c:pt>
                <c:pt idx="48770">
                  <c:v>48770</c:v>
                </c:pt>
                <c:pt idx="48771">
                  <c:v>48771</c:v>
                </c:pt>
                <c:pt idx="48772">
                  <c:v>48772</c:v>
                </c:pt>
                <c:pt idx="48773">
                  <c:v>48773</c:v>
                </c:pt>
                <c:pt idx="48774">
                  <c:v>48774</c:v>
                </c:pt>
                <c:pt idx="48775">
                  <c:v>48775</c:v>
                </c:pt>
                <c:pt idx="48776">
                  <c:v>48776</c:v>
                </c:pt>
                <c:pt idx="48777">
                  <c:v>48777</c:v>
                </c:pt>
                <c:pt idx="48778">
                  <c:v>48778</c:v>
                </c:pt>
                <c:pt idx="48779">
                  <c:v>48779</c:v>
                </c:pt>
                <c:pt idx="48780">
                  <c:v>48780</c:v>
                </c:pt>
                <c:pt idx="48781">
                  <c:v>48781</c:v>
                </c:pt>
                <c:pt idx="48782">
                  <c:v>48782</c:v>
                </c:pt>
                <c:pt idx="48783">
                  <c:v>48783</c:v>
                </c:pt>
                <c:pt idx="48784">
                  <c:v>48784</c:v>
                </c:pt>
                <c:pt idx="48785">
                  <c:v>48785</c:v>
                </c:pt>
                <c:pt idx="48786">
                  <c:v>48786</c:v>
                </c:pt>
                <c:pt idx="48787">
                  <c:v>48787</c:v>
                </c:pt>
                <c:pt idx="48788">
                  <c:v>48788</c:v>
                </c:pt>
                <c:pt idx="48789">
                  <c:v>48789</c:v>
                </c:pt>
                <c:pt idx="48790">
                  <c:v>48790</c:v>
                </c:pt>
                <c:pt idx="48791">
                  <c:v>48791</c:v>
                </c:pt>
                <c:pt idx="48792">
                  <c:v>48792</c:v>
                </c:pt>
                <c:pt idx="48793">
                  <c:v>48793</c:v>
                </c:pt>
                <c:pt idx="48794">
                  <c:v>48794</c:v>
                </c:pt>
                <c:pt idx="48795">
                  <c:v>48795</c:v>
                </c:pt>
                <c:pt idx="48796">
                  <c:v>48796</c:v>
                </c:pt>
                <c:pt idx="48797">
                  <c:v>48797</c:v>
                </c:pt>
                <c:pt idx="48798">
                  <c:v>48798</c:v>
                </c:pt>
                <c:pt idx="48799">
                  <c:v>48799</c:v>
                </c:pt>
                <c:pt idx="48800">
                  <c:v>48800</c:v>
                </c:pt>
                <c:pt idx="48801">
                  <c:v>48801</c:v>
                </c:pt>
                <c:pt idx="48802">
                  <c:v>48802</c:v>
                </c:pt>
                <c:pt idx="48803">
                  <c:v>48803</c:v>
                </c:pt>
                <c:pt idx="48804">
                  <c:v>48804</c:v>
                </c:pt>
                <c:pt idx="48805">
                  <c:v>48805</c:v>
                </c:pt>
                <c:pt idx="48806">
                  <c:v>48806</c:v>
                </c:pt>
                <c:pt idx="48807">
                  <c:v>48807</c:v>
                </c:pt>
                <c:pt idx="48808">
                  <c:v>48808</c:v>
                </c:pt>
                <c:pt idx="48809">
                  <c:v>48809</c:v>
                </c:pt>
                <c:pt idx="48810">
                  <c:v>48810</c:v>
                </c:pt>
                <c:pt idx="48811">
                  <c:v>48811</c:v>
                </c:pt>
                <c:pt idx="48812">
                  <c:v>48812</c:v>
                </c:pt>
                <c:pt idx="48813">
                  <c:v>48813</c:v>
                </c:pt>
                <c:pt idx="48814">
                  <c:v>48814</c:v>
                </c:pt>
                <c:pt idx="48815">
                  <c:v>48815</c:v>
                </c:pt>
                <c:pt idx="48816">
                  <c:v>48816</c:v>
                </c:pt>
                <c:pt idx="48817">
                  <c:v>48817</c:v>
                </c:pt>
                <c:pt idx="48818">
                  <c:v>48818</c:v>
                </c:pt>
                <c:pt idx="48819">
                  <c:v>48819</c:v>
                </c:pt>
                <c:pt idx="48820">
                  <c:v>48820</c:v>
                </c:pt>
                <c:pt idx="48821">
                  <c:v>48821</c:v>
                </c:pt>
                <c:pt idx="48822">
                  <c:v>48822</c:v>
                </c:pt>
                <c:pt idx="48823">
                  <c:v>48823</c:v>
                </c:pt>
                <c:pt idx="48824">
                  <c:v>48824</c:v>
                </c:pt>
                <c:pt idx="48825">
                  <c:v>48825</c:v>
                </c:pt>
                <c:pt idx="48826">
                  <c:v>48826</c:v>
                </c:pt>
                <c:pt idx="48827">
                  <c:v>48827</c:v>
                </c:pt>
                <c:pt idx="48828">
                  <c:v>48828</c:v>
                </c:pt>
                <c:pt idx="48829">
                  <c:v>48829</c:v>
                </c:pt>
                <c:pt idx="48830">
                  <c:v>48830</c:v>
                </c:pt>
                <c:pt idx="48831">
                  <c:v>48831</c:v>
                </c:pt>
                <c:pt idx="48832">
                  <c:v>48832</c:v>
                </c:pt>
                <c:pt idx="48833">
                  <c:v>48833</c:v>
                </c:pt>
                <c:pt idx="48834">
                  <c:v>48834</c:v>
                </c:pt>
                <c:pt idx="48835">
                  <c:v>48835</c:v>
                </c:pt>
                <c:pt idx="48836">
                  <c:v>48836</c:v>
                </c:pt>
                <c:pt idx="48837">
                  <c:v>48837</c:v>
                </c:pt>
                <c:pt idx="48838">
                  <c:v>48838</c:v>
                </c:pt>
                <c:pt idx="48839">
                  <c:v>48839</c:v>
                </c:pt>
                <c:pt idx="48840">
                  <c:v>48840</c:v>
                </c:pt>
                <c:pt idx="48841">
                  <c:v>48841</c:v>
                </c:pt>
                <c:pt idx="48842">
                  <c:v>48842</c:v>
                </c:pt>
                <c:pt idx="48843">
                  <c:v>48843</c:v>
                </c:pt>
                <c:pt idx="48844">
                  <c:v>48844</c:v>
                </c:pt>
                <c:pt idx="48845">
                  <c:v>48845</c:v>
                </c:pt>
                <c:pt idx="48846">
                  <c:v>48846</c:v>
                </c:pt>
                <c:pt idx="48847">
                  <c:v>48847</c:v>
                </c:pt>
                <c:pt idx="48848">
                  <c:v>48848</c:v>
                </c:pt>
                <c:pt idx="48849">
                  <c:v>48849</c:v>
                </c:pt>
                <c:pt idx="48850">
                  <c:v>48850</c:v>
                </c:pt>
                <c:pt idx="48851">
                  <c:v>48851</c:v>
                </c:pt>
                <c:pt idx="48852">
                  <c:v>48852</c:v>
                </c:pt>
                <c:pt idx="48853">
                  <c:v>48853</c:v>
                </c:pt>
                <c:pt idx="48854">
                  <c:v>48854</c:v>
                </c:pt>
                <c:pt idx="48855">
                  <c:v>48855</c:v>
                </c:pt>
                <c:pt idx="48856">
                  <c:v>48856</c:v>
                </c:pt>
                <c:pt idx="48857">
                  <c:v>48857</c:v>
                </c:pt>
                <c:pt idx="48858">
                  <c:v>48858</c:v>
                </c:pt>
                <c:pt idx="48859">
                  <c:v>48859</c:v>
                </c:pt>
                <c:pt idx="48860">
                  <c:v>48860</c:v>
                </c:pt>
                <c:pt idx="48861">
                  <c:v>48861</c:v>
                </c:pt>
                <c:pt idx="48862">
                  <c:v>48862</c:v>
                </c:pt>
                <c:pt idx="48863">
                  <c:v>48863</c:v>
                </c:pt>
                <c:pt idx="48864">
                  <c:v>48864</c:v>
                </c:pt>
                <c:pt idx="48865">
                  <c:v>48865</c:v>
                </c:pt>
                <c:pt idx="48866">
                  <c:v>48866</c:v>
                </c:pt>
                <c:pt idx="48867">
                  <c:v>48867</c:v>
                </c:pt>
                <c:pt idx="48868">
                  <c:v>48868</c:v>
                </c:pt>
                <c:pt idx="48869">
                  <c:v>48869</c:v>
                </c:pt>
                <c:pt idx="48870">
                  <c:v>48870</c:v>
                </c:pt>
                <c:pt idx="48871">
                  <c:v>48871</c:v>
                </c:pt>
                <c:pt idx="48872">
                  <c:v>48872</c:v>
                </c:pt>
                <c:pt idx="48873">
                  <c:v>48873</c:v>
                </c:pt>
                <c:pt idx="48874">
                  <c:v>48874</c:v>
                </c:pt>
                <c:pt idx="48875">
                  <c:v>48875</c:v>
                </c:pt>
                <c:pt idx="48876">
                  <c:v>48876</c:v>
                </c:pt>
                <c:pt idx="48877">
                  <c:v>48877</c:v>
                </c:pt>
                <c:pt idx="48878">
                  <c:v>48878</c:v>
                </c:pt>
                <c:pt idx="48879">
                  <c:v>48879</c:v>
                </c:pt>
                <c:pt idx="48880">
                  <c:v>48880</c:v>
                </c:pt>
                <c:pt idx="48881">
                  <c:v>48881</c:v>
                </c:pt>
                <c:pt idx="48882">
                  <c:v>48882</c:v>
                </c:pt>
                <c:pt idx="48883">
                  <c:v>48883</c:v>
                </c:pt>
                <c:pt idx="48884">
                  <c:v>48884</c:v>
                </c:pt>
                <c:pt idx="48885">
                  <c:v>48885</c:v>
                </c:pt>
                <c:pt idx="48886">
                  <c:v>48886</c:v>
                </c:pt>
                <c:pt idx="48887">
                  <c:v>48887</c:v>
                </c:pt>
                <c:pt idx="48888">
                  <c:v>48888</c:v>
                </c:pt>
                <c:pt idx="48889">
                  <c:v>48889</c:v>
                </c:pt>
                <c:pt idx="48890">
                  <c:v>48890</c:v>
                </c:pt>
                <c:pt idx="48891">
                  <c:v>48891</c:v>
                </c:pt>
                <c:pt idx="48892">
                  <c:v>48892</c:v>
                </c:pt>
                <c:pt idx="48893">
                  <c:v>48893</c:v>
                </c:pt>
                <c:pt idx="48894">
                  <c:v>48894</c:v>
                </c:pt>
                <c:pt idx="48895">
                  <c:v>48895</c:v>
                </c:pt>
                <c:pt idx="48896">
                  <c:v>48896</c:v>
                </c:pt>
                <c:pt idx="48897">
                  <c:v>48897</c:v>
                </c:pt>
                <c:pt idx="48898">
                  <c:v>48898</c:v>
                </c:pt>
                <c:pt idx="48899">
                  <c:v>48899</c:v>
                </c:pt>
                <c:pt idx="48900">
                  <c:v>48900</c:v>
                </c:pt>
                <c:pt idx="48901">
                  <c:v>48901</c:v>
                </c:pt>
                <c:pt idx="48902">
                  <c:v>48902</c:v>
                </c:pt>
                <c:pt idx="48903">
                  <c:v>48903</c:v>
                </c:pt>
                <c:pt idx="48904">
                  <c:v>48904</c:v>
                </c:pt>
                <c:pt idx="48905">
                  <c:v>48905</c:v>
                </c:pt>
                <c:pt idx="48906">
                  <c:v>48906</c:v>
                </c:pt>
                <c:pt idx="48907">
                  <c:v>48907</c:v>
                </c:pt>
                <c:pt idx="48908">
                  <c:v>48908</c:v>
                </c:pt>
                <c:pt idx="48909">
                  <c:v>48909</c:v>
                </c:pt>
                <c:pt idx="48910">
                  <c:v>48910</c:v>
                </c:pt>
                <c:pt idx="48911">
                  <c:v>48911</c:v>
                </c:pt>
                <c:pt idx="48912">
                  <c:v>48912</c:v>
                </c:pt>
                <c:pt idx="48913">
                  <c:v>48913</c:v>
                </c:pt>
                <c:pt idx="48914">
                  <c:v>48914</c:v>
                </c:pt>
                <c:pt idx="48915">
                  <c:v>48915</c:v>
                </c:pt>
                <c:pt idx="48916">
                  <c:v>48916</c:v>
                </c:pt>
                <c:pt idx="48917">
                  <c:v>48917</c:v>
                </c:pt>
                <c:pt idx="48918">
                  <c:v>48918</c:v>
                </c:pt>
                <c:pt idx="48919">
                  <c:v>48919</c:v>
                </c:pt>
                <c:pt idx="48920">
                  <c:v>48920</c:v>
                </c:pt>
                <c:pt idx="48921">
                  <c:v>48921</c:v>
                </c:pt>
                <c:pt idx="48922">
                  <c:v>48922</c:v>
                </c:pt>
                <c:pt idx="48923">
                  <c:v>48923</c:v>
                </c:pt>
                <c:pt idx="48924">
                  <c:v>48924</c:v>
                </c:pt>
                <c:pt idx="48925">
                  <c:v>48925</c:v>
                </c:pt>
                <c:pt idx="48926">
                  <c:v>48926</c:v>
                </c:pt>
                <c:pt idx="48927">
                  <c:v>48927</c:v>
                </c:pt>
                <c:pt idx="48928">
                  <c:v>48928</c:v>
                </c:pt>
                <c:pt idx="48929">
                  <c:v>48929</c:v>
                </c:pt>
                <c:pt idx="48930">
                  <c:v>48930</c:v>
                </c:pt>
                <c:pt idx="48931">
                  <c:v>48931</c:v>
                </c:pt>
                <c:pt idx="48932">
                  <c:v>48932</c:v>
                </c:pt>
                <c:pt idx="48933">
                  <c:v>48933</c:v>
                </c:pt>
                <c:pt idx="48934">
                  <c:v>48934</c:v>
                </c:pt>
                <c:pt idx="48935">
                  <c:v>48935</c:v>
                </c:pt>
                <c:pt idx="48936">
                  <c:v>48936</c:v>
                </c:pt>
                <c:pt idx="48937">
                  <c:v>48937</c:v>
                </c:pt>
                <c:pt idx="48938">
                  <c:v>48938</c:v>
                </c:pt>
                <c:pt idx="48939">
                  <c:v>48939</c:v>
                </c:pt>
                <c:pt idx="48940">
                  <c:v>48940</c:v>
                </c:pt>
                <c:pt idx="48941">
                  <c:v>48941</c:v>
                </c:pt>
                <c:pt idx="48942">
                  <c:v>48942</c:v>
                </c:pt>
                <c:pt idx="48943">
                  <c:v>48943</c:v>
                </c:pt>
                <c:pt idx="48944">
                  <c:v>48944</c:v>
                </c:pt>
                <c:pt idx="48945">
                  <c:v>48945</c:v>
                </c:pt>
                <c:pt idx="48946">
                  <c:v>48946</c:v>
                </c:pt>
                <c:pt idx="48947">
                  <c:v>48947</c:v>
                </c:pt>
                <c:pt idx="48948">
                  <c:v>48948</c:v>
                </c:pt>
                <c:pt idx="48949">
                  <c:v>48949</c:v>
                </c:pt>
                <c:pt idx="48950">
                  <c:v>48950</c:v>
                </c:pt>
                <c:pt idx="48951">
                  <c:v>48951</c:v>
                </c:pt>
                <c:pt idx="48952">
                  <c:v>48952</c:v>
                </c:pt>
                <c:pt idx="48953">
                  <c:v>48953</c:v>
                </c:pt>
                <c:pt idx="48954">
                  <c:v>48954</c:v>
                </c:pt>
                <c:pt idx="48955">
                  <c:v>48955</c:v>
                </c:pt>
                <c:pt idx="48956">
                  <c:v>48956</c:v>
                </c:pt>
                <c:pt idx="48957">
                  <c:v>48957</c:v>
                </c:pt>
                <c:pt idx="48958">
                  <c:v>48958</c:v>
                </c:pt>
                <c:pt idx="48959">
                  <c:v>48959</c:v>
                </c:pt>
                <c:pt idx="48960">
                  <c:v>48960</c:v>
                </c:pt>
                <c:pt idx="48961">
                  <c:v>48961</c:v>
                </c:pt>
                <c:pt idx="48962">
                  <c:v>48962</c:v>
                </c:pt>
                <c:pt idx="48963">
                  <c:v>48963</c:v>
                </c:pt>
                <c:pt idx="48964">
                  <c:v>48964</c:v>
                </c:pt>
                <c:pt idx="48965">
                  <c:v>48965</c:v>
                </c:pt>
                <c:pt idx="48966">
                  <c:v>48966</c:v>
                </c:pt>
                <c:pt idx="48967">
                  <c:v>48967</c:v>
                </c:pt>
                <c:pt idx="48968">
                  <c:v>48968</c:v>
                </c:pt>
                <c:pt idx="48969">
                  <c:v>48969</c:v>
                </c:pt>
                <c:pt idx="48970">
                  <c:v>48970</c:v>
                </c:pt>
                <c:pt idx="48971">
                  <c:v>48971</c:v>
                </c:pt>
                <c:pt idx="48972">
                  <c:v>48972</c:v>
                </c:pt>
                <c:pt idx="48973">
                  <c:v>48973</c:v>
                </c:pt>
                <c:pt idx="48974">
                  <c:v>48974</c:v>
                </c:pt>
                <c:pt idx="48975">
                  <c:v>48975</c:v>
                </c:pt>
                <c:pt idx="48976">
                  <c:v>48976</c:v>
                </c:pt>
                <c:pt idx="48977">
                  <c:v>48977</c:v>
                </c:pt>
                <c:pt idx="48978">
                  <c:v>48978</c:v>
                </c:pt>
                <c:pt idx="48979">
                  <c:v>48979</c:v>
                </c:pt>
                <c:pt idx="48980">
                  <c:v>48980</c:v>
                </c:pt>
                <c:pt idx="48981">
                  <c:v>48981</c:v>
                </c:pt>
                <c:pt idx="48982">
                  <c:v>48982</c:v>
                </c:pt>
                <c:pt idx="48983">
                  <c:v>48983</c:v>
                </c:pt>
                <c:pt idx="48984">
                  <c:v>48984</c:v>
                </c:pt>
                <c:pt idx="48985">
                  <c:v>48985</c:v>
                </c:pt>
                <c:pt idx="48986">
                  <c:v>48986</c:v>
                </c:pt>
                <c:pt idx="48987">
                  <c:v>48987</c:v>
                </c:pt>
                <c:pt idx="48988">
                  <c:v>48988</c:v>
                </c:pt>
                <c:pt idx="48989">
                  <c:v>48989</c:v>
                </c:pt>
                <c:pt idx="48990">
                  <c:v>48990</c:v>
                </c:pt>
                <c:pt idx="48991">
                  <c:v>48991</c:v>
                </c:pt>
                <c:pt idx="48992">
                  <c:v>48992</c:v>
                </c:pt>
                <c:pt idx="48993">
                  <c:v>48993</c:v>
                </c:pt>
                <c:pt idx="48994">
                  <c:v>48994</c:v>
                </c:pt>
                <c:pt idx="48995">
                  <c:v>48995</c:v>
                </c:pt>
                <c:pt idx="48996">
                  <c:v>48996</c:v>
                </c:pt>
                <c:pt idx="48997">
                  <c:v>48997</c:v>
                </c:pt>
                <c:pt idx="48998">
                  <c:v>48998</c:v>
                </c:pt>
                <c:pt idx="48999">
                  <c:v>48999</c:v>
                </c:pt>
                <c:pt idx="49000">
                  <c:v>49000</c:v>
                </c:pt>
                <c:pt idx="49001">
                  <c:v>49001</c:v>
                </c:pt>
                <c:pt idx="49002">
                  <c:v>49002</c:v>
                </c:pt>
                <c:pt idx="49003">
                  <c:v>49003</c:v>
                </c:pt>
                <c:pt idx="49004">
                  <c:v>49004</c:v>
                </c:pt>
                <c:pt idx="49005">
                  <c:v>49005</c:v>
                </c:pt>
                <c:pt idx="49006">
                  <c:v>49006</c:v>
                </c:pt>
                <c:pt idx="49007">
                  <c:v>49007</c:v>
                </c:pt>
                <c:pt idx="49008">
                  <c:v>49008</c:v>
                </c:pt>
                <c:pt idx="49009">
                  <c:v>49009</c:v>
                </c:pt>
                <c:pt idx="49010">
                  <c:v>49010</c:v>
                </c:pt>
                <c:pt idx="49011">
                  <c:v>49011</c:v>
                </c:pt>
                <c:pt idx="49012">
                  <c:v>49012</c:v>
                </c:pt>
                <c:pt idx="49013">
                  <c:v>49013</c:v>
                </c:pt>
                <c:pt idx="49014">
                  <c:v>49014</c:v>
                </c:pt>
                <c:pt idx="49015">
                  <c:v>49015</c:v>
                </c:pt>
                <c:pt idx="49016">
                  <c:v>49016</c:v>
                </c:pt>
                <c:pt idx="49017">
                  <c:v>49017</c:v>
                </c:pt>
                <c:pt idx="49018">
                  <c:v>49018</c:v>
                </c:pt>
                <c:pt idx="49019">
                  <c:v>49019</c:v>
                </c:pt>
                <c:pt idx="49020">
                  <c:v>49020</c:v>
                </c:pt>
                <c:pt idx="49021">
                  <c:v>49021</c:v>
                </c:pt>
                <c:pt idx="49022">
                  <c:v>49022</c:v>
                </c:pt>
                <c:pt idx="49023">
                  <c:v>49023</c:v>
                </c:pt>
                <c:pt idx="49024">
                  <c:v>49024</c:v>
                </c:pt>
                <c:pt idx="49025">
                  <c:v>49025</c:v>
                </c:pt>
                <c:pt idx="49026">
                  <c:v>49026</c:v>
                </c:pt>
                <c:pt idx="49027">
                  <c:v>49027</c:v>
                </c:pt>
                <c:pt idx="49028">
                  <c:v>49028</c:v>
                </c:pt>
                <c:pt idx="49029">
                  <c:v>49029</c:v>
                </c:pt>
                <c:pt idx="49030">
                  <c:v>49030</c:v>
                </c:pt>
                <c:pt idx="49031">
                  <c:v>49031</c:v>
                </c:pt>
                <c:pt idx="49032">
                  <c:v>49032</c:v>
                </c:pt>
                <c:pt idx="49033">
                  <c:v>49033</c:v>
                </c:pt>
                <c:pt idx="49034">
                  <c:v>49034</c:v>
                </c:pt>
                <c:pt idx="49035">
                  <c:v>49035</c:v>
                </c:pt>
                <c:pt idx="49036">
                  <c:v>49036</c:v>
                </c:pt>
                <c:pt idx="49037">
                  <c:v>49037</c:v>
                </c:pt>
                <c:pt idx="49038">
                  <c:v>49038</c:v>
                </c:pt>
                <c:pt idx="49039">
                  <c:v>49039</c:v>
                </c:pt>
                <c:pt idx="49040">
                  <c:v>49040</c:v>
                </c:pt>
                <c:pt idx="49041">
                  <c:v>49041</c:v>
                </c:pt>
                <c:pt idx="49042">
                  <c:v>49042</c:v>
                </c:pt>
                <c:pt idx="49043">
                  <c:v>49043</c:v>
                </c:pt>
                <c:pt idx="49044">
                  <c:v>49044</c:v>
                </c:pt>
                <c:pt idx="49045">
                  <c:v>49045</c:v>
                </c:pt>
                <c:pt idx="49046">
                  <c:v>49046</c:v>
                </c:pt>
                <c:pt idx="49047">
                  <c:v>49047</c:v>
                </c:pt>
                <c:pt idx="49048">
                  <c:v>49048</c:v>
                </c:pt>
                <c:pt idx="49049">
                  <c:v>49049</c:v>
                </c:pt>
                <c:pt idx="49050">
                  <c:v>49050</c:v>
                </c:pt>
                <c:pt idx="49051">
                  <c:v>49051</c:v>
                </c:pt>
                <c:pt idx="49052">
                  <c:v>49052</c:v>
                </c:pt>
                <c:pt idx="49053">
                  <c:v>49053</c:v>
                </c:pt>
                <c:pt idx="49054">
                  <c:v>49054</c:v>
                </c:pt>
                <c:pt idx="49055">
                  <c:v>49055</c:v>
                </c:pt>
                <c:pt idx="49056">
                  <c:v>49056</c:v>
                </c:pt>
                <c:pt idx="49057">
                  <c:v>49057</c:v>
                </c:pt>
                <c:pt idx="49058">
                  <c:v>49058</c:v>
                </c:pt>
                <c:pt idx="49059">
                  <c:v>49059</c:v>
                </c:pt>
                <c:pt idx="49060">
                  <c:v>49060</c:v>
                </c:pt>
                <c:pt idx="49061">
                  <c:v>49061</c:v>
                </c:pt>
                <c:pt idx="49062">
                  <c:v>49062</c:v>
                </c:pt>
                <c:pt idx="49063">
                  <c:v>49063</c:v>
                </c:pt>
                <c:pt idx="49064">
                  <c:v>49064</c:v>
                </c:pt>
                <c:pt idx="49065">
                  <c:v>49065</c:v>
                </c:pt>
                <c:pt idx="49066">
                  <c:v>49066</c:v>
                </c:pt>
                <c:pt idx="49067">
                  <c:v>49067</c:v>
                </c:pt>
                <c:pt idx="49068">
                  <c:v>49068</c:v>
                </c:pt>
                <c:pt idx="49069">
                  <c:v>49069</c:v>
                </c:pt>
                <c:pt idx="49070">
                  <c:v>49070</c:v>
                </c:pt>
                <c:pt idx="49071">
                  <c:v>49071</c:v>
                </c:pt>
                <c:pt idx="49072">
                  <c:v>49072</c:v>
                </c:pt>
                <c:pt idx="49073">
                  <c:v>49073</c:v>
                </c:pt>
                <c:pt idx="49074">
                  <c:v>49074</c:v>
                </c:pt>
                <c:pt idx="49075">
                  <c:v>49075</c:v>
                </c:pt>
                <c:pt idx="49076">
                  <c:v>49076</c:v>
                </c:pt>
                <c:pt idx="49077">
                  <c:v>49077</c:v>
                </c:pt>
                <c:pt idx="49078">
                  <c:v>49078</c:v>
                </c:pt>
                <c:pt idx="49079">
                  <c:v>49079</c:v>
                </c:pt>
                <c:pt idx="49080">
                  <c:v>49080</c:v>
                </c:pt>
                <c:pt idx="49081">
                  <c:v>49081</c:v>
                </c:pt>
                <c:pt idx="49082">
                  <c:v>49082</c:v>
                </c:pt>
                <c:pt idx="49083">
                  <c:v>49083</c:v>
                </c:pt>
                <c:pt idx="49084">
                  <c:v>49084</c:v>
                </c:pt>
                <c:pt idx="49085">
                  <c:v>49085</c:v>
                </c:pt>
                <c:pt idx="49086">
                  <c:v>49086</c:v>
                </c:pt>
                <c:pt idx="49087">
                  <c:v>49087</c:v>
                </c:pt>
                <c:pt idx="49088">
                  <c:v>49088</c:v>
                </c:pt>
                <c:pt idx="49089">
                  <c:v>49089</c:v>
                </c:pt>
                <c:pt idx="49090">
                  <c:v>49090</c:v>
                </c:pt>
                <c:pt idx="49091">
                  <c:v>49091</c:v>
                </c:pt>
                <c:pt idx="49092">
                  <c:v>49092</c:v>
                </c:pt>
                <c:pt idx="49093">
                  <c:v>49093</c:v>
                </c:pt>
                <c:pt idx="49094">
                  <c:v>49094</c:v>
                </c:pt>
                <c:pt idx="49095">
                  <c:v>49095</c:v>
                </c:pt>
                <c:pt idx="49096">
                  <c:v>49096</c:v>
                </c:pt>
                <c:pt idx="49097">
                  <c:v>49097</c:v>
                </c:pt>
                <c:pt idx="49098">
                  <c:v>49098</c:v>
                </c:pt>
                <c:pt idx="49099">
                  <c:v>49099</c:v>
                </c:pt>
                <c:pt idx="49100">
                  <c:v>49100</c:v>
                </c:pt>
                <c:pt idx="49101">
                  <c:v>49101</c:v>
                </c:pt>
                <c:pt idx="49102">
                  <c:v>49102</c:v>
                </c:pt>
                <c:pt idx="49103">
                  <c:v>49103</c:v>
                </c:pt>
                <c:pt idx="49104">
                  <c:v>49104</c:v>
                </c:pt>
                <c:pt idx="49105">
                  <c:v>49105</c:v>
                </c:pt>
                <c:pt idx="49106">
                  <c:v>49106</c:v>
                </c:pt>
                <c:pt idx="49107">
                  <c:v>49107</c:v>
                </c:pt>
                <c:pt idx="49108">
                  <c:v>49108</c:v>
                </c:pt>
                <c:pt idx="49109">
                  <c:v>49109</c:v>
                </c:pt>
                <c:pt idx="49110">
                  <c:v>49110</c:v>
                </c:pt>
                <c:pt idx="49111">
                  <c:v>49111</c:v>
                </c:pt>
                <c:pt idx="49112">
                  <c:v>49112</c:v>
                </c:pt>
                <c:pt idx="49113">
                  <c:v>49113</c:v>
                </c:pt>
                <c:pt idx="49114">
                  <c:v>49114</c:v>
                </c:pt>
                <c:pt idx="49115">
                  <c:v>49115</c:v>
                </c:pt>
                <c:pt idx="49116">
                  <c:v>49116</c:v>
                </c:pt>
                <c:pt idx="49117">
                  <c:v>49117</c:v>
                </c:pt>
                <c:pt idx="49118">
                  <c:v>49118</c:v>
                </c:pt>
                <c:pt idx="49119">
                  <c:v>49119</c:v>
                </c:pt>
                <c:pt idx="49120">
                  <c:v>49120</c:v>
                </c:pt>
                <c:pt idx="49121">
                  <c:v>49121</c:v>
                </c:pt>
                <c:pt idx="49122">
                  <c:v>49122</c:v>
                </c:pt>
                <c:pt idx="49123">
                  <c:v>49123</c:v>
                </c:pt>
                <c:pt idx="49124">
                  <c:v>49124</c:v>
                </c:pt>
                <c:pt idx="49125">
                  <c:v>49125</c:v>
                </c:pt>
                <c:pt idx="49126">
                  <c:v>49126</c:v>
                </c:pt>
                <c:pt idx="49127">
                  <c:v>49127</c:v>
                </c:pt>
                <c:pt idx="49128">
                  <c:v>49128</c:v>
                </c:pt>
                <c:pt idx="49129">
                  <c:v>49129</c:v>
                </c:pt>
                <c:pt idx="49130">
                  <c:v>49130</c:v>
                </c:pt>
                <c:pt idx="49131">
                  <c:v>49131</c:v>
                </c:pt>
                <c:pt idx="49132">
                  <c:v>49132</c:v>
                </c:pt>
                <c:pt idx="49133">
                  <c:v>49133</c:v>
                </c:pt>
                <c:pt idx="49134">
                  <c:v>49134</c:v>
                </c:pt>
                <c:pt idx="49135">
                  <c:v>49135</c:v>
                </c:pt>
                <c:pt idx="49136">
                  <c:v>49136</c:v>
                </c:pt>
                <c:pt idx="49137">
                  <c:v>49137</c:v>
                </c:pt>
                <c:pt idx="49138">
                  <c:v>49138</c:v>
                </c:pt>
                <c:pt idx="49139">
                  <c:v>49139</c:v>
                </c:pt>
                <c:pt idx="49140">
                  <c:v>49140</c:v>
                </c:pt>
                <c:pt idx="49141">
                  <c:v>49141</c:v>
                </c:pt>
                <c:pt idx="49142">
                  <c:v>49142</c:v>
                </c:pt>
                <c:pt idx="49143">
                  <c:v>49143</c:v>
                </c:pt>
                <c:pt idx="49144">
                  <c:v>49144</c:v>
                </c:pt>
                <c:pt idx="49145">
                  <c:v>49145</c:v>
                </c:pt>
                <c:pt idx="49146">
                  <c:v>49146</c:v>
                </c:pt>
                <c:pt idx="49147">
                  <c:v>49147</c:v>
                </c:pt>
                <c:pt idx="49148">
                  <c:v>49148</c:v>
                </c:pt>
                <c:pt idx="49149">
                  <c:v>49149</c:v>
                </c:pt>
                <c:pt idx="49150">
                  <c:v>49150</c:v>
                </c:pt>
                <c:pt idx="49151">
                  <c:v>49151</c:v>
                </c:pt>
                <c:pt idx="49152">
                  <c:v>49152</c:v>
                </c:pt>
                <c:pt idx="49153">
                  <c:v>49153</c:v>
                </c:pt>
                <c:pt idx="49154">
                  <c:v>49154</c:v>
                </c:pt>
                <c:pt idx="49155">
                  <c:v>49155</c:v>
                </c:pt>
                <c:pt idx="49156">
                  <c:v>49156</c:v>
                </c:pt>
                <c:pt idx="49157">
                  <c:v>49157</c:v>
                </c:pt>
                <c:pt idx="49158">
                  <c:v>49158</c:v>
                </c:pt>
                <c:pt idx="49159">
                  <c:v>49159</c:v>
                </c:pt>
                <c:pt idx="49160">
                  <c:v>49160</c:v>
                </c:pt>
                <c:pt idx="49161">
                  <c:v>49161</c:v>
                </c:pt>
                <c:pt idx="49162">
                  <c:v>49162</c:v>
                </c:pt>
                <c:pt idx="49163">
                  <c:v>49163</c:v>
                </c:pt>
                <c:pt idx="49164">
                  <c:v>49164</c:v>
                </c:pt>
                <c:pt idx="49165">
                  <c:v>49165</c:v>
                </c:pt>
                <c:pt idx="49166">
                  <c:v>49166</c:v>
                </c:pt>
                <c:pt idx="49167">
                  <c:v>49167</c:v>
                </c:pt>
                <c:pt idx="49168">
                  <c:v>49168</c:v>
                </c:pt>
                <c:pt idx="49169">
                  <c:v>49169</c:v>
                </c:pt>
                <c:pt idx="49170">
                  <c:v>49170</c:v>
                </c:pt>
                <c:pt idx="49171">
                  <c:v>49171</c:v>
                </c:pt>
                <c:pt idx="49172">
                  <c:v>49172</c:v>
                </c:pt>
                <c:pt idx="49173">
                  <c:v>49173</c:v>
                </c:pt>
                <c:pt idx="49174">
                  <c:v>49174</c:v>
                </c:pt>
                <c:pt idx="49175">
                  <c:v>49175</c:v>
                </c:pt>
                <c:pt idx="49176">
                  <c:v>49176</c:v>
                </c:pt>
                <c:pt idx="49177">
                  <c:v>49177</c:v>
                </c:pt>
                <c:pt idx="49178">
                  <c:v>49178</c:v>
                </c:pt>
                <c:pt idx="49179">
                  <c:v>49179</c:v>
                </c:pt>
                <c:pt idx="49180">
                  <c:v>49180</c:v>
                </c:pt>
                <c:pt idx="49181">
                  <c:v>49181</c:v>
                </c:pt>
                <c:pt idx="49182">
                  <c:v>49182</c:v>
                </c:pt>
                <c:pt idx="49183">
                  <c:v>49183</c:v>
                </c:pt>
                <c:pt idx="49184">
                  <c:v>49184</c:v>
                </c:pt>
                <c:pt idx="49185">
                  <c:v>49185</c:v>
                </c:pt>
                <c:pt idx="49186">
                  <c:v>49186</c:v>
                </c:pt>
                <c:pt idx="49187">
                  <c:v>49187</c:v>
                </c:pt>
                <c:pt idx="49188">
                  <c:v>49188</c:v>
                </c:pt>
                <c:pt idx="49189">
                  <c:v>49189</c:v>
                </c:pt>
                <c:pt idx="49190">
                  <c:v>49190</c:v>
                </c:pt>
                <c:pt idx="49191">
                  <c:v>49191</c:v>
                </c:pt>
                <c:pt idx="49192">
                  <c:v>49192</c:v>
                </c:pt>
                <c:pt idx="49193">
                  <c:v>49193</c:v>
                </c:pt>
                <c:pt idx="49194">
                  <c:v>49194</c:v>
                </c:pt>
                <c:pt idx="49195">
                  <c:v>49195</c:v>
                </c:pt>
                <c:pt idx="49196">
                  <c:v>49196</c:v>
                </c:pt>
                <c:pt idx="49197">
                  <c:v>49197</c:v>
                </c:pt>
                <c:pt idx="49198">
                  <c:v>49198</c:v>
                </c:pt>
                <c:pt idx="49199">
                  <c:v>49199</c:v>
                </c:pt>
                <c:pt idx="49200">
                  <c:v>49200</c:v>
                </c:pt>
                <c:pt idx="49201">
                  <c:v>49201</c:v>
                </c:pt>
                <c:pt idx="49202">
                  <c:v>49202</c:v>
                </c:pt>
                <c:pt idx="49203">
                  <c:v>49203</c:v>
                </c:pt>
                <c:pt idx="49204">
                  <c:v>49204</c:v>
                </c:pt>
                <c:pt idx="49205">
                  <c:v>49205</c:v>
                </c:pt>
                <c:pt idx="49206">
                  <c:v>49206</c:v>
                </c:pt>
                <c:pt idx="49207">
                  <c:v>49207</c:v>
                </c:pt>
                <c:pt idx="49208">
                  <c:v>49208</c:v>
                </c:pt>
                <c:pt idx="49209">
                  <c:v>49209</c:v>
                </c:pt>
                <c:pt idx="49210">
                  <c:v>49210</c:v>
                </c:pt>
                <c:pt idx="49211">
                  <c:v>49211</c:v>
                </c:pt>
                <c:pt idx="49212">
                  <c:v>49212</c:v>
                </c:pt>
                <c:pt idx="49213">
                  <c:v>49213</c:v>
                </c:pt>
                <c:pt idx="49214">
                  <c:v>49214</c:v>
                </c:pt>
                <c:pt idx="49215">
                  <c:v>49215</c:v>
                </c:pt>
                <c:pt idx="49216">
                  <c:v>49216</c:v>
                </c:pt>
                <c:pt idx="49217">
                  <c:v>49217</c:v>
                </c:pt>
                <c:pt idx="49218">
                  <c:v>49218</c:v>
                </c:pt>
                <c:pt idx="49219">
                  <c:v>49219</c:v>
                </c:pt>
                <c:pt idx="49220">
                  <c:v>49220</c:v>
                </c:pt>
                <c:pt idx="49221">
                  <c:v>49221</c:v>
                </c:pt>
                <c:pt idx="49222">
                  <c:v>49222</c:v>
                </c:pt>
                <c:pt idx="49223">
                  <c:v>49223</c:v>
                </c:pt>
                <c:pt idx="49224">
                  <c:v>49224</c:v>
                </c:pt>
                <c:pt idx="49225">
                  <c:v>49225</c:v>
                </c:pt>
                <c:pt idx="49226">
                  <c:v>49226</c:v>
                </c:pt>
                <c:pt idx="49227">
                  <c:v>49227</c:v>
                </c:pt>
                <c:pt idx="49228">
                  <c:v>49228</c:v>
                </c:pt>
                <c:pt idx="49229">
                  <c:v>49229</c:v>
                </c:pt>
                <c:pt idx="49230">
                  <c:v>49230</c:v>
                </c:pt>
                <c:pt idx="49231">
                  <c:v>49231</c:v>
                </c:pt>
                <c:pt idx="49232">
                  <c:v>49232</c:v>
                </c:pt>
                <c:pt idx="49233">
                  <c:v>49233</c:v>
                </c:pt>
                <c:pt idx="49234">
                  <c:v>49234</c:v>
                </c:pt>
                <c:pt idx="49235">
                  <c:v>49235</c:v>
                </c:pt>
                <c:pt idx="49236">
                  <c:v>49236</c:v>
                </c:pt>
                <c:pt idx="49237">
                  <c:v>49237</c:v>
                </c:pt>
                <c:pt idx="49238">
                  <c:v>49238</c:v>
                </c:pt>
                <c:pt idx="49239">
                  <c:v>49239</c:v>
                </c:pt>
                <c:pt idx="49240">
                  <c:v>49240</c:v>
                </c:pt>
                <c:pt idx="49241">
                  <c:v>49241</c:v>
                </c:pt>
                <c:pt idx="49242">
                  <c:v>49242</c:v>
                </c:pt>
                <c:pt idx="49243">
                  <c:v>49243</c:v>
                </c:pt>
                <c:pt idx="49244">
                  <c:v>49244</c:v>
                </c:pt>
                <c:pt idx="49245">
                  <c:v>49245</c:v>
                </c:pt>
                <c:pt idx="49246">
                  <c:v>49246</c:v>
                </c:pt>
                <c:pt idx="49247">
                  <c:v>49247</c:v>
                </c:pt>
                <c:pt idx="49248">
                  <c:v>49248</c:v>
                </c:pt>
                <c:pt idx="49249">
                  <c:v>49249</c:v>
                </c:pt>
                <c:pt idx="49250">
                  <c:v>49250</c:v>
                </c:pt>
                <c:pt idx="49251">
                  <c:v>49251</c:v>
                </c:pt>
                <c:pt idx="49252">
                  <c:v>49252</c:v>
                </c:pt>
                <c:pt idx="49253">
                  <c:v>49253</c:v>
                </c:pt>
                <c:pt idx="49254">
                  <c:v>49254</c:v>
                </c:pt>
                <c:pt idx="49255">
                  <c:v>49255</c:v>
                </c:pt>
                <c:pt idx="49256">
                  <c:v>49256</c:v>
                </c:pt>
                <c:pt idx="49257">
                  <c:v>49257</c:v>
                </c:pt>
                <c:pt idx="49258">
                  <c:v>49258</c:v>
                </c:pt>
                <c:pt idx="49259">
                  <c:v>49259</c:v>
                </c:pt>
                <c:pt idx="49260">
                  <c:v>49260</c:v>
                </c:pt>
                <c:pt idx="49261">
                  <c:v>49261</c:v>
                </c:pt>
                <c:pt idx="49262">
                  <c:v>49262</c:v>
                </c:pt>
                <c:pt idx="49263">
                  <c:v>49263</c:v>
                </c:pt>
                <c:pt idx="49264">
                  <c:v>49264</c:v>
                </c:pt>
                <c:pt idx="49265">
                  <c:v>49265</c:v>
                </c:pt>
                <c:pt idx="49266">
                  <c:v>49266</c:v>
                </c:pt>
                <c:pt idx="49267">
                  <c:v>49267</c:v>
                </c:pt>
                <c:pt idx="49268">
                  <c:v>49268</c:v>
                </c:pt>
                <c:pt idx="49269">
                  <c:v>49269</c:v>
                </c:pt>
                <c:pt idx="49270">
                  <c:v>49270</c:v>
                </c:pt>
                <c:pt idx="49271">
                  <c:v>49271</c:v>
                </c:pt>
                <c:pt idx="49272">
                  <c:v>49272</c:v>
                </c:pt>
                <c:pt idx="49273">
                  <c:v>49273</c:v>
                </c:pt>
                <c:pt idx="49274">
                  <c:v>49274</c:v>
                </c:pt>
                <c:pt idx="49275">
                  <c:v>49275</c:v>
                </c:pt>
                <c:pt idx="49276">
                  <c:v>49276</c:v>
                </c:pt>
                <c:pt idx="49277">
                  <c:v>49277</c:v>
                </c:pt>
                <c:pt idx="49278">
                  <c:v>49278</c:v>
                </c:pt>
                <c:pt idx="49279">
                  <c:v>49279</c:v>
                </c:pt>
                <c:pt idx="49280">
                  <c:v>49280</c:v>
                </c:pt>
                <c:pt idx="49281">
                  <c:v>49281</c:v>
                </c:pt>
                <c:pt idx="49282">
                  <c:v>49282</c:v>
                </c:pt>
                <c:pt idx="49283">
                  <c:v>49283</c:v>
                </c:pt>
                <c:pt idx="49284">
                  <c:v>49284</c:v>
                </c:pt>
                <c:pt idx="49285">
                  <c:v>49285</c:v>
                </c:pt>
                <c:pt idx="49286">
                  <c:v>49286</c:v>
                </c:pt>
                <c:pt idx="49287">
                  <c:v>49287</c:v>
                </c:pt>
                <c:pt idx="49288">
                  <c:v>49288</c:v>
                </c:pt>
                <c:pt idx="49289">
                  <c:v>49289</c:v>
                </c:pt>
                <c:pt idx="49290">
                  <c:v>49290</c:v>
                </c:pt>
                <c:pt idx="49291">
                  <c:v>49291</c:v>
                </c:pt>
                <c:pt idx="49292">
                  <c:v>49292</c:v>
                </c:pt>
                <c:pt idx="49293">
                  <c:v>49293</c:v>
                </c:pt>
                <c:pt idx="49294">
                  <c:v>49294</c:v>
                </c:pt>
                <c:pt idx="49295">
                  <c:v>49295</c:v>
                </c:pt>
                <c:pt idx="49296">
                  <c:v>49296</c:v>
                </c:pt>
                <c:pt idx="49297">
                  <c:v>49297</c:v>
                </c:pt>
                <c:pt idx="49298">
                  <c:v>49298</c:v>
                </c:pt>
                <c:pt idx="49299">
                  <c:v>49299</c:v>
                </c:pt>
                <c:pt idx="49300">
                  <c:v>49300</c:v>
                </c:pt>
                <c:pt idx="49301">
                  <c:v>49301</c:v>
                </c:pt>
                <c:pt idx="49302">
                  <c:v>49302</c:v>
                </c:pt>
                <c:pt idx="49303">
                  <c:v>49303</c:v>
                </c:pt>
                <c:pt idx="49304">
                  <c:v>49304</c:v>
                </c:pt>
                <c:pt idx="49305">
                  <c:v>49305</c:v>
                </c:pt>
                <c:pt idx="49306">
                  <c:v>49306</c:v>
                </c:pt>
                <c:pt idx="49307">
                  <c:v>49307</c:v>
                </c:pt>
                <c:pt idx="49308">
                  <c:v>49308</c:v>
                </c:pt>
                <c:pt idx="49309">
                  <c:v>49309</c:v>
                </c:pt>
                <c:pt idx="49310">
                  <c:v>49310</c:v>
                </c:pt>
                <c:pt idx="49311">
                  <c:v>49311</c:v>
                </c:pt>
                <c:pt idx="49312">
                  <c:v>49312</c:v>
                </c:pt>
                <c:pt idx="49313">
                  <c:v>49313</c:v>
                </c:pt>
                <c:pt idx="49314">
                  <c:v>49314</c:v>
                </c:pt>
                <c:pt idx="49315">
                  <c:v>49315</c:v>
                </c:pt>
                <c:pt idx="49316">
                  <c:v>49316</c:v>
                </c:pt>
                <c:pt idx="49317">
                  <c:v>49317</c:v>
                </c:pt>
                <c:pt idx="49318">
                  <c:v>49318</c:v>
                </c:pt>
                <c:pt idx="49319">
                  <c:v>49319</c:v>
                </c:pt>
                <c:pt idx="49320">
                  <c:v>49320</c:v>
                </c:pt>
                <c:pt idx="49321">
                  <c:v>49321</c:v>
                </c:pt>
                <c:pt idx="49322">
                  <c:v>49322</c:v>
                </c:pt>
                <c:pt idx="49323">
                  <c:v>49323</c:v>
                </c:pt>
                <c:pt idx="49324">
                  <c:v>49324</c:v>
                </c:pt>
                <c:pt idx="49325">
                  <c:v>49325</c:v>
                </c:pt>
                <c:pt idx="49326">
                  <c:v>49326</c:v>
                </c:pt>
                <c:pt idx="49327">
                  <c:v>49327</c:v>
                </c:pt>
                <c:pt idx="49328">
                  <c:v>49328</c:v>
                </c:pt>
                <c:pt idx="49329">
                  <c:v>49329</c:v>
                </c:pt>
                <c:pt idx="49330">
                  <c:v>49330</c:v>
                </c:pt>
                <c:pt idx="49331">
                  <c:v>49331</c:v>
                </c:pt>
                <c:pt idx="49332">
                  <c:v>49332</c:v>
                </c:pt>
                <c:pt idx="49333">
                  <c:v>49333</c:v>
                </c:pt>
                <c:pt idx="49334">
                  <c:v>49334</c:v>
                </c:pt>
                <c:pt idx="49335">
                  <c:v>49335</c:v>
                </c:pt>
                <c:pt idx="49336">
                  <c:v>49336</c:v>
                </c:pt>
                <c:pt idx="49337">
                  <c:v>49337</c:v>
                </c:pt>
                <c:pt idx="49338">
                  <c:v>49338</c:v>
                </c:pt>
                <c:pt idx="49339">
                  <c:v>49339</c:v>
                </c:pt>
                <c:pt idx="49340">
                  <c:v>49340</c:v>
                </c:pt>
                <c:pt idx="49341">
                  <c:v>49341</c:v>
                </c:pt>
                <c:pt idx="49342">
                  <c:v>49342</c:v>
                </c:pt>
                <c:pt idx="49343">
                  <c:v>49343</c:v>
                </c:pt>
                <c:pt idx="49344">
                  <c:v>49344</c:v>
                </c:pt>
                <c:pt idx="49345">
                  <c:v>49345</c:v>
                </c:pt>
                <c:pt idx="49346">
                  <c:v>49346</c:v>
                </c:pt>
                <c:pt idx="49347">
                  <c:v>49347</c:v>
                </c:pt>
                <c:pt idx="49348">
                  <c:v>49348</c:v>
                </c:pt>
                <c:pt idx="49349">
                  <c:v>49349</c:v>
                </c:pt>
                <c:pt idx="49350">
                  <c:v>49350</c:v>
                </c:pt>
                <c:pt idx="49351">
                  <c:v>49351</c:v>
                </c:pt>
                <c:pt idx="49352">
                  <c:v>49352</c:v>
                </c:pt>
                <c:pt idx="49353">
                  <c:v>49353</c:v>
                </c:pt>
                <c:pt idx="49354">
                  <c:v>49354</c:v>
                </c:pt>
                <c:pt idx="49355">
                  <c:v>49355</c:v>
                </c:pt>
                <c:pt idx="49356">
                  <c:v>49356</c:v>
                </c:pt>
                <c:pt idx="49357">
                  <c:v>49357</c:v>
                </c:pt>
                <c:pt idx="49358">
                  <c:v>49358</c:v>
                </c:pt>
                <c:pt idx="49359">
                  <c:v>49359</c:v>
                </c:pt>
                <c:pt idx="49360">
                  <c:v>49360</c:v>
                </c:pt>
                <c:pt idx="49361">
                  <c:v>49361</c:v>
                </c:pt>
                <c:pt idx="49362">
                  <c:v>49362</c:v>
                </c:pt>
                <c:pt idx="49363">
                  <c:v>49363</c:v>
                </c:pt>
                <c:pt idx="49364">
                  <c:v>49364</c:v>
                </c:pt>
                <c:pt idx="49365">
                  <c:v>49365</c:v>
                </c:pt>
                <c:pt idx="49366">
                  <c:v>49366</c:v>
                </c:pt>
                <c:pt idx="49367">
                  <c:v>49367</c:v>
                </c:pt>
                <c:pt idx="49368">
                  <c:v>49368</c:v>
                </c:pt>
                <c:pt idx="49369">
                  <c:v>49369</c:v>
                </c:pt>
                <c:pt idx="49370">
                  <c:v>49370</c:v>
                </c:pt>
                <c:pt idx="49371">
                  <c:v>49371</c:v>
                </c:pt>
                <c:pt idx="49372">
                  <c:v>49372</c:v>
                </c:pt>
                <c:pt idx="49373">
                  <c:v>49373</c:v>
                </c:pt>
                <c:pt idx="49374">
                  <c:v>49374</c:v>
                </c:pt>
                <c:pt idx="49375">
                  <c:v>49375</c:v>
                </c:pt>
                <c:pt idx="49376">
                  <c:v>49376</c:v>
                </c:pt>
                <c:pt idx="49377">
                  <c:v>49377</c:v>
                </c:pt>
                <c:pt idx="49378">
                  <c:v>49378</c:v>
                </c:pt>
                <c:pt idx="49379">
                  <c:v>49379</c:v>
                </c:pt>
                <c:pt idx="49380">
                  <c:v>49380</c:v>
                </c:pt>
                <c:pt idx="49381">
                  <c:v>49381</c:v>
                </c:pt>
                <c:pt idx="49382">
                  <c:v>49382</c:v>
                </c:pt>
                <c:pt idx="49383">
                  <c:v>49383</c:v>
                </c:pt>
                <c:pt idx="49384">
                  <c:v>49384</c:v>
                </c:pt>
                <c:pt idx="49385">
                  <c:v>49385</c:v>
                </c:pt>
                <c:pt idx="49386">
                  <c:v>49386</c:v>
                </c:pt>
                <c:pt idx="49387">
                  <c:v>49387</c:v>
                </c:pt>
                <c:pt idx="49388">
                  <c:v>49388</c:v>
                </c:pt>
                <c:pt idx="49389">
                  <c:v>49389</c:v>
                </c:pt>
                <c:pt idx="49390">
                  <c:v>49390</c:v>
                </c:pt>
                <c:pt idx="49391">
                  <c:v>49391</c:v>
                </c:pt>
                <c:pt idx="49392">
                  <c:v>49392</c:v>
                </c:pt>
                <c:pt idx="49393">
                  <c:v>49393</c:v>
                </c:pt>
                <c:pt idx="49394">
                  <c:v>49394</c:v>
                </c:pt>
                <c:pt idx="49395">
                  <c:v>49395</c:v>
                </c:pt>
                <c:pt idx="49396">
                  <c:v>49396</c:v>
                </c:pt>
                <c:pt idx="49397">
                  <c:v>49397</c:v>
                </c:pt>
                <c:pt idx="49398">
                  <c:v>49398</c:v>
                </c:pt>
                <c:pt idx="49399">
                  <c:v>49399</c:v>
                </c:pt>
                <c:pt idx="49400">
                  <c:v>49400</c:v>
                </c:pt>
                <c:pt idx="49401">
                  <c:v>49401</c:v>
                </c:pt>
                <c:pt idx="49402">
                  <c:v>49402</c:v>
                </c:pt>
                <c:pt idx="49403">
                  <c:v>49403</c:v>
                </c:pt>
                <c:pt idx="49404">
                  <c:v>49404</c:v>
                </c:pt>
                <c:pt idx="49405">
                  <c:v>49405</c:v>
                </c:pt>
                <c:pt idx="49406">
                  <c:v>49406</c:v>
                </c:pt>
                <c:pt idx="49407">
                  <c:v>49407</c:v>
                </c:pt>
                <c:pt idx="49408">
                  <c:v>49408</c:v>
                </c:pt>
                <c:pt idx="49409">
                  <c:v>49409</c:v>
                </c:pt>
                <c:pt idx="49410">
                  <c:v>49410</c:v>
                </c:pt>
                <c:pt idx="49411">
                  <c:v>49411</c:v>
                </c:pt>
                <c:pt idx="49412">
                  <c:v>49412</c:v>
                </c:pt>
                <c:pt idx="49413">
                  <c:v>49413</c:v>
                </c:pt>
                <c:pt idx="49414">
                  <c:v>49414</c:v>
                </c:pt>
                <c:pt idx="49415">
                  <c:v>49415</c:v>
                </c:pt>
                <c:pt idx="49416">
                  <c:v>49416</c:v>
                </c:pt>
                <c:pt idx="49417">
                  <c:v>49417</c:v>
                </c:pt>
                <c:pt idx="49418">
                  <c:v>49418</c:v>
                </c:pt>
                <c:pt idx="49419">
                  <c:v>49419</c:v>
                </c:pt>
                <c:pt idx="49420">
                  <c:v>49420</c:v>
                </c:pt>
                <c:pt idx="49421">
                  <c:v>49421</c:v>
                </c:pt>
                <c:pt idx="49422">
                  <c:v>49422</c:v>
                </c:pt>
                <c:pt idx="49423">
                  <c:v>49423</c:v>
                </c:pt>
                <c:pt idx="49424">
                  <c:v>49424</c:v>
                </c:pt>
                <c:pt idx="49425">
                  <c:v>49425</c:v>
                </c:pt>
                <c:pt idx="49426">
                  <c:v>49426</c:v>
                </c:pt>
                <c:pt idx="49427">
                  <c:v>49427</c:v>
                </c:pt>
                <c:pt idx="49428">
                  <c:v>49428</c:v>
                </c:pt>
                <c:pt idx="49429">
                  <c:v>49429</c:v>
                </c:pt>
                <c:pt idx="49430">
                  <c:v>49430</c:v>
                </c:pt>
                <c:pt idx="49431">
                  <c:v>49431</c:v>
                </c:pt>
                <c:pt idx="49432">
                  <c:v>49432</c:v>
                </c:pt>
                <c:pt idx="49433">
                  <c:v>49433</c:v>
                </c:pt>
                <c:pt idx="49434">
                  <c:v>49434</c:v>
                </c:pt>
                <c:pt idx="49435">
                  <c:v>49435</c:v>
                </c:pt>
                <c:pt idx="49436">
                  <c:v>49436</c:v>
                </c:pt>
                <c:pt idx="49437">
                  <c:v>49437</c:v>
                </c:pt>
                <c:pt idx="49438">
                  <c:v>49438</c:v>
                </c:pt>
                <c:pt idx="49439">
                  <c:v>49439</c:v>
                </c:pt>
                <c:pt idx="49440">
                  <c:v>49440</c:v>
                </c:pt>
                <c:pt idx="49441">
                  <c:v>49441</c:v>
                </c:pt>
                <c:pt idx="49442">
                  <c:v>49442</c:v>
                </c:pt>
                <c:pt idx="49443">
                  <c:v>49443</c:v>
                </c:pt>
                <c:pt idx="49444">
                  <c:v>49444</c:v>
                </c:pt>
                <c:pt idx="49445">
                  <c:v>49445</c:v>
                </c:pt>
                <c:pt idx="49446">
                  <c:v>49446</c:v>
                </c:pt>
                <c:pt idx="49447">
                  <c:v>49447</c:v>
                </c:pt>
                <c:pt idx="49448">
                  <c:v>49448</c:v>
                </c:pt>
                <c:pt idx="49449">
                  <c:v>49449</c:v>
                </c:pt>
                <c:pt idx="49450">
                  <c:v>49450</c:v>
                </c:pt>
                <c:pt idx="49451">
                  <c:v>49451</c:v>
                </c:pt>
                <c:pt idx="49452">
                  <c:v>49452</c:v>
                </c:pt>
                <c:pt idx="49453">
                  <c:v>49453</c:v>
                </c:pt>
                <c:pt idx="49454">
                  <c:v>49454</c:v>
                </c:pt>
                <c:pt idx="49455">
                  <c:v>49455</c:v>
                </c:pt>
                <c:pt idx="49456">
                  <c:v>49456</c:v>
                </c:pt>
                <c:pt idx="49457">
                  <c:v>49457</c:v>
                </c:pt>
                <c:pt idx="49458">
                  <c:v>49458</c:v>
                </c:pt>
                <c:pt idx="49459">
                  <c:v>49459</c:v>
                </c:pt>
                <c:pt idx="49460">
                  <c:v>49460</c:v>
                </c:pt>
                <c:pt idx="49461">
                  <c:v>49461</c:v>
                </c:pt>
                <c:pt idx="49462">
                  <c:v>49462</c:v>
                </c:pt>
                <c:pt idx="49463">
                  <c:v>49463</c:v>
                </c:pt>
                <c:pt idx="49464">
                  <c:v>49464</c:v>
                </c:pt>
                <c:pt idx="49465">
                  <c:v>49465</c:v>
                </c:pt>
                <c:pt idx="49466">
                  <c:v>49466</c:v>
                </c:pt>
                <c:pt idx="49467">
                  <c:v>49467</c:v>
                </c:pt>
                <c:pt idx="49468">
                  <c:v>49468</c:v>
                </c:pt>
                <c:pt idx="49469">
                  <c:v>49469</c:v>
                </c:pt>
                <c:pt idx="49470">
                  <c:v>49470</c:v>
                </c:pt>
                <c:pt idx="49471">
                  <c:v>49471</c:v>
                </c:pt>
                <c:pt idx="49472">
                  <c:v>49472</c:v>
                </c:pt>
                <c:pt idx="49473">
                  <c:v>49473</c:v>
                </c:pt>
                <c:pt idx="49474">
                  <c:v>49474</c:v>
                </c:pt>
                <c:pt idx="49475">
                  <c:v>49475</c:v>
                </c:pt>
                <c:pt idx="49476">
                  <c:v>49476</c:v>
                </c:pt>
                <c:pt idx="49477">
                  <c:v>49477</c:v>
                </c:pt>
                <c:pt idx="49478">
                  <c:v>49478</c:v>
                </c:pt>
                <c:pt idx="49479">
                  <c:v>49479</c:v>
                </c:pt>
                <c:pt idx="49480">
                  <c:v>49480</c:v>
                </c:pt>
                <c:pt idx="49481">
                  <c:v>49481</c:v>
                </c:pt>
                <c:pt idx="49482">
                  <c:v>49482</c:v>
                </c:pt>
                <c:pt idx="49483">
                  <c:v>49483</c:v>
                </c:pt>
                <c:pt idx="49484">
                  <c:v>49484</c:v>
                </c:pt>
                <c:pt idx="49485">
                  <c:v>49485</c:v>
                </c:pt>
                <c:pt idx="49486">
                  <c:v>49486</c:v>
                </c:pt>
                <c:pt idx="49487">
                  <c:v>49487</c:v>
                </c:pt>
                <c:pt idx="49488">
                  <c:v>49488</c:v>
                </c:pt>
                <c:pt idx="49489">
                  <c:v>49489</c:v>
                </c:pt>
                <c:pt idx="49490">
                  <c:v>49490</c:v>
                </c:pt>
                <c:pt idx="49491">
                  <c:v>49491</c:v>
                </c:pt>
                <c:pt idx="49492">
                  <c:v>49492</c:v>
                </c:pt>
                <c:pt idx="49493">
                  <c:v>49493</c:v>
                </c:pt>
                <c:pt idx="49494">
                  <c:v>49494</c:v>
                </c:pt>
                <c:pt idx="49495">
                  <c:v>49495</c:v>
                </c:pt>
                <c:pt idx="49496">
                  <c:v>49496</c:v>
                </c:pt>
                <c:pt idx="49497">
                  <c:v>49497</c:v>
                </c:pt>
                <c:pt idx="49498">
                  <c:v>49498</c:v>
                </c:pt>
                <c:pt idx="49499">
                  <c:v>49499</c:v>
                </c:pt>
                <c:pt idx="49500">
                  <c:v>49500</c:v>
                </c:pt>
                <c:pt idx="49501">
                  <c:v>49501</c:v>
                </c:pt>
                <c:pt idx="49502">
                  <c:v>49502</c:v>
                </c:pt>
                <c:pt idx="49503">
                  <c:v>49503</c:v>
                </c:pt>
                <c:pt idx="49504">
                  <c:v>49504</c:v>
                </c:pt>
                <c:pt idx="49505">
                  <c:v>49505</c:v>
                </c:pt>
                <c:pt idx="49506">
                  <c:v>49506</c:v>
                </c:pt>
                <c:pt idx="49507">
                  <c:v>49507</c:v>
                </c:pt>
                <c:pt idx="49508">
                  <c:v>49508</c:v>
                </c:pt>
                <c:pt idx="49509">
                  <c:v>49509</c:v>
                </c:pt>
                <c:pt idx="49510">
                  <c:v>49510</c:v>
                </c:pt>
                <c:pt idx="49511">
                  <c:v>49511</c:v>
                </c:pt>
                <c:pt idx="49512">
                  <c:v>49512</c:v>
                </c:pt>
                <c:pt idx="49513">
                  <c:v>49513</c:v>
                </c:pt>
                <c:pt idx="49514">
                  <c:v>49514</c:v>
                </c:pt>
                <c:pt idx="49515">
                  <c:v>49515</c:v>
                </c:pt>
                <c:pt idx="49516">
                  <c:v>49516</c:v>
                </c:pt>
                <c:pt idx="49517">
                  <c:v>49517</c:v>
                </c:pt>
                <c:pt idx="49518">
                  <c:v>49518</c:v>
                </c:pt>
                <c:pt idx="49519">
                  <c:v>49519</c:v>
                </c:pt>
                <c:pt idx="49520">
                  <c:v>49520</c:v>
                </c:pt>
                <c:pt idx="49521">
                  <c:v>49521</c:v>
                </c:pt>
                <c:pt idx="49522">
                  <c:v>49522</c:v>
                </c:pt>
                <c:pt idx="49523">
                  <c:v>49523</c:v>
                </c:pt>
                <c:pt idx="49524">
                  <c:v>49524</c:v>
                </c:pt>
                <c:pt idx="49525">
                  <c:v>49525</c:v>
                </c:pt>
                <c:pt idx="49526">
                  <c:v>49526</c:v>
                </c:pt>
                <c:pt idx="49527">
                  <c:v>49527</c:v>
                </c:pt>
                <c:pt idx="49528">
                  <c:v>49528</c:v>
                </c:pt>
                <c:pt idx="49529">
                  <c:v>49529</c:v>
                </c:pt>
                <c:pt idx="49530">
                  <c:v>49530</c:v>
                </c:pt>
                <c:pt idx="49531">
                  <c:v>49531</c:v>
                </c:pt>
                <c:pt idx="49532">
                  <c:v>49532</c:v>
                </c:pt>
                <c:pt idx="49533">
                  <c:v>49533</c:v>
                </c:pt>
                <c:pt idx="49534">
                  <c:v>49534</c:v>
                </c:pt>
                <c:pt idx="49535">
                  <c:v>49535</c:v>
                </c:pt>
                <c:pt idx="49536">
                  <c:v>49536</c:v>
                </c:pt>
                <c:pt idx="49537">
                  <c:v>49537</c:v>
                </c:pt>
                <c:pt idx="49538">
                  <c:v>49538</c:v>
                </c:pt>
                <c:pt idx="49539">
                  <c:v>49539</c:v>
                </c:pt>
                <c:pt idx="49540">
                  <c:v>49540</c:v>
                </c:pt>
                <c:pt idx="49541">
                  <c:v>49541</c:v>
                </c:pt>
                <c:pt idx="49542">
                  <c:v>49542</c:v>
                </c:pt>
                <c:pt idx="49543">
                  <c:v>49543</c:v>
                </c:pt>
                <c:pt idx="49544">
                  <c:v>49544</c:v>
                </c:pt>
                <c:pt idx="49545">
                  <c:v>49545</c:v>
                </c:pt>
                <c:pt idx="49546">
                  <c:v>49546</c:v>
                </c:pt>
                <c:pt idx="49547">
                  <c:v>49547</c:v>
                </c:pt>
                <c:pt idx="49548">
                  <c:v>49548</c:v>
                </c:pt>
                <c:pt idx="49549">
                  <c:v>49549</c:v>
                </c:pt>
                <c:pt idx="49550">
                  <c:v>49550</c:v>
                </c:pt>
                <c:pt idx="49551">
                  <c:v>49551</c:v>
                </c:pt>
                <c:pt idx="49552">
                  <c:v>49552</c:v>
                </c:pt>
                <c:pt idx="49553">
                  <c:v>49553</c:v>
                </c:pt>
                <c:pt idx="49554">
                  <c:v>49554</c:v>
                </c:pt>
                <c:pt idx="49555">
                  <c:v>49555</c:v>
                </c:pt>
                <c:pt idx="49556">
                  <c:v>49556</c:v>
                </c:pt>
                <c:pt idx="49557">
                  <c:v>49557</c:v>
                </c:pt>
                <c:pt idx="49558">
                  <c:v>49558</c:v>
                </c:pt>
                <c:pt idx="49559">
                  <c:v>49559</c:v>
                </c:pt>
                <c:pt idx="49560">
                  <c:v>49560</c:v>
                </c:pt>
                <c:pt idx="49561">
                  <c:v>49561</c:v>
                </c:pt>
                <c:pt idx="49562">
                  <c:v>49562</c:v>
                </c:pt>
                <c:pt idx="49563">
                  <c:v>49563</c:v>
                </c:pt>
                <c:pt idx="49564">
                  <c:v>49564</c:v>
                </c:pt>
                <c:pt idx="49565">
                  <c:v>49565</c:v>
                </c:pt>
                <c:pt idx="49566">
                  <c:v>49566</c:v>
                </c:pt>
                <c:pt idx="49567">
                  <c:v>49567</c:v>
                </c:pt>
                <c:pt idx="49568">
                  <c:v>49568</c:v>
                </c:pt>
                <c:pt idx="49569">
                  <c:v>49569</c:v>
                </c:pt>
                <c:pt idx="49570">
                  <c:v>49570</c:v>
                </c:pt>
                <c:pt idx="49571">
                  <c:v>49571</c:v>
                </c:pt>
                <c:pt idx="49572">
                  <c:v>49572</c:v>
                </c:pt>
                <c:pt idx="49573">
                  <c:v>49573</c:v>
                </c:pt>
                <c:pt idx="49574">
                  <c:v>49574</c:v>
                </c:pt>
                <c:pt idx="49575">
                  <c:v>49575</c:v>
                </c:pt>
                <c:pt idx="49576">
                  <c:v>49576</c:v>
                </c:pt>
                <c:pt idx="49577">
                  <c:v>49577</c:v>
                </c:pt>
                <c:pt idx="49578">
                  <c:v>49578</c:v>
                </c:pt>
                <c:pt idx="49579">
                  <c:v>49579</c:v>
                </c:pt>
                <c:pt idx="49580">
                  <c:v>49580</c:v>
                </c:pt>
                <c:pt idx="49581">
                  <c:v>49581</c:v>
                </c:pt>
                <c:pt idx="49582">
                  <c:v>49582</c:v>
                </c:pt>
                <c:pt idx="49583">
                  <c:v>49583</c:v>
                </c:pt>
                <c:pt idx="49584">
                  <c:v>49584</c:v>
                </c:pt>
                <c:pt idx="49585">
                  <c:v>49585</c:v>
                </c:pt>
                <c:pt idx="49586">
                  <c:v>49586</c:v>
                </c:pt>
                <c:pt idx="49587">
                  <c:v>49587</c:v>
                </c:pt>
                <c:pt idx="49588">
                  <c:v>49588</c:v>
                </c:pt>
                <c:pt idx="49589">
                  <c:v>49589</c:v>
                </c:pt>
                <c:pt idx="49590">
                  <c:v>49590</c:v>
                </c:pt>
                <c:pt idx="49591">
                  <c:v>49591</c:v>
                </c:pt>
                <c:pt idx="49592">
                  <c:v>49592</c:v>
                </c:pt>
                <c:pt idx="49593">
                  <c:v>49593</c:v>
                </c:pt>
                <c:pt idx="49594">
                  <c:v>49594</c:v>
                </c:pt>
                <c:pt idx="49595">
                  <c:v>49595</c:v>
                </c:pt>
                <c:pt idx="49596">
                  <c:v>49596</c:v>
                </c:pt>
                <c:pt idx="49597">
                  <c:v>49597</c:v>
                </c:pt>
                <c:pt idx="49598">
                  <c:v>49598</c:v>
                </c:pt>
                <c:pt idx="49599">
                  <c:v>49599</c:v>
                </c:pt>
                <c:pt idx="49600">
                  <c:v>49600</c:v>
                </c:pt>
                <c:pt idx="49601">
                  <c:v>49601</c:v>
                </c:pt>
                <c:pt idx="49602">
                  <c:v>49602</c:v>
                </c:pt>
                <c:pt idx="49603">
                  <c:v>49603</c:v>
                </c:pt>
                <c:pt idx="49604">
                  <c:v>49604</c:v>
                </c:pt>
                <c:pt idx="49605">
                  <c:v>49605</c:v>
                </c:pt>
                <c:pt idx="49606">
                  <c:v>49606</c:v>
                </c:pt>
                <c:pt idx="49607">
                  <c:v>49607</c:v>
                </c:pt>
                <c:pt idx="49608">
                  <c:v>49608</c:v>
                </c:pt>
                <c:pt idx="49609">
                  <c:v>49609</c:v>
                </c:pt>
                <c:pt idx="49610">
                  <c:v>49610</c:v>
                </c:pt>
                <c:pt idx="49611">
                  <c:v>49611</c:v>
                </c:pt>
                <c:pt idx="49612">
                  <c:v>49612</c:v>
                </c:pt>
                <c:pt idx="49613">
                  <c:v>49613</c:v>
                </c:pt>
                <c:pt idx="49614">
                  <c:v>49614</c:v>
                </c:pt>
                <c:pt idx="49615">
                  <c:v>49615</c:v>
                </c:pt>
                <c:pt idx="49616">
                  <c:v>49616</c:v>
                </c:pt>
                <c:pt idx="49617">
                  <c:v>49617</c:v>
                </c:pt>
                <c:pt idx="49618">
                  <c:v>49618</c:v>
                </c:pt>
                <c:pt idx="49619">
                  <c:v>49619</c:v>
                </c:pt>
                <c:pt idx="49620">
                  <c:v>49620</c:v>
                </c:pt>
                <c:pt idx="49621">
                  <c:v>49621</c:v>
                </c:pt>
                <c:pt idx="49622">
                  <c:v>49622</c:v>
                </c:pt>
                <c:pt idx="49623">
                  <c:v>49623</c:v>
                </c:pt>
                <c:pt idx="49624">
                  <c:v>49624</c:v>
                </c:pt>
                <c:pt idx="49625">
                  <c:v>49625</c:v>
                </c:pt>
                <c:pt idx="49626">
                  <c:v>49626</c:v>
                </c:pt>
                <c:pt idx="49627">
                  <c:v>49627</c:v>
                </c:pt>
                <c:pt idx="49628">
                  <c:v>49628</c:v>
                </c:pt>
                <c:pt idx="49629">
                  <c:v>49629</c:v>
                </c:pt>
                <c:pt idx="49630">
                  <c:v>49630</c:v>
                </c:pt>
                <c:pt idx="49631">
                  <c:v>49631</c:v>
                </c:pt>
                <c:pt idx="49632">
                  <c:v>49632</c:v>
                </c:pt>
                <c:pt idx="49633">
                  <c:v>49633</c:v>
                </c:pt>
                <c:pt idx="49634">
                  <c:v>49634</c:v>
                </c:pt>
                <c:pt idx="49635">
                  <c:v>49635</c:v>
                </c:pt>
                <c:pt idx="49636">
                  <c:v>49636</c:v>
                </c:pt>
                <c:pt idx="49637">
                  <c:v>49637</c:v>
                </c:pt>
                <c:pt idx="49638">
                  <c:v>49638</c:v>
                </c:pt>
                <c:pt idx="49639">
                  <c:v>49639</c:v>
                </c:pt>
                <c:pt idx="49640">
                  <c:v>49640</c:v>
                </c:pt>
                <c:pt idx="49641">
                  <c:v>49641</c:v>
                </c:pt>
                <c:pt idx="49642">
                  <c:v>49642</c:v>
                </c:pt>
                <c:pt idx="49643">
                  <c:v>49643</c:v>
                </c:pt>
                <c:pt idx="49644">
                  <c:v>49644</c:v>
                </c:pt>
                <c:pt idx="49645">
                  <c:v>49645</c:v>
                </c:pt>
                <c:pt idx="49646">
                  <c:v>49646</c:v>
                </c:pt>
                <c:pt idx="49647">
                  <c:v>49647</c:v>
                </c:pt>
                <c:pt idx="49648">
                  <c:v>49648</c:v>
                </c:pt>
                <c:pt idx="49649">
                  <c:v>49649</c:v>
                </c:pt>
                <c:pt idx="49650">
                  <c:v>49650</c:v>
                </c:pt>
                <c:pt idx="49651">
                  <c:v>49651</c:v>
                </c:pt>
                <c:pt idx="49652">
                  <c:v>49652</c:v>
                </c:pt>
                <c:pt idx="49653">
                  <c:v>49653</c:v>
                </c:pt>
                <c:pt idx="49654">
                  <c:v>49654</c:v>
                </c:pt>
                <c:pt idx="49655">
                  <c:v>49655</c:v>
                </c:pt>
                <c:pt idx="49656">
                  <c:v>49656</c:v>
                </c:pt>
                <c:pt idx="49657">
                  <c:v>49657</c:v>
                </c:pt>
                <c:pt idx="49658">
                  <c:v>49658</c:v>
                </c:pt>
                <c:pt idx="49659">
                  <c:v>49659</c:v>
                </c:pt>
                <c:pt idx="49660">
                  <c:v>49660</c:v>
                </c:pt>
                <c:pt idx="49661">
                  <c:v>49661</c:v>
                </c:pt>
                <c:pt idx="49662">
                  <c:v>49662</c:v>
                </c:pt>
                <c:pt idx="49663">
                  <c:v>49663</c:v>
                </c:pt>
                <c:pt idx="49664">
                  <c:v>49664</c:v>
                </c:pt>
                <c:pt idx="49665">
                  <c:v>49665</c:v>
                </c:pt>
                <c:pt idx="49666">
                  <c:v>49666</c:v>
                </c:pt>
                <c:pt idx="49667">
                  <c:v>49667</c:v>
                </c:pt>
                <c:pt idx="49668">
                  <c:v>49668</c:v>
                </c:pt>
                <c:pt idx="49669">
                  <c:v>49669</c:v>
                </c:pt>
                <c:pt idx="49670">
                  <c:v>49670</c:v>
                </c:pt>
                <c:pt idx="49671">
                  <c:v>49671</c:v>
                </c:pt>
                <c:pt idx="49672">
                  <c:v>49672</c:v>
                </c:pt>
                <c:pt idx="49673">
                  <c:v>49673</c:v>
                </c:pt>
                <c:pt idx="49674">
                  <c:v>49674</c:v>
                </c:pt>
                <c:pt idx="49675">
                  <c:v>49675</c:v>
                </c:pt>
                <c:pt idx="49676">
                  <c:v>49676</c:v>
                </c:pt>
                <c:pt idx="49677">
                  <c:v>49677</c:v>
                </c:pt>
                <c:pt idx="49678">
                  <c:v>49678</c:v>
                </c:pt>
                <c:pt idx="49679">
                  <c:v>49679</c:v>
                </c:pt>
                <c:pt idx="49680">
                  <c:v>49680</c:v>
                </c:pt>
                <c:pt idx="49681">
                  <c:v>49681</c:v>
                </c:pt>
                <c:pt idx="49682">
                  <c:v>49682</c:v>
                </c:pt>
                <c:pt idx="49683">
                  <c:v>49683</c:v>
                </c:pt>
                <c:pt idx="49684">
                  <c:v>49684</c:v>
                </c:pt>
                <c:pt idx="49685">
                  <c:v>49685</c:v>
                </c:pt>
                <c:pt idx="49686">
                  <c:v>49686</c:v>
                </c:pt>
                <c:pt idx="49687">
                  <c:v>49687</c:v>
                </c:pt>
                <c:pt idx="49688">
                  <c:v>49688</c:v>
                </c:pt>
                <c:pt idx="49689">
                  <c:v>49689</c:v>
                </c:pt>
                <c:pt idx="49690">
                  <c:v>49690</c:v>
                </c:pt>
                <c:pt idx="49691">
                  <c:v>49691</c:v>
                </c:pt>
                <c:pt idx="49692">
                  <c:v>49692</c:v>
                </c:pt>
                <c:pt idx="49693">
                  <c:v>49693</c:v>
                </c:pt>
                <c:pt idx="49694">
                  <c:v>49694</c:v>
                </c:pt>
                <c:pt idx="49695">
                  <c:v>49695</c:v>
                </c:pt>
                <c:pt idx="49696">
                  <c:v>49696</c:v>
                </c:pt>
                <c:pt idx="49697">
                  <c:v>49697</c:v>
                </c:pt>
                <c:pt idx="49698">
                  <c:v>49698</c:v>
                </c:pt>
                <c:pt idx="49699">
                  <c:v>49699</c:v>
                </c:pt>
                <c:pt idx="49700">
                  <c:v>49700</c:v>
                </c:pt>
                <c:pt idx="49701">
                  <c:v>49701</c:v>
                </c:pt>
                <c:pt idx="49702">
                  <c:v>49702</c:v>
                </c:pt>
                <c:pt idx="49703">
                  <c:v>49703</c:v>
                </c:pt>
                <c:pt idx="49704">
                  <c:v>49704</c:v>
                </c:pt>
                <c:pt idx="49705">
                  <c:v>49705</c:v>
                </c:pt>
                <c:pt idx="49706">
                  <c:v>49706</c:v>
                </c:pt>
                <c:pt idx="49707">
                  <c:v>49707</c:v>
                </c:pt>
                <c:pt idx="49708">
                  <c:v>49708</c:v>
                </c:pt>
                <c:pt idx="49709">
                  <c:v>49709</c:v>
                </c:pt>
                <c:pt idx="49710">
                  <c:v>49710</c:v>
                </c:pt>
                <c:pt idx="49711">
                  <c:v>49711</c:v>
                </c:pt>
                <c:pt idx="49712">
                  <c:v>49712</c:v>
                </c:pt>
                <c:pt idx="49713">
                  <c:v>49713</c:v>
                </c:pt>
                <c:pt idx="49714">
                  <c:v>49714</c:v>
                </c:pt>
                <c:pt idx="49715">
                  <c:v>49715</c:v>
                </c:pt>
                <c:pt idx="49716">
                  <c:v>49716</c:v>
                </c:pt>
                <c:pt idx="49717">
                  <c:v>49717</c:v>
                </c:pt>
                <c:pt idx="49718">
                  <c:v>49718</c:v>
                </c:pt>
                <c:pt idx="49719">
                  <c:v>49719</c:v>
                </c:pt>
                <c:pt idx="49720">
                  <c:v>49720</c:v>
                </c:pt>
                <c:pt idx="49721">
                  <c:v>49721</c:v>
                </c:pt>
                <c:pt idx="49722">
                  <c:v>49722</c:v>
                </c:pt>
                <c:pt idx="49723">
                  <c:v>49723</c:v>
                </c:pt>
                <c:pt idx="49724">
                  <c:v>49724</c:v>
                </c:pt>
                <c:pt idx="49725">
                  <c:v>49725</c:v>
                </c:pt>
                <c:pt idx="49726">
                  <c:v>49726</c:v>
                </c:pt>
                <c:pt idx="49727">
                  <c:v>49727</c:v>
                </c:pt>
                <c:pt idx="49728">
                  <c:v>49728</c:v>
                </c:pt>
                <c:pt idx="49729">
                  <c:v>49729</c:v>
                </c:pt>
                <c:pt idx="49730">
                  <c:v>49730</c:v>
                </c:pt>
                <c:pt idx="49731">
                  <c:v>49731</c:v>
                </c:pt>
                <c:pt idx="49732">
                  <c:v>49732</c:v>
                </c:pt>
                <c:pt idx="49733">
                  <c:v>49733</c:v>
                </c:pt>
                <c:pt idx="49734">
                  <c:v>49734</c:v>
                </c:pt>
                <c:pt idx="49735">
                  <c:v>49735</c:v>
                </c:pt>
                <c:pt idx="49736">
                  <c:v>49736</c:v>
                </c:pt>
                <c:pt idx="49737">
                  <c:v>49737</c:v>
                </c:pt>
                <c:pt idx="49738">
                  <c:v>49738</c:v>
                </c:pt>
                <c:pt idx="49739">
                  <c:v>49739</c:v>
                </c:pt>
                <c:pt idx="49740">
                  <c:v>49740</c:v>
                </c:pt>
                <c:pt idx="49741">
                  <c:v>49741</c:v>
                </c:pt>
                <c:pt idx="49742">
                  <c:v>49742</c:v>
                </c:pt>
                <c:pt idx="49743">
                  <c:v>49743</c:v>
                </c:pt>
                <c:pt idx="49744">
                  <c:v>49744</c:v>
                </c:pt>
                <c:pt idx="49745">
                  <c:v>49745</c:v>
                </c:pt>
                <c:pt idx="49746">
                  <c:v>49746</c:v>
                </c:pt>
                <c:pt idx="49747">
                  <c:v>49747</c:v>
                </c:pt>
                <c:pt idx="49748">
                  <c:v>49748</c:v>
                </c:pt>
                <c:pt idx="49749">
                  <c:v>49749</c:v>
                </c:pt>
                <c:pt idx="49750">
                  <c:v>49750</c:v>
                </c:pt>
                <c:pt idx="49751">
                  <c:v>49751</c:v>
                </c:pt>
                <c:pt idx="49752">
                  <c:v>49752</c:v>
                </c:pt>
                <c:pt idx="49753">
                  <c:v>49753</c:v>
                </c:pt>
                <c:pt idx="49754">
                  <c:v>49754</c:v>
                </c:pt>
                <c:pt idx="49755">
                  <c:v>49755</c:v>
                </c:pt>
                <c:pt idx="49756">
                  <c:v>49756</c:v>
                </c:pt>
                <c:pt idx="49757">
                  <c:v>49757</c:v>
                </c:pt>
                <c:pt idx="49758">
                  <c:v>49758</c:v>
                </c:pt>
                <c:pt idx="49759">
                  <c:v>49759</c:v>
                </c:pt>
                <c:pt idx="49760">
                  <c:v>49760</c:v>
                </c:pt>
                <c:pt idx="49761">
                  <c:v>49761</c:v>
                </c:pt>
                <c:pt idx="49762">
                  <c:v>49762</c:v>
                </c:pt>
                <c:pt idx="49763">
                  <c:v>49763</c:v>
                </c:pt>
                <c:pt idx="49764">
                  <c:v>49764</c:v>
                </c:pt>
                <c:pt idx="49765">
                  <c:v>49765</c:v>
                </c:pt>
                <c:pt idx="49766">
                  <c:v>49766</c:v>
                </c:pt>
                <c:pt idx="49767">
                  <c:v>49767</c:v>
                </c:pt>
                <c:pt idx="49768">
                  <c:v>49768</c:v>
                </c:pt>
                <c:pt idx="49769">
                  <c:v>49769</c:v>
                </c:pt>
                <c:pt idx="49770">
                  <c:v>49770</c:v>
                </c:pt>
                <c:pt idx="49771">
                  <c:v>49771</c:v>
                </c:pt>
                <c:pt idx="49772">
                  <c:v>49772</c:v>
                </c:pt>
                <c:pt idx="49773">
                  <c:v>49773</c:v>
                </c:pt>
                <c:pt idx="49774">
                  <c:v>49774</c:v>
                </c:pt>
                <c:pt idx="49775">
                  <c:v>49775</c:v>
                </c:pt>
                <c:pt idx="49776">
                  <c:v>49776</c:v>
                </c:pt>
                <c:pt idx="49777">
                  <c:v>49777</c:v>
                </c:pt>
                <c:pt idx="49778">
                  <c:v>49778</c:v>
                </c:pt>
                <c:pt idx="49779">
                  <c:v>49779</c:v>
                </c:pt>
                <c:pt idx="49780">
                  <c:v>49780</c:v>
                </c:pt>
                <c:pt idx="49781">
                  <c:v>49781</c:v>
                </c:pt>
                <c:pt idx="49782">
                  <c:v>49782</c:v>
                </c:pt>
                <c:pt idx="49783">
                  <c:v>49783</c:v>
                </c:pt>
                <c:pt idx="49784">
                  <c:v>49784</c:v>
                </c:pt>
                <c:pt idx="49785">
                  <c:v>49785</c:v>
                </c:pt>
                <c:pt idx="49786">
                  <c:v>49786</c:v>
                </c:pt>
                <c:pt idx="49787">
                  <c:v>49787</c:v>
                </c:pt>
                <c:pt idx="49788">
                  <c:v>49788</c:v>
                </c:pt>
                <c:pt idx="49789">
                  <c:v>49789</c:v>
                </c:pt>
                <c:pt idx="49790">
                  <c:v>49790</c:v>
                </c:pt>
                <c:pt idx="49791">
                  <c:v>49791</c:v>
                </c:pt>
                <c:pt idx="49792">
                  <c:v>49792</c:v>
                </c:pt>
                <c:pt idx="49793">
                  <c:v>49793</c:v>
                </c:pt>
                <c:pt idx="49794">
                  <c:v>49794</c:v>
                </c:pt>
                <c:pt idx="49795">
                  <c:v>49795</c:v>
                </c:pt>
                <c:pt idx="49796">
                  <c:v>49796</c:v>
                </c:pt>
                <c:pt idx="49797">
                  <c:v>49797</c:v>
                </c:pt>
                <c:pt idx="49798">
                  <c:v>49798</c:v>
                </c:pt>
                <c:pt idx="49799">
                  <c:v>49799</c:v>
                </c:pt>
                <c:pt idx="49800">
                  <c:v>49800</c:v>
                </c:pt>
                <c:pt idx="49801">
                  <c:v>49801</c:v>
                </c:pt>
                <c:pt idx="49802">
                  <c:v>49802</c:v>
                </c:pt>
                <c:pt idx="49803">
                  <c:v>49803</c:v>
                </c:pt>
                <c:pt idx="49804">
                  <c:v>49804</c:v>
                </c:pt>
                <c:pt idx="49805">
                  <c:v>49805</c:v>
                </c:pt>
                <c:pt idx="49806">
                  <c:v>49806</c:v>
                </c:pt>
                <c:pt idx="49807">
                  <c:v>49807</c:v>
                </c:pt>
                <c:pt idx="49808">
                  <c:v>49808</c:v>
                </c:pt>
                <c:pt idx="49809">
                  <c:v>49809</c:v>
                </c:pt>
                <c:pt idx="49810">
                  <c:v>49810</c:v>
                </c:pt>
                <c:pt idx="49811">
                  <c:v>49811</c:v>
                </c:pt>
                <c:pt idx="49812">
                  <c:v>49812</c:v>
                </c:pt>
                <c:pt idx="49813">
                  <c:v>49813</c:v>
                </c:pt>
                <c:pt idx="49814">
                  <c:v>49814</c:v>
                </c:pt>
                <c:pt idx="49815">
                  <c:v>49815</c:v>
                </c:pt>
                <c:pt idx="49816">
                  <c:v>49816</c:v>
                </c:pt>
                <c:pt idx="49817">
                  <c:v>49817</c:v>
                </c:pt>
                <c:pt idx="49818">
                  <c:v>49818</c:v>
                </c:pt>
                <c:pt idx="49819">
                  <c:v>49819</c:v>
                </c:pt>
                <c:pt idx="49820">
                  <c:v>49820</c:v>
                </c:pt>
                <c:pt idx="49821">
                  <c:v>49821</c:v>
                </c:pt>
                <c:pt idx="49822">
                  <c:v>49822</c:v>
                </c:pt>
                <c:pt idx="49823">
                  <c:v>49823</c:v>
                </c:pt>
                <c:pt idx="49824">
                  <c:v>49824</c:v>
                </c:pt>
                <c:pt idx="49825">
                  <c:v>49825</c:v>
                </c:pt>
                <c:pt idx="49826">
                  <c:v>49826</c:v>
                </c:pt>
                <c:pt idx="49827">
                  <c:v>49827</c:v>
                </c:pt>
                <c:pt idx="49828">
                  <c:v>49828</c:v>
                </c:pt>
                <c:pt idx="49829">
                  <c:v>49829</c:v>
                </c:pt>
                <c:pt idx="49830">
                  <c:v>49830</c:v>
                </c:pt>
                <c:pt idx="49831">
                  <c:v>49831</c:v>
                </c:pt>
                <c:pt idx="49832">
                  <c:v>49832</c:v>
                </c:pt>
                <c:pt idx="49833">
                  <c:v>49833</c:v>
                </c:pt>
                <c:pt idx="49834">
                  <c:v>49834</c:v>
                </c:pt>
                <c:pt idx="49835">
                  <c:v>49835</c:v>
                </c:pt>
                <c:pt idx="49836">
                  <c:v>49836</c:v>
                </c:pt>
                <c:pt idx="49837">
                  <c:v>49837</c:v>
                </c:pt>
                <c:pt idx="49838">
                  <c:v>49838</c:v>
                </c:pt>
                <c:pt idx="49839">
                  <c:v>49839</c:v>
                </c:pt>
                <c:pt idx="49840">
                  <c:v>49840</c:v>
                </c:pt>
                <c:pt idx="49841">
                  <c:v>49841</c:v>
                </c:pt>
                <c:pt idx="49842">
                  <c:v>49842</c:v>
                </c:pt>
                <c:pt idx="49843">
                  <c:v>49843</c:v>
                </c:pt>
                <c:pt idx="49844">
                  <c:v>49844</c:v>
                </c:pt>
                <c:pt idx="49845">
                  <c:v>49845</c:v>
                </c:pt>
                <c:pt idx="49846">
                  <c:v>49846</c:v>
                </c:pt>
                <c:pt idx="49847">
                  <c:v>49847</c:v>
                </c:pt>
                <c:pt idx="49848">
                  <c:v>49848</c:v>
                </c:pt>
                <c:pt idx="49849">
                  <c:v>49849</c:v>
                </c:pt>
                <c:pt idx="49850">
                  <c:v>49850</c:v>
                </c:pt>
                <c:pt idx="49851">
                  <c:v>49851</c:v>
                </c:pt>
                <c:pt idx="49852">
                  <c:v>49852</c:v>
                </c:pt>
                <c:pt idx="49853">
                  <c:v>49853</c:v>
                </c:pt>
                <c:pt idx="49854">
                  <c:v>49854</c:v>
                </c:pt>
                <c:pt idx="49855">
                  <c:v>49855</c:v>
                </c:pt>
                <c:pt idx="49856">
                  <c:v>49856</c:v>
                </c:pt>
                <c:pt idx="49857">
                  <c:v>49857</c:v>
                </c:pt>
                <c:pt idx="49858">
                  <c:v>49858</c:v>
                </c:pt>
                <c:pt idx="49859">
                  <c:v>49859</c:v>
                </c:pt>
                <c:pt idx="49860">
                  <c:v>49860</c:v>
                </c:pt>
                <c:pt idx="49861">
                  <c:v>49861</c:v>
                </c:pt>
                <c:pt idx="49862">
                  <c:v>49862</c:v>
                </c:pt>
                <c:pt idx="49863">
                  <c:v>49863</c:v>
                </c:pt>
                <c:pt idx="49864">
                  <c:v>49864</c:v>
                </c:pt>
                <c:pt idx="49865">
                  <c:v>49865</c:v>
                </c:pt>
                <c:pt idx="49866">
                  <c:v>49866</c:v>
                </c:pt>
                <c:pt idx="49867">
                  <c:v>49867</c:v>
                </c:pt>
                <c:pt idx="49868">
                  <c:v>49868</c:v>
                </c:pt>
                <c:pt idx="49869">
                  <c:v>49869</c:v>
                </c:pt>
                <c:pt idx="49870">
                  <c:v>49870</c:v>
                </c:pt>
                <c:pt idx="49871">
                  <c:v>49871</c:v>
                </c:pt>
                <c:pt idx="49872">
                  <c:v>49872</c:v>
                </c:pt>
                <c:pt idx="49873">
                  <c:v>49873</c:v>
                </c:pt>
                <c:pt idx="49874">
                  <c:v>49874</c:v>
                </c:pt>
                <c:pt idx="49875">
                  <c:v>49875</c:v>
                </c:pt>
                <c:pt idx="49876">
                  <c:v>49876</c:v>
                </c:pt>
                <c:pt idx="49877">
                  <c:v>49877</c:v>
                </c:pt>
                <c:pt idx="49878">
                  <c:v>49878</c:v>
                </c:pt>
                <c:pt idx="49879">
                  <c:v>49879</c:v>
                </c:pt>
                <c:pt idx="49880">
                  <c:v>49880</c:v>
                </c:pt>
                <c:pt idx="49881">
                  <c:v>49881</c:v>
                </c:pt>
                <c:pt idx="49882">
                  <c:v>49882</c:v>
                </c:pt>
                <c:pt idx="49883">
                  <c:v>49883</c:v>
                </c:pt>
                <c:pt idx="49884">
                  <c:v>49884</c:v>
                </c:pt>
                <c:pt idx="49885">
                  <c:v>49885</c:v>
                </c:pt>
                <c:pt idx="49886">
                  <c:v>49886</c:v>
                </c:pt>
                <c:pt idx="49887">
                  <c:v>49887</c:v>
                </c:pt>
                <c:pt idx="49888">
                  <c:v>49888</c:v>
                </c:pt>
                <c:pt idx="49889">
                  <c:v>49889</c:v>
                </c:pt>
                <c:pt idx="49890">
                  <c:v>49890</c:v>
                </c:pt>
                <c:pt idx="49891">
                  <c:v>49891</c:v>
                </c:pt>
                <c:pt idx="49892">
                  <c:v>49892</c:v>
                </c:pt>
                <c:pt idx="49893">
                  <c:v>49893</c:v>
                </c:pt>
                <c:pt idx="49894">
                  <c:v>49894</c:v>
                </c:pt>
                <c:pt idx="49895">
                  <c:v>49895</c:v>
                </c:pt>
                <c:pt idx="49896">
                  <c:v>49896</c:v>
                </c:pt>
                <c:pt idx="49897">
                  <c:v>49897</c:v>
                </c:pt>
                <c:pt idx="49898">
                  <c:v>49898</c:v>
                </c:pt>
                <c:pt idx="49899">
                  <c:v>49899</c:v>
                </c:pt>
                <c:pt idx="49900">
                  <c:v>49900</c:v>
                </c:pt>
                <c:pt idx="49901">
                  <c:v>49901</c:v>
                </c:pt>
                <c:pt idx="49902">
                  <c:v>49902</c:v>
                </c:pt>
                <c:pt idx="49903">
                  <c:v>49903</c:v>
                </c:pt>
                <c:pt idx="49904">
                  <c:v>49904</c:v>
                </c:pt>
                <c:pt idx="49905">
                  <c:v>49905</c:v>
                </c:pt>
                <c:pt idx="49906">
                  <c:v>49906</c:v>
                </c:pt>
                <c:pt idx="49907">
                  <c:v>49907</c:v>
                </c:pt>
                <c:pt idx="49908">
                  <c:v>49908</c:v>
                </c:pt>
                <c:pt idx="49909">
                  <c:v>49909</c:v>
                </c:pt>
                <c:pt idx="49910">
                  <c:v>49910</c:v>
                </c:pt>
                <c:pt idx="49911">
                  <c:v>49911</c:v>
                </c:pt>
                <c:pt idx="49912">
                  <c:v>49912</c:v>
                </c:pt>
                <c:pt idx="49913">
                  <c:v>49913</c:v>
                </c:pt>
                <c:pt idx="49914">
                  <c:v>49914</c:v>
                </c:pt>
                <c:pt idx="49915">
                  <c:v>49915</c:v>
                </c:pt>
                <c:pt idx="49916">
                  <c:v>49916</c:v>
                </c:pt>
                <c:pt idx="49917">
                  <c:v>49917</c:v>
                </c:pt>
                <c:pt idx="49918">
                  <c:v>49918</c:v>
                </c:pt>
                <c:pt idx="49919">
                  <c:v>49919</c:v>
                </c:pt>
                <c:pt idx="49920">
                  <c:v>49920</c:v>
                </c:pt>
                <c:pt idx="49921">
                  <c:v>49921</c:v>
                </c:pt>
                <c:pt idx="49922">
                  <c:v>49922</c:v>
                </c:pt>
                <c:pt idx="49923">
                  <c:v>49923</c:v>
                </c:pt>
                <c:pt idx="49924">
                  <c:v>49924</c:v>
                </c:pt>
                <c:pt idx="49925">
                  <c:v>49925</c:v>
                </c:pt>
                <c:pt idx="49926">
                  <c:v>49926</c:v>
                </c:pt>
                <c:pt idx="49927">
                  <c:v>49927</c:v>
                </c:pt>
                <c:pt idx="49928">
                  <c:v>49928</c:v>
                </c:pt>
                <c:pt idx="49929">
                  <c:v>49929</c:v>
                </c:pt>
                <c:pt idx="49930">
                  <c:v>49930</c:v>
                </c:pt>
                <c:pt idx="49931">
                  <c:v>49931</c:v>
                </c:pt>
                <c:pt idx="49932">
                  <c:v>49932</c:v>
                </c:pt>
                <c:pt idx="49933">
                  <c:v>49933</c:v>
                </c:pt>
                <c:pt idx="49934">
                  <c:v>49934</c:v>
                </c:pt>
                <c:pt idx="49935">
                  <c:v>49935</c:v>
                </c:pt>
                <c:pt idx="49936">
                  <c:v>49936</c:v>
                </c:pt>
                <c:pt idx="49937">
                  <c:v>49937</c:v>
                </c:pt>
                <c:pt idx="49938">
                  <c:v>49938</c:v>
                </c:pt>
                <c:pt idx="49939">
                  <c:v>49939</c:v>
                </c:pt>
                <c:pt idx="49940">
                  <c:v>49940</c:v>
                </c:pt>
                <c:pt idx="49941">
                  <c:v>49941</c:v>
                </c:pt>
                <c:pt idx="49942">
                  <c:v>49942</c:v>
                </c:pt>
                <c:pt idx="49943">
                  <c:v>49943</c:v>
                </c:pt>
                <c:pt idx="49944">
                  <c:v>49944</c:v>
                </c:pt>
                <c:pt idx="49945">
                  <c:v>49945</c:v>
                </c:pt>
                <c:pt idx="49946">
                  <c:v>49946</c:v>
                </c:pt>
                <c:pt idx="49947">
                  <c:v>49947</c:v>
                </c:pt>
                <c:pt idx="49948">
                  <c:v>49948</c:v>
                </c:pt>
                <c:pt idx="49949">
                  <c:v>49949</c:v>
                </c:pt>
                <c:pt idx="49950">
                  <c:v>49950</c:v>
                </c:pt>
                <c:pt idx="49951">
                  <c:v>49951</c:v>
                </c:pt>
                <c:pt idx="49952">
                  <c:v>49952</c:v>
                </c:pt>
                <c:pt idx="49953">
                  <c:v>49953</c:v>
                </c:pt>
                <c:pt idx="49954">
                  <c:v>49954</c:v>
                </c:pt>
                <c:pt idx="49955">
                  <c:v>49955</c:v>
                </c:pt>
                <c:pt idx="49956">
                  <c:v>49956</c:v>
                </c:pt>
                <c:pt idx="49957">
                  <c:v>49957</c:v>
                </c:pt>
                <c:pt idx="49958">
                  <c:v>49958</c:v>
                </c:pt>
                <c:pt idx="49959">
                  <c:v>49959</c:v>
                </c:pt>
                <c:pt idx="49960">
                  <c:v>49960</c:v>
                </c:pt>
                <c:pt idx="49961">
                  <c:v>49961</c:v>
                </c:pt>
                <c:pt idx="49962">
                  <c:v>49962</c:v>
                </c:pt>
                <c:pt idx="49963">
                  <c:v>49963</c:v>
                </c:pt>
                <c:pt idx="49964">
                  <c:v>49964</c:v>
                </c:pt>
                <c:pt idx="49965">
                  <c:v>49965</c:v>
                </c:pt>
                <c:pt idx="49966">
                  <c:v>49966</c:v>
                </c:pt>
                <c:pt idx="49967">
                  <c:v>49967</c:v>
                </c:pt>
                <c:pt idx="49968">
                  <c:v>49968</c:v>
                </c:pt>
                <c:pt idx="49969">
                  <c:v>49969</c:v>
                </c:pt>
                <c:pt idx="49970">
                  <c:v>49970</c:v>
                </c:pt>
                <c:pt idx="49971">
                  <c:v>49971</c:v>
                </c:pt>
                <c:pt idx="49972">
                  <c:v>49972</c:v>
                </c:pt>
                <c:pt idx="49973">
                  <c:v>49973</c:v>
                </c:pt>
                <c:pt idx="49974">
                  <c:v>49974</c:v>
                </c:pt>
                <c:pt idx="49975">
                  <c:v>49975</c:v>
                </c:pt>
                <c:pt idx="49976">
                  <c:v>49976</c:v>
                </c:pt>
                <c:pt idx="49977">
                  <c:v>49977</c:v>
                </c:pt>
                <c:pt idx="49978">
                  <c:v>49978</c:v>
                </c:pt>
                <c:pt idx="49979">
                  <c:v>49979</c:v>
                </c:pt>
                <c:pt idx="49980">
                  <c:v>49980</c:v>
                </c:pt>
                <c:pt idx="49981">
                  <c:v>49981</c:v>
                </c:pt>
                <c:pt idx="49982">
                  <c:v>49982</c:v>
                </c:pt>
                <c:pt idx="49983">
                  <c:v>49983</c:v>
                </c:pt>
                <c:pt idx="49984">
                  <c:v>49984</c:v>
                </c:pt>
                <c:pt idx="49985">
                  <c:v>49985</c:v>
                </c:pt>
                <c:pt idx="49986">
                  <c:v>49986</c:v>
                </c:pt>
                <c:pt idx="49987">
                  <c:v>49987</c:v>
                </c:pt>
                <c:pt idx="49988">
                  <c:v>49988</c:v>
                </c:pt>
                <c:pt idx="49989">
                  <c:v>49989</c:v>
                </c:pt>
                <c:pt idx="49990">
                  <c:v>49990</c:v>
                </c:pt>
                <c:pt idx="49991">
                  <c:v>49991</c:v>
                </c:pt>
                <c:pt idx="49992">
                  <c:v>49992</c:v>
                </c:pt>
                <c:pt idx="49993">
                  <c:v>49993</c:v>
                </c:pt>
                <c:pt idx="49994">
                  <c:v>49994</c:v>
                </c:pt>
                <c:pt idx="49995">
                  <c:v>49995</c:v>
                </c:pt>
                <c:pt idx="49996">
                  <c:v>49996</c:v>
                </c:pt>
                <c:pt idx="49997">
                  <c:v>49997</c:v>
                </c:pt>
                <c:pt idx="49998">
                  <c:v>49998</c:v>
                </c:pt>
                <c:pt idx="49999">
                  <c:v>49999</c:v>
                </c:pt>
                <c:pt idx="50000">
                  <c:v>50000</c:v>
                </c:pt>
                <c:pt idx="50001">
                  <c:v>50001</c:v>
                </c:pt>
                <c:pt idx="50002">
                  <c:v>50002</c:v>
                </c:pt>
                <c:pt idx="50003">
                  <c:v>50003</c:v>
                </c:pt>
                <c:pt idx="50004">
                  <c:v>50004</c:v>
                </c:pt>
                <c:pt idx="50005">
                  <c:v>50005</c:v>
                </c:pt>
                <c:pt idx="50006">
                  <c:v>50006</c:v>
                </c:pt>
                <c:pt idx="50007">
                  <c:v>50007</c:v>
                </c:pt>
                <c:pt idx="50008">
                  <c:v>50008</c:v>
                </c:pt>
                <c:pt idx="50009">
                  <c:v>50009</c:v>
                </c:pt>
                <c:pt idx="50010">
                  <c:v>50010</c:v>
                </c:pt>
                <c:pt idx="50011">
                  <c:v>50011</c:v>
                </c:pt>
                <c:pt idx="50012">
                  <c:v>50012</c:v>
                </c:pt>
                <c:pt idx="50013">
                  <c:v>50013</c:v>
                </c:pt>
                <c:pt idx="50014">
                  <c:v>50014</c:v>
                </c:pt>
                <c:pt idx="50015">
                  <c:v>50015</c:v>
                </c:pt>
                <c:pt idx="50016">
                  <c:v>50016</c:v>
                </c:pt>
                <c:pt idx="50017">
                  <c:v>50017</c:v>
                </c:pt>
                <c:pt idx="50018">
                  <c:v>50018</c:v>
                </c:pt>
                <c:pt idx="50019">
                  <c:v>50019</c:v>
                </c:pt>
                <c:pt idx="50020">
                  <c:v>50020</c:v>
                </c:pt>
                <c:pt idx="50021">
                  <c:v>50021</c:v>
                </c:pt>
                <c:pt idx="50022">
                  <c:v>50022</c:v>
                </c:pt>
                <c:pt idx="50023">
                  <c:v>50023</c:v>
                </c:pt>
                <c:pt idx="50024">
                  <c:v>50024</c:v>
                </c:pt>
                <c:pt idx="50025">
                  <c:v>50025</c:v>
                </c:pt>
                <c:pt idx="50026">
                  <c:v>50026</c:v>
                </c:pt>
                <c:pt idx="50027">
                  <c:v>50027</c:v>
                </c:pt>
                <c:pt idx="50028">
                  <c:v>50028</c:v>
                </c:pt>
                <c:pt idx="50029">
                  <c:v>50029</c:v>
                </c:pt>
                <c:pt idx="50030">
                  <c:v>50030</c:v>
                </c:pt>
                <c:pt idx="50031">
                  <c:v>50031</c:v>
                </c:pt>
                <c:pt idx="50032">
                  <c:v>50032</c:v>
                </c:pt>
                <c:pt idx="50033">
                  <c:v>50033</c:v>
                </c:pt>
                <c:pt idx="50034">
                  <c:v>50034</c:v>
                </c:pt>
                <c:pt idx="50035">
                  <c:v>50035</c:v>
                </c:pt>
                <c:pt idx="50036">
                  <c:v>50036</c:v>
                </c:pt>
                <c:pt idx="50037">
                  <c:v>50037</c:v>
                </c:pt>
                <c:pt idx="50038">
                  <c:v>50038</c:v>
                </c:pt>
                <c:pt idx="50039">
                  <c:v>50039</c:v>
                </c:pt>
                <c:pt idx="50040">
                  <c:v>50040</c:v>
                </c:pt>
                <c:pt idx="50041">
                  <c:v>50041</c:v>
                </c:pt>
                <c:pt idx="50042">
                  <c:v>50042</c:v>
                </c:pt>
                <c:pt idx="50043">
                  <c:v>50043</c:v>
                </c:pt>
                <c:pt idx="50044">
                  <c:v>50044</c:v>
                </c:pt>
                <c:pt idx="50045">
                  <c:v>50045</c:v>
                </c:pt>
                <c:pt idx="50046">
                  <c:v>50046</c:v>
                </c:pt>
                <c:pt idx="50047">
                  <c:v>50047</c:v>
                </c:pt>
                <c:pt idx="50048">
                  <c:v>50048</c:v>
                </c:pt>
                <c:pt idx="50049">
                  <c:v>50049</c:v>
                </c:pt>
                <c:pt idx="50050">
                  <c:v>50050</c:v>
                </c:pt>
                <c:pt idx="50051">
                  <c:v>50051</c:v>
                </c:pt>
                <c:pt idx="50052">
                  <c:v>50052</c:v>
                </c:pt>
                <c:pt idx="50053">
                  <c:v>50053</c:v>
                </c:pt>
                <c:pt idx="50054">
                  <c:v>50054</c:v>
                </c:pt>
                <c:pt idx="50055">
                  <c:v>50055</c:v>
                </c:pt>
                <c:pt idx="50056">
                  <c:v>50056</c:v>
                </c:pt>
                <c:pt idx="50057">
                  <c:v>50057</c:v>
                </c:pt>
                <c:pt idx="50058">
                  <c:v>50058</c:v>
                </c:pt>
                <c:pt idx="50059">
                  <c:v>50059</c:v>
                </c:pt>
                <c:pt idx="50060">
                  <c:v>50060</c:v>
                </c:pt>
                <c:pt idx="50061">
                  <c:v>50061</c:v>
                </c:pt>
                <c:pt idx="50062">
                  <c:v>50062</c:v>
                </c:pt>
                <c:pt idx="50063">
                  <c:v>50063</c:v>
                </c:pt>
                <c:pt idx="50064">
                  <c:v>50064</c:v>
                </c:pt>
                <c:pt idx="50065">
                  <c:v>50065</c:v>
                </c:pt>
                <c:pt idx="50066">
                  <c:v>50066</c:v>
                </c:pt>
                <c:pt idx="50067">
                  <c:v>50067</c:v>
                </c:pt>
                <c:pt idx="50068">
                  <c:v>50068</c:v>
                </c:pt>
                <c:pt idx="50069">
                  <c:v>50069</c:v>
                </c:pt>
                <c:pt idx="50070">
                  <c:v>50070</c:v>
                </c:pt>
                <c:pt idx="50071">
                  <c:v>50071</c:v>
                </c:pt>
                <c:pt idx="50072">
                  <c:v>50072</c:v>
                </c:pt>
                <c:pt idx="50073">
                  <c:v>50073</c:v>
                </c:pt>
                <c:pt idx="50074">
                  <c:v>50074</c:v>
                </c:pt>
                <c:pt idx="50075">
                  <c:v>50075</c:v>
                </c:pt>
                <c:pt idx="50076">
                  <c:v>50076</c:v>
                </c:pt>
                <c:pt idx="50077">
                  <c:v>50077</c:v>
                </c:pt>
                <c:pt idx="50078">
                  <c:v>50078</c:v>
                </c:pt>
                <c:pt idx="50079">
                  <c:v>50079</c:v>
                </c:pt>
                <c:pt idx="50080">
                  <c:v>50080</c:v>
                </c:pt>
                <c:pt idx="50081">
                  <c:v>50081</c:v>
                </c:pt>
                <c:pt idx="50082">
                  <c:v>50082</c:v>
                </c:pt>
                <c:pt idx="50083">
                  <c:v>50083</c:v>
                </c:pt>
                <c:pt idx="50084">
                  <c:v>50084</c:v>
                </c:pt>
                <c:pt idx="50085">
                  <c:v>50085</c:v>
                </c:pt>
                <c:pt idx="50086">
                  <c:v>50086</c:v>
                </c:pt>
                <c:pt idx="50087">
                  <c:v>50087</c:v>
                </c:pt>
                <c:pt idx="50088">
                  <c:v>50088</c:v>
                </c:pt>
                <c:pt idx="50089">
                  <c:v>50089</c:v>
                </c:pt>
                <c:pt idx="50090">
                  <c:v>50090</c:v>
                </c:pt>
                <c:pt idx="50091">
                  <c:v>50091</c:v>
                </c:pt>
                <c:pt idx="50092">
                  <c:v>50092</c:v>
                </c:pt>
                <c:pt idx="50093">
                  <c:v>50093</c:v>
                </c:pt>
                <c:pt idx="50094">
                  <c:v>50094</c:v>
                </c:pt>
                <c:pt idx="50095">
                  <c:v>50095</c:v>
                </c:pt>
                <c:pt idx="50096">
                  <c:v>50096</c:v>
                </c:pt>
                <c:pt idx="50097">
                  <c:v>50097</c:v>
                </c:pt>
                <c:pt idx="50098">
                  <c:v>50098</c:v>
                </c:pt>
                <c:pt idx="50099">
                  <c:v>50099</c:v>
                </c:pt>
                <c:pt idx="50100">
                  <c:v>50100</c:v>
                </c:pt>
                <c:pt idx="50101">
                  <c:v>50101</c:v>
                </c:pt>
                <c:pt idx="50102">
                  <c:v>50102</c:v>
                </c:pt>
                <c:pt idx="50103">
                  <c:v>50103</c:v>
                </c:pt>
                <c:pt idx="50104">
                  <c:v>50104</c:v>
                </c:pt>
                <c:pt idx="50105">
                  <c:v>50105</c:v>
                </c:pt>
                <c:pt idx="50106">
                  <c:v>50106</c:v>
                </c:pt>
                <c:pt idx="50107">
                  <c:v>50107</c:v>
                </c:pt>
                <c:pt idx="50108">
                  <c:v>50108</c:v>
                </c:pt>
                <c:pt idx="50109">
                  <c:v>50109</c:v>
                </c:pt>
                <c:pt idx="50110">
                  <c:v>50110</c:v>
                </c:pt>
                <c:pt idx="50111">
                  <c:v>50111</c:v>
                </c:pt>
                <c:pt idx="50112">
                  <c:v>50112</c:v>
                </c:pt>
                <c:pt idx="50113">
                  <c:v>50113</c:v>
                </c:pt>
                <c:pt idx="50114">
                  <c:v>50114</c:v>
                </c:pt>
                <c:pt idx="50115">
                  <c:v>50115</c:v>
                </c:pt>
                <c:pt idx="50116">
                  <c:v>50116</c:v>
                </c:pt>
                <c:pt idx="50117">
                  <c:v>50117</c:v>
                </c:pt>
                <c:pt idx="50118">
                  <c:v>50118</c:v>
                </c:pt>
                <c:pt idx="50119">
                  <c:v>50119</c:v>
                </c:pt>
                <c:pt idx="50120">
                  <c:v>50120</c:v>
                </c:pt>
                <c:pt idx="50121">
                  <c:v>50121</c:v>
                </c:pt>
                <c:pt idx="50122">
                  <c:v>50122</c:v>
                </c:pt>
                <c:pt idx="50123">
                  <c:v>50123</c:v>
                </c:pt>
                <c:pt idx="50124">
                  <c:v>50124</c:v>
                </c:pt>
                <c:pt idx="50125">
                  <c:v>50125</c:v>
                </c:pt>
                <c:pt idx="50126">
                  <c:v>50126</c:v>
                </c:pt>
                <c:pt idx="50127">
                  <c:v>50127</c:v>
                </c:pt>
                <c:pt idx="50128">
                  <c:v>50128</c:v>
                </c:pt>
                <c:pt idx="50129">
                  <c:v>50129</c:v>
                </c:pt>
                <c:pt idx="50130">
                  <c:v>50130</c:v>
                </c:pt>
                <c:pt idx="50131">
                  <c:v>50131</c:v>
                </c:pt>
                <c:pt idx="50132">
                  <c:v>50132</c:v>
                </c:pt>
                <c:pt idx="50133">
                  <c:v>50133</c:v>
                </c:pt>
                <c:pt idx="50134">
                  <c:v>50134</c:v>
                </c:pt>
                <c:pt idx="50135">
                  <c:v>50135</c:v>
                </c:pt>
                <c:pt idx="50136">
                  <c:v>50136</c:v>
                </c:pt>
                <c:pt idx="50137">
                  <c:v>50137</c:v>
                </c:pt>
                <c:pt idx="50138">
                  <c:v>50138</c:v>
                </c:pt>
                <c:pt idx="50139">
                  <c:v>50139</c:v>
                </c:pt>
                <c:pt idx="50140">
                  <c:v>50140</c:v>
                </c:pt>
                <c:pt idx="50141">
                  <c:v>50141</c:v>
                </c:pt>
                <c:pt idx="50142">
                  <c:v>50142</c:v>
                </c:pt>
                <c:pt idx="50143">
                  <c:v>50143</c:v>
                </c:pt>
                <c:pt idx="50144">
                  <c:v>50144</c:v>
                </c:pt>
                <c:pt idx="50145">
                  <c:v>50145</c:v>
                </c:pt>
                <c:pt idx="50146">
                  <c:v>50146</c:v>
                </c:pt>
                <c:pt idx="50147">
                  <c:v>50147</c:v>
                </c:pt>
                <c:pt idx="50148">
                  <c:v>50148</c:v>
                </c:pt>
                <c:pt idx="50149">
                  <c:v>50149</c:v>
                </c:pt>
                <c:pt idx="50150">
                  <c:v>50150</c:v>
                </c:pt>
                <c:pt idx="50151">
                  <c:v>50151</c:v>
                </c:pt>
                <c:pt idx="50152">
                  <c:v>50152</c:v>
                </c:pt>
                <c:pt idx="50153">
                  <c:v>50153</c:v>
                </c:pt>
                <c:pt idx="50154">
                  <c:v>50154</c:v>
                </c:pt>
                <c:pt idx="50155">
                  <c:v>50155</c:v>
                </c:pt>
                <c:pt idx="50156">
                  <c:v>50156</c:v>
                </c:pt>
                <c:pt idx="50157">
                  <c:v>50157</c:v>
                </c:pt>
                <c:pt idx="50158">
                  <c:v>50158</c:v>
                </c:pt>
                <c:pt idx="50159">
                  <c:v>50159</c:v>
                </c:pt>
                <c:pt idx="50160">
                  <c:v>50160</c:v>
                </c:pt>
                <c:pt idx="50161">
                  <c:v>50161</c:v>
                </c:pt>
                <c:pt idx="50162">
                  <c:v>50162</c:v>
                </c:pt>
                <c:pt idx="50163">
                  <c:v>50163</c:v>
                </c:pt>
                <c:pt idx="50164">
                  <c:v>50164</c:v>
                </c:pt>
                <c:pt idx="50165">
                  <c:v>50165</c:v>
                </c:pt>
                <c:pt idx="50166">
                  <c:v>50166</c:v>
                </c:pt>
                <c:pt idx="50167">
                  <c:v>50167</c:v>
                </c:pt>
                <c:pt idx="50168">
                  <c:v>50168</c:v>
                </c:pt>
                <c:pt idx="50169">
                  <c:v>50169</c:v>
                </c:pt>
                <c:pt idx="50170">
                  <c:v>50170</c:v>
                </c:pt>
                <c:pt idx="50171">
                  <c:v>50171</c:v>
                </c:pt>
                <c:pt idx="50172">
                  <c:v>50172</c:v>
                </c:pt>
                <c:pt idx="50173">
                  <c:v>50173</c:v>
                </c:pt>
                <c:pt idx="50174">
                  <c:v>50174</c:v>
                </c:pt>
                <c:pt idx="50175">
                  <c:v>50175</c:v>
                </c:pt>
                <c:pt idx="50176">
                  <c:v>50176</c:v>
                </c:pt>
                <c:pt idx="50177">
                  <c:v>50177</c:v>
                </c:pt>
                <c:pt idx="50178">
                  <c:v>50178</c:v>
                </c:pt>
                <c:pt idx="50179">
                  <c:v>50179</c:v>
                </c:pt>
                <c:pt idx="50180">
                  <c:v>50180</c:v>
                </c:pt>
                <c:pt idx="50181">
                  <c:v>50181</c:v>
                </c:pt>
                <c:pt idx="50182">
                  <c:v>50182</c:v>
                </c:pt>
                <c:pt idx="50183">
                  <c:v>50183</c:v>
                </c:pt>
                <c:pt idx="50184">
                  <c:v>50184</c:v>
                </c:pt>
                <c:pt idx="50185">
                  <c:v>50185</c:v>
                </c:pt>
                <c:pt idx="50186">
                  <c:v>50186</c:v>
                </c:pt>
                <c:pt idx="50187">
                  <c:v>50187</c:v>
                </c:pt>
                <c:pt idx="50188">
                  <c:v>50188</c:v>
                </c:pt>
                <c:pt idx="50189">
                  <c:v>50189</c:v>
                </c:pt>
                <c:pt idx="50190">
                  <c:v>50190</c:v>
                </c:pt>
                <c:pt idx="50191">
                  <c:v>50191</c:v>
                </c:pt>
                <c:pt idx="50192">
                  <c:v>50192</c:v>
                </c:pt>
                <c:pt idx="50193">
                  <c:v>50193</c:v>
                </c:pt>
                <c:pt idx="50194">
                  <c:v>50194</c:v>
                </c:pt>
                <c:pt idx="50195">
                  <c:v>50195</c:v>
                </c:pt>
                <c:pt idx="50196">
                  <c:v>50196</c:v>
                </c:pt>
                <c:pt idx="50197">
                  <c:v>50197</c:v>
                </c:pt>
                <c:pt idx="50198">
                  <c:v>50198</c:v>
                </c:pt>
                <c:pt idx="50199">
                  <c:v>50199</c:v>
                </c:pt>
                <c:pt idx="50200">
                  <c:v>50200</c:v>
                </c:pt>
                <c:pt idx="50201">
                  <c:v>50201</c:v>
                </c:pt>
                <c:pt idx="50202">
                  <c:v>50202</c:v>
                </c:pt>
                <c:pt idx="50203">
                  <c:v>50203</c:v>
                </c:pt>
                <c:pt idx="50204">
                  <c:v>50204</c:v>
                </c:pt>
                <c:pt idx="50205">
                  <c:v>50205</c:v>
                </c:pt>
                <c:pt idx="50206">
                  <c:v>50206</c:v>
                </c:pt>
                <c:pt idx="50207">
                  <c:v>50207</c:v>
                </c:pt>
                <c:pt idx="50208">
                  <c:v>50208</c:v>
                </c:pt>
                <c:pt idx="50209">
                  <c:v>50209</c:v>
                </c:pt>
                <c:pt idx="50210">
                  <c:v>50210</c:v>
                </c:pt>
                <c:pt idx="50211">
                  <c:v>50211</c:v>
                </c:pt>
                <c:pt idx="50212">
                  <c:v>50212</c:v>
                </c:pt>
                <c:pt idx="50213">
                  <c:v>50213</c:v>
                </c:pt>
                <c:pt idx="50214">
                  <c:v>50214</c:v>
                </c:pt>
                <c:pt idx="50215">
                  <c:v>50215</c:v>
                </c:pt>
                <c:pt idx="50216">
                  <c:v>50216</c:v>
                </c:pt>
                <c:pt idx="50217">
                  <c:v>50217</c:v>
                </c:pt>
                <c:pt idx="50218">
                  <c:v>50218</c:v>
                </c:pt>
                <c:pt idx="50219">
                  <c:v>50219</c:v>
                </c:pt>
                <c:pt idx="50220">
                  <c:v>50220</c:v>
                </c:pt>
                <c:pt idx="50221">
                  <c:v>50221</c:v>
                </c:pt>
                <c:pt idx="50222">
                  <c:v>50222</c:v>
                </c:pt>
                <c:pt idx="50223">
                  <c:v>50223</c:v>
                </c:pt>
                <c:pt idx="50224">
                  <c:v>50224</c:v>
                </c:pt>
                <c:pt idx="50225">
                  <c:v>50225</c:v>
                </c:pt>
                <c:pt idx="50226">
                  <c:v>50226</c:v>
                </c:pt>
                <c:pt idx="50227">
                  <c:v>50227</c:v>
                </c:pt>
                <c:pt idx="50228">
                  <c:v>50228</c:v>
                </c:pt>
                <c:pt idx="50229">
                  <c:v>50229</c:v>
                </c:pt>
                <c:pt idx="50230">
                  <c:v>50230</c:v>
                </c:pt>
                <c:pt idx="50231">
                  <c:v>50231</c:v>
                </c:pt>
                <c:pt idx="50232">
                  <c:v>50232</c:v>
                </c:pt>
                <c:pt idx="50233">
                  <c:v>50233</c:v>
                </c:pt>
                <c:pt idx="50234">
                  <c:v>50234</c:v>
                </c:pt>
                <c:pt idx="50235">
                  <c:v>50235</c:v>
                </c:pt>
                <c:pt idx="50236">
                  <c:v>50236</c:v>
                </c:pt>
                <c:pt idx="50237">
                  <c:v>50237</c:v>
                </c:pt>
                <c:pt idx="50238">
                  <c:v>50238</c:v>
                </c:pt>
                <c:pt idx="50239">
                  <c:v>50239</c:v>
                </c:pt>
                <c:pt idx="50240">
                  <c:v>50240</c:v>
                </c:pt>
                <c:pt idx="50241">
                  <c:v>50241</c:v>
                </c:pt>
                <c:pt idx="50242">
                  <c:v>50242</c:v>
                </c:pt>
                <c:pt idx="50243">
                  <c:v>50243</c:v>
                </c:pt>
                <c:pt idx="50244">
                  <c:v>50244</c:v>
                </c:pt>
                <c:pt idx="50245">
                  <c:v>50245</c:v>
                </c:pt>
                <c:pt idx="50246">
                  <c:v>50246</c:v>
                </c:pt>
                <c:pt idx="50247">
                  <c:v>50247</c:v>
                </c:pt>
                <c:pt idx="50248">
                  <c:v>50248</c:v>
                </c:pt>
                <c:pt idx="50249">
                  <c:v>50249</c:v>
                </c:pt>
                <c:pt idx="50250">
                  <c:v>50250</c:v>
                </c:pt>
                <c:pt idx="50251">
                  <c:v>50251</c:v>
                </c:pt>
                <c:pt idx="50252">
                  <c:v>50252</c:v>
                </c:pt>
                <c:pt idx="50253">
                  <c:v>50253</c:v>
                </c:pt>
                <c:pt idx="50254">
                  <c:v>50254</c:v>
                </c:pt>
                <c:pt idx="50255">
                  <c:v>50255</c:v>
                </c:pt>
                <c:pt idx="50256">
                  <c:v>50256</c:v>
                </c:pt>
                <c:pt idx="50257">
                  <c:v>50257</c:v>
                </c:pt>
                <c:pt idx="50258">
                  <c:v>50258</c:v>
                </c:pt>
                <c:pt idx="50259">
                  <c:v>50259</c:v>
                </c:pt>
                <c:pt idx="50260">
                  <c:v>50260</c:v>
                </c:pt>
                <c:pt idx="50261">
                  <c:v>50261</c:v>
                </c:pt>
                <c:pt idx="50262">
                  <c:v>50262</c:v>
                </c:pt>
                <c:pt idx="50263">
                  <c:v>50263</c:v>
                </c:pt>
                <c:pt idx="50264">
                  <c:v>50264</c:v>
                </c:pt>
                <c:pt idx="50265">
                  <c:v>50265</c:v>
                </c:pt>
                <c:pt idx="50266">
                  <c:v>50266</c:v>
                </c:pt>
                <c:pt idx="50267">
                  <c:v>50267</c:v>
                </c:pt>
                <c:pt idx="50268">
                  <c:v>50268</c:v>
                </c:pt>
                <c:pt idx="50269">
                  <c:v>50269</c:v>
                </c:pt>
                <c:pt idx="50270">
                  <c:v>50270</c:v>
                </c:pt>
                <c:pt idx="50271">
                  <c:v>50271</c:v>
                </c:pt>
                <c:pt idx="50272">
                  <c:v>50272</c:v>
                </c:pt>
                <c:pt idx="50273">
                  <c:v>50273</c:v>
                </c:pt>
                <c:pt idx="50274">
                  <c:v>50274</c:v>
                </c:pt>
                <c:pt idx="50275">
                  <c:v>50275</c:v>
                </c:pt>
                <c:pt idx="50276">
                  <c:v>50276</c:v>
                </c:pt>
                <c:pt idx="50277">
                  <c:v>50277</c:v>
                </c:pt>
                <c:pt idx="50278">
                  <c:v>50278</c:v>
                </c:pt>
                <c:pt idx="50279">
                  <c:v>50279</c:v>
                </c:pt>
                <c:pt idx="50280">
                  <c:v>50280</c:v>
                </c:pt>
                <c:pt idx="50281">
                  <c:v>50281</c:v>
                </c:pt>
                <c:pt idx="50282">
                  <c:v>50282</c:v>
                </c:pt>
                <c:pt idx="50283">
                  <c:v>50283</c:v>
                </c:pt>
                <c:pt idx="50284">
                  <c:v>50284</c:v>
                </c:pt>
                <c:pt idx="50285">
                  <c:v>50285</c:v>
                </c:pt>
                <c:pt idx="50286">
                  <c:v>50286</c:v>
                </c:pt>
                <c:pt idx="50287">
                  <c:v>50287</c:v>
                </c:pt>
                <c:pt idx="50288">
                  <c:v>50288</c:v>
                </c:pt>
                <c:pt idx="50289">
                  <c:v>50289</c:v>
                </c:pt>
                <c:pt idx="50290">
                  <c:v>50290</c:v>
                </c:pt>
                <c:pt idx="50291">
                  <c:v>50291</c:v>
                </c:pt>
                <c:pt idx="50292">
                  <c:v>50292</c:v>
                </c:pt>
                <c:pt idx="50293">
                  <c:v>50293</c:v>
                </c:pt>
                <c:pt idx="50294">
                  <c:v>50294</c:v>
                </c:pt>
                <c:pt idx="50295">
                  <c:v>50295</c:v>
                </c:pt>
                <c:pt idx="50296">
                  <c:v>50296</c:v>
                </c:pt>
                <c:pt idx="50297">
                  <c:v>50297</c:v>
                </c:pt>
                <c:pt idx="50298">
                  <c:v>50298</c:v>
                </c:pt>
                <c:pt idx="50299">
                  <c:v>50299</c:v>
                </c:pt>
                <c:pt idx="50300">
                  <c:v>50300</c:v>
                </c:pt>
                <c:pt idx="50301">
                  <c:v>50301</c:v>
                </c:pt>
                <c:pt idx="50302">
                  <c:v>50302</c:v>
                </c:pt>
                <c:pt idx="50303">
                  <c:v>50303</c:v>
                </c:pt>
                <c:pt idx="50304">
                  <c:v>50304</c:v>
                </c:pt>
                <c:pt idx="50305">
                  <c:v>50305</c:v>
                </c:pt>
                <c:pt idx="50306">
                  <c:v>50306</c:v>
                </c:pt>
                <c:pt idx="50307">
                  <c:v>50307</c:v>
                </c:pt>
                <c:pt idx="50308">
                  <c:v>50308</c:v>
                </c:pt>
                <c:pt idx="50309">
                  <c:v>50309</c:v>
                </c:pt>
                <c:pt idx="50310">
                  <c:v>50310</c:v>
                </c:pt>
                <c:pt idx="50311">
                  <c:v>50311</c:v>
                </c:pt>
                <c:pt idx="50312">
                  <c:v>50312</c:v>
                </c:pt>
                <c:pt idx="50313">
                  <c:v>50313</c:v>
                </c:pt>
                <c:pt idx="50314">
                  <c:v>50314</c:v>
                </c:pt>
                <c:pt idx="50315">
                  <c:v>50315</c:v>
                </c:pt>
                <c:pt idx="50316">
                  <c:v>50316</c:v>
                </c:pt>
                <c:pt idx="50317">
                  <c:v>50317</c:v>
                </c:pt>
                <c:pt idx="50318">
                  <c:v>50318</c:v>
                </c:pt>
                <c:pt idx="50319">
                  <c:v>50319</c:v>
                </c:pt>
                <c:pt idx="50320">
                  <c:v>50320</c:v>
                </c:pt>
                <c:pt idx="50321">
                  <c:v>50321</c:v>
                </c:pt>
                <c:pt idx="50322">
                  <c:v>50322</c:v>
                </c:pt>
                <c:pt idx="50323">
                  <c:v>50323</c:v>
                </c:pt>
                <c:pt idx="50324">
                  <c:v>50324</c:v>
                </c:pt>
                <c:pt idx="50325">
                  <c:v>50325</c:v>
                </c:pt>
                <c:pt idx="50326">
                  <c:v>50326</c:v>
                </c:pt>
                <c:pt idx="50327">
                  <c:v>50327</c:v>
                </c:pt>
                <c:pt idx="50328">
                  <c:v>50328</c:v>
                </c:pt>
                <c:pt idx="50329">
                  <c:v>50329</c:v>
                </c:pt>
                <c:pt idx="50330">
                  <c:v>50330</c:v>
                </c:pt>
                <c:pt idx="50331">
                  <c:v>50331</c:v>
                </c:pt>
                <c:pt idx="50332">
                  <c:v>50332</c:v>
                </c:pt>
                <c:pt idx="50333">
                  <c:v>50333</c:v>
                </c:pt>
                <c:pt idx="50334">
                  <c:v>50334</c:v>
                </c:pt>
                <c:pt idx="50335">
                  <c:v>50335</c:v>
                </c:pt>
                <c:pt idx="50336">
                  <c:v>50336</c:v>
                </c:pt>
                <c:pt idx="50337">
                  <c:v>50337</c:v>
                </c:pt>
                <c:pt idx="50338">
                  <c:v>50338</c:v>
                </c:pt>
                <c:pt idx="50339">
                  <c:v>50339</c:v>
                </c:pt>
                <c:pt idx="50340">
                  <c:v>50340</c:v>
                </c:pt>
                <c:pt idx="50341">
                  <c:v>50341</c:v>
                </c:pt>
                <c:pt idx="50342">
                  <c:v>50342</c:v>
                </c:pt>
                <c:pt idx="50343">
                  <c:v>50343</c:v>
                </c:pt>
                <c:pt idx="50344">
                  <c:v>50344</c:v>
                </c:pt>
                <c:pt idx="50345">
                  <c:v>50345</c:v>
                </c:pt>
                <c:pt idx="50346">
                  <c:v>50346</c:v>
                </c:pt>
                <c:pt idx="50347">
                  <c:v>50347</c:v>
                </c:pt>
                <c:pt idx="50348">
                  <c:v>50348</c:v>
                </c:pt>
                <c:pt idx="50349">
                  <c:v>50349</c:v>
                </c:pt>
                <c:pt idx="50350">
                  <c:v>50350</c:v>
                </c:pt>
                <c:pt idx="50351">
                  <c:v>50351</c:v>
                </c:pt>
                <c:pt idx="50352">
                  <c:v>50352</c:v>
                </c:pt>
                <c:pt idx="50353">
                  <c:v>50353</c:v>
                </c:pt>
                <c:pt idx="50354">
                  <c:v>50354</c:v>
                </c:pt>
                <c:pt idx="50355">
                  <c:v>50355</c:v>
                </c:pt>
                <c:pt idx="50356">
                  <c:v>50356</c:v>
                </c:pt>
                <c:pt idx="50357">
                  <c:v>50357</c:v>
                </c:pt>
                <c:pt idx="50358">
                  <c:v>50358</c:v>
                </c:pt>
                <c:pt idx="50359">
                  <c:v>50359</c:v>
                </c:pt>
                <c:pt idx="50360">
                  <c:v>50360</c:v>
                </c:pt>
                <c:pt idx="50361">
                  <c:v>50361</c:v>
                </c:pt>
                <c:pt idx="50362">
                  <c:v>50362</c:v>
                </c:pt>
                <c:pt idx="50363">
                  <c:v>50363</c:v>
                </c:pt>
                <c:pt idx="50364">
                  <c:v>50364</c:v>
                </c:pt>
                <c:pt idx="50365">
                  <c:v>50365</c:v>
                </c:pt>
                <c:pt idx="50366">
                  <c:v>50366</c:v>
                </c:pt>
                <c:pt idx="50367">
                  <c:v>50367</c:v>
                </c:pt>
                <c:pt idx="50368">
                  <c:v>50368</c:v>
                </c:pt>
                <c:pt idx="50369">
                  <c:v>50369</c:v>
                </c:pt>
                <c:pt idx="50370">
                  <c:v>50370</c:v>
                </c:pt>
                <c:pt idx="50371">
                  <c:v>50371</c:v>
                </c:pt>
                <c:pt idx="50372">
                  <c:v>50372</c:v>
                </c:pt>
                <c:pt idx="50373">
                  <c:v>50373</c:v>
                </c:pt>
                <c:pt idx="50374">
                  <c:v>50374</c:v>
                </c:pt>
                <c:pt idx="50375">
                  <c:v>50375</c:v>
                </c:pt>
                <c:pt idx="50376">
                  <c:v>50376</c:v>
                </c:pt>
                <c:pt idx="50377">
                  <c:v>50377</c:v>
                </c:pt>
                <c:pt idx="50378">
                  <c:v>50378</c:v>
                </c:pt>
                <c:pt idx="50379">
                  <c:v>50379</c:v>
                </c:pt>
                <c:pt idx="50380">
                  <c:v>50380</c:v>
                </c:pt>
                <c:pt idx="50381">
                  <c:v>50381</c:v>
                </c:pt>
                <c:pt idx="50382">
                  <c:v>50382</c:v>
                </c:pt>
                <c:pt idx="50383">
                  <c:v>50383</c:v>
                </c:pt>
                <c:pt idx="50384">
                  <c:v>50384</c:v>
                </c:pt>
                <c:pt idx="50385">
                  <c:v>50385</c:v>
                </c:pt>
                <c:pt idx="50386">
                  <c:v>50386</c:v>
                </c:pt>
                <c:pt idx="50387">
                  <c:v>50387</c:v>
                </c:pt>
                <c:pt idx="50388">
                  <c:v>50388</c:v>
                </c:pt>
                <c:pt idx="50389">
                  <c:v>50389</c:v>
                </c:pt>
                <c:pt idx="50390">
                  <c:v>50390</c:v>
                </c:pt>
                <c:pt idx="50391">
                  <c:v>50391</c:v>
                </c:pt>
                <c:pt idx="50392">
                  <c:v>50392</c:v>
                </c:pt>
                <c:pt idx="50393">
                  <c:v>50393</c:v>
                </c:pt>
                <c:pt idx="50394">
                  <c:v>50394</c:v>
                </c:pt>
                <c:pt idx="50395">
                  <c:v>50395</c:v>
                </c:pt>
                <c:pt idx="50396">
                  <c:v>50396</c:v>
                </c:pt>
                <c:pt idx="50397">
                  <c:v>50397</c:v>
                </c:pt>
                <c:pt idx="50398">
                  <c:v>50398</c:v>
                </c:pt>
                <c:pt idx="50399">
                  <c:v>50399</c:v>
                </c:pt>
                <c:pt idx="50400">
                  <c:v>50400</c:v>
                </c:pt>
                <c:pt idx="50401">
                  <c:v>50401</c:v>
                </c:pt>
                <c:pt idx="50402">
                  <c:v>50402</c:v>
                </c:pt>
                <c:pt idx="50403">
                  <c:v>50403</c:v>
                </c:pt>
                <c:pt idx="50404">
                  <c:v>50404</c:v>
                </c:pt>
                <c:pt idx="50405">
                  <c:v>50405</c:v>
                </c:pt>
                <c:pt idx="50406">
                  <c:v>50406</c:v>
                </c:pt>
                <c:pt idx="50407">
                  <c:v>50407</c:v>
                </c:pt>
                <c:pt idx="50408">
                  <c:v>50408</c:v>
                </c:pt>
                <c:pt idx="50409">
                  <c:v>50409</c:v>
                </c:pt>
                <c:pt idx="50410">
                  <c:v>50410</c:v>
                </c:pt>
                <c:pt idx="50411">
                  <c:v>50411</c:v>
                </c:pt>
                <c:pt idx="50412">
                  <c:v>50412</c:v>
                </c:pt>
                <c:pt idx="50413">
                  <c:v>50413</c:v>
                </c:pt>
                <c:pt idx="50414">
                  <c:v>50414</c:v>
                </c:pt>
                <c:pt idx="50415">
                  <c:v>50415</c:v>
                </c:pt>
                <c:pt idx="50416">
                  <c:v>50416</c:v>
                </c:pt>
                <c:pt idx="50417">
                  <c:v>50417</c:v>
                </c:pt>
                <c:pt idx="50418">
                  <c:v>50418</c:v>
                </c:pt>
                <c:pt idx="50419">
                  <c:v>50419</c:v>
                </c:pt>
                <c:pt idx="50420">
                  <c:v>50420</c:v>
                </c:pt>
                <c:pt idx="50421">
                  <c:v>50421</c:v>
                </c:pt>
                <c:pt idx="50422">
                  <c:v>50422</c:v>
                </c:pt>
                <c:pt idx="50423">
                  <c:v>50423</c:v>
                </c:pt>
                <c:pt idx="50424">
                  <c:v>50424</c:v>
                </c:pt>
                <c:pt idx="50425">
                  <c:v>50425</c:v>
                </c:pt>
                <c:pt idx="50426">
                  <c:v>50426</c:v>
                </c:pt>
                <c:pt idx="50427">
                  <c:v>50427</c:v>
                </c:pt>
                <c:pt idx="50428">
                  <c:v>50428</c:v>
                </c:pt>
                <c:pt idx="50429">
                  <c:v>50429</c:v>
                </c:pt>
                <c:pt idx="50430">
                  <c:v>50430</c:v>
                </c:pt>
                <c:pt idx="50431">
                  <c:v>50431</c:v>
                </c:pt>
                <c:pt idx="50432">
                  <c:v>50432</c:v>
                </c:pt>
                <c:pt idx="50433">
                  <c:v>50433</c:v>
                </c:pt>
                <c:pt idx="50434">
                  <c:v>50434</c:v>
                </c:pt>
                <c:pt idx="50435">
                  <c:v>50435</c:v>
                </c:pt>
                <c:pt idx="50436">
                  <c:v>50436</c:v>
                </c:pt>
                <c:pt idx="50437">
                  <c:v>50437</c:v>
                </c:pt>
                <c:pt idx="50438">
                  <c:v>50438</c:v>
                </c:pt>
                <c:pt idx="50439">
                  <c:v>50439</c:v>
                </c:pt>
                <c:pt idx="50440">
                  <c:v>50440</c:v>
                </c:pt>
                <c:pt idx="50441">
                  <c:v>50441</c:v>
                </c:pt>
                <c:pt idx="50442">
                  <c:v>50442</c:v>
                </c:pt>
                <c:pt idx="50443">
                  <c:v>50443</c:v>
                </c:pt>
                <c:pt idx="50444">
                  <c:v>50444</c:v>
                </c:pt>
                <c:pt idx="50445">
                  <c:v>50445</c:v>
                </c:pt>
                <c:pt idx="50446">
                  <c:v>50446</c:v>
                </c:pt>
                <c:pt idx="50447">
                  <c:v>50447</c:v>
                </c:pt>
                <c:pt idx="50448">
                  <c:v>50448</c:v>
                </c:pt>
                <c:pt idx="50449">
                  <c:v>50449</c:v>
                </c:pt>
                <c:pt idx="50450">
                  <c:v>50450</c:v>
                </c:pt>
                <c:pt idx="50451">
                  <c:v>50451</c:v>
                </c:pt>
                <c:pt idx="50452">
                  <c:v>50452</c:v>
                </c:pt>
                <c:pt idx="50453">
                  <c:v>50453</c:v>
                </c:pt>
                <c:pt idx="50454">
                  <c:v>50454</c:v>
                </c:pt>
                <c:pt idx="50455">
                  <c:v>50455</c:v>
                </c:pt>
                <c:pt idx="50456">
                  <c:v>50456</c:v>
                </c:pt>
                <c:pt idx="50457">
                  <c:v>50457</c:v>
                </c:pt>
                <c:pt idx="50458">
                  <c:v>50458</c:v>
                </c:pt>
                <c:pt idx="50459">
                  <c:v>50459</c:v>
                </c:pt>
                <c:pt idx="50460">
                  <c:v>50460</c:v>
                </c:pt>
                <c:pt idx="50461">
                  <c:v>50461</c:v>
                </c:pt>
                <c:pt idx="50462">
                  <c:v>50462</c:v>
                </c:pt>
                <c:pt idx="50463">
                  <c:v>50463</c:v>
                </c:pt>
                <c:pt idx="50464">
                  <c:v>50464</c:v>
                </c:pt>
                <c:pt idx="50465">
                  <c:v>50465</c:v>
                </c:pt>
                <c:pt idx="50466">
                  <c:v>50466</c:v>
                </c:pt>
                <c:pt idx="50467">
                  <c:v>50467</c:v>
                </c:pt>
                <c:pt idx="50468">
                  <c:v>50468</c:v>
                </c:pt>
                <c:pt idx="50469">
                  <c:v>50469</c:v>
                </c:pt>
                <c:pt idx="50470">
                  <c:v>50470</c:v>
                </c:pt>
                <c:pt idx="50471">
                  <c:v>50471</c:v>
                </c:pt>
                <c:pt idx="50472">
                  <c:v>50472</c:v>
                </c:pt>
                <c:pt idx="50473">
                  <c:v>50473</c:v>
                </c:pt>
                <c:pt idx="50474">
                  <c:v>50474</c:v>
                </c:pt>
                <c:pt idx="50475">
                  <c:v>50475</c:v>
                </c:pt>
                <c:pt idx="50476">
                  <c:v>50476</c:v>
                </c:pt>
                <c:pt idx="50477">
                  <c:v>50477</c:v>
                </c:pt>
                <c:pt idx="50478">
                  <c:v>50478</c:v>
                </c:pt>
                <c:pt idx="50479">
                  <c:v>50479</c:v>
                </c:pt>
                <c:pt idx="50480">
                  <c:v>50480</c:v>
                </c:pt>
                <c:pt idx="50481">
                  <c:v>50481</c:v>
                </c:pt>
                <c:pt idx="50482">
                  <c:v>50482</c:v>
                </c:pt>
                <c:pt idx="50483">
                  <c:v>50483</c:v>
                </c:pt>
                <c:pt idx="50484">
                  <c:v>50484</c:v>
                </c:pt>
                <c:pt idx="50485">
                  <c:v>50485</c:v>
                </c:pt>
                <c:pt idx="50486">
                  <c:v>50486</c:v>
                </c:pt>
                <c:pt idx="50487">
                  <c:v>50487</c:v>
                </c:pt>
                <c:pt idx="50488">
                  <c:v>50488</c:v>
                </c:pt>
                <c:pt idx="50489">
                  <c:v>50489</c:v>
                </c:pt>
                <c:pt idx="50490">
                  <c:v>50490</c:v>
                </c:pt>
                <c:pt idx="50491">
                  <c:v>50491</c:v>
                </c:pt>
                <c:pt idx="50492">
                  <c:v>50492</c:v>
                </c:pt>
                <c:pt idx="50493">
                  <c:v>50493</c:v>
                </c:pt>
                <c:pt idx="50494">
                  <c:v>50494</c:v>
                </c:pt>
                <c:pt idx="50495">
                  <c:v>50495</c:v>
                </c:pt>
                <c:pt idx="50496">
                  <c:v>50496</c:v>
                </c:pt>
                <c:pt idx="50497">
                  <c:v>50497</c:v>
                </c:pt>
                <c:pt idx="50498">
                  <c:v>50498</c:v>
                </c:pt>
                <c:pt idx="50499">
                  <c:v>50499</c:v>
                </c:pt>
                <c:pt idx="50500">
                  <c:v>50500</c:v>
                </c:pt>
                <c:pt idx="50501">
                  <c:v>50501</c:v>
                </c:pt>
                <c:pt idx="50502">
                  <c:v>50502</c:v>
                </c:pt>
                <c:pt idx="50503">
                  <c:v>50503</c:v>
                </c:pt>
                <c:pt idx="50504">
                  <c:v>50504</c:v>
                </c:pt>
                <c:pt idx="50505">
                  <c:v>50505</c:v>
                </c:pt>
                <c:pt idx="50506">
                  <c:v>50506</c:v>
                </c:pt>
                <c:pt idx="50507">
                  <c:v>50507</c:v>
                </c:pt>
                <c:pt idx="50508">
                  <c:v>50508</c:v>
                </c:pt>
                <c:pt idx="50509">
                  <c:v>50509</c:v>
                </c:pt>
                <c:pt idx="50510">
                  <c:v>50510</c:v>
                </c:pt>
                <c:pt idx="50511">
                  <c:v>50511</c:v>
                </c:pt>
                <c:pt idx="50512">
                  <c:v>50512</c:v>
                </c:pt>
                <c:pt idx="50513">
                  <c:v>50513</c:v>
                </c:pt>
                <c:pt idx="50514">
                  <c:v>50514</c:v>
                </c:pt>
                <c:pt idx="50515">
                  <c:v>50515</c:v>
                </c:pt>
                <c:pt idx="50516">
                  <c:v>50516</c:v>
                </c:pt>
                <c:pt idx="50517">
                  <c:v>50517</c:v>
                </c:pt>
                <c:pt idx="50518">
                  <c:v>50518</c:v>
                </c:pt>
                <c:pt idx="50519">
                  <c:v>50519</c:v>
                </c:pt>
                <c:pt idx="50520">
                  <c:v>50520</c:v>
                </c:pt>
                <c:pt idx="50521">
                  <c:v>50521</c:v>
                </c:pt>
                <c:pt idx="50522">
                  <c:v>50522</c:v>
                </c:pt>
                <c:pt idx="50523">
                  <c:v>50523</c:v>
                </c:pt>
                <c:pt idx="50524">
                  <c:v>50524</c:v>
                </c:pt>
                <c:pt idx="50525">
                  <c:v>50525</c:v>
                </c:pt>
                <c:pt idx="50526">
                  <c:v>50526</c:v>
                </c:pt>
                <c:pt idx="50527">
                  <c:v>50527</c:v>
                </c:pt>
                <c:pt idx="50528">
                  <c:v>50528</c:v>
                </c:pt>
                <c:pt idx="50529">
                  <c:v>50529</c:v>
                </c:pt>
                <c:pt idx="50530">
                  <c:v>50530</c:v>
                </c:pt>
                <c:pt idx="50531">
                  <c:v>50531</c:v>
                </c:pt>
                <c:pt idx="50532">
                  <c:v>50532</c:v>
                </c:pt>
                <c:pt idx="50533">
                  <c:v>50533</c:v>
                </c:pt>
                <c:pt idx="50534">
                  <c:v>50534</c:v>
                </c:pt>
                <c:pt idx="50535">
                  <c:v>50535</c:v>
                </c:pt>
                <c:pt idx="50536">
                  <c:v>50536</c:v>
                </c:pt>
                <c:pt idx="50537">
                  <c:v>50537</c:v>
                </c:pt>
                <c:pt idx="50538">
                  <c:v>50538</c:v>
                </c:pt>
                <c:pt idx="50539">
                  <c:v>50539</c:v>
                </c:pt>
                <c:pt idx="50540">
                  <c:v>50540</c:v>
                </c:pt>
                <c:pt idx="50541">
                  <c:v>50541</c:v>
                </c:pt>
                <c:pt idx="50542">
                  <c:v>50542</c:v>
                </c:pt>
                <c:pt idx="50543">
                  <c:v>50543</c:v>
                </c:pt>
                <c:pt idx="50544">
                  <c:v>50544</c:v>
                </c:pt>
                <c:pt idx="50545">
                  <c:v>50545</c:v>
                </c:pt>
                <c:pt idx="50546">
                  <c:v>50546</c:v>
                </c:pt>
                <c:pt idx="50547">
                  <c:v>50547</c:v>
                </c:pt>
                <c:pt idx="50548">
                  <c:v>50548</c:v>
                </c:pt>
                <c:pt idx="50549">
                  <c:v>50549</c:v>
                </c:pt>
                <c:pt idx="50550">
                  <c:v>50550</c:v>
                </c:pt>
                <c:pt idx="50551">
                  <c:v>50551</c:v>
                </c:pt>
                <c:pt idx="50552">
                  <c:v>50552</c:v>
                </c:pt>
                <c:pt idx="50553">
                  <c:v>50553</c:v>
                </c:pt>
                <c:pt idx="50554">
                  <c:v>50554</c:v>
                </c:pt>
                <c:pt idx="50555">
                  <c:v>50555</c:v>
                </c:pt>
                <c:pt idx="50556">
                  <c:v>50556</c:v>
                </c:pt>
                <c:pt idx="50557">
                  <c:v>50557</c:v>
                </c:pt>
                <c:pt idx="50558">
                  <c:v>50558</c:v>
                </c:pt>
                <c:pt idx="50559">
                  <c:v>50559</c:v>
                </c:pt>
                <c:pt idx="50560">
                  <c:v>50560</c:v>
                </c:pt>
                <c:pt idx="50561">
                  <c:v>50561</c:v>
                </c:pt>
                <c:pt idx="50562">
                  <c:v>50562</c:v>
                </c:pt>
                <c:pt idx="50563">
                  <c:v>50563</c:v>
                </c:pt>
                <c:pt idx="50564">
                  <c:v>50564</c:v>
                </c:pt>
                <c:pt idx="50565">
                  <c:v>50565</c:v>
                </c:pt>
                <c:pt idx="50566">
                  <c:v>50566</c:v>
                </c:pt>
                <c:pt idx="50567">
                  <c:v>50567</c:v>
                </c:pt>
                <c:pt idx="50568">
                  <c:v>50568</c:v>
                </c:pt>
                <c:pt idx="50569">
                  <c:v>50569</c:v>
                </c:pt>
                <c:pt idx="50570">
                  <c:v>50570</c:v>
                </c:pt>
                <c:pt idx="50571">
                  <c:v>50571</c:v>
                </c:pt>
                <c:pt idx="50572">
                  <c:v>50572</c:v>
                </c:pt>
                <c:pt idx="50573">
                  <c:v>50573</c:v>
                </c:pt>
                <c:pt idx="50574">
                  <c:v>50574</c:v>
                </c:pt>
                <c:pt idx="50575">
                  <c:v>50575</c:v>
                </c:pt>
                <c:pt idx="50576">
                  <c:v>50576</c:v>
                </c:pt>
                <c:pt idx="50577">
                  <c:v>50577</c:v>
                </c:pt>
                <c:pt idx="50578">
                  <c:v>50578</c:v>
                </c:pt>
                <c:pt idx="50579">
                  <c:v>50579</c:v>
                </c:pt>
                <c:pt idx="50580">
                  <c:v>50580</c:v>
                </c:pt>
                <c:pt idx="50581">
                  <c:v>50581</c:v>
                </c:pt>
                <c:pt idx="50582">
                  <c:v>50582</c:v>
                </c:pt>
                <c:pt idx="50583">
                  <c:v>50583</c:v>
                </c:pt>
                <c:pt idx="50584">
                  <c:v>50584</c:v>
                </c:pt>
                <c:pt idx="50585">
                  <c:v>50585</c:v>
                </c:pt>
                <c:pt idx="50586">
                  <c:v>50586</c:v>
                </c:pt>
                <c:pt idx="50587">
                  <c:v>50587</c:v>
                </c:pt>
                <c:pt idx="50588">
                  <c:v>50588</c:v>
                </c:pt>
                <c:pt idx="50589">
                  <c:v>50589</c:v>
                </c:pt>
                <c:pt idx="50590">
                  <c:v>50590</c:v>
                </c:pt>
                <c:pt idx="50591">
                  <c:v>50591</c:v>
                </c:pt>
                <c:pt idx="50592">
                  <c:v>50592</c:v>
                </c:pt>
                <c:pt idx="50593">
                  <c:v>50593</c:v>
                </c:pt>
                <c:pt idx="50594">
                  <c:v>50594</c:v>
                </c:pt>
                <c:pt idx="50595">
                  <c:v>50595</c:v>
                </c:pt>
                <c:pt idx="50596">
                  <c:v>50596</c:v>
                </c:pt>
                <c:pt idx="50597">
                  <c:v>50597</c:v>
                </c:pt>
                <c:pt idx="50598">
                  <c:v>50598</c:v>
                </c:pt>
                <c:pt idx="50599">
                  <c:v>50599</c:v>
                </c:pt>
                <c:pt idx="50600">
                  <c:v>50600</c:v>
                </c:pt>
                <c:pt idx="50601">
                  <c:v>50601</c:v>
                </c:pt>
                <c:pt idx="50602">
                  <c:v>50602</c:v>
                </c:pt>
                <c:pt idx="50603">
                  <c:v>50603</c:v>
                </c:pt>
                <c:pt idx="50604">
                  <c:v>50604</c:v>
                </c:pt>
                <c:pt idx="50605">
                  <c:v>50605</c:v>
                </c:pt>
                <c:pt idx="50606">
                  <c:v>50606</c:v>
                </c:pt>
                <c:pt idx="50607">
                  <c:v>50607</c:v>
                </c:pt>
                <c:pt idx="50608">
                  <c:v>50608</c:v>
                </c:pt>
                <c:pt idx="50609">
                  <c:v>50609</c:v>
                </c:pt>
                <c:pt idx="50610">
                  <c:v>50610</c:v>
                </c:pt>
                <c:pt idx="50611">
                  <c:v>50611</c:v>
                </c:pt>
                <c:pt idx="50612">
                  <c:v>50612</c:v>
                </c:pt>
                <c:pt idx="50613">
                  <c:v>50613</c:v>
                </c:pt>
                <c:pt idx="50614">
                  <c:v>50614</c:v>
                </c:pt>
                <c:pt idx="50615">
                  <c:v>50615</c:v>
                </c:pt>
                <c:pt idx="50616">
                  <c:v>50616</c:v>
                </c:pt>
                <c:pt idx="50617">
                  <c:v>50617</c:v>
                </c:pt>
                <c:pt idx="50618">
                  <c:v>50618</c:v>
                </c:pt>
                <c:pt idx="50619">
                  <c:v>50619</c:v>
                </c:pt>
                <c:pt idx="50620">
                  <c:v>50620</c:v>
                </c:pt>
                <c:pt idx="50621">
                  <c:v>50621</c:v>
                </c:pt>
                <c:pt idx="50622">
                  <c:v>50622</c:v>
                </c:pt>
                <c:pt idx="50623">
                  <c:v>50623</c:v>
                </c:pt>
                <c:pt idx="50624">
                  <c:v>50624</c:v>
                </c:pt>
                <c:pt idx="50625">
                  <c:v>50625</c:v>
                </c:pt>
                <c:pt idx="50626">
                  <c:v>50626</c:v>
                </c:pt>
                <c:pt idx="50627">
                  <c:v>50627</c:v>
                </c:pt>
                <c:pt idx="50628">
                  <c:v>50628</c:v>
                </c:pt>
                <c:pt idx="50629">
                  <c:v>50629</c:v>
                </c:pt>
                <c:pt idx="50630">
                  <c:v>50630</c:v>
                </c:pt>
                <c:pt idx="50631">
                  <c:v>50631</c:v>
                </c:pt>
                <c:pt idx="50632">
                  <c:v>50632</c:v>
                </c:pt>
                <c:pt idx="50633">
                  <c:v>50633</c:v>
                </c:pt>
                <c:pt idx="50634">
                  <c:v>50634</c:v>
                </c:pt>
                <c:pt idx="50635">
                  <c:v>50635</c:v>
                </c:pt>
                <c:pt idx="50636">
                  <c:v>50636</c:v>
                </c:pt>
                <c:pt idx="50637">
                  <c:v>50637</c:v>
                </c:pt>
                <c:pt idx="50638">
                  <c:v>50638</c:v>
                </c:pt>
                <c:pt idx="50639">
                  <c:v>50639</c:v>
                </c:pt>
                <c:pt idx="50640">
                  <c:v>50640</c:v>
                </c:pt>
                <c:pt idx="50641">
                  <c:v>50641</c:v>
                </c:pt>
                <c:pt idx="50642">
                  <c:v>50642</c:v>
                </c:pt>
                <c:pt idx="50643">
                  <c:v>50643</c:v>
                </c:pt>
                <c:pt idx="50644">
                  <c:v>50644</c:v>
                </c:pt>
                <c:pt idx="50645">
                  <c:v>50645</c:v>
                </c:pt>
                <c:pt idx="50646">
                  <c:v>50646</c:v>
                </c:pt>
                <c:pt idx="50647">
                  <c:v>50647</c:v>
                </c:pt>
                <c:pt idx="50648">
                  <c:v>50648</c:v>
                </c:pt>
                <c:pt idx="50649">
                  <c:v>50649</c:v>
                </c:pt>
                <c:pt idx="50650">
                  <c:v>50650</c:v>
                </c:pt>
                <c:pt idx="50651">
                  <c:v>50651</c:v>
                </c:pt>
                <c:pt idx="50652">
                  <c:v>50652</c:v>
                </c:pt>
                <c:pt idx="50653">
                  <c:v>50653</c:v>
                </c:pt>
                <c:pt idx="50654">
                  <c:v>50654</c:v>
                </c:pt>
                <c:pt idx="50655">
                  <c:v>50655</c:v>
                </c:pt>
                <c:pt idx="50656">
                  <c:v>50656</c:v>
                </c:pt>
                <c:pt idx="50657">
                  <c:v>50657</c:v>
                </c:pt>
                <c:pt idx="50658">
                  <c:v>50658</c:v>
                </c:pt>
                <c:pt idx="50659">
                  <c:v>50659</c:v>
                </c:pt>
                <c:pt idx="50660">
                  <c:v>50660</c:v>
                </c:pt>
                <c:pt idx="50661">
                  <c:v>50661</c:v>
                </c:pt>
                <c:pt idx="50662">
                  <c:v>50662</c:v>
                </c:pt>
                <c:pt idx="50663">
                  <c:v>50663</c:v>
                </c:pt>
                <c:pt idx="50664">
                  <c:v>50664</c:v>
                </c:pt>
                <c:pt idx="50665">
                  <c:v>50665</c:v>
                </c:pt>
                <c:pt idx="50666">
                  <c:v>50666</c:v>
                </c:pt>
                <c:pt idx="50667">
                  <c:v>50667</c:v>
                </c:pt>
                <c:pt idx="50668">
                  <c:v>50668</c:v>
                </c:pt>
                <c:pt idx="50669">
                  <c:v>50669</c:v>
                </c:pt>
                <c:pt idx="50670">
                  <c:v>50670</c:v>
                </c:pt>
                <c:pt idx="50671">
                  <c:v>50671</c:v>
                </c:pt>
                <c:pt idx="50672">
                  <c:v>50672</c:v>
                </c:pt>
                <c:pt idx="50673">
                  <c:v>50673</c:v>
                </c:pt>
                <c:pt idx="50674">
                  <c:v>50674</c:v>
                </c:pt>
                <c:pt idx="50675">
                  <c:v>50675</c:v>
                </c:pt>
                <c:pt idx="50676">
                  <c:v>50676</c:v>
                </c:pt>
                <c:pt idx="50677">
                  <c:v>50677</c:v>
                </c:pt>
                <c:pt idx="50678">
                  <c:v>50678</c:v>
                </c:pt>
                <c:pt idx="50679">
                  <c:v>50679</c:v>
                </c:pt>
                <c:pt idx="50680">
                  <c:v>50680</c:v>
                </c:pt>
                <c:pt idx="50681">
                  <c:v>50681</c:v>
                </c:pt>
                <c:pt idx="50682">
                  <c:v>50682</c:v>
                </c:pt>
                <c:pt idx="50683">
                  <c:v>50683</c:v>
                </c:pt>
                <c:pt idx="50684">
                  <c:v>50684</c:v>
                </c:pt>
                <c:pt idx="50685">
                  <c:v>50685</c:v>
                </c:pt>
                <c:pt idx="50686">
                  <c:v>50686</c:v>
                </c:pt>
                <c:pt idx="50687">
                  <c:v>50687</c:v>
                </c:pt>
                <c:pt idx="50688">
                  <c:v>50688</c:v>
                </c:pt>
                <c:pt idx="50689">
                  <c:v>50689</c:v>
                </c:pt>
                <c:pt idx="50690">
                  <c:v>50690</c:v>
                </c:pt>
                <c:pt idx="50691">
                  <c:v>50691</c:v>
                </c:pt>
                <c:pt idx="50692">
                  <c:v>50692</c:v>
                </c:pt>
                <c:pt idx="50693">
                  <c:v>50693</c:v>
                </c:pt>
                <c:pt idx="50694">
                  <c:v>50694</c:v>
                </c:pt>
                <c:pt idx="50695">
                  <c:v>50695</c:v>
                </c:pt>
                <c:pt idx="50696">
                  <c:v>50696</c:v>
                </c:pt>
                <c:pt idx="50697">
                  <c:v>50697</c:v>
                </c:pt>
                <c:pt idx="50698">
                  <c:v>50698</c:v>
                </c:pt>
                <c:pt idx="50699">
                  <c:v>50699</c:v>
                </c:pt>
                <c:pt idx="50700">
                  <c:v>50700</c:v>
                </c:pt>
                <c:pt idx="50701">
                  <c:v>50701</c:v>
                </c:pt>
                <c:pt idx="50702">
                  <c:v>50702</c:v>
                </c:pt>
                <c:pt idx="50703">
                  <c:v>50703</c:v>
                </c:pt>
                <c:pt idx="50704">
                  <c:v>50704</c:v>
                </c:pt>
                <c:pt idx="50705">
                  <c:v>50705</c:v>
                </c:pt>
                <c:pt idx="50706">
                  <c:v>50706</c:v>
                </c:pt>
                <c:pt idx="50707">
                  <c:v>50707</c:v>
                </c:pt>
                <c:pt idx="50708">
                  <c:v>50708</c:v>
                </c:pt>
                <c:pt idx="50709">
                  <c:v>50709</c:v>
                </c:pt>
                <c:pt idx="50710">
                  <c:v>50710</c:v>
                </c:pt>
                <c:pt idx="50711">
                  <c:v>50711</c:v>
                </c:pt>
                <c:pt idx="50712">
                  <c:v>50712</c:v>
                </c:pt>
                <c:pt idx="50713">
                  <c:v>50713</c:v>
                </c:pt>
                <c:pt idx="50714">
                  <c:v>50714</c:v>
                </c:pt>
                <c:pt idx="50715">
                  <c:v>50715</c:v>
                </c:pt>
                <c:pt idx="50716">
                  <c:v>50716</c:v>
                </c:pt>
                <c:pt idx="50717">
                  <c:v>50717</c:v>
                </c:pt>
                <c:pt idx="50718">
                  <c:v>50718</c:v>
                </c:pt>
                <c:pt idx="50719">
                  <c:v>50719</c:v>
                </c:pt>
                <c:pt idx="50720">
                  <c:v>50720</c:v>
                </c:pt>
                <c:pt idx="50721">
                  <c:v>50721</c:v>
                </c:pt>
                <c:pt idx="50722">
                  <c:v>50722</c:v>
                </c:pt>
                <c:pt idx="50723">
                  <c:v>50723</c:v>
                </c:pt>
                <c:pt idx="50724">
                  <c:v>50724</c:v>
                </c:pt>
                <c:pt idx="50725">
                  <c:v>50725</c:v>
                </c:pt>
                <c:pt idx="50726">
                  <c:v>50726</c:v>
                </c:pt>
                <c:pt idx="50727">
                  <c:v>50727</c:v>
                </c:pt>
                <c:pt idx="50728">
                  <c:v>50728</c:v>
                </c:pt>
                <c:pt idx="50729">
                  <c:v>50729</c:v>
                </c:pt>
                <c:pt idx="50730">
                  <c:v>50730</c:v>
                </c:pt>
                <c:pt idx="50731">
                  <c:v>50731</c:v>
                </c:pt>
                <c:pt idx="50732">
                  <c:v>50732</c:v>
                </c:pt>
                <c:pt idx="50733">
                  <c:v>50733</c:v>
                </c:pt>
                <c:pt idx="50734">
                  <c:v>50734</c:v>
                </c:pt>
                <c:pt idx="50735">
                  <c:v>50735</c:v>
                </c:pt>
                <c:pt idx="50736">
                  <c:v>50736</c:v>
                </c:pt>
                <c:pt idx="50737">
                  <c:v>50737</c:v>
                </c:pt>
                <c:pt idx="50738">
                  <c:v>50738</c:v>
                </c:pt>
                <c:pt idx="50739">
                  <c:v>50739</c:v>
                </c:pt>
                <c:pt idx="50740">
                  <c:v>50740</c:v>
                </c:pt>
                <c:pt idx="50741">
                  <c:v>50741</c:v>
                </c:pt>
                <c:pt idx="50742">
                  <c:v>50742</c:v>
                </c:pt>
                <c:pt idx="50743">
                  <c:v>50743</c:v>
                </c:pt>
                <c:pt idx="50744">
                  <c:v>50744</c:v>
                </c:pt>
                <c:pt idx="50745">
                  <c:v>50745</c:v>
                </c:pt>
                <c:pt idx="50746">
                  <c:v>50746</c:v>
                </c:pt>
                <c:pt idx="50747">
                  <c:v>50747</c:v>
                </c:pt>
                <c:pt idx="50748">
                  <c:v>50748</c:v>
                </c:pt>
                <c:pt idx="50749">
                  <c:v>50749</c:v>
                </c:pt>
                <c:pt idx="50750">
                  <c:v>50750</c:v>
                </c:pt>
                <c:pt idx="50751">
                  <c:v>50751</c:v>
                </c:pt>
                <c:pt idx="50752">
                  <c:v>50752</c:v>
                </c:pt>
                <c:pt idx="50753">
                  <c:v>50753</c:v>
                </c:pt>
                <c:pt idx="50754">
                  <c:v>50754</c:v>
                </c:pt>
                <c:pt idx="50755">
                  <c:v>50755</c:v>
                </c:pt>
                <c:pt idx="50756">
                  <c:v>50756</c:v>
                </c:pt>
                <c:pt idx="50757">
                  <c:v>50757</c:v>
                </c:pt>
                <c:pt idx="50758">
                  <c:v>50758</c:v>
                </c:pt>
                <c:pt idx="50759">
                  <c:v>50759</c:v>
                </c:pt>
                <c:pt idx="50760">
                  <c:v>50760</c:v>
                </c:pt>
                <c:pt idx="50761">
                  <c:v>50761</c:v>
                </c:pt>
                <c:pt idx="50762">
                  <c:v>50762</c:v>
                </c:pt>
                <c:pt idx="50763">
                  <c:v>50763</c:v>
                </c:pt>
                <c:pt idx="50764">
                  <c:v>50764</c:v>
                </c:pt>
                <c:pt idx="50765">
                  <c:v>50765</c:v>
                </c:pt>
                <c:pt idx="50766">
                  <c:v>50766</c:v>
                </c:pt>
                <c:pt idx="50767">
                  <c:v>50767</c:v>
                </c:pt>
                <c:pt idx="50768">
                  <c:v>50768</c:v>
                </c:pt>
                <c:pt idx="50769">
                  <c:v>50769</c:v>
                </c:pt>
                <c:pt idx="50770">
                  <c:v>50770</c:v>
                </c:pt>
                <c:pt idx="50771">
                  <c:v>50771</c:v>
                </c:pt>
                <c:pt idx="50772">
                  <c:v>50772</c:v>
                </c:pt>
                <c:pt idx="50773">
                  <c:v>50773</c:v>
                </c:pt>
                <c:pt idx="50774">
                  <c:v>50774</c:v>
                </c:pt>
                <c:pt idx="50775">
                  <c:v>50775</c:v>
                </c:pt>
                <c:pt idx="50776">
                  <c:v>50776</c:v>
                </c:pt>
                <c:pt idx="50777">
                  <c:v>50777</c:v>
                </c:pt>
                <c:pt idx="50778">
                  <c:v>50778</c:v>
                </c:pt>
                <c:pt idx="50779">
                  <c:v>50779</c:v>
                </c:pt>
                <c:pt idx="50780">
                  <c:v>50780</c:v>
                </c:pt>
                <c:pt idx="50781">
                  <c:v>50781</c:v>
                </c:pt>
                <c:pt idx="50782">
                  <c:v>50782</c:v>
                </c:pt>
                <c:pt idx="50783">
                  <c:v>50783</c:v>
                </c:pt>
                <c:pt idx="50784">
                  <c:v>50784</c:v>
                </c:pt>
                <c:pt idx="50785">
                  <c:v>50785</c:v>
                </c:pt>
                <c:pt idx="50786">
                  <c:v>50786</c:v>
                </c:pt>
                <c:pt idx="50787">
                  <c:v>50787</c:v>
                </c:pt>
                <c:pt idx="50788">
                  <c:v>50788</c:v>
                </c:pt>
                <c:pt idx="50789">
                  <c:v>50789</c:v>
                </c:pt>
                <c:pt idx="50790">
                  <c:v>50790</c:v>
                </c:pt>
                <c:pt idx="50791">
                  <c:v>50791</c:v>
                </c:pt>
                <c:pt idx="50792">
                  <c:v>50792</c:v>
                </c:pt>
                <c:pt idx="50793">
                  <c:v>50793</c:v>
                </c:pt>
                <c:pt idx="50794">
                  <c:v>50794</c:v>
                </c:pt>
                <c:pt idx="50795">
                  <c:v>50795</c:v>
                </c:pt>
                <c:pt idx="50796">
                  <c:v>50796</c:v>
                </c:pt>
                <c:pt idx="50797">
                  <c:v>50797</c:v>
                </c:pt>
                <c:pt idx="50798">
                  <c:v>50798</c:v>
                </c:pt>
                <c:pt idx="50799">
                  <c:v>50799</c:v>
                </c:pt>
                <c:pt idx="50800">
                  <c:v>50800</c:v>
                </c:pt>
                <c:pt idx="50801">
                  <c:v>50801</c:v>
                </c:pt>
                <c:pt idx="50802">
                  <c:v>50802</c:v>
                </c:pt>
                <c:pt idx="50803">
                  <c:v>50803</c:v>
                </c:pt>
                <c:pt idx="50804">
                  <c:v>50804</c:v>
                </c:pt>
                <c:pt idx="50805">
                  <c:v>50805</c:v>
                </c:pt>
                <c:pt idx="50806">
                  <c:v>50806</c:v>
                </c:pt>
                <c:pt idx="50807">
                  <c:v>50807</c:v>
                </c:pt>
                <c:pt idx="50808">
                  <c:v>50808</c:v>
                </c:pt>
                <c:pt idx="50809">
                  <c:v>50809</c:v>
                </c:pt>
                <c:pt idx="50810">
                  <c:v>50810</c:v>
                </c:pt>
                <c:pt idx="50811">
                  <c:v>50811</c:v>
                </c:pt>
                <c:pt idx="50812">
                  <c:v>50812</c:v>
                </c:pt>
                <c:pt idx="50813">
                  <c:v>50813</c:v>
                </c:pt>
                <c:pt idx="50814">
                  <c:v>50814</c:v>
                </c:pt>
                <c:pt idx="50815">
                  <c:v>50815</c:v>
                </c:pt>
                <c:pt idx="50816">
                  <c:v>50816</c:v>
                </c:pt>
                <c:pt idx="50817">
                  <c:v>50817</c:v>
                </c:pt>
                <c:pt idx="50818">
                  <c:v>50818</c:v>
                </c:pt>
                <c:pt idx="50819">
                  <c:v>50819</c:v>
                </c:pt>
                <c:pt idx="50820">
                  <c:v>50820</c:v>
                </c:pt>
                <c:pt idx="50821">
                  <c:v>50821</c:v>
                </c:pt>
                <c:pt idx="50822">
                  <c:v>50822</c:v>
                </c:pt>
                <c:pt idx="50823">
                  <c:v>50823</c:v>
                </c:pt>
                <c:pt idx="50824">
                  <c:v>50824</c:v>
                </c:pt>
                <c:pt idx="50825">
                  <c:v>50825</c:v>
                </c:pt>
                <c:pt idx="50826">
                  <c:v>50826</c:v>
                </c:pt>
                <c:pt idx="50827">
                  <c:v>50827</c:v>
                </c:pt>
                <c:pt idx="50828">
                  <c:v>50828</c:v>
                </c:pt>
                <c:pt idx="50829">
                  <c:v>50829</c:v>
                </c:pt>
                <c:pt idx="50830">
                  <c:v>50830</c:v>
                </c:pt>
                <c:pt idx="50831">
                  <c:v>50831</c:v>
                </c:pt>
                <c:pt idx="50832">
                  <c:v>50832</c:v>
                </c:pt>
                <c:pt idx="50833">
                  <c:v>50833</c:v>
                </c:pt>
                <c:pt idx="50834">
                  <c:v>50834</c:v>
                </c:pt>
                <c:pt idx="50835">
                  <c:v>50835</c:v>
                </c:pt>
                <c:pt idx="50836">
                  <c:v>50836</c:v>
                </c:pt>
                <c:pt idx="50837">
                  <c:v>50837</c:v>
                </c:pt>
                <c:pt idx="50838">
                  <c:v>50838</c:v>
                </c:pt>
                <c:pt idx="50839">
                  <c:v>50839</c:v>
                </c:pt>
                <c:pt idx="50840">
                  <c:v>50840</c:v>
                </c:pt>
                <c:pt idx="50841">
                  <c:v>50841</c:v>
                </c:pt>
                <c:pt idx="50842">
                  <c:v>50842</c:v>
                </c:pt>
                <c:pt idx="50843">
                  <c:v>50843</c:v>
                </c:pt>
                <c:pt idx="50844">
                  <c:v>50844</c:v>
                </c:pt>
                <c:pt idx="50845">
                  <c:v>50845</c:v>
                </c:pt>
                <c:pt idx="50846">
                  <c:v>50846</c:v>
                </c:pt>
                <c:pt idx="50847">
                  <c:v>50847</c:v>
                </c:pt>
                <c:pt idx="50848">
                  <c:v>50848</c:v>
                </c:pt>
                <c:pt idx="50849">
                  <c:v>50849</c:v>
                </c:pt>
                <c:pt idx="50850">
                  <c:v>50850</c:v>
                </c:pt>
                <c:pt idx="50851">
                  <c:v>50851</c:v>
                </c:pt>
                <c:pt idx="50852">
                  <c:v>50852</c:v>
                </c:pt>
                <c:pt idx="50853">
                  <c:v>50853</c:v>
                </c:pt>
                <c:pt idx="50854">
                  <c:v>50854</c:v>
                </c:pt>
                <c:pt idx="50855">
                  <c:v>50855</c:v>
                </c:pt>
                <c:pt idx="50856">
                  <c:v>50856</c:v>
                </c:pt>
                <c:pt idx="50857">
                  <c:v>50857</c:v>
                </c:pt>
                <c:pt idx="50858">
                  <c:v>50858</c:v>
                </c:pt>
                <c:pt idx="50859">
                  <c:v>50859</c:v>
                </c:pt>
                <c:pt idx="50860">
                  <c:v>50860</c:v>
                </c:pt>
                <c:pt idx="50861">
                  <c:v>50861</c:v>
                </c:pt>
                <c:pt idx="50862">
                  <c:v>50862</c:v>
                </c:pt>
                <c:pt idx="50863">
                  <c:v>50863</c:v>
                </c:pt>
                <c:pt idx="50864">
                  <c:v>50864</c:v>
                </c:pt>
                <c:pt idx="50865">
                  <c:v>50865</c:v>
                </c:pt>
                <c:pt idx="50866">
                  <c:v>50866</c:v>
                </c:pt>
                <c:pt idx="50867">
                  <c:v>50867</c:v>
                </c:pt>
                <c:pt idx="50868">
                  <c:v>50868</c:v>
                </c:pt>
                <c:pt idx="50869">
                  <c:v>50869</c:v>
                </c:pt>
                <c:pt idx="50870">
                  <c:v>50870</c:v>
                </c:pt>
                <c:pt idx="50871">
                  <c:v>50871</c:v>
                </c:pt>
                <c:pt idx="50872">
                  <c:v>50872</c:v>
                </c:pt>
                <c:pt idx="50873">
                  <c:v>50873</c:v>
                </c:pt>
                <c:pt idx="50874">
                  <c:v>50874</c:v>
                </c:pt>
                <c:pt idx="50875">
                  <c:v>50875</c:v>
                </c:pt>
                <c:pt idx="50876">
                  <c:v>50876</c:v>
                </c:pt>
                <c:pt idx="50877">
                  <c:v>50877</c:v>
                </c:pt>
                <c:pt idx="50878">
                  <c:v>50878</c:v>
                </c:pt>
                <c:pt idx="50879">
                  <c:v>50879</c:v>
                </c:pt>
                <c:pt idx="50880">
                  <c:v>50880</c:v>
                </c:pt>
                <c:pt idx="50881">
                  <c:v>50881</c:v>
                </c:pt>
                <c:pt idx="50882">
                  <c:v>50882</c:v>
                </c:pt>
                <c:pt idx="50883">
                  <c:v>50883</c:v>
                </c:pt>
                <c:pt idx="50884">
                  <c:v>50884</c:v>
                </c:pt>
                <c:pt idx="50885">
                  <c:v>50885</c:v>
                </c:pt>
                <c:pt idx="50886">
                  <c:v>50886</c:v>
                </c:pt>
                <c:pt idx="50887">
                  <c:v>50887</c:v>
                </c:pt>
                <c:pt idx="50888">
                  <c:v>50888</c:v>
                </c:pt>
                <c:pt idx="50889">
                  <c:v>50889</c:v>
                </c:pt>
                <c:pt idx="50890">
                  <c:v>50890</c:v>
                </c:pt>
                <c:pt idx="50891">
                  <c:v>50891</c:v>
                </c:pt>
                <c:pt idx="50892">
                  <c:v>50892</c:v>
                </c:pt>
                <c:pt idx="50893">
                  <c:v>50893</c:v>
                </c:pt>
                <c:pt idx="50894">
                  <c:v>50894</c:v>
                </c:pt>
                <c:pt idx="50895">
                  <c:v>50895</c:v>
                </c:pt>
                <c:pt idx="50896">
                  <c:v>50896</c:v>
                </c:pt>
                <c:pt idx="50897">
                  <c:v>50897</c:v>
                </c:pt>
                <c:pt idx="50898">
                  <c:v>50898</c:v>
                </c:pt>
                <c:pt idx="50899">
                  <c:v>50899</c:v>
                </c:pt>
                <c:pt idx="50900">
                  <c:v>50900</c:v>
                </c:pt>
                <c:pt idx="50901">
                  <c:v>50901</c:v>
                </c:pt>
                <c:pt idx="50902">
                  <c:v>50902</c:v>
                </c:pt>
                <c:pt idx="50903">
                  <c:v>50903</c:v>
                </c:pt>
                <c:pt idx="50904">
                  <c:v>50904</c:v>
                </c:pt>
                <c:pt idx="50905">
                  <c:v>50905</c:v>
                </c:pt>
                <c:pt idx="50906">
                  <c:v>50906</c:v>
                </c:pt>
                <c:pt idx="50907">
                  <c:v>50907</c:v>
                </c:pt>
                <c:pt idx="50908">
                  <c:v>50908</c:v>
                </c:pt>
                <c:pt idx="50909">
                  <c:v>50909</c:v>
                </c:pt>
                <c:pt idx="50910">
                  <c:v>50910</c:v>
                </c:pt>
                <c:pt idx="50911">
                  <c:v>50911</c:v>
                </c:pt>
                <c:pt idx="50912">
                  <c:v>50912</c:v>
                </c:pt>
                <c:pt idx="50913">
                  <c:v>50913</c:v>
                </c:pt>
                <c:pt idx="50914">
                  <c:v>50914</c:v>
                </c:pt>
                <c:pt idx="50915">
                  <c:v>50915</c:v>
                </c:pt>
                <c:pt idx="50916">
                  <c:v>50916</c:v>
                </c:pt>
                <c:pt idx="50917">
                  <c:v>50917</c:v>
                </c:pt>
                <c:pt idx="50918">
                  <c:v>50918</c:v>
                </c:pt>
                <c:pt idx="50919">
                  <c:v>50919</c:v>
                </c:pt>
                <c:pt idx="50920">
                  <c:v>50920</c:v>
                </c:pt>
                <c:pt idx="50921">
                  <c:v>50921</c:v>
                </c:pt>
                <c:pt idx="50922">
                  <c:v>50922</c:v>
                </c:pt>
                <c:pt idx="50923">
                  <c:v>50923</c:v>
                </c:pt>
                <c:pt idx="50924">
                  <c:v>50924</c:v>
                </c:pt>
                <c:pt idx="50925">
                  <c:v>50925</c:v>
                </c:pt>
                <c:pt idx="50926">
                  <c:v>50926</c:v>
                </c:pt>
                <c:pt idx="50927">
                  <c:v>50927</c:v>
                </c:pt>
                <c:pt idx="50928">
                  <c:v>50928</c:v>
                </c:pt>
                <c:pt idx="50929">
                  <c:v>50929</c:v>
                </c:pt>
                <c:pt idx="50930">
                  <c:v>50930</c:v>
                </c:pt>
                <c:pt idx="50931">
                  <c:v>50931</c:v>
                </c:pt>
                <c:pt idx="50932">
                  <c:v>50932</c:v>
                </c:pt>
                <c:pt idx="50933">
                  <c:v>50933</c:v>
                </c:pt>
                <c:pt idx="50934">
                  <c:v>50934</c:v>
                </c:pt>
                <c:pt idx="50935">
                  <c:v>50935</c:v>
                </c:pt>
                <c:pt idx="50936">
                  <c:v>50936</c:v>
                </c:pt>
                <c:pt idx="50937">
                  <c:v>50937</c:v>
                </c:pt>
                <c:pt idx="50938">
                  <c:v>50938</c:v>
                </c:pt>
                <c:pt idx="50939">
                  <c:v>50939</c:v>
                </c:pt>
                <c:pt idx="50940">
                  <c:v>50940</c:v>
                </c:pt>
                <c:pt idx="50941">
                  <c:v>50941</c:v>
                </c:pt>
                <c:pt idx="50942">
                  <c:v>50942</c:v>
                </c:pt>
                <c:pt idx="50943">
                  <c:v>50943</c:v>
                </c:pt>
                <c:pt idx="50944">
                  <c:v>50944</c:v>
                </c:pt>
                <c:pt idx="50945">
                  <c:v>50945</c:v>
                </c:pt>
                <c:pt idx="50946">
                  <c:v>50946</c:v>
                </c:pt>
                <c:pt idx="50947">
                  <c:v>50947</c:v>
                </c:pt>
                <c:pt idx="50948">
                  <c:v>50948</c:v>
                </c:pt>
                <c:pt idx="50949">
                  <c:v>50949</c:v>
                </c:pt>
                <c:pt idx="50950">
                  <c:v>50950</c:v>
                </c:pt>
                <c:pt idx="50951">
                  <c:v>50951</c:v>
                </c:pt>
                <c:pt idx="50952">
                  <c:v>50952</c:v>
                </c:pt>
                <c:pt idx="50953">
                  <c:v>50953</c:v>
                </c:pt>
                <c:pt idx="50954">
                  <c:v>50954</c:v>
                </c:pt>
                <c:pt idx="50955">
                  <c:v>50955</c:v>
                </c:pt>
                <c:pt idx="50956">
                  <c:v>50956</c:v>
                </c:pt>
                <c:pt idx="50957">
                  <c:v>50957</c:v>
                </c:pt>
                <c:pt idx="50958">
                  <c:v>50958</c:v>
                </c:pt>
                <c:pt idx="50959">
                  <c:v>50959</c:v>
                </c:pt>
                <c:pt idx="50960">
                  <c:v>50960</c:v>
                </c:pt>
                <c:pt idx="50961">
                  <c:v>50961</c:v>
                </c:pt>
                <c:pt idx="50962">
                  <c:v>50962</c:v>
                </c:pt>
                <c:pt idx="50963">
                  <c:v>50963</c:v>
                </c:pt>
                <c:pt idx="50964">
                  <c:v>50964</c:v>
                </c:pt>
                <c:pt idx="50965">
                  <c:v>50965</c:v>
                </c:pt>
                <c:pt idx="50966">
                  <c:v>50966</c:v>
                </c:pt>
                <c:pt idx="50967">
                  <c:v>50967</c:v>
                </c:pt>
                <c:pt idx="50968">
                  <c:v>50968</c:v>
                </c:pt>
                <c:pt idx="50969">
                  <c:v>50969</c:v>
                </c:pt>
                <c:pt idx="50970">
                  <c:v>50970</c:v>
                </c:pt>
                <c:pt idx="50971">
                  <c:v>50971</c:v>
                </c:pt>
                <c:pt idx="50972">
                  <c:v>50972</c:v>
                </c:pt>
                <c:pt idx="50973">
                  <c:v>50973</c:v>
                </c:pt>
                <c:pt idx="50974">
                  <c:v>50974</c:v>
                </c:pt>
                <c:pt idx="50975">
                  <c:v>50975</c:v>
                </c:pt>
                <c:pt idx="50976">
                  <c:v>50976</c:v>
                </c:pt>
                <c:pt idx="50977">
                  <c:v>50977</c:v>
                </c:pt>
                <c:pt idx="50978">
                  <c:v>50978</c:v>
                </c:pt>
                <c:pt idx="50979">
                  <c:v>50979</c:v>
                </c:pt>
                <c:pt idx="50980">
                  <c:v>50980</c:v>
                </c:pt>
                <c:pt idx="50981">
                  <c:v>50981</c:v>
                </c:pt>
                <c:pt idx="50982">
                  <c:v>50982</c:v>
                </c:pt>
                <c:pt idx="50983">
                  <c:v>50983</c:v>
                </c:pt>
                <c:pt idx="50984">
                  <c:v>50984</c:v>
                </c:pt>
                <c:pt idx="50985">
                  <c:v>50985</c:v>
                </c:pt>
                <c:pt idx="50986">
                  <c:v>50986</c:v>
                </c:pt>
                <c:pt idx="50987">
                  <c:v>50987</c:v>
                </c:pt>
                <c:pt idx="50988">
                  <c:v>50988</c:v>
                </c:pt>
                <c:pt idx="50989">
                  <c:v>50989</c:v>
                </c:pt>
                <c:pt idx="50990">
                  <c:v>50990</c:v>
                </c:pt>
                <c:pt idx="50991">
                  <c:v>50991</c:v>
                </c:pt>
                <c:pt idx="50992">
                  <c:v>50992</c:v>
                </c:pt>
                <c:pt idx="50993">
                  <c:v>50993</c:v>
                </c:pt>
                <c:pt idx="50994">
                  <c:v>50994</c:v>
                </c:pt>
                <c:pt idx="50995">
                  <c:v>50995</c:v>
                </c:pt>
                <c:pt idx="50996">
                  <c:v>50996</c:v>
                </c:pt>
                <c:pt idx="50997">
                  <c:v>50997</c:v>
                </c:pt>
                <c:pt idx="50998">
                  <c:v>50998</c:v>
                </c:pt>
                <c:pt idx="50999">
                  <c:v>50999</c:v>
                </c:pt>
                <c:pt idx="51000">
                  <c:v>51000</c:v>
                </c:pt>
                <c:pt idx="51001">
                  <c:v>51001</c:v>
                </c:pt>
                <c:pt idx="51002">
                  <c:v>51002</c:v>
                </c:pt>
                <c:pt idx="51003">
                  <c:v>51003</c:v>
                </c:pt>
                <c:pt idx="51004">
                  <c:v>51004</c:v>
                </c:pt>
                <c:pt idx="51005">
                  <c:v>51005</c:v>
                </c:pt>
                <c:pt idx="51006">
                  <c:v>51006</c:v>
                </c:pt>
                <c:pt idx="51007">
                  <c:v>51007</c:v>
                </c:pt>
                <c:pt idx="51008">
                  <c:v>51008</c:v>
                </c:pt>
                <c:pt idx="51009">
                  <c:v>51009</c:v>
                </c:pt>
                <c:pt idx="51010">
                  <c:v>51010</c:v>
                </c:pt>
                <c:pt idx="51011">
                  <c:v>51011</c:v>
                </c:pt>
                <c:pt idx="51012">
                  <c:v>51012</c:v>
                </c:pt>
                <c:pt idx="51013">
                  <c:v>51013</c:v>
                </c:pt>
                <c:pt idx="51014">
                  <c:v>51014</c:v>
                </c:pt>
                <c:pt idx="51015">
                  <c:v>51015</c:v>
                </c:pt>
                <c:pt idx="51016">
                  <c:v>51016</c:v>
                </c:pt>
                <c:pt idx="51017">
                  <c:v>51017</c:v>
                </c:pt>
                <c:pt idx="51018">
                  <c:v>51018</c:v>
                </c:pt>
                <c:pt idx="51019">
                  <c:v>51019</c:v>
                </c:pt>
                <c:pt idx="51020">
                  <c:v>51020</c:v>
                </c:pt>
                <c:pt idx="51021">
                  <c:v>51021</c:v>
                </c:pt>
                <c:pt idx="51022">
                  <c:v>51022</c:v>
                </c:pt>
                <c:pt idx="51023">
                  <c:v>51023</c:v>
                </c:pt>
                <c:pt idx="51024">
                  <c:v>51024</c:v>
                </c:pt>
                <c:pt idx="51025">
                  <c:v>51025</c:v>
                </c:pt>
                <c:pt idx="51026">
                  <c:v>51026</c:v>
                </c:pt>
                <c:pt idx="51027">
                  <c:v>51027</c:v>
                </c:pt>
                <c:pt idx="51028">
                  <c:v>51028</c:v>
                </c:pt>
                <c:pt idx="51029">
                  <c:v>51029</c:v>
                </c:pt>
                <c:pt idx="51030">
                  <c:v>51030</c:v>
                </c:pt>
                <c:pt idx="51031">
                  <c:v>51031</c:v>
                </c:pt>
                <c:pt idx="51032">
                  <c:v>51032</c:v>
                </c:pt>
                <c:pt idx="51033">
                  <c:v>51033</c:v>
                </c:pt>
                <c:pt idx="51034">
                  <c:v>51034</c:v>
                </c:pt>
                <c:pt idx="51035">
                  <c:v>51035</c:v>
                </c:pt>
                <c:pt idx="51036">
                  <c:v>51036</c:v>
                </c:pt>
                <c:pt idx="51037">
                  <c:v>51037</c:v>
                </c:pt>
                <c:pt idx="51038">
                  <c:v>51038</c:v>
                </c:pt>
                <c:pt idx="51039">
                  <c:v>51039</c:v>
                </c:pt>
                <c:pt idx="51040">
                  <c:v>51040</c:v>
                </c:pt>
                <c:pt idx="51041">
                  <c:v>51041</c:v>
                </c:pt>
                <c:pt idx="51042">
                  <c:v>51042</c:v>
                </c:pt>
                <c:pt idx="51043">
                  <c:v>51043</c:v>
                </c:pt>
                <c:pt idx="51044">
                  <c:v>51044</c:v>
                </c:pt>
                <c:pt idx="51045">
                  <c:v>51045</c:v>
                </c:pt>
                <c:pt idx="51046">
                  <c:v>51046</c:v>
                </c:pt>
                <c:pt idx="51047">
                  <c:v>51047</c:v>
                </c:pt>
                <c:pt idx="51048">
                  <c:v>51048</c:v>
                </c:pt>
                <c:pt idx="51049">
                  <c:v>51049</c:v>
                </c:pt>
                <c:pt idx="51050">
                  <c:v>51050</c:v>
                </c:pt>
                <c:pt idx="51051">
                  <c:v>51051</c:v>
                </c:pt>
                <c:pt idx="51052">
                  <c:v>51052</c:v>
                </c:pt>
                <c:pt idx="51053">
                  <c:v>51053</c:v>
                </c:pt>
                <c:pt idx="51054">
                  <c:v>51054</c:v>
                </c:pt>
                <c:pt idx="51055">
                  <c:v>51055</c:v>
                </c:pt>
                <c:pt idx="51056">
                  <c:v>51056</c:v>
                </c:pt>
                <c:pt idx="51057">
                  <c:v>51057</c:v>
                </c:pt>
                <c:pt idx="51058">
                  <c:v>51058</c:v>
                </c:pt>
                <c:pt idx="51059">
                  <c:v>51059</c:v>
                </c:pt>
                <c:pt idx="51060">
                  <c:v>51060</c:v>
                </c:pt>
                <c:pt idx="51061">
                  <c:v>51061</c:v>
                </c:pt>
                <c:pt idx="51062">
                  <c:v>51062</c:v>
                </c:pt>
                <c:pt idx="51063">
                  <c:v>51063</c:v>
                </c:pt>
                <c:pt idx="51064">
                  <c:v>51064</c:v>
                </c:pt>
                <c:pt idx="51065">
                  <c:v>51065</c:v>
                </c:pt>
                <c:pt idx="51066">
                  <c:v>51066</c:v>
                </c:pt>
                <c:pt idx="51067">
                  <c:v>51067</c:v>
                </c:pt>
                <c:pt idx="51068">
                  <c:v>51068</c:v>
                </c:pt>
                <c:pt idx="51069">
                  <c:v>51069</c:v>
                </c:pt>
                <c:pt idx="51070">
                  <c:v>51070</c:v>
                </c:pt>
                <c:pt idx="51071">
                  <c:v>51071</c:v>
                </c:pt>
                <c:pt idx="51072">
                  <c:v>51072</c:v>
                </c:pt>
                <c:pt idx="51073">
                  <c:v>51073</c:v>
                </c:pt>
                <c:pt idx="51074">
                  <c:v>51074</c:v>
                </c:pt>
                <c:pt idx="51075">
                  <c:v>51075</c:v>
                </c:pt>
                <c:pt idx="51076">
                  <c:v>51076</c:v>
                </c:pt>
                <c:pt idx="51077">
                  <c:v>51077</c:v>
                </c:pt>
                <c:pt idx="51078">
                  <c:v>51078</c:v>
                </c:pt>
                <c:pt idx="51079">
                  <c:v>51079</c:v>
                </c:pt>
                <c:pt idx="51080">
                  <c:v>51080</c:v>
                </c:pt>
                <c:pt idx="51081">
                  <c:v>51081</c:v>
                </c:pt>
                <c:pt idx="51082">
                  <c:v>51082</c:v>
                </c:pt>
                <c:pt idx="51083">
                  <c:v>51083</c:v>
                </c:pt>
                <c:pt idx="51084">
                  <c:v>51084</c:v>
                </c:pt>
                <c:pt idx="51085">
                  <c:v>51085</c:v>
                </c:pt>
                <c:pt idx="51086">
                  <c:v>51086</c:v>
                </c:pt>
                <c:pt idx="51087">
                  <c:v>51087</c:v>
                </c:pt>
                <c:pt idx="51088">
                  <c:v>51088</c:v>
                </c:pt>
                <c:pt idx="51089">
                  <c:v>51089</c:v>
                </c:pt>
                <c:pt idx="51090">
                  <c:v>51090</c:v>
                </c:pt>
                <c:pt idx="51091">
                  <c:v>51091</c:v>
                </c:pt>
                <c:pt idx="51092">
                  <c:v>51092</c:v>
                </c:pt>
                <c:pt idx="51093">
                  <c:v>51093</c:v>
                </c:pt>
                <c:pt idx="51094">
                  <c:v>51094</c:v>
                </c:pt>
                <c:pt idx="51095">
                  <c:v>51095</c:v>
                </c:pt>
                <c:pt idx="51096">
                  <c:v>51096</c:v>
                </c:pt>
                <c:pt idx="51097">
                  <c:v>51097</c:v>
                </c:pt>
                <c:pt idx="51098">
                  <c:v>51098</c:v>
                </c:pt>
                <c:pt idx="51099">
                  <c:v>51099</c:v>
                </c:pt>
                <c:pt idx="51100">
                  <c:v>51100</c:v>
                </c:pt>
                <c:pt idx="51101">
                  <c:v>51101</c:v>
                </c:pt>
                <c:pt idx="51102">
                  <c:v>51102</c:v>
                </c:pt>
                <c:pt idx="51103">
                  <c:v>51103</c:v>
                </c:pt>
                <c:pt idx="51104">
                  <c:v>51104</c:v>
                </c:pt>
                <c:pt idx="51105">
                  <c:v>51105</c:v>
                </c:pt>
                <c:pt idx="51106">
                  <c:v>51106</c:v>
                </c:pt>
                <c:pt idx="51107">
                  <c:v>51107</c:v>
                </c:pt>
                <c:pt idx="51108">
                  <c:v>51108</c:v>
                </c:pt>
                <c:pt idx="51109">
                  <c:v>51109</c:v>
                </c:pt>
                <c:pt idx="51110">
                  <c:v>51110</c:v>
                </c:pt>
                <c:pt idx="51111">
                  <c:v>51111</c:v>
                </c:pt>
                <c:pt idx="51112">
                  <c:v>51112</c:v>
                </c:pt>
                <c:pt idx="51113">
                  <c:v>51113</c:v>
                </c:pt>
                <c:pt idx="51114">
                  <c:v>51114</c:v>
                </c:pt>
                <c:pt idx="51115">
                  <c:v>51115</c:v>
                </c:pt>
                <c:pt idx="51116">
                  <c:v>51116</c:v>
                </c:pt>
                <c:pt idx="51117">
                  <c:v>51117</c:v>
                </c:pt>
                <c:pt idx="51118">
                  <c:v>51118</c:v>
                </c:pt>
                <c:pt idx="51119">
                  <c:v>51119</c:v>
                </c:pt>
                <c:pt idx="51120">
                  <c:v>51120</c:v>
                </c:pt>
                <c:pt idx="51121">
                  <c:v>51121</c:v>
                </c:pt>
                <c:pt idx="51122">
                  <c:v>51122</c:v>
                </c:pt>
                <c:pt idx="51123">
                  <c:v>51123</c:v>
                </c:pt>
                <c:pt idx="51124">
                  <c:v>51124</c:v>
                </c:pt>
                <c:pt idx="51125">
                  <c:v>51125</c:v>
                </c:pt>
                <c:pt idx="51126">
                  <c:v>51126</c:v>
                </c:pt>
                <c:pt idx="51127">
                  <c:v>51127</c:v>
                </c:pt>
                <c:pt idx="51128">
                  <c:v>51128</c:v>
                </c:pt>
                <c:pt idx="51129">
                  <c:v>51129</c:v>
                </c:pt>
                <c:pt idx="51130">
                  <c:v>51130</c:v>
                </c:pt>
                <c:pt idx="51131">
                  <c:v>51131</c:v>
                </c:pt>
                <c:pt idx="51132">
                  <c:v>51132</c:v>
                </c:pt>
                <c:pt idx="51133">
                  <c:v>51133</c:v>
                </c:pt>
                <c:pt idx="51134">
                  <c:v>51134</c:v>
                </c:pt>
                <c:pt idx="51135">
                  <c:v>51135</c:v>
                </c:pt>
                <c:pt idx="51136">
                  <c:v>51136</c:v>
                </c:pt>
                <c:pt idx="51137">
                  <c:v>51137</c:v>
                </c:pt>
                <c:pt idx="51138">
                  <c:v>51138</c:v>
                </c:pt>
                <c:pt idx="51139">
                  <c:v>51139</c:v>
                </c:pt>
                <c:pt idx="51140">
                  <c:v>51140</c:v>
                </c:pt>
                <c:pt idx="51141">
                  <c:v>51141</c:v>
                </c:pt>
                <c:pt idx="51142">
                  <c:v>51142</c:v>
                </c:pt>
                <c:pt idx="51143">
                  <c:v>51143</c:v>
                </c:pt>
                <c:pt idx="51144">
                  <c:v>51144</c:v>
                </c:pt>
                <c:pt idx="51145">
                  <c:v>51145</c:v>
                </c:pt>
                <c:pt idx="51146">
                  <c:v>51146</c:v>
                </c:pt>
                <c:pt idx="51147">
                  <c:v>51147</c:v>
                </c:pt>
                <c:pt idx="51148">
                  <c:v>51148</c:v>
                </c:pt>
                <c:pt idx="51149">
                  <c:v>51149</c:v>
                </c:pt>
                <c:pt idx="51150">
                  <c:v>51150</c:v>
                </c:pt>
                <c:pt idx="51151">
                  <c:v>51151</c:v>
                </c:pt>
                <c:pt idx="51152">
                  <c:v>51152</c:v>
                </c:pt>
                <c:pt idx="51153">
                  <c:v>51153</c:v>
                </c:pt>
                <c:pt idx="51154">
                  <c:v>51154</c:v>
                </c:pt>
                <c:pt idx="51155">
                  <c:v>51155</c:v>
                </c:pt>
                <c:pt idx="51156">
                  <c:v>51156</c:v>
                </c:pt>
                <c:pt idx="51157">
                  <c:v>51157</c:v>
                </c:pt>
                <c:pt idx="51158">
                  <c:v>51158</c:v>
                </c:pt>
                <c:pt idx="51159">
                  <c:v>51159</c:v>
                </c:pt>
                <c:pt idx="51160">
                  <c:v>51160</c:v>
                </c:pt>
                <c:pt idx="51161">
                  <c:v>51161</c:v>
                </c:pt>
                <c:pt idx="51162">
                  <c:v>51162</c:v>
                </c:pt>
                <c:pt idx="51163">
                  <c:v>51163</c:v>
                </c:pt>
                <c:pt idx="51164">
                  <c:v>51164</c:v>
                </c:pt>
                <c:pt idx="51165">
                  <c:v>51165</c:v>
                </c:pt>
                <c:pt idx="51166">
                  <c:v>51166</c:v>
                </c:pt>
                <c:pt idx="51167">
                  <c:v>51167</c:v>
                </c:pt>
                <c:pt idx="51168">
                  <c:v>51168</c:v>
                </c:pt>
                <c:pt idx="51169">
                  <c:v>51169</c:v>
                </c:pt>
                <c:pt idx="51170">
                  <c:v>51170</c:v>
                </c:pt>
                <c:pt idx="51171">
                  <c:v>51171</c:v>
                </c:pt>
                <c:pt idx="51172">
                  <c:v>51172</c:v>
                </c:pt>
                <c:pt idx="51173">
                  <c:v>51173</c:v>
                </c:pt>
                <c:pt idx="51174">
                  <c:v>51174</c:v>
                </c:pt>
                <c:pt idx="51175">
                  <c:v>51175</c:v>
                </c:pt>
                <c:pt idx="51176">
                  <c:v>51176</c:v>
                </c:pt>
                <c:pt idx="51177">
                  <c:v>51177</c:v>
                </c:pt>
                <c:pt idx="51178">
                  <c:v>51178</c:v>
                </c:pt>
                <c:pt idx="51179">
                  <c:v>51179</c:v>
                </c:pt>
                <c:pt idx="51180">
                  <c:v>51180</c:v>
                </c:pt>
                <c:pt idx="51181">
                  <c:v>51181</c:v>
                </c:pt>
                <c:pt idx="51182">
                  <c:v>51182</c:v>
                </c:pt>
                <c:pt idx="51183">
                  <c:v>51183</c:v>
                </c:pt>
                <c:pt idx="51184">
                  <c:v>51184</c:v>
                </c:pt>
                <c:pt idx="51185">
                  <c:v>51185</c:v>
                </c:pt>
                <c:pt idx="51186">
                  <c:v>51186</c:v>
                </c:pt>
                <c:pt idx="51187">
                  <c:v>51187</c:v>
                </c:pt>
                <c:pt idx="51188">
                  <c:v>51188</c:v>
                </c:pt>
                <c:pt idx="51189">
                  <c:v>51189</c:v>
                </c:pt>
                <c:pt idx="51190">
                  <c:v>51190</c:v>
                </c:pt>
                <c:pt idx="51191">
                  <c:v>51191</c:v>
                </c:pt>
                <c:pt idx="51192">
                  <c:v>51192</c:v>
                </c:pt>
                <c:pt idx="51193">
                  <c:v>51193</c:v>
                </c:pt>
                <c:pt idx="51194">
                  <c:v>51194</c:v>
                </c:pt>
                <c:pt idx="51195">
                  <c:v>51195</c:v>
                </c:pt>
                <c:pt idx="51196">
                  <c:v>51196</c:v>
                </c:pt>
                <c:pt idx="51197">
                  <c:v>51197</c:v>
                </c:pt>
                <c:pt idx="51198">
                  <c:v>51198</c:v>
                </c:pt>
                <c:pt idx="51199">
                  <c:v>51199</c:v>
                </c:pt>
                <c:pt idx="51200">
                  <c:v>51200</c:v>
                </c:pt>
                <c:pt idx="51201">
                  <c:v>51201</c:v>
                </c:pt>
                <c:pt idx="51202">
                  <c:v>51202</c:v>
                </c:pt>
                <c:pt idx="51203">
                  <c:v>51203</c:v>
                </c:pt>
                <c:pt idx="51204">
                  <c:v>51204</c:v>
                </c:pt>
                <c:pt idx="51205">
                  <c:v>51205</c:v>
                </c:pt>
                <c:pt idx="51206">
                  <c:v>51206</c:v>
                </c:pt>
                <c:pt idx="51207">
                  <c:v>51207</c:v>
                </c:pt>
                <c:pt idx="51208">
                  <c:v>51208</c:v>
                </c:pt>
                <c:pt idx="51209">
                  <c:v>51209</c:v>
                </c:pt>
                <c:pt idx="51210">
                  <c:v>51210</c:v>
                </c:pt>
                <c:pt idx="51211">
                  <c:v>51211</c:v>
                </c:pt>
                <c:pt idx="51212">
                  <c:v>51212</c:v>
                </c:pt>
                <c:pt idx="51213">
                  <c:v>51213</c:v>
                </c:pt>
                <c:pt idx="51214">
                  <c:v>51214</c:v>
                </c:pt>
                <c:pt idx="51215">
                  <c:v>51215</c:v>
                </c:pt>
                <c:pt idx="51216">
                  <c:v>51216</c:v>
                </c:pt>
                <c:pt idx="51217">
                  <c:v>51217</c:v>
                </c:pt>
                <c:pt idx="51218">
                  <c:v>51218</c:v>
                </c:pt>
                <c:pt idx="51219">
                  <c:v>51219</c:v>
                </c:pt>
                <c:pt idx="51220">
                  <c:v>51220</c:v>
                </c:pt>
                <c:pt idx="51221">
                  <c:v>51221</c:v>
                </c:pt>
                <c:pt idx="51222">
                  <c:v>51222</c:v>
                </c:pt>
                <c:pt idx="51223">
                  <c:v>51223</c:v>
                </c:pt>
                <c:pt idx="51224">
                  <c:v>51224</c:v>
                </c:pt>
                <c:pt idx="51225">
                  <c:v>51225</c:v>
                </c:pt>
                <c:pt idx="51226">
                  <c:v>51226</c:v>
                </c:pt>
                <c:pt idx="51227">
                  <c:v>51227</c:v>
                </c:pt>
                <c:pt idx="51228">
                  <c:v>51228</c:v>
                </c:pt>
                <c:pt idx="51229">
                  <c:v>51229</c:v>
                </c:pt>
                <c:pt idx="51230">
                  <c:v>51230</c:v>
                </c:pt>
                <c:pt idx="51231">
                  <c:v>51231</c:v>
                </c:pt>
                <c:pt idx="51232">
                  <c:v>51232</c:v>
                </c:pt>
                <c:pt idx="51233">
                  <c:v>51233</c:v>
                </c:pt>
                <c:pt idx="51234">
                  <c:v>51234</c:v>
                </c:pt>
                <c:pt idx="51235">
                  <c:v>51235</c:v>
                </c:pt>
                <c:pt idx="51236">
                  <c:v>51236</c:v>
                </c:pt>
                <c:pt idx="51237">
                  <c:v>51237</c:v>
                </c:pt>
                <c:pt idx="51238">
                  <c:v>51238</c:v>
                </c:pt>
                <c:pt idx="51239">
                  <c:v>51239</c:v>
                </c:pt>
                <c:pt idx="51240">
                  <c:v>51240</c:v>
                </c:pt>
                <c:pt idx="51241">
                  <c:v>51241</c:v>
                </c:pt>
                <c:pt idx="51242">
                  <c:v>51242</c:v>
                </c:pt>
                <c:pt idx="51243">
                  <c:v>51243</c:v>
                </c:pt>
                <c:pt idx="51244">
                  <c:v>51244</c:v>
                </c:pt>
                <c:pt idx="51245">
                  <c:v>51245</c:v>
                </c:pt>
                <c:pt idx="51246">
                  <c:v>51246</c:v>
                </c:pt>
                <c:pt idx="51247">
                  <c:v>51247</c:v>
                </c:pt>
                <c:pt idx="51248">
                  <c:v>51248</c:v>
                </c:pt>
                <c:pt idx="51249">
                  <c:v>51249</c:v>
                </c:pt>
                <c:pt idx="51250">
                  <c:v>51250</c:v>
                </c:pt>
                <c:pt idx="51251">
                  <c:v>51251</c:v>
                </c:pt>
                <c:pt idx="51252">
                  <c:v>51252</c:v>
                </c:pt>
                <c:pt idx="51253">
                  <c:v>51253</c:v>
                </c:pt>
                <c:pt idx="51254">
                  <c:v>51254</c:v>
                </c:pt>
                <c:pt idx="51255">
                  <c:v>51255</c:v>
                </c:pt>
                <c:pt idx="51256">
                  <c:v>51256</c:v>
                </c:pt>
                <c:pt idx="51257">
                  <c:v>51257</c:v>
                </c:pt>
                <c:pt idx="51258">
                  <c:v>51258</c:v>
                </c:pt>
                <c:pt idx="51259">
                  <c:v>51259</c:v>
                </c:pt>
                <c:pt idx="51260">
                  <c:v>51260</c:v>
                </c:pt>
                <c:pt idx="51261">
                  <c:v>51261</c:v>
                </c:pt>
                <c:pt idx="51262">
                  <c:v>51262</c:v>
                </c:pt>
                <c:pt idx="51263">
                  <c:v>51263</c:v>
                </c:pt>
                <c:pt idx="51264">
                  <c:v>51264</c:v>
                </c:pt>
                <c:pt idx="51265">
                  <c:v>51265</c:v>
                </c:pt>
                <c:pt idx="51266">
                  <c:v>51266</c:v>
                </c:pt>
                <c:pt idx="51267">
                  <c:v>51267</c:v>
                </c:pt>
                <c:pt idx="51268">
                  <c:v>51268</c:v>
                </c:pt>
                <c:pt idx="51269">
                  <c:v>51269</c:v>
                </c:pt>
                <c:pt idx="51270">
                  <c:v>51270</c:v>
                </c:pt>
                <c:pt idx="51271">
                  <c:v>51271</c:v>
                </c:pt>
                <c:pt idx="51272">
                  <c:v>51272</c:v>
                </c:pt>
                <c:pt idx="51273">
                  <c:v>51273</c:v>
                </c:pt>
                <c:pt idx="51274">
                  <c:v>51274</c:v>
                </c:pt>
                <c:pt idx="51275">
                  <c:v>51275</c:v>
                </c:pt>
                <c:pt idx="51276">
                  <c:v>51276</c:v>
                </c:pt>
                <c:pt idx="51277">
                  <c:v>51277</c:v>
                </c:pt>
                <c:pt idx="51278">
                  <c:v>51278</c:v>
                </c:pt>
                <c:pt idx="51279">
                  <c:v>51279</c:v>
                </c:pt>
                <c:pt idx="51280">
                  <c:v>51280</c:v>
                </c:pt>
                <c:pt idx="51281">
                  <c:v>51281</c:v>
                </c:pt>
                <c:pt idx="51282">
                  <c:v>51282</c:v>
                </c:pt>
                <c:pt idx="51283">
                  <c:v>51283</c:v>
                </c:pt>
                <c:pt idx="51284">
                  <c:v>51284</c:v>
                </c:pt>
                <c:pt idx="51285">
                  <c:v>51285</c:v>
                </c:pt>
                <c:pt idx="51286">
                  <c:v>51286</c:v>
                </c:pt>
                <c:pt idx="51287">
                  <c:v>51287</c:v>
                </c:pt>
                <c:pt idx="51288">
                  <c:v>51288</c:v>
                </c:pt>
                <c:pt idx="51289">
                  <c:v>51289</c:v>
                </c:pt>
                <c:pt idx="51290">
                  <c:v>51290</c:v>
                </c:pt>
                <c:pt idx="51291">
                  <c:v>51291</c:v>
                </c:pt>
                <c:pt idx="51292">
                  <c:v>51292</c:v>
                </c:pt>
                <c:pt idx="51293">
                  <c:v>51293</c:v>
                </c:pt>
                <c:pt idx="51294">
                  <c:v>51294</c:v>
                </c:pt>
                <c:pt idx="51295">
                  <c:v>51295</c:v>
                </c:pt>
                <c:pt idx="51296">
                  <c:v>51296</c:v>
                </c:pt>
                <c:pt idx="51297">
                  <c:v>51297</c:v>
                </c:pt>
                <c:pt idx="51298">
                  <c:v>51298</c:v>
                </c:pt>
                <c:pt idx="51299">
                  <c:v>51299</c:v>
                </c:pt>
                <c:pt idx="51300">
                  <c:v>51300</c:v>
                </c:pt>
                <c:pt idx="51301">
                  <c:v>51301</c:v>
                </c:pt>
                <c:pt idx="51302">
                  <c:v>51302</c:v>
                </c:pt>
                <c:pt idx="51303">
                  <c:v>51303</c:v>
                </c:pt>
                <c:pt idx="51304">
                  <c:v>51304</c:v>
                </c:pt>
                <c:pt idx="51305">
                  <c:v>51305</c:v>
                </c:pt>
                <c:pt idx="51306">
                  <c:v>51306</c:v>
                </c:pt>
                <c:pt idx="51307">
                  <c:v>51307</c:v>
                </c:pt>
                <c:pt idx="51308">
                  <c:v>51308</c:v>
                </c:pt>
                <c:pt idx="51309">
                  <c:v>51309</c:v>
                </c:pt>
                <c:pt idx="51310">
                  <c:v>51310</c:v>
                </c:pt>
                <c:pt idx="51311">
                  <c:v>51311</c:v>
                </c:pt>
                <c:pt idx="51312">
                  <c:v>51312</c:v>
                </c:pt>
                <c:pt idx="51313">
                  <c:v>51313</c:v>
                </c:pt>
                <c:pt idx="51314">
                  <c:v>51314</c:v>
                </c:pt>
                <c:pt idx="51315">
                  <c:v>51315</c:v>
                </c:pt>
                <c:pt idx="51316">
                  <c:v>51316</c:v>
                </c:pt>
                <c:pt idx="51317">
                  <c:v>51317</c:v>
                </c:pt>
                <c:pt idx="51318">
                  <c:v>51318</c:v>
                </c:pt>
                <c:pt idx="51319">
                  <c:v>51319</c:v>
                </c:pt>
                <c:pt idx="51320">
                  <c:v>51320</c:v>
                </c:pt>
                <c:pt idx="51321">
                  <c:v>51321</c:v>
                </c:pt>
                <c:pt idx="51322">
                  <c:v>51322</c:v>
                </c:pt>
                <c:pt idx="51323">
                  <c:v>51323</c:v>
                </c:pt>
                <c:pt idx="51324">
                  <c:v>51324</c:v>
                </c:pt>
                <c:pt idx="51325">
                  <c:v>51325</c:v>
                </c:pt>
                <c:pt idx="51326">
                  <c:v>51326</c:v>
                </c:pt>
                <c:pt idx="51327">
                  <c:v>51327</c:v>
                </c:pt>
                <c:pt idx="51328">
                  <c:v>51328</c:v>
                </c:pt>
                <c:pt idx="51329">
                  <c:v>51329</c:v>
                </c:pt>
                <c:pt idx="51330">
                  <c:v>51330</c:v>
                </c:pt>
                <c:pt idx="51331">
                  <c:v>51331</c:v>
                </c:pt>
                <c:pt idx="51332">
                  <c:v>51332</c:v>
                </c:pt>
                <c:pt idx="51333">
                  <c:v>51333</c:v>
                </c:pt>
                <c:pt idx="51334">
                  <c:v>51334</c:v>
                </c:pt>
                <c:pt idx="51335">
                  <c:v>51335</c:v>
                </c:pt>
                <c:pt idx="51336">
                  <c:v>51336</c:v>
                </c:pt>
                <c:pt idx="51337">
                  <c:v>51337</c:v>
                </c:pt>
                <c:pt idx="51338">
                  <c:v>51338</c:v>
                </c:pt>
                <c:pt idx="51339">
                  <c:v>51339</c:v>
                </c:pt>
                <c:pt idx="51340">
                  <c:v>51340</c:v>
                </c:pt>
                <c:pt idx="51341">
                  <c:v>51341</c:v>
                </c:pt>
                <c:pt idx="51342">
                  <c:v>51342</c:v>
                </c:pt>
                <c:pt idx="51343">
                  <c:v>51343</c:v>
                </c:pt>
                <c:pt idx="51344">
                  <c:v>51344</c:v>
                </c:pt>
                <c:pt idx="51345">
                  <c:v>51345</c:v>
                </c:pt>
                <c:pt idx="51346">
                  <c:v>51346</c:v>
                </c:pt>
                <c:pt idx="51347">
                  <c:v>51347</c:v>
                </c:pt>
                <c:pt idx="51348">
                  <c:v>51348</c:v>
                </c:pt>
                <c:pt idx="51349">
                  <c:v>51349</c:v>
                </c:pt>
                <c:pt idx="51350">
                  <c:v>51350</c:v>
                </c:pt>
                <c:pt idx="51351">
                  <c:v>51351</c:v>
                </c:pt>
                <c:pt idx="51352">
                  <c:v>51352</c:v>
                </c:pt>
                <c:pt idx="51353">
                  <c:v>51353</c:v>
                </c:pt>
                <c:pt idx="51354">
                  <c:v>51354</c:v>
                </c:pt>
                <c:pt idx="51355">
                  <c:v>51355</c:v>
                </c:pt>
                <c:pt idx="51356">
                  <c:v>51356</c:v>
                </c:pt>
                <c:pt idx="51357">
                  <c:v>51357</c:v>
                </c:pt>
                <c:pt idx="51358">
                  <c:v>51358</c:v>
                </c:pt>
                <c:pt idx="51359">
                  <c:v>51359</c:v>
                </c:pt>
                <c:pt idx="51360">
                  <c:v>51360</c:v>
                </c:pt>
                <c:pt idx="51361">
                  <c:v>51361</c:v>
                </c:pt>
                <c:pt idx="51362">
                  <c:v>51362</c:v>
                </c:pt>
                <c:pt idx="51363">
                  <c:v>51363</c:v>
                </c:pt>
                <c:pt idx="51364">
                  <c:v>51364</c:v>
                </c:pt>
                <c:pt idx="51365">
                  <c:v>51365</c:v>
                </c:pt>
                <c:pt idx="51366">
                  <c:v>51366</c:v>
                </c:pt>
                <c:pt idx="51367">
                  <c:v>51367</c:v>
                </c:pt>
                <c:pt idx="51368">
                  <c:v>51368</c:v>
                </c:pt>
                <c:pt idx="51369">
                  <c:v>51369</c:v>
                </c:pt>
                <c:pt idx="51370">
                  <c:v>51370</c:v>
                </c:pt>
                <c:pt idx="51371">
                  <c:v>51371</c:v>
                </c:pt>
                <c:pt idx="51372">
                  <c:v>51372</c:v>
                </c:pt>
                <c:pt idx="51373">
                  <c:v>51373</c:v>
                </c:pt>
                <c:pt idx="51374">
                  <c:v>51374</c:v>
                </c:pt>
                <c:pt idx="51375">
                  <c:v>51375</c:v>
                </c:pt>
                <c:pt idx="51376">
                  <c:v>51376</c:v>
                </c:pt>
                <c:pt idx="51377">
                  <c:v>51377</c:v>
                </c:pt>
                <c:pt idx="51378">
                  <c:v>51378</c:v>
                </c:pt>
                <c:pt idx="51379">
                  <c:v>51379</c:v>
                </c:pt>
                <c:pt idx="51380">
                  <c:v>51380</c:v>
                </c:pt>
                <c:pt idx="51381">
                  <c:v>51381</c:v>
                </c:pt>
                <c:pt idx="51382">
                  <c:v>51382</c:v>
                </c:pt>
                <c:pt idx="51383">
                  <c:v>51383</c:v>
                </c:pt>
                <c:pt idx="51384">
                  <c:v>51384</c:v>
                </c:pt>
                <c:pt idx="51385">
                  <c:v>51385</c:v>
                </c:pt>
                <c:pt idx="51386">
                  <c:v>51386</c:v>
                </c:pt>
                <c:pt idx="51387">
                  <c:v>51387</c:v>
                </c:pt>
                <c:pt idx="51388">
                  <c:v>51388</c:v>
                </c:pt>
                <c:pt idx="51389">
                  <c:v>51389</c:v>
                </c:pt>
                <c:pt idx="51390">
                  <c:v>51390</c:v>
                </c:pt>
                <c:pt idx="51391">
                  <c:v>51391</c:v>
                </c:pt>
                <c:pt idx="51392">
                  <c:v>51392</c:v>
                </c:pt>
                <c:pt idx="51393">
                  <c:v>51393</c:v>
                </c:pt>
                <c:pt idx="51394">
                  <c:v>51394</c:v>
                </c:pt>
                <c:pt idx="51395">
                  <c:v>51395</c:v>
                </c:pt>
                <c:pt idx="51396">
                  <c:v>51396</c:v>
                </c:pt>
                <c:pt idx="51397">
                  <c:v>51397</c:v>
                </c:pt>
                <c:pt idx="51398">
                  <c:v>51398</c:v>
                </c:pt>
                <c:pt idx="51399">
                  <c:v>51399</c:v>
                </c:pt>
                <c:pt idx="51400">
                  <c:v>51400</c:v>
                </c:pt>
                <c:pt idx="51401">
                  <c:v>51401</c:v>
                </c:pt>
                <c:pt idx="51402">
                  <c:v>51402</c:v>
                </c:pt>
                <c:pt idx="51403">
                  <c:v>51403</c:v>
                </c:pt>
                <c:pt idx="51404">
                  <c:v>51404</c:v>
                </c:pt>
                <c:pt idx="51405">
                  <c:v>51405</c:v>
                </c:pt>
                <c:pt idx="51406">
                  <c:v>51406</c:v>
                </c:pt>
                <c:pt idx="51407">
                  <c:v>51407</c:v>
                </c:pt>
                <c:pt idx="51408">
                  <c:v>51408</c:v>
                </c:pt>
                <c:pt idx="51409">
                  <c:v>51409</c:v>
                </c:pt>
                <c:pt idx="51410">
                  <c:v>51410</c:v>
                </c:pt>
                <c:pt idx="51411">
                  <c:v>51411</c:v>
                </c:pt>
                <c:pt idx="51412">
                  <c:v>51412</c:v>
                </c:pt>
                <c:pt idx="51413">
                  <c:v>51413</c:v>
                </c:pt>
                <c:pt idx="51414">
                  <c:v>51414</c:v>
                </c:pt>
                <c:pt idx="51415">
                  <c:v>51415</c:v>
                </c:pt>
                <c:pt idx="51416">
                  <c:v>51416</c:v>
                </c:pt>
                <c:pt idx="51417">
                  <c:v>51417</c:v>
                </c:pt>
                <c:pt idx="51418">
                  <c:v>51418</c:v>
                </c:pt>
                <c:pt idx="51419">
                  <c:v>51419</c:v>
                </c:pt>
                <c:pt idx="51420">
                  <c:v>51420</c:v>
                </c:pt>
                <c:pt idx="51421">
                  <c:v>51421</c:v>
                </c:pt>
                <c:pt idx="51422">
                  <c:v>51422</c:v>
                </c:pt>
                <c:pt idx="51423">
                  <c:v>51423</c:v>
                </c:pt>
                <c:pt idx="51424">
                  <c:v>51424</c:v>
                </c:pt>
                <c:pt idx="51425">
                  <c:v>51425</c:v>
                </c:pt>
                <c:pt idx="51426">
                  <c:v>51426</c:v>
                </c:pt>
                <c:pt idx="51427">
                  <c:v>51427</c:v>
                </c:pt>
                <c:pt idx="51428">
                  <c:v>51428</c:v>
                </c:pt>
                <c:pt idx="51429">
                  <c:v>51429</c:v>
                </c:pt>
                <c:pt idx="51430">
                  <c:v>51430</c:v>
                </c:pt>
                <c:pt idx="51431">
                  <c:v>51431</c:v>
                </c:pt>
                <c:pt idx="51432">
                  <c:v>51432</c:v>
                </c:pt>
                <c:pt idx="51433">
                  <c:v>51433</c:v>
                </c:pt>
                <c:pt idx="51434">
                  <c:v>51434</c:v>
                </c:pt>
                <c:pt idx="51435">
                  <c:v>51435</c:v>
                </c:pt>
                <c:pt idx="51436">
                  <c:v>51436</c:v>
                </c:pt>
                <c:pt idx="51437">
                  <c:v>51437</c:v>
                </c:pt>
                <c:pt idx="51438">
                  <c:v>51438</c:v>
                </c:pt>
                <c:pt idx="51439">
                  <c:v>51439</c:v>
                </c:pt>
                <c:pt idx="51440">
                  <c:v>51440</c:v>
                </c:pt>
                <c:pt idx="51441">
                  <c:v>51441</c:v>
                </c:pt>
                <c:pt idx="51442">
                  <c:v>51442</c:v>
                </c:pt>
                <c:pt idx="51443">
                  <c:v>51443</c:v>
                </c:pt>
                <c:pt idx="51444">
                  <c:v>51444</c:v>
                </c:pt>
                <c:pt idx="51445">
                  <c:v>51445</c:v>
                </c:pt>
                <c:pt idx="51446">
                  <c:v>51446</c:v>
                </c:pt>
                <c:pt idx="51447">
                  <c:v>51447</c:v>
                </c:pt>
                <c:pt idx="51448">
                  <c:v>51448</c:v>
                </c:pt>
                <c:pt idx="51449">
                  <c:v>51449</c:v>
                </c:pt>
                <c:pt idx="51450">
                  <c:v>51450</c:v>
                </c:pt>
                <c:pt idx="51451">
                  <c:v>51451</c:v>
                </c:pt>
                <c:pt idx="51452">
                  <c:v>51452</c:v>
                </c:pt>
                <c:pt idx="51453">
                  <c:v>51453</c:v>
                </c:pt>
                <c:pt idx="51454">
                  <c:v>51454</c:v>
                </c:pt>
                <c:pt idx="51455">
                  <c:v>51455</c:v>
                </c:pt>
                <c:pt idx="51456">
                  <c:v>51456</c:v>
                </c:pt>
                <c:pt idx="51457">
                  <c:v>51457</c:v>
                </c:pt>
                <c:pt idx="51458">
                  <c:v>51458</c:v>
                </c:pt>
                <c:pt idx="51459">
                  <c:v>51459</c:v>
                </c:pt>
                <c:pt idx="51460">
                  <c:v>51460</c:v>
                </c:pt>
                <c:pt idx="51461">
                  <c:v>51461</c:v>
                </c:pt>
                <c:pt idx="51462">
                  <c:v>51462</c:v>
                </c:pt>
                <c:pt idx="51463">
                  <c:v>51463</c:v>
                </c:pt>
                <c:pt idx="51464">
                  <c:v>51464</c:v>
                </c:pt>
                <c:pt idx="51465">
                  <c:v>51465</c:v>
                </c:pt>
                <c:pt idx="51466">
                  <c:v>51466</c:v>
                </c:pt>
                <c:pt idx="51467">
                  <c:v>51467</c:v>
                </c:pt>
                <c:pt idx="51468">
                  <c:v>51468</c:v>
                </c:pt>
                <c:pt idx="51469">
                  <c:v>51469</c:v>
                </c:pt>
                <c:pt idx="51470">
                  <c:v>51470</c:v>
                </c:pt>
                <c:pt idx="51471">
                  <c:v>51471</c:v>
                </c:pt>
                <c:pt idx="51472">
                  <c:v>51472</c:v>
                </c:pt>
                <c:pt idx="51473">
                  <c:v>51473</c:v>
                </c:pt>
                <c:pt idx="51474">
                  <c:v>51474</c:v>
                </c:pt>
                <c:pt idx="51475">
                  <c:v>51475</c:v>
                </c:pt>
                <c:pt idx="51476">
                  <c:v>51476</c:v>
                </c:pt>
                <c:pt idx="51477">
                  <c:v>51477</c:v>
                </c:pt>
                <c:pt idx="51478">
                  <c:v>51478</c:v>
                </c:pt>
                <c:pt idx="51479">
                  <c:v>51479</c:v>
                </c:pt>
                <c:pt idx="51480">
                  <c:v>51480</c:v>
                </c:pt>
                <c:pt idx="51481">
                  <c:v>51481</c:v>
                </c:pt>
                <c:pt idx="51482">
                  <c:v>51482</c:v>
                </c:pt>
                <c:pt idx="51483">
                  <c:v>51483</c:v>
                </c:pt>
                <c:pt idx="51484">
                  <c:v>51484</c:v>
                </c:pt>
                <c:pt idx="51485">
                  <c:v>51485</c:v>
                </c:pt>
                <c:pt idx="51486">
                  <c:v>51486</c:v>
                </c:pt>
                <c:pt idx="51487">
                  <c:v>51487</c:v>
                </c:pt>
                <c:pt idx="51488">
                  <c:v>51488</c:v>
                </c:pt>
                <c:pt idx="51489">
                  <c:v>51489</c:v>
                </c:pt>
                <c:pt idx="51490">
                  <c:v>51490</c:v>
                </c:pt>
                <c:pt idx="51491">
                  <c:v>51491</c:v>
                </c:pt>
                <c:pt idx="51492">
                  <c:v>51492</c:v>
                </c:pt>
                <c:pt idx="51493">
                  <c:v>51493</c:v>
                </c:pt>
                <c:pt idx="51494">
                  <c:v>51494</c:v>
                </c:pt>
                <c:pt idx="51495">
                  <c:v>51495</c:v>
                </c:pt>
                <c:pt idx="51496">
                  <c:v>51496</c:v>
                </c:pt>
                <c:pt idx="51497">
                  <c:v>51497</c:v>
                </c:pt>
                <c:pt idx="51498">
                  <c:v>51498</c:v>
                </c:pt>
                <c:pt idx="51499">
                  <c:v>51499</c:v>
                </c:pt>
                <c:pt idx="51500">
                  <c:v>51500</c:v>
                </c:pt>
                <c:pt idx="51501">
                  <c:v>51501</c:v>
                </c:pt>
                <c:pt idx="51502">
                  <c:v>51502</c:v>
                </c:pt>
                <c:pt idx="51503">
                  <c:v>51503</c:v>
                </c:pt>
                <c:pt idx="51504">
                  <c:v>51504</c:v>
                </c:pt>
                <c:pt idx="51505">
                  <c:v>51505</c:v>
                </c:pt>
                <c:pt idx="51506">
                  <c:v>51506</c:v>
                </c:pt>
                <c:pt idx="51507">
                  <c:v>51507</c:v>
                </c:pt>
                <c:pt idx="51508">
                  <c:v>51508</c:v>
                </c:pt>
                <c:pt idx="51509">
                  <c:v>51509</c:v>
                </c:pt>
                <c:pt idx="51510">
                  <c:v>51510</c:v>
                </c:pt>
                <c:pt idx="51511">
                  <c:v>51511</c:v>
                </c:pt>
                <c:pt idx="51512">
                  <c:v>51512</c:v>
                </c:pt>
                <c:pt idx="51513">
                  <c:v>51513</c:v>
                </c:pt>
                <c:pt idx="51514">
                  <c:v>51514</c:v>
                </c:pt>
                <c:pt idx="51515">
                  <c:v>51515</c:v>
                </c:pt>
                <c:pt idx="51516">
                  <c:v>51516</c:v>
                </c:pt>
                <c:pt idx="51517">
                  <c:v>51517</c:v>
                </c:pt>
                <c:pt idx="51518">
                  <c:v>51518</c:v>
                </c:pt>
                <c:pt idx="51519">
                  <c:v>51519</c:v>
                </c:pt>
                <c:pt idx="51520">
                  <c:v>51520</c:v>
                </c:pt>
                <c:pt idx="51521">
                  <c:v>51521</c:v>
                </c:pt>
                <c:pt idx="51522">
                  <c:v>51522</c:v>
                </c:pt>
                <c:pt idx="51523">
                  <c:v>51523</c:v>
                </c:pt>
                <c:pt idx="51524">
                  <c:v>51524</c:v>
                </c:pt>
                <c:pt idx="51525">
                  <c:v>51525</c:v>
                </c:pt>
                <c:pt idx="51526">
                  <c:v>51526</c:v>
                </c:pt>
                <c:pt idx="51527">
                  <c:v>51527</c:v>
                </c:pt>
                <c:pt idx="51528">
                  <c:v>51528</c:v>
                </c:pt>
                <c:pt idx="51529">
                  <c:v>51529</c:v>
                </c:pt>
                <c:pt idx="51530">
                  <c:v>51530</c:v>
                </c:pt>
                <c:pt idx="51531">
                  <c:v>51531</c:v>
                </c:pt>
                <c:pt idx="51532">
                  <c:v>51532</c:v>
                </c:pt>
                <c:pt idx="51533">
                  <c:v>51533</c:v>
                </c:pt>
                <c:pt idx="51534">
                  <c:v>51534</c:v>
                </c:pt>
                <c:pt idx="51535">
                  <c:v>51535</c:v>
                </c:pt>
                <c:pt idx="51536">
                  <c:v>51536</c:v>
                </c:pt>
                <c:pt idx="51537">
                  <c:v>51537</c:v>
                </c:pt>
                <c:pt idx="51538">
                  <c:v>51538</c:v>
                </c:pt>
                <c:pt idx="51539">
                  <c:v>51539</c:v>
                </c:pt>
                <c:pt idx="51540">
                  <c:v>51540</c:v>
                </c:pt>
                <c:pt idx="51541">
                  <c:v>51541</c:v>
                </c:pt>
                <c:pt idx="51542">
                  <c:v>51542</c:v>
                </c:pt>
                <c:pt idx="51543">
                  <c:v>51543</c:v>
                </c:pt>
                <c:pt idx="51544">
                  <c:v>51544</c:v>
                </c:pt>
                <c:pt idx="51545">
                  <c:v>51545</c:v>
                </c:pt>
                <c:pt idx="51546">
                  <c:v>51546</c:v>
                </c:pt>
                <c:pt idx="51547">
                  <c:v>51547</c:v>
                </c:pt>
                <c:pt idx="51548">
                  <c:v>51548</c:v>
                </c:pt>
                <c:pt idx="51549">
                  <c:v>51549</c:v>
                </c:pt>
                <c:pt idx="51550">
                  <c:v>51550</c:v>
                </c:pt>
                <c:pt idx="51551">
                  <c:v>51551</c:v>
                </c:pt>
                <c:pt idx="51552">
                  <c:v>51552</c:v>
                </c:pt>
                <c:pt idx="51553">
                  <c:v>51553</c:v>
                </c:pt>
                <c:pt idx="51554">
                  <c:v>51554</c:v>
                </c:pt>
                <c:pt idx="51555">
                  <c:v>51555</c:v>
                </c:pt>
                <c:pt idx="51556">
                  <c:v>51556</c:v>
                </c:pt>
                <c:pt idx="51557">
                  <c:v>51557</c:v>
                </c:pt>
                <c:pt idx="51558">
                  <c:v>51558</c:v>
                </c:pt>
                <c:pt idx="51559">
                  <c:v>51559</c:v>
                </c:pt>
                <c:pt idx="51560">
                  <c:v>51560</c:v>
                </c:pt>
                <c:pt idx="51561">
                  <c:v>51561</c:v>
                </c:pt>
                <c:pt idx="51562">
                  <c:v>51562</c:v>
                </c:pt>
                <c:pt idx="51563">
                  <c:v>51563</c:v>
                </c:pt>
                <c:pt idx="51564">
                  <c:v>51564</c:v>
                </c:pt>
                <c:pt idx="51565">
                  <c:v>51565</c:v>
                </c:pt>
                <c:pt idx="51566">
                  <c:v>51566</c:v>
                </c:pt>
                <c:pt idx="51567">
                  <c:v>51567</c:v>
                </c:pt>
                <c:pt idx="51568">
                  <c:v>51568</c:v>
                </c:pt>
                <c:pt idx="51569">
                  <c:v>51569</c:v>
                </c:pt>
                <c:pt idx="51570">
                  <c:v>51570</c:v>
                </c:pt>
                <c:pt idx="51571">
                  <c:v>51571</c:v>
                </c:pt>
                <c:pt idx="51572">
                  <c:v>51572</c:v>
                </c:pt>
                <c:pt idx="51573">
                  <c:v>51573</c:v>
                </c:pt>
                <c:pt idx="51574">
                  <c:v>51574</c:v>
                </c:pt>
                <c:pt idx="51575">
                  <c:v>51575</c:v>
                </c:pt>
                <c:pt idx="51576">
                  <c:v>51576</c:v>
                </c:pt>
                <c:pt idx="51577">
                  <c:v>51577</c:v>
                </c:pt>
                <c:pt idx="51578">
                  <c:v>51578</c:v>
                </c:pt>
                <c:pt idx="51579">
                  <c:v>51579</c:v>
                </c:pt>
                <c:pt idx="51580">
                  <c:v>51580</c:v>
                </c:pt>
                <c:pt idx="51581">
                  <c:v>51581</c:v>
                </c:pt>
                <c:pt idx="51582">
                  <c:v>51582</c:v>
                </c:pt>
                <c:pt idx="51583">
                  <c:v>51583</c:v>
                </c:pt>
                <c:pt idx="51584">
                  <c:v>51584</c:v>
                </c:pt>
                <c:pt idx="51585">
                  <c:v>51585</c:v>
                </c:pt>
                <c:pt idx="51586">
                  <c:v>51586</c:v>
                </c:pt>
                <c:pt idx="51587">
                  <c:v>51587</c:v>
                </c:pt>
                <c:pt idx="51588">
                  <c:v>51588</c:v>
                </c:pt>
                <c:pt idx="51589">
                  <c:v>51589</c:v>
                </c:pt>
                <c:pt idx="51590">
                  <c:v>51590</c:v>
                </c:pt>
                <c:pt idx="51591">
                  <c:v>51591</c:v>
                </c:pt>
                <c:pt idx="51592">
                  <c:v>51592</c:v>
                </c:pt>
                <c:pt idx="51593">
                  <c:v>51593</c:v>
                </c:pt>
                <c:pt idx="51594">
                  <c:v>51594</c:v>
                </c:pt>
                <c:pt idx="51595">
                  <c:v>51595</c:v>
                </c:pt>
                <c:pt idx="51596">
                  <c:v>51596</c:v>
                </c:pt>
                <c:pt idx="51597">
                  <c:v>51597</c:v>
                </c:pt>
                <c:pt idx="51598">
                  <c:v>51598</c:v>
                </c:pt>
                <c:pt idx="51599">
                  <c:v>51599</c:v>
                </c:pt>
                <c:pt idx="51600">
                  <c:v>51600</c:v>
                </c:pt>
                <c:pt idx="51601">
                  <c:v>51601</c:v>
                </c:pt>
                <c:pt idx="51602">
                  <c:v>51602</c:v>
                </c:pt>
                <c:pt idx="51603">
                  <c:v>51603</c:v>
                </c:pt>
                <c:pt idx="51604">
                  <c:v>51604</c:v>
                </c:pt>
                <c:pt idx="51605">
                  <c:v>51605</c:v>
                </c:pt>
                <c:pt idx="51606">
                  <c:v>51606</c:v>
                </c:pt>
                <c:pt idx="51607">
                  <c:v>51607</c:v>
                </c:pt>
                <c:pt idx="51608">
                  <c:v>51608</c:v>
                </c:pt>
                <c:pt idx="51609">
                  <c:v>51609</c:v>
                </c:pt>
                <c:pt idx="51610">
                  <c:v>51610</c:v>
                </c:pt>
                <c:pt idx="51611">
                  <c:v>51611</c:v>
                </c:pt>
                <c:pt idx="51612">
                  <c:v>51612</c:v>
                </c:pt>
                <c:pt idx="51613">
                  <c:v>51613</c:v>
                </c:pt>
                <c:pt idx="51614">
                  <c:v>51614</c:v>
                </c:pt>
                <c:pt idx="51615">
                  <c:v>51615</c:v>
                </c:pt>
                <c:pt idx="51616">
                  <c:v>51616</c:v>
                </c:pt>
                <c:pt idx="51617">
                  <c:v>51617</c:v>
                </c:pt>
                <c:pt idx="51618">
                  <c:v>51618</c:v>
                </c:pt>
                <c:pt idx="51619">
                  <c:v>51619</c:v>
                </c:pt>
                <c:pt idx="51620">
                  <c:v>51620</c:v>
                </c:pt>
                <c:pt idx="51621">
                  <c:v>51621</c:v>
                </c:pt>
                <c:pt idx="51622">
                  <c:v>51622</c:v>
                </c:pt>
                <c:pt idx="51623">
                  <c:v>51623</c:v>
                </c:pt>
                <c:pt idx="51624">
                  <c:v>51624</c:v>
                </c:pt>
                <c:pt idx="51625">
                  <c:v>51625</c:v>
                </c:pt>
                <c:pt idx="51626">
                  <c:v>51626</c:v>
                </c:pt>
                <c:pt idx="51627">
                  <c:v>51627</c:v>
                </c:pt>
                <c:pt idx="51628">
                  <c:v>51628</c:v>
                </c:pt>
                <c:pt idx="51629">
                  <c:v>51629</c:v>
                </c:pt>
                <c:pt idx="51630">
                  <c:v>51630</c:v>
                </c:pt>
                <c:pt idx="51631">
                  <c:v>51631</c:v>
                </c:pt>
                <c:pt idx="51632">
                  <c:v>51632</c:v>
                </c:pt>
                <c:pt idx="51633">
                  <c:v>51633</c:v>
                </c:pt>
                <c:pt idx="51634">
                  <c:v>51634</c:v>
                </c:pt>
                <c:pt idx="51635">
                  <c:v>51635</c:v>
                </c:pt>
                <c:pt idx="51636">
                  <c:v>51636</c:v>
                </c:pt>
                <c:pt idx="51637">
                  <c:v>51637</c:v>
                </c:pt>
                <c:pt idx="51638">
                  <c:v>51638</c:v>
                </c:pt>
                <c:pt idx="51639">
                  <c:v>51639</c:v>
                </c:pt>
                <c:pt idx="51640">
                  <c:v>51640</c:v>
                </c:pt>
                <c:pt idx="51641">
                  <c:v>51641</c:v>
                </c:pt>
                <c:pt idx="51642">
                  <c:v>51642</c:v>
                </c:pt>
                <c:pt idx="51643">
                  <c:v>51643</c:v>
                </c:pt>
                <c:pt idx="51644">
                  <c:v>51644</c:v>
                </c:pt>
                <c:pt idx="51645">
                  <c:v>51645</c:v>
                </c:pt>
                <c:pt idx="51646">
                  <c:v>51646</c:v>
                </c:pt>
                <c:pt idx="51647">
                  <c:v>51647</c:v>
                </c:pt>
                <c:pt idx="51648">
                  <c:v>51648</c:v>
                </c:pt>
                <c:pt idx="51649">
                  <c:v>51649</c:v>
                </c:pt>
                <c:pt idx="51650">
                  <c:v>51650</c:v>
                </c:pt>
                <c:pt idx="51651">
                  <c:v>51651</c:v>
                </c:pt>
                <c:pt idx="51652">
                  <c:v>51652</c:v>
                </c:pt>
                <c:pt idx="51653">
                  <c:v>51653</c:v>
                </c:pt>
                <c:pt idx="51654">
                  <c:v>51654</c:v>
                </c:pt>
                <c:pt idx="51655">
                  <c:v>51655</c:v>
                </c:pt>
                <c:pt idx="51656">
                  <c:v>51656</c:v>
                </c:pt>
                <c:pt idx="51657">
                  <c:v>51657</c:v>
                </c:pt>
                <c:pt idx="51658">
                  <c:v>51658</c:v>
                </c:pt>
                <c:pt idx="51659">
                  <c:v>51659</c:v>
                </c:pt>
                <c:pt idx="51660">
                  <c:v>51660</c:v>
                </c:pt>
                <c:pt idx="51661">
                  <c:v>51661</c:v>
                </c:pt>
                <c:pt idx="51662">
                  <c:v>51662</c:v>
                </c:pt>
                <c:pt idx="51663">
                  <c:v>51663</c:v>
                </c:pt>
                <c:pt idx="51664">
                  <c:v>51664</c:v>
                </c:pt>
                <c:pt idx="51665">
                  <c:v>51665</c:v>
                </c:pt>
                <c:pt idx="51666">
                  <c:v>51666</c:v>
                </c:pt>
                <c:pt idx="51667">
                  <c:v>51667</c:v>
                </c:pt>
                <c:pt idx="51668">
                  <c:v>51668</c:v>
                </c:pt>
                <c:pt idx="51669">
                  <c:v>51669</c:v>
                </c:pt>
                <c:pt idx="51670">
                  <c:v>51670</c:v>
                </c:pt>
                <c:pt idx="51671">
                  <c:v>51671</c:v>
                </c:pt>
                <c:pt idx="51672">
                  <c:v>51672</c:v>
                </c:pt>
                <c:pt idx="51673">
                  <c:v>51673</c:v>
                </c:pt>
                <c:pt idx="51674">
                  <c:v>51674</c:v>
                </c:pt>
                <c:pt idx="51675">
                  <c:v>51675</c:v>
                </c:pt>
                <c:pt idx="51676">
                  <c:v>51676</c:v>
                </c:pt>
                <c:pt idx="51677">
                  <c:v>51677</c:v>
                </c:pt>
                <c:pt idx="51678">
                  <c:v>51678</c:v>
                </c:pt>
                <c:pt idx="51679">
                  <c:v>51679</c:v>
                </c:pt>
                <c:pt idx="51680">
                  <c:v>51680</c:v>
                </c:pt>
                <c:pt idx="51681">
                  <c:v>51681</c:v>
                </c:pt>
                <c:pt idx="51682">
                  <c:v>51682</c:v>
                </c:pt>
                <c:pt idx="51683">
                  <c:v>51683</c:v>
                </c:pt>
                <c:pt idx="51684">
                  <c:v>51684</c:v>
                </c:pt>
                <c:pt idx="51685">
                  <c:v>51685</c:v>
                </c:pt>
                <c:pt idx="51686">
                  <c:v>51686</c:v>
                </c:pt>
                <c:pt idx="51687">
                  <c:v>51687</c:v>
                </c:pt>
                <c:pt idx="51688">
                  <c:v>51688</c:v>
                </c:pt>
                <c:pt idx="51689">
                  <c:v>51689</c:v>
                </c:pt>
                <c:pt idx="51690">
                  <c:v>51690</c:v>
                </c:pt>
                <c:pt idx="51691">
                  <c:v>51691</c:v>
                </c:pt>
                <c:pt idx="51692">
                  <c:v>51692</c:v>
                </c:pt>
                <c:pt idx="51693">
                  <c:v>51693</c:v>
                </c:pt>
                <c:pt idx="51694">
                  <c:v>51694</c:v>
                </c:pt>
                <c:pt idx="51695">
                  <c:v>51695</c:v>
                </c:pt>
                <c:pt idx="51696">
                  <c:v>51696</c:v>
                </c:pt>
                <c:pt idx="51697">
                  <c:v>51697</c:v>
                </c:pt>
                <c:pt idx="51698">
                  <c:v>51698</c:v>
                </c:pt>
                <c:pt idx="51699">
                  <c:v>51699</c:v>
                </c:pt>
                <c:pt idx="51700">
                  <c:v>51700</c:v>
                </c:pt>
                <c:pt idx="51701">
                  <c:v>51701</c:v>
                </c:pt>
                <c:pt idx="51702">
                  <c:v>51702</c:v>
                </c:pt>
                <c:pt idx="51703">
                  <c:v>51703</c:v>
                </c:pt>
                <c:pt idx="51704">
                  <c:v>51704</c:v>
                </c:pt>
                <c:pt idx="51705">
                  <c:v>51705</c:v>
                </c:pt>
                <c:pt idx="51706">
                  <c:v>51706</c:v>
                </c:pt>
                <c:pt idx="51707">
                  <c:v>51707</c:v>
                </c:pt>
                <c:pt idx="51708">
                  <c:v>51708</c:v>
                </c:pt>
                <c:pt idx="51709">
                  <c:v>51709</c:v>
                </c:pt>
                <c:pt idx="51710">
                  <c:v>51710</c:v>
                </c:pt>
                <c:pt idx="51711">
                  <c:v>51711</c:v>
                </c:pt>
                <c:pt idx="51712">
                  <c:v>51712</c:v>
                </c:pt>
                <c:pt idx="51713">
                  <c:v>51713</c:v>
                </c:pt>
                <c:pt idx="51714">
                  <c:v>51714</c:v>
                </c:pt>
                <c:pt idx="51715">
                  <c:v>51715</c:v>
                </c:pt>
                <c:pt idx="51716">
                  <c:v>51716</c:v>
                </c:pt>
                <c:pt idx="51717">
                  <c:v>51717</c:v>
                </c:pt>
                <c:pt idx="51718">
                  <c:v>51718</c:v>
                </c:pt>
                <c:pt idx="51719">
                  <c:v>51719</c:v>
                </c:pt>
                <c:pt idx="51720">
                  <c:v>51720</c:v>
                </c:pt>
                <c:pt idx="51721">
                  <c:v>51721</c:v>
                </c:pt>
                <c:pt idx="51722">
                  <c:v>51722</c:v>
                </c:pt>
                <c:pt idx="51723">
                  <c:v>51723</c:v>
                </c:pt>
                <c:pt idx="51724">
                  <c:v>51724</c:v>
                </c:pt>
                <c:pt idx="51725">
                  <c:v>51725</c:v>
                </c:pt>
                <c:pt idx="51726">
                  <c:v>51726</c:v>
                </c:pt>
                <c:pt idx="51727">
                  <c:v>51727</c:v>
                </c:pt>
                <c:pt idx="51728">
                  <c:v>51728</c:v>
                </c:pt>
                <c:pt idx="51729">
                  <c:v>51729</c:v>
                </c:pt>
                <c:pt idx="51730">
                  <c:v>51730</c:v>
                </c:pt>
                <c:pt idx="51731">
                  <c:v>51731</c:v>
                </c:pt>
                <c:pt idx="51732">
                  <c:v>51732</c:v>
                </c:pt>
                <c:pt idx="51733">
                  <c:v>51733</c:v>
                </c:pt>
                <c:pt idx="51734">
                  <c:v>51734</c:v>
                </c:pt>
                <c:pt idx="51735">
                  <c:v>51735</c:v>
                </c:pt>
                <c:pt idx="51736">
                  <c:v>51736</c:v>
                </c:pt>
                <c:pt idx="51737">
                  <c:v>51737</c:v>
                </c:pt>
                <c:pt idx="51738">
                  <c:v>51738</c:v>
                </c:pt>
                <c:pt idx="51739">
                  <c:v>51739</c:v>
                </c:pt>
                <c:pt idx="51740">
                  <c:v>51740</c:v>
                </c:pt>
                <c:pt idx="51741">
                  <c:v>51741</c:v>
                </c:pt>
                <c:pt idx="51742">
                  <c:v>51742</c:v>
                </c:pt>
                <c:pt idx="51743">
                  <c:v>51743</c:v>
                </c:pt>
                <c:pt idx="51744">
                  <c:v>51744</c:v>
                </c:pt>
                <c:pt idx="51745">
                  <c:v>51745</c:v>
                </c:pt>
                <c:pt idx="51746">
                  <c:v>51746</c:v>
                </c:pt>
                <c:pt idx="51747">
                  <c:v>51747</c:v>
                </c:pt>
                <c:pt idx="51748">
                  <c:v>51748</c:v>
                </c:pt>
                <c:pt idx="51749">
                  <c:v>51749</c:v>
                </c:pt>
                <c:pt idx="51750">
                  <c:v>51750</c:v>
                </c:pt>
                <c:pt idx="51751">
                  <c:v>51751</c:v>
                </c:pt>
                <c:pt idx="51752">
                  <c:v>51752</c:v>
                </c:pt>
                <c:pt idx="51753">
                  <c:v>51753</c:v>
                </c:pt>
                <c:pt idx="51754">
                  <c:v>51754</c:v>
                </c:pt>
                <c:pt idx="51755">
                  <c:v>51755</c:v>
                </c:pt>
                <c:pt idx="51756">
                  <c:v>51756</c:v>
                </c:pt>
                <c:pt idx="51757">
                  <c:v>51757</c:v>
                </c:pt>
                <c:pt idx="51758">
                  <c:v>51758</c:v>
                </c:pt>
                <c:pt idx="51759">
                  <c:v>51759</c:v>
                </c:pt>
                <c:pt idx="51760">
                  <c:v>51760</c:v>
                </c:pt>
                <c:pt idx="51761">
                  <c:v>51761</c:v>
                </c:pt>
                <c:pt idx="51762">
                  <c:v>51762</c:v>
                </c:pt>
                <c:pt idx="51763">
                  <c:v>51763</c:v>
                </c:pt>
                <c:pt idx="51764">
                  <c:v>51764</c:v>
                </c:pt>
                <c:pt idx="51765">
                  <c:v>51765</c:v>
                </c:pt>
                <c:pt idx="51766">
                  <c:v>51766</c:v>
                </c:pt>
                <c:pt idx="51767">
                  <c:v>51767</c:v>
                </c:pt>
                <c:pt idx="51768">
                  <c:v>51768</c:v>
                </c:pt>
                <c:pt idx="51769">
                  <c:v>51769</c:v>
                </c:pt>
                <c:pt idx="51770">
                  <c:v>51770</c:v>
                </c:pt>
                <c:pt idx="51771">
                  <c:v>51771</c:v>
                </c:pt>
                <c:pt idx="51772">
                  <c:v>51772</c:v>
                </c:pt>
                <c:pt idx="51773">
                  <c:v>51773</c:v>
                </c:pt>
                <c:pt idx="51774">
                  <c:v>51774</c:v>
                </c:pt>
                <c:pt idx="51775">
                  <c:v>51775</c:v>
                </c:pt>
                <c:pt idx="51776">
                  <c:v>51776</c:v>
                </c:pt>
                <c:pt idx="51777">
                  <c:v>51777</c:v>
                </c:pt>
                <c:pt idx="51778">
                  <c:v>51778</c:v>
                </c:pt>
                <c:pt idx="51779">
                  <c:v>51779</c:v>
                </c:pt>
                <c:pt idx="51780">
                  <c:v>51780</c:v>
                </c:pt>
                <c:pt idx="51781">
                  <c:v>51781</c:v>
                </c:pt>
                <c:pt idx="51782">
                  <c:v>51782</c:v>
                </c:pt>
                <c:pt idx="51783">
                  <c:v>51783</c:v>
                </c:pt>
                <c:pt idx="51784">
                  <c:v>51784</c:v>
                </c:pt>
                <c:pt idx="51785">
                  <c:v>51785</c:v>
                </c:pt>
                <c:pt idx="51786">
                  <c:v>51786</c:v>
                </c:pt>
                <c:pt idx="51787">
                  <c:v>51787</c:v>
                </c:pt>
                <c:pt idx="51788">
                  <c:v>51788</c:v>
                </c:pt>
                <c:pt idx="51789">
                  <c:v>51789</c:v>
                </c:pt>
                <c:pt idx="51790">
                  <c:v>51790</c:v>
                </c:pt>
                <c:pt idx="51791">
                  <c:v>51791</c:v>
                </c:pt>
                <c:pt idx="51792">
                  <c:v>51792</c:v>
                </c:pt>
                <c:pt idx="51793">
                  <c:v>51793</c:v>
                </c:pt>
                <c:pt idx="51794">
                  <c:v>51794</c:v>
                </c:pt>
                <c:pt idx="51795">
                  <c:v>51795</c:v>
                </c:pt>
                <c:pt idx="51796">
                  <c:v>51796</c:v>
                </c:pt>
                <c:pt idx="51797">
                  <c:v>51797</c:v>
                </c:pt>
                <c:pt idx="51798">
                  <c:v>51798</c:v>
                </c:pt>
                <c:pt idx="51799">
                  <c:v>51799</c:v>
                </c:pt>
                <c:pt idx="51800">
                  <c:v>51800</c:v>
                </c:pt>
                <c:pt idx="51801">
                  <c:v>51801</c:v>
                </c:pt>
                <c:pt idx="51802">
                  <c:v>51802</c:v>
                </c:pt>
                <c:pt idx="51803">
                  <c:v>51803</c:v>
                </c:pt>
                <c:pt idx="51804">
                  <c:v>51804</c:v>
                </c:pt>
                <c:pt idx="51805">
                  <c:v>51805</c:v>
                </c:pt>
                <c:pt idx="51806">
                  <c:v>51806</c:v>
                </c:pt>
                <c:pt idx="51807">
                  <c:v>51807</c:v>
                </c:pt>
                <c:pt idx="51808">
                  <c:v>51808</c:v>
                </c:pt>
                <c:pt idx="51809">
                  <c:v>51809</c:v>
                </c:pt>
                <c:pt idx="51810">
                  <c:v>51810</c:v>
                </c:pt>
                <c:pt idx="51811">
                  <c:v>51811</c:v>
                </c:pt>
                <c:pt idx="51812">
                  <c:v>51812</c:v>
                </c:pt>
                <c:pt idx="51813">
                  <c:v>51813</c:v>
                </c:pt>
                <c:pt idx="51814">
                  <c:v>51814</c:v>
                </c:pt>
                <c:pt idx="51815">
                  <c:v>51815</c:v>
                </c:pt>
                <c:pt idx="51816">
                  <c:v>51816</c:v>
                </c:pt>
                <c:pt idx="51817">
                  <c:v>51817</c:v>
                </c:pt>
                <c:pt idx="51818">
                  <c:v>51818</c:v>
                </c:pt>
                <c:pt idx="51819">
                  <c:v>51819</c:v>
                </c:pt>
                <c:pt idx="51820">
                  <c:v>51820</c:v>
                </c:pt>
                <c:pt idx="51821">
                  <c:v>51821</c:v>
                </c:pt>
                <c:pt idx="51822">
                  <c:v>51822</c:v>
                </c:pt>
                <c:pt idx="51823">
                  <c:v>51823</c:v>
                </c:pt>
                <c:pt idx="51824">
                  <c:v>51824</c:v>
                </c:pt>
                <c:pt idx="51825">
                  <c:v>51825</c:v>
                </c:pt>
                <c:pt idx="51826">
                  <c:v>51826</c:v>
                </c:pt>
                <c:pt idx="51827">
                  <c:v>51827</c:v>
                </c:pt>
                <c:pt idx="51828">
                  <c:v>51828</c:v>
                </c:pt>
                <c:pt idx="51829">
                  <c:v>51829</c:v>
                </c:pt>
                <c:pt idx="51830">
                  <c:v>51830</c:v>
                </c:pt>
                <c:pt idx="51831">
                  <c:v>51831</c:v>
                </c:pt>
                <c:pt idx="51832">
                  <c:v>51832</c:v>
                </c:pt>
                <c:pt idx="51833">
                  <c:v>51833</c:v>
                </c:pt>
                <c:pt idx="51834">
                  <c:v>51834</c:v>
                </c:pt>
                <c:pt idx="51835">
                  <c:v>51835</c:v>
                </c:pt>
                <c:pt idx="51836">
                  <c:v>51836</c:v>
                </c:pt>
                <c:pt idx="51837">
                  <c:v>51837</c:v>
                </c:pt>
                <c:pt idx="51838">
                  <c:v>51838</c:v>
                </c:pt>
                <c:pt idx="51839">
                  <c:v>51839</c:v>
                </c:pt>
                <c:pt idx="51840">
                  <c:v>51840</c:v>
                </c:pt>
                <c:pt idx="51841">
                  <c:v>51841</c:v>
                </c:pt>
                <c:pt idx="51842">
                  <c:v>51842</c:v>
                </c:pt>
                <c:pt idx="51843">
                  <c:v>51843</c:v>
                </c:pt>
                <c:pt idx="51844">
                  <c:v>51844</c:v>
                </c:pt>
                <c:pt idx="51845">
                  <c:v>51845</c:v>
                </c:pt>
                <c:pt idx="51846">
                  <c:v>51846</c:v>
                </c:pt>
                <c:pt idx="51847">
                  <c:v>51847</c:v>
                </c:pt>
                <c:pt idx="51848">
                  <c:v>51848</c:v>
                </c:pt>
                <c:pt idx="51849">
                  <c:v>51849</c:v>
                </c:pt>
                <c:pt idx="51850">
                  <c:v>51850</c:v>
                </c:pt>
                <c:pt idx="51851">
                  <c:v>51851</c:v>
                </c:pt>
                <c:pt idx="51852">
                  <c:v>51852</c:v>
                </c:pt>
                <c:pt idx="51853">
                  <c:v>51853</c:v>
                </c:pt>
                <c:pt idx="51854">
                  <c:v>51854</c:v>
                </c:pt>
                <c:pt idx="51855">
                  <c:v>51855</c:v>
                </c:pt>
                <c:pt idx="51856">
                  <c:v>51856</c:v>
                </c:pt>
                <c:pt idx="51857">
                  <c:v>51857</c:v>
                </c:pt>
                <c:pt idx="51858">
                  <c:v>51858</c:v>
                </c:pt>
                <c:pt idx="51859">
                  <c:v>51859</c:v>
                </c:pt>
                <c:pt idx="51860">
                  <c:v>51860</c:v>
                </c:pt>
                <c:pt idx="51861">
                  <c:v>51861</c:v>
                </c:pt>
                <c:pt idx="51862">
                  <c:v>51862</c:v>
                </c:pt>
                <c:pt idx="51863">
                  <c:v>51863</c:v>
                </c:pt>
                <c:pt idx="51864">
                  <c:v>51864</c:v>
                </c:pt>
                <c:pt idx="51865">
                  <c:v>51865</c:v>
                </c:pt>
                <c:pt idx="51866">
                  <c:v>51866</c:v>
                </c:pt>
                <c:pt idx="51867">
                  <c:v>51867</c:v>
                </c:pt>
                <c:pt idx="51868">
                  <c:v>51868</c:v>
                </c:pt>
                <c:pt idx="51869">
                  <c:v>51869</c:v>
                </c:pt>
                <c:pt idx="51870">
                  <c:v>51870</c:v>
                </c:pt>
                <c:pt idx="51871">
                  <c:v>51871</c:v>
                </c:pt>
                <c:pt idx="51872">
                  <c:v>51872</c:v>
                </c:pt>
                <c:pt idx="51873">
                  <c:v>51873</c:v>
                </c:pt>
                <c:pt idx="51874">
                  <c:v>51874</c:v>
                </c:pt>
                <c:pt idx="51875">
                  <c:v>51875</c:v>
                </c:pt>
                <c:pt idx="51876">
                  <c:v>51876</c:v>
                </c:pt>
                <c:pt idx="51877">
                  <c:v>51877</c:v>
                </c:pt>
                <c:pt idx="51878">
                  <c:v>51878</c:v>
                </c:pt>
                <c:pt idx="51879">
                  <c:v>51879</c:v>
                </c:pt>
                <c:pt idx="51880">
                  <c:v>51880</c:v>
                </c:pt>
                <c:pt idx="51881">
                  <c:v>51881</c:v>
                </c:pt>
                <c:pt idx="51882">
                  <c:v>51882</c:v>
                </c:pt>
                <c:pt idx="51883">
                  <c:v>51883</c:v>
                </c:pt>
                <c:pt idx="51884">
                  <c:v>51884</c:v>
                </c:pt>
                <c:pt idx="51885">
                  <c:v>51885</c:v>
                </c:pt>
                <c:pt idx="51886">
                  <c:v>51886</c:v>
                </c:pt>
                <c:pt idx="51887">
                  <c:v>51887</c:v>
                </c:pt>
                <c:pt idx="51888">
                  <c:v>51888</c:v>
                </c:pt>
                <c:pt idx="51889">
                  <c:v>51889</c:v>
                </c:pt>
                <c:pt idx="51890">
                  <c:v>51890</c:v>
                </c:pt>
                <c:pt idx="51891">
                  <c:v>51891</c:v>
                </c:pt>
                <c:pt idx="51892">
                  <c:v>51892</c:v>
                </c:pt>
                <c:pt idx="51893">
                  <c:v>51893</c:v>
                </c:pt>
                <c:pt idx="51894">
                  <c:v>51894</c:v>
                </c:pt>
                <c:pt idx="51895">
                  <c:v>51895</c:v>
                </c:pt>
                <c:pt idx="51896">
                  <c:v>51896</c:v>
                </c:pt>
                <c:pt idx="51897">
                  <c:v>51897</c:v>
                </c:pt>
                <c:pt idx="51898">
                  <c:v>51898</c:v>
                </c:pt>
                <c:pt idx="51899">
                  <c:v>51899</c:v>
                </c:pt>
                <c:pt idx="51900">
                  <c:v>51900</c:v>
                </c:pt>
                <c:pt idx="51901">
                  <c:v>51901</c:v>
                </c:pt>
                <c:pt idx="51902">
                  <c:v>51902</c:v>
                </c:pt>
                <c:pt idx="51903">
                  <c:v>51903</c:v>
                </c:pt>
                <c:pt idx="51904">
                  <c:v>51904</c:v>
                </c:pt>
                <c:pt idx="51905">
                  <c:v>51905</c:v>
                </c:pt>
                <c:pt idx="51906">
                  <c:v>51906</c:v>
                </c:pt>
                <c:pt idx="51907">
                  <c:v>51907</c:v>
                </c:pt>
                <c:pt idx="51908">
                  <c:v>51908</c:v>
                </c:pt>
                <c:pt idx="51909">
                  <c:v>51909</c:v>
                </c:pt>
                <c:pt idx="51910">
                  <c:v>51910</c:v>
                </c:pt>
                <c:pt idx="51911">
                  <c:v>51911</c:v>
                </c:pt>
                <c:pt idx="51912">
                  <c:v>51912</c:v>
                </c:pt>
                <c:pt idx="51913">
                  <c:v>51913</c:v>
                </c:pt>
                <c:pt idx="51914">
                  <c:v>51914</c:v>
                </c:pt>
                <c:pt idx="51915">
                  <c:v>51915</c:v>
                </c:pt>
                <c:pt idx="51916">
                  <c:v>51916</c:v>
                </c:pt>
                <c:pt idx="51917">
                  <c:v>51917</c:v>
                </c:pt>
                <c:pt idx="51918">
                  <c:v>51918</c:v>
                </c:pt>
                <c:pt idx="51919">
                  <c:v>51919</c:v>
                </c:pt>
                <c:pt idx="51920">
                  <c:v>51920</c:v>
                </c:pt>
                <c:pt idx="51921">
                  <c:v>51921</c:v>
                </c:pt>
                <c:pt idx="51922">
                  <c:v>51922</c:v>
                </c:pt>
                <c:pt idx="51923">
                  <c:v>51923</c:v>
                </c:pt>
                <c:pt idx="51924">
                  <c:v>51924</c:v>
                </c:pt>
                <c:pt idx="51925">
                  <c:v>51925</c:v>
                </c:pt>
                <c:pt idx="51926">
                  <c:v>51926</c:v>
                </c:pt>
                <c:pt idx="51927">
                  <c:v>51927</c:v>
                </c:pt>
                <c:pt idx="51928">
                  <c:v>51928</c:v>
                </c:pt>
                <c:pt idx="51929">
                  <c:v>51929</c:v>
                </c:pt>
                <c:pt idx="51930">
                  <c:v>51930</c:v>
                </c:pt>
                <c:pt idx="51931">
                  <c:v>51931</c:v>
                </c:pt>
                <c:pt idx="51932">
                  <c:v>51932</c:v>
                </c:pt>
                <c:pt idx="51933">
                  <c:v>51933</c:v>
                </c:pt>
                <c:pt idx="51934">
                  <c:v>51934</c:v>
                </c:pt>
                <c:pt idx="51935">
                  <c:v>51935</c:v>
                </c:pt>
                <c:pt idx="51936">
                  <c:v>51936</c:v>
                </c:pt>
                <c:pt idx="51937">
                  <c:v>51937</c:v>
                </c:pt>
                <c:pt idx="51938">
                  <c:v>51938</c:v>
                </c:pt>
                <c:pt idx="51939">
                  <c:v>51939</c:v>
                </c:pt>
                <c:pt idx="51940">
                  <c:v>51940</c:v>
                </c:pt>
                <c:pt idx="51941">
                  <c:v>51941</c:v>
                </c:pt>
                <c:pt idx="51942">
                  <c:v>51942</c:v>
                </c:pt>
                <c:pt idx="51943">
                  <c:v>51943</c:v>
                </c:pt>
                <c:pt idx="51944">
                  <c:v>51944</c:v>
                </c:pt>
                <c:pt idx="51945">
                  <c:v>51945</c:v>
                </c:pt>
                <c:pt idx="51946">
                  <c:v>51946</c:v>
                </c:pt>
                <c:pt idx="51947">
                  <c:v>51947</c:v>
                </c:pt>
                <c:pt idx="51948">
                  <c:v>51948</c:v>
                </c:pt>
                <c:pt idx="51949">
                  <c:v>51949</c:v>
                </c:pt>
                <c:pt idx="51950">
                  <c:v>51950</c:v>
                </c:pt>
                <c:pt idx="51951">
                  <c:v>51951</c:v>
                </c:pt>
                <c:pt idx="51952">
                  <c:v>51952</c:v>
                </c:pt>
                <c:pt idx="51953">
                  <c:v>51953</c:v>
                </c:pt>
                <c:pt idx="51954">
                  <c:v>51954</c:v>
                </c:pt>
                <c:pt idx="51955">
                  <c:v>51955</c:v>
                </c:pt>
                <c:pt idx="51956">
                  <c:v>51956</c:v>
                </c:pt>
                <c:pt idx="51957">
                  <c:v>51957</c:v>
                </c:pt>
                <c:pt idx="51958">
                  <c:v>51958</c:v>
                </c:pt>
                <c:pt idx="51959">
                  <c:v>51959</c:v>
                </c:pt>
                <c:pt idx="51960">
                  <c:v>51960</c:v>
                </c:pt>
                <c:pt idx="51961">
                  <c:v>51961</c:v>
                </c:pt>
                <c:pt idx="51962">
                  <c:v>51962</c:v>
                </c:pt>
                <c:pt idx="51963">
                  <c:v>51963</c:v>
                </c:pt>
                <c:pt idx="51964">
                  <c:v>51964</c:v>
                </c:pt>
                <c:pt idx="51965">
                  <c:v>51965</c:v>
                </c:pt>
                <c:pt idx="51966">
                  <c:v>51966</c:v>
                </c:pt>
                <c:pt idx="51967">
                  <c:v>51967</c:v>
                </c:pt>
                <c:pt idx="51968">
                  <c:v>51968</c:v>
                </c:pt>
                <c:pt idx="51969">
                  <c:v>51969</c:v>
                </c:pt>
                <c:pt idx="51970">
                  <c:v>51970</c:v>
                </c:pt>
                <c:pt idx="51971">
                  <c:v>51971</c:v>
                </c:pt>
                <c:pt idx="51972">
                  <c:v>51972</c:v>
                </c:pt>
                <c:pt idx="51973">
                  <c:v>51973</c:v>
                </c:pt>
                <c:pt idx="51974">
                  <c:v>51974</c:v>
                </c:pt>
                <c:pt idx="51975">
                  <c:v>51975</c:v>
                </c:pt>
                <c:pt idx="51976">
                  <c:v>51976</c:v>
                </c:pt>
                <c:pt idx="51977">
                  <c:v>51977</c:v>
                </c:pt>
                <c:pt idx="51978">
                  <c:v>51978</c:v>
                </c:pt>
                <c:pt idx="51979">
                  <c:v>51979</c:v>
                </c:pt>
                <c:pt idx="51980">
                  <c:v>51980</c:v>
                </c:pt>
                <c:pt idx="51981">
                  <c:v>51981</c:v>
                </c:pt>
                <c:pt idx="51982">
                  <c:v>51982</c:v>
                </c:pt>
                <c:pt idx="51983">
                  <c:v>51983</c:v>
                </c:pt>
                <c:pt idx="51984">
                  <c:v>51984</c:v>
                </c:pt>
                <c:pt idx="51985">
                  <c:v>51985</c:v>
                </c:pt>
                <c:pt idx="51986">
                  <c:v>51986</c:v>
                </c:pt>
                <c:pt idx="51987">
                  <c:v>51987</c:v>
                </c:pt>
                <c:pt idx="51988">
                  <c:v>51988</c:v>
                </c:pt>
                <c:pt idx="51989">
                  <c:v>51989</c:v>
                </c:pt>
                <c:pt idx="51990">
                  <c:v>51990</c:v>
                </c:pt>
                <c:pt idx="51991">
                  <c:v>51991</c:v>
                </c:pt>
                <c:pt idx="51992">
                  <c:v>51992</c:v>
                </c:pt>
                <c:pt idx="51993">
                  <c:v>51993</c:v>
                </c:pt>
                <c:pt idx="51994">
                  <c:v>51994</c:v>
                </c:pt>
                <c:pt idx="51995">
                  <c:v>51995</c:v>
                </c:pt>
                <c:pt idx="51996">
                  <c:v>51996</c:v>
                </c:pt>
                <c:pt idx="51997">
                  <c:v>51997</c:v>
                </c:pt>
                <c:pt idx="51998">
                  <c:v>51998</c:v>
                </c:pt>
                <c:pt idx="51999">
                  <c:v>51999</c:v>
                </c:pt>
                <c:pt idx="52000">
                  <c:v>52000</c:v>
                </c:pt>
                <c:pt idx="52001">
                  <c:v>52001</c:v>
                </c:pt>
                <c:pt idx="52002">
                  <c:v>52002</c:v>
                </c:pt>
                <c:pt idx="52003">
                  <c:v>52003</c:v>
                </c:pt>
                <c:pt idx="52004">
                  <c:v>52004</c:v>
                </c:pt>
                <c:pt idx="52005">
                  <c:v>52005</c:v>
                </c:pt>
                <c:pt idx="52006">
                  <c:v>52006</c:v>
                </c:pt>
                <c:pt idx="52007">
                  <c:v>52007</c:v>
                </c:pt>
                <c:pt idx="52008">
                  <c:v>52008</c:v>
                </c:pt>
                <c:pt idx="52009">
                  <c:v>52009</c:v>
                </c:pt>
                <c:pt idx="52010">
                  <c:v>52010</c:v>
                </c:pt>
                <c:pt idx="52011">
                  <c:v>52011</c:v>
                </c:pt>
                <c:pt idx="52012">
                  <c:v>52012</c:v>
                </c:pt>
                <c:pt idx="52013">
                  <c:v>52013</c:v>
                </c:pt>
                <c:pt idx="52014">
                  <c:v>52014</c:v>
                </c:pt>
                <c:pt idx="52015">
                  <c:v>52015</c:v>
                </c:pt>
                <c:pt idx="52016">
                  <c:v>52016</c:v>
                </c:pt>
                <c:pt idx="52017">
                  <c:v>52017</c:v>
                </c:pt>
                <c:pt idx="52018">
                  <c:v>52018</c:v>
                </c:pt>
                <c:pt idx="52019">
                  <c:v>52019</c:v>
                </c:pt>
                <c:pt idx="52020">
                  <c:v>52020</c:v>
                </c:pt>
                <c:pt idx="52021">
                  <c:v>52021</c:v>
                </c:pt>
                <c:pt idx="52022">
                  <c:v>52022</c:v>
                </c:pt>
                <c:pt idx="52023">
                  <c:v>52023</c:v>
                </c:pt>
                <c:pt idx="52024">
                  <c:v>52024</c:v>
                </c:pt>
                <c:pt idx="52025">
                  <c:v>52025</c:v>
                </c:pt>
                <c:pt idx="52026">
                  <c:v>52026</c:v>
                </c:pt>
                <c:pt idx="52027">
                  <c:v>52027</c:v>
                </c:pt>
                <c:pt idx="52028">
                  <c:v>52028</c:v>
                </c:pt>
                <c:pt idx="52029">
                  <c:v>52029</c:v>
                </c:pt>
                <c:pt idx="52030">
                  <c:v>52030</c:v>
                </c:pt>
                <c:pt idx="52031">
                  <c:v>52031</c:v>
                </c:pt>
                <c:pt idx="52032">
                  <c:v>52032</c:v>
                </c:pt>
                <c:pt idx="52033">
                  <c:v>52033</c:v>
                </c:pt>
                <c:pt idx="52034">
                  <c:v>52034</c:v>
                </c:pt>
                <c:pt idx="52035">
                  <c:v>52035</c:v>
                </c:pt>
                <c:pt idx="52036">
                  <c:v>52036</c:v>
                </c:pt>
                <c:pt idx="52037">
                  <c:v>52037</c:v>
                </c:pt>
                <c:pt idx="52038">
                  <c:v>52038</c:v>
                </c:pt>
                <c:pt idx="52039">
                  <c:v>52039</c:v>
                </c:pt>
                <c:pt idx="52040">
                  <c:v>52040</c:v>
                </c:pt>
                <c:pt idx="52041">
                  <c:v>52041</c:v>
                </c:pt>
                <c:pt idx="52042">
                  <c:v>52042</c:v>
                </c:pt>
                <c:pt idx="52043">
                  <c:v>52043</c:v>
                </c:pt>
                <c:pt idx="52044">
                  <c:v>52044</c:v>
                </c:pt>
                <c:pt idx="52045">
                  <c:v>52045</c:v>
                </c:pt>
                <c:pt idx="52046">
                  <c:v>52046</c:v>
                </c:pt>
                <c:pt idx="52047">
                  <c:v>52047</c:v>
                </c:pt>
                <c:pt idx="52048">
                  <c:v>52048</c:v>
                </c:pt>
                <c:pt idx="52049">
                  <c:v>52049</c:v>
                </c:pt>
                <c:pt idx="52050">
                  <c:v>52050</c:v>
                </c:pt>
                <c:pt idx="52051">
                  <c:v>52051</c:v>
                </c:pt>
                <c:pt idx="52052">
                  <c:v>52052</c:v>
                </c:pt>
                <c:pt idx="52053">
                  <c:v>52053</c:v>
                </c:pt>
                <c:pt idx="52054">
                  <c:v>52054</c:v>
                </c:pt>
                <c:pt idx="52055">
                  <c:v>52055</c:v>
                </c:pt>
                <c:pt idx="52056">
                  <c:v>52056</c:v>
                </c:pt>
                <c:pt idx="52057">
                  <c:v>52057</c:v>
                </c:pt>
                <c:pt idx="52058">
                  <c:v>52058</c:v>
                </c:pt>
                <c:pt idx="52059">
                  <c:v>52059</c:v>
                </c:pt>
                <c:pt idx="52060">
                  <c:v>52060</c:v>
                </c:pt>
                <c:pt idx="52061">
                  <c:v>52061</c:v>
                </c:pt>
                <c:pt idx="52062">
                  <c:v>52062</c:v>
                </c:pt>
                <c:pt idx="52063">
                  <c:v>52063</c:v>
                </c:pt>
                <c:pt idx="52064">
                  <c:v>52064</c:v>
                </c:pt>
                <c:pt idx="52065">
                  <c:v>52065</c:v>
                </c:pt>
                <c:pt idx="52066">
                  <c:v>52066</c:v>
                </c:pt>
                <c:pt idx="52067">
                  <c:v>52067</c:v>
                </c:pt>
                <c:pt idx="52068">
                  <c:v>52068</c:v>
                </c:pt>
                <c:pt idx="52069">
                  <c:v>52069</c:v>
                </c:pt>
                <c:pt idx="52070">
                  <c:v>52070</c:v>
                </c:pt>
                <c:pt idx="52071">
                  <c:v>52071</c:v>
                </c:pt>
                <c:pt idx="52072">
                  <c:v>52072</c:v>
                </c:pt>
                <c:pt idx="52073">
                  <c:v>52073</c:v>
                </c:pt>
                <c:pt idx="52074">
                  <c:v>52074</c:v>
                </c:pt>
                <c:pt idx="52075">
                  <c:v>52075</c:v>
                </c:pt>
                <c:pt idx="52076">
                  <c:v>52076</c:v>
                </c:pt>
                <c:pt idx="52077">
                  <c:v>52077</c:v>
                </c:pt>
                <c:pt idx="52078">
                  <c:v>52078</c:v>
                </c:pt>
                <c:pt idx="52079">
                  <c:v>52079</c:v>
                </c:pt>
                <c:pt idx="52080">
                  <c:v>52080</c:v>
                </c:pt>
                <c:pt idx="52081">
                  <c:v>52081</c:v>
                </c:pt>
                <c:pt idx="52082">
                  <c:v>52082</c:v>
                </c:pt>
                <c:pt idx="52083">
                  <c:v>52083</c:v>
                </c:pt>
                <c:pt idx="52084">
                  <c:v>52084</c:v>
                </c:pt>
                <c:pt idx="52085">
                  <c:v>52085</c:v>
                </c:pt>
                <c:pt idx="52086">
                  <c:v>52086</c:v>
                </c:pt>
                <c:pt idx="52087">
                  <c:v>52087</c:v>
                </c:pt>
                <c:pt idx="52088">
                  <c:v>52088</c:v>
                </c:pt>
                <c:pt idx="52089">
                  <c:v>52089</c:v>
                </c:pt>
                <c:pt idx="52090">
                  <c:v>52090</c:v>
                </c:pt>
                <c:pt idx="52091">
                  <c:v>52091</c:v>
                </c:pt>
                <c:pt idx="52092">
                  <c:v>52092</c:v>
                </c:pt>
                <c:pt idx="52093">
                  <c:v>52093</c:v>
                </c:pt>
                <c:pt idx="52094">
                  <c:v>52094</c:v>
                </c:pt>
                <c:pt idx="52095">
                  <c:v>52095</c:v>
                </c:pt>
                <c:pt idx="52096">
                  <c:v>52096</c:v>
                </c:pt>
                <c:pt idx="52097">
                  <c:v>52097</c:v>
                </c:pt>
                <c:pt idx="52098">
                  <c:v>52098</c:v>
                </c:pt>
                <c:pt idx="52099">
                  <c:v>52099</c:v>
                </c:pt>
                <c:pt idx="52100">
                  <c:v>52100</c:v>
                </c:pt>
                <c:pt idx="52101">
                  <c:v>52101</c:v>
                </c:pt>
                <c:pt idx="52102">
                  <c:v>52102</c:v>
                </c:pt>
                <c:pt idx="52103">
                  <c:v>52103</c:v>
                </c:pt>
                <c:pt idx="52104">
                  <c:v>52104</c:v>
                </c:pt>
                <c:pt idx="52105">
                  <c:v>52105</c:v>
                </c:pt>
                <c:pt idx="52106">
                  <c:v>52106</c:v>
                </c:pt>
                <c:pt idx="52107">
                  <c:v>52107</c:v>
                </c:pt>
                <c:pt idx="52108">
                  <c:v>52108</c:v>
                </c:pt>
                <c:pt idx="52109">
                  <c:v>52109</c:v>
                </c:pt>
                <c:pt idx="52110">
                  <c:v>52110</c:v>
                </c:pt>
                <c:pt idx="52111">
                  <c:v>52111</c:v>
                </c:pt>
                <c:pt idx="52112">
                  <c:v>52112</c:v>
                </c:pt>
                <c:pt idx="52113">
                  <c:v>52113</c:v>
                </c:pt>
                <c:pt idx="52114">
                  <c:v>52114</c:v>
                </c:pt>
                <c:pt idx="52115">
                  <c:v>52115</c:v>
                </c:pt>
                <c:pt idx="52116">
                  <c:v>52116</c:v>
                </c:pt>
                <c:pt idx="52117">
                  <c:v>52117</c:v>
                </c:pt>
                <c:pt idx="52118">
                  <c:v>52118</c:v>
                </c:pt>
                <c:pt idx="52119">
                  <c:v>52119</c:v>
                </c:pt>
                <c:pt idx="52120">
                  <c:v>52120</c:v>
                </c:pt>
                <c:pt idx="52121">
                  <c:v>52121</c:v>
                </c:pt>
                <c:pt idx="52122">
                  <c:v>52122</c:v>
                </c:pt>
                <c:pt idx="52123">
                  <c:v>52123</c:v>
                </c:pt>
                <c:pt idx="52124">
                  <c:v>52124</c:v>
                </c:pt>
                <c:pt idx="52125">
                  <c:v>52125</c:v>
                </c:pt>
                <c:pt idx="52126">
                  <c:v>52126</c:v>
                </c:pt>
                <c:pt idx="52127">
                  <c:v>52127</c:v>
                </c:pt>
                <c:pt idx="52128">
                  <c:v>52128</c:v>
                </c:pt>
                <c:pt idx="52129">
                  <c:v>52129</c:v>
                </c:pt>
                <c:pt idx="52130">
                  <c:v>52130</c:v>
                </c:pt>
                <c:pt idx="52131">
                  <c:v>52131</c:v>
                </c:pt>
                <c:pt idx="52132">
                  <c:v>52132</c:v>
                </c:pt>
                <c:pt idx="52133">
                  <c:v>52133</c:v>
                </c:pt>
                <c:pt idx="52134">
                  <c:v>52134</c:v>
                </c:pt>
                <c:pt idx="52135">
                  <c:v>52135</c:v>
                </c:pt>
                <c:pt idx="52136">
                  <c:v>52136</c:v>
                </c:pt>
                <c:pt idx="52137">
                  <c:v>52137</c:v>
                </c:pt>
                <c:pt idx="52138">
                  <c:v>52138</c:v>
                </c:pt>
                <c:pt idx="52139">
                  <c:v>52139</c:v>
                </c:pt>
                <c:pt idx="52140">
                  <c:v>52140</c:v>
                </c:pt>
                <c:pt idx="52141">
                  <c:v>52141</c:v>
                </c:pt>
                <c:pt idx="52142">
                  <c:v>52142</c:v>
                </c:pt>
                <c:pt idx="52143">
                  <c:v>52143</c:v>
                </c:pt>
                <c:pt idx="52144">
                  <c:v>52144</c:v>
                </c:pt>
                <c:pt idx="52145">
                  <c:v>52145</c:v>
                </c:pt>
                <c:pt idx="52146">
                  <c:v>52146</c:v>
                </c:pt>
                <c:pt idx="52147">
                  <c:v>52147</c:v>
                </c:pt>
                <c:pt idx="52148">
                  <c:v>52148</c:v>
                </c:pt>
                <c:pt idx="52149">
                  <c:v>52149</c:v>
                </c:pt>
                <c:pt idx="52150">
                  <c:v>52150</c:v>
                </c:pt>
                <c:pt idx="52151">
                  <c:v>52151</c:v>
                </c:pt>
                <c:pt idx="52152">
                  <c:v>52152</c:v>
                </c:pt>
                <c:pt idx="52153">
                  <c:v>52153</c:v>
                </c:pt>
                <c:pt idx="52154">
                  <c:v>52154</c:v>
                </c:pt>
                <c:pt idx="52155">
                  <c:v>52155</c:v>
                </c:pt>
                <c:pt idx="52156">
                  <c:v>52156</c:v>
                </c:pt>
                <c:pt idx="52157">
                  <c:v>52157</c:v>
                </c:pt>
                <c:pt idx="52158">
                  <c:v>52158</c:v>
                </c:pt>
                <c:pt idx="52159">
                  <c:v>52159</c:v>
                </c:pt>
                <c:pt idx="52160">
                  <c:v>52160</c:v>
                </c:pt>
                <c:pt idx="52161">
                  <c:v>52161</c:v>
                </c:pt>
                <c:pt idx="52162">
                  <c:v>52162</c:v>
                </c:pt>
                <c:pt idx="52163">
                  <c:v>52163</c:v>
                </c:pt>
                <c:pt idx="52164">
                  <c:v>52164</c:v>
                </c:pt>
                <c:pt idx="52165">
                  <c:v>52165</c:v>
                </c:pt>
                <c:pt idx="52166">
                  <c:v>52166</c:v>
                </c:pt>
                <c:pt idx="52167">
                  <c:v>52167</c:v>
                </c:pt>
                <c:pt idx="52168">
                  <c:v>52168</c:v>
                </c:pt>
                <c:pt idx="52169">
                  <c:v>52169</c:v>
                </c:pt>
                <c:pt idx="52170">
                  <c:v>52170</c:v>
                </c:pt>
                <c:pt idx="52171">
                  <c:v>52171</c:v>
                </c:pt>
                <c:pt idx="52172">
                  <c:v>52172</c:v>
                </c:pt>
                <c:pt idx="52173">
                  <c:v>52173</c:v>
                </c:pt>
                <c:pt idx="52174">
                  <c:v>52174</c:v>
                </c:pt>
                <c:pt idx="52175">
                  <c:v>52175</c:v>
                </c:pt>
                <c:pt idx="52176">
                  <c:v>52176</c:v>
                </c:pt>
                <c:pt idx="52177">
                  <c:v>52177</c:v>
                </c:pt>
                <c:pt idx="52178">
                  <c:v>52178</c:v>
                </c:pt>
                <c:pt idx="52179">
                  <c:v>52179</c:v>
                </c:pt>
                <c:pt idx="52180">
                  <c:v>52180</c:v>
                </c:pt>
                <c:pt idx="52181">
                  <c:v>52181</c:v>
                </c:pt>
                <c:pt idx="52182">
                  <c:v>52182</c:v>
                </c:pt>
                <c:pt idx="52183">
                  <c:v>52183</c:v>
                </c:pt>
                <c:pt idx="52184">
                  <c:v>52184</c:v>
                </c:pt>
                <c:pt idx="52185">
                  <c:v>52185</c:v>
                </c:pt>
                <c:pt idx="52186">
                  <c:v>52186</c:v>
                </c:pt>
                <c:pt idx="52187">
                  <c:v>52187</c:v>
                </c:pt>
                <c:pt idx="52188">
                  <c:v>52188</c:v>
                </c:pt>
                <c:pt idx="52189">
                  <c:v>52189</c:v>
                </c:pt>
                <c:pt idx="52190">
                  <c:v>52190</c:v>
                </c:pt>
                <c:pt idx="52191">
                  <c:v>52191</c:v>
                </c:pt>
                <c:pt idx="52192">
                  <c:v>52192</c:v>
                </c:pt>
                <c:pt idx="52193">
                  <c:v>52193</c:v>
                </c:pt>
                <c:pt idx="52194">
                  <c:v>52194</c:v>
                </c:pt>
                <c:pt idx="52195">
                  <c:v>52195</c:v>
                </c:pt>
                <c:pt idx="52196">
                  <c:v>52196</c:v>
                </c:pt>
                <c:pt idx="52197">
                  <c:v>52197</c:v>
                </c:pt>
                <c:pt idx="52198">
                  <c:v>52198</c:v>
                </c:pt>
                <c:pt idx="52199">
                  <c:v>52199</c:v>
                </c:pt>
                <c:pt idx="52200">
                  <c:v>52200</c:v>
                </c:pt>
                <c:pt idx="52201">
                  <c:v>52201</c:v>
                </c:pt>
                <c:pt idx="52202">
                  <c:v>52202</c:v>
                </c:pt>
                <c:pt idx="52203">
                  <c:v>52203</c:v>
                </c:pt>
                <c:pt idx="52204">
                  <c:v>52204</c:v>
                </c:pt>
                <c:pt idx="52205">
                  <c:v>52205</c:v>
                </c:pt>
                <c:pt idx="52206">
                  <c:v>52206</c:v>
                </c:pt>
                <c:pt idx="52207">
                  <c:v>52207</c:v>
                </c:pt>
                <c:pt idx="52208">
                  <c:v>52208</c:v>
                </c:pt>
                <c:pt idx="52209">
                  <c:v>52209</c:v>
                </c:pt>
                <c:pt idx="52210">
                  <c:v>52210</c:v>
                </c:pt>
                <c:pt idx="52211">
                  <c:v>52211</c:v>
                </c:pt>
                <c:pt idx="52212">
                  <c:v>52212</c:v>
                </c:pt>
                <c:pt idx="52213">
                  <c:v>52213</c:v>
                </c:pt>
                <c:pt idx="52214">
                  <c:v>52214</c:v>
                </c:pt>
                <c:pt idx="52215">
                  <c:v>52215</c:v>
                </c:pt>
                <c:pt idx="52216">
                  <c:v>52216</c:v>
                </c:pt>
                <c:pt idx="52217">
                  <c:v>52217</c:v>
                </c:pt>
                <c:pt idx="52218">
                  <c:v>52218</c:v>
                </c:pt>
                <c:pt idx="52219">
                  <c:v>52219</c:v>
                </c:pt>
                <c:pt idx="52220">
                  <c:v>52220</c:v>
                </c:pt>
                <c:pt idx="52221">
                  <c:v>52221</c:v>
                </c:pt>
                <c:pt idx="52222">
                  <c:v>52222</c:v>
                </c:pt>
                <c:pt idx="52223">
                  <c:v>52223</c:v>
                </c:pt>
                <c:pt idx="52224">
                  <c:v>52224</c:v>
                </c:pt>
                <c:pt idx="52225">
                  <c:v>52225</c:v>
                </c:pt>
                <c:pt idx="52226">
                  <c:v>52226</c:v>
                </c:pt>
                <c:pt idx="52227">
                  <c:v>52227</c:v>
                </c:pt>
                <c:pt idx="52228">
                  <c:v>52228</c:v>
                </c:pt>
                <c:pt idx="52229">
                  <c:v>52229</c:v>
                </c:pt>
                <c:pt idx="52230">
                  <c:v>52230</c:v>
                </c:pt>
                <c:pt idx="52231">
                  <c:v>52231</c:v>
                </c:pt>
                <c:pt idx="52232">
                  <c:v>52232</c:v>
                </c:pt>
                <c:pt idx="52233">
                  <c:v>52233</c:v>
                </c:pt>
                <c:pt idx="52234">
                  <c:v>52234</c:v>
                </c:pt>
                <c:pt idx="52235">
                  <c:v>52235</c:v>
                </c:pt>
                <c:pt idx="52236">
                  <c:v>52236</c:v>
                </c:pt>
                <c:pt idx="52237">
                  <c:v>52237</c:v>
                </c:pt>
                <c:pt idx="52238">
                  <c:v>52238</c:v>
                </c:pt>
                <c:pt idx="52239">
                  <c:v>52239</c:v>
                </c:pt>
                <c:pt idx="52240">
                  <c:v>52240</c:v>
                </c:pt>
                <c:pt idx="52241">
                  <c:v>52241</c:v>
                </c:pt>
                <c:pt idx="52242">
                  <c:v>52242</c:v>
                </c:pt>
                <c:pt idx="52243">
                  <c:v>52243</c:v>
                </c:pt>
                <c:pt idx="52244">
                  <c:v>52244</c:v>
                </c:pt>
                <c:pt idx="52245">
                  <c:v>52245</c:v>
                </c:pt>
                <c:pt idx="52246">
                  <c:v>52246</c:v>
                </c:pt>
                <c:pt idx="52247">
                  <c:v>52247</c:v>
                </c:pt>
                <c:pt idx="52248">
                  <c:v>52248</c:v>
                </c:pt>
                <c:pt idx="52249">
                  <c:v>52249</c:v>
                </c:pt>
                <c:pt idx="52250">
                  <c:v>52250</c:v>
                </c:pt>
                <c:pt idx="52251">
                  <c:v>52251</c:v>
                </c:pt>
                <c:pt idx="52252">
                  <c:v>52252</c:v>
                </c:pt>
                <c:pt idx="52253">
                  <c:v>52253</c:v>
                </c:pt>
                <c:pt idx="52254">
                  <c:v>52254</c:v>
                </c:pt>
                <c:pt idx="52255">
                  <c:v>52255</c:v>
                </c:pt>
                <c:pt idx="52256">
                  <c:v>52256</c:v>
                </c:pt>
                <c:pt idx="52257">
                  <c:v>52257</c:v>
                </c:pt>
                <c:pt idx="52258">
                  <c:v>52258</c:v>
                </c:pt>
                <c:pt idx="52259">
                  <c:v>52259</c:v>
                </c:pt>
                <c:pt idx="52260">
                  <c:v>52260</c:v>
                </c:pt>
                <c:pt idx="52261">
                  <c:v>52261</c:v>
                </c:pt>
                <c:pt idx="52262">
                  <c:v>52262</c:v>
                </c:pt>
                <c:pt idx="52263">
                  <c:v>52263</c:v>
                </c:pt>
                <c:pt idx="52264">
                  <c:v>52264</c:v>
                </c:pt>
                <c:pt idx="52265">
                  <c:v>52265</c:v>
                </c:pt>
                <c:pt idx="52266">
                  <c:v>52266</c:v>
                </c:pt>
                <c:pt idx="52267">
                  <c:v>52267</c:v>
                </c:pt>
                <c:pt idx="52268">
                  <c:v>52268</c:v>
                </c:pt>
                <c:pt idx="52269">
                  <c:v>52269</c:v>
                </c:pt>
                <c:pt idx="52270">
                  <c:v>52270</c:v>
                </c:pt>
                <c:pt idx="52271">
                  <c:v>52271</c:v>
                </c:pt>
                <c:pt idx="52272">
                  <c:v>52272</c:v>
                </c:pt>
                <c:pt idx="52273">
                  <c:v>52273</c:v>
                </c:pt>
                <c:pt idx="52274">
                  <c:v>52274</c:v>
                </c:pt>
                <c:pt idx="52275">
                  <c:v>52275</c:v>
                </c:pt>
                <c:pt idx="52276">
                  <c:v>52276</c:v>
                </c:pt>
                <c:pt idx="52277">
                  <c:v>52277</c:v>
                </c:pt>
                <c:pt idx="52278">
                  <c:v>52278</c:v>
                </c:pt>
                <c:pt idx="52279">
                  <c:v>52279</c:v>
                </c:pt>
                <c:pt idx="52280">
                  <c:v>52280</c:v>
                </c:pt>
                <c:pt idx="52281">
                  <c:v>52281</c:v>
                </c:pt>
                <c:pt idx="52282">
                  <c:v>52282</c:v>
                </c:pt>
                <c:pt idx="52283">
                  <c:v>52283</c:v>
                </c:pt>
                <c:pt idx="52284">
                  <c:v>52284</c:v>
                </c:pt>
                <c:pt idx="52285">
                  <c:v>52285</c:v>
                </c:pt>
                <c:pt idx="52286">
                  <c:v>52286</c:v>
                </c:pt>
                <c:pt idx="52287">
                  <c:v>52287</c:v>
                </c:pt>
                <c:pt idx="52288">
                  <c:v>52288</c:v>
                </c:pt>
                <c:pt idx="52289">
                  <c:v>52289</c:v>
                </c:pt>
                <c:pt idx="52290">
                  <c:v>52290</c:v>
                </c:pt>
                <c:pt idx="52291">
                  <c:v>52291</c:v>
                </c:pt>
                <c:pt idx="52292">
                  <c:v>52292</c:v>
                </c:pt>
                <c:pt idx="52293">
                  <c:v>52293</c:v>
                </c:pt>
                <c:pt idx="52294">
                  <c:v>52294</c:v>
                </c:pt>
                <c:pt idx="52295">
                  <c:v>52295</c:v>
                </c:pt>
                <c:pt idx="52296">
                  <c:v>52296</c:v>
                </c:pt>
                <c:pt idx="52297">
                  <c:v>52297</c:v>
                </c:pt>
                <c:pt idx="52298">
                  <c:v>52298</c:v>
                </c:pt>
                <c:pt idx="52299">
                  <c:v>52299</c:v>
                </c:pt>
                <c:pt idx="52300">
                  <c:v>52300</c:v>
                </c:pt>
                <c:pt idx="52301">
                  <c:v>52301</c:v>
                </c:pt>
                <c:pt idx="52302">
                  <c:v>52302</c:v>
                </c:pt>
                <c:pt idx="52303">
                  <c:v>52303</c:v>
                </c:pt>
                <c:pt idx="52304">
                  <c:v>52304</c:v>
                </c:pt>
                <c:pt idx="52305">
                  <c:v>52305</c:v>
                </c:pt>
                <c:pt idx="52306">
                  <c:v>52306</c:v>
                </c:pt>
                <c:pt idx="52307">
                  <c:v>52307</c:v>
                </c:pt>
                <c:pt idx="52308">
                  <c:v>52308</c:v>
                </c:pt>
                <c:pt idx="52309">
                  <c:v>52309</c:v>
                </c:pt>
                <c:pt idx="52310">
                  <c:v>52310</c:v>
                </c:pt>
                <c:pt idx="52311">
                  <c:v>52311</c:v>
                </c:pt>
                <c:pt idx="52312">
                  <c:v>52312</c:v>
                </c:pt>
                <c:pt idx="52313">
                  <c:v>52313</c:v>
                </c:pt>
                <c:pt idx="52314">
                  <c:v>52314</c:v>
                </c:pt>
                <c:pt idx="52315">
                  <c:v>52315</c:v>
                </c:pt>
                <c:pt idx="52316">
                  <c:v>52316</c:v>
                </c:pt>
                <c:pt idx="52317">
                  <c:v>52317</c:v>
                </c:pt>
                <c:pt idx="52318">
                  <c:v>52318</c:v>
                </c:pt>
                <c:pt idx="52319">
                  <c:v>52319</c:v>
                </c:pt>
                <c:pt idx="52320">
                  <c:v>52320</c:v>
                </c:pt>
                <c:pt idx="52321">
                  <c:v>52321</c:v>
                </c:pt>
                <c:pt idx="52322">
                  <c:v>52322</c:v>
                </c:pt>
                <c:pt idx="52323">
                  <c:v>52323</c:v>
                </c:pt>
                <c:pt idx="52324">
                  <c:v>52324</c:v>
                </c:pt>
                <c:pt idx="52325">
                  <c:v>52325</c:v>
                </c:pt>
                <c:pt idx="52326">
                  <c:v>52326</c:v>
                </c:pt>
                <c:pt idx="52327">
                  <c:v>52327</c:v>
                </c:pt>
                <c:pt idx="52328">
                  <c:v>52328</c:v>
                </c:pt>
                <c:pt idx="52329">
                  <c:v>52329</c:v>
                </c:pt>
                <c:pt idx="52330">
                  <c:v>52330</c:v>
                </c:pt>
                <c:pt idx="52331">
                  <c:v>52331</c:v>
                </c:pt>
                <c:pt idx="52332">
                  <c:v>52332</c:v>
                </c:pt>
                <c:pt idx="52333">
                  <c:v>52333</c:v>
                </c:pt>
                <c:pt idx="52334">
                  <c:v>52334</c:v>
                </c:pt>
                <c:pt idx="52335">
                  <c:v>52335</c:v>
                </c:pt>
                <c:pt idx="52336">
                  <c:v>52336</c:v>
                </c:pt>
                <c:pt idx="52337">
                  <c:v>52337</c:v>
                </c:pt>
                <c:pt idx="52338">
                  <c:v>52338</c:v>
                </c:pt>
                <c:pt idx="52339">
                  <c:v>52339</c:v>
                </c:pt>
                <c:pt idx="52340">
                  <c:v>52340</c:v>
                </c:pt>
                <c:pt idx="52341">
                  <c:v>52341</c:v>
                </c:pt>
                <c:pt idx="52342">
                  <c:v>52342</c:v>
                </c:pt>
                <c:pt idx="52343">
                  <c:v>52343</c:v>
                </c:pt>
                <c:pt idx="52344">
                  <c:v>52344</c:v>
                </c:pt>
                <c:pt idx="52345">
                  <c:v>52345</c:v>
                </c:pt>
                <c:pt idx="52346">
                  <c:v>52346</c:v>
                </c:pt>
                <c:pt idx="52347">
                  <c:v>52347</c:v>
                </c:pt>
                <c:pt idx="52348">
                  <c:v>52348</c:v>
                </c:pt>
                <c:pt idx="52349">
                  <c:v>52349</c:v>
                </c:pt>
                <c:pt idx="52350">
                  <c:v>52350</c:v>
                </c:pt>
                <c:pt idx="52351">
                  <c:v>52351</c:v>
                </c:pt>
                <c:pt idx="52352">
                  <c:v>52352</c:v>
                </c:pt>
                <c:pt idx="52353">
                  <c:v>52353</c:v>
                </c:pt>
                <c:pt idx="52354">
                  <c:v>52354</c:v>
                </c:pt>
                <c:pt idx="52355">
                  <c:v>52355</c:v>
                </c:pt>
                <c:pt idx="52356">
                  <c:v>52356</c:v>
                </c:pt>
                <c:pt idx="52357">
                  <c:v>52357</c:v>
                </c:pt>
                <c:pt idx="52358">
                  <c:v>52358</c:v>
                </c:pt>
                <c:pt idx="52359">
                  <c:v>52359</c:v>
                </c:pt>
                <c:pt idx="52360">
                  <c:v>52360</c:v>
                </c:pt>
                <c:pt idx="52361">
                  <c:v>52361</c:v>
                </c:pt>
                <c:pt idx="52362">
                  <c:v>52362</c:v>
                </c:pt>
                <c:pt idx="52363">
                  <c:v>52363</c:v>
                </c:pt>
                <c:pt idx="52364">
                  <c:v>52364</c:v>
                </c:pt>
                <c:pt idx="52365">
                  <c:v>52365</c:v>
                </c:pt>
                <c:pt idx="52366">
                  <c:v>52366</c:v>
                </c:pt>
                <c:pt idx="52367">
                  <c:v>52367</c:v>
                </c:pt>
                <c:pt idx="52368">
                  <c:v>52368</c:v>
                </c:pt>
                <c:pt idx="52369">
                  <c:v>52369</c:v>
                </c:pt>
                <c:pt idx="52370">
                  <c:v>52370</c:v>
                </c:pt>
                <c:pt idx="52371">
                  <c:v>52371</c:v>
                </c:pt>
                <c:pt idx="52372">
                  <c:v>52372</c:v>
                </c:pt>
                <c:pt idx="52373">
                  <c:v>52373</c:v>
                </c:pt>
                <c:pt idx="52374">
                  <c:v>52374</c:v>
                </c:pt>
                <c:pt idx="52375">
                  <c:v>52375</c:v>
                </c:pt>
                <c:pt idx="52376">
                  <c:v>52376</c:v>
                </c:pt>
                <c:pt idx="52377">
                  <c:v>52377</c:v>
                </c:pt>
                <c:pt idx="52378">
                  <c:v>52378</c:v>
                </c:pt>
                <c:pt idx="52379">
                  <c:v>52379</c:v>
                </c:pt>
                <c:pt idx="52380">
                  <c:v>52380</c:v>
                </c:pt>
                <c:pt idx="52381">
                  <c:v>52381</c:v>
                </c:pt>
                <c:pt idx="52382">
                  <c:v>52382</c:v>
                </c:pt>
                <c:pt idx="52383">
                  <c:v>52383</c:v>
                </c:pt>
                <c:pt idx="52384">
                  <c:v>52384</c:v>
                </c:pt>
                <c:pt idx="52385">
                  <c:v>52385</c:v>
                </c:pt>
                <c:pt idx="52386">
                  <c:v>52386</c:v>
                </c:pt>
                <c:pt idx="52387">
                  <c:v>52387</c:v>
                </c:pt>
                <c:pt idx="52388">
                  <c:v>52388</c:v>
                </c:pt>
                <c:pt idx="52389">
                  <c:v>52389</c:v>
                </c:pt>
                <c:pt idx="52390">
                  <c:v>52390</c:v>
                </c:pt>
                <c:pt idx="52391">
                  <c:v>52391</c:v>
                </c:pt>
                <c:pt idx="52392">
                  <c:v>52392</c:v>
                </c:pt>
                <c:pt idx="52393">
                  <c:v>52393</c:v>
                </c:pt>
                <c:pt idx="52394">
                  <c:v>52394</c:v>
                </c:pt>
                <c:pt idx="52395">
                  <c:v>52395</c:v>
                </c:pt>
                <c:pt idx="52396">
                  <c:v>52396</c:v>
                </c:pt>
                <c:pt idx="52397">
                  <c:v>52397</c:v>
                </c:pt>
                <c:pt idx="52398">
                  <c:v>52398</c:v>
                </c:pt>
                <c:pt idx="52399">
                  <c:v>52399</c:v>
                </c:pt>
                <c:pt idx="52400">
                  <c:v>52400</c:v>
                </c:pt>
                <c:pt idx="52401">
                  <c:v>52401</c:v>
                </c:pt>
                <c:pt idx="52402">
                  <c:v>52402</c:v>
                </c:pt>
                <c:pt idx="52403">
                  <c:v>52403</c:v>
                </c:pt>
                <c:pt idx="52404">
                  <c:v>52404</c:v>
                </c:pt>
                <c:pt idx="52405">
                  <c:v>52405</c:v>
                </c:pt>
                <c:pt idx="52406">
                  <c:v>52406</c:v>
                </c:pt>
                <c:pt idx="52407">
                  <c:v>52407</c:v>
                </c:pt>
                <c:pt idx="52408">
                  <c:v>52408</c:v>
                </c:pt>
                <c:pt idx="52409">
                  <c:v>52409</c:v>
                </c:pt>
                <c:pt idx="52410">
                  <c:v>52410</c:v>
                </c:pt>
                <c:pt idx="52411">
                  <c:v>52411</c:v>
                </c:pt>
                <c:pt idx="52412">
                  <c:v>52412</c:v>
                </c:pt>
                <c:pt idx="52413">
                  <c:v>52413</c:v>
                </c:pt>
                <c:pt idx="52414">
                  <c:v>52414</c:v>
                </c:pt>
                <c:pt idx="52415">
                  <c:v>52415</c:v>
                </c:pt>
                <c:pt idx="52416">
                  <c:v>52416</c:v>
                </c:pt>
                <c:pt idx="52417">
                  <c:v>52417</c:v>
                </c:pt>
                <c:pt idx="52418">
                  <c:v>52418</c:v>
                </c:pt>
                <c:pt idx="52419">
                  <c:v>52419</c:v>
                </c:pt>
                <c:pt idx="52420">
                  <c:v>52420</c:v>
                </c:pt>
                <c:pt idx="52421">
                  <c:v>52421</c:v>
                </c:pt>
                <c:pt idx="52422">
                  <c:v>52422</c:v>
                </c:pt>
                <c:pt idx="52423">
                  <c:v>52423</c:v>
                </c:pt>
                <c:pt idx="52424">
                  <c:v>52424</c:v>
                </c:pt>
                <c:pt idx="52425">
                  <c:v>52425</c:v>
                </c:pt>
                <c:pt idx="52426">
                  <c:v>52426</c:v>
                </c:pt>
                <c:pt idx="52427">
                  <c:v>52427</c:v>
                </c:pt>
                <c:pt idx="52428">
                  <c:v>52428</c:v>
                </c:pt>
                <c:pt idx="52429">
                  <c:v>52429</c:v>
                </c:pt>
                <c:pt idx="52430">
                  <c:v>52430</c:v>
                </c:pt>
                <c:pt idx="52431">
                  <c:v>52431</c:v>
                </c:pt>
                <c:pt idx="52432">
                  <c:v>52432</c:v>
                </c:pt>
                <c:pt idx="52433">
                  <c:v>52433</c:v>
                </c:pt>
                <c:pt idx="52434">
                  <c:v>52434</c:v>
                </c:pt>
                <c:pt idx="52435">
                  <c:v>52435</c:v>
                </c:pt>
                <c:pt idx="52436">
                  <c:v>52436</c:v>
                </c:pt>
                <c:pt idx="52437">
                  <c:v>52437</c:v>
                </c:pt>
                <c:pt idx="52438">
                  <c:v>52438</c:v>
                </c:pt>
                <c:pt idx="52439">
                  <c:v>52439</c:v>
                </c:pt>
                <c:pt idx="52440">
                  <c:v>52440</c:v>
                </c:pt>
                <c:pt idx="52441">
                  <c:v>52441</c:v>
                </c:pt>
                <c:pt idx="52442">
                  <c:v>52442</c:v>
                </c:pt>
                <c:pt idx="52443">
                  <c:v>52443</c:v>
                </c:pt>
                <c:pt idx="52444">
                  <c:v>52444</c:v>
                </c:pt>
                <c:pt idx="52445">
                  <c:v>52445</c:v>
                </c:pt>
                <c:pt idx="52446">
                  <c:v>52446</c:v>
                </c:pt>
                <c:pt idx="52447">
                  <c:v>52447</c:v>
                </c:pt>
                <c:pt idx="52448">
                  <c:v>52448</c:v>
                </c:pt>
                <c:pt idx="52449">
                  <c:v>52449</c:v>
                </c:pt>
                <c:pt idx="52450">
                  <c:v>52450</c:v>
                </c:pt>
                <c:pt idx="52451">
                  <c:v>52451</c:v>
                </c:pt>
                <c:pt idx="52452">
                  <c:v>52452</c:v>
                </c:pt>
                <c:pt idx="52453">
                  <c:v>52453</c:v>
                </c:pt>
                <c:pt idx="52454">
                  <c:v>52454</c:v>
                </c:pt>
                <c:pt idx="52455">
                  <c:v>52455</c:v>
                </c:pt>
                <c:pt idx="52456">
                  <c:v>52456</c:v>
                </c:pt>
                <c:pt idx="52457">
                  <c:v>52457</c:v>
                </c:pt>
                <c:pt idx="52458">
                  <c:v>52458</c:v>
                </c:pt>
                <c:pt idx="52459">
                  <c:v>52459</c:v>
                </c:pt>
                <c:pt idx="52460">
                  <c:v>52460</c:v>
                </c:pt>
                <c:pt idx="52461">
                  <c:v>52461</c:v>
                </c:pt>
                <c:pt idx="52462">
                  <c:v>52462</c:v>
                </c:pt>
                <c:pt idx="52463">
                  <c:v>52463</c:v>
                </c:pt>
                <c:pt idx="52464">
                  <c:v>52464</c:v>
                </c:pt>
                <c:pt idx="52465">
                  <c:v>52465</c:v>
                </c:pt>
                <c:pt idx="52466">
                  <c:v>52466</c:v>
                </c:pt>
                <c:pt idx="52467">
                  <c:v>52467</c:v>
                </c:pt>
                <c:pt idx="52468">
                  <c:v>52468</c:v>
                </c:pt>
                <c:pt idx="52469">
                  <c:v>52469</c:v>
                </c:pt>
                <c:pt idx="52470">
                  <c:v>52470</c:v>
                </c:pt>
                <c:pt idx="52471">
                  <c:v>52471</c:v>
                </c:pt>
                <c:pt idx="52472">
                  <c:v>52472</c:v>
                </c:pt>
                <c:pt idx="52473">
                  <c:v>52473</c:v>
                </c:pt>
                <c:pt idx="52474">
                  <c:v>52474</c:v>
                </c:pt>
                <c:pt idx="52475">
                  <c:v>52475</c:v>
                </c:pt>
                <c:pt idx="52476">
                  <c:v>52476</c:v>
                </c:pt>
                <c:pt idx="52477">
                  <c:v>52477</c:v>
                </c:pt>
                <c:pt idx="52478">
                  <c:v>52478</c:v>
                </c:pt>
                <c:pt idx="52479">
                  <c:v>52479</c:v>
                </c:pt>
                <c:pt idx="52480">
                  <c:v>52480</c:v>
                </c:pt>
                <c:pt idx="52481">
                  <c:v>52481</c:v>
                </c:pt>
                <c:pt idx="52482">
                  <c:v>52482</c:v>
                </c:pt>
                <c:pt idx="52483">
                  <c:v>52483</c:v>
                </c:pt>
                <c:pt idx="52484">
                  <c:v>52484</c:v>
                </c:pt>
                <c:pt idx="52485">
                  <c:v>52485</c:v>
                </c:pt>
                <c:pt idx="52486">
                  <c:v>52486</c:v>
                </c:pt>
                <c:pt idx="52487">
                  <c:v>52487</c:v>
                </c:pt>
                <c:pt idx="52488">
                  <c:v>52488</c:v>
                </c:pt>
                <c:pt idx="52489">
                  <c:v>52489</c:v>
                </c:pt>
                <c:pt idx="52490">
                  <c:v>52490</c:v>
                </c:pt>
                <c:pt idx="52491">
                  <c:v>52491</c:v>
                </c:pt>
                <c:pt idx="52492">
                  <c:v>52492</c:v>
                </c:pt>
                <c:pt idx="52493">
                  <c:v>52493</c:v>
                </c:pt>
                <c:pt idx="52494">
                  <c:v>52494</c:v>
                </c:pt>
                <c:pt idx="52495">
                  <c:v>52495</c:v>
                </c:pt>
                <c:pt idx="52496">
                  <c:v>52496</c:v>
                </c:pt>
                <c:pt idx="52497">
                  <c:v>52497</c:v>
                </c:pt>
                <c:pt idx="52498">
                  <c:v>52498</c:v>
                </c:pt>
                <c:pt idx="52499">
                  <c:v>52499</c:v>
                </c:pt>
                <c:pt idx="52500">
                  <c:v>52500</c:v>
                </c:pt>
                <c:pt idx="52501">
                  <c:v>52501</c:v>
                </c:pt>
                <c:pt idx="52502">
                  <c:v>52502</c:v>
                </c:pt>
                <c:pt idx="52503">
                  <c:v>52503</c:v>
                </c:pt>
                <c:pt idx="52504">
                  <c:v>52504</c:v>
                </c:pt>
                <c:pt idx="52505">
                  <c:v>52505</c:v>
                </c:pt>
                <c:pt idx="52506">
                  <c:v>52506</c:v>
                </c:pt>
                <c:pt idx="52507">
                  <c:v>52507</c:v>
                </c:pt>
                <c:pt idx="52508">
                  <c:v>52508</c:v>
                </c:pt>
                <c:pt idx="52509">
                  <c:v>52509</c:v>
                </c:pt>
                <c:pt idx="52510">
                  <c:v>52510</c:v>
                </c:pt>
                <c:pt idx="52511">
                  <c:v>52511</c:v>
                </c:pt>
                <c:pt idx="52512">
                  <c:v>52512</c:v>
                </c:pt>
                <c:pt idx="52513">
                  <c:v>52513</c:v>
                </c:pt>
                <c:pt idx="52514">
                  <c:v>52514</c:v>
                </c:pt>
                <c:pt idx="52515">
                  <c:v>52515</c:v>
                </c:pt>
                <c:pt idx="52516">
                  <c:v>52516</c:v>
                </c:pt>
                <c:pt idx="52517">
                  <c:v>52517</c:v>
                </c:pt>
                <c:pt idx="52518">
                  <c:v>52518</c:v>
                </c:pt>
                <c:pt idx="52519">
                  <c:v>52519</c:v>
                </c:pt>
                <c:pt idx="52520">
                  <c:v>52520</c:v>
                </c:pt>
                <c:pt idx="52521">
                  <c:v>52521</c:v>
                </c:pt>
                <c:pt idx="52522">
                  <c:v>52522</c:v>
                </c:pt>
                <c:pt idx="52523">
                  <c:v>52523</c:v>
                </c:pt>
                <c:pt idx="52524">
                  <c:v>52524</c:v>
                </c:pt>
                <c:pt idx="52525">
                  <c:v>52525</c:v>
                </c:pt>
                <c:pt idx="52526">
                  <c:v>52526</c:v>
                </c:pt>
                <c:pt idx="52527">
                  <c:v>52527</c:v>
                </c:pt>
                <c:pt idx="52528">
                  <c:v>52528</c:v>
                </c:pt>
                <c:pt idx="52529">
                  <c:v>52529</c:v>
                </c:pt>
                <c:pt idx="52530">
                  <c:v>52530</c:v>
                </c:pt>
                <c:pt idx="52531">
                  <c:v>52531</c:v>
                </c:pt>
                <c:pt idx="52532">
                  <c:v>52532</c:v>
                </c:pt>
                <c:pt idx="52533">
                  <c:v>52533</c:v>
                </c:pt>
                <c:pt idx="52534">
                  <c:v>52534</c:v>
                </c:pt>
                <c:pt idx="52535">
                  <c:v>52535</c:v>
                </c:pt>
                <c:pt idx="52536">
                  <c:v>52536</c:v>
                </c:pt>
                <c:pt idx="52537">
                  <c:v>52537</c:v>
                </c:pt>
                <c:pt idx="52538">
                  <c:v>52538</c:v>
                </c:pt>
                <c:pt idx="52539">
                  <c:v>52539</c:v>
                </c:pt>
                <c:pt idx="52540">
                  <c:v>52540</c:v>
                </c:pt>
                <c:pt idx="52541">
                  <c:v>52541</c:v>
                </c:pt>
                <c:pt idx="52542">
                  <c:v>52542</c:v>
                </c:pt>
                <c:pt idx="52543">
                  <c:v>52543</c:v>
                </c:pt>
                <c:pt idx="52544">
                  <c:v>52544</c:v>
                </c:pt>
                <c:pt idx="52545">
                  <c:v>52545</c:v>
                </c:pt>
                <c:pt idx="52546">
                  <c:v>52546</c:v>
                </c:pt>
                <c:pt idx="52547">
                  <c:v>52547</c:v>
                </c:pt>
                <c:pt idx="52548">
                  <c:v>52548</c:v>
                </c:pt>
                <c:pt idx="52549">
                  <c:v>52549</c:v>
                </c:pt>
                <c:pt idx="52550">
                  <c:v>52550</c:v>
                </c:pt>
                <c:pt idx="52551">
                  <c:v>52551</c:v>
                </c:pt>
                <c:pt idx="52552">
                  <c:v>52552</c:v>
                </c:pt>
                <c:pt idx="52553">
                  <c:v>52553</c:v>
                </c:pt>
                <c:pt idx="52554">
                  <c:v>52554</c:v>
                </c:pt>
                <c:pt idx="52555">
                  <c:v>52555</c:v>
                </c:pt>
                <c:pt idx="52556">
                  <c:v>52556</c:v>
                </c:pt>
                <c:pt idx="52557">
                  <c:v>52557</c:v>
                </c:pt>
                <c:pt idx="52558">
                  <c:v>52558</c:v>
                </c:pt>
                <c:pt idx="52559">
                  <c:v>52559</c:v>
                </c:pt>
                <c:pt idx="52560">
                  <c:v>52560</c:v>
                </c:pt>
                <c:pt idx="52561">
                  <c:v>52561</c:v>
                </c:pt>
                <c:pt idx="52562">
                  <c:v>52562</c:v>
                </c:pt>
                <c:pt idx="52563">
                  <c:v>52563</c:v>
                </c:pt>
                <c:pt idx="52564">
                  <c:v>52564</c:v>
                </c:pt>
                <c:pt idx="52565">
                  <c:v>52565</c:v>
                </c:pt>
                <c:pt idx="52566">
                  <c:v>52566</c:v>
                </c:pt>
                <c:pt idx="52567">
                  <c:v>52567</c:v>
                </c:pt>
                <c:pt idx="52568">
                  <c:v>52568</c:v>
                </c:pt>
                <c:pt idx="52569">
                  <c:v>52569</c:v>
                </c:pt>
                <c:pt idx="52570">
                  <c:v>52570</c:v>
                </c:pt>
                <c:pt idx="52571">
                  <c:v>52571</c:v>
                </c:pt>
                <c:pt idx="52572">
                  <c:v>52572</c:v>
                </c:pt>
                <c:pt idx="52573">
                  <c:v>52573</c:v>
                </c:pt>
                <c:pt idx="52574">
                  <c:v>52574</c:v>
                </c:pt>
                <c:pt idx="52575">
                  <c:v>52575</c:v>
                </c:pt>
                <c:pt idx="52576">
                  <c:v>52576</c:v>
                </c:pt>
                <c:pt idx="52577">
                  <c:v>52577</c:v>
                </c:pt>
                <c:pt idx="52578">
                  <c:v>52578</c:v>
                </c:pt>
                <c:pt idx="52579">
                  <c:v>52579</c:v>
                </c:pt>
                <c:pt idx="52580">
                  <c:v>52580</c:v>
                </c:pt>
                <c:pt idx="52581">
                  <c:v>52581</c:v>
                </c:pt>
                <c:pt idx="52582">
                  <c:v>52582</c:v>
                </c:pt>
                <c:pt idx="52583">
                  <c:v>52583</c:v>
                </c:pt>
                <c:pt idx="52584">
                  <c:v>52584</c:v>
                </c:pt>
                <c:pt idx="52585">
                  <c:v>52585</c:v>
                </c:pt>
                <c:pt idx="52586">
                  <c:v>52586</c:v>
                </c:pt>
                <c:pt idx="52587">
                  <c:v>52587</c:v>
                </c:pt>
                <c:pt idx="52588">
                  <c:v>52588</c:v>
                </c:pt>
                <c:pt idx="52589">
                  <c:v>52589</c:v>
                </c:pt>
                <c:pt idx="52590">
                  <c:v>52590</c:v>
                </c:pt>
                <c:pt idx="52591">
                  <c:v>52591</c:v>
                </c:pt>
                <c:pt idx="52592">
                  <c:v>52592</c:v>
                </c:pt>
                <c:pt idx="52593">
                  <c:v>52593</c:v>
                </c:pt>
                <c:pt idx="52594">
                  <c:v>52594</c:v>
                </c:pt>
                <c:pt idx="52595">
                  <c:v>52595</c:v>
                </c:pt>
                <c:pt idx="52596">
                  <c:v>52596</c:v>
                </c:pt>
                <c:pt idx="52597">
                  <c:v>52597</c:v>
                </c:pt>
                <c:pt idx="52598">
                  <c:v>52598</c:v>
                </c:pt>
                <c:pt idx="52599">
                  <c:v>52599</c:v>
                </c:pt>
                <c:pt idx="52600">
                  <c:v>52600</c:v>
                </c:pt>
                <c:pt idx="52601">
                  <c:v>52601</c:v>
                </c:pt>
                <c:pt idx="52602">
                  <c:v>52602</c:v>
                </c:pt>
                <c:pt idx="52603">
                  <c:v>52603</c:v>
                </c:pt>
                <c:pt idx="52604">
                  <c:v>52604</c:v>
                </c:pt>
                <c:pt idx="52605">
                  <c:v>52605</c:v>
                </c:pt>
                <c:pt idx="52606">
                  <c:v>52606</c:v>
                </c:pt>
                <c:pt idx="52607">
                  <c:v>52607</c:v>
                </c:pt>
                <c:pt idx="52608">
                  <c:v>52608</c:v>
                </c:pt>
                <c:pt idx="52609">
                  <c:v>52609</c:v>
                </c:pt>
                <c:pt idx="52610">
                  <c:v>52610</c:v>
                </c:pt>
                <c:pt idx="52611">
                  <c:v>52611</c:v>
                </c:pt>
                <c:pt idx="52612">
                  <c:v>52612</c:v>
                </c:pt>
                <c:pt idx="52613">
                  <c:v>52613</c:v>
                </c:pt>
                <c:pt idx="52614">
                  <c:v>52614</c:v>
                </c:pt>
                <c:pt idx="52615">
                  <c:v>52615</c:v>
                </c:pt>
                <c:pt idx="52616">
                  <c:v>52616</c:v>
                </c:pt>
                <c:pt idx="52617">
                  <c:v>52617</c:v>
                </c:pt>
                <c:pt idx="52618">
                  <c:v>52618</c:v>
                </c:pt>
                <c:pt idx="52619">
                  <c:v>52619</c:v>
                </c:pt>
                <c:pt idx="52620">
                  <c:v>52620</c:v>
                </c:pt>
                <c:pt idx="52621">
                  <c:v>52621</c:v>
                </c:pt>
                <c:pt idx="52622">
                  <c:v>52622</c:v>
                </c:pt>
                <c:pt idx="52623">
                  <c:v>52623</c:v>
                </c:pt>
                <c:pt idx="52624">
                  <c:v>52624</c:v>
                </c:pt>
                <c:pt idx="52625">
                  <c:v>52625</c:v>
                </c:pt>
                <c:pt idx="52626">
                  <c:v>52626</c:v>
                </c:pt>
                <c:pt idx="52627">
                  <c:v>52627</c:v>
                </c:pt>
                <c:pt idx="52628">
                  <c:v>52628</c:v>
                </c:pt>
                <c:pt idx="52629">
                  <c:v>52629</c:v>
                </c:pt>
                <c:pt idx="52630">
                  <c:v>52630</c:v>
                </c:pt>
                <c:pt idx="52631">
                  <c:v>52631</c:v>
                </c:pt>
                <c:pt idx="52632">
                  <c:v>52632</c:v>
                </c:pt>
                <c:pt idx="52633">
                  <c:v>52633</c:v>
                </c:pt>
                <c:pt idx="52634">
                  <c:v>52634</c:v>
                </c:pt>
                <c:pt idx="52635">
                  <c:v>52635</c:v>
                </c:pt>
                <c:pt idx="52636">
                  <c:v>52636</c:v>
                </c:pt>
                <c:pt idx="52637">
                  <c:v>52637</c:v>
                </c:pt>
                <c:pt idx="52638">
                  <c:v>52638</c:v>
                </c:pt>
                <c:pt idx="52639">
                  <c:v>52639</c:v>
                </c:pt>
                <c:pt idx="52640">
                  <c:v>52640</c:v>
                </c:pt>
                <c:pt idx="52641">
                  <c:v>52641</c:v>
                </c:pt>
                <c:pt idx="52642">
                  <c:v>52642</c:v>
                </c:pt>
                <c:pt idx="52643">
                  <c:v>52643</c:v>
                </c:pt>
                <c:pt idx="52644">
                  <c:v>52644</c:v>
                </c:pt>
                <c:pt idx="52645">
                  <c:v>52645</c:v>
                </c:pt>
                <c:pt idx="52646">
                  <c:v>52646</c:v>
                </c:pt>
                <c:pt idx="52647">
                  <c:v>52647</c:v>
                </c:pt>
                <c:pt idx="52648">
                  <c:v>52648</c:v>
                </c:pt>
                <c:pt idx="52649">
                  <c:v>52649</c:v>
                </c:pt>
                <c:pt idx="52650">
                  <c:v>52650</c:v>
                </c:pt>
                <c:pt idx="52651">
                  <c:v>52651</c:v>
                </c:pt>
                <c:pt idx="52652">
                  <c:v>52652</c:v>
                </c:pt>
                <c:pt idx="52653">
                  <c:v>52653</c:v>
                </c:pt>
                <c:pt idx="52654">
                  <c:v>52654</c:v>
                </c:pt>
                <c:pt idx="52655">
                  <c:v>52655</c:v>
                </c:pt>
                <c:pt idx="52656">
                  <c:v>52656</c:v>
                </c:pt>
                <c:pt idx="52657">
                  <c:v>52657</c:v>
                </c:pt>
                <c:pt idx="52658">
                  <c:v>52658</c:v>
                </c:pt>
                <c:pt idx="52659">
                  <c:v>52659</c:v>
                </c:pt>
                <c:pt idx="52660">
                  <c:v>52660</c:v>
                </c:pt>
                <c:pt idx="52661">
                  <c:v>52661</c:v>
                </c:pt>
                <c:pt idx="52662">
                  <c:v>52662</c:v>
                </c:pt>
                <c:pt idx="52663">
                  <c:v>52663</c:v>
                </c:pt>
                <c:pt idx="52664">
                  <c:v>52664</c:v>
                </c:pt>
                <c:pt idx="52665">
                  <c:v>52665</c:v>
                </c:pt>
                <c:pt idx="52666">
                  <c:v>52666</c:v>
                </c:pt>
                <c:pt idx="52667">
                  <c:v>52667</c:v>
                </c:pt>
                <c:pt idx="52668">
                  <c:v>52668</c:v>
                </c:pt>
                <c:pt idx="52669">
                  <c:v>52669</c:v>
                </c:pt>
                <c:pt idx="52670">
                  <c:v>52670</c:v>
                </c:pt>
                <c:pt idx="52671">
                  <c:v>52671</c:v>
                </c:pt>
                <c:pt idx="52672">
                  <c:v>52672</c:v>
                </c:pt>
                <c:pt idx="52673">
                  <c:v>52673</c:v>
                </c:pt>
                <c:pt idx="52674">
                  <c:v>52674</c:v>
                </c:pt>
                <c:pt idx="52675">
                  <c:v>52675</c:v>
                </c:pt>
                <c:pt idx="52676">
                  <c:v>52676</c:v>
                </c:pt>
                <c:pt idx="52677">
                  <c:v>52677</c:v>
                </c:pt>
                <c:pt idx="52678">
                  <c:v>52678</c:v>
                </c:pt>
                <c:pt idx="52679">
                  <c:v>52679</c:v>
                </c:pt>
                <c:pt idx="52680">
                  <c:v>52680</c:v>
                </c:pt>
                <c:pt idx="52681">
                  <c:v>52681</c:v>
                </c:pt>
                <c:pt idx="52682">
                  <c:v>52682</c:v>
                </c:pt>
                <c:pt idx="52683">
                  <c:v>52683</c:v>
                </c:pt>
                <c:pt idx="52684">
                  <c:v>52684</c:v>
                </c:pt>
                <c:pt idx="52685">
                  <c:v>52685</c:v>
                </c:pt>
                <c:pt idx="52686">
                  <c:v>52686</c:v>
                </c:pt>
                <c:pt idx="52687">
                  <c:v>52687</c:v>
                </c:pt>
                <c:pt idx="52688">
                  <c:v>52688</c:v>
                </c:pt>
                <c:pt idx="52689">
                  <c:v>52689</c:v>
                </c:pt>
                <c:pt idx="52690">
                  <c:v>52690</c:v>
                </c:pt>
                <c:pt idx="52691">
                  <c:v>52691</c:v>
                </c:pt>
                <c:pt idx="52692">
                  <c:v>52692</c:v>
                </c:pt>
                <c:pt idx="52693">
                  <c:v>52693</c:v>
                </c:pt>
                <c:pt idx="52694">
                  <c:v>52694</c:v>
                </c:pt>
                <c:pt idx="52695">
                  <c:v>52695</c:v>
                </c:pt>
                <c:pt idx="52696">
                  <c:v>52696</c:v>
                </c:pt>
                <c:pt idx="52697">
                  <c:v>52697</c:v>
                </c:pt>
                <c:pt idx="52698">
                  <c:v>52698</c:v>
                </c:pt>
                <c:pt idx="52699">
                  <c:v>52699</c:v>
                </c:pt>
                <c:pt idx="52700">
                  <c:v>52700</c:v>
                </c:pt>
                <c:pt idx="52701">
                  <c:v>52701</c:v>
                </c:pt>
                <c:pt idx="52702">
                  <c:v>52702</c:v>
                </c:pt>
                <c:pt idx="52703">
                  <c:v>52703</c:v>
                </c:pt>
                <c:pt idx="52704">
                  <c:v>52704</c:v>
                </c:pt>
                <c:pt idx="52705">
                  <c:v>52705</c:v>
                </c:pt>
                <c:pt idx="52706">
                  <c:v>52706</c:v>
                </c:pt>
                <c:pt idx="52707">
                  <c:v>52707</c:v>
                </c:pt>
                <c:pt idx="52708">
                  <c:v>52708</c:v>
                </c:pt>
                <c:pt idx="52709">
                  <c:v>52709</c:v>
                </c:pt>
                <c:pt idx="52710">
                  <c:v>52710</c:v>
                </c:pt>
                <c:pt idx="52711">
                  <c:v>52711</c:v>
                </c:pt>
                <c:pt idx="52712">
                  <c:v>52712</c:v>
                </c:pt>
                <c:pt idx="52713">
                  <c:v>52713</c:v>
                </c:pt>
                <c:pt idx="52714">
                  <c:v>52714</c:v>
                </c:pt>
                <c:pt idx="52715">
                  <c:v>52715</c:v>
                </c:pt>
                <c:pt idx="52716">
                  <c:v>52716</c:v>
                </c:pt>
                <c:pt idx="52717">
                  <c:v>52717</c:v>
                </c:pt>
                <c:pt idx="52718">
                  <c:v>52718</c:v>
                </c:pt>
                <c:pt idx="52719">
                  <c:v>52719</c:v>
                </c:pt>
                <c:pt idx="52720">
                  <c:v>52720</c:v>
                </c:pt>
                <c:pt idx="52721">
                  <c:v>52721</c:v>
                </c:pt>
                <c:pt idx="52722">
                  <c:v>52722</c:v>
                </c:pt>
                <c:pt idx="52723">
                  <c:v>52723</c:v>
                </c:pt>
                <c:pt idx="52724">
                  <c:v>52724</c:v>
                </c:pt>
                <c:pt idx="52725">
                  <c:v>52725</c:v>
                </c:pt>
                <c:pt idx="52726">
                  <c:v>52726</c:v>
                </c:pt>
                <c:pt idx="52727">
                  <c:v>52727</c:v>
                </c:pt>
                <c:pt idx="52728">
                  <c:v>52728</c:v>
                </c:pt>
                <c:pt idx="52729">
                  <c:v>52729</c:v>
                </c:pt>
                <c:pt idx="52730">
                  <c:v>52730</c:v>
                </c:pt>
                <c:pt idx="52731">
                  <c:v>52731</c:v>
                </c:pt>
                <c:pt idx="52732">
                  <c:v>52732</c:v>
                </c:pt>
                <c:pt idx="52733">
                  <c:v>52733</c:v>
                </c:pt>
                <c:pt idx="52734">
                  <c:v>52734</c:v>
                </c:pt>
                <c:pt idx="52735">
                  <c:v>52735</c:v>
                </c:pt>
                <c:pt idx="52736">
                  <c:v>52736</c:v>
                </c:pt>
                <c:pt idx="52737">
                  <c:v>52737</c:v>
                </c:pt>
                <c:pt idx="52738">
                  <c:v>52738</c:v>
                </c:pt>
                <c:pt idx="52739">
                  <c:v>52739</c:v>
                </c:pt>
                <c:pt idx="52740">
                  <c:v>52740</c:v>
                </c:pt>
                <c:pt idx="52741">
                  <c:v>52741</c:v>
                </c:pt>
                <c:pt idx="52742">
                  <c:v>52742</c:v>
                </c:pt>
                <c:pt idx="52743">
                  <c:v>52743</c:v>
                </c:pt>
                <c:pt idx="52744">
                  <c:v>52744</c:v>
                </c:pt>
                <c:pt idx="52745">
                  <c:v>52745</c:v>
                </c:pt>
                <c:pt idx="52746">
                  <c:v>52746</c:v>
                </c:pt>
                <c:pt idx="52747">
                  <c:v>52747</c:v>
                </c:pt>
                <c:pt idx="52748">
                  <c:v>52748</c:v>
                </c:pt>
                <c:pt idx="52749">
                  <c:v>52749</c:v>
                </c:pt>
                <c:pt idx="52750">
                  <c:v>52750</c:v>
                </c:pt>
                <c:pt idx="52751">
                  <c:v>52751</c:v>
                </c:pt>
                <c:pt idx="52752">
                  <c:v>52752</c:v>
                </c:pt>
                <c:pt idx="52753">
                  <c:v>52753</c:v>
                </c:pt>
                <c:pt idx="52754">
                  <c:v>52754</c:v>
                </c:pt>
                <c:pt idx="52755">
                  <c:v>52755</c:v>
                </c:pt>
                <c:pt idx="52756">
                  <c:v>52756</c:v>
                </c:pt>
                <c:pt idx="52757">
                  <c:v>52757</c:v>
                </c:pt>
                <c:pt idx="52758">
                  <c:v>52758</c:v>
                </c:pt>
                <c:pt idx="52759">
                  <c:v>52759</c:v>
                </c:pt>
                <c:pt idx="52760">
                  <c:v>52760</c:v>
                </c:pt>
                <c:pt idx="52761">
                  <c:v>52761</c:v>
                </c:pt>
                <c:pt idx="52762">
                  <c:v>52762</c:v>
                </c:pt>
                <c:pt idx="52763">
                  <c:v>52763</c:v>
                </c:pt>
                <c:pt idx="52764">
                  <c:v>52764</c:v>
                </c:pt>
                <c:pt idx="52765">
                  <c:v>52765</c:v>
                </c:pt>
                <c:pt idx="52766">
                  <c:v>52766</c:v>
                </c:pt>
                <c:pt idx="52767">
                  <c:v>52767</c:v>
                </c:pt>
                <c:pt idx="52768">
                  <c:v>52768</c:v>
                </c:pt>
                <c:pt idx="52769">
                  <c:v>52769</c:v>
                </c:pt>
                <c:pt idx="52770">
                  <c:v>52770</c:v>
                </c:pt>
                <c:pt idx="52771">
                  <c:v>52771</c:v>
                </c:pt>
                <c:pt idx="52772">
                  <c:v>52772</c:v>
                </c:pt>
                <c:pt idx="52773">
                  <c:v>52773</c:v>
                </c:pt>
                <c:pt idx="52774">
                  <c:v>52774</c:v>
                </c:pt>
                <c:pt idx="52775">
                  <c:v>52775</c:v>
                </c:pt>
                <c:pt idx="52776">
                  <c:v>52776</c:v>
                </c:pt>
                <c:pt idx="52777">
                  <c:v>52777</c:v>
                </c:pt>
                <c:pt idx="52778">
                  <c:v>52778</c:v>
                </c:pt>
                <c:pt idx="52779">
                  <c:v>52779</c:v>
                </c:pt>
                <c:pt idx="52780">
                  <c:v>52780</c:v>
                </c:pt>
                <c:pt idx="52781">
                  <c:v>52781</c:v>
                </c:pt>
                <c:pt idx="52782">
                  <c:v>52782</c:v>
                </c:pt>
                <c:pt idx="52783">
                  <c:v>52783</c:v>
                </c:pt>
                <c:pt idx="52784">
                  <c:v>52784</c:v>
                </c:pt>
                <c:pt idx="52785">
                  <c:v>52785</c:v>
                </c:pt>
                <c:pt idx="52786">
                  <c:v>52786</c:v>
                </c:pt>
                <c:pt idx="52787">
                  <c:v>52787</c:v>
                </c:pt>
                <c:pt idx="52788">
                  <c:v>52788</c:v>
                </c:pt>
                <c:pt idx="52789">
                  <c:v>52789</c:v>
                </c:pt>
                <c:pt idx="52790">
                  <c:v>52790</c:v>
                </c:pt>
                <c:pt idx="52791">
                  <c:v>52791</c:v>
                </c:pt>
                <c:pt idx="52792">
                  <c:v>52792</c:v>
                </c:pt>
                <c:pt idx="52793">
                  <c:v>52793</c:v>
                </c:pt>
                <c:pt idx="52794">
                  <c:v>52794</c:v>
                </c:pt>
                <c:pt idx="52795">
                  <c:v>52795</c:v>
                </c:pt>
                <c:pt idx="52796">
                  <c:v>52796</c:v>
                </c:pt>
                <c:pt idx="52797">
                  <c:v>52797</c:v>
                </c:pt>
                <c:pt idx="52798">
                  <c:v>52798</c:v>
                </c:pt>
                <c:pt idx="52799">
                  <c:v>52799</c:v>
                </c:pt>
                <c:pt idx="52800">
                  <c:v>52800</c:v>
                </c:pt>
                <c:pt idx="52801">
                  <c:v>52801</c:v>
                </c:pt>
                <c:pt idx="52802">
                  <c:v>52802</c:v>
                </c:pt>
                <c:pt idx="52803">
                  <c:v>52803</c:v>
                </c:pt>
                <c:pt idx="52804">
                  <c:v>52804</c:v>
                </c:pt>
                <c:pt idx="52805">
                  <c:v>52805</c:v>
                </c:pt>
                <c:pt idx="52806">
                  <c:v>52806</c:v>
                </c:pt>
                <c:pt idx="52807">
                  <c:v>52807</c:v>
                </c:pt>
                <c:pt idx="52808">
                  <c:v>52808</c:v>
                </c:pt>
                <c:pt idx="52809">
                  <c:v>52809</c:v>
                </c:pt>
                <c:pt idx="52810">
                  <c:v>52810</c:v>
                </c:pt>
                <c:pt idx="52811">
                  <c:v>52811</c:v>
                </c:pt>
                <c:pt idx="52812">
                  <c:v>52812</c:v>
                </c:pt>
                <c:pt idx="52813">
                  <c:v>52813</c:v>
                </c:pt>
                <c:pt idx="52814">
                  <c:v>52814</c:v>
                </c:pt>
                <c:pt idx="52815">
                  <c:v>52815</c:v>
                </c:pt>
                <c:pt idx="52816">
                  <c:v>52816</c:v>
                </c:pt>
                <c:pt idx="52817">
                  <c:v>52817</c:v>
                </c:pt>
                <c:pt idx="52818">
                  <c:v>52818</c:v>
                </c:pt>
                <c:pt idx="52819">
                  <c:v>52819</c:v>
                </c:pt>
                <c:pt idx="52820">
                  <c:v>52820</c:v>
                </c:pt>
                <c:pt idx="52821">
                  <c:v>52821</c:v>
                </c:pt>
                <c:pt idx="52822">
                  <c:v>52822</c:v>
                </c:pt>
                <c:pt idx="52823">
                  <c:v>52823</c:v>
                </c:pt>
                <c:pt idx="52824">
                  <c:v>52824</c:v>
                </c:pt>
                <c:pt idx="52825">
                  <c:v>52825</c:v>
                </c:pt>
                <c:pt idx="52826">
                  <c:v>52826</c:v>
                </c:pt>
                <c:pt idx="52827">
                  <c:v>52827</c:v>
                </c:pt>
                <c:pt idx="52828">
                  <c:v>52828</c:v>
                </c:pt>
                <c:pt idx="52829">
                  <c:v>52829</c:v>
                </c:pt>
                <c:pt idx="52830">
                  <c:v>52830</c:v>
                </c:pt>
                <c:pt idx="52831">
                  <c:v>52831</c:v>
                </c:pt>
                <c:pt idx="52832">
                  <c:v>52832</c:v>
                </c:pt>
                <c:pt idx="52833">
                  <c:v>52833</c:v>
                </c:pt>
                <c:pt idx="52834">
                  <c:v>52834</c:v>
                </c:pt>
                <c:pt idx="52835">
                  <c:v>52835</c:v>
                </c:pt>
                <c:pt idx="52836">
                  <c:v>52836</c:v>
                </c:pt>
                <c:pt idx="52837">
                  <c:v>52837</c:v>
                </c:pt>
                <c:pt idx="52838">
                  <c:v>52838</c:v>
                </c:pt>
                <c:pt idx="52839">
                  <c:v>52839</c:v>
                </c:pt>
                <c:pt idx="52840">
                  <c:v>52840</c:v>
                </c:pt>
                <c:pt idx="52841">
                  <c:v>52841</c:v>
                </c:pt>
                <c:pt idx="52842">
                  <c:v>52842</c:v>
                </c:pt>
                <c:pt idx="52843">
                  <c:v>52843</c:v>
                </c:pt>
                <c:pt idx="52844">
                  <c:v>52844</c:v>
                </c:pt>
                <c:pt idx="52845">
                  <c:v>52845</c:v>
                </c:pt>
                <c:pt idx="52846">
                  <c:v>52846</c:v>
                </c:pt>
                <c:pt idx="52847">
                  <c:v>52847</c:v>
                </c:pt>
                <c:pt idx="52848">
                  <c:v>52848</c:v>
                </c:pt>
                <c:pt idx="52849">
                  <c:v>52849</c:v>
                </c:pt>
                <c:pt idx="52850">
                  <c:v>52850</c:v>
                </c:pt>
                <c:pt idx="52851">
                  <c:v>52851</c:v>
                </c:pt>
                <c:pt idx="52852">
                  <c:v>52852</c:v>
                </c:pt>
                <c:pt idx="52853">
                  <c:v>52853</c:v>
                </c:pt>
                <c:pt idx="52854">
                  <c:v>52854</c:v>
                </c:pt>
                <c:pt idx="52855">
                  <c:v>52855</c:v>
                </c:pt>
                <c:pt idx="52856">
                  <c:v>52856</c:v>
                </c:pt>
                <c:pt idx="52857">
                  <c:v>52857</c:v>
                </c:pt>
                <c:pt idx="52858">
                  <c:v>52858</c:v>
                </c:pt>
                <c:pt idx="52859">
                  <c:v>52859</c:v>
                </c:pt>
                <c:pt idx="52860">
                  <c:v>52860</c:v>
                </c:pt>
                <c:pt idx="52861">
                  <c:v>52861</c:v>
                </c:pt>
                <c:pt idx="52862">
                  <c:v>52862</c:v>
                </c:pt>
                <c:pt idx="52863">
                  <c:v>52863</c:v>
                </c:pt>
                <c:pt idx="52864">
                  <c:v>52864</c:v>
                </c:pt>
                <c:pt idx="52865">
                  <c:v>52865</c:v>
                </c:pt>
                <c:pt idx="52866">
                  <c:v>52866</c:v>
                </c:pt>
                <c:pt idx="52867">
                  <c:v>52867</c:v>
                </c:pt>
                <c:pt idx="52868">
                  <c:v>52868</c:v>
                </c:pt>
                <c:pt idx="52869">
                  <c:v>52869</c:v>
                </c:pt>
                <c:pt idx="52870">
                  <c:v>52870</c:v>
                </c:pt>
                <c:pt idx="52871">
                  <c:v>52871</c:v>
                </c:pt>
                <c:pt idx="52872">
                  <c:v>52872</c:v>
                </c:pt>
                <c:pt idx="52873">
                  <c:v>52873</c:v>
                </c:pt>
                <c:pt idx="52874">
                  <c:v>52874</c:v>
                </c:pt>
                <c:pt idx="52875">
                  <c:v>52875</c:v>
                </c:pt>
                <c:pt idx="52876">
                  <c:v>52876</c:v>
                </c:pt>
                <c:pt idx="52877">
                  <c:v>52877</c:v>
                </c:pt>
                <c:pt idx="52878">
                  <c:v>52878</c:v>
                </c:pt>
                <c:pt idx="52879">
                  <c:v>52879</c:v>
                </c:pt>
                <c:pt idx="52880">
                  <c:v>52880</c:v>
                </c:pt>
                <c:pt idx="52881">
                  <c:v>52881</c:v>
                </c:pt>
                <c:pt idx="52882">
                  <c:v>52882</c:v>
                </c:pt>
                <c:pt idx="52883">
                  <c:v>52883</c:v>
                </c:pt>
                <c:pt idx="52884">
                  <c:v>52884</c:v>
                </c:pt>
                <c:pt idx="52885">
                  <c:v>52885</c:v>
                </c:pt>
                <c:pt idx="52886">
                  <c:v>52886</c:v>
                </c:pt>
                <c:pt idx="52887">
                  <c:v>52887</c:v>
                </c:pt>
                <c:pt idx="52888">
                  <c:v>52888</c:v>
                </c:pt>
                <c:pt idx="52889">
                  <c:v>52889</c:v>
                </c:pt>
                <c:pt idx="52890">
                  <c:v>52890</c:v>
                </c:pt>
                <c:pt idx="52891">
                  <c:v>52891</c:v>
                </c:pt>
                <c:pt idx="52892">
                  <c:v>52892</c:v>
                </c:pt>
                <c:pt idx="52893">
                  <c:v>52893</c:v>
                </c:pt>
                <c:pt idx="52894">
                  <c:v>52894</c:v>
                </c:pt>
                <c:pt idx="52895">
                  <c:v>52895</c:v>
                </c:pt>
                <c:pt idx="52896">
                  <c:v>52896</c:v>
                </c:pt>
                <c:pt idx="52897">
                  <c:v>52897</c:v>
                </c:pt>
                <c:pt idx="52898">
                  <c:v>52898</c:v>
                </c:pt>
                <c:pt idx="52899">
                  <c:v>52899</c:v>
                </c:pt>
                <c:pt idx="52900">
                  <c:v>52900</c:v>
                </c:pt>
                <c:pt idx="52901">
                  <c:v>52901</c:v>
                </c:pt>
                <c:pt idx="52902">
                  <c:v>52902</c:v>
                </c:pt>
                <c:pt idx="52903">
                  <c:v>52903</c:v>
                </c:pt>
                <c:pt idx="52904">
                  <c:v>52904</c:v>
                </c:pt>
                <c:pt idx="52905">
                  <c:v>52905</c:v>
                </c:pt>
                <c:pt idx="52906">
                  <c:v>52906</c:v>
                </c:pt>
                <c:pt idx="52907">
                  <c:v>52907</c:v>
                </c:pt>
                <c:pt idx="52908">
                  <c:v>52908</c:v>
                </c:pt>
                <c:pt idx="52909">
                  <c:v>52909</c:v>
                </c:pt>
                <c:pt idx="52910">
                  <c:v>52910</c:v>
                </c:pt>
                <c:pt idx="52911">
                  <c:v>52911</c:v>
                </c:pt>
                <c:pt idx="52912">
                  <c:v>52912</c:v>
                </c:pt>
                <c:pt idx="52913">
                  <c:v>52913</c:v>
                </c:pt>
                <c:pt idx="52914">
                  <c:v>52914</c:v>
                </c:pt>
                <c:pt idx="52915">
                  <c:v>52915</c:v>
                </c:pt>
                <c:pt idx="52916">
                  <c:v>52916</c:v>
                </c:pt>
                <c:pt idx="52917">
                  <c:v>52917</c:v>
                </c:pt>
                <c:pt idx="52918">
                  <c:v>52918</c:v>
                </c:pt>
                <c:pt idx="52919">
                  <c:v>52919</c:v>
                </c:pt>
                <c:pt idx="52920">
                  <c:v>52920</c:v>
                </c:pt>
                <c:pt idx="52921">
                  <c:v>52921</c:v>
                </c:pt>
                <c:pt idx="52922">
                  <c:v>52922</c:v>
                </c:pt>
                <c:pt idx="52923">
                  <c:v>52923</c:v>
                </c:pt>
                <c:pt idx="52924">
                  <c:v>52924</c:v>
                </c:pt>
                <c:pt idx="52925">
                  <c:v>52925</c:v>
                </c:pt>
                <c:pt idx="52926">
                  <c:v>52926</c:v>
                </c:pt>
                <c:pt idx="52927">
                  <c:v>52927</c:v>
                </c:pt>
                <c:pt idx="52928">
                  <c:v>52928</c:v>
                </c:pt>
                <c:pt idx="52929">
                  <c:v>52929</c:v>
                </c:pt>
                <c:pt idx="52930">
                  <c:v>52930</c:v>
                </c:pt>
                <c:pt idx="52931">
                  <c:v>52931</c:v>
                </c:pt>
                <c:pt idx="52932">
                  <c:v>52932</c:v>
                </c:pt>
                <c:pt idx="52933">
                  <c:v>52933</c:v>
                </c:pt>
                <c:pt idx="52934">
                  <c:v>52934</c:v>
                </c:pt>
                <c:pt idx="52935">
                  <c:v>52935</c:v>
                </c:pt>
                <c:pt idx="52936">
                  <c:v>52936</c:v>
                </c:pt>
                <c:pt idx="52937">
                  <c:v>52937</c:v>
                </c:pt>
                <c:pt idx="52938">
                  <c:v>52938</c:v>
                </c:pt>
                <c:pt idx="52939">
                  <c:v>52939</c:v>
                </c:pt>
                <c:pt idx="52940">
                  <c:v>52940</c:v>
                </c:pt>
                <c:pt idx="52941">
                  <c:v>52941</c:v>
                </c:pt>
                <c:pt idx="52942">
                  <c:v>52942</c:v>
                </c:pt>
                <c:pt idx="52943">
                  <c:v>52943</c:v>
                </c:pt>
                <c:pt idx="52944">
                  <c:v>52944</c:v>
                </c:pt>
                <c:pt idx="52945">
                  <c:v>52945</c:v>
                </c:pt>
                <c:pt idx="52946">
                  <c:v>52946</c:v>
                </c:pt>
                <c:pt idx="52947">
                  <c:v>52947</c:v>
                </c:pt>
                <c:pt idx="52948">
                  <c:v>52948</c:v>
                </c:pt>
                <c:pt idx="52949">
                  <c:v>52949</c:v>
                </c:pt>
                <c:pt idx="52950">
                  <c:v>52950</c:v>
                </c:pt>
                <c:pt idx="52951">
                  <c:v>52951</c:v>
                </c:pt>
                <c:pt idx="52952">
                  <c:v>52952</c:v>
                </c:pt>
                <c:pt idx="52953">
                  <c:v>52953</c:v>
                </c:pt>
                <c:pt idx="52954">
                  <c:v>52954</c:v>
                </c:pt>
                <c:pt idx="52955">
                  <c:v>52955</c:v>
                </c:pt>
                <c:pt idx="52956">
                  <c:v>52956</c:v>
                </c:pt>
                <c:pt idx="52957">
                  <c:v>52957</c:v>
                </c:pt>
                <c:pt idx="52958">
                  <c:v>52958</c:v>
                </c:pt>
                <c:pt idx="52959">
                  <c:v>52959</c:v>
                </c:pt>
                <c:pt idx="52960">
                  <c:v>52960</c:v>
                </c:pt>
                <c:pt idx="52961">
                  <c:v>52961</c:v>
                </c:pt>
                <c:pt idx="52962">
                  <c:v>52962</c:v>
                </c:pt>
                <c:pt idx="52963">
                  <c:v>52963</c:v>
                </c:pt>
                <c:pt idx="52964">
                  <c:v>52964</c:v>
                </c:pt>
                <c:pt idx="52965">
                  <c:v>52965</c:v>
                </c:pt>
                <c:pt idx="52966">
                  <c:v>52966</c:v>
                </c:pt>
                <c:pt idx="52967">
                  <c:v>52967</c:v>
                </c:pt>
                <c:pt idx="52968">
                  <c:v>52968</c:v>
                </c:pt>
                <c:pt idx="52969">
                  <c:v>52969</c:v>
                </c:pt>
                <c:pt idx="52970">
                  <c:v>52970</c:v>
                </c:pt>
                <c:pt idx="52971">
                  <c:v>52971</c:v>
                </c:pt>
                <c:pt idx="52972">
                  <c:v>52972</c:v>
                </c:pt>
                <c:pt idx="52973">
                  <c:v>52973</c:v>
                </c:pt>
                <c:pt idx="52974">
                  <c:v>52974</c:v>
                </c:pt>
                <c:pt idx="52975">
                  <c:v>52975</c:v>
                </c:pt>
                <c:pt idx="52976">
                  <c:v>52976</c:v>
                </c:pt>
                <c:pt idx="52977">
                  <c:v>52977</c:v>
                </c:pt>
                <c:pt idx="52978">
                  <c:v>52978</c:v>
                </c:pt>
                <c:pt idx="52979">
                  <c:v>52979</c:v>
                </c:pt>
                <c:pt idx="52980">
                  <c:v>52980</c:v>
                </c:pt>
                <c:pt idx="52981">
                  <c:v>52981</c:v>
                </c:pt>
                <c:pt idx="52982">
                  <c:v>52982</c:v>
                </c:pt>
                <c:pt idx="52983">
                  <c:v>52983</c:v>
                </c:pt>
                <c:pt idx="52984">
                  <c:v>52984</c:v>
                </c:pt>
                <c:pt idx="52985">
                  <c:v>52985</c:v>
                </c:pt>
                <c:pt idx="52986">
                  <c:v>52986</c:v>
                </c:pt>
                <c:pt idx="52987">
                  <c:v>52987</c:v>
                </c:pt>
                <c:pt idx="52988">
                  <c:v>52988</c:v>
                </c:pt>
                <c:pt idx="52989">
                  <c:v>52989</c:v>
                </c:pt>
                <c:pt idx="52990">
                  <c:v>52990</c:v>
                </c:pt>
                <c:pt idx="52991">
                  <c:v>52991</c:v>
                </c:pt>
                <c:pt idx="52992">
                  <c:v>52992</c:v>
                </c:pt>
                <c:pt idx="52993">
                  <c:v>52993</c:v>
                </c:pt>
                <c:pt idx="52994">
                  <c:v>52994</c:v>
                </c:pt>
                <c:pt idx="52995">
                  <c:v>52995</c:v>
                </c:pt>
                <c:pt idx="52996">
                  <c:v>52996</c:v>
                </c:pt>
                <c:pt idx="52997">
                  <c:v>52997</c:v>
                </c:pt>
                <c:pt idx="52998">
                  <c:v>52998</c:v>
                </c:pt>
                <c:pt idx="52999">
                  <c:v>52999</c:v>
                </c:pt>
                <c:pt idx="53000">
                  <c:v>53000</c:v>
                </c:pt>
                <c:pt idx="53001">
                  <c:v>53001</c:v>
                </c:pt>
                <c:pt idx="53002">
                  <c:v>53002</c:v>
                </c:pt>
                <c:pt idx="53003">
                  <c:v>53003</c:v>
                </c:pt>
                <c:pt idx="53004">
                  <c:v>53004</c:v>
                </c:pt>
                <c:pt idx="53005">
                  <c:v>53005</c:v>
                </c:pt>
                <c:pt idx="53006">
                  <c:v>53006</c:v>
                </c:pt>
                <c:pt idx="53007">
                  <c:v>53007</c:v>
                </c:pt>
                <c:pt idx="53008">
                  <c:v>53008</c:v>
                </c:pt>
                <c:pt idx="53009">
                  <c:v>53009</c:v>
                </c:pt>
                <c:pt idx="53010">
                  <c:v>53010</c:v>
                </c:pt>
                <c:pt idx="53011">
                  <c:v>53011</c:v>
                </c:pt>
                <c:pt idx="53012">
                  <c:v>53012</c:v>
                </c:pt>
                <c:pt idx="53013">
                  <c:v>53013</c:v>
                </c:pt>
                <c:pt idx="53014">
                  <c:v>53014</c:v>
                </c:pt>
                <c:pt idx="53015">
                  <c:v>53015</c:v>
                </c:pt>
                <c:pt idx="53016">
                  <c:v>53016</c:v>
                </c:pt>
                <c:pt idx="53017">
                  <c:v>53017</c:v>
                </c:pt>
                <c:pt idx="53018">
                  <c:v>53018</c:v>
                </c:pt>
                <c:pt idx="53019">
                  <c:v>53019</c:v>
                </c:pt>
                <c:pt idx="53020">
                  <c:v>53020</c:v>
                </c:pt>
                <c:pt idx="53021">
                  <c:v>53021</c:v>
                </c:pt>
                <c:pt idx="53022">
                  <c:v>53022</c:v>
                </c:pt>
                <c:pt idx="53023">
                  <c:v>53023</c:v>
                </c:pt>
                <c:pt idx="53024">
                  <c:v>53024</c:v>
                </c:pt>
                <c:pt idx="53025">
                  <c:v>53025</c:v>
                </c:pt>
                <c:pt idx="53026">
                  <c:v>53026</c:v>
                </c:pt>
                <c:pt idx="53027">
                  <c:v>53027</c:v>
                </c:pt>
                <c:pt idx="53028">
                  <c:v>53028</c:v>
                </c:pt>
                <c:pt idx="53029">
                  <c:v>53029</c:v>
                </c:pt>
                <c:pt idx="53030">
                  <c:v>53030</c:v>
                </c:pt>
                <c:pt idx="53031">
                  <c:v>53031</c:v>
                </c:pt>
                <c:pt idx="53032">
                  <c:v>53032</c:v>
                </c:pt>
                <c:pt idx="53033">
                  <c:v>53033</c:v>
                </c:pt>
                <c:pt idx="53034">
                  <c:v>53034</c:v>
                </c:pt>
                <c:pt idx="53035">
                  <c:v>53035</c:v>
                </c:pt>
                <c:pt idx="53036">
                  <c:v>53036</c:v>
                </c:pt>
                <c:pt idx="53037">
                  <c:v>53037</c:v>
                </c:pt>
                <c:pt idx="53038">
                  <c:v>53038</c:v>
                </c:pt>
                <c:pt idx="53039">
                  <c:v>53039</c:v>
                </c:pt>
                <c:pt idx="53040">
                  <c:v>53040</c:v>
                </c:pt>
                <c:pt idx="53041">
                  <c:v>53041</c:v>
                </c:pt>
                <c:pt idx="53042">
                  <c:v>53042</c:v>
                </c:pt>
                <c:pt idx="53043">
                  <c:v>53043</c:v>
                </c:pt>
                <c:pt idx="53044">
                  <c:v>53044</c:v>
                </c:pt>
                <c:pt idx="53045">
                  <c:v>53045</c:v>
                </c:pt>
                <c:pt idx="53046">
                  <c:v>53046</c:v>
                </c:pt>
                <c:pt idx="53047">
                  <c:v>53047</c:v>
                </c:pt>
                <c:pt idx="53048">
                  <c:v>53048</c:v>
                </c:pt>
                <c:pt idx="53049">
                  <c:v>53049</c:v>
                </c:pt>
                <c:pt idx="53050">
                  <c:v>53050</c:v>
                </c:pt>
                <c:pt idx="53051">
                  <c:v>53051</c:v>
                </c:pt>
                <c:pt idx="53052">
                  <c:v>53052</c:v>
                </c:pt>
                <c:pt idx="53053">
                  <c:v>53053</c:v>
                </c:pt>
                <c:pt idx="53054">
                  <c:v>53054</c:v>
                </c:pt>
                <c:pt idx="53055">
                  <c:v>53055</c:v>
                </c:pt>
                <c:pt idx="53056">
                  <c:v>53056</c:v>
                </c:pt>
                <c:pt idx="53057">
                  <c:v>53057</c:v>
                </c:pt>
                <c:pt idx="53058">
                  <c:v>53058</c:v>
                </c:pt>
                <c:pt idx="53059">
                  <c:v>53059</c:v>
                </c:pt>
                <c:pt idx="53060">
                  <c:v>53060</c:v>
                </c:pt>
                <c:pt idx="53061">
                  <c:v>53061</c:v>
                </c:pt>
                <c:pt idx="53062">
                  <c:v>53062</c:v>
                </c:pt>
                <c:pt idx="53063">
                  <c:v>53063</c:v>
                </c:pt>
                <c:pt idx="53064">
                  <c:v>53064</c:v>
                </c:pt>
                <c:pt idx="53065">
                  <c:v>53065</c:v>
                </c:pt>
                <c:pt idx="53066">
                  <c:v>53066</c:v>
                </c:pt>
                <c:pt idx="53067">
                  <c:v>53067</c:v>
                </c:pt>
                <c:pt idx="53068">
                  <c:v>53068</c:v>
                </c:pt>
                <c:pt idx="53069">
                  <c:v>53069</c:v>
                </c:pt>
                <c:pt idx="53070">
                  <c:v>53070</c:v>
                </c:pt>
                <c:pt idx="53071">
                  <c:v>53071</c:v>
                </c:pt>
                <c:pt idx="53072">
                  <c:v>53072</c:v>
                </c:pt>
                <c:pt idx="53073">
                  <c:v>53073</c:v>
                </c:pt>
                <c:pt idx="53074">
                  <c:v>53074</c:v>
                </c:pt>
                <c:pt idx="53075">
                  <c:v>53075</c:v>
                </c:pt>
                <c:pt idx="53076">
                  <c:v>53076</c:v>
                </c:pt>
                <c:pt idx="53077">
                  <c:v>53077</c:v>
                </c:pt>
                <c:pt idx="53078">
                  <c:v>53078</c:v>
                </c:pt>
                <c:pt idx="53079">
                  <c:v>53079</c:v>
                </c:pt>
                <c:pt idx="53080">
                  <c:v>53080</c:v>
                </c:pt>
                <c:pt idx="53081">
                  <c:v>53081</c:v>
                </c:pt>
                <c:pt idx="53082">
                  <c:v>53082</c:v>
                </c:pt>
                <c:pt idx="53083">
                  <c:v>53083</c:v>
                </c:pt>
                <c:pt idx="53084">
                  <c:v>53084</c:v>
                </c:pt>
                <c:pt idx="53085">
                  <c:v>53085</c:v>
                </c:pt>
                <c:pt idx="53086">
                  <c:v>53086</c:v>
                </c:pt>
                <c:pt idx="53087">
                  <c:v>53087</c:v>
                </c:pt>
                <c:pt idx="53088">
                  <c:v>53088</c:v>
                </c:pt>
                <c:pt idx="53089">
                  <c:v>53089</c:v>
                </c:pt>
                <c:pt idx="53090">
                  <c:v>53090</c:v>
                </c:pt>
                <c:pt idx="53091">
                  <c:v>53091</c:v>
                </c:pt>
                <c:pt idx="53092">
                  <c:v>53092</c:v>
                </c:pt>
                <c:pt idx="53093">
                  <c:v>53093</c:v>
                </c:pt>
                <c:pt idx="53094">
                  <c:v>53094</c:v>
                </c:pt>
                <c:pt idx="53095">
                  <c:v>53095</c:v>
                </c:pt>
                <c:pt idx="53096">
                  <c:v>53096</c:v>
                </c:pt>
                <c:pt idx="53097">
                  <c:v>53097</c:v>
                </c:pt>
                <c:pt idx="53098">
                  <c:v>53098</c:v>
                </c:pt>
                <c:pt idx="53099">
                  <c:v>53099</c:v>
                </c:pt>
                <c:pt idx="53100">
                  <c:v>53100</c:v>
                </c:pt>
                <c:pt idx="53101">
                  <c:v>53101</c:v>
                </c:pt>
                <c:pt idx="53102">
                  <c:v>53102</c:v>
                </c:pt>
                <c:pt idx="53103">
                  <c:v>53103</c:v>
                </c:pt>
                <c:pt idx="53104">
                  <c:v>53104</c:v>
                </c:pt>
                <c:pt idx="53105">
                  <c:v>53105</c:v>
                </c:pt>
                <c:pt idx="53106">
                  <c:v>53106</c:v>
                </c:pt>
                <c:pt idx="53107">
                  <c:v>53107</c:v>
                </c:pt>
                <c:pt idx="53108">
                  <c:v>53108</c:v>
                </c:pt>
                <c:pt idx="53109">
                  <c:v>53109</c:v>
                </c:pt>
                <c:pt idx="53110">
                  <c:v>53110</c:v>
                </c:pt>
                <c:pt idx="53111">
                  <c:v>53111</c:v>
                </c:pt>
                <c:pt idx="53112">
                  <c:v>53112</c:v>
                </c:pt>
                <c:pt idx="53113">
                  <c:v>53113</c:v>
                </c:pt>
                <c:pt idx="53114">
                  <c:v>53114</c:v>
                </c:pt>
                <c:pt idx="53115">
                  <c:v>53115</c:v>
                </c:pt>
                <c:pt idx="53116">
                  <c:v>53116</c:v>
                </c:pt>
                <c:pt idx="53117">
                  <c:v>53117</c:v>
                </c:pt>
                <c:pt idx="53118">
                  <c:v>53118</c:v>
                </c:pt>
                <c:pt idx="53119">
                  <c:v>53119</c:v>
                </c:pt>
                <c:pt idx="53120">
                  <c:v>53120</c:v>
                </c:pt>
                <c:pt idx="53121">
                  <c:v>53121</c:v>
                </c:pt>
                <c:pt idx="53122">
                  <c:v>53122</c:v>
                </c:pt>
                <c:pt idx="53123">
                  <c:v>53123</c:v>
                </c:pt>
                <c:pt idx="53124">
                  <c:v>53124</c:v>
                </c:pt>
                <c:pt idx="53125">
                  <c:v>53125</c:v>
                </c:pt>
                <c:pt idx="53126">
                  <c:v>53126</c:v>
                </c:pt>
                <c:pt idx="53127">
                  <c:v>53127</c:v>
                </c:pt>
                <c:pt idx="53128">
                  <c:v>53128</c:v>
                </c:pt>
                <c:pt idx="53129">
                  <c:v>53129</c:v>
                </c:pt>
                <c:pt idx="53130">
                  <c:v>53130</c:v>
                </c:pt>
                <c:pt idx="53131">
                  <c:v>53131</c:v>
                </c:pt>
                <c:pt idx="53132">
                  <c:v>53132</c:v>
                </c:pt>
                <c:pt idx="53133">
                  <c:v>53133</c:v>
                </c:pt>
                <c:pt idx="53134">
                  <c:v>53134</c:v>
                </c:pt>
                <c:pt idx="53135">
                  <c:v>53135</c:v>
                </c:pt>
                <c:pt idx="53136">
                  <c:v>53136</c:v>
                </c:pt>
                <c:pt idx="53137">
                  <c:v>53137</c:v>
                </c:pt>
                <c:pt idx="53138">
                  <c:v>53138</c:v>
                </c:pt>
                <c:pt idx="53139">
                  <c:v>53139</c:v>
                </c:pt>
                <c:pt idx="53140">
                  <c:v>53140</c:v>
                </c:pt>
                <c:pt idx="53141">
                  <c:v>53141</c:v>
                </c:pt>
                <c:pt idx="53142">
                  <c:v>53142</c:v>
                </c:pt>
                <c:pt idx="53143">
                  <c:v>53143</c:v>
                </c:pt>
                <c:pt idx="53144">
                  <c:v>53144</c:v>
                </c:pt>
                <c:pt idx="53145">
                  <c:v>53145</c:v>
                </c:pt>
                <c:pt idx="53146">
                  <c:v>53146</c:v>
                </c:pt>
                <c:pt idx="53147">
                  <c:v>53147</c:v>
                </c:pt>
                <c:pt idx="53148">
                  <c:v>53148</c:v>
                </c:pt>
                <c:pt idx="53149">
                  <c:v>53149</c:v>
                </c:pt>
                <c:pt idx="53150">
                  <c:v>53150</c:v>
                </c:pt>
                <c:pt idx="53151">
                  <c:v>53151</c:v>
                </c:pt>
                <c:pt idx="53152">
                  <c:v>53152</c:v>
                </c:pt>
                <c:pt idx="53153">
                  <c:v>53153</c:v>
                </c:pt>
                <c:pt idx="53154">
                  <c:v>53154</c:v>
                </c:pt>
                <c:pt idx="53155">
                  <c:v>53155</c:v>
                </c:pt>
                <c:pt idx="53156">
                  <c:v>53156</c:v>
                </c:pt>
                <c:pt idx="53157">
                  <c:v>53157</c:v>
                </c:pt>
                <c:pt idx="53158">
                  <c:v>53158</c:v>
                </c:pt>
                <c:pt idx="53159">
                  <c:v>53159</c:v>
                </c:pt>
                <c:pt idx="53160">
                  <c:v>53160</c:v>
                </c:pt>
                <c:pt idx="53161">
                  <c:v>53161</c:v>
                </c:pt>
                <c:pt idx="53162">
                  <c:v>53162</c:v>
                </c:pt>
                <c:pt idx="53163">
                  <c:v>53163</c:v>
                </c:pt>
                <c:pt idx="53164">
                  <c:v>53164</c:v>
                </c:pt>
                <c:pt idx="53165">
                  <c:v>53165</c:v>
                </c:pt>
                <c:pt idx="53166">
                  <c:v>53166</c:v>
                </c:pt>
                <c:pt idx="53167">
                  <c:v>53167</c:v>
                </c:pt>
                <c:pt idx="53168">
                  <c:v>53168</c:v>
                </c:pt>
                <c:pt idx="53169">
                  <c:v>53169</c:v>
                </c:pt>
                <c:pt idx="53170">
                  <c:v>53170</c:v>
                </c:pt>
                <c:pt idx="53171">
                  <c:v>53171</c:v>
                </c:pt>
                <c:pt idx="53172">
                  <c:v>53172</c:v>
                </c:pt>
                <c:pt idx="53173">
                  <c:v>53173</c:v>
                </c:pt>
                <c:pt idx="53174">
                  <c:v>53174</c:v>
                </c:pt>
                <c:pt idx="53175">
                  <c:v>53175</c:v>
                </c:pt>
                <c:pt idx="53176">
                  <c:v>53176</c:v>
                </c:pt>
                <c:pt idx="53177">
                  <c:v>53177</c:v>
                </c:pt>
                <c:pt idx="53178">
                  <c:v>53178</c:v>
                </c:pt>
                <c:pt idx="53179">
                  <c:v>53179</c:v>
                </c:pt>
                <c:pt idx="53180">
                  <c:v>53180</c:v>
                </c:pt>
                <c:pt idx="53181">
                  <c:v>53181</c:v>
                </c:pt>
                <c:pt idx="53182">
                  <c:v>53182</c:v>
                </c:pt>
                <c:pt idx="53183">
                  <c:v>53183</c:v>
                </c:pt>
                <c:pt idx="53184">
                  <c:v>53184</c:v>
                </c:pt>
                <c:pt idx="53185">
                  <c:v>53185</c:v>
                </c:pt>
                <c:pt idx="53186">
                  <c:v>53186</c:v>
                </c:pt>
                <c:pt idx="53187">
                  <c:v>53187</c:v>
                </c:pt>
                <c:pt idx="53188">
                  <c:v>53188</c:v>
                </c:pt>
                <c:pt idx="53189">
                  <c:v>53189</c:v>
                </c:pt>
                <c:pt idx="53190">
                  <c:v>53190</c:v>
                </c:pt>
                <c:pt idx="53191">
                  <c:v>53191</c:v>
                </c:pt>
                <c:pt idx="53192">
                  <c:v>53192</c:v>
                </c:pt>
                <c:pt idx="53193">
                  <c:v>53193</c:v>
                </c:pt>
                <c:pt idx="53194">
                  <c:v>53194</c:v>
                </c:pt>
                <c:pt idx="53195">
                  <c:v>53195</c:v>
                </c:pt>
                <c:pt idx="53196">
                  <c:v>53196</c:v>
                </c:pt>
                <c:pt idx="53197">
                  <c:v>53197</c:v>
                </c:pt>
                <c:pt idx="53198">
                  <c:v>53198</c:v>
                </c:pt>
                <c:pt idx="53199">
                  <c:v>53199</c:v>
                </c:pt>
                <c:pt idx="53200">
                  <c:v>53200</c:v>
                </c:pt>
                <c:pt idx="53201">
                  <c:v>53201</c:v>
                </c:pt>
                <c:pt idx="53202">
                  <c:v>53202</c:v>
                </c:pt>
                <c:pt idx="53203">
                  <c:v>53203</c:v>
                </c:pt>
                <c:pt idx="53204">
                  <c:v>53204</c:v>
                </c:pt>
                <c:pt idx="53205">
                  <c:v>53205</c:v>
                </c:pt>
                <c:pt idx="53206">
                  <c:v>53206</c:v>
                </c:pt>
                <c:pt idx="53207">
                  <c:v>53207</c:v>
                </c:pt>
                <c:pt idx="53208">
                  <c:v>53208</c:v>
                </c:pt>
                <c:pt idx="53209">
                  <c:v>53209</c:v>
                </c:pt>
                <c:pt idx="53210">
                  <c:v>53210</c:v>
                </c:pt>
                <c:pt idx="53211">
                  <c:v>53211</c:v>
                </c:pt>
                <c:pt idx="53212">
                  <c:v>53212</c:v>
                </c:pt>
                <c:pt idx="53213">
                  <c:v>53213</c:v>
                </c:pt>
                <c:pt idx="53214">
                  <c:v>53214</c:v>
                </c:pt>
                <c:pt idx="53215">
                  <c:v>53215</c:v>
                </c:pt>
                <c:pt idx="53216">
                  <c:v>53216</c:v>
                </c:pt>
                <c:pt idx="53217">
                  <c:v>53217</c:v>
                </c:pt>
                <c:pt idx="53218">
                  <c:v>53218</c:v>
                </c:pt>
                <c:pt idx="53219">
                  <c:v>53219</c:v>
                </c:pt>
                <c:pt idx="53220">
                  <c:v>53220</c:v>
                </c:pt>
                <c:pt idx="53221">
                  <c:v>53221</c:v>
                </c:pt>
                <c:pt idx="53222">
                  <c:v>53222</c:v>
                </c:pt>
                <c:pt idx="53223">
                  <c:v>53223</c:v>
                </c:pt>
                <c:pt idx="53224">
                  <c:v>53224</c:v>
                </c:pt>
                <c:pt idx="53225">
                  <c:v>53225</c:v>
                </c:pt>
                <c:pt idx="53226">
                  <c:v>53226</c:v>
                </c:pt>
                <c:pt idx="53227">
                  <c:v>53227</c:v>
                </c:pt>
                <c:pt idx="53228">
                  <c:v>53228</c:v>
                </c:pt>
                <c:pt idx="53229">
                  <c:v>53229</c:v>
                </c:pt>
                <c:pt idx="53230">
                  <c:v>53230</c:v>
                </c:pt>
                <c:pt idx="53231">
                  <c:v>53231</c:v>
                </c:pt>
                <c:pt idx="53232">
                  <c:v>53232</c:v>
                </c:pt>
                <c:pt idx="53233">
                  <c:v>53233</c:v>
                </c:pt>
                <c:pt idx="53234">
                  <c:v>53234</c:v>
                </c:pt>
                <c:pt idx="53235">
                  <c:v>53235</c:v>
                </c:pt>
                <c:pt idx="53236">
                  <c:v>53236</c:v>
                </c:pt>
                <c:pt idx="53237">
                  <c:v>53237</c:v>
                </c:pt>
                <c:pt idx="53238">
                  <c:v>53238</c:v>
                </c:pt>
                <c:pt idx="53239">
                  <c:v>53239</c:v>
                </c:pt>
                <c:pt idx="53240">
                  <c:v>53240</c:v>
                </c:pt>
                <c:pt idx="53241">
                  <c:v>53241</c:v>
                </c:pt>
                <c:pt idx="53242">
                  <c:v>53242</c:v>
                </c:pt>
                <c:pt idx="53243">
                  <c:v>53243</c:v>
                </c:pt>
                <c:pt idx="53244">
                  <c:v>53244</c:v>
                </c:pt>
                <c:pt idx="53245">
                  <c:v>53245</c:v>
                </c:pt>
                <c:pt idx="53246">
                  <c:v>53246</c:v>
                </c:pt>
                <c:pt idx="53247">
                  <c:v>53247</c:v>
                </c:pt>
                <c:pt idx="53248">
                  <c:v>53248</c:v>
                </c:pt>
                <c:pt idx="53249">
                  <c:v>53249</c:v>
                </c:pt>
                <c:pt idx="53250">
                  <c:v>53250</c:v>
                </c:pt>
                <c:pt idx="53251">
                  <c:v>53251</c:v>
                </c:pt>
                <c:pt idx="53252">
                  <c:v>53252</c:v>
                </c:pt>
                <c:pt idx="53253">
                  <c:v>53253</c:v>
                </c:pt>
                <c:pt idx="53254">
                  <c:v>53254</c:v>
                </c:pt>
                <c:pt idx="53255">
                  <c:v>53255</c:v>
                </c:pt>
                <c:pt idx="53256">
                  <c:v>53256</c:v>
                </c:pt>
                <c:pt idx="53257">
                  <c:v>53257</c:v>
                </c:pt>
                <c:pt idx="53258">
                  <c:v>53258</c:v>
                </c:pt>
                <c:pt idx="53259">
                  <c:v>53259</c:v>
                </c:pt>
                <c:pt idx="53260">
                  <c:v>53260</c:v>
                </c:pt>
                <c:pt idx="53261">
                  <c:v>53261</c:v>
                </c:pt>
                <c:pt idx="53262">
                  <c:v>53262</c:v>
                </c:pt>
                <c:pt idx="53263">
                  <c:v>53263</c:v>
                </c:pt>
                <c:pt idx="53264">
                  <c:v>53264</c:v>
                </c:pt>
                <c:pt idx="53265">
                  <c:v>53265</c:v>
                </c:pt>
                <c:pt idx="53266">
                  <c:v>53266</c:v>
                </c:pt>
                <c:pt idx="53267">
                  <c:v>53267</c:v>
                </c:pt>
                <c:pt idx="53268">
                  <c:v>53268</c:v>
                </c:pt>
                <c:pt idx="53269">
                  <c:v>53269</c:v>
                </c:pt>
                <c:pt idx="53270">
                  <c:v>53270</c:v>
                </c:pt>
                <c:pt idx="53271">
                  <c:v>53271</c:v>
                </c:pt>
                <c:pt idx="53272">
                  <c:v>53272</c:v>
                </c:pt>
                <c:pt idx="53273">
                  <c:v>53273</c:v>
                </c:pt>
                <c:pt idx="53274">
                  <c:v>53274</c:v>
                </c:pt>
                <c:pt idx="53275">
                  <c:v>53275</c:v>
                </c:pt>
                <c:pt idx="53276">
                  <c:v>53276</c:v>
                </c:pt>
                <c:pt idx="53277">
                  <c:v>53277</c:v>
                </c:pt>
                <c:pt idx="53278">
                  <c:v>53278</c:v>
                </c:pt>
                <c:pt idx="53279">
                  <c:v>53279</c:v>
                </c:pt>
                <c:pt idx="53280">
                  <c:v>53280</c:v>
                </c:pt>
                <c:pt idx="53281">
                  <c:v>53281</c:v>
                </c:pt>
                <c:pt idx="53282">
                  <c:v>53282</c:v>
                </c:pt>
                <c:pt idx="53283">
                  <c:v>53283</c:v>
                </c:pt>
                <c:pt idx="53284">
                  <c:v>53284</c:v>
                </c:pt>
                <c:pt idx="53285">
                  <c:v>53285</c:v>
                </c:pt>
                <c:pt idx="53286">
                  <c:v>53286</c:v>
                </c:pt>
                <c:pt idx="53287">
                  <c:v>53287</c:v>
                </c:pt>
                <c:pt idx="53288">
                  <c:v>53288</c:v>
                </c:pt>
                <c:pt idx="53289">
                  <c:v>53289</c:v>
                </c:pt>
                <c:pt idx="53290">
                  <c:v>53290</c:v>
                </c:pt>
                <c:pt idx="53291">
                  <c:v>53291</c:v>
                </c:pt>
                <c:pt idx="53292">
                  <c:v>53292</c:v>
                </c:pt>
                <c:pt idx="53293">
                  <c:v>53293</c:v>
                </c:pt>
                <c:pt idx="53294">
                  <c:v>53294</c:v>
                </c:pt>
                <c:pt idx="53295">
                  <c:v>53295</c:v>
                </c:pt>
                <c:pt idx="53296">
                  <c:v>53296</c:v>
                </c:pt>
                <c:pt idx="53297">
                  <c:v>53297</c:v>
                </c:pt>
                <c:pt idx="53298">
                  <c:v>53298</c:v>
                </c:pt>
                <c:pt idx="53299">
                  <c:v>53299</c:v>
                </c:pt>
                <c:pt idx="53300">
                  <c:v>53300</c:v>
                </c:pt>
                <c:pt idx="53301">
                  <c:v>53301</c:v>
                </c:pt>
                <c:pt idx="53302">
                  <c:v>53302</c:v>
                </c:pt>
                <c:pt idx="53303">
                  <c:v>53303</c:v>
                </c:pt>
                <c:pt idx="53304">
                  <c:v>53304</c:v>
                </c:pt>
                <c:pt idx="53305">
                  <c:v>53305</c:v>
                </c:pt>
                <c:pt idx="53306">
                  <c:v>53306</c:v>
                </c:pt>
                <c:pt idx="53307">
                  <c:v>53307</c:v>
                </c:pt>
                <c:pt idx="53308">
                  <c:v>53308</c:v>
                </c:pt>
                <c:pt idx="53309">
                  <c:v>53309</c:v>
                </c:pt>
                <c:pt idx="53310">
                  <c:v>53310</c:v>
                </c:pt>
                <c:pt idx="53311">
                  <c:v>53311</c:v>
                </c:pt>
                <c:pt idx="53312">
                  <c:v>53312</c:v>
                </c:pt>
                <c:pt idx="53313">
                  <c:v>53313</c:v>
                </c:pt>
                <c:pt idx="53314">
                  <c:v>53314</c:v>
                </c:pt>
                <c:pt idx="53315">
                  <c:v>53315</c:v>
                </c:pt>
                <c:pt idx="53316">
                  <c:v>53316</c:v>
                </c:pt>
                <c:pt idx="53317">
                  <c:v>53317</c:v>
                </c:pt>
                <c:pt idx="53318">
                  <c:v>53318</c:v>
                </c:pt>
                <c:pt idx="53319">
                  <c:v>53319</c:v>
                </c:pt>
                <c:pt idx="53320">
                  <c:v>53320</c:v>
                </c:pt>
                <c:pt idx="53321">
                  <c:v>53321</c:v>
                </c:pt>
                <c:pt idx="53322">
                  <c:v>53322</c:v>
                </c:pt>
                <c:pt idx="53323">
                  <c:v>53323</c:v>
                </c:pt>
                <c:pt idx="53324">
                  <c:v>53324</c:v>
                </c:pt>
                <c:pt idx="53325">
                  <c:v>53325</c:v>
                </c:pt>
                <c:pt idx="53326">
                  <c:v>53326</c:v>
                </c:pt>
                <c:pt idx="53327">
                  <c:v>53327</c:v>
                </c:pt>
                <c:pt idx="53328">
                  <c:v>53328</c:v>
                </c:pt>
                <c:pt idx="53329">
                  <c:v>53329</c:v>
                </c:pt>
                <c:pt idx="53330">
                  <c:v>53330</c:v>
                </c:pt>
                <c:pt idx="53331">
                  <c:v>53331</c:v>
                </c:pt>
                <c:pt idx="53332">
                  <c:v>53332</c:v>
                </c:pt>
                <c:pt idx="53333">
                  <c:v>53333</c:v>
                </c:pt>
                <c:pt idx="53334">
                  <c:v>53334</c:v>
                </c:pt>
                <c:pt idx="53335">
                  <c:v>53335</c:v>
                </c:pt>
                <c:pt idx="53336">
                  <c:v>53336</c:v>
                </c:pt>
                <c:pt idx="53337">
                  <c:v>53337</c:v>
                </c:pt>
                <c:pt idx="53338">
                  <c:v>53338</c:v>
                </c:pt>
                <c:pt idx="53339">
                  <c:v>53339</c:v>
                </c:pt>
                <c:pt idx="53340">
                  <c:v>53340</c:v>
                </c:pt>
                <c:pt idx="53341">
                  <c:v>53341</c:v>
                </c:pt>
                <c:pt idx="53342">
                  <c:v>53342</c:v>
                </c:pt>
                <c:pt idx="53343">
                  <c:v>53343</c:v>
                </c:pt>
                <c:pt idx="53344">
                  <c:v>53344</c:v>
                </c:pt>
                <c:pt idx="53345">
                  <c:v>53345</c:v>
                </c:pt>
                <c:pt idx="53346">
                  <c:v>53346</c:v>
                </c:pt>
                <c:pt idx="53347">
                  <c:v>53347</c:v>
                </c:pt>
                <c:pt idx="53348">
                  <c:v>53348</c:v>
                </c:pt>
                <c:pt idx="53349">
                  <c:v>53349</c:v>
                </c:pt>
                <c:pt idx="53350">
                  <c:v>53350</c:v>
                </c:pt>
                <c:pt idx="53351">
                  <c:v>53351</c:v>
                </c:pt>
                <c:pt idx="53352">
                  <c:v>53352</c:v>
                </c:pt>
                <c:pt idx="53353">
                  <c:v>53353</c:v>
                </c:pt>
                <c:pt idx="53354">
                  <c:v>53354</c:v>
                </c:pt>
                <c:pt idx="53355">
                  <c:v>53355</c:v>
                </c:pt>
                <c:pt idx="53356">
                  <c:v>53356</c:v>
                </c:pt>
                <c:pt idx="53357">
                  <c:v>53357</c:v>
                </c:pt>
                <c:pt idx="53358">
                  <c:v>53358</c:v>
                </c:pt>
                <c:pt idx="53359">
                  <c:v>53359</c:v>
                </c:pt>
                <c:pt idx="53360">
                  <c:v>53360</c:v>
                </c:pt>
                <c:pt idx="53361">
                  <c:v>53361</c:v>
                </c:pt>
                <c:pt idx="53362">
                  <c:v>53362</c:v>
                </c:pt>
                <c:pt idx="53363">
                  <c:v>53363</c:v>
                </c:pt>
                <c:pt idx="53364">
                  <c:v>53364</c:v>
                </c:pt>
                <c:pt idx="53365">
                  <c:v>53365</c:v>
                </c:pt>
                <c:pt idx="53366">
                  <c:v>53366</c:v>
                </c:pt>
                <c:pt idx="53367">
                  <c:v>53367</c:v>
                </c:pt>
                <c:pt idx="53368">
                  <c:v>53368</c:v>
                </c:pt>
                <c:pt idx="53369">
                  <c:v>53369</c:v>
                </c:pt>
                <c:pt idx="53370">
                  <c:v>53370</c:v>
                </c:pt>
                <c:pt idx="53371">
                  <c:v>53371</c:v>
                </c:pt>
                <c:pt idx="53372">
                  <c:v>53372</c:v>
                </c:pt>
                <c:pt idx="53373">
                  <c:v>53373</c:v>
                </c:pt>
                <c:pt idx="53374">
                  <c:v>53374</c:v>
                </c:pt>
                <c:pt idx="53375">
                  <c:v>53375</c:v>
                </c:pt>
                <c:pt idx="53376">
                  <c:v>53376</c:v>
                </c:pt>
                <c:pt idx="53377">
                  <c:v>53377</c:v>
                </c:pt>
                <c:pt idx="53378">
                  <c:v>53378</c:v>
                </c:pt>
                <c:pt idx="53379">
                  <c:v>53379</c:v>
                </c:pt>
                <c:pt idx="53380">
                  <c:v>53380</c:v>
                </c:pt>
                <c:pt idx="53381">
                  <c:v>53381</c:v>
                </c:pt>
                <c:pt idx="53382">
                  <c:v>53382</c:v>
                </c:pt>
                <c:pt idx="53383">
                  <c:v>53383</c:v>
                </c:pt>
                <c:pt idx="53384">
                  <c:v>53384</c:v>
                </c:pt>
                <c:pt idx="53385">
                  <c:v>53385</c:v>
                </c:pt>
                <c:pt idx="53386">
                  <c:v>53386</c:v>
                </c:pt>
                <c:pt idx="53387">
                  <c:v>53387</c:v>
                </c:pt>
                <c:pt idx="53388">
                  <c:v>53388</c:v>
                </c:pt>
                <c:pt idx="53389">
                  <c:v>53389</c:v>
                </c:pt>
                <c:pt idx="53390">
                  <c:v>53390</c:v>
                </c:pt>
                <c:pt idx="53391">
                  <c:v>53391</c:v>
                </c:pt>
                <c:pt idx="53392">
                  <c:v>53392</c:v>
                </c:pt>
                <c:pt idx="53393">
                  <c:v>53393</c:v>
                </c:pt>
                <c:pt idx="53394">
                  <c:v>53394</c:v>
                </c:pt>
                <c:pt idx="53395">
                  <c:v>53395</c:v>
                </c:pt>
                <c:pt idx="53396">
                  <c:v>53396</c:v>
                </c:pt>
                <c:pt idx="53397">
                  <c:v>53397</c:v>
                </c:pt>
                <c:pt idx="53398">
                  <c:v>53398</c:v>
                </c:pt>
                <c:pt idx="53399">
                  <c:v>53399</c:v>
                </c:pt>
                <c:pt idx="53400">
                  <c:v>53400</c:v>
                </c:pt>
                <c:pt idx="53401">
                  <c:v>53401</c:v>
                </c:pt>
                <c:pt idx="53402">
                  <c:v>53402</c:v>
                </c:pt>
                <c:pt idx="53403">
                  <c:v>53403</c:v>
                </c:pt>
                <c:pt idx="53404">
                  <c:v>53404</c:v>
                </c:pt>
                <c:pt idx="53405">
                  <c:v>53405</c:v>
                </c:pt>
                <c:pt idx="53406">
                  <c:v>53406</c:v>
                </c:pt>
                <c:pt idx="53407">
                  <c:v>53407</c:v>
                </c:pt>
                <c:pt idx="53408">
                  <c:v>53408</c:v>
                </c:pt>
                <c:pt idx="53409">
                  <c:v>53409</c:v>
                </c:pt>
                <c:pt idx="53410">
                  <c:v>53410</c:v>
                </c:pt>
                <c:pt idx="53411">
                  <c:v>53411</c:v>
                </c:pt>
                <c:pt idx="53412">
                  <c:v>53412</c:v>
                </c:pt>
                <c:pt idx="53413">
                  <c:v>53413</c:v>
                </c:pt>
                <c:pt idx="53414">
                  <c:v>53414</c:v>
                </c:pt>
                <c:pt idx="53415">
                  <c:v>53415</c:v>
                </c:pt>
                <c:pt idx="53416">
                  <c:v>53416</c:v>
                </c:pt>
                <c:pt idx="53417">
                  <c:v>53417</c:v>
                </c:pt>
                <c:pt idx="53418">
                  <c:v>53418</c:v>
                </c:pt>
                <c:pt idx="53419">
                  <c:v>53419</c:v>
                </c:pt>
                <c:pt idx="53420">
                  <c:v>53420</c:v>
                </c:pt>
                <c:pt idx="53421">
                  <c:v>53421</c:v>
                </c:pt>
                <c:pt idx="53422">
                  <c:v>53422</c:v>
                </c:pt>
                <c:pt idx="53423">
                  <c:v>53423</c:v>
                </c:pt>
                <c:pt idx="53424">
                  <c:v>53424</c:v>
                </c:pt>
                <c:pt idx="53425">
                  <c:v>53425</c:v>
                </c:pt>
                <c:pt idx="53426">
                  <c:v>53426</c:v>
                </c:pt>
                <c:pt idx="53427">
                  <c:v>53427</c:v>
                </c:pt>
                <c:pt idx="53428">
                  <c:v>53428</c:v>
                </c:pt>
                <c:pt idx="53429">
                  <c:v>53429</c:v>
                </c:pt>
                <c:pt idx="53430">
                  <c:v>53430</c:v>
                </c:pt>
                <c:pt idx="53431">
                  <c:v>53431</c:v>
                </c:pt>
                <c:pt idx="53432">
                  <c:v>53432</c:v>
                </c:pt>
                <c:pt idx="53433">
                  <c:v>53433</c:v>
                </c:pt>
                <c:pt idx="53434">
                  <c:v>53434</c:v>
                </c:pt>
                <c:pt idx="53435">
                  <c:v>53435</c:v>
                </c:pt>
                <c:pt idx="53436">
                  <c:v>53436</c:v>
                </c:pt>
                <c:pt idx="53437">
                  <c:v>53437</c:v>
                </c:pt>
                <c:pt idx="53438">
                  <c:v>53438</c:v>
                </c:pt>
                <c:pt idx="53439">
                  <c:v>53439</c:v>
                </c:pt>
                <c:pt idx="53440">
                  <c:v>53440</c:v>
                </c:pt>
                <c:pt idx="53441">
                  <c:v>53441</c:v>
                </c:pt>
                <c:pt idx="53442">
                  <c:v>53442</c:v>
                </c:pt>
                <c:pt idx="53443">
                  <c:v>53443</c:v>
                </c:pt>
                <c:pt idx="53444">
                  <c:v>53444</c:v>
                </c:pt>
                <c:pt idx="53445">
                  <c:v>53445</c:v>
                </c:pt>
                <c:pt idx="53446">
                  <c:v>53446</c:v>
                </c:pt>
                <c:pt idx="53447">
                  <c:v>53447</c:v>
                </c:pt>
                <c:pt idx="53448">
                  <c:v>53448</c:v>
                </c:pt>
                <c:pt idx="53449">
                  <c:v>53449</c:v>
                </c:pt>
                <c:pt idx="53450">
                  <c:v>53450</c:v>
                </c:pt>
                <c:pt idx="53451">
                  <c:v>53451</c:v>
                </c:pt>
                <c:pt idx="53452">
                  <c:v>53452</c:v>
                </c:pt>
                <c:pt idx="53453">
                  <c:v>53453</c:v>
                </c:pt>
                <c:pt idx="53454">
                  <c:v>53454</c:v>
                </c:pt>
                <c:pt idx="53455">
                  <c:v>53455</c:v>
                </c:pt>
                <c:pt idx="53456">
                  <c:v>53456</c:v>
                </c:pt>
                <c:pt idx="53457">
                  <c:v>53457</c:v>
                </c:pt>
                <c:pt idx="53458">
                  <c:v>53458</c:v>
                </c:pt>
                <c:pt idx="53459">
                  <c:v>53459</c:v>
                </c:pt>
                <c:pt idx="53460">
                  <c:v>53460</c:v>
                </c:pt>
                <c:pt idx="53461">
                  <c:v>53461</c:v>
                </c:pt>
                <c:pt idx="53462">
                  <c:v>53462</c:v>
                </c:pt>
                <c:pt idx="53463">
                  <c:v>53463</c:v>
                </c:pt>
                <c:pt idx="53464">
                  <c:v>53464</c:v>
                </c:pt>
                <c:pt idx="53465">
                  <c:v>53465</c:v>
                </c:pt>
                <c:pt idx="53466">
                  <c:v>53466</c:v>
                </c:pt>
                <c:pt idx="53467">
                  <c:v>53467</c:v>
                </c:pt>
                <c:pt idx="53468">
                  <c:v>53468</c:v>
                </c:pt>
                <c:pt idx="53469">
                  <c:v>53469</c:v>
                </c:pt>
                <c:pt idx="53470">
                  <c:v>53470</c:v>
                </c:pt>
                <c:pt idx="53471">
                  <c:v>53471</c:v>
                </c:pt>
                <c:pt idx="53472">
                  <c:v>53472</c:v>
                </c:pt>
                <c:pt idx="53473">
                  <c:v>53473</c:v>
                </c:pt>
                <c:pt idx="53474">
                  <c:v>53474</c:v>
                </c:pt>
                <c:pt idx="53475">
                  <c:v>53475</c:v>
                </c:pt>
                <c:pt idx="53476">
                  <c:v>53476</c:v>
                </c:pt>
                <c:pt idx="53477">
                  <c:v>53477</c:v>
                </c:pt>
                <c:pt idx="53478">
                  <c:v>53478</c:v>
                </c:pt>
                <c:pt idx="53479">
                  <c:v>53479</c:v>
                </c:pt>
                <c:pt idx="53480">
                  <c:v>53480</c:v>
                </c:pt>
                <c:pt idx="53481">
                  <c:v>53481</c:v>
                </c:pt>
                <c:pt idx="53482">
                  <c:v>53482</c:v>
                </c:pt>
                <c:pt idx="53483">
                  <c:v>53483</c:v>
                </c:pt>
                <c:pt idx="53484">
                  <c:v>53484</c:v>
                </c:pt>
                <c:pt idx="53485">
                  <c:v>53485</c:v>
                </c:pt>
                <c:pt idx="53486">
                  <c:v>53486</c:v>
                </c:pt>
                <c:pt idx="53487">
                  <c:v>53487</c:v>
                </c:pt>
                <c:pt idx="53488">
                  <c:v>53488</c:v>
                </c:pt>
                <c:pt idx="53489">
                  <c:v>53489</c:v>
                </c:pt>
                <c:pt idx="53490">
                  <c:v>53490</c:v>
                </c:pt>
                <c:pt idx="53491">
                  <c:v>53491</c:v>
                </c:pt>
                <c:pt idx="53492">
                  <c:v>53492</c:v>
                </c:pt>
                <c:pt idx="53493">
                  <c:v>53493</c:v>
                </c:pt>
                <c:pt idx="53494">
                  <c:v>53494</c:v>
                </c:pt>
                <c:pt idx="53495">
                  <c:v>53495</c:v>
                </c:pt>
                <c:pt idx="53496">
                  <c:v>53496</c:v>
                </c:pt>
                <c:pt idx="53497">
                  <c:v>53497</c:v>
                </c:pt>
                <c:pt idx="53498">
                  <c:v>53498</c:v>
                </c:pt>
                <c:pt idx="53499">
                  <c:v>53499</c:v>
                </c:pt>
                <c:pt idx="53500">
                  <c:v>53500</c:v>
                </c:pt>
                <c:pt idx="53501">
                  <c:v>53501</c:v>
                </c:pt>
                <c:pt idx="53502">
                  <c:v>53502</c:v>
                </c:pt>
                <c:pt idx="53503">
                  <c:v>53503</c:v>
                </c:pt>
                <c:pt idx="53504">
                  <c:v>53504</c:v>
                </c:pt>
                <c:pt idx="53505">
                  <c:v>53505</c:v>
                </c:pt>
                <c:pt idx="53506">
                  <c:v>53506</c:v>
                </c:pt>
                <c:pt idx="53507">
                  <c:v>53507</c:v>
                </c:pt>
                <c:pt idx="53508">
                  <c:v>53508</c:v>
                </c:pt>
                <c:pt idx="53509">
                  <c:v>53509</c:v>
                </c:pt>
                <c:pt idx="53510">
                  <c:v>53510</c:v>
                </c:pt>
                <c:pt idx="53511">
                  <c:v>53511</c:v>
                </c:pt>
                <c:pt idx="53512">
                  <c:v>53512</c:v>
                </c:pt>
                <c:pt idx="53513">
                  <c:v>53513</c:v>
                </c:pt>
                <c:pt idx="53514">
                  <c:v>53514</c:v>
                </c:pt>
                <c:pt idx="53515">
                  <c:v>53515</c:v>
                </c:pt>
                <c:pt idx="53516">
                  <c:v>53516</c:v>
                </c:pt>
                <c:pt idx="53517">
                  <c:v>53517</c:v>
                </c:pt>
                <c:pt idx="53518">
                  <c:v>53518</c:v>
                </c:pt>
                <c:pt idx="53519">
                  <c:v>53519</c:v>
                </c:pt>
                <c:pt idx="53520">
                  <c:v>53520</c:v>
                </c:pt>
                <c:pt idx="53521">
                  <c:v>53521</c:v>
                </c:pt>
                <c:pt idx="53522">
                  <c:v>53522</c:v>
                </c:pt>
                <c:pt idx="53523">
                  <c:v>53523</c:v>
                </c:pt>
                <c:pt idx="53524">
                  <c:v>53524</c:v>
                </c:pt>
                <c:pt idx="53525">
                  <c:v>53525</c:v>
                </c:pt>
                <c:pt idx="53526">
                  <c:v>53526</c:v>
                </c:pt>
                <c:pt idx="53527">
                  <c:v>53527</c:v>
                </c:pt>
                <c:pt idx="53528">
                  <c:v>53528</c:v>
                </c:pt>
                <c:pt idx="53529">
                  <c:v>53529</c:v>
                </c:pt>
                <c:pt idx="53530">
                  <c:v>53530</c:v>
                </c:pt>
                <c:pt idx="53531">
                  <c:v>53531</c:v>
                </c:pt>
                <c:pt idx="53532">
                  <c:v>53532</c:v>
                </c:pt>
                <c:pt idx="53533">
                  <c:v>53533</c:v>
                </c:pt>
                <c:pt idx="53534">
                  <c:v>53534</c:v>
                </c:pt>
                <c:pt idx="53535">
                  <c:v>53535</c:v>
                </c:pt>
                <c:pt idx="53536">
                  <c:v>53536</c:v>
                </c:pt>
                <c:pt idx="53537">
                  <c:v>53537</c:v>
                </c:pt>
                <c:pt idx="53538">
                  <c:v>53538</c:v>
                </c:pt>
                <c:pt idx="53539">
                  <c:v>53539</c:v>
                </c:pt>
                <c:pt idx="53540">
                  <c:v>53540</c:v>
                </c:pt>
                <c:pt idx="53541">
                  <c:v>53541</c:v>
                </c:pt>
                <c:pt idx="53542">
                  <c:v>53542</c:v>
                </c:pt>
                <c:pt idx="53543">
                  <c:v>53543</c:v>
                </c:pt>
                <c:pt idx="53544">
                  <c:v>53544</c:v>
                </c:pt>
                <c:pt idx="53545">
                  <c:v>53545</c:v>
                </c:pt>
                <c:pt idx="53546">
                  <c:v>53546</c:v>
                </c:pt>
                <c:pt idx="53547">
                  <c:v>53547</c:v>
                </c:pt>
                <c:pt idx="53548">
                  <c:v>53548</c:v>
                </c:pt>
                <c:pt idx="53549">
                  <c:v>53549</c:v>
                </c:pt>
                <c:pt idx="53550">
                  <c:v>53550</c:v>
                </c:pt>
                <c:pt idx="53551">
                  <c:v>53551</c:v>
                </c:pt>
                <c:pt idx="53552">
                  <c:v>53552</c:v>
                </c:pt>
                <c:pt idx="53553">
                  <c:v>53553</c:v>
                </c:pt>
                <c:pt idx="53554">
                  <c:v>53554</c:v>
                </c:pt>
                <c:pt idx="53555">
                  <c:v>53555</c:v>
                </c:pt>
                <c:pt idx="53556">
                  <c:v>53556</c:v>
                </c:pt>
                <c:pt idx="53557">
                  <c:v>53557</c:v>
                </c:pt>
                <c:pt idx="53558">
                  <c:v>53558</c:v>
                </c:pt>
                <c:pt idx="53559">
                  <c:v>53559</c:v>
                </c:pt>
                <c:pt idx="53560">
                  <c:v>53560</c:v>
                </c:pt>
                <c:pt idx="53561">
                  <c:v>53561</c:v>
                </c:pt>
                <c:pt idx="53562">
                  <c:v>53562</c:v>
                </c:pt>
                <c:pt idx="53563">
                  <c:v>53563</c:v>
                </c:pt>
                <c:pt idx="53564">
                  <c:v>53564</c:v>
                </c:pt>
                <c:pt idx="53565">
                  <c:v>53565</c:v>
                </c:pt>
                <c:pt idx="53566">
                  <c:v>53566</c:v>
                </c:pt>
                <c:pt idx="53567">
                  <c:v>53567</c:v>
                </c:pt>
                <c:pt idx="53568">
                  <c:v>53568</c:v>
                </c:pt>
                <c:pt idx="53569">
                  <c:v>53569</c:v>
                </c:pt>
                <c:pt idx="53570">
                  <c:v>53570</c:v>
                </c:pt>
                <c:pt idx="53571">
                  <c:v>53571</c:v>
                </c:pt>
                <c:pt idx="53572">
                  <c:v>53572</c:v>
                </c:pt>
                <c:pt idx="53573">
                  <c:v>53573</c:v>
                </c:pt>
                <c:pt idx="53574">
                  <c:v>53574</c:v>
                </c:pt>
                <c:pt idx="53575">
                  <c:v>53575</c:v>
                </c:pt>
                <c:pt idx="53576">
                  <c:v>53576</c:v>
                </c:pt>
                <c:pt idx="53577">
                  <c:v>53577</c:v>
                </c:pt>
                <c:pt idx="53578">
                  <c:v>53578</c:v>
                </c:pt>
                <c:pt idx="53579">
                  <c:v>53579</c:v>
                </c:pt>
                <c:pt idx="53580">
                  <c:v>53580</c:v>
                </c:pt>
                <c:pt idx="53581">
                  <c:v>53581</c:v>
                </c:pt>
                <c:pt idx="53582">
                  <c:v>53582</c:v>
                </c:pt>
                <c:pt idx="53583">
                  <c:v>53583</c:v>
                </c:pt>
                <c:pt idx="53584">
                  <c:v>53584</c:v>
                </c:pt>
                <c:pt idx="53585">
                  <c:v>53585</c:v>
                </c:pt>
                <c:pt idx="53586">
                  <c:v>53586</c:v>
                </c:pt>
                <c:pt idx="53587">
                  <c:v>53587</c:v>
                </c:pt>
                <c:pt idx="53588">
                  <c:v>53588</c:v>
                </c:pt>
                <c:pt idx="53589">
                  <c:v>53589</c:v>
                </c:pt>
                <c:pt idx="53590">
                  <c:v>53590</c:v>
                </c:pt>
                <c:pt idx="53591">
                  <c:v>53591</c:v>
                </c:pt>
                <c:pt idx="53592">
                  <c:v>53592</c:v>
                </c:pt>
                <c:pt idx="53593">
                  <c:v>53593</c:v>
                </c:pt>
                <c:pt idx="53594">
                  <c:v>53594</c:v>
                </c:pt>
                <c:pt idx="53595">
                  <c:v>53595</c:v>
                </c:pt>
                <c:pt idx="53596">
                  <c:v>53596</c:v>
                </c:pt>
                <c:pt idx="53597">
                  <c:v>53597</c:v>
                </c:pt>
                <c:pt idx="53598">
                  <c:v>53598</c:v>
                </c:pt>
                <c:pt idx="53599">
                  <c:v>53599</c:v>
                </c:pt>
                <c:pt idx="53600">
                  <c:v>53600</c:v>
                </c:pt>
                <c:pt idx="53601">
                  <c:v>53601</c:v>
                </c:pt>
                <c:pt idx="53602">
                  <c:v>53602</c:v>
                </c:pt>
                <c:pt idx="53603">
                  <c:v>53603</c:v>
                </c:pt>
                <c:pt idx="53604">
                  <c:v>53604</c:v>
                </c:pt>
                <c:pt idx="53605">
                  <c:v>53605</c:v>
                </c:pt>
                <c:pt idx="53606">
                  <c:v>53606</c:v>
                </c:pt>
                <c:pt idx="53607">
                  <c:v>53607</c:v>
                </c:pt>
                <c:pt idx="53608">
                  <c:v>53608</c:v>
                </c:pt>
                <c:pt idx="53609">
                  <c:v>53609</c:v>
                </c:pt>
                <c:pt idx="53610">
                  <c:v>53610</c:v>
                </c:pt>
                <c:pt idx="53611">
                  <c:v>53611</c:v>
                </c:pt>
                <c:pt idx="53612">
                  <c:v>53612</c:v>
                </c:pt>
                <c:pt idx="53613">
                  <c:v>53613</c:v>
                </c:pt>
                <c:pt idx="53614">
                  <c:v>53614</c:v>
                </c:pt>
                <c:pt idx="53615">
                  <c:v>53615</c:v>
                </c:pt>
                <c:pt idx="53616">
                  <c:v>53616</c:v>
                </c:pt>
                <c:pt idx="53617">
                  <c:v>53617</c:v>
                </c:pt>
                <c:pt idx="53618">
                  <c:v>53618</c:v>
                </c:pt>
                <c:pt idx="53619">
                  <c:v>53619</c:v>
                </c:pt>
                <c:pt idx="53620">
                  <c:v>53620</c:v>
                </c:pt>
                <c:pt idx="53621">
                  <c:v>53621</c:v>
                </c:pt>
                <c:pt idx="53622">
                  <c:v>53622</c:v>
                </c:pt>
                <c:pt idx="53623">
                  <c:v>53623</c:v>
                </c:pt>
                <c:pt idx="53624">
                  <c:v>53624</c:v>
                </c:pt>
                <c:pt idx="53625">
                  <c:v>53625</c:v>
                </c:pt>
                <c:pt idx="53626">
                  <c:v>53626</c:v>
                </c:pt>
                <c:pt idx="53627">
                  <c:v>53627</c:v>
                </c:pt>
                <c:pt idx="53628">
                  <c:v>53628</c:v>
                </c:pt>
                <c:pt idx="53629">
                  <c:v>53629</c:v>
                </c:pt>
                <c:pt idx="53630">
                  <c:v>53630</c:v>
                </c:pt>
                <c:pt idx="53631">
                  <c:v>53631</c:v>
                </c:pt>
                <c:pt idx="53632">
                  <c:v>53632</c:v>
                </c:pt>
                <c:pt idx="53633">
                  <c:v>53633</c:v>
                </c:pt>
                <c:pt idx="53634">
                  <c:v>53634</c:v>
                </c:pt>
                <c:pt idx="53635">
                  <c:v>53635</c:v>
                </c:pt>
                <c:pt idx="53636">
                  <c:v>53636</c:v>
                </c:pt>
                <c:pt idx="53637">
                  <c:v>53637</c:v>
                </c:pt>
                <c:pt idx="53638">
                  <c:v>53638</c:v>
                </c:pt>
                <c:pt idx="53639">
                  <c:v>53639</c:v>
                </c:pt>
                <c:pt idx="53640">
                  <c:v>53640</c:v>
                </c:pt>
                <c:pt idx="53641">
                  <c:v>53641</c:v>
                </c:pt>
                <c:pt idx="53642">
                  <c:v>53642</c:v>
                </c:pt>
                <c:pt idx="53643">
                  <c:v>53643</c:v>
                </c:pt>
                <c:pt idx="53644">
                  <c:v>53644</c:v>
                </c:pt>
                <c:pt idx="53645">
                  <c:v>53645</c:v>
                </c:pt>
                <c:pt idx="53646">
                  <c:v>53646</c:v>
                </c:pt>
                <c:pt idx="53647">
                  <c:v>53647</c:v>
                </c:pt>
                <c:pt idx="53648">
                  <c:v>53648</c:v>
                </c:pt>
                <c:pt idx="53649">
                  <c:v>53649</c:v>
                </c:pt>
                <c:pt idx="53650">
                  <c:v>53650</c:v>
                </c:pt>
                <c:pt idx="53651">
                  <c:v>53651</c:v>
                </c:pt>
                <c:pt idx="53652">
                  <c:v>53652</c:v>
                </c:pt>
                <c:pt idx="53653">
                  <c:v>53653</c:v>
                </c:pt>
                <c:pt idx="53654">
                  <c:v>53654</c:v>
                </c:pt>
                <c:pt idx="53655">
                  <c:v>53655</c:v>
                </c:pt>
                <c:pt idx="53656">
                  <c:v>53656</c:v>
                </c:pt>
                <c:pt idx="53657">
                  <c:v>53657</c:v>
                </c:pt>
                <c:pt idx="53658">
                  <c:v>53658</c:v>
                </c:pt>
                <c:pt idx="53659">
                  <c:v>53659</c:v>
                </c:pt>
                <c:pt idx="53660">
                  <c:v>53660</c:v>
                </c:pt>
                <c:pt idx="53661">
                  <c:v>53661</c:v>
                </c:pt>
                <c:pt idx="53662">
                  <c:v>53662</c:v>
                </c:pt>
                <c:pt idx="53663">
                  <c:v>53663</c:v>
                </c:pt>
                <c:pt idx="53664">
                  <c:v>53664</c:v>
                </c:pt>
                <c:pt idx="53665">
                  <c:v>53665</c:v>
                </c:pt>
                <c:pt idx="53666">
                  <c:v>53666</c:v>
                </c:pt>
                <c:pt idx="53667">
                  <c:v>53667</c:v>
                </c:pt>
                <c:pt idx="53668">
                  <c:v>53668</c:v>
                </c:pt>
                <c:pt idx="53669">
                  <c:v>53669</c:v>
                </c:pt>
                <c:pt idx="53670">
                  <c:v>53670</c:v>
                </c:pt>
                <c:pt idx="53671">
                  <c:v>53671</c:v>
                </c:pt>
                <c:pt idx="53672">
                  <c:v>53672</c:v>
                </c:pt>
                <c:pt idx="53673">
                  <c:v>53673</c:v>
                </c:pt>
                <c:pt idx="53674">
                  <c:v>53674</c:v>
                </c:pt>
                <c:pt idx="53675">
                  <c:v>53675</c:v>
                </c:pt>
                <c:pt idx="53676">
                  <c:v>53676</c:v>
                </c:pt>
                <c:pt idx="53677">
                  <c:v>53677</c:v>
                </c:pt>
                <c:pt idx="53678">
                  <c:v>53678</c:v>
                </c:pt>
                <c:pt idx="53679">
                  <c:v>53679</c:v>
                </c:pt>
                <c:pt idx="53680">
                  <c:v>53680</c:v>
                </c:pt>
                <c:pt idx="53681">
                  <c:v>53681</c:v>
                </c:pt>
                <c:pt idx="53682">
                  <c:v>53682</c:v>
                </c:pt>
                <c:pt idx="53683">
                  <c:v>53683</c:v>
                </c:pt>
                <c:pt idx="53684">
                  <c:v>53684</c:v>
                </c:pt>
                <c:pt idx="53685">
                  <c:v>53685</c:v>
                </c:pt>
                <c:pt idx="53686">
                  <c:v>53686</c:v>
                </c:pt>
                <c:pt idx="53687">
                  <c:v>53687</c:v>
                </c:pt>
                <c:pt idx="53688">
                  <c:v>53688</c:v>
                </c:pt>
                <c:pt idx="53689">
                  <c:v>53689</c:v>
                </c:pt>
                <c:pt idx="53690">
                  <c:v>53690</c:v>
                </c:pt>
                <c:pt idx="53691">
                  <c:v>53691</c:v>
                </c:pt>
                <c:pt idx="53692">
                  <c:v>53692</c:v>
                </c:pt>
                <c:pt idx="53693">
                  <c:v>53693</c:v>
                </c:pt>
                <c:pt idx="53694">
                  <c:v>53694</c:v>
                </c:pt>
                <c:pt idx="53695">
                  <c:v>53695</c:v>
                </c:pt>
                <c:pt idx="53696">
                  <c:v>53696</c:v>
                </c:pt>
                <c:pt idx="53697">
                  <c:v>53697</c:v>
                </c:pt>
                <c:pt idx="53698">
                  <c:v>53698</c:v>
                </c:pt>
                <c:pt idx="53699">
                  <c:v>53699</c:v>
                </c:pt>
                <c:pt idx="53700">
                  <c:v>53700</c:v>
                </c:pt>
                <c:pt idx="53701">
                  <c:v>53701</c:v>
                </c:pt>
                <c:pt idx="53702">
                  <c:v>53702</c:v>
                </c:pt>
                <c:pt idx="53703">
                  <c:v>53703</c:v>
                </c:pt>
                <c:pt idx="53704">
                  <c:v>53704</c:v>
                </c:pt>
                <c:pt idx="53705">
                  <c:v>53705</c:v>
                </c:pt>
                <c:pt idx="53706">
                  <c:v>53706</c:v>
                </c:pt>
                <c:pt idx="53707">
                  <c:v>53707</c:v>
                </c:pt>
                <c:pt idx="53708">
                  <c:v>53708</c:v>
                </c:pt>
                <c:pt idx="53709">
                  <c:v>53709</c:v>
                </c:pt>
                <c:pt idx="53710">
                  <c:v>53710</c:v>
                </c:pt>
                <c:pt idx="53711">
                  <c:v>53711</c:v>
                </c:pt>
                <c:pt idx="53712">
                  <c:v>53712</c:v>
                </c:pt>
                <c:pt idx="53713">
                  <c:v>53713</c:v>
                </c:pt>
                <c:pt idx="53714">
                  <c:v>53714</c:v>
                </c:pt>
                <c:pt idx="53715">
                  <c:v>53715</c:v>
                </c:pt>
                <c:pt idx="53716">
                  <c:v>53716</c:v>
                </c:pt>
                <c:pt idx="53717">
                  <c:v>53717</c:v>
                </c:pt>
                <c:pt idx="53718">
                  <c:v>53718</c:v>
                </c:pt>
                <c:pt idx="53719">
                  <c:v>53719</c:v>
                </c:pt>
                <c:pt idx="53720">
                  <c:v>53720</c:v>
                </c:pt>
                <c:pt idx="53721">
                  <c:v>53721</c:v>
                </c:pt>
                <c:pt idx="53722">
                  <c:v>53722</c:v>
                </c:pt>
                <c:pt idx="53723">
                  <c:v>53723</c:v>
                </c:pt>
                <c:pt idx="53724">
                  <c:v>53724</c:v>
                </c:pt>
                <c:pt idx="53725">
                  <c:v>53725</c:v>
                </c:pt>
                <c:pt idx="53726">
                  <c:v>53726</c:v>
                </c:pt>
                <c:pt idx="53727">
                  <c:v>53727</c:v>
                </c:pt>
                <c:pt idx="53728">
                  <c:v>53728</c:v>
                </c:pt>
                <c:pt idx="53729">
                  <c:v>53729</c:v>
                </c:pt>
                <c:pt idx="53730">
                  <c:v>53730</c:v>
                </c:pt>
                <c:pt idx="53731">
                  <c:v>53731</c:v>
                </c:pt>
                <c:pt idx="53732">
                  <c:v>53732</c:v>
                </c:pt>
                <c:pt idx="53733">
                  <c:v>53733</c:v>
                </c:pt>
                <c:pt idx="53734">
                  <c:v>53734</c:v>
                </c:pt>
                <c:pt idx="53735">
                  <c:v>53735</c:v>
                </c:pt>
                <c:pt idx="53736">
                  <c:v>53736</c:v>
                </c:pt>
                <c:pt idx="53737">
                  <c:v>53737</c:v>
                </c:pt>
                <c:pt idx="53738">
                  <c:v>53738</c:v>
                </c:pt>
                <c:pt idx="53739">
                  <c:v>53739</c:v>
                </c:pt>
                <c:pt idx="53740">
                  <c:v>53740</c:v>
                </c:pt>
                <c:pt idx="53741">
                  <c:v>53741</c:v>
                </c:pt>
                <c:pt idx="53742">
                  <c:v>53742</c:v>
                </c:pt>
                <c:pt idx="53743">
                  <c:v>53743</c:v>
                </c:pt>
                <c:pt idx="53744">
                  <c:v>53744</c:v>
                </c:pt>
                <c:pt idx="53745">
                  <c:v>53745</c:v>
                </c:pt>
                <c:pt idx="53746">
                  <c:v>53746</c:v>
                </c:pt>
                <c:pt idx="53747">
                  <c:v>53747</c:v>
                </c:pt>
                <c:pt idx="53748">
                  <c:v>53748</c:v>
                </c:pt>
                <c:pt idx="53749">
                  <c:v>53749</c:v>
                </c:pt>
                <c:pt idx="53750">
                  <c:v>53750</c:v>
                </c:pt>
                <c:pt idx="53751">
                  <c:v>53751</c:v>
                </c:pt>
                <c:pt idx="53752">
                  <c:v>53752</c:v>
                </c:pt>
                <c:pt idx="53753">
                  <c:v>53753</c:v>
                </c:pt>
                <c:pt idx="53754">
                  <c:v>53754</c:v>
                </c:pt>
                <c:pt idx="53755">
                  <c:v>53755</c:v>
                </c:pt>
                <c:pt idx="53756">
                  <c:v>53756</c:v>
                </c:pt>
                <c:pt idx="53757">
                  <c:v>53757</c:v>
                </c:pt>
                <c:pt idx="53758">
                  <c:v>53758</c:v>
                </c:pt>
                <c:pt idx="53759">
                  <c:v>53759</c:v>
                </c:pt>
                <c:pt idx="53760">
                  <c:v>53760</c:v>
                </c:pt>
                <c:pt idx="53761">
                  <c:v>53761</c:v>
                </c:pt>
                <c:pt idx="53762">
                  <c:v>53762</c:v>
                </c:pt>
                <c:pt idx="53763">
                  <c:v>53763</c:v>
                </c:pt>
                <c:pt idx="53764">
                  <c:v>53764</c:v>
                </c:pt>
                <c:pt idx="53765">
                  <c:v>53765</c:v>
                </c:pt>
                <c:pt idx="53766">
                  <c:v>53766</c:v>
                </c:pt>
                <c:pt idx="53767">
                  <c:v>53767</c:v>
                </c:pt>
                <c:pt idx="53768">
                  <c:v>53768</c:v>
                </c:pt>
                <c:pt idx="53769">
                  <c:v>53769</c:v>
                </c:pt>
                <c:pt idx="53770">
                  <c:v>53770</c:v>
                </c:pt>
                <c:pt idx="53771">
                  <c:v>53771</c:v>
                </c:pt>
                <c:pt idx="53772">
                  <c:v>53772</c:v>
                </c:pt>
                <c:pt idx="53773">
                  <c:v>53773</c:v>
                </c:pt>
                <c:pt idx="53774">
                  <c:v>53774</c:v>
                </c:pt>
                <c:pt idx="53775">
                  <c:v>53775</c:v>
                </c:pt>
                <c:pt idx="53776">
                  <c:v>53776</c:v>
                </c:pt>
                <c:pt idx="53777">
                  <c:v>53777</c:v>
                </c:pt>
                <c:pt idx="53778">
                  <c:v>53778</c:v>
                </c:pt>
                <c:pt idx="53779">
                  <c:v>53779</c:v>
                </c:pt>
                <c:pt idx="53780">
                  <c:v>53780</c:v>
                </c:pt>
                <c:pt idx="53781">
                  <c:v>53781</c:v>
                </c:pt>
                <c:pt idx="53782">
                  <c:v>53782</c:v>
                </c:pt>
                <c:pt idx="53783">
                  <c:v>53783</c:v>
                </c:pt>
                <c:pt idx="53784">
                  <c:v>53784</c:v>
                </c:pt>
                <c:pt idx="53785">
                  <c:v>53785</c:v>
                </c:pt>
                <c:pt idx="53786">
                  <c:v>53786</c:v>
                </c:pt>
                <c:pt idx="53787">
                  <c:v>53787</c:v>
                </c:pt>
                <c:pt idx="53788">
                  <c:v>53788</c:v>
                </c:pt>
                <c:pt idx="53789">
                  <c:v>53789</c:v>
                </c:pt>
                <c:pt idx="53790">
                  <c:v>53790</c:v>
                </c:pt>
                <c:pt idx="53791">
                  <c:v>53791</c:v>
                </c:pt>
                <c:pt idx="53792">
                  <c:v>53792</c:v>
                </c:pt>
                <c:pt idx="53793">
                  <c:v>53793</c:v>
                </c:pt>
                <c:pt idx="53794">
                  <c:v>53794</c:v>
                </c:pt>
                <c:pt idx="53795">
                  <c:v>53795</c:v>
                </c:pt>
                <c:pt idx="53796">
                  <c:v>53796</c:v>
                </c:pt>
                <c:pt idx="53797">
                  <c:v>53797</c:v>
                </c:pt>
                <c:pt idx="53798">
                  <c:v>53798</c:v>
                </c:pt>
                <c:pt idx="53799">
                  <c:v>53799</c:v>
                </c:pt>
                <c:pt idx="53800">
                  <c:v>53800</c:v>
                </c:pt>
                <c:pt idx="53801">
                  <c:v>53801</c:v>
                </c:pt>
                <c:pt idx="53802">
                  <c:v>53802</c:v>
                </c:pt>
                <c:pt idx="53803">
                  <c:v>53803</c:v>
                </c:pt>
                <c:pt idx="53804">
                  <c:v>53804</c:v>
                </c:pt>
                <c:pt idx="53805">
                  <c:v>53805</c:v>
                </c:pt>
                <c:pt idx="53806">
                  <c:v>53806</c:v>
                </c:pt>
                <c:pt idx="53807">
                  <c:v>53807</c:v>
                </c:pt>
                <c:pt idx="53808">
                  <c:v>53808</c:v>
                </c:pt>
                <c:pt idx="53809">
                  <c:v>53809</c:v>
                </c:pt>
                <c:pt idx="53810">
                  <c:v>53810</c:v>
                </c:pt>
                <c:pt idx="53811">
                  <c:v>53811</c:v>
                </c:pt>
                <c:pt idx="53812">
                  <c:v>53812</c:v>
                </c:pt>
                <c:pt idx="53813">
                  <c:v>53813</c:v>
                </c:pt>
                <c:pt idx="53814">
                  <c:v>53814</c:v>
                </c:pt>
                <c:pt idx="53815">
                  <c:v>53815</c:v>
                </c:pt>
                <c:pt idx="53816">
                  <c:v>53816</c:v>
                </c:pt>
                <c:pt idx="53817">
                  <c:v>53817</c:v>
                </c:pt>
                <c:pt idx="53818">
                  <c:v>53818</c:v>
                </c:pt>
                <c:pt idx="53819">
                  <c:v>53819</c:v>
                </c:pt>
                <c:pt idx="53820">
                  <c:v>53820</c:v>
                </c:pt>
                <c:pt idx="53821">
                  <c:v>53821</c:v>
                </c:pt>
                <c:pt idx="53822">
                  <c:v>53822</c:v>
                </c:pt>
                <c:pt idx="53823">
                  <c:v>53823</c:v>
                </c:pt>
                <c:pt idx="53824">
                  <c:v>53824</c:v>
                </c:pt>
                <c:pt idx="53825">
                  <c:v>53825</c:v>
                </c:pt>
                <c:pt idx="53826">
                  <c:v>53826</c:v>
                </c:pt>
                <c:pt idx="53827">
                  <c:v>53827</c:v>
                </c:pt>
                <c:pt idx="53828">
                  <c:v>53828</c:v>
                </c:pt>
                <c:pt idx="53829">
                  <c:v>53829</c:v>
                </c:pt>
                <c:pt idx="53830">
                  <c:v>53830</c:v>
                </c:pt>
                <c:pt idx="53831">
                  <c:v>53831</c:v>
                </c:pt>
                <c:pt idx="53832">
                  <c:v>53832</c:v>
                </c:pt>
                <c:pt idx="53833">
                  <c:v>53833</c:v>
                </c:pt>
                <c:pt idx="53834">
                  <c:v>53834</c:v>
                </c:pt>
                <c:pt idx="53835">
                  <c:v>53835</c:v>
                </c:pt>
                <c:pt idx="53836">
                  <c:v>53836</c:v>
                </c:pt>
                <c:pt idx="53837">
                  <c:v>53837</c:v>
                </c:pt>
                <c:pt idx="53838">
                  <c:v>53838</c:v>
                </c:pt>
                <c:pt idx="53839">
                  <c:v>53839</c:v>
                </c:pt>
                <c:pt idx="53840">
                  <c:v>53840</c:v>
                </c:pt>
                <c:pt idx="53841">
                  <c:v>53841</c:v>
                </c:pt>
                <c:pt idx="53842">
                  <c:v>53842</c:v>
                </c:pt>
                <c:pt idx="53843">
                  <c:v>53843</c:v>
                </c:pt>
                <c:pt idx="53844">
                  <c:v>53844</c:v>
                </c:pt>
                <c:pt idx="53845">
                  <c:v>53845</c:v>
                </c:pt>
                <c:pt idx="53846">
                  <c:v>53846</c:v>
                </c:pt>
                <c:pt idx="53847">
                  <c:v>53847</c:v>
                </c:pt>
                <c:pt idx="53848">
                  <c:v>53848</c:v>
                </c:pt>
                <c:pt idx="53849">
                  <c:v>53849</c:v>
                </c:pt>
                <c:pt idx="53850">
                  <c:v>53850</c:v>
                </c:pt>
                <c:pt idx="53851">
                  <c:v>53851</c:v>
                </c:pt>
                <c:pt idx="53852">
                  <c:v>53852</c:v>
                </c:pt>
                <c:pt idx="53853">
                  <c:v>53853</c:v>
                </c:pt>
                <c:pt idx="53854">
                  <c:v>53854</c:v>
                </c:pt>
                <c:pt idx="53855">
                  <c:v>53855</c:v>
                </c:pt>
                <c:pt idx="53856">
                  <c:v>53856</c:v>
                </c:pt>
                <c:pt idx="53857">
                  <c:v>53857</c:v>
                </c:pt>
                <c:pt idx="53858">
                  <c:v>53858</c:v>
                </c:pt>
                <c:pt idx="53859">
                  <c:v>53859</c:v>
                </c:pt>
                <c:pt idx="53860">
                  <c:v>53860</c:v>
                </c:pt>
                <c:pt idx="53861">
                  <c:v>53861</c:v>
                </c:pt>
                <c:pt idx="53862">
                  <c:v>53862</c:v>
                </c:pt>
                <c:pt idx="53863">
                  <c:v>53863</c:v>
                </c:pt>
                <c:pt idx="53864">
                  <c:v>53864</c:v>
                </c:pt>
                <c:pt idx="53865">
                  <c:v>53865</c:v>
                </c:pt>
                <c:pt idx="53866">
                  <c:v>53866</c:v>
                </c:pt>
                <c:pt idx="53867">
                  <c:v>53867</c:v>
                </c:pt>
                <c:pt idx="53868">
                  <c:v>53868</c:v>
                </c:pt>
                <c:pt idx="53869">
                  <c:v>53869</c:v>
                </c:pt>
                <c:pt idx="53870">
                  <c:v>53870</c:v>
                </c:pt>
                <c:pt idx="53871">
                  <c:v>53871</c:v>
                </c:pt>
                <c:pt idx="53872">
                  <c:v>53872</c:v>
                </c:pt>
                <c:pt idx="53873">
                  <c:v>53873</c:v>
                </c:pt>
                <c:pt idx="53874">
                  <c:v>53874</c:v>
                </c:pt>
                <c:pt idx="53875">
                  <c:v>53875</c:v>
                </c:pt>
                <c:pt idx="53876">
                  <c:v>53876</c:v>
                </c:pt>
                <c:pt idx="53877">
                  <c:v>53877</c:v>
                </c:pt>
                <c:pt idx="53878">
                  <c:v>53878</c:v>
                </c:pt>
                <c:pt idx="53879">
                  <c:v>53879</c:v>
                </c:pt>
                <c:pt idx="53880">
                  <c:v>53880</c:v>
                </c:pt>
                <c:pt idx="53881">
                  <c:v>53881</c:v>
                </c:pt>
                <c:pt idx="53882">
                  <c:v>53882</c:v>
                </c:pt>
                <c:pt idx="53883">
                  <c:v>53883</c:v>
                </c:pt>
                <c:pt idx="53884">
                  <c:v>53884</c:v>
                </c:pt>
                <c:pt idx="53885">
                  <c:v>53885</c:v>
                </c:pt>
                <c:pt idx="53886">
                  <c:v>53886</c:v>
                </c:pt>
                <c:pt idx="53887">
                  <c:v>53887</c:v>
                </c:pt>
                <c:pt idx="53888">
                  <c:v>53888</c:v>
                </c:pt>
                <c:pt idx="53889">
                  <c:v>53889</c:v>
                </c:pt>
                <c:pt idx="53890">
                  <c:v>53890</c:v>
                </c:pt>
                <c:pt idx="53891">
                  <c:v>53891</c:v>
                </c:pt>
                <c:pt idx="53892">
                  <c:v>53892</c:v>
                </c:pt>
                <c:pt idx="53893">
                  <c:v>53893</c:v>
                </c:pt>
                <c:pt idx="53894">
                  <c:v>53894</c:v>
                </c:pt>
                <c:pt idx="53895">
                  <c:v>53895</c:v>
                </c:pt>
                <c:pt idx="53896">
                  <c:v>53896</c:v>
                </c:pt>
                <c:pt idx="53897">
                  <c:v>53897</c:v>
                </c:pt>
                <c:pt idx="53898">
                  <c:v>53898</c:v>
                </c:pt>
                <c:pt idx="53899">
                  <c:v>53899</c:v>
                </c:pt>
                <c:pt idx="53900">
                  <c:v>53900</c:v>
                </c:pt>
                <c:pt idx="53901">
                  <c:v>53901</c:v>
                </c:pt>
                <c:pt idx="53902">
                  <c:v>53902</c:v>
                </c:pt>
                <c:pt idx="53903">
                  <c:v>53903</c:v>
                </c:pt>
                <c:pt idx="53904">
                  <c:v>53904</c:v>
                </c:pt>
                <c:pt idx="53905">
                  <c:v>53905</c:v>
                </c:pt>
                <c:pt idx="53906">
                  <c:v>53906</c:v>
                </c:pt>
                <c:pt idx="53907">
                  <c:v>53907</c:v>
                </c:pt>
                <c:pt idx="53908">
                  <c:v>53908</c:v>
                </c:pt>
                <c:pt idx="53909">
                  <c:v>53909</c:v>
                </c:pt>
                <c:pt idx="53910">
                  <c:v>53910</c:v>
                </c:pt>
                <c:pt idx="53911">
                  <c:v>53911</c:v>
                </c:pt>
                <c:pt idx="53912">
                  <c:v>53912</c:v>
                </c:pt>
                <c:pt idx="53913">
                  <c:v>53913</c:v>
                </c:pt>
                <c:pt idx="53914">
                  <c:v>53914</c:v>
                </c:pt>
                <c:pt idx="53915">
                  <c:v>53915</c:v>
                </c:pt>
                <c:pt idx="53916">
                  <c:v>53916</c:v>
                </c:pt>
                <c:pt idx="53917">
                  <c:v>53917</c:v>
                </c:pt>
                <c:pt idx="53918">
                  <c:v>53918</c:v>
                </c:pt>
                <c:pt idx="53919">
                  <c:v>53919</c:v>
                </c:pt>
                <c:pt idx="53920">
                  <c:v>53920</c:v>
                </c:pt>
                <c:pt idx="53921">
                  <c:v>53921</c:v>
                </c:pt>
                <c:pt idx="53922">
                  <c:v>53922</c:v>
                </c:pt>
                <c:pt idx="53923">
                  <c:v>53923</c:v>
                </c:pt>
                <c:pt idx="53924">
                  <c:v>53924</c:v>
                </c:pt>
                <c:pt idx="53925">
                  <c:v>53925</c:v>
                </c:pt>
                <c:pt idx="53926">
                  <c:v>53926</c:v>
                </c:pt>
                <c:pt idx="53927">
                  <c:v>53927</c:v>
                </c:pt>
                <c:pt idx="53928">
                  <c:v>53928</c:v>
                </c:pt>
                <c:pt idx="53929">
                  <c:v>53929</c:v>
                </c:pt>
                <c:pt idx="53930">
                  <c:v>53930</c:v>
                </c:pt>
                <c:pt idx="53931">
                  <c:v>53931</c:v>
                </c:pt>
                <c:pt idx="53932">
                  <c:v>53932</c:v>
                </c:pt>
                <c:pt idx="53933">
                  <c:v>53933</c:v>
                </c:pt>
                <c:pt idx="53934">
                  <c:v>53934</c:v>
                </c:pt>
                <c:pt idx="53935">
                  <c:v>53935</c:v>
                </c:pt>
                <c:pt idx="53936">
                  <c:v>53936</c:v>
                </c:pt>
                <c:pt idx="53937">
                  <c:v>53937</c:v>
                </c:pt>
                <c:pt idx="53938">
                  <c:v>53938</c:v>
                </c:pt>
                <c:pt idx="53939">
                  <c:v>53939</c:v>
                </c:pt>
                <c:pt idx="53940">
                  <c:v>53940</c:v>
                </c:pt>
                <c:pt idx="53941">
                  <c:v>53941</c:v>
                </c:pt>
                <c:pt idx="53942">
                  <c:v>53942</c:v>
                </c:pt>
                <c:pt idx="53943">
                  <c:v>53943</c:v>
                </c:pt>
                <c:pt idx="53944">
                  <c:v>53944</c:v>
                </c:pt>
                <c:pt idx="53945">
                  <c:v>53945</c:v>
                </c:pt>
                <c:pt idx="53946">
                  <c:v>53946</c:v>
                </c:pt>
                <c:pt idx="53947">
                  <c:v>53947</c:v>
                </c:pt>
                <c:pt idx="53948">
                  <c:v>53948</c:v>
                </c:pt>
                <c:pt idx="53949">
                  <c:v>53949</c:v>
                </c:pt>
                <c:pt idx="53950">
                  <c:v>53950</c:v>
                </c:pt>
                <c:pt idx="53951">
                  <c:v>53951</c:v>
                </c:pt>
                <c:pt idx="53952">
                  <c:v>53952</c:v>
                </c:pt>
                <c:pt idx="53953">
                  <c:v>53953</c:v>
                </c:pt>
                <c:pt idx="53954">
                  <c:v>53954</c:v>
                </c:pt>
                <c:pt idx="53955">
                  <c:v>53955</c:v>
                </c:pt>
                <c:pt idx="53956">
                  <c:v>53956</c:v>
                </c:pt>
                <c:pt idx="53957">
                  <c:v>53957</c:v>
                </c:pt>
                <c:pt idx="53958">
                  <c:v>53958</c:v>
                </c:pt>
                <c:pt idx="53959">
                  <c:v>53959</c:v>
                </c:pt>
                <c:pt idx="53960">
                  <c:v>53960</c:v>
                </c:pt>
                <c:pt idx="53961">
                  <c:v>53961</c:v>
                </c:pt>
                <c:pt idx="53962">
                  <c:v>53962</c:v>
                </c:pt>
                <c:pt idx="53963">
                  <c:v>53963</c:v>
                </c:pt>
                <c:pt idx="53964">
                  <c:v>53964</c:v>
                </c:pt>
                <c:pt idx="53965">
                  <c:v>53965</c:v>
                </c:pt>
                <c:pt idx="53966">
                  <c:v>53966</c:v>
                </c:pt>
                <c:pt idx="53967">
                  <c:v>53967</c:v>
                </c:pt>
                <c:pt idx="53968">
                  <c:v>53968</c:v>
                </c:pt>
                <c:pt idx="53969">
                  <c:v>53969</c:v>
                </c:pt>
                <c:pt idx="53970">
                  <c:v>53970</c:v>
                </c:pt>
                <c:pt idx="53971">
                  <c:v>53971</c:v>
                </c:pt>
                <c:pt idx="53972">
                  <c:v>53972</c:v>
                </c:pt>
                <c:pt idx="53973">
                  <c:v>53973</c:v>
                </c:pt>
                <c:pt idx="53974">
                  <c:v>53974</c:v>
                </c:pt>
                <c:pt idx="53975">
                  <c:v>53975</c:v>
                </c:pt>
                <c:pt idx="53976">
                  <c:v>53976</c:v>
                </c:pt>
                <c:pt idx="53977">
                  <c:v>53977</c:v>
                </c:pt>
                <c:pt idx="53978">
                  <c:v>53978</c:v>
                </c:pt>
                <c:pt idx="53979">
                  <c:v>53979</c:v>
                </c:pt>
                <c:pt idx="53980">
                  <c:v>53980</c:v>
                </c:pt>
                <c:pt idx="53981">
                  <c:v>53981</c:v>
                </c:pt>
                <c:pt idx="53982">
                  <c:v>53982</c:v>
                </c:pt>
                <c:pt idx="53983">
                  <c:v>53983</c:v>
                </c:pt>
                <c:pt idx="53984">
                  <c:v>53984</c:v>
                </c:pt>
                <c:pt idx="53985">
                  <c:v>53985</c:v>
                </c:pt>
                <c:pt idx="53986">
                  <c:v>53986</c:v>
                </c:pt>
                <c:pt idx="53987">
                  <c:v>53987</c:v>
                </c:pt>
                <c:pt idx="53988">
                  <c:v>53988</c:v>
                </c:pt>
                <c:pt idx="53989">
                  <c:v>53989</c:v>
                </c:pt>
                <c:pt idx="53990">
                  <c:v>53990</c:v>
                </c:pt>
                <c:pt idx="53991">
                  <c:v>53991</c:v>
                </c:pt>
                <c:pt idx="53992">
                  <c:v>53992</c:v>
                </c:pt>
                <c:pt idx="53993">
                  <c:v>53993</c:v>
                </c:pt>
                <c:pt idx="53994">
                  <c:v>53994</c:v>
                </c:pt>
                <c:pt idx="53995">
                  <c:v>53995</c:v>
                </c:pt>
                <c:pt idx="53996">
                  <c:v>53996</c:v>
                </c:pt>
                <c:pt idx="53997">
                  <c:v>53997</c:v>
                </c:pt>
                <c:pt idx="53998">
                  <c:v>53998</c:v>
                </c:pt>
                <c:pt idx="53999">
                  <c:v>53999</c:v>
                </c:pt>
                <c:pt idx="54000">
                  <c:v>54000</c:v>
                </c:pt>
                <c:pt idx="54001">
                  <c:v>54001</c:v>
                </c:pt>
                <c:pt idx="54002">
                  <c:v>54002</c:v>
                </c:pt>
                <c:pt idx="54003">
                  <c:v>54003</c:v>
                </c:pt>
                <c:pt idx="54004">
                  <c:v>54004</c:v>
                </c:pt>
                <c:pt idx="54005">
                  <c:v>54005</c:v>
                </c:pt>
                <c:pt idx="54006">
                  <c:v>54006</c:v>
                </c:pt>
                <c:pt idx="54007">
                  <c:v>54007</c:v>
                </c:pt>
                <c:pt idx="54008">
                  <c:v>54008</c:v>
                </c:pt>
                <c:pt idx="54009">
                  <c:v>54009</c:v>
                </c:pt>
                <c:pt idx="54010">
                  <c:v>54010</c:v>
                </c:pt>
                <c:pt idx="54011">
                  <c:v>54011</c:v>
                </c:pt>
                <c:pt idx="54012">
                  <c:v>54012</c:v>
                </c:pt>
                <c:pt idx="54013">
                  <c:v>54013</c:v>
                </c:pt>
                <c:pt idx="54014">
                  <c:v>54014</c:v>
                </c:pt>
                <c:pt idx="54015">
                  <c:v>54015</c:v>
                </c:pt>
                <c:pt idx="54016">
                  <c:v>54016</c:v>
                </c:pt>
                <c:pt idx="54017">
                  <c:v>54017</c:v>
                </c:pt>
                <c:pt idx="54018">
                  <c:v>54018</c:v>
                </c:pt>
                <c:pt idx="54019">
                  <c:v>54019</c:v>
                </c:pt>
                <c:pt idx="54020">
                  <c:v>54020</c:v>
                </c:pt>
                <c:pt idx="54021">
                  <c:v>54021</c:v>
                </c:pt>
                <c:pt idx="54022">
                  <c:v>54022</c:v>
                </c:pt>
                <c:pt idx="54023">
                  <c:v>54023</c:v>
                </c:pt>
                <c:pt idx="54024">
                  <c:v>54024</c:v>
                </c:pt>
                <c:pt idx="54025">
                  <c:v>54025</c:v>
                </c:pt>
                <c:pt idx="54026">
                  <c:v>54026</c:v>
                </c:pt>
                <c:pt idx="54027">
                  <c:v>54027</c:v>
                </c:pt>
                <c:pt idx="54028">
                  <c:v>54028</c:v>
                </c:pt>
                <c:pt idx="54029">
                  <c:v>54029</c:v>
                </c:pt>
                <c:pt idx="54030">
                  <c:v>54030</c:v>
                </c:pt>
                <c:pt idx="54031">
                  <c:v>54031</c:v>
                </c:pt>
                <c:pt idx="54032">
                  <c:v>54032</c:v>
                </c:pt>
                <c:pt idx="54033">
                  <c:v>54033</c:v>
                </c:pt>
                <c:pt idx="54034">
                  <c:v>54034</c:v>
                </c:pt>
                <c:pt idx="54035">
                  <c:v>54035</c:v>
                </c:pt>
                <c:pt idx="54036">
                  <c:v>54036</c:v>
                </c:pt>
                <c:pt idx="54037">
                  <c:v>54037</c:v>
                </c:pt>
                <c:pt idx="54038">
                  <c:v>54038</c:v>
                </c:pt>
                <c:pt idx="54039">
                  <c:v>54039</c:v>
                </c:pt>
                <c:pt idx="54040">
                  <c:v>54040</c:v>
                </c:pt>
                <c:pt idx="54041">
                  <c:v>54041</c:v>
                </c:pt>
                <c:pt idx="54042">
                  <c:v>54042</c:v>
                </c:pt>
                <c:pt idx="54043">
                  <c:v>54043</c:v>
                </c:pt>
                <c:pt idx="54044">
                  <c:v>54044</c:v>
                </c:pt>
                <c:pt idx="54045">
                  <c:v>54045</c:v>
                </c:pt>
                <c:pt idx="54046">
                  <c:v>54046</c:v>
                </c:pt>
                <c:pt idx="54047">
                  <c:v>54047</c:v>
                </c:pt>
                <c:pt idx="54048">
                  <c:v>54048</c:v>
                </c:pt>
                <c:pt idx="54049">
                  <c:v>54049</c:v>
                </c:pt>
                <c:pt idx="54050">
                  <c:v>54050</c:v>
                </c:pt>
                <c:pt idx="54051">
                  <c:v>54051</c:v>
                </c:pt>
                <c:pt idx="54052">
                  <c:v>54052</c:v>
                </c:pt>
                <c:pt idx="54053">
                  <c:v>54053</c:v>
                </c:pt>
                <c:pt idx="54054">
                  <c:v>54054</c:v>
                </c:pt>
                <c:pt idx="54055">
                  <c:v>54055</c:v>
                </c:pt>
                <c:pt idx="54056">
                  <c:v>54056</c:v>
                </c:pt>
                <c:pt idx="54057">
                  <c:v>54057</c:v>
                </c:pt>
                <c:pt idx="54058">
                  <c:v>54058</c:v>
                </c:pt>
                <c:pt idx="54059">
                  <c:v>54059</c:v>
                </c:pt>
                <c:pt idx="54060">
                  <c:v>54060</c:v>
                </c:pt>
                <c:pt idx="54061">
                  <c:v>54061</c:v>
                </c:pt>
                <c:pt idx="54062">
                  <c:v>54062</c:v>
                </c:pt>
                <c:pt idx="54063">
                  <c:v>54063</c:v>
                </c:pt>
                <c:pt idx="54064">
                  <c:v>54064</c:v>
                </c:pt>
                <c:pt idx="54065">
                  <c:v>54065</c:v>
                </c:pt>
                <c:pt idx="54066">
                  <c:v>54066</c:v>
                </c:pt>
                <c:pt idx="54067">
                  <c:v>54067</c:v>
                </c:pt>
                <c:pt idx="54068">
                  <c:v>54068</c:v>
                </c:pt>
                <c:pt idx="54069">
                  <c:v>54069</c:v>
                </c:pt>
                <c:pt idx="54070">
                  <c:v>54070</c:v>
                </c:pt>
                <c:pt idx="54071">
                  <c:v>54071</c:v>
                </c:pt>
                <c:pt idx="54072">
                  <c:v>54072</c:v>
                </c:pt>
                <c:pt idx="54073">
                  <c:v>54073</c:v>
                </c:pt>
                <c:pt idx="54074">
                  <c:v>54074</c:v>
                </c:pt>
                <c:pt idx="54075">
                  <c:v>54075</c:v>
                </c:pt>
                <c:pt idx="54076">
                  <c:v>54076</c:v>
                </c:pt>
                <c:pt idx="54077">
                  <c:v>54077</c:v>
                </c:pt>
                <c:pt idx="54078">
                  <c:v>54078</c:v>
                </c:pt>
                <c:pt idx="54079">
                  <c:v>54079</c:v>
                </c:pt>
                <c:pt idx="54080">
                  <c:v>54080</c:v>
                </c:pt>
                <c:pt idx="54081">
                  <c:v>54081</c:v>
                </c:pt>
                <c:pt idx="54082">
                  <c:v>54082</c:v>
                </c:pt>
                <c:pt idx="54083">
                  <c:v>54083</c:v>
                </c:pt>
                <c:pt idx="54084">
                  <c:v>54084</c:v>
                </c:pt>
                <c:pt idx="54085">
                  <c:v>54085</c:v>
                </c:pt>
                <c:pt idx="54086">
                  <c:v>54086</c:v>
                </c:pt>
                <c:pt idx="54087">
                  <c:v>54087</c:v>
                </c:pt>
                <c:pt idx="54088">
                  <c:v>54088</c:v>
                </c:pt>
                <c:pt idx="54089">
                  <c:v>54089</c:v>
                </c:pt>
                <c:pt idx="54090">
                  <c:v>54090</c:v>
                </c:pt>
                <c:pt idx="54091">
                  <c:v>54091</c:v>
                </c:pt>
                <c:pt idx="54092">
                  <c:v>54092</c:v>
                </c:pt>
                <c:pt idx="54093">
                  <c:v>54093</c:v>
                </c:pt>
                <c:pt idx="54094">
                  <c:v>54094</c:v>
                </c:pt>
                <c:pt idx="54095">
                  <c:v>54095</c:v>
                </c:pt>
                <c:pt idx="54096">
                  <c:v>54096</c:v>
                </c:pt>
                <c:pt idx="54097">
                  <c:v>54097</c:v>
                </c:pt>
                <c:pt idx="54098">
                  <c:v>54098</c:v>
                </c:pt>
                <c:pt idx="54099">
                  <c:v>54099</c:v>
                </c:pt>
                <c:pt idx="54100">
                  <c:v>54100</c:v>
                </c:pt>
                <c:pt idx="54101">
                  <c:v>54101</c:v>
                </c:pt>
                <c:pt idx="54102">
                  <c:v>54102</c:v>
                </c:pt>
                <c:pt idx="54103">
                  <c:v>54103</c:v>
                </c:pt>
                <c:pt idx="54104">
                  <c:v>54104</c:v>
                </c:pt>
                <c:pt idx="54105">
                  <c:v>54105</c:v>
                </c:pt>
                <c:pt idx="54106">
                  <c:v>54106</c:v>
                </c:pt>
                <c:pt idx="54107">
                  <c:v>54107</c:v>
                </c:pt>
                <c:pt idx="54108">
                  <c:v>54108</c:v>
                </c:pt>
                <c:pt idx="54109">
                  <c:v>54109</c:v>
                </c:pt>
                <c:pt idx="54110">
                  <c:v>54110</c:v>
                </c:pt>
                <c:pt idx="54111">
                  <c:v>54111</c:v>
                </c:pt>
                <c:pt idx="54112">
                  <c:v>54112</c:v>
                </c:pt>
                <c:pt idx="54113">
                  <c:v>54113</c:v>
                </c:pt>
                <c:pt idx="54114">
                  <c:v>54114</c:v>
                </c:pt>
                <c:pt idx="54115">
                  <c:v>54115</c:v>
                </c:pt>
                <c:pt idx="54116">
                  <c:v>54116</c:v>
                </c:pt>
                <c:pt idx="54117">
                  <c:v>54117</c:v>
                </c:pt>
                <c:pt idx="54118">
                  <c:v>54118</c:v>
                </c:pt>
                <c:pt idx="54119">
                  <c:v>54119</c:v>
                </c:pt>
                <c:pt idx="54120">
                  <c:v>54120</c:v>
                </c:pt>
                <c:pt idx="54121">
                  <c:v>54121</c:v>
                </c:pt>
                <c:pt idx="54122">
                  <c:v>54122</c:v>
                </c:pt>
                <c:pt idx="54123">
                  <c:v>54123</c:v>
                </c:pt>
                <c:pt idx="54124">
                  <c:v>54124</c:v>
                </c:pt>
                <c:pt idx="54125">
                  <c:v>54125</c:v>
                </c:pt>
                <c:pt idx="54126">
                  <c:v>54126</c:v>
                </c:pt>
                <c:pt idx="54127">
                  <c:v>54127</c:v>
                </c:pt>
                <c:pt idx="54128">
                  <c:v>54128</c:v>
                </c:pt>
                <c:pt idx="54129">
                  <c:v>54129</c:v>
                </c:pt>
                <c:pt idx="54130">
                  <c:v>54130</c:v>
                </c:pt>
                <c:pt idx="54131">
                  <c:v>54131</c:v>
                </c:pt>
                <c:pt idx="54132">
                  <c:v>54132</c:v>
                </c:pt>
                <c:pt idx="54133">
                  <c:v>54133</c:v>
                </c:pt>
                <c:pt idx="54134">
                  <c:v>54134</c:v>
                </c:pt>
                <c:pt idx="54135">
                  <c:v>54135</c:v>
                </c:pt>
                <c:pt idx="54136">
                  <c:v>54136</c:v>
                </c:pt>
                <c:pt idx="54137">
                  <c:v>54137</c:v>
                </c:pt>
                <c:pt idx="54138">
                  <c:v>54138</c:v>
                </c:pt>
                <c:pt idx="54139">
                  <c:v>54139</c:v>
                </c:pt>
                <c:pt idx="54140">
                  <c:v>54140</c:v>
                </c:pt>
                <c:pt idx="54141">
                  <c:v>54141</c:v>
                </c:pt>
                <c:pt idx="54142">
                  <c:v>54142</c:v>
                </c:pt>
                <c:pt idx="54143">
                  <c:v>54143</c:v>
                </c:pt>
                <c:pt idx="54144">
                  <c:v>54144</c:v>
                </c:pt>
                <c:pt idx="54145">
                  <c:v>54145</c:v>
                </c:pt>
                <c:pt idx="54146">
                  <c:v>54146</c:v>
                </c:pt>
                <c:pt idx="54147">
                  <c:v>54147</c:v>
                </c:pt>
                <c:pt idx="54148">
                  <c:v>54148</c:v>
                </c:pt>
                <c:pt idx="54149">
                  <c:v>54149</c:v>
                </c:pt>
                <c:pt idx="54150">
                  <c:v>54150</c:v>
                </c:pt>
                <c:pt idx="54151">
                  <c:v>54151</c:v>
                </c:pt>
                <c:pt idx="54152">
                  <c:v>54152</c:v>
                </c:pt>
                <c:pt idx="54153">
                  <c:v>54153</c:v>
                </c:pt>
                <c:pt idx="54154">
                  <c:v>54154</c:v>
                </c:pt>
                <c:pt idx="54155">
                  <c:v>54155</c:v>
                </c:pt>
                <c:pt idx="54156">
                  <c:v>54156</c:v>
                </c:pt>
                <c:pt idx="54157">
                  <c:v>54157</c:v>
                </c:pt>
                <c:pt idx="54158">
                  <c:v>54158</c:v>
                </c:pt>
                <c:pt idx="54159">
                  <c:v>54159</c:v>
                </c:pt>
                <c:pt idx="54160">
                  <c:v>54160</c:v>
                </c:pt>
                <c:pt idx="54161">
                  <c:v>54161</c:v>
                </c:pt>
                <c:pt idx="54162">
                  <c:v>54162</c:v>
                </c:pt>
                <c:pt idx="54163">
                  <c:v>54163</c:v>
                </c:pt>
                <c:pt idx="54164">
                  <c:v>54164</c:v>
                </c:pt>
                <c:pt idx="54165">
                  <c:v>54165</c:v>
                </c:pt>
                <c:pt idx="54166">
                  <c:v>54166</c:v>
                </c:pt>
                <c:pt idx="54167">
                  <c:v>54167</c:v>
                </c:pt>
                <c:pt idx="54168">
                  <c:v>54168</c:v>
                </c:pt>
                <c:pt idx="54169">
                  <c:v>54169</c:v>
                </c:pt>
                <c:pt idx="54170">
                  <c:v>54170</c:v>
                </c:pt>
                <c:pt idx="54171">
                  <c:v>54171</c:v>
                </c:pt>
                <c:pt idx="54172">
                  <c:v>54172</c:v>
                </c:pt>
                <c:pt idx="54173">
                  <c:v>54173</c:v>
                </c:pt>
                <c:pt idx="54174">
                  <c:v>54174</c:v>
                </c:pt>
                <c:pt idx="54175">
                  <c:v>54175</c:v>
                </c:pt>
                <c:pt idx="54176">
                  <c:v>54176</c:v>
                </c:pt>
                <c:pt idx="54177">
                  <c:v>54177</c:v>
                </c:pt>
                <c:pt idx="54178">
                  <c:v>54178</c:v>
                </c:pt>
                <c:pt idx="54179">
                  <c:v>54179</c:v>
                </c:pt>
                <c:pt idx="54180">
                  <c:v>54180</c:v>
                </c:pt>
                <c:pt idx="54181">
                  <c:v>54181</c:v>
                </c:pt>
                <c:pt idx="54182">
                  <c:v>54182</c:v>
                </c:pt>
                <c:pt idx="54183">
                  <c:v>54183</c:v>
                </c:pt>
                <c:pt idx="54184">
                  <c:v>54184</c:v>
                </c:pt>
                <c:pt idx="54185">
                  <c:v>54185</c:v>
                </c:pt>
                <c:pt idx="54186">
                  <c:v>54186</c:v>
                </c:pt>
                <c:pt idx="54187">
                  <c:v>54187</c:v>
                </c:pt>
                <c:pt idx="54188">
                  <c:v>54188</c:v>
                </c:pt>
                <c:pt idx="54189">
                  <c:v>54189</c:v>
                </c:pt>
                <c:pt idx="54190">
                  <c:v>54190</c:v>
                </c:pt>
                <c:pt idx="54191">
                  <c:v>54191</c:v>
                </c:pt>
                <c:pt idx="54192">
                  <c:v>54192</c:v>
                </c:pt>
                <c:pt idx="54193">
                  <c:v>54193</c:v>
                </c:pt>
                <c:pt idx="54194">
                  <c:v>54194</c:v>
                </c:pt>
                <c:pt idx="54195">
                  <c:v>54195</c:v>
                </c:pt>
                <c:pt idx="54196">
                  <c:v>54196</c:v>
                </c:pt>
                <c:pt idx="54197">
                  <c:v>54197</c:v>
                </c:pt>
                <c:pt idx="54198">
                  <c:v>54198</c:v>
                </c:pt>
                <c:pt idx="54199">
                  <c:v>54199</c:v>
                </c:pt>
                <c:pt idx="54200">
                  <c:v>54200</c:v>
                </c:pt>
                <c:pt idx="54201">
                  <c:v>54201</c:v>
                </c:pt>
                <c:pt idx="54202">
                  <c:v>54202</c:v>
                </c:pt>
                <c:pt idx="54203">
                  <c:v>54203</c:v>
                </c:pt>
                <c:pt idx="54204">
                  <c:v>54204</c:v>
                </c:pt>
                <c:pt idx="54205">
                  <c:v>54205</c:v>
                </c:pt>
                <c:pt idx="54206">
                  <c:v>54206</c:v>
                </c:pt>
                <c:pt idx="54207">
                  <c:v>54207</c:v>
                </c:pt>
                <c:pt idx="54208">
                  <c:v>54208</c:v>
                </c:pt>
                <c:pt idx="54209">
                  <c:v>54209</c:v>
                </c:pt>
                <c:pt idx="54210">
                  <c:v>54210</c:v>
                </c:pt>
                <c:pt idx="54211">
                  <c:v>54211</c:v>
                </c:pt>
                <c:pt idx="54212">
                  <c:v>54212</c:v>
                </c:pt>
                <c:pt idx="54213">
                  <c:v>54213</c:v>
                </c:pt>
                <c:pt idx="54214">
                  <c:v>54214</c:v>
                </c:pt>
                <c:pt idx="54215">
                  <c:v>54215</c:v>
                </c:pt>
                <c:pt idx="54216">
                  <c:v>54216</c:v>
                </c:pt>
                <c:pt idx="54217">
                  <c:v>54217</c:v>
                </c:pt>
                <c:pt idx="54218">
                  <c:v>54218</c:v>
                </c:pt>
                <c:pt idx="54219">
                  <c:v>54219</c:v>
                </c:pt>
                <c:pt idx="54220">
                  <c:v>54220</c:v>
                </c:pt>
                <c:pt idx="54221">
                  <c:v>54221</c:v>
                </c:pt>
                <c:pt idx="54222">
                  <c:v>54222</c:v>
                </c:pt>
                <c:pt idx="54223">
                  <c:v>54223</c:v>
                </c:pt>
                <c:pt idx="54224">
                  <c:v>54224</c:v>
                </c:pt>
                <c:pt idx="54225">
                  <c:v>54225</c:v>
                </c:pt>
                <c:pt idx="54226">
                  <c:v>54226</c:v>
                </c:pt>
                <c:pt idx="54227">
                  <c:v>54227</c:v>
                </c:pt>
                <c:pt idx="54228">
                  <c:v>54228</c:v>
                </c:pt>
                <c:pt idx="54229">
                  <c:v>54229</c:v>
                </c:pt>
                <c:pt idx="54230">
                  <c:v>54230</c:v>
                </c:pt>
                <c:pt idx="54231">
                  <c:v>54231</c:v>
                </c:pt>
                <c:pt idx="54232">
                  <c:v>54232</c:v>
                </c:pt>
                <c:pt idx="54233">
                  <c:v>54233</c:v>
                </c:pt>
                <c:pt idx="54234">
                  <c:v>54234</c:v>
                </c:pt>
                <c:pt idx="54235">
                  <c:v>54235</c:v>
                </c:pt>
                <c:pt idx="54236">
                  <c:v>54236</c:v>
                </c:pt>
                <c:pt idx="54237">
                  <c:v>54237</c:v>
                </c:pt>
                <c:pt idx="54238">
                  <c:v>54238</c:v>
                </c:pt>
                <c:pt idx="54239">
                  <c:v>54239</c:v>
                </c:pt>
                <c:pt idx="54240">
                  <c:v>54240</c:v>
                </c:pt>
                <c:pt idx="54241">
                  <c:v>54241</c:v>
                </c:pt>
                <c:pt idx="54242">
                  <c:v>54242</c:v>
                </c:pt>
                <c:pt idx="54243">
                  <c:v>54243</c:v>
                </c:pt>
                <c:pt idx="54244">
                  <c:v>54244</c:v>
                </c:pt>
                <c:pt idx="54245">
                  <c:v>54245</c:v>
                </c:pt>
                <c:pt idx="54246">
                  <c:v>54246</c:v>
                </c:pt>
                <c:pt idx="54247">
                  <c:v>54247</c:v>
                </c:pt>
                <c:pt idx="54248">
                  <c:v>54248</c:v>
                </c:pt>
                <c:pt idx="54249">
                  <c:v>54249</c:v>
                </c:pt>
                <c:pt idx="54250">
                  <c:v>54250</c:v>
                </c:pt>
                <c:pt idx="54251">
                  <c:v>54251</c:v>
                </c:pt>
                <c:pt idx="54252">
                  <c:v>54252</c:v>
                </c:pt>
                <c:pt idx="54253">
                  <c:v>54253</c:v>
                </c:pt>
                <c:pt idx="54254">
                  <c:v>54254</c:v>
                </c:pt>
                <c:pt idx="54255">
                  <c:v>54255</c:v>
                </c:pt>
                <c:pt idx="54256">
                  <c:v>54256</c:v>
                </c:pt>
                <c:pt idx="54257">
                  <c:v>54257</c:v>
                </c:pt>
                <c:pt idx="54258">
                  <c:v>54258</c:v>
                </c:pt>
                <c:pt idx="54259">
                  <c:v>54259</c:v>
                </c:pt>
                <c:pt idx="54260">
                  <c:v>54260</c:v>
                </c:pt>
                <c:pt idx="54261">
                  <c:v>54261</c:v>
                </c:pt>
                <c:pt idx="54262">
                  <c:v>54262</c:v>
                </c:pt>
                <c:pt idx="54263">
                  <c:v>54263</c:v>
                </c:pt>
                <c:pt idx="54264">
                  <c:v>54264</c:v>
                </c:pt>
                <c:pt idx="54265">
                  <c:v>54265</c:v>
                </c:pt>
                <c:pt idx="54266">
                  <c:v>54266</c:v>
                </c:pt>
                <c:pt idx="54267">
                  <c:v>54267</c:v>
                </c:pt>
                <c:pt idx="54268">
                  <c:v>54268</c:v>
                </c:pt>
                <c:pt idx="54269">
                  <c:v>54269</c:v>
                </c:pt>
                <c:pt idx="54270">
                  <c:v>54270</c:v>
                </c:pt>
                <c:pt idx="54271">
                  <c:v>54271</c:v>
                </c:pt>
                <c:pt idx="54272">
                  <c:v>54272</c:v>
                </c:pt>
                <c:pt idx="54273">
                  <c:v>54273</c:v>
                </c:pt>
                <c:pt idx="54274">
                  <c:v>54274</c:v>
                </c:pt>
                <c:pt idx="54275">
                  <c:v>54275</c:v>
                </c:pt>
                <c:pt idx="54276">
                  <c:v>54276</c:v>
                </c:pt>
                <c:pt idx="54277">
                  <c:v>54277</c:v>
                </c:pt>
                <c:pt idx="54278">
                  <c:v>54278</c:v>
                </c:pt>
                <c:pt idx="54279">
                  <c:v>54279</c:v>
                </c:pt>
                <c:pt idx="54280">
                  <c:v>54280</c:v>
                </c:pt>
                <c:pt idx="54281">
                  <c:v>54281</c:v>
                </c:pt>
                <c:pt idx="54282">
                  <c:v>54282</c:v>
                </c:pt>
                <c:pt idx="54283">
                  <c:v>54283</c:v>
                </c:pt>
                <c:pt idx="54284">
                  <c:v>54284</c:v>
                </c:pt>
                <c:pt idx="54285">
                  <c:v>54285</c:v>
                </c:pt>
                <c:pt idx="54286">
                  <c:v>54286</c:v>
                </c:pt>
                <c:pt idx="54287">
                  <c:v>54287</c:v>
                </c:pt>
                <c:pt idx="54288">
                  <c:v>54288</c:v>
                </c:pt>
                <c:pt idx="54289">
                  <c:v>54289</c:v>
                </c:pt>
                <c:pt idx="54290">
                  <c:v>54290</c:v>
                </c:pt>
                <c:pt idx="54291">
                  <c:v>54291</c:v>
                </c:pt>
                <c:pt idx="54292">
                  <c:v>54292</c:v>
                </c:pt>
                <c:pt idx="54293">
                  <c:v>54293</c:v>
                </c:pt>
                <c:pt idx="54294">
                  <c:v>54294</c:v>
                </c:pt>
                <c:pt idx="54295">
                  <c:v>54295</c:v>
                </c:pt>
                <c:pt idx="54296">
                  <c:v>54296</c:v>
                </c:pt>
                <c:pt idx="54297">
                  <c:v>54297</c:v>
                </c:pt>
                <c:pt idx="54298">
                  <c:v>54298</c:v>
                </c:pt>
                <c:pt idx="54299">
                  <c:v>54299</c:v>
                </c:pt>
                <c:pt idx="54300">
                  <c:v>54300</c:v>
                </c:pt>
                <c:pt idx="54301">
                  <c:v>54301</c:v>
                </c:pt>
                <c:pt idx="54302">
                  <c:v>54302</c:v>
                </c:pt>
                <c:pt idx="54303">
                  <c:v>54303</c:v>
                </c:pt>
                <c:pt idx="54304">
                  <c:v>54304</c:v>
                </c:pt>
                <c:pt idx="54305">
                  <c:v>54305</c:v>
                </c:pt>
                <c:pt idx="54306">
                  <c:v>54306</c:v>
                </c:pt>
                <c:pt idx="54307">
                  <c:v>54307</c:v>
                </c:pt>
                <c:pt idx="54308">
                  <c:v>54308</c:v>
                </c:pt>
                <c:pt idx="54309">
                  <c:v>54309</c:v>
                </c:pt>
                <c:pt idx="54310">
                  <c:v>54310</c:v>
                </c:pt>
                <c:pt idx="54311">
                  <c:v>54311</c:v>
                </c:pt>
                <c:pt idx="54312">
                  <c:v>54312</c:v>
                </c:pt>
                <c:pt idx="54313">
                  <c:v>54313</c:v>
                </c:pt>
                <c:pt idx="54314">
                  <c:v>54314</c:v>
                </c:pt>
                <c:pt idx="54315">
                  <c:v>54315</c:v>
                </c:pt>
                <c:pt idx="54316">
                  <c:v>54316</c:v>
                </c:pt>
                <c:pt idx="54317">
                  <c:v>54317</c:v>
                </c:pt>
                <c:pt idx="54318">
                  <c:v>54318</c:v>
                </c:pt>
                <c:pt idx="54319">
                  <c:v>54319</c:v>
                </c:pt>
                <c:pt idx="54320">
                  <c:v>54320</c:v>
                </c:pt>
                <c:pt idx="54321">
                  <c:v>54321</c:v>
                </c:pt>
                <c:pt idx="54322">
                  <c:v>54322</c:v>
                </c:pt>
                <c:pt idx="54323">
                  <c:v>54323</c:v>
                </c:pt>
                <c:pt idx="54324">
                  <c:v>54324</c:v>
                </c:pt>
                <c:pt idx="54325">
                  <c:v>54325</c:v>
                </c:pt>
                <c:pt idx="54326">
                  <c:v>54326</c:v>
                </c:pt>
                <c:pt idx="54327">
                  <c:v>54327</c:v>
                </c:pt>
                <c:pt idx="54328">
                  <c:v>54328</c:v>
                </c:pt>
                <c:pt idx="54329">
                  <c:v>54329</c:v>
                </c:pt>
                <c:pt idx="54330">
                  <c:v>54330</c:v>
                </c:pt>
                <c:pt idx="54331">
                  <c:v>54331</c:v>
                </c:pt>
                <c:pt idx="54332">
                  <c:v>54332</c:v>
                </c:pt>
                <c:pt idx="54333">
                  <c:v>54333</c:v>
                </c:pt>
                <c:pt idx="54334">
                  <c:v>54334</c:v>
                </c:pt>
                <c:pt idx="54335">
                  <c:v>54335</c:v>
                </c:pt>
                <c:pt idx="54336">
                  <c:v>54336</c:v>
                </c:pt>
                <c:pt idx="54337">
                  <c:v>54337</c:v>
                </c:pt>
                <c:pt idx="54338">
                  <c:v>54338</c:v>
                </c:pt>
                <c:pt idx="54339">
                  <c:v>54339</c:v>
                </c:pt>
                <c:pt idx="54340">
                  <c:v>54340</c:v>
                </c:pt>
                <c:pt idx="54341">
                  <c:v>54341</c:v>
                </c:pt>
                <c:pt idx="54342">
                  <c:v>54342</c:v>
                </c:pt>
                <c:pt idx="54343">
                  <c:v>54343</c:v>
                </c:pt>
                <c:pt idx="54344">
                  <c:v>54344</c:v>
                </c:pt>
                <c:pt idx="54345">
                  <c:v>54345</c:v>
                </c:pt>
                <c:pt idx="54346">
                  <c:v>54346</c:v>
                </c:pt>
                <c:pt idx="54347">
                  <c:v>54347</c:v>
                </c:pt>
                <c:pt idx="54348">
                  <c:v>54348</c:v>
                </c:pt>
                <c:pt idx="54349">
                  <c:v>54349</c:v>
                </c:pt>
                <c:pt idx="54350">
                  <c:v>54350</c:v>
                </c:pt>
                <c:pt idx="54351">
                  <c:v>54351</c:v>
                </c:pt>
                <c:pt idx="54352">
                  <c:v>54352</c:v>
                </c:pt>
                <c:pt idx="54353">
                  <c:v>54353</c:v>
                </c:pt>
                <c:pt idx="54354">
                  <c:v>54354</c:v>
                </c:pt>
                <c:pt idx="54355">
                  <c:v>54355</c:v>
                </c:pt>
                <c:pt idx="54356">
                  <c:v>54356</c:v>
                </c:pt>
                <c:pt idx="54357">
                  <c:v>54357</c:v>
                </c:pt>
                <c:pt idx="54358">
                  <c:v>54358</c:v>
                </c:pt>
                <c:pt idx="54359">
                  <c:v>54359</c:v>
                </c:pt>
                <c:pt idx="54360">
                  <c:v>54360</c:v>
                </c:pt>
                <c:pt idx="54361">
                  <c:v>54361</c:v>
                </c:pt>
                <c:pt idx="54362">
                  <c:v>54362</c:v>
                </c:pt>
                <c:pt idx="54363">
                  <c:v>54363</c:v>
                </c:pt>
                <c:pt idx="54364">
                  <c:v>54364</c:v>
                </c:pt>
                <c:pt idx="54365">
                  <c:v>54365</c:v>
                </c:pt>
                <c:pt idx="54366">
                  <c:v>54366</c:v>
                </c:pt>
                <c:pt idx="54367">
                  <c:v>54367</c:v>
                </c:pt>
                <c:pt idx="54368">
                  <c:v>54368</c:v>
                </c:pt>
                <c:pt idx="54369">
                  <c:v>54369</c:v>
                </c:pt>
                <c:pt idx="54370">
                  <c:v>54370</c:v>
                </c:pt>
                <c:pt idx="54371">
                  <c:v>54371</c:v>
                </c:pt>
                <c:pt idx="54372">
                  <c:v>54372</c:v>
                </c:pt>
                <c:pt idx="54373">
                  <c:v>54373</c:v>
                </c:pt>
                <c:pt idx="54374">
                  <c:v>54374</c:v>
                </c:pt>
                <c:pt idx="54375">
                  <c:v>54375</c:v>
                </c:pt>
                <c:pt idx="54376">
                  <c:v>54376</c:v>
                </c:pt>
                <c:pt idx="54377">
                  <c:v>54377</c:v>
                </c:pt>
                <c:pt idx="54378">
                  <c:v>54378</c:v>
                </c:pt>
                <c:pt idx="54379">
                  <c:v>54379</c:v>
                </c:pt>
                <c:pt idx="54380">
                  <c:v>54380</c:v>
                </c:pt>
                <c:pt idx="54381">
                  <c:v>54381</c:v>
                </c:pt>
                <c:pt idx="54382">
                  <c:v>54382</c:v>
                </c:pt>
                <c:pt idx="54383">
                  <c:v>54383</c:v>
                </c:pt>
                <c:pt idx="54384">
                  <c:v>54384</c:v>
                </c:pt>
                <c:pt idx="54385">
                  <c:v>54385</c:v>
                </c:pt>
                <c:pt idx="54386">
                  <c:v>54386</c:v>
                </c:pt>
                <c:pt idx="54387">
                  <c:v>54387</c:v>
                </c:pt>
                <c:pt idx="54388">
                  <c:v>54388</c:v>
                </c:pt>
                <c:pt idx="54389">
                  <c:v>54389</c:v>
                </c:pt>
                <c:pt idx="54390">
                  <c:v>54390</c:v>
                </c:pt>
                <c:pt idx="54391">
                  <c:v>54391</c:v>
                </c:pt>
                <c:pt idx="54392">
                  <c:v>54392</c:v>
                </c:pt>
                <c:pt idx="54393">
                  <c:v>54393</c:v>
                </c:pt>
                <c:pt idx="54394">
                  <c:v>54394</c:v>
                </c:pt>
                <c:pt idx="54395">
                  <c:v>54395</c:v>
                </c:pt>
                <c:pt idx="54396">
                  <c:v>54396</c:v>
                </c:pt>
                <c:pt idx="54397">
                  <c:v>54397</c:v>
                </c:pt>
                <c:pt idx="54398">
                  <c:v>54398</c:v>
                </c:pt>
                <c:pt idx="54399">
                  <c:v>54399</c:v>
                </c:pt>
                <c:pt idx="54400">
                  <c:v>54400</c:v>
                </c:pt>
                <c:pt idx="54401">
                  <c:v>54401</c:v>
                </c:pt>
                <c:pt idx="54402">
                  <c:v>54402</c:v>
                </c:pt>
                <c:pt idx="54403">
                  <c:v>54403</c:v>
                </c:pt>
                <c:pt idx="54404">
                  <c:v>54404</c:v>
                </c:pt>
                <c:pt idx="54405">
                  <c:v>54405</c:v>
                </c:pt>
                <c:pt idx="54406">
                  <c:v>54406</c:v>
                </c:pt>
                <c:pt idx="54407">
                  <c:v>54407</c:v>
                </c:pt>
                <c:pt idx="54408">
                  <c:v>54408</c:v>
                </c:pt>
                <c:pt idx="54409">
                  <c:v>54409</c:v>
                </c:pt>
                <c:pt idx="54410">
                  <c:v>54410</c:v>
                </c:pt>
                <c:pt idx="54411">
                  <c:v>54411</c:v>
                </c:pt>
                <c:pt idx="54412">
                  <c:v>54412</c:v>
                </c:pt>
                <c:pt idx="54413">
                  <c:v>54413</c:v>
                </c:pt>
                <c:pt idx="54414">
                  <c:v>54414</c:v>
                </c:pt>
                <c:pt idx="54415">
                  <c:v>54415</c:v>
                </c:pt>
                <c:pt idx="54416">
                  <c:v>54416</c:v>
                </c:pt>
                <c:pt idx="54417">
                  <c:v>54417</c:v>
                </c:pt>
                <c:pt idx="54418">
                  <c:v>54418</c:v>
                </c:pt>
                <c:pt idx="54419">
                  <c:v>54419</c:v>
                </c:pt>
                <c:pt idx="54420">
                  <c:v>54420</c:v>
                </c:pt>
                <c:pt idx="54421">
                  <c:v>54421</c:v>
                </c:pt>
                <c:pt idx="54422">
                  <c:v>54422</c:v>
                </c:pt>
                <c:pt idx="54423">
                  <c:v>54423</c:v>
                </c:pt>
                <c:pt idx="54424">
                  <c:v>54424</c:v>
                </c:pt>
                <c:pt idx="54425">
                  <c:v>54425</c:v>
                </c:pt>
                <c:pt idx="54426">
                  <c:v>54426</c:v>
                </c:pt>
                <c:pt idx="54427">
                  <c:v>54427</c:v>
                </c:pt>
                <c:pt idx="54428">
                  <c:v>54428</c:v>
                </c:pt>
                <c:pt idx="54429">
                  <c:v>54429</c:v>
                </c:pt>
                <c:pt idx="54430">
                  <c:v>54430</c:v>
                </c:pt>
                <c:pt idx="54431">
                  <c:v>54431</c:v>
                </c:pt>
                <c:pt idx="54432">
                  <c:v>54432</c:v>
                </c:pt>
                <c:pt idx="54433">
                  <c:v>54433</c:v>
                </c:pt>
                <c:pt idx="54434">
                  <c:v>54434</c:v>
                </c:pt>
                <c:pt idx="54435">
                  <c:v>54435</c:v>
                </c:pt>
                <c:pt idx="54436">
                  <c:v>54436</c:v>
                </c:pt>
                <c:pt idx="54437">
                  <c:v>54437</c:v>
                </c:pt>
                <c:pt idx="54438">
                  <c:v>54438</c:v>
                </c:pt>
                <c:pt idx="54439">
                  <c:v>54439</c:v>
                </c:pt>
                <c:pt idx="54440">
                  <c:v>54440</c:v>
                </c:pt>
                <c:pt idx="54441">
                  <c:v>54441</c:v>
                </c:pt>
                <c:pt idx="54442">
                  <c:v>54442</c:v>
                </c:pt>
                <c:pt idx="54443">
                  <c:v>54443</c:v>
                </c:pt>
                <c:pt idx="54444">
                  <c:v>54444</c:v>
                </c:pt>
                <c:pt idx="54445">
                  <c:v>54445</c:v>
                </c:pt>
                <c:pt idx="54446">
                  <c:v>54446</c:v>
                </c:pt>
                <c:pt idx="54447">
                  <c:v>54447</c:v>
                </c:pt>
                <c:pt idx="54448">
                  <c:v>54448</c:v>
                </c:pt>
                <c:pt idx="54449">
                  <c:v>54449</c:v>
                </c:pt>
                <c:pt idx="54450">
                  <c:v>54450</c:v>
                </c:pt>
                <c:pt idx="54451">
                  <c:v>54451</c:v>
                </c:pt>
                <c:pt idx="54452">
                  <c:v>54452</c:v>
                </c:pt>
                <c:pt idx="54453">
                  <c:v>54453</c:v>
                </c:pt>
                <c:pt idx="54454">
                  <c:v>54454</c:v>
                </c:pt>
                <c:pt idx="54455">
                  <c:v>54455</c:v>
                </c:pt>
                <c:pt idx="54456">
                  <c:v>54456</c:v>
                </c:pt>
                <c:pt idx="54457">
                  <c:v>54457</c:v>
                </c:pt>
                <c:pt idx="54458">
                  <c:v>54458</c:v>
                </c:pt>
                <c:pt idx="54459">
                  <c:v>54459</c:v>
                </c:pt>
                <c:pt idx="54460">
                  <c:v>54460</c:v>
                </c:pt>
                <c:pt idx="54461">
                  <c:v>54461</c:v>
                </c:pt>
                <c:pt idx="54462">
                  <c:v>54462</c:v>
                </c:pt>
                <c:pt idx="54463">
                  <c:v>54463</c:v>
                </c:pt>
                <c:pt idx="54464">
                  <c:v>54464</c:v>
                </c:pt>
                <c:pt idx="54465">
                  <c:v>54465</c:v>
                </c:pt>
                <c:pt idx="54466">
                  <c:v>54466</c:v>
                </c:pt>
                <c:pt idx="54467">
                  <c:v>54467</c:v>
                </c:pt>
                <c:pt idx="54468">
                  <c:v>54468</c:v>
                </c:pt>
                <c:pt idx="54469">
                  <c:v>54469</c:v>
                </c:pt>
                <c:pt idx="54470">
                  <c:v>54470</c:v>
                </c:pt>
                <c:pt idx="54471">
                  <c:v>54471</c:v>
                </c:pt>
                <c:pt idx="54472">
                  <c:v>54472</c:v>
                </c:pt>
                <c:pt idx="54473">
                  <c:v>54473</c:v>
                </c:pt>
                <c:pt idx="54474">
                  <c:v>54474</c:v>
                </c:pt>
                <c:pt idx="54475">
                  <c:v>54475</c:v>
                </c:pt>
                <c:pt idx="54476">
                  <c:v>54476</c:v>
                </c:pt>
                <c:pt idx="54477">
                  <c:v>54477</c:v>
                </c:pt>
                <c:pt idx="54478">
                  <c:v>54478</c:v>
                </c:pt>
                <c:pt idx="54479">
                  <c:v>54479</c:v>
                </c:pt>
                <c:pt idx="54480">
                  <c:v>54480</c:v>
                </c:pt>
                <c:pt idx="54481">
                  <c:v>54481</c:v>
                </c:pt>
                <c:pt idx="54482">
                  <c:v>54482</c:v>
                </c:pt>
                <c:pt idx="54483">
                  <c:v>54483</c:v>
                </c:pt>
                <c:pt idx="54484">
                  <c:v>54484</c:v>
                </c:pt>
                <c:pt idx="54485">
                  <c:v>54485</c:v>
                </c:pt>
                <c:pt idx="54486">
                  <c:v>54486</c:v>
                </c:pt>
                <c:pt idx="54487">
                  <c:v>54487</c:v>
                </c:pt>
                <c:pt idx="54488">
                  <c:v>54488</c:v>
                </c:pt>
                <c:pt idx="54489">
                  <c:v>54489</c:v>
                </c:pt>
                <c:pt idx="54490">
                  <c:v>54490</c:v>
                </c:pt>
                <c:pt idx="54491">
                  <c:v>54491</c:v>
                </c:pt>
                <c:pt idx="54492">
                  <c:v>54492</c:v>
                </c:pt>
                <c:pt idx="54493">
                  <c:v>54493</c:v>
                </c:pt>
                <c:pt idx="54494">
                  <c:v>54494</c:v>
                </c:pt>
                <c:pt idx="54495">
                  <c:v>54495</c:v>
                </c:pt>
                <c:pt idx="54496">
                  <c:v>54496</c:v>
                </c:pt>
                <c:pt idx="54497">
                  <c:v>54497</c:v>
                </c:pt>
                <c:pt idx="54498">
                  <c:v>54498</c:v>
                </c:pt>
                <c:pt idx="54499">
                  <c:v>54499</c:v>
                </c:pt>
                <c:pt idx="54500">
                  <c:v>54500</c:v>
                </c:pt>
                <c:pt idx="54501">
                  <c:v>54501</c:v>
                </c:pt>
                <c:pt idx="54502">
                  <c:v>54502</c:v>
                </c:pt>
                <c:pt idx="54503">
                  <c:v>54503</c:v>
                </c:pt>
                <c:pt idx="54504">
                  <c:v>54504</c:v>
                </c:pt>
                <c:pt idx="54505">
                  <c:v>54505</c:v>
                </c:pt>
                <c:pt idx="54506">
                  <c:v>54506</c:v>
                </c:pt>
                <c:pt idx="54507">
                  <c:v>54507</c:v>
                </c:pt>
                <c:pt idx="54508">
                  <c:v>54508</c:v>
                </c:pt>
                <c:pt idx="54509">
                  <c:v>54509</c:v>
                </c:pt>
                <c:pt idx="54510">
                  <c:v>54510</c:v>
                </c:pt>
                <c:pt idx="54511">
                  <c:v>54511</c:v>
                </c:pt>
                <c:pt idx="54512">
                  <c:v>54512</c:v>
                </c:pt>
                <c:pt idx="54513">
                  <c:v>54513</c:v>
                </c:pt>
                <c:pt idx="54514">
                  <c:v>54514</c:v>
                </c:pt>
                <c:pt idx="54515">
                  <c:v>54515</c:v>
                </c:pt>
                <c:pt idx="54516">
                  <c:v>54516</c:v>
                </c:pt>
                <c:pt idx="54517">
                  <c:v>54517</c:v>
                </c:pt>
                <c:pt idx="54518">
                  <c:v>54518</c:v>
                </c:pt>
                <c:pt idx="54519">
                  <c:v>54519</c:v>
                </c:pt>
                <c:pt idx="54520">
                  <c:v>54520</c:v>
                </c:pt>
                <c:pt idx="54521">
                  <c:v>54521</c:v>
                </c:pt>
                <c:pt idx="54522">
                  <c:v>54522</c:v>
                </c:pt>
                <c:pt idx="54523">
                  <c:v>54523</c:v>
                </c:pt>
                <c:pt idx="54524">
                  <c:v>54524</c:v>
                </c:pt>
                <c:pt idx="54525">
                  <c:v>54525</c:v>
                </c:pt>
                <c:pt idx="54526">
                  <c:v>54526</c:v>
                </c:pt>
                <c:pt idx="54527">
                  <c:v>54527</c:v>
                </c:pt>
                <c:pt idx="54528">
                  <c:v>54528</c:v>
                </c:pt>
                <c:pt idx="54529">
                  <c:v>54529</c:v>
                </c:pt>
                <c:pt idx="54530">
                  <c:v>54530</c:v>
                </c:pt>
                <c:pt idx="54531">
                  <c:v>54531</c:v>
                </c:pt>
                <c:pt idx="54532">
                  <c:v>54532</c:v>
                </c:pt>
                <c:pt idx="54533">
                  <c:v>54533</c:v>
                </c:pt>
                <c:pt idx="54534">
                  <c:v>54534</c:v>
                </c:pt>
                <c:pt idx="54535">
                  <c:v>54535</c:v>
                </c:pt>
                <c:pt idx="54536">
                  <c:v>54536</c:v>
                </c:pt>
                <c:pt idx="54537">
                  <c:v>54537</c:v>
                </c:pt>
                <c:pt idx="54538">
                  <c:v>54538</c:v>
                </c:pt>
                <c:pt idx="54539">
                  <c:v>54539</c:v>
                </c:pt>
                <c:pt idx="54540">
                  <c:v>54540</c:v>
                </c:pt>
                <c:pt idx="54541">
                  <c:v>54541</c:v>
                </c:pt>
                <c:pt idx="54542">
                  <c:v>54542</c:v>
                </c:pt>
                <c:pt idx="54543">
                  <c:v>54543</c:v>
                </c:pt>
                <c:pt idx="54544">
                  <c:v>54544</c:v>
                </c:pt>
                <c:pt idx="54545">
                  <c:v>54545</c:v>
                </c:pt>
                <c:pt idx="54546">
                  <c:v>54546</c:v>
                </c:pt>
                <c:pt idx="54547">
                  <c:v>54547</c:v>
                </c:pt>
                <c:pt idx="54548">
                  <c:v>54548</c:v>
                </c:pt>
                <c:pt idx="54549">
                  <c:v>54549</c:v>
                </c:pt>
                <c:pt idx="54550">
                  <c:v>54550</c:v>
                </c:pt>
                <c:pt idx="54551">
                  <c:v>54551</c:v>
                </c:pt>
                <c:pt idx="54552">
                  <c:v>54552</c:v>
                </c:pt>
                <c:pt idx="54553">
                  <c:v>54553</c:v>
                </c:pt>
                <c:pt idx="54554">
                  <c:v>54554</c:v>
                </c:pt>
                <c:pt idx="54555">
                  <c:v>54555</c:v>
                </c:pt>
                <c:pt idx="54556">
                  <c:v>54556</c:v>
                </c:pt>
                <c:pt idx="54557">
                  <c:v>54557</c:v>
                </c:pt>
                <c:pt idx="54558">
                  <c:v>54558</c:v>
                </c:pt>
                <c:pt idx="54559">
                  <c:v>54559</c:v>
                </c:pt>
                <c:pt idx="54560">
                  <c:v>54560</c:v>
                </c:pt>
                <c:pt idx="54561">
                  <c:v>54561</c:v>
                </c:pt>
                <c:pt idx="54562">
                  <c:v>54562</c:v>
                </c:pt>
                <c:pt idx="54563">
                  <c:v>54563</c:v>
                </c:pt>
                <c:pt idx="54564">
                  <c:v>54564</c:v>
                </c:pt>
                <c:pt idx="54565">
                  <c:v>54565</c:v>
                </c:pt>
                <c:pt idx="54566">
                  <c:v>54566</c:v>
                </c:pt>
                <c:pt idx="54567">
                  <c:v>54567</c:v>
                </c:pt>
                <c:pt idx="54568">
                  <c:v>54568</c:v>
                </c:pt>
                <c:pt idx="54569">
                  <c:v>54569</c:v>
                </c:pt>
                <c:pt idx="54570">
                  <c:v>54570</c:v>
                </c:pt>
                <c:pt idx="54571">
                  <c:v>54571</c:v>
                </c:pt>
                <c:pt idx="54572">
                  <c:v>54572</c:v>
                </c:pt>
                <c:pt idx="54573">
                  <c:v>54573</c:v>
                </c:pt>
                <c:pt idx="54574">
                  <c:v>54574</c:v>
                </c:pt>
                <c:pt idx="54575">
                  <c:v>54575</c:v>
                </c:pt>
                <c:pt idx="54576">
                  <c:v>54576</c:v>
                </c:pt>
                <c:pt idx="54577">
                  <c:v>54577</c:v>
                </c:pt>
                <c:pt idx="54578">
                  <c:v>54578</c:v>
                </c:pt>
                <c:pt idx="54579">
                  <c:v>54579</c:v>
                </c:pt>
                <c:pt idx="54580">
                  <c:v>54580</c:v>
                </c:pt>
                <c:pt idx="54581">
                  <c:v>54581</c:v>
                </c:pt>
                <c:pt idx="54582">
                  <c:v>54582</c:v>
                </c:pt>
                <c:pt idx="54583">
                  <c:v>54583</c:v>
                </c:pt>
                <c:pt idx="54584">
                  <c:v>54584</c:v>
                </c:pt>
                <c:pt idx="54585">
                  <c:v>54585</c:v>
                </c:pt>
                <c:pt idx="54586">
                  <c:v>54586</c:v>
                </c:pt>
                <c:pt idx="54587">
                  <c:v>54587</c:v>
                </c:pt>
                <c:pt idx="54588">
                  <c:v>54588</c:v>
                </c:pt>
                <c:pt idx="54589">
                  <c:v>54589</c:v>
                </c:pt>
                <c:pt idx="54590">
                  <c:v>54590</c:v>
                </c:pt>
                <c:pt idx="54591">
                  <c:v>54591</c:v>
                </c:pt>
                <c:pt idx="54592">
                  <c:v>54592</c:v>
                </c:pt>
                <c:pt idx="54593">
                  <c:v>54593</c:v>
                </c:pt>
                <c:pt idx="54594">
                  <c:v>54594</c:v>
                </c:pt>
                <c:pt idx="54595">
                  <c:v>54595</c:v>
                </c:pt>
                <c:pt idx="54596">
                  <c:v>54596</c:v>
                </c:pt>
                <c:pt idx="54597">
                  <c:v>54597</c:v>
                </c:pt>
                <c:pt idx="54598">
                  <c:v>54598</c:v>
                </c:pt>
                <c:pt idx="54599">
                  <c:v>54599</c:v>
                </c:pt>
                <c:pt idx="54600">
                  <c:v>54600</c:v>
                </c:pt>
                <c:pt idx="54601">
                  <c:v>54601</c:v>
                </c:pt>
                <c:pt idx="54602">
                  <c:v>54602</c:v>
                </c:pt>
                <c:pt idx="54603">
                  <c:v>54603</c:v>
                </c:pt>
                <c:pt idx="54604">
                  <c:v>54604</c:v>
                </c:pt>
                <c:pt idx="54605">
                  <c:v>54605</c:v>
                </c:pt>
                <c:pt idx="54606">
                  <c:v>54606</c:v>
                </c:pt>
                <c:pt idx="54607">
                  <c:v>54607</c:v>
                </c:pt>
                <c:pt idx="54608">
                  <c:v>54608</c:v>
                </c:pt>
                <c:pt idx="54609">
                  <c:v>54609</c:v>
                </c:pt>
                <c:pt idx="54610">
                  <c:v>54610</c:v>
                </c:pt>
                <c:pt idx="54611">
                  <c:v>54611</c:v>
                </c:pt>
                <c:pt idx="54612">
                  <c:v>54612</c:v>
                </c:pt>
                <c:pt idx="54613">
                  <c:v>54613</c:v>
                </c:pt>
                <c:pt idx="54614">
                  <c:v>54614</c:v>
                </c:pt>
                <c:pt idx="54615">
                  <c:v>54615</c:v>
                </c:pt>
                <c:pt idx="54616">
                  <c:v>54616</c:v>
                </c:pt>
                <c:pt idx="54617">
                  <c:v>54617</c:v>
                </c:pt>
                <c:pt idx="54618">
                  <c:v>54618</c:v>
                </c:pt>
                <c:pt idx="54619">
                  <c:v>54619</c:v>
                </c:pt>
                <c:pt idx="54620">
                  <c:v>54620</c:v>
                </c:pt>
                <c:pt idx="54621">
                  <c:v>54621</c:v>
                </c:pt>
                <c:pt idx="54622">
                  <c:v>54622</c:v>
                </c:pt>
                <c:pt idx="54623">
                  <c:v>54623</c:v>
                </c:pt>
                <c:pt idx="54624">
                  <c:v>54624</c:v>
                </c:pt>
                <c:pt idx="54625">
                  <c:v>54625</c:v>
                </c:pt>
                <c:pt idx="54626">
                  <c:v>54626</c:v>
                </c:pt>
                <c:pt idx="54627">
                  <c:v>54627</c:v>
                </c:pt>
                <c:pt idx="54628">
                  <c:v>54628</c:v>
                </c:pt>
                <c:pt idx="54629">
                  <c:v>54629</c:v>
                </c:pt>
                <c:pt idx="54630">
                  <c:v>54630</c:v>
                </c:pt>
                <c:pt idx="54631">
                  <c:v>54631</c:v>
                </c:pt>
                <c:pt idx="54632">
                  <c:v>54632</c:v>
                </c:pt>
                <c:pt idx="54633">
                  <c:v>54633</c:v>
                </c:pt>
                <c:pt idx="54634">
                  <c:v>54634</c:v>
                </c:pt>
                <c:pt idx="54635">
                  <c:v>54635</c:v>
                </c:pt>
                <c:pt idx="54636">
                  <c:v>54636</c:v>
                </c:pt>
                <c:pt idx="54637">
                  <c:v>54637</c:v>
                </c:pt>
                <c:pt idx="54638">
                  <c:v>54638</c:v>
                </c:pt>
                <c:pt idx="54639">
                  <c:v>54639</c:v>
                </c:pt>
                <c:pt idx="54640">
                  <c:v>54640</c:v>
                </c:pt>
                <c:pt idx="54641">
                  <c:v>54641</c:v>
                </c:pt>
                <c:pt idx="54642">
                  <c:v>54642</c:v>
                </c:pt>
                <c:pt idx="54643">
                  <c:v>54643</c:v>
                </c:pt>
                <c:pt idx="54644">
                  <c:v>54644</c:v>
                </c:pt>
                <c:pt idx="54645">
                  <c:v>54645</c:v>
                </c:pt>
                <c:pt idx="54646">
                  <c:v>54646</c:v>
                </c:pt>
                <c:pt idx="54647">
                  <c:v>54647</c:v>
                </c:pt>
                <c:pt idx="54648">
                  <c:v>54648</c:v>
                </c:pt>
                <c:pt idx="54649">
                  <c:v>54649</c:v>
                </c:pt>
                <c:pt idx="54650">
                  <c:v>54650</c:v>
                </c:pt>
                <c:pt idx="54651">
                  <c:v>54651</c:v>
                </c:pt>
                <c:pt idx="54652">
                  <c:v>54652</c:v>
                </c:pt>
                <c:pt idx="54653">
                  <c:v>54653</c:v>
                </c:pt>
                <c:pt idx="54654">
                  <c:v>54654</c:v>
                </c:pt>
                <c:pt idx="54655">
                  <c:v>54655</c:v>
                </c:pt>
                <c:pt idx="54656">
                  <c:v>54656</c:v>
                </c:pt>
                <c:pt idx="54657">
                  <c:v>54657</c:v>
                </c:pt>
                <c:pt idx="54658">
                  <c:v>54658</c:v>
                </c:pt>
                <c:pt idx="54659">
                  <c:v>54659</c:v>
                </c:pt>
                <c:pt idx="54660">
                  <c:v>54660</c:v>
                </c:pt>
                <c:pt idx="54661">
                  <c:v>54661</c:v>
                </c:pt>
                <c:pt idx="54662">
                  <c:v>54662</c:v>
                </c:pt>
                <c:pt idx="54663">
                  <c:v>54663</c:v>
                </c:pt>
                <c:pt idx="54664">
                  <c:v>54664</c:v>
                </c:pt>
                <c:pt idx="54665">
                  <c:v>54665</c:v>
                </c:pt>
                <c:pt idx="54666">
                  <c:v>54666</c:v>
                </c:pt>
                <c:pt idx="54667">
                  <c:v>54667</c:v>
                </c:pt>
                <c:pt idx="54668">
                  <c:v>54668</c:v>
                </c:pt>
                <c:pt idx="54669">
                  <c:v>54669</c:v>
                </c:pt>
                <c:pt idx="54670">
                  <c:v>54670</c:v>
                </c:pt>
                <c:pt idx="54671">
                  <c:v>54671</c:v>
                </c:pt>
                <c:pt idx="54672">
                  <c:v>54672</c:v>
                </c:pt>
                <c:pt idx="54673">
                  <c:v>54673</c:v>
                </c:pt>
                <c:pt idx="54674">
                  <c:v>54674</c:v>
                </c:pt>
                <c:pt idx="54675">
                  <c:v>54675</c:v>
                </c:pt>
                <c:pt idx="54676">
                  <c:v>54676</c:v>
                </c:pt>
                <c:pt idx="54677">
                  <c:v>54677</c:v>
                </c:pt>
                <c:pt idx="54678">
                  <c:v>54678</c:v>
                </c:pt>
                <c:pt idx="54679">
                  <c:v>54679</c:v>
                </c:pt>
                <c:pt idx="54680">
                  <c:v>54680</c:v>
                </c:pt>
                <c:pt idx="54681">
                  <c:v>54681</c:v>
                </c:pt>
                <c:pt idx="54682">
                  <c:v>54682</c:v>
                </c:pt>
                <c:pt idx="54683">
                  <c:v>54683</c:v>
                </c:pt>
                <c:pt idx="54684">
                  <c:v>54684</c:v>
                </c:pt>
                <c:pt idx="54685">
                  <c:v>54685</c:v>
                </c:pt>
                <c:pt idx="54686">
                  <c:v>54686</c:v>
                </c:pt>
                <c:pt idx="54687">
                  <c:v>54687</c:v>
                </c:pt>
                <c:pt idx="54688">
                  <c:v>54688</c:v>
                </c:pt>
                <c:pt idx="54689">
                  <c:v>54689</c:v>
                </c:pt>
                <c:pt idx="54690">
                  <c:v>54690</c:v>
                </c:pt>
                <c:pt idx="54691">
                  <c:v>54691</c:v>
                </c:pt>
                <c:pt idx="54692">
                  <c:v>54692</c:v>
                </c:pt>
                <c:pt idx="54693">
                  <c:v>54693</c:v>
                </c:pt>
                <c:pt idx="54694">
                  <c:v>54694</c:v>
                </c:pt>
                <c:pt idx="54695">
                  <c:v>54695</c:v>
                </c:pt>
                <c:pt idx="54696">
                  <c:v>54696</c:v>
                </c:pt>
                <c:pt idx="54697">
                  <c:v>54697</c:v>
                </c:pt>
                <c:pt idx="54698">
                  <c:v>54698</c:v>
                </c:pt>
                <c:pt idx="54699">
                  <c:v>54699</c:v>
                </c:pt>
                <c:pt idx="54700">
                  <c:v>54700</c:v>
                </c:pt>
                <c:pt idx="54701">
                  <c:v>54701</c:v>
                </c:pt>
                <c:pt idx="54702">
                  <c:v>54702</c:v>
                </c:pt>
                <c:pt idx="54703">
                  <c:v>54703</c:v>
                </c:pt>
                <c:pt idx="54704">
                  <c:v>54704</c:v>
                </c:pt>
                <c:pt idx="54705">
                  <c:v>54705</c:v>
                </c:pt>
                <c:pt idx="54706">
                  <c:v>54706</c:v>
                </c:pt>
                <c:pt idx="54707">
                  <c:v>54707</c:v>
                </c:pt>
                <c:pt idx="54708">
                  <c:v>54708</c:v>
                </c:pt>
                <c:pt idx="54709">
                  <c:v>54709</c:v>
                </c:pt>
                <c:pt idx="54710">
                  <c:v>54710</c:v>
                </c:pt>
                <c:pt idx="54711">
                  <c:v>54711</c:v>
                </c:pt>
                <c:pt idx="54712">
                  <c:v>54712</c:v>
                </c:pt>
                <c:pt idx="54713">
                  <c:v>54713</c:v>
                </c:pt>
                <c:pt idx="54714">
                  <c:v>54714</c:v>
                </c:pt>
                <c:pt idx="54715">
                  <c:v>54715</c:v>
                </c:pt>
                <c:pt idx="54716">
                  <c:v>54716</c:v>
                </c:pt>
                <c:pt idx="54717">
                  <c:v>54717</c:v>
                </c:pt>
                <c:pt idx="54718">
                  <c:v>54718</c:v>
                </c:pt>
                <c:pt idx="54719">
                  <c:v>54719</c:v>
                </c:pt>
                <c:pt idx="54720">
                  <c:v>54720</c:v>
                </c:pt>
                <c:pt idx="54721">
                  <c:v>54721</c:v>
                </c:pt>
                <c:pt idx="54722">
                  <c:v>54722</c:v>
                </c:pt>
                <c:pt idx="54723">
                  <c:v>54723</c:v>
                </c:pt>
                <c:pt idx="54724">
                  <c:v>54724</c:v>
                </c:pt>
                <c:pt idx="54725">
                  <c:v>54725</c:v>
                </c:pt>
                <c:pt idx="54726">
                  <c:v>54726</c:v>
                </c:pt>
                <c:pt idx="54727">
                  <c:v>54727</c:v>
                </c:pt>
                <c:pt idx="54728">
                  <c:v>54728</c:v>
                </c:pt>
                <c:pt idx="54729">
                  <c:v>54729</c:v>
                </c:pt>
                <c:pt idx="54730">
                  <c:v>54730</c:v>
                </c:pt>
                <c:pt idx="54731">
                  <c:v>54731</c:v>
                </c:pt>
                <c:pt idx="54732">
                  <c:v>54732</c:v>
                </c:pt>
                <c:pt idx="54733">
                  <c:v>54733</c:v>
                </c:pt>
                <c:pt idx="54734">
                  <c:v>54734</c:v>
                </c:pt>
                <c:pt idx="54735">
                  <c:v>54735</c:v>
                </c:pt>
                <c:pt idx="54736">
                  <c:v>54736</c:v>
                </c:pt>
                <c:pt idx="54737">
                  <c:v>54737</c:v>
                </c:pt>
                <c:pt idx="54738">
                  <c:v>54738</c:v>
                </c:pt>
                <c:pt idx="54739">
                  <c:v>54739</c:v>
                </c:pt>
                <c:pt idx="54740">
                  <c:v>54740</c:v>
                </c:pt>
                <c:pt idx="54741">
                  <c:v>54741</c:v>
                </c:pt>
                <c:pt idx="54742">
                  <c:v>54742</c:v>
                </c:pt>
                <c:pt idx="54743">
                  <c:v>54743</c:v>
                </c:pt>
                <c:pt idx="54744">
                  <c:v>54744</c:v>
                </c:pt>
                <c:pt idx="54745">
                  <c:v>54745</c:v>
                </c:pt>
                <c:pt idx="54746">
                  <c:v>54746</c:v>
                </c:pt>
                <c:pt idx="54747">
                  <c:v>54747</c:v>
                </c:pt>
                <c:pt idx="54748">
                  <c:v>54748</c:v>
                </c:pt>
                <c:pt idx="54749">
                  <c:v>54749</c:v>
                </c:pt>
                <c:pt idx="54750">
                  <c:v>54750</c:v>
                </c:pt>
                <c:pt idx="54751">
                  <c:v>54751</c:v>
                </c:pt>
                <c:pt idx="54752">
                  <c:v>54752</c:v>
                </c:pt>
                <c:pt idx="54753">
                  <c:v>54753</c:v>
                </c:pt>
                <c:pt idx="54754">
                  <c:v>54754</c:v>
                </c:pt>
                <c:pt idx="54755">
                  <c:v>54755</c:v>
                </c:pt>
                <c:pt idx="54756">
                  <c:v>54756</c:v>
                </c:pt>
                <c:pt idx="54757">
                  <c:v>54757</c:v>
                </c:pt>
                <c:pt idx="54758">
                  <c:v>54758</c:v>
                </c:pt>
                <c:pt idx="54759">
                  <c:v>54759</c:v>
                </c:pt>
                <c:pt idx="54760">
                  <c:v>54760</c:v>
                </c:pt>
                <c:pt idx="54761">
                  <c:v>54761</c:v>
                </c:pt>
                <c:pt idx="54762">
                  <c:v>54762</c:v>
                </c:pt>
                <c:pt idx="54763">
                  <c:v>54763</c:v>
                </c:pt>
                <c:pt idx="54764">
                  <c:v>54764</c:v>
                </c:pt>
                <c:pt idx="54765">
                  <c:v>54765</c:v>
                </c:pt>
                <c:pt idx="54766">
                  <c:v>54766</c:v>
                </c:pt>
                <c:pt idx="54767">
                  <c:v>54767</c:v>
                </c:pt>
                <c:pt idx="54768">
                  <c:v>54768</c:v>
                </c:pt>
                <c:pt idx="54769">
                  <c:v>54769</c:v>
                </c:pt>
                <c:pt idx="54770">
                  <c:v>54770</c:v>
                </c:pt>
                <c:pt idx="54771">
                  <c:v>54771</c:v>
                </c:pt>
                <c:pt idx="54772">
                  <c:v>54772</c:v>
                </c:pt>
                <c:pt idx="54773">
                  <c:v>54773</c:v>
                </c:pt>
                <c:pt idx="54774">
                  <c:v>54774</c:v>
                </c:pt>
                <c:pt idx="54775">
                  <c:v>54775</c:v>
                </c:pt>
                <c:pt idx="54776">
                  <c:v>54776</c:v>
                </c:pt>
                <c:pt idx="54777">
                  <c:v>54777</c:v>
                </c:pt>
                <c:pt idx="54778">
                  <c:v>54778</c:v>
                </c:pt>
                <c:pt idx="54779">
                  <c:v>54779</c:v>
                </c:pt>
                <c:pt idx="54780">
                  <c:v>54780</c:v>
                </c:pt>
                <c:pt idx="54781">
                  <c:v>54781</c:v>
                </c:pt>
                <c:pt idx="54782">
                  <c:v>54782</c:v>
                </c:pt>
                <c:pt idx="54783">
                  <c:v>54783</c:v>
                </c:pt>
                <c:pt idx="54784">
                  <c:v>54784</c:v>
                </c:pt>
                <c:pt idx="54785">
                  <c:v>54785</c:v>
                </c:pt>
                <c:pt idx="54786">
                  <c:v>54786</c:v>
                </c:pt>
                <c:pt idx="54787">
                  <c:v>54787</c:v>
                </c:pt>
                <c:pt idx="54788">
                  <c:v>54788</c:v>
                </c:pt>
                <c:pt idx="54789">
                  <c:v>54789</c:v>
                </c:pt>
                <c:pt idx="54790">
                  <c:v>54790</c:v>
                </c:pt>
                <c:pt idx="54791">
                  <c:v>54791</c:v>
                </c:pt>
                <c:pt idx="54792">
                  <c:v>54792</c:v>
                </c:pt>
                <c:pt idx="54793">
                  <c:v>54793</c:v>
                </c:pt>
                <c:pt idx="54794">
                  <c:v>54794</c:v>
                </c:pt>
                <c:pt idx="54795">
                  <c:v>54795</c:v>
                </c:pt>
                <c:pt idx="54796">
                  <c:v>54796</c:v>
                </c:pt>
                <c:pt idx="54797">
                  <c:v>54797</c:v>
                </c:pt>
                <c:pt idx="54798">
                  <c:v>54798</c:v>
                </c:pt>
                <c:pt idx="54799">
                  <c:v>54799</c:v>
                </c:pt>
                <c:pt idx="54800">
                  <c:v>54800</c:v>
                </c:pt>
                <c:pt idx="54801">
                  <c:v>54801</c:v>
                </c:pt>
                <c:pt idx="54802">
                  <c:v>54802</c:v>
                </c:pt>
                <c:pt idx="54803">
                  <c:v>54803</c:v>
                </c:pt>
                <c:pt idx="54804">
                  <c:v>54804</c:v>
                </c:pt>
                <c:pt idx="54805">
                  <c:v>54805</c:v>
                </c:pt>
                <c:pt idx="54806">
                  <c:v>54806</c:v>
                </c:pt>
                <c:pt idx="54807">
                  <c:v>54807</c:v>
                </c:pt>
                <c:pt idx="54808">
                  <c:v>54808</c:v>
                </c:pt>
                <c:pt idx="54809">
                  <c:v>54809</c:v>
                </c:pt>
                <c:pt idx="54810">
                  <c:v>54810</c:v>
                </c:pt>
                <c:pt idx="54811">
                  <c:v>54811</c:v>
                </c:pt>
                <c:pt idx="54812">
                  <c:v>54812</c:v>
                </c:pt>
                <c:pt idx="54813">
                  <c:v>54813</c:v>
                </c:pt>
                <c:pt idx="54814">
                  <c:v>54814</c:v>
                </c:pt>
                <c:pt idx="54815">
                  <c:v>54815</c:v>
                </c:pt>
                <c:pt idx="54816">
                  <c:v>54816</c:v>
                </c:pt>
                <c:pt idx="54817">
                  <c:v>54817</c:v>
                </c:pt>
                <c:pt idx="54818">
                  <c:v>54818</c:v>
                </c:pt>
                <c:pt idx="54819">
                  <c:v>54819</c:v>
                </c:pt>
                <c:pt idx="54820">
                  <c:v>54820</c:v>
                </c:pt>
                <c:pt idx="54821">
                  <c:v>54821</c:v>
                </c:pt>
                <c:pt idx="54822">
                  <c:v>54822</c:v>
                </c:pt>
                <c:pt idx="54823">
                  <c:v>54823</c:v>
                </c:pt>
                <c:pt idx="54824">
                  <c:v>54824</c:v>
                </c:pt>
                <c:pt idx="54825">
                  <c:v>54825</c:v>
                </c:pt>
                <c:pt idx="54826">
                  <c:v>54826</c:v>
                </c:pt>
                <c:pt idx="54827">
                  <c:v>54827</c:v>
                </c:pt>
                <c:pt idx="54828">
                  <c:v>54828</c:v>
                </c:pt>
                <c:pt idx="54829">
                  <c:v>54829</c:v>
                </c:pt>
                <c:pt idx="54830">
                  <c:v>54830</c:v>
                </c:pt>
                <c:pt idx="54831">
                  <c:v>54831</c:v>
                </c:pt>
                <c:pt idx="54832">
                  <c:v>54832</c:v>
                </c:pt>
                <c:pt idx="54833">
                  <c:v>54833</c:v>
                </c:pt>
                <c:pt idx="54834">
                  <c:v>54834</c:v>
                </c:pt>
                <c:pt idx="54835">
                  <c:v>54835</c:v>
                </c:pt>
                <c:pt idx="54836">
                  <c:v>54836</c:v>
                </c:pt>
                <c:pt idx="54837">
                  <c:v>54837</c:v>
                </c:pt>
                <c:pt idx="54838">
                  <c:v>54838</c:v>
                </c:pt>
                <c:pt idx="54839">
                  <c:v>54839</c:v>
                </c:pt>
                <c:pt idx="54840">
                  <c:v>54840</c:v>
                </c:pt>
                <c:pt idx="54841">
                  <c:v>54841</c:v>
                </c:pt>
                <c:pt idx="54842">
                  <c:v>54842</c:v>
                </c:pt>
                <c:pt idx="54843">
                  <c:v>54843</c:v>
                </c:pt>
                <c:pt idx="54844">
                  <c:v>54844</c:v>
                </c:pt>
                <c:pt idx="54845">
                  <c:v>54845</c:v>
                </c:pt>
                <c:pt idx="54846">
                  <c:v>54846</c:v>
                </c:pt>
                <c:pt idx="54847">
                  <c:v>54847</c:v>
                </c:pt>
                <c:pt idx="54848">
                  <c:v>54848</c:v>
                </c:pt>
                <c:pt idx="54849">
                  <c:v>54849</c:v>
                </c:pt>
                <c:pt idx="54850">
                  <c:v>54850</c:v>
                </c:pt>
                <c:pt idx="54851">
                  <c:v>54851</c:v>
                </c:pt>
                <c:pt idx="54852">
                  <c:v>54852</c:v>
                </c:pt>
                <c:pt idx="54853">
                  <c:v>54853</c:v>
                </c:pt>
                <c:pt idx="54854">
                  <c:v>54854</c:v>
                </c:pt>
                <c:pt idx="54855">
                  <c:v>54855</c:v>
                </c:pt>
                <c:pt idx="54856">
                  <c:v>54856</c:v>
                </c:pt>
                <c:pt idx="54857">
                  <c:v>54857</c:v>
                </c:pt>
                <c:pt idx="54858">
                  <c:v>54858</c:v>
                </c:pt>
                <c:pt idx="54859">
                  <c:v>54859</c:v>
                </c:pt>
                <c:pt idx="54860">
                  <c:v>54860</c:v>
                </c:pt>
                <c:pt idx="54861">
                  <c:v>54861</c:v>
                </c:pt>
                <c:pt idx="54862">
                  <c:v>54862</c:v>
                </c:pt>
                <c:pt idx="54863">
                  <c:v>54863</c:v>
                </c:pt>
                <c:pt idx="54864">
                  <c:v>54864</c:v>
                </c:pt>
                <c:pt idx="54865">
                  <c:v>54865</c:v>
                </c:pt>
                <c:pt idx="54866">
                  <c:v>54866</c:v>
                </c:pt>
                <c:pt idx="54867">
                  <c:v>54867</c:v>
                </c:pt>
                <c:pt idx="54868">
                  <c:v>54868</c:v>
                </c:pt>
                <c:pt idx="54869">
                  <c:v>54869</c:v>
                </c:pt>
                <c:pt idx="54870">
                  <c:v>54870</c:v>
                </c:pt>
                <c:pt idx="54871">
                  <c:v>54871</c:v>
                </c:pt>
                <c:pt idx="54872">
                  <c:v>54872</c:v>
                </c:pt>
                <c:pt idx="54873">
                  <c:v>54873</c:v>
                </c:pt>
                <c:pt idx="54874">
                  <c:v>54874</c:v>
                </c:pt>
                <c:pt idx="54875">
                  <c:v>54875</c:v>
                </c:pt>
                <c:pt idx="54876">
                  <c:v>54876</c:v>
                </c:pt>
                <c:pt idx="54877">
                  <c:v>54877</c:v>
                </c:pt>
                <c:pt idx="54878">
                  <c:v>54878</c:v>
                </c:pt>
                <c:pt idx="54879">
                  <c:v>54879</c:v>
                </c:pt>
                <c:pt idx="54880">
                  <c:v>54880</c:v>
                </c:pt>
                <c:pt idx="54881">
                  <c:v>54881</c:v>
                </c:pt>
                <c:pt idx="54882">
                  <c:v>54882</c:v>
                </c:pt>
                <c:pt idx="54883">
                  <c:v>54883</c:v>
                </c:pt>
                <c:pt idx="54884">
                  <c:v>54884</c:v>
                </c:pt>
                <c:pt idx="54885">
                  <c:v>54885</c:v>
                </c:pt>
                <c:pt idx="54886">
                  <c:v>54886</c:v>
                </c:pt>
                <c:pt idx="54887">
                  <c:v>54887</c:v>
                </c:pt>
                <c:pt idx="54888">
                  <c:v>54888</c:v>
                </c:pt>
                <c:pt idx="54889">
                  <c:v>54889</c:v>
                </c:pt>
                <c:pt idx="54890">
                  <c:v>54890</c:v>
                </c:pt>
                <c:pt idx="54891">
                  <c:v>54891</c:v>
                </c:pt>
                <c:pt idx="54892">
                  <c:v>54892</c:v>
                </c:pt>
                <c:pt idx="54893">
                  <c:v>54893</c:v>
                </c:pt>
                <c:pt idx="54894">
                  <c:v>54894</c:v>
                </c:pt>
                <c:pt idx="54895">
                  <c:v>54895</c:v>
                </c:pt>
                <c:pt idx="54896">
                  <c:v>54896</c:v>
                </c:pt>
                <c:pt idx="54897">
                  <c:v>54897</c:v>
                </c:pt>
                <c:pt idx="54898">
                  <c:v>54898</c:v>
                </c:pt>
                <c:pt idx="54899">
                  <c:v>54899</c:v>
                </c:pt>
                <c:pt idx="54900">
                  <c:v>54900</c:v>
                </c:pt>
                <c:pt idx="54901">
                  <c:v>54901</c:v>
                </c:pt>
                <c:pt idx="54902">
                  <c:v>54902</c:v>
                </c:pt>
                <c:pt idx="54903">
                  <c:v>54903</c:v>
                </c:pt>
                <c:pt idx="54904">
                  <c:v>54904</c:v>
                </c:pt>
                <c:pt idx="54905">
                  <c:v>54905</c:v>
                </c:pt>
                <c:pt idx="54906">
                  <c:v>54906</c:v>
                </c:pt>
                <c:pt idx="54907">
                  <c:v>54907</c:v>
                </c:pt>
                <c:pt idx="54908">
                  <c:v>54908</c:v>
                </c:pt>
                <c:pt idx="54909">
                  <c:v>54909</c:v>
                </c:pt>
                <c:pt idx="54910">
                  <c:v>54910</c:v>
                </c:pt>
                <c:pt idx="54911">
                  <c:v>54911</c:v>
                </c:pt>
                <c:pt idx="54912">
                  <c:v>54912</c:v>
                </c:pt>
                <c:pt idx="54913">
                  <c:v>54913</c:v>
                </c:pt>
                <c:pt idx="54914">
                  <c:v>54914</c:v>
                </c:pt>
                <c:pt idx="54915">
                  <c:v>54915</c:v>
                </c:pt>
                <c:pt idx="54916">
                  <c:v>54916</c:v>
                </c:pt>
                <c:pt idx="54917">
                  <c:v>54917</c:v>
                </c:pt>
                <c:pt idx="54918">
                  <c:v>54918</c:v>
                </c:pt>
                <c:pt idx="54919">
                  <c:v>54919</c:v>
                </c:pt>
                <c:pt idx="54920">
                  <c:v>54920</c:v>
                </c:pt>
                <c:pt idx="54921">
                  <c:v>54921</c:v>
                </c:pt>
                <c:pt idx="54922">
                  <c:v>54922</c:v>
                </c:pt>
                <c:pt idx="54923">
                  <c:v>54923</c:v>
                </c:pt>
                <c:pt idx="54924">
                  <c:v>54924</c:v>
                </c:pt>
                <c:pt idx="54925">
                  <c:v>54925</c:v>
                </c:pt>
                <c:pt idx="54926">
                  <c:v>54926</c:v>
                </c:pt>
                <c:pt idx="54927">
                  <c:v>54927</c:v>
                </c:pt>
                <c:pt idx="54928">
                  <c:v>54928</c:v>
                </c:pt>
                <c:pt idx="54929">
                  <c:v>54929</c:v>
                </c:pt>
                <c:pt idx="54930">
                  <c:v>54930</c:v>
                </c:pt>
                <c:pt idx="54931">
                  <c:v>54931</c:v>
                </c:pt>
                <c:pt idx="54932">
                  <c:v>54932</c:v>
                </c:pt>
                <c:pt idx="54933">
                  <c:v>54933</c:v>
                </c:pt>
                <c:pt idx="54934">
                  <c:v>54934</c:v>
                </c:pt>
                <c:pt idx="54935">
                  <c:v>54935</c:v>
                </c:pt>
                <c:pt idx="54936">
                  <c:v>54936</c:v>
                </c:pt>
                <c:pt idx="54937">
                  <c:v>54937</c:v>
                </c:pt>
                <c:pt idx="54938">
                  <c:v>54938</c:v>
                </c:pt>
                <c:pt idx="54939">
                  <c:v>54939</c:v>
                </c:pt>
                <c:pt idx="54940">
                  <c:v>54940</c:v>
                </c:pt>
                <c:pt idx="54941">
                  <c:v>54941</c:v>
                </c:pt>
                <c:pt idx="54942">
                  <c:v>54942</c:v>
                </c:pt>
                <c:pt idx="54943">
                  <c:v>54943</c:v>
                </c:pt>
                <c:pt idx="54944">
                  <c:v>54944</c:v>
                </c:pt>
                <c:pt idx="54945">
                  <c:v>54945</c:v>
                </c:pt>
                <c:pt idx="54946">
                  <c:v>54946</c:v>
                </c:pt>
                <c:pt idx="54947">
                  <c:v>54947</c:v>
                </c:pt>
                <c:pt idx="54948">
                  <c:v>54948</c:v>
                </c:pt>
                <c:pt idx="54949">
                  <c:v>54949</c:v>
                </c:pt>
                <c:pt idx="54950">
                  <c:v>54950</c:v>
                </c:pt>
                <c:pt idx="54951">
                  <c:v>54951</c:v>
                </c:pt>
                <c:pt idx="54952">
                  <c:v>54952</c:v>
                </c:pt>
                <c:pt idx="54953">
                  <c:v>54953</c:v>
                </c:pt>
                <c:pt idx="54954">
                  <c:v>54954</c:v>
                </c:pt>
                <c:pt idx="54955">
                  <c:v>54955</c:v>
                </c:pt>
                <c:pt idx="54956">
                  <c:v>54956</c:v>
                </c:pt>
                <c:pt idx="54957">
                  <c:v>54957</c:v>
                </c:pt>
                <c:pt idx="54958">
                  <c:v>54958</c:v>
                </c:pt>
                <c:pt idx="54959">
                  <c:v>54959</c:v>
                </c:pt>
                <c:pt idx="54960">
                  <c:v>54960</c:v>
                </c:pt>
                <c:pt idx="54961">
                  <c:v>54961</c:v>
                </c:pt>
                <c:pt idx="54962">
                  <c:v>54962</c:v>
                </c:pt>
                <c:pt idx="54963">
                  <c:v>54963</c:v>
                </c:pt>
                <c:pt idx="54964">
                  <c:v>54964</c:v>
                </c:pt>
                <c:pt idx="54965">
                  <c:v>54965</c:v>
                </c:pt>
                <c:pt idx="54966">
                  <c:v>54966</c:v>
                </c:pt>
                <c:pt idx="54967">
                  <c:v>54967</c:v>
                </c:pt>
                <c:pt idx="54968">
                  <c:v>54968</c:v>
                </c:pt>
                <c:pt idx="54969">
                  <c:v>54969</c:v>
                </c:pt>
                <c:pt idx="54970">
                  <c:v>54970</c:v>
                </c:pt>
                <c:pt idx="54971">
                  <c:v>54971</c:v>
                </c:pt>
                <c:pt idx="54972">
                  <c:v>54972</c:v>
                </c:pt>
                <c:pt idx="54973">
                  <c:v>54973</c:v>
                </c:pt>
                <c:pt idx="54974">
                  <c:v>54974</c:v>
                </c:pt>
                <c:pt idx="54975">
                  <c:v>54975</c:v>
                </c:pt>
                <c:pt idx="54976">
                  <c:v>54976</c:v>
                </c:pt>
                <c:pt idx="54977">
                  <c:v>54977</c:v>
                </c:pt>
                <c:pt idx="54978">
                  <c:v>54978</c:v>
                </c:pt>
                <c:pt idx="54979">
                  <c:v>54979</c:v>
                </c:pt>
                <c:pt idx="54980">
                  <c:v>54980</c:v>
                </c:pt>
                <c:pt idx="54981">
                  <c:v>54981</c:v>
                </c:pt>
                <c:pt idx="54982">
                  <c:v>54982</c:v>
                </c:pt>
                <c:pt idx="54983">
                  <c:v>54983</c:v>
                </c:pt>
                <c:pt idx="54984">
                  <c:v>54984</c:v>
                </c:pt>
                <c:pt idx="54985">
                  <c:v>54985</c:v>
                </c:pt>
                <c:pt idx="54986">
                  <c:v>54986</c:v>
                </c:pt>
                <c:pt idx="54987">
                  <c:v>54987</c:v>
                </c:pt>
                <c:pt idx="54988">
                  <c:v>54988</c:v>
                </c:pt>
                <c:pt idx="54989">
                  <c:v>54989</c:v>
                </c:pt>
                <c:pt idx="54990">
                  <c:v>54990</c:v>
                </c:pt>
                <c:pt idx="54991">
                  <c:v>54991</c:v>
                </c:pt>
                <c:pt idx="54992">
                  <c:v>54992</c:v>
                </c:pt>
                <c:pt idx="54993">
                  <c:v>54993</c:v>
                </c:pt>
                <c:pt idx="54994">
                  <c:v>54994</c:v>
                </c:pt>
                <c:pt idx="54995">
                  <c:v>54995</c:v>
                </c:pt>
                <c:pt idx="54996">
                  <c:v>54996</c:v>
                </c:pt>
                <c:pt idx="54997">
                  <c:v>54997</c:v>
                </c:pt>
                <c:pt idx="54998">
                  <c:v>54998</c:v>
                </c:pt>
                <c:pt idx="54999">
                  <c:v>54999</c:v>
                </c:pt>
                <c:pt idx="55000">
                  <c:v>55000</c:v>
                </c:pt>
                <c:pt idx="55001">
                  <c:v>55001</c:v>
                </c:pt>
                <c:pt idx="55002">
                  <c:v>55002</c:v>
                </c:pt>
                <c:pt idx="55003">
                  <c:v>55003</c:v>
                </c:pt>
                <c:pt idx="55004">
                  <c:v>55004</c:v>
                </c:pt>
                <c:pt idx="55005">
                  <c:v>55005</c:v>
                </c:pt>
                <c:pt idx="55006">
                  <c:v>55006</c:v>
                </c:pt>
                <c:pt idx="55007">
                  <c:v>55007</c:v>
                </c:pt>
                <c:pt idx="55008">
                  <c:v>55008</c:v>
                </c:pt>
                <c:pt idx="55009">
                  <c:v>55009</c:v>
                </c:pt>
                <c:pt idx="55010">
                  <c:v>55010</c:v>
                </c:pt>
                <c:pt idx="55011">
                  <c:v>55011</c:v>
                </c:pt>
                <c:pt idx="55012">
                  <c:v>55012</c:v>
                </c:pt>
                <c:pt idx="55013">
                  <c:v>55013</c:v>
                </c:pt>
                <c:pt idx="55014">
                  <c:v>55014</c:v>
                </c:pt>
                <c:pt idx="55015">
                  <c:v>55015</c:v>
                </c:pt>
                <c:pt idx="55016">
                  <c:v>55016</c:v>
                </c:pt>
                <c:pt idx="55017">
                  <c:v>55017</c:v>
                </c:pt>
                <c:pt idx="55018">
                  <c:v>55018</c:v>
                </c:pt>
                <c:pt idx="55019">
                  <c:v>55019</c:v>
                </c:pt>
                <c:pt idx="55020">
                  <c:v>55020</c:v>
                </c:pt>
                <c:pt idx="55021">
                  <c:v>55021</c:v>
                </c:pt>
                <c:pt idx="55022">
                  <c:v>55022</c:v>
                </c:pt>
                <c:pt idx="55023">
                  <c:v>55023</c:v>
                </c:pt>
                <c:pt idx="55024">
                  <c:v>55024</c:v>
                </c:pt>
                <c:pt idx="55025">
                  <c:v>55025</c:v>
                </c:pt>
                <c:pt idx="55026">
                  <c:v>55026</c:v>
                </c:pt>
                <c:pt idx="55027">
                  <c:v>55027</c:v>
                </c:pt>
                <c:pt idx="55028">
                  <c:v>55028</c:v>
                </c:pt>
                <c:pt idx="55029">
                  <c:v>55029</c:v>
                </c:pt>
                <c:pt idx="55030">
                  <c:v>55030</c:v>
                </c:pt>
                <c:pt idx="55031">
                  <c:v>55031</c:v>
                </c:pt>
                <c:pt idx="55032">
                  <c:v>55032</c:v>
                </c:pt>
                <c:pt idx="55033">
                  <c:v>55033</c:v>
                </c:pt>
                <c:pt idx="55034">
                  <c:v>55034</c:v>
                </c:pt>
                <c:pt idx="55035">
                  <c:v>55035</c:v>
                </c:pt>
                <c:pt idx="55036">
                  <c:v>55036</c:v>
                </c:pt>
                <c:pt idx="55037">
                  <c:v>55037</c:v>
                </c:pt>
                <c:pt idx="55038">
                  <c:v>55038</c:v>
                </c:pt>
                <c:pt idx="55039">
                  <c:v>55039</c:v>
                </c:pt>
                <c:pt idx="55040">
                  <c:v>55040</c:v>
                </c:pt>
                <c:pt idx="55041">
                  <c:v>55041</c:v>
                </c:pt>
                <c:pt idx="55042">
                  <c:v>55042</c:v>
                </c:pt>
                <c:pt idx="55043">
                  <c:v>55043</c:v>
                </c:pt>
                <c:pt idx="55044">
                  <c:v>55044</c:v>
                </c:pt>
                <c:pt idx="55045">
                  <c:v>55045</c:v>
                </c:pt>
                <c:pt idx="55046">
                  <c:v>55046</c:v>
                </c:pt>
                <c:pt idx="55047">
                  <c:v>55047</c:v>
                </c:pt>
                <c:pt idx="55048">
                  <c:v>55048</c:v>
                </c:pt>
                <c:pt idx="55049">
                  <c:v>55049</c:v>
                </c:pt>
                <c:pt idx="55050">
                  <c:v>55050</c:v>
                </c:pt>
                <c:pt idx="55051">
                  <c:v>55051</c:v>
                </c:pt>
                <c:pt idx="55052">
                  <c:v>55052</c:v>
                </c:pt>
                <c:pt idx="55053">
                  <c:v>55053</c:v>
                </c:pt>
                <c:pt idx="55054">
                  <c:v>55054</c:v>
                </c:pt>
                <c:pt idx="55055">
                  <c:v>55055</c:v>
                </c:pt>
                <c:pt idx="55056">
                  <c:v>55056</c:v>
                </c:pt>
                <c:pt idx="55057">
                  <c:v>55057</c:v>
                </c:pt>
                <c:pt idx="55058">
                  <c:v>55058</c:v>
                </c:pt>
                <c:pt idx="55059">
                  <c:v>55059</c:v>
                </c:pt>
                <c:pt idx="55060">
                  <c:v>55060</c:v>
                </c:pt>
                <c:pt idx="55061">
                  <c:v>55061</c:v>
                </c:pt>
                <c:pt idx="55062">
                  <c:v>55062</c:v>
                </c:pt>
                <c:pt idx="55063">
                  <c:v>55063</c:v>
                </c:pt>
                <c:pt idx="55064">
                  <c:v>55064</c:v>
                </c:pt>
                <c:pt idx="55065">
                  <c:v>55065</c:v>
                </c:pt>
                <c:pt idx="55066">
                  <c:v>55066</c:v>
                </c:pt>
                <c:pt idx="55067">
                  <c:v>55067</c:v>
                </c:pt>
                <c:pt idx="55068">
                  <c:v>55068</c:v>
                </c:pt>
                <c:pt idx="55069">
                  <c:v>55069</c:v>
                </c:pt>
                <c:pt idx="55070">
                  <c:v>55070</c:v>
                </c:pt>
                <c:pt idx="55071">
                  <c:v>55071</c:v>
                </c:pt>
                <c:pt idx="55072">
                  <c:v>55072</c:v>
                </c:pt>
                <c:pt idx="55073">
                  <c:v>55073</c:v>
                </c:pt>
                <c:pt idx="55074">
                  <c:v>55074</c:v>
                </c:pt>
                <c:pt idx="55075">
                  <c:v>55075</c:v>
                </c:pt>
                <c:pt idx="55076">
                  <c:v>55076</c:v>
                </c:pt>
                <c:pt idx="55077">
                  <c:v>55077</c:v>
                </c:pt>
                <c:pt idx="55078">
                  <c:v>55078</c:v>
                </c:pt>
                <c:pt idx="55079">
                  <c:v>55079</c:v>
                </c:pt>
                <c:pt idx="55080">
                  <c:v>55080</c:v>
                </c:pt>
                <c:pt idx="55081">
                  <c:v>55081</c:v>
                </c:pt>
                <c:pt idx="55082">
                  <c:v>55082</c:v>
                </c:pt>
                <c:pt idx="55083">
                  <c:v>55083</c:v>
                </c:pt>
                <c:pt idx="55084">
                  <c:v>55084</c:v>
                </c:pt>
                <c:pt idx="55085">
                  <c:v>55085</c:v>
                </c:pt>
                <c:pt idx="55086">
                  <c:v>55086</c:v>
                </c:pt>
                <c:pt idx="55087">
                  <c:v>55087</c:v>
                </c:pt>
                <c:pt idx="55088">
                  <c:v>55088</c:v>
                </c:pt>
                <c:pt idx="55089">
                  <c:v>55089</c:v>
                </c:pt>
                <c:pt idx="55090">
                  <c:v>55090</c:v>
                </c:pt>
                <c:pt idx="55091">
                  <c:v>55091</c:v>
                </c:pt>
                <c:pt idx="55092">
                  <c:v>55092</c:v>
                </c:pt>
                <c:pt idx="55093">
                  <c:v>55093</c:v>
                </c:pt>
                <c:pt idx="55094">
                  <c:v>55094</c:v>
                </c:pt>
                <c:pt idx="55095">
                  <c:v>55095</c:v>
                </c:pt>
                <c:pt idx="55096">
                  <c:v>55096</c:v>
                </c:pt>
                <c:pt idx="55097">
                  <c:v>55097</c:v>
                </c:pt>
                <c:pt idx="55098">
                  <c:v>55098</c:v>
                </c:pt>
                <c:pt idx="55099">
                  <c:v>55099</c:v>
                </c:pt>
                <c:pt idx="55100">
                  <c:v>55100</c:v>
                </c:pt>
                <c:pt idx="55101">
                  <c:v>55101</c:v>
                </c:pt>
                <c:pt idx="55102">
                  <c:v>55102</c:v>
                </c:pt>
                <c:pt idx="55103">
                  <c:v>55103</c:v>
                </c:pt>
                <c:pt idx="55104">
                  <c:v>55104</c:v>
                </c:pt>
                <c:pt idx="55105">
                  <c:v>55105</c:v>
                </c:pt>
                <c:pt idx="55106">
                  <c:v>55106</c:v>
                </c:pt>
                <c:pt idx="55107">
                  <c:v>55107</c:v>
                </c:pt>
                <c:pt idx="55108">
                  <c:v>55108</c:v>
                </c:pt>
                <c:pt idx="55109">
                  <c:v>55109</c:v>
                </c:pt>
                <c:pt idx="55110">
                  <c:v>55110</c:v>
                </c:pt>
                <c:pt idx="55111">
                  <c:v>55111</c:v>
                </c:pt>
                <c:pt idx="55112">
                  <c:v>55112</c:v>
                </c:pt>
                <c:pt idx="55113">
                  <c:v>55113</c:v>
                </c:pt>
                <c:pt idx="55114">
                  <c:v>55114</c:v>
                </c:pt>
                <c:pt idx="55115">
                  <c:v>55115</c:v>
                </c:pt>
                <c:pt idx="55116">
                  <c:v>55116</c:v>
                </c:pt>
                <c:pt idx="55117">
                  <c:v>55117</c:v>
                </c:pt>
                <c:pt idx="55118">
                  <c:v>55118</c:v>
                </c:pt>
                <c:pt idx="55119">
                  <c:v>55119</c:v>
                </c:pt>
                <c:pt idx="55120">
                  <c:v>55120</c:v>
                </c:pt>
                <c:pt idx="55121">
                  <c:v>55121</c:v>
                </c:pt>
                <c:pt idx="55122">
                  <c:v>55122</c:v>
                </c:pt>
                <c:pt idx="55123">
                  <c:v>55123</c:v>
                </c:pt>
                <c:pt idx="55124">
                  <c:v>55124</c:v>
                </c:pt>
                <c:pt idx="55125">
                  <c:v>55125</c:v>
                </c:pt>
                <c:pt idx="55126">
                  <c:v>55126</c:v>
                </c:pt>
                <c:pt idx="55127">
                  <c:v>55127</c:v>
                </c:pt>
                <c:pt idx="55128">
                  <c:v>55128</c:v>
                </c:pt>
                <c:pt idx="55129">
                  <c:v>55129</c:v>
                </c:pt>
                <c:pt idx="55130">
                  <c:v>55130</c:v>
                </c:pt>
                <c:pt idx="55131">
                  <c:v>55131</c:v>
                </c:pt>
                <c:pt idx="55132">
                  <c:v>55132</c:v>
                </c:pt>
                <c:pt idx="55133">
                  <c:v>55133</c:v>
                </c:pt>
                <c:pt idx="55134">
                  <c:v>55134</c:v>
                </c:pt>
                <c:pt idx="55135">
                  <c:v>55135</c:v>
                </c:pt>
                <c:pt idx="55136">
                  <c:v>55136</c:v>
                </c:pt>
                <c:pt idx="55137">
                  <c:v>55137</c:v>
                </c:pt>
                <c:pt idx="55138">
                  <c:v>55138</c:v>
                </c:pt>
                <c:pt idx="55139">
                  <c:v>55139</c:v>
                </c:pt>
                <c:pt idx="55140">
                  <c:v>55140</c:v>
                </c:pt>
                <c:pt idx="55141">
                  <c:v>55141</c:v>
                </c:pt>
                <c:pt idx="55142">
                  <c:v>55142</c:v>
                </c:pt>
                <c:pt idx="55143">
                  <c:v>55143</c:v>
                </c:pt>
                <c:pt idx="55144">
                  <c:v>55144</c:v>
                </c:pt>
                <c:pt idx="55145">
                  <c:v>55145</c:v>
                </c:pt>
                <c:pt idx="55146">
                  <c:v>55146</c:v>
                </c:pt>
                <c:pt idx="55147">
                  <c:v>55147</c:v>
                </c:pt>
                <c:pt idx="55148">
                  <c:v>55148</c:v>
                </c:pt>
                <c:pt idx="55149">
                  <c:v>55149</c:v>
                </c:pt>
                <c:pt idx="55150">
                  <c:v>55150</c:v>
                </c:pt>
                <c:pt idx="55151">
                  <c:v>55151</c:v>
                </c:pt>
                <c:pt idx="55152">
                  <c:v>55152</c:v>
                </c:pt>
                <c:pt idx="55153">
                  <c:v>55153</c:v>
                </c:pt>
                <c:pt idx="55154">
                  <c:v>55154</c:v>
                </c:pt>
                <c:pt idx="55155">
                  <c:v>55155</c:v>
                </c:pt>
                <c:pt idx="55156">
                  <c:v>55156</c:v>
                </c:pt>
                <c:pt idx="55157">
                  <c:v>55157</c:v>
                </c:pt>
                <c:pt idx="55158">
                  <c:v>55158</c:v>
                </c:pt>
                <c:pt idx="55159">
                  <c:v>55159</c:v>
                </c:pt>
                <c:pt idx="55160">
                  <c:v>55160</c:v>
                </c:pt>
                <c:pt idx="55161">
                  <c:v>55161</c:v>
                </c:pt>
                <c:pt idx="55162">
                  <c:v>55162</c:v>
                </c:pt>
                <c:pt idx="55163">
                  <c:v>55163</c:v>
                </c:pt>
                <c:pt idx="55164">
                  <c:v>55164</c:v>
                </c:pt>
                <c:pt idx="55165">
                  <c:v>55165</c:v>
                </c:pt>
                <c:pt idx="55166">
                  <c:v>55166</c:v>
                </c:pt>
                <c:pt idx="55167">
                  <c:v>55167</c:v>
                </c:pt>
                <c:pt idx="55168">
                  <c:v>55168</c:v>
                </c:pt>
                <c:pt idx="55169">
                  <c:v>55169</c:v>
                </c:pt>
                <c:pt idx="55170">
                  <c:v>55170</c:v>
                </c:pt>
                <c:pt idx="55171">
                  <c:v>55171</c:v>
                </c:pt>
                <c:pt idx="55172">
                  <c:v>55172</c:v>
                </c:pt>
                <c:pt idx="55173">
                  <c:v>55173</c:v>
                </c:pt>
                <c:pt idx="55174">
                  <c:v>55174</c:v>
                </c:pt>
                <c:pt idx="55175">
                  <c:v>55175</c:v>
                </c:pt>
                <c:pt idx="55176">
                  <c:v>55176</c:v>
                </c:pt>
                <c:pt idx="55177">
                  <c:v>55177</c:v>
                </c:pt>
                <c:pt idx="55178">
                  <c:v>55178</c:v>
                </c:pt>
                <c:pt idx="55179">
                  <c:v>55179</c:v>
                </c:pt>
                <c:pt idx="55180">
                  <c:v>55180</c:v>
                </c:pt>
                <c:pt idx="55181">
                  <c:v>55181</c:v>
                </c:pt>
                <c:pt idx="55182">
                  <c:v>55182</c:v>
                </c:pt>
                <c:pt idx="55183">
                  <c:v>55183</c:v>
                </c:pt>
                <c:pt idx="55184">
                  <c:v>55184</c:v>
                </c:pt>
                <c:pt idx="55185">
                  <c:v>55185</c:v>
                </c:pt>
                <c:pt idx="55186">
                  <c:v>55186</c:v>
                </c:pt>
                <c:pt idx="55187">
                  <c:v>55187</c:v>
                </c:pt>
                <c:pt idx="55188">
                  <c:v>55188</c:v>
                </c:pt>
                <c:pt idx="55189">
                  <c:v>55189</c:v>
                </c:pt>
                <c:pt idx="55190">
                  <c:v>55190</c:v>
                </c:pt>
                <c:pt idx="55191">
                  <c:v>55191</c:v>
                </c:pt>
                <c:pt idx="55192">
                  <c:v>55192</c:v>
                </c:pt>
                <c:pt idx="55193">
                  <c:v>55193</c:v>
                </c:pt>
                <c:pt idx="55194">
                  <c:v>55194</c:v>
                </c:pt>
                <c:pt idx="55195">
                  <c:v>55195</c:v>
                </c:pt>
                <c:pt idx="55196">
                  <c:v>55196</c:v>
                </c:pt>
                <c:pt idx="55197">
                  <c:v>55197</c:v>
                </c:pt>
                <c:pt idx="55198">
                  <c:v>55198</c:v>
                </c:pt>
                <c:pt idx="55199">
                  <c:v>55199</c:v>
                </c:pt>
                <c:pt idx="55200">
                  <c:v>55200</c:v>
                </c:pt>
                <c:pt idx="55201">
                  <c:v>55201</c:v>
                </c:pt>
                <c:pt idx="55202">
                  <c:v>55202</c:v>
                </c:pt>
                <c:pt idx="55203">
                  <c:v>55203</c:v>
                </c:pt>
                <c:pt idx="55204">
                  <c:v>55204</c:v>
                </c:pt>
                <c:pt idx="55205">
                  <c:v>55205</c:v>
                </c:pt>
                <c:pt idx="55206">
                  <c:v>55206</c:v>
                </c:pt>
                <c:pt idx="55207">
                  <c:v>55207</c:v>
                </c:pt>
                <c:pt idx="55208">
                  <c:v>55208</c:v>
                </c:pt>
                <c:pt idx="55209">
                  <c:v>55209</c:v>
                </c:pt>
                <c:pt idx="55210">
                  <c:v>55210</c:v>
                </c:pt>
                <c:pt idx="55211">
                  <c:v>55211</c:v>
                </c:pt>
                <c:pt idx="55212">
                  <c:v>55212</c:v>
                </c:pt>
                <c:pt idx="55213">
                  <c:v>55213</c:v>
                </c:pt>
                <c:pt idx="55214">
                  <c:v>55214</c:v>
                </c:pt>
                <c:pt idx="55215">
                  <c:v>55215</c:v>
                </c:pt>
                <c:pt idx="55216">
                  <c:v>55216</c:v>
                </c:pt>
                <c:pt idx="55217">
                  <c:v>55217</c:v>
                </c:pt>
                <c:pt idx="55218">
                  <c:v>55218</c:v>
                </c:pt>
                <c:pt idx="55219">
                  <c:v>55219</c:v>
                </c:pt>
                <c:pt idx="55220">
                  <c:v>55220</c:v>
                </c:pt>
                <c:pt idx="55221">
                  <c:v>55221</c:v>
                </c:pt>
                <c:pt idx="55222">
                  <c:v>55222</c:v>
                </c:pt>
                <c:pt idx="55223">
                  <c:v>55223</c:v>
                </c:pt>
                <c:pt idx="55224">
                  <c:v>55224</c:v>
                </c:pt>
                <c:pt idx="55225">
                  <c:v>55225</c:v>
                </c:pt>
                <c:pt idx="55226">
                  <c:v>55226</c:v>
                </c:pt>
                <c:pt idx="55227">
                  <c:v>55227</c:v>
                </c:pt>
                <c:pt idx="55228">
                  <c:v>55228</c:v>
                </c:pt>
                <c:pt idx="55229">
                  <c:v>55229</c:v>
                </c:pt>
                <c:pt idx="55230">
                  <c:v>55230</c:v>
                </c:pt>
                <c:pt idx="55231">
                  <c:v>55231</c:v>
                </c:pt>
                <c:pt idx="55232">
                  <c:v>55232</c:v>
                </c:pt>
                <c:pt idx="55233">
                  <c:v>55233</c:v>
                </c:pt>
                <c:pt idx="55234">
                  <c:v>55234</c:v>
                </c:pt>
                <c:pt idx="55235">
                  <c:v>55235</c:v>
                </c:pt>
                <c:pt idx="55236">
                  <c:v>55236</c:v>
                </c:pt>
                <c:pt idx="55237">
                  <c:v>55237</c:v>
                </c:pt>
                <c:pt idx="55238">
                  <c:v>55238</c:v>
                </c:pt>
                <c:pt idx="55239">
                  <c:v>55239</c:v>
                </c:pt>
                <c:pt idx="55240">
                  <c:v>55240</c:v>
                </c:pt>
                <c:pt idx="55241">
                  <c:v>55241</c:v>
                </c:pt>
                <c:pt idx="55242">
                  <c:v>55242</c:v>
                </c:pt>
                <c:pt idx="55243">
                  <c:v>55243</c:v>
                </c:pt>
                <c:pt idx="55244">
                  <c:v>55244</c:v>
                </c:pt>
                <c:pt idx="55245">
                  <c:v>55245</c:v>
                </c:pt>
                <c:pt idx="55246">
                  <c:v>55246</c:v>
                </c:pt>
                <c:pt idx="55247">
                  <c:v>55247</c:v>
                </c:pt>
                <c:pt idx="55248">
                  <c:v>55248</c:v>
                </c:pt>
                <c:pt idx="55249">
                  <c:v>55249</c:v>
                </c:pt>
                <c:pt idx="55250">
                  <c:v>55250</c:v>
                </c:pt>
                <c:pt idx="55251">
                  <c:v>55251</c:v>
                </c:pt>
                <c:pt idx="55252">
                  <c:v>55252</c:v>
                </c:pt>
                <c:pt idx="55253">
                  <c:v>55253</c:v>
                </c:pt>
                <c:pt idx="55254">
                  <c:v>55254</c:v>
                </c:pt>
                <c:pt idx="55255">
                  <c:v>55255</c:v>
                </c:pt>
                <c:pt idx="55256">
                  <c:v>55256</c:v>
                </c:pt>
                <c:pt idx="55257">
                  <c:v>55257</c:v>
                </c:pt>
                <c:pt idx="55258">
                  <c:v>55258</c:v>
                </c:pt>
                <c:pt idx="55259">
                  <c:v>55259</c:v>
                </c:pt>
                <c:pt idx="55260">
                  <c:v>55260</c:v>
                </c:pt>
                <c:pt idx="55261">
                  <c:v>55261</c:v>
                </c:pt>
                <c:pt idx="55262">
                  <c:v>55262</c:v>
                </c:pt>
                <c:pt idx="55263">
                  <c:v>55263</c:v>
                </c:pt>
                <c:pt idx="55264">
                  <c:v>55264</c:v>
                </c:pt>
                <c:pt idx="55265">
                  <c:v>55265</c:v>
                </c:pt>
                <c:pt idx="55266">
                  <c:v>55266</c:v>
                </c:pt>
                <c:pt idx="55267">
                  <c:v>55267</c:v>
                </c:pt>
                <c:pt idx="55268">
                  <c:v>55268</c:v>
                </c:pt>
                <c:pt idx="55269">
                  <c:v>55269</c:v>
                </c:pt>
                <c:pt idx="55270">
                  <c:v>55270</c:v>
                </c:pt>
                <c:pt idx="55271">
                  <c:v>55271</c:v>
                </c:pt>
                <c:pt idx="55272">
                  <c:v>55272</c:v>
                </c:pt>
                <c:pt idx="55273">
                  <c:v>55273</c:v>
                </c:pt>
                <c:pt idx="55274">
                  <c:v>55274</c:v>
                </c:pt>
                <c:pt idx="55275">
                  <c:v>55275</c:v>
                </c:pt>
                <c:pt idx="55276">
                  <c:v>55276</c:v>
                </c:pt>
                <c:pt idx="55277">
                  <c:v>55277</c:v>
                </c:pt>
                <c:pt idx="55278">
                  <c:v>55278</c:v>
                </c:pt>
                <c:pt idx="55279">
                  <c:v>55279</c:v>
                </c:pt>
                <c:pt idx="55280">
                  <c:v>55280</c:v>
                </c:pt>
                <c:pt idx="55281">
                  <c:v>55281</c:v>
                </c:pt>
                <c:pt idx="55282">
                  <c:v>55282</c:v>
                </c:pt>
                <c:pt idx="55283">
                  <c:v>55283</c:v>
                </c:pt>
                <c:pt idx="55284">
                  <c:v>55284</c:v>
                </c:pt>
                <c:pt idx="55285">
                  <c:v>55285</c:v>
                </c:pt>
                <c:pt idx="55286">
                  <c:v>55286</c:v>
                </c:pt>
                <c:pt idx="55287">
                  <c:v>55287</c:v>
                </c:pt>
                <c:pt idx="55288">
                  <c:v>55288</c:v>
                </c:pt>
                <c:pt idx="55289">
                  <c:v>55289</c:v>
                </c:pt>
                <c:pt idx="55290">
                  <c:v>55290</c:v>
                </c:pt>
                <c:pt idx="55291">
                  <c:v>55291</c:v>
                </c:pt>
                <c:pt idx="55292">
                  <c:v>55292</c:v>
                </c:pt>
                <c:pt idx="55293">
                  <c:v>55293</c:v>
                </c:pt>
                <c:pt idx="55294">
                  <c:v>55294</c:v>
                </c:pt>
                <c:pt idx="55295">
                  <c:v>55295</c:v>
                </c:pt>
                <c:pt idx="55296">
                  <c:v>55296</c:v>
                </c:pt>
                <c:pt idx="55297">
                  <c:v>55297</c:v>
                </c:pt>
                <c:pt idx="55298">
                  <c:v>55298</c:v>
                </c:pt>
                <c:pt idx="55299">
                  <c:v>55299</c:v>
                </c:pt>
                <c:pt idx="55300">
                  <c:v>55300</c:v>
                </c:pt>
                <c:pt idx="55301">
                  <c:v>55301</c:v>
                </c:pt>
                <c:pt idx="55302">
                  <c:v>55302</c:v>
                </c:pt>
                <c:pt idx="55303">
                  <c:v>55303</c:v>
                </c:pt>
                <c:pt idx="55304">
                  <c:v>55304</c:v>
                </c:pt>
                <c:pt idx="55305">
                  <c:v>55305</c:v>
                </c:pt>
                <c:pt idx="55306">
                  <c:v>55306</c:v>
                </c:pt>
                <c:pt idx="55307">
                  <c:v>55307</c:v>
                </c:pt>
                <c:pt idx="55308">
                  <c:v>55308</c:v>
                </c:pt>
                <c:pt idx="55309">
                  <c:v>55309</c:v>
                </c:pt>
                <c:pt idx="55310">
                  <c:v>55310</c:v>
                </c:pt>
                <c:pt idx="55311">
                  <c:v>55311</c:v>
                </c:pt>
                <c:pt idx="55312">
                  <c:v>55312</c:v>
                </c:pt>
                <c:pt idx="55313">
                  <c:v>55313</c:v>
                </c:pt>
                <c:pt idx="55314">
                  <c:v>55314</c:v>
                </c:pt>
                <c:pt idx="55315">
                  <c:v>55315</c:v>
                </c:pt>
                <c:pt idx="55316">
                  <c:v>55316</c:v>
                </c:pt>
                <c:pt idx="55317">
                  <c:v>55317</c:v>
                </c:pt>
                <c:pt idx="55318">
                  <c:v>55318</c:v>
                </c:pt>
                <c:pt idx="55319">
                  <c:v>55319</c:v>
                </c:pt>
                <c:pt idx="55320">
                  <c:v>55320</c:v>
                </c:pt>
                <c:pt idx="55321">
                  <c:v>55321</c:v>
                </c:pt>
                <c:pt idx="55322">
                  <c:v>55322</c:v>
                </c:pt>
                <c:pt idx="55323">
                  <c:v>55323</c:v>
                </c:pt>
                <c:pt idx="55324">
                  <c:v>55324</c:v>
                </c:pt>
                <c:pt idx="55325">
                  <c:v>55325</c:v>
                </c:pt>
                <c:pt idx="55326">
                  <c:v>55326</c:v>
                </c:pt>
                <c:pt idx="55327">
                  <c:v>55327</c:v>
                </c:pt>
                <c:pt idx="55328">
                  <c:v>55328</c:v>
                </c:pt>
                <c:pt idx="55329">
                  <c:v>55329</c:v>
                </c:pt>
                <c:pt idx="55330">
                  <c:v>55330</c:v>
                </c:pt>
                <c:pt idx="55331">
                  <c:v>55331</c:v>
                </c:pt>
                <c:pt idx="55332">
                  <c:v>55332</c:v>
                </c:pt>
                <c:pt idx="55333">
                  <c:v>55333</c:v>
                </c:pt>
                <c:pt idx="55334">
                  <c:v>55334</c:v>
                </c:pt>
                <c:pt idx="55335">
                  <c:v>55335</c:v>
                </c:pt>
                <c:pt idx="55336">
                  <c:v>55336</c:v>
                </c:pt>
                <c:pt idx="55337">
                  <c:v>55337</c:v>
                </c:pt>
                <c:pt idx="55338">
                  <c:v>55338</c:v>
                </c:pt>
                <c:pt idx="55339">
                  <c:v>55339</c:v>
                </c:pt>
                <c:pt idx="55340">
                  <c:v>55340</c:v>
                </c:pt>
                <c:pt idx="55341">
                  <c:v>55341</c:v>
                </c:pt>
                <c:pt idx="55342">
                  <c:v>55342</c:v>
                </c:pt>
                <c:pt idx="55343">
                  <c:v>55343</c:v>
                </c:pt>
                <c:pt idx="55344">
                  <c:v>55344</c:v>
                </c:pt>
                <c:pt idx="55345">
                  <c:v>55345</c:v>
                </c:pt>
                <c:pt idx="55346">
                  <c:v>55346</c:v>
                </c:pt>
                <c:pt idx="55347">
                  <c:v>55347</c:v>
                </c:pt>
                <c:pt idx="55348">
                  <c:v>55348</c:v>
                </c:pt>
                <c:pt idx="55349">
                  <c:v>55349</c:v>
                </c:pt>
                <c:pt idx="55350">
                  <c:v>55350</c:v>
                </c:pt>
                <c:pt idx="55351">
                  <c:v>55351</c:v>
                </c:pt>
                <c:pt idx="55352">
                  <c:v>55352</c:v>
                </c:pt>
                <c:pt idx="55353">
                  <c:v>55353</c:v>
                </c:pt>
                <c:pt idx="55354">
                  <c:v>55354</c:v>
                </c:pt>
                <c:pt idx="55355">
                  <c:v>55355</c:v>
                </c:pt>
                <c:pt idx="55356">
                  <c:v>55356</c:v>
                </c:pt>
                <c:pt idx="55357">
                  <c:v>55357</c:v>
                </c:pt>
                <c:pt idx="55358">
                  <c:v>55358</c:v>
                </c:pt>
                <c:pt idx="55359">
                  <c:v>55359</c:v>
                </c:pt>
                <c:pt idx="55360">
                  <c:v>55360</c:v>
                </c:pt>
                <c:pt idx="55361">
                  <c:v>55361</c:v>
                </c:pt>
                <c:pt idx="55362">
                  <c:v>55362</c:v>
                </c:pt>
                <c:pt idx="55363">
                  <c:v>55363</c:v>
                </c:pt>
                <c:pt idx="55364">
                  <c:v>55364</c:v>
                </c:pt>
                <c:pt idx="55365">
                  <c:v>55365</c:v>
                </c:pt>
                <c:pt idx="55366">
                  <c:v>55366</c:v>
                </c:pt>
                <c:pt idx="55367">
                  <c:v>55367</c:v>
                </c:pt>
                <c:pt idx="55368">
                  <c:v>55368</c:v>
                </c:pt>
                <c:pt idx="55369">
                  <c:v>55369</c:v>
                </c:pt>
                <c:pt idx="55370">
                  <c:v>55370</c:v>
                </c:pt>
                <c:pt idx="55371">
                  <c:v>55371</c:v>
                </c:pt>
                <c:pt idx="55372">
                  <c:v>55372</c:v>
                </c:pt>
                <c:pt idx="55373">
                  <c:v>55373</c:v>
                </c:pt>
                <c:pt idx="55374">
                  <c:v>55374</c:v>
                </c:pt>
                <c:pt idx="55375">
                  <c:v>55375</c:v>
                </c:pt>
                <c:pt idx="55376">
                  <c:v>55376</c:v>
                </c:pt>
                <c:pt idx="55377">
                  <c:v>55377</c:v>
                </c:pt>
                <c:pt idx="55378">
                  <c:v>55378</c:v>
                </c:pt>
                <c:pt idx="55379">
                  <c:v>55379</c:v>
                </c:pt>
                <c:pt idx="55380">
                  <c:v>55380</c:v>
                </c:pt>
                <c:pt idx="55381">
                  <c:v>55381</c:v>
                </c:pt>
                <c:pt idx="55382">
                  <c:v>55382</c:v>
                </c:pt>
                <c:pt idx="55383">
                  <c:v>55383</c:v>
                </c:pt>
                <c:pt idx="55384">
                  <c:v>55384</c:v>
                </c:pt>
                <c:pt idx="55385">
                  <c:v>55385</c:v>
                </c:pt>
                <c:pt idx="55386">
                  <c:v>55386</c:v>
                </c:pt>
                <c:pt idx="55387">
                  <c:v>55387</c:v>
                </c:pt>
                <c:pt idx="55388">
                  <c:v>55388</c:v>
                </c:pt>
                <c:pt idx="55389">
                  <c:v>55389</c:v>
                </c:pt>
                <c:pt idx="55390">
                  <c:v>55390</c:v>
                </c:pt>
                <c:pt idx="55391">
                  <c:v>55391</c:v>
                </c:pt>
                <c:pt idx="55392">
                  <c:v>55392</c:v>
                </c:pt>
                <c:pt idx="55393">
                  <c:v>55393</c:v>
                </c:pt>
                <c:pt idx="55394">
                  <c:v>55394</c:v>
                </c:pt>
                <c:pt idx="55395">
                  <c:v>55395</c:v>
                </c:pt>
                <c:pt idx="55396">
                  <c:v>55396</c:v>
                </c:pt>
                <c:pt idx="55397">
                  <c:v>55397</c:v>
                </c:pt>
                <c:pt idx="55398">
                  <c:v>55398</c:v>
                </c:pt>
                <c:pt idx="55399">
                  <c:v>55399</c:v>
                </c:pt>
                <c:pt idx="55400">
                  <c:v>55400</c:v>
                </c:pt>
                <c:pt idx="55401">
                  <c:v>55401</c:v>
                </c:pt>
                <c:pt idx="55402">
                  <c:v>55402</c:v>
                </c:pt>
                <c:pt idx="55403">
                  <c:v>55403</c:v>
                </c:pt>
                <c:pt idx="55404">
                  <c:v>55404</c:v>
                </c:pt>
                <c:pt idx="55405">
                  <c:v>55405</c:v>
                </c:pt>
                <c:pt idx="55406">
                  <c:v>55406</c:v>
                </c:pt>
                <c:pt idx="55407">
                  <c:v>55407</c:v>
                </c:pt>
                <c:pt idx="55408">
                  <c:v>55408</c:v>
                </c:pt>
                <c:pt idx="55409">
                  <c:v>55409</c:v>
                </c:pt>
                <c:pt idx="55410">
                  <c:v>55410</c:v>
                </c:pt>
                <c:pt idx="55411">
                  <c:v>55411</c:v>
                </c:pt>
                <c:pt idx="55412">
                  <c:v>55412</c:v>
                </c:pt>
                <c:pt idx="55413">
                  <c:v>55413</c:v>
                </c:pt>
                <c:pt idx="55414">
                  <c:v>55414</c:v>
                </c:pt>
                <c:pt idx="55415">
                  <c:v>55415</c:v>
                </c:pt>
                <c:pt idx="55416">
                  <c:v>55416</c:v>
                </c:pt>
                <c:pt idx="55417">
                  <c:v>55417</c:v>
                </c:pt>
                <c:pt idx="55418">
                  <c:v>55418</c:v>
                </c:pt>
                <c:pt idx="55419">
                  <c:v>55419</c:v>
                </c:pt>
                <c:pt idx="55420">
                  <c:v>55420</c:v>
                </c:pt>
                <c:pt idx="55421">
                  <c:v>55421</c:v>
                </c:pt>
                <c:pt idx="55422">
                  <c:v>55422</c:v>
                </c:pt>
                <c:pt idx="55423">
                  <c:v>55423</c:v>
                </c:pt>
                <c:pt idx="55424">
                  <c:v>55424</c:v>
                </c:pt>
                <c:pt idx="55425">
                  <c:v>55425</c:v>
                </c:pt>
                <c:pt idx="55426">
                  <c:v>55426</c:v>
                </c:pt>
                <c:pt idx="55427">
                  <c:v>55427</c:v>
                </c:pt>
                <c:pt idx="55428">
                  <c:v>55428</c:v>
                </c:pt>
                <c:pt idx="55429">
                  <c:v>55429</c:v>
                </c:pt>
                <c:pt idx="55430">
                  <c:v>55430</c:v>
                </c:pt>
                <c:pt idx="55431">
                  <c:v>55431</c:v>
                </c:pt>
                <c:pt idx="55432">
                  <c:v>55432</c:v>
                </c:pt>
                <c:pt idx="55433">
                  <c:v>55433</c:v>
                </c:pt>
                <c:pt idx="55434">
                  <c:v>55434</c:v>
                </c:pt>
                <c:pt idx="55435">
                  <c:v>55435</c:v>
                </c:pt>
                <c:pt idx="55436">
                  <c:v>55436</c:v>
                </c:pt>
                <c:pt idx="55437">
                  <c:v>55437</c:v>
                </c:pt>
                <c:pt idx="55438">
                  <c:v>55438</c:v>
                </c:pt>
                <c:pt idx="55439">
                  <c:v>55439</c:v>
                </c:pt>
                <c:pt idx="55440">
                  <c:v>55440</c:v>
                </c:pt>
                <c:pt idx="55441">
                  <c:v>55441</c:v>
                </c:pt>
                <c:pt idx="55442">
                  <c:v>55442</c:v>
                </c:pt>
                <c:pt idx="55443">
                  <c:v>55443</c:v>
                </c:pt>
                <c:pt idx="55444">
                  <c:v>55444</c:v>
                </c:pt>
                <c:pt idx="55445">
                  <c:v>55445</c:v>
                </c:pt>
                <c:pt idx="55446">
                  <c:v>55446</c:v>
                </c:pt>
                <c:pt idx="55447">
                  <c:v>55447</c:v>
                </c:pt>
                <c:pt idx="55448">
                  <c:v>55448</c:v>
                </c:pt>
                <c:pt idx="55449">
                  <c:v>55449</c:v>
                </c:pt>
                <c:pt idx="55450">
                  <c:v>55450</c:v>
                </c:pt>
                <c:pt idx="55451">
                  <c:v>55451</c:v>
                </c:pt>
                <c:pt idx="55452">
                  <c:v>55452</c:v>
                </c:pt>
                <c:pt idx="55453">
                  <c:v>55453</c:v>
                </c:pt>
                <c:pt idx="55454">
                  <c:v>55454</c:v>
                </c:pt>
                <c:pt idx="55455">
                  <c:v>55455</c:v>
                </c:pt>
                <c:pt idx="55456">
                  <c:v>55456</c:v>
                </c:pt>
                <c:pt idx="55457">
                  <c:v>55457</c:v>
                </c:pt>
                <c:pt idx="55458">
                  <c:v>55458</c:v>
                </c:pt>
                <c:pt idx="55459">
                  <c:v>55459</c:v>
                </c:pt>
                <c:pt idx="55460">
                  <c:v>55460</c:v>
                </c:pt>
                <c:pt idx="55461">
                  <c:v>55461</c:v>
                </c:pt>
                <c:pt idx="55462">
                  <c:v>55462</c:v>
                </c:pt>
                <c:pt idx="55463">
                  <c:v>55463</c:v>
                </c:pt>
                <c:pt idx="55464">
                  <c:v>55464</c:v>
                </c:pt>
                <c:pt idx="55465">
                  <c:v>55465</c:v>
                </c:pt>
                <c:pt idx="55466">
                  <c:v>55466</c:v>
                </c:pt>
                <c:pt idx="55467">
                  <c:v>55467</c:v>
                </c:pt>
                <c:pt idx="55468">
                  <c:v>55468</c:v>
                </c:pt>
                <c:pt idx="55469">
                  <c:v>55469</c:v>
                </c:pt>
                <c:pt idx="55470">
                  <c:v>55470</c:v>
                </c:pt>
                <c:pt idx="55471">
                  <c:v>55471</c:v>
                </c:pt>
                <c:pt idx="55472">
                  <c:v>55472</c:v>
                </c:pt>
                <c:pt idx="55473">
                  <c:v>55473</c:v>
                </c:pt>
                <c:pt idx="55474">
                  <c:v>55474</c:v>
                </c:pt>
                <c:pt idx="55475">
                  <c:v>55475</c:v>
                </c:pt>
                <c:pt idx="55476">
                  <c:v>55476</c:v>
                </c:pt>
                <c:pt idx="55477">
                  <c:v>55477</c:v>
                </c:pt>
                <c:pt idx="55478">
                  <c:v>55478</c:v>
                </c:pt>
                <c:pt idx="55479">
                  <c:v>55479</c:v>
                </c:pt>
                <c:pt idx="55480">
                  <c:v>55480</c:v>
                </c:pt>
                <c:pt idx="55481">
                  <c:v>55481</c:v>
                </c:pt>
                <c:pt idx="55482">
                  <c:v>55482</c:v>
                </c:pt>
                <c:pt idx="55483">
                  <c:v>55483</c:v>
                </c:pt>
                <c:pt idx="55484">
                  <c:v>55484</c:v>
                </c:pt>
                <c:pt idx="55485">
                  <c:v>55485</c:v>
                </c:pt>
                <c:pt idx="55486">
                  <c:v>55486</c:v>
                </c:pt>
                <c:pt idx="55487">
                  <c:v>55487</c:v>
                </c:pt>
                <c:pt idx="55488">
                  <c:v>55488</c:v>
                </c:pt>
                <c:pt idx="55489">
                  <c:v>55489</c:v>
                </c:pt>
                <c:pt idx="55490">
                  <c:v>55490</c:v>
                </c:pt>
                <c:pt idx="55491">
                  <c:v>55491</c:v>
                </c:pt>
                <c:pt idx="55492">
                  <c:v>55492</c:v>
                </c:pt>
                <c:pt idx="55493">
                  <c:v>55493</c:v>
                </c:pt>
                <c:pt idx="55494">
                  <c:v>55494</c:v>
                </c:pt>
                <c:pt idx="55495">
                  <c:v>55495</c:v>
                </c:pt>
                <c:pt idx="55496">
                  <c:v>55496</c:v>
                </c:pt>
                <c:pt idx="55497">
                  <c:v>55497</c:v>
                </c:pt>
                <c:pt idx="55498">
                  <c:v>55498</c:v>
                </c:pt>
                <c:pt idx="55499">
                  <c:v>55499</c:v>
                </c:pt>
                <c:pt idx="55500">
                  <c:v>55500</c:v>
                </c:pt>
                <c:pt idx="55501">
                  <c:v>55501</c:v>
                </c:pt>
                <c:pt idx="55502">
                  <c:v>55502</c:v>
                </c:pt>
                <c:pt idx="55503">
                  <c:v>55503</c:v>
                </c:pt>
                <c:pt idx="55504">
                  <c:v>55504</c:v>
                </c:pt>
                <c:pt idx="55505">
                  <c:v>55505</c:v>
                </c:pt>
                <c:pt idx="55506">
                  <c:v>55506</c:v>
                </c:pt>
                <c:pt idx="55507">
                  <c:v>55507</c:v>
                </c:pt>
                <c:pt idx="55508">
                  <c:v>55508</c:v>
                </c:pt>
                <c:pt idx="55509">
                  <c:v>55509</c:v>
                </c:pt>
                <c:pt idx="55510">
                  <c:v>55510</c:v>
                </c:pt>
                <c:pt idx="55511">
                  <c:v>55511</c:v>
                </c:pt>
                <c:pt idx="55512">
                  <c:v>55512</c:v>
                </c:pt>
                <c:pt idx="55513">
                  <c:v>55513</c:v>
                </c:pt>
                <c:pt idx="55514">
                  <c:v>55514</c:v>
                </c:pt>
                <c:pt idx="55515">
                  <c:v>55515</c:v>
                </c:pt>
                <c:pt idx="55516">
                  <c:v>55516</c:v>
                </c:pt>
                <c:pt idx="55517">
                  <c:v>55517</c:v>
                </c:pt>
                <c:pt idx="55518">
                  <c:v>55518</c:v>
                </c:pt>
                <c:pt idx="55519">
                  <c:v>55519</c:v>
                </c:pt>
                <c:pt idx="55520">
                  <c:v>55520</c:v>
                </c:pt>
                <c:pt idx="55521">
                  <c:v>55521</c:v>
                </c:pt>
                <c:pt idx="55522">
                  <c:v>55522</c:v>
                </c:pt>
                <c:pt idx="55523">
                  <c:v>55523</c:v>
                </c:pt>
                <c:pt idx="55524">
                  <c:v>55524</c:v>
                </c:pt>
                <c:pt idx="55525">
                  <c:v>55525</c:v>
                </c:pt>
                <c:pt idx="55526">
                  <c:v>55526</c:v>
                </c:pt>
                <c:pt idx="55527">
                  <c:v>55527</c:v>
                </c:pt>
                <c:pt idx="55528">
                  <c:v>55528</c:v>
                </c:pt>
                <c:pt idx="55529">
                  <c:v>55529</c:v>
                </c:pt>
                <c:pt idx="55530">
                  <c:v>55530</c:v>
                </c:pt>
                <c:pt idx="55531">
                  <c:v>55531</c:v>
                </c:pt>
                <c:pt idx="55532">
                  <c:v>55532</c:v>
                </c:pt>
                <c:pt idx="55533">
                  <c:v>55533</c:v>
                </c:pt>
                <c:pt idx="55534">
                  <c:v>55534</c:v>
                </c:pt>
                <c:pt idx="55535">
                  <c:v>55535</c:v>
                </c:pt>
                <c:pt idx="55536">
                  <c:v>55536</c:v>
                </c:pt>
                <c:pt idx="55537">
                  <c:v>55537</c:v>
                </c:pt>
                <c:pt idx="55538">
                  <c:v>55538</c:v>
                </c:pt>
                <c:pt idx="55539">
                  <c:v>55539</c:v>
                </c:pt>
                <c:pt idx="55540">
                  <c:v>55540</c:v>
                </c:pt>
                <c:pt idx="55541">
                  <c:v>55541</c:v>
                </c:pt>
                <c:pt idx="55542">
                  <c:v>55542</c:v>
                </c:pt>
                <c:pt idx="55543">
                  <c:v>55543</c:v>
                </c:pt>
                <c:pt idx="55544">
                  <c:v>55544</c:v>
                </c:pt>
                <c:pt idx="55545">
                  <c:v>55545</c:v>
                </c:pt>
                <c:pt idx="55546">
                  <c:v>55546</c:v>
                </c:pt>
                <c:pt idx="55547">
                  <c:v>55547</c:v>
                </c:pt>
                <c:pt idx="55548">
                  <c:v>55548</c:v>
                </c:pt>
                <c:pt idx="55549">
                  <c:v>55549</c:v>
                </c:pt>
                <c:pt idx="55550">
                  <c:v>55550</c:v>
                </c:pt>
                <c:pt idx="55551">
                  <c:v>55551</c:v>
                </c:pt>
                <c:pt idx="55552">
                  <c:v>55552</c:v>
                </c:pt>
                <c:pt idx="55553">
                  <c:v>55553</c:v>
                </c:pt>
                <c:pt idx="55554">
                  <c:v>55554</c:v>
                </c:pt>
                <c:pt idx="55555">
                  <c:v>55555</c:v>
                </c:pt>
                <c:pt idx="55556">
                  <c:v>55556</c:v>
                </c:pt>
                <c:pt idx="55557">
                  <c:v>55557</c:v>
                </c:pt>
                <c:pt idx="55558">
                  <c:v>55558</c:v>
                </c:pt>
                <c:pt idx="55559">
                  <c:v>55559</c:v>
                </c:pt>
                <c:pt idx="55560">
                  <c:v>55560</c:v>
                </c:pt>
                <c:pt idx="55561">
                  <c:v>55561</c:v>
                </c:pt>
                <c:pt idx="55562">
                  <c:v>55562</c:v>
                </c:pt>
                <c:pt idx="55563">
                  <c:v>55563</c:v>
                </c:pt>
                <c:pt idx="55564">
                  <c:v>55564</c:v>
                </c:pt>
                <c:pt idx="55565">
                  <c:v>55565</c:v>
                </c:pt>
                <c:pt idx="55566">
                  <c:v>55566</c:v>
                </c:pt>
                <c:pt idx="55567">
                  <c:v>55567</c:v>
                </c:pt>
                <c:pt idx="55568">
                  <c:v>55568</c:v>
                </c:pt>
                <c:pt idx="55569">
                  <c:v>55569</c:v>
                </c:pt>
                <c:pt idx="55570">
                  <c:v>55570</c:v>
                </c:pt>
                <c:pt idx="55571">
                  <c:v>55571</c:v>
                </c:pt>
                <c:pt idx="55572">
                  <c:v>55572</c:v>
                </c:pt>
                <c:pt idx="55573">
                  <c:v>55573</c:v>
                </c:pt>
                <c:pt idx="55574">
                  <c:v>55574</c:v>
                </c:pt>
                <c:pt idx="55575">
                  <c:v>55575</c:v>
                </c:pt>
                <c:pt idx="55576">
                  <c:v>55576</c:v>
                </c:pt>
                <c:pt idx="55577">
                  <c:v>55577</c:v>
                </c:pt>
                <c:pt idx="55578">
                  <c:v>55578</c:v>
                </c:pt>
                <c:pt idx="55579">
                  <c:v>55579</c:v>
                </c:pt>
                <c:pt idx="55580">
                  <c:v>55580</c:v>
                </c:pt>
                <c:pt idx="55581">
                  <c:v>55581</c:v>
                </c:pt>
                <c:pt idx="55582">
                  <c:v>55582</c:v>
                </c:pt>
                <c:pt idx="55583">
                  <c:v>55583</c:v>
                </c:pt>
                <c:pt idx="55584">
                  <c:v>55584</c:v>
                </c:pt>
                <c:pt idx="55585">
                  <c:v>55585</c:v>
                </c:pt>
                <c:pt idx="55586">
                  <c:v>55586</c:v>
                </c:pt>
                <c:pt idx="55587">
                  <c:v>55587</c:v>
                </c:pt>
                <c:pt idx="55588">
                  <c:v>55588</c:v>
                </c:pt>
                <c:pt idx="55589">
                  <c:v>55589</c:v>
                </c:pt>
                <c:pt idx="55590">
                  <c:v>55590</c:v>
                </c:pt>
                <c:pt idx="55591">
                  <c:v>55591</c:v>
                </c:pt>
                <c:pt idx="55592">
                  <c:v>55592</c:v>
                </c:pt>
                <c:pt idx="55593">
                  <c:v>55593</c:v>
                </c:pt>
                <c:pt idx="55594">
                  <c:v>55594</c:v>
                </c:pt>
                <c:pt idx="55595">
                  <c:v>55595</c:v>
                </c:pt>
                <c:pt idx="55596">
                  <c:v>55596</c:v>
                </c:pt>
                <c:pt idx="55597">
                  <c:v>55597</c:v>
                </c:pt>
                <c:pt idx="55598">
                  <c:v>55598</c:v>
                </c:pt>
                <c:pt idx="55599">
                  <c:v>55599</c:v>
                </c:pt>
                <c:pt idx="55600">
                  <c:v>55600</c:v>
                </c:pt>
                <c:pt idx="55601">
                  <c:v>55601</c:v>
                </c:pt>
                <c:pt idx="55602">
                  <c:v>55602</c:v>
                </c:pt>
                <c:pt idx="55603">
                  <c:v>55603</c:v>
                </c:pt>
                <c:pt idx="55604">
                  <c:v>55604</c:v>
                </c:pt>
                <c:pt idx="55605">
                  <c:v>55605</c:v>
                </c:pt>
                <c:pt idx="55606">
                  <c:v>55606</c:v>
                </c:pt>
                <c:pt idx="55607">
                  <c:v>55607</c:v>
                </c:pt>
                <c:pt idx="55608">
                  <c:v>55608</c:v>
                </c:pt>
                <c:pt idx="55609">
                  <c:v>55609</c:v>
                </c:pt>
                <c:pt idx="55610">
                  <c:v>55610</c:v>
                </c:pt>
                <c:pt idx="55611">
                  <c:v>55611</c:v>
                </c:pt>
                <c:pt idx="55612">
                  <c:v>55612</c:v>
                </c:pt>
                <c:pt idx="55613">
                  <c:v>55613</c:v>
                </c:pt>
                <c:pt idx="55614">
                  <c:v>55614</c:v>
                </c:pt>
                <c:pt idx="55615">
                  <c:v>55615</c:v>
                </c:pt>
                <c:pt idx="55616">
                  <c:v>55616</c:v>
                </c:pt>
                <c:pt idx="55617">
                  <c:v>55617</c:v>
                </c:pt>
                <c:pt idx="55618">
                  <c:v>55618</c:v>
                </c:pt>
                <c:pt idx="55619">
                  <c:v>55619</c:v>
                </c:pt>
                <c:pt idx="55620">
                  <c:v>55620</c:v>
                </c:pt>
                <c:pt idx="55621">
                  <c:v>55621</c:v>
                </c:pt>
                <c:pt idx="55622">
                  <c:v>55622</c:v>
                </c:pt>
                <c:pt idx="55623">
                  <c:v>55623</c:v>
                </c:pt>
                <c:pt idx="55624">
                  <c:v>55624</c:v>
                </c:pt>
                <c:pt idx="55625">
                  <c:v>55625</c:v>
                </c:pt>
                <c:pt idx="55626">
                  <c:v>55626</c:v>
                </c:pt>
                <c:pt idx="55627">
                  <c:v>55627</c:v>
                </c:pt>
                <c:pt idx="55628">
                  <c:v>55628</c:v>
                </c:pt>
                <c:pt idx="55629">
                  <c:v>55629</c:v>
                </c:pt>
                <c:pt idx="55630">
                  <c:v>55630</c:v>
                </c:pt>
                <c:pt idx="55631">
                  <c:v>55631</c:v>
                </c:pt>
                <c:pt idx="55632">
                  <c:v>55632</c:v>
                </c:pt>
                <c:pt idx="55633">
                  <c:v>55633</c:v>
                </c:pt>
                <c:pt idx="55634">
                  <c:v>55634</c:v>
                </c:pt>
                <c:pt idx="55635">
                  <c:v>55635</c:v>
                </c:pt>
                <c:pt idx="55636">
                  <c:v>55636</c:v>
                </c:pt>
                <c:pt idx="55637">
                  <c:v>55637</c:v>
                </c:pt>
                <c:pt idx="55638">
                  <c:v>55638</c:v>
                </c:pt>
                <c:pt idx="55639">
                  <c:v>55639</c:v>
                </c:pt>
                <c:pt idx="55640">
                  <c:v>55640</c:v>
                </c:pt>
                <c:pt idx="55641">
                  <c:v>55641</c:v>
                </c:pt>
                <c:pt idx="55642">
                  <c:v>55642</c:v>
                </c:pt>
                <c:pt idx="55643">
                  <c:v>55643</c:v>
                </c:pt>
                <c:pt idx="55644">
                  <c:v>55644</c:v>
                </c:pt>
                <c:pt idx="55645">
                  <c:v>55645</c:v>
                </c:pt>
                <c:pt idx="55646">
                  <c:v>55646</c:v>
                </c:pt>
                <c:pt idx="55647">
                  <c:v>55647</c:v>
                </c:pt>
                <c:pt idx="55648">
                  <c:v>55648</c:v>
                </c:pt>
                <c:pt idx="55649">
                  <c:v>55649</c:v>
                </c:pt>
                <c:pt idx="55650">
                  <c:v>55650</c:v>
                </c:pt>
                <c:pt idx="55651">
                  <c:v>55651</c:v>
                </c:pt>
                <c:pt idx="55652">
                  <c:v>55652</c:v>
                </c:pt>
                <c:pt idx="55653">
                  <c:v>55653</c:v>
                </c:pt>
                <c:pt idx="55654">
                  <c:v>55654</c:v>
                </c:pt>
                <c:pt idx="55655">
                  <c:v>55655</c:v>
                </c:pt>
                <c:pt idx="55656">
                  <c:v>55656</c:v>
                </c:pt>
                <c:pt idx="55657">
                  <c:v>55657</c:v>
                </c:pt>
                <c:pt idx="55658">
                  <c:v>55658</c:v>
                </c:pt>
                <c:pt idx="55659">
                  <c:v>55659</c:v>
                </c:pt>
                <c:pt idx="55660">
                  <c:v>55660</c:v>
                </c:pt>
                <c:pt idx="55661">
                  <c:v>55661</c:v>
                </c:pt>
                <c:pt idx="55662">
                  <c:v>55662</c:v>
                </c:pt>
                <c:pt idx="55663">
                  <c:v>55663</c:v>
                </c:pt>
                <c:pt idx="55664">
                  <c:v>55664</c:v>
                </c:pt>
                <c:pt idx="55665">
                  <c:v>55665</c:v>
                </c:pt>
                <c:pt idx="55666">
                  <c:v>55666</c:v>
                </c:pt>
                <c:pt idx="55667">
                  <c:v>55667</c:v>
                </c:pt>
                <c:pt idx="55668">
                  <c:v>55668</c:v>
                </c:pt>
                <c:pt idx="55669">
                  <c:v>55669</c:v>
                </c:pt>
                <c:pt idx="55670">
                  <c:v>55670</c:v>
                </c:pt>
                <c:pt idx="55671">
                  <c:v>55671</c:v>
                </c:pt>
                <c:pt idx="55672">
                  <c:v>55672</c:v>
                </c:pt>
                <c:pt idx="55673">
                  <c:v>55673</c:v>
                </c:pt>
                <c:pt idx="55674">
                  <c:v>55674</c:v>
                </c:pt>
                <c:pt idx="55675">
                  <c:v>55675</c:v>
                </c:pt>
                <c:pt idx="55676">
                  <c:v>55676</c:v>
                </c:pt>
                <c:pt idx="55677">
                  <c:v>55677</c:v>
                </c:pt>
                <c:pt idx="55678">
                  <c:v>55678</c:v>
                </c:pt>
                <c:pt idx="55679">
                  <c:v>55679</c:v>
                </c:pt>
                <c:pt idx="55680">
                  <c:v>55680</c:v>
                </c:pt>
                <c:pt idx="55681">
                  <c:v>55681</c:v>
                </c:pt>
                <c:pt idx="55682">
                  <c:v>55682</c:v>
                </c:pt>
                <c:pt idx="55683">
                  <c:v>55683</c:v>
                </c:pt>
                <c:pt idx="55684">
                  <c:v>55684</c:v>
                </c:pt>
                <c:pt idx="55685">
                  <c:v>55685</c:v>
                </c:pt>
                <c:pt idx="55686">
                  <c:v>55686</c:v>
                </c:pt>
                <c:pt idx="55687">
                  <c:v>55687</c:v>
                </c:pt>
                <c:pt idx="55688">
                  <c:v>55688</c:v>
                </c:pt>
                <c:pt idx="55689">
                  <c:v>55689</c:v>
                </c:pt>
                <c:pt idx="55690">
                  <c:v>55690</c:v>
                </c:pt>
                <c:pt idx="55691">
                  <c:v>55691</c:v>
                </c:pt>
                <c:pt idx="55692">
                  <c:v>55692</c:v>
                </c:pt>
                <c:pt idx="55693">
                  <c:v>55693</c:v>
                </c:pt>
                <c:pt idx="55694">
                  <c:v>55694</c:v>
                </c:pt>
                <c:pt idx="55695">
                  <c:v>55695</c:v>
                </c:pt>
                <c:pt idx="55696">
                  <c:v>55696</c:v>
                </c:pt>
                <c:pt idx="55697">
                  <c:v>55697</c:v>
                </c:pt>
                <c:pt idx="55698">
                  <c:v>55698</c:v>
                </c:pt>
                <c:pt idx="55699">
                  <c:v>55699</c:v>
                </c:pt>
                <c:pt idx="55700">
                  <c:v>55700</c:v>
                </c:pt>
                <c:pt idx="55701">
                  <c:v>55701</c:v>
                </c:pt>
                <c:pt idx="55702">
                  <c:v>55702</c:v>
                </c:pt>
                <c:pt idx="55703">
                  <c:v>55703</c:v>
                </c:pt>
                <c:pt idx="55704">
                  <c:v>55704</c:v>
                </c:pt>
                <c:pt idx="55705">
                  <c:v>55705</c:v>
                </c:pt>
                <c:pt idx="55706">
                  <c:v>55706</c:v>
                </c:pt>
                <c:pt idx="55707">
                  <c:v>55707</c:v>
                </c:pt>
                <c:pt idx="55708">
                  <c:v>55708</c:v>
                </c:pt>
                <c:pt idx="55709">
                  <c:v>55709</c:v>
                </c:pt>
                <c:pt idx="55710">
                  <c:v>55710</c:v>
                </c:pt>
                <c:pt idx="55711">
                  <c:v>55711</c:v>
                </c:pt>
                <c:pt idx="55712">
                  <c:v>55712</c:v>
                </c:pt>
                <c:pt idx="55713">
                  <c:v>55713</c:v>
                </c:pt>
                <c:pt idx="55714">
                  <c:v>55714</c:v>
                </c:pt>
                <c:pt idx="55715">
                  <c:v>55715</c:v>
                </c:pt>
                <c:pt idx="55716">
                  <c:v>55716</c:v>
                </c:pt>
                <c:pt idx="55717">
                  <c:v>55717</c:v>
                </c:pt>
                <c:pt idx="55718">
                  <c:v>55718</c:v>
                </c:pt>
                <c:pt idx="55719">
                  <c:v>55719</c:v>
                </c:pt>
                <c:pt idx="55720">
                  <c:v>55720</c:v>
                </c:pt>
                <c:pt idx="55721">
                  <c:v>55721</c:v>
                </c:pt>
                <c:pt idx="55722">
                  <c:v>55722</c:v>
                </c:pt>
                <c:pt idx="55723">
                  <c:v>55723</c:v>
                </c:pt>
                <c:pt idx="55724">
                  <c:v>55724</c:v>
                </c:pt>
                <c:pt idx="55725">
                  <c:v>55725</c:v>
                </c:pt>
                <c:pt idx="55726">
                  <c:v>55726</c:v>
                </c:pt>
                <c:pt idx="55727">
                  <c:v>55727</c:v>
                </c:pt>
                <c:pt idx="55728">
                  <c:v>55728</c:v>
                </c:pt>
                <c:pt idx="55729">
                  <c:v>55729</c:v>
                </c:pt>
                <c:pt idx="55730">
                  <c:v>55730</c:v>
                </c:pt>
                <c:pt idx="55731">
                  <c:v>55731</c:v>
                </c:pt>
                <c:pt idx="55732">
                  <c:v>55732</c:v>
                </c:pt>
                <c:pt idx="55733">
                  <c:v>55733</c:v>
                </c:pt>
                <c:pt idx="55734">
                  <c:v>55734</c:v>
                </c:pt>
                <c:pt idx="55735">
                  <c:v>55735</c:v>
                </c:pt>
                <c:pt idx="55736">
                  <c:v>55736</c:v>
                </c:pt>
                <c:pt idx="55737">
                  <c:v>55737</c:v>
                </c:pt>
                <c:pt idx="55738">
                  <c:v>55738</c:v>
                </c:pt>
                <c:pt idx="55739">
                  <c:v>55739</c:v>
                </c:pt>
                <c:pt idx="55740">
                  <c:v>55740</c:v>
                </c:pt>
                <c:pt idx="55741">
                  <c:v>55741</c:v>
                </c:pt>
                <c:pt idx="55742">
                  <c:v>55742</c:v>
                </c:pt>
                <c:pt idx="55743">
                  <c:v>55743</c:v>
                </c:pt>
                <c:pt idx="55744">
                  <c:v>55744</c:v>
                </c:pt>
                <c:pt idx="55745">
                  <c:v>55745</c:v>
                </c:pt>
                <c:pt idx="55746">
                  <c:v>55746</c:v>
                </c:pt>
                <c:pt idx="55747">
                  <c:v>55747</c:v>
                </c:pt>
                <c:pt idx="55748">
                  <c:v>55748</c:v>
                </c:pt>
                <c:pt idx="55749">
                  <c:v>55749</c:v>
                </c:pt>
                <c:pt idx="55750">
                  <c:v>55750</c:v>
                </c:pt>
                <c:pt idx="55751">
                  <c:v>55751</c:v>
                </c:pt>
                <c:pt idx="55752">
                  <c:v>55752</c:v>
                </c:pt>
                <c:pt idx="55753">
                  <c:v>55753</c:v>
                </c:pt>
                <c:pt idx="55754">
                  <c:v>55754</c:v>
                </c:pt>
                <c:pt idx="55755">
                  <c:v>55755</c:v>
                </c:pt>
                <c:pt idx="55756">
                  <c:v>55756</c:v>
                </c:pt>
                <c:pt idx="55757">
                  <c:v>55757</c:v>
                </c:pt>
                <c:pt idx="55758">
                  <c:v>55758</c:v>
                </c:pt>
                <c:pt idx="55759">
                  <c:v>55759</c:v>
                </c:pt>
                <c:pt idx="55760">
                  <c:v>55760</c:v>
                </c:pt>
                <c:pt idx="55761">
                  <c:v>55761</c:v>
                </c:pt>
                <c:pt idx="55762">
                  <c:v>55762</c:v>
                </c:pt>
                <c:pt idx="55763">
                  <c:v>55763</c:v>
                </c:pt>
                <c:pt idx="55764">
                  <c:v>55764</c:v>
                </c:pt>
                <c:pt idx="55765">
                  <c:v>55765</c:v>
                </c:pt>
                <c:pt idx="55766">
                  <c:v>55766</c:v>
                </c:pt>
                <c:pt idx="55767">
                  <c:v>55767</c:v>
                </c:pt>
                <c:pt idx="55768">
                  <c:v>55768</c:v>
                </c:pt>
                <c:pt idx="55769">
                  <c:v>55769</c:v>
                </c:pt>
                <c:pt idx="55770">
                  <c:v>55770</c:v>
                </c:pt>
                <c:pt idx="55771">
                  <c:v>55771</c:v>
                </c:pt>
                <c:pt idx="55772">
                  <c:v>55772</c:v>
                </c:pt>
                <c:pt idx="55773">
                  <c:v>55773</c:v>
                </c:pt>
                <c:pt idx="55774">
                  <c:v>55774</c:v>
                </c:pt>
                <c:pt idx="55775">
                  <c:v>55775</c:v>
                </c:pt>
                <c:pt idx="55776">
                  <c:v>55776</c:v>
                </c:pt>
                <c:pt idx="55777">
                  <c:v>55777</c:v>
                </c:pt>
                <c:pt idx="55778">
                  <c:v>55778</c:v>
                </c:pt>
                <c:pt idx="55779">
                  <c:v>55779</c:v>
                </c:pt>
                <c:pt idx="55780">
                  <c:v>55780</c:v>
                </c:pt>
                <c:pt idx="55781">
                  <c:v>55781</c:v>
                </c:pt>
                <c:pt idx="55782">
                  <c:v>55782</c:v>
                </c:pt>
                <c:pt idx="55783">
                  <c:v>55783</c:v>
                </c:pt>
                <c:pt idx="55784">
                  <c:v>55784</c:v>
                </c:pt>
                <c:pt idx="55785">
                  <c:v>55785</c:v>
                </c:pt>
                <c:pt idx="55786">
                  <c:v>55786</c:v>
                </c:pt>
                <c:pt idx="55787">
                  <c:v>55787</c:v>
                </c:pt>
                <c:pt idx="55788">
                  <c:v>55788</c:v>
                </c:pt>
                <c:pt idx="55789">
                  <c:v>55789</c:v>
                </c:pt>
                <c:pt idx="55790">
                  <c:v>55790</c:v>
                </c:pt>
                <c:pt idx="55791">
                  <c:v>55791</c:v>
                </c:pt>
                <c:pt idx="55792">
                  <c:v>55792</c:v>
                </c:pt>
                <c:pt idx="55793">
                  <c:v>55793</c:v>
                </c:pt>
                <c:pt idx="55794">
                  <c:v>55794</c:v>
                </c:pt>
                <c:pt idx="55795">
                  <c:v>55795</c:v>
                </c:pt>
                <c:pt idx="55796">
                  <c:v>55796</c:v>
                </c:pt>
                <c:pt idx="55797">
                  <c:v>55797</c:v>
                </c:pt>
                <c:pt idx="55798">
                  <c:v>55798</c:v>
                </c:pt>
                <c:pt idx="55799">
                  <c:v>55799</c:v>
                </c:pt>
                <c:pt idx="55800">
                  <c:v>55800</c:v>
                </c:pt>
                <c:pt idx="55801">
                  <c:v>55801</c:v>
                </c:pt>
                <c:pt idx="55802">
                  <c:v>55802</c:v>
                </c:pt>
                <c:pt idx="55803">
                  <c:v>55803</c:v>
                </c:pt>
                <c:pt idx="55804">
                  <c:v>55804</c:v>
                </c:pt>
                <c:pt idx="55805">
                  <c:v>55805</c:v>
                </c:pt>
                <c:pt idx="55806">
                  <c:v>55806</c:v>
                </c:pt>
                <c:pt idx="55807">
                  <c:v>55807</c:v>
                </c:pt>
                <c:pt idx="55808">
                  <c:v>55808</c:v>
                </c:pt>
                <c:pt idx="55809">
                  <c:v>55809</c:v>
                </c:pt>
                <c:pt idx="55810">
                  <c:v>55810</c:v>
                </c:pt>
                <c:pt idx="55811">
                  <c:v>55811</c:v>
                </c:pt>
                <c:pt idx="55812">
                  <c:v>55812</c:v>
                </c:pt>
                <c:pt idx="55813">
                  <c:v>55813</c:v>
                </c:pt>
                <c:pt idx="55814">
                  <c:v>55814</c:v>
                </c:pt>
                <c:pt idx="55815">
                  <c:v>55815</c:v>
                </c:pt>
                <c:pt idx="55816">
                  <c:v>55816</c:v>
                </c:pt>
                <c:pt idx="55817">
                  <c:v>55817</c:v>
                </c:pt>
                <c:pt idx="55818">
                  <c:v>55818</c:v>
                </c:pt>
                <c:pt idx="55819">
                  <c:v>55819</c:v>
                </c:pt>
                <c:pt idx="55820">
                  <c:v>55820</c:v>
                </c:pt>
                <c:pt idx="55821">
                  <c:v>55821</c:v>
                </c:pt>
                <c:pt idx="55822">
                  <c:v>55822</c:v>
                </c:pt>
                <c:pt idx="55823">
                  <c:v>55823</c:v>
                </c:pt>
                <c:pt idx="55824">
                  <c:v>55824</c:v>
                </c:pt>
                <c:pt idx="55825">
                  <c:v>55825</c:v>
                </c:pt>
                <c:pt idx="55826">
                  <c:v>55826</c:v>
                </c:pt>
                <c:pt idx="55827">
                  <c:v>55827</c:v>
                </c:pt>
                <c:pt idx="55828">
                  <c:v>55828</c:v>
                </c:pt>
                <c:pt idx="55829">
                  <c:v>55829</c:v>
                </c:pt>
                <c:pt idx="55830">
                  <c:v>55830</c:v>
                </c:pt>
                <c:pt idx="55831">
                  <c:v>55831</c:v>
                </c:pt>
                <c:pt idx="55832">
                  <c:v>55832</c:v>
                </c:pt>
                <c:pt idx="55833">
                  <c:v>55833</c:v>
                </c:pt>
                <c:pt idx="55834">
                  <c:v>55834</c:v>
                </c:pt>
                <c:pt idx="55835">
                  <c:v>55835</c:v>
                </c:pt>
                <c:pt idx="55836">
                  <c:v>55836</c:v>
                </c:pt>
                <c:pt idx="55837">
                  <c:v>55837</c:v>
                </c:pt>
                <c:pt idx="55838">
                  <c:v>55838</c:v>
                </c:pt>
                <c:pt idx="55839">
                  <c:v>55839</c:v>
                </c:pt>
                <c:pt idx="55840">
                  <c:v>55840</c:v>
                </c:pt>
                <c:pt idx="55841">
                  <c:v>55841</c:v>
                </c:pt>
                <c:pt idx="55842">
                  <c:v>55842</c:v>
                </c:pt>
                <c:pt idx="55843">
                  <c:v>55843</c:v>
                </c:pt>
                <c:pt idx="55844">
                  <c:v>55844</c:v>
                </c:pt>
                <c:pt idx="55845">
                  <c:v>55845</c:v>
                </c:pt>
                <c:pt idx="55846">
                  <c:v>55846</c:v>
                </c:pt>
                <c:pt idx="55847">
                  <c:v>55847</c:v>
                </c:pt>
                <c:pt idx="55848">
                  <c:v>55848</c:v>
                </c:pt>
                <c:pt idx="55849">
                  <c:v>55849</c:v>
                </c:pt>
                <c:pt idx="55850">
                  <c:v>55850</c:v>
                </c:pt>
                <c:pt idx="55851">
                  <c:v>55851</c:v>
                </c:pt>
                <c:pt idx="55852">
                  <c:v>55852</c:v>
                </c:pt>
                <c:pt idx="55853">
                  <c:v>55853</c:v>
                </c:pt>
                <c:pt idx="55854">
                  <c:v>55854</c:v>
                </c:pt>
                <c:pt idx="55855">
                  <c:v>55855</c:v>
                </c:pt>
                <c:pt idx="55856">
                  <c:v>55856</c:v>
                </c:pt>
                <c:pt idx="55857">
                  <c:v>55857</c:v>
                </c:pt>
                <c:pt idx="55858">
                  <c:v>55858</c:v>
                </c:pt>
                <c:pt idx="55859">
                  <c:v>55859</c:v>
                </c:pt>
                <c:pt idx="55860">
                  <c:v>55860</c:v>
                </c:pt>
                <c:pt idx="55861">
                  <c:v>55861</c:v>
                </c:pt>
                <c:pt idx="55862">
                  <c:v>55862</c:v>
                </c:pt>
                <c:pt idx="55863">
                  <c:v>55863</c:v>
                </c:pt>
                <c:pt idx="55864">
                  <c:v>55864</c:v>
                </c:pt>
                <c:pt idx="55865">
                  <c:v>55865</c:v>
                </c:pt>
                <c:pt idx="55866">
                  <c:v>55866</c:v>
                </c:pt>
                <c:pt idx="55867">
                  <c:v>55867</c:v>
                </c:pt>
                <c:pt idx="55868">
                  <c:v>55868</c:v>
                </c:pt>
                <c:pt idx="55869">
                  <c:v>55869</c:v>
                </c:pt>
                <c:pt idx="55870">
                  <c:v>55870</c:v>
                </c:pt>
                <c:pt idx="55871">
                  <c:v>55871</c:v>
                </c:pt>
                <c:pt idx="55872">
                  <c:v>55872</c:v>
                </c:pt>
                <c:pt idx="55873">
                  <c:v>55873</c:v>
                </c:pt>
                <c:pt idx="55874">
                  <c:v>55874</c:v>
                </c:pt>
                <c:pt idx="55875">
                  <c:v>55875</c:v>
                </c:pt>
                <c:pt idx="55876">
                  <c:v>55876</c:v>
                </c:pt>
                <c:pt idx="55877">
                  <c:v>55877</c:v>
                </c:pt>
                <c:pt idx="55878">
                  <c:v>55878</c:v>
                </c:pt>
                <c:pt idx="55879">
                  <c:v>55879</c:v>
                </c:pt>
                <c:pt idx="55880">
                  <c:v>55880</c:v>
                </c:pt>
                <c:pt idx="55881">
                  <c:v>55881</c:v>
                </c:pt>
                <c:pt idx="55882">
                  <c:v>55882</c:v>
                </c:pt>
                <c:pt idx="55883">
                  <c:v>55883</c:v>
                </c:pt>
                <c:pt idx="55884">
                  <c:v>55884</c:v>
                </c:pt>
                <c:pt idx="55885">
                  <c:v>55885</c:v>
                </c:pt>
                <c:pt idx="55886">
                  <c:v>55886</c:v>
                </c:pt>
                <c:pt idx="55887">
                  <c:v>55887</c:v>
                </c:pt>
                <c:pt idx="55888">
                  <c:v>55888</c:v>
                </c:pt>
                <c:pt idx="55889">
                  <c:v>55889</c:v>
                </c:pt>
                <c:pt idx="55890">
                  <c:v>55890</c:v>
                </c:pt>
                <c:pt idx="55891">
                  <c:v>55891</c:v>
                </c:pt>
                <c:pt idx="55892">
                  <c:v>55892</c:v>
                </c:pt>
                <c:pt idx="55893">
                  <c:v>55893</c:v>
                </c:pt>
                <c:pt idx="55894">
                  <c:v>55894</c:v>
                </c:pt>
                <c:pt idx="55895">
                  <c:v>55895</c:v>
                </c:pt>
                <c:pt idx="55896">
                  <c:v>55896</c:v>
                </c:pt>
                <c:pt idx="55897">
                  <c:v>55897</c:v>
                </c:pt>
                <c:pt idx="55898">
                  <c:v>55898</c:v>
                </c:pt>
                <c:pt idx="55899">
                  <c:v>55899</c:v>
                </c:pt>
                <c:pt idx="55900">
                  <c:v>55900</c:v>
                </c:pt>
                <c:pt idx="55901">
                  <c:v>55901</c:v>
                </c:pt>
                <c:pt idx="55902">
                  <c:v>55902</c:v>
                </c:pt>
                <c:pt idx="55903">
                  <c:v>55903</c:v>
                </c:pt>
                <c:pt idx="55904">
                  <c:v>55904</c:v>
                </c:pt>
                <c:pt idx="55905">
                  <c:v>55905</c:v>
                </c:pt>
                <c:pt idx="55906">
                  <c:v>55906</c:v>
                </c:pt>
                <c:pt idx="55907">
                  <c:v>55907</c:v>
                </c:pt>
                <c:pt idx="55908">
                  <c:v>55908</c:v>
                </c:pt>
                <c:pt idx="55909">
                  <c:v>55909</c:v>
                </c:pt>
                <c:pt idx="55910">
                  <c:v>55910</c:v>
                </c:pt>
                <c:pt idx="55911">
                  <c:v>55911</c:v>
                </c:pt>
                <c:pt idx="55912">
                  <c:v>55912</c:v>
                </c:pt>
                <c:pt idx="55913">
                  <c:v>55913</c:v>
                </c:pt>
                <c:pt idx="55914">
                  <c:v>55914</c:v>
                </c:pt>
                <c:pt idx="55915">
                  <c:v>55915</c:v>
                </c:pt>
                <c:pt idx="55916">
                  <c:v>55916</c:v>
                </c:pt>
                <c:pt idx="55917">
                  <c:v>55917</c:v>
                </c:pt>
                <c:pt idx="55918">
                  <c:v>55918</c:v>
                </c:pt>
                <c:pt idx="55919">
                  <c:v>55919</c:v>
                </c:pt>
                <c:pt idx="55920">
                  <c:v>55920</c:v>
                </c:pt>
                <c:pt idx="55921">
                  <c:v>55921</c:v>
                </c:pt>
                <c:pt idx="55922">
                  <c:v>55922</c:v>
                </c:pt>
                <c:pt idx="55923">
                  <c:v>55923</c:v>
                </c:pt>
                <c:pt idx="55924">
                  <c:v>55924</c:v>
                </c:pt>
                <c:pt idx="55925">
                  <c:v>55925</c:v>
                </c:pt>
                <c:pt idx="55926">
                  <c:v>55926</c:v>
                </c:pt>
                <c:pt idx="55927">
                  <c:v>55927</c:v>
                </c:pt>
                <c:pt idx="55928">
                  <c:v>55928</c:v>
                </c:pt>
                <c:pt idx="55929">
                  <c:v>55929</c:v>
                </c:pt>
                <c:pt idx="55930">
                  <c:v>55930</c:v>
                </c:pt>
                <c:pt idx="55931">
                  <c:v>55931</c:v>
                </c:pt>
                <c:pt idx="55932">
                  <c:v>55932</c:v>
                </c:pt>
                <c:pt idx="55933">
                  <c:v>55933</c:v>
                </c:pt>
                <c:pt idx="55934">
                  <c:v>55934</c:v>
                </c:pt>
                <c:pt idx="55935">
                  <c:v>55935</c:v>
                </c:pt>
                <c:pt idx="55936">
                  <c:v>55936</c:v>
                </c:pt>
                <c:pt idx="55937">
                  <c:v>55937</c:v>
                </c:pt>
                <c:pt idx="55938">
                  <c:v>55938</c:v>
                </c:pt>
                <c:pt idx="55939">
                  <c:v>55939</c:v>
                </c:pt>
                <c:pt idx="55940">
                  <c:v>55940</c:v>
                </c:pt>
                <c:pt idx="55941">
                  <c:v>55941</c:v>
                </c:pt>
                <c:pt idx="55942">
                  <c:v>55942</c:v>
                </c:pt>
                <c:pt idx="55943">
                  <c:v>55943</c:v>
                </c:pt>
                <c:pt idx="55944">
                  <c:v>55944</c:v>
                </c:pt>
                <c:pt idx="55945">
                  <c:v>55945</c:v>
                </c:pt>
                <c:pt idx="55946">
                  <c:v>55946</c:v>
                </c:pt>
                <c:pt idx="55947">
                  <c:v>55947</c:v>
                </c:pt>
                <c:pt idx="55948">
                  <c:v>55948</c:v>
                </c:pt>
                <c:pt idx="55949">
                  <c:v>55949</c:v>
                </c:pt>
                <c:pt idx="55950">
                  <c:v>55950</c:v>
                </c:pt>
                <c:pt idx="55951">
                  <c:v>55951</c:v>
                </c:pt>
                <c:pt idx="55952">
                  <c:v>55952</c:v>
                </c:pt>
                <c:pt idx="55953">
                  <c:v>55953</c:v>
                </c:pt>
                <c:pt idx="55954">
                  <c:v>55954</c:v>
                </c:pt>
                <c:pt idx="55955">
                  <c:v>55955</c:v>
                </c:pt>
                <c:pt idx="55956">
                  <c:v>55956</c:v>
                </c:pt>
                <c:pt idx="55957">
                  <c:v>55957</c:v>
                </c:pt>
                <c:pt idx="55958">
                  <c:v>55958</c:v>
                </c:pt>
                <c:pt idx="55959">
                  <c:v>55959</c:v>
                </c:pt>
                <c:pt idx="55960">
                  <c:v>55960</c:v>
                </c:pt>
                <c:pt idx="55961">
                  <c:v>55961</c:v>
                </c:pt>
                <c:pt idx="55962">
                  <c:v>55962</c:v>
                </c:pt>
                <c:pt idx="55963">
                  <c:v>55963</c:v>
                </c:pt>
                <c:pt idx="55964">
                  <c:v>55964</c:v>
                </c:pt>
                <c:pt idx="55965">
                  <c:v>55965</c:v>
                </c:pt>
                <c:pt idx="55966">
                  <c:v>55966</c:v>
                </c:pt>
                <c:pt idx="55967">
                  <c:v>55967</c:v>
                </c:pt>
                <c:pt idx="55968">
                  <c:v>55968</c:v>
                </c:pt>
                <c:pt idx="55969">
                  <c:v>55969</c:v>
                </c:pt>
                <c:pt idx="55970">
                  <c:v>55970</c:v>
                </c:pt>
                <c:pt idx="55971">
                  <c:v>55971</c:v>
                </c:pt>
                <c:pt idx="55972">
                  <c:v>55972</c:v>
                </c:pt>
                <c:pt idx="55973">
                  <c:v>55973</c:v>
                </c:pt>
                <c:pt idx="55974">
                  <c:v>55974</c:v>
                </c:pt>
                <c:pt idx="55975">
                  <c:v>55975</c:v>
                </c:pt>
                <c:pt idx="55976">
                  <c:v>55976</c:v>
                </c:pt>
                <c:pt idx="55977">
                  <c:v>55977</c:v>
                </c:pt>
                <c:pt idx="55978">
                  <c:v>55978</c:v>
                </c:pt>
                <c:pt idx="55979">
                  <c:v>55979</c:v>
                </c:pt>
                <c:pt idx="55980">
                  <c:v>55980</c:v>
                </c:pt>
                <c:pt idx="55981">
                  <c:v>55981</c:v>
                </c:pt>
                <c:pt idx="55982">
                  <c:v>55982</c:v>
                </c:pt>
                <c:pt idx="55983">
                  <c:v>55983</c:v>
                </c:pt>
                <c:pt idx="55984">
                  <c:v>55984</c:v>
                </c:pt>
                <c:pt idx="55985">
                  <c:v>55985</c:v>
                </c:pt>
                <c:pt idx="55986">
                  <c:v>55986</c:v>
                </c:pt>
                <c:pt idx="55987">
                  <c:v>55987</c:v>
                </c:pt>
                <c:pt idx="55988">
                  <c:v>55988</c:v>
                </c:pt>
                <c:pt idx="55989">
                  <c:v>55989</c:v>
                </c:pt>
                <c:pt idx="55990">
                  <c:v>55990</c:v>
                </c:pt>
                <c:pt idx="55991">
                  <c:v>55991</c:v>
                </c:pt>
                <c:pt idx="55992">
                  <c:v>55992</c:v>
                </c:pt>
                <c:pt idx="55993">
                  <c:v>55993</c:v>
                </c:pt>
                <c:pt idx="55994">
                  <c:v>55994</c:v>
                </c:pt>
                <c:pt idx="55995">
                  <c:v>55995</c:v>
                </c:pt>
                <c:pt idx="55996">
                  <c:v>55996</c:v>
                </c:pt>
                <c:pt idx="55997">
                  <c:v>55997</c:v>
                </c:pt>
                <c:pt idx="55998">
                  <c:v>55998</c:v>
                </c:pt>
                <c:pt idx="55999">
                  <c:v>55999</c:v>
                </c:pt>
                <c:pt idx="56000">
                  <c:v>56000</c:v>
                </c:pt>
                <c:pt idx="56001">
                  <c:v>56001</c:v>
                </c:pt>
                <c:pt idx="56002">
                  <c:v>56002</c:v>
                </c:pt>
                <c:pt idx="56003">
                  <c:v>56003</c:v>
                </c:pt>
                <c:pt idx="56004">
                  <c:v>56004</c:v>
                </c:pt>
                <c:pt idx="56005">
                  <c:v>56005</c:v>
                </c:pt>
                <c:pt idx="56006">
                  <c:v>56006</c:v>
                </c:pt>
                <c:pt idx="56007">
                  <c:v>56007</c:v>
                </c:pt>
                <c:pt idx="56008">
                  <c:v>56008</c:v>
                </c:pt>
                <c:pt idx="56009">
                  <c:v>56009</c:v>
                </c:pt>
                <c:pt idx="56010">
                  <c:v>56010</c:v>
                </c:pt>
                <c:pt idx="56011">
                  <c:v>56011</c:v>
                </c:pt>
                <c:pt idx="56012">
                  <c:v>56012</c:v>
                </c:pt>
                <c:pt idx="56013">
                  <c:v>56013</c:v>
                </c:pt>
                <c:pt idx="56014">
                  <c:v>56014</c:v>
                </c:pt>
                <c:pt idx="56015">
                  <c:v>56015</c:v>
                </c:pt>
                <c:pt idx="56016">
                  <c:v>56016</c:v>
                </c:pt>
                <c:pt idx="56017">
                  <c:v>56017</c:v>
                </c:pt>
                <c:pt idx="56018">
                  <c:v>56018</c:v>
                </c:pt>
                <c:pt idx="56019">
                  <c:v>56019</c:v>
                </c:pt>
                <c:pt idx="56020">
                  <c:v>56020</c:v>
                </c:pt>
                <c:pt idx="56021">
                  <c:v>56021</c:v>
                </c:pt>
                <c:pt idx="56022">
                  <c:v>56022</c:v>
                </c:pt>
                <c:pt idx="56023">
                  <c:v>56023</c:v>
                </c:pt>
                <c:pt idx="56024">
                  <c:v>56024</c:v>
                </c:pt>
                <c:pt idx="56025">
                  <c:v>56025</c:v>
                </c:pt>
                <c:pt idx="56026">
                  <c:v>56026</c:v>
                </c:pt>
                <c:pt idx="56027">
                  <c:v>56027</c:v>
                </c:pt>
                <c:pt idx="56028">
                  <c:v>56028</c:v>
                </c:pt>
                <c:pt idx="56029">
                  <c:v>56029</c:v>
                </c:pt>
                <c:pt idx="56030">
                  <c:v>56030</c:v>
                </c:pt>
                <c:pt idx="56031">
                  <c:v>56031</c:v>
                </c:pt>
                <c:pt idx="56032">
                  <c:v>56032</c:v>
                </c:pt>
                <c:pt idx="56033">
                  <c:v>56033</c:v>
                </c:pt>
                <c:pt idx="56034">
                  <c:v>56034</c:v>
                </c:pt>
                <c:pt idx="56035">
                  <c:v>56035</c:v>
                </c:pt>
                <c:pt idx="56036">
                  <c:v>56036</c:v>
                </c:pt>
                <c:pt idx="56037">
                  <c:v>56037</c:v>
                </c:pt>
                <c:pt idx="56038">
                  <c:v>56038</c:v>
                </c:pt>
                <c:pt idx="56039">
                  <c:v>56039</c:v>
                </c:pt>
                <c:pt idx="56040">
                  <c:v>56040</c:v>
                </c:pt>
                <c:pt idx="56041">
                  <c:v>56041</c:v>
                </c:pt>
                <c:pt idx="56042">
                  <c:v>56042</c:v>
                </c:pt>
                <c:pt idx="56043">
                  <c:v>56043</c:v>
                </c:pt>
                <c:pt idx="56044">
                  <c:v>56044</c:v>
                </c:pt>
                <c:pt idx="56045">
                  <c:v>56045</c:v>
                </c:pt>
                <c:pt idx="56046">
                  <c:v>56046</c:v>
                </c:pt>
                <c:pt idx="56047">
                  <c:v>56047</c:v>
                </c:pt>
                <c:pt idx="56048">
                  <c:v>56048</c:v>
                </c:pt>
                <c:pt idx="56049">
                  <c:v>56049</c:v>
                </c:pt>
                <c:pt idx="56050">
                  <c:v>56050</c:v>
                </c:pt>
                <c:pt idx="56051">
                  <c:v>56051</c:v>
                </c:pt>
                <c:pt idx="56052">
                  <c:v>56052</c:v>
                </c:pt>
                <c:pt idx="56053">
                  <c:v>56053</c:v>
                </c:pt>
                <c:pt idx="56054">
                  <c:v>56054</c:v>
                </c:pt>
                <c:pt idx="56055">
                  <c:v>56055</c:v>
                </c:pt>
                <c:pt idx="56056">
                  <c:v>56056</c:v>
                </c:pt>
                <c:pt idx="56057">
                  <c:v>56057</c:v>
                </c:pt>
                <c:pt idx="56058">
                  <c:v>56058</c:v>
                </c:pt>
                <c:pt idx="56059">
                  <c:v>56059</c:v>
                </c:pt>
                <c:pt idx="56060">
                  <c:v>56060</c:v>
                </c:pt>
                <c:pt idx="56061">
                  <c:v>56061</c:v>
                </c:pt>
                <c:pt idx="56062">
                  <c:v>56062</c:v>
                </c:pt>
                <c:pt idx="56063">
                  <c:v>56063</c:v>
                </c:pt>
                <c:pt idx="56064">
                  <c:v>56064</c:v>
                </c:pt>
                <c:pt idx="56065">
                  <c:v>56065</c:v>
                </c:pt>
                <c:pt idx="56066">
                  <c:v>56066</c:v>
                </c:pt>
                <c:pt idx="56067">
                  <c:v>56067</c:v>
                </c:pt>
                <c:pt idx="56068">
                  <c:v>56068</c:v>
                </c:pt>
                <c:pt idx="56069">
                  <c:v>56069</c:v>
                </c:pt>
                <c:pt idx="56070">
                  <c:v>56070</c:v>
                </c:pt>
                <c:pt idx="56071">
                  <c:v>56071</c:v>
                </c:pt>
                <c:pt idx="56072">
                  <c:v>56072</c:v>
                </c:pt>
                <c:pt idx="56073">
                  <c:v>56073</c:v>
                </c:pt>
                <c:pt idx="56074">
                  <c:v>56074</c:v>
                </c:pt>
                <c:pt idx="56075">
                  <c:v>56075</c:v>
                </c:pt>
                <c:pt idx="56076">
                  <c:v>56076</c:v>
                </c:pt>
                <c:pt idx="56077">
                  <c:v>56077</c:v>
                </c:pt>
                <c:pt idx="56078">
                  <c:v>56078</c:v>
                </c:pt>
                <c:pt idx="56079">
                  <c:v>56079</c:v>
                </c:pt>
                <c:pt idx="56080">
                  <c:v>56080</c:v>
                </c:pt>
                <c:pt idx="56081">
                  <c:v>56081</c:v>
                </c:pt>
                <c:pt idx="56082">
                  <c:v>56082</c:v>
                </c:pt>
                <c:pt idx="56083">
                  <c:v>56083</c:v>
                </c:pt>
                <c:pt idx="56084">
                  <c:v>56084</c:v>
                </c:pt>
                <c:pt idx="56085">
                  <c:v>56085</c:v>
                </c:pt>
                <c:pt idx="56086">
                  <c:v>56086</c:v>
                </c:pt>
                <c:pt idx="56087">
                  <c:v>56087</c:v>
                </c:pt>
                <c:pt idx="56088">
                  <c:v>56088</c:v>
                </c:pt>
                <c:pt idx="56089">
                  <c:v>56089</c:v>
                </c:pt>
                <c:pt idx="56090">
                  <c:v>56090</c:v>
                </c:pt>
                <c:pt idx="56091">
                  <c:v>56091</c:v>
                </c:pt>
                <c:pt idx="56092">
                  <c:v>56092</c:v>
                </c:pt>
                <c:pt idx="56093">
                  <c:v>56093</c:v>
                </c:pt>
                <c:pt idx="56094">
                  <c:v>56094</c:v>
                </c:pt>
                <c:pt idx="56095">
                  <c:v>56095</c:v>
                </c:pt>
                <c:pt idx="56096">
                  <c:v>56096</c:v>
                </c:pt>
                <c:pt idx="56097">
                  <c:v>56097</c:v>
                </c:pt>
                <c:pt idx="56098">
                  <c:v>56098</c:v>
                </c:pt>
                <c:pt idx="56099">
                  <c:v>56099</c:v>
                </c:pt>
                <c:pt idx="56100">
                  <c:v>56100</c:v>
                </c:pt>
                <c:pt idx="56101">
                  <c:v>56101</c:v>
                </c:pt>
                <c:pt idx="56102">
                  <c:v>56102</c:v>
                </c:pt>
                <c:pt idx="56103">
                  <c:v>56103</c:v>
                </c:pt>
                <c:pt idx="56104">
                  <c:v>56104</c:v>
                </c:pt>
                <c:pt idx="56105">
                  <c:v>56105</c:v>
                </c:pt>
                <c:pt idx="56106">
                  <c:v>56106</c:v>
                </c:pt>
                <c:pt idx="56107">
                  <c:v>56107</c:v>
                </c:pt>
                <c:pt idx="56108">
                  <c:v>56108</c:v>
                </c:pt>
                <c:pt idx="56109">
                  <c:v>56109</c:v>
                </c:pt>
                <c:pt idx="56110">
                  <c:v>56110</c:v>
                </c:pt>
                <c:pt idx="56111">
                  <c:v>56111</c:v>
                </c:pt>
                <c:pt idx="56112">
                  <c:v>56112</c:v>
                </c:pt>
                <c:pt idx="56113">
                  <c:v>56113</c:v>
                </c:pt>
                <c:pt idx="56114">
                  <c:v>56114</c:v>
                </c:pt>
                <c:pt idx="56115">
                  <c:v>56115</c:v>
                </c:pt>
                <c:pt idx="56116">
                  <c:v>56116</c:v>
                </c:pt>
                <c:pt idx="56117">
                  <c:v>56117</c:v>
                </c:pt>
                <c:pt idx="56118">
                  <c:v>56118</c:v>
                </c:pt>
                <c:pt idx="56119">
                  <c:v>56119</c:v>
                </c:pt>
                <c:pt idx="56120">
                  <c:v>56120</c:v>
                </c:pt>
                <c:pt idx="56121">
                  <c:v>56121</c:v>
                </c:pt>
                <c:pt idx="56122">
                  <c:v>56122</c:v>
                </c:pt>
                <c:pt idx="56123">
                  <c:v>56123</c:v>
                </c:pt>
                <c:pt idx="56124">
                  <c:v>56124</c:v>
                </c:pt>
                <c:pt idx="56125">
                  <c:v>56125</c:v>
                </c:pt>
                <c:pt idx="56126">
                  <c:v>56126</c:v>
                </c:pt>
                <c:pt idx="56127">
                  <c:v>56127</c:v>
                </c:pt>
                <c:pt idx="56128">
                  <c:v>56128</c:v>
                </c:pt>
                <c:pt idx="56129">
                  <c:v>56129</c:v>
                </c:pt>
                <c:pt idx="56130">
                  <c:v>56130</c:v>
                </c:pt>
                <c:pt idx="56131">
                  <c:v>56131</c:v>
                </c:pt>
                <c:pt idx="56132">
                  <c:v>56132</c:v>
                </c:pt>
                <c:pt idx="56133">
                  <c:v>56133</c:v>
                </c:pt>
                <c:pt idx="56134">
                  <c:v>56134</c:v>
                </c:pt>
                <c:pt idx="56135">
                  <c:v>56135</c:v>
                </c:pt>
                <c:pt idx="56136">
                  <c:v>56136</c:v>
                </c:pt>
                <c:pt idx="56137">
                  <c:v>56137</c:v>
                </c:pt>
                <c:pt idx="56138">
                  <c:v>56138</c:v>
                </c:pt>
                <c:pt idx="56139">
                  <c:v>56139</c:v>
                </c:pt>
                <c:pt idx="56140">
                  <c:v>56140</c:v>
                </c:pt>
                <c:pt idx="56141">
                  <c:v>56141</c:v>
                </c:pt>
                <c:pt idx="56142">
                  <c:v>56142</c:v>
                </c:pt>
                <c:pt idx="56143">
                  <c:v>56143</c:v>
                </c:pt>
                <c:pt idx="56144">
                  <c:v>56144</c:v>
                </c:pt>
                <c:pt idx="56145">
                  <c:v>56145</c:v>
                </c:pt>
                <c:pt idx="56146">
                  <c:v>56146</c:v>
                </c:pt>
                <c:pt idx="56147">
                  <c:v>56147</c:v>
                </c:pt>
                <c:pt idx="56148">
                  <c:v>56148</c:v>
                </c:pt>
                <c:pt idx="56149">
                  <c:v>56149</c:v>
                </c:pt>
                <c:pt idx="56150">
                  <c:v>56150</c:v>
                </c:pt>
                <c:pt idx="56151">
                  <c:v>56151</c:v>
                </c:pt>
                <c:pt idx="56152">
                  <c:v>56152</c:v>
                </c:pt>
                <c:pt idx="56153">
                  <c:v>56153</c:v>
                </c:pt>
                <c:pt idx="56154">
                  <c:v>56154</c:v>
                </c:pt>
                <c:pt idx="56155">
                  <c:v>56155</c:v>
                </c:pt>
                <c:pt idx="56156">
                  <c:v>56156</c:v>
                </c:pt>
                <c:pt idx="56157">
                  <c:v>56157</c:v>
                </c:pt>
                <c:pt idx="56158">
                  <c:v>56158</c:v>
                </c:pt>
                <c:pt idx="56159">
                  <c:v>56159</c:v>
                </c:pt>
                <c:pt idx="56160">
                  <c:v>56160</c:v>
                </c:pt>
                <c:pt idx="56161">
                  <c:v>56161</c:v>
                </c:pt>
                <c:pt idx="56162">
                  <c:v>56162</c:v>
                </c:pt>
                <c:pt idx="56163">
                  <c:v>56163</c:v>
                </c:pt>
                <c:pt idx="56164">
                  <c:v>56164</c:v>
                </c:pt>
                <c:pt idx="56165">
                  <c:v>56165</c:v>
                </c:pt>
                <c:pt idx="56166">
                  <c:v>56166</c:v>
                </c:pt>
                <c:pt idx="56167">
                  <c:v>56167</c:v>
                </c:pt>
                <c:pt idx="56168">
                  <c:v>56168</c:v>
                </c:pt>
                <c:pt idx="56169">
                  <c:v>56169</c:v>
                </c:pt>
                <c:pt idx="56170">
                  <c:v>56170</c:v>
                </c:pt>
                <c:pt idx="56171">
                  <c:v>56171</c:v>
                </c:pt>
                <c:pt idx="56172">
                  <c:v>56172</c:v>
                </c:pt>
                <c:pt idx="56173">
                  <c:v>56173</c:v>
                </c:pt>
                <c:pt idx="56174">
                  <c:v>56174</c:v>
                </c:pt>
                <c:pt idx="56175">
                  <c:v>56175</c:v>
                </c:pt>
                <c:pt idx="56176">
                  <c:v>56176</c:v>
                </c:pt>
                <c:pt idx="56177">
                  <c:v>56177</c:v>
                </c:pt>
                <c:pt idx="56178">
                  <c:v>56178</c:v>
                </c:pt>
                <c:pt idx="56179">
                  <c:v>56179</c:v>
                </c:pt>
                <c:pt idx="56180">
                  <c:v>56180</c:v>
                </c:pt>
                <c:pt idx="56181">
                  <c:v>56181</c:v>
                </c:pt>
                <c:pt idx="56182">
                  <c:v>56182</c:v>
                </c:pt>
                <c:pt idx="56183">
                  <c:v>56183</c:v>
                </c:pt>
                <c:pt idx="56184">
                  <c:v>56184</c:v>
                </c:pt>
                <c:pt idx="56185">
                  <c:v>56185</c:v>
                </c:pt>
                <c:pt idx="56186">
                  <c:v>56186</c:v>
                </c:pt>
                <c:pt idx="56187">
                  <c:v>56187</c:v>
                </c:pt>
                <c:pt idx="56188">
                  <c:v>56188</c:v>
                </c:pt>
                <c:pt idx="56189">
                  <c:v>56189</c:v>
                </c:pt>
                <c:pt idx="56190">
                  <c:v>56190</c:v>
                </c:pt>
                <c:pt idx="56191">
                  <c:v>56191</c:v>
                </c:pt>
                <c:pt idx="56192">
                  <c:v>56192</c:v>
                </c:pt>
                <c:pt idx="56193">
                  <c:v>56193</c:v>
                </c:pt>
                <c:pt idx="56194">
                  <c:v>56194</c:v>
                </c:pt>
                <c:pt idx="56195">
                  <c:v>56195</c:v>
                </c:pt>
                <c:pt idx="56196">
                  <c:v>56196</c:v>
                </c:pt>
                <c:pt idx="56197">
                  <c:v>56197</c:v>
                </c:pt>
                <c:pt idx="56198">
                  <c:v>56198</c:v>
                </c:pt>
                <c:pt idx="56199">
                  <c:v>56199</c:v>
                </c:pt>
                <c:pt idx="56200">
                  <c:v>56200</c:v>
                </c:pt>
                <c:pt idx="56201">
                  <c:v>56201</c:v>
                </c:pt>
                <c:pt idx="56202">
                  <c:v>56202</c:v>
                </c:pt>
                <c:pt idx="56203">
                  <c:v>56203</c:v>
                </c:pt>
                <c:pt idx="56204">
                  <c:v>56204</c:v>
                </c:pt>
                <c:pt idx="56205">
                  <c:v>56205</c:v>
                </c:pt>
                <c:pt idx="56206">
                  <c:v>56206</c:v>
                </c:pt>
                <c:pt idx="56207">
                  <c:v>56207</c:v>
                </c:pt>
                <c:pt idx="56208">
                  <c:v>56208</c:v>
                </c:pt>
                <c:pt idx="56209">
                  <c:v>56209</c:v>
                </c:pt>
                <c:pt idx="56210">
                  <c:v>56210</c:v>
                </c:pt>
                <c:pt idx="56211">
                  <c:v>56211</c:v>
                </c:pt>
                <c:pt idx="56212">
                  <c:v>56212</c:v>
                </c:pt>
                <c:pt idx="56213">
                  <c:v>56213</c:v>
                </c:pt>
                <c:pt idx="56214">
                  <c:v>56214</c:v>
                </c:pt>
                <c:pt idx="56215">
                  <c:v>56215</c:v>
                </c:pt>
                <c:pt idx="56216">
                  <c:v>56216</c:v>
                </c:pt>
                <c:pt idx="56217">
                  <c:v>56217</c:v>
                </c:pt>
                <c:pt idx="56218">
                  <c:v>56218</c:v>
                </c:pt>
                <c:pt idx="56219">
                  <c:v>56219</c:v>
                </c:pt>
                <c:pt idx="56220">
                  <c:v>56220</c:v>
                </c:pt>
                <c:pt idx="56221">
                  <c:v>56221</c:v>
                </c:pt>
                <c:pt idx="56222">
                  <c:v>56222</c:v>
                </c:pt>
                <c:pt idx="56223">
                  <c:v>56223</c:v>
                </c:pt>
                <c:pt idx="56224">
                  <c:v>56224</c:v>
                </c:pt>
                <c:pt idx="56225">
                  <c:v>56225</c:v>
                </c:pt>
                <c:pt idx="56226">
                  <c:v>56226</c:v>
                </c:pt>
                <c:pt idx="56227">
                  <c:v>56227</c:v>
                </c:pt>
                <c:pt idx="56228">
                  <c:v>56228</c:v>
                </c:pt>
                <c:pt idx="56229">
                  <c:v>56229</c:v>
                </c:pt>
                <c:pt idx="56230">
                  <c:v>56230</c:v>
                </c:pt>
                <c:pt idx="56231">
                  <c:v>56231</c:v>
                </c:pt>
                <c:pt idx="56232">
                  <c:v>56232</c:v>
                </c:pt>
                <c:pt idx="56233">
                  <c:v>56233</c:v>
                </c:pt>
                <c:pt idx="56234">
                  <c:v>56234</c:v>
                </c:pt>
                <c:pt idx="56235">
                  <c:v>56235</c:v>
                </c:pt>
                <c:pt idx="56236">
                  <c:v>56236</c:v>
                </c:pt>
                <c:pt idx="56237">
                  <c:v>56237</c:v>
                </c:pt>
                <c:pt idx="56238">
                  <c:v>56238</c:v>
                </c:pt>
                <c:pt idx="56239">
                  <c:v>56239</c:v>
                </c:pt>
                <c:pt idx="56240">
                  <c:v>56240</c:v>
                </c:pt>
                <c:pt idx="56241">
                  <c:v>56241</c:v>
                </c:pt>
                <c:pt idx="56242">
                  <c:v>56242</c:v>
                </c:pt>
                <c:pt idx="56243">
                  <c:v>56243</c:v>
                </c:pt>
                <c:pt idx="56244">
                  <c:v>56244</c:v>
                </c:pt>
                <c:pt idx="56245">
                  <c:v>56245</c:v>
                </c:pt>
                <c:pt idx="56246">
                  <c:v>56246</c:v>
                </c:pt>
                <c:pt idx="56247">
                  <c:v>56247</c:v>
                </c:pt>
                <c:pt idx="56248">
                  <c:v>56248</c:v>
                </c:pt>
                <c:pt idx="56249">
                  <c:v>56249</c:v>
                </c:pt>
                <c:pt idx="56250">
                  <c:v>56250</c:v>
                </c:pt>
                <c:pt idx="56251">
                  <c:v>56251</c:v>
                </c:pt>
                <c:pt idx="56252">
                  <c:v>56252</c:v>
                </c:pt>
                <c:pt idx="56253">
                  <c:v>56253</c:v>
                </c:pt>
                <c:pt idx="56254">
                  <c:v>56254</c:v>
                </c:pt>
                <c:pt idx="56255">
                  <c:v>56255</c:v>
                </c:pt>
                <c:pt idx="56256">
                  <c:v>56256</c:v>
                </c:pt>
                <c:pt idx="56257">
                  <c:v>56257</c:v>
                </c:pt>
                <c:pt idx="56258">
                  <c:v>56258</c:v>
                </c:pt>
                <c:pt idx="56259">
                  <c:v>56259</c:v>
                </c:pt>
                <c:pt idx="56260">
                  <c:v>56260</c:v>
                </c:pt>
                <c:pt idx="56261">
                  <c:v>56261</c:v>
                </c:pt>
                <c:pt idx="56262">
                  <c:v>56262</c:v>
                </c:pt>
                <c:pt idx="56263">
                  <c:v>56263</c:v>
                </c:pt>
                <c:pt idx="56264">
                  <c:v>56264</c:v>
                </c:pt>
                <c:pt idx="56265">
                  <c:v>56265</c:v>
                </c:pt>
                <c:pt idx="56266">
                  <c:v>56266</c:v>
                </c:pt>
                <c:pt idx="56267">
                  <c:v>56267</c:v>
                </c:pt>
                <c:pt idx="56268">
                  <c:v>56268</c:v>
                </c:pt>
                <c:pt idx="56269">
                  <c:v>56269</c:v>
                </c:pt>
                <c:pt idx="56270">
                  <c:v>56270</c:v>
                </c:pt>
                <c:pt idx="56271">
                  <c:v>56271</c:v>
                </c:pt>
                <c:pt idx="56272">
                  <c:v>56272</c:v>
                </c:pt>
                <c:pt idx="56273">
                  <c:v>56273</c:v>
                </c:pt>
                <c:pt idx="56274">
                  <c:v>56274</c:v>
                </c:pt>
                <c:pt idx="56275">
                  <c:v>56275</c:v>
                </c:pt>
                <c:pt idx="56276">
                  <c:v>56276</c:v>
                </c:pt>
                <c:pt idx="56277">
                  <c:v>56277</c:v>
                </c:pt>
                <c:pt idx="56278">
                  <c:v>56278</c:v>
                </c:pt>
                <c:pt idx="56279">
                  <c:v>56279</c:v>
                </c:pt>
                <c:pt idx="56280">
                  <c:v>56280</c:v>
                </c:pt>
                <c:pt idx="56281">
                  <c:v>56281</c:v>
                </c:pt>
                <c:pt idx="56282">
                  <c:v>56282</c:v>
                </c:pt>
                <c:pt idx="56283">
                  <c:v>56283</c:v>
                </c:pt>
                <c:pt idx="56284">
                  <c:v>56284</c:v>
                </c:pt>
                <c:pt idx="56285">
                  <c:v>56285</c:v>
                </c:pt>
                <c:pt idx="56286">
                  <c:v>56286</c:v>
                </c:pt>
                <c:pt idx="56287">
                  <c:v>56287</c:v>
                </c:pt>
                <c:pt idx="56288">
                  <c:v>56288</c:v>
                </c:pt>
                <c:pt idx="56289">
                  <c:v>56289</c:v>
                </c:pt>
                <c:pt idx="56290">
                  <c:v>56290</c:v>
                </c:pt>
                <c:pt idx="56291">
                  <c:v>56291</c:v>
                </c:pt>
                <c:pt idx="56292">
                  <c:v>56292</c:v>
                </c:pt>
                <c:pt idx="56293">
                  <c:v>56293</c:v>
                </c:pt>
                <c:pt idx="56294">
                  <c:v>56294</c:v>
                </c:pt>
                <c:pt idx="56295">
                  <c:v>56295</c:v>
                </c:pt>
                <c:pt idx="56296">
                  <c:v>56296</c:v>
                </c:pt>
                <c:pt idx="56297">
                  <c:v>56297</c:v>
                </c:pt>
                <c:pt idx="56298">
                  <c:v>56298</c:v>
                </c:pt>
                <c:pt idx="56299">
                  <c:v>56299</c:v>
                </c:pt>
                <c:pt idx="56300">
                  <c:v>56300</c:v>
                </c:pt>
                <c:pt idx="56301">
                  <c:v>56301</c:v>
                </c:pt>
                <c:pt idx="56302">
                  <c:v>56302</c:v>
                </c:pt>
                <c:pt idx="56303">
                  <c:v>56303</c:v>
                </c:pt>
                <c:pt idx="56304">
                  <c:v>56304</c:v>
                </c:pt>
                <c:pt idx="56305">
                  <c:v>56305</c:v>
                </c:pt>
                <c:pt idx="56306">
                  <c:v>56306</c:v>
                </c:pt>
                <c:pt idx="56307">
                  <c:v>56307</c:v>
                </c:pt>
                <c:pt idx="56308">
                  <c:v>56308</c:v>
                </c:pt>
                <c:pt idx="56309">
                  <c:v>56309</c:v>
                </c:pt>
                <c:pt idx="56310">
                  <c:v>56310</c:v>
                </c:pt>
                <c:pt idx="56311">
                  <c:v>56311</c:v>
                </c:pt>
                <c:pt idx="56312">
                  <c:v>56312</c:v>
                </c:pt>
                <c:pt idx="56313">
                  <c:v>56313</c:v>
                </c:pt>
                <c:pt idx="56314">
                  <c:v>56314</c:v>
                </c:pt>
                <c:pt idx="56315">
                  <c:v>56315</c:v>
                </c:pt>
                <c:pt idx="56316">
                  <c:v>56316</c:v>
                </c:pt>
                <c:pt idx="56317">
                  <c:v>56317</c:v>
                </c:pt>
                <c:pt idx="56318">
                  <c:v>56318</c:v>
                </c:pt>
                <c:pt idx="56319">
                  <c:v>56319</c:v>
                </c:pt>
                <c:pt idx="56320">
                  <c:v>56320</c:v>
                </c:pt>
                <c:pt idx="56321">
                  <c:v>56321</c:v>
                </c:pt>
                <c:pt idx="56322">
                  <c:v>56322</c:v>
                </c:pt>
                <c:pt idx="56323">
                  <c:v>56323</c:v>
                </c:pt>
                <c:pt idx="56324">
                  <c:v>56324</c:v>
                </c:pt>
                <c:pt idx="56325">
                  <c:v>56325</c:v>
                </c:pt>
                <c:pt idx="56326">
                  <c:v>56326</c:v>
                </c:pt>
                <c:pt idx="56327">
                  <c:v>56327</c:v>
                </c:pt>
                <c:pt idx="56328">
                  <c:v>56328</c:v>
                </c:pt>
                <c:pt idx="56329">
                  <c:v>56329</c:v>
                </c:pt>
                <c:pt idx="56330">
                  <c:v>56330</c:v>
                </c:pt>
                <c:pt idx="56331">
                  <c:v>56331</c:v>
                </c:pt>
                <c:pt idx="56332">
                  <c:v>56332</c:v>
                </c:pt>
                <c:pt idx="56333">
                  <c:v>56333</c:v>
                </c:pt>
                <c:pt idx="56334">
                  <c:v>56334</c:v>
                </c:pt>
                <c:pt idx="56335">
                  <c:v>56335</c:v>
                </c:pt>
                <c:pt idx="56336">
                  <c:v>56336</c:v>
                </c:pt>
                <c:pt idx="56337">
                  <c:v>56337</c:v>
                </c:pt>
                <c:pt idx="56338">
                  <c:v>56338</c:v>
                </c:pt>
                <c:pt idx="56339">
                  <c:v>56339</c:v>
                </c:pt>
                <c:pt idx="56340">
                  <c:v>56340</c:v>
                </c:pt>
                <c:pt idx="56341">
                  <c:v>56341</c:v>
                </c:pt>
                <c:pt idx="56342">
                  <c:v>56342</c:v>
                </c:pt>
                <c:pt idx="56343">
                  <c:v>56343</c:v>
                </c:pt>
                <c:pt idx="56344">
                  <c:v>56344</c:v>
                </c:pt>
                <c:pt idx="56345">
                  <c:v>56345</c:v>
                </c:pt>
                <c:pt idx="56346">
                  <c:v>56346</c:v>
                </c:pt>
                <c:pt idx="56347">
                  <c:v>56347</c:v>
                </c:pt>
                <c:pt idx="56348">
                  <c:v>56348</c:v>
                </c:pt>
                <c:pt idx="56349">
                  <c:v>56349</c:v>
                </c:pt>
                <c:pt idx="56350">
                  <c:v>56350</c:v>
                </c:pt>
                <c:pt idx="56351">
                  <c:v>56351</c:v>
                </c:pt>
                <c:pt idx="56352">
                  <c:v>56352</c:v>
                </c:pt>
                <c:pt idx="56353">
                  <c:v>56353</c:v>
                </c:pt>
                <c:pt idx="56354">
                  <c:v>56354</c:v>
                </c:pt>
                <c:pt idx="56355">
                  <c:v>56355</c:v>
                </c:pt>
                <c:pt idx="56356">
                  <c:v>56356</c:v>
                </c:pt>
                <c:pt idx="56357">
                  <c:v>56357</c:v>
                </c:pt>
                <c:pt idx="56358">
                  <c:v>56358</c:v>
                </c:pt>
                <c:pt idx="56359">
                  <c:v>56359</c:v>
                </c:pt>
                <c:pt idx="56360">
                  <c:v>56360</c:v>
                </c:pt>
                <c:pt idx="56361">
                  <c:v>56361</c:v>
                </c:pt>
                <c:pt idx="56362">
                  <c:v>56362</c:v>
                </c:pt>
                <c:pt idx="56363">
                  <c:v>56363</c:v>
                </c:pt>
                <c:pt idx="56364">
                  <c:v>56364</c:v>
                </c:pt>
                <c:pt idx="56365">
                  <c:v>56365</c:v>
                </c:pt>
                <c:pt idx="56366">
                  <c:v>56366</c:v>
                </c:pt>
                <c:pt idx="56367">
                  <c:v>56367</c:v>
                </c:pt>
                <c:pt idx="56368">
                  <c:v>56368</c:v>
                </c:pt>
                <c:pt idx="56369">
                  <c:v>56369</c:v>
                </c:pt>
                <c:pt idx="56370">
                  <c:v>56370</c:v>
                </c:pt>
                <c:pt idx="56371">
                  <c:v>56371</c:v>
                </c:pt>
                <c:pt idx="56372">
                  <c:v>56372</c:v>
                </c:pt>
                <c:pt idx="56373">
                  <c:v>56373</c:v>
                </c:pt>
                <c:pt idx="56374">
                  <c:v>56374</c:v>
                </c:pt>
                <c:pt idx="56375">
                  <c:v>56375</c:v>
                </c:pt>
                <c:pt idx="56376">
                  <c:v>56376</c:v>
                </c:pt>
                <c:pt idx="56377">
                  <c:v>56377</c:v>
                </c:pt>
                <c:pt idx="56378">
                  <c:v>56378</c:v>
                </c:pt>
                <c:pt idx="56379">
                  <c:v>56379</c:v>
                </c:pt>
                <c:pt idx="56380">
                  <c:v>56380</c:v>
                </c:pt>
                <c:pt idx="56381">
                  <c:v>56381</c:v>
                </c:pt>
                <c:pt idx="56382">
                  <c:v>56382</c:v>
                </c:pt>
                <c:pt idx="56383">
                  <c:v>56383</c:v>
                </c:pt>
                <c:pt idx="56384">
                  <c:v>56384</c:v>
                </c:pt>
                <c:pt idx="56385">
                  <c:v>56385</c:v>
                </c:pt>
                <c:pt idx="56386">
                  <c:v>56386</c:v>
                </c:pt>
                <c:pt idx="56387">
                  <c:v>56387</c:v>
                </c:pt>
                <c:pt idx="56388">
                  <c:v>56388</c:v>
                </c:pt>
                <c:pt idx="56389">
                  <c:v>56389</c:v>
                </c:pt>
                <c:pt idx="56390">
                  <c:v>56390</c:v>
                </c:pt>
                <c:pt idx="56391">
                  <c:v>56391</c:v>
                </c:pt>
                <c:pt idx="56392">
                  <c:v>56392</c:v>
                </c:pt>
                <c:pt idx="56393">
                  <c:v>56393</c:v>
                </c:pt>
                <c:pt idx="56394">
                  <c:v>56394</c:v>
                </c:pt>
                <c:pt idx="56395">
                  <c:v>56395</c:v>
                </c:pt>
                <c:pt idx="56396">
                  <c:v>56396</c:v>
                </c:pt>
                <c:pt idx="56397">
                  <c:v>56397</c:v>
                </c:pt>
                <c:pt idx="56398">
                  <c:v>56398</c:v>
                </c:pt>
                <c:pt idx="56399">
                  <c:v>56399</c:v>
                </c:pt>
                <c:pt idx="56400">
                  <c:v>56400</c:v>
                </c:pt>
                <c:pt idx="56401">
                  <c:v>56401</c:v>
                </c:pt>
                <c:pt idx="56402">
                  <c:v>56402</c:v>
                </c:pt>
                <c:pt idx="56403">
                  <c:v>56403</c:v>
                </c:pt>
                <c:pt idx="56404">
                  <c:v>56404</c:v>
                </c:pt>
                <c:pt idx="56405">
                  <c:v>56405</c:v>
                </c:pt>
                <c:pt idx="56406">
                  <c:v>56406</c:v>
                </c:pt>
                <c:pt idx="56407">
                  <c:v>56407</c:v>
                </c:pt>
                <c:pt idx="56408">
                  <c:v>56408</c:v>
                </c:pt>
                <c:pt idx="56409">
                  <c:v>56409</c:v>
                </c:pt>
                <c:pt idx="56410">
                  <c:v>56410</c:v>
                </c:pt>
                <c:pt idx="56411">
                  <c:v>56411</c:v>
                </c:pt>
                <c:pt idx="56412">
                  <c:v>56412</c:v>
                </c:pt>
                <c:pt idx="56413">
                  <c:v>56413</c:v>
                </c:pt>
                <c:pt idx="56414">
                  <c:v>56414</c:v>
                </c:pt>
                <c:pt idx="56415">
                  <c:v>56415</c:v>
                </c:pt>
                <c:pt idx="56416">
                  <c:v>56416</c:v>
                </c:pt>
                <c:pt idx="56417">
                  <c:v>56417</c:v>
                </c:pt>
                <c:pt idx="56418">
                  <c:v>56418</c:v>
                </c:pt>
                <c:pt idx="56419">
                  <c:v>56419</c:v>
                </c:pt>
                <c:pt idx="56420">
                  <c:v>56420</c:v>
                </c:pt>
                <c:pt idx="56421">
                  <c:v>56421</c:v>
                </c:pt>
                <c:pt idx="56422">
                  <c:v>56422</c:v>
                </c:pt>
                <c:pt idx="56423">
                  <c:v>56423</c:v>
                </c:pt>
                <c:pt idx="56424">
                  <c:v>56424</c:v>
                </c:pt>
                <c:pt idx="56425">
                  <c:v>56425</c:v>
                </c:pt>
                <c:pt idx="56426">
                  <c:v>56426</c:v>
                </c:pt>
                <c:pt idx="56427">
                  <c:v>56427</c:v>
                </c:pt>
                <c:pt idx="56428">
                  <c:v>56428</c:v>
                </c:pt>
                <c:pt idx="56429">
                  <c:v>56429</c:v>
                </c:pt>
                <c:pt idx="56430">
                  <c:v>56430</c:v>
                </c:pt>
                <c:pt idx="56431">
                  <c:v>56431</c:v>
                </c:pt>
                <c:pt idx="56432">
                  <c:v>56432</c:v>
                </c:pt>
                <c:pt idx="56433">
                  <c:v>56433</c:v>
                </c:pt>
                <c:pt idx="56434">
                  <c:v>56434</c:v>
                </c:pt>
                <c:pt idx="56435">
                  <c:v>56435</c:v>
                </c:pt>
                <c:pt idx="56436">
                  <c:v>56436</c:v>
                </c:pt>
                <c:pt idx="56437">
                  <c:v>56437</c:v>
                </c:pt>
                <c:pt idx="56438">
                  <c:v>56438</c:v>
                </c:pt>
                <c:pt idx="56439">
                  <c:v>56439</c:v>
                </c:pt>
                <c:pt idx="56440">
                  <c:v>56440</c:v>
                </c:pt>
                <c:pt idx="56441">
                  <c:v>56441</c:v>
                </c:pt>
                <c:pt idx="56442">
                  <c:v>56442</c:v>
                </c:pt>
                <c:pt idx="56443">
                  <c:v>56443</c:v>
                </c:pt>
                <c:pt idx="56444">
                  <c:v>56444</c:v>
                </c:pt>
                <c:pt idx="56445">
                  <c:v>56445</c:v>
                </c:pt>
                <c:pt idx="56446">
                  <c:v>56446</c:v>
                </c:pt>
                <c:pt idx="56447">
                  <c:v>56447</c:v>
                </c:pt>
                <c:pt idx="56448">
                  <c:v>56448</c:v>
                </c:pt>
                <c:pt idx="56449">
                  <c:v>56449</c:v>
                </c:pt>
                <c:pt idx="56450">
                  <c:v>56450</c:v>
                </c:pt>
                <c:pt idx="56451">
                  <c:v>56451</c:v>
                </c:pt>
                <c:pt idx="56452">
                  <c:v>56452</c:v>
                </c:pt>
                <c:pt idx="56453">
                  <c:v>56453</c:v>
                </c:pt>
                <c:pt idx="56454">
                  <c:v>56454</c:v>
                </c:pt>
                <c:pt idx="56455">
                  <c:v>56455</c:v>
                </c:pt>
                <c:pt idx="56456">
                  <c:v>56456</c:v>
                </c:pt>
                <c:pt idx="56457">
                  <c:v>56457</c:v>
                </c:pt>
                <c:pt idx="56458">
                  <c:v>56458</c:v>
                </c:pt>
                <c:pt idx="56459">
                  <c:v>56459</c:v>
                </c:pt>
                <c:pt idx="56460">
                  <c:v>56460</c:v>
                </c:pt>
                <c:pt idx="56461">
                  <c:v>56461</c:v>
                </c:pt>
                <c:pt idx="56462">
                  <c:v>56462</c:v>
                </c:pt>
                <c:pt idx="56463">
                  <c:v>56463</c:v>
                </c:pt>
                <c:pt idx="56464">
                  <c:v>56464</c:v>
                </c:pt>
                <c:pt idx="56465">
                  <c:v>56465</c:v>
                </c:pt>
                <c:pt idx="56466">
                  <c:v>56466</c:v>
                </c:pt>
                <c:pt idx="56467">
                  <c:v>56467</c:v>
                </c:pt>
                <c:pt idx="56468">
                  <c:v>56468</c:v>
                </c:pt>
                <c:pt idx="56469">
                  <c:v>56469</c:v>
                </c:pt>
                <c:pt idx="56470">
                  <c:v>56470</c:v>
                </c:pt>
                <c:pt idx="56471">
                  <c:v>56471</c:v>
                </c:pt>
                <c:pt idx="56472">
                  <c:v>56472</c:v>
                </c:pt>
                <c:pt idx="56473">
                  <c:v>56473</c:v>
                </c:pt>
                <c:pt idx="56474">
                  <c:v>56474</c:v>
                </c:pt>
                <c:pt idx="56475">
                  <c:v>56475</c:v>
                </c:pt>
                <c:pt idx="56476">
                  <c:v>56476</c:v>
                </c:pt>
                <c:pt idx="56477">
                  <c:v>56477</c:v>
                </c:pt>
                <c:pt idx="56478">
                  <c:v>56478</c:v>
                </c:pt>
                <c:pt idx="56479">
                  <c:v>56479</c:v>
                </c:pt>
                <c:pt idx="56480">
                  <c:v>56480</c:v>
                </c:pt>
                <c:pt idx="56481">
                  <c:v>56481</c:v>
                </c:pt>
                <c:pt idx="56482">
                  <c:v>56482</c:v>
                </c:pt>
                <c:pt idx="56483">
                  <c:v>56483</c:v>
                </c:pt>
                <c:pt idx="56484">
                  <c:v>56484</c:v>
                </c:pt>
                <c:pt idx="56485">
                  <c:v>56485</c:v>
                </c:pt>
                <c:pt idx="56486">
                  <c:v>56486</c:v>
                </c:pt>
                <c:pt idx="56487">
                  <c:v>56487</c:v>
                </c:pt>
                <c:pt idx="56488">
                  <c:v>56488</c:v>
                </c:pt>
                <c:pt idx="56489">
                  <c:v>56489</c:v>
                </c:pt>
                <c:pt idx="56490">
                  <c:v>56490</c:v>
                </c:pt>
                <c:pt idx="56491">
                  <c:v>56491</c:v>
                </c:pt>
                <c:pt idx="56492">
                  <c:v>56492</c:v>
                </c:pt>
                <c:pt idx="56493">
                  <c:v>56493</c:v>
                </c:pt>
                <c:pt idx="56494">
                  <c:v>56494</c:v>
                </c:pt>
                <c:pt idx="56495">
                  <c:v>56495</c:v>
                </c:pt>
                <c:pt idx="56496">
                  <c:v>56496</c:v>
                </c:pt>
                <c:pt idx="56497">
                  <c:v>56497</c:v>
                </c:pt>
                <c:pt idx="56498">
                  <c:v>56498</c:v>
                </c:pt>
                <c:pt idx="56499">
                  <c:v>56499</c:v>
                </c:pt>
                <c:pt idx="56500">
                  <c:v>56500</c:v>
                </c:pt>
                <c:pt idx="56501">
                  <c:v>56501</c:v>
                </c:pt>
                <c:pt idx="56502">
                  <c:v>56502</c:v>
                </c:pt>
                <c:pt idx="56503">
                  <c:v>56503</c:v>
                </c:pt>
                <c:pt idx="56504">
                  <c:v>56504</c:v>
                </c:pt>
                <c:pt idx="56505">
                  <c:v>56505</c:v>
                </c:pt>
                <c:pt idx="56506">
                  <c:v>56506</c:v>
                </c:pt>
                <c:pt idx="56507">
                  <c:v>56507</c:v>
                </c:pt>
                <c:pt idx="56508">
                  <c:v>56508</c:v>
                </c:pt>
                <c:pt idx="56509">
                  <c:v>56509</c:v>
                </c:pt>
                <c:pt idx="56510">
                  <c:v>56510</c:v>
                </c:pt>
                <c:pt idx="56511">
                  <c:v>56511</c:v>
                </c:pt>
                <c:pt idx="56512">
                  <c:v>56512</c:v>
                </c:pt>
                <c:pt idx="56513">
                  <c:v>56513</c:v>
                </c:pt>
                <c:pt idx="56514">
                  <c:v>56514</c:v>
                </c:pt>
                <c:pt idx="56515">
                  <c:v>56515</c:v>
                </c:pt>
                <c:pt idx="56516">
                  <c:v>56516</c:v>
                </c:pt>
                <c:pt idx="56517">
                  <c:v>56517</c:v>
                </c:pt>
                <c:pt idx="56518">
                  <c:v>56518</c:v>
                </c:pt>
                <c:pt idx="56519">
                  <c:v>56519</c:v>
                </c:pt>
                <c:pt idx="56520">
                  <c:v>56520</c:v>
                </c:pt>
                <c:pt idx="56521">
                  <c:v>56521</c:v>
                </c:pt>
                <c:pt idx="56522">
                  <c:v>56522</c:v>
                </c:pt>
                <c:pt idx="56523">
                  <c:v>56523</c:v>
                </c:pt>
                <c:pt idx="56524">
                  <c:v>56524</c:v>
                </c:pt>
                <c:pt idx="56525">
                  <c:v>56525</c:v>
                </c:pt>
                <c:pt idx="56526">
                  <c:v>56526</c:v>
                </c:pt>
                <c:pt idx="56527">
                  <c:v>56527</c:v>
                </c:pt>
                <c:pt idx="56528">
                  <c:v>56528</c:v>
                </c:pt>
                <c:pt idx="56529">
                  <c:v>56529</c:v>
                </c:pt>
                <c:pt idx="56530">
                  <c:v>56530</c:v>
                </c:pt>
                <c:pt idx="56531">
                  <c:v>56531</c:v>
                </c:pt>
                <c:pt idx="56532">
                  <c:v>56532</c:v>
                </c:pt>
                <c:pt idx="56533">
                  <c:v>56533</c:v>
                </c:pt>
                <c:pt idx="56534">
                  <c:v>56534</c:v>
                </c:pt>
                <c:pt idx="56535">
                  <c:v>56535</c:v>
                </c:pt>
                <c:pt idx="56536">
                  <c:v>56536</c:v>
                </c:pt>
                <c:pt idx="56537">
                  <c:v>56537</c:v>
                </c:pt>
                <c:pt idx="56538">
                  <c:v>56538</c:v>
                </c:pt>
                <c:pt idx="56539">
                  <c:v>56539</c:v>
                </c:pt>
                <c:pt idx="56540">
                  <c:v>56540</c:v>
                </c:pt>
                <c:pt idx="56541">
                  <c:v>56541</c:v>
                </c:pt>
                <c:pt idx="56542">
                  <c:v>56542</c:v>
                </c:pt>
                <c:pt idx="56543">
                  <c:v>56543</c:v>
                </c:pt>
                <c:pt idx="56544">
                  <c:v>56544</c:v>
                </c:pt>
                <c:pt idx="56545">
                  <c:v>56545</c:v>
                </c:pt>
                <c:pt idx="56546">
                  <c:v>56546</c:v>
                </c:pt>
                <c:pt idx="56547">
                  <c:v>56547</c:v>
                </c:pt>
                <c:pt idx="56548">
                  <c:v>56548</c:v>
                </c:pt>
                <c:pt idx="56549">
                  <c:v>56549</c:v>
                </c:pt>
                <c:pt idx="56550">
                  <c:v>56550</c:v>
                </c:pt>
                <c:pt idx="56551">
                  <c:v>56551</c:v>
                </c:pt>
                <c:pt idx="56552">
                  <c:v>56552</c:v>
                </c:pt>
                <c:pt idx="56553">
                  <c:v>56553</c:v>
                </c:pt>
                <c:pt idx="56554">
                  <c:v>56554</c:v>
                </c:pt>
                <c:pt idx="56555">
                  <c:v>56555</c:v>
                </c:pt>
                <c:pt idx="56556">
                  <c:v>56556</c:v>
                </c:pt>
                <c:pt idx="56557">
                  <c:v>56557</c:v>
                </c:pt>
                <c:pt idx="56558">
                  <c:v>56558</c:v>
                </c:pt>
                <c:pt idx="56559">
                  <c:v>56559</c:v>
                </c:pt>
                <c:pt idx="56560">
                  <c:v>56560</c:v>
                </c:pt>
                <c:pt idx="56561">
                  <c:v>56561</c:v>
                </c:pt>
                <c:pt idx="56562">
                  <c:v>56562</c:v>
                </c:pt>
                <c:pt idx="56563">
                  <c:v>56563</c:v>
                </c:pt>
                <c:pt idx="56564">
                  <c:v>56564</c:v>
                </c:pt>
                <c:pt idx="56565">
                  <c:v>56565</c:v>
                </c:pt>
                <c:pt idx="56566">
                  <c:v>56566</c:v>
                </c:pt>
                <c:pt idx="56567">
                  <c:v>56567</c:v>
                </c:pt>
                <c:pt idx="56568">
                  <c:v>56568</c:v>
                </c:pt>
                <c:pt idx="56569">
                  <c:v>56569</c:v>
                </c:pt>
                <c:pt idx="56570">
                  <c:v>56570</c:v>
                </c:pt>
                <c:pt idx="56571">
                  <c:v>56571</c:v>
                </c:pt>
                <c:pt idx="56572">
                  <c:v>56572</c:v>
                </c:pt>
                <c:pt idx="56573">
                  <c:v>56573</c:v>
                </c:pt>
                <c:pt idx="56574">
                  <c:v>56574</c:v>
                </c:pt>
                <c:pt idx="56575">
                  <c:v>56575</c:v>
                </c:pt>
                <c:pt idx="56576">
                  <c:v>56576</c:v>
                </c:pt>
                <c:pt idx="56577">
                  <c:v>56577</c:v>
                </c:pt>
                <c:pt idx="56578">
                  <c:v>56578</c:v>
                </c:pt>
                <c:pt idx="56579">
                  <c:v>56579</c:v>
                </c:pt>
                <c:pt idx="56580">
                  <c:v>56580</c:v>
                </c:pt>
                <c:pt idx="56581">
                  <c:v>56581</c:v>
                </c:pt>
                <c:pt idx="56582">
                  <c:v>56582</c:v>
                </c:pt>
                <c:pt idx="56583">
                  <c:v>56583</c:v>
                </c:pt>
                <c:pt idx="56584">
                  <c:v>56584</c:v>
                </c:pt>
                <c:pt idx="56585">
                  <c:v>56585</c:v>
                </c:pt>
                <c:pt idx="56586">
                  <c:v>56586</c:v>
                </c:pt>
                <c:pt idx="56587">
                  <c:v>56587</c:v>
                </c:pt>
                <c:pt idx="56588">
                  <c:v>56588</c:v>
                </c:pt>
                <c:pt idx="56589">
                  <c:v>56589</c:v>
                </c:pt>
                <c:pt idx="56590">
                  <c:v>56590</c:v>
                </c:pt>
                <c:pt idx="56591">
                  <c:v>56591</c:v>
                </c:pt>
                <c:pt idx="56592">
                  <c:v>56592</c:v>
                </c:pt>
                <c:pt idx="56593">
                  <c:v>56593</c:v>
                </c:pt>
                <c:pt idx="56594">
                  <c:v>56594</c:v>
                </c:pt>
                <c:pt idx="56595">
                  <c:v>56595</c:v>
                </c:pt>
                <c:pt idx="56596">
                  <c:v>56596</c:v>
                </c:pt>
                <c:pt idx="56597">
                  <c:v>56597</c:v>
                </c:pt>
                <c:pt idx="56598">
                  <c:v>56598</c:v>
                </c:pt>
                <c:pt idx="56599">
                  <c:v>56599</c:v>
                </c:pt>
                <c:pt idx="56600">
                  <c:v>56600</c:v>
                </c:pt>
                <c:pt idx="56601">
                  <c:v>56601</c:v>
                </c:pt>
                <c:pt idx="56602">
                  <c:v>56602</c:v>
                </c:pt>
                <c:pt idx="56603">
                  <c:v>56603</c:v>
                </c:pt>
                <c:pt idx="56604">
                  <c:v>56604</c:v>
                </c:pt>
                <c:pt idx="56605">
                  <c:v>56605</c:v>
                </c:pt>
                <c:pt idx="56606">
                  <c:v>56606</c:v>
                </c:pt>
                <c:pt idx="56607">
                  <c:v>56607</c:v>
                </c:pt>
                <c:pt idx="56608">
                  <c:v>56608</c:v>
                </c:pt>
                <c:pt idx="56609">
                  <c:v>56609</c:v>
                </c:pt>
                <c:pt idx="56610">
                  <c:v>56610</c:v>
                </c:pt>
                <c:pt idx="56611">
                  <c:v>56611</c:v>
                </c:pt>
                <c:pt idx="56612">
                  <c:v>56612</c:v>
                </c:pt>
                <c:pt idx="56613">
                  <c:v>56613</c:v>
                </c:pt>
                <c:pt idx="56614">
                  <c:v>56614</c:v>
                </c:pt>
                <c:pt idx="56615">
                  <c:v>56615</c:v>
                </c:pt>
                <c:pt idx="56616">
                  <c:v>56616</c:v>
                </c:pt>
                <c:pt idx="56617">
                  <c:v>56617</c:v>
                </c:pt>
                <c:pt idx="56618">
                  <c:v>56618</c:v>
                </c:pt>
                <c:pt idx="56619">
                  <c:v>56619</c:v>
                </c:pt>
                <c:pt idx="56620">
                  <c:v>56620</c:v>
                </c:pt>
                <c:pt idx="56621">
                  <c:v>56621</c:v>
                </c:pt>
                <c:pt idx="56622">
                  <c:v>56622</c:v>
                </c:pt>
                <c:pt idx="56623">
                  <c:v>56623</c:v>
                </c:pt>
                <c:pt idx="56624">
                  <c:v>56624</c:v>
                </c:pt>
                <c:pt idx="56625">
                  <c:v>56625</c:v>
                </c:pt>
                <c:pt idx="56626">
                  <c:v>56626</c:v>
                </c:pt>
                <c:pt idx="56627">
                  <c:v>56627</c:v>
                </c:pt>
                <c:pt idx="56628">
                  <c:v>56628</c:v>
                </c:pt>
                <c:pt idx="56629">
                  <c:v>56629</c:v>
                </c:pt>
                <c:pt idx="56630">
                  <c:v>56630</c:v>
                </c:pt>
                <c:pt idx="56631">
                  <c:v>56631</c:v>
                </c:pt>
                <c:pt idx="56632">
                  <c:v>56632</c:v>
                </c:pt>
                <c:pt idx="56633">
                  <c:v>56633</c:v>
                </c:pt>
                <c:pt idx="56634">
                  <c:v>56634</c:v>
                </c:pt>
                <c:pt idx="56635">
                  <c:v>56635</c:v>
                </c:pt>
                <c:pt idx="56636">
                  <c:v>56636</c:v>
                </c:pt>
                <c:pt idx="56637">
                  <c:v>56637</c:v>
                </c:pt>
                <c:pt idx="56638">
                  <c:v>56638</c:v>
                </c:pt>
                <c:pt idx="56639">
                  <c:v>56639</c:v>
                </c:pt>
                <c:pt idx="56640">
                  <c:v>56640</c:v>
                </c:pt>
                <c:pt idx="56641">
                  <c:v>56641</c:v>
                </c:pt>
                <c:pt idx="56642">
                  <c:v>56642</c:v>
                </c:pt>
                <c:pt idx="56643">
                  <c:v>56643</c:v>
                </c:pt>
                <c:pt idx="56644">
                  <c:v>56644</c:v>
                </c:pt>
                <c:pt idx="56645">
                  <c:v>56645</c:v>
                </c:pt>
                <c:pt idx="56646">
                  <c:v>56646</c:v>
                </c:pt>
                <c:pt idx="56647">
                  <c:v>56647</c:v>
                </c:pt>
                <c:pt idx="56648">
                  <c:v>56648</c:v>
                </c:pt>
                <c:pt idx="56649">
                  <c:v>56649</c:v>
                </c:pt>
                <c:pt idx="56650">
                  <c:v>56650</c:v>
                </c:pt>
                <c:pt idx="56651">
                  <c:v>56651</c:v>
                </c:pt>
                <c:pt idx="56652">
                  <c:v>56652</c:v>
                </c:pt>
                <c:pt idx="56653">
                  <c:v>56653</c:v>
                </c:pt>
                <c:pt idx="56654">
                  <c:v>56654</c:v>
                </c:pt>
                <c:pt idx="56655">
                  <c:v>56655</c:v>
                </c:pt>
                <c:pt idx="56656">
                  <c:v>56656</c:v>
                </c:pt>
                <c:pt idx="56657">
                  <c:v>56657</c:v>
                </c:pt>
                <c:pt idx="56658">
                  <c:v>56658</c:v>
                </c:pt>
                <c:pt idx="56659">
                  <c:v>56659</c:v>
                </c:pt>
                <c:pt idx="56660">
                  <c:v>56660</c:v>
                </c:pt>
                <c:pt idx="56661">
                  <c:v>56661</c:v>
                </c:pt>
                <c:pt idx="56662">
                  <c:v>56662</c:v>
                </c:pt>
                <c:pt idx="56663">
                  <c:v>56663</c:v>
                </c:pt>
                <c:pt idx="56664">
                  <c:v>56664</c:v>
                </c:pt>
                <c:pt idx="56665">
                  <c:v>56665</c:v>
                </c:pt>
                <c:pt idx="56666">
                  <c:v>56666</c:v>
                </c:pt>
                <c:pt idx="56667">
                  <c:v>56667</c:v>
                </c:pt>
                <c:pt idx="56668">
                  <c:v>56668</c:v>
                </c:pt>
                <c:pt idx="56669">
                  <c:v>56669</c:v>
                </c:pt>
                <c:pt idx="56670">
                  <c:v>56670</c:v>
                </c:pt>
                <c:pt idx="56671">
                  <c:v>56671</c:v>
                </c:pt>
                <c:pt idx="56672">
                  <c:v>56672</c:v>
                </c:pt>
                <c:pt idx="56673">
                  <c:v>56673</c:v>
                </c:pt>
                <c:pt idx="56674">
                  <c:v>56674</c:v>
                </c:pt>
                <c:pt idx="56675">
                  <c:v>56675</c:v>
                </c:pt>
                <c:pt idx="56676">
                  <c:v>56676</c:v>
                </c:pt>
                <c:pt idx="56677">
                  <c:v>56677</c:v>
                </c:pt>
                <c:pt idx="56678">
                  <c:v>56678</c:v>
                </c:pt>
                <c:pt idx="56679">
                  <c:v>56679</c:v>
                </c:pt>
                <c:pt idx="56680">
                  <c:v>56680</c:v>
                </c:pt>
                <c:pt idx="56681">
                  <c:v>56681</c:v>
                </c:pt>
                <c:pt idx="56682">
                  <c:v>56682</c:v>
                </c:pt>
                <c:pt idx="56683">
                  <c:v>56683</c:v>
                </c:pt>
                <c:pt idx="56684">
                  <c:v>56684</c:v>
                </c:pt>
                <c:pt idx="56685">
                  <c:v>56685</c:v>
                </c:pt>
                <c:pt idx="56686">
                  <c:v>56686</c:v>
                </c:pt>
                <c:pt idx="56687">
                  <c:v>56687</c:v>
                </c:pt>
                <c:pt idx="56688">
                  <c:v>56688</c:v>
                </c:pt>
                <c:pt idx="56689">
                  <c:v>56689</c:v>
                </c:pt>
                <c:pt idx="56690">
                  <c:v>56690</c:v>
                </c:pt>
                <c:pt idx="56691">
                  <c:v>56691</c:v>
                </c:pt>
                <c:pt idx="56692">
                  <c:v>56692</c:v>
                </c:pt>
                <c:pt idx="56693">
                  <c:v>56693</c:v>
                </c:pt>
                <c:pt idx="56694">
                  <c:v>56694</c:v>
                </c:pt>
                <c:pt idx="56695">
                  <c:v>56695</c:v>
                </c:pt>
                <c:pt idx="56696">
                  <c:v>56696</c:v>
                </c:pt>
                <c:pt idx="56697">
                  <c:v>56697</c:v>
                </c:pt>
                <c:pt idx="56698">
                  <c:v>56698</c:v>
                </c:pt>
                <c:pt idx="56699">
                  <c:v>56699</c:v>
                </c:pt>
                <c:pt idx="56700">
                  <c:v>56700</c:v>
                </c:pt>
                <c:pt idx="56701">
                  <c:v>56701</c:v>
                </c:pt>
                <c:pt idx="56702">
                  <c:v>56702</c:v>
                </c:pt>
                <c:pt idx="56703">
                  <c:v>56703</c:v>
                </c:pt>
                <c:pt idx="56704">
                  <c:v>56704</c:v>
                </c:pt>
                <c:pt idx="56705">
                  <c:v>56705</c:v>
                </c:pt>
                <c:pt idx="56706">
                  <c:v>56706</c:v>
                </c:pt>
                <c:pt idx="56707">
                  <c:v>56707</c:v>
                </c:pt>
                <c:pt idx="56708">
                  <c:v>56708</c:v>
                </c:pt>
                <c:pt idx="56709">
                  <c:v>56709</c:v>
                </c:pt>
                <c:pt idx="56710">
                  <c:v>56710</c:v>
                </c:pt>
                <c:pt idx="56711">
                  <c:v>56711</c:v>
                </c:pt>
                <c:pt idx="56712">
                  <c:v>56712</c:v>
                </c:pt>
                <c:pt idx="56713">
                  <c:v>56713</c:v>
                </c:pt>
                <c:pt idx="56714">
                  <c:v>56714</c:v>
                </c:pt>
                <c:pt idx="56715">
                  <c:v>56715</c:v>
                </c:pt>
                <c:pt idx="56716">
                  <c:v>56716</c:v>
                </c:pt>
                <c:pt idx="56717">
                  <c:v>56717</c:v>
                </c:pt>
                <c:pt idx="56718">
                  <c:v>56718</c:v>
                </c:pt>
                <c:pt idx="56719">
                  <c:v>56719</c:v>
                </c:pt>
                <c:pt idx="56720">
                  <c:v>56720</c:v>
                </c:pt>
                <c:pt idx="56721">
                  <c:v>56721</c:v>
                </c:pt>
                <c:pt idx="56722">
                  <c:v>56722</c:v>
                </c:pt>
                <c:pt idx="56723">
                  <c:v>56723</c:v>
                </c:pt>
                <c:pt idx="56724">
                  <c:v>56724</c:v>
                </c:pt>
                <c:pt idx="56725">
                  <c:v>56725</c:v>
                </c:pt>
                <c:pt idx="56726">
                  <c:v>56726</c:v>
                </c:pt>
                <c:pt idx="56727">
                  <c:v>56727</c:v>
                </c:pt>
                <c:pt idx="56728">
                  <c:v>56728</c:v>
                </c:pt>
                <c:pt idx="56729">
                  <c:v>56729</c:v>
                </c:pt>
                <c:pt idx="56730">
                  <c:v>56730</c:v>
                </c:pt>
                <c:pt idx="56731">
                  <c:v>56731</c:v>
                </c:pt>
                <c:pt idx="56732">
                  <c:v>56732</c:v>
                </c:pt>
                <c:pt idx="56733">
                  <c:v>56733</c:v>
                </c:pt>
                <c:pt idx="56734">
                  <c:v>56734</c:v>
                </c:pt>
                <c:pt idx="56735">
                  <c:v>56735</c:v>
                </c:pt>
                <c:pt idx="56736">
                  <c:v>56736</c:v>
                </c:pt>
                <c:pt idx="56737">
                  <c:v>56737</c:v>
                </c:pt>
                <c:pt idx="56738">
                  <c:v>56738</c:v>
                </c:pt>
                <c:pt idx="56739">
                  <c:v>56739</c:v>
                </c:pt>
                <c:pt idx="56740">
                  <c:v>56740</c:v>
                </c:pt>
                <c:pt idx="56741">
                  <c:v>56741</c:v>
                </c:pt>
                <c:pt idx="56742">
                  <c:v>56742</c:v>
                </c:pt>
                <c:pt idx="56743">
                  <c:v>56743</c:v>
                </c:pt>
                <c:pt idx="56744">
                  <c:v>56744</c:v>
                </c:pt>
                <c:pt idx="56745">
                  <c:v>56745</c:v>
                </c:pt>
                <c:pt idx="56746">
                  <c:v>56746</c:v>
                </c:pt>
                <c:pt idx="56747">
                  <c:v>56747</c:v>
                </c:pt>
                <c:pt idx="56748">
                  <c:v>56748</c:v>
                </c:pt>
                <c:pt idx="56749">
                  <c:v>56749</c:v>
                </c:pt>
                <c:pt idx="56750">
                  <c:v>56750</c:v>
                </c:pt>
                <c:pt idx="56751">
                  <c:v>56751</c:v>
                </c:pt>
                <c:pt idx="56752">
                  <c:v>56752</c:v>
                </c:pt>
                <c:pt idx="56753">
                  <c:v>56753</c:v>
                </c:pt>
                <c:pt idx="56754">
                  <c:v>56754</c:v>
                </c:pt>
                <c:pt idx="56755">
                  <c:v>56755</c:v>
                </c:pt>
                <c:pt idx="56756">
                  <c:v>56756</c:v>
                </c:pt>
                <c:pt idx="56757">
                  <c:v>56757</c:v>
                </c:pt>
                <c:pt idx="56758">
                  <c:v>56758</c:v>
                </c:pt>
                <c:pt idx="56759">
                  <c:v>56759</c:v>
                </c:pt>
                <c:pt idx="56760">
                  <c:v>56760</c:v>
                </c:pt>
                <c:pt idx="56761">
                  <c:v>56761</c:v>
                </c:pt>
                <c:pt idx="56762">
                  <c:v>56762</c:v>
                </c:pt>
                <c:pt idx="56763">
                  <c:v>56763</c:v>
                </c:pt>
                <c:pt idx="56764">
                  <c:v>56764</c:v>
                </c:pt>
                <c:pt idx="56765">
                  <c:v>56765</c:v>
                </c:pt>
                <c:pt idx="56766">
                  <c:v>56766</c:v>
                </c:pt>
                <c:pt idx="56767">
                  <c:v>56767</c:v>
                </c:pt>
                <c:pt idx="56768">
                  <c:v>56768</c:v>
                </c:pt>
                <c:pt idx="56769">
                  <c:v>56769</c:v>
                </c:pt>
                <c:pt idx="56770">
                  <c:v>56770</c:v>
                </c:pt>
                <c:pt idx="56771">
                  <c:v>56771</c:v>
                </c:pt>
                <c:pt idx="56772">
                  <c:v>56772</c:v>
                </c:pt>
                <c:pt idx="56773">
                  <c:v>56773</c:v>
                </c:pt>
                <c:pt idx="56774">
                  <c:v>56774</c:v>
                </c:pt>
                <c:pt idx="56775">
                  <c:v>56775</c:v>
                </c:pt>
                <c:pt idx="56776">
                  <c:v>56776</c:v>
                </c:pt>
                <c:pt idx="56777">
                  <c:v>56777</c:v>
                </c:pt>
                <c:pt idx="56778">
                  <c:v>56778</c:v>
                </c:pt>
                <c:pt idx="56779">
                  <c:v>56779</c:v>
                </c:pt>
                <c:pt idx="56780">
                  <c:v>56780</c:v>
                </c:pt>
                <c:pt idx="56781">
                  <c:v>56781</c:v>
                </c:pt>
                <c:pt idx="56782">
                  <c:v>56782</c:v>
                </c:pt>
                <c:pt idx="56783">
                  <c:v>56783</c:v>
                </c:pt>
                <c:pt idx="56784">
                  <c:v>56784</c:v>
                </c:pt>
                <c:pt idx="56785">
                  <c:v>56785</c:v>
                </c:pt>
                <c:pt idx="56786">
                  <c:v>56786</c:v>
                </c:pt>
                <c:pt idx="56787">
                  <c:v>56787</c:v>
                </c:pt>
                <c:pt idx="56788">
                  <c:v>56788</c:v>
                </c:pt>
                <c:pt idx="56789">
                  <c:v>56789</c:v>
                </c:pt>
                <c:pt idx="56790">
                  <c:v>56790</c:v>
                </c:pt>
                <c:pt idx="56791">
                  <c:v>56791</c:v>
                </c:pt>
                <c:pt idx="56792">
                  <c:v>56792</c:v>
                </c:pt>
                <c:pt idx="56793">
                  <c:v>56793</c:v>
                </c:pt>
                <c:pt idx="56794">
                  <c:v>56794</c:v>
                </c:pt>
                <c:pt idx="56795">
                  <c:v>56795</c:v>
                </c:pt>
                <c:pt idx="56796">
                  <c:v>56796</c:v>
                </c:pt>
                <c:pt idx="56797">
                  <c:v>56797</c:v>
                </c:pt>
                <c:pt idx="56798">
                  <c:v>56798</c:v>
                </c:pt>
                <c:pt idx="56799">
                  <c:v>56799</c:v>
                </c:pt>
                <c:pt idx="56800">
                  <c:v>56800</c:v>
                </c:pt>
                <c:pt idx="56801">
                  <c:v>56801</c:v>
                </c:pt>
                <c:pt idx="56802">
                  <c:v>56802</c:v>
                </c:pt>
                <c:pt idx="56803">
                  <c:v>56803</c:v>
                </c:pt>
                <c:pt idx="56804">
                  <c:v>56804</c:v>
                </c:pt>
                <c:pt idx="56805">
                  <c:v>56805</c:v>
                </c:pt>
                <c:pt idx="56806">
                  <c:v>56806</c:v>
                </c:pt>
                <c:pt idx="56807">
                  <c:v>56807</c:v>
                </c:pt>
                <c:pt idx="56808">
                  <c:v>56808</c:v>
                </c:pt>
                <c:pt idx="56809">
                  <c:v>56809</c:v>
                </c:pt>
                <c:pt idx="56810">
                  <c:v>56810</c:v>
                </c:pt>
                <c:pt idx="56811">
                  <c:v>56811</c:v>
                </c:pt>
                <c:pt idx="56812">
                  <c:v>56812</c:v>
                </c:pt>
                <c:pt idx="56813">
                  <c:v>56813</c:v>
                </c:pt>
                <c:pt idx="56814">
                  <c:v>56814</c:v>
                </c:pt>
                <c:pt idx="56815">
                  <c:v>56815</c:v>
                </c:pt>
                <c:pt idx="56816">
                  <c:v>56816</c:v>
                </c:pt>
                <c:pt idx="56817">
                  <c:v>56817</c:v>
                </c:pt>
                <c:pt idx="56818">
                  <c:v>56818</c:v>
                </c:pt>
                <c:pt idx="56819">
                  <c:v>56819</c:v>
                </c:pt>
                <c:pt idx="56820">
                  <c:v>56820</c:v>
                </c:pt>
                <c:pt idx="56821">
                  <c:v>56821</c:v>
                </c:pt>
                <c:pt idx="56822">
                  <c:v>56822</c:v>
                </c:pt>
                <c:pt idx="56823">
                  <c:v>56823</c:v>
                </c:pt>
                <c:pt idx="56824">
                  <c:v>56824</c:v>
                </c:pt>
                <c:pt idx="56825">
                  <c:v>56825</c:v>
                </c:pt>
                <c:pt idx="56826">
                  <c:v>56826</c:v>
                </c:pt>
                <c:pt idx="56827">
                  <c:v>56827</c:v>
                </c:pt>
                <c:pt idx="56828">
                  <c:v>56828</c:v>
                </c:pt>
                <c:pt idx="56829">
                  <c:v>56829</c:v>
                </c:pt>
                <c:pt idx="56830">
                  <c:v>56830</c:v>
                </c:pt>
                <c:pt idx="56831">
                  <c:v>56831</c:v>
                </c:pt>
                <c:pt idx="56832">
                  <c:v>56832</c:v>
                </c:pt>
                <c:pt idx="56833">
                  <c:v>56833</c:v>
                </c:pt>
                <c:pt idx="56834">
                  <c:v>56834</c:v>
                </c:pt>
                <c:pt idx="56835">
                  <c:v>56835</c:v>
                </c:pt>
                <c:pt idx="56836">
                  <c:v>56836</c:v>
                </c:pt>
                <c:pt idx="56837">
                  <c:v>56837</c:v>
                </c:pt>
                <c:pt idx="56838">
                  <c:v>56838</c:v>
                </c:pt>
                <c:pt idx="56839">
                  <c:v>56839</c:v>
                </c:pt>
                <c:pt idx="56840">
                  <c:v>56840</c:v>
                </c:pt>
                <c:pt idx="56841">
                  <c:v>56841</c:v>
                </c:pt>
                <c:pt idx="56842">
                  <c:v>56842</c:v>
                </c:pt>
                <c:pt idx="56843">
                  <c:v>56843</c:v>
                </c:pt>
                <c:pt idx="56844">
                  <c:v>56844</c:v>
                </c:pt>
                <c:pt idx="56845">
                  <c:v>56845</c:v>
                </c:pt>
                <c:pt idx="56846">
                  <c:v>56846</c:v>
                </c:pt>
                <c:pt idx="56847">
                  <c:v>56847</c:v>
                </c:pt>
                <c:pt idx="56848">
                  <c:v>56848</c:v>
                </c:pt>
                <c:pt idx="56849">
                  <c:v>56849</c:v>
                </c:pt>
                <c:pt idx="56850">
                  <c:v>56850</c:v>
                </c:pt>
                <c:pt idx="56851">
                  <c:v>56851</c:v>
                </c:pt>
                <c:pt idx="56852">
                  <c:v>56852</c:v>
                </c:pt>
                <c:pt idx="56853">
                  <c:v>56853</c:v>
                </c:pt>
                <c:pt idx="56854">
                  <c:v>56854</c:v>
                </c:pt>
                <c:pt idx="56855">
                  <c:v>56855</c:v>
                </c:pt>
                <c:pt idx="56856">
                  <c:v>56856</c:v>
                </c:pt>
                <c:pt idx="56857">
                  <c:v>56857</c:v>
                </c:pt>
                <c:pt idx="56858">
                  <c:v>56858</c:v>
                </c:pt>
                <c:pt idx="56859">
                  <c:v>56859</c:v>
                </c:pt>
                <c:pt idx="56860">
                  <c:v>56860</c:v>
                </c:pt>
                <c:pt idx="56861">
                  <c:v>56861</c:v>
                </c:pt>
                <c:pt idx="56862">
                  <c:v>56862</c:v>
                </c:pt>
                <c:pt idx="56863">
                  <c:v>56863</c:v>
                </c:pt>
                <c:pt idx="56864">
                  <c:v>56864</c:v>
                </c:pt>
                <c:pt idx="56865">
                  <c:v>56865</c:v>
                </c:pt>
                <c:pt idx="56866">
                  <c:v>56866</c:v>
                </c:pt>
                <c:pt idx="56867">
                  <c:v>56867</c:v>
                </c:pt>
                <c:pt idx="56868">
                  <c:v>56868</c:v>
                </c:pt>
                <c:pt idx="56869">
                  <c:v>56869</c:v>
                </c:pt>
                <c:pt idx="56870">
                  <c:v>56870</c:v>
                </c:pt>
                <c:pt idx="56871">
                  <c:v>56871</c:v>
                </c:pt>
                <c:pt idx="56872">
                  <c:v>56872</c:v>
                </c:pt>
                <c:pt idx="56873">
                  <c:v>56873</c:v>
                </c:pt>
                <c:pt idx="56874">
                  <c:v>56874</c:v>
                </c:pt>
                <c:pt idx="56875">
                  <c:v>56875</c:v>
                </c:pt>
                <c:pt idx="56876">
                  <c:v>56876</c:v>
                </c:pt>
                <c:pt idx="56877">
                  <c:v>56877</c:v>
                </c:pt>
                <c:pt idx="56878">
                  <c:v>56878</c:v>
                </c:pt>
                <c:pt idx="56879">
                  <c:v>56879</c:v>
                </c:pt>
                <c:pt idx="56880">
                  <c:v>56880</c:v>
                </c:pt>
                <c:pt idx="56881">
                  <c:v>56881</c:v>
                </c:pt>
                <c:pt idx="56882">
                  <c:v>56882</c:v>
                </c:pt>
                <c:pt idx="56883">
                  <c:v>56883</c:v>
                </c:pt>
                <c:pt idx="56884">
                  <c:v>56884</c:v>
                </c:pt>
                <c:pt idx="56885">
                  <c:v>56885</c:v>
                </c:pt>
                <c:pt idx="56886">
                  <c:v>56886</c:v>
                </c:pt>
                <c:pt idx="56887">
                  <c:v>56887</c:v>
                </c:pt>
                <c:pt idx="56888">
                  <c:v>56888</c:v>
                </c:pt>
                <c:pt idx="56889">
                  <c:v>56889</c:v>
                </c:pt>
                <c:pt idx="56890">
                  <c:v>56890</c:v>
                </c:pt>
                <c:pt idx="56891">
                  <c:v>56891</c:v>
                </c:pt>
                <c:pt idx="56892">
                  <c:v>56892</c:v>
                </c:pt>
                <c:pt idx="56893">
                  <c:v>56893</c:v>
                </c:pt>
                <c:pt idx="56894">
                  <c:v>56894</c:v>
                </c:pt>
                <c:pt idx="56895">
                  <c:v>56895</c:v>
                </c:pt>
                <c:pt idx="56896">
                  <c:v>56896</c:v>
                </c:pt>
                <c:pt idx="56897">
                  <c:v>56897</c:v>
                </c:pt>
                <c:pt idx="56898">
                  <c:v>56898</c:v>
                </c:pt>
                <c:pt idx="56899">
                  <c:v>56899</c:v>
                </c:pt>
                <c:pt idx="56900">
                  <c:v>56900</c:v>
                </c:pt>
                <c:pt idx="56901">
                  <c:v>56901</c:v>
                </c:pt>
                <c:pt idx="56902">
                  <c:v>56902</c:v>
                </c:pt>
                <c:pt idx="56903">
                  <c:v>56903</c:v>
                </c:pt>
                <c:pt idx="56904">
                  <c:v>56904</c:v>
                </c:pt>
                <c:pt idx="56905">
                  <c:v>56905</c:v>
                </c:pt>
                <c:pt idx="56906">
                  <c:v>56906</c:v>
                </c:pt>
                <c:pt idx="56907">
                  <c:v>56907</c:v>
                </c:pt>
                <c:pt idx="56908">
                  <c:v>56908</c:v>
                </c:pt>
                <c:pt idx="56909">
                  <c:v>56909</c:v>
                </c:pt>
                <c:pt idx="56910">
                  <c:v>56910</c:v>
                </c:pt>
                <c:pt idx="56911">
                  <c:v>56911</c:v>
                </c:pt>
                <c:pt idx="56912">
                  <c:v>56912</c:v>
                </c:pt>
                <c:pt idx="56913">
                  <c:v>56913</c:v>
                </c:pt>
                <c:pt idx="56914">
                  <c:v>56914</c:v>
                </c:pt>
                <c:pt idx="56915">
                  <c:v>56915</c:v>
                </c:pt>
                <c:pt idx="56916">
                  <c:v>56916</c:v>
                </c:pt>
                <c:pt idx="56917">
                  <c:v>56917</c:v>
                </c:pt>
                <c:pt idx="56918">
                  <c:v>56918</c:v>
                </c:pt>
                <c:pt idx="56919">
                  <c:v>56919</c:v>
                </c:pt>
                <c:pt idx="56920">
                  <c:v>56920</c:v>
                </c:pt>
                <c:pt idx="56921">
                  <c:v>56921</c:v>
                </c:pt>
                <c:pt idx="56922">
                  <c:v>56922</c:v>
                </c:pt>
                <c:pt idx="56923">
                  <c:v>56923</c:v>
                </c:pt>
                <c:pt idx="56924">
                  <c:v>56924</c:v>
                </c:pt>
                <c:pt idx="56925">
                  <c:v>56925</c:v>
                </c:pt>
                <c:pt idx="56926">
                  <c:v>56926</c:v>
                </c:pt>
                <c:pt idx="56927">
                  <c:v>56927</c:v>
                </c:pt>
                <c:pt idx="56928">
                  <c:v>56928</c:v>
                </c:pt>
                <c:pt idx="56929">
                  <c:v>56929</c:v>
                </c:pt>
                <c:pt idx="56930">
                  <c:v>56930</c:v>
                </c:pt>
                <c:pt idx="56931">
                  <c:v>56931</c:v>
                </c:pt>
                <c:pt idx="56932">
                  <c:v>56932</c:v>
                </c:pt>
                <c:pt idx="56933">
                  <c:v>56933</c:v>
                </c:pt>
                <c:pt idx="56934">
                  <c:v>56934</c:v>
                </c:pt>
                <c:pt idx="56935">
                  <c:v>56935</c:v>
                </c:pt>
                <c:pt idx="56936">
                  <c:v>56936</c:v>
                </c:pt>
                <c:pt idx="56937">
                  <c:v>56937</c:v>
                </c:pt>
                <c:pt idx="56938">
                  <c:v>56938</c:v>
                </c:pt>
                <c:pt idx="56939">
                  <c:v>56939</c:v>
                </c:pt>
                <c:pt idx="56940">
                  <c:v>56940</c:v>
                </c:pt>
                <c:pt idx="56941">
                  <c:v>56941</c:v>
                </c:pt>
                <c:pt idx="56942">
                  <c:v>56942</c:v>
                </c:pt>
                <c:pt idx="56943">
                  <c:v>56943</c:v>
                </c:pt>
                <c:pt idx="56944">
                  <c:v>56944</c:v>
                </c:pt>
                <c:pt idx="56945">
                  <c:v>56945</c:v>
                </c:pt>
                <c:pt idx="56946">
                  <c:v>56946</c:v>
                </c:pt>
                <c:pt idx="56947">
                  <c:v>56947</c:v>
                </c:pt>
                <c:pt idx="56948">
                  <c:v>56948</c:v>
                </c:pt>
                <c:pt idx="56949">
                  <c:v>56949</c:v>
                </c:pt>
                <c:pt idx="56950">
                  <c:v>56950</c:v>
                </c:pt>
                <c:pt idx="56951">
                  <c:v>56951</c:v>
                </c:pt>
                <c:pt idx="56952">
                  <c:v>56952</c:v>
                </c:pt>
                <c:pt idx="56953">
                  <c:v>56953</c:v>
                </c:pt>
                <c:pt idx="56954">
                  <c:v>56954</c:v>
                </c:pt>
                <c:pt idx="56955">
                  <c:v>56955</c:v>
                </c:pt>
                <c:pt idx="56956">
                  <c:v>56956</c:v>
                </c:pt>
                <c:pt idx="56957">
                  <c:v>56957</c:v>
                </c:pt>
                <c:pt idx="56958">
                  <c:v>56958</c:v>
                </c:pt>
                <c:pt idx="56959">
                  <c:v>56959</c:v>
                </c:pt>
                <c:pt idx="56960">
                  <c:v>56960</c:v>
                </c:pt>
                <c:pt idx="56961">
                  <c:v>56961</c:v>
                </c:pt>
                <c:pt idx="56962">
                  <c:v>56962</c:v>
                </c:pt>
                <c:pt idx="56963">
                  <c:v>56963</c:v>
                </c:pt>
                <c:pt idx="56964">
                  <c:v>56964</c:v>
                </c:pt>
                <c:pt idx="56965">
                  <c:v>56965</c:v>
                </c:pt>
                <c:pt idx="56966">
                  <c:v>56966</c:v>
                </c:pt>
                <c:pt idx="56967">
                  <c:v>56967</c:v>
                </c:pt>
                <c:pt idx="56968">
                  <c:v>56968</c:v>
                </c:pt>
                <c:pt idx="56969">
                  <c:v>56969</c:v>
                </c:pt>
                <c:pt idx="56970">
                  <c:v>56970</c:v>
                </c:pt>
                <c:pt idx="56971">
                  <c:v>56971</c:v>
                </c:pt>
                <c:pt idx="56972">
                  <c:v>56972</c:v>
                </c:pt>
                <c:pt idx="56973">
                  <c:v>56973</c:v>
                </c:pt>
                <c:pt idx="56974">
                  <c:v>56974</c:v>
                </c:pt>
                <c:pt idx="56975">
                  <c:v>56975</c:v>
                </c:pt>
                <c:pt idx="56976">
                  <c:v>56976</c:v>
                </c:pt>
                <c:pt idx="56977">
                  <c:v>56977</c:v>
                </c:pt>
                <c:pt idx="56978">
                  <c:v>56978</c:v>
                </c:pt>
                <c:pt idx="56979">
                  <c:v>56979</c:v>
                </c:pt>
                <c:pt idx="56980">
                  <c:v>56980</c:v>
                </c:pt>
                <c:pt idx="56981">
                  <c:v>56981</c:v>
                </c:pt>
                <c:pt idx="56982">
                  <c:v>56982</c:v>
                </c:pt>
                <c:pt idx="56983">
                  <c:v>56983</c:v>
                </c:pt>
                <c:pt idx="56984">
                  <c:v>56984</c:v>
                </c:pt>
                <c:pt idx="56985">
                  <c:v>56985</c:v>
                </c:pt>
                <c:pt idx="56986">
                  <c:v>56986</c:v>
                </c:pt>
                <c:pt idx="56987">
                  <c:v>56987</c:v>
                </c:pt>
                <c:pt idx="56988">
                  <c:v>56988</c:v>
                </c:pt>
                <c:pt idx="56989">
                  <c:v>56989</c:v>
                </c:pt>
                <c:pt idx="56990">
                  <c:v>56990</c:v>
                </c:pt>
                <c:pt idx="56991">
                  <c:v>56991</c:v>
                </c:pt>
                <c:pt idx="56992">
                  <c:v>56992</c:v>
                </c:pt>
                <c:pt idx="56993">
                  <c:v>56993</c:v>
                </c:pt>
                <c:pt idx="56994">
                  <c:v>56994</c:v>
                </c:pt>
                <c:pt idx="56995">
                  <c:v>56995</c:v>
                </c:pt>
                <c:pt idx="56996">
                  <c:v>56996</c:v>
                </c:pt>
                <c:pt idx="56997">
                  <c:v>56997</c:v>
                </c:pt>
                <c:pt idx="56998">
                  <c:v>56998</c:v>
                </c:pt>
                <c:pt idx="56999">
                  <c:v>56999</c:v>
                </c:pt>
                <c:pt idx="57000">
                  <c:v>57000</c:v>
                </c:pt>
                <c:pt idx="57001">
                  <c:v>57001</c:v>
                </c:pt>
                <c:pt idx="57002">
                  <c:v>57002</c:v>
                </c:pt>
                <c:pt idx="57003">
                  <c:v>57003</c:v>
                </c:pt>
                <c:pt idx="57004">
                  <c:v>57004</c:v>
                </c:pt>
                <c:pt idx="57005">
                  <c:v>57005</c:v>
                </c:pt>
                <c:pt idx="57006">
                  <c:v>57006</c:v>
                </c:pt>
                <c:pt idx="57007">
                  <c:v>57007</c:v>
                </c:pt>
                <c:pt idx="57008">
                  <c:v>57008</c:v>
                </c:pt>
                <c:pt idx="57009">
                  <c:v>57009</c:v>
                </c:pt>
                <c:pt idx="57010">
                  <c:v>57010</c:v>
                </c:pt>
                <c:pt idx="57011">
                  <c:v>57011</c:v>
                </c:pt>
                <c:pt idx="57012">
                  <c:v>57012</c:v>
                </c:pt>
                <c:pt idx="57013">
                  <c:v>57013</c:v>
                </c:pt>
                <c:pt idx="57014">
                  <c:v>57014</c:v>
                </c:pt>
                <c:pt idx="57015">
                  <c:v>57015</c:v>
                </c:pt>
                <c:pt idx="57016">
                  <c:v>57016</c:v>
                </c:pt>
                <c:pt idx="57017">
                  <c:v>57017</c:v>
                </c:pt>
                <c:pt idx="57018">
                  <c:v>57018</c:v>
                </c:pt>
                <c:pt idx="57019">
                  <c:v>57019</c:v>
                </c:pt>
                <c:pt idx="57020">
                  <c:v>57020</c:v>
                </c:pt>
                <c:pt idx="57021">
                  <c:v>57021</c:v>
                </c:pt>
                <c:pt idx="57022">
                  <c:v>57022</c:v>
                </c:pt>
                <c:pt idx="57023">
                  <c:v>57023</c:v>
                </c:pt>
                <c:pt idx="57024">
                  <c:v>57024</c:v>
                </c:pt>
                <c:pt idx="57025">
                  <c:v>57025</c:v>
                </c:pt>
                <c:pt idx="57026">
                  <c:v>57026</c:v>
                </c:pt>
                <c:pt idx="57027">
                  <c:v>57027</c:v>
                </c:pt>
                <c:pt idx="57028">
                  <c:v>57028</c:v>
                </c:pt>
                <c:pt idx="57029">
                  <c:v>57029</c:v>
                </c:pt>
                <c:pt idx="57030">
                  <c:v>57030</c:v>
                </c:pt>
                <c:pt idx="57031">
                  <c:v>57031</c:v>
                </c:pt>
                <c:pt idx="57032">
                  <c:v>57032</c:v>
                </c:pt>
                <c:pt idx="57033">
                  <c:v>57033</c:v>
                </c:pt>
                <c:pt idx="57034">
                  <c:v>57034</c:v>
                </c:pt>
                <c:pt idx="57035">
                  <c:v>57035</c:v>
                </c:pt>
                <c:pt idx="57036">
                  <c:v>57036</c:v>
                </c:pt>
                <c:pt idx="57037">
                  <c:v>57037</c:v>
                </c:pt>
                <c:pt idx="57038">
                  <c:v>57038</c:v>
                </c:pt>
                <c:pt idx="57039">
                  <c:v>57039</c:v>
                </c:pt>
                <c:pt idx="57040">
                  <c:v>57040</c:v>
                </c:pt>
                <c:pt idx="57041">
                  <c:v>57041</c:v>
                </c:pt>
                <c:pt idx="57042">
                  <c:v>57042</c:v>
                </c:pt>
                <c:pt idx="57043">
                  <c:v>57043</c:v>
                </c:pt>
                <c:pt idx="57044">
                  <c:v>57044</c:v>
                </c:pt>
                <c:pt idx="57045">
                  <c:v>57045</c:v>
                </c:pt>
                <c:pt idx="57046">
                  <c:v>57046</c:v>
                </c:pt>
                <c:pt idx="57047">
                  <c:v>57047</c:v>
                </c:pt>
                <c:pt idx="57048">
                  <c:v>57048</c:v>
                </c:pt>
                <c:pt idx="57049">
                  <c:v>57049</c:v>
                </c:pt>
                <c:pt idx="57050">
                  <c:v>57050</c:v>
                </c:pt>
                <c:pt idx="57051">
                  <c:v>57051</c:v>
                </c:pt>
                <c:pt idx="57052">
                  <c:v>57052</c:v>
                </c:pt>
                <c:pt idx="57053">
                  <c:v>57053</c:v>
                </c:pt>
                <c:pt idx="57054">
                  <c:v>57054</c:v>
                </c:pt>
                <c:pt idx="57055">
                  <c:v>57055</c:v>
                </c:pt>
                <c:pt idx="57056">
                  <c:v>57056</c:v>
                </c:pt>
                <c:pt idx="57057">
                  <c:v>57057</c:v>
                </c:pt>
                <c:pt idx="57058">
                  <c:v>57058</c:v>
                </c:pt>
                <c:pt idx="57059">
                  <c:v>57059</c:v>
                </c:pt>
                <c:pt idx="57060">
                  <c:v>57060</c:v>
                </c:pt>
                <c:pt idx="57061">
                  <c:v>57061</c:v>
                </c:pt>
                <c:pt idx="57062">
                  <c:v>57062</c:v>
                </c:pt>
                <c:pt idx="57063">
                  <c:v>57063</c:v>
                </c:pt>
                <c:pt idx="57064">
                  <c:v>57064</c:v>
                </c:pt>
                <c:pt idx="57065">
                  <c:v>57065</c:v>
                </c:pt>
                <c:pt idx="57066">
                  <c:v>57066</c:v>
                </c:pt>
                <c:pt idx="57067">
                  <c:v>57067</c:v>
                </c:pt>
                <c:pt idx="57068">
                  <c:v>57068</c:v>
                </c:pt>
                <c:pt idx="57069">
                  <c:v>57069</c:v>
                </c:pt>
                <c:pt idx="57070">
                  <c:v>57070</c:v>
                </c:pt>
                <c:pt idx="57071">
                  <c:v>57071</c:v>
                </c:pt>
                <c:pt idx="57072">
                  <c:v>57072</c:v>
                </c:pt>
                <c:pt idx="57073">
                  <c:v>57073</c:v>
                </c:pt>
                <c:pt idx="57074">
                  <c:v>57074</c:v>
                </c:pt>
                <c:pt idx="57075">
                  <c:v>57075</c:v>
                </c:pt>
                <c:pt idx="57076">
                  <c:v>57076</c:v>
                </c:pt>
                <c:pt idx="57077">
                  <c:v>57077</c:v>
                </c:pt>
                <c:pt idx="57078">
                  <c:v>57078</c:v>
                </c:pt>
                <c:pt idx="57079">
                  <c:v>57079</c:v>
                </c:pt>
                <c:pt idx="57080">
                  <c:v>57080</c:v>
                </c:pt>
                <c:pt idx="57081">
                  <c:v>57081</c:v>
                </c:pt>
                <c:pt idx="57082">
                  <c:v>57082</c:v>
                </c:pt>
                <c:pt idx="57083">
                  <c:v>57083</c:v>
                </c:pt>
                <c:pt idx="57084">
                  <c:v>57084</c:v>
                </c:pt>
                <c:pt idx="57085">
                  <c:v>57085</c:v>
                </c:pt>
                <c:pt idx="57086">
                  <c:v>57086</c:v>
                </c:pt>
                <c:pt idx="57087">
                  <c:v>57087</c:v>
                </c:pt>
                <c:pt idx="57088">
                  <c:v>57088</c:v>
                </c:pt>
                <c:pt idx="57089">
                  <c:v>57089</c:v>
                </c:pt>
                <c:pt idx="57090">
                  <c:v>57090</c:v>
                </c:pt>
                <c:pt idx="57091">
                  <c:v>57091</c:v>
                </c:pt>
                <c:pt idx="57092">
                  <c:v>57092</c:v>
                </c:pt>
                <c:pt idx="57093">
                  <c:v>57093</c:v>
                </c:pt>
                <c:pt idx="57094">
                  <c:v>57094</c:v>
                </c:pt>
                <c:pt idx="57095">
                  <c:v>57095</c:v>
                </c:pt>
                <c:pt idx="57096">
                  <c:v>57096</c:v>
                </c:pt>
                <c:pt idx="57097">
                  <c:v>57097</c:v>
                </c:pt>
                <c:pt idx="57098">
                  <c:v>57098</c:v>
                </c:pt>
                <c:pt idx="57099">
                  <c:v>57099</c:v>
                </c:pt>
                <c:pt idx="57100">
                  <c:v>57100</c:v>
                </c:pt>
                <c:pt idx="57101">
                  <c:v>57101</c:v>
                </c:pt>
                <c:pt idx="57102">
                  <c:v>57102</c:v>
                </c:pt>
                <c:pt idx="57103">
                  <c:v>57103</c:v>
                </c:pt>
                <c:pt idx="57104">
                  <c:v>57104</c:v>
                </c:pt>
                <c:pt idx="57105">
                  <c:v>57105</c:v>
                </c:pt>
                <c:pt idx="57106">
                  <c:v>57106</c:v>
                </c:pt>
                <c:pt idx="57107">
                  <c:v>57107</c:v>
                </c:pt>
                <c:pt idx="57108">
                  <c:v>57108</c:v>
                </c:pt>
                <c:pt idx="57109">
                  <c:v>57109</c:v>
                </c:pt>
                <c:pt idx="57110">
                  <c:v>57110</c:v>
                </c:pt>
                <c:pt idx="57111">
                  <c:v>57111</c:v>
                </c:pt>
                <c:pt idx="57112">
                  <c:v>57112</c:v>
                </c:pt>
                <c:pt idx="57113">
                  <c:v>57113</c:v>
                </c:pt>
                <c:pt idx="57114">
                  <c:v>57114</c:v>
                </c:pt>
                <c:pt idx="57115">
                  <c:v>57115</c:v>
                </c:pt>
                <c:pt idx="57116">
                  <c:v>57116</c:v>
                </c:pt>
                <c:pt idx="57117">
                  <c:v>57117</c:v>
                </c:pt>
                <c:pt idx="57118">
                  <c:v>57118</c:v>
                </c:pt>
                <c:pt idx="57119">
                  <c:v>57119</c:v>
                </c:pt>
                <c:pt idx="57120">
                  <c:v>57120</c:v>
                </c:pt>
                <c:pt idx="57121">
                  <c:v>57121</c:v>
                </c:pt>
                <c:pt idx="57122">
                  <c:v>57122</c:v>
                </c:pt>
                <c:pt idx="57123">
                  <c:v>57123</c:v>
                </c:pt>
                <c:pt idx="57124">
                  <c:v>57124</c:v>
                </c:pt>
                <c:pt idx="57125">
                  <c:v>57125</c:v>
                </c:pt>
                <c:pt idx="57126">
                  <c:v>57126</c:v>
                </c:pt>
                <c:pt idx="57127">
                  <c:v>57127</c:v>
                </c:pt>
                <c:pt idx="57128">
                  <c:v>57128</c:v>
                </c:pt>
                <c:pt idx="57129">
                  <c:v>57129</c:v>
                </c:pt>
                <c:pt idx="57130">
                  <c:v>57130</c:v>
                </c:pt>
                <c:pt idx="57131">
                  <c:v>57131</c:v>
                </c:pt>
                <c:pt idx="57132">
                  <c:v>57132</c:v>
                </c:pt>
                <c:pt idx="57133">
                  <c:v>57133</c:v>
                </c:pt>
                <c:pt idx="57134">
                  <c:v>57134</c:v>
                </c:pt>
                <c:pt idx="57135">
                  <c:v>57135</c:v>
                </c:pt>
                <c:pt idx="57136">
                  <c:v>57136</c:v>
                </c:pt>
                <c:pt idx="57137">
                  <c:v>57137</c:v>
                </c:pt>
                <c:pt idx="57138">
                  <c:v>57138</c:v>
                </c:pt>
                <c:pt idx="57139">
                  <c:v>57139</c:v>
                </c:pt>
                <c:pt idx="57140">
                  <c:v>57140</c:v>
                </c:pt>
                <c:pt idx="57141">
                  <c:v>57141</c:v>
                </c:pt>
                <c:pt idx="57142">
                  <c:v>57142</c:v>
                </c:pt>
                <c:pt idx="57143">
                  <c:v>57143</c:v>
                </c:pt>
                <c:pt idx="57144">
                  <c:v>57144</c:v>
                </c:pt>
                <c:pt idx="57145">
                  <c:v>57145</c:v>
                </c:pt>
                <c:pt idx="57146">
                  <c:v>57146</c:v>
                </c:pt>
                <c:pt idx="57147">
                  <c:v>57147</c:v>
                </c:pt>
                <c:pt idx="57148">
                  <c:v>57148</c:v>
                </c:pt>
                <c:pt idx="57149">
                  <c:v>57149</c:v>
                </c:pt>
                <c:pt idx="57150">
                  <c:v>57150</c:v>
                </c:pt>
                <c:pt idx="57151">
                  <c:v>57151</c:v>
                </c:pt>
                <c:pt idx="57152">
                  <c:v>57152</c:v>
                </c:pt>
                <c:pt idx="57153">
                  <c:v>57153</c:v>
                </c:pt>
                <c:pt idx="57154">
                  <c:v>57154</c:v>
                </c:pt>
                <c:pt idx="57155">
                  <c:v>57155</c:v>
                </c:pt>
                <c:pt idx="57156">
                  <c:v>57156</c:v>
                </c:pt>
                <c:pt idx="57157">
                  <c:v>57157</c:v>
                </c:pt>
                <c:pt idx="57158">
                  <c:v>57158</c:v>
                </c:pt>
                <c:pt idx="57159">
                  <c:v>57159</c:v>
                </c:pt>
                <c:pt idx="57160">
                  <c:v>57160</c:v>
                </c:pt>
                <c:pt idx="57161">
                  <c:v>57161</c:v>
                </c:pt>
                <c:pt idx="57162">
                  <c:v>57162</c:v>
                </c:pt>
                <c:pt idx="57163">
                  <c:v>57163</c:v>
                </c:pt>
                <c:pt idx="57164">
                  <c:v>57164</c:v>
                </c:pt>
                <c:pt idx="57165">
                  <c:v>57165</c:v>
                </c:pt>
                <c:pt idx="57166">
                  <c:v>57166</c:v>
                </c:pt>
                <c:pt idx="57167">
                  <c:v>57167</c:v>
                </c:pt>
                <c:pt idx="57168">
                  <c:v>57168</c:v>
                </c:pt>
                <c:pt idx="57169">
                  <c:v>57169</c:v>
                </c:pt>
                <c:pt idx="57170">
                  <c:v>57170</c:v>
                </c:pt>
                <c:pt idx="57171">
                  <c:v>57171</c:v>
                </c:pt>
                <c:pt idx="57172">
                  <c:v>57172</c:v>
                </c:pt>
                <c:pt idx="57173">
                  <c:v>57173</c:v>
                </c:pt>
                <c:pt idx="57174">
                  <c:v>57174</c:v>
                </c:pt>
                <c:pt idx="57175">
                  <c:v>57175</c:v>
                </c:pt>
                <c:pt idx="57176">
                  <c:v>57176</c:v>
                </c:pt>
                <c:pt idx="57177">
                  <c:v>57177</c:v>
                </c:pt>
                <c:pt idx="57178">
                  <c:v>57178</c:v>
                </c:pt>
                <c:pt idx="57179">
                  <c:v>57179</c:v>
                </c:pt>
                <c:pt idx="57180">
                  <c:v>57180</c:v>
                </c:pt>
                <c:pt idx="57181">
                  <c:v>57181</c:v>
                </c:pt>
                <c:pt idx="57182">
                  <c:v>57182</c:v>
                </c:pt>
                <c:pt idx="57183">
                  <c:v>57183</c:v>
                </c:pt>
                <c:pt idx="57184">
                  <c:v>57184</c:v>
                </c:pt>
                <c:pt idx="57185">
                  <c:v>57185</c:v>
                </c:pt>
                <c:pt idx="57186">
                  <c:v>57186</c:v>
                </c:pt>
                <c:pt idx="57187">
                  <c:v>57187</c:v>
                </c:pt>
                <c:pt idx="57188">
                  <c:v>57188</c:v>
                </c:pt>
                <c:pt idx="57189">
                  <c:v>57189</c:v>
                </c:pt>
                <c:pt idx="57190">
                  <c:v>57190</c:v>
                </c:pt>
                <c:pt idx="57191">
                  <c:v>57191</c:v>
                </c:pt>
                <c:pt idx="57192">
                  <c:v>57192</c:v>
                </c:pt>
                <c:pt idx="57193">
                  <c:v>57193</c:v>
                </c:pt>
                <c:pt idx="57194">
                  <c:v>57194</c:v>
                </c:pt>
                <c:pt idx="57195">
                  <c:v>57195</c:v>
                </c:pt>
                <c:pt idx="57196">
                  <c:v>57196</c:v>
                </c:pt>
                <c:pt idx="57197">
                  <c:v>57197</c:v>
                </c:pt>
                <c:pt idx="57198">
                  <c:v>57198</c:v>
                </c:pt>
                <c:pt idx="57199">
                  <c:v>57199</c:v>
                </c:pt>
                <c:pt idx="57200">
                  <c:v>57200</c:v>
                </c:pt>
                <c:pt idx="57201">
                  <c:v>57201</c:v>
                </c:pt>
                <c:pt idx="57202">
                  <c:v>57202</c:v>
                </c:pt>
                <c:pt idx="57203">
                  <c:v>57203</c:v>
                </c:pt>
                <c:pt idx="57204">
                  <c:v>57204</c:v>
                </c:pt>
                <c:pt idx="57205">
                  <c:v>57205</c:v>
                </c:pt>
                <c:pt idx="57206">
                  <c:v>57206</c:v>
                </c:pt>
                <c:pt idx="57207">
                  <c:v>57207</c:v>
                </c:pt>
                <c:pt idx="57208">
                  <c:v>57208</c:v>
                </c:pt>
                <c:pt idx="57209">
                  <c:v>57209</c:v>
                </c:pt>
                <c:pt idx="57210">
                  <c:v>57210</c:v>
                </c:pt>
                <c:pt idx="57211">
                  <c:v>57211</c:v>
                </c:pt>
                <c:pt idx="57212">
                  <c:v>57212</c:v>
                </c:pt>
                <c:pt idx="57213">
                  <c:v>57213</c:v>
                </c:pt>
                <c:pt idx="57214">
                  <c:v>57214</c:v>
                </c:pt>
                <c:pt idx="57215">
                  <c:v>57215</c:v>
                </c:pt>
                <c:pt idx="57216">
                  <c:v>57216</c:v>
                </c:pt>
                <c:pt idx="57217">
                  <c:v>57217</c:v>
                </c:pt>
                <c:pt idx="57218">
                  <c:v>57218</c:v>
                </c:pt>
                <c:pt idx="57219">
                  <c:v>57219</c:v>
                </c:pt>
                <c:pt idx="57220">
                  <c:v>57220</c:v>
                </c:pt>
                <c:pt idx="57221">
                  <c:v>57221</c:v>
                </c:pt>
                <c:pt idx="57222">
                  <c:v>57222</c:v>
                </c:pt>
                <c:pt idx="57223">
                  <c:v>57223</c:v>
                </c:pt>
                <c:pt idx="57224">
                  <c:v>57224</c:v>
                </c:pt>
                <c:pt idx="57225">
                  <c:v>57225</c:v>
                </c:pt>
                <c:pt idx="57226">
                  <c:v>57226</c:v>
                </c:pt>
                <c:pt idx="57227">
                  <c:v>57227</c:v>
                </c:pt>
                <c:pt idx="57228">
                  <c:v>57228</c:v>
                </c:pt>
                <c:pt idx="57229">
                  <c:v>57229</c:v>
                </c:pt>
                <c:pt idx="57230">
                  <c:v>57230</c:v>
                </c:pt>
                <c:pt idx="57231">
                  <c:v>57231</c:v>
                </c:pt>
                <c:pt idx="57232">
                  <c:v>57232</c:v>
                </c:pt>
                <c:pt idx="57233">
                  <c:v>57233</c:v>
                </c:pt>
                <c:pt idx="57234">
                  <c:v>57234</c:v>
                </c:pt>
                <c:pt idx="57235">
                  <c:v>57235</c:v>
                </c:pt>
                <c:pt idx="57236">
                  <c:v>57236</c:v>
                </c:pt>
                <c:pt idx="57237">
                  <c:v>57237</c:v>
                </c:pt>
                <c:pt idx="57238">
                  <c:v>57238</c:v>
                </c:pt>
                <c:pt idx="57239">
                  <c:v>57239</c:v>
                </c:pt>
                <c:pt idx="57240">
                  <c:v>57240</c:v>
                </c:pt>
                <c:pt idx="57241">
                  <c:v>57241</c:v>
                </c:pt>
                <c:pt idx="57242">
                  <c:v>57242</c:v>
                </c:pt>
                <c:pt idx="57243">
                  <c:v>57243</c:v>
                </c:pt>
                <c:pt idx="57244">
                  <c:v>57244</c:v>
                </c:pt>
                <c:pt idx="57245">
                  <c:v>57245</c:v>
                </c:pt>
                <c:pt idx="57246">
                  <c:v>57246</c:v>
                </c:pt>
                <c:pt idx="57247">
                  <c:v>57247</c:v>
                </c:pt>
                <c:pt idx="57248">
                  <c:v>57248</c:v>
                </c:pt>
                <c:pt idx="57249">
                  <c:v>57249</c:v>
                </c:pt>
                <c:pt idx="57250">
                  <c:v>57250</c:v>
                </c:pt>
                <c:pt idx="57251">
                  <c:v>57251</c:v>
                </c:pt>
                <c:pt idx="57252">
                  <c:v>57252</c:v>
                </c:pt>
                <c:pt idx="57253">
                  <c:v>57253</c:v>
                </c:pt>
                <c:pt idx="57254">
                  <c:v>57254</c:v>
                </c:pt>
                <c:pt idx="57255">
                  <c:v>57255</c:v>
                </c:pt>
                <c:pt idx="57256">
                  <c:v>57256</c:v>
                </c:pt>
                <c:pt idx="57257">
                  <c:v>57257</c:v>
                </c:pt>
                <c:pt idx="57258">
                  <c:v>57258</c:v>
                </c:pt>
                <c:pt idx="57259">
                  <c:v>57259</c:v>
                </c:pt>
                <c:pt idx="57260">
                  <c:v>57260</c:v>
                </c:pt>
                <c:pt idx="57261">
                  <c:v>57261</c:v>
                </c:pt>
                <c:pt idx="57262">
                  <c:v>57262</c:v>
                </c:pt>
                <c:pt idx="57263">
                  <c:v>57263</c:v>
                </c:pt>
                <c:pt idx="57264">
                  <c:v>57264</c:v>
                </c:pt>
                <c:pt idx="57265">
                  <c:v>57265</c:v>
                </c:pt>
                <c:pt idx="57266">
                  <c:v>57266</c:v>
                </c:pt>
                <c:pt idx="57267">
                  <c:v>57267</c:v>
                </c:pt>
                <c:pt idx="57268">
                  <c:v>57268</c:v>
                </c:pt>
                <c:pt idx="57269">
                  <c:v>57269</c:v>
                </c:pt>
                <c:pt idx="57270">
                  <c:v>57270</c:v>
                </c:pt>
                <c:pt idx="57271">
                  <c:v>57271</c:v>
                </c:pt>
                <c:pt idx="57272">
                  <c:v>57272</c:v>
                </c:pt>
                <c:pt idx="57273">
                  <c:v>57273</c:v>
                </c:pt>
                <c:pt idx="57274">
                  <c:v>57274</c:v>
                </c:pt>
                <c:pt idx="57275">
                  <c:v>57275</c:v>
                </c:pt>
                <c:pt idx="57276">
                  <c:v>57276</c:v>
                </c:pt>
                <c:pt idx="57277">
                  <c:v>57277</c:v>
                </c:pt>
                <c:pt idx="57278">
                  <c:v>57278</c:v>
                </c:pt>
                <c:pt idx="57279">
                  <c:v>57279</c:v>
                </c:pt>
                <c:pt idx="57280">
                  <c:v>57280</c:v>
                </c:pt>
                <c:pt idx="57281">
                  <c:v>57281</c:v>
                </c:pt>
                <c:pt idx="57282">
                  <c:v>57282</c:v>
                </c:pt>
                <c:pt idx="57283">
                  <c:v>57283</c:v>
                </c:pt>
                <c:pt idx="57284">
                  <c:v>57284</c:v>
                </c:pt>
                <c:pt idx="57285">
                  <c:v>57285</c:v>
                </c:pt>
                <c:pt idx="57286">
                  <c:v>57286</c:v>
                </c:pt>
                <c:pt idx="57287">
                  <c:v>57287</c:v>
                </c:pt>
                <c:pt idx="57288">
                  <c:v>57288</c:v>
                </c:pt>
                <c:pt idx="57289">
                  <c:v>57289</c:v>
                </c:pt>
                <c:pt idx="57290">
                  <c:v>57290</c:v>
                </c:pt>
                <c:pt idx="57291">
                  <c:v>57291</c:v>
                </c:pt>
                <c:pt idx="57292">
                  <c:v>57292</c:v>
                </c:pt>
                <c:pt idx="57293">
                  <c:v>57293</c:v>
                </c:pt>
                <c:pt idx="57294">
                  <c:v>57294</c:v>
                </c:pt>
                <c:pt idx="57295">
                  <c:v>57295</c:v>
                </c:pt>
                <c:pt idx="57296">
                  <c:v>57296</c:v>
                </c:pt>
                <c:pt idx="57297">
                  <c:v>57297</c:v>
                </c:pt>
                <c:pt idx="57298">
                  <c:v>57298</c:v>
                </c:pt>
                <c:pt idx="57299">
                  <c:v>57299</c:v>
                </c:pt>
                <c:pt idx="57300">
                  <c:v>57300</c:v>
                </c:pt>
                <c:pt idx="57301">
                  <c:v>57301</c:v>
                </c:pt>
                <c:pt idx="57302">
                  <c:v>57302</c:v>
                </c:pt>
                <c:pt idx="57303">
                  <c:v>57303</c:v>
                </c:pt>
                <c:pt idx="57304">
                  <c:v>57304</c:v>
                </c:pt>
                <c:pt idx="57305">
                  <c:v>57305</c:v>
                </c:pt>
                <c:pt idx="57306">
                  <c:v>57306</c:v>
                </c:pt>
                <c:pt idx="57307">
                  <c:v>57307</c:v>
                </c:pt>
                <c:pt idx="57308">
                  <c:v>57308</c:v>
                </c:pt>
                <c:pt idx="57309">
                  <c:v>57309</c:v>
                </c:pt>
                <c:pt idx="57310">
                  <c:v>57310</c:v>
                </c:pt>
                <c:pt idx="57311">
                  <c:v>57311</c:v>
                </c:pt>
                <c:pt idx="57312">
                  <c:v>57312</c:v>
                </c:pt>
                <c:pt idx="57313">
                  <c:v>57313</c:v>
                </c:pt>
                <c:pt idx="57314">
                  <c:v>57314</c:v>
                </c:pt>
                <c:pt idx="57315">
                  <c:v>57315</c:v>
                </c:pt>
                <c:pt idx="57316">
                  <c:v>57316</c:v>
                </c:pt>
                <c:pt idx="57317">
                  <c:v>57317</c:v>
                </c:pt>
                <c:pt idx="57318">
                  <c:v>57318</c:v>
                </c:pt>
                <c:pt idx="57319">
                  <c:v>57319</c:v>
                </c:pt>
                <c:pt idx="57320">
                  <c:v>57320</c:v>
                </c:pt>
                <c:pt idx="57321">
                  <c:v>57321</c:v>
                </c:pt>
                <c:pt idx="57322">
                  <c:v>57322</c:v>
                </c:pt>
                <c:pt idx="57323">
                  <c:v>57323</c:v>
                </c:pt>
                <c:pt idx="57324">
                  <c:v>57324</c:v>
                </c:pt>
                <c:pt idx="57325">
                  <c:v>57325</c:v>
                </c:pt>
                <c:pt idx="57326">
                  <c:v>57326</c:v>
                </c:pt>
                <c:pt idx="57327">
                  <c:v>57327</c:v>
                </c:pt>
                <c:pt idx="57328">
                  <c:v>57328</c:v>
                </c:pt>
                <c:pt idx="57329">
                  <c:v>57329</c:v>
                </c:pt>
                <c:pt idx="57330">
                  <c:v>57330</c:v>
                </c:pt>
                <c:pt idx="57331">
                  <c:v>57331</c:v>
                </c:pt>
                <c:pt idx="57332">
                  <c:v>57332</c:v>
                </c:pt>
                <c:pt idx="57333">
                  <c:v>57333</c:v>
                </c:pt>
                <c:pt idx="57334">
                  <c:v>57334</c:v>
                </c:pt>
                <c:pt idx="57335">
                  <c:v>57335</c:v>
                </c:pt>
                <c:pt idx="57336">
                  <c:v>57336</c:v>
                </c:pt>
                <c:pt idx="57337">
                  <c:v>57337</c:v>
                </c:pt>
                <c:pt idx="57338">
                  <c:v>57338</c:v>
                </c:pt>
                <c:pt idx="57339">
                  <c:v>57339</c:v>
                </c:pt>
                <c:pt idx="57340">
                  <c:v>57340</c:v>
                </c:pt>
                <c:pt idx="57341">
                  <c:v>57341</c:v>
                </c:pt>
                <c:pt idx="57342">
                  <c:v>57342</c:v>
                </c:pt>
                <c:pt idx="57343">
                  <c:v>57343</c:v>
                </c:pt>
                <c:pt idx="57344">
                  <c:v>57344</c:v>
                </c:pt>
                <c:pt idx="57345">
                  <c:v>57345</c:v>
                </c:pt>
                <c:pt idx="57346">
                  <c:v>57346</c:v>
                </c:pt>
                <c:pt idx="57347">
                  <c:v>57347</c:v>
                </c:pt>
                <c:pt idx="57348">
                  <c:v>57348</c:v>
                </c:pt>
                <c:pt idx="57349">
                  <c:v>57349</c:v>
                </c:pt>
                <c:pt idx="57350">
                  <c:v>57350</c:v>
                </c:pt>
                <c:pt idx="57351">
                  <c:v>57351</c:v>
                </c:pt>
                <c:pt idx="57352">
                  <c:v>57352</c:v>
                </c:pt>
                <c:pt idx="57353">
                  <c:v>57353</c:v>
                </c:pt>
                <c:pt idx="57354">
                  <c:v>57354</c:v>
                </c:pt>
                <c:pt idx="57355">
                  <c:v>57355</c:v>
                </c:pt>
                <c:pt idx="57356">
                  <c:v>57356</c:v>
                </c:pt>
                <c:pt idx="57357">
                  <c:v>57357</c:v>
                </c:pt>
                <c:pt idx="57358">
                  <c:v>57358</c:v>
                </c:pt>
                <c:pt idx="57359">
                  <c:v>57359</c:v>
                </c:pt>
                <c:pt idx="57360">
                  <c:v>57360</c:v>
                </c:pt>
                <c:pt idx="57361">
                  <c:v>57361</c:v>
                </c:pt>
                <c:pt idx="57362">
                  <c:v>57362</c:v>
                </c:pt>
                <c:pt idx="57363">
                  <c:v>57363</c:v>
                </c:pt>
                <c:pt idx="57364">
                  <c:v>57364</c:v>
                </c:pt>
                <c:pt idx="57365">
                  <c:v>57365</c:v>
                </c:pt>
                <c:pt idx="57366">
                  <c:v>57366</c:v>
                </c:pt>
                <c:pt idx="57367">
                  <c:v>57367</c:v>
                </c:pt>
                <c:pt idx="57368">
                  <c:v>57368</c:v>
                </c:pt>
                <c:pt idx="57369">
                  <c:v>57369</c:v>
                </c:pt>
                <c:pt idx="57370">
                  <c:v>57370</c:v>
                </c:pt>
                <c:pt idx="57371">
                  <c:v>57371</c:v>
                </c:pt>
                <c:pt idx="57372">
                  <c:v>57372</c:v>
                </c:pt>
                <c:pt idx="57373">
                  <c:v>57373</c:v>
                </c:pt>
                <c:pt idx="57374">
                  <c:v>57374</c:v>
                </c:pt>
                <c:pt idx="57375">
                  <c:v>57375</c:v>
                </c:pt>
                <c:pt idx="57376">
                  <c:v>57376</c:v>
                </c:pt>
                <c:pt idx="57377">
                  <c:v>57377</c:v>
                </c:pt>
                <c:pt idx="57378">
                  <c:v>57378</c:v>
                </c:pt>
                <c:pt idx="57379">
                  <c:v>57379</c:v>
                </c:pt>
                <c:pt idx="57380">
                  <c:v>57380</c:v>
                </c:pt>
                <c:pt idx="57381">
                  <c:v>57381</c:v>
                </c:pt>
                <c:pt idx="57382">
                  <c:v>57382</c:v>
                </c:pt>
                <c:pt idx="57383">
                  <c:v>57383</c:v>
                </c:pt>
                <c:pt idx="57384">
                  <c:v>57384</c:v>
                </c:pt>
                <c:pt idx="57385">
                  <c:v>57385</c:v>
                </c:pt>
                <c:pt idx="57386">
                  <c:v>57386</c:v>
                </c:pt>
                <c:pt idx="57387">
                  <c:v>57387</c:v>
                </c:pt>
                <c:pt idx="57388">
                  <c:v>57388</c:v>
                </c:pt>
                <c:pt idx="57389">
                  <c:v>57389</c:v>
                </c:pt>
                <c:pt idx="57390">
                  <c:v>57390</c:v>
                </c:pt>
                <c:pt idx="57391">
                  <c:v>57391</c:v>
                </c:pt>
                <c:pt idx="57392">
                  <c:v>57392</c:v>
                </c:pt>
                <c:pt idx="57393">
                  <c:v>57393</c:v>
                </c:pt>
                <c:pt idx="57394">
                  <c:v>57394</c:v>
                </c:pt>
                <c:pt idx="57395">
                  <c:v>57395</c:v>
                </c:pt>
                <c:pt idx="57396">
                  <c:v>57396</c:v>
                </c:pt>
                <c:pt idx="57397">
                  <c:v>57397</c:v>
                </c:pt>
                <c:pt idx="57398">
                  <c:v>57398</c:v>
                </c:pt>
                <c:pt idx="57399">
                  <c:v>57399</c:v>
                </c:pt>
                <c:pt idx="57400">
                  <c:v>57400</c:v>
                </c:pt>
                <c:pt idx="57401">
                  <c:v>57401</c:v>
                </c:pt>
                <c:pt idx="57402">
                  <c:v>57402</c:v>
                </c:pt>
                <c:pt idx="57403">
                  <c:v>57403</c:v>
                </c:pt>
                <c:pt idx="57404">
                  <c:v>57404</c:v>
                </c:pt>
                <c:pt idx="57405">
                  <c:v>57405</c:v>
                </c:pt>
                <c:pt idx="57406">
                  <c:v>57406</c:v>
                </c:pt>
                <c:pt idx="57407">
                  <c:v>57407</c:v>
                </c:pt>
                <c:pt idx="57408">
                  <c:v>57408</c:v>
                </c:pt>
                <c:pt idx="57409">
                  <c:v>57409</c:v>
                </c:pt>
                <c:pt idx="57410">
                  <c:v>57410</c:v>
                </c:pt>
                <c:pt idx="57411">
                  <c:v>57411</c:v>
                </c:pt>
                <c:pt idx="57412">
                  <c:v>57412</c:v>
                </c:pt>
                <c:pt idx="57413">
                  <c:v>57413</c:v>
                </c:pt>
                <c:pt idx="57414">
                  <c:v>57414</c:v>
                </c:pt>
                <c:pt idx="57415">
                  <c:v>57415</c:v>
                </c:pt>
                <c:pt idx="57416">
                  <c:v>57416</c:v>
                </c:pt>
                <c:pt idx="57417">
                  <c:v>57417</c:v>
                </c:pt>
                <c:pt idx="57418">
                  <c:v>57418</c:v>
                </c:pt>
                <c:pt idx="57419">
                  <c:v>57419</c:v>
                </c:pt>
                <c:pt idx="57420">
                  <c:v>57420</c:v>
                </c:pt>
                <c:pt idx="57421">
                  <c:v>57421</c:v>
                </c:pt>
                <c:pt idx="57422">
                  <c:v>57422</c:v>
                </c:pt>
                <c:pt idx="57423">
                  <c:v>57423</c:v>
                </c:pt>
                <c:pt idx="57424">
                  <c:v>57424</c:v>
                </c:pt>
                <c:pt idx="57425">
                  <c:v>57425</c:v>
                </c:pt>
                <c:pt idx="57426">
                  <c:v>57426</c:v>
                </c:pt>
                <c:pt idx="57427">
                  <c:v>57427</c:v>
                </c:pt>
                <c:pt idx="57428">
                  <c:v>57428</c:v>
                </c:pt>
                <c:pt idx="57429">
                  <c:v>57429</c:v>
                </c:pt>
                <c:pt idx="57430">
                  <c:v>57430</c:v>
                </c:pt>
                <c:pt idx="57431">
                  <c:v>57431</c:v>
                </c:pt>
                <c:pt idx="57432">
                  <c:v>57432</c:v>
                </c:pt>
                <c:pt idx="57433">
                  <c:v>57433</c:v>
                </c:pt>
                <c:pt idx="57434">
                  <c:v>57434</c:v>
                </c:pt>
                <c:pt idx="57435">
                  <c:v>57435</c:v>
                </c:pt>
                <c:pt idx="57436">
                  <c:v>57436</c:v>
                </c:pt>
                <c:pt idx="57437">
                  <c:v>57437</c:v>
                </c:pt>
                <c:pt idx="57438">
                  <c:v>57438</c:v>
                </c:pt>
                <c:pt idx="57439">
                  <c:v>57439</c:v>
                </c:pt>
                <c:pt idx="57440">
                  <c:v>57440</c:v>
                </c:pt>
                <c:pt idx="57441">
                  <c:v>57441</c:v>
                </c:pt>
                <c:pt idx="57442">
                  <c:v>57442</c:v>
                </c:pt>
                <c:pt idx="57443">
                  <c:v>57443</c:v>
                </c:pt>
                <c:pt idx="57444">
                  <c:v>57444</c:v>
                </c:pt>
                <c:pt idx="57445">
                  <c:v>57445</c:v>
                </c:pt>
                <c:pt idx="57446">
                  <c:v>57446</c:v>
                </c:pt>
                <c:pt idx="57447">
                  <c:v>57447</c:v>
                </c:pt>
                <c:pt idx="57448">
                  <c:v>57448</c:v>
                </c:pt>
                <c:pt idx="57449">
                  <c:v>57449</c:v>
                </c:pt>
                <c:pt idx="57450">
                  <c:v>57450</c:v>
                </c:pt>
                <c:pt idx="57451">
                  <c:v>57451</c:v>
                </c:pt>
                <c:pt idx="57452">
                  <c:v>57452</c:v>
                </c:pt>
                <c:pt idx="57453">
                  <c:v>57453</c:v>
                </c:pt>
                <c:pt idx="57454">
                  <c:v>57454</c:v>
                </c:pt>
                <c:pt idx="57455">
                  <c:v>57455</c:v>
                </c:pt>
                <c:pt idx="57456">
                  <c:v>57456</c:v>
                </c:pt>
                <c:pt idx="57457">
                  <c:v>57457</c:v>
                </c:pt>
                <c:pt idx="57458">
                  <c:v>57458</c:v>
                </c:pt>
                <c:pt idx="57459">
                  <c:v>57459</c:v>
                </c:pt>
                <c:pt idx="57460">
                  <c:v>57460</c:v>
                </c:pt>
                <c:pt idx="57461">
                  <c:v>57461</c:v>
                </c:pt>
                <c:pt idx="57462">
                  <c:v>57462</c:v>
                </c:pt>
                <c:pt idx="57463">
                  <c:v>57463</c:v>
                </c:pt>
                <c:pt idx="57464">
                  <c:v>57464</c:v>
                </c:pt>
                <c:pt idx="57465">
                  <c:v>57465</c:v>
                </c:pt>
                <c:pt idx="57466">
                  <c:v>57466</c:v>
                </c:pt>
                <c:pt idx="57467">
                  <c:v>57467</c:v>
                </c:pt>
                <c:pt idx="57468">
                  <c:v>57468</c:v>
                </c:pt>
                <c:pt idx="57469">
                  <c:v>57469</c:v>
                </c:pt>
                <c:pt idx="57470">
                  <c:v>57470</c:v>
                </c:pt>
                <c:pt idx="57471">
                  <c:v>57471</c:v>
                </c:pt>
                <c:pt idx="57472">
                  <c:v>57472</c:v>
                </c:pt>
                <c:pt idx="57473">
                  <c:v>57473</c:v>
                </c:pt>
                <c:pt idx="57474">
                  <c:v>57474</c:v>
                </c:pt>
                <c:pt idx="57475">
                  <c:v>57475</c:v>
                </c:pt>
                <c:pt idx="57476">
                  <c:v>57476</c:v>
                </c:pt>
                <c:pt idx="57477">
                  <c:v>57477</c:v>
                </c:pt>
                <c:pt idx="57478">
                  <c:v>57478</c:v>
                </c:pt>
                <c:pt idx="57479">
                  <c:v>57479</c:v>
                </c:pt>
                <c:pt idx="57480">
                  <c:v>57480</c:v>
                </c:pt>
                <c:pt idx="57481">
                  <c:v>57481</c:v>
                </c:pt>
                <c:pt idx="57482">
                  <c:v>57482</c:v>
                </c:pt>
                <c:pt idx="57483">
                  <c:v>57483</c:v>
                </c:pt>
                <c:pt idx="57484">
                  <c:v>57484</c:v>
                </c:pt>
                <c:pt idx="57485">
                  <c:v>57485</c:v>
                </c:pt>
                <c:pt idx="57486">
                  <c:v>57486</c:v>
                </c:pt>
                <c:pt idx="57487">
                  <c:v>57487</c:v>
                </c:pt>
                <c:pt idx="57488">
                  <c:v>57488</c:v>
                </c:pt>
                <c:pt idx="57489">
                  <c:v>57489</c:v>
                </c:pt>
                <c:pt idx="57490">
                  <c:v>57490</c:v>
                </c:pt>
                <c:pt idx="57491">
                  <c:v>57491</c:v>
                </c:pt>
                <c:pt idx="57492">
                  <c:v>57492</c:v>
                </c:pt>
                <c:pt idx="57493">
                  <c:v>57493</c:v>
                </c:pt>
                <c:pt idx="57494">
                  <c:v>57494</c:v>
                </c:pt>
                <c:pt idx="57495">
                  <c:v>57495</c:v>
                </c:pt>
                <c:pt idx="57496">
                  <c:v>57496</c:v>
                </c:pt>
                <c:pt idx="57497">
                  <c:v>57497</c:v>
                </c:pt>
                <c:pt idx="57498">
                  <c:v>57498</c:v>
                </c:pt>
                <c:pt idx="57499">
                  <c:v>57499</c:v>
                </c:pt>
                <c:pt idx="57500">
                  <c:v>57500</c:v>
                </c:pt>
                <c:pt idx="57501">
                  <c:v>57501</c:v>
                </c:pt>
                <c:pt idx="57502">
                  <c:v>57502</c:v>
                </c:pt>
                <c:pt idx="57503">
                  <c:v>57503</c:v>
                </c:pt>
                <c:pt idx="57504">
                  <c:v>57504</c:v>
                </c:pt>
                <c:pt idx="57505">
                  <c:v>57505</c:v>
                </c:pt>
                <c:pt idx="57506">
                  <c:v>57506</c:v>
                </c:pt>
                <c:pt idx="57507">
                  <c:v>57507</c:v>
                </c:pt>
                <c:pt idx="57508">
                  <c:v>57508</c:v>
                </c:pt>
                <c:pt idx="57509">
                  <c:v>57509</c:v>
                </c:pt>
                <c:pt idx="57510">
                  <c:v>57510</c:v>
                </c:pt>
                <c:pt idx="57511">
                  <c:v>57511</c:v>
                </c:pt>
                <c:pt idx="57512">
                  <c:v>57512</c:v>
                </c:pt>
                <c:pt idx="57513">
                  <c:v>57513</c:v>
                </c:pt>
                <c:pt idx="57514">
                  <c:v>57514</c:v>
                </c:pt>
                <c:pt idx="57515">
                  <c:v>57515</c:v>
                </c:pt>
                <c:pt idx="57516">
                  <c:v>57516</c:v>
                </c:pt>
                <c:pt idx="57517">
                  <c:v>57517</c:v>
                </c:pt>
                <c:pt idx="57518">
                  <c:v>57518</c:v>
                </c:pt>
                <c:pt idx="57519">
                  <c:v>57519</c:v>
                </c:pt>
                <c:pt idx="57520">
                  <c:v>57520</c:v>
                </c:pt>
                <c:pt idx="57521">
                  <c:v>57521</c:v>
                </c:pt>
                <c:pt idx="57522">
                  <c:v>57522</c:v>
                </c:pt>
                <c:pt idx="57523">
                  <c:v>57523</c:v>
                </c:pt>
                <c:pt idx="57524">
                  <c:v>57524</c:v>
                </c:pt>
                <c:pt idx="57525">
                  <c:v>57525</c:v>
                </c:pt>
                <c:pt idx="57526">
                  <c:v>57526</c:v>
                </c:pt>
                <c:pt idx="57527">
                  <c:v>57527</c:v>
                </c:pt>
                <c:pt idx="57528">
                  <c:v>57528</c:v>
                </c:pt>
                <c:pt idx="57529">
                  <c:v>57529</c:v>
                </c:pt>
                <c:pt idx="57530">
                  <c:v>57530</c:v>
                </c:pt>
                <c:pt idx="57531">
                  <c:v>57531</c:v>
                </c:pt>
                <c:pt idx="57532">
                  <c:v>57532</c:v>
                </c:pt>
                <c:pt idx="57533">
                  <c:v>57533</c:v>
                </c:pt>
                <c:pt idx="57534">
                  <c:v>57534</c:v>
                </c:pt>
                <c:pt idx="57535">
                  <c:v>57535</c:v>
                </c:pt>
                <c:pt idx="57536">
                  <c:v>57536</c:v>
                </c:pt>
                <c:pt idx="57537">
                  <c:v>57537</c:v>
                </c:pt>
                <c:pt idx="57538">
                  <c:v>57538</c:v>
                </c:pt>
                <c:pt idx="57539">
                  <c:v>57539</c:v>
                </c:pt>
                <c:pt idx="57540">
                  <c:v>57540</c:v>
                </c:pt>
                <c:pt idx="57541">
                  <c:v>57541</c:v>
                </c:pt>
                <c:pt idx="57542">
                  <c:v>57542</c:v>
                </c:pt>
                <c:pt idx="57543">
                  <c:v>57543</c:v>
                </c:pt>
                <c:pt idx="57544">
                  <c:v>57544</c:v>
                </c:pt>
                <c:pt idx="57545">
                  <c:v>57545</c:v>
                </c:pt>
                <c:pt idx="57546">
                  <c:v>57546</c:v>
                </c:pt>
                <c:pt idx="57547">
                  <c:v>57547</c:v>
                </c:pt>
                <c:pt idx="57548">
                  <c:v>57548</c:v>
                </c:pt>
                <c:pt idx="57549">
                  <c:v>57549</c:v>
                </c:pt>
                <c:pt idx="57550">
                  <c:v>57550</c:v>
                </c:pt>
                <c:pt idx="57551">
                  <c:v>57551</c:v>
                </c:pt>
                <c:pt idx="57552">
                  <c:v>57552</c:v>
                </c:pt>
                <c:pt idx="57553">
                  <c:v>57553</c:v>
                </c:pt>
                <c:pt idx="57554">
                  <c:v>57554</c:v>
                </c:pt>
                <c:pt idx="57555">
                  <c:v>57555</c:v>
                </c:pt>
                <c:pt idx="57556">
                  <c:v>57556</c:v>
                </c:pt>
                <c:pt idx="57557">
                  <c:v>57557</c:v>
                </c:pt>
                <c:pt idx="57558">
                  <c:v>57558</c:v>
                </c:pt>
                <c:pt idx="57559">
                  <c:v>57559</c:v>
                </c:pt>
                <c:pt idx="57560">
                  <c:v>57560</c:v>
                </c:pt>
                <c:pt idx="57561">
                  <c:v>57561</c:v>
                </c:pt>
                <c:pt idx="57562">
                  <c:v>57562</c:v>
                </c:pt>
                <c:pt idx="57563">
                  <c:v>57563</c:v>
                </c:pt>
                <c:pt idx="57564">
                  <c:v>57564</c:v>
                </c:pt>
                <c:pt idx="57565">
                  <c:v>57565</c:v>
                </c:pt>
                <c:pt idx="57566">
                  <c:v>57566</c:v>
                </c:pt>
                <c:pt idx="57567">
                  <c:v>57567</c:v>
                </c:pt>
                <c:pt idx="57568">
                  <c:v>57568</c:v>
                </c:pt>
                <c:pt idx="57569">
                  <c:v>57569</c:v>
                </c:pt>
                <c:pt idx="57570">
                  <c:v>57570</c:v>
                </c:pt>
                <c:pt idx="57571">
                  <c:v>57571</c:v>
                </c:pt>
                <c:pt idx="57572">
                  <c:v>57572</c:v>
                </c:pt>
                <c:pt idx="57573">
                  <c:v>57573</c:v>
                </c:pt>
                <c:pt idx="57574">
                  <c:v>57574</c:v>
                </c:pt>
                <c:pt idx="57575">
                  <c:v>57575</c:v>
                </c:pt>
                <c:pt idx="57576">
                  <c:v>57576</c:v>
                </c:pt>
                <c:pt idx="57577">
                  <c:v>57577</c:v>
                </c:pt>
                <c:pt idx="57578">
                  <c:v>57578</c:v>
                </c:pt>
                <c:pt idx="57579">
                  <c:v>57579</c:v>
                </c:pt>
                <c:pt idx="57580">
                  <c:v>57580</c:v>
                </c:pt>
                <c:pt idx="57581">
                  <c:v>57581</c:v>
                </c:pt>
                <c:pt idx="57582">
                  <c:v>57582</c:v>
                </c:pt>
                <c:pt idx="57583">
                  <c:v>57583</c:v>
                </c:pt>
                <c:pt idx="57584">
                  <c:v>57584</c:v>
                </c:pt>
                <c:pt idx="57585">
                  <c:v>57585</c:v>
                </c:pt>
                <c:pt idx="57586">
                  <c:v>57586</c:v>
                </c:pt>
                <c:pt idx="57587">
                  <c:v>57587</c:v>
                </c:pt>
                <c:pt idx="57588">
                  <c:v>57588</c:v>
                </c:pt>
                <c:pt idx="57589">
                  <c:v>57589</c:v>
                </c:pt>
                <c:pt idx="57590">
                  <c:v>57590</c:v>
                </c:pt>
                <c:pt idx="57591">
                  <c:v>57591</c:v>
                </c:pt>
                <c:pt idx="57592">
                  <c:v>57592</c:v>
                </c:pt>
                <c:pt idx="57593">
                  <c:v>57593</c:v>
                </c:pt>
                <c:pt idx="57594">
                  <c:v>57594</c:v>
                </c:pt>
                <c:pt idx="57595">
                  <c:v>57595</c:v>
                </c:pt>
                <c:pt idx="57596">
                  <c:v>57596</c:v>
                </c:pt>
                <c:pt idx="57597">
                  <c:v>57597</c:v>
                </c:pt>
                <c:pt idx="57598">
                  <c:v>57598</c:v>
                </c:pt>
                <c:pt idx="57599">
                  <c:v>57599</c:v>
                </c:pt>
                <c:pt idx="57600">
                  <c:v>57600</c:v>
                </c:pt>
                <c:pt idx="57601">
                  <c:v>57601</c:v>
                </c:pt>
                <c:pt idx="57602">
                  <c:v>57602</c:v>
                </c:pt>
                <c:pt idx="57603">
                  <c:v>57603</c:v>
                </c:pt>
                <c:pt idx="57604">
                  <c:v>57604</c:v>
                </c:pt>
                <c:pt idx="57605">
                  <c:v>57605</c:v>
                </c:pt>
                <c:pt idx="57606">
                  <c:v>57606</c:v>
                </c:pt>
                <c:pt idx="57607">
                  <c:v>57607</c:v>
                </c:pt>
                <c:pt idx="57608">
                  <c:v>57608</c:v>
                </c:pt>
                <c:pt idx="57609">
                  <c:v>57609</c:v>
                </c:pt>
                <c:pt idx="57610">
                  <c:v>57610</c:v>
                </c:pt>
                <c:pt idx="57611">
                  <c:v>57611</c:v>
                </c:pt>
                <c:pt idx="57612">
                  <c:v>57612</c:v>
                </c:pt>
                <c:pt idx="57613">
                  <c:v>57613</c:v>
                </c:pt>
                <c:pt idx="57614">
                  <c:v>57614</c:v>
                </c:pt>
                <c:pt idx="57615">
                  <c:v>57615</c:v>
                </c:pt>
                <c:pt idx="57616">
                  <c:v>57616</c:v>
                </c:pt>
                <c:pt idx="57617">
                  <c:v>57617</c:v>
                </c:pt>
                <c:pt idx="57618">
                  <c:v>57618</c:v>
                </c:pt>
                <c:pt idx="57619">
                  <c:v>57619</c:v>
                </c:pt>
                <c:pt idx="57620">
                  <c:v>57620</c:v>
                </c:pt>
                <c:pt idx="57621">
                  <c:v>57621</c:v>
                </c:pt>
                <c:pt idx="57622">
                  <c:v>57622</c:v>
                </c:pt>
                <c:pt idx="57623">
                  <c:v>57623</c:v>
                </c:pt>
                <c:pt idx="57624">
                  <c:v>57624</c:v>
                </c:pt>
                <c:pt idx="57625">
                  <c:v>57625</c:v>
                </c:pt>
                <c:pt idx="57626">
                  <c:v>57626</c:v>
                </c:pt>
                <c:pt idx="57627">
                  <c:v>57627</c:v>
                </c:pt>
                <c:pt idx="57628">
                  <c:v>57628</c:v>
                </c:pt>
                <c:pt idx="57629">
                  <c:v>57629</c:v>
                </c:pt>
                <c:pt idx="57630">
                  <c:v>57630</c:v>
                </c:pt>
                <c:pt idx="57631">
                  <c:v>57631</c:v>
                </c:pt>
                <c:pt idx="57632">
                  <c:v>57632</c:v>
                </c:pt>
                <c:pt idx="57633">
                  <c:v>57633</c:v>
                </c:pt>
                <c:pt idx="57634">
                  <c:v>57634</c:v>
                </c:pt>
                <c:pt idx="57635">
                  <c:v>57635</c:v>
                </c:pt>
                <c:pt idx="57636">
                  <c:v>57636</c:v>
                </c:pt>
                <c:pt idx="57637">
                  <c:v>57637</c:v>
                </c:pt>
                <c:pt idx="57638">
                  <c:v>57638</c:v>
                </c:pt>
                <c:pt idx="57639">
                  <c:v>57639</c:v>
                </c:pt>
                <c:pt idx="57640">
                  <c:v>57640</c:v>
                </c:pt>
                <c:pt idx="57641">
                  <c:v>57641</c:v>
                </c:pt>
                <c:pt idx="57642">
                  <c:v>57642</c:v>
                </c:pt>
                <c:pt idx="57643">
                  <c:v>57643</c:v>
                </c:pt>
                <c:pt idx="57644">
                  <c:v>57644</c:v>
                </c:pt>
                <c:pt idx="57645">
                  <c:v>57645</c:v>
                </c:pt>
                <c:pt idx="57646">
                  <c:v>57646</c:v>
                </c:pt>
                <c:pt idx="57647">
                  <c:v>57647</c:v>
                </c:pt>
                <c:pt idx="57648">
                  <c:v>57648</c:v>
                </c:pt>
                <c:pt idx="57649">
                  <c:v>57649</c:v>
                </c:pt>
                <c:pt idx="57650">
                  <c:v>57650</c:v>
                </c:pt>
                <c:pt idx="57651">
                  <c:v>57651</c:v>
                </c:pt>
                <c:pt idx="57652">
                  <c:v>57652</c:v>
                </c:pt>
                <c:pt idx="57653">
                  <c:v>57653</c:v>
                </c:pt>
                <c:pt idx="57654">
                  <c:v>57654</c:v>
                </c:pt>
                <c:pt idx="57655">
                  <c:v>57655</c:v>
                </c:pt>
                <c:pt idx="57656">
                  <c:v>57656</c:v>
                </c:pt>
                <c:pt idx="57657">
                  <c:v>57657</c:v>
                </c:pt>
                <c:pt idx="57658">
                  <c:v>57658</c:v>
                </c:pt>
                <c:pt idx="57659">
                  <c:v>57659</c:v>
                </c:pt>
                <c:pt idx="57660">
                  <c:v>57660</c:v>
                </c:pt>
                <c:pt idx="57661">
                  <c:v>57661</c:v>
                </c:pt>
                <c:pt idx="57662">
                  <c:v>57662</c:v>
                </c:pt>
                <c:pt idx="57663">
                  <c:v>57663</c:v>
                </c:pt>
                <c:pt idx="57664">
                  <c:v>57664</c:v>
                </c:pt>
                <c:pt idx="57665">
                  <c:v>57665</c:v>
                </c:pt>
                <c:pt idx="57666">
                  <c:v>57666</c:v>
                </c:pt>
                <c:pt idx="57667">
                  <c:v>57667</c:v>
                </c:pt>
                <c:pt idx="57668">
                  <c:v>57668</c:v>
                </c:pt>
                <c:pt idx="57669">
                  <c:v>57669</c:v>
                </c:pt>
                <c:pt idx="57670">
                  <c:v>57670</c:v>
                </c:pt>
                <c:pt idx="57671">
                  <c:v>57671</c:v>
                </c:pt>
                <c:pt idx="57672">
                  <c:v>57672</c:v>
                </c:pt>
                <c:pt idx="57673">
                  <c:v>57673</c:v>
                </c:pt>
                <c:pt idx="57674">
                  <c:v>57674</c:v>
                </c:pt>
                <c:pt idx="57675">
                  <c:v>57675</c:v>
                </c:pt>
                <c:pt idx="57676">
                  <c:v>57676</c:v>
                </c:pt>
                <c:pt idx="57677">
                  <c:v>57677</c:v>
                </c:pt>
                <c:pt idx="57678">
                  <c:v>57678</c:v>
                </c:pt>
                <c:pt idx="57679">
                  <c:v>57679</c:v>
                </c:pt>
                <c:pt idx="57680">
                  <c:v>57680</c:v>
                </c:pt>
                <c:pt idx="57681">
                  <c:v>57681</c:v>
                </c:pt>
                <c:pt idx="57682">
                  <c:v>57682</c:v>
                </c:pt>
                <c:pt idx="57683">
                  <c:v>57683</c:v>
                </c:pt>
                <c:pt idx="57684">
                  <c:v>57684</c:v>
                </c:pt>
                <c:pt idx="57685">
                  <c:v>57685</c:v>
                </c:pt>
                <c:pt idx="57686">
                  <c:v>57686</c:v>
                </c:pt>
                <c:pt idx="57687">
                  <c:v>57687</c:v>
                </c:pt>
                <c:pt idx="57688">
                  <c:v>57688</c:v>
                </c:pt>
                <c:pt idx="57689">
                  <c:v>57689</c:v>
                </c:pt>
                <c:pt idx="57690">
                  <c:v>57690</c:v>
                </c:pt>
                <c:pt idx="57691">
                  <c:v>57691</c:v>
                </c:pt>
                <c:pt idx="57692">
                  <c:v>57692</c:v>
                </c:pt>
                <c:pt idx="57693">
                  <c:v>57693</c:v>
                </c:pt>
                <c:pt idx="57694">
                  <c:v>57694</c:v>
                </c:pt>
                <c:pt idx="57695">
                  <c:v>57695</c:v>
                </c:pt>
                <c:pt idx="57696">
                  <c:v>57696</c:v>
                </c:pt>
                <c:pt idx="57697">
                  <c:v>57697</c:v>
                </c:pt>
                <c:pt idx="57698">
                  <c:v>57698</c:v>
                </c:pt>
                <c:pt idx="57699">
                  <c:v>57699</c:v>
                </c:pt>
                <c:pt idx="57700">
                  <c:v>57700</c:v>
                </c:pt>
                <c:pt idx="57701">
                  <c:v>57701</c:v>
                </c:pt>
                <c:pt idx="57702">
                  <c:v>57702</c:v>
                </c:pt>
                <c:pt idx="57703">
                  <c:v>57703</c:v>
                </c:pt>
                <c:pt idx="57704">
                  <c:v>57704</c:v>
                </c:pt>
                <c:pt idx="57705">
                  <c:v>57705</c:v>
                </c:pt>
                <c:pt idx="57706">
                  <c:v>57706</c:v>
                </c:pt>
                <c:pt idx="57707">
                  <c:v>57707</c:v>
                </c:pt>
                <c:pt idx="57708">
                  <c:v>57708</c:v>
                </c:pt>
                <c:pt idx="57709">
                  <c:v>57709</c:v>
                </c:pt>
                <c:pt idx="57710">
                  <c:v>57710</c:v>
                </c:pt>
                <c:pt idx="57711">
                  <c:v>57711</c:v>
                </c:pt>
                <c:pt idx="57712">
                  <c:v>57712</c:v>
                </c:pt>
                <c:pt idx="57713">
                  <c:v>57713</c:v>
                </c:pt>
                <c:pt idx="57714">
                  <c:v>57714</c:v>
                </c:pt>
                <c:pt idx="57715">
                  <c:v>57715</c:v>
                </c:pt>
                <c:pt idx="57716">
                  <c:v>57716</c:v>
                </c:pt>
                <c:pt idx="57717">
                  <c:v>57717</c:v>
                </c:pt>
                <c:pt idx="57718">
                  <c:v>57718</c:v>
                </c:pt>
                <c:pt idx="57719">
                  <c:v>57719</c:v>
                </c:pt>
                <c:pt idx="57720">
                  <c:v>57720</c:v>
                </c:pt>
                <c:pt idx="57721">
                  <c:v>57721</c:v>
                </c:pt>
                <c:pt idx="57722">
                  <c:v>57722</c:v>
                </c:pt>
                <c:pt idx="57723">
                  <c:v>57723</c:v>
                </c:pt>
                <c:pt idx="57724">
                  <c:v>57724</c:v>
                </c:pt>
                <c:pt idx="57725">
                  <c:v>57725</c:v>
                </c:pt>
                <c:pt idx="57726">
                  <c:v>57726</c:v>
                </c:pt>
                <c:pt idx="57727">
                  <c:v>57727</c:v>
                </c:pt>
                <c:pt idx="57728">
                  <c:v>57728</c:v>
                </c:pt>
                <c:pt idx="57729">
                  <c:v>57729</c:v>
                </c:pt>
                <c:pt idx="57730">
                  <c:v>57730</c:v>
                </c:pt>
                <c:pt idx="57731">
                  <c:v>57731</c:v>
                </c:pt>
                <c:pt idx="57732">
                  <c:v>57732</c:v>
                </c:pt>
                <c:pt idx="57733">
                  <c:v>57733</c:v>
                </c:pt>
                <c:pt idx="57734">
                  <c:v>57734</c:v>
                </c:pt>
                <c:pt idx="57735">
                  <c:v>57735</c:v>
                </c:pt>
                <c:pt idx="57736">
                  <c:v>57736</c:v>
                </c:pt>
                <c:pt idx="57737">
                  <c:v>57737</c:v>
                </c:pt>
                <c:pt idx="57738">
                  <c:v>57738</c:v>
                </c:pt>
                <c:pt idx="57739">
                  <c:v>57739</c:v>
                </c:pt>
                <c:pt idx="57740">
                  <c:v>57740</c:v>
                </c:pt>
                <c:pt idx="57741">
                  <c:v>57741</c:v>
                </c:pt>
                <c:pt idx="57742">
                  <c:v>57742</c:v>
                </c:pt>
                <c:pt idx="57743">
                  <c:v>57743</c:v>
                </c:pt>
                <c:pt idx="57744">
                  <c:v>57744</c:v>
                </c:pt>
                <c:pt idx="57745">
                  <c:v>57745</c:v>
                </c:pt>
                <c:pt idx="57746">
                  <c:v>57746</c:v>
                </c:pt>
                <c:pt idx="57747">
                  <c:v>57747</c:v>
                </c:pt>
                <c:pt idx="57748">
                  <c:v>57748</c:v>
                </c:pt>
                <c:pt idx="57749">
                  <c:v>57749</c:v>
                </c:pt>
                <c:pt idx="57750">
                  <c:v>57750</c:v>
                </c:pt>
                <c:pt idx="57751">
                  <c:v>57751</c:v>
                </c:pt>
                <c:pt idx="57752">
                  <c:v>57752</c:v>
                </c:pt>
                <c:pt idx="57753">
                  <c:v>57753</c:v>
                </c:pt>
                <c:pt idx="57754">
                  <c:v>57754</c:v>
                </c:pt>
                <c:pt idx="57755">
                  <c:v>57755</c:v>
                </c:pt>
                <c:pt idx="57756">
                  <c:v>57756</c:v>
                </c:pt>
                <c:pt idx="57757">
                  <c:v>57757</c:v>
                </c:pt>
                <c:pt idx="57758">
                  <c:v>57758</c:v>
                </c:pt>
                <c:pt idx="57759">
                  <c:v>57759</c:v>
                </c:pt>
                <c:pt idx="57760">
                  <c:v>57760</c:v>
                </c:pt>
                <c:pt idx="57761">
                  <c:v>57761</c:v>
                </c:pt>
                <c:pt idx="57762">
                  <c:v>57762</c:v>
                </c:pt>
                <c:pt idx="57763">
                  <c:v>57763</c:v>
                </c:pt>
                <c:pt idx="57764">
                  <c:v>57764</c:v>
                </c:pt>
                <c:pt idx="57765">
                  <c:v>57765</c:v>
                </c:pt>
                <c:pt idx="57766">
                  <c:v>57766</c:v>
                </c:pt>
                <c:pt idx="57767">
                  <c:v>57767</c:v>
                </c:pt>
                <c:pt idx="57768">
                  <c:v>57768</c:v>
                </c:pt>
                <c:pt idx="57769">
                  <c:v>57769</c:v>
                </c:pt>
                <c:pt idx="57770">
                  <c:v>57770</c:v>
                </c:pt>
                <c:pt idx="57771">
                  <c:v>57771</c:v>
                </c:pt>
                <c:pt idx="57772">
                  <c:v>57772</c:v>
                </c:pt>
                <c:pt idx="57773">
                  <c:v>57773</c:v>
                </c:pt>
                <c:pt idx="57774">
                  <c:v>57774</c:v>
                </c:pt>
                <c:pt idx="57775">
                  <c:v>57775</c:v>
                </c:pt>
                <c:pt idx="57776">
                  <c:v>57776</c:v>
                </c:pt>
                <c:pt idx="57777">
                  <c:v>57777</c:v>
                </c:pt>
                <c:pt idx="57778">
                  <c:v>57778</c:v>
                </c:pt>
                <c:pt idx="57779">
                  <c:v>57779</c:v>
                </c:pt>
                <c:pt idx="57780">
                  <c:v>57780</c:v>
                </c:pt>
                <c:pt idx="57781">
                  <c:v>57781</c:v>
                </c:pt>
                <c:pt idx="57782">
                  <c:v>57782</c:v>
                </c:pt>
                <c:pt idx="57783">
                  <c:v>57783</c:v>
                </c:pt>
                <c:pt idx="57784">
                  <c:v>57784</c:v>
                </c:pt>
                <c:pt idx="57785">
                  <c:v>57785</c:v>
                </c:pt>
                <c:pt idx="57786">
                  <c:v>57786</c:v>
                </c:pt>
                <c:pt idx="57787">
                  <c:v>57787</c:v>
                </c:pt>
                <c:pt idx="57788">
                  <c:v>57788</c:v>
                </c:pt>
                <c:pt idx="57789">
                  <c:v>57789</c:v>
                </c:pt>
                <c:pt idx="57790">
                  <c:v>57790</c:v>
                </c:pt>
                <c:pt idx="57791">
                  <c:v>57791</c:v>
                </c:pt>
                <c:pt idx="57792">
                  <c:v>57792</c:v>
                </c:pt>
                <c:pt idx="57793">
                  <c:v>57793</c:v>
                </c:pt>
                <c:pt idx="57794">
                  <c:v>57794</c:v>
                </c:pt>
                <c:pt idx="57795">
                  <c:v>57795</c:v>
                </c:pt>
                <c:pt idx="57796">
                  <c:v>57796</c:v>
                </c:pt>
                <c:pt idx="57797">
                  <c:v>57797</c:v>
                </c:pt>
                <c:pt idx="57798">
                  <c:v>57798</c:v>
                </c:pt>
                <c:pt idx="57799">
                  <c:v>57799</c:v>
                </c:pt>
                <c:pt idx="57800">
                  <c:v>57800</c:v>
                </c:pt>
                <c:pt idx="57801">
                  <c:v>57801</c:v>
                </c:pt>
                <c:pt idx="57802">
                  <c:v>57802</c:v>
                </c:pt>
                <c:pt idx="57803">
                  <c:v>57803</c:v>
                </c:pt>
                <c:pt idx="57804">
                  <c:v>57804</c:v>
                </c:pt>
                <c:pt idx="57805">
                  <c:v>57805</c:v>
                </c:pt>
                <c:pt idx="57806">
                  <c:v>57806</c:v>
                </c:pt>
                <c:pt idx="57807">
                  <c:v>57807</c:v>
                </c:pt>
                <c:pt idx="57808">
                  <c:v>57808</c:v>
                </c:pt>
                <c:pt idx="57809">
                  <c:v>57809</c:v>
                </c:pt>
                <c:pt idx="57810">
                  <c:v>57810</c:v>
                </c:pt>
                <c:pt idx="57811">
                  <c:v>57811</c:v>
                </c:pt>
                <c:pt idx="57812">
                  <c:v>57812</c:v>
                </c:pt>
                <c:pt idx="57813">
                  <c:v>57813</c:v>
                </c:pt>
                <c:pt idx="57814">
                  <c:v>57814</c:v>
                </c:pt>
                <c:pt idx="57815">
                  <c:v>57815</c:v>
                </c:pt>
                <c:pt idx="57816">
                  <c:v>57816</c:v>
                </c:pt>
                <c:pt idx="57817">
                  <c:v>57817</c:v>
                </c:pt>
                <c:pt idx="57818">
                  <c:v>57818</c:v>
                </c:pt>
                <c:pt idx="57819">
                  <c:v>57819</c:v>
                </c:pt>
                <c:pt idx="57820">
                  <c:v>57820</c:v>
                </c:pt>
                <c:pt idx="57821">
                  <c:v>57821</c:v>
                </c:pt>
                <c:pt idx="57822">
                  <c:v>57822</c:v>
                </c:pt>
                <c:pt idx="57823">
                  <c:v>57823</c:v>
                </c:pt>
                <c:pt idx="57824">
                  <c:v>57824</c:v>
                </c:pt>
                <c:pt idx="57825">
                  <c:v>57825</c:v>
                </c:pt>
                <c:pt idx="57826">
                  <c:v>57826</c:v>
                </c:pt>
                <c:pt idx="57827">
                  <c:v>57827</c:v>
                </c:pt>
                <c:pt idx="57828">
                  <c:v>57828</c:v>
                </c:pt>
                <c:pt idx="57829">
                  <c:v>57829</c:v>
                </c:pt>
                <c:pt idx="57830">
                  <c:v>57830</c:v>
                </c:pt>
                <c:pt idx="57831">
                  <c:v>57831</c:v>
                </c:pt>
                <c:pt idx="57832">
                  <c:v>57832</c:v>
                </c:pt>
                <c:pt idx="57833">
                  <c:v>57833</c:v>
                </c:pt>
                <c:pt idx="57834">
                  <c:v>57834</c:v>
                </c:pt>
                <c:pt idx="57835">
                  <c:v>57835</c:v>
                </c:pt>
                <c:pt idx="57836">
                  <c:v>57836</c:v>
                </c:pt>
                <c:pt idx="57837">
                  <c:v>57837</c:v>
                </c:pt>
                <c:pt idx="57838">
                  <c:v>57838</c:v>
                </c:pt>
                <c:pt idx="57839">
                  <c:v>57839</c:v>
                </c:pt>
                <c:pt idx="57840">
                  <c:v>57840</c:v>
                </c:pt>
                <c:pt idx="57841">
                  <c:v>57841</c:v>
                </c:pt>
                <c:pt idx="57842">
                  <c:v>57842</c:v>
                </c:pt>
                <c:pt idx="57843">
                  <c:v>57843</c:v>
                </c:pt>
                <c:pt idx="57844">
                  <c:v>57844</c:v>
                </c:pt>
                <c:pt idx="57845">
                  <c:v>57845</c:v>
                </c:pt>
                <c:pt idx="57846">
                  <c:v>57846</c:v>
                </c:pt>
                <c:pt idx="57847">
                  <c:v>57847</c:v>
                </c:pt>
                <c:pt idx="57848">
                  <c:v>57848</c:v>
                </c:pt>
                <c:pt idx="57849">
                  <c:v>57849</c:v>
                </c:pt>
                <c:pt idx="57850">
                  <c:v>57850</c:v>
                </c:pt>
                <c:pt idx="57851">
                  <c:v>57851</c:v>
                </c:pt>
                <c:pt idx="57852">
                  <c:v>57852</c:v>
                </c:pt>
                <c:pt idx="57853">
                  <c:v>57853</c:v>
                </c:pt>
                <c:pt idx="57854">
                  <c:v>57854</c:v>
                </c:pt>
                <c:pt idx="57855">
                  <c:v>57855</c:v>
                </c:pt>
                <c:pt idx="57856">
                  <c:v>57856</c:v>
                </c:pt>
                <c:pt idx="57857">
                  <c:v>57857</c:v>
                </c:pt>
                <c:pt idx="57858">
                  <c:v>57858</c:v>
                </c:pt>
                <c:pt idx="57859">
                  <c:v>57859</c:v>
                </c:pt>
                <c:pt idx="57860">
                  <c:v>57860</c:v>
                </c:pt>
                <c:pt idx="57861">
                  <c:v>57861</c:v>
                </c:pt>
                <c:pt idx="57862">
                  <c:v>57862</c:v>
                </c:pt>
                <c:pt idx="57863">
                  <c:v>57863</c:v>
                </c:pt>
                <c:pt idx="57864">
                  <c:v>57864</c:v>
                </c:pt>
                <c:pt idx="57865">
                  <c:v>57865</c:v>
                </c:pt>
                <c:pt idx="57866">
                  <c:v>57866</c:v>
                </c:pt>
                <c:pt idx="57867">
                  <c:v>57867</c:v>
                </c:pt>
                <c:pt idx="57868">
                  <c:v>57868</c:v>
                </c:pt>
                <c:pt idx="57869">
                  <c:v>57869</c:v>
                </c:pt>
                <c:pt idx="57870">
                  <c:v>57870</c:v>
                </c:pt>
                <c:pt idx="57871">
                  <c:v>57871</c:v>
                </c:pt>
                <c:pt idx="57872">
                  <c:v>57872</c:v>
                </c:pt>
                <c:pt idx="57873">
                  <c:v>57873</c:v>
                </c:pt>
                <c:pt idx="57874">
                  <c:v>57874</c:v>
                </c:pt>
                <c:pt idx="57875">
                  <c:v>57875</c:v>
                </c:pt>
                <c:pt idx="57876">
                  <c:v>57876</c:v>
                </c:pt>
                <c:pt idx="57877">
                  <c:v>57877</c:v>
                </c:pt>
                <c:pt idx="57878">
                  <c:v>57878</c:v>
                </c:pt>
                <c:pt idx="57879">
                  <c:v>57879</c:v>
                </c:pt>
                <c:pt idx="57880">
                  <c:v>57880</c:v>
                </c:pt>
                <c:pt idx="57881">
                  <c:v>57881</c:v>
                </c:pt>
                <c:pt idx="57882">
                  <c:v>57882</c:v>
                </c:pt>
                <c:pt idx="57883">
                  <c:v>57883</c:v>
                </c:pt>
                <c:pt idx="57884">
                  <c:v>57884</c:v>
                </c:pt>
                <c:pt idx="57885">
                  <c:v>57885</c:v>
                </c:pt>
                <c:pt idx="57886">
                  <c:v>57886</c:v>
                </c:pt>
                <c:pt idx="57887">
                  <c:v>57887</c:v>
                </c:pt>
                <c:pt idx="57888">
                  <c:v>57888</c:v>
                </c:pt>
                <c:pt idx="57889">
                  <c:v>57889</c:v>
                </c:pt>
                <c:pt idx="57890">
                  <c:v>57890</c:v>
                </c:pt>
                <c:pt idx="57891">
                  <c:v>57891</c:v>
                </c:pt>
                <c:pt idx="57892">
                  <c:v>57892</c:v>
                </c:pt>
                <c:pt idx="57893">
                  <c:v>57893</c:v>
                </c:pt>
                <c:pt idx="57894">
                  <c:v>57894</c:v>
                </c:pt>
                <c:pt idx="57895">
                  <c:v>57895</c:v>
                </c:pt>
                <c:pt idx="57896">
                  <c:v>57896</c:v>
                </c:pt>
                <c:pt idx="57897">
                  <c:v>57897</c:v>
                </c:pt>
                <c:pt idx="57898">
                  <c:v>57898</c:v>
                </c:pt>
                <c:pt idx="57899">
                  <c:v>57899</c:v>
                </c:pt>
                <c:pt idx="57900">
                  <c:v>57900</c:v>
                </c:pt>
                <c:pt idx="57901">
                  <c:v>57901</c:v>
                </c:pt>
                <c:pt idx="57902">
                  <c:v>57902</c:v>
                </c:pt>
                <c:pt idx="57903">
                  <c:v>57903</c:v>
                </c:pt>
                <c:pt idx="57904">
                  <c:v>57904</c:v>
                </c:pt>
                <c:pt idx="57905">
                  <c:v>57905</c:v>
                </c:pt>
                <c:pt idx="57906">
                  <c:v>57906</c:v>
                </c:pt>
                <c:pt idx="57907">
                  <c:v>57907</c:v>
                </c:pt>
                <c:pt idx="57908">
                  <c:v>57908</c:v>
                </c:pt>
                <c:pt idx="57909">
                  <c:v>57909</c:v>
                </c:pt>
                <c:pt idx="57910">
                  <c:v>57910</c:v>
                </c:pt>
                <c:pt idx="57911">
                  <c:v>57911</c:v>
                </c:pt>
                <c:pt idx="57912">
                  <c:v>57912</c:v>
                </c:pt>
                <c:pt idx="57913">
                  <c:v>57913</c:v>
                </c:pt>
                <c:pt idx="57914">
                  <c:v>57914</c:v>
                </c:pt>
                <c:pt idx="57915">
                  <c:v>57915</c:v>
                </c:pt>
                <c:pt idx="57916">
                  <c:v>57916</c:v>
                </c:pt>
                <c:pt idx="57917">
                  <c:v>57917</c:v>
                </c:pt>
                <c:pt idx="57918">
                  <c:v>57918</c:v>
                </c:pt>
                <c:pt idx="57919">
                  <c:v>57919</c:v>
                </c:pt>
                <c:pt idx="57920">
                  <c:v>57920</c:v>
                </c:pt>
                <c:pt idx="57921">
                  <c:v>57921</c:v>
                </c:pt>
                <c:pt idx="57922">
                  <c:v>57922</c:v>
                </c:pt>
                <c:pt idx="57923">
                  <c:v>57923</c:v>
                </c:pt>
                <c:pt idx="57924">
                  <c:v>57924</c:v>
                </c:pt>
                <c:pt idx="57925">
                  <c:v>57925</c:v>
                </c:pt>
                <c:pt idx="57926">
                  <c:v>57926</c:v>
                </c:pt>
                <c:pt idx="57927">
                  <c:v>57927</c:v>
                </c:pt>
                <c:pt idx="57928">
                  <c:v>57928</c:v>
                </c:pt>
                <c:pt idx="57929">
                  <c:v>57929</c:v>
                </c:pt>
                <c:pt idx="57930">
                  <c:v>57930</c:v>
                </c:pt>
                <c:pt idx="57931">
                  <c:v>57931</c:v>
                </c:pt>
                <c:pt idx="57932">
                  <c:v>57932</c:v>
                </c:pt>
                <c:pt idx="57933">
                  <c:v>57933</c:v>
                </c:pt>
                <c:pt idx="57934">
                  <c:v>57934</c:v>
                </c:pt>
                <c:pt idx="57935">
                  <c:v>57935</c:v>
                </c:pt>
                <c:pt idx="57936">
                  <c:v>57936</c:v>
                </c:pt>
                <c:pt idx="57937">
                  <c:v>57937</c:v>
                </c:pt>
                <c:pt idx="57938">
                  <c:v>57938</c:v>
                </c:pt>
                <c:pt idx="57939">
                  <c:v>57939</c:v>
                </c:pt>
                <c:pt idx="57940">
                  <c:v>57940</c:v>
                </c:pt>
                <c:pt idx="57941">
                  <c:v>57941</c:v>
                </c:pt>
                <c:pt idx="57942">
                  <c:v>57942</c:v>
                </c:pt>
                <c:pt idx="57943">
                  <c:v>57943</c:v>
                </c:pt>
                <c:pt idx="57944">
                  <c:v>57944</c:v>
                </c:pt>
                <c:pt idx="57945">
                  <c:v>57945</c:v>
                </c:pt>
                <c:pt idx="57946">
                  <c:v>57946</c:v>
                </c:pt>
                <c:pt idx="57947">
                  <c:v>57947</c:v>
                </c:pt>
                <c:pt idx="57948">
                  <c:v>57948</c:v>
                </c:pt>
                <c:pt idx="57949">
                  <c:v>57949</c:v>
                </c:pt>
                <c:pt idx="57950">
                  <c:v>57950</c:v>
                </c:pt>
                <c:pt idx="57951">
                  <c:v>57951</c:v>
                </c:pt>
                <c:pt idx="57952">
                  <c:v>57952</c:v>
                </c:pt>
                <c:pt idx="57953">
                  <c:v>57953</c:v>
                </c:pt>
                <c:pt idx="57954">
                  <c:v>57954</c:v>
                </c:pt>
                <c:pt idx="57955">
                  <c:v>57955</c:v>
                </c:pt>
                <c:pt idx="57956">
                  <c:v>57956</c:v>
                </c:pt>
                <c:pt idx="57957">
                  <c:v>57957</c:v>
                </c:pt>
                <c:pt idx="57958">
                  <c:v>57958</c:v>
                </c:pt>
                <c:pt idx="57959">
                  <c:v>57959</c:v>
                </c:pt>
                <c:pt idx="57960">
                  <c:v>57960</c:v>
                </c:pt>
                <c:pt idx="57961">
                  <c:v>57961</c:v>
                </c:pt>
                <c:pt idx="57962">
                  <c:v>57962</c:v>
                </c:pt>
                <c:pt idx="57963">
                  <c:v>57963</c:v>
                </c:pt>
                <c:pt idx="57964">
                  <c:v>57964</c:v>
                </c:pt>
                <c:pt idx="57965">
                  <c:v>57965</c:v>
                </c:pt>
                <c:pt idx="57966">
                  <c:v>57966</c:v>
                </c:pt>
                <c:pt idx="57967">
                  <c:v>57967</c:v>
                </c:pt>
                <c:pt idx="57968">
                  <c:v>57968</c:v>
                </c:pt>
                <c:pt idx="57969">
                  <c:v>57969</c:v>
                </c:pt>
                <c:pt idx="57970">
                  <c:v>57970</c:v>
                </c:pt>
                <c:pt idx="57971">
                  <c:v>57971</c:v>
                </c:pt>
                <c:pt idx="57972">
                  <c:v>57972</c:v>
                </c:pt>
                <c:pt idx="57973">
                  <c:v>57973</c:v>
                </c:pt>
                <c:pt idx="57974">
                  <c:v>57974</c:v>
                </c:pt>
                <c:pt idx="57975">
                  <c:v>57975</c:v>
                </c:pt>
                <c:pt idx="57976">
                  <c:v>57976</c:v>
                </c:pt>
                <c:pt idx="57977">
                  <c:v>57977</c:v>
                </c:pt>
                <c:pt idx="57978">
                  <c:v>57978</c:v>
                </c:pt>
                <c:pt idx="57979">
                  <c:v>57979</c:v>
                </c:pt>
                <c:pt idx="57980">
                  <c:v>57980</c:v>
                </c:pt>
                <c:pt idx="57981">
                  <c:v>57981</c:v>
                </c:pt>
                <c:pt idx="57982">
                  <c:v>57982</c:v>
                </c:pt>
                <c:pt idx="57983">
                  <c:v>57983</c:v>
                </c:pt>
                <c:pt idx="57984">
                  <c:v>57984</c:v>
                </c:pt>
                <c:pt idx="57985">
                  <c:v>57985</c:v>
                </c:pt>
                <c:pt idx="57986">
                  <c:v>57986</c:v>
                </c:pt>
                <c:pt idx="57987">
                  <c:v>57987</c:v>
                </c:pt>
                <c:pt idx="57988">
                  <c:v>57988</c:v>
                </c:pt>
                <c:pt idx="57989">
                  <c:v>57989</c:v>
                </c:pt>
                <c:pt idx="57990">
                  <c:v>57990</c:v>
                </c:pt>
                <c:pt idx="57991">
                  <c:v>57991</c:v>
                </c:pt>
                <c:pt idx="57992">
                  <c:v>57992</c:v>
                </c:pt>
                <c:pt idx="57993">
                  <c:v>57993</c:v>
                </c:pt>
                <c:pt idx="57994">
                  <c:v>57994</c:v>
                </c:pt>
                <c:pt idx="57995">
                  <c:v>57995</c:v>
                </c:pt>
                <c:pt idx="57996">
                  <c:v>57996</c:v>
                </c:pt>
                <c:pt idx="57997">
                  <c:v>57997</c:v>
                </c:pt>
                <c:pt idx="57998">
                  <c:v>57998</c:v>
                </c:pt>
                <c:pt idx="57999">
                  <c:v>57999</c:v>
                </c:pt>
                <c:pt idx="58000">
                  <c:v>58000</c:v>
                </c:pt>
                <c:pt idx="58001">
                  <c:v>58001</c:v>
                </c:pt>
                <c:pt idx="58002">
                  <c:v>58002</c:v>
                </c:pt>
                <c:pt idx="58003">
                  <c:v>58003</c:v>
                </c:pt>
                <c:pt idx="58004">
                  <c:v>58004</c:v>
                </c:pt>
                <c:pt idx="58005">
                  <c:v>58005</c:v>
                </c:pt>
                <c:pt idx="58006">
                  <c:v>58006</c:v>
                </c:pt>
                <c:pt idx="58007">
                  <c:v>58007</c:v>
                </c:pt>
                <c:pt idx="58008">
                  <c:v>58008</c:v>
                </c:pt>
                <c:pt idx="58009">
                  <c:v>58009</c:v>
                </c:pt>
                <c:pt idx="58010">
                  <c:v>58010</c:v>
                </c:pt>
                <c:pt idx="58011">
                  <c:v>58011</c:v>
                </c:pt>
                <c:pt idx="58012">
                  <c:v>58012</c:v>
                </c:pt>
                <c:pt idx="58013">
                  <c:v>58013</c:v>
                </c:pt>
                <c:pt idx="58014">
                  <c:v>58014</c:v>
                </c:pt>
                <c:pt idx="58015">
                  <c:v>58015</c:v>
                </c:pt>
                <c:pt idx="58016">
                  <c:v>58016</c:v>
                </c:pt>
                <c:pt idx="58017">
                  <c:v>58017</c:v>
                </c:pt>
                <c:pt idx="58018">
                  <c:v>58018</c:v>
                </c:pt>
                <c:pt idx="58019">
                  <c:v>58019</c:v>
                </c:pt>
                <c:pt idx="58020">
                  <c:v>58020</c:v>
                </c:pt>
                <c:pt idx="58021">
                  <c:v>58021</c:v>
                </c:pt>
                <c:pt idx="58022">
                  <c:v>58022</c:v>
                </c:pt>
                <c:pt idx="58023">
                  <c:v>58023</c:v>
                </c:pt>
                <c:pt idx="58024">
                  <c:v>58024</c:v>
                </c:pt>
                <c:pt idx="58025">
                  <c:v>58025</c:v>
                </c:pt>
                <c:pt idx="58026">
                  <c:v>58026</c:v>
                </c:pt>
                <c:pt idx="58027">
                  <c:v>58027</c:v>
                </c:pt>
                <c:pt idx="58028">
                  <c:v>58028</c:v>
                </c:pt>
                <c:pt idx="58029">
                  <c:v>58029</c:v>
                </c:pt>
                <c:pt idx="58030">
                  <c:v>58030</c:v>
                </c:pt>
                <c:pt idx="58031">
                  <c:v>58031</c:v>
                </c:pt>
                <c:pt idx="58032">
                  <c:v>58032</c:v>
                </c:pt>
                <c:pt idx="58033">
                  <c:v>58033</c:v>
                </c:pt>
                <c:pt idx="58034">
                  <c:v>58034</c:v>
                </c:pt>
                <c:pt idx="58035">
                  <c:v>58035</c:v>
                </c:pt>
                <c:pt idx="58036">
                  <c:v>58036</c:v>
                </c:pt>
                <c:pt idx="58037">
                  <c:v>58037</c:v>
                </c:pt>
                <c:pt idx="58038">
                  <c:v>58038</c:v>
                </c:pt>
                <c:pt idx="58039">
                  <c:v>58039</c:v>
                </c:pt>
                <c:pt idx="58040">
                  <c:v>58040</c:v>
                </c:pt>
                <c:pt idx="58041">
                  <c:v>58041</c:v>
                </c:pt>
                <c:pt idx="58042">
                  <c:v>58042</c:v>
                </c:pt>
                <c:pt idx="58043">
                  <c:v>58043</c:v>
                </c:pt>
                <c:pt idx="58044">
                  <c:v>58044</c:v>
                </c:pt>
                <c:pt idx="58045">
                  <c:v>58045</c:v>
                </c:pt>
                <c:pt idx="58046">
                  <c:v>58046</c:v>
                </c:pt>
                <c:pt idx="58047">
                  <c:v>58047</c:v>
                </c:pt>
                <c:pt idx="58048">
                  <c:v>58048</c:v>
                </c:pt>
                <c:pt idx="58049">
                  <c:v>58049</c:v>
                </c:pt>
                <c:pt idx="58050">
                  <c:v>58050</c:v>
                </c:pt>
                <c:pt idx="58051">
                  <c:v>58051</c:v>
                </c:pt>
                <c:pt idx="58052">
                  <c:v>58052</c:v>
                </c:pt>
                <c:pt idx="58053">
                  <c:v>58053</c:v>
                </c:pt>
                <c:pt idx="58054">
                  <c:v>58054</c:v>
                </c:pt>
                <c:pt idx="58055">
                  <c:v>58055</c:v>
                </c:pt>
                <c:pt idx="58056">
                  <c:v>58056</c:v>
                </c:pt>
                <c:pt idx="58057">
                  <c:v>58057</c:v>
                </c:pt>
                <c:pt idx="58058">
                  <c:v>58058</c:v>
                </c:pt>
                <c:pt idx="58059">
                  <c:v>58059</c:v>
                </c:pt>
                <c:pt idx="58060">
                  <c:v>58060</c:v>
                </c:pt>
                <c:pt idx="58061">
                  <c:v>58061</c:v>
                </c:pt>
                <c:pt idx="58062">
                  <c:v>58062</c:v>
                </c:pt>
                <c:pt idx="58063">
                  <c:v>58063</c:v>
                </c:pt>
                <c:pt idx="58064">
                  <c:v>58064</c:v>
                </c:pt>
                <c:pt idx="58065">
                  <c:v>58065</c:v>
                </c:pt>
                <c:pt idx="58066">
                  <c:v>58066</c:v>
                </c:pt>
                <c:pt idx="58067">
                  <c:v>58067</c:v>
                </c:pt>
                <c:pt idx="58068">
                  <c:v>58068</c:v>
                </c:pt>
                <c:pt idx="58069">
                  <c:v>58069</c:v>
                </c:pt>
                <c:pt idx="58070">
                  <c:v>58070</c:v>
                </c:pt>
                <c:pt idx="58071">
                  <c:v>58071</c:v>
                </c:pt>
                <c:pt idx="58072">
                  <c:v>58072</c:v>
                </c:pt>
                <c:pt idx="58073">
                  <c:v>58073</c:v>
                </c:pt>
                <c:pt idx="58074">
                  <c:v>58074</c:v>
                </c:pt>
                <c:pt idx="58075">
                  <c:v>58075</c:v>
                </c:pt>
                <c:pt idx="58076">
                  <c:v>58076</c:v>
                </c:pt>
                <c:pt idx="58077">
                  <c:v>58077</c:v>
                </c:pt>
                <c:pt idx="58078">
                  <c:v>58078</c:v>
                </c:pt>
                <c:pt idx="58079">
                  <c:v>58079</c:v>
                </c:pt>
                <c:pt idx="58080">
                  <c:v>58080</c:v>
                </c:pt>
                <c:pt idx="58081">
                  <c:v>58081</c:v>
                </c:pt>
                <c:pt idx="58082">
                  <c:v>58082</c:v>
                </c:pt>
                <c:pt idx="58083">
                  <c:v>58083</c:v>
                </c:pt>
                <c:pt idx="58084">
                  <c:v>58084</c:v>
                </c:pt>
                <c:pt idx="58085">
                  <c:v>58085</c:v>
                </c:pt>
                <c:pt idx="58086">
                  <c:v>58086</c:v>
                </c:pt>
                <c:pt idx="58087">
                  <c:v>58087</c:v>
                </c:pt>
                <c:pt idx="58088">
                  <c:v>58088</c:v>
                </c:pt>
                <c:pt idx="58089">
                  <c:v>58089</c:v>
                </c:pt>
                <c:pt idx="58090">
                  <c:v>58090</c:v>
                </c:pt>
                <c:pt idx="58091">
                  <c:v>58091</c:v>
                </c:pt>
                <c:pt idx="58092">
                  <c:v>58092</c:v>
                </c:pt>
                <c:pt idx="58093">
                  <c:v>58093</c:v>
                </c:pt>
                <c:pt idx="58094">
                  <c:v>58094</c:v>
                </c:pt>
                <c:pt idx="58095">
                  <c:v>58095</c:v>
                </c:pt>
                <c:pt idx="58096">
                  <c:v>58096</c:v>
                </c:pt>
                <c:pt idx="58097">
                  <c:v>58097</c:v>
                </c:pt>
                <c:pt idx="58098">
                  <c:v>58098</c:v>
                </c:pt>
                <c:pt idx="58099">
                  <c:v>58099</c:v>
                </c:pt>
                <c:pt idx="58100">
                  <c:v>58100</c:v>
                </c:pt>
                <c:pt idx="58101">
                  <c:v>58101</c:v>
                </c:pt>
                <c:pt idx="58102">
                  <c:v>58102</c:v>
                </c:pt>
                <c:pt idx="58103">
                  <c:v>58103</c:v>
                </c:pt>
                <c:pt idx="58104">
                  <c:v>58104</c:v>
                </c:pt>
                <c:pt idx="58105">
                  <c:v>58105</c:v>
                </c:pt>
                <c:pt idx="58106">
                  <c:v>58106</c:v>
                </c:pt>
                <c:pt idx="58107">
                  <c:v>58107</c:v>
                </c:pt>
                <c:pt idx="58108">
                  <c:v>58108</c:v>
                </c:pt>
                <c:pt idx="58109">
                  <c:v>58109</c:v>
                </c:pt>
                <c:pt idx="58110">
                  <c:v>58110</c:v>
                </c:pt>
                <c:pt idx="58111">
                  <c:v>58111</c:v>
                </c:pt>
                <c:pt idx="58112">
                  <c:v>58112</c:v>
                </c:pt>
                <c:pt idx="58113">
                  <c:v>58113</c:v>
                </c:pt>
                <c:pt idx="58114">
                  <c:v>58114</c:v>
                </c:pt>
                <c:pt idx="58115">
                  <c:v>58115</c:v>
                </c:pt>
                <c:pt idx="58116">
                  <c:v>58116</c:v>
                </c:pt>
                <c:pt idx="58117">
                  <c:v>58117</c:v>
                </c:pt>
                <c:pt idx="58118">
                  <c:v>58118</c:v>
                </c:pt>
                <c:pt idx="58119">
                  <c:v>58119</c:v>
                </c:pt>
                <c:pt idx="58120">
                  <c:v>58120</c:v>
                </c:pt>
                <c:pt idx="58121">
                  <c:v>58121</c:v>
                </c:pt>
                <c:pt idx="58122">
                  <c:v>58122</c:v>
                </c:pt>
                <c:pt idx="58123">
                  <c:v>58123</c:v>
                </c:pt>
                <c:pt idx="58124">
                  <c:v>58124</c:v>
                </c:pt>
                <c:pt idx="58125">
                  <c:v>58125</c:v>
                </c:pt>
                <c:pt idx="58126">
                  <c:v>58126</c:v>
                </c:pt>
                <c:pt idx="58127">
                  <c:v>58127</c:v>
                </c:pt>
                <c:pt idx="58128">
                  <c:v>58128</c:v>
                </c:pt>
                <c:pt idx="58129">
                  <c:v>58129</c:v>
                </c:pt>
                <c:pt idx="58130">
                  <c:v>58130</c:v>
                </c:pt>
                <c:pt idx="58131">
                  <c:v>58131</c:v>
                </c:pt>
                <c:pt idx="58132">
                  <c:v>58132</c:v>
                </c:pt>
                <c:pt idx="58133">
                  <c:v>58133</c:v>
                </c:pt>
                <c:pt idx="58134">
                  <c:v>58134</c:v>
                </c:pt>
                <c:pt idx="58135">
                  <c:v>58135</c:v>
                </c:pt>
                <c:pt idx="58136">
                  <c:v>58136</c:v>
                </c:pt>
                <c:pt idx="58137">
                  <c:v>58137</c:v>
                </c:pt>
                <c:pt idx="58138">
                  <c:v>58138</c:v>
                </c:pt>
                <c:pt idx="58139">
                  <c:v>58139</c:v>
                </c:pt>
                <c:pt idx="58140">
                  <c:v>58140</c:v>
                </c:pt>
                <c:pt idx="58141">
                  <c:v>58141</c:v>
                </c:pt>
                <c:pt idx="58142">
                  <c:v>58142</c:v>
                </c:pt>
                <c:pt idx="58143">
                  <c:v>58143</c:v>
                </c:pt>
                <c:pt idx="58144">
                  <c:v>58144</c:v>
                </c:pt>
                <c:pt idx="58145">
                  <c:v>58145</c:v>
                </c:pt>
                <c:pt idx="58146">
                  <c:v>58146</c:v>
                </c:pt>
                <c:pt idx="58147">
                  <c:v>58147</c:v>
                </c:pt>
                <c:pt idx="58148">
                  <c:v>58148</c:v>
                </c:pt>
                <c:pt idx="58149">
                  <c:v>58149</c:v>
                </c:pt>
                <c:pt idx="58150">
                  <c:v>58150</c:v>
                </c:pt>
                <c:pt idx="58151">
                  <c:v>58151</c:v>
                </c:pt>
                <c:pt idx="58152">
                  <c:v>58152</c:v>
                </c:pt>
                <c:pt idx="58153">
                  <c:v>58153</c:v>
                </c:pt>
                <c:pt idx="58154">
                  <c:v>58154</c:v>
                </c:pt>
                <c:pt idx="58155">
                  <c:v>58155</c:v>
                </c:pt>
                <c:pt idx="58156">
                  <c:v>58156</c:v>
                </c:pt>
                <c:pt idx="58157">
                  <c:v>58157</c:v>
                </c:pt>
                <c:pt idx="58158">
                  <c:v>58158</c:v>
                </c:pt>
                <c:pt idx="58159">
                  <c:v>58159</c:v>
                </c:pt>
                <c:pt idx="58160">
                  <c:v>58160</c:v>
                </c:pt>
                <c:pt idx="58161">
                  <c:v>58161</c:v>
                </c:pt>
                <c:pt idx="58162">
                  <c:v>58162</c:v>
                </c:pt>
                <c:pt idx="58163">
                  <c:v>58163</c:v>
                </c:pt>
                <c:pt idx="58164">
                  <c:v>58164</c:v>
                </c:pt>
                <c:pt idx="58165">
                  <c:v>58165</c:v>
                </c:pt>
                <c:pt idx="58166">
                  <c:v>58166</c:v>
                </c:pt>
                <c:pt idx="58167">
                  <c:v>58167</c:v>
                </c:pt>
                <c:pt idx="58168">
                  <c:v>58168</c:v>
                </c:pt>
                <c:pt idx="58169">
                  <c:v>58169</c:v>
                </c:pt>
                <c:pt idx="58170">
                  <c:v>58170</c:v>
                </c:pt>
                <c:pt idx="58171">
                  <c:v>58171</c:v>
                </c:pt>
                <c:pt idx="58172">
                  <c:v>58172</c:v>
                </c:pt>
                <c:pt idx="58173">
                  <c:v>58173</c:v>
                </c:pt>
                <c:pt idx="58174">
                  <c:v>58174</c:v>
                </c:pt>
                <c:pt idx="58175">
                  <c:v>58175</c:v>
                </c:pt>
                <c:pt idx="58176">
                  <c:v>58176</c:v>
                </c:pt>
                <c:pt idx="58177">
                  <c:v>58177</c:v>
                </c:pt>
                <c:pt idx="58178">
                  <c:v>58178</c:v>
                </c:pt>
                <c:pt idx="58179">
                  <c:v>58179</c:v>
                </c:pt>
                <c:pt idx="58180">
                  <c:v>58180</c:v>
                </c:pt>
                <c:pt idx="58181">
                  <c:v>58181</c:v>
                </c:pt>
                <c:pt idx="58182">
                  <c:v>58182</c:v>
                </c:pt>
                <c:pt idx="58183">
                  <c:v>58183</c:v>
                </c:pt>
                <c:pt idx="58184">
                  <c:v>58184</c:v>
                </c:pt>
                <c:pt idx="58185">
                  <c:v>58185</c:v>
                </c:pt>
                <c:pt idx="58186">
                  <c:v>58186</c:v>
                </c:pt>
                <c:pt idx="58187">
                  <c:v>58187</c:v>
                </c:pt>
                <c:pt idx="58188">
                  <c:v>58188</c:v>
                </c:pt>
                <c:pt idx="58189">
                  <c:v>58189</c:v>
                </c:pt>
                <c:pt idx="58190">
                  <c:v>58190</c:v>
                </c:pt>
                <c:pt idx="58191">
                  <c:v>58191</c:v>
                </c:pt>
                <c:pt idx="58192">
                  <c:v>58192</c:v>
                </c:pt>
                <c:pt idx="58193">
                  <c:v>58193</c:v>
                </c:pt>
                <c:pt idx="58194">
                  <c:v>58194</c:v>
                </c:pt>
                <c:pt idx="58195">
                  <c:v>58195</c:v>
                </c:pt>
                <c:pt idx="58196">
                  <c:v>58196</c:v>
                </c:pt>
                <c:pt idx="58197">
                  <c:v>58197</c:v>
                </c:pt>
                <c:pt idx="58198">
                  <c:v>58198</c:v>
                </c:pt>
                <c:pt idx="58199">
                  <c:v>58199</c:v>
                </c:pt>
                <c:pt idx="58200">
                  <c:v>58200</c:v>
                </c:pt>
                <c:pt idx="58201">
                  <c:v>58201</c:v>
                </c:pt>
                <c:pt idx="58202">
                  <c:v>58202</c:v>
                </c:pt>
                <c:pt idx="58203">
                  <c:v>58203</c:v>
                </c:pt>
                <c:pt idx="58204">
                  <c:v>58204</c:v>
                </c:pt>
                <c:pt idx="58205">
                  <c:v>58205</c:v>
                </c:pt>
                <c:pt idx="58206">
                  <c:v>58206</c:v>
                </c:pt>
                <c:pt idx="58207">
                  <c:v>58207</c:v>
                </c:pt>
                <c:pt idx="58208">
                  <c:v>58208</c:v>
                </c:pt>
                <c:pt idx="58209">
                  <c:v>58209</c:v>
                </c:pt>
                <c:pt idx="58210">
                  <c:v>58210</c:v>
                </c:pt>
                <c:pt idx="58211">
                  <c:v>58211</c:v>
                </c:pt>
                <c:pt idx="58212">
                  <c:v>58212</c:v>
                </c:pt>
                <c:pt idx="58213">
                  <c:v>58213</c:v>
                </c:pt>
                <c:pt idx="58214">
                  <c:v>58214</c:v>
                </c:pt>
                <c:pt idx="58215">
                  <c:v>58215</c:v>
                </c:pt>
                <c:pt idx="58216">
                  <c:v>58216</c:v>
                </c:pt>
                <c:pt idx="58217">
                  <c:v>58217</c:v>
                </c:pt>
                <c:pt idx="58218">
                  <c:v>58218</c:v>
                </c:pt>
                <c:pt idx="58219">
                  <c:v>58219</c:v>
                </c:pt>
                <c:pt idx="58220">
                  <c:v>58220</c:v>
                </c:pt>
                <c:pt idx="58221">
                  <c:v>58221</c:v>
                </c:pt>
                <c:pt idx="58222">
                  <c:v>58222</c:v>
                </c:pt>
                <c:pt idx="58223">
                  <c:v>58223</c:v>
                </c:pt>
                <c:pt idx="58224">
                  <c:v>58224</c:v>
                </c:pt>
                <c:pt idx="58225">
                  <c:v>58225</c:v>
                </c:pt>
                <c:pt idx="58226">
                  <c:v>58226</c:v>
                </c:pt>
                <c:pt idx="58227">
                  <c:v>58227</c:v>
                </c:pt>
                <c:pt idx="58228">
                  <c:v>58228</c:v>
                </c:pt>
                <c:pt idx="58229">
                  <c:v>58229</c:v>
                </c:pt>
                <c:pt idx="58230">
                  <c:v>58230</c:v>
                </c:pt>
                <c:pt idx="58231">
                  <c:v>58231</c:v>
                </c:pt>
                <c:pt idx="58232">
                  <c:v>58232</c:v>
                </c:pt>
                <c:pt idx="58233">
                  <c:v>58233</c:v>
                </c:pt>
                <c:pt idx="58234">
                  <c:v>58234</c:v>
                </c:pt>
                <c:pt idx="58235">
                  <c:v>58235</c:v>
                </c:pt>
                <c:pt idx="58236">
                  <c:v>58236</c:v>
                </c:pt>
                <c:pt idx="58237">
                  <c:v>58237</c:v>
                </c:pt>
                <c:pt idx="58238">
                  <c:v>58238</c:v>
                </c:pt>
                <c:pt idx="58239">
                  <c:v>58239</c:v>
                </c:pt>
                <c:pt idx="58240">
                  <c:v>58240</c:v>
                </c:pt>
                <c:pt idx="58241">
                  <c:v>58241</c:v>
                </c:pt>
                <c:pt idx="58242">
                  <c:v>58242</c:v>
                </c:pt>
                <c:pt idx="58243">
                  <c:v>58243</c:v>
                </c:pt>
                <c:pt idx="58244">
                  <c:v>58244</c:v>
                </c:pt>
                <c:pt idx="58245">
                  <c:v>58245</c:v>
                </c:pt>
                <c:pt idx="58246">
                  <c:v>58246</c:v>
                </c:pt>
                <c:pt idx="58247">
                  <c:v>58247</c:v>
                </c:pt>
                <c:pt idx="58248">
                  <c:v>58248</c:v>
                </c:pt>
                <c:pt idx="58249">
                  <c:v>58249</c:v>
                </c:pt>
                <c:pt idx="58250">
                  <c:v>58250</c:v>
                </c:pt>
                <c:pt idx="58251">
                  <c:v>58251</c:v>
                </c:pt>
                <c:pt idx="58252">
                  <c:v>58252</c:v>
                </c:pt>
                <c:pt idx="58253">
                  <c:v>58253</c:v>
                </c:pt>
                <c:pt idx="58254">
                  <c:v>58254</c:v>
                </c:pt>
                <c:pt idx="58255">
                  <c:v>58255</c:v>
                </c:pt>
                <c:pt idx="58256">
                  <c:v>58256</c:v>
                </c:pt>
                <c:pt idx="58257">
                  <c:v>58257</c:v>
                </c:pt>
                <c:pt idx="58258">
                  <c:v>58258</c:v>
                </c:pt>
                <c:pt idx="58259">
                  <c:v>58259</c:v>
                </c:pt>
                <c:pt idx="58260">
                  <c:v>58260</c:v>
                </c:pt>
                <c:pt idx="58261">
                  <c:v>58261</c:v>
                </c:pt>
                <c:pt idx="58262">
                  <c:v>58262</c:v>
                </c:pt>
                <c:pt idx="58263">
                  <c:v>58263</c:v>
                </c:pt>
                <c:pt idx="58264">
                  <c:v>58264</c:v>
                </c:pt>
                <c:pt idx="58265">
                  <c:v>58265</c:v>
                </c:pt>
                <c:pt idx="58266">
                  <c:v>58266</c:v>
                </c:pt>
                <c:pt idx="58267">
                  <c:v>58267</c:v>
                </c:pt>
                <c:pt idx="58268">
                  <c:v>58268</c:v>
                </c:pt>
                <c:pt idx="58269">
                  <c:v>58269</c:v>
                </c:pt>
                <c:pt idx="58270">
                  <c:v>58270</c:v>
                </c:pt>
                <c:pt idx="58271">
                  <c:v>58271</c:v>
                </c:pt>
                <c:pt idx="58272">
                  <c:v>58272</c:v>
                </c:pt>
                <c:pt idx="58273">
                  <c:v>58273</c:v>
                </c:pt>
                <c:pt idx="58274">
                  <c:v>58274</c:v>
                </c:pt>
                <c:pt idx="58275">
                  <c:v>58275</c:v>
                </c:pt>
                <c:pt idx="58276">
                  <c:v>58276</c:v>
                </c:pt>
                <c:pt idx="58277">
                  <c:v>58277</c:v>
                </c:pt>
                <c:pt idx="58278">
                  <c:v>58278</c:v>
                </c:pt>
                <c:pt idx="58279">
                  <c:v>58279</c:v>
                </c:pt>
                <c:pt idx="58280">
                  <c:v>58280</c:v>
                </c:pt>
                <c:pt idx="58281">
                  <c:v>58281</c:v>
                </c:pt>
                <c:pt idx="58282">
                  <c:v>58282</c:v>
                </c:pt>
                <c:pt idx="58283">
                  <c:v>58283</c:v>
                </c:pt>
                <c:pt idx="58284">
                  <c:v>58284</c:v>
                </c:pt>
                <c:pt idx="58285">
                  <c:v>58285</c:v>
                </c:pt>
                <c:pt idx="58286">
                  <c:v>58286</c:v>
                </c:pt>
                <c:pt idx="58287">
                  <c:v>58287</c:v>
                </c:pt>
                <c:pt idx="58288">
                  <c:v>58288</c:v>
                </c:pt>
                <c:pt idx="58289">
                  <c:v>58289</c:v>
                </c:pt>
                <c:pt idx="58290">
                  <c:v>58290</c:v>
                </c:pt>
                <c:pt idx="58291">
                  <c:v>58291</c:v>
                </c:pt>
                <c:pt idx="58292">
                  <c:v>58292</c:v>
                </c:pt>
                <c:pt idx="58293">
                  <c:v>58293</c:v>
                </c:pt>
                <c:pt idx="58294">
                  <c:v>58294</c:v>
                </c:pt>
                <c:pt idx="58295">
                  <c:v>58295</c:v>
                </c:pt>
                <c:pt idx="58296">
                  <c:v>58296</c:v>
                </c:pt>
                <c:pt idx="58297">
                  <c:v>58297</c:v>
                </c:pt>
                <c:pt idx="58298">
                  <c:v>58298</c:v>
                </c:pt>
                <c:pt idx="58299">
                  <c:v>58299</c:v>
                </c:pt>
                <c:pt idx="58300">
                  <c:v>58300</c:v>
                </c:pt>
                <c:pt idx="58301">
                  <c:v>58301</c:v>
                </c:pt>
                <c:pt idx="58302">
                  <c:v>58302</c:v>
                </c:pt>
                <c:pt idx="58303">
                  <c:v>58303</c:v>
                </c:pt>
                <c:pt idx="58304">
                  <c:v>58304</c:v>
                </c:pt>
                <c:pt idx="58305">
                  <c:v>58305</c:v>
                </c:pt>
                <c:pt idx="58306">
                  <c:v>58306</c:v>
                </c:pt>
                <c:pt idx="58307">
                  <c:v>58307</c:v>
                </c:pt>
                <c:pt idx="58308">
                  <c:v>58308</c:v>
                </c:pt>
                <c:pt idx="58309">
                  <c:v>58309</c:v>
                </c:pt>
                <c:pt idx="58310">
                  <c:v>58310</c:v>
                </c:pt>
                <c:pt idx="58311">
                  <c:v>58311</c:v>
                </c:pt>
                <c:pt idx="58312">
                  <c:v>58312</c:v>
                </c:pt>
                <c:pt idx="58313">
                  <c:v>58313</c:v>
                </c:pt>
                <c:pt idx="58314">
                  <c:v>58314</c:v>
                </c:pt>
                <c:pt idx="58315">
                  <c:v>58315</c:v>
                </c:pt>
                <c:pt idx="58316">
                  <c:v>58316</c:v>
                </c:pt>
                <c:pt idx="58317">
                  <c:v>58317</c:v>
                </c:pt>
                <c:pt idx="58318">
                  <c:v>58318</c:v>
                </c:pt>
                <c:pt idx="58319">
                  <c:v>58319</c:v>
                </c:pt>
                <c:pt idx="58320">
                  <c:v>58320</c:v>
                </c:pt>
                <c:pt idx="58321">
                  <c:v>58321</c:v>
                </c:pt>
                <c:pt idx="58322">
                  <c:v>58322</c:v>
                </c:pt>
                <c:pt idx="58323">
                  <c:v>58323</c:v>
                </c:pt>
                <c:pt idx="58324">
                  <c:v>58324</c:v>
                </c:pt>
                <c:pt idx="58325">
                  <c:v>58325</c:v>
                </c:pt>
                <c:pt idx="58326">
                  <c:v>58326</c:v>
                </c:pt>
                <c:pt idx="58327">
                  <c:v>58327</c:v>
                </c:pt>
                <c:pt idx="58328">
                  <c:v>58328</c:v>
                </c:pt>
                <c:pt idx="58329">
                  <c:v>58329</c:v>
                </c:pt>
                <c:pt idx="58330">
                  <c:v>58330</c:v>
                </c:pt>
                <c:pt idx="58331">
                  <c:v>58331</c:v>
                </c:pt>
                <c:pt idx="58332">
                  <c:v>58332</c:v>
                </c:pt>
                <c:pt idx="58333">
                  <c:v>58333</c:v>
                </c:pt>
                <c:pt idx="58334">
                  <c:v>58334</c:v>
                </c:pt>
                <c:pt idx="58335">
                  <c:v>58335</c:v>
                </c:pt>
                <c:pt idx="58336">
                  <c:v>58336</c:v>
                </c:pt>
                <c:pt idx="58337">
                  <c:v>58337</c:v>
                </c:pt>
                <c:pt idx="58338">
                  <c:v>58338</c:v>
                </c:pt>
                <c:pt idx="58339">
                  <c:v>58339</c:v>
                </c:pt>
                <c:pt idx="58340">
                  <c:v>58340</c:v>
                </c:pt>
                <c:pt idx="58341">
                  <c:v>58341</c:v>
                </c:pt>
                <c:pt idx="58342">
                  <c:v>58342</c:v>
                </c:pt>
                <c:pt idx="58343">
                  <c:v>58343</c:v>
                </c:pt>
                <c:pt idx="58344">
                  <c:v>58344</c:v>
                </c:pt>
                <c:pt idx="58345">
                  <c:v>58345</c:v>
                </c:pt>
                <c:pt idx="58346">
                  <c:v>58346</c:v>
                </c:pt>
                <c:pt idx="58347">
                  <c:v>58347</c:v>
                </c:pt>
                <c:pt idx="58348">
                  <c:v>58348</c:v>
                </c:pt>
                <c:pt idx="58349">
                  <c:v>58349</c:v>
                </c:pt>
                <c:pt idx="58350">
                  <c:v>58350</c:v>
                </c:pt>
                <c:pt idx="58351">
                  <c:v>58351</c:v>
                </c:pt>
                <c:pt idx="58352">
                  <c:v>58352</c:v>
                </c:pt>
                <c:pt idx="58353">
                  <c:v>58353</c:v>
                </c:pt>
                <c:pt idx="58354">
                  <c:v>58354</c:v>
                </c:pt>
                <c:pt idx="58355">
                  <c:v>58355</c:v>
                </c:pt>
                <c:pt idx="58356">
                  <c:v>58356</c:v>
                </c:pt>
                <c:pt idx="58357">
                  <c:v>58357</c:v>
                </c:pt>
                <c:pt idx="58358">
                  <c:v>58358</c:v>
                </c:pt>
                <c:pt idx="58359">
                  <c:v>58359</c:v>
                </c:pt>
                <c:pt idx="58360">
                  <c:v>58360</c:v>
                </c:pt>
                <c:pt idx="58361">
                  <c:v>58361</c:v>
                </c:pt>
                <c:pt idx="58362">
                  <c:v>58362</c:v>
                </c:pt>
                <c:pt idx="58363">
                  <c:v>58363</c:v>
                </c:pt>
                <c:pt idx="58364">
                  <c:v>58364</c:v>
                </c:pt>
                <c:pt idx="58365">
                  <c:v>58365</c:v>
                </c:pt>
                <c:pt idx="58366">
                  <c:v>58366</c:v>
                </c:pt>
                <c:pt idx="58367">
                  <c:v>58367</c:v>
                </c:pt>
                <c:pt idx="58368">
                  <c:v>58368</c:v>
                </c:pt>
                <c:pt idx="58369">
                  <c:v>58369</c:v>
                </c:pt>
                <c:pt idx="58370">
                  <c:v>58370</c:v>
                </c:pt>
                <c:pt idx="58371">
                  <c:v>58371</c:v>
                </c:pt>
                <c:pt idx="58372">
                  <c:v>58372</c:v>
                </c:pt>
                <c:pt idx="58373">
                  <c:v>58373</c:v>
                </c:pt>
                <c:pt idx="58374">
                  <c:v>58374</c:v>
                </c:pt>
                <c:pt idx="58375">
                  <c:v>58375</c:v>
                </c:pt>
                <c:pt idx="58376">
                  <c:v>58376</c:v>
                </c:pt>
                <c:pt idx="58377">
                  <c:v>58377</c:v>
                </c:pt>
                <c:pt idx="58378">
                  <c:v>58378</c:v>
                </c:pt>
                <c:pt idx="58379">
                  <c:v>58379</c:v>
                </c:pt>
                <c:pt idx="58380">
                  <c:v>58380</c:v>
                </c:pt>
                <c:pt idx="58381">
                  <c:v>58381</c:v>
                </c:pt>
                <c:pt idx="58382">
                  <c:v>58382</c:v>
                </c:pt>
                <c:pt idx="58383">
                  <c:v>58383</c:v>
                </c:pt>
                <c:pt idx="58384">
                  <c:v>58384</c:v>
                </c:pt>
                <c:pt idx="58385">
                  <c:v>58385</c:v>
                </c:pt>
                <c:pt idx="58386">
                  <c:v>58386</c:v>
                </c:pt>
                <c:pt idx="58387">
                  <c:v>58387</c:v>
                </c:pt>
                <c:pt idx="58388">
                  <c:v>58388</c:v>
                </c:pt>
                <c:pt idx="58389">
                  <c:v>58389</c:v>
                </c:pt>
                <c:pt idx="58390">
                  <c:v>58390</c:v>
                </c:pt>
                <c:pt idx="58391">
                  <c:v>58391</c:v>
                </c:pt>
                <c:pt idx="58392">
                  <c:v>58392</c:v>
                </c:pt>
                <c:pt idx="58393">
                  <c:v>58393</c:v>
                </c:pt>
                <c:pt idx="58394">
                  <c:v>58394</c:v>
                </c:pt>
                <c:pt idx="58395">
                  <c:v>58395</c:v>
                </c:pt>
                <c:pt idx="58396">
                  <c:v>58396</c:v>
                </c:pt>
                <c:pt idx="58397">
                  <c:v>58397</c:v>
                </c:pt>
                <c:pt idx="58398">
                  <c:v>58398</c:v>
                </c:pt>
                <c:pt idx="58399">
                  <c:v>58399</c:v>
                </c:pt>
                <c:pt idx="58400">
                  <c:v>58400</c:v>
                </c:pt>
                <c:pt idx="58401">
                  <c:v>58401</c:v>
                </c:pt>
                <c:pt idx="58402">
                  <c:v>58402</c:v>
                </c:pt>
                <c:pt idx="58403">
                  <c:v>58403</c:v>
                </c:pt>
                <c:pt idx="58404">
                  <c:v>58404</c:v>
                </c:pt>
                <c:pt idx="58405">
                  <c:v>58405</c:v>
                </c:pt>
                <c:pt idx="58406">
                  <c:v>58406</c:v>
                </c:pt>
                <c:pt idx="58407">
                  <c:v>58407</c:v>
                </c:pt>
                <c:pt idx="58408">
                  <c:v>58408</c:v>
                </c:pt>
                <c:pt idx="58409">
                  <c:v>58409</c:v>
                </c:pt>
                <c:pt idx="58410">
                  <c:v>58410</c:v>
                </c:pt>
                <c:pt idx="58411">
                  <c:v>58411</c:v>
                </c:pt>
                <c:pt idx="58412">
                  <c:v>58412</c:v>
                </c:pt>
                <c:pt idx="58413">
                  <c:v>58413</c:v>
                </c:pt>
                <c:pt idx="58414">
                  <c:v>58414</c:v>
                </c:pt>
                <c:pt idx="58415">
                  <c:v>58415</c:v>
                </c:pt>
                <c:pt idx="58416">
                  <c:v>58416</c:v>
                </c:pt>
                <c:pt idx="58417">
                  <c:v>58417</c:v>
                </c:pt>
                <c:pt idx="58418">
                  <c:v>58418</c:v>
                </c:pt>
                <c:pt idx="58419">
                  <c:v>58419</c:v>
                </c:pt>
                <c:pt idx="58420">
                  <c:v>58420</c:v>
                </c:pt>
                <c:pt idx="58421">
                  <c:v>58421</c:v>
                </c:pt>
                <c:pt idx="58422">
                  <c:v>58422</c:v>
                </c:pt>
                <c:pt idx="58423">
                  <c:v>58423</c:v>
                </c:pt>
                <c:pt idx="58424">
                  <c:v>58424</c:v>
                </c:pt>
                <c:pt idx="58425">
                  <c:v>58425</c:v>
                </c:pt>
                <c:pt idx="58426">
                  <c:v>58426</c:v>
                </c:pt>
                <c:pt idx="58427">
                  <c:v>58427</c:v>
                </c:pt>
                <c:pt idx="58428">
                  <c:v>58428</c:v>
                </c:pt>
                <c:pt idx="58429">
                  <c:v>58429</c:v>
                </c:pt>
                <c:pt idx="58430">
                  <c:v>58430</c:v>
                </c:pt>
                <c:pt idx="58431">
                  <c:v>58431</c:v>
                </c:pt>
                <c:pt idx="58432">
                  <c:v>58432</c:v>
                </c:pt>
                <c:pt idx="58433">
                  <c:v>58433</c:v>
                </c:pt>
                <c:pt idx="58434">
                  <c:v>58434</c:v>
                </c:pt>
                <c:pt idx="58435">
                  <c:v>58435</c:v>
                </c:pt>
                <c:pt idx="58436">
                  <c:v>58436</c:v>
                </c:pt>
                <c:pt idx="58437">
                  <c:v>58437</c:v>
                </c:pt>
                <c:pt idx="58438">
                  <c:v>58438</c:v>
                </c:pt>
                <c:pt idx="58439">
                  <c:v>58439</c:v>
                </c:pt>
                <c:pt idx="58440">
                  <c:v>58440</c:v>
                </c:pt>
                <c:pt idx="58441">
                  <c:v>58441</c:v>
                </c:pt>
                <c:pt idx="58442">
                  <c:v>58442</c:v>
                </c:pt>
                <c:pt idx="58443">
                  <c:v>58443</c:v>
                </c:pt>
                <c:pt idx="58444">
                  <c:v>58444</c:v>
                </c:pt>
                <c:pt idx="58445">
                  <c:v>58445</c:v>
                </c:pt>
                <c:pt idx="58446">
                  <c:v>58446</c:v>
                </c:pt>
                <c:pt idx="58447">
                  <c:v>58447</c:v>
                </c:pt>
                <c:pt idx="58448">
                  <c:v>58448</c:v>
                </c:pt>
                <c:pt idx="58449">
                  <c:v>58449</c:v>
                </c:pt>
                <c:pt idx="58450">
                  <c:v>58450</c:v>
                </c:pt>
                <c:pt idx="58451">
                  <c:v>58451</c:v>
                </c:pt>
                <c:pt idx="58452">
                  <c:v>58452</c:v>
                </c:pt>
                <c:pt idx="58453">
                  <c:v>58453</c:v>
                </c:pt>
                <c:pt idx="58454">
                  <c:v>58454</c:v>
                </c:pt>
                <c:pt idx="58455">
                  <c:v>58455</c:v>
                </c:pt>
                <c:pt idx="58456">
                  <c:v>58456</c:v>
                </c:pt>
                <c:pt idx="58457">
                  <c:v>58457</c:v>
                </c:pt>
                <c:pt idx="58458">
                  <c:v>58458</c:v>
                </c:pt>
                <c:pt idx="58459">
                  <c:v>58459</c:v>
                </c:pt>
                <c:pt idx="58460">
                  <c:v>58460</c:v>
                </c:pt>
                <c:pt idx="58461">
                  <c:v>58461</c:v>
                </c:pt>
                <c:pt idx="58462">
                  <c:v>58462</c:v>
                </c:pt>
                <c:pt idx="58463">
                  <c:v>58463</c:v>
                </c:pt>
                <c:pt idx="58464">
                  <c:v>58464</c:v>
                </c:pt>
                <c:pt idx="58465">
                  <c:v>58465</c:v>
                </c:pt>
                <c:pt idx="58466">
                  <c:v>58466</c:v>
                </c:pt>
                <c:pt idx="58467">
                  <c:v>58467</c:v>
                </c:pt>
                <c:pt idx="58468">
                  <c:v>58468</c:v>
                </c:pt>
                <c:pt idx="58469">
                  <c:v>58469</c:v>
                </c:pt>
                <c:pt idx="58470">
                  <c:v>58470</c:v>
                </c:pt>
                <c:pt idx="58471">
                  <c:v>58471</c:v>
                </c:pt>
                <c:pt idx="58472">
                  <c:v>58472</c:v>
                </c:pt>
                <c:pt idx="58473">
                  <c:v>58473</c:v>
                </c:pt>
                <c:pt idx="58474">
                  <c:v>58474</c:v>
                </c:pt>
                <c:pt idx="58475">
                  <c:v>58475</c:v>
                </c:pt>
                <c:pt idx="58476">
                  <c:v>58476</c:v>
                </c:pt>
                <c:pt idx="58477">
                  <c:v>58477</c:v>
                </c:pt>
                <c:pt idx="58478">
                  <c:v>58478</c:v>
                </c:pt>
                <c:pt idx="58479">
                  <c:v>58479</c:v>
                </c:pt>
                <c:pt idx="58480">
                  <c:v>58480</c:v>
                </c:pt>
                <c:pt idx="58481">
                  <c:v>58481</c:v>
                </c:pt>
                <c:pt idx="58482">
                  <c:v>58482</c:v>
                </c:pt>
                <c:pt idx="58483">
                  <c:v>58483</c:v>
                </c:pt>
                <c:pt idx="58484">
                  <c:v>58484</c:v>
                </c:pt>
                <c:pt idx="58485">
                  <c:v>58485</c:v>
                </c:pt>
                <c:pt idx="58486">
                  <c:v>58486</c:v>
                </c:pt>
                <c:pt idx="58487">
                  <c:v>58487</c:v>
                </c:pt>
                <c:pt idx="58488">
                  <c:v>58488</c:v>
                </c:pt>
                <c:pt idx="58489">
                  <c:v>58489</c:v>
                </c:pt>
                <c:pt idx="58490">
                  <c:v>58490</c:v>
                </c:pt>
                <c:pt idx="58491">
                  <c:v>58491</c:v>
                </c:pt>
                <c:pt idx="58492">
                  <c:v>58492</c:v>
                </c:pt>
                <c:pt idx="58493">
                  <c:v>58493</c:v>
                </c:pt>
                <c:pt idx="58494">
                  <c:v>58494</c:v>
                </c:pt>
                <c:pt idx="58495">
                  <c:v>58495</c:v>
                </c:pt>
                <c:pt idx="58496">
                  <c:v>58496</c:v>
                </c:pt>
                <c:pt idx="58497">
                  <c:v>58497</c:v>
                </c:pt>
                <c:pt idx="58498">
                  <c:v>58498</c:v>
                </c:pt>
                <c:pt idx="58499">
                  <c:v>58499</c:v>
                </c:pt>
                <c:pt idx="58500">
                  <c:v>58500</c:v>
                </c:pt>
                <c:pt idx="58501">
                  <c:v>58501</c:v>
                </c:pt>
                <c:pt idx="58502">
                  <c:v>58502</c:v>
                </c:pt>
                <c:pt idx="58503">
                  <c:v>58503</c:v>
                </c:pt>
                <c:pt idx="58504">
                  <c:v>58504</c:v>
                </c:pt>
                <c:pt idx="58505">
                  <c:v>58505</c:v>
                </c:pt>
                <c:pt idx="58506">
                  <c:v>58506</c:v>
                </c:pt>
                <c:pt idx="58507">
                  <c:v>58507</c:v>
                </c:pt>
                <c:pt idx="58508">
                  <c:v>58508</c:v>
                </c:pt>
                <c:pt idx="58509">
                  <c:v>58509</c:v>
                </c:pt>
                <c:pt idx="58510">
                  <c:v>58510</c:v>
                </c:pt>
                <c:pt idx="58511">
                  <c:v>58511</c:v>
                </c:pt>
                <c:pt idx="58512">
                  <c:v>58512</c:v>
                </c:pt>
                <c:pt idx="58513">
                  <c:v>58513</c:v>
                </c:pt>
                <c:pt idx="58514">
                  <c:v>58514</c:v>
                </c:pt>
                <c:pt idx="58515">
                  <c:v>58515</c:v>
                </c:pt>
                <c:pt idx="58516">
                  <c:v>58516</c:v>
                </c:pt>
                <c:pt idx="58517">
                  <c:v>58517</c:v>
                </c:pt>
                <c:pt idx="58518">
                  <c:v>58518</c:v>
                </c:pt>
                <c:pt idx="58519">
                  <c:v>58519</c:v>
                </c:pt>
                <c:pt idx="58520">
                  <c:v>58520</c:v>
                </c:pt>
                <c:pt idx="58521">
                  <c:v>58521</c:v>
                </c:pt>
                <c:pt idx="58522">
                  <c:v>58522</c:v>
                </c:pt>
                <c:pt idx="58523">
                  <c:v>58523</c:v>
                </c:pt>
                <c:pt idx="58524">
                  <c:v>58524</c:v>
                </c:pt>
                <c:pt idx="58525">
                  <c:v>58525</c:v>
                </c:pt>
                <c:pt idx="58526">
                  <c:v>58526</c:v>
                </c:pt>
                <c:pt idx="58527">
                  <c:v>58527</c:v>
                </c:pt>
                <c:pt idx="58528">
                  <c:v>58528</c:v>
                </c:pt>
                <c:pt idx="58529">
                  <c:v>58529</c:v>
                </c:pt>
                <c:pt idx="58530">
                  <c:v>58530</c:v>
                </c:pt>
                <c:pt idx="58531">
                  <c:v>58531</c:v>
                </c:pt>
                <c:pt idx="58532">
                  <c:v>58532</c:v>
                </c:pt>
                <c:pt idx="58533">
                  <c:v>58533</c:v>
                </c:pt>
                <c:pt idx="58534">
                  <c:v>58534</c:v>
                </c:pt>
                <c:pt idx="58535">
                  <c:v>58535</c:v>
                </c:pt>
                <c:pt idx="58536">
                  <c:v>58536</c:v>
                </c:pt>
                <c:pt idx="58537">
                  <c:v>58537</c:v>
                </c:pt>
                <c:pt idx="58538">
                  <c:v>58538</c:v>
                </c:pt>
                <c:pt idx="58539">
                  <c:v>58539</c:v>
                </c:pt>
                <c:pt idx="58540">
                  <c:v>58540</c:v>
                </c:pt>
                <c:pt idx="58541">
                  <c:v>58541</c:v>
                </c:pt>
                <c:pt idx="58542">
                  <c:v>58542</c:v>
                </c:pt>
                <c:pt idx="58543">
                  <c:v>58543</c:v>
                </c:pt>
                <c:pt idx="58544">
                  <c:v>58544</c:v>
                </c:pt>
                <c:pt idx="58545">
                  <c:v>58545</c:v>
                </c:pt>
                <c:pt idx="58546">
                  <c:v>58546</c:v>
                </c:pt>
                <c:pt idx="58547">
                  <c:v>58547</c:v>
                </c:pt>
                <c:pt idx="58548">
                  <c:v>58548</c:v>
                </c:pt>
                <c:pt idx="58549">
                  <c:v>58549</c:v>
                </c:pt>
                <c:pt idx="58550">
                  <c:v>58550</c:v>
                </c:pt>
                <c:pt idx="58551">
                  <c:v>58551</c:v>
                </c:pt>
                <c:pt idx="58552">
                  <c:v>58552</c:v>
                </c:pt>
                <c:pt idx="58553">
                  <c:v>58553</c:v>
                </c:pt>
                <c:pt idx="58554">
                  <c:v>58554</c:v>
                </c:pt>
                <c:pt idx="58555">
                  <c:v>58555</c:v>
                </c:pt>
                <c:pt idx="58556">
                  <c:v>58556</c:v>
                </c:pt>
                <c:pt idx="58557">
                  <c:v>58557</c:v>
                </c:pt>
                <c:pt idx="58558">
                  <c:v>58558</c:v>
                </c:pt>
                <c:pt idx="58559">
                  <c:v>58559</c:v>
                </c:pt>
                <c:pt idx="58560">
                  <c:v>58560</c:v>
                </c:pt>
                <c:pt idx="58561">
                  <c:v>58561</c:v>
                </c:pt>
                <c:pt idx="58562">
                  <c:v>58562</c:v>
                </c:pt>
                <c:pt idx="58563">
                  <c:v>58563</c:v>
                </c:pt>
                <c:pt idx="58564">
                  <c:v>58564</c:v>
                </c:pt>
                <c:pt idx="58565">
                  <c:v>58565</c:v>
                </c:pt>
                <c:pt idx="58566">
                  <c:v>58566</c:v>
                </c:pt>
                <c:pt idx="58567">
                  <c:v>58567</c:v>
                </c:pt>
                <c:pt idx="58568">
                  <c:v>58568</c:v>
                </c:pt>
                <c:pt idx="58569">
                  <c:v>58569</c:v>
                </c:pt>
                <c:pt idx="58570">
                  <c:v>58570</c:v>
                </c:pt>
                <c:pt idx="58571">
                  <c:v>58571</c:v>
                </c:pt>
                <c:pt idx="58572">
                  <c:v>58572</c:v>
                </c:pt>
                <c:pt idx="58573">
                  <c:v>58573</c:v>
                </c:pt>
                <c:pt idx="58574">
                  <c:v>58574</c:v>
                </c:pt>
                <c:pt idx="58575">
                  <c:v>58575</c:v>
                </c:pt>
                <c:pt idx="58576">
                  <c:v>58576</c:v>
                </c:pt>
                <c:pt idx="58577">
                  <c:v>58577</c:v>
                </c:pt>
                <c:pt idx="58578">
                  <c:v>58578</c:v>
                </c:pt>
                <c:pt idx="58579">
                  <c:v>58579</c:v>
                </c:pt>
                <c:pt idx="58580">
                  <c:v>58580</c:v>
                </c:pt>
                <c:pt idx="58581">
                  <c:v>58581</c:v>
                </c:pt>
                <c:pt idx="58582">
                  <c:v>58582</c:v>
                </c:pt>
                <c:pt idx="58583">
                  <c:v>58583</c:v>
                </c:pt>
                <c:pt idx="58584">
                  <c:v>58584</c:v>
                </c:pt>
                <c:pt idx="58585">
                  <c:v>58585</c:v>
                </c:pt>
                <c:pt idx="58586">
                  <c:v>58586</c:v>
                </c:pt>
                <c:pt idx="58587">
                  <c:v>58587</c:v>
                </c:pt>
                <c:pt idx="58588">
                  <c:v>58588</c:v>
                </c:pt>
                <c:pt idx="58589">
                  <c:v>58589</c:v>
                </c:pt>
                <c:pt idx="58590">
                  <c:v>58590</c:v>
                </c:pt>
                <c:pt idx="58591">
                  <c:v>58591</c:v>
                </c:pt>
                <c:pt idx="58592">
                  <c:v>58592</c:v>
                </c:pt>
                <c:pt idx="58593">
                  <c:v>58593</c:v>
                </c:pt>
                <c:pt idx="58594">
                  <c:v>58594</c:v>
                </c:pt>
                <c:pt idx="58595">
                  <c:v>58595</c:v>
                </c:pt>
                <c:pt idx="58596">
                  <c:v>58596</c:v>
                </c:pt>
                <c:pt idx="58597">
                  <c:v>58597</c:v>
                </c:pt>
                <c:pt idx="58598">
                  <c:v>58598</c:v>
                </c:pt>
                <c:pt idx="58599">
                  <c:v>58599</c:v>
                </c:pt>
                <c:pt idx="58600">
                  <c:v>58600</c:v>
                </c:pt>
                <c:pt idx="58601">
                  <c:v>58601</c:v>
                </c:pt>
                <c:pt idx="58602">
                  <c:v>58602</c:v>
                </c:pt>
                <c:pt idx="58603">
                  <c:v>58603</c:v>
                </c:pt>
                <c:pt idx="58604">
                  <c:v>58604</c:v>
                </c:pt>
                <c:pt idx="58605">
                  <c:v>58605</c:v>
                </c:pt>
                <c:pt idx="58606">
                  <c:v>58606</c:v>
                </c:pt>
                <c:pt idx="58607">
                  <c:v>58607</c:v>
                </c:pt>
                <c:pt idx="58608">
                  <c:v>58608</c:v>
                </c:pt>
                <c:pt idx="58609">
                  <c:v>58609</c:v>
                </c:pt>
                <c:pt idx="58610">
                  <c:v>58610</c:v>
                </c:pt>
                <c:pt idx="58611">
                  <c:v>58611</c:v>
                </c:pt>
                <c:pt idx="58612">
                  <c:v>58612</c:v>
                </c:pt>
                <c:pt idx="58613">
                  <c:v>58613</c:v>
                </c:pt>
                <c:pt idx="58614">
                  <c:v>58614</c:v>
                </c:pt>
                <c:pt idx="58615">
                  <c:v>58615</c:v>
                </c:pt>
                <c:pt idx="58616">
                  <c:v>58616</c:v>
                </c:pt>
                <c:pt idx="58617">
                  <c:v>58617</c:v>
                </c:pt>
                <c:pt idx="58618">
                  <c:v>58618</c:v>
                </c:pt>
                <c:pt idx="58619">
                  <c:v>58619</c:v>
                </c:pt>
                <c:pt idx="58620">
                  <c:v>58620</c:v>
                </c:pt>
                <c:pt idx="58621">
                  <c:v>58621</c:v>
                </c:pt>
                <c:pt idx="58622">
                  <c:v>58622</c:v>
                </c:pt>
                <c:pt idx="58623">
                  <c:v>58623</c:v>
                </c:pt>
                <c:pt idx="58624">
                  <c:v>58624</c:v>
                </c:pt>
                <c:pt idx="58625">
                  <c:v>58625</c:v>
                </c:pt>
                <c:pt idx="58626">
                  <c:v>58626</c:v>
                </c:pt>
                <c:pt idx="58627">
                  <c:v>58627</c:v>
                </c:pt>
                <c:pt idx="58628">
                  <c:v>58628</c:v>
                </c:pt>
                <c:pt idx="58629">
                  <c:v>58629</c:v>
                </c:pt>
                <c:pt idx="58630">
                  <c:v>58630</c:v>
                </c:pt>
                <c:pt idx="58631">
                  <c:v>58631</c:v>
                </c:pt>
                <c:pt idx="58632">
                  <c:v>58632</c:v>
                </c:pt>
                <c:pt idx="58633">
                  <c:v>58633</c:v>
                </c:pt>
                <c:pt idx="58634">
                  <c:v>58634</c:v>
                </c:pt>
                <c:pt idx="58635">
                  <c:v>58635</c:v>
                </c:pt>
                <c:pt idx="58636">
                  <c:v>58636</c:v>
                </c:pt>
                <c:pt idx="58637">
                  <c:v>58637</c:v>
                </c:pt>
                <c:pt idx="58638">
                  <c:v>58638</c:v>
                </c:pt>
                <c:pt idx="58639">
                  <c:v>58639</c:v>
                </c:pt>
                <c:pt idx="58640">
                  <c:v>58640</c:v>
                </c:pt>
                <c:pt idx="58641">
                  <c:v>58641</c:v>
                </c:pt>
                <c:pt idx="58642">
                  <c:v>58642</c:v>
                </c:pt>
                <c:pt idx="58643">
                  <c:v>58643</c:v>
                </c:pt>
                <c:pt idx="58644">
                  <c:v>58644</c:v>
                </c:pt>
                <c:pt idx="58645">
                  <c:v>58645</c:v>
                </c:pt>
                <c:pt idx="58646">
                  <c:v>58646</c:v>
                </c:pt>
                <c:pt idx="58647">
                  <c:v>58647</c:v>
                </c:pt>
                <c:pt idx="58648">
                  <c:v>58648</c:v>
                </c:pt>
                <c:pt idx="58649">
                  <c:v>58649</c:v>
                </c:pt>
                <c:pt idx="58650">
                  <c:v>58650</c:v>
                </c:pt>
                <c:pt idx="58651">
                  <c:v>58651</c:v>
                </c:pt>
                <c:pt idx="58652">
                  <c:v>58652</c:v>
                </c:pt>
                <c:pt idx="58653">
                  <c:v>58653</c:v>
                </c:pt>
                <c:pt idx="58654">
                  <c:v>58654</c:v>
                </c:pt>
                <c:pt idx="58655">
                  <c:v>58655</c:v>
                </c:pt>
                <c:pt idx="58656">
                  <c:v>58656</c:v>
                </c:pt>
                <c:pt idx="58657">
                  <c:v>58657</c:v>
                </c:pt>
                <c:pt idx="58658">
                  <c:v>58658</c:v>
                </c:pt>
                <c:pt idx="58659">
                  <c:v>58659</c:v>
                </c:pt>
                <c:pt idx="58660">
                  <c:v>58660</c:v>
                </c:pt>
                <c:pt idx="58661">
                  <c:v>58661</c:v>
                </c:pt>
                <c:pt idx="58662">
                  <c:v>58662</c:v>
                </c:pt>
                <c:pt idx="58663">
                  <c:v>58663</c:v>
                </c:pt>
                <c:pt idx="58664">
                  <c:v>58664</c:v>
                </c:pt>
                <c:pt idx="58665">
                  <c:v>58665</c:v>
                </c:pt>
                <c:pt idx="58666">
                  <c:v>58666</c:v>
                </c:pt>
                <c:pt idx="58667">
                  <c:v>58667</c:v>
                </c:pt>
                <c:pt idx="58668">
                  <c:v>58668</c:v>
                </c:pt>
                <c:pt idx="58669">
                  <c:v>58669</c:v>
                </c:pt>
                <c:pt idx="58670">
                  <c:v>58670</c:v>
                </c:pt>
                <c:pt idx="58671">
                  <c:v>58671</c:v>
                </c:pt>
                <c:pt idx="58672">
                  <c:v>58672</c:v>
                </c:pt>
                <c:pt idx="58673">
                  <c:v>58673</c:v>
                </c:pt>
                <c:pt idx="58674">
                  <c:v>58674</c:v>
                </c:pt>
                <c:pt idx="58675">
                  <c:v>58675</c:v>
                </c:pt>
                <c:pt idx="58676">
                  <c:v>58676</c:v>
                </c:pt>
                <c:pt idx="58677">
                  <c:v>58677</c:v>
                </c:pt>
                <c:pt idx="58678">
                  <c:v>58678</c:v>
                </c:pt>
                <c:pt idx="58679">
                  <c:v>58679</c:v>
                </c:pt>
                <c:pt idx="58680">
                  <c:v>58680</c:v>
                </c:pt>
                <c:pt idx="58681">
                  <c:v>58681</c:v>
                </c:pt>
                <c:pt idx="58682">
                  <c:v>58682</c:v>
                </c:pt>
                <c:pt idx="58683">
                  <c:v>58683</c:v>
                </c:pt>
                <c:pt idx="58684">
                  <c:v>58684</c:v>
                </c:pt>
                <c:pt idx="58685">
                  <c:v>58685</c:v>
                </c:pt>
                <c:pt idx="58686">
                  <c:v>58686</c:v>
                </c:pt>
                <c:pt idx="58687">
                  <c:v>58687</c:v>
                </c:pt>
                <c:pt idx="58688">
                  <c:v>58688</c:v>
                </c:pt>
                <c:pt idx="58689">
                  <c:v>58689</c:v>
                </c:pt>
                <c:pt idx="58690">
                  <c:v>58690</c:v>
                </c:pt>
                <c:pt idx="58691">
                  <c:v>58691</c:v>
                </c:pt>
                <c:pt idx="58692">
                  <c:v>58692</c:v>
                </c:pt>
                <c:pt idx="58693">
                  <c:v>58693</c:v>
                </c:pt>
                <c:pt idx="58694">
                  <c:v>58694</c:v>
                </c:pt>
                <c:pt idx="58695">
                  <c:v>58695</c:v>
                </c:pt>
                <c:pt idx="58696">
                  <c:v>58696</c:v>
                </c:pt>
                <c:pt idx="58697">
                  <c:v>58697</c:v>
                </c:pt>
                <c:pt idx="58698">
                  <c:v>58698</c:v>
                </c:pt>
                <c:pt idx="58699">
                  <c:v>58699</c:v>
                </c:pt>
                <c:pt idx="58700">
                  <c:v>58700</c:v>
                </c:pt>
                <c:pt idx="58701">
                  <c:v>58701</c:v>
                </c:pt>
                <c:pt idx="58702">
                  <c:v>58702</c:v>
                </c:pt>
                <c:pt idx="58703">
                  <c:v>58703</c:v>
                </c:pt>
                <c:pt idx="58704">
                  <c:v>58704</c:v>
                </c:pt>
                <c:pt idx="58705">
                  <c:v>58705</c:v>
                </c:pt>
                <c:pt idx="58706">
                  <c:v>58706</c:v>
                </c:pt>
                <c:pt idx="58707">
                  <c:v>58707</c:v>
                </c:pt>
                <c:pt idx="58708">
                  <c:v>58708</c:v>
                </c:pt>
                <c:pt idx="58709">
                  <c:v>58709</c:v>
                </c:pt>
                <c:pt idx="58710">
                  <c:v>58710</c:v>
                </c:pt>
                <c:pt idx="58711">
                  <c:v>58711</c:v>
                </c:pt>
                <c:pt idx="58712">
                  <c:v>58712</c:v>
                </c:pt>
                <c:pt idx="58713">
                  <c:v>58713</c:v>
                </c:pt>
                <c:pt idx="58714">
                  <c:v>58714</c:v>
                </c:pt>
                <c:pt idx="58715">
                  <c:v>58715</c:v>
                </c:pt>
                <c:pt idx="58716">
                  <c:v>58716</c:v>
                </c:pt>
                <c:pt idx="58717">
                  <c:v>58717</c:v>
                </c:pt>
                <c:pt idx="58718">
                  <c:v>58718</c:v>
                </c:pt>
                <c:pt idx="58719">
                  <c:v>58719</c:v>
                </c:pt>
                <c:pt idx="58720">
                  <c:v>58720</c:v>
                </c:pt>
                <c:pt idx="58721">
                  <c:v>58721</c:v>
                </c:pt>
                <c:pt idx="58722">
                  <c:v>58722</c:v>
                </c:pt>
                <c:pt idx="58723">
                  <c:v>58723</c:v>
                </c:pt>
                <c:pt idx="58724">
                  <c:v>58724</c:v>
                </c:pt>
                <c:pt idx="58725">
                  <c:v>58725</c:v>
                </c:pt>
                <c:pt idx="58726">
                  <c:v>58726</c:v>
                </c:pt>
                <c:pt idx="58727">
                  <c:v>58727</c:v>
                </c:pt>
                <c:pt idx="58728">
                  <c:v>58728</c:v>
                </c:pt>
                <c:pt idx="58729">
                  <c:v>58729</c:v>
                </c:pt>
                <c:pt idx="58730">
                  <c:v>58730</c:v>
                </c:pt>
                <c:pt idx="58731">
                  <c:v>58731</c:v>
                </c:pt>
                <c:pt idx="58732">
                  <c:v>58732</c:v>
                </c:pt>
                <c:pt idx="58733">
                  <c:v>58733</c:v>
                </c:pt>
                <c:pt idx="58734">
                  <c:v>58734</c:v>
                </c:pt>
                <c:pt idx="58735">
                  <c:v>58735</c:v>
                </c:pt>
                <c:pt idx="58736">
                  <c:v>58736</c:v>
                </c:pt>
                <c:pt idx="58737">
                  <c:v>58737</c:v>
                </c:pt>
                <c:pt idx="58738">
                  <c:v>58738</c:v>
                </c:pt>
                <c:pt idx="58739">
                  <c:v>58739</c:v>
                </c:pt>
                <c:pt idx="58740">
                  <c:v>58740</c:v>
                </c:pt>
                <c:pt idx="58741">
                  <c:v>58741</c:v>
                </c:pt>
                <c:pt idx="58742">
                  <c:v>58742</c:v>
                </c:pt>
                <c:pt idx="58743">
                  <c:v>58743</c:v>
                </c:pt>
                <c:pt idx="58744">
                  <c:v>58744</c:v>
                </c:pt>
                <c:pt idx="58745">
                  <c:v>58745</c:v>
                </c:pt>
                <c:pt idx="58746">
                  <c:v>58746</c:v>
                </c:pt>
                <c:pt idx="58747">
                  <c:v>58747</c:v>
                </c:pt>
                <c:pt idx="58748">
                  <c:v>58748</c:v>
                </c:pt>
                <c:pt idx="58749">
                  <c:v>58749</c:v>
                </c:pt>
                <c:pt idx="58750">
                  <c:v>58750</c:v>
                </c:pt>
                <c:pt idx="58751">
                  <c:v>58751</c:v>
                </c:pt>
                <c:pt idx="58752">
                  <c:v>58752</c:v>
                </c:pt>
                <c:pt idx="58753">
                  <c:v>58753</c:v>
                </c:pt>
                <c:pt idx="58754">
                  <c:v>58754</c:v>
                </c:pt>
                <c:pt idx="58755">
                  <c:v>58755</c:v>
                </c:pt>
                <c:pt idx="58756">
                  <c:v>58756</c:v>
                </c:pt>
                <c:pt idx="58757">
                  <c:v>58757</c:v>
                </c:pt>
                <c:pt idx="58758">
                  <c:v>58758</c:v>
                </c:pt>
                <c:pt idx="58759">
                  <c:v>58759</c:v>
                </c:pt>
                <c:pt idx="58760">
                  <c:v>58760</c:v>
                </c:pt>
                <c:pt idx="58761">
                  <c:v>58761</c:v>
                </c:pt>
                <c:pt idx="58762">
                  <c:v>58762</c:v>
                </c:pt>
                <c:pt idx="58763">
                  <c:v>58763</c:v>
                </c:pt>
                <c:pt idx="58764">
                  <c:v>58764</c:v>
                </c:pt>
                <c:pt idx="58765">
                  <c:v>58765</c:v>
                </c:pt>
                <c:pt idx="58766">
                  <c:v>58766</c:v>
                </c:pt>
                <c:pt idx="58767">
                  <c:v>58767</c:v>
                </c:pt>
                <c:pt idx="58768">
                  <c:v>58768</c:v>
                </c:pt>
                <c:pt idx="58769">
                  <c:v>58769</c:v>
                </c:pt>
                <c:pt idx="58770">
                  <c:v>58770</c:v>
                </c:pt>
                <c:pt idx="58771">
                  <c:v>58771</c:v>
                </c:pt>
                <c:pt idx="58772">
                  <c:v>58772</c:v>
                </c:pt>
                <c:pt idx="58773">
                  <c:v>58773</c:v>
                </c:pt>
                <c:pt idx="58774">
                  <c:v>58774</c:v>
                </c:pt>
                <c:pt idx="58775">
                  <c:v>58775</c:v>
                </c:pt>
                <c:pt idx="58776">
                  <c:v>58776</c:v>
                </c:pt>
                <c:pt idx="58777">
                  <c:v>58777</c:v>
                </c:pt>
                <c:pt idx="58778">
                  <c:v>58778</c:v>
                </c:pt>
                <c:pt idx="58779">
                  <c:v>58779</c:v>
                </c:pt>
                <c:pt idx="58780">
                  <c:v>58780</c:v>
                </c:pt>
                <c:pt idx="58781">
                  <c:v>58781</c:v>
                </c:pt>
                <c:pt idx="58782">
                  <c:v>58782</c:v>
                </c:pt>
                <c:pt idx="58783">
                  <c:v>58783</c:v>
                </c:pt>
                <c:pt idx="58784">
                  <c:v>58784</c:v>
                </c:pt>
                <c:pt idx="58785">
                  <c:v>58785</c:v>
                </c:pt>
                <c:pt idx="58786">
                  <c:v>58786</c:v>
                </c:pt>
                <c:pt idx="58787">
                  <c:v>58787</c:v>
                </c:pt>
                <c:pt idx="58788">
                  <c:v>58788</c:v>
                </c:pt>
                <c:pt idx="58789">
                  <c:v>58789</c:v>
                </c:pt>
                <c:pt idx="58790">
                  <c:v>58790</c:v>
                </c:pt>
                <c:pt idx="58791">
                  <c:v>58791</c:v>
                </c:pt>
                <c:pt idx="58792">
                  <c:v>58792</c:v>
                </c:pt>
                <c:pt idx="58793">
                  <c:v>58793</c:v>
                </c:pt>
                <c:pt idx="58794">
                  <c:v>58794</c:v>
                </c:pt>
                <c:pt idx="58795">
                  <c:v>58795</c:v>
                </c:pt>
                <c:pt idx="58796">
                  <c:v>58796</c:v>
                </c:pt>
                <c:pt idx="58797">
                  <c:v>58797</c:v>
                </c:pt>
                <c:pt idx="58798">
                  <c:v>58798</c:v>
                </c:pt>
                <c:pt idx="58799">
                  <c:v>58799</c:v>
                </c:pt>
                <c:pt idx="58800">
                  <c:v>58800</c:v>
                </c:pt>
                <c:pt idx="58801">
                  <c:v>58801</c:v>
                </c:pt>
                <c:pt idx="58802">
                  <c:v>58802</c:v>
                </c:pt>
                <c:pt idx="58803">
                  <c:v>58803</c:v>
                </c:pt>
                <c:pt idx="58804">
                  <c:v>58804</c:v>
                </c:pt>
                <c:pt idx="58805">
                  <c:v>58805</c:v>
                </c:pt>
                <c:pt idx="58806">
                  <c:v>58806</c:v>
                </c:pt>
                <c:pt idx="58807">
                  <c:v>58807</c:v>
                </c:pt>
                <c:pt idx="58808">
                  <c:v>58808</c:v>
                </c:pt>
                <c:pt idx="58809">
                  <c:v>58809</c:v>
                </c:pt>
                <c:pt idx="58810">
                  <c:v>58810</c:v>
                </c:pt>
                <c:pt idx="58811">
                  <c:v>58811</c:v>
                </c:pt>
                <c:pt idx="58812">
                  <c:v>58812</c:v>
                </c:pt>
                <c:pt idx="58813">
                  <c:v>58813</c:v>
                </c:pt>
                <c:pt idx="58814">
                  <c:v>58814</c:v>
                </c:pt>
                <c:pt idx="58815">
                  <c:v>58815</c:v>
                </c:pt>
                <c:pt idx="58816">
                  <c:v>58816</c:v>
                </c:pt>
                <c:pt idx="58817">
                  <c:v>58817</c:v>
                </c:pt>
                <c:pt idx="58818">
                  <c:v>58818</c:v>
                </c:pt>
                <c:pt idx="58819">
                  <c:v>58819</c:v>
                </c:pt>
                <c:pt idx="58820">
                  <c:v>58820</c:v>
                </c:pt>
                <c:pt idx="58821">
                  <c:v>58821</c:v>
                </c:pt>
                <c:pt idx="58822">
                  <c:v>58822</c:v>
                </c:pt>
                <c:pt idx="58823">
                  <c:v>58823</c:v>
                </c:pt>
                <c:pt idx="58824">
                  <c:v>58824</c:v>
                </c:pt>
                <c:pt idx="58825">
                  <c:v>58825</c:v>
                </c:pt>
                <c:pt idx="58826">
                  <c:v>58826</c:v>
                </c:pt>
                <c:pt idx="58827">
                  <c:v>58827</c:v>
                </c:pt>
                <c:pt idx="58828">
                  <c:v>58828</c:v>
                </c:pt>
                <c:pt idx="58829">
                  <c:v>58829</c:v>
                </c:pt>
                <c:pt idx="58830">
                  <c:v>58830</c:v>
                </c:pt>
                <c:pt idx="58831">
                  <c:v>58831</c:v>
                </c:pt>
                <c:pt idx="58832">
                  <c:v>58832</c:v>
                </c:pt>
                <c:pt idx="58833">
                  <c:v>58833</c:v>
                </c:pt>
                <c:pt idx="58834">
                  <c:v>58834</c:v>
                </c:pt>
                <c:pt idx="58835">
                  <c:v>58835</c:v>
                </c:pt>
                <c:pt idx="58836">
                  <c:v>58836</c:v>
                </c:pt>
                <c:pt idx="58837">
                  <c:v>58837</c:v>
                </c:pt>
                <c:pt idx="58838">
                  <c:v>58838</c:v>
                </c:pt>
                <c:pt idx="58839">
                  <c:v>58839</c:v>
                </c:pt>
                <c:pt idx="58840">
                  <c:v>58840</c:v>
                </c:pt>
                <c:pt idx="58841">
                  <c:v>58841</c:v>
                </c:pt>
                <c:pt idx="58842">
                  <c:v>58842</c:v>
                </c:pt>
                <c:pt idx="58843">
                  <c:v>58843</c:v>
                </c:pt>
                <c:pt idx="58844">
                  <c:v>58844</c:v>
                </c:pt>
                <c:pt idx="58845">
                  <c:v>58845</c:v>
                </c:pt>
                <c:pt idx="58846">
                  <c:v>58846</c:v>
                </c:pt>
                <c:pt idx="58847">
                  <c:v>58847</c:v>
                </c:pt>
                <c:pt idx="58848">
                  <c:v>58848</c:v>
                </c:pt>
                <c:pt idx="58849">
                  <c:v>58849</c:v>
                </c:pt>
                <c:pt idx="58850">
                  <c:v>58850</c:v>
                </c:pt>
                <c:pt idx="58851">
                  <c:v>58851</c:v>
                </c:pt>
                <c:pt idx="58852">
                  <c:v>58852</c:v>
                </c:pt>
                <c:pt idx="58853">
                  <c:v>58853</c:v>
                </c:pt>
                <c:pt idx="58854">
                  <c:v>58854</c:v>
                </c:pt>
                <c:pt idx="58855">
                  <c:v>58855</c:v>
                </c:pt>
                <c:pt idx="58856">
                  <c:v>58856</c:v>
                </c:pt>
                <c:pt idx="58857">
                  <c:v>58857</c:v>
                </c:pt>
                <c:pt idx="58858">
                  <c:v>58858</c:v>
                </c:pt>
                <c:pt idx="58859">
                  <c:v>58859</c:v>
                </c:pt>
                <c:pt idx="58860">
                  <c:v>58860</c:v>
                </c:pt>
                <c:pt idx="58861">
                  <c:v>58861</c:v>
                </c:pt>
                <c:pt idx="58862">
                  <c:v>58862</c:v>
                </c:pt>
                <c:pt idx="58863">
                  <c:v>58863</c:v>
                </c:pt>
                <c:pt idx="58864">
                  <c:v>58864</c:v>
                </c:pt>
                <c:pt idx="58865">
                  <c:v>58865</c:v>
                </c:pt>
                <c:pt idx="58866">
                  <c:v>58866</c:v>
                </c:pt>
                <c:pt idx="58867">
                  <c:v>58867</c:v>
                </c:pt>
                <c:pt idx="58868">
                  <c:v>58868</c:v>
                </c:pt>
                <c:pt idx="58869">
                  <c:v>58869</c:v>
                </c:pt>
                <c:pt idx="58870">
                  <c:v>58870</c:v>
                </c:pt>
                <c:pt idx="58871">
                  <c:v>58871</c:v>
                </c:pt>
                <c:pt idx="58872">
                  <c:v>58872</c:v>
                </c:pt>
                <c:pt idx="58873">
                  <c:v>58873</c:v>
                </c:pt>
                <c:pt idx="58874">
                  <c:v>58874</c:v>
                </c:pt>
                <c:pt idx="58875">
                  <c:v>58875</c:v>
                </c:pt>
                <c:pt idx="58876">
                  <c:v>58876</c:v>
                </c:pt>
                <c:pt idx="58877">
                  <c:v>58877</c:v>
                </c:pt>
                <c:pt idx="58878">
                  <c:v>58878</c:v>
                </c:pt>
                <c:pt idx="58879">
                  <c:v>58879</c:v>
                </c:pt>
                <c:pt idx="58880">
                  <c:v>58880</c:v>
                </c:pt>
                <c:pt idx="58881">
                  <c:v>58881</c:v>
                </c:pt>
                <c:pt idx="58882">
                  <c:v>58882</c:v>
                </c:pt>
                <c:pt idx="58883">
                  <c:v>58883</c:v>
                </c:pt>
                <c:pt idx="58884">
                  <c:v>58884</c:v>
                </c:pt>
                <c:pt idx="58885">
                  <c:v>58885</c:v>
                </c:pt>
                <c:pt idx="58886">
                  <c:v>58886</c:v>
                </c:pt>
                <c:pt idx="58887">
                  <c:v>58887</c:v>
                </c:pt>
                <c:pt idx="58888">
                  <c:v>58888</c:v>
                </c:pt>
                <c:pt idx="58889">
                  <c:v>58889</c:v>
                </c:pt>
                <c:pt idx="58890">
                  <c:v>58890</c:v>
                </c:pt>
                <c:pt idx="58891">
                  <c:v>58891</c:v>
                </c:pt>
                <c:pt idx="58892">
                  <c:v>58892</c:v>
                </c:pt>
                <c:pt idx="58893">
                  <c:v>58893</c:v>
                </c:pt>
                <c:pt idx="58894">
                  <c:v>58894</c:v>
                </c:pt>
                <c:pt idx="58895">
                  <c:v>58895</c:v>
                </c:pt>
                <c:pt idx="58896">
                  <c:v>58896</c:v>
                </c:pt>
                <c:pt idx="58897">
                  <c:v>58897</c:v>
                </c:pt>
                <c:pt idx="58898">
                  <c:v>58898</c:v>
                </c:pt>
                <c:pt idx="58899">
                  <c:v>58899</c:v>
                </c:pt>
                <c:pt idx="58900">
                  <c:v>58900</c:v>
                </c:pt>
                <c:pt idx="58901">
                  <c:v>58901</c:v>
                </c:pt>
                <c:pt idx="58902">
                  <c:v>58902</c:v>
                </c:pt>
                <c:pt idx="58903">
                  <c:v>58903</c:v>
                </c:pt>
                <c:pt idx="58904">
                  <c:v>58904</c:v>
                </c:pt>
                <c:pt idx="58905">
                  <c:v>58905</c:v>
                </c:pt>
                <c:pt idx="58906">
                  <c:v>58906</c:v>
                </c:pt>
                <c:pt idx="58907">
                  <c:v>58907</c:v>
                </c:pt>
                <c:pt idx="58908">
                  <c:v>58908</c:v>
                </c:pt>
                <c:pt idx="58909">
                  <c:v>58909</c:v>
                </c:pt>
                <c:pt idx="58910">
                  <c:v>58910</c:v>
                </c:pt>
                <c:pt idx="58911">
                  <c:v>58911</c:v>
                </c:pt>
                <c:pt idx="58912">
                  <c:v>58912</c:v>
                </c:pt>
                <c:pt idx="58913">
                  <c:v>58913</c:v>
                </c:pt>
                <c:pt idx="58914">
                  <c:v>58914</c:v>
                </c:pt>
                <c:pt idx="58915">
                  <c:v>58915</c:v>
                </c:pt>
                <c:pt idx="58916">
                  <c:v>58916</c:v>
                </c:pt>
                <c:pt idx="58917">
                  <c:v>58917</c:v>
                </c:pt>
                <c:pt idx="58918">
                  <c:v>58918</c:v>
                </c:pt>
                <c:pt idx="58919">
                  <c:v>58919</c:v>
                </c:pt>
                <c:pt idx="58920">
                  <c:v>58920</c:v>
                </c:pt>
                <c:pt idx="58921">
                  <c:v>58921</c:v>
                </c:pt>
                <c:pt idx="58922">
                  <c:v>58922</c:v>
                </c:pt>
                <c:pt idx="58923">
                  <c:v>58923</c:v>
                </c:pt>
                <c:pt idx="58924">
                  <c:v>58924</c:v>
                </c:pt>
                <c:pt idx="58925">
                  <c:v>58925</c:v>
                </c:pt>
                <c:pt idx="58926">
                  <c:v>58926</c:v>
                </c:pt>
                <c:pt idx="58927">
                  <c:v>58927</c:v>
                </c:pt>
                <c:pt idx="58928">
                  <c:v>58928</c:v>
                </c:pt>
                <c:pt idx="58929">
                  <c:v>58929</c:v>
                </c:pt>
                <c:pt idx="58930">
                  <c:v>58930</c:v>
                </c:pt>
                <c:pt idx="58931">
                  <c:v>58931</c:v>
                </c:pt>
                <c:pt idx="58932">
                  <c:v>58932</c:v>
                </c:pt>
                <c:pt idx="58933">
                  <c:v>58933</c:v>
                </c:pt>
                <c:pt idx="58934">
                  <c:v>58934</c:v>
                </c:pt>
                <c:pt idx="58935">
                  <c:v>58935</c:v>
                </c:pt>
                <c:pt idx="58936">
                  <c:v>58936</c:v>
                </c:pt>
                <c:pt idx="58937">
                  <c:v>58937</c:v>
                </c:pt>
                <c:pt idx="58938">
                  <c:v>58938</c:v>
                </c:pt>
                <c:pt idx="58939">
                  <c:v>58939</c:v>
                </c:pt>
                <c:pt idx="58940">
                  <c:v>58940</c:v>
                </c:pt>
                <c:pt idx="58941">
                  <c:v>58941</c:v>
                </c:pt>
                <c:pt idx="58942">
                  <c:v>58942</c:v>
                </c:pt>
                <c:pt idx="58943">
                  <c:v>58943</c:v>
                </c:pt>
                <c:pt idx="58944">
                  <c:v>58944</c:v>
                </c:pt>
                <c:pt idx="58945">
                  <c:v>58945</c:v>
                </c:pt>
                <c:pt idx="58946">
                  <c:v>58946</c:v>
                </c:pt>
                <c:pt idx="58947">
                  <c:v>58947</c:v>
                </c:pt>
                <c:pt idx="58948">
                  <c:v>58948</c:v>
                </c:pt>
                <c:pt idx="58949">
                  <c:v>58949</c:v>
                </c:pt>
                <c:pt idx="58950">
                  <c:v>58950</c:v>
                </c:pt>
                <c:pt idx="58951">
                  <c:v>58951</c:v>
                </c:pt>
                <c:pt idx="58952">
                  <c:v>58952</c:v>
                </c:pt>
                <c:pt idx="58953">
                  <c:v>58953</c:v>
                </c:pt>
                <c:pt idx="58954">
                  <c:v>58954</c:v>
                </c:pt>
                <c:pt idx="58955">
                  <c:v>58955</c:v>
                </c:pt>
                <c:pt idx="58956">
                  <c:v>58956</c:v>
                </c:pt>
                <c:pt idx="58957">
                  <c:v>58957</c:v>
                </c:pt>
                <c:pt idx="58958">
                  <c:v>58958</c:v>
                </c:pt>
                <c:pt idx="58959">
                  <c:v>58959</c:v>
                </c:pt>
                <c:pt idx="58960">
                  <c:v>58960</c:v>
                </c:pt>
                <c:pt idx="58961">
                  <c:v>58961</c:v>
                </c:pt>
                <c:pt idx="58962">
                  <c:v>58962</c:v>
                </c:pt>
                <c:pt idx="58963">
                  <c:v>58963</c:v>
                </c:pt>
                <c:pt idx="58964">
                  <c:v>58964</c:v>
                </c:pt>
                <c:pt idx="58965">
                  <c:v>58965</c:v>
                </c:pt>
                <c:pt idx="58966">
                  <c:v>58966</c:v>
                </c:pt>
                <c:pt idx="58967">
                  <c:v>58967</c:v>
                </c:pt>
                <c:pt idx="58968">
                  <c:v>58968</c:v>
                </c:pt>
                <c:pt idx="58969">
                  <c:v>58969</c:v>
                </c:pt>
                <c:pt idx="58970">
                  <c:v>58970</c:v>
                </c:pt>
                <c:pt idx="58971">
                  <c:v>58971</c:v>
                </c:pt>
                <c:pt idx="58972">
                  <c:v>58972</c:v>
                </c:pt>
                <c:pt idx="58973">
                  <c:v>58973</c:v>
                </c:pt>
                <c:pt idx="58974">
                  <c:v>58974</c:v>
                </c:pt>
                <c:pt idx="58975">
                  <c:v>58975</c:v>
                </c:pt>
                <c:pt idx="58976">
                  <c:v>58976</c:v>
                </c:pt>
                <c:pt idx="58977">
                  <c:v>58977</c:v>
                </c:pt>
                <c:pt idx="58978">
                  <c:v>58978</c:v>
                </c:pt>
                <c:pt idx="58979">
                  <c:v>58979</c:v>
                </c:pt>
                <c:pt idx="58980">
                  <c:v>58980</c:v>
                </c:pt>
                <c:pt idx="58981">
                  <c:v>58981</c:v>
                </c:pt>
                <c:pt idx="58982">
                  <c:v>58982</c:v>
                </c:pt>
                <c:pt idx="58983">
                  <c:v>58983</c:v>
                </c:pt>
                <c:pt idx="58984">
                  <c:v>58984</c:v>
                </c:pt>
                <c:pt idx="58985">
                  <c:v>58985</c:v>
                </c:pt>
                <c:pt idx="58986">
                  <c:v>58986</c:v>
                </c:pt>
                <c:pt idx="58987">
                  <c:v>58987</c:v>
                </c:pt>
                <c:pt idx="58988">
                  <c:v>58988</c:v>
                </c:pt>
                <c:pt idx="58989">
                  <c:v>58989</c:v>
                </c:pt>
                <c:pt idx="58990">
                  <c:v>58990</c:v>
                </c:pt>
                <c:pt idx="58991">
                  <c:v>58991</c:v>
                </c:pt>
                <c:pt idx="58992">
                  <c:v>58992</c:v>
                </c:pt>
                <c:pt idx="58993">
                  <c:v>58993</c:v>
                </c:pt>
                <c:pt idx="58994">
                  <c:v>58994</c:v>
                </c:pt>
                <c:pt idx="58995">
                  <c:v>58995</c:v>
                </c:pt>
                <c:pt idx="58996">
                  <c:v>58996</c:v>
                </c:pt>
                <c:pt idx="58997">
                  <c:v>58997</c:v>
                </c:pt>
                <c:pt idx="58998">
                  <c:v>58998</c:v>
                </c:pt>
                <c:pt idx="58999">
                  <c:v>58999</c:v>
                </c:pt>
                <c:pt idx="59000">
                  <c:v>59000</c:v>
                </c:pt>
                <c:pt idx="59001">
                  <c:v>59001</c:v>
                </c:pt>
                <c:pt idx="59002">
                  <c:v>59002</c:v>
                </c:pt>
                <c:pt idx="59003">
                  <c:v>59003</c:v>
                </c:pt>
                <c:pt idx="59004">
                  <c:v>59004</c:v>
                </c:pt>
                <c:pt idx="59005">
                  <c:v>59005</c:v>
                </c:pt>
                <c:pt idx="59006">
                  <c:v>59006</c:v>
                </c:pt>
                <c:pt idx="59007">
                  <c:v>59007</c:v>
                </c:pt>
                <c:pt idx="59008">
                  <c:v>59008</c:v>
                </c:pt>
                <c:pt idx="59009">
                  <c:v>59009</c:v>
                </c:pt>
                <c:pt idx="59010">
                  <c:v>59010</c:v>
                </c:pt>
                <c:pt idx="59011">
                  <c:v>59011</c:v>
                </c:pt>
                <c:pt idx="59012">
                  <c:v>59012</c:v>
                </c:pt>
                <c:pt idx="59013">
                  <c:v>59013</c:v>
                </c:pt>
                <c:pt idx="59014">
                  <c:v>59014</c:v>
                </c:pt>
                <c:pt idx="59015">
                  <c:v>59015</c:v>
                </c:pt>
                <c:pt idx="59016">
                  <c:v>59016</c:v>
                </c:pt>
                <c:pt idx="59017">
                  <c:v>59017</c:v>
                </c:pt>
                <c:pt idx="59018">
                  <c:v>59018</c:v>
                </c:pt>
                <c:pt idx="59019">
                  <c:v>59019</c:v>
                </c:pt>
                <c:pt idx="59020">
                  <c:v>59020</c:v>
                </c:pt>
                <c:pt idx="59021">
                  <c:v>59021</c:v>
                </c:pt>
                <c:pt idx="59022">
                  <c:v>59022</c:v>
                </c:pt>
                <c:pt idx="59023">
                  <c:v>59023</c:v>
                </c:pt>
                <c:pt idx="59024">
                  <c:v>59024</c:v>
                </c:pt>
                <c:pt idx="59025">
                  <c:v>59025</c:v>
                </c:pt>
                <c:pt idx="59026">
                  <c:v>59026</c:v>
                </c:pt>
                <c:pt idx="59027">
                  <c:v>59027</c:v>
                </c:pt>
                <c:pt idx="59028">
                  <c:v>59028</c:v>
                </c:pt>
                <c:pt idx="59029">
                  <c:v>59029</c:v>
                </c:pt>
                <c:pt idx="59030">
                  <c:v>59030</c:v>
                </c:pt>
                <c:pt idx="59031">
                  <c:v>59031</c:v>
                </c:pt>
                <c:pt idx="59032">
                  <c:v>59032</c:v>
                </c:pt>
                <c:pt idx="59033">
                  <c:v>59033</c:v>
                </c:pt>
                <c:pt idx="59034">
                  <c:v>59034</c:v>
                </c:pt>
                <c:pt idx="59035">
                  <c:v>59035</c:v>
                </c:pt>
                <c:pt idx="59036">
                  <c:v>59036</c:v>
                </c:pt>
                <c:pt idx="59037">
                  <c:v>59037</c:v>
                </c:pt>
                <c:pt idx="59038">
                  <c:v>59038</c:v>
                </c:pt>
                <c:pt idx="59039">
                  <c:v>59039</c:v>
                </c:pt>
                <c:pt idx="59040">
                  <c:v>59040</c:v>
                </c:pt>
                <c:pt idx="59041">
                  <c:v>59041</c:v>
                </c:pt>
                <c:pt idx="59042">
                  <c:v>59042</c:v>
                </c:pt>
                <c:pt idx="59043">
                  <c:v>59043</c:v>
                </c:pt>
                <c:pt idx="59044">
                  <c:v>59044</c:v>
                </c:pt>
                <c:pt idx="59045">
                  <c:v>59045</c:v>
                </c:pt>
                <c:pt idx="59046">
                  <c:v>59046</c:v>
                </c:pt>
                <c:pt idx="59047">
                  <c:v>59047</c:v>
                </c:pt>
                <c:pt idx="59048">
                  <c:v>59048</c:v>
                </c:pt>
                <c:pt idx="59049">
                  <c:v>59049</c:v>
                </c:pt>
                <c:pt idx="59050">
                  <c:v>59050</c:v>
                </c:pt>
                <c:pt idx="59051">
                  <c:v>59051</c:v>
                </c:pt>
                <c:pt idx="59052">
                  <c:v>59052</c:v>
                </c:pt>
                <c:pt idx="59053">
                  <c:v>59053</c:v>
                </c:pt>
                <c:pt idx="59054">
                  <c:v>59054</c:v>
                </c:pt>
                <c:pt idx="59055">
                  <c:v>59055</c:v>
                </c:pt>
                <c:pt idx="59056">
                  <c:v>59056</c:v>
                </c:pt>
                <c:pt idx="59057">
                  <c:v>59057</c:v>
                </c:pt>
                <c:pt idx="59058">
                  <c:v>59058</c:v>
                </c:pt>
                <c:pt idx="59059">
                  <c:v>59059</c:v>
                </c:pt>
                <c:pt idx="59060">
                  <c:v>59060</c:v>
                </c:pt>
                <c:pt idx="59061">
                  <c:v>59061</c:v>
                </c:pt>
                <c:pt idx="59062">
                  <c:v>59062</c:v>
                </c:pt>
                <c:pt idx="59063">
                  <c:v>59063</c:v>
                </c:pt>
                <c:pt idx="59064">
                  <c:v>59064</c:v>
                </c:pt>
                <c:pt idx="59065">
                  <c:v>59065</c:v>
                </c:pt>
                <c:pt idx="59066">
                  <c:v>59066</c:v>
                </c:pt>
                <c:pt idx="59067">
                  <c:v>59067</c:v>
                </c:pt>
                <c:pt idx="59068">
                  <c:v>59068</c:v>
                </c:pt>
                <c:pt idx="59069">
                  <c:v>59069</c:v>
                </c:pt>
                <c:pt idx="59070">
                  <c:v>59070</c:v>
                </c:pt>
                <c:pt idx="59071">
                  <c:v>59071</c:v>
                </c:pt>
                <c:pt idx="59072">
                  <c:v>59072</c:v>
                </c:pt>
                <c:pt idx="59073">
                  <c:v>59073</c:v>
                </c:pt>
                <c:pt idx="59074">
                  <c:v>59074</c:v>
                </c:pt>
                <c:pt idx="59075">
                  <c:v>59075</c:v>
                </c:pt>
                <c:pt idx="59076">
                  <c:v>59076</c:v>
                </c:pt>
                <c:pt idx="59077">
                  <c:v>59077</c:v>
                </c:pt>
                <c:pt idx="59078">
                  <c:v>59078</c:v>
                </c:pt>
                <c:pt idx="59079">
                  <c:v>59079</c:v>
                </c:pt>
                <c:pt idx="59080">
                  <c:v>59080</c:v>
                </c:pt>
                <c:pt idx="59081">
                  <c:v>59081</c:v>
                </c:pt>
                <c:pt idx="59082">
                  <c:v>59082</c:v>
                </c:pt>
                <c:pt idx="59083">
                  <c:v>59083</c:v>
                </c:pt>
                <c:pt idx="59084">
                  <c:v>59084</c:v>
                </c:pt>
                <c:pt idx="59085">
                  <c:v>59085</c:v>
                </c:pt>
                <c:pt idx="59086">
                  <c:v>59086</c:v>
                </c:pt>
                <c:pt idx="59087">
                  <c:v>59087</c:v>
                </c:pt>
                <c:pt idx="59088">
                  <c:v>59088</c:v>
                </c:pt>
                <c:pt idx="59089">
                  <c:v>59089</c:v>
                </c:pt>
                <c:pt idx="59090">
                  <c:v>59090</c:v>
                </c:pt>
                <c:pt idx="59091">
                  <c:v>59091</c:v>
                </c:pt>
                <c:pt idx="59092">
                  <c:v>59092</c:v>
                </c:pt>
                <c:pt idx="59093">
                  <c:v>59093</c:v>
                </c:pt>
                <c:pt idx="59094">
                  <c:v>59094</c:v>
                </c:pt>
                <c:pt idx="59095">
                  <c:v>59095</c:v>
                </c:pt>
                <c:pt idx="59096">
                  <c:v>59096</c:v>
                </c:pt>
                <c:pt idx="59097">
                  <c:v>59097</c:v>
                </c:pt>
                <c:pt idx="59098">
                  <c:v>59098</c:v>
                </c:pt>
                <c:pt idx="59099">
                  <c:v>59099</c:v>
                </c:pt>
                <c:pt idx="59100">
                  <c:v>59100</c:v>
                </c:pt>
                <c:pt idx="59101">
                  <c:v>59101</c:v>
                </c:pt>
                <c:pt idx="59102">
                  <c:v>59102</c:v>
                </c:pt>
                <c:pt idx="59103">
                  <c:v>59103</c:v>
                </c:pt>
                <c:pt idx="59104">
                  <c:v>59104</c:v>
                </c:pt>
                <c:pt idx="59105">
                  <c:v>59105</c:v>
                </c:pt>
                <c:pt idx="59106">
                  <c:v>59106</c:v>
                </c:pt>
                <c:pt idx="59107">
                  <c:v>59107</c:v>
                </c:pt>
                <c:pt idx="59108">
                  <c:v>59108</c:v>
                </c:pt>
                <c:pt idx="59109">
                  <c:v>59109</c:v>
                </c:pt>
                <c:pt idx="59110">
                  <c:v>59110</c:v>
                </c:pt>
                <c:pt idx="59111">
                  <c:v>59111</c:v>
                </c:pt>
                <c:pt idx="59112">
                  <c:v>59112</c:v>
                </c:pt>
                <c:pt idx="59113">
                  <c:v>59113</c:v>
                </c:pt>
                <c:pt idx="59114">
                  <c:v>59114</c:v>
                </c:pt>
                <c:pt idx="59115">
                  <c:v>59115</c:v>
                </c:pt>
                <c:pt idx="59116">
                  <c:v>59116</c:v>
                </c:pt>
                <c:pt idx="59117">
                  <c:v>59117</c:v>
                </c:pt>
                <c:pt idx="59118">
                  <c:v>59118</c:v>
                </c:pt>
                <c:pt idx="59119">
                  <c:v>59119</c:v>
                </c:pt>
                <c:pt idx="59120">
                  <c:v>59120</c:v>
                </c:pt>
                <c:pt idx="59121">
                  <c:v>59121</c:v>
                </c:pt>
                <c:pt idx="59122">
                  <c:v>59122</c:v>
                </c:pt>
                <c:pt idx="59123">
                  <c:v>59123</c:v>
                </c:pt>
                <c:pt idx="59124">
                  <c:v>59124</c:v>
                </c:pt>
                <c:pt idx="59125">
                  <c:v>59125</c:v>
                </c:pt>
                <c:pt idx="59126">
                  <c:v>59126</c:v>
                </c:pt>
                <c:pt idx="59127">
                  <c:v>59127</c:v>
                </c:pt>
                <c:pt idx="59128">
                  <c:v>59128</c:v>
                </c:pt>
                <c:pt idx="59129">
                  <c:v>59129</c:v>
                </c:pt>
                <c:pt idx="59130">
                  <c:v>59130</c:v>
                </c:pt>
                <c:pt idx="59131">
                  <c:v>59131</c:v>
                </c:pt>
                <c:pt idx="59132">
                  <c:v>59132</c:v>
                </c:pt>
                <c:pt idx="59133">
                  <c:v>59133</c:v>
                </c:pt>
                <c:pt idx="59134">
                  <c:v>59134</c:v>
                </c:pt>
                <c:pt idx="59135">
                  <c:v>59135</c:v>
                </c:pt>
                <c:pt idx="59136">
                  <c:v>59136</c:v>
                </c:pt>
                <c:pt idx="59137">
                  <c:v>59137</c:v>
                </c:pt>
                <c:pt idx="59138">
                  <c:v>59138</c:v>
                </c:pt>
                <c:pt idx="59139">
                  <c:v>59139</c:v>
                </c:pt>
                <c:pt idx="59140">
                  <c:v>59140</c:v>
                </c:pt>
                <c:pt idx="59141">
                  <c:v>59141</c:v>
                </c:pt>
                <c:pt idx="59142">
                  <c:v>59142</c:v>
                </c:pt>
                <c:pt idx="59143">
                  <c:v>59143</c:v>
                </c:pt>
                <c:pt idx="59144">
                  <c:v>59144</c:v>
                </c:pt>
                <c:pt idx="59145">
                  <c:v>59145</c:v>
                </c:pt>
                <c:pt idx="59146">
                  <c:v>59146</c:v>
                </c:pt>
                <c:pt idx="59147">
                  <c:v>59147</c:v>
                </c:pt>
                <c:pt idx="59148">
                  <c:v>59148</c:v>
                </c:pt>
                <c:pt idx="59149">
                  <c:v>59149</c:v>
                </c:pt>
                <c:pt idx="59150">
                  <c:v>59150</c:v>
                </c:pt>
                <c:pt idx="59151">
                  <c:v>59151</c:v>
                </c:pt>
                <c:pt idx="59152">
                  <c:v>59152</c:v>
                </c:pt>
                <c:pt idx="59153">
                  <c:v>59153</c:v>
                </c:pt>
                <c:pt idx="59154">
                  <c:v>59154</c:v>
                </c:pt>
                <c:pt idx="59155">
                  <c:v>59155</c:v>
                </c:pt>
                <c:pt idx="59156">
                  <c:v>59156</c:v>
                </c:pt>
                <c:pt idx="59157">
                  <c:v>59157</c:v>
                </c:pt>
                <c:pt idx="59158">
                  <c:v>59158</c:v>
                </c:pt>
                <c:pt idx="59159">
                  <c:v>59159</c:v>
                </c:pt>
                <c:pt idx="59160">
                  <c:v>59160</c:v>
                </c:pt>
                <c:pt idx="59161">
                  <c:v>59161</c:v>
                </c:pt>
                <c:pt idx="59162">
                  <c:v>59162</c:v>
                </c:pt>
                <c:pt idx="59163">
                  <c:v>59163</c:v>
                </c:pt>
                <c:pt idx="59164">
                  <c:v>59164</c:v>
                </c:pt>
                <c:pt idx="59165">
                  <c:v>59165</c:v>
                </c:pt>
                <c:pt idx="59166">
                  <c:v>59166</c:v>
                </c:pt>
                <c:pt idx="59167">
                  <c:v>59167</c:v>
                </c:pt>
                <c:pt idx="59168">
                  <c:v>59168</c:v>
                </c:pt>
                <c:pt idx="59169">
                  <c:v>59169</c:v>
                </c:pt>
                <c:pt idx="59170">
                  <c:v>59170</c:v>
                </c:pt>
                <c:pt idx="59171">
                  <c:v>59171</c:v>
                </c:pt>
                <c:pt idx="59172">
                  <c:v>59172</c:v>
                </c:pt>
                <c:pt idx="59173">
                  <c:v>59173</c:v>
                </c:pt>
                <c:pt idx="59174">
                  <c:v>59174</c:v>
                </c:pt>
                <c:pt idx="59175">
                  <c:v>59175</c:v>
                </c:pt>
                <c:pt idx="59176">
                  <c:v>59176</c:v>
                </c:pt>
                <c:pt idx="59177">
                  <c:v>59177</c:v>
                </c:pt>
                <c:pt idx="59178">
                  <c:v>59178</c:v>
                </c:pt>
                <c:pt idx="59179">
                  <c:v>59179</c:v>
                </c:pt>
                <c:pt idx="59180">
                  <c:v>59180</c:v>
                </c:pt>
                <c:pt idx="59181">
                  <c:v>59181</c:v>
                </c:pt>
                <c:pt idx="59182">
                  <c:v>59182</c:v>
                </c:pt>
                <c:pt idx="59183">
                  <c:v>59183</c:v>
                </c:pt>
                <c:pt idx="59184">
                  <c:v>59184</c:v>
                </c:pt>
                <c:pt idx="59185">
                  <c:v>59185</c:v>
                </c:pt>
                <c:pt idx="59186">
                  <c:v>59186</c:v>
                </c:pt>
                <c:pt idx="59187">
                  <c:v>59187</c:v>
                </c:pt>
                <c:pt idx="59188">
                  <c:v>59188</c:v>
                </c:pt>
                <c:pt idx="59189">
                  <c:v>59189</c:v>
                </c:pt>
                <c:pt idx="59190">
                  <c:v>59190</c:v>
                </c:pt>
                <c:pt idx="59191">
                  <c:v>59191</c:v>
                </c:pt>
                <c:pt idx="59192">
                  <c:v>59192</c:v>
                </c:pt>
                <c:pt idx="59193">
                  <c:v>59193</c:v>
                </c:pt>
                <c:pt idx="59194">
                  <c:v>59194</c:v>
                </c:pt>
                <c:pt idx="59195">
                  <c:v>59195</c:v>
                </c:pt>
                <c:pt idx="59196">
                  <c:v>59196</c:v>
                </c:pt>
                <c:pt idx="59197">
                  <c:v>59197</c:v>
                </c:pt>
                <c:pt idx="59198">
                  <c:v>59198</c:v>
                </c:pt>
                <c:pt idx="59199">
                  <c:v>59199</c:v>
                </c:pt>
                <c:pt idx="59200">
                  <c:v>59200</c:v>
                </c:pt>
                <c:pt idx="59201">
                  <c:v>59201</c:v>
                </c:pt>
                <c:pt idx="59202">
                  <c:v>59202</c:v>
                </c:pt>
                <c:pt idx="59203">
                  <c:v>59203</c:v>
                </c:pt>
                <c:pt idx="59204">
                  <c:v>59204</c:v>
                </c:pt>
                <c:pt idx="59205">
                  <c:v>59205</c:v>
                </c:pt>
                <c:pt idx="59206">
                  <c:v>59206</c:v>
                </c:pt>
                <c:pt idx="59207">
                  <c:v>59207</c:v>
                </c:pt>
                <c:pt idx="59208">
                  <c:v>59208</c:v>
                </c:pt>
                <c:pt idx="59209">
                  <c:v>59209</c:v>
                </c:pt>
                <c:pt idx="59210">
                  <c:v>59210</c:v>
                </c:pt>
                <c:pt idx="59211">
                  <c:v>59211</c:v>
                </c:pt>
                <c:pt idx="59212">
                  <c:v>59212</c:v>
                </c:pt>
                <c:pt idx="59213">
                  <c:v>59213</c:v>
                </c:pt>
                <c:pt idx="59214">
                  <c:v>59214</c:v>
                </c:pt>
                <c:pt idx="59215">
                  <c:v>59215</c:v>
                </c:pt>
                <c:pt idx="59216">
                  <c:v>59216</c:v>
                </c:pt>
                <c:pt idx="59217">
                  <c:v>59217</c:v>
                </c:pt>
                <c:pt idx="59218">
                  <c:v>59218</c:v>
                </c:pt>
                <c:pt idx="59219">
                  <c:v>59219</c:v>
                </c:pt>
                <c:pt idx="59220">
                  <c:v>59220</c:v>
                </c:pt>
                <c:pt idx="59221">
                  <c:v>59221</c:v>
                </c:pt>
                <c:pt idx="59222">
                  <c:v>59222</c:v>
                </c:pt>
                <c:pt idx="59223">
                  <c:v>59223</c:v>
                </c:pt>
                <c:pt idx="59224">
                  <c:v>59224</c:v>
                </c:pt>
                <c:pt idx="59225">
                  <c:v>59225</c:v>
                </c:pt>
                <c:pt idx="59226">
                  <c:v>59226</c:v>
                </c:pt>
                <c:pt idx="59227">
                  <c:v>59227</c:v>
                </c:pt>
                <c:pt idx="59228">
                  <c:v>59228</c:v>
                </c:pt>
                <c:pt idx="59229">
                  <c:v>59229</c:v>
                </c:pt>
                <c:pt idx="59230">
                  <c:v>59230</c:v>
                </c:pt>
                <c:pt idx="59231">
                  <c:v>59231</c:v>
                </c:pt>
                <c:pt idx="59232">
                  <c:v>59232</c:v>
                </c:pt>
                <c:pt idx="59233">
                  <c:v>59233</c:v>
                </c:pt>
                <c:pt idx="59234">
                  <c:v>59234</c:v>
                </c:pt>
                <c:pt idx="59235">
                  <c:v>59235</c:v>
                </c:pt>
                <c:pt idx="59236">
                  <c:v>59236</c:v>
                </c:pt>
                <c:pt idx="59237">
                  <c:v>59237</c:v>
                </c:pt>
                <c:pt idx="59238">
                  <c:v>59238</c:v>
                </c:pt>
                <c:pt idx="59239">
                  <c:v>59239</c:v>
                </c:pt>
                <c:pt idx="59240">
                  <c:v>59240</c:v>
                </c:pt>
                <c:pt idx="59241">
                  <c:v>59241</c:v>
                </c:pt>
                <c:pt idx="59242">
                  <c:v>59242</c:v>
                </c:pt>
                <c:pt idx="59243">
                  <c:v>59243</c:v>
                </c:pt>
                <c:pt idx="59244">
                  <c:v>59244</c:v>
                </c:pt>
                <c:pt idx="59245">
                  <c:v>59245</c:v>
                </c:pt>
                <c:pt idx="59246">
                  <c:v>59246</c:v>
                </c:pt>
                <c:pt idx="59247">
                  <c:v>59247</c:v>
                </c:pt>
                <c:pt idx="59248">
                  <c:v>59248</c:v>
                </c:pt>
                <c:pt idx="59249">
                  <c:v>59249</c:v>
                </c:pt>
                <c:pt idx="59250">
                  <c:v>59250</c:v>
                </c:pt>
                <c:pt idx="59251">
                  <c:v>59251</c:v>
                </c:pt>
                <c:pt idx="59252">
                  <c:v>59252</c:v>
                </c:pt>
                <c:pt idx="59253">
                  <c:v>59253</c:v>
                </c:pt>
                <c:pt idx="59254">
                  <c:v>59254</c:v>
                </c:pt>
                <c:pt idx="59255">
                  <c:v>59255</c:v>
                </c:pt>
                <c:pt idx="59256">
                  <c:v>59256</c:v>
                </c:pt>
                <c:pt idx="59257">
                  <c:v>59257</c:v>
                </c:pt>
                <c:pt idx="59258">
                  <c:v>59258</c:v>
                </c:pt>
                <c:pt idx="59259">
                  <c:v>59259</c:v>
                </c:pt>
                <c:pt idx="59260">
                  <c:v>59260</c:v>
                </c:pt>
                <c:pt idx="59261">
                  <c:v>59261</c:v>
                </c:pt>
                <c:pt idx="59262">
                  <c:v>59262</c:v>
                </c:pt>
                <c:pt idx="59263">
                  <c:v>59263</c:v>
                </c:pt>
                <c:pt idx="59264">
                  <c:v>59264</c:v>
                </c:pt>
                <c:pt idx="59265">
                  <c:v>59265</c:v>
                </c:pt>
                <c:pt idx="59266">
                  <c:v>59266</c:v>
                </c:pt>
                <c:pt idx="59267">
                  <c:v>59267</c:v>
                </c:pt>
                <c:pt idx="59268">
                  <c:v>59268</c:v>
                </c:pt>
                <c:pt idx="59269">
                  <c:v>59269</c:v>
                </c:pt>
                <c:pt idx="59270">
                  <c:v>59270</c:v>
                </c:pt>
                <c:pt idx="59271">
                  <c:v>59271</c:v>
                </c:pt>
                <c:pt idx="59272">
                  <c:v>59272</c:v>
                </c:pt>
                <c:pt idx="59273">
                  <c:v>59273</c:v>
                </c:pt>
                <c:pt idx="59274">
                  <c:v>59274</c:v>
                </c:pt>
                <c:pt idx="59275">
                  <c:v>59275</c:v>
                </c:pt>
                <c:pt idx="59276">
                  <c:v>59276</c:v>
                </c:pt>
                <c:pt idx="59277">
                  <c:v>59277</c:v>
                </c:pt>
                <c:pt idx="59278">
                  <c:v>59278</c:v>
                </c:pt>
                <c:pt idx="59279">
                  <c:v>59279</c:v>
                </c:pt>
                <c:pt idx="59280">
                  <c:v>59280</c:v>
                </c:pt>
                <c:pt idx="59281">
                  <c:v>59281</c:v>
                </c:pt>
                <c:pt idx="59282">
                  <c:v>59282</c:v>
                </c:pt>
                <c:pt idx="59283">
                  <c:v>59283</c:v>
                </c:pt>
                <c:pt idx="59284">
                  <c:v>59284</c:v>
                </c:pt>
                <c:pt idx="59285">
                  <c:v>59285</c:v>
                </c:pt>
                <c:pt idx="59286">
                  <c:v>59286</c:v>
                </c:pt>
                <c:pt idx="59287">
                  <c:v>59287</c:v>
                </c:pt>
                <c:pt idx="59288">
                  <c:v>59288</c:v>
                </c:pt>
                <c:pt idx="59289">
                  <c:v>59289</c:v>
                </c:pt>
                <c:pt idx="59290">
                  <c:v>59290</c:v>
                </c:pt>
                <c:pt idx="59291">
                  <c:v>59291</c:v>
                </c:pt>
                <c:pt idx="59292">
                  <c:v>59292</c:v>
                </c:pt>
                <c:pt idx="59293">
                  <c:v>59293</c:v>
                </c:pt>
                <c:pt idx="59294">
                  <c:v>59294</c:v>
                </c:pt>
                <c:pt idx="59295">
                  <c:v>59295</c:v>
                </c:pt>
                <c:pt idx="59296">
                  <c:v>59296</c:v>
                </c:pt>
                <c:pt idx="59297">
                  <c:v>59297</c:v>
                </c:pt>
                <c:pt idx="59298">
                  <c:v>59298</c:v>
                </c:pt>
                <c:pt idx="59299">
                  <c:v>59299</c:v>
                </c:pt>
                <c:pt idx="59300">
                  <c:v>59300</c:v>
                </c:pt>
                <c:pt idx="59301">
                  <c:v>59301</c:v>
                </c:pt>
                <c:pt idx="59302">
                  <c:v>59302</c:v>
                </c:pt>
                <c:pt idx="59303">
                  <c:v>59303</c:v>
                </c:pt>
                <c:pt idx="59304">
                  <c:v>59304</c:v>
                </c:pt>
                <c:pt idx="59305">
                  <c:v>59305</c:v>
                </c:pt>
                <c:pt idx="59306">
                  <c:v>59306</c:v>
                </c:pt>
                <c:pt idx="59307">
                  <c:v>59307</c:v>
                </c:pt>
                <c:pt idx="59308">
                  <c:v>59308</c:v>
                </c:pt>
                <c:pt idx="59309">
                  <c:v>59309</c:v>
                </c:pt>
                <c:pt idx="59310">
                  <c:v>59310</c:v>
                </c:pt>
                <c:pt idx="59311">
                  <c:v>59311</c:v>
                </c:pt>
                <c:pt idx="59312">
                  <c:v>59312</c:v>
                </c:pt>
                <c:pt idx="59313">
                  <c:v>59313</c:v>
                </c:pt>
                <c:pt idx="59314">
                  <c:v>59314</c:v>
                </c:pt>
                <c:pt idx="59315">
                  <c:v>59315</c:v>
                </c:pt>
                <c:pt idx="59316">
                  <c:v>59316</c:v>
                </c:pt>
                <c:pt idx="59317">
                  <c:v>59317</c:v>
                </c:pt>
                <c:pt idx="59318">
                  <c:v>59318</c:v>
                </c:pt>
                <c:pt idx="59319">
                  <c:v>59319</c:v>
                </c:pt>
                <c:pt idx="59320">
                  <c:v>59320</c:v>
                </c:pt>
                <c:pt idx="59321">
                  <c:v>59321</c:v>
                </c:pt>
                <c:pt idx="59322">
                  <c:v>59322</c:v>
                </c:pt>
                <c:pt idx="59323">
                  <c:v>59323</c:v>
                </c:pt>
                <c:pt idx="59324">
                  <c:v>59324</c:v>
                </c:pt>
                <c:pt idx="59325">
                  <c:v>59325</c:v>
                </c:pt>
                <c:pt idx="59326">
                  <c:v>59326</c:v>
                </c:pt>
                <c:pt idx="59327">
                  <c:v>59327</c:v>
                </c:pt>
                <c:pt idx="59328">
                  <c:v>59328</c:v>
                </c:pt>
                <c:pt idx="59329">
                  <c:v>59329</c:v>
                </c:pt>
                <c:pt idx="59330">
                  <c:v>59330</c:v>
                </c:pt>
                <c:pt idx="59331">
                  <c:v>59331</c:v>
                </c:pt>
                <c:pt idx="59332">
                  <c:v>59332</c:v>
                </c:pt>
                <c:pt idx="59333">
                  <c:v>59333</c:v>
                </c:pt>
                <c:pt idx="59334">
                  <c:v>59334</c:v>
                </c:pt>
                <c:pt idx="59335">
                  <c:v>59335</c:v>
                </c:pt>
                <c:pt idx="59336">
                  <c:v>59336</c:v>
                </c:pt>
                <c:pt idx="59337">
                  <c:v>59337</c:v>
                </c:pt>
                <c:pt idx="59338">
                  <c:v>59338</c:v>
                </c:pt>
                <c:pt idx="59339">
                  <c:v>59339</c:v>
                </c:pt>
                <c:pt idx="59340">
                  <c:v>59340</c:v>
                </c:pt>
                <c:pt idx="59341">
                  <c:v>59341</c:v>
                </c:pt>
                <c:pt idx="59342">
                  <c:v>59342</c:v>
                </c:pt>
                <c:pt idx="59343">
                  <c:v>59343</c:v>
                </c:pt>
                <c:pt idx="59344">
                  <c:v>59344</c:v>
                </c:pt>
                <c:pt idx="59345">
                  <c:v>59345</c:v>
                </c:pt>
                <c:pt idx="59346">
                  <c:v>59346</c:v>
                </c:pt>
                <c:pt idx="59347">
                  <c:v>59347</c:v>
                </c:pt>
                <c:pt idx="59348">
                  <c:v>59348</c:v>
                </c:pt>
                <c:pt idx="59349">
                  <c:v>59349</c:v>
                </c:pt>
                <c:pt idx="59350">
                  <c:v>59350</c:v>
                </c:pt>
                <c:pt idx="59351">
                  <c:v>59351</c:v>
                </c:pt>
                <c:pt idx="59352">
                  <c:v>59352</c:v>
                </c:pt>
                <c:pt idx="59353">
                  <c:v>59353</c:v>
                </c:pt>
                <c:pt idx="59354">
                  <c:v>59354</c:v>
                </c:pt>
                <c:pt idx="59355">
                  <c:v>59355</c:v>
                </c:pt>
                <c:pt idx="59356">
                  <c:v>59356</c:v>
                </c:pt>
                <c:pt idx="59357">
                  <c:v>59357</c:v>
                </c:pt>
                <c:pt idx="59358">
                  <c:v>59358</c:v>
                </c:pt>
                <c:pt idx="59359">
                  <c:v>59359</c:v>
                </c:pt>
                <c:pt idx="59360">
                  <c:v>59360</c:v>
                </c:pt>
                <c:pt idx="59361">
                  <c:v>59361</c:v>
                </c:pt>
                <c:pt idx="59362">
                  <c:v>59362</c:v>
                </c:pt>
                <c:pt idx="59363">
                  <c:v>59363</c:v>
                </c:pt>
                <c:pt idx="59364">
                  <c:v>59364</c:v>
                </c:pt>
                <c:pt idx="59365">
                  <c:v>59365</c:v>
                </c:pt>
                <c:pt idx="59366">
                  <c:v>59366</c:v>
                </c:pt>
                <c:pt idx="59367">
                  <c:v>59367</c:v>
                </c:pt>
                <c:pt idx="59368">
                  <c:v>59368</c:v>
                </c:pt>
                <c:pt idx="59369">
                  <c:v>59369</c:v>
                </c:pt>
                <c:pt idx="59370">
                  <c:v>59370</c:v>
                </c:pt>
                <c:pt idx="59371">
                  <c:v>59371</c:v>
                </c:pt>
                <c:pt idx="59372">
                  <c:v>59372</c:v>
                </c:pt>
                <c:pt idx="59373">
                  <c:v>59373</c:v>
                </c:pt>
                <c:pt idx="59374">
                  <c:v>59374</c:v>
                </c:pt>
                <c:pt idx="59375">
                  <c:v>59375</c:v>
                </c:pt>
                <c:pt idx="59376">
                  <c:v>59376</c:v>
                </c:pt>
                <c:pt idx="59377">
                  <c:v>59377</c:v>
                </c:pt>
                <c:pt idx="59378">
                  <c:v>59378</c:v>
                </c:pt>
                <c:pt idx="59379">
                  <c:v>59379</c:v>
                </c:pt>
                <c:pt idx="59380">
                  <c:v>59380</c:v>
                </c:pt>
                <c:pt idx="59381">
                  <c:v>59381</c:v>
                </c:pt>
                <c:pt idx="59382">
                  <c:v>59382</c:v>
                </c:pt>
                <c:pt idx="59383">
                  <c:v>59383</c:v>
                </c:pt>
                <c:pt idx="59384">
                  <c:v>59384</c:v>
                </c:pt>
                <c:pt idx="59385">
                  <c:v>59385</c:v>
                </c:pt>
                <c:pt idx="59386">
                  <c:v>59386</c:v>
                </c:pt>
                <c:pt idx="59387">
                  <c:v>59387</c:v>
                </c:pt>
                <c:pt idx="59388">
                  <c:v>59388</c:v>
                </c:pt>
                <c:pt idx="59389">
                  <c:v>59389</c:v>
                </c:pt>
                <c:pt idx="59390">
                  <c:v>59390</c:v>
                </c:pt>
                <c:pt idx="59391">
                  <c:v>59391</c:v>
                </c:pt>
                <c:pt idx="59392">
                  <c:v>59392</c:v>
                </c:pt>
                <c:pt idx="59393">
                  <c:v>59393</c:v>
                </c:pt>
                <c:pt idx="59394">
                  <c:v>59394</c:v>
                </c:pt>
                <c:pt idx="59395">
                  <c:v>59395</c:v>
                </c:pt>
                <c:pt idx="59396">
                  <c:v>59396</c:v>
                </c:pt>
                <c:pt idx="59397">
                  <c:v>59397</c:v>
                </c:pt>
                <c:pt idx="59398">
                  <c:v>59398</c:v>
                </c:pt>
                <c:pt idx="59399">
                  <c:v>59399</c:v>
                </c:pt>
                <c:pt idx="59400">
                  <c:v>59400</c:v>
                </c:pt>
                <c:pt idx="59401">
                  <c:v>59401</c:v>
                </c:pt>
                <c:pt idx="59402">
                  <c:v>59402</c:v>
                </c:pt>
                <c:pt idx="59403">
                  <c:v>59403</c:v>
                </c:pt>
                <c:pt idx="59404">
                  <c:v>59404</c:v>
                </c:pt>
                <c:pt idx="59405">
                  <c:v>59405</c:v>
                </c:pt>
                <c:pt idx="59406">
                  <c:v>59406</c:v>
                </c:pt>
                <c:pt idx="59407">
                  <c:v>59407</c:v>
                </c:pt>
                <c:pt idx="59408">
                  <c:v>59408</c:v>
                </c:pt>
                <c:pt idx="59409">
                  <c:v>59409</c:v>
                </c:pt>
                <c:pt idx="59410">
                  <c:v>59410</c:v>
                </c:pt>
                <c:pt idx="59411">
                  <c:v>59411</c:v>
                </c:pt>
                <c:pt idx="59412">
                  <c:v>59412</c:v>
                </c:pt>
                <c:pt idx="59413">
                  <c:v>59413</c:v>
                </c:pt>
                <c:pt idx="59414">
                  <c:v>59414</c:v>
                </c:pt>
                <c:pt idx="59415">
                  <c:v>59415</c:v>
                </c:pt>
                <c:pt idx="59416">
                  <c:v>59416</c:v>
                </c:pt>
                <c:pt idx="59417">
                  <c:v>59417</c:v>
                </c:pt>
                <c:pt idx="59418">
                  <c:v>59418</c:v>
                </c:pt>
                <c:pt idx="59419">
                  <c:v>59419</c:v>
                </c:pt>
                <c:pt idx="59420">
                  <c:v>59420</c:v>
                </c:pt>
                <c:pt idx="59421">
                  <c:v>59421</c:v>
                </c:pt>
                <c:pt idx="59422">
                  <c:v>59422</c:v>
                </c:pt>
                <c:pt idx="59423">
                  <c:v>59423</c:v>
                </c:pt>
                <c:pt idx="59424">
                  <c:v>59424</c:v>
                </c:pt>
                <c:pt idx="59425">
                  <c:v>59425</c:v>
                </c:pt>
                <c:pt idx="59426">
                  <c:v>59426</c:v>
                </c:pt>
                <c:pt idx="59427">
                  <c:v>59427</c:v>
                </c:pt>
                <c:pt idx="59428">
                  <c:v>59428</c:v>
                </c:pt>
                <c:pt idx="59429">
                  <c:v>59429</c:v>
                </c:pt>
                <c:pt idx="59430">
                  <c:v>59430</c:v>
                </c:pt>
                <c:pt idx="59431">
                  <c:v>59431</c:v>
                </c:pt>
                <c:pt idx="59432">
                  <c:v>59432</c:v>
                </c:pt>
                <c:pt idx="59433">
                  <c:v>59433</c:v>
                </c:pt>
                <c:pt idx="59434">
                  <c:v>59434</c:v>
                </c:pt>
                <c:pt idx="59435">
                  <c:v>59435</c:v>
                </c:pt>
                <c:pt idx="59436">
                  <c:v>59436</c:v>
                </c:pt>
                <c:pt idx="59437">
                  <c:v>59437</c:v>
                </c:pt>
                <c:pt idx="59438">
                  <c:v>59438</c:v>
                </c:pt>
                <c:pt idx="59439">
                  <c:v>59439</c:v>
                </c:pt>
                <c:pt idx="59440">
                  <c:v>59440</c:v>
                </c:pt>
                <c:pt idx="59441">
                  <c:v>59441</c:v>
                </c:pt>
                <c:pt idx="59442">
                  <c:v>59442</c:v>
                </c:pt>
                <c:pt idx="59443">
                  <c:v>59443</c:v>
                </c:pt>
                <c:pt idx="59444">
                  <c:v>59444</c:v>
                </c:pt>
                <c:pt idx="59445">
                  <c:v>59445</c:v>
                </c:pt>
                <c:pt idx="59446">
                  <c:v>59446</c:v>
                </c:pt>
                <c:pt idx="59447">
                  <c:v>59447</c:v>
                </c:pt>
                <c:pt idx="59448">
                  <c:v>59448</c:v>
                </c:pt>
                <c:pt idx="59449">
                  <c:v>59449</c:v>
                </c:pt>
                <c:pt idx="59450">
                  <c:v>59450</c:v>
                </c:pt>
                <c:pt idx="59451">
                  <c:v>59451</c:v>
                </c:pt>
                <c:pt idx="59452">
                  <c:v>59452</c:v>
                </c:pt>
                <c:pt idx="59453">
                  <c:v>59453</c:v>
                </c:pt>
                <c:pt idx="59454">
                  <c:v>59454</c:v>
                </c:pt>
                <c:pt idx="59455">
                  <c:v>59455</c:v>
                </c:pt>
                <c:pt idx="59456">
                  <c:v>59456</c:v>
                </c:pt>
                <c:pt idx="59457">
                  <c:v>59457</c:v>
                </c:pt>
                <c:pt idx="59458">
                  <c:v>59458</c:v>
                </c:pt>
                <c:pt idx="59459">
                  <c:v>59459</c:v>
                </c:pt>
                <c:pt idx="59460">
                  <c:v>59460</c:v>
                </c:pt>
                <c:pt idx="59461">
                  <c:v>59461</c:v>
                </c:pt>
                <c:pt idx="59462">
                  <c:v>59462</c:v>
                </c:pt>
                <c:pt idx="59463">
                  <c:v>59463</c:v>
                </c:pt>
                <c:pt idx="59464">
                  <c:v>59464</c:v>
                </c:pt>
                <c:pt idx="59465">
                  <c:v>59465</c:v>
                </c:pt>
                <c:pt idx="59466">
                  <c:v>59466</c:v>
                </c:pt>
                <c:pt idx="59467">
                  <c:v>59467</c:v>
                </c:pt>
                <c:pt idx="59468">
                  <c:v>59468</c:v>
                </c:pt>
                <c:pt idx="59469">
                  <c:v>59469</c:v>
                </c:pt>
                <c:pt idx="59470">
                  <c:v>59470</c:v>
                </c:pt>
                <c:pt idx="59471">
                  <c:v>59471</c:v>
                </c:pt>
                <c:pt idx="59472">
                  <c:v>59472</c:v>
                </c:pt>
                <c:pt idx="59473">
                  <c:v>59473</c:v>
                </c:pt>
                <c:pt idx="59474">
                  <c:v>59474</c:v>
                </c:pt>
                <c:pt idx="59475">
                  <c:v>59475</c:v>
                </c:pt>
                <c:pt idx="59476">
                  <c:v>59476</c:v>
                </c:pt>
                <c:pt idx="59477">
                  <c:v>59477</c:v>
                </c:pt>
                <c:pt idx="59478">
                  <c:v>59478</c:v>
                </c:pt>
                <c:pt idx="59479">
                  <c:v>59479</c:v>
                </c:pt>
                <c:pt idx="59480">
                  <c:v>59480</c:v>
                </c:pt>
                <c:pt idx="59481">
                  <c:v>59481</c:v>
                </c:pt>
                <c:pt idx="59482">
                  <c:v>59482</c:v>
                </c:pt>
                <c:pt idx="59483">
                  <c:v>59483</c:v>
                </c:pt>
                <c:pt idx="59484">
                  <c:v>59484</c:v>
                </c:pt>
                <c:pt idx="59485">
                  <c:v>59485</c:v>
                </c:pt>
                <c:pt idx="59486">
                  <c:v>59486</c:v>
                </c:pt>
                <c:pt idx="59487">
                  <c:v>59487</c:v>
                </c:pt>
                <c:pt idx="59488">
                  <c:v>59488</c:v>
                </c:pt>
                <c:pt idx="59489">
                  <c:v>59489</c:v>
                </c:pt>
                <c:pt idx="59490">
                  <c:v>59490</c:v>
                </c:pt>
                <c:pt idx="59491">
                  <c:v>59491</c:v>
                </c:pt>
                <c:pt idx="59492">
                  <c:v>59492</c:v>
                </c:pt>
                <c:pt idx="59493">
                  <c:v>59493</c:v>
                </c:pt>
                <c:pt idx="59494">
                  <c:v>59494</c:v>
                </c:pt>
                <c:pt idx="59495">
                  <c:v>59495</c:v>
                </c:pt>
                <c:pt idx="59496">
                  <c:v>59496</c:v>
                </c:pt>
                <c:pt idx="59497">
                  <c:v>59497</c:v>
                </c:pt>
                <c:pt idx="59498">
                  <c:v>59498</c:v>
                </c:pt>
                <c:pt idx="59499">
                  <c:v>59499</c:v>
                </c:pt>
                <c:pt idx="59500">
                  <c:v>59500</c:v>
                </c:pt>
                <c:pt idx="59501">
                  <c:v>59501</c:v>
                </c:pt>
                <c:pt idx="59502">
                  <c:v>59502</c:v>
                </c:pt>
                <c:pt idx="59503">
                  <c:v>59503</c:v>
                </c:pt>
                <c:pt idx="59504">
                  <c:v>59504</c:v>
                </c:pt>
                <c:pt idx="59505">
                  <c:v>59505</c:v>
                </c:pt>
                <c:pt idx="59506">
                  <c:v>59506</c:v>
                </c:pt>
                <c:pt idx="59507">
                  <c:v>59507</c:v>
                </c:pt>
                <c:pt idx="59508">
                  <c:v>59508</c:v>
                </c:pt>
                <c:pt idx="59509">
                  <c:v>59509</c:v>
                </c:pt>
                <c:pt idx="59510">
                  <c:v>59510</c:v>
                </c:pt>
                <c:pt idx="59511">
                  <c:v>59511</c:v>
                </c:pt>
                <c:pt idx="59512">
                  <c:v>59512</c:v>
                </c:pt>
                <c:pt idx="59513">
                  <c:v>59513</c:v>
                </c:pt>
                <c:pt idx="59514">
                  <c:v>59514</c:v>
                </c:pt>
                <c:pt idx="59515">
                  <c:v>59515</c:v>
                </c:pt>
                <c:pt idx="59516">
                  <c:v>59516</c:v>
                </c:pt>
                <c:pt idx="59517">
                  <c:v>59517</c:v>
                </c:pt>
                <c:pt idx="59518">
                  <c:v>59518</c:v>
                </c:pt>
                <c:pt idx="59519">
                  <c:v>59519</c:v>
                </c:pt>
                <c:pt idx="59520">
                  <c:v>59520</c:v>
                </c:pt>
                <c:pt idx="59521">
                  <c:v>59521</c:v>
                </c:pt>
                <c:pt idx="59522">
                  <c:v>59522</c:v>
                </c:pt>
                <c:pt idx="59523">
                  <c:v>59523</c:v>
                </c:pt>
                <c:pt idx="59524">
                  <c:v>59524</c:v>
                </c:pt>
                <c:pt idx="59525">
                  <c:v>59525</c:v>
                </c:pt>
                <c:pt idx="59526">
                  <c:v>59526</c:v>
                </c:pt>
                <c:pt idx="59527">
                  <c:v>59527</c:v>
                </c:pt>
                <c:pt idx="59528">
                  <c:v>59528</c:v>
                </c:pt>
                <c:pt idx="59529">
                  <c:v>59529</c:v>
                </c:pt>
                <c:pt idx="59530">
                  <c:v>59530</c:v>
                </c:pt>
                <c:pt idx="59531">
                  <c:v>59531</c:v>
                </c:pt>
                <c:pt idx="59532">
                  <c:v>59532</c:v>
                </c:pt>
                <c:pt idx="59533">
                  <c:v>59533</c:v>
                </c:pt>
                <c:pt idx="59534">
                  <c:v>59534</c:v>
                </c:pt>
                <c:pt idx="59535">
                  <c:v>59535</c:v>
                </c:pt>
                <c:pt idx="59536">
                  <c:v>59536</c:v>
                </c:pt>
                <c:pt idx="59537">
                  <c:v>59537</c:v>
                </c:pt>
                <c:pt idx="59538">
                  <c:v>59538</c:v>
                </c:pt>
                <c:pt idx="59539">
                  <c:v>59539</c:v>
                </c:pt>
                <c:pt idx="59540">
                  <c:v>59540</c:v>
                </c:pt>
                <c:pt idx="59541">
                  <c:v>59541</c:v>
                </c:pt>
                <c:pt idx="59542">
                  <c:v>59542</c:v>
                </c:pt>
                <c:pt idx="59543">
                  <c:v>59543</c:v>
                </c:pt>
                <c:pt idx="59544">
                  <c:v>59544</c:v>
                </c:pt>
                <c:pt idx="59545">
                  <c:v>59545</c:v>
                </c:pt>
                <c:pt idx="59546">
                  <c:v>59546</c:v>
                </c:pt>
                <c:pt idx="59547">
                  <c:v>59547</c:v>
                </c:pt>
                <c:pt idx="59548">
                  <c:v>59548</c:v>
                </c:pt>
                <c:pt idx="59549">
                  <c:v>59549</c:v>
                </c:pt>
                <c:pt idx="59550">
                  <c:v>59550</c:v>
                </c:pt>
                <c:pt idx="59551">
                  <c:v>59551</c:v>
                </c:pt>
                <c:pt idx="59552">
                  <c:v>59552</c:v>
                </c:pt>
                <c:pt idx="59553">
                  <c:v>59553</c:v>
                </c:pt>
                <c:pt idx="59554">
                  <c:v>59554</c:v>
                </c:pt>
                <c:pt idx="59555">
                  <c:v>59555</c:v>
                </c:pt>
                <c:pt idx="59556">
                  <c:v>59556</c:v>
                </c:pt>
                <c:pt idx="59557">
                  <c:v>59557</c:v>
                </c:pt>
                <c:pt idx="59558">
                  <c:v>59558</c:v>
                </c:pt>
                <c:pt idx="59559">
                  <c:v>59559</c:v>
                </c:pt>
                <c:pt idx="59560">
                  <c:v>59560</c:v>
                </c:pt>
                <c:pt idx="59561">
                  <c:v>59561</c:v>
                </c:pt>
                <c:pt idx="59562">
                  <c:v>59562</c:v>
                </c:pt>
                <c:pt idx="59563">
                  <c:v>59563</c:v>
                </c:pt>
                <c:pt idx="59564">
                  <c:v>59564</c:v>
                </c:pt>
                <c:pt idx="59565">
                  <c:v>59565</c:v>
                </c:pt>
                <c:pt idx="59566">
                  <c:v>59566</c:v>
                </c:pt>
                <c:pt idx="59567">
                  <c:v>59567</c:v>
                </c:pt>
                <c:pt idx="59568">
                  <c:v>59568</c:v>
                </c:pt>
                <c:pt idx="59569">
                  <c:v>59569</c:v>
                </c:pt>
                <c:pt idx="59570">
                  <c:v>59570</c:v>
                </c:pt>
                <c:pt idx="59571">
                  <c:v>59571</c:v>
                </c:pt>
                <c:pt idx="59572">
                  <c:v>59572</c:v>
                </c:pt>
                <c:pt idx="59573">
                  <c:v>59573</c:v>
                </c:pt>
                <c:pt idx="59574">
                  <c:v>59574</c:v>
                </c:pt>
                <c:pt idx="59575">
                  <c:v>59575</c:v>
                </c:pt>
                <c:pt idx="59576">
                  <c:v>59576</c:v>
                </c:pt>
                <c:pt idx="59577">
                  <c:v>59577</c:v>
                </c:pt>
                <c:pt idx="59578">
                  <c:v>59578</c:v>
                </c:pt>
                <c:pt idx="59579">
                  <c:v>59579</c:v>
                </c:pt>
                <c:pt idx="59580">
                  <c:v>59580</c:v>
                </c:pt>
                <c:pt idx="59581">
                  <c:v>59581</c:v>
                </c:pt>
                <c:pt idx="59582">
                  <c:v>59582</c:v>
                </c:pt>
                <c:pt idx="59583">
                  <c:v>59583</c:v>
                </c:pt>
                <c:pt idx="59584">
                  <c:v>59584</c:v>
                </c:pt>
                <c:pt idx="59585">
                  <c:v>59585</c:v>
                </c:pt>
                <c:pt idx="59586">
                  <c:v>59586</c:v>
                </c:pt>
                <c:pt idx="59587">
                  <c:v>59587</c:v>
                </c:pt>
                <c:pt idx="59588">
                  <c:v>59588</c:v>
                </c:pt>
                <c:pt idx="59589">
                  <c:v>59589</c:v>
                </c:pt>
                <c:pt idx="59590">
                  <c:v>59590</c:v>
                </c:pt>
                <c:pt idx="59591">
                  <c:v>59591</c:v>
                </c:pt>
                <c:pt idx="59592">
                  <c:v>59592</c:v>
                </c:pt>
                <c:pt idx="59593">
                  <c:v>59593</c:v>
                </c:pt>
                <c:pt idx="59594">
                  <c:v>59594</c:v>
                </c:pt>
                <c:pt idx="59595">
                  <c:v>59595</c:v>
                </c:pt>
                <c:pt idx="59596">
                  <c:v>59596</c:v>
                </c:pt>
                <c:pt idx="59597">
                  <c:v>59597</c:v>
                </c:pt>
                <c:pt idx="59598">
                  <c:v>59598</c:v>
                </c:pt>
                <c:pt idx="59599">
                  <c:v>59599</c:v>
                </c:pt>
                <c:pt idx="59600">
                  <c:v>59600</c:v>
                </c:pt>
                <c:pt idx="59601">
                  <c:v>59601</c:v>
                </c:pt>
                <c:pt idx="59602">
                  <c:v>59602</c:v>
                </c:pt>
                <c:pt idx="59603">
                  <c:v>59603</c:v>
                </c:pt>
                <c:pt idx="59604">
                  <c:v>59604</c:v>
                </c:pt>
                <c:pt idx="59605">
                  <c:v>59605</c:v>
                </c:pt>
                <c:pt idx="59606">
                  <c:v>59606</c:v>
                </c:pt>
                <c:pt idx="59607">
                  <c:v>59607</c:v>
                </c:pt>
                <c:pt idx="59608">
                  <c:v>59608</c:v>
                </c:pt>
                <c:pt idx="59609">
                  <c:v>59609</c:v>
                </c:pt>
                <c:pt idx="59610">
                  <c:v>59610</c:v>
                </c:pt>
                <c:pt idx="59611">
                  <c:v>59611</c:v>
                </c:pt>
                <c:pt idx="59612">
                  <c:v>59612</c:v>
                </c:pt>
                <c:pt idx="59613">
                  <c:v>59613</c:v>
                </c:pt>
                <c:pt idx="59614">
                  <c:v>59614</c:v>
                </c:pt>
                <c:pt idx="59615">
                  <c:v>59615</c:v>
                </c:pt>
                <c:pt idx="59616">
                  <c:v>59616</c:v>
                </c:pt>
                <c:pt idx="59617">
                  <c:v>59617</c:v>
                </c:pt>
                <c:pt idx="59618">
                  <c:v>59618</c:v>
                </c:pt>
                <c:pt idx="59619">
                  <c:v>59619</c:v>
                </c:pt>
                <c:pt idx="59620">
                  <c:v>59620</c:v>
                </c:pt>
                <c:pt idx="59621">
                  <c:v>59621</c:v>
                </c:pt>
                <c:pt idx="59622">
                  <c:v>59622</c:v>
                </c:pt>
                <c:pt idx="59623">
                  <c:v>59623</c:v>
                </c:pt>
                <c:pt idx="59624">
                  <c:v>59624</c:v>
                </c:pt>
                <c:pt idx="59625">
                  <c:v>59625</c:v>
                </c:pt>
                <c:pt idx="59626">
                  <c:v>59626</c:v>
                </c:pt>
                <c:pt idx="59627">
                  <c:v>59627</c:v>
                </c:pt>
                <c:pt idx="59628">
                  <c:v>59628</c:v>
                </c:pt>
                <c:pt idx="59629">
                  <c:v>59629</c:v>
                </c:pt>
                <c:pt idx="59630">
                  <c:v>59630</c:v>
                </c:pt>
                <c:pt idx="59631">
                  <c:v>59631</c:v>
                </c:pt>
                <c:pt idx="59632">
                  <c:v>59632</c:v>
                </c:pt>
                <c:pt idx="59633">
                  <c:v>59633</c:v>
                </c:pt>
                <c:pt idx="59634">
                  <c:v>59634</c:v>
                </c:pt>
                <c:pt idx="59635">
                  <c:v>59635</c:v>
                </c:pt>
                <c:pt idx="59636">
                  <c:v>59636</c:v>
                </c:pt>
                <c:pt idx="59637">
                  <c:v>59637</c:v>
                </c:pt>
                <c:pt idx="59638">
                  <c:v>59638</c:v>
                </c:pt>
                <c:pt idx="59639">
                  <c:v>59639</c:v>
                </c:pt>
                <c:pt idx="59640">
                  <c:v>59640</c:v>
                </c:pt>
                <c:pt idx="59641">
                  <c:v>59641</c:v>
                </c:pt>
                <c:pt idx="59642">
                  <c:v>59642</c:v>
                </c:pt>
                <c:pt idx="59643">
                  <c:v>59643</c:v>
                </c:pt>
                <c:pt idx="59644">
                  <c:v>59644</c:v>
                </c:pt>
                <c:pt idx="59645">
                  <c:v>59645</c:v>
                </c:pt>
                <c:pt idx="59646">
                  <c:v>59646</c:v>
                </c:pt>
                <c:pt idx="59647">
                  <c:v>59647</c:v>
                </c:pt>
                <c:pt idx="59648">
                  <c:v>59648</c:v>
                </c:pt>
                <c:pt idx="59649">
                  <c:v>59649</c:v>
                </c:pt>
                <c:pt idx="59650">
                  <c:v>59650</c:v>
                </c:pt>
                <c:pt idx="59651">
                  <c:v>59651</c:v>
                </c:pt>
                <c:pt idx="59652">
                  <c:v>59652</c:v>
                </c:pt>
                <c:pt idx="59653">
                  <c:v>59653</c:v>
                </c:pt>
                <c:pt idx="59654">
                  <c:v>59654</c:v>
                </c:pt>
                <c:pt idx="59655">
                  <c:v>59655</c:v>
                </c:pt>
                <c:pt idx="59656">
                  <c:v>59656</c:v>
                </c:pt>
                <c:pt idx="59657">
                  <c:v>59657</c:v>
                </c:pt>
                <c:pt idx="59658">
                  <c:v>59658</c:v>
                </c:pt>
                <c:pt idx="59659">
                  <c:v>59659</c:v>
                </c:pt>
                <c:pt idx="59660">
                  <c:v>59660</c:v>
                </c:pt>
                <c:pt idx="59661">
                  <c:v>59661</c:v>
                </c:pt>
                <c:pt idx="59662">
                  <c:v>59662</c:v>
                </c:pt>
                <c:pt idx="59663">
                  <c:v>59663</c:v>
                </c:pt>
                <c:pt idx="59664">
                  <c:v>59664</c:v>
                </c:pt>
                <c:pt idx="59665">
                  <c:v>59665</c:v>
                </c:pt>
                <c:pt idx="59666">
                  <c:v>59666</c:v>
                </c:pt>
                <c:pt idx="59667">
                  <c:v>59667</c:v>
                </c:pt>
                <c:pt idx="59668">
                  <c:v>59668</c:v>
                </c:pt>
                <c:pt idx="59669">
                  <c:v>59669</c:v>
                </c:pt>
                <c:pt idx="59670">
                  <c:v>59670</c:v>
                </c:pt>
                <c:pt idx="59671">
                  <c:v>59671</c:v>
                </c:pt>
                <c:pt idx="59672">
                  <c:v>59672</c:v>
                </c:pt>
                <c:pt idx="59673">
                  <c:v>59673</c:v>
                </c:pt>
                <c:pt idx="59674">
                  <c:v>59674</c:v>
                </c:pt>
                <c:pt idx="59675">
                  <c:v>59675</c:v>
                </c:pt>
                <c:pt idx="59676">
                  <c:v>59676</c:v>
                </c:pt>
                <c:pt idx="59677">
                  <c:v>59677</c:v>
                </c:pt>
                <c:pt idx="59678">
                  <c:v>59678</c:v>
                </c:pt>
                <c:pt idx="59679">
                  <c:v>59679</c:v>
                </c:pt>
                <c:pt idx="59680">
                  <c:v>59680</c:v>
                </c:pt>
                <c:pt idx="59681">
                  <c:v>59681</c:v>
                </c:pt>
                <c:pt idx="59682">
                  <c:v>59682</c:v>
                </c:pt>
                <c:pt idx="59683">
                  <c:v>59683</c:v>
                </c:pt>
                <c:pt idx="59684">
                  <c:v>59684</c:v>
                </c:pt>
                <c:pt idx="59685">
                  <c:v>59685</c:v>
                </c:pt>
                <c:pt idx="59686">
                  <c:v>59686</c:v>
                </c:pt>
                <c:pt idx="59687">
                  <c:v>59687</c:v>
                </c:pt>
                <c:pt idx="59688">
                  <c:v>59688</c:v>
                </c:pt>
                <c:pt idx="59689">
                  <c:v>59689</c:v>
                </c:pt>
                <c:pt idx="59690">
                  <c:v>59690</c:v>
                </c:pt>
                <c:pt idx="59691">
                  <c:v>59691</c:v>
                </c:pt>
                <c:pt idx="59692">
                  <c:v>59692</c:v>
                </c:pt>
                <c:pt idx="59693">
                  <c:v>59693</c:v>
                </c:pt>
                <c:pt idx="59694">
                  <c:v>59694</c:v>
                </c:pt>
                <c:pt idx="59695">
                  <c:v>59695</c:v>
                </c:pt>
                <c:pt idx="59696">
                  <c:v>59696</c:v>
                </c:pt>
                <c:pt idx="59697">
                  <c:v>59697</c:v>
                </c:pt>
                <c:pt idx="59698">
                  <c:v>59698</c:v>
                </c:pt>
                <c:pt idx="59699">
                  <c:v>59699</c:v>
                </c:pt>
                <c:pt idx="59700">
                  <c:v>59700</c:v>
                </c:pt>
                <c:pt idx="59701">
                  <c:v>59701</c:v>
                </c:pt>
                <c:pt idx="59702">
                  <c:v>59702</c:v>
                </c:pt>
                <c:pt idx="59703">
                  <c:v>59703</c:v>
                </c:pt>
                <c:pt idx="59704">
                  <c:v>59704</c:v>
                </c:pt>
                <c:pt idx="59705">
                  <c:v>59705</c:v>
                </c:pt>
                <c:pt idx="59706">
                  <c:v>59706</c:v>
                </c:pt>
                <c:pt idx="59707">
                  <c:v>59707</c:v>
                </c:pt>
                <c:pt idx="59708">
                  <c:v>59708</c:v>
                </c:pt>
                <c:pt idx="59709">
                  <c:v>59709</c:v>
                </c:pt>
                <c:pt idx="59710">
                  <c:v>59710</c:v>
                </c:pt>
                <c:pt idx="59711">
                  <c:v>59711</c:v>
                </c:pt>
                <c:pt idx="59712">
                  <c:v>59712</c:v>
                </c:pt>
                <c:pt idx="59713">
                  <c:v>59713</c:v>
                </c:pt>
                <c:pt idx="59714">
                  <c:v>59714</c:v>
                </c:pt>
                <c:pt idx="59715">
                  <c:v>59715</c:v>
                </c:pt>
                <c:pt idx="59716">
                  <c:v>59716</c:v>
                </c:pt>
                <c:pt idx="59717">
                  <c:v>59717</c:v>
                </c:pt>
                <c:pt idx="59718">
                  <c:v>59718</c:v>
                </c:pt>
                <c:pt idx="59719">
                  <c:v>59719</c:v>
                </c:pt>
                <c:pt idx="59720">
                  <c:v>59720</c:v>
                </c:pt>
                <c:pt idx="59721">
                  <c:v>59721</c:v>
                </c:pt>
                <c:pt idx="59722">
                  <c:v>59722</c:v>
                </c:pt>
                <c:pt idx="59723">
                  <c:v>59723</c:v>
                </c:pt>
                <c:pt idx="59724">
                  <c:v>59724</c:v>
                </c:pt>
                <c:pt idx="59725">
                  <c:v>59725</c:v>
                </c:pt>
                <c:pt idx="59726">
                  <c:v>59726</c:v>
                </c:pt>
                <c:pt idx="59727">
                  <c:v>59727</c:v>
                </c:pt>
                <c:pt idx="59728">
                  <c:v>59728</c:v>
                </c:pt>
                <c:pt idx="59729">
                  <c:v>59729</c:v>
                </c:pt>
                <c:pt idx="59730">
                  <c:v>59730</c:v>
                </c:pt>
                <c:pt idx="59731">
                  <c:v>59731</c:v>
                </c:pt>
                <c:pt idx="59732">
                  <c:v>59732</c:v>
                </c:pt>
                <c:pt idx="59733">
                  <c:v>59733</c:v>
                </c:pt>
                <c:pt idx="59734">
                  <c:v>59734</c:v>
                </c:pt>
                <c:pt idx="59735">
                  <c:v>59735</c:v>
                </c:pt>
                <c:pt idx="59736">
                  <c:v>59736</c:v>
                </c:pt>
                <c:pt idx="59737">
                  <c:v>59737</c:v>
                </c:pt>
                <c:pt idx="59738">
                  <c:v>59738</c:v>
                </c:pt>
                <c:pt idx="59739">
                  <c:v>59739</c:v>
                </c:pt>
                <c:pt idx="59740">
                  <c:v>59740</c:v>
                </c:pt>
                <c:pt idx="59741">
                  <c:v>59741</c:v>
                </c:pt>
                <c:pt idx="59742">
                  <c:v>59742</c:v>
                </c:pt>
                <c:pt idx="59743">
                  <c:v>59743</c:v>
                </c:pt>
                <c:pt idx="59744">
                  <c:v>59744</c:v>
                </c:pt>
                <c:pt idx="59745">
                  <c:v>59745</c:v>
                </c:pt>
                <c:pt idx="59746">
                  <c:v>59746</c:v>
                </c:pt>
                <c:pt idx="59747">
                  <c:v>59747</c:v>
                </c:pt>
                <c:pt idx="59748">
                  <c:v>59748</c:v>
                </c:pt>
                <c:pt idx="59749">
                  <c:v>59749</c:v>
                </c:pt>
                <c:pt idx="59750">
                  <c:v>59750</c:v>
                </c:pt>
                <c:pt idx="59751">
                  <c:v>59751</c:v>
                </c:pt>
                <c:pt idx="59752">
                  <c:v>59752</c:v>
                </c:pt>
                <c:pt idx="59753">
                  <c:v>59753</c:v>
                </c:pt>
                <c:pt idx="59754">
                  <c:v>59754</c:v>
                </c:pt>
                <c:pt idx="59755">
                  <c:v>59755</c:v>
                </c:pt>
                <c:pt idx="59756">
                  <c:v>59756</c:v>
                </c:pt>
                <c:pt idx="59757">
                  <c:v>59757</c:v>
                </c:pt>
                <c:pt idx="59758">
                  <c:v>59758</c:v>
                </c:pt>
                <c:pt idx="59759">
                  <c:v>59759</c:v>
                </c:pt>
                <c:pt idx="59760">
                  <c:v>59760</c:v>
                </c:pt>
                <c:pt idx="59761">
                  <c:v>59761</c:v>
                </c:pt>
                <c:pt idx="59762">
                  <c:v>59762</c:v>
                </c:pt>
                <c:pt idx="59763">
                  <c:v>59763</c:v>
                </c:pt>
                <c:pt idx="59764">
                  <c:v>59764</c:v>
                </c:pt>
                <c:pt idx="59765">
                  <c:v>59765</c:v>
                </c:pt>
                <c:pt idx="59766">
                  <c:v>59766</c:v>
                </c:pt>
                <c:pt idx="59767">
                  <c:v>59767</c:v>
                </c:pt>
                <c:pt idx="59768">
                  <c:v>59768</c:v>
                </c:pt>
                <c:pt idx="59769">
                  <c:v>59769</c:v>
                </c:pt>
                <c:pt idx="59770">
                  <c:v>59770</c:v>
                </c:pt>
                <c:pt idx="59771">
                  <c:v>59771</c:v>
                </c:pt>
                <c:pt idx="59772">
                  <c:v>59772</c:v>
                </c:pt>
                <c:pt idx="59773">
                  <c:v>59773</c:v>
                </c:pt>
                <c:pt idx="59774">
                  <c:v>59774</c:v>
                </c:pt>
                <c:pt idx="59775">
                  <c:v>59775</c:v>
                </c:pt>
                <c:pt idx="59776">
                  <c:v>59776</c:v>
                </c:pt>
                <c:pt idx="59777">
                  <c:v>59777</c:v>
                </c:pt>
                <c:pt idx="59778">
                  <c:v>59778</c:v>
                </c:pt>
                <c:pt idx="59779">
                  <c:v>59779</c:v>
                </c:pt>
                <c:pt idx="59780">
                  <c:v>59780</c:v>
                </c:pt>
                <c:pt idx="59781">
                  <c:v>59781</c:v>
                </c:pt>
                <c:pt idx="59782">
                  <c:v>59782</c:v>
                </c:pt>
                <c:pt idx="59783">
                  <c:v>59783</c:v>
                </c:pt>
                <c:pt idx="59784">
                  <c:v>59784</c:v>
                </c:pt>
                <c:pt idx="59785">
                  <c:v>59785</c:v>
                </c:pt>
                <c:pt idx="59786">
                  <c:v>59786</c:v>
                </c:pt>
                <c:pt idx="59787">
                  <c:v>59787</c:v>
                </c:pt>
                <c:pt idx="59788">
                  <c:v>59788</c:v>
                </c:pt>
                <c:pt idx="59789">
                  <c:v>59789</c:v>
                </c:pt>
                <c:pt idx="59790">
                  <c:v>59790</c:v>
                </c:pt>
                <c:pt idx="59791">
                  <c:v>59791</c:v>
                </c:pt>
                <c:pt idx="59792">
                  <c:v>59792</c:v>
                </c:pt>
                <c:pt idx="59793">
                  <c:v>59793</c:v>
                </c:pt>
                <c:pt idx="59794">
                  <c:v>59794</c:v>
                </c:pt>
                <c:pt idx="59795">
                  <c:v>59795</c:v>
                </c:pt>
                <c:pt idx="59796">
                  <c:v>59796</c:v>
                </c:pt>
                <c:pt idx="59797">
                  <c:v>59797</c:v>
                </c:pt>
                <c:pt idx="59798">
                  <c:v>59798</c:v>
                </c:pt>
                <c:pt idx="59799">
                  <c:v>59799</c:v>
                </c:pt>
                <c:pt idx="59800">
                  <c:v>59800</c:v>
                </c:pt>
                <c:pt idx="59801">
                  <c:v>59801</c:v>
                </c:pt>
                <c:pt idx="59802">
                  <c:v>59802</c:v>
                </c:pt>
                <c:pt idx="59803">
                  <c:v>59803</c:v>
                </c:pt>
                <c:pt idx="59804">
                  <c:v>59804</c:v>
                </c:pt>
                <c:pt idx="59805">
                  <c:v>59805</c:v>
                </c:pt>
                <c:pt idx="59806">
                  <c:v>59806</c:v>
                </c:pt>
                <c:pt idx="59807">
                  <c:v>59807</c:v>
                </c:pt>
                <c:pt idx="59808">
                  <c:v>59808</c:v>
                </c:pt>
                <c:pt idx="59809">
                  <c:v>59809</c:v>
                </c:pt>
                <c:pt idx="59810">
                  <c:v>59810</c:v>
                </c:pt>
                <c:pt idx="59811">
                  <c:v>59811</c:v>
                </c:pt>
                <c:pt idx="59812">
                  <c:v>59812</c:v>
                </c:pt>
                <c:pt idx="59813">
                  <c:v>59813</c:v>
                </c:pt>
                <c:pt idx="59814">
                  <c:v>59814</c:v>
                </c:pt>
                <c:pt idx="59815">
                  <c:v>59815</c:v>
                </c:pt>
                <c:pt idx="59816">
                  <c:v>59816</c:v>
                </c:pt>
                <c:pt idx="59817">
                  <c:v>59817</c:v>
                </c:pt>
                <c:pt idx="59818">
                  <c:v>59818</c:v>
                </c:pt>
                <c:pt idx="59819">
                  <c:v>59819</c:v>
                </c:pt>
                <c:pt idx="59820">
                  <c:v>59820</c:v>
                </c:pt>
                <c:pt idx="59821">
                  <c:v>59821</c:v>
                </c:pt>
                <c:pt idx="59822">
                  <c:v>59822</c:v>
                </c:pt>
                <c:pt idx="59823">
                  <c:v>59823</c:v>
                </c:pt>
                <c:pt idx="59824">
                  <c:v>59824</c:v>
                </c:pt>
                <c:pt idx="59825">
                  <c:v>59825</c:v>
                </c:pt>
                <c:pt idx="59826">
                  <c:v>59826</c:v>
                </c:pt>
                <c:pt idx="59827">
                  <c:v>59827</c:v>
                </c:pt>
                <c:pt idx="59828">
                  <c:v>59828</c:v>
                </c:pt>
                <c:pt idx="59829">
                  <c:v>59829</c:v>
                </c:pt>
                <c:pt idx="59830">
                  <c:v>59830</c:v>
                </c:pt>
                <c:pt idx="59831">
                  <c:v>59831</c:v>
                </c:pt>
                <c:pt idx="59832">
                  <c:v>59832</c:v>
                </c:pt>
                <c:pt idx="59833">
                  <c:v>59833</c:v>
                </c:pt>
                <c:pt idx="59834">
                  <c:v>59834</c:v>
                </c:pt>
                <c:pt idx="59835">
                  <c:v>59835</c:v>
                </c:pt>
                <c:pt idx="59836">
                  <c:v>59836</c:v>
                </c:pt>
                <c:pt idx="59837">
                  <c:v>59837</c:v>
                </c:pt>
                <c:pt idx="59838">
                  <c:v>59838</c:v>
                </c:pt>
                <c:pt idx="59839">
                  <c:v>59839</c:v>
                </c:pt>
                <c:pt idx="59840">
                  <c:v>59840</c:v>
                </c:pt>
                <c:pt idx="59841">
                  <c:v>59841</c:v>
                </c:pt>
                <c:pt idx="59842">
                  <c:v>59842</c:v>
                </c:pt>
                <c:pt idx="59843">
                  <c:v>59843</c:v>
                </c:pt>
                <c:pt idx="59844">
                  <c:v>59844</c:v>
                </c:pt>
                <c:pt idx="59845">
                  <c:v>59845</c:v>
                </c:pt>
                <c:pt idx="59846">
                  <c:v>59846</c:v>
                </c:pt>
                <c:pt idx="59847">
                  <c:v>59847</c:v>
                </c:pt>
                <c:pt idx="59848">
                  <c:v>59848</c:v>
                </c:pt>
                <c:pt idx="59849">
                  <c:v>59849</c:v>
                </c:pt>
                <c:pt idx="59850">
                  <c:v>59850</c:v>
                </c:pt>
                <c:pt idx="59851">
                  <c:v>59851</c:v>
                </c:pt>
                <c:pt idx="59852">
                  <c:v>59852</c:v>
                </c:pt>
                <c:pt idx="59853">
                  <c:v>59853</c:v>
                </c:pt>
                <c:pt idx="59854">
                  <c:v>59854</c:v>
                </c:pt>
                <c:pt idx="59855">
                  <c:v>59855</c:v>
                </c:pt>
                <c:pt idx="59856">
                  <c:v>59856</c:v>
                </c:pt>
                <c:pt idx="59857">
                  <c:v>59857</c:v>
                </c:pt>
                <c:pt idx="59858">
                  <c:v>59858</c:v>
                </c:pt>
                <c:pt idx="59859">
                  <c:v>59859</c:v>
                </c:pt>
                <c:pt idx="59860">
                  <c:v>59860</c:v>
                </c:pt>
                <c:pt idx="59861">
                  <c:v>59861</c:v>
                </c:pt>
                <c:pt idx="59862">
                  <c:v>59862</c:v>
                </c:pt>
                <c:pt idx="59863">
                  <c:v>59863</c:v>
                </c:pt>
                <c:pt idx="59864">
                  <c:v>59864</c:v>
                </c:pt>
                <c:pt idx="59865">
                  <c:v>59865</c:v>
                </c:pt>
                <c:pt idx="59866">
                  <c:v>59866</c:v>
                </c:pt>
                <c:pt idx="59867">
                  <c:v>59867</c:v>
                </c:pt>
                <c:pt idx="59868">
                  <c:v>59868</c:v>
                </c:pt>
                <c:pt idx="59869">
                  <c:v>59869</c:v>
                </c:pt>
                <c:pt idx="59870">
                  <c:v>59870</c:v>
                </c:pt>
                <c:pt idx="59871">
                  <c:v>59871</c:v>
                </c:pt>
                <c:pt idx="59872">
                  <c:v>59872</c:v>
                </c:pt>
                <c:pt idx="59873">
                  <c:v>59873</c:v>
                </c:pt>
                <c:pt idx="59874">
                  <c:v>59874</c:v>
                </c:pt>
                <c:pt idx="59875">
                  <c:v>59875</c:v>
                </c:pt>
                <c:pt idx="59876">
                  <c:v>59876</c:v>
                </c:pt>
                <c:pt idx="59877">
                  <c:v>59877</c:v>
                </c:pt>
                <c:pt idx="59878">
                  <c:v>59878</c:v>
                </c:pt>
                <c:pt idx="59879">
                  <c:v>59879</c:v>
                </c:pt>
                <c:pt idx="59880">
                  <c:v>59880</c:v>
                </c:pt>
                <c:pt idx="59881">
                  <c:v>59881</c:v>
                </c:pt>
                <c:pt idx="59882">
                  <c:v>59882</c:v>
                </c:pt>
                <c:pt idx="59883">
                  <c:v>59883</c:v>
                </c:pt>
                <c:pt idx="59884">
                  <c:v>59884</c:v>
                </c:pt>
                <c:pt idx="59885">
                  <c:v>59885</c:v>
                </c:pt>
                <c:pt idx="59886">
                  <c:v>59886</c:v>
                </c:pt>
                <c:pt idx="59887">
                  <c:v>59887</c:v>
                </c:pt>
                <c:pt idx="59888">
                  <c:v>59888</c:v>
                </c:pt>
                <c:pt idx="59889">
                  <c:v>59889</c:v>
                </c:pt>
                <c:pt idx="59890">
                  <c:v>59890</c:v>
                </c:pt>
                <c:pt idx="59891">
                  <c:v>59891</c:v>
                </c:pt>
                <c:pt idx="59892">
                  <c:v>59892</c:v>
                </c:pt>
                <c:pt idx="59893">
                  <c:v>59893</c:v>
                </c:pt>
                <c:pt idx="59894">
                  <c:v>59894</c:v>
                </c:pt>
                <c:pt idx="59895">
                  <c:v>59895</c:v>
                </c:pt>
                <c:pt idx="59896">
                  <c:v>59896</c:v>
                </c:pt>
                <c:pt idx="59897">
                  <c:v>59897</c:v>
                </c:pt>
                <c:pt idx="59898">
                  <c:v>59898</c:v>
                </c:pt>
                <c:pt idx="59899">
                  <c:v>59899</c:v>
                </c:pt>
                <c:pt idx="59900">
                  <c:v>59900</c:v>
                </c:pt>
                <c:pt idx="59901">
                  <c:v>59901</c:v>
                </c:pt>
                <c:pt idx="59902">
                  <c:v>59902</c:v>
                </c:pt>
                <c:pt idx="59903">
                  <c:v>59903</c:v>
                </c:pt>
                <c:pt idx="59904">
                  <c:v>59904</c:v>
                </c:pt>
                <c:pt idx="59905">
                  <c:v>59905</c:v>
                </c:pt>
                <c:pt idx="59906">
                  <c:v>59906</c:v>
                </c:pt>
                <c:pt idx="59907">
                  <c:v>59907</c:v>
                </c:pt>
                <c:pt idx="59908">
                  <c:v>59908</c:v>
                </c:pt>
                <c:pt idx="59909">
                  <c:v>59909</c:v>
                </c:pt>
                <c:pt idx="59910">
                  <c:v>59910</c:v>
                </c:pt>
                <c:pt idx="59911">
                  <c:v>59911</c:v>
                </c:pt>
                <c:pt idx="59912">
                  <c:v>59912</c:v>
                </c:pt>
                <c:pt idx="59913">
                  <c:v>59913</c:v>
                </c:pt>
                <c:pt idx="59914">
                  <c:v>59914</c:v>
                </c:pt>
                <c:pt idx="59915">
                  <c:v>59915</c:v>
                </c:pt>
                <c:pt idx="59916">
                  <c:v>59916</c:v>
                </c:pt>
                <c:pt idx="59917">
                  <c:v>59917</c:v>
                </c:pt>
                <c:pt idx="59918">
                  <c:v>59918</c:v>
                </c:pt>
                <c:pt idx="59919">
                  <c:v>59919</c:v>
                </c:pt>
                <c:pt idx="59920">
                  <c:v>59920</c:v>
                </c:pt>
                <c:pt idx="59921">
                  <c:v>59921</c:v>
                </c:pt>
                <c:pt idx="59922">
                  <c:v>59922</c:v>
                </c:pt>
                <c:pt idx="59923">
                  <c:v>59923</c:v>
                </c:pt>
                <c:pt idx="59924">
                  <c:v>59924</c:v>
                </c:pt>
                <c:pt idx="59925">
                  <c:v>59925</c:v>
                </c:pt>
                <c:pt idx="59926">
                  <c:v>59926</c:v>
                </c:pt>
                <c:pt idx="59927">
                  <c:v>59927</c:v>
                </c:pt>
                <c:pt idx="59928">
                  <c:v>59928</c:v>
                </c:pt>
                <c:pt idx="59929">
                  <c:v>59929</c:v>
                </c:pt>
                <c:pt idx="59930">
                  <c:v>59930</c:v>
                </c:pt>
                <c:pt idx="59931">
                  <c:v>59931</c:v>
                </c:pt>
                <c:pt idx="59932">
                  <c:v>59932</c:v>
                </c:pt>
                <c:pt idx="59933">
                  <c:v>59933</c:v>
                </c:pt>
                <c:pt idx="59934">
                  <c:v>59934</c:v>
                </c:pt>
                <c:pt idx="59935">
                  <c:v>59935</c:v>
                </c:pt>
                <c:pt idx="59936">
                  <c:v>59936</c:v>
                </c:pt>
                <c:pt idx="59937">
                  <c:v>59937</c:v>
                </c:pt>
                <c:pt idx="59938">
                  <c:v>59938</c:v>
                </c:pt>
                <c:pt idx="59939">
                  <c:v>59939</c:v>
                </c:pt>
                <c:pt idx="59940">
                  <c:v>59940</c:v>
                </c:pt>
                <c:pt idx="59941">
                  <c:v>59941</c:v>
                </c:pt>
                <c:pt idx="59942">
                  <c:v>59942</c:v>
                </c:pt>
                <c:pt idx="59943">
                  <c:v>59943</c:v>
                </c:pt>
                <c:pt idx="59944">
                  <c:v>59944</c:v>
                </c:pt>
                <c:pt idx="59945">
                  <c:v>59945</c:v>
                </c:pt>
                <c:pt idx="59946">
                  <c:v>59946</c:v>
                </c:pt>
                <c:pt idx="59947">
                  <c:v>59947</c:v>
                </c:pt>
                <c:pt idx="59948">
                  <c:v>59948</c:v>
                </c:pt>
                <c:pt idx="59949">
                  <c:v>59949</c:v>
                </c:pt>
                <c:pt idx="59950">
                  <c:v>59950</c:v>
                </c:pt>
                <c:pt idx="59951">
                  <c:v>59951</c:v>
                </c:pt>
                <c:pt idx="59952">
                  <c:v>59952</c:v>
                </c:pt>
                <c:pt idx="59953">
                  <c:v>59953</c:v>
                </c:pt>
                <c:pt idx="59954">
                  <c:v>59954</c:v>
                </c:pt>
                <c:pt idx="59955">
                  <c:v>59955</c:v>
                </c:pt>
                <c:pt idx="59956">
                  <c:v>59956</c:v>
                </c:pt>
                <c:pt idx="59957">
                  <c:v>59957</c:v>
                </c:pt>
                <c:pt idx="59958">
                  <c:v>59958</c:v>
                </c:pt>
                <c:pt idx="59959">
                  <c:v>59959</c:v>
                </c:pt>
                <c:pt idx="59960">
                  <c:v>59960</c:v>
                </c:pt>
                <c:pt idx="59961">
                  <c:v>59961</c:v>
                </c:pt>
                <c:pt idx="59962">
                  <c:v>59962</c:v>
                </c:pt>
                <c:pt idx="59963">
                  <c:v>59963</c:v>
                </c:pt>
                <c:pt idx="59964">
                  <c:v>59964</c:v>
                </c:pt>
                <c:pt idx="59965">
                  <c:v>59965</c:v>
                </c:pt>
                <c:pt idx="59966">
                  <c:v>59966</c:v>
                </c:pt>
                <c:pt idx="59967">
                  <c:v>59967</c:v>
                </c:pt>
                <c:pt idx="59968">
                  <c:v>59968</c:v>
                </c:pt>
                <c:pt idx="59969">
                  <c:v>59969</c:v>
                </c:pt>
                <c:pt idx="59970">
                  <c:v>59970</c:v>
                </c:pt>
                <c:pt idx="59971">
                  <c:v>59971</c:v>
                </c:pt>
                <c:pt idx="59972">
                  <c:v>59972</c:v>
                </c:pt>
                <c:pt idx="59973">
                  <c:v>59973</c:v>
                </c:pt>
                <c:pt idx="59974">
                  <c:v>59974</c:v>
                </c:pt>
                <c:pt idx="59975">
                  <c:v>59975</c:v>
                </c:pt>
                <c:pt idx="59976">
                  <c:v>59976</c:v>
                </c:pt>
                <c:pt idx="59977">
                  <c:v>59977</c:v>
                </c:pt>
                <c:pt idx="59978">
                  <c:v>59978</c:v>
                </c:pt>
                <c:pt idx="59979">
                  <c:v>59979</c:v>
                </c:pt>
                <c:pt idx="59980">
                  <c:v>59980</c:v>
                </c:pt>
                <c:pt idx="59981">
                  <c:v>59981</c:v>
                </c:pt>
                <c:pt idx="59982">
                  <c:v>59982</c:v>
                </c:pt>
                <c:pt idx="59983">
                  <c:v>59983</c:v>
                </c:pt>
                <c:pt idx="59984">
                  <c:v>59984</c:v>
                </c:pt>
                <c:pt idx="59985">
                  <c:v>59985</c:v>
                </c:pt>
                <c:pt idx="59986">
                  <c:v>59986</c:v>
                </c:pt>
                <c:pt idx="59987">
                  <c:v>59987</c:v>
                </c:pt>
                <c:pt idx="59988">
                  <c:v>59988</c:v>
                </c:pt>
                <c:pt idx="59989">
                  <c:v>59989</c:v>
                </c:pt>
                <c:pt idx="59990">
                  <c:v>59990</c:v>
                </c:pt>
                <c:pt idx="59991">
                  <c:v>59991</c:v>
                </c:pt>
                <c:pt idx="59992">
                  <c:v>59992</c:v>
                </c:pt>
                <c:pt idx="59993">
                  <c:v>59993</c:v>
                </c:pt>
                <c:pt idx="59994">
                  <c:v>59994</c:v>
                </c:pt>
                <c:pt idx="59995">
                  <c:v>59995</c:v>
                </c:pt>
                <c:pt idx="59996">
                  <c:v>59996</c:v>
                </c:pt>
                <c:pt idx="59997">
                  <c:v>59997</c:v>
                </c:pt>
                <c:pt idx="59998">
                  <c:v>59998</c:v>
                </c:pt>
                <c:pt idx="59999">
                  <c:v>59999</c:v>
                </c:pt>
                <c:pt idx="60000">
                  <c:v>60000</c:v>
                </c:pt>
                <c:pt idx="60001">
                  <c:v>60001</c:v>
                </c:pt>
                <c:pt idx="60002">
                  <c:v>60002</c:v>
                </c:pt>
                <c:pt idx="60003">
                  <c:v>60003</c:v>
                </c:pt>
                <c:pt idx="60004">
                  <c:v>60004</c:v>
                </c:pt>
                <c:pt idx="60005">
                  <c:v>60005</c:v>
                </c:pt>
                <c:pt idx="60006">
                  <c:v>60006</c:v>
                </c:pt>
                <c:pt idx="60007">
                  <c:v>60007</c:v>
                </c:pt>
                <c:pt idx="60008">
                  <c:v>60008</c:v>
                </c:pt>
                <c:pt idx="60009">
                  <c:v>60009</c:v>
                </c:pt>
                <c:pt idx="60010">
                  <c:v>60010</c:v>
                </c:pt>
                <c:pt idx="60011">
                  <c:v>60011</c:v>
                </c:pt>
                <c:pt idx="60012">
                  <c:v>60012</c:v>
                </c:pt>
                <c:pt idx="60013">
                  <c:v>60013</c:v>
                </c:pt>
                <c:pt idx="60014">
                  <c:v>60014</c:v>
                </c:pt>
                <c:pt idx="60015">
                  <c:v>60015</c:v>
                </c:pt>
                <c:pt idx="60016">
                  <c:v>60016</c:v>
                </c:pt>
                <c:pt idx="60017">
                  <c:v>60017</c:v>
                </c:pt>
                <c:pt idx="60018">
                  <c:v>60018</c:v>
                </c:pt>
                <c:pt idx="60019">
                  <c:v>60019</c:v>
                </c:pt>
                <c:pt idx="60020">
                  <c:v>60020</c:v>
                </c:pt>
                <c:pt idx="60021">
                  <c:v>60021</c:v>
                </c:pt>
                <c:pt idx="60022">
                  <c:v>60022</c:v>
                </c:pt>
                <c:pt idx="60023">
                  <c:v>60023</c:v>
                </c:pt>
                <c:pt idx="60024">
                  <c:v>60024</c:v>
                </c:pt>
                <c:pt idx="60025">
                  <c:v>60025</c:v>
                </c:pt>
                <c:pt idx="60026">
                  <c:v>60026</c:v>
                </c:pt>
                <c:pt idx="60027">
                  <c:v>60027</c:v>
                </c:pt>
                <c:pt idx="60028">
                  <c:v>60028</c:v>
                </c:pt>
                <c:pt idx="60029">
                  <c:v>60029</c:v>
                </c:pt>
                <c:pt idx="60030">
                  <c:v>60030</c:v>
                </c:pt>
                <c:pt idx="60031">
                  <c:v>60031</c:v>
                </c:pt>
                <c:pt idx="60032">
                  <c:v>60032</c:v>
                </c:pt>
                <c:pt idx="60033">
                  <c:v>60033</c:v>
                </c:pt>
                <c:pt idx="60034">
                  <c:v>60034</c:v>
                </c:pt>
                <c:pt idx="60035">
                  <c:v>60035</c:v>
                </c:pt>
                <c:pt idx="60036">
                  <c:v>60036</c:v>
                </c:pt>
                <c:pt idx="60037">
                  <c:v>60037</c:v>
                </c:pt>
                <c:pt idx="60038">
                  <c:v>60038</c:v>
                </c:pt>
                <c:pt idx="60039">
                  <c:v>60039</c:v>
                </c:pt>
                <c:pt idx="60040">
                  <c:v>60040</c:v>
                </c:pt>
                <c:pt idx="60041">
                  <c:v>60041</c:v>
                </c:pt>
                <c:pt idx="60042">
                  <c:v>60042</c:v>
                </c:pt>
                <c:pt idx="60043">
                  <c:v>60043</c:v>
                </c:pt>
                <c:pt idx="60044">
                  <c:v>60044</c:v>
                </c:pt>
                <c:pt idx="60045">
                  <c:v>60045</c:v>
                </c:pt>
                <c:pt idx="60046">
                  <c:v>60046</c:v>
                </c:pt>
                <c:pt idx="60047">
                  <c:v>60047</c:v>
                </c:pt>
                <c:pt idx="60048">
                  <c:v>60048</c:v>
                </c:pt>
                <c:pt idx="60049">
                  <c:v>60049</c:v>
                </c:pt>
                <c:pt idx="60050">
                  <c:v>60050</c:v>
                </c:pt>
                <c:pt idx="60051">
                  <c:v>60051</c:v>
                </c:pt>
                <c:pt idx="60052">
                  <c:v>60052</c:v>
                </c:pt>
                <c:pt idx="60053">
                  <c:v>60053</c:v>
                </c:pt>
                <c:pt idx="60054">
                  <c:v>60054</c:v>
                </c:pt>
                <c:pt idx="60055">
                  <c:v>60055</c:v>
                </c:pt>
                <c:pt idx="60056">
                  <c:v>60056</c:v>
                </c:pt>
                <c:pt idx="60057">
                  <c:v>60057</c:v>
                </c:pt>
                <c:pt idx="60058">
                  <c:v>60058</c:v>
                </c:pt>
                <c:pt idx="60059">
                  <c:v>60059</c:v>
                </c:pt>
                <c:pt idx="60060">
                  <c:v>60060</c:v>
                </c:pt>
                <c:pt idx="60061">
                  <c:v>60061</c:v>
                </c:pt>
                <c:pt idx="60062">
                  <c:v>60062</c:v>
                </c:pt>
                <c:pt idx="60063">
                  <c:v>60063</c:v>
                </c:pt>
                <c:pt idx="60064">
                  <c:v>60064</c:v>
                </c:pt>
                <c:pt idx="60065">
                  <c:v>60065</c:v>
                </c:pt>
                <c:pt idx="60066">
                  <c:v>60066</c:v>
                </c:pt>
                <c:pt idx="60067">
                  <c:v>60067</c:v>
                </c:pt>
                <c:pt idx="60068">
                  <c:v>60068</c:v>
                </c:pt>
                <c:pt idx="60069">
                  <c:v>60069</c:v>
                </c:pt>
                <c:pt idx="60070">
                  <c:v>60070</c:v>
                </c:pt>
                <c:pt idx="60071">
                  <c:v>60071</c:v>
                </c:pt>
                <c:pt idx="60072">
                  <c:v>60072</c:v>
                </c:pt>
                <c:pt idx="60073">
                  <c:v>60073</c:v>
                </c:pt>
                <c:pt idx="60074">
                  <c:v>60074</c:v>
                </c:pt>
                <c:pt idx="60075">
                  <c:v>60075</c:v>
                </c:pt>
                <c:pt idx="60076">
                  <c:v>60076</c:v>
                </c:pt>
                <c:pt idx="60077">
                  <c:v>60077</c:v>
                </c:pt>
                <c:pt idx="60078">
                  <c:v>60078</c:v>
                </c:pt>
                <c:pt idx="60079">
                  <c:v>60079</c:v>
                </c:pt>
                <c:pt idx="60080">
                  <c:v>60080</c:v>
                </c:pt>
                <c:pt idx="60081">
                  <c:v>60081</c:v>
                </c:pt>
                <c:pt idx="60082">
                  <c:v>60082</c:v>
                </c:pt>
                <c:pt idx="60083">
                  <c:v>60083</c:v>
                </c:pt>
                <c:pt idx="60084">
                  <c:v>60084</c:v>
                </c:pt>
                <c:pt idx="60085">
                  <c:v>60085</c:v>
                </c:pt>
                <c:pt idx="60086">
                  <c:v>60086</c:v>
                </c:pt>
                <c:pt idx="60087">
                  <c:v>60087</c:v>
                </c:pt>
                <c:pt idx="60088">
                  <c:v>60088</c:v>
                </c:pt>
                <c:pt idx="60089">
                  <c:v>60089</c:v>
                </c:pt>
                <c:pt idx="60090">
                  <c:v>60090</c:v>
                </c:pt>
                <c:pt idx="60091">
                  <c:v>60091</c:v>
                </c:pt>
                <c:pt idx="60092">
                  <c:v>60092</c:v>
                </c:pt>
                <c:pt idx="60093">
                  <c:v>60093</c:v>
                </c:pt>
                <c:pt idx="60094">
                  <c:v>60094</c:v>
                </c:pt>
                <c:pt idx="60095">
                  <c:v>60095</c:v>
                </c:pt>
                <c:pt idx="60096">
                  <c:v>60096</c:v>
                </c:pt>
                <c:pt idx="60097">
                  <c:v>60097</c:v>
                </c:pt>
                <c:pt idx="60098">
                  <c:v>60098</c:v>
                </c:pt>
                <c:pt idx="60099">
                  <c:v>60099</c:v>
                </c:pt>
                <c:pt idx="60100">
                  <c:v>60100</c:v>
                </c:pt>
                <c:pt idx="60101">
                  <c:v>60101</c:v>
                </c:pt>
                <c:pt idx="60102">
                  <c:v>60102</c:v>
                </c:pt>
                <c:pt idx="60103">
                  <c:v>60103</c:v>
                </c:pt>
                <c:pt idx="60104">
                  <c:v>60104</c:v>
                </c:pt>
                <c:pt idx="60105">
                  <c:v>60105</c:v>
                </c:pt>
                <c:pt idx="60106">
                  <c:v>60106</c:v>
                </c:pt>
                <c:pt idx="60107">
                  <c:v>60107</c:v>
                </c:pt>
                <c:pt idx="60108">
                  <c:v>60108</c:v>
                </c:pt>
                <c:pt idx="60109">
                  <c:v>60109</c:v>
                </c:pt>
                <c:pt idx="60110">
                  <c:v>60110</c:v>
                </c:pt>
                <c:pt idx="60111">
                  <c:v>60111</c:v>
                </c:pt>
                <c:pt idx="60112">
                  <c:v>60112</c:v>
                </c:pt>
                <c:pt idx="60113">
                  <c:v>60113</c:v>
                </c:pt>
                <c:pt idx="60114">
                  <c:v>60114</c:v>
                </c:pt>
                <c:pt idx="60115">
                  <c:v>60115</c:v>
                </c:pt>
                <c:pt idx="60116">
                  <c:v>60116</c:v>
                </c:pt>
                <c:pt idx="60117">
                  <c:v>60117</c:v>
                </c:pt>
                <c:pt idx="60118">
                  <c:v>60118</c:v>
                </c:pt>
                <c:pt idx="60119">
                  <c:v>60119</c:v>
                </c:pt>
                <c:pt idx="60120">
                  <c:v>60120</c:v>
                </c:pt>
                <c:pt idx="60121">
                  <c:v>60121</c:v>
                </c:pt>
                <c:pt idx="60122">
                  <c:v>60122</c:v>
                </c:pt>
                <c:pt idx="60123">
                  <c:v>60123</c:v>
                </c:pt>
                <c:pt idx="60124">
                  <c:v>60124</c:v>
                </c:pt>
                <c:pt idx="60125">
                  <c:v>60125</c:v>
                </c:pt>
                <c:pt idx="60126">
                  <c:v>60126</c:v>
                </c:pt>
                <c:pt idx="60127">
                  <c:v>60127</c:v>
                </c:pt>
                <c:pt idx="60128">
                  <c:v>60128</c:v>
                </c:pt>
                <c:pt idx="60129">
                  <c:v>60129</c:v>
                </c:pt>
                <c:pt idx="60130">
                  <c:v>60130</c:v>
                </c:pt>
                <c:pt idx="60131">
                  <c:v>60131</c:v>
                </c:pt>
                <c:pt idx="60132">
                  <c:v>60132</c:v>
                </c:pt>
                <c:pt idx="60133">
                  <c:v>60133</c:v>
                </c:pt>
                <c:pt idx="60134">
                  <c:v>60134</c:v>
                </c:pt>
                <c:pt idx="60135">
                  <c:v>60135</c:v>
                </c:pt>
                <c:pt idx="60136">
                  <c:v>60136</c:v>
                </c:pt>
                <c:pt idx="60137">
                  <c:v>60137</c:v>
                </c:pt>
                <c:pt idx="60138">
                  <c:v>60138</c:v>
                </c:pt>
                <c:pt idx="60139">
                  <c:v>60139</c:v>
                </c:pt>
                <c:pt idx="60140">
                  <c:v>60140</c:v>
                </c:pt>
                <c:pt idx="60141">
                  <c:v>60141</c:v>
                </c:pt>
                <c:pt idx="60142">
                  <c:v>60142</c:v>
                </c:pt>
                <c:pt idx="60143">
                  <c:v>60143</c:v>
                </c:pt>
                <c:pt idx="60144">
                  <c:v>60144</c:v>
                </c:pt>
                <c:pt idx="60145">
                  <c:v>60145</c:v>
                </c:pt>
                <c:pt idx="60146">
                  <c:v>60146</c:v>
                </c:pt>
                <c:pt idx="60147">
                  <c:v>60147</c:v>
                </c:pt>
                <c:pt idx="60148">
                  <c:v>60148</c:v>
                </c:pt>
                <c:pt idx="60149">
                  <c:v>60149</c:v>
                </c:pt>
                <c:pt idx="60150">
                  <c:v>60150</c:v>
                </c:pt>
                <c:pt idx="60151">
                  <c:v>60151</c:v>
                </c:pt>
                <c:pt idx="60152">
                  <c:v>60152</c:v>
                </c:pt>
                <c:pt idx="60153">
                  <c:v>60153</c:v>
                </c:pt>
                <c:pt idx="60154">
                  <c:v>60154</c:v>
                </c:pt>
                <c:pt idx="60155">
                  <c:v>60155</c:v>
                </c:pt>
                <c:pt idx="60156">
                  <c:v>60156</c:v>
                </c:pt>
                <c:pt idx="60157">
                  <c:v>60157</c:v>
                </c:pt>
                <c:pt idx="60158">
                  <c:v>60158</c:v>
                </c:pt>
                <c:pt idx="60159">
                  <c:v>60159</c:v>
                </c:pt>
                <c:pt idx="60160">
                  <c:v>60160</c:v>
                </c:pt>
                <c:pt idx="60161">
                  <c:v>60161</c:v>
                </c:pt>
                <c:pt idx="60162">
                  <c:v>60162</c:v>
                </c:pt>
                <c:pt idx="60163">
                  <c:v>60163</c:v>
                </c:pt>
                <c:pt idx="60164">
                  <c:v>60164</c:v>
                </c:pt>
                <c:pt idx="60165">
                  <c:v>60165</c:v>
                </c:pt>
                <c:pt idx="60166">
                  <c:v>60166</c:v>
                </c:pt>
                <c:pt idx="60167">
                  <c:v>60167</c:v>
                </c:pt>
                <c:pt idx="60168">
                  <c:v>60168</c:v>
                </c:pt>
                <c:pt idx="60169">
                  <c:v>60169</c:v>
                </c:pt>
                <c:pt idx="60170">
                  <c:v>60170</c:v>
                </c:pt>
                <c:pt idx="60171">
                  <c:v>60171</c:v>
                </c:pt>
                <c:pt idx="60172">
                  <c:v>60172</c:v>
                </c:pt>
                <c:pt idx="60173">
                  <c:v>60173</c:v>
                </c:pt>
                <c:pt idx="60174">
                  <c:v>60174</c:v>
                </c:pt>
                <c:pt idx="60175">
                  <c:v>60175</c:v>
                </c:pt>
                <c:pt idx="60176">
                  <c:v>60176</c:v>
                </c:pt>
                <c:pt idx="60177">
                  <c:v>60177</c:v>
                </c:pt>
                <c:pt idx="60178">
                  <c:v>60178</c:v>
                </c:pt>
                <c:pt idx="60179">
                  <c:v>60179</c:v>
                </c:pt>
                <c:pt idx="60180">
                  <c:v>60180</c:v>
                </c:pt>
                <c:pt idx="60181">
                  <c:v>60181</c:v>
                </c:pt>
                <c:pt idx="60182">
                  <c:v>60182</c:v>
                </c:pt>
                <c:pt idx="60183">
                  <c:v>60183</c:v>
                </c:pt>
                <c:pt idx="60184">
                  <c:v>60184</c:v>
                </c:pt>
                <c:pt idx="60185">
                  <c:v>60185</c:v>
                </c:pt>
                <c:pt idx="60186">
                  <c:v>60186</c:v>
                </c:pt>
                <c:pt idx="60187">
                  <c:v>60187</c:v>
                </c:pt>
                <c:pt idx="60188">
                  <c:v>60188</c:v>
                </c:pt>
                <c:pt idx="60189">
                  <c:v>60189</c:v>
                </c:pt>
                <c:pt idx="60190">
                  <c:v>60190</c:v>
                </c:pt>
                <c:pt idx="60191">
                  <c:v>60191</c:v>
                </c:pt>
                <c:pt idx="60192">
                  <c:v>60192</c:v>
                </c:pt>
                <c:pt idx="60193">
                  <c:v>60193</c:v>
                </c:pt>
                <c:pt idx="60194">
                  <c:v>60194</c:v>
                </c:pt>
                <c:pt idx="60195">
                  <c:v>60195</c:v>
                </c:pt>
                <c:pt idx="60196">
                  <c:v>60196</c:v>
                </c:pt>
                <c:pt idx="60197">
                  <c:v>60197</c:v>
                </c:pt>
                <c:pt idx="60198">
                  <c:v>60198</c:v>
                </c:pt>
                <c:pt idx="60199">
                  <c:v>60199</c:v>
                </c:pt>
                <c:pt idx="60200">
                  <c:v>60200</c:v>
                </c:pt>
                <c:pt idx="60201">
                  <c:v>60201</c:v>
                </c:pt>
                <c:pt idx="60202">
                  <c:v>60202</c:v>
                </c:pt>
                <c:pt idx="60203">
                  <c:v>60203</c:v>
                </c:pt>
                <c:pt idx="60204">
                  <c:v>60204</c:v>
                </c:pt>
                <c:pt idx="60205">
                  <c:v>60205</c:v>
                </c:pt>
                <c:pt idx="60206">
                  <c:v>60206</c:v>
                </c:pt>
                <c:pt idx="60207">
                  <c:v>60207</c:v>
                </c:pt>
                <c:pt idx="60208">
                  <c:v>60208</c:v>
                </c:pt>
                <c:pt idx="60209">
                  <c:v>60209</c:v>
                </c:pt>
                <c:pt idx="60210">
                  <c:v>60210</c:v>
                </c:pt>
                <c:pt idx="60211">
                  <c:v>60211</c:v>
                </c:pt>
                <c:pt idx="60212">
                  <c:v>60212</c:v>
                </c:pt>
                <c:pt idx="60213">
                  <c:v>60213</c:v>
                </c:pt>
                <c:pt idx="60214">
                  <c:v>60214</c:v>
                </c:pt>
                <c:pt idx="60215">
                  <c:v>60215</c:v>
                </c:pt>
                <c:pt idx="60216">
                  <c:v>60216</c:v>
                </c:pt>
                <c:pt idx="60217">
                  <c:v>60217</c:v>
                </c:pt>
                <c:pt idx="60218">
                  <c:v>60218</c:v>
                </c:pt>
                <c:pt idx="60219">
                  <c:v>60219</c:v>
                </c:pt>
                <c:pt idx="60220">
                  <c:v>60220</c:v>
                </c:pt>
                <c:pt idx="60221">
                  <c:v>60221</c:v>
                </c:pt>
                <c:pt idx="60222">
                  <c:v>60222</c:v>
                </c:pt>
                <c:pt idx="60223">
                  <c:v>60223</c:v>
                </c:pt>
                <c:pt idx="60224">
                  <c:v>60224</c:v>
                </c:pt>
                <c:pt idx="60225">
                  <c:v>60225</c:v>
                </c:pt>
                <c:pt idx="60226">
                  <c:v>60226</c:v>
                </c:pt>
                <c:pt idx="60227">
                  <c:v>60227</c:v>
                </c:pt>
                <c:pt idx="60228">
                  <c:v>60228</c:v>
                </c:pt>
                <c:pt idx="60229">
                  <c:v>60229</c:v>
                </c:pt>
                <c:pt idx="60230">
                  <c:v>60230</c:v>
                </c:pt>
                <c:pt idx="60231">
                  <c:v>60231</c:v>
                </c:pt>
                <c:pt idx="60232">
                  <c:v>60232</c:v>
                </c:pt>
                <c:pt idx="60233">
                  <c:v>60233</c:v>
                </c:pt>
                <c:pt idx="60234">
                  <c:v>60234</c:v>
                </c:pt>
                <c:pt idx="60235">
                  <c:v>60235</c:v>
                </c:pt>
                <c:pt idx="60236">
                  <c:v>60236</c:v>
                </c:pt>
                <c:pt idx="60237">
                  <c:v>60237</c:v>
                </c:pt>
                <c:pt idx="60238">
                  <c:v>60238</c:v>
                </c:pt>
                <c:pt idx="60239">
                  <c:v>60239</c:v>
                </c:pt>
                <c:pt idx="60240">
                  <c:v>60240</c:v>
                </c:pt>
                <c:pt idx="60241">
                  <c:v>60241</c:v>
                </c:pt>
                <c:pt idx="60242">
                  <c:v>60242</c:v>
                </c:pt>
                <c:pt idx="60243">
                  <c:v>60243</c:v>
                </c:pt>
                <c:pt idx="60244">
                  <c:v>60244</c:v>
                </c:pt>
                <c:pt idx="60245">
                  <c:v>60245</c:v>
                </c:pt>
                <c:pt idx="60246">
                  <c:v>60246</c:v>
                </c:pt>
                <c:pt idx="60247">
                  <c:v>60247</c:v>
                </c:pt>
                <c:pt idx="60248">
                  <c:v>60248</c:v>
                </c:pt>
                <c:pt idx="60249">
                  <c:v>60249</c:v>
                </c:pt>
                <c:pt idx="60250">
                  <c:v>60250</c:v>
                </c:pt>
                <c:pt idx="60251">
                  <c:v>60251</c:v>
                </c:pt>
                <c:pt idx="60252">
                  <c:v>60252</c:v>
                </c:pt>
                <c:pt idx="60253">
                  <c:v>60253</c:v>
                </c:pt>
                <c:pt idx="60254">
                  <c:v>60254</c:v>
                </c:pt>
                <c:pt idx="60255">
                  <c:v>60255</c:v>
                </c:pt>
                <c:pt idx="60256">
                  <c:v>60256</c:v>
                </c:pt>
                <c:pt idx="60257">
                  <c:v>60257</c:v>
                </c:pt>
                <c:pt idx="60258">
                  <c:v>60258</c:v>
                </c:pt>
                <c:pt idx="60259">
                  <c:v>60259</c:v>
                </c:pt>
                <c:pt idx="60260">
                  <c:v>60260</c:v>
                </c:pt>
                <c:pt idx="60261">
                  <c:v>60261</c:v>
                </c:pt>
                <c:pt idx="60262">
                  <c:v>60262</c:v>
                </c:pt>
                <c:pt idx="60263">
                  <c:v>60263</c:v>
                </c:pt>
                <c:pt idx="60264">
                  <c:v>60264</c:v>
                </c:pt>
                <c:pt idx="60265">
                  <c:v>60265</c:v>
                </c:pt>
                <c:pt idx="60266">
                  <c:v>60266</c:v>
                </c:pt>
                <c:pt idx="60267">
                  <c:v>60267</c:v>
                </c:pt>
                <c:pt idx="60268">
                  <c:v>60268</c:v>
                </c:pt>
                <c:pt idx="60269">
                  <c:v>60269</c:v>
                </c:pt>
                <c:pt idx="60270">
                  <c:v>60270</c:v>
                </c:pt>
                <c:pt idx="60271">
                  <c:v>60271</c:v>
                </c:pt>
                <c:pt idx="60272">
                  <c:v>60272</c:v>
                </c:pt>
                <c:pt idx="60273">
                  <c:v>60273</c:v>
                </c:pt>
                <c:pt idx="60274">
                  <c:v>60274</c:v>
                </c:pt>
                <c:pt idx="60275">
                  <c:v>60275</c:v>
                </c:pt>
                <c:pt idx="60276">
                  <c:v>60276</c:v>
                </c:pt>
                <c:pt idx="60277">
                  <c:v>60277</c:v>
                </c:pt>
                <c:pt idx="60278">
                  <c:v>60278</c:v>
                </c:pt>
                <c:pt idx="60279">
                  <c:v>60279</c:v>
                </c:pt>
                <c:pt idx="60280">
                  <c:v>60280</c:v>
                </c:pt>
                <c:pt idx="60281">
                  <c:v>60281</c:v>
                </c:pt>
                <c:pt idx="60282">
                  <c:v>60282</c:v>
                </c:pt>
                <c:pt idx="60283">
                  <c:v>60283</c:v>
                </c:pt>
                <c:pt idx="60284">
                  <c:v>60284</c:v>
                </c:pt>
                <c:pt idx="60285">
                  <c:v>60285</c:v>
                </c:pt>
                <c:pt idx="60286">
                  <c:v>60286</c:v>
                </c:pt>
                <c:pt idx="60287">
                  <c:v>60287</c:v>
                </c:pt>
                <c:pt idx="60288">
                  <c:v>60288</c:v>
                </c:pt>
                <c:pt idx="60289">
                  <c:v>60289</c:v>
                </c:pt>
                <c:pt idx="60290">
                  <c:v>60290</c:v>
                </c:pt>
                <c:pt idx="60291">
                  <c:v>60291</c:v>
                </c:pt>
                <c:pt idx="60292">
                  <c:v>60292</c:v>
                </c:pt>
                <c:pt idx="60293">
                  <c:v>60293</c:v>
                </c:pt>
                <c:pt idx="60294">
                  <c:v>60294</c:v>
                </c:pt>
                <c:pt idx="60295">
                  <c:v>60295</c:v>
                </c:pt>
                <c:pt idx="60296">
                  <c:v>60296</c:v>
                </c:pt>
                <c:pt idx="60297">
                  <c:v>60297</c:v>
                </c:pt>
                <c:pt idx="60298">
                  <c:v>60298</c:v>
                </c:pt>
                <c:pt idx="60299">
                  <c:v>60299</c:v>
                </c:pt>
                <c:pt idx="60300">
                  <c:v>60300</c:v>
                </c:pt>
                <c:pt idx="60301">
                  <c:v>60301</c:v>
                </c:pt>
                <c:pt idx="60302">
                  <c:v>60302</c:v>
                </c:pt>
                <c:pt idx="60303">
                  <c:v>60303</c:v>
                </c:pt>
                <c:pt idx="60304">
                  <c:v>60304</c:v>
                </c:pt>
                <c:pt idx="60305">
                  <c:v>60305</c:v>
                </c:pt>
                <c:pt idx="60306">
                  <c:v>60306</c:v>
                </c:pt>
                <c:pt idx="60307">
                  <c:v>60307</c:v>
                </c:pt>
                <c:pt idx="60308">
                  <c:v>60308</c:v>
                </c:pt>
                <c:pt idx="60309">
                  <c:v>60309</c:v>
                </c:pt>
                <c:pt idx="60310">
                  <c:v>60310</c:v>
                </c:pt>
                <c:pt idx="60311">
                  <c:v>60311</c:v>
                </c:pt>
                <c:pt idx="60312">
                  <c:v>60312</c:v>
                </c:pt>
                <c:pt idx="60313">
                  <c:v>60313</c:v>
                </c:pt>
                <c:pt idx="60314">
                  <c:v>60314</c:v>
                </c:pt>
                <c:pt idx="60315">
                  <c:v>60315</c:v>
                </c:pt>
                <c:pt idx="60316">
                  <c:v>60316</c:v>
                </c:pt>
                <c:pt idx="60317">
                  <c:v>60317</c:v>
                </c:pt>
                <c:pt idx="60318">
                  <c:v>60318</c:v>
                </c:pt>
                <c:pt idx="60319">
                  <c:v>60319</c:v>
                </c:pt>
                <c:pt idx="60320">
                  <c:v>60320</c:v>
                </c:pt>
                <c:pt idx="60321">
                  <c:v>60321</c:v>
                </c:pt>
                <c:pt idx="60322">
                  <c:v>60322</c:v>
                </c:pt>
                <c:pt idx="60323">
                  <c:v>60323</c:v>
                </c:pt>
                <c:pt idx="60324">
                  <c:v>60324</c:v>
                </c:pt>
                <c:pt idx="60325">
                  <c:v>60325</c:v>
                </c:pt>
                <c:pt idx="60326">
                  <c:v>60326</c:v>
                </c:pt>
                <c:pt idx="60327">
                  <c:v>60327</c:v>
                </c:pt>
                <c:pt idx="60328">
                  <c:v>60328</c:v>
                </c:pt>
                <c:pt idx="60329">
                  <c:v>60329</c:v>
                </c:pt>
                <c:pt idx="60330">
                  <c:v>60330</c:v>
                </c:pt>
                <c:pt idx="60331">
                  <c:v>60331</c:v>
                </c:pt>
                <c:pt idx="60332">
                  <c:v>60332</c:v>
                </c:pt>
                <c:pt idx="60333">
                  <c:v>60333</c:v>
                </c:pt>
                <c:pt idx="60334">
                  <c:v>60334</c:v>
                </c:pt>
                <c:pt idx="60335">
                  <c:v>60335</c:v>
                </c:pt>
                <c:pt idx="60336">
                  <c:v>60336</c:v>
                </c:pt>
                <c:pt idx="60337">
                  <c:v>60337</c:v>
                </c:pt>
                <c:pt idx="60338">
                  <c:v>60338</c:v>
                </c:pt>
                <c:pt idx="60339">
                  <c:v>60339</c:v>
                </c:pt>
                <c:pt idx="60340">
                  <c:v>60340</c:v>
                </c:pt>
                <c:pt idx="60341">
                  <c:v>60341</c:v>
                </c:pt>
                <c:pt idx="60342">
                  <c:v>60342</c:v>
                </c:pt>
                <c:pt idx="60343">
                  <c:v>60343</c:v>
                </c:pt>
                <c:pt idx="60344">
                  <c:v>60344</c:v>
                </c:pt>
                <c:pt idx="60345">
                  <c:v>60345</c:v>
                </c:pt>
                <c:pt idx="60346">
                  <c:v>60346</c:v>
                </c:pt>
                <c:pt idx="60347">
                  <c:v>60347</c:v>
                </c:pt>
                <c:pt idx="60348">
                  <c:v>60348</c:v>
                </c:pt>
                <c:pt idx="60349">
                  <c:v>60349</c:v>
                </c:pt>
                <c:pt idx="60350">
                  <c:v>60350</c:v>
                </c:pt>
                <c:pt idx="60351">
                  <c:v>60351</c:v>
                </c:pt>
                <c:pt idx="60352">
                  <c:v>60352</c:v>
                </c:pt>
                <c:pt idx="60353">
                  <c:v>60353</c:v>
                </c:pt>
                <c:pt idx="60354">
                  <c:v>60354</c:v>
                </c:pt>
                <c:pt idx="60355">
                  <c:v>60355</c:v>
                </c:pt>
                <c:pt idx="60356">
                  <c:v>60356</c:v>
                </c:pt>
                <c:pt idx="60357">
                  <c:v>60357</c:v>
                </c:pt>
                <c:pt idx="60358">
                  <c:v>60358</c:v>
                </c:pt>
                <c:pt idx="60359">
                  <c:v>60359</c:v>
                </c:pt>
                <c:pt idx="60360">
                  <c:v>60360</c:v>
                </c:pt>
                <c:pt idx="60361">
                  <c:v>60361</c:v>
                </c:pt>
                <c:pt idx="60362">
                  <c:v>60362</c:v>
                </c:pt>
                <c:pt idx="60363">
                  <c:v>60363</c:v>
                </c:pt>
                <c:pt idx="60364">
                  <c:v>60364</c:v>
                </c:pt>
                <c:pt idx="60365">
                  <c:v>60365</c:v>
                </c:pt>
                <c:pt idx="60366">
                  <c:v>60366</c:v>
                </c:pt>
                <c:pt idx="60367">
                  <c:v>60367</c:v>
                </c:pt>
                <c:pt idx="60368">
                  <c:v>60368</c:v>
                </c:pt>
                <c:pt idx="60369">
                  <c:v>60369</c:v>
                </c:pt>
                <c:pt idx="60370">
                  <c:v>60370</c:v>
                </c:pt>
                <c:pt idx="60371">
                  <c:v>60371</c:v>
                </c:pt>
                <c:pt idx="60372">
                  <c:v>60372</c:v>
                </c:pt>
                <c:pt idx="60373">
                  <c:v>60373</c:v>
                </c:pt>
                <c:pt idx="60374">
                  <c:v>60374</c:v>
                </c:pt>
                <c:pt idx="60375">
                  <c:v>60375</c:v>
                </c:pt>
                <c:pt idx="60376">
                  <c:v>60376</c:v>
                </c:pt>
                <c:pt idx="60377">
                  <c:v>60377</c:v>
                </c:pt>
                <c:pt idx="60378">
                  <c:v>60378</c:v>
                </c:pt>
                <c:pt idx="60379">
                  <c:v>60379</c:v>
                </c:pt>
                <c:pt idx="60380">
                  <c:v>60380</c:v>
                </c:pt>
                <c:pt idx="60381">
                  <c:v>60381</c:v>
                </c:pt>
                <c:pt idx="60382">
                  <c:v>60382</c:v>
                </c:pt>
                <c:pt idx="60383">
                  <c:v>60383</c:v>
                </c:pt>
                <c:pt idx="60384">
                  <c:v>60384</c:v>
                </c:pt>
                <c:pt idx="60385">
                  <c:v>60385</c:v>
                </c:pt>
                <c:pt idx="60386">
                  <c:v>60386</c:v>
                </c:pt>
                <c:pt idx="60387">
                  <c:v>60387</c:v>
                </c:pt>
                <c:pt idx="60388">
                  <c:v>60388</c:v>
                </c:pt>
                <c:pt idx="60389">
                  <c:v>60389</c:v>
                </c:pt>
                <c:pt idx="60390">
                  <c:v>60390</c:v>
                </c:pt>
                <c:pt idx="60391">
                  <c:v>60391</c:v>
                </c:pt>
                <c:pt idx="60392">
                  <c:v>60392</c:v>
                </c:pt>
                <c:pt idx="60393">
                  <c:v>60393</c:v>
                </c:pt>
                <c:pt idx="60394">
                  <c:v>60394</c:v>
                </c:pt>
                <c:pt idx="60395">
                  <c:v>60395</c:v>
                </c:pt>
                <c:pt idx="60396">
                  <c:v>60396</c:v>
                </c:pt>
                <c:pt idx="60397">
                  <c:v>60397</c:v>
                </c:pt>
                <c:pt idx="60398">
                  <c:v>60398</c:v>
                </c:pt>
                <c:pt idx="60399">
                  <c:v>60399</c:v>
                </c:pt>
                <c:pt idx="60400">
                  <c:v>60400</c:v>
                </c:pt>
                <c:pt idx="60401">
                  <c:v>60401</c:v>
                </c:pt>
                <c:pt idx="60402">
                  <c:v>60402</c:v>
                </c:pt>
                <c:pt idx="60403">
                  <c:v>60403</c:v>
                </c:pt>
                <c:pt idx="60404">
                  <c:v>60404</c:v>
                </c:pt>
                <c:pt idx="60405">
                  <c:v>60405</c:v>
                </c:pt>
                <c:pt idx="60406">
                  <c:v>60406</c:v>
                </c:pt>
                <c:pt idx="60407">
                  <c:v>60407</c:v>
                </c:pt>
                <c:pt idx="60408">
                  <c:v>60408</c:v>
                </c:pt>
                <c:pt idx="60409">
                  <c:v>60409</c:v>
                </c:pt>
                <c:pt idx="60410">
                  <c:v>60410</c:v>
                </c:pt>
                <c:pt idx="60411">
                  <c:v>60411</c:v>
                </c:pt>
                <c:pt idx="60412">
                  <c:v>60412</c:v>
                </c:pt>
                <c:pt idx="60413">
                  <c:v>60413</c:v>
                </c:pt>
                <c:pt idx="60414">
                  <c:v>60414</c:v>
                </c:pt>
                <c:pt idx="60415">
                  <c:v>60415</c:v>
                </c:pt>
                <c:pt idx="60416">
                  <c:v>60416</c:v>
                </c:pt>
                <c:pt idx="60417">
                  <c:v>60417</c:v>
                </c:pt>
                <c:pt idx="60418">
                  <c:v>60418</c:v>
                </c:pt>
                <c:pt idx="60419">
                  <c:v>60419</c:v>
                </c:pt>
                <c:pt idx="60420">
                  <c:v>60420</c:v>
                </c:pt>
                <c:pt idx="60421">
                  <c:v>60421</c:v>
                </c:pt>
                <c:pt idx="60422">
                  <c:v>60422</c:v>
                </c:pt>
                <c:pt idx="60423">
                  <c:v>60423</c:v>
                </c:pt>
                <c:pt idx="60424">
                  <c:v>60424</c:v>
                </c:pt>
                <c:pt idx="60425">
                  <c:v>60425</c:v>
                </c:pt>
                <c:pt idx="60426">
                  <c:v>60426</c:v>
                </c:pt>
                <c:pt idx="60427">
                  <c:v>60427</c:v>
                </c:pt>
                <c:pt idx="60428">
                  <c:v>60428</c:v>
                </c:pt>
                <c:pt idx="60429">
                  <c:v>60429</c:v>
                </c:pt>
                <c:pt idx="60430">
                  <c:v>60430</c:v>
                </c:pt>
                <c:pt idx="60431">
                  <c:v>60431</c:v>
                </c:pt>
                <c:pt idx="60432">
                  <c:v>60432</c:v>
                </c:pt>
                <c:pt idx="60433">
                  <c:v>60433</c:v>
                </c:pt>
                <c:pt idx="60434">
                  <c:v>60434</c:v>
                </c:pt>
                <c:pt idx="60435">
                  <c:v>60435</c:v>
                </c:pt>
                <c:pt idx="60436">
                  <c:v>60436</c:v>
                </c:pt>
                <c:pt idx="60437">
                  <c:v>60437</c:v>
                </c:pt>
                <c:pt idx="60438">
                  <c:v>60438</c:v>
                </c:pt>
                <c:pt idx="60439">
                  <c:v>60439</c:v>
                </c:pt>
                <c:pt idx="60440">
                  <c:v>60440</c:v>
                </c:pt>
                <c:pt idx="60441">
                  <c:v>60441</c:v>
                </c:pt>
                <c:pt idx="60442">
                  <c:v>60442</c:v>
                </c:pt>
                <c:pt idx="60443">
                  <c:v>60443</c:v>
                </c:pt>
                <c:pt idx="60444">
                  <c:v>60444</c:v>
                </c:pt>
                <c:pt idx="60445">
                  <c:v>60445</c:v>
                </c:pt>
                <c:pt idx="60446">
                  <c:v>60446</c:v>
                </c:pt>
                <c:pt idx="60447">
                  <c:v>60447</c:v>
                </c:pt>
                <c:pt idx="60448">
                  <c:v>60448</c:v>
                </c:pt>
                <c:pt idx="60449">
                  <c:v>60449</c:v>
                </c:pt>
                <c:pt idx="60450">
                  <c:v>60450</c:v>
                </c:pt>
                <c:pt idx="60451">
                  <c:v>60451</c:v>
                </c:pt>
                <c:pt idx="60452">
                  <c:v>60452</c:v>
                </c:pt>
                <c:pt idx="60453">
                  <c:v>60453</c:v>
                </c:pt>
                <c:pt idx="60454">
                  <c:v>60454</c:v>
                </c:pt>
                <c:pt idx="60455">
                  <c:v>60455</c:v>
                </c:pt>
                <c:pt idx="60456">
                  <c:v>60456</c:v>
                </c:pt>
                <c:pt idx="60457">
                  <c:v>60457</c:v>
                </c:pt>
                <c:pt idx="60458">
                  <c:v>60458</c:v>
                </c:pt>
                <c:pt idx="60459">
                  <c:v>60459</c:v>
                </c:pt>
                <c:pt idx="60460">
                  <c:v>60460</c:v>
                </c:pt>
                <c:pt idx="60461">
                  <c:v>60461</c:v>
                </c:pt>
                <c:pt idx="60462">
                  <c:v>60462</c:v>
                </c:pt>
                <c:pt idx="60463">
                  <c:v>60463</c:v>
                </c:pt>
                <c:pt idx="60464">
                  <c:v>60464</c:v>
                </c:pt>
                <c:pt idx="60465">
                  <c:v>60465</c:v>
                </c:pt>
                <c:pt idx="60466">
                  <c:v>60466</c:v>
                </c:pt>
                <c:pt idx="60467">
                  <c:v>60467</c:v>
                </c:pt>
                <c:pt idx="60468">
                  <c:v>60468</c:v>
                </c:pt>
                <c:pt idx="60469">
                  <c:v>60469</c:v>
                </c:pt>
                <c:pt idx="60470">
                  <c:v>60470</c:v>
                </c:pt>
                <c:pt idx="60471">
                  <c:v>60471</c:v>
                </c:pt>
                <c:pt idx="60472">
                  <c:v>60472</c:v>
                </c:pt>
                <c:pt idx="60473">
                  <c:v>60473</c:v>
                </c:pt>
                <c:pt idx="60474">
                  <c:v>60474</c:v>
                </c:pt>
                <c:pt idx="60475">
                  <c:v>60475</c:v>
                </c:pt>
                <c:pt idx="60476">
                  <c:v>60476</c:v>
                </c:pt>
                <c:pt idx="60477">
                  <c:v>60477</c:v>
                </c:pt>
                <c:pt idx="60478">
                  <c:v>60478</c:v>
                </c:pt>
                <c:pt idx="60479">
                  <c:v>60479</c:v>
                </c:pt>
                <c:pt idx="60480">
                  <c:v>60480</c:v>
                </c:pt>
                <c:pt idx="60481">
                  <c:v>60481</c:v>
                </c:pt>
                <c:pt idx="60482">
                  <c:v>60482</c:v>
                </c:pt>
                <c:pt idx="60483">
                  <c:v>60483</c:v>
                </c:pt>
                <c:pt idx="60484">
                  <c:v>60484</c:v>
                </c:pt>
                <c:pt idx="60485">
                  <c:v>60485</c:v>
                </c:pt>
                <c:pt idx="60486">
                  <c:v>60486</c:v>
                </c:pt>
                <c:pt idx="60487">
                  <c:v>60487</c:v>
                </c:pt>
                <c:pt idx="60488">
                  <c:v>60488</c:v>
                </c:pt>
                <c:pt idx="60489">
                  <c:v>60489</c:v>
                </c:pt>
                <c:pt idx="60490">
                  <c:v>60490</c:v>
                </c:pt>
                <c:pt idx="60491">
                  <c:v>60491</c:v>
                </c:pt>
                <c:pt idx="60492">
                  <c:v>60492</c:v>
                </c:pt>
                <c:pt idx="60493">
                  <c:v>60493</c:v>
                </c:pt>
                <c:pt idx="60494">
                  <c:v>60494</c:v>
                </c:pt>
                <c:pt idx="60495">
                  <c:v>60495</c:v>
                </c:pt>
                <c:pt idx="60496">
                  <c:v>60496</c:v>
                </c:pt>
                <c:pt idx="60497">
                  <c:v>60497</c:v>
                </c:pt>
                <c:pt idx="60498">
                  <c:v>60498</c:v>
                </c:pt>
                <c:pt idx="60499">
                  <c:v>60499</c:v>
                </c:pt>
                <c:pt idx="60500">
                  <c:v>60500</c:v>
                </c:pt>
                <c:pt idx="60501">
                  <c:v>60501</c:v>
                </c:pt>
                <c:pt idx="60502">
                  <c:v>60502</c:v>
                </c:pt>
                <c:pt idx="60503">
                  <c:v>60503</c:v>
                </c:pt>
                <c:pt idx="60504">
                  <c:v>60504</c:v>
                </c:pt>
                <c:pt idx="60505">
                  <c:v>60505</c:v>
                </c:pt>
                <c:pt idx="60506">
                  <c:v>60506</c:v>
                </c:pt>
                <c:pt idx="60507">
                  <c:v>60507</c:v>
                </c:pt>
                <c:pt idx="60508">
                  <c:v>60508</c:v>
                </c:pt>
                <c:pt idx="60509">
                  <c:v>60509</c:v>
                </c:pt>
                <c:pt idx="60510">
                  <c:v>60510</c:v>
                </c:pt>
                <c:pt idx="60511">
                  <c:v>60511</c:v>
                </c:pt>
                <c:pt idx="60512">
                  <c:v>60512</c:v>
                </c:pt>
                <c:pt idx="60513">
                  <c:v>60513</c:v>
                </c:pt>
                <c:pt idx="60514">
                  <c:v>60514</c:v>
                </c:pt>
                <c:pt idx="60515">
                  <c:v>60515</c:v>
                </c:pt>
                <c:pt idx="60516">
                  <c:v>60516</c:v>
                </c:pt>
                <c:pt idx="60517">
                  <c:v>60517</c:v>
                </c:pt>
                <c:pt idx="60518">
                  <c:v>60518</c:v>
                </c:pt>
                <c:pt idx="60519">
                  <c:v>60519</c:v>
                </c:pt>
                <c:pt idx="60520">
                  <c:v>60520</c:v>
                </c:pt>
                <c:pt idx="60521">
                  <c:v>60521</c:v>
                </c:pt>
                <c:pt idx="60522">
                  <c:v>60522</c:v>
                </c:pt>
                <c:pt idx="60523">
                  <c:v>60523</c:v>
                </c:pt>
                <c:pt idx="60524">
                  <c:v>60524</c:v>
                </c:pt>
                <c:pt idx="60525">
                  <c:v>60525</c:v>
                </c:pt>
                <c:pt idx="60526">
                  <c:v>60526</c:v>
                </c:pt>
                <c:pt idx="60527">
                  <c:v>60527</c:v>
                </c:pt>
                <c:pt idx="60528">
                  <c:v>60528</c:v>
                </c:pt>
                <c:pt idx="60529">
                  <c:v>60529</c:v>
                </c:pt>
                <c:pt idx="60530">
                  <c:v>60530</c:v>
                </c:pt>
                <c:pt idx="60531">
                  <c:v>60531</c:v>
                </c:pt>
                <c:pt idx="60532">
                  <c:v>60532</c:v>
                </c:pt>
                <c:pt idx="60533">
                  <c:v>60533</c:v>
                </c:pt>
                <c:pt idx="60534">
                  <c:v>60534</c:v>
                </c:pt>
                <c:pt idx="60535">
                  <c:v>60535</c:v>
                </c:pt>
                <c:pt idx="60536">
                  <c:v>60536</c:v>
                </c:pt>
                <c:pt idx="60537">
                  <c:v>60537</c:v>
                </c:pt>
                <c:pt idx="60538">
                  <c:v>60538</c:v>
                </c:pt>
                <c:pt idx="60539">
                  <c:v>60539</c:v>
                </c:pt>
                <c:pt idx="60540">
                  <c:v>60540</c:v>
                </c:pt>
                <c:pt idx="60541">
                  <c:v>60541</c:v>
                </c:pt>
                <c:pt idx="60542">
                  <c:v>60542</c:v>
                </c:pt>
                <c:pt idx="60543">
                  <c:v>60543</c:v>
                </c:pt>
                <c:pt idx="60544">
                  <c:v>60544</c:v>
                </c:pt>
                <c:pt idx="60545">
                  <c:v>60545</c:v>
                </c:pt>
                <c:pt idx="60546">
                  <c:v>60546</c:v>
                </c:pt>
                <c:pt idx="60547">
                  <c:v>60547</c:v>
                </c:pt>
                <c:pt idx="60548">
                  <c:v>60548</c:v>
                </c:pt>
                <c:pt idx="60549">
                  <c:v>60549</c:v>
                </c:pt>
                <c:pt idx="60550">
                  <c:v>60550</c:v>
                </c:pt>
                <c:pt idx="60551">
                  <c:v>60551</c:v>
                </c:pt>
                <c:pt idx="60552">
                  <c:v>60552</c:v>
                </c:pt>
                <c:pt idx="60553">
                  <c:v>60553</c:v>
                </c:pt>
                <c:pt idx="60554">
                  <c:v>60554</c:v>
                </c:pt>
                <c:pt idx="60555">
                  <c:v>60555</c:v>
                </c:pt>
                <c:pt idx="60556">
                  <c:v>60556</c:v>
                </c:pt>
                <c:pt idx="60557">
                  <c:v>60557</c:v>
                </c:pt>
                <c:pt idx="60558">
                  <c:v>60558</c:v>
                </c:pt>
                <c:pt idx="60559">
                  <c:v>60559</c:v>
                </c:pt>
                <c:pt idx="60560">
                  <c:v>60560</c:v>
                </c:pt>
                <c:pt idx="60561">
                  <c:v>60561</c:v>
                </c:pt>
                <c:pt idx="60562">
                  <c:v>60562</c:v>
                </c:pt>
                <c:pt idx="60563">
                  <c:v>60563</c:v>
                </c:pt>
                <c:pt idx="60564">
                  <c:v>60564</c:v>
                </c:pt>
                <c:pt idx="60565">
                  <c:v>60565</c:v>
                </c:pt>
                <c:pt idx="60566">
                  <c:v>60566</c:v>
                </c:pt>
                <c:pt idx="60567">
                  <c:v>60567</c:v>
                </c:pt>
                <c:pt idx="60568">
                  <c:v>60568</c:v>
                </c:pt>
                <c:pt idx="60569">
                  <c:v>60569</c:v>
                </c:pt>
                <c:pt idx="60570">
                  <c:v>60570</c:v>
                </c:pt>
                <c:pt idx="60571">
                  <c:v>60571</c:v>
                </c:pt>
                <c:pt idx="60572">
                  <c:v>60572</c:v>
                </c:pt>
                <c:pt idx="60573">
                  <c:v>60573</c:v>
                </c:pt>
                <c:pt idx="60574">
                  <c:v>60574</c:v>
                </c:pt>
                <c:pt idx="60575">
                  <c:v>60575</c:v>
                </c:pt>
                <c:pt idx="60576">
                  <c:v>60576</c:v>
                </c:pt>
                <c:pt idx="60577">
                  <c:v>60577</c:v>
                </c:pt>
                <c:pt idx="60578">
                  <c:v>60578</c:v>
                </c:pt>
                <c:pt idx="60579">
                  <c:v>60579</c:v>
                </c:pt>
                <c:pt idx="60580">
                  <c:v>60580</c:v>
                </c:pt>
                <c:pt idx="60581">
                  <c:v>60581</c:v>
                </c:pt>
                <c:pt idx="60582">
                  <c:v>60582</c:v>
                </c:pt>
                <c:pt idx="60583">
                  <c:v>60583</c:v>
                </c:pt>
                <c:pt idx="60584">
                  <c:v>60584</c:v>
                </c:pt>
                <c:pt idx="60585">
                  <c:v>60585</c:v>
                </c:pt>
                <c:pt idx="60586">
                  <c:v>60586</c:v>
                </c:pt>
                <c:pt idx="60587">
                  <c:v>60587</c:v>
                </c:pt>
                <c:pt idx="60588">
                  <c:v>60588</c:v>
                </c:pt>
                <c:pt idx="60589">
                  <c:v>60589</c:v>
                </c:pt>
                <c:pt idx="60590">
                  <c:v>60590</c:v>
                </c:pt>
                <c:pt idx="60591">
                  <c:v>60591</c:v>
                </c:pt>
                <c:pt idx="60592">
                  <c:v>60592</c:v>
                </c:pt>
                <c:pt idx="60593">
                  <c:v>60593</c:v>
                </c:pt>
                <c:pt idx="60594">
                  <c:v>60594</c:v>
                </c:pt>
                <c:pt idx="60595">
                  <c:v>60595</c:v>
                </c:pt>
                <c:pt idx="60596">
                  <c:v>60596</c:v>
                </c:pt>
                <c:pt idx="60597">
                  <c:v>60597</c:v>
                </c:pt>
                <c:pt idx="60598">
                  <c:v>60598</c:v>
                </c:pt>
                <c:pt idx="60599">
                  <c:v>60599</c:v>
                </c:pt>
                <c:pt idx="60600">
                  <c:v>60600</c:v>
                </c:pt>
                <c:pt idx="60601">
                  <c:v>60601</c:v>
                </c:pt>
                <c:pt idx="60602">
                  <c:v>60602</c:v>
                </c:pt>
                <c:pt idx="60603">
                  <c:v>60603</c:v>
                </c:pt>
                <c:pt idx="60604">
                  <c:v>60604</c:v>
                </c:pt>
                <c:pt idx="60605">
                  <c:v>60605</c:v>
                </c:pt>
                <c:pt idx="60606">
                  <c:v>60606</c:v>
                </c:pt>
                <c:pt idx="60607">
                  <c:v>60607</c:v>
                </c:pt>
                <c:pt idx="60608">
                  <c:v>60608</c:v>
                </c:pt>
                <c:pt idx="60609">
                  <c:v>60609</c:v>
                </c:pt>
                <c:pt idx="60610">
                  <c:v>60610</c:v>
                </c:pt>
                <c:pt idx="60611">
                  <c:v>60611</c:v>
                </c:pt>
                <c:pt idx="60612">
                  <c:v>60612</c:v>
                </c:pt>
                <c:pt idx="60613">
                  <c:v>60613</c:v>
                </c:pt>
                <c:pt idx="60614">
                  <c:v>60614</c:v>
                </c:pt>
                <c:pt idx="60615">
                  <c:v>60615</c:v>
                </c:pt>
                <c:pt idx="60616">
                  <c:v>60616</c:v>
                </c:pt>
                <c:pt idx="60617">
                  <c:v>60617</c:v>
                </c:pt>
                <c:pt idx="60618">
                  <c:v>60618</c:v>
                </c:pt>
                <c:pt idx="60619">
                  <c:v>60619</c:v>
                </c:pt>
                <c:pt idx="60620">
                  <c:v>60620</c:v>
                </c:pt>
                <c:pt idx="60621">
                  <c:v>60621</c:v>
                </c:pt>
                <c:pt idx="60622">
                  <c:v>60622</c:v>
                </c:pt>
                <c:pt idx="60623">
                  <c:v>60623</c:v>
                </c:pt>
                <c:pt idx="60624">
                  <c:v>60624</c:v>
                </c:pt>
                <c:pt idx="60625">
                  <c:v>60625</c:v>
                </c:pt>
                <c:pt idx="60626">
                  <c:v>60626</c:v>
                </c:pt>
                <c:pt idx="60627">
                  <c:v>60627</c:v>
                </c:pt>
                <c:pt idx="60628">
                  <c:v>60628</c:v>
                </c:pt>
                <c:pt idx="60629">
                  <c:v>60629</c:v>
                </c:pt>
                <c:pt idx="60630">
                  <c:v>60630</c:v>
                </c:pt>
                <c:pt idx="60631">
                  <c:v>60631</c:v>
                </c:pt>
                <c:pt idx="60632">
                  <c:v>60632</c:v>
                </c:pt>
                <c:pt idx="60633">
                  <c:v>60633</c:v>
                </c:pt>
                <c:pt idx="60634">
                  <c:v>60634</c:v>
                </c:pt>
                <c:pt idx="60635">
                  <c:v>60635</c:v>
                </c:pt>
                <c:pt idx="60636">
                  <c:v>60636</c:v>
                </c:pt>
                <c:pt idx="60637">
                  <c:v>60637</c:v>
                </c:pt>
                <c:pt idx="60638">
                  <c:v>60638</c:v>
                </c:pt>
                <c:pt idx="60639">
                  <c:v>60639</c:v>
                </c:pt>
                <c:pt idx="60640">
                  <c:v>60640</c:v>
                </c:pt>
                <c:pt idx="60641">
                  <c:v>60641</c:v>
                </c:pt>
                <c:pt idx="60642">
                  <c:v>60642</c:v>
                </c:pt>
                <c:pt idx="60643">
                  <c:v>60643</c:v>
                </c:pt>
                <c:pt idx="60644">
                  <c:v>60644</c:v>
                </c:pt>
                <c:pt idx="60645">
                  <c:v>60645</c:v>
                </c:pt>
                <c:pt idx="60646">
                  <c:v>60646</c:v>
                </c:pt>
                <c:pt idx="60647">
                  <c:v>60647</c:v>
                </c:pt>
                <c:pt idx="60648">
                  <c:v>60648</c:v>
                </c:pt>
                <c:pt idx="60649">
                  <c:v>60649</c:v>
                </c:pt>
                <c:pt idx="60650">
                  <c:v>60650</c:v>
                </c:pt>
                <c:pt idx="60651">
                  <c:v>60651</c:v>
                </c:pt>
                <c:pt idx="60652">
                  <c:v>60652</c:v>
                </c:pt>
                <c:pt idx="60653">
                  <c:v>60653</c:v>
                </c:pt>
                <c:pt idx="60654">
                  <c:v>60654</c:v>
                </c:pt>
                <c:pt idx="60655">
                  <c:v>60655</c:v>
                </c:pt>
                <c:pt idx="60656">
                  <c:v>60656</c:v>
                </c:pt>
                <c:pt idx="60657">
                  <c:v>60657</c:v>
                </c:pt>
                <c:pt idx="60658">
                  <c:v>60658</c:v>
                </c:pt>
                <c:pt idx="60659">
                  <c:v>60659</c:v>
                </c:pt>
                <c:pt idx="60660">
                  <c:v>60660</c:v>
                </c:pt>
                <c:pt idx="60661">
                  <c:v>60661</c:v>
                </c:pt>
                <c:pt idx="60662">
                  <c:v>60662</c:v>
                </c:pt>
                <c:pt idx="60663">
                  <c:v>60663</c:v>
                </c:pt>
                <c:pt idx="60664">
                  <c:v>60664</c:v>
                </c:pt>
                <c:pt idx="60665">
                  <c:v>60665</c:v>
                </c:pt>
                <c:pt idx="60666">
                  <c:v>60666</c:v>
                </c:pt>
                <c:pt idx="60667">
                  <c:v>60667</c:v>
                </c:pt>
                <c:pt idx="60668">
                  <c:v>60668</c:v>
                </c:pt>
                <c:pt idx="60669">
                  <c:v>60669</c:v>
                </c:pt>
                <c:pt idx="60670">
                  <c:v>60670</c:v>
                </c:pt>
                <c:pt idx="60671">
                  <c:v>60671</c:v>
                </c:pt>
                <c:pt idx="60672">
                  <c:v>60672</c:v>
                </c:pt>
                <c:pt idx="60673">
                  <c:v>60673</c:v>
                </c:pt>
                <c:pt idx="60674">
                  <c:v>60674</c:v>
                </c:pt>
                <c:pt idx="60675">
                  <c:v>60675</c:v>
                </c:pt>
                <c:pt idx="60676">
                  <c:v>60676</c:v>
                </c:pt>
                <c:pt idx="60677">
                  <c:v>60677</c:v>
                </c:pt>
                <c:pt idx="60678">
                  <c:v>60678</c:v>
                </c:pt>
                <c:pt idx="60679">
                  <c:v>60679</c:v>
                </c:pt>
                <c:pt idx="60680">
                  <c:v>60680</c:v>
                </c:pt>
                <c:pt idx="60681">
                  <c:v>60681</c:v>
                </c:pt>
                <c:pt idx="60682">
                  <c:v>60682</c:v>
                </c:pt>
                <c:pt idx="60683">
                  <c:v>60683</c:v>
                </c:pt>
                <c:pt idx="60684">
                  <c:v>60684</c:v>
                </c:pt>
                <c:pt idx="60685">
                  <c:v>60685</c:v>
                </c:pt>
                <c:pt idx="60686">
                  <c:v>60686</c:v>
                </c:pt>
                <c:pt idx="60687">
                  <c:v>60687</c:v>
                </c:pt>
                <c:pt idx="60688">
                  <c:v>60688</c:v>
                </c:pt>
                <c:pt idx="60689">
                  <c:v>60689</c:v>
                </c:pt>
                <c:pt idx="60690">
                  <c:v>60690</c:v>
                </c:pt>
                <c:pt idx="60691">
                  <c:v>60691</c:v>
                </c:pt>
                <c:pt idx="60692">
                  <c:v>60692</c:v>
                </c:pt>
                <c:pt idx="60693">
                  <c:v>60693</c:v>
                </c:pt>
                <c:pt idx="60694">
                  <c:v>60694</c:v>
                </c:pt>
                <c:pt idx="60695">
                  <c:v>60695</c:v>
                </c:pt>
                <c:pt idx="60696">
                  <c:v>60696</c:v>
                </c:pt>
                <c:pt idx="60697">
                  <c:v>60697</c:v>
                </c:pt>
                <c:pt idx="60698">
                  <c:v>60698</c:v>
                </c:pt>
                <c:pt idx="60699">
                  <c:v>60699</c:v>
                </c:pt>
                <c:pt idx="60700">
                  <c:v>60700</c:v>
                </c:pt>
                <c:pt idx="60701">
                  <c:v>60701</c:v>
                </c:pt>
                <c:pt idx="60702">
                  <c:v>60702</c:v>
                </c:pt>
                <c:pt idx="60703">
                  <c:v>60703</c:v>
                </c:pt>
                <c:pt idx="60704">
                  <c:v>60704</c:v>
                </c:pt>
                <c:pt idx="60705">
                  <c:v>60705</c:v>
                </c:pt>
                <c:pt idx="60706">
                  <c:v>60706</c:v>
                </c:pt>
                <c:pt idx="60707">
                  <c:v>60707</c:v>
                </c:pt>
                <c:pt idx="60708">
                  <c:v>60708</c:v>
                </c:pt>
                <c:pt idx="60709">
                  <c:v>60709</c:v>
                </c:pt>
                <c:pt idx="60710">
                  <c:v>60710</c:v>
                </c:pt>
                <c:pt idx="60711">
                  <c:v>60711</c:v>
                </c:pt>
                <c:pt idx="60712">
                  <c:v>60712</c:v>
                </c:pt>
                <c:pt idx="60713">
                  <c:v>60713</c:v>
                </c:pt>
                <c:pt idx="60714">
                  <c:v>60714</c:v>
                </c:pt>
                <c:pt idx="60715">
                  <c:v>60715</c:v>
                </c:pt>
                <c:pt idx="60716">
                  <c:v>60716</c:v>
                </c:pt>
                <c:pt idx="60717">
                  <c:v>60717</c:v>
                </c:pt>
                <c:pt idx="60718">
                  <c:v>60718</c:v>
                </c:pt>
                <c:pt idx="60719">
                  <c:v>60719</c:v>
                </c:pt>
                <c:pt idx="60720">
                  <c:v>60720</c:v>
                </c:pt>
                <c:pt idx="60721">
                  <c:v>60721</c:v>
                </c:pt>
                <c:pt idx="60722">
                  <c:v>60722</c:v>
                </c:pt>
                <c:pt idx="60723">
                  <c:v>60723</c:v>
                </c:pt>
                <c:pt idx="60724">
                  <c:v>60724</c:v>
                </c:pt>
                <c:pt idx="60725">
                  <c:v>60725</c:v>
                </c:pt>
                <c:pt idx="60726">
                  <c:v>60726</c:v>
                </c:pt>
                <c:pt idx="60727">
                  <c:v>60727</c:v>
                </c:pt>
                <c:pt idx="60728">
                  <c:v>60728</c:v>
                </c:pt>
                <c:pt idx="60729">
                  <c:v>60729</c:v>
                </c:pt>
                <c:pt idx="60730">
                  <c:v>60730</c:v>
                </c:pt>
                <c:pt idx="60731">
                  <c:v>60731</c:v>
                </c:pt>
                <c:pt idx="60732">
                  <c:v>60732</c:v>
                </c:pt>
                <c:pt idx="60733">
                  <c:v>60733</c:v>
                </c:pt>
                <c:pt idx="60734">
                  <c:v>60734</c:v>
                </c:pt>
                <c:pt idx="60735">
                  <c:v>60735</c:v>
                </c:pt>
                <c:pt idx="60736">
                  <c:v>60736</c:v>
                </c:pt>
                <c:pt idx="60737">
                  <c:v>60737</c:v>
                </c:pt>
                <c:pt idx="60738">
                  <c:v>60738</c:v>
                </c:pt>
                <c:pt idx="60739">
                  <c:v>60739</c:v>
                </c:pt>
                <c:pt idx="60740">
                  <c:v>60740</c:v>
                </c:pt>
                <c:pt idx="60741">
                  <c:v>60741</c:v>
                </c:pt>
                <c:pt idx="60742">
                  <c:v>60742</c:v>
                </c:pt>
                <c:pt idx="60743">
                  <c:v>60743</c:v>
                </c:pt>
                <c:pt idx="60744">
                  <c:v>60744</c:v>
                </c:pt>
                <c:pt idx="60745">
                  <c:v>60745</c:v>
                </c:pt>
                <c:pt idx="60746">
                  <c:v>60746</c:v>
                </c:pt>
                <c:pt idx="60747">
                  <c:v>60747</c:v>
                </c:pt>
                <c:pt idx="60748">
                  <c:v>60748</c:v>
                </c:pt>
                <c:pt idx="60749">
                  <c:v>60749</c:v>
                </c:pt>
                <c:pt idx="60750">
                  <c:v>60750</c:v>
                </c:pt>
                <c:pt idx="60751">
                  <c:v>60751</c:v>
                </c:pt>
                <c:pt idx="60752">
                  <c:v>60752</c:v>
                </c:pt>
                <c:pt idx="60753">
                  <c:v>60753</c:v>
                </c:pt>
                <c:pt idx="60754">
                  <c:v>60754</c:v>
                </c:pt>
                <c:pt idx="60755">
                  <c:v>60755</c:v>
                </c:pt>
                <c:pt idx="60756">
                  <c:v>60756</c:v>
                </c:pt>
                <c:pt idx="60757">
                  <c:v>60757</c:v>
                </c:pt>
                <c:pt idx="60758">
                  <c:v>60758</c:v>
                </c:pt>
                <c:pt idx="60759">
                  <c:v>60759</c:v>
                </c:pt>
                <c:pt idx="60760">
                  <c:v>60760</c:v>
                </c:pt>
                <c:pt idx="60761">
                  <c:v>60761</c:v>
                </c:pt>
                <c:pt idx="60762">
                  <c:v>60762</c:v>
                </c:pt>
                <c:pt idx="60763">
                  <c:v>60763</c:v>
                </c:pt>
                <c:pt idx="60764">
                  <c:v>60764</c:v>
                </c:pt>
                <c:pt idx="60765">
                  <c:v>60765</c:v>
                </c:pt>
                <c:pt idx="60766">
                  <c:v>60766</c:v>
                </c:pt>
                <c:pt idx="60767">
                  <c:v>60767</c:v>
                </c:pt>
                <c:pt idx="60768">
                  <c:v>60768</c:v>
                </c:pt>
                <c:pt idx="60769">
                  <c:v>60769</c:v>
                </c:pt>
                <c:pt idx="60770">
                  <c:v>60770</c:v>
                </c:pt>
                <c:pt idx="60771">
                  <c:v>60771</c:v>
                </c:pt>
                <c:pt idx="60772">
                  <c:v>60772</c:v>
                </c:pt>
                <c:pt idx="60773">
                  <c:v>60773</c:v>
                </c:pt>
                <c:pt idx="60774">
                  <c:v>60774</c:v>
                </c:pt>
                <c:pt idx="60775">
                  <c:v>60775</c:v>
                </c:pt>
                <c:pt idx="60776">
                  <c:v>60776</c:v>
                </c:pt>
                <c:pt idx="60777">
                  <c:v>60777</c:v>
                </c:pt>
                <c:pt idx="60778">
                  <c:v>60778</c:v>
                </c:pt>
                <c:pt idx="60779">
                  <c:v>60779</c:v>
                </c:pt>
                <c:pt idx="60780">
                  <c:v>60780</c:v>
                </c:pt>
                <c:pt idx="60781">
                  <c:v>60781</c:v>
                </c:pt>
                <c:pt idx="60782">
                  <c:v>60782</c:v>
                </c:pt>
                <c:pt idx="60783">
                  <c:v>60783</c:v>
                </c:pt>
                <c:pt idx="60784">
                  <c:v>60784</c:v>
                </c:pt>
                <c:pt idx="60785">
                  <c:v>60785</c:v>
                </c:pt>
                <c:pt idx="60786">
                  <c:v>60786</c:v>
                </c:pt>
                <c:pt idx="60787">
                  <c:v>60787</c:v>
                </c:pt>
                <c:pt idx="60788">
                  <c:v>60788</c:v>
                </c:pt>
                <c:pt idx="60789">
                  <c:v>60789</c:v>
                </c:pt>
                <c:pt idx="60790">
                  <c:v>60790</c:v>
                </c:pt>
                <c:pt idx="60791">
                  <c:v>60791</c:v>
                </c:pt>
                <c:pt idx="60792">
                  <c:v>60792</c:v>
                </c:pt>
                <c:pt idx="60793">
                  <c:v>60793</c:v>
                </c:pt>
                <c:pt idx="60794">
                  <c:v>60794</c:v>
                </c:pt>
                <c:pt idx="60795">
                  <c:v>60795</c:v>
                </c:pt>
                <c:pt idx="60796">
                  <c:v>60796</c:v>
                </c:pt>
                <c:pt idx="60797">
                  <c:v>60797</c:v>
                </c:pt>
                <c:pt idx="60798">
                  <c:v>60798</c:v>
                </c:pt>
                <c:pt idx="60799">
                  <c:v>60799</c:v>
                </c:pt>
                <c:pt idx="60800">
                  <c:v>60800</c:v>
                </c:pt>
                <c:pt idx="60801">
                  <c:v>60801</c:v>
                </c:pt>
                <c:pt idx="60802">
                  <c:v>60802</c:v>
                </c:pt>
                <c:pt idx="60803">
                  <c:v>60803</c:v>
                </c:pt>
                <c:pt idx="60804">
                  <c:v>60804</c:v>
                </c:pt>
                <c:pt idx="60805">
                  <c:v>60805</c:v>
                </c:pt>
                <c:pt idx="60806">
                  <c:v>60806</c:v>
                </c:pt>
                <c:pt idx="60807">
                  <c:v>60807</c:v>
                </c:pt>
                <c:pt idx="60808">
                  <c:v>60808</c:v>
                </c:pt>
                <c:pt idx="60809">
                  <c:v>60809</c:v>
                </c:pt>
                <c:pt idx="60810">
                  <c:v>60810</c:v>
                </c:pt>
                <c:pt idx="60811">
                  <c:v>60811</c:v>
                </c:pt>
                <c:pt idx="60812">
                  <c:v>60812</c:v>
                </c:pt>
                <c:pt idx="60813">
                  <c:v>60813</c:v>
                </c:pt>
                <c:pt idx="60814">
                  <c:v>60814</c:v>
                </c:pt>
                <c:pt idx="60815">
                  <c:v>60815</c:v>
                </c:pt>
                <c:pt idx="60816">
                  <c:v>60816</c:v>
                </c:pt>
                <c:pt idx="60817">
                  <c:v>60817</c:v>
                </c:pt>
                <c:pt idx="60818">
                  <c:v>60818</c:v>
                </c:pt>
                <c:pt idx="60819">
                  <c:v>60819</c:v>
                </c:pt>
                <c:pt idx="60820">
                  <c:v>60820</c:v>
                </c:pt>
                <c:pt idx="60821">
                  <c:v>60821</c:v>
                </c:pt>
                <c:pt idx="60822">
                  <c:v>60822</c:v>
                </c:pt>
                <c:pt idx="60823">
                  <c:v>60823</c:v>
                </c:pt>
                <c:pt idx="60824">
                  <c:v>60824</c:v>
                </c:pt>
                <c:pt idx="60825">
                  <c:v>60825</c:v>
                </c:pt>
                <c:pt idx="60826">
                  <c:v>60826</c:v>
                </c:pt>
                <c:pt idx="60827">
                  <c:v>60827</c:v>
                </c:pt>
                <c:pt idx="60828">
                  <c:v>60828</c:v>
                </c:pt>
                <c:pt idx="60829">
                  <c:v>60829</c:v>
                </c:pt>
                <c:pt idx="60830">
                  <c:v>60830</c:v>
                </c:pt>
                <c:pt idx="60831">
                  <c:v>60831</c:v>
                </c:pt>
                <c:pt idx="60832">
                  <c:v>60832</c:v>
                </c:pt>
                <c:pt idx="60833">
                  <c:v>60833</c:v>
                </c:pt>
                <c:pt idx="60834">
                  <c:v>60834</c:v>
                </c:pt>
                <c:pt idx="60835">
                  <c:v>60835</c:v>
                </c:pt>
                <c:pt idx="60836">
                  <c:v>60836</c:v>
                </c:pt>
                <c:pt idx="60837">
                  <c:v>60837</c:v>
                </c:pt>
                <c:pt idx="60838">
                  <c:v>60838</c:v>
                </c:pt>
                <c:pt idx="60839">
                  <c:v>60839</c:v>
                </c:pt>
                <c:pt idx="60840">
                  <c:v>60840</c:v>
                </c:pt>
                <c:pt idx="60841">
                  <c:v>60841</c:v>
                </c:pt>
                <c:pt idx="60842">
                  <c:v>60842</c:v>
                </c:pt>
                <c:pt idx="60843">
                  <c:v>60843</c:v>
                </c:pt>
                <c:pt idx="60844">
                  <c:v>60844</c:v>
                </c:pt>
                <c:pt idx="60845">
                  <c:v>60845</c:v>
                </c:pt>
                <c:pt idx="60846">
                  <c:v>60846</c:v>
                </c:pt>
                <c:pt idx="60847">
                  <c:v>60847</c:v>
                </c:pt>
                <c:pt idx="60848">
                  <c:v>60848</c:v>
                </c:pt>
                <c:pt idx="60849">
                  <c:v>60849</c:v>
                </c:pt>
                <c:pt idx="60850">
                  <c:v>60850</c:v>
                </c:pt>
                <c:pt idx="60851">
                  <c:v>60851</c:v>
                </c:pt>
                <c:pt idx="60852">
                  <c:v>60852</c:v>
                </c:pt>
                <c:pt idx="60853">
                  <c:v>60853</c:v>
                </c:pt>
                <c:pt idx="60854">
                  <c:v>60854</c:v>
                </c:pt>
                <c:pt idx="60855">
                  <c:v>60855</c:v>
                </c:pt>
                <c:pt idx="60856">
                  <c:v>60856</c:v>
                </c:pt>
                <c:pt idx="60857">
                  <c:v>60857</c:v>
                </c:pt>
                <c:pt idx="60858">
                  <c:v>60858</c:v>
                </c:pt>
                <c:pt idx="60859">
                  <c:v>60859</c:v>
                </c:pt>
                <c:pt idx="60860">
                  <c:v>60860</c:v>
                </c:pt>
                <c:pt idx="60861">
                  <c:v>60861</c:v>
                </c:pt>
                <c:pt idx="60862">
                  <c:v>60862</c:v>
                </c:pt>
                <c:pt idx="60863">
                  <c:v>60863</c:v>
                </c:pt>
                <c:pt idx="60864">
                  <c:v>60864</c:v>
                </c:pt>
                <c:pt idx="60865">
                  <c:v>60865</c:v>
                </c:pt>
                <c:pt idx="60866">
                  <c:v>60866</c:v>
                </c:pt>
                <c:pt idx="60867">
                  <c:v>60867</c:v>
                </c:pt>
                <c:pt idx="60868">
                  <c:v>60868</c:v>
                </c:pt>
                <c:pt idx="60869">
                  <c:v>60869</c:v>
                </c:pt>
                <c:pt idx="60870">
                  <c:v>60870</c:v>
                </c:pt>
                <c:pt idx="60871">
                  <c:v>60871</c:v>
                </c:pt>
                <c:pt idx="60872">
                  <c:v>60872</c:v>
                </c:pt>
                <c:pt idx="60873">
                  <c:v>60873</c:v>
                </c:pt>
                <c:pt idx="60874">
                  <c:v>60874</c:v>
                </c:pt>
                <c:pt idx="60875">
                  <c:v>60875</c:v>
                </c:pt>
                <c:pt idx="60876">
                  <c:v>60876</c:v>
                </c:pt>
                <c:pt idx="60877">
                  <c:v>60877</c:v>
                </c:pt>
                <c:pt idx="60878">
                  <c:v>60878</c:v>
                </c:pt>
                <c:pt idx="60879">
                  <c:v>60879</c:v>
                </c:pt>
                <c:pt idx="60880">
                  <c:v>60880</c:v>
                </c:pt>
                <c:pt idx="60881">
                  <c:v>60881</c:v>
                </c:pt>
                <c:pt idx="60882">
                  <c:v>60882</c:v>
                </c:pt>
                <c:pt idx="60883">
                  <c:v>60883</c:v>
                </c:pt>
                <c:pt idx="60884">
                  <c:v>60884</c:v>
                </c:pt>
                <c:pt idx="60885">
                  <c:v>60885</c:v>
                </c:pt>
                <c:pt idx="60886">
                  <c:v>60886</c:v>
                </c:pt>
                <c:pt idx="60887">
                  <c:v>60887</c:v>
                </c:pt>
                <c:pt idx="60888">
                  <c:v>60888</c:v>
                </c:pt>
                <c:pt idx="60889">
                  <c:v>60889</c:v>
                </c:pt>
                <c:pt idx="60890">
                  <c:v>60890</c:v>
                </c:pt>
                <c:pt idx="60891">
                  <c:v>60891</c:v>
                </c:pt>
                <c:pt idx="60892">
                  <c:v>60892</c:v>
                </c:pt>
                <c:pt idx="60893">
                  <c:v>60893</c:v>
                </c:pt>
                <c:pt idx="60894">
                  <c:v>60894</c:v>
                </c:pt>
                <c:pt idx="60895">
                  <c:v>60895</c:v>
                </c:pt>
                <c:pt idx="60896">
                  <c:v>60896</c:v>
                </c:pt>
                <c:pt idx="60897">
                  <c:v>60897</c:v>
                </c:pt>
                <c:pt idx="60898">
                  <c:v>60898</c:v>
                </c:pt>
                <c:pt idx="60899">
                  <c:v>60899</c:v>
                </c:pt>
                <c:pt idx="60900">
                  <c:v>60900</c:v>
                </c:pt>
                <c:pt idx="60901">
                  <c:v>60901</c:v>
                </c:pt>
                <c:pt idx="60902">
                  <c:v>60902</c:v>
                </c:pt>
                <c:pt idx="60903">
                  <c:v>60903</c:v>
                </c:pt>
                <c:pt idx="60904">
                  <c:v>60904</c:v>
                </c:pt>
                <c:pt idx="60905">
                  <c:v>60905</c:v>
                </c:pt>
                <c:pt idx="60906">
                  <c:v>60906</c:v>
                </c:pt>
                <c:pt idx="60907">
                  <c:v>60907</c:v>
                </c:pt>
                <c:pt idx="60908">
                  <c:v>60908</c:v>
                </c:pt>
                <c:pt idx="60909">
                  <c:v>60909</c:v>
                </c:pt>
                <c:pt idx="60910">
                  <c:v>60910</c:v>
                </c:pt>
                <c:pt idx="60911">
                  <c:v>60911</c:v>
                </c:pt>
                <c:pt idx="60912">
                  <c:v>60912</c:v>
                </c:pt>
                <c:pt idx="60913">
                  <c:v>60913</c:v>
                </c:pt>
                <c:pt idx="60914">
                  <c:v>60914</c:v>
                </c:pt>
                <c:pt idx="60915">
                  <c:v>60915</c:v>
                </c:pt>
                <c:pt idx="60916">
                  <c:v>60916</c:v>
                </c:pt>
                <c:pt idx="60917">
                  <c:v>60917</c:v>
                </c:pt>
                <c:pt idx="60918">
                  <c:v>60918</c:v>
                </c:pt>
                <c:pt idx="60919">
                  <c:v>60919</c:v>
                </c:pt>
                <c:pt idx="60920">
                  <c:v>60920</c:v>
                </c:pt>
                <c:pt idx="60921">
                  <c:v>60921</c:v>
                </c:pt>
                <c:pt idx="60922">
                  <c:v>60922</c:v>
                </c:pt>
                <c:pt idx="60923">
                  <c:v>60923</c:v>
                </c:pt>
                <c:pt idx="60924">
                  <c:v>60924</c:v>
                </c:pt>
                <c:pt idx="60925">
                  <c:v>60925</c:v>
                </c:pt>
                <c:pt idx="60926">
                  <c:v>60926</c:v>
                </c:pt>
                <c:pt idx="60927">
                  <c:v>60927</c:v>
                </c:pt>
                <c:pt idx="60928">
                  <c:v>60928</c:v>
                </c:pt>
                <c:pt idx="60929">
                  <c:v>60929</c:v>
                </c:pt>
                <c:pt idx="60930">
                  <c:v>60930</c:v>
                </c:pt>
                <c:pt idx="60931">
                  <c:v>60931</c:v>
                </c:pt>
                <c:pt idx="60932">
                  <c:v>60932</c:v>
                </c:pt>
                <c:pt idx="60933">
                  <c:v>60933</c:v>
                </c:pt>
                <c:pt idx="60934">
                  <c:v>60934</c:v>
                </c:pt>
                <c:pt idx="60935">
                  <c:v>60935</c:v>
                </c:pt>
                <c:pt idx="60936">
                  <c:v>60936</c:v>
                </c:pt>
                <c:pt idx="60937">
                  <c:v>60937</c:v>
                </c:pt>
                <c:pt idx="60938">
                  <c:v>60938</c:v>
                </c:pt>
                <c:pt idx="60939">
                  <c:v>60939</c:v>
                </c:pt>
                <c:pt idx="60940">
                  <c:v>60940</c:v>
                </c:pt>
                <c:pt idx="60941">
                  <c:v>60941</c:v>
                </c:pt>
                <c:pt idx="60942">
                  <c:v>60942</c:v>
                </c:pt>
                <c:pt idx="60943">
                  <c:v>60943</c:v>
                </c:pt>
                <c:pt idx="60944">
                  <c:v>60944</c:v>
                </c:pt>
                <c:pt idx="60945">
                  <c:v>60945</c:v>
                </c:pt>
                <c:pt idx="60946">
                  <c:v>60946</c:v>
                </c:pt>
                <c:pt idx="60947">
                  <c:v>60947</c:v>
                </c:pt>
                <c:pt idx="60948">
                  <c:v>60948</c:v>
                </c:pt>
                <c:pt idx="60949">
                  <c:v>60949</c:v>
                </c:pt>
                <c:pt idx="60950">
                  <c:v>60950</c:v>
                </c:pt>
                <c:pt idx="60951">
                  <c:v>60951</c:v>
                </c:pt>
                <c:pt idx="60952">
                  <c:v>60952</c:v>
                </c:pt>
                <c:pt idx="60953">
                  <c:v>60953</c:v>
                </c:pt>
                <c:pt idx="60954">
                  <c:v>60954</c:v>
                </c:pt>
                <c:pt idx="60955">
                  <c:v>60955</c:v>
                </c:pt>
                <c:pt idx="60956">
                  <c:v>60956</c:v>
                </c:pt>
                <c:pt idx="60957">
                  <c:v>60957</c:v>
                </c:pt>
                <c:pt idx="60958">
                  <c:v>60958</c:v>
                </c:pt>
                <c:pt idx="60959">
                  <c:v>60959</c:v>
                </c:pt>
                <c:pt idx="60960">
                  <c:v>60960</c:v>
                </c:pt>
                <c:pt idx="60961">
                  <c:v>60961</c:v>
                </c:pt>
                <c:pt idx="60962">
                  <c:v>60962</c:v>
                </c:pt>
                <c:pt idx="60963">
                  <c:v>60963</c:v>
                </c:pt>
                <c:pt idx="60964">
                  <c:v>60964</c:v>
                </c:pt>
                <c:pt idx="60965">
                  <c:v>60965</c:v>
                </c:pt>
                <c:pt idx="60966">
                  <c:v>60966</c:v>
                </c:pt>
                <c:pt idx="60967">
                  <c:v>60967</c:v>
                </c:pt>
                <c:pt idx="60968">
                  <c:v>60968</c:v>
                </c:pt>
                <c:pt idx="60969">
                  <c:v>60969</c:v>
                </c:pt>
                <c:pt idx="60970">
                  <c:v>60970</c:v>
                </c:pt>
                <c:pt idx="60971">
                  <c:v>60971</c:v>
                </c:pt>
                <c:pt idx="60972">
                  <c:v>60972</c:v>
                </c:pt>
                <c:pt idx="60973">
                  <c:v>60973</c:v>
                </c:pt>
                <c:pt idx="60974">
                  <c:v>60974</c:v>
                </c:pt>
                <c:pt idx="60975">
                  <c:v>60975</c:v>
                </c:pt>
                <c:pt idx="60976">
                  <c:v>60976</c:v>
                </c:pt>
                <c:pt idx="60977">
                  <c:v>60977</c:v>
                </c:pt>
                <c:pt idx="60978">
                  <c:v>60978</c:v>
                </c:pt>
                <c:pt idx="60979">
                  <c:v>60979</c:v>
                </c:pt>
                <c:pt idx="60980">
                  <c:v>60980</c:v>
                </c:pt>
                <c:pt idx="60981">
                  <c:v>60981</c:v>
                </c:pt>
                <c:pt idx="60982">
                  <c:v>60982</c:v>
                </c:pt>
                <c:pt idx="60983">
                  <c:v>60983</c:v>
                </c:pt>
                <c:pt idx="60984">
                  <c:v>60984</c:v>
                </c:pt>
                <c:pt idx="60985">
                  <c:v>60985</c:v>
                </c:pt>
                <c:pt idx="60986">
                  <c:v>60986</c:v>
                </c:pt>
                <c:pt idx="60987">
                  <c:v>60987</c:v>
                </c:pt>
                <c:pt idx="60988">
                  <c:v>60988</c:v>
                </c:pt>
                <c:pt idx="60989">
                  <c:v>60989</c:v>
                </c:pt>
                <c:pt idx="60990">
                  <c:v>60990</c:v>
                </c:pt>
                <c:pt idx="60991">
                  <c:v>60991</c:v>
                </c:pt>
                <c:pt idx="60992">
                  <c:v>60992</c:v>
                </c:pt>
                <c:pt idx="60993">
                  <c:v>60993</c:v>
                </c:pt>
                <c:pt idx="60994">
                  <c:v>60994</c:v>
                </c:pt>
                <c:pt idx="60995">
                  <c:v>60995</c:v>
                </c:pt>
                <c:pt idx="60996">
                  <c:v>60996</c:v>
                </c:pt>
                <c:pt idx="60997">
                  <c:v>60997</c:v>
                </c:pt>
                <c:pt idx="60998">
                  <c:v>60998</c:v>
                </c:pt>
                <c:pt idx="60999">
                  <c:v>60999</c:v>
                </c:pt>
                <c:pt idx="61000">
                  <c:v>61000</c:v>
                </c:pt>
                <c:pt idx="61001">
                  <c:v>61001</c:v>
                </c:pt>
                <c:pt idx="61002">
                  <c:v>61002</c:v>
                </c:pt>
                <c:pt idx="61003">
                  <c:v>61003</c:v>
                </c:pt>
                <c:pt idx="61004">
                  <c:v>61004</c:v>
                </c:pt>
                <c:pt idx="61005">
                  <c:v>61005</c:v>
                </c:pt>
                <c:pt idx="61006">
                  <c:v>61006</c:v>
                </c:pt>
                <c:pt idx="61007">
                  <c:v>61007</c:v>
                </c:pt>
                <c:pt idx="61008">
                  <c:v>61008</c:v>
                </c:pt>
                <c:pt idx="61009">
                  <c:v>61009</c:v>
                </c:pt>
                <c:pt idx="61010">
                  <c:v>61010</c:v>
                </c:pt>
                <c:pt idx="61011">
                  <c:v>61011</c:v>
                </c:pt>
                <c:pt idx="61012">
                  <c:v>61012</c:v>
                </c:pt>
                <c:pt idx="61013">
                  <c:v>61013</c:v>
                </c:pt>
                <c:pt idx="61014">
                  <c:v>61014</c:v>
                </c:pt>
                <c:pt idx="61015">
                  <c:v>61015</c:v>
                </c:pt>
                <c:pt idx="61016">
                  <c:v>61016</c:v>
                </c:pt>
                <c:pt idx="61017">
                  <c:v>61017</c:v>
                </c:pt>
                <c:pt idx="61018">
                  <c:v>61018</c:v>
                </c:pt>
                <c:pt idx="61019">
                  <c:v>61019</c:v>
                </c:pt>
                <c:pt idx="61020">
                  <c:v>61020</c:v>
                </c:pt>
                <c:pt idx="61021">
                  <c:v>61021</c:v>
                </c:pt>
                <c:pt idx="61022">
                  <c:v>61022</c:v>
                </c:pt>
                <c:pt idx="61023">
                  <c:v>61023</c:v>
                </c:pt>
                <c:pt idx="61024">
                  <c:v>61024</c:v>
                </c:pt>
                <c:pt idx="61025">
                  <c:v>61025</c:v>
                </c:pt>
                <c:pt idx="61026">
                  <c:v>61026</c:v>
                </c:pt>
                <c:pt idx="61027">
                  <c:v>61027</c:v>
                </c:pt>
                <c:pt idx="61028">
                  <c:v>61028</c:v>
                </c:pt>
                <c:pt idx="61029">
                  <c:v>61029</c:v>
                </c:pt>
                <c:pt idx="61030">
                  <c:v>61030</c:v>
                </c:pt>
                <c:pt idx="61031">
                  <c:v>61031</c:v>
                </c:pt>
                <c:pt idx="61032">
                  <c:v>61032</c:v>
                </c:pt>
                <c:pt idx="61033">
                  <c:v>61033</c:v>
                </c:pt>
                <c:pt idx="61034">
                  <c:v>61034</c:v>
                </c:pt>
                <c:pt idx="61035">
                  <c:v>61035</c:v>
                </c:pt>
                <c:pt idx="61036">
                  <c:v>61036</c:v>
                </c:pt>
                <c:pt idx="61037">
                  <c:v>61037</c:v>
                </c:pt>
                <c:pt idx="61038">
                  <c:v>61038</c:v>
                </c:pt>
                <c:pt idx="61039">
                  <c:v>61039</c:v>
                </c:pt>
                <c:pt idx="61040">
                  <c:v>61040</c:v>
                </c:pt>
                <c:pt idx="61041">
                  <c:v>61041</c:v>
                </c:pt>
                <c:pt idx="61042">
                  <c:v>61042</c:v>
                </c:pt>
                <c:pt idx="61043">
                  <c:v>61043</c:v>
                </c:pt>
                <c:pt idx="61044">
                  <c:v>61044</c:v>
                </c:pt>
                <c:pt idx="61045">
                  <c:v>61045</c:v>
                </c:pt>
                <c:pt idx="61046">
                  <c:v>61046</c:v>
                </c:pt>
                <c:pt idx="61047">
                  <c:v>61047</c:v>
                </c:pt>
                <c:pt idx="61048">
                  <c:v>61048</c:v>
                </c:pt>
                <c:pt idx="61049">
                  <c:v>61049</c:v>
                </c:pt>
                <c:pt idx="61050">
                  <c:v>61050</c:v>
                </c:pt>
                <c:pt idx="61051">
                  <c:v>61051</c:v>
                </c:pt>
                <c:pt idx="61052">
                  <c:v>61052</c:v>
                </c:pt>
                <c:pt idx="61053">
                  <c:v>61053</c:v>
                </c:pt>
                <c:pt idx="61054">
                  <c:v>61054</c:v>
                </c:pt>
                <c:pt idx="61055">
                  <c:v>61055</c:v>
                </c:pt>
                <c:pt idx="61056">
                  <c:v>61056</c:v>
                </c:pt>
                <c:pt idx="61057">
                  <c:v>61057</c:v>
                </c:pt>
                <c:pt idx="61058">
                  <c:v>61058</c:v>
                </c:pt>
                <c:pt idx="61059">
                  <c:v>61059</c:v>
                </c:pt>
                <c:pt idx="61060">
                  <c:v>61060</c:v>
                </c:pt>
                <c:pt idx="61061">
                  <c:v>61061</c:v>
                </c:pt>
                <c:pt idx="61062">
                  <c:v>61062</c:v>
                </c:pt>
                <c:pt idx="61063">
                  <c:v>61063</c:v>
                </c:pt>
                <c:pt idx="61064">
                  <c:v>61064</c:v>
                </c:pt>
                <c:pt idx="61065">
                  <c:v>61065</c:v>
                </c:pt>
                <c:pt idx="61066">
                  <c:v>61066</c:v>
                </c:pt>
                <c:pt idx="61067">
                  <c:v>61067</c:v>
                </c:pt>
                <c:pt idx="61068">
                  <c:v>61068</c:v>
                </c:pt>
                <c:pt idx="61069">
                  <c:v>61069</c:v>
                </c:pt>
                <c:pt idx="61070">
                  <c:v>61070</c:v>
                </c:pt>
                <c:pt idx="61071">
                  <c:v>61071</c:v>
                </c:pt>
                <c:pt idx="61072">
                  <c:v>61072</c:v>
                </c:pt>
                <c:pt idx="61073">
                  <c:v>61073</c:v>
                </c:pt>
                <c:pt idx="61074">
                  <c:v>61074</c:v>
                </c:pt>
                <c:pt idx="61075">
                  <c:v>61075</c:v>
                </c:pt>
                <c:pt idx="61076">
                  <c:v>61076</c:v>
                </c:pt>
                <c:pt idx="61077">
                  <c:v>61077</c:v>
                </c:pt>
                <c:pt idx="61078">
                  <c:v>61078</c:v>
                </c:pt>
                <c:pt idx="61079">
                  <c:v>61079</c:v>
                </c:pt>
                <c:pt idx="61080">
                  <c:v>61080</c:v>
                </c:pt>
                <c:pt idx="61081">
                  <c:v>61081</c:v>
                </c:pt>
                <c:pt idx="61082">
                  <c:v>61082</c:v>
                </c:pt>
                <c:pt idx="61083">
                  <c:v>61083</c:v>
                </c:pt>
                <c:pt idx="61084">
                  <c:v>61084</c:v>
                </c:pt>
                <c:pt idx="61085">
                  <c:v>61085</c:v>
                </c:pt>
                <c:pt idx="61086">
                  <c:v>61086</c:v>
                </c:pt>
                <c:pt idx="61087">
                  <c:v>61087</c:v>
                </c:pt>
                <c:pt idx="61088">
                  <c:v>61088</c:v>
                </c:pt>
                <c:pt idx="61089">
                  <c:v>61089</c:v>
                </c:pt>
                <c:pt idx="61090">
                  <c:v>61090</c:v>
                </c:pt>
                <c:pt idx="61091">
                  <c:v>61091</c:v>
                </c:pt>
                <c:pt idx="61092">
                  <c:v>61092</c:v>
                </c:pt>
                <c:pt idx="61093">
                  <c:v>61093</c:v>
                </c:pt>
                <c:pt idx="61094">
                  <c:v>61094</c:v>
                </c:pt>
                <c:pt idx="61095">
                  <c:v>61095</c:v>
                </c:pt>
                <c:pt idx="61096">
                  <c:v>61096</c:v>
                </c:pt>
                <c:pt idx="61097">
                  <c:v>61097</c:v>
                </c:pt>
                <c:pt idx="61098">
                  <c:v>61098</c:v>
                </c:pt>
                <c:pt idx="61099">
                  <c:v>61099</c:v>
                </c:pt>
                <c:pt idx="61100">
                  <c:v>61100</c:v>
                </c:pt>
                <c:pt idx="61101">
                  <c:v>61101</c:v>
                </c:pt>
                <c:pt idx="61102">
                  <c:v>61102</c:v>
                </c:pt>
                <c:pt idx="61103">
                  <c:v>61103</c:v>
                </c:pt>
                <c:pt idx="61104">
                  <c:v>61104</c:v>
                </c:pt>
                <c:pt idx="61105">
                  <c:v>61105</c:v>
                </c:pt>
                <c:pt idx="61106">
                  <c:v>61106</c:v>
                </c:pt>
                <c:pt idx="61107">
                  <c:v>61107</c:v>
                </c:pt>
                <c:pt idx="61108">
                  <c:v>61108</c:v>
                </c:pt>
                <c:pt idx="61109">
                  <c:v>61109</c:v>
                </c:pt>
                <c:pt idx="61110">
                  <c:v>61110</c:v>
                </c:pt>
                <c:pt idx="61111">
                  <c:v>61111</c:v>
                </c:pt>
                <c:pt idx="61112">
                  <c:v>61112</c:v>
                </c:pt>
                <c:pt idx="61113">
                  <c:v>61113</c:v>
                </c:pt>
                <c:pt idx="61114">
                  <c:v>61114</c:v>
                </c:pt>
                <c:pt idx="61115">
                  <c:v>61115</c:v>
                </c:pt>
                <c:pt idx="61116">
                  <c:v>61116</c:v>
                </c:pt>
                <c:pt idx="61117">
                  <c:v>61117</c:v>
                </c:pt>
                <c:pt idx="61118">
                  <c:v>61118</c:v>
                </c:pt>
                <c:pt idx="61119">
                  <c:v>61119</c:v>
                </c:pt>
                <c:pt idx="61120">
                  <c:v>61120</c:v>
                </c:pt>
                <c:pt idx="61121">
                  <c:v>61121</c:v>
                </c:pt>
                <c:pt idx="61122">
                  <c:v>61122</c:v>
                </c:pt>
                <c:pt idx="61123">
                  <c:v>61123</c:v>
                </c:pt>
                <c:pt idx="61124">
                  <c:v>61124</c:v>
                </c:pt>
                <c:pt idx="61125">
                  <c:v>61125</c:v>
                </c:pt>
                <c:pt idx="61126">
                  <c:v>61126</c:v>
                </c:pt>
                <c:pt idx="61127">
                  <c:v>61127</c:v>
                </c:pt>
                <c:pt idx="61128">
                  <c:v>61128</c:v>
                </c:pt>
                <c:pt idx="61129">
                  <c:v>61129</c:v>
                </c:pt>
                <c:pt idx="61130">
                  <c:v>61130</c:v>
                </c:pt>
                <c:pt idx="61131">
                  <c:v>61131</c:v>
                </c:pt>
                <c:pt idx="61132">
                  <c:v>61132</c:v>
                </c:pt>
                <c:pt idx="61133">
                  <c:v>61133</c:v>
                </c:pt>
                <c:pt idx="61134">
                  <c:v>61134</c:v>
                </c:pt>
                <c:pt idx="61135">
                  <c:v>61135</c:v>
                </c:pt>
                <c:pt idx="61136">
                  <c:v>61136</c:v>
                </c:pt>
                <c:pt idx="61137">
                  <c:v>61137</c:v>
                </c:pt>
                <c:pt idx="61138">
                  <c:v>61138</c:v>
                </c:pt>
                <c:pt idx="61139">
                  <c:v>61139</c:v>
                </c:pt>
                <c:pt idx="61140">
                  <c:v>61140</c:v>
                </c:pt>
                <c:pt idx="61141">
                  <c:v>61141</c:v>
                </c:pt>
                <c:pt idx="61142">
                  <c:v>61142</c:v>
                </c:pt>
                <c:pt idx="61143">
                  <c:v>61143</c:v>
                </c:pt>
                <c:pt idx="61144">
                  <c:v>61144</c:v>
                </c:pt>
                <c:pt idx="61145">
                  <c:v>61145</c:v>
                </c:pt>
                <c:pt idx="61146">
                  <c:v>61146</c:v>
                </c:pt>
                <c:pt idx="61147">
                  <c:v>61147</c:v>
                </c:pt>
                <c:pt idx="61148">
                  <c:v>61148</c:v>
                </c:pt>
                <c:pt idx="61149">
                  <c:v>61149</c:v>
                </c:pt>
                <c:pt idx="61150">
                  <c:v>61150</c:v>
                </c:pt>
                <c:pt idx="61151">
                  <c:v>61151</c:v>
                </c:pt>
                <c:pt idx="61152">
                  <c:v>61152</c:v>
                </c:pt>
                <c:pt idx="61153">
                  <c:v>61153</c:v>
                </c:pt>
                <c:pt idx="61154">
                  <c:v>61154</c:v>
                </c:pt>
                <c:pt idx="61155">
                  <c:v>61155</c:v>
                </c:pt>
                <c:pt idx="61156">
                  <c:v>61156</c:v>
                </c:pt>
                <c:pt idx="61157">
                  <c:v>61157</c:v>
                </c:pt>
                <c:pt idx="61158">
                  <c:v>61158</c:v>
                </c:pt>
                <c:pt idx="61159">
                  <c:v>61159</c:v>
                </c:pt>
                <c:pt idx="61160">
                  <c:v>61160</c:v>
                </c:pt>
                <c:pt idx="61161">
                  <c:v>61161</c:v>
                </c:pt>
                <c:pt idx="61162">
                  <c:v>61162</c:v>
                </c:pt>
                <c:pt idx="61163">
                  <c:v>61163</c:v>
                </c:pt>
                <c:pt idx="61164">
                  <c:v>61164</c:v>
                </c:pt>
                <c:pt idx="61165">
                  <c:v>61165</c:v>
                </c:pt>
                <c:pt idx="61166">
                  <c:v>61166</c:v>
                </c:pt>
                <c:pt idx="61167">
                  <c:v>61167</c:v>
                </c:pt>
                <c:pt idx="61168">
                  <c:v>61168</c:v>
                </c:pt>
                <c:pt idx="61169">
                  <c:v>61169</c:v>
                </c:pt>
                <c:pt idx="61170">
                  <c:v>61170</c:v>
                </c:pt>
                <c:pt idx="61171">
                  <c:v>61171</c:v>
                </c:pt>
                <c:pt idx="61172">
                  <c:v>61172</c:v>
                </c:pt>
                <c:pt idx="61173">
                  <c:v>61173</c:v>
                </c:pt>
                <c:pt idx="61174">
                  <c:v>61174</c:v>
                </c:pt>
                <c:pt idx="61175">
                  <c:v>61175</c:v>
                </c:pt>
                <c:pt idx="61176">
                  <c:v>61176</c:v>
                </c:pt>
                <c:pt idx="61177">
                  <c:v>61177</c:v>
                </c:pt>
                <c:pt idx="61178">
                  <c:v>61178</c:v>
                </c:pt>
                <c:pt idx="61179">
                  <c:v>61179</c:v>
                </c:pt>
                <c:pt idx="61180">
                  <c:v>61180</c:v>
                </c:pt>
                <c:pt idx="61181">
                  <c:v>61181</c:v>
                </c:pt>
                <c:pt idx="61182">
                  <c:v>61182</c:v>
                </c:pt>
                <c:pt idx="61183">
                  <c:v>61183</c:v>
                </c:pt>
                <c:pt idx="61184">
                  <c:v>61184</c:v>
                </c:pt>
                <c:pt idx="61185">
                  <c:v>61185</c:v>
                </c:pt>
                <c:pt idx="61186">
                  <c:v>61186</c:v>
                </c:pt>
                <c:pt idx="61187">
                  <c:v>61187</c:v>
                </c:pt>
                <c:pt idx="61188">
                  <c:v>61188</c:v>
                </c:pt>
                <c:pt idx="61189">
                  <c:v>61189</c:v>
                </c:pt>
                <c:pt idx="61190">
                  <c:v>61190</c:v>
                </c:pt>
                <c:pt idx="61191">
                  <c:v>61191</c:v>
                </c:pt>
                <c:pt idx="61192">
                  <c:v>61192</c:v>
                </c:pt>
                <c:pt idx="61193">
                  <c:v>61193</c:v>
                </c:pt>
                <c:pt idx="61194">
                  <c:v>61194</c:v>
                </c:pt>
                <c:pt idx="61195">
                  <c:v>61195</c:v>
                </c:pt>
                <c:pt idx="61196">
                  <c:v>61196</c:v>
                </c:pt>
                <c:pt idx="61197">
                  <c:v>61197</c:v>
                </c:pt>
                <c:pt idx="61198">
                  <c:v>61198</c:v>
                </c:pt>
                <c:pt idx="61199">
                  <c:v>61199</c:v>
                </c:pt>
                <c:pt idx="61200">
                  <c:v>61200</c:v>
                </c:pt>
                <c:pt idx="61201">
                  <c:v>61201</c:v>
                </c:pt>
                <c:pt idx="61202">
                  <c:v>61202</c:v>
                </c:pt>
                <c:pt idx="61203">
                  <c:v>61203</c:v>
                </c:pt>
                <c:pt idx="61204">
                  <c:v>61204</c:v>
                </c:pt>
                <c:pt idx="61205">
                  <c:v>61205</c:v>
                </c:pt>
                <c:pt idx="61206">
                  <c:v>61206</c:v>
                </c:pt>
                <c:pt idx="61207">
                  <c:v>61207</c:v>
                </c:pt>
                <c:pt idx="61208">
                  <c:v>61208</c:v>
                </c:pt>
                <c:pt idx="61209">
                  <c:v>61209</c:v>
                </c:pt>
                <c:pt idx="61210">
                  <c:v>61210</c:v>
                </c:pt>
                <c:pt idx="61211">
                  <c:v>61211</c:v>
                </c:pt>
                <c:pt idx="61212">
                  <c:v>61212</c:v>
                </c:pt>
                <c:pt idx="61213">
                  <c:v>61213</c:v>
                </c:pt>
                <c:pt idx="61214">
                  <c:v>61214</c:v>
                </c:pt>
                <c:pt idx="61215">
                  <c:v>61215</c:v>
                </c:pt>
                <c:pt idx="61216">
                  <c:v>61216</c:v>
                </c:pt>
                <c:pt idx="61217">
                  <c:v>61217</c:v>
                </c:pt>
                <c:pt idx="61218">
                  <c:v>61218</c:v>
                </c:pt>
                <c:pt idx="61219">
                  <c:v>61219</c:v>
                </c:pt>
                <c:pt idx="61220">
                  <c:v>61220</c:v>
                </c:pt>
                <c:pt idx="61221">
                  <c:v>61221</c:v>
                </c:pt>
                <c:pt idx="61222">
                  <c:v>61222</c:v>
                </c:pt>
                <c:pt idx="61223">
                  <c:v>61223</c:v>
                </c:pt>
                <c:pt idx="61224">
                  <c:v>61224</c:v>
                </c:pt>
                <c:pt idx="61225">
                  <c:v>61225</c:v>
                </c:pt>
                <c:pt idx="61226">
                  <c:v>61226</c:v>
                </c:pt>
                <c:pt idx="61227">
                  <c:v>61227</c:v>
                </c:pt>
                <c:pt idx="61228">
                  <c:v>61228</c:v>
                </c:pt>
                <c:pt idx="61229">
                  <c:v>61229</c:v>
                </c:pt>
                <c:pt idx="61230">
                  <c:v>61230</c:v>
                </c:pt>
                <c:pt idx="61231">
                  <c:v>61231</c:v>
                </c:pt>
                <c:pt idx="61232">
                  <c:v>61232</c:v>
                </c:pt>
                <c:pt idx="61233">
                  <c:v>61233</c:v>
                </c:pt>
                <c:pt idx="61234">
                  <c:v>61234</c:v>
                </c:pt>
                <c:pt idx="61235">
                  <c:v>61235</c:v>
                </c:pt>
                <c:pt idx="61236">
                  <c:v>61236</c:v>
                </c:pt>
                <c:pt idx="61237">
                  <c:v>61237</c:v>
                </c:pt>
                <c:pt idx="61238">
                  <c:v>61238</c:v>
                </c:pt>
                <c:pt idx="61239">
                  <c:v>61239</c:v>
                </c:pt>
                <c:pt idx="61240">
                  <c:v>61240</c:v>
                </c:pt>
                <c:pt idx="61241">
                  <c:v>61241</c:v>
                </c:pt>
                <c:pt idx="61242">
                  <c:v>61242</c:v>
                </c:pt>
                <c:pt idx="61243">
                  <c:v>61243</c:v>
                </c:pt>
                <c:pt idx="61244">
                  <c:v>61244</c:v>
                </c:pt>
                <c:pt idx="61245">
                  <c:v>61245</c:v>
                </c:pt>
                <c:pt idx="61246">
                  <c:v>61246</c:v>
                </c:pt>
                <c:pt idx="61247">
                  <c:v>61247</c:v>
                </c:pt>
                <c:pt idx="61248">
                  <c:v>61248</c:v>
                </c:pt>
                <c:pt idx="61249">
                  <c:v>61249</c:v>
                </c:pt>
                <c:pt idx="61250">
                  <c:v>61250</c:v>
                </c:pt>
                <c:pt idx="61251">
                  <c:v>61251</c:v>
                </c:pt>
                <c:pt idx="61252">
                  <c:v>61252</c:v>
                </c:pt>
                <c:pt idx="61253">
                  <c:v>61253</c:v>
                </c:pt>
                <c:pt idx="61254">
                  <c:v>61254</c:v>
                </c:pt>
                <c:pt idx="61255">
                  <c:v>61255</c:v>
                </c:pt>
                <c:pt idx="61256">
                  <c:v>61256</c:v>
                </c:pt>
                <c:pt idx="61257">
                  <c:v>61257</c:v>
                </c:pt>
                <c:pt idx="61258">
                  <c:v>61258</c:v>
                </c:pt>
                <c:pt idx="61259">
                  <c:v>61259</c:v>
                </c:pt>
                <c:pt idx="61260">
                  <c:v>61260</c:v>
                </c:pt>
                <c:pt idx="61261">
                  <c:v>61261</c:v>
                </c:pt>
                <c:pt idx="61262">
                  <c:v>61262</c:v>
                </c:pt>
                <c:pt idx="61263">
                  <c:v>61263</c:v>
                </c:pt>
                <c:pt idx="61264">
                  <c:v>61264</c:v>
                </c:pt>
                <c:pt idx="61265">
                  <c:v>61265</c:v>
                </c:pt>
                <c:pt idx="61266">
                  <c:v>61266</c:v>
                </c:pt>
                <c:pt idx="61267">
                  <c:v>61267</c:v>
                </c:pt>
                <c:pt idx="61268">
                  <c:v>61268</c:v>
                </c:pt>
                <c:pt idx="61269">
                  <c:v>61269</c:v>
                </c:pt>
                <c:pt idx="61270">
                  <c:v>61270</c:v>
                </c:pt>
                <c:pt idx="61271">
                  <c:v>61271</c:v>
                </c:pt>
                <c:pt idx="61272">
                  <c:v>61272</c:v>
                </c:pt>
                <c:pt idx="61273">
                  <c:v>61273</c:v>
                </c:pt>
                <c:pt idx="61274">
                  <c:v>61274</c:v>
                </c:pt>
                <c:pt idx="61275">
                  <c:v>61275</c:v>
                </c:pt>
                <c:pt idx="61276">
                  <c:v>61276</c:v>
                </c:pt>
                <c:pt idx="61277">
                  <c:v>61277</c:v>
                </c:pt>
                <c:pt idx="61278">
                  <c:v>61278</c:v>
                </c:pt>
                <c:pt idx="61279">
                  <c:v>61279</c:v>
                </c:pt>
                <c:pt idx="61280">
                  <c:v>61280</c:v>
                </c:pt>
                <c:pt idx="61281">
                  <c:v>61281</c:v>
                </c:pt>
                <c:pt idx="61282">
                  <c:v>61282</c:v>
                </c:pt>
                <c:pt idx="61283">
                  <c:v>61283</c:v>
                </c:pt>
                <c:pt idx="61284">
                  <c:v>61284</c:v>
                </c:pt>
                <c:pt idx="61285">
                  <c:v>61285</c:v>
                </c:pt>
                <c:pt idx="61286">
                  <c:v>61286</c:v>
                </c:pt>
                <c:pt idx="61287">
                  <c:v>61287</c:v>
                </c:pt>
                <c:pt idx="61288">
                  <c:v>61288</c:v>
                </c:pt>
                <c:pt idx="61289">
                  <c:v>61289</c:v>
                </c:pt>
                <c:pt idx="61290">
                  <c:v>61290</c:v>
                </c:pt>
                <c:pt idx="61291">
                  <c:v>61291</c:v>
                </c:pt>
                <c:pt idx="61292">
                  <c:v>61292</c:v>
                </c:pt>
                <c:pt idx="61293">
                  <c:v>61293</c:v>
                </c:pt>
                <c:pt idx="61294">
                  <c:v>61294</c:v>
                </c:pt>
                <c:pt idx="61295">
                  <c:v>61295</c:v>
                </c:pt>
                <c:pt idx="61296">
                  <c:v>61296</c:v>
                </c:pt>
                <c:pt idx="61297">
                  <c:v>61297</c:v>
                </c:pt>
                <c:pt idx="61298">
                  <c:v>61298</c:v>
                </c:pt>
                <c:pt idx="61299">
                  <c:v>61299</c:v>
                </c:pt>
                <c:pt idx="61300">
                  <c:v>61300</c:v>
                </c:pt>
                <c:pt idx="61301">
                  <c:v>61301</c:v>
                </c:pt>
                <c:pt idx="61302">
                  <c:v>61302</c:v>
                </c:pt>
                <c:pt idx="61303">
                  <c:v>61303</c:v>
                </c:pt>
                <c:pt idx="61304">
                  <c:v>61304</c:v>
                </c:pt>
                <c:pt idx="61305">
                  <c:v>61305</c:v>
                </c:pt>
                <c:pt idx="61306">
                  <c:v>61306</c:v>
                </c:pt>
                <c:pt idx="61307">
                  <c:v>61307</c:v>
                </c:pt>
                <c:pt idx="61308">
                  <c:v>61308</c:v>
                </c:pt>
                <c:pt idx="61309">
                  <c:v>61309</c:v>
                </c:pt>
                <c:pt idx="61310">
                  <c:v>61310</c:v>
                </c:pt>
                <c:pt idx="61311">
                  <c:v>61311</c:v>
                </c:pt>
                <c:pt idx="61312">
                  <c:v>61312</c:v>
                </c:pt>
                <c:pt idx="61313">
                  <c:v>61313</c:v>
                </c:pt>
                <c:pt idx="61314">
                  <c:v>61314</c:v>
                </c:pt>
                <c:pt idx="61315">
                  <c:v>61315</c:v>
                </c:pt>
                <c:pt idx="61316">
                  <c:v>61316</c:v>
                </c:pt>
                <c:pt idx="61317">
                  <c:v>61317</c:v>
                </c:pt>
                <c:pt idx="61318">
                  <c:v>61318</c:v>
                </c:pt>
                <c:pt idx="61319">
                  <c:v>61319</c:v>
                </c:pt>
                <c:pt idx="61320">
                  <c:v>61320</c:v>
                </c:pt>
                <c:pt idx="61321">
                  <c:v>61321</c:v>
                </c:pt>
                <c:pt idx="61322">
                  <c:v>61322</c:v>
                </c:pt>
                <c:pt idx="61323">
                  <c:v>61323</c:v>
                </c:pt>
                <c:pt idx="61324">
                  <c:v>61324</c:v>
                </c:pt>
                <c:pt idx="61325">
                  <c:v>61325</c:v>
                </c:pt>
                <c:pt idx="61326">
                  <c:v>61326</c:v>
                </c:pt>
                <c:pt idx="61327">
                  <c:v>61327</c:v>
                </c:pt>
                <c:pt idx="61328">
                  <c:v>61328</c:v>
                </c:pt>
                <c:pt idx="61329">
                  <c:v>61329</c:v>
                </c:pt>
                <c:pt idx="61330">
                  <c:v>61330</c:v>
                </c:pt>
                <c:pt idx="61331">
                  <c:v>61331</c:v>
                </c:pt>
                <c:pt idx="61332">
                  <c:v>61332</c:v>
                </c:pt>
                <c:pt idx="61333">
                  <c:v>61333</c:v>
                </c:pt>
                <c:pt idx="61334">
                  <c:v>61334</c:v>
                </c:pt>
                <c:pt idx="61335">
                  <c:v>61335</c:v>
                </c:pt>
                <c:pt idx="61336">
                  <c:v>61336</c:v>
                </c:pt>
                <c:pt idx="61337">
                  <c:v>61337</c:v>
                </c:pt>
                <c:pt idx="61338">
                  <c:v>61338</c:v>
                </c:pt>
                <c:pt idx="61339">
                  <c:v>61339</c:v>
                </c:pt>
                <c:pt idx="61340">
                  <c:v>61340</c:v>
                </c:pt>
                <c:pt idx="61341">
                  <c:v>61341</c:v>
                </c:pt>
                <c:pt idx="61342">
                  <c:v>61342</c:v>
                </c:pt>
                <c:pt idx="61343">
                  <c:v>61343</c:v>
                </c:pt>
                <c:pt idx="61344">
                  <c:v>61344</c:v>
                </c:pt>
                <c:pt idx="61345">
                  <c:v>61345</c:v>
                </c:pt>
                <c:pt idx="61346">
                  <c:v>61346</c:v>
                </c:pt>
                <c:pt idx="61347">
                  <c:v>61347</c:v>
                </c:pt>
                <c:pt idx="61348">
                  <c:v>61348</c:v>
                </c:pt>
                <c:pt idx="61349">
                  <c:v>61349</c:v>
                </c:pt>
                <c:pt idx="61350">
                  <c:v>61350</c:v>
                </c:pt>
                <c:pt idx="61351">
                  <c:v>61351</c:v>
                </c:pt>
                <c:pt idx="61352">
                  <c:v>61352</c:v>
                </c:pt>
                <c:pt idx="61353">
                  <c:v>61353</c:v>
                </c:pt>
                <c:pt idx="61354">
                  <c:v>61354</c:v>
                </c:pt>
                <c:pt idx="61355">
                  <c:v>61355</c:v>
                </c:pt>
                <c:pt idx="61356">
                  <c:v>61356</c:v>
                </c:pt>
                <c:pt idx="61357">
                  <c:v>61357</c:v>
                </c:pt>
                <c:pt idx="61358">
                  <c:v>61358</c:v>
                </c:pt>
                <c:pt idx="61359">
                  <c:v>61359</c:v>
                </c:pt>
                <c:pt idx="61360">
                  <c:v>61360</c:v>
                </c:pt>
                <c:pt idx="61361">
                  <c:v>61361</c:v>
                </c:pt>
                <c:pt idx="61362">
                  <c:v>61362</c:v>
                </c:pt>
                <c:pt idx="61363">
                  <c:v>61363</c:v>
                </c:pt>
                <c:pt idx="61364">
                  <c:v>61364</c:v>
                </c:pt>
                <c:pt idx="61365">
                  <c:v>61365</c:v>
                </c:pt>
                <c:pt idx="61366">
                  <c:v>61366</c:v>
                </c:pt>
                <c:pt idx="61367">
                  <c:v>61367</c:v>
                </c:pt>
                <c:pt idx="61368">
                  <c:v>61368</c:v>
                </c:pt>
                <c:pt idx="61369">
                  <c:v>61369</c:v>
                </c:pt>
                <c:pt idx="61370">
                  <c:v>61370</c:v>
                </c:pt>
                <c:pt idx="61371">
                  <c:v>61371</c:v>
                </c:pt>
                <c:pt idx="61372">
                  <c:v>61372</c:v>
                </c:pt>
                <c:pt idx="61373">
                  <c:v>61373</c:v>
                </c:pt>
                <c:pt idx="61374">
                  <c:v>61374</c:v>
                </c:pt>
                <c:pt idx="61375">
                  <c:v>61375</c:v>
                </c:pt>
                <c:pt idx="61376">
                  <c:v>61376</c:v>
                </c:pt>
                <c:pt idx="61377">
                  <c:v>61377</c:v>
                </c:pt>
                <c:pt idx="61378">
                  <c:v>61378</c:v>
                </c:pt>
                <c:pt idx="61379">
                  <c:v>61379</c:v>
                </c:pt>
                <c:pt idx="61380">
                  <c:v>61380</c:v>
                </c:pt>
                <c:pt idx="61381">
                  <c:v>61381</c:v>
                </c:pt>
                <c:pt idx="61382">
                  <c:v>61382</c:v>
                </c:pt>
                <c:pt idx="61383">
                  <c:v>61383</c:v>
                </c:pt>
                <c:pt idx="61384">
                  <c:v>61384</c:v>
                </c:pt>
                <c:pt idx="61385">
                  <c:v>61385</c:v>
                </c:pt>
                <c:pt idx="61386">
                  <c:v>61386</c:v>
                </c:pt>
                <c:pt idx="61387">
                  <c:v>61387</c:v>
                </c:pt>
                <c:pt idx="61388">
                  <c:v>61388</c:v>
                </c:pt>
                <c:pt idx="61389">
                  <c:v>61389</c:v>
                </c:pt>
                <c:pt idx="61390">
                  <c:v>61390</c:v>
                </c:pt>
                <c:pt idx="61391">
                  <c:v>61391</c:v>
                </c:pt>
                <c:pt idx="61392">
                  <c:v>61392</c:v>
                </c:pt>
                <c:pt idx="61393">
                  <c:v>61393</c:v>
                </c:pt>
                <c:pt idx="61394">
                  <c:v>61394</c:v>
                </c:pt>
                <c:pt idx="61395">
                  <c:v>61395</c:v>
                </c:pt>
                <c:pt idx="61396">
                  <c:v>61396</c:v>
                </c:pt>
                <c:pt idx="61397">
                  <c:v>61397</c:v>
                </c:pt>
                <c:pt idx="61398">
                  <c:v>61398</c:v>
                </c:pt>
                <c:pt idx="61399">
                  <c:v>61399</c:v>
                </c:pt>
                <c:pt idx="61400">
                  <c:v>61400</c:v>
                </c:pt>
                <c:pt idx="61401">
                  <c:v>61401</c:v>
                </c:pt>
                <c:pt idx="61402">
                  <c:v>61402</c:v>
                </c:pt>
                <c:pt idx="61403">
                  <c:v>61403</c:v>
                </c:pt>
                <c:pt idx="61404">
                  <c:v>61404</c:v>
                </c:pt>
                <c:pt idx="61405">
                  <c:v>61405</c:v>
                </c:pt>
                <c:pt idx="61406">
                  <c:v>61406</c:v>
                </c:pt>
                <c:pt idx="61407">
                  <c:v>61407</c:v>
                </c:pt>
                <c:pt idx="61408">
                  <c:v>61408</c:v>
                </c:pt>
                <c:pt idx="61409">
                  <c:v>61409</c:v>
                </c:pt>
                <c:pt idx="61410">
                  <c:v>61410</c:v>
                </c:pt>
                <c:pt idx="61411">
                  <c:v>61411</c:v>
                </c:pt>
                <c:pt idx="61412">
                  <c:v>61412</c:v>
                </c:pt>
                <c:pt idx="61413">
                  <c:v>61413</c:v>
                </c:pt>
                <c:pt idx="61414">
                  <c:v>61414</c:v>
                </c:pt>
                <c:pt idx="61415">
                  <c:v>61415</c:v>
                </c:pt>
                <c:pt idx="61416">
                  <c:v>61416</c:v>
                </c:pt>
                <c:pt idx="61417">
                  <c:v>61417</c:v>
                </c:pt>
                <c:pt idx="61418">
                  <c:v>61418</c:v>
                </c:pt>
                <c:pt idx="61419">
                  <c:v>61419</c:v>
                </c:pt>
                <c:pt idx="61420">
                  <c:v>61420</c:v>
                </c:pt>
                <c:pt idx="61421">
                  <c:v>61421</c:v>
                </c:pt>
                <c:pt idx="61422">
                  <c:v>61422</c:v>
                </c:pt>
                <c:pt idx="61423">
                  <c:v>61423</c:v>
                </c:pt>
                <c:pt idx="61424">
                  <c:v>61424</c:v>
                </c:pt>
                <c:pt idx="61425">
                  <c:v>61425</c:v>
                </c:pt>
                <c:pt idx="61426">
                  <c:v>61426</c:v>
                </c:pt>
                <c:pt idx="61427">
                  <c:v>61427</c:v>
                </c:pt>
                <c:pt idx="61428">
                  <c:v>61428</c:v>
                </c:pt>
                <c:pt idx="61429">
                  <c:v>61429</c:v>
                </c:pt>
                <c:pt idx="61430">
                  <c:v>61430</c:v>
                </c:pt>
                <c:pt idx="61431">
                  <c:v>61431</c:v>
                </c:pt>
                <c:pt idx="61432">
                  <c:v>61432</c:v>
                </c:pt>
                <c:pt idx="61433">
                  <c:v>61433</c:v>
                </c:pt>
                <c:pt idx="61434">
                  <c:v>61434</c:v>
                </c:pt>
                <c:pt idx="61435">
                  <c:v>61435</c:v>
                </c:pt>
                <c:pt idx="61436">
                  <c:v>61436</c:v>
                </c:pt>
                <c:pt idx="61437">
                  <c:v>61437</c:v>
                </c:pt>
                <c:pt idx="61438">
                  <c:v>61438</c:v>
                </c:pt>
                <c:pt idx="61439">
                  <c:v>61439</c:v>
                </c:pt>
                <c:pt idx="61440">
                  <c:v>61440</c:v>
                </c:pt>
                <c:pt idx="61441">
                  <c:v>61441</c:v>
                </c:pt>
                <c:pt idx="61442">
                  <c:v>61442</c:v>
                </c:pt>
                <c:pt idx="61443">
                  <c:v>61443</c:v>
                </c:pt>
                <c:pt idx="61444">
                  <c:v>61444</c:v>
                </c:pt>
                <c:pt idx="61445">
                  <c:v>61445</c:v>
                </c:pt>
                <c:pt idx="61446">
                  <c:v>61446</c:v>
                </c:pt>
                <c:pt idx="61447">
                  <c:v>61447</c:v>
                </c:pt>
                <c:pt idx="61448">
                  <c:v>61448</c:v>
                </c:pt>
                <c:pt idx="61449">
                  <c:v>61449</c:v>
                </c:pt>
                <c:pt idx="61450">
                  <c:v>61450</c:v>
                </c:pt>
                <c:pt idx="61451">
                  <c:v>61451</c:v>
                </c:pt>
                <c:pt idx="61452">
                  <c:v>61452</c:v>
                </c:pt>
                <c:pt idx="61453">
                  <c:v>61453</c:v>
                </c:pt>
                <c:pt idx="61454">
                  <c:v>61454</c:v>
                </c:pt>
                <c:pt idx="61455">
                  <c:v>61455</c:v>
                </c:pt>
                <c:pt idx="61456">
                  <c:v>61456</c:v>
                </c:pt>
                <c:pt idx="61457">
                  <c:v>61457</c:v>
                </c:pt>
                <c:pt idx="61458">
                  <c:v>61458</c:v>
                </c:pt>
                <c:pt idx="61459">
                  <c:v>61459</c:v>
                </c:pt>
                <c:pt idx="61460">
                  <c:v>61460</c:v>
                </c:pt>
                <c:pt idx="61461">
                  <c:v>61461</c:v>
                </c:pt>
                <c:pt idx="61462">
                  <c:v>61462</c:v>
                </c:pt>
                <c:pt idx="61463">
                  <c:v>61463</c:v>
                </c:pt>
                <c:pt idx="61464">
                  <c:v>61464</c:v>
                </c:pt>
                <c:pt idx="61465">
                  <c:v>61465</c:v>
                </c:pt>
                <c:pt idx="61466">
                  <c:v>61466</c:v>
                </c:pt>
                <c:pt idx="61467">
                  <c:v>61467</c:v>
                </c:pt>
                <c:pt idx="61468">
                  <c:v>61468</c:v>
                </c:pt>
                <c:pt idx="61469">
                  <c:v>61469</c:v>
                </c:pt>
                <c:pt idx="61470">
                  <c:v>61470</c:v>
                </c:pt>
                <c:pt idx="61471">
                  <c:v>61471</c:v>
                </c:pt>
                <c:pt idx="61472">
                  <c:v>61472</c:v>
                </c:pt>
                <c:pt idx="61473">
                  <c:v>61473</c:v>
                </c:pt>
                <c:pt idx="61474">
                  <c:v>61474</c:v>
                </c:pt>
                <c:pt idx="61475">
                  <c:v>61475</c:v>
                </c:pt>
                <c:pt idx="61476">
                  <c:v>61476</c:v>
                </c:pt>
                <c:pt idx="61477">
                  <c:v>61477</c:v>
                </c:pt>
                <c:pt idx="61478">
                  <c:v>61478</c:v>
                </c:pt>
                <c:pt idx="61479">
                  <c:v>61479</c:v>
                </c:pt>
                <c:pt idx="61480">
                  <c:v>61480</c:v>
                </c:pt>
                <c:pt idx="61481">
                  <c:v>61481</c:v>
                </c:pt>
                <c:pt idx="61482">
                  <c:v>61482</c:v>
                </c:pt>
                <c:pt idx="61483">
                  <c:v>61483</c:v>
                </c:pt>
                <c:pt idx="61484">
                  <c:v>61484</c:v>
                </c:pt>
                <c:pt idx="61485">
                  <c:v>61485</c:v>
                </c:pt>
                <c:pt idx="61486">
                  <c:v>61486</c:v>
                </c:pt>
                <c:pt idx="61487">
                  <c:v>61487</c:v>
                </c:pt>
                <c:pt idx="61488">
                  <c:v>61488</c:v>
                </c:pt>
                <c:pt idx="61489">
                  <c:v>61489</c:v>
                </c:pt>
                <c:pt idx="61490">
                  <c:v>61490</c:v>
                </c:pt>
                <c:pt idx="61491">
                  <c:v>61491</c:v>
                </c:pt>
                <c:pt idx="61492">
                  <c:v>61492</c:v>
                </c:pt>
                <c:pt idx="61493">
                  <c:v>61493</c:v>
                </c:pt>
                <c:pt idx="61494">
                  <c:v>61494</c:v>
                </c:pt>
                <c:pt idx="61495">
                  <c:v>61495</c:v>
                </c:pt>
                <c:pt idx="61496">
                  <c:v>61496</c:v>
                </c:pt>
                <c:pt idx="61497">
                  <c:v>61497</c:v>
                </c:pt>
                <c:pt idx="61498">
                  <c:v>61498</c:v>
                </c:pt>
                <c:pt idx="61499">
                  <c:v>61499</c:v>
                </c:pt>
                <c:pt idx="61500">
                  <c:v>61500</c:v>
                </c:pt>
                <c:pt idx="61501">
                  <c:v>61501</c:v>
                </c:pt>
                <c:pt idx="61502">
                  <c:v>61502</c:v>
                </c:pt>
                <c:pt idx="61503">
                  <c:v>61503</c:v>
                </c:pt>
                <c:pt idx="61504">
                  <c:v>61504</c:v>
                </c:pt>
                <c:pt idx="61505">
                  <c:v>61505</c:v>
                </c:pt>
                <c:pt idx="61506">
                  <c:v>61506</c:v>
                </c:pt>
                <c:pt idx="61507">
                  <c:v>61507</c:v>
                </c:pt>
                <c:pt idx="61508">
                  <c:v>61508</c:v>
                </c:pt>
                <c:pt idx="61509">
                  <c:v>61509</c:v>
                </c:pt>
                <c:pt idx="61510">
                  <c:v>61510</c:v>
                </c:pt>
                <c:pt idx="61511">
                  <c:v>61511</c:v>
                </c:pt>
                <c:pt idx="61512">
                  <c:v>61512</c:v>
                </c:pt>
                <c:pt idx="61513">
                  <c:v>61513</c:v>
                </c:pt>
                <c:pt idx="61514">
                  <c:v>61514</c:v>
                </c:pt>
                <c:pt idx="61515">
                  <c:v>61515</c:v>
                </c:pt>
                <c:pt idx="61516">
                  <c:v>61516</c:v>
                </c:pt>
                <c:pt idx="61517">
                  <c:v>61517</c:v>
                </c:pt>
                <c:pt idx="61518">
                  <c:v>61518</c:v>
                </c:pt>
                <c:pt idx="61519">
                  <c:v>61519</c:v>
                </c:pt>
                <c:pt idx="61520">
                  <c:v>61520</c:v>
                </c:pt>
                <c:pt idx="61521">
                  <c:v>61521</c:v>
                </c:pt>
                <c:pt idx="61522">
                  <c:v>61522</c:v>
                </c:pt>
                <c:pt idx="61523">
                  <c:v>61523</c:v>
                </c:pt>
                <c:pt idx="61524">
                  <c:v>61524</c:v>
                </c:pt>
                <c:pt idx="61525">
                  <c:v>61525</c:v>
                </c:pt>
                <c:pt idx="61526">
                  <c:v>61526</c:v>
                </c:pt>
                <c:pt idx="61527">
                  <c:v>61527</c:v>
                </c:pt>
                <c:pt idx="61528">
                  <c:v>61528</c:v>
                </c:pt>
                <c:pt idx="61529">
                  <c:v>61529</c:v>
                </c:pt>
                <c:pt idx="61530">
                  <c:v>61530</c:v>
                </c:pt>
                <c:pt idx="61531">
                  <c:v>61531</c:v>
                </c:pt>
                <c:pt idx="61532">
                  <c:v>61532</c:v>
                </c:pt>
                <c:pt idx="61533">
                  <c:v>61533</c:v>
                </c:pt>
                <c:pt idx="61534">
                  <c:v>61534</c:v>
                </c:pt>
                <c:pt idx="61535">
                  <c:v>61535</c:v>
                </c:pt>
                <c:pt idx="61536">
                  <c:v>61536</c:v>
                </c:pt>
                <c:pt idx="61537">
                  <c:v>61537</c:v>
                </c:pt>
                <c:pt idx="61538">
                  <c:v>61538</c:v>
                </c:pt>
                <c:pt idx="61539">
                  <c:v>61539</c:v>
                </c:pt>
                <c:pt idx="61540">
                  <c:v>61540</c:v>
                </c:pt>
                <c:pt idx="61541">
                  <c:v>61541</c:v>
                </c:pt>
                <c:pt idx="61542">
                  <c:v>61542</c:v>
                </c:pt>
                <c:pt idx="61543">
                  <c:v>61543</c:v>
                </c:pt>
                <c:pt idx="61544">
                  <c:v>61544</c:v>
                </c:pt>
                <c:pt idx="61545">
                  <c:v>61545</c:v>
                </c:pt>
                <c:pt idx="61546">
                  <c:v>61546</c:v>
                </c:pt>
                <c:pt idx="61547">
                  <c:v>61547</c:v>
                </c:pt>
                <c:pt idx="61548">
                  <c:v>61548</c:v>
                </c:pt>
                <c:pt idx="61549">
                  <c:v>61549</c:v>
                </c:pt>
                <c:pt idx="61550">
                  <c:v>61550</c:v>
                </c:pt>
                <c:pt idx="61551">
                  <c:v>61551</c:v>
                </c:pt>
                <c:pt idx="61552">
                  <c:v>61552</c:v>
                </c:pt>
                <c:pt idx="61553">
                  <c:v>61553</c:v>
                </c:pt>
                <c:pt idx="61554">
                  <c:v>61554</c:v>
                </c:pt>
                <c:pt idx="61555">
                  <c:v>61555</c:v>
                </c:pt>
                <c:pt idx="61556">
                  <c:v>61556</c:v>
                </c:pt>
                <c:pt idx="61557">
                  <c:v>61557</c:v>
                </c:pt>
                <c:pt idx="61558">
                  <c:v>61558</c:v>
                </c:pt>
                <c:pt idx="61559">
                  <c:v>61559</c:v>
                </c:pt>
                <c:pt idx="61560">
                  <c:v>61560</c:v>
                </c:pt>
                <c:pt idx="61561">
                  <c:v>61561</c:v>
                </c:pt>
                <c:pt idx="61562">
                  <c:v>61562</c:v>
                </c:pt>
                <c:pt idx="61563">
                  <c:v>61563</c:v>
                </c:pt>
                <c:pt idx="61564">
                  <c:v>61564</c:v>
                </c:pt>
                <c:pt idx="61565">
                  <c:v>61565</c:v>
                </c:pt>
                <c:pt idx="61566">
                  <c:v>61566</c:v>
                </c:pt>
                <c:pt idx="61567">
                  <c:v>61567</c:v>
                </c:pt>
                <c:pt idx="61568">
                  <c:v>61568</c:v>
                </c:pt>
                <c:pt idx="61569">
                  <c:v>61569</c:v>
                </c:pt>
                <c:pt idx="61570">
                  <c:v>61570</c:v>
                </c:pt>
                <c:pt idx="61571">
                  <c:v>61571</c:v>
                </c:pt>
                <c:pt idx="61572">
                  <c:v>61572</c:v>
                </c:pt>
                <c:pt idx="61573">
                  <c:v>61573</c:v>
                </c:pt>
                <c:pt idx="61574">
                  <c:v>61574</c:v>
                </c:pt>
                <c:pt idx="61575">
                  <c:v>61575</c:v>
                </c:pt>
                <c:pt idx="61576">
                  <c:v>61576</c:v>
                </c:pt>
                <c:pt idx="61577">
                  <c:v>61577</c:v>
                </c:pt>
                <c:pt idx="61578">
                  <c:v>61578</c:v>
                </c:pt>
                <c:pt idx="61579">
                  <c:v>61579</c:v>
                </c:pt>
                <c:pt idx="61580">
                  <c:v>61580</c:v>
                </c:pt>
                <c:pt idx="61581">
                  <c:v>61581</c:v>
                </c:pt>
                <c:pt idx="61582">
                  <c:v>61582</c:v>
                </c:pt>
                <c:pt idx="61583">
                  <c:v>61583</c:v>
                </c:pt>
                <c:pt idx="61584">
                  <c:v>61584</c:v>
                </c:pt>
                <c:pt idx="61585">
                  <c:v>61585</c:v>
                </c:pt>
                <c:pt idx="61586">
                  <c:v>61586</c:v>
                </c:pt>
                <c:pt idx="61587">
                  <c:v>61587</c:v>
                </c:pt>
                <c:pt idx="61588">
                  <c:v>61588</c:v>
                </c:pt>
                <c:pt idx="61589">
                  <c:v>61589</c:v>
                </c:pt>
                <c:pt idx="61590">
                  <c:v>61590</c:v>
                </c:pt>
                <c:pt idx="61591">
                  <c:v>61591</c:v>
                </c:pt>
                <c:pt idx="61592">
                  <c:v>61592</c:v>
                </c:pt>
                <c:pt idx="61593">
                  <c:v>61593</c:v>
                </c:pt>
                <c:pt idx="61594">
                  <c:v>61594</c:v>
                </c:pt>
                <c:pt idx="61595">
                  <c:v>61595</c:v>
                </c:pt>
                <c:pt idx="61596">
                  <c:v>61596</c:v>
                </c:pt>
                <c:pt idx="61597">
                  <c:v>61597</c:v>
                </c:pt>
                <c:pt idx="61598">
                  <c:v>61598</c:v>
                </c:pt>
                <c:pt idx="61599">
                  <c:v>61599</c:v>
                </c:pt>
                <c:pt idx="61600">
                  <c:v>61600</c:v>
                </c:pt>
                <c:pt idx="61601">
                  <c:v>61601</c:v>
                </c:pt>
                <c:pt idx="61602">
                  <c:v>61602</c:v>
                </c:pt>
                <c:pt idx="61603">
                  <c:v>61603</c:v>
                </c:pt>
                <c:pt idx="61604">
                  <c:v>61604</c:v>
                </c:pt>
                <c:pt idx="61605">
                  <c:v>61605</c:v>
                </c:pt>
                <c:pt idx="61606">
                  <c:v>61606</c:v>
                </c:pt>
                <c:pt idx="61607">
                  <c:v>61607</c:v>
                </c:pt>
                <c:pt idx="61608">
                  <c:v>61608</c:v>
                </c:pt>
                <c:pt idx="61609">
                  <c:v>61609</c:v>
                </c:pt>
                <c:pt idx="61610">
                  <c:v>61610</c:v>
                </c:pt>
                <c:pt idx="61611">
                  <c:v>61611</c:v>
                </c:pt>
                <c:pt idx="61612">
                  <c:v>61612</c:v>
                </c:pt>
                <c:pt idx="61613">
                  <c:v>61613</c:v>
                </c:pt>
                <c:pt idx="61614">
                  <c:v>61614</c:v>
                </c:pt>
                <c:pt idx="61615">
                  <c:v>61615</c:v>
                </c:pt>
                <c:pt idx="61616">
                  <c:v>61616</c:v>
                </c:pt>
                <c:pt idx="61617">
                  <c:v>61617</c:v>
                </c:pt>
                <c:pt idx="61618">
                  <c:v>61618</c:v>
                </c:pt>
                <c:pt idx="61619">
                  <c:v>61619</c:v>
                </c:pt>
                <c:pt idx="61620">
                  <c:v>61620</c:v>
                </c:pt>
                <c:pt idx="61621">
                  <c:v>61621</c:v>
                </c:pt>
                <c:pt idx="61622">
                  <c:v>61622</c:v>
                </c:pt>
                <c:pt idx="61623">
                  <c:v>61623</c:v>
                </c:pt>
                <c:pt idx="61624">
                  <c:v>61624</c:v>
                </c:pt>
                <c:pt idx="61625">
                  <c:v>61625</c:v>
                </c:pt>
                <c:pt idx="61626">
                  <c:v>61626</c:v>
                </c:pt>
                <c:pt idx="61627">
                  <c:v>61627</c:v>
                </c:pt>
                <c:pt idx="61628">
                  <c:v>61628</c:v>
                </c:pt>
                <c:pt idx="61629">
                  <c:v>61629</c:v>
                </c:pt>
                <c:pt idx="61630">
                  <c:v>61630</c:v>
                </c:pt>
                <c:pt idx="61631">
                  <c:v>61631</c:v>
                </c:pt>
                <c:pt idx="61632">
                  <c:v>61632</c:v>
                </c:pt>
                <c:pt idx="61633">
                  <c:v>61633</c:v>
                </c:pt>
                <c:pt idx="61634">
                  <c:v>61634</c:v>
                </c:pt>
                <c:pt idx="61635">
                  <c:v>61635</c:v>
                </c:pt>
                <c:pt idx="61636">
                  <c:v>61636</c:v>
                </c:pt>
                <c:pt idx="61637">
                  <c:v>61637</c:v>
                </c:pt>
                <c:pt idx="61638">
                  <c:v>61638</c:v>
                </c:pt>
                <c:pt idx="61639">
                  <c:v>61639</c:v>
                </c:pt>
                <c:pt idx="61640">
                  <c:v>61640</c:v>
                </c:pt>
                <c:pt idx="61641">
                  <c:v>61641</c:v>
                </c:pt>
                <c:pt idx="61642">
                  <c:v>61642</c:v>
                </c:pt>
                <c:pt idx="61643">
                  <c:v>61643</c:v>
                </c:pt>
                <c:pt idx="61644">
                  <c:v>61644</c:v>
                </c:pt>
                <c:pt idx="61645">
                  <c:v>61645</c:v>
                </c:pt>
                <c:pt idx="61646">
                  <c:v>61646</c:v>
                </c:pt>
                <c:pt idx="61647">
                  <c:v>61647</c:v>
                </c:pt>
                <c:pt idx="61648">
                  <c:v>61648</c:v>
                </c:pt>
                <c:pt idx="61649">
                  <c:v>61649</c:v>
                </c:pt>
                <c:pt idx="61650">
                  <c:v>61650</c:v>
                </c:pt>
                <c:pt idx="61651">
                  <c:v>61651</c:v>
                </c:pt>
                <c:pt idx="61652">
                  <c:v>61652</c:v>
                </c:pt>
                <c:pt idx="61653">
                  <c:v>61653</c:v>
                </c:pt>
                <c:pt idx="61654">
                  <c:v>61654</c:v>
                </c:pt>
                <c:pt idx="61655">
                  <c:v>61655</c:v>
                </c:pt>
                <c:pt idx="61656">
                  <c:v>61656</c:v>
                </c:pt>
                <c:pt idx="61657">
                  <c:v>61657</c:v>
                </c:pt>
                <c:pt idx="61658">
                  <c:v>61658</c:v>
                </c:pt>
                <c:pt idx="61659">
                  <c:v>61659</c:v>
                </c:pt>
                <c:pt idx="61660">
                  <c:v>61660</c:v>
                </c:pt>
                <c:pt idx="61661">
                  <c:v>61661</c:v>
                </c:pt>
                <c:pt idx="61662">
                  <c:v>61662</c:v>
                </c:pt>
                <c:pt idx="61663">
                  <c:v>61663</c:v>
                </c:pt>
                <c:pt idx="61664">
                  <c:v>61664</c:v>
                </c:pt>
                <c:pt idx="61665">
                  <c:v>61665</c:v>
                </c:pt>
                <c:pt idx="61666">
                  <c:v>61666</c:v>
                </c:pt>
                <c:pt idx="61667">
                  <c:v>61667</c:v>
                </c:pt>
                <c:pt idx="61668">
                  <c:v>61668</c:v>
                </c:pt>
                <c:pt idx="61669">
                  <c:v>61669</c:v>
                </c:pt>
                <c:pt idx="61670">
                  <c:v>61670</c:v>
                </c:pt>
                <c:pt idx="61671">
                  <c:v>61671</c:v>
                </c:pt>
                <c:pt idx="61672">
                  <c:v>61672</c:v>
                </c:pt>
                <c:pt idx="61673">
                  <c:v>61673</c:v>
                </c:pt>
                <c:pt idx="61674">
                  <c:v>61674</c:v>
                </c:pt>
                <c:pt idx="61675">
                  <c:v>61675</c:v>
                </c:pt>
                <c:pt idx="61676">
                  <c:v>61676</c:v>
                </c:pt>
                <c:pt idx="61677">
                  <c:v>61677</c:v>
                </c:pt>
                <c:pt idx="61678">
                  <c:v>61678</c:v>
                </c:pt>
                <c:pt idx="61679">
                  <c:v>61679</c:v>
                </c:pt>
                <c:pt idx="61680">
                  <c:v>61680</c:v>
                </c:pt>
                <c:pt idx="61681">
                  <c:v>61681</c:v>
                </c:pt>
                <c:pt idx="61682">
                  <c:v>61682</c:v>
                </c:pt>
                <c:pt idx="61683">
                  <c:v>61683</c:v>
                </c:pt>
                <c:pt idx="61684">
                  <c:v>61684</c:v>
                </c:pt>
                <c:pt idx="61685">
                  <c:v>61685</c:v>
                </c:pt>
                <c:pt idx="61686">
                  <c:v>61686</c:v>
                </c:pt>
                <c:pt idx="61687">
                  <c:v>61687</c:v>
                </c:pt>
                <c:pt idx="61688">
                  <c:v>61688</c:v>
                </c:pt>
                <c:pt idx="61689">
                  <c:v>61689</c:v>
                </c:pt>
                <c:pt idx="61690">
                  <c:v>61690</c:v>
                </c:pt>
                <c:pt idx="61691">
                  <c:v>61691</c:v>
                </c:pt>
                <c:pt idx="61692">
                  <c:v>61692</c:v>
                </c:pt>
                <c:pt idx="61693">
                  <c:v>61693</c:v>
                </c:pt>
                <c:pt idx="61694">
                  <c:v>61694</c:v>
                </c:pt>
                <c:pt idx="61695">
                  <c:v>61695</c:v>
                </c:pt>
                <c:pt idx="61696">
                  <c:v>61696</c:v>
                </c:pt>
                <c:pt idx="61697">
                  <c:v>61697</c:v>
                </c:pt>
                <c:pt idx="61698">
                  <c:v>61698</c:v>
                </c:pt>
                <c:pt idx="61699">
                  <c:v>61699</c:v>
                </c:pt>
                <c:pt idx="61700">
                  <c:v>61700</c:v>
                </c:pt>
                <c:pt idx="61701">
                  <c:v>61701</c:v>
                </c:pt>
                <c:pt idx="61702">
                  <c:v>61702</c:v>
                </c:pt>
                <c:pt idx="61703">
                  <c:v>61703</c:v>
                </c:pt>
                <c:pt idx="61704">
                  <c:v>61704</c:v>
                </c:pt>
                <c:pt idx="61705">
                  <c:v>61705</c:v>
                </c:pt>
                <c:pt idx="61706">
                  <c:v>61706</c:v>
                </c:pt>
                <c:pt idx="61707">
                  <c:v>61707</c:v>
                </c:pt>
                <c:pt idx="61708">
                  <c:v>61708</c:v>
                </c:pt>
                <c:pt idx="61709">
                  <c:v>61709</c:v>
                </c:pt>
                <c:pt idx="61710">
                  <c:v>61710</c:v>
                </c:pt>
                <c:pt idx="61711">
                  <c:v>61711</c:v>
                </c:pt>
                <c:pt idx="61712">
                  <c:v>61712</c:v>
                </c:pt>
                <c:pt idx="61713">
                  <c:v>61713</c:v>
                </c:pt>
                <c:pt idx="61714">
                  <c:v>61714</c:v>
                </c:pt>
                <c:pt idx="61715">
                  <c:v>61715</c:v>
                </c:pt>
                <c:pt idx="61716">
                  <c:v>61716</c:v>
                </c:pt>
                <c:pt idx="61717">
                  <c:v>61717</c:v>
                </c:pt>
                <c:pt idx="61718">
                  <c:v>61718</c:v>
                </c:pt>
                <c:pt idx="61719">
                  <c:v>61719</c:v>
                </c:pt>
                <c:pt idx="61720">
                  <c:v>61720</c:v>
                </c:pt>
                <c:pt idx="61721">
                  <c:v>61721</c:v>
                </c:pt>
                <c:pt idx="61722">
                  <c:v>61722</c:v>
                </c:pt>
                <c:pt idx="61723">
                  <c:v>61723</c:v>
                </c:pt>
                <c:pt idx="61724">
                  <c:v>61724</c:v>
                </c:pt>
                <c:pt idx="61725">
                  <c:v>61725</c:v>
                </c:pt>
                <c:pt idx="61726">
                  <c:v>61726</c:v>
                </c:pt>
                <c:pt idx="61727">
                  <c:v>61727</c:v>
                </c:pt>
                <c:pt idx="61728">
                  <c:v>61728</c:v>
                </c:pt>
                <c:pt idx="61729">
                  <c:v>61729</c:v>
                </c:pt>
                <c:pt idx="61730">
                  <c:v>61730</c:v>
                </c:pt>
                <c:pt idx="61731">
                  <c:v>61731</c:v>
                </c:pt>
                <c:pt idx="61732">
                  <c:v>61732</c:v>
                </c:pt>
                <c:pt idx="61733">
                  <c:v>61733</c:v>
                </c:pt>
                <c:pt idx="61734">
                  <c:v>61734</c:v>
                </c:pt>
                <c:pt idx="61735">
                  <c:v>61735</c:v>
                </c:pt>
                <c:pt idx="61736">
                  <c:v>61736</c:v>
                </c:pt>
                <c:pt idx="61737">
                  <c:v>61737</c:v>
                </c:pt>
                <c:pt idx="61738">
                  <c:v>61738</c:v>
                </c:pt>
                <c:pt idx="61739">
                  <c:v>61739</c:v>
                </c:pt>
                <c:pt idx="61740">
                  <c:v>61740</c:v>
                </c:pt>
                <c:pt idx="61741">
                  <c:v>61741</c:v>
                </c:pt>
                <c:pt idx="61742">
                  <c:v>61742</c:v>
                </c:pt>
                <c:pt idx="61743">
                  <c:v>61743</c:v>
                </c:pt>
                <c:pt idx="61744">
                  <c:v>61744</c:v>
                </c:pt>
                <c:pt idx="61745">
                  <c:v>61745</c:v>
                </c:pt>
                <c:pt idx="61746">
                  <c:v>61746</c:v>
                </c:pt>
                <c:pt idx="61747">
                  <c:v>61747</c:v>
                </c:pt>
                <c:pt idx="61748">
                  <c:v>61748</c:v>
                </c:pt>
                <c:pt idx="61749">
                  <c:v>61749</c:v>
                </c:pt>
                <c:pt idx="61750">
                  <c:v>61750</c:v>
                </c:pt>
                <c:pt idx="61751">
                  <c:v>61751</c:v>
                </c:pt>
                <c:pt idx="61752">
                  <c:v>61752</c:v>
                </c:pt>
                <c:pt idx="61753">
                  <c:v>61753</c:v>
                </c:pt>
                <c:pt idx="61754">
                  <c:v>61754</c:v>
                </c:pt>
                <c:pt idx="61755">
                  <c:v>61755</c:v>
                </c:pt>
                <c:pt idx="61756">
                  <c:v>61756</c:v>
                </c:pt>
                <c:pt idx="61757">
                  <c:v>61757</c:v>
                </c:pt>
                <c:pt idx="61758">
                  <c:v>61758</c:v>
                </c:pt>
                <c:pt idx="61759">
                  <c:v>61759</c:v>
                </c:pt>
                <c:pt idx="61760">
                  <c:v>61760</c:v>
                </c:pt>
                <c:pt idx="61761">
                  <c:v>61761</c:v>
                </c:pt>
                <c:pt idx="61762">
                  <c:v>61762</c:v>
                </c:pt>
                <c:pt idx="61763">
                  <c:v>61763</c:v>
                </c:pt>
                <c:pt idx="61764">
                  <c:v>61764</c:v>
                </c:pt>
                <c:pt idx="61765">
                  <c:v>61765</c:v>
                </c:pt>
                <c:pt idx="61766">
                  <c:v>61766</c:v>
                </c:pt>
                <c:pt idx="61767">
                  <c:v>61767</c:v>
                </c:pt>
                <c:pt idx="61768">
                  <c:v>61768</c:v>
                </c:pt>
                <c:pt idx="61769">
                  <c:v>61769</c:v>
                </c:pt>
                <c:pt idx="61770">
                  <c:v>61770</c:v>
                </c:pt>
                <c:pt idx="61771">
                  <c:v>61771</c:v>
                </c:pt>
                <c:pt idx="61772">
                  <c:v>61772</c:v>
                </c:pt>
                <c:pt idx="61773">
                  <c:v>61773</c:v>
                </c:pt>
                <c:pt idx="61774">
                  <c:v>61774</c:v>
                </c:pt>
                <c:pt idx="61775">
                  <c:v>61775</c:v>
                </c:pt>
                <c:pt idx="61776">
                  <c:v>61776</c:v>
                </c:pt>
                <c:pt idx="61777">
                  <c:v>61777</c:v>
                </c:pt>
                <c:pt idx="61778">
                  <c:v>61778</c:v>
                </c:pt>
                <c:pt idx="61779">
                  <c:v>61779</c:v>
                </c:pt>
                <c:pt idx="61780">
                  <c:v>61780</c:v>
                </c:pt>
                <c:pt idx="61781">
                  <c:v>61781</c:v>
                </c:pt>
                <c:pt idx="61782">
                  <c:v>61782</c:v>
                </c:pt>
                <c:pt idx="61783">
                  <c:v>61783</c:v>
                </c:pt>
                <c:pt idx="61784">
                  <c:v>61784</c:v>
                </c:pt>
                <c:pt idx="61785">
                  <c:v>61785</c:v>
                </c:pt>
                <c:pt idx="61786">
                  <c:v>61786</c:v>
                </c:pt>
                <c:pt idx="61787">
                  <c:v>61787</c:v>
                </c:pt>
                <c:pt idx="61788">
                  <c:v>61788</c:v>
                </c:pt>
                <c:pt idx="61789">
                  <c:v>61789</c:v>
                </c:pt>
                <c:pt idx="61790">
                  <c:v>61790</c:v>
                </c:pt>
                <c:pt idx="61791">
                  <c:v>61791</c:v>
                </c:pt>
                <c:pt idx="61792">
                  <c:v>61792</c:v>
                </c:pt>
                <c:pt idx="61793">
                  <c:v>61793</c:v>
                </c:pt>
                <c:pt idx="61794">
                  <c:v>61794</c:v>
                </c:pt>
                <c:pt idx="61795">
                  <c:v>61795</c:v>
                </c:pt>
                <c:pt idx="61796">
                  <c:v>61796</c:v>
                </c:pt>
                <c:pt idx="61797">
                  <c:v>61797</c:v>
                </c:pt>
                <c:pt idx="61798">
                  <c:v>61798</c:v>
                </c:pt>
                <c:pt idx="61799">
                  <c:v>61799</c:v>
                </c:pt>
                <c:pt idx="61800">
                  <c:v>61800</c:v>
                </c:pt>
                <c:pt idx="61801">
                  <c:v>61801</c:v>
                </c:pt>
                <c:pt idx="61802">
                  <c:v>61802</c:v>
                </c:pt>
                <c:pt idx="61803">
                  <c:v>61803</c:v>
                </c:pt>
                <c:pt idx="61804">
                  <c:v>61804</c:v>
                </c:pt>
                <c:pt idx="61805">
                  <c:v>61805</c:v>
                </c:pt>
                <c:pt idx="61806">
                  <c:v>61806</c:v>
                </c:pt>
                <c:pt idx="61807">
                  <c:v>61807</c:v>
                </c:pt>
                <c:pt idx="61808">
                  <c:v>61808</c:v>
                </c:pt>
                <c:pt idx="61809">
                  <c:v>61809</c:v>
                </c:pt>
                <c:pt idx="61810">
                  <c:v>61810</c:v>
                </c:pt>
                <c:pt idx="61811">
                  <c:v>61811</c:v>
                </c:pt>
                <c:pt idx="61812">
                  <c:v>61812</c:v>
                </c:pt>
                <c:pt idx="61813">
                  <c:v>61813</c:v>
                </c:pt>
                <c:pt idx="61814">
                  <c:v>61814</c:v>
                </c:pt>
                <c:pt idx="61815">
                  <c:v>61815</c:v>
                </c:pt>
                <c:pt idx="61816">
                  <c:v>61816</c:v>
                </c:pt>
                <c:pt idx="61817">
                  <c:v>61817</c:v>
                </c:pt>
                <c:pt idx="61818">
                  <c:v>61818</c:v>
                </c:pt>
                <c:pt idx="61819">
                  <c:v>61819</c:v>
                </c:pt>
                <c:pt idx="61820">
                  <c:v>61820</c:v>
                </c:pt>
                <c:pt idx="61821">
                  <c:v>61821</c:v>
                </c:pt>
                <c:pt idx="61822">
                  <c:v>61822</c:v>
                </c:pt>
                <c:pt idx="61823">
                  <c:v>61823</c:v>
                </c:pt>
                <c:pt idx="61824">
                  <c:v>61824</c:v>
                </c:pt>
                <c:pt idx="61825">
                  <c:v>61825</c:v>
                </c:pt>
                <c:pt idx="61826">
                  <c:v>61826</c:v>
                </c:pt>
                <c:pt idx="61827">
                  <c:v>61827</c:v>
                </c:pt>
                <c:pt idx="61828">
                  <c:v>61828</c:v>
                </c:pt>
                <c:pt idx="61829">
                  <c:v>61829</c:v>
                </c:pt>
                <c:pt idx="61830">
                  <c:v>61830</c:v>
                </c:pt>
                <c:pt idx="61831">
                  <c:v>61831</c:v>
                </c:pt>
                <c:pt idx="61832">
                  <c:v>61832</c:v>
                </c:pt>
                <c:pt idx="61833">
                  <c:v>61833</c:v>
                </c:pt>
                <c:pt idx="61834">
                  <c:v>61834</c:v>
                </c:pt>
                <c:pt idx="61835">
                  <c:v>61835</c:v>
                </c:pt>
                <c:pt idx="61836">
                  <c:v>61836</c:v>
                </c:pt>
                <c:pt idx="61837">
                  <c:v>61837</c:v>
                </c:pt>
                <c:pt idx="61838">
                  <c:v>61838</c:v>
                </c:pt>
                <c:pt idx="61839">
                  <c:v>61839</c:v>
                </c:pt>
                <c:pt idx="61840">
                  <c:v>61840</c:v>
                </c:pt>
                <c:pt idx="61841">
                  <c:v>61841</c:v>
                </c:pt>
                <c:pt idx="61842">
                  <c:v>61842</c:v>
                </c:pt>
                <c:pt idx="61843">
                  <c:v>61843</c:v>
                </c:pt>
                <c:pt idx="61844">
                  <c:v>61844</c:v>
                </c:pt>
                <c:pt idx="61845">
                  <c:v>61845</c:v>
                </c:pt>
                <c:pt idx="61846">
                  <c:v>61846</c:v>
                </c:pt>
                <c:pt idx="61847">
                  <c:v>61847</c:v>
                </c:pt>
                <c:pt idx="61848">
                  <c:v>61848</c:v>
                </c:pt>
                <c:pt idx="61849">
                  <c:v>61849</c:v>
                </c:pt>
                <c:pt idx="61850">
                  <c:v>61850</c:v>
                </c:pt>
                <c:pt idx="61851">
                  <c:v>61851</c:v>
                </c:pt>
                <c:pt idx="61852">
                  <c:v>61852</c:v>
                </c:pt>
                <c:pt idx="61853">
                  <c:v>61853</c:v>
                </c:pt>
                <c:pt idx="61854">
                  <c:v>61854</c:v>
                </c:pt>
                <c:pt idx="61855">
                  <c:v>61855</c:v>
                </c:pt>
                <c:pt idx="61856">
                  <c:v>61856</c:v>
                </c:pt>
                <c:pt idx="61857">
                  <c:v>61857</c:v>
                </c:pt>
                <c:pt idx="61858">
                  <c:v>61858</c:v>
                </c:pt>
                <c:pt idx="61859">
                  <c:v>61859</c:v>
                </c:pt>
                <c:pt idx="61860">
                  <c:v>61860</c:v>
                </c:pt>
                <c:pt idx="61861">
                  <c:v>61861</c:v>
                </c:pt>
                <c:pt idx="61862">
                  <c:v>61862</c:v>
                </c:pt>
                <c:pt idx="61863">
                  <c:v>61863</c:v>
                </c:pt>
                <c:pt idx="61864">
                  <c:v>61864</c:v>
                </c:pt>
                <c:pt idx="61865">
                  <c:v>61865</c:v>
                </c:pt>
                <c:pt idx="61866">
                  <c:v>61866</c:v>
                </c:pt>
                <c:pt idx="61867">
                  <c:v>61867</c:v>
                </c:pt>
                <c:pt idx="61868">
                  <c:v>61868</c:v>
                </c:pt>
                <c:pt idx="61869">
                  <c:v>61869</c:v>
                </c:pt>
                <c:pt idx="61870">
                  <c:v>61870</c:v>
                </c:pt>
                <c:pt idx="61871">
                  <c:v>61871</c:v>
                </c:pt>
                <c:pt idx="61872">
                  <c:v>61872</c:v>
                </c:pt>
                <c:pt idx="61873">
                  <c:v>61873</c:v>
                </c:pt>
                <c:pt idx="61874">
                  <c:v>61874</c:v>
                </c:pt>
                <c:pt idx="61875">
                  <c:v>61875</c:v>
                </c:pt>
                <c:pt idx="61876">
                  <c:v>61876</c:v>
                </c:pt>
                <c:pt idx="61877">
                  <c:v>61877</c:v>
                </c:pt>
                <c:pt idx="61878">
                  <c:v>61878</c:v>
                </c:pt>
                <c:pt idx="61879">
                  <c:v>61879</c:v>
                </c:pt>
                <c:pt idx="61880">
                  <c:v>61880</c:v>
                </c:pt>
                <c:pt idx="61881">
                  <c:v>61881</c:v>
                </c:pt>
                <c:pt idx="61882">
                  <c:v>61882</c:v>
                </c:pt>
                <c:pt idx="61883">
                  <c:v>61883</c:v>
                </c:pt>
                <c:pt idx="61884">
                  <c:v>61884</c:v>
                </c:pt>
                <c:pt idx="61885">
                  <c:v>61885</c:v>
                </c:pt>
                <c:pt idx="61886">
                  <c:v>61886</c:v>
                </c:pt>
                <c:pt idx="61887">
                  <c:v>61887</c:v>
                </c:pt>
                <c:pt idx="61888">
                  <c:v>61888</c:v>
                </c:pt>
                <c:pt idx="61889">
                  <c:v>61889</c:v>
                </c:pt>
                <c:pt idx="61890">
                  <c:v>61890</c:v>
                </c:pt>
                <c:pt idx="61891">
                  <c:v>61891</c:v>
                </c:pt>
                <c:pt idx="61892">
                  <c:v>61892</c:v>
                </c:pt>
                <c:pt idx="61893">
                  <c:v>61893</c:v>
                </c:pt>
                <c:pt idx="61894">
                  <c:v>61894</c:v>
                </c:pt>
                <c:pt idx="61895">
                  <c:v>61895</c:v>
                </c:pt>
                <c:pt idx="61896">
                  <c:v>61896</c:v>
                </c:pt>
                <c:pt idx="61897">
                  <c:v>61897</c:v>
                </c:pt>
                <c:pt idx="61898">
                  <c:v>61898</c:v>
                </c:pt>
                <c:pt idx="61899">
                  <c:v>61899</c:v>
                </c:pt>
                <c:pt idx="61900">
                  <c:v>61900</c:v>
                </c:pt>
                <c:pt idx="61901">
                  <c:v>61901</c:v>
                </c:pt>
                <c:pt idx="61902">
                  <c:v>61902</c:v>
                </c:pt>
                <c:pt idx="61903">
                  <c:v>61903</c:v>
                </c:pt>
                <c:pt idx="61904">
                  <c:v>61904</c:v>
                </c:pt>
                <c:pt idx="61905">
                  <c:v>61905</c:v>
                </c:pt>
                <c:pt idx="61906">
                  <c:v>61906</c:v>
                </c:pt>
                <c:pt idx="61907">
                  <c:v>61907</c:v>
                </c:pt>
                <c:pt idx="61908">
                  <c:v>61908</c:v>
                </c:pt>
                <c:pt idx="61909">
                  <c:v>61909</c:v>
                </c:pt>
                <c:pt idx="61910">
                  <c:v>61910</c:v>
                </c:pt>
                <c:pt idx="61911">
                  <c:v>61911</c:v>
                </c:pt>
                <c:pt idx="61912">
                  <c:v>61912</c:v>
                </c:pt>
                <c:pt idx="61913">
                  <c:v>61913</c:v>
                </c:pt>
                <c:pt idx="61914">
                  <c:v>61914</c:v>
                </c:pt>
                <c:pt idx="61915">
                  <c:v>61915</c:v>
                </c:pt>
                <c:pt idx="61916">
                  <c:v>61916</c:v>
                </c:pt>
                <c:pt idx="61917">
                  <c:v>61917</c:v>
                </c:pt>
                <c:pt idx="61918">
                  <c:v>61918</c:v>
                </c:pt>
                <c:pt idx="61919">
                  <c:v>61919</c:v>
                </c:pt>
                <c:pt idx="61920">
                  <c:v>61920</c:v>
                </c:pt>
                <c:pt idx="61921">
                  <c:v>61921</c:v>
                </c:pt>
                <c:pt idx="61922">
                  <c:v>61922</c:v>
                </c:pt>
                <c:pt idx="61923">
                  <c:v>61923</c:v>
                </c:pt>
                <c:pt idx="61924">
                  <c:v>61924</c:v>
                </c:pt>
                <c:pt idx="61925">
                  <c:v>61925</c:v>
                </c:pt>
                <c:pt idx="61926">
                  <c:v>61926</c:v>
                </c:pt>
                <c:pt idx="61927">
                  <c:v>61927</c:v>
                </c:pt>
                <c:pt idx="61928">
                  <c:v>61928</c:v>
                </c:pt>
                <c:pt idx="61929">
                  <c:v>61929</c:v>
                </c:pt>
                <c:pt idx="61930">
                  <c:v>61930</c:v>
                </c:pt>
                <c:pt idx="61931">
                  <c:v>61931</c:v>
                </c:pt>
                <c:pt idx="61932">
                  <c:v>61932</c:v>
                </c:pt>
                <c:pt idx="61933">
                  <c:v>61933</c:v>
                </c:pt>
                <c:pt idx="61934">
                  <c:v>61934</c:v>
                </c:pt>
                <c:pt idx="61935">
                  <c:v>61935</c:v>
                </c:pt>
                <c:pt idx="61936">
                  <c:v>61936</c:v>
                </c:pt>
                <c:pt idx="61937">
                  <c:v>61937</c:v>
                </c:pt>
                <c:pt idx="61938">
                  <c:v>61938</c:v>
                </c:pt>
                <c:pt idx="61939">
                  <c:v>61939</c:v>
                </c:pt>
                <c:pt idx="61940">
                  <c:v>61940</c:v>
                </c:pt>
                <c:pt idx="61941">
                  <c:v>61941</c:v>
                </c:pt>
                <c:pt idx="61942">
                  <c:v>61942</c:v>
                </c:pt>
                <c:pt idx="61943">
                  <c:v>61943</c:v>
                </c:pt>
                <c:pt idx="61944">
                  <c:v>61944</c:v>
                </c:pt>
                <c:pt idx="61945">
                  <c:v>61945</c:v>
                </c:pt>
                <c:pt idx="61946">
                  <c:v>61946</c:v>
                </c:pt>
                <c:pt idx="61947">
                  <c:v>61947</c:v>
                </c:pt>
                <c:pt idx="61948">
                  <c:v>61948</c:v>
                </c:pt>
                <c:pt idx="61949">
                  <c:v>61949</c:v>
                </c:pt>
                <c:pt idx="61950">
                  <c:v>61950</c:v>
                </c:pt>
                <c:pt idx="61951">
                  <c:v>61951</c:v>
                </c:pt>
                <c:pt idx="61952">
                  <c:v>61952</c:v>
                </c:pt>
                <c:pt idx="61953">
                  <c:v>61953</c:v>
                </c:pt>
                <c:pt idx="61954">
                  <c:v>61954</c:v>
                </c:pt>
                <c:pt idx="61955">
                  <c:v>61955</c:v>
                </c:pt>
                <c:pt idx="61956">
                  <c:v>61956</c:v>
                </c:pt>
                <c:pt idx="61957">
                  <c:v>61957</c:v>
                </c:pt>
                <c:pt idx="61958">
                  <c:v>61958</c:v>
                </c:pt>
                <c:pt idx="61959">
                  <c:v>61959</c:v>
                </c:pt>
                <c:pt idx="61960">
                  <c:v>61960</c:v>
                </c:pt>
                <c:pt idx="61961">
                  <c:v>61961</c:v>
                </c:pt>
                <c:pt idx="61962">
                  <c:v>61962</c:v>
                </c:pt>
                <c:pt idx="61963">
                  <c:v>61963</c:v>
                </c:pt>
                <c:pt idx="61964">
                  <c:v>61964</c:v>
                </c:pt>
                <c:pt idx="61965">
                  <c:v>61965</c:v>
                </c:pt>
                <c:pt idx="61966">
                  <c:v>61966</c:v>
                </c:pt>
                <c:pt idx="61967">
                  <c:v>61967</c:v>
                </c:pt>
                <c:pt idx="61968">
                  <c:v>61968</c:v>
                </c:pt>
                <c:pt idx="61969">
                  <c:v>61969</c:v>
                </c:pt>
                <c:pt idx="61970">
                  <c:v>61970</c:v>
                </c:pt>
                <c:pt idx="61971">
                  <c:v>61971</c:v>
                </c:pt>
                <c:pt idx="61972">
                  <c:v>61972</c:v>
                </c:pt>
                <c:pt idx="61973">
                  <c:v>61973</c:v>
                </c:pt>
                <c:pt idx="61974">
                  <c:v>61974</c:v>
                </c:pt>
                <c:pt idx="61975">
                  <c:v>61975</c:v>
                </c:pt>
                <c:pt idx="61976">
                  <c:v>61976</c:v>
                </c:pt>
                <c:pt idx="61977">
                  <c:v>61977</c:v>
                </c:pt>
                <c:pt idx="61978">
                  <c:v>61978</c:v>
                </c:pt>
                <c:pt idx="61979">
                  <c:v>61979</c:v>
                </c:pt>
                <c:pt idx="61980">
                  <c:v>61980</c:v>
                </c:pt>
                <c:pt idx="61981">
                  <c:v>61981</c:v>
                </c:pt>
                <c:pt idx="61982">
                  <c:v>61982</c:v>
                </c:pt>
                <c:pt idx="61983">
                  <c:v>61983</c:v>
                </c:pt>
                <c:pt idx="61984">
                  <c:v>61984</c:v>
                </c:pt>
                <c:pt idx="61985">
                  <c:v>61985</c:v>
                </c:pt>
                <c:pt idx="61986">
                  <c:v>61986</c:v>
                </c:pt>
                <c:pt idx="61987">
                  <c:v>61987</c:v>
                </c:pt>
                <c:pt idx="61988">
                  <c:v>61988</c:v>
                </c:pt>
                <c:pt idx="61989">
                  <c:v>61989</c:v>
                </c:pt>
                <c:pt idx="61990">
                  <c:v>61990</c:v>
                </c:pt>
                <c:pt idx="61991">
                  <c:v>61991</c:v>
                </c:pt>
                <c:pt idx="61992">
                  <c:v>61992</c:v>
                </c:pt>
                <c:pt idx="61993">
                  <c:v>61993</c:v>
                </c:pt>
                <c:pt idx="61994">
                  <c:v>61994</c:v>
                </c:pt>
                <c:pt idx="61995">
                  <c:v>61995</c:v>
                </c:pt>
                <c:pt idx="61996">
                  <c:v>61996</c:v>
                </c:pt>
                <c:pt idx="61997">
                  <c:v>61997</c:v>
                </c:pt>
                <c:pt idx="61998">
                  <c:v>61998</c:v>
                </c:pt>
                <c:pt idx="61999">
                  <c:v>61999</c:v>
                </c:pt>
                <c:pt idx="62000">
                  <c:v>62000</c:v>
                </c:pt>
                <c:pt idx="62001">
                  <c:v>62001</c:v>
                </c:pt>
                <c:pt idx="62002">
                  <c:v>62002</c:v>
                </c:pt>
                <c:pt idx="62003">
                  <c:v>62003</c:v>
                </c:pt>
                <c:pt idx="62004">
                  <c:v>62004</c:v>
                </c:pt>
                <c:pt idx="62005">
                  <c:v>62005</c:v>
                </c:pt>
                <c:pt idx="62006">
                  <c:v>62006</c:v>
                </c:pt>
                <c:pt idx="62007">
                  <c:v>62007</c:v>
                </c:pt>
                <c:pt idx="62008">
                  <c:v>62008</c:v>
                </c:pt>
                <c:pt idx="62009">
                  <c:v>62009</c:v>
                </c:pt>
                <c:pt idx="62010">
                  <c:v>62010</c:v>
                </c:pt>
                <c:pt idx="62011">
                  <c:v>62011</c:v>
                </c:pt>
                <c:pt idx="62012">
                  <c:v>62012</c:v>
                </c:pt>
                <c:pt idx="62013">
                  <c:v>62013</c:v>
                </c:pt>
                <c:pt idx="62014">
                  <c:v>62014</c:v>
                </c:pt>
                <c:pt idx="62015">
                  <c:v>62015</c:v>
                </c:pt>
                <c:pt idx="62016">
                  <c:v>62016</c:v>
                </c:pt>
                <c:pt idx="62017">
                  <c:v>62017</c:v>
                </c:pt>
                <c:pt idx="62018">
                  <c:v>62018</c:v>
                </c:pt>
                <c:pt idx="62019">
                  <c:v>62019</c:v>
                </c:pt>
                <c:pt idx="62020">
                  <c:v>62020</c:v>
                </c:pt>
                <c:pt idx="62021">
                  <c:v>62021</c:v>
                </c:pt>
                <c:pt idx="62022">
                  <c:v>62022</c:v>
                </c:pt>
                <c:pt idx="62023">
                  <c:v>62023</c:v>
                </c:pt>
                <c:pt idx="62024">
                  <c:v>62024</c:v>
                </c:pt>
                <c:pt idx="62025">
                  <c:v>62025</c:v>
                </c:pt>
                <c:pt idx="62026">
                  <c:v>62026</c:v>
                </c:pt>
                <c:pt idx="62027">
                  <c:v>62027</c:v>
                </c:pt>
                <c:pt idx="62028">
                  <c:v>62028</c:v>
                </c:pt>
                <c:pt idx="62029">
                  <c:v>62029</c:v>
                </c:pt>
                <c:pt idx="62030">
                  <c:v>62030</c:v>
                </c:pt>
                <c:pt idx="62031">
                  <c:v>62031</c:v>
                </c:pt>
                <c:pt idx="62032">
                  <c:v>62032</c:v>
                </c:pt>
                <c:pt idx="62033">
                  <c:v>62033</c:v>
                </c:pt>
                <c:pt idx="62034">
                  <c:v>62034</c:v>
                </c:pt>
                <c:pt idx="62035">
                  <c:v>62035</c:v>
                </c:pt>
                <c:pt idx="62036">
                  <c:v>62036</c:v>
                </c:pt>
                <c:pt idx="62037">
                  <c:v>62037</c:v>
                </c:pt>
                <c:pt idx="62038">
                  <c:v>62038</c:v>
                </c:pt>
                <c:pt idx="62039">
                  <c:v>62039</c:v>
                </c:pt>
                <c:pt idx="62040">
                  <c:v>62040</c:v>
                </c:pt>
                <c:pt idx="62041">
                  <c:v>62041</c:v>
                </c:pt>
                <c:pt idx="62042">
                  <c:v>62042</c:v>
                </c:pt>
                <c:pt idx="62043">
                  <c:v>62043</c:v>
                </c:pt>
                <c:pt idx="62044">
                  <c:v>62044</c:v>
                </c:pt>
                <c:pt idx="62045">
                  <c:v>62045</c:v>
                </c:pt>
                <c:pt idx="62046">
                  <c:v>62046</c:v>
                </c:pt>
                <c:pt idx="62047">
                  <c:v>62047</c:v>
                </c:pt>
                <c:pt idx="62048">
                  <c:v>62048</c:v>
                </c:pt>
                <c:pt idx="62049">
                  <c:v>62049</c:v>
                </c:pt>
                <c:pt idx="62050">
                  <c:v>62050</c:v>
                </c:pt>
                <c:pt idx="62051">
                  <c:v>62051</c:v>
                </c:pt>
                <c:pt idx="62052">
                  <c:v>62052</c:v>
                </c:pt>
                <c:pt idx="62053">
                  <c:v>62053</c:v>
                </c:pt>
                <c:pt idx="62054">
                  <c:v>62054</c:v>
                </c:pt>
                <c:pt idx="62055">
                  <c:v>62055</c:v>
                </c:pt>
                <c:pt idx="62056">
                  <c:v>62056</c:v>
                </c:pt>
                <c:pt idx="62057">
                  <c:v>62057</c:v>
                </c:pt>
                <c:pt idx="62058">
                  <c:v>62058</c:v>
                </c:pt>
                <c:pt idx="62059">
                  <c:v>62059</c:v>
                </c:pt>
                <c:pt idx="62060">
                  <c:v>62060</c:v>
                </c:pt>
                <c:pt idx="62061">
                  <c:v>62061</c:v>
                </c:pt>
                <c:pt idx="62062">
                  <c:v>62062</c:v>
                </c:pt>
                <c:pt idx="62063">
                  <c:v>62063</c:v>
                </c:pt>
                <c:pt idx="62064">
                  <c:v>62064</c:v>
                </c:pt>
                <c:pt idx="62065">
                  <c:v>62065</c:v>
                </c:pt>
                <c:pt idx="62066">
                  <c:v>62066</c:v>
                </c:pt>
                <c:pt idx="62067">
                  <c:v>62067</c:v>
                </c:pt>
                <c:pt idx="62068">
                  <c:v>62068</c:v>
                </c:pt>
                <c:pt idx="62069">
                  <c:v>62069</c:v>
                </c:pt>
                <c:pt idx="62070">
                  <c:v>62070</c:v>
                </c:pt>
                <c:pt idx="62071">
                  <c:v>62071</c:v>
                </c:pt>
                <c:pt idx="62072">
                  <c:v>62072</c:v>
                </c:pt>
                <c:pt idx="62073">
                  <c:v>62073</c:v>
                </c:pt>
                <c:pt idx="62074">
                  <c:v>62074</c:v>
                </c:pt>
                <c:pt idx="62075">
                  <c:v>62075</c:v>
                </c:pt>
                <c:pt idx="62076">
                  <c:v>62076</c:v>
                </c:pt>
                <c:pt idx="62077">
                  <c:v>62077</c:v>
                </c:pt>
                <c:pt idx="62078">
                  <c:v>62078</c:v>
                </c:pt>
                <c:pt idx="62079">
                  <c:v>62079</c:v>
                </c:pt>
                <c:pt idx="62080">
                  <c:v>62080</c:v>
                </c:pt>
                <c:pt idx="62081">
                  <c:v>62081</c:v>
                </c:pt>
                <c:pt idx="62082">
                  <c:v>62082</c:v>
                </c:pt>
                <c:pt idx="62083">
                  <c:v>62083</c:v>
                </c:pt>
                <c:pt idx="62084">
                  <c:v>62084</c:v>
                </c:pt>
                <c:pt idx="62085">
                  <c:v>62085</c:v>
                </c:pt>
                <c:pt idx="62086">
                  <c:v>62086</c:v>
                </c:pt>
                <c:pt idx="62087">
                  <c:v>62087</c:v>
                </c:pt>
                <c:pt idx="62088">
                  <c:v>62088</c:v>
                </c:pt>
                <c:pt idx="62089">
                  <c:v>62089</c:v>
                </c:pt>
                <c:pt idx="62090">
                  <c:v>62090</c:v>
                </c:pt>
                <c:pt idx="62091">
                  <c:v>62091</c:v>
                </c:pt>
                <c:pt idx="62092">
                  <c:v>62092</c:v>
                </c:pt>
                <c:pt idx="62093">
                  <c:v>62093</c:v>
                </c:pt>
                <c:pt idx="62094">
                  <c:v>62094</c:v>
                </c:pt>
                <c:pt idx="62095">
                  <c:v>62095</c:v>
                </c:pt>
                <c:pt idx="62096">
                  <c:v>62096</c:v>
                </c:pt>
                <c:pt idx="62097">
                  <c:v>62097</c:v>
                </c:pt>
                <c:pt idx="62098">
                  <c:v>62098</c:v>
                </c:pt>
                <c:pt idx="62099">
                  <c:v>62099</c:v>
                </c:pt>
                <c:pt idx="62100">
                  <c:v>62100</c:v>
                </c:pt>
                <c:pt idx="62101">
                  <c:v>62101</c:v>
                </c:pt>
                <c:pt idx="62102">
                  <c:v>62102</c:v>
                </c:pt>
                <c:pt idx="62103">
                  <c:v>62103</c:v>
                </c:pt>
                <c:pt idx="62104">
                  <c:v>62104</c:v>
                </c:pt>
                <c:pt idx="62105">
                  <c:v>62105</c:v>
                </c:pt>
                <c:pt idx="62106">
                  <c:v>62106</c:v>
                </c:pt>
                <c:pt idx="62107">
                  <c:v>62107</c:v>
                </c:pt>
                <c:pt idx="62108">
                  <c:v>62108</c:v>
                </c:pt>
                <c:pt idx="62109">
                  <c:v>62109</c:v>
                </c:pt>
                <c:pt idx="62110">
                  <c:v>62110</c:v>
                </c:pt>
                <c:pt idx="62111">
                  <c:v>62111</c:v>
                </c:pt>
                <c:pt idx="62112">
                  <c:v>62112</c:v>
                </c:pt>
                <c:pt idx="62113">
                  <c:v>62113</c:v>
                </c:pt>
                <c:pt idx="62114">
                  <c:v>62114</c:v>
                </c:pt>
                <c:pt idx="62115">
                  <c:v>62115</c:v>
                </c:pt>
                <c:pt idx="62116">
                  <c:v>62116</c:v>
                </c:pt>
                <c:pt idx="62117">
                  <c:v>62117</c:v>
                </c:pt>
                <c:pt idx="62118">
                  <c:v>62118</c:v>
                </c:pt>
                <c:pt idx="62119">
                  <c:v>62119</c:v>
                </c:pt>
                <c:pt idx="62120">
                  <c:v>62120</c:v>
                </c:pt>
                <c:pt idx="62121">
                  <c:v>62121</c:v>
                </c:pt>
                <c:pt idx="62122">
                  <c:v>62122</c:v>
                </c:pt>
                <c:pt idx="62123">
                  <c:v>62123</c:v>
                </c:pt>
                <c:pt idx="62124">
                  <c:v>62124</c:v>
                </c:pt>
                <c:pt idx="62125">
                  <c:v>62125</c:v>
                </c:pt>
                <c:pt idx="62126">
                  <c:v>62126</c:v>
                </c:pt>
                <c:pt idx="62127">
                  <c:v>62127</c:v>
                </c:pt>
                <c:pt idx="62128">
                  <c:v>62128</c:v>
                </c:pt>
                <c:pt idx="62129">
                  <c:v>62129</c:v>
                </c:pt>
                <c:pt idx="62130">
                  <c:v>62130</c:v>
                </c:pt>
                <c:pt idx="62131">
                  <c:v>62131</c:v>
                </c:pt>
                <c:pt idx="62132">
                  <c:v>62132</c:v>
                </c:pt>
                <c:pt idx="62133">
                  <c:v>62133</c:v>
                </c:pt>
                <c:pt idx="62134">
                  <c:v>62134</c:v>
                </c:pt>
                <c:pt idx="62135">
                  <c:v>62135</c:v>
                </c:pt>
                <c:pt idx="62136">
                  <c:v>62136</c:v>
                </c:pt>
                <c:pt idx="62137">
                  <c:v>62137</c:v>
                </c:pt>
                <c:pt idx="62138">
                  <c:v>62138</c:v>
                </c:pt>
                <c:pt idx="62139">
                  <c:v>62139</c:v>
                </c:pt>
                <c:pt idx="62140">
                  <c:v>62140</c:v>
                </c:pt>
                <c:pt idx="62141">
                  <c:v>62141</c:v>
                </c:pt>
                <c:pt idx="62142">
                  <c:v>62142</c:v>
                </c:pt>
                <c:pt idx="62143">
                  <c:v>62143</c:v>
                </c:pt>
                <c:pt idx="62144">
                  <c:v>62144</c:v>
                </c:pt>
                <c:pt idx="62145">
                  <c:v>62145</c:v>
                </c:pt>
                <c:pt idx="62146">
                  <c:v>62146</c:v>
                </c:pt>
                <c:pt idx="62147">
                  <c:v>62147</c:v>
                </c:pt>
                <c:pt idx="62148">
                  <c:v>62148</c:v>
                </c:pt>
                <c:pt idx="62149">
                  <c:v>62149</c:v>
                </c:pt>
                <c:pt idx="62150">
                  <c:v>62150</c:v>
                </c:pt>
                <c:pt idx="62151">
                  <c:v>62151</c:v>
                </c:pt>
                <c:pt idx="62152">
                  <c:v>62152</c:v>
                </c:pt>
                <c:pt idx="62153">
                  <c:v>62153</c:v>
                </c:pt>
                <c:pt idx="62154">
                  <c:v>62154</c:v>
                </c:pt>
                <c:pt idx="62155">
                  <c:v>62155</c:v>
                </c:pt>
                <c:pt idx="62156">
                  <c:v>62156</c:v>
                </c:pt>
                <c:pt idx="62157">
                  <c:v>62157</c:v>
                </c:pt>
                <c:pt idx="62158">
                  <c:v>62158</c:v>
                </c:pt>
                <c:pt idx="62159">
                  <c:v>62159</c:v>
                </c:pt>
                <c:pt idx="62160">
                  <c:v>62160</c:v>
                </c:pt>
                <c:pt idx="62161">
                  <c:v>62161</c:v>
                </c:pt>
                <c:pt idx="62162">
                  <c:v>62162</c:v>
                </c:pt>
                <c:pt idx="62163">
                  <c:v>62163</c:v>
                </c:pt>
                <c:pt idx="62164">
                  <c:v>62164</c:v>
                </c:pt>
                <c:pt idx="62165">
                  <c:v>62165</c:v>
                </c:pt>
                <c:pt idx="62166">
                  <c:v>62166</c:v>
                </c:pt>
                <c:pt idx="62167">
                  <c:v>62167</c:v>
                </c:pt>
                <c:pt idx="62168">
                  <c:v>62168</c:v>
                </c:pt>
                <c:pt idx="62169">
                  <c:v>62169</c:v>
                </c:pt>
                <c:pt idx="62170">
                  <c:v>62170</c:v>
                </c:pt>
                <c:pt idx="62171">
                  <c:v>62171</c:v>
                </c:pt>
                <c:pt idx="62172">
                  <c:v>62172</c:v>
                </c:pt>
                <c:pt idx="62173">
                  <c:v>62173</c:v>
                </c:pt>
                <c:pt idx="62174">
                  <c:v>62174</c:v>
                </c:pt>
                <c:pt idx="62175">
                  <c:v>62175</c:v>
                </c:pt>
                <c:pt idx="62176">
                  <c:v>62176</c:v>
                </c:pt>
                <c:pt idx="62177">
                  <c:v>62177</c:v>
                </c:pt>
                <c:pt idx="62178">
                  <c:v>62178</c:v>
                </c:pt>
                <c:pt idx="62179">
                  <c:v>62179</c:v>
                </c:pt>
                <c:pt idx="62180">
                  <c:v>62180</c:v>
                </c:pt>
                <c:pt idx="62181">
                  <c:v>62181</c:v>
                </c:pt>
                <c:pt idx="62182">
                  <c:v>62182</c:v>
                </c:pt>
                <c:pt idx="62183">
                  <c:v>62183</c:v>
                </c:pt>
                <c:pt idx="62184">
                  <c:v>62184</c:v>
                </c:pt>
                <c:pt idx="62185">
                  <c:v>62185</c:v>
                </c:pt>
                <c:pt idx="62186">
                  <c:v>62186</c:v>
                </c:pt>
                <c:pt idx="62187">
                  <c:v>62187</c:v>
                </c:pt>
                <c:pt idx="62188">
                  <c:v>62188</c:v>
                </c:pt>
                <c:pt idx="62189">
                  <c:v>62189</c:v>
                </c:pt>
                <c:pt idx="62190">
                  <c:v>62190</c:v>
                </c:pt>
                <c:pt idx="62191">
                  <c:v>62191</c:v>
                </c:pt>
                <c:pt idx="62192">
                  <c:v>62192</c:v>
                </c:pt>
                <c:pt idx="62193">
                  <c:v>62193</c:v>
                </c:pt>
                <c:pt idx="62194">
                  <c:v>62194</c:v>
                </c:pt>
                <c:pt idx="62195">
                  <c:v>62195</c:v>
                </c:pt>
                <c:pt idx="62196">
                  <c:v>62196</c:v>
                </c:pt>
                <c:pt idx="62197">
                  <c:v>62197</c:v>
                </c:pt>
                <c:pt idx="62198">
                  <c:v>62198</c:v>
                </c:pt>
                <c:pt idx="62199">
                  <c:v>62199</c:v>
                </c:pt>
                <c:pt idx="62200">
                  <c:v>62200</c:v>
                </c:pt>
                <c:pt idx="62201">
                  <c:v>62201</c:v>
                </c:pt>
                <c:pt idx="62202">
                  <c:v>62202</c:v>
                </c:pt>
                <c:pt idx="62203">
                  <c:v>62203</c:v>
                </c:pt>
                <c:pt idx="62204">
                  <c:v>62204</c:v>
                </c:pt>
                <c:pt idx="62205">
                  <c:v>62205</c:v>
                </c:pt>
                <c:pt idx="62206">
                  <c:v>62206</c:v>
                </c:pt>
                <c:pt idx="62207">
                  <c:v>62207</c:v>
                </c:pt>
                <c:pt idx="62208">
                  <c:v>62208</c:v>
                </c:pt>
                <c:pt idx="62209">
                  <c:v>62209</c:v>
                </c:pt>
                <c:pt idx="62210">
                  <c:v>62210</c:v>
                </c:pt>
                <c:pt idx="62211">
                  <c:v>62211</c:v>
                </c:pt>
                <c:pt idx="62212">
                  <c:v>62212</c:v>
                </c:pt>
                <c:pt idx="62213">
                  <c:v>62213</c:v>
                </c:pt>
                <c:pt idx="62214">
                  <c:v>62214</c:v>
                </c:pt>
                <c:pt idx="62215">
                  <c:v>62215</c:v>
                </c:pt>
                <c:pt idx="62216">
                  <c:v>62216</c:v>
                </c:pt>
                <c:pt idx="62217">
                  <c:v>62217</c:v>
                </c:pt>
                <c:pt idx="62218">
                  <c:v>62218</c:v>
                </c:pt>
                <c:pt idx="62219">
                  <c:v>62219</c:v>
                </c:pt>
                <c:pt idx="62220">
                  <c:v>62220</c:v>
                </c:pt>
                <c:pt idx="62221">
                  <c:v>62221</c:v>
                </c:pt>
                <c:pt idx="62222">
                  <c:v>62222</c:v>
                </c:pt>
                <c:pt idx="62223">
                  <c:v>62223</c:v>
                </c:pt>
                <c:pt idx="62224">
                  <c:v>62224</c:v>
                </c:pt>
                <c:pt idx="62225">
                  <c:v>62225</c:v>
                </c:pt>
                <c:pt idx="62226">
                  <c:v>62226</c:v>
                </c:pt>
                <c:pt idx="62227">
                  <c:v>62227</c:v>
                </c:pt>
                <c:pt idx="62228">
                  <c:v>62228</c:v>
                </c:pt>
                <c:pt idx="62229">
                  <c:v>62229</c:v>
                </c:pt>
                <c:pt idx="62230">
                  <c:v>62230</c:v>
                </c:pt>
                <c:pt idx="62231">
                  <c:v>62231</c:v>
                </c:pt>
                <c:pt idx="62232">
                  <c:v>62232</c:v>
                </c:pt>
                <c:pt idx="62233">
                  <c:v>62233</c:v>
                </c:pt>
                <c:pt idx="62234">
                  <c:v>62234</c:v>
                </c:pt>
                <c:pt idx="62235">
                  <c:v>62235</c:v>
                </c:pt>
                <c:pt idx="62236">
                  <c:v>62236</c:v>
                </c:pt>
                <c:pt idx="62237">
                  <c:v>62237</c:v>
                </c:pt>
                <c:pt idx="62238">
                  <c:v>62238</c:v>
                </c:pt>
                <c:pt idx="62239">
                  <c:v>62239</c:v>
                </c:pt>
                <c:pt idx="62240">
                  <c:v>62240</c:v>
                </c:pt>
                <c:pt idx="62241">
                  <c:v>62241</c:v>
                </c:pt>
                <c:pt idx="62242">
                  <c:v>62242</c:v>
                </c:pt>
                <c:pt idx="62243">
                  <c:v>62243</c:v>
                </c:pt>
                <c:pt idx="62244">
                  <c:v>62244</c:v>
                </c:pt>
                <c:pt idx="62245">
                  <c:v>62245</c:v>
                </c:pt>
                <c:pt idx="62246">
                  <c:v>62246</c:v>
                </c:pt>
                <c:pt idx="62247">
                  <c:v>62247</c:v>
                </c:pt>
                <c:pt idx="62248">
                  <c:v>62248</c:v>
                </c:pt>
                <c:pt idx="62249">
                  <c:v>62249</c:v>
                </c:pt>
                <c:pt idx="62250">
                  <c:v>62250</c:v>
                </c:pt>
                <c:pt idx="62251">
                  <c:v>62251</c:v>
                </c:pt>
                <c:pt idx="62252">
                  <c:v>62252</c:v>
                </c:pt>
                <c:pt idx="62253">
                  <c:v>62253</c:v>
                </c:pt>
                <c:pt idx="62254">
                  <c:v>62254</c:v>
                </c:pt>
                <c:pt idx="62255">
                  <c:v>62255</c:v>
                </c:pt>
                <c:pt idx="62256">
                  <c:v>62256</c:v>
                </c:pt>
                <c:pt idx="62257">
                  <c:v>62257</c:v>
                </c:pt>
                <c:pt idx="62258">
                  <c:v>62258</c:v>
                </c:pt>
                <c:pt idx="62259">
                  <c:v>62259</c:v>
                </c:pt>
                <c:pt idx="62260">
                  <c:v>62260</c:v>
                </c:pt>
                <c:pt idx="62261">
                  <c:v>62261</c:v>
                </c:pt>
                <c:pt idx="62262">
                  <c:v>62262</c:v>
                </c:pt>
                <c:pt idx="62263">
                  <c:v>62263</c:v>
                </c:pt>
                <c:pt idx="62264">
                  <c:v>62264</c:v>
                </c:pt>
                <c:pt idx="62265">
                  <c:v>62265</c:v>
                </c:pt>
                <c:pt idx="62266">
                  <c:v>62266</c:v>
                </c:pt>
                <c:pt idx="62267">
                  <c:v>62267</c:v>
                </c:pt>
                <c:pt idx="62268">
                  <c:v>62268</c:v>
                </c:pt>
                <c:pt idx="62269">
                  <c:v>62269</c:v>
                </c:pt>
                <c:pt idx="62270">
                  <c:v>62270</c:v>
                </c:pt>
                <c:pt idx="62271">
                  <c:v>62271</c:v>
                </c:pt>
                <c:pt idx="62272">
                  <c:v>62272</c:v>
                </c:pt>
                <c:pt idx="62273">
                  <c:v>62273</c:v>
                </c:pt>
                <c:pt idx="62274">
                  <c:v>62274</c:v>
                </c:pt>
                <c:pt idx="62275">
                  <c:v>62275</c:v>
                </c:pt>
                <c:pt idx="62276">
                  <c:v>62276</c:v>
                </c:pt>
                <c:pt idx="62277">
                  <c:v>62277</c:v>
                </c:pt>
                <c:pt idx="62278">
                  <c:v>62278</c:v>
                </c:pt>
                <c:pt idx="62279">
                  <c:v>62279</c:v>
                </c:pt>
                <c:pt idx="62280">
                  <c:v>62280</c:v>
                </c:pt>
                <c:pt idx="62281">
                  <c:v>62281</c:v>
                </c:pt>
                <c:pt idx="62282">
                  <c:v>62282</c:v>
                </c:pt>
                <c:pt idx="62283">
                  <c:v>62283</c:v>
                </c:pt>
                <c:pt idx="62284">
                  <c:v>62284</c:v>
                </c:pt>
                <c:pt idx="62285">
                  <c:v>62285</c:v>
                </c:pt>
                <c:pt idx="62286">
                  <c:v>62286</c:v>
                </c:pt>
                <c:pt idx="62287">
                  <c:v>62287</c:v>
                </c:pt>
                <c:pt idx="62288">
                  <c:v>62288</c:v>
                </c:pt>
                <c:pt idx="62289">
                  <c:v>62289</c:v>
                </c:pt>
                <c:pt idx="62290">
                  <c:v>62290</c:v>
                </c:pt>
                <c:pt idx="62291">
                  <c:v>62291</c:v>
                </c:pt>
                <c:pt idx="62292">
                  <c:v>62292</c:v>
                </c:pt>
                <c:pt idx="62293">
                  <c:v>62293</c:v>
                </c:pt>
                <c:pt idx="62294">
                  <c:v>62294</c:v>
                </c:pt>
                <c:pt idx="62295">
                  <c:v>62295</c:v>
                </c:pt>
                <c:pt idx="62296">
                  <c:v>62296</c:v>
                </c:pt>
                <c:pt idx="62297">
                  <c:v>62297</c:v>
                </c:pt>
                <c:pt idx="62298">
                  <c:v>62298</c:v>
                </c:pt>
                <c:pt idx="62299">
                  <c:v>62299</c:v>
                </c:pt>
                <c:pt idx="62300">
                  <c:v>62300</c:v>
                </c:pt>
                <c:pt idx="62301">
                  <c:v>62301</c:v>
                </c:pt>
                <c:pt idx="62302">
                  <c:v>62302</c:v>
                </c:pt>
                <c:pt idx="62303">
                  <c:v>62303</c:v>
                </c:pt>
                <c:pt idx="62304">
                  <c:v>62304</c:v>
                </c:pt>
                <c:pt idx="62305">
                  <c:v>62305</c:v>
                </c:pt>
                <c:pt idx="62306">
                  <c:v>62306</c:v>
                </c:pt>
                <c:pt idx="62307">
                  <c:v>62307</c:v>
                </c:pt>
                <c:pt idx="62308">
                  <c:v>62308</c:v>
                </c:pt>
                <c:pt idx="62309">
                  <c:v>62309</c:v>
                </c:pt>
                <c:pt idx="62310">
                  <c:v>62310</c:v>
                </c:pt>
                <c:pt idx="62311">
                  <c:v>62311</c:v>
                </c:pt>
                <c:pt idx="62312">
                  <c:v>62312</c:v>
                </c:pt>
                <c:pt idx="62313">
                  <c:v>62313</c:v>
                </c:pt>
                <c:pt idx="62314">
                  <c:v>62314</c:v>
                </c:pt>
                <c:pt idx="62315">
                  <c:v>62315</c:v>
                </c:pt>
                <c:pt idx="62316">
                  <c:v>62316</c:v>
                </c:pt>
                <c:pt idx="62317">
                  <c:v>62317</c:v>
                </c:pt>
                <c:pt idx="62318">
                  <c:v>62318</c:v>
                </c:pt>
                <c:pt idx="62319">
                  <c:v>62319</c:v>
                </c:pt>
                <c:pt idx="62320">
                  <c:v>62320</c:v>
                </c:pt>
                <c:pt idx="62321">
                  <c:v>62321</c:v>
                </c:pt>
                <c:pt idx="62322">
                  <c:v>62322</c:v>
                </c:pt>
                <c:pt idx="62323">
                  <c:v>62323</c:v>
                </c:pt>
                <c:pt idx="62324">
                  <c:v>62324</c:v>
                </c:pt>
                <c:pt idx="62325">
                  <c:v>62325</c:v>
                </c:pt>
                <c:pt idx="62326">
                  <c:v>62326</c:v>
                </c:pt>
                <c:pt idx="62327">
                  <c:v>62327</c:v>
                </c:pt>
                <c:pt idx="62328">
                  <c:v>62328</c:v>
                </c:pt>
                <c:pt idx="62329">
                  <c:v>62329</c:v>
                </c:pt>
                <c:pt idx="62330">
                  <c:v>62330</c:v>
                </c:pt>
                <c:pt idx="62331">
                  <c:v>62331</c:v>
                </c:pt>
                <c:pt idx="62332">
                  <c:v>62332</c:v>
                </c:pt>
                <c:pt idx="62333">
                  <c:v>62333</c:v>
                </c:pt>
                <c:pt idx="62334">
                  <c:v>62334</c:v>
                </c:pt>
                <c:pt idx="62335">
                  <c:v>62335</c:v>
                </c:pt>
                <c:pt idx="62336">
                  <c:v>62336</c:v>
                </c:pt>
                <c:pt idx="62337">
                  <c:v>62337</c:v>
                </c:pt>
                <c:pt idx="62338">
                  <c:v>62338</c:v>
                </c:pt>
                <c:pt idx="62339">
                  <c:v>62339</c:v>
                </c:pt>
                <c:pt idx="62340">
                  <c:v>62340</c:v>
                </c:pt>
                <c:pt idx="62341">
                  <c:v>62341</c:v>
                </c:pt>
                <c:pt idx="62342">
                  <c:v>62342</c:v>
                </c:pt>
                <c:pt idx="62343">
                  <c:v>62343</c:v>
                </c:pt>
                <c:pt idx="62344">
                  <c:v>62344</c:v>
                </c:pt>
                <c:pt idx="62345">
                  <c:v>62345</c:v>
                </c:pt>
                <c:pt idx="62346">
                  <c:v>62346</c:v>
                </c:pt>
                <c:pt idx="62347">
                  <c:v>62347</c:v>
                </c:pt>
                <c:pt idx="62348">
                  <c:v>62348</c:v>
                </c:pt>
                <c:pt idx="62349">
                  <c:v>62349</c:v>
                </c:pt>
                <c:pt idx="62350">
                  <c:v>62350</c:v>
                </c:pt>
                <c:pt idx="62351">
                  <c:v>62351</c:v>
                </c:pt>
                <c:pt idx="62352">
                  <c:v>62352</c:v>
                </c:pt>
                <c:pt idx="62353">
                  <c:v>62353</c:v>
                </c:pt>
                <c:pt idx="62354">
                  <c:v>62354</c:v>
                </c:pt>
                <c:pt idx="62355">
                  <c:v>62355</c:v>
                </c:pt>
                <c:pt idx="62356">
                  <c:v>62356</c:v>
                </c:pt>
                <c:pt idx="62357">
                  <c:v>62357</c:v>
                </c:pt>
                <c:pt idx="62358">
                  <c:v>62358</c:v>
                </c:pt>
                <c:pt idx="62359">
                  <c:v>62359</c:v>
                </c:pt>
                <c:pt idx="62360">
                  <c:v>62360</c:v>
                </c:pt>
                <c:pt idx="62361">
                  <c:v>62361</c:v>
                </c:pt>
                <c:pt idx="62362">
                  <c:v>62362</c:v>
                </c:pt>
                <c:pt idx="62363">
                  <c:v>62363</c:v>
                </c:pt>
                <c:pt idx="62364">
                  <c:v>62364</c:v>
                </c:pt>
                <c:pt idx="62365">
                  <c:v>62365</c:v>
                </c:pt>
                <c:pt idx="62366">
                  <c:v>62366</c:v>
                </c:pt>
                <c:pt idx="62367">
                  <c:v>62367</c:v>
                </c:pt>
                <c:pt idx="62368">
                  <c:v>62368</c:v>
                </c:pt>
                <c:pt idx="62369">
                  <c:v>62369</c:v>
                </c:pt>
                <c:pt idx="62370">
                  <c:v>62370</c:v>
                </c:pt>
                <c:pt idx="62371">
                  <c:v>62371</c:v>
                </c:pt>
                <c:pt idx="62372">
                  <c:v>62372</c:v>
                </c:pt>
                <c:pt idx="62373">
                  <c:v>62373</c:v>
                </c:pt>
                <c:pt idx="62374">
                  <c:v>62374</c:v>
                </c:pt>
                <c:pt idx="62375">
                  <c:v>62375</c:v>
                </c:pt>
                <c:pt idx="62376">
                  <c:v>62376</c:v>
                </c:pt>
                <c:pt idx="62377">
                  <c:v>62377</c:v>
                </c:pt>
                <c:pt idx="62378">
                  <c:v>62378</c:v>
                </c:pt>
                <c:pt idx="62379">
                  <c:v>62379</c:v>
                </c:pt>
                <c:pt idx="62380">
                  <c:v>62380</c:v>
                </c:pt>
                <c:pt idx="62381">
                  <c:v>62381</c:v>
                </c:pt>
                <c:pt idx="62382">
                  <c:v>62382</c:v>
                </c:pt>
                <c:pt idx="62383">
                  <c:v>62383</c:v>
                </c:pt>
                <c:pt idx="62384">
                  <c:v>62384</c:v>
                </c:pt>
                <c:pt idx="62385">
                  <c:v>62385</c:v>
                </c:pt>
                <c:pt idx="62386">
                  <c:v>62386</c:v>
                </c:pt>
                <c:pt idx="62387">
                  <c:v>62387</c:v>
                </c:pt>
                <c:pt idx="62388">
                  <c:v>62388</c:v>
                </c:pt>
                <c:pt idx="62389">
                  <c:v>62389</c:v>
                </c:pt>
                <c:pt idx="62390">
                  <c:v>62390</c:v>
                </c:pt>
                <c:pt idx="62391">
                  <c:v>62391</c:v>
                </c:pt>
                <c:pt idx="62392">
                  <c:v>62392</c:v>
                </c:pt>
                <c:pt idx="62393">
                  <c:v>62393</c:v>
                </c:pt>
                <c:pt idx="62394">
                  <c:v>62394</c:v>
                </c:pt>
                <c:pt idx="62395">
                  <c:v>62395</c:v>
                </c:pt>
                <c:pt idx="62396">
                  <c:v>62396</c:v>
                </c:pt>
                <c:pt idx="62397">
                  <c:v>62397</c:v>
                </c:pt>
                <c:pt idx="62398">
                  <c:v>62398</c:v>
                </c:pt>
                <c:pt idx="62399">
                  <c:v>62399</c:v>
                </c:pt>
                <c:pt idx="62400">
                  <c:v>62400</c:v>
                </c:pt>
                <c:pt idx="62401">
                  <c:v>62401</c:v>
                </c:pt>
                <c:pt idx="62402">
                  <c:v>62402</c:v>
                </c:pt>
                <c:pt idx="62403">
                  <c:v>62403</c:v>
                </c:pt>
                <c:pt idx="62404">
                  <c:v>62404</c:v>
                </c:pt>
                <c:pt idx="62405">
                  <c:v>62405</c:v>
                </c:pt>
                <c:pt idx="62406">
                  <c:v>62406</c:v>
                </c:pt>
                <c:pt idx="62407">
                  <c:v>62407</c:v>
                </c:pt>
                <c:pt idx="62408">
                  <c:v>62408</c:v>
                </c:pt>
                <c:pt idx="62409">
                  <c:v>62409</c:v>
                </c:pt>
                <c:pt idx="62410">
                  <c:v>62410</c:v>
                </c:pt>
                <c:pt idx="62411">
                  <c:v>62411</c:v>
                </c:pt>
                <c:pt idx="62412">
                  <c:v>62412</c:v>
                </c:pt>
                <c:pt idx="62413">
                  <c:v>62413</c:v>
                </c:pt>
                <c:pt idx="62414">
                  <c:v>62414</c:v>
                </c:pt>
                <c:pt idx="62415">
                  <c:v>62415</c:v>
                </c:pt>
                <c:pt idx="62416">
                  <c:v>62416</c:v>
                </c:pt>
                <c:pt idx="62417">
                  <c:v>62417</c:v>
                </c:pt>
                <c:pt idx="62418">
                  <c:v>62418</c:v>
                </c:pt>
                <c:pt idx="62419">
                  <c:v>62419</c:v>
                </c:pt>
                <c:pt idx="62420">
                  <c:v>62420</c:v>
                </c:pt>
                <c:pt idx="62421">
                  <c:v>62421</c:v>
                </c:pt>
                <c:pt idx="62422">
                  <c:v>62422</c:v>
                </c:pt>
                <c:pt idx="62423">
                  <c:v>62423</c:v>
                </c:pt>
                <c:pt idx="62424">
                  <c:v>62424</c:v>
                </c:pt>
                <c:pt idx="62425">
                  <c:v>62425</c:v>
                </c:pt>
                <c:pt idx="62426">
                  <c:v>62426</c:v>
                </c:pt>
                <c:pt idx="62427">
                  <c:v>62427</c:v>
                </c:pt>
                <c:pt idx="62428">
                  <c:v>62428</c:v>
                </c:pt>
                <c:pt idx="62429">
                  <c:v>62429</c:v>
                </c:pt>
                <c:pt idx="62430">
                  <c:v>62430</c:v>
                </c:pt>
                <c:pt idx="62431">
                  <c:v>62431</c:v>
                </c:pt>
                <c:pt idx="62432">
                  <c:v>62432</c:v>
                </c:pt>
                <c:pt idx="62433">
                  <c:v>62433</c:v>
                </c:pt>
                <c:pt idx="62434">
                  <c:v>62434</c:v>
                </c:pt>
                <c:pt idx="62435">
                  <c:v>62435</c:v>
                </c:pt>
                <c:pt idx="62436">
                  <c:v>62436</c:v>
                </c:pt>
                <c:pt idx="62437">
                  <c:v>62437</c:v>
                </c:pt>
                <c:pt idx="62438">
                  <c:v>62438</c:v>
                </c:pt>
                <c:pt idx="62439">
                  <c:v>62439</c:v>
                </c:pt>
                <c:pt idx="62440">
                  <c:v>62440</c:v>
                </c:pt>
                <c:pt idx="62441">
                  <c:v>62441</c:v>
                </c:pt>
                <c:pt idx="62442">
                  <c:v>62442</c:v>
                </c:pt>
                <c:pt idx="62443">
                  <c:v>62443</c:v>
                </c:pt>
                <c:pt idx="62444">
                  <c:v>62444</c:v>
                </c:pt>
                <c:pt idx="62445">
                  <c:v>62445</c:v>
                </c:pt>
                <c:pt idx="62446">
                  <c:v>62446</c:v>
                </c:pt>
                <c:pt idx="62447">
                  <c:v>62447</c:v>
                </c:pt>
                <c:pt idx="62448">
                  <c:v>62448</c:v>
                </c:pt>
                <c:pt idx="62449">
                  <c:v>62449</c:v>
                </c:pt>
                <c:pt idx="62450">
                  <c:v>62450</c:v>
                </c:pt>
                <c:pt idx="62451">
                  <c:v>62451</c:v>
                </c:pt>
                <c:pt idx="62452">
                  <c:v>62452</c:v>
                </c:pt>
                <c:pt idx="62453">
                  <c:v>62453</c:v>
                </c:pt>
                <c:pt idx="62454">
                  <c:v>62454</c:v>
                </c:pt>
                <c:pt idx="62455">
                  <c:v>62455</c:v>
                </c:pt>
                <c:pt idx="62456">
                  <c:v>62456</c:v>
                </c:pt>
                <c:pt idx="62457">
                  <c:v>62457</c:v>
                </c:pt>
                <c:pt idx="62458">
                  <c:v>62458</c:v>
                </c:pt>
                <c:pt idx="62459">
                  <c:v>62459</c:v>
                </c:pt>
                <c:pt idx="62460">
                  <c:v>62460</c:v>
                </c:pt>
                <c:pt idx="62461">
                  <c:v>62461</c:v>
                </c:pt>
                <c:pt idx="62462">
                  <c:v>62462</c:v>
                </c:pt>
                <c:pt idx="62463">
                  <c:v>62463</c:v>
                </c:pt>
                <c:pt idx="62464">
                  <c:v>62464</c:v>
                </c:pt>
                <c:pt idx="62465">
                  <c:v>62465</c:v>
                </c:pt>
                <c:pt idx="62466">
                  <c:v>62466</c:v>
                </c:pt>
                <c:pt idx="62467">
                  <c:v>62467</c:v>
                </c:pt>
                <c:pt idx="62468">
                  <c:v>62468</c:v>
                </c:pt>
                <c:pt idx="62469">
                  <c:v>62469</c:v>
                </c:pt>
                <c:pt idx="62470">
                  <c:v>62470</c:v>
                </c:pt>
                <c:pt idx="62471">
                  <c:v>62471</c:v>
                </c:pt>
                <c:pt idx="62472">
                  <c:v>62472</c:v>
                </c:pt>
                <c:pt idx="62473">
                  <c:v>62473</c:v>
                </c:pt>
                <c:pt idx="62474">
                  <c:v>62474</c:v>
                </c:pt>
                <c:pt idx="62475">
                  <c:v>62475</c:v>
                </c:pt>
                <c:pt idx="62476">
                  <c:v>62476</c:v>
                </c:pt>
                <c:pt idx="62477">
                  <c:v>62477</c:v>
                </c:pt>
                <c:pt idx="62478">
                  <c:v>62478</c:v>
                </c:pt>
                <c:pt idx="62479">
                  <c:v>62479</c:v>
                </c:pt>
                <c:pt idx="62480">
                  <c:v>62480</c:v>
                </c:pt>
                <c:pt idx="62481">
                  <c:v>62481</c:v>
                </c:pt>
                <c:pt idx="62482">
                  <c:v>62482</c:v>
                </c:pt>
                <c:pt idx="62483">
                  <c:v>62483</c:v>
                </c:pt>
                <c:pt idx="62484">
                  <c:v>62484</c:v>
                </c:pt>
                <c:pt idx="62485">
                  <c:v>62485</c:v>
                </c:pt>
                <c:pt idx="62486">
                  <c:v>62486</c:v>
                </c:pt>
                <c:pt idx="62487">
                  <c:v>62487</c:v>
                </c:pt>
                <c:pt idx="62488">
                  <c:v>62488</c:v>
                </c:pt>
                <c:pt idx="62489">
                  <c:v>62489</c:v>
                </c:pt>
                <c:pt idx="62490">
                  <c:v>62490</c:v>
                </c:pt>
                <c:pt idx="62491">
                  <c:v>62491</c:v>
                </c:pt>
                <c:pt idx="62492">
                  <c:v>62492</c:v>
                </c:pt>
                <c:pt idx="62493">
                  <c:v>62493</c:v>
                </c:pt>
                <c:pt idx="62494">
                  <c:v>62494</c:v>
                </c:pt>
                <c:pt idx="62495">
                  <c:v>62495</c:v>
                </c:pt>
                <c:pt idx="62496">
                  <c:v>62496</c:v>
                </c:pt>
                <c:pt idx="62497">
                  <c:v>62497</c:v>
                </c:pt>
                <c:pt idx="62498">
                  <c:v>62498</c:v>
                </c:pt>
                <c:pt idx="62499">
                  <c:v>62499</c:v>
                </c:pt>
                <c:pt idx="62500">
                  <c:v>62500</c:v>
                </c:pt>
                <c:pt idx="62501">
                  <c:v>62501</c:v>
                </c:pt>
                <c:pt idx="62502">
                  <c:v>62502</c:v>
                </c:pt>
                <c:pt idx="62503">
                  <c:v>62503</c:v>
                </c:pt>
                <c:pt idx="62504">
                  <c:v>62504</c:v>
                </c:pt>
                <c:pt idx="62505">
                  <c:v>62505</c:v>
                </c:pt>
                <c:pt idx="62506">
                  <c:v>62506</c:v>
                </c:pt>
                <c:pt idx="62507">
                  <c:v>62507</c:v>
                </c:pt>
                <c:pt idx="62508">
                  <c:v>62508</c:v>
                </c:pt>
                <c:pt idx="62509">
                  <c:v>62509</c:v>
                </c:pt>
                <c:pt idx="62510">
                  <c:v>62510</c:v>
                </c:pt>
                <c:pt idx="62511">
                  <c:v>62511</c:v>
                </c:pt>
                <c:pt idx="62512">
                  <c:v>62512</c:v>
                </c:pt>
                <c:pt idx="62513">
                  <c:v>62513</c:v>
                </c:pt>
                <c:pt idx="62514">
                  <c:v>62514</c:v>
                </c:pt>
                <c:pt idx="62515">
                  <c:v>62515</c:v>
                </c:pt>
                <c:pt idx="62516">
                  <c:v>62516</c:v>
                </c:pt>
                <c:pt idx="62517">
                  <c:v>62517</c:v>
                </c:pt>
                <c:pt idx="62518">
                  <c:v>62518</c:v>
                </c:pt>
                <c:pt idx="62519">
                  <c:v>62519</c:v>
                </c:pt>
                <c:pt idx="62520">
                  <c:v>62520</c:v>
                </c:pt>
                <c:pt idx="62521">
                  <c:v>62521</c:v>
                </c:pt>
                <c:pt idx="62522">
                  <c:v>62522</c:v>
                </c:pt>
                <c:pt idx="62523">
                  <c:v>62523</c:v>
                </c:pt>
                <c:pt idx="62524">
                  <c:v>62524</c:v>
                </c:pt>
                <c:pt idx="62525">
                  <c:v>62525</c:v>
                </c:pt>
                <c:pt idx="62526">
                  <c:v>62526</c:v>
                </c:pt>
                <c:pt idx="62527">
                  <c:v>62527</c:v>
                </c:pt>
                <c:pt idx="62528">
                  <c:v>62528</c:v>
                </c:pt>
                <c:pt idx="62529">
                  <c:v>62529</c:v>
                </c:pt>
                <c:pt idx="62530">
                  <c:v>62530</c:v>
                </c:pt>
                <c:pt idx="62531">
                  <c:v>62531</c:v>
                </c:pt>
                <c:pt idx="62532">
                  <c:v>62532</c:v>
                </c:pt>
                <c:pt idx="62533">
                  <c:v>62533</c:v>
                </c:pt>
                <c:pt idx="62534">
                  <c:v>62534</c:v>
                </c:pt>
                <c:pt idx="62535">
                  <c:v>62535</c:v>
                </c:pt>
                <c:pt idx="62536">
                  <c:v>62536</c:v>
                </c:pt>
                <c:pt idx="62537">
                  <c:v>62537</c:v>
                </c:pt>
                <c:pt idx="62538">
                  <c:v>62538</c:v>
                </c:pt>
                <c:pt idx="62539">
                  <c:v>62539</c:v>
                </c:pt>
                <c:pt idx="62540">
                  <c:v>62540</c:v>
                </c:pt>
                <c:pt idx="62541">
                  <c:v>62541</c:v>
                </c:pt>
                <c:pt idx="62542">
                  <c:v>62542</c:v>
                </c:pt>
                <c:pt idx="62543">
                  <c:v>62543</c:v>
                </c:pt>
                <c:pt idx="62544">
                  <c:v>62544</c:v>
                </c:pt>
                <c:pt idx="62545">
                  <c:v>62545</c:v>
                </c:pt>
                <c:pt idx="62546">
                  <c:v>62546</c:v>
                </c:pt>
                <c:pt idx="62547">
                  <c:v>62547</c:v>
                </c:pt>
                <c:pt idx="62548">
                  <c:v>62548</c:v>
                </c:pt>
                <c:pt idx="62549">
                  <c:v>62549</c:v>
                </c:pt>
                <c:pt idx="62550">
                  <c:v>62550</c:v>
                </c:pt>
                <c:pt idx="62551">
                  <c:v>62551</c:v>
                </c:pt>
                <c:pt idx="62552">
                  <c:v>62552</c:v>
                </c:pt>
                <c:pt idx="62553">
                  <c:v>62553</c:v>
                </c:pt>
                <c:pt idx="62554">
                  <c:v>62554</c:v>
                </c:pt>
                <c:pt idx="62555">
                  <c:v>62555</c:v>
                </c:pt>
                <c:pt idx="62556">
                  <c:v>62556</c:v>
                </c:pt>
                <c:pt idx="62557">
                  <c:v>62557</c:v>
                </c:pt>
                <c:pt idx="62558">
                  <c:v>62558</c:v>
                </c:pt>
                <c:pt idx="62559">
                  <c:v>62559</c:v>
                </c:pt>
                <c:pt idx="62560">
                  <c:v>62560</c:v>
                </c:pt>
                <c:pt idx="62561">
                  <c:v>62561</c:v>
                </c:pt>
                <c:pt idx="62562">
                  <c:v>62562</c:v>
                </c:pt>
                <c:pt idx="62563">
                  <c:v>62563</c:v>
                </c:pt>
                <c:pt idx="62564">
                  <c:v>62564</c:v>
                </c:pt>
                <c:pt idx="62565">
                  <c:v>62565</c:v>
                </c:pt>
                <c:pt idx="62566">
                  <c:v>62566</c:v>
                </c:pt>
                <c:pt idx="62567">
                  <c:v>62567</c:v>
                </c:pt>
                <c:pt idx="62568">
                  <c:v>62568</c:v>
                </c:pt>
                <c:pt idx="62569">
                  <c:v>62569</c:v>
                </c:pt>
                <c:pt idx="62570">
                  <c:v>62570</c:v>
                </c:pt>
                <c:pt idx="62571">
                  <c:v>62571</c:v>
                </c:pt>
                <c:pt idx="62572">
                  <c:v>62572</c:v>
                </c:pt>
                <c:pt idx="62573">
                  <c:v>62573</c:v>
                </c:pt>
                <c:pt idx="62574">
                  <c:v>62574</c:v>
                </c:pt>
                <c:pt idx="62575">
                  <c:v>62575</c:v>
                </c:pt>
                <c:pt idx="62576">
                  <c:v>62576</c:v>
                </c:pt>
                <c:pt idx="62577">
                  <c:v>62577</c:v>
                </c:pt>
                <c:pt idx="62578">
                  <c:v>62578</c:v>
                </c:pt>
                <c:pt idx="62579">
                  <c:v>62579</c:v>
                </c:pt>
                <c:pt idx="62580">
                  <c:v>62580</c:v>
                </c:pt>
                <c:pt idx="62581">
                  <c:v>62581</c:v>
                </c:pt>
                <c:pt idx="62582">
                  <c:v>62582</c:v>
                </c:pt>
                <c:pt idx="62583">
                  <c:v>62583</c:v>
                </c:pt>
                <c:pt idx="62584">
                  <c:v>62584</c:v>
                </c:pt>
                <c:pt idx="62585">
                  <c:v>62585</c:v>
                </c:pt>
                <c:pt idx="62586">
                  <c:v>62586</c:v>
                </c:pt>
                <c:pt idx="62587">
                  <c:v>62587</c:v>
                </c:pt>
                <c:pt idx="62588">
                  <c:v>62588</c:v>
                </c:pt>
                <c:pt idx="62589">
                  <c:v>62589</c:v>
                </c:pt>
                <c:pt idx="62590">
                  <c:v>62590</c:v>
                </c:pt>
                <c:pt idx="62591">
                  <c:v>62591</c:v>
                </c:pt>
                <c:pt idx="62592">
                  <c:v>62592</c:v>
                </c:pt>
                <c:pt idx="62593">
                  <c:v>62593</c:v>
                </c:pt>
                <c:pt idx="62594">
                  <c:v>62594</c:v>
                </c:pt>
                <c:pt idx="62595">
                  <c:v>62595</c:v>
                </c:pt>
                <c:pt idx="62596">
                  <c:v>62596</c:v>
                </c:pt>
                <c:pt idx="62597">
                  <c:v>62597</c:v>
                </c:pt>
                <c:pt idx="62598">
                  <c:v>62598</c:v>
                </c:pt>
                <c:pt idx="62599">
                  <c:v>62599</c:v>
                </c:pt>
                <c:pt idx="62600">
                  <c:v>62600</c:v>
                </c:pt>
                <c:pt idx="62601">
                  <c:v>62601</c:v>
                </c:pt>
                <c:pt idx="62602">
                  <c:v>62602</c:v>
                </c:pt>
                <c:pt idx="62603">
                  <c:v>62603</c:v>
                </c:pt>
                <c:pt idx="62604">
                  <c:v>62604</c:v>
                </c:pt>
                <c:pt idx="62605">
                  <c:v>62605</c:v>
                </c:pt>
                <c:pt idx="62606">
                  <c:v>62606</c:v>
                </c:pt>
                <c:pt idx="62607">
                  <c:v>62607</c:v>
                </c:pt>
                <c:pt idx="62608">
                  <c:v>62608</c:v>
                </c:pt>
                <c:pt idx="62609">
                  <c:v>62609</c:v>
                </c:pt>
                <c:pt idx="62610">
                  <c:v>62610</c:v>
                </c:pt>
                <c:pt idx="62611">
                  <c:v>62611</c:v>
                </c:pt>
                <c:pt idx="62612">
                  <c:v>62612</c:v>
                </c:pt>
                <c:pt idx="62613">
                  <c:v>62613</c:v>
                </c:pt>
                <c:pt idx="62614">
                  <c:v>62614</c:v>
                </c:pt>
                <c:pt idx="62615">
                  <c:v>62615</c:v>
                </c:pt>
                <c:pt idx="62616">
                  <c:v>62616</c:v>
                </c:pt>
                <c:pt idx="62617">
                  <c:v>62617</c:v>
                </c:pt>
                <c:pt idx="62618">
                  <c:v>62618</c:v>
                </c:pt>
                <c:pt idx="62619">
                  <c:v>62619</c:v>
                </c:pt>
                <c:pt idx="62620">
                  <c:v>62620</c:v>
                </c:pt>
                <c:pt idx="62621">
                  <c:v>62621</c:v>
                </c:pt>
                <c:pt idx="62622">
                  <c:v>62622</c:v>
                </c:pt>
                <c:pt idx="62623">
                  <c:v>62623</c:v>
                </c:pt>
                <c:pt idx="62624">
                  <c:v>62624</c:v>
                </c:pt>
                <c:pt idx="62625">
                  <c:v>62625</c:v>
                </c:pt>
                <c:pt idx="62626">
                  <c:v>62626</c:v>
                </c:pt>
                <c:pt idx="62627">
                  <c:v>62627</c:v>
                </c:pt>
                <c:pt idx="62628">
                  <c:v>62628</c:v>
                </c:pt>
                <c:pt idx="62629">
                  <c:v>62629</c:v>
                </c:pt>
                <c:pt idx="62630">
                  <c:v>62630</c:v>
                </c:pt>
                <c:pt idx="62631">
                  <c:v>62631</c:v>
                </c:pt>
                <c:pt idx="62632">
                  <c:v>62632</c:v>
                </c:pt>
                <c:pt idx="62633">
                  <c:v>62633</c:v>
                </c:pt>
                <c:pt idx="62634">
                  <c:v>62634</c:v>
                </c:pt>
                <c:pt idx="62635">
                  <c:v>62635</c:v>
                </c:pt>
                <c:pt idx="62636">
                  <c:v>62636</c:v>
                </c:pt>
                <c:pt idx="62637">
                  <c:v>62637</c:v>
                </c:pt>
                <c:pt idx="62638">
                  <c:v>62638</c:v>
                </c:pt>
                <c:pt idx="62639">
                  <c:v>62639</c:v>
                </c:pt>
                <c:pt idx="62640">
                  <c:v>62640</c:v>
                </c:pt>
                <c:pt idx="62641">
                  <c:v>62641</c:v>
                </c:pt>
                <c:pt idx="62642">
                  <c:v>62642</c:v>
                </c:pt>
                <c:pt idx="62643">
                  <c:v>62643</c:v>
                </c:pt>
                <c:pt idx="62644">
                  <c:v>62644</c:v>
                </c:pt>
                <c:pt idx="62645">
                  <c:v>62645</c:v>
                </c:pt>
                <c:pt idx="62646">
                  <c:v>62646</c:v>
                </c:pt>
                <c:pt idx="62647">
                  <c:v>62647</c:v>
                </c:pt>
                <c:pt idx="62648">
                  <c:v>62648</c:v>
                </c:pt>
                <c:pt idx="62649">
                  <c:v>62649</c:v>
                </c:pt>
                <c:pt idx="62650">
                  <c:v>62650</c:v>
                </c:pt>
                <c:pt idx="62651">
                  <c:v>62651</c:v>
                </c:pt>
                <c:pt idx="62652">
                  <c:v>62652</c:v>
                </c:pt>
                <c:pt idx="62653">
                  <c:v>62653</c:v>
                </c:pt>
                <c:pt idx="62654">
                  <c:v>62654</c:v>
                </c:pt>
                <c:pt idx="62655">
                  <c:v>62655</c:v>
                </c:pt>
                <c:pt idx="62656">
                  <c:v>62656</c:v>
                </c:pt>
                <c:pt idx="62657">
                  <c:v>62657</c:v>
                </c:pt>
                <c:pt idx="62658">
                  <c:v>62658</c:v>
                </c:pt>
                <c:pt idx="62659">
                  <c:v>62659</c:v>
                </c:pt>
                <c:pt idx="62660">
                  <c:v>62660</c:v>
                </c:pt>
                <c:pt idx="62661">
                  <c:v>62661</c:v>
                </c:pt>
                <c:pt idx="62662">
                  <c:v>62662</c:v>
                </c:pt>
                <c:pt idx="62663">
                  <c:v>62663</c:v>
                </c:pt>
                <c:pt idx="62664">
                  <c:v>62664</c:v>
                </c:pt>
                <c:pt idx="62665">
                  <c:v>62665</c:v>
                </c:pt>
                <c:pt idx="62666">
                  <c:v>62666</c:v>
                </c:pt>
                <c:pt idx="62667">
                  <c:v>62667</c:v>
                </c:pt>
                <c:pt idx="62668">
                  <c:v>62668</c:v>
                </c:pt>
                <c:pt idx="62669">
                  <c:v>62669</c:v>
                </c:pt>
                <c:pt idx="62670">
                  <c:v>62670</c:v>
                </c:pt>
                <c:pt idx="62671">
                  <c:v>62671</c:v>
                </c:pt>
                <c:pt idx="62672">
                  <c:v>62672</c:v>
                </c:pt>
                <c:pt idx="62673">
                  <c:v>62673</c:v>
                </c:pt>
                <c:pt idx="62674">
                  <c:v>62674</c:v>
                </c:pt>
                <c:pt idx="62675">
                  <c:v>62675</c:v>
                </c:pt>
                <c:pt idx="62676">
                  <c:v>62676</c:v>
                </c:pt>
                <c:pt idx="62677">
                  <c:v>62677</c:v>
                </c:pt>
                <c:pt idx="62678">
                  <c:v>62678</c:v>
                </c:pt>
                <c:pt idx="62679">
                  <c:v>62679</c:v>
                </c:pt>
                <c:pt idx="62680">
                  <c:v>62680</c:v>
                </c:pt>
                <c:pt idx="62681">
                  <c:v>62681</c:v>
                </c:pt>
                <c:pt idx="62682">
                  <c:v>62682</c:v>
                </c:pt>
                <c:pt idx="62683">
                  <c:v>62683</c:v>
                </c:pt>
                <c:pt idx="62684">
                  <c:v>62684</c:v>
                </c:pt>
                <c:pt idx="62685">
                  <c:v>62685</c:v>
                </c:pt>
                <c:pt idx="62686">
                  <c:v>62686</c:v>
                </c:pt>
                <c:pt idx="62687">
                  <c:v>62687</c:v>
                </c:pt>
                <c:pt idx="62688">
                  <c:v>62688</c:v>
                </c:pt>
                <c:pt idx="62689">
                  <c:v>62689</c:v>
                </c:pt>
                <c:pt idx="62690">
                  <c:v>62690</c:v>
                </c:pt>
                <c:pt idx="62691">
                  <c:v>62691</c:v>
                </c:pt>
                <c:pt idx="62692">
                  <c:v>62692</c:v>
                </c:pt>
                <c:pt idx="62693">
                  <c:v>62693</c:v>
                </c:pt>
                <c:pt idx="62694">
                  <c:v>62694</c:v>
                </c:pt>
                <c:pt idx="62695">
                  <c:v>62695</c:v>
                </c:pt>
                <c:pt idx="62696">
                  <c:v>62696</c:v>
                </c:pt>
                <c:pt idx="62697">
                  <c:v>62697</c:v>
                </c:pt>
                <c:pt idx="62698">
                  <c:v>62698</c:v>
                </c:pt>
                <c:pt idx="62699">
                  <c:v>62699</c:v>
                </c:pt>
                <c:pt idx="62700">
                  <c:v>62700</c:v>
                </c:pt>
                <c:pt idx="62701">
                  <c:v>62701</c:v>
                </c:pt>
                <c:pt idx="62702">
                  <c:v>62702</c:v>
                </c:pt>
                <c:pt idx="62703">
                  <c:v>62703</c:v>
                </c:pt>
                <c:pt idx="62704">
                  <c:v>62704</c:v>
                </c:pt>
                <c:pt idx="62705">
                  <c:v>62705</c:v>
                </c:pt>
                <c:pt idx="62706">
                  <c:v>62706</c:v>
                </c:pt>
                <c:pt idx="62707">
                  <c:v>62707</c:v>
                </c:pt>
                <c:pt idx="62708">
                  <c:v>62708</c:v>
                </c:pt>
                <c:pt idx="62709">
                  <c:v>62709</c:v>
                </c:pt>
                <c:pt idx="62710">
                  <c:v>62710</c:v>
                </c:pt>
                <c:pt idx="62711">
                  <c:v>62711</c:v>
                </c:pt>
                <c:pt idx="62712">
                  <c:v>62712</c:v>
                </c:pt>
                <c:pt idx="62713">
                  <c:v>62713</c:v>
                </c:pt>
                <c:pt idx="62714">
                  <c:v>62714</c:v>
                </c:pt>
                <c:pt idx="62715">
                  <c:v>62715</c:v>
                </c:pt>
                <c:pt idx="62716">
                  <c:v>62716</c:v>
                </c:pt>
                <c:pt idx="62717">
                  <c:v>62717</c:v>
                </c:pt>
                <c:pt idx="62718">
                  <c:v>62718</c:v>
                </c:pt>
                <c:pt idx="62719">
                  <c:v>62719</c:v>
                </c:pt>
                <c:pt idx="62720">
                  <c:v>62720</c:v>
                </c:pt>
                <c:pt idx="62721">
                  <c:v>62721</c:v>
                </c:pt>
                <c:pt idx="62722">
                  <c:v>62722</c:v>
                </c:pt>
                <c:pt idx="62723">
                  <c:v>62723</c:v>
                </c:pt>
                <c:pt idx="62724">
                  <c:v>62724</c:v>
                </c:pt>
                <c:pt idx="62725">
                  <c:v>62725</c:v>
                </c:pt>
                <c:pt idx="62726">
                  <c:v>62726</c:v>
                </c:pt>
                <c:pt idx="62727">
                  <c:v>62727</c:v>
                </c:pt>
                <c:pt idx="62728">
                  <c:v>62728</c:v>
                </c:pt>
                <c:pt idx="62729">
                  <c:v>62729</c:v>
                </c:pt>
                <c:pt idx="62730">
                  <c:v>62730</c:v>
                </c:pt>
                <c:pt idx="62731">
                  <c:v>62731</c:v>
                </c:pt>
                <c:pt idx="62732">
                  <c:v>62732</c:v>
                </c:pt>
                <c:pt idx="62733">
                  <c:v>62733</c:v>
                </c:pt>
                <c:pt idx="62734">
                  <c:v>62734</c:v>
                </c:pt>
                <c:pt idx="62735">
                  <c:v>62735</c:v>
                </c:pt>
                <c:pt idx="62736">
                  <c:v>62736</c:v>
                </c:pt>
                <c:pt idx="62737">
                  <c:v>62737</c:v>
                </c:pt>
                <c:pt idx="62738">
                  <c:v>62738</c:v>
                </c:pt>
                <c:pt idx="62739">
                  <c:v>62739</c:v>
                </c:pt>
                <c:pt idx="62740">
                  <c:v>62740</c:v>
                </c:pt>
                <c:pt idx="62741">
                  <c:v>62741</c:v>
                </c:pt>
                <c:pt idx="62742">
                  <c:v>62742</c:v>
                </c:pt>
                <c:pt idx="62743">
                  <c:v>62743</c:v>
                </c:pt>
                <c:pt idx="62744">
                  <c:v>62744</c:v>
                </c:pt>
                <c:pt idx="62745">
                  <c:v>62745</c:v>
                </c:pt>
                <c:pt idx="62746">
                  <c:v>62746</c:v>
                </c:pt>
                <c:pt idx="62747">
                  <c:v>62747</c:v>
                </c:pt>
                <c:pt idx="62748">
                  <c:v>62748</c:v>
                </c:pt>
                <c:pt idx="62749">
                  <c:v>62749</c:v>
                </c:pt>
                <c:pt idx="62750">
                  <c:v>62750</c:v>
                </c:pt>
                <c:pt idx="62751">
                  <c:v>62751</c:v>
                </c:pt>
                <c:pt idx="62752">
                  <c:v>62752</c:v>
                </c:pt>
                <c:pt idx="62753">
                  <c:v>62753</c:v>
                </c:pt>
                <c:pt idx="62754">
                  <c:v>62754</c:v>
                </c:pt>
                <c:pt idx="62755">
                  <c:v>62755</c:v>
                </c:pt>
                <c:pt idx="62756">
                  <c:v>62756</c:v>
                </c:pt>
                <c:pt idx="62757">
                  <c:v>62757</c:v>
                </c:pt>
                <c:pt idx="62758">
                  <c:v>62758</c:v>
                </c:pt>
                <c:pt idx="62759">
                  <c:v>62759</c:v>
                </c:pt>
                <c:pt idx="62760">
                  <c:v>62760</c:v>
                </c:pt>
                <c:pt idx="62761">
                  <c:v>62761</c:v>
                </c:pt>
                <c:pt idx="62762">
                  <c:v>62762</c:v>
                </c:pt>
                <c:pt idx="62763">
                  <c:v>62763</c:v>
                </c:pt>
                <c:pt idx="62764">
                  <c:v>62764</c:v>
                </c:pt>
                <c:pt idx="62765">
                  <c:v>62765</c:v>
                </c:pt>
                <c:pt idx="62766">
                  <c:v>62766</c:v>
                </c:pt>
                <c:pt idx="62767">
                  <c:v>62767</c:v>
                </c:pt>
                <c:pt idx="62768">
                  <c:v>62768</c:v>
                </c:pt>
                <c:pt idx="62769">
                  <c:v>62769</c:v>
                </c:pt>
                <c:pt idx="62770">
                  <c:v>62770</c:v>
                </c:pt>
                <c:pt idx="62771">
                  <c:v>62771</c:v>
                </c:pt>
                <c:pt idx="62772">
                  <c:v>62772</c:v>
                </c:pt>
                <c:pt idx="62773">
                  <c:v>62773</c:v>
                </c:pt>
                <c:pt idx="62774">
                  <c:v>62774</c:v>
                </c:pt>
                <c:pt idx="62775">
                  <c:v>62775</c:v>
                </c:pt>
                <c:pt idx="62776">
                  <c:v>62776</c:v>
                </c:pt>
                <c:pt idx="62777">
                  <c:v>62777</c:v>
                </c:pt>
                <c:pt idx="62778">
                  <c:v>62778</c:v>
                </c:pt>
                <c:pt idx="62779">
                  <c:v>62779</c:v>
                </c:pt>
                <c:pt idx="62780">
                  <c:v>62780</c:v>
                </c:pt>
                <c:pt idx="62781">
                  <c:v>62781</c:v>
                </c:pt>
                <c:pt idx="62782">
                  <c:v>62782</c:v>
                </c:pt>
                <c:pt idx="62783">
                  <c:v>62783</c:v>
                </c:pt>
                <c:pt idx="62784">
                  <c:v>62784</c:v>
                </c:pt>
                <c:pt idx="62785">
                  <c:v>62785</c:v>
                </c:pt>
                <c:pt idx="62786">
                  <c:v>62786</c:v>
                </c:pt>
                <c:pt idx="62787">
                  <c:v>62787</c:v>
                </c:pt>
                <c:pt idx="62788">
                  <c:v>62788</c:v>
                </c:pt>
                <c:pt idx="62789">
                  <c:v>62789</c:v>
                </c:pt>
                <c:pt idx="62790">
                  <c:v>62790</c:v>
                </c:pt>
                <c:pt idx="62791">
                  <c:v>62791</c:v>
                </c:pt>
                <c:pt idx="62792">
                  <c:v>62792</c:v>
                </c:pt>
                <c:pt idx="62793">
                  <c:v>62793</c:v>
                </c:pt>
                <c:pt idx="62794">
                  <c:v>62794</c:v>
                </c:pt>
                <c:pt idx="62795">
                  <c:v>62795</c:v>
                </c:pt>
                <c:pt idx="62796">
                  <c:v>62796</c:v>
                </c:pt>
                <c:pt idx="62797">
                  <c:v>62797</c:v>
                </c:pt>
                <c:pt idx="62798">
                  <c:v>62798</c:v>
                </c:pt>
                <c:pt idx="62799">
                  <c:v>62799</c:v>
                </c:pt>
                <c:pt idx="62800">
                  <c:v>62800</c:v>
                </c:pt>
                <c:pt idx="62801">
                  <c:v>62801</c:v>
                </c:pt>
                <c:pt idx="62802">
                  <c:v>62802</c:v>
                </c:pt>
                <c:pt idx="62803">
                  <c:v>62803</c:v>
                </c:pt>
                <c:pt idx="62804">
                  <c:v>62804</c:v>
                </c:pt>
                <c:pt idx="62805">
                  <c:v>62805</c:v>
                </c:pt>
                <c:pt idx="62806">
                  <c:v>62806</c:v>
                </c:pt>
                <c:pt idx="62807">
                  <c:v>62807</c:v>
                </c:pt>
                <c:pt idx="62808">
                  <c:v>62808</c:v>
                </c:pt>
                <c:pt idx="62809">
                  <c:v>62809</c:v>
                </c:pt>
                <c:pt idx="62810">
                  <c:v>62810</c:v>
                </c:pt>
                <c:pt idx="62811">
                  <c:v>62811</c:v>
                </c:pt>
                <c:pt idx="62812">
                  <c:v>62812</c:v>
                </c:pt>
                <c:pt idx="62813">
                  <c:v>62813</c:v>
                </c:pt>
                <c:pt idx="62814">
                  <c:v>62814</c:v>
                </c:pt>
                <c:pt idx="62815">
                  <c:v>62815</c:v>
                </c:pt>
                <c:pt idx="62816">
                  <c:v>62816</c:v>
                </c:pt>
                <c:pt idx="62817">
                  <c:v>62817</c:v>
                </c:pt>
                <c:pt idx="62818">
                  <c:v>62818</c:v>
                </c:pt>
                <c:pt idx="62819">
                  <c:v>62819</c:v>
                </c:pt>
                <c:pt idx="62820">
                  <c:v>62820</c:v>
                </c:pt>
                <c:pt idx="62821">
                  <c:v>62821</c:v>
                </c:pt>
                <c:pt idx="62822">
                  <c:v>62822</c:v>
                </c:pt>
                <c:pt idx="62823">
                  <c:v>62823</c:v>
                </c:pt>
                <c:pt idx="62824">
                  <c:v>62824</c:v>
                </c:pt>
                <c:pt idx="62825">
                  <c:v>62825</c:v>
                </c:pt>
                <c:pt idx="62826">
                  <c:v>62826</c:v>
                </c:pt>
                <c:pt idx="62827">
                  <c:v>62827</c:v>
                </c:pt>
                <c:pt idx="62828">
                  <c:v>62828</c:v>
                </c:pt>
                <c:pt idx="62829">
                  <c:v>62829</c:v>
                </c:pt>
                <c:pt idx="62830">
                  <c:v>62830</c:v>
                </c:pt>
                <c:pt idx="62831">
                  <c:v>62831</c:v>
                </c:pt>
                <c:pt idx="62832">
                  <c:v>62832</c:v>
                </c:pt>
                <c:pt idx="62833">
                  <c:v>62833</c:v>
                </c:pt>
                <c:pt idx="62834">
                  <c:v>62834</c:v>
                </c:pt>
                <c:pt idx="62835">
                  <c:v>62835</c:v>
                </c:pt>
                <c:pt idx="62836">
                  <c:v>62836</c:v>
                </c:pt>
                <c:pt idx="62837">
                  <c:v>62837</c:v>
                </c:pt>
                <c:pt idx="62838">
                  <c:v>62838</c:v>
                </c:pt>
                <c:pt idx="62839">
                  <c:v>62839</c:v>
                </c:pt>
                <c:pt idx="62840">
                  <c:v>62840</c:v>
                </c:pt>
                <c:pt idx="62841">
                  <c:v>62841</c:v>
                </c:pt>
                <c:pt idx="62842">
                  <c:v>62842</c:v>
                </c:pt>
                <c:pt idx="62843">
                  <c:v>62843</c:v>
                </c:pt>
                <c:pt idx="62844">
                  <c:v>62844</c:v>
                </c:pt>
                <c:pt idx="62845">
                  <c:v>62845</c:v>
                </c:pt>
                <c:pt idx="62846">
                  <c:v>62846</c:v>
                </c:pt>
                <c:pt idx="62847">
                  <c:v>62847</c:v>
                </c:pt>
                <c:pt idx="62848">
                  <c:v>62848</c:v>
                </c:pt>
                <c:pt idx="62849">
                  <c:v>62849</c:v>
                </c:pt>
                <c:pt idx="62850">
                  <c:v>62850</c:v>
                </c:pt>
                <c:pt idx="62851">
                  <c:v>62851</c:v>
                </c:pt>
                <c:pt idx="62852">
                  <c:v>62852</c:v>
                </c:pt>
                <c:pt idx="62853">
                  <c:v>62853</c:v>
                </c:pt>
                <c:pt idx="62854">
                  <c:v>62854</c:v>
                </c:pt>
                <c:pt idx="62855">
                  <c:v>62855</c:v>
                </c:pt>
                <c:pt idx="62856">
                  <c:v>62856</c:v>
                </c:pt>
                <c:pt idx="62857">
                  <c:v>62857</c:v>
                </c:pt>
                <c:pt idx="62858">
                  <c:v>62858</c:v>
                </c:pt>
                <c:pt idx="62859">
                  <c:v>62859</c:v>
                </c:pt>
                <c:pt idx="62860">
                  <c:v>62860</c:v>
                </c:pt>
                <c:pt idx="62861">
                  <c:v>62861</c:v>
                </c:pt>
                <c:pt idx="62862">
                  <c:v>62862</c:v>
                </c:pt>
                <c:pt idx="62863">
                  <c:v>62863</c:v>
                </c:pt>
                <c:pt idx="62864">
                  <c:v>62864</c:v>
                </c:pt>
                <c:pt idx="62865">
                  <c:v>62865</c:v>
                </c:pt>
                <c:pt idx="62866">
                  <c:v>62866</c:v>
                </c:pt>
                <c:pt idx="62867">
                  <c:v>62867</c:v>
                </c:pt>
                <c:pt idx="62868">
                  <c:v>62868</c:v>
                </c:pt>
                <c:pt idx="62869">
                  <c:v>62869</c:v>
                </c:pt>
                <c:pt idx="62870">
                  <c:v>62870</c:v>
                </c:pt>
                <c:pt idx="62871">
                  <c:v>62871</c:v>
                </c:pt>
                <c:pt idx="62872">
                  <c:v>62872</c:v>
                </c:pt>
                <c:pt idx="62873">
                  <c:v>62873</c:v>
                </c:pt>
                <c:pt idx="62874">
                  <c:v>62874</c:v>
                </c:pt>
                <c:pt idx="62875">
                  <c:v>62875</c:v>
                </c:pt>
                <c:pt idx="62876">
                  <c:v>62876</c:v>
                </c:pt>
                <c:pt idx="62877">
                  <c:v>62877</c:v>
                </c:pt>
                <c:pt idx="62878">
                  <c:v>62878</c:v>
                </c:pt>
                <c:pt idx="62879">
                  <c:v>62879</c:v>
                </c:pt>
                <c:pt idx="62880">
                  <c:v>62880</c:v>
                </c:pt>
                <c:pt idx="62881">
                  <c:v>62881</c:v>
                </c:pt>
                <c:pt idx="62882">
                  <c:v>62882</c:v>
                </c:pt>
                <c:pt idx="62883">
                  <c:v>62883</c:v>
                </c:pt>
                <c:pt idx="62884">
                  <c:v>62884</c:v>
                </c:pt>
                <c:pt idx="62885">
                  <c:v>62885</c:v>
                </c:pt>
                <c:pt idx="62886">
                  <c:v>62886</c:v>
                </c:pt>
                <c:pt idx="62887">
                  <c:v>62887</c:v>
                </c:pt>
                <c:pt idx="62888">
                  <c:v>62888</c:v>
                </c:pt>
                <c:pt idx="62889">
                  <c:v>62889</c:v>
                </c:pt>
                <c:pt idx="62890">
                  <c:v>62890</c:v>
                </c:pt>
                <c:pt idx="62891">
                  <c:v>62891</c:v>
                </c:pt>
                <c:pt idx="62892">
                  <c:v>62892</c:v>
                </c:pt>
                <c:pt idx="62893">
                  <c:v>62893</c:v>
                </c:pt>
                <c:pt idx="62894">
                  <c:v>62894</c:v>
                </c:pt>
                <c:pt idx="62895">
                  <c:v>62895</c:v>
                </c:pt>
                <c:pt idx="62896">
                  <c:v>62896</c:v>
                </c:pt>
                <c:pt idx="62897">
                  <c:v>62897</c:v>
                </c:pt>
                <c:pt idx="62898">
                  <c:v>62898</c:v>
                </c:pt>
                <c:pt idx="62899">
                  <c:v>62899</c:v>
                </c:pt>
                <c:pt idx="62900">
                  <c:v>62900</c:v>
                </c:pt>
                <c:pt idx="62901">
                  <c:v>62901</c:v>
                </c:pt>
                <c:pt idx="62902">
                  <c:v>62902</c:v>
                </c:pt>
                <c:pt idx="62903">
                  <c:v>62903</c:v>
                </c:pt>
                <c:pt idx="62904">
                  <c:v>62904</c:v>
                </c:pt>
                <c:pt idx="62905">
                  <c:v>62905</c:v>
                </c:pt>
                <c:pt idx="62906">
                  <c:v>62906</c:v>
                </c:pt>
                <c:pt idx="62907">
                  <c:v>62907</c:v>
                </c:pt>
                <c:pt idx="62908">
                  <c:v>62908</c:v>
                </c:pt>
                <c:pt idx="62909">
                  <c:v>62909</c:v>
                </c:pt>
                <c:pt idx="62910">
                  <c:v>62910</c:v>
                </c:pt>
                <c:pt idx="62911">
                  <c:v>62911</c:v>
                </c:pt>
                <c:pt idx="62912">
                  <c:v>62912</c:v>
                </c:pt>
                <c:pt idx="62913">
                  <c:v>62913</c:v>
                </c:pt>
                <c:pt idx="62914">
                  <c:v>62914</c:v>
                </c:pt>
                <c:pt idx="62915">
                  <c:v>62915</c:v>
                </c:pt>
                <c:pt idx="62916">
                  <c:v>62916</c:v>
                </c:pt>
                <c:pt idx="62917">
                  <c:v>62917</c:v>
                </c:pt>
                <c:pt idx="62918">
                  <c:v>62918</c:v>
                </c:pt>
                <c:pt idx="62919">
                  <c:v>62919</c:v>
                </c:pt>
                <c:pt idx="62920">
                  <c:v>62920</c:v>
                </c:pt>
                <c:pt idx="62921">
                  <c:v>62921</c:v>
                </c:pt>
                <c:pt idx="62922">
                  <c:v>62922</c:v>
                </c:pt>
                <c:pt idx="62923">
                  <c:v>62923</c:v>
                </c:pt>
                <c:pt idx="62924">
                  <c:v>62924</c:v>
                </c:pt>
                <c:pt idx="62925">
                  <c:v>62925</c:v>
                </c:pt>
                <c:pt idx="62926">
                  <c:v>62926</c:v>
                </c:pt>
                <c:pt idx="62927">
                  <c:v>62927</c:v>
                </c:pt>
                <c:pt idx="62928">
                  <c:v>62928</c:v>
                </c:pt>
                <c:pt idx="62929">
                  <c:v>62929</c:v>
                </c:pt>
                <c:pt idx="62930">
                  <c:v>62930</c:v>
                </c:pt>
                <c:pt idx="62931">
                  <c:v>62931</c:v>
                </c:pt>
                <c:pt idx="62932">
                  <c:v>62932</c:v>
                </c:pt>
                <c:pt idx="62933">
                  <c:v>62933</c:v>
                </c:pt>
                <c:pt idx="62934">
                  <c:v>62934</c:v>
                </c:pt>
                <c:pt idx="62935">
                  <c:v>62935</c:v>
                </c:pt>
                <c:pt idx="62936">
                  <c:v>62936</c:v>
                </c:pt>
                <c:pt idx="62937">
                  <c:v>62937</c:v>
                </c:pt>
                <c:pt idx="62938">
                  <c:v>62938</c:v>
                </c:pt>
                <c:pt idx="62939">
                  <c:v>62939</c:v>
                </c:pt>
                <c:pt idx="62940">
                  <c:v>62940</c:v>
                </c:pt>
                <c:pt idx="62941">
                  <c:v>62941</c:v>
                </c:pt>
                <c:pt idx="62942">
                  <c:v>62942</c:v>
                </c:pt>
                <c:pt idx="62943">
                  <c:v>62943</c:v>
                </c:pt>
                <c:pt idx="62944">
                  <c:v>62944</c:v>
                </c:pt>
                <c:pt idx="62945">
                  <c:v>62945</c:v>
                </c:pt>
                <c:pt idx="62946">
                  <c:v>62946</c:v>
                </c:pt>
                <c:pt idx="62947">
                  <c:v>62947</c:v>
                </c:pt>
                <c:pt idx="62948">
                  <c:v>62948</c:v>
                </c:pt>
                <c:pt idx="62949">
                  <c:v>62949</c:v>
                </c:pt>
                <c:pt idx="62950">
                  <c:v>62950</c:v>
                </c:pt>
                <c:pt idx="62951">
                  <c:v>62951</c:v>
                </c:pt>
                <c:pt idx="62952">
                  <c:v>62952</c:v>
                </c:pt>
                <c:pt idx="62953">
                  <c:v>62953</c:v>
                </c:pt>
                <c:pt idx="62954">
                  <c:v>62954</c:v>
                </c:pt>
                <c:pt idx="62955">
                  <c:v>62955</c:v>
                </c:pt>
                <c:pt idx="62956">
                  <c:v>62956</c:v>
                </c:pt>
                <c:pt idx="62957">
                  <c:v>62957</c:v>
                </c:pt>
                <c:pt idx="62958">
                  <c:v>62958</c:v>
                </c:pt>
                <c:pt idx="62959">
                  <c:v>62959</c:v>
                </c:pt>
                <c:pt idx="62960">
                  <c:v>62960</c:v>
                </c:pt>
                <c:pt idx="62961">
                  <c:v>62961</c:v>
                </c:pt>
                <c:pt idx="62962">
                  <c:v>62962</c:v>
                </c:pt>
                <c:pt idx="62963">
                  <c:v>62963</c:v>
                </c:pt>
                <c:pt idx="62964">
                  <c:v>62964</c:v>
                </c:pt>
                <c:pt idx="62965">
                  <c:v>62965</c:v>
                </c:pt>
                <c:pt idx="62966">
                  <c:v>62966</c:v>
                </c:pt>
                <c:pt idx="62967">
                  <c:v>62967</c:v>
                </c:pt>
                <c:pt idx="62968">
                  <c:v>62968</c:v>
                </c:pt>
                <c:pt idx="62969">
                  <c:v>62969</c:v>
                </c:pt>
                <c:pt idx="62970">
                  <c:v>62970</c:v>
                </c:pt>
                <c:pt idx="62971">
                  <c:v>62971</c:v>
                </c:pt>
                <c:pt idx="62972">
                  <c:v>62972</c:v>
                </c:pt>
                <c:pt idx="62973">
                  <c:v>62973</c:v>
                </c:pt>
                <c:pt idx="62974">
                  <c:v>62974</c:v>
                </c:pt>
                <c:pt idx="62975">
                  <c:v>62975</c:v>
                </c:pt>
                <c:pt idx="62976">
                  <c:v>62976</c:v>
                </c:pt>
                <c:pt idx="62977">
                  <c:v>62977</c:v>
                </c:pt>
                <c:pt idx="62978">
                  <c:v>62978</c:v>
                </c:pt>
                <c:pt idx="62979">
                  <c:v>62979</c:v>
                </c:pt>
                <c:pt idx="62980">
                  <c:v>62980</c:v>
                </c:pt>
                <c:pt idx="62981">
                  <c:v>62981</c:v>
                </c:pt>
                <c:pt idx="62982">
                  <c:v>62982</c:v>
                </c:pt>
                <c:pt idx="62983">
                  <c:v>62983</c:v>
                </c:pt>
                <c:pt idx="62984">
                  <c:v>62984</c:v>
                </c:pt>
                <c:pt idx="62985">
                  <c:v>62985</c:v>
                </c:pt>
                <c:pt idx="62986">
                  <c:v>62986</c:v>
                </c:pt>
                <c:pt idx="62987">
                  <c:v>62987</c:v>
                </c:pt>
                <c:pt idx="62988">
                  <c:v>62988</c:v>
                </c:pt>
                <c:pt idx="62989">
                  <c:v>62989</c:v>
                </c:pt>
                <c:pt idx="62990">
                  <c:v>62990</c:v>
                </c:pt>
                <c:pt idx="62991">
                  <c:v>62991</c:v>
                </c:pt>
                <c:pt idx="62992">
                  <c:v>62992</c:v>
                </c:pt>
                <c:pt idx="62993">
                  <c:v>62993</c:v>
                </c:pt>
                <c:pt idx="62994">
                  <c:v>62994</c:v>
                </c:pt>
                <c:pt idx="62995">
                  <c:v>62995</c:v>
                </c:pt>
                <c:pt idx="62996">
                  <c:v>62996</c:v>
                </c:pt>
                <c:pt idx="62997">
                  <c:v>62997</c:v>
                </c:pt>
                <c:pt idx="62998">
                  <c:v>62998</c:v>
                </c:pt>
                <c:pt idx="62999">
                  <c:v>62999</c:v>
                </c:pt>
                <c:pt idx="63000">
                  <c:v>63000</c:v>
                </c:pt>
                <c:pt idx="63001">
                  <c:v>63001</c:v>
                </c:pt>
                <c:pt idx="63002">
                  <c:v>63002</c:v>
                </c:pt>
                <c:pt idx="63003">
                  <c:v>63003</c:v>
                </c:pt>
                <c:pt idx="63004">
                  <c:v>63004</c:v>
                </c:pt>
                <c:pt idx="63005">
                  <c:v>63005</c:v>
                </c:pt>
                <c:pt idx="63006">
                  <c:v>63006</c:v>
                </c:pt>
                <c:pt idx="63007">
                  <c:v>63007</c:v>
                </c:pt>
                <c:pt idx="63008">
                  <c:v>63008</c:v>
                </c:pt>
                <c:pt idx="63009">
                  <c:v>63009</c:v>
                </c:pt>
                <c:pt idx="63010">
                  <c:v>63010</c:v>
                </c:pt>
                <c:pt idx="63011">
                  <c:v>63011</c:v>
                </c:pt>
                <c:pt idx="63012">
                  <c:v>63012</c:v>
                </c:pt>
                <c:pt idx="63013">
                  <c:v>63013</c:v>
                </c:pt>
                <c:pt idx="63014">
                  <c:v>63014</c:v>
                </c:pt>
                <c:pt idx="63015">
                  <c:v>63015</c:v>
                </c:pt>
                <c:pt idx="63016">
                  <c:v>63016</c:v>
                </c:pt>
                <c:pt idx="63017">
                  <c:v>63017</c:v>
                </c:pt>
                <c:pt idx="63018">
                  <c:v>63018</c:v>
                </c:pt>
                <c:pt idx="63019">
                  <c:v>63019</c:v>
                </c:pt>
                <c:pt idx="63020">
                  <c:v>63020</c:v>
                </c:pt>
                <c:pt idx="63021">
                  <c:v>63021</c:v>
                </c:pt>
                <c:pt idx="63022">
                  <c:v>63022</c:v>
                </c:pt>
                <c:pt idx="63023">
                  <c:v>63023</c:v>
                </c:pt>
                <c:pt idx="63024">
                  <c:v>63024</c:v>
                </c:pt>
                <c:pt idx="63025">
                  <c:v>63025</c:v>
                </c:pt>
                <c:pt idx="63026">
                  <c:v>63026</c:v>
                </c:pt>
                <c:pt idx="63027">
                  <c:v>63027</c:v>
                </c:pt>
                <c:pt idx="63028">
                  <c:v>63028</c:v>
                </c:pt>
                <c:pt idx="63029">
                  <c:v>63029</c:v>
                </c:pt>
                <c:pt idx="63030">
                  <c:v>63030</c:v>
                </c:pt>
                <c:pt idx="63031">
                  <c:v>63031</c:v>
                </c:pt>
                <c:pt idx="63032">
                  <c:v>63032</c:v>
                </c:pt>
                <c:pt idx="63033">
                  <c:v>63033</c:v>
                </c:pt>
                <c:pt idx="63034">
                  <c:v>63034</c:v>
                </c:pt>
                <c:pt idx="63035">
                  <c:v>63035</c:v>
                </c:pt>
                <c:pt idx="63036">
                  <c:v>63036</c:v>
                </c:pt>
                <c:pt idx="63037">
                  <c:v>63037</c:v>
                </c:pt>
                <c:pt idx="63038">
                  <c:v>63038</c:v>
                </c:pt>
                <c:pt idx="63039">
                  <c:v>63039</c:v>
                </c:pt>
                <c:pt idx="63040">
                  <c:v>63040</c:v>
                </c:pt>
                <c:pt idx="63041">
                  <c:v>63041</c:v>
                </c:pt>
                <c:pt idx="63042">
                  <c:v>63042</c:v>
                </c:pt>
                <c:pt idx="63043">
                  <c:v>63043</c:v>
                </c:pt>
                <c:pt idx="63044">
                  <c:v>63044</c:v>
                </c:pt>
                <c:pt idx="63045">
                  <c:v>63045</c:v>
                </c:pt>
                <c:pt idx="63046">
                  <c:v>63046</c:v>
                </c:pt>
                <c:pt idx="63047">
                  <c:v>63047</c:v>
                </c:pt>
                <c:pt idx="63048">
                  <c:v>63048</c:v>
                </c:pt>
                <c:pt idx="63049">
                  <c:v>63049</c:v>
                </c:pt>
                <c:pt idx="63050">
                  <c:v>63050</c:v>
                </c:pt>
                <c:pt idx="63051">
                  <c:v>63051</c:v>
                </c:pt>
                <c:pt idx="63052">
                  <c:v>63052</c:v>
                </c:pt>
                <c:pt idx="63053">
                  <c:v>63053</c:v>
                </c:pt>
                <c:pt idx="63054">
                  <c:v>63054</c:v>
                </c:pt>
                <c:pt idx="63055">
                  <c:v>63055</c:v>
                </c:pt>
                <c:pt idx="63056">
                  <c:v>63056</c:v>
                </c:pt>
                <c:pt idx="63057">
                  <c:v>63057</c:v>
                </c:pt>
                <c:pt idx="63058">
                  <c:v>63058</c:v>
                </c:pt>
                <c:pt idx="63059">
                  <c:v>63059</c:v>
                </c:pt>
                <c:pt idx="63060">
                  <c:v>63060</c:v>
                </c:pt>
                <c:pt idx="63061">
                  <c:v>63061</c:v>
                </c:pt>
                <c:pt idx="63062">
                  <c:v>63062</c:v>
                </c:pt>
                <c:pt idx="63063">
                  <c:v>63063</c:v>
                </c:pt>
                <c:pt idx="63064">
                  <c:v>63064</c:v>
                </c:pt>
                <c:pt idx="63065">
                  <c:v>63065</c:v>
                </c:pt>
                <c:pt idx="63066">
                  <c:v>63066</c:v>
                </c:pt>
                <c:pt idx="63067">
                  <c:v>63067</c:v>
                </c:pt>
                <c:pt idx="63068">
                  <c:v>63068</c:v>
                </c:pt>
                <c:pt idx="63069">
                  <c:v>63069</c:v>
                </c:pt>
                <c:pt idx="63070">
                  <c:v>63070</c:v>
                </c:pt>
                <c:pt idx="63071">
                  <c:v>63071</c:v>
                </c:pt>
                <c:pt idx="63072">
                  <c:v>63072</c:v>
                </c:pt>
                <c:pt idx="63073">
                  <c:v>63073</c:v>
                </c:pt>
                <c:pt idx="63074">
                  <c:v>63074</c:v>
                </c:pt>
                <c:pt idx="63075">
                  <c:v>63075</c:v>
                </c:pt>
                <c:pt idx="63076">
                  <c:v>63076</c:v>
                </c:pt>
                <c:pt idx="63077">
                  <c:v>63077</c:v>
                </c:pt>
                <c:pt idx="63078">
                  <c:v>63078</c:v>
                </c:pt>
                <c:pt idx="63079">
                  <c:v>63079</c:v>
                </c:pt>
                <c:pt idx="63080">
                  <c:v>63080</c:v>
                </c:pt>
                <c:pt idx="63081">
                  <c:v>63081</c:v>
                </c:pt>
                <c:pt idx="63082">
                  <c:v>63082</c:v>
                </c:pt>
                <c:pt idx="63083">
                  <c:v>63083</c:v>
                </c:pt>
                <c:pt idx="63084">
                  <c:v>63084</c:v>
                </c:pt>
                <c:pt idx="63085">
                  <c:v>63085</c:v>
                </c:pt>
                <c:pt idx="63086">
                  <c:v>63086</c:v>
                </c:pt>
                <c:pt idx="63087">
                  <c:v>63087</c:v>
                </c:pt>
                <c:pt idx="63088">
                  <c:v>63088</c:v>
                </c:pt>
                <c:pt idx="63089">
                  <c:v>63089</c:v>
                </c:pt>
                <c:pt idx="63090">
                  <c:v>63090</c:v>
                </c:pt>
                <c:pt idx="63091">
                  <c:v>63091</c:v>
                </c:pt>
                <c:pt idx="63092">
                  <c:v>63092</c:v>
                </c:pt>
                <c:pt idx="63093">
                  <c:v>63093</c:v>
                </c:pt>
                <c:pt idx="63094">
                  <c:v>63094</c:v>
                </c:pt>
                <c:pt idx="63095">
                  <c:v>63095</c:v>
                </c:pt>
                <c:pt idx="63096">
                  <c:v>63096</c:v>
                </c:pt>
                <c:pt idx="63097">
                  <c:v>63097</c:v>
                </c:pt>
                <c:pt idx="63098">
                  <c:v>63098</c:v>
                </c:pt>
                <c:pt idx="63099">
                  <c:v>63099</c:v>
                </c:pt>
                <c:pt idx="63100">
                  <c:v>63100</c:v>
                </c:pt>
                <c:pt idx="63101">
                  <c:v>63101</c:v>
                </c:pt>
                <c:pt idx="63102">
                  <c:v>63102</c:v>
                </c:pt>
                <c:pt idx="63103">
                  <c:v>63103</c:v>
                </c:pt>
                <c:pt idx="63104">
                  <c:v>63104</c:v>
                </c:pt>
                <c:pt idx="63105">
                  <c:v>63105</c:v>
                </c:pt>
                <c:pt idx="63106">
                  <c:v>63106</c:v>
                </c:pt>
                <c:pt idx="63107">
                  <c:v>63107</c:v>
                </c:pt>
                <c:pt idx="63108">
                  <c:v>63108</c:v>
                </c:pt>
                <c:pt idx="63109">
                  <c:v>63109</c:v>
                </c:pt>
                <c:pt idx="63110">
                  <c:v>63110</c:v>
                </c:pt>
                <c:pt idx="63111">
                  <c:v>63111</c:v>
                </c:pt>
                <c:pt idx="63112">
                  <c:v>63112</c:v>
                </c:pt>
                <c:pt idx="63113">
                  <c:v>63113</c:v>
                </c:pt>
                <c:pt idx="63114">
                  <c:v>63114</c:v>
                </c:pt>
                <c:pt idx="63115">
                  <c:v>63115</c:v>
                </c:pt>
                <c:pt idx="63116">
                  <c:v>63116</c:v>
                </c:pt>
                <c:pt idx="63117">
                  <c:v>63117</c:v>
                </c:pt>
                <c:pt idx="63118">
                  <c:v>63118</c:v>
                </c:pt>
                <c:pt idx="63119">
                  <c:v>63119</c:v>
                </c:pt>
                <c:pt idx="63120">
                  <c:v>63120</c:v>
                </c:pt>
                <c:pt idx="63121">
                  <c:v>63121</c:v>
                </c:pt>
                <c:pt idx="63122">
                  <c:v>63122</c:v>
                </c:pt>
                <c:pt idx="63123">
                  <c:v>63123</c:v>
                </c:pt>
                <c:pt idx="63124">
                  <c:v>63124</c:v>
                </c:pt>
                <c:pt idx="63125">
                  <c:v>63125</c:v>
                </c:pt>
                <c:pt idx="63126">
                  <c:v>63126</c:v>
                </c:pt>
                <c:pt idx="63127">
                  <c:v>63127</c:v>
                </c:pt>
                <c:pt idx="63128">
                  <c:v>63128</c:v>
                </c:pt>
                <c:pt idx="63129">
                  <c:v>63129</c:v>
                </c:pt>
                <c:pt idx="63130">
                  <c:v>63130</c:v>
                </c:pt>
                <c:pt idx="63131">
                  <c:v>63131</c:v>
                </c:pt>
                <c:pt idx="63132">
                  <c:v>63132</c:v>
                </c:pt>
                <c:pt idx="63133">
                  <c:v>63133</c:v>
                </c:pt>
                <c:pt idx="63134">
                  <c:v>63134</c:v>
                </c:pt>
                <c:pt idx="63135">
                  <c:v>63135</c:v>
                </c:pt>
                <c:pt idx="63136">
                  <c:v>63136</c:v>
                </c:pt>
                <c:pt idx="63137">
                  <c:v>63137</c:v>
                </c:pt>
                <c:pt idx="63138">
                  <c:v>63138</c:v>
                </c:pt>
                <c:pt idx="63139">
                  <c:v>63139</c:v>
                </c:pt>
                <c:pt idx="63140">
                  <c:v>63140</c:v>
                </c:pt>
                <c:pt idx="63141">
                  <c:v>63141</c:v>
                </c:pt>
                <c:pt idx="63142">
                  <c:v>63142</c:v>
                </c:pt>
                <c:pt idx="63143">
                  <c:v>63143</c:v>
                </c:pt>
                <c:pt idx="63144">
                  <c:v>63144</c:v>
                </c:pt>
                <c:pt idx="63145">
                  <c:v>63145</c:v>
                </c:pt>
                <c:pt idx="63146">
                  <c:v>63146</c:v>
                </c:pt>
                <c:pt idx="63147">
                  <c:v>63147</c:v>
                </c:pt>
                <c:pt idx="63148">
                  <c:v>63148</c:v>
                </c:pt>
                <c:pt idx="63149">
                  <c:v>63149</c:v>
                </c:pt>
                <c:pt idx="63150">
                  <c:v>63150</c:v>
                </c:pt>
                <c:pt idx="63151">
                  <c:v>63151</c:v>
                </c:pt>
                <c:pt idx="63152">
                  <c:v>63152</c:v>
                </c:pt>
                <c:pt idx="63153">
                  <c:v>63153</c:v>
                </c:pt>
                <c:pt idx="63154">
                  <c:v>63154</c:v>
                </c:pt>
                <c:pt idx="63155">
                  <c:v>63155</c:v>
                </c:pt>
                <c:pt idx="63156">
                  <c:v>63156</c:v>
                </c:pt>
                <c:pt idx="63157">
                  <c:v>63157</c:v>
                </c:pt>
                <c:pt idx="63158">
                  <c:v>63158</c:v>
                </c:pt>
                <c:pt idx="63159">
                  <c:v>63159</c:v>
                </c:pt>
                <c:pt idx="63160">
                  <c:v>63160</c:v>
                </c:pt>
                <c:pt idx="63161">
                  <c:v>63161</c:v>
                </c:pt>
                <c:pt idx="63162">
                  <c:v>63162</c:v>
                </c:pt>
                <c:pt idx="63163">
                  <c:v>63163</c:v>
                </c:pt>
                <c:pt idx="63164">
                  <c:v>63164</c:v>
                </c:pt>
                <c:pt idx="63165">
                  <c:v>63165</c:v>
                </c:pt>
                <c:pt idx="63166">
                  <c:v>63166</c:v>
                </c:pt>
                <c:pt idx="63167">
                  <c:v>63167</c:v>
                </c:pt>
                <c:pt idx="63168">
                  <c:v>63168</c:v>
                </c:pt>
                <c:pt idx="63169">
                  <c:v>63169</c:v>
                </c:pt>
                <c:pt idx="63170">
                  <c:v>63170</c:v>
                </c:pt>
                <c:pt idx="63171">
                  <c:v>63171</c:v>
                </c:pt>
                <c:pt idx="63172">
                  <c:v>63172</c:v>
                </c:pt>
                <c:pt idx="63173">
                  <c:v>63173</c:v>
                </c:pt>
                <c:pt idx="63174">
                  <c:v>63174</c:v>
                </c:pt>
                <c:pt idx="63175">
                  <c:v>63175</c:v>
                </c:pt>
                <c:pt idx="63176">
                  <c:v>63176</c:v>
                </c:pt>
                <c:pt idx="63177">
                  <c:v>63177</c:v>
                </c:pt>
                <c:pt idx="63178">
                  <c:v>63178</c:v>
                </c:pt>
                <c:pt idx="63179">
                  <c:v>63179</c:v>
                </c:pt>
                <c:pt idx="63180">
                  <c:v>63180</c:v>
                </c:pt>
                <c:pt idx="63181">
                  <c:v>63181</c:v>
                </c:pt>
                <c:pt idx="63182">
                  <c:v>63182</c:v>
                </c:pt>
                <c:pt idx="63183">
                  <c:v>63183</c:v>
                </c:pt>
                <c:pt idx="63184">
                  <c:v>63184</c:v>
                </c:pt>
                <c:pt idx="63185">
                  <c:v>63185</c:v>
                </c:pt>
                <c:pt idx="63186">
                  <c:v>63186</c:v>
                </c:pt>
                <c:pt idx="63187">
                  <c:v>63187</c:v>
                </c:pt>
                <c:pt idx="63188">
                  <c:v>63188</c:v>
                </c:pt>
                <c:pt idx="63189">
                  <c:v>63189</c:v>
                </c:pt>
                <c:pt idx="63190">
                  <c:v>63190</c:v>
                </c:pt>
                <c:pt idx="63191">
                  <c:v>63191</c:v>
                </c:pt>
                <c:pt idx="63192">
                  <c:v>63192</c:v>
                </c:pt>
                <c:pt idx="63193">
                  <c:v>63193</c:v>
                </c:pt>
                <c:pt idx="63194">
                  <c:v>63194</c:v>
                </c:pt>
                <c:pt idx="63195">
                  <c:v>63195</c:v>
                </c:pt>
                <c:pt idx="63196">
                  <c:v>63196</c:v>
                </c:pt>
                <c:pt idx="63197">
                  <c:v>63197</c:v>
                </c:pt>
                <c:pt idx="63198">
                  <c:v>63198</c:v>
                </c:pt>
                <c:pt idx="63199">
                  <c:v>63199</c:v>
                </c:pt>
                <c:pt idx="63200">
                  <c:v>63200</c:v>
                </c:pt>
                <c:pt idx="63201">
                  <c:v>63201</c:v>
                </c:pt>
                <c:pt idx="63202">
                  <c:v>63202</c:v>
                </c:pt>
                <c:pt idx="63203">
                  <c:v>63203</c:v>
                </c:pt>
                <c:pt idx="63204">
                  <c:v>63204</c:v>
                </c:pt>
                <c:pt idx="63205">
                  <c:v>63205</c:v>
                </c:pt>
                <c:pt idx="63206">
                  <c:v>63206</c:v>
                </c:pt>
                <c:pt idx="63207">
                  <c:v>63207</c:v>
                </c:pt>
                <c:pt idx="63208">
                  <c:v>63208</c:v>
                </c:pt>
                <c:pt idx="63209">
                  <c:v>63209</c:v>
                </c:pt>
                <c:pt idx="63210">
                  <c:v>63210</c:v>
                </c:pt>
                <c:pt idx="63211">
                  <c:v>63211</c:v>
                </c:pt>
                <c:pt idx="63212">
                  <c:v>63212</c:v>
                </c:pt>
                <c:pt idx="63213">
                  <c:v>63213</c:v>
                </c:pt>
                <c:pt idx="63214">
                  <c:v>63214</c:v>
                </c:pt>
                <c:pt idx="63215">
                  <c:v>63215</c:v>
                </c:pt>
                <c:pt idx="63216">
                  <c:v>63216</c:v>
                </c:pt>
                <c:pt idx="63217">
                  <c:v>63217</c:v>
                </c:pt>
                <c:pt idx="63218">
                  <c:v>63218</c:v>
                </c:pt>
                <c:pt idx="63219">
                  <c:v>63219</c:v>
                </c:pt>
                <c:pt idx="63220">
                  <c:v>63220</c:v>
                </c:pt>
                <c:pt idx="63221">
                  <c:v>63221</c:v>
                </c:pt>
                <c:pt idx="63222">
                  <c:v>63222</c:v>
                </c:pt>
                <c:pt idx="63223">
                  <c:v>63223</c:v>
                </c:pt>
                <c:pt idx="63224">
                  <c:v>63224</c:v>
                </c:pt>
                <c:pt idx="63225">
                  <c:v>63225</c:v>
                </c:pt>
                <c:pt idx="63226">
                  <c:v>63226</c:v>
                </c:pt>
                <c:pt idx="63227">
                  <c:v>63227</c:v>
                </c:pt>
                <c:pt idx="63228">
                  <c:v>63228</c:v>
                </c:pt>
                <c:pt idx="63229">
                  <c:v>63229</c:v>
                </c:pt>
                <c:pt idx="63230">
                  <c:v>63230</c:v>
                </c:pt>
                <c:pt idx="63231">
                  <c:v>63231</c:v>
                </c:pt>
                <c:pt idx="63232">
                  <c:v>63232</c:v>
                </c:pt>
                <c:pt idx="63233">
                  <c:v>63233</c:v>
                </c:pt>
                <c:pt idx="63234">
                  <c:v>63234</c:v>
                </c:pt>
                <c:pt idx="63235">
                  <c:v>63235</c:v>
                </c:pt>
                <c:pt idx="63236">
                  <c:v>63236</c:v>
                </c:pt>
                <c:pt idx="63237">
                  <c:v>63237</c:v>
                </c:pt>
                <c:pt idx="63238">
                  <c:v>63238</c:v>
                </c:pt>
                <c:pt idx="63239">
                  <c:v>63239</c:v>
                </c:pt>
                <c:pt idx="63240">
                  <c:v>63240</c:v>
                </c:pt>
                <c:pt idx="63241">
                  <c:v>63241</c:v>
                </c:pt>
                <c:pt idx="63242">
                  <c:v>63242</c:v>
                </c:pt>
                <c:pt idx="63243">
                  <c:v>63243</c:v>
                </c:pt>
                <c:pt idx="63244">
                  <c:v>63244</c:v>
                </c:pt>
                <c:pt idx="63245">
                  <c:v>63245</c:v>
                </c:pt>
                <c:pt idx="63246">
                  <c:v>63246</c:v>
                </c:pt>
                <c:pt idx="63247">
                  <c:v>63247</c:v>
                </c:pt>
                <c:pt idx="63248">
                  <c:v>63248</c:v>
                </c:pt>
                <c:pt idx="63249">
                  <c:v>63249</c:v>
                </c:pt>
                <c:pt idx="63250">
                  <c:v>63250</c:v>
                </c:pt>
                <c:pt idx="63251">
                  <c:v>63251</c:v>
                </c:pt>
                <c:pt idx="63252">
                  <c:v>63252</c:v>
                </c:pt>
                <c:pt idx="63253">
                  <c:v>63253</c:v>
                </c:pt>
                <c:pt idx="63254">
                  <c:v>63254</c:v>
                </c:pt>
                <c:pt idx="63255">
                  <c:v>63255</c:v>
                </c:pt>
                <c:pt idx="63256">
                  <c:v>63256</c:v>
                </c:pt>
                <c:pt idx="63257">
                  <c:v>63257</c:v>
                </c:pt>
                <c:pt idx="63258">
                  <c:v>63258</c:v>
                </c:pt>
                <c:pt idx="63259">
                  <c:v>63259</c:v>
                </c:pt>
                <c:pt idx="63260">
                  <c:v>63260</c:v>
                </c:pt>
                <c:pt idx="63261">
                  <c:v>63261</c:v>
                </c:pt>
                <c:pt idx="63262">
                  <c:v>63262</c:v>
                </c:pt>
                <c:pt idx="63263">
                  <c:v>63263</c:v>
                </c:pt>
                <c:pt idx="63264">
                  <c:v>63264</c:v>
                </c:pt>
                <c:pt idx="63265">
                  <c:v>63265</c:v>
                </c:pt>
                <c:pt idx="63266">
                  <c:v>63266</c:v>
                </c:pt>
                <c:pt idx="63267">
                  <c:v>63267</c:v>
                </c:pt>
                <c:pt idx="63268">
                  <c:v>63268</c:v>
                </c:pt>
                <c:pt idx="63269">
                  <c:v>63269</c:v>
                </c:pt>
                <c:pt idx="63270">
                  <c:v>63270</c:v>
                </c:pt>
                <c:pt idx="63271">
                  <c:v>63271</c:v>
                </c:pt>
                <c:pt idx="63272">
                  <c:v>63272</c:v>
                </c:pt>
                <c:pt idx="63273">
                  <c:v>63273</c:v>
                </c:pt>
                <c:pt idx="63274">
                  <c:v>63274</c:v>
                </c:pt>
                <c:pt idx="63275">
                  <c:v>63275</c:v>
                </c:pt>
                <c:pt idx="63276">
                  <c:v>63276</c:v>
                </c:pt>
                <c:pt idx="63277">
                  <c:v>63277</c:v>
                </c:pt>
                <c:pt idx="63278">
                  <c:v>63278</c:v>
                </c:pt>
                <c:pt idx="63279">
                  <c:v>63279</c:v>
                </c:pt>
                <c:pt idx="63280">
                  <c:v>63280</c:v>
                </c:pt>
                <c:pt idx="63281">
                  <c:v>63281</c:v>
                </c:pt>
                <c:pt idx="63282">
                  <c:v>63282</c:v>
                </c:pt>
                <c:pt idx="63283">
                  <c:v>63283</c:v>
                </c:pt>
                <c:pt idx="63284">
                  <c:v>63284</c:v>
                </c:pt>
                <c:pt idx="63285">
                  <c:v>63285</c:v>
                </c:pt>
                <c:pt idx="63286">
                  <c:v>63286</c:v>
                </c:pt>
                <c:pt idx="63287">
                  <c:v>63287</c:v>
                </c:pt>
                <c:pt idx="63288">
                  <c:v>63288</c:v>
                </c:pt>
                <c:pt idx="63289">
                  <c:v>63289</c:v>
                </c:pt>
                <c:pt idx="63290">
                  <c:v>63290</c:v>
                </c:pt>
                <c:pt idx="63291">
                  <c:v>63291</c:v>
                </c:pt>
                <c:pt idx="63292">
                  <c:v>63292</c:v>
                </c:pt>
                <c:pt idx="63293">
                  <c:v>63293</c:v>
                </c:pt>
                <c:pt idx="63294">
                  <c:v>63294</c:v>
                </c:pt>
                <c:pt idx="63295">
                  <c:v>63295</c:v>
                </c:pt>
                <c:pt idx="63296">
                  <c:v>63296</c:v>
                </c:pt>
                <c:pt idx="63297">
                  <c:v>63297</c:v>
                </c:pt>
                <c:pt idx="63298">
                  <c:v>63298</c:v>
                </c:pt>
                <c:pt idx="63299">
                  <c:v>63299</c:v>
                </c:pt>
                <c:pt idx="63300">
                  <c:v>63300</c:v>
                </c:pt>
                <c:pt idx="63301">
                  <c:v>63301</c:v>
                </c:pt>
                <c:pt idx="63302">
                  <c:v>63302</c:v>
                </c:pt>
                <c:pt idx="63303">
                  <c:v>63303</c:v>
                </c:pt>
                <c:pt idx="63304">
                  <c:v>63304</c:v>
                </c:pt>
                <c:pt idx="63305">
                  <c:v>63305</c:v>
                </c:pt>
                <c:pt idx="63306">
                  <c:v>63306</c:v>
                </c:pt>
                <c:pt idx="63307">
                  <c:v>63307</c:v>
                </c:pt>
                <c:pt idx="63308">
                  <c:v>63308</c:v>
                </c:pt>
                <c:pt idx="63309">
                  <c:v>63309</c:v>
                </c:pt>
                <c:pt idx="63310">
                  <c:v>63310</c:v>
                </c:pt>
                <c:pt idx="63311">
                  <c:v>63311</c:v>
                </c:pt>
                <c:pt idx="63312">
                  <c:v>63312</c:v>
                </c:pt>
                <c:pt idx="63313">
                  <c:v>63313</c:v>
                </c:pt>
                <c:pt idx="63314">
                  <c:v>63314</c:v>
                </c:pt>
                <c:pt idx="63315">
                  <c:v>63315</c:v>
                </c:pt>
                <c:pt idx="63316">
                  <c:v>63316</c:v>
                </c:pt>
                <c:pt idx="63317">
                  <c:v>63317</c:v>
                </c:pt>
                <c:pt idx="63318">
                  <c:v>63318</c:v>
                </c:pt>
                <c:pt idx="63319">
                  <c:v>63319</c:v>
                </c:pt>
                <c:pt idx="63320">
                  <c:v>63320</c:v>
                </c:pt>
                <c:pt idx="63321">
                  <c:v>63321</c:v>
                </c:pt>
                <c:pt idx="63322">
                  <c:v>63322</c:v>
                </c:pt>
                <c:pt idx="63323">
                  <c:v>63323</c:v>
                </c:pt>
                <c:pt idx="63324">
                  <c:v>63324</c:v>
                </c:pt>
                <c:pt idx="63325">
                  <c:v>63325</c:v>
                </c:pt>
                <c:pt idx="63326">
                  <c:v>63326</c:v>
                </c:pt>
                <c:pt idx="63327">
                  <c:v>63327</c:v>
                </c:pt>
                <c:pt idx="63328">
                  <c:v>63328</c:v>
                </c:pt>
                <c:pt idx="63329">
                  <c:v>63329</c:v>
                </c:pt>
                <c:pt idx="63330">
                  <c:v>63330</c:v>
                </c:pt>
                <c:pt idx="63331">
                  <c:v>63331</c:v>
                </c:pt>
                <c:pt idx="63332">
                  <c:v>63332</c:v>
                </c:pt>
                <c:pt idx="63333">
                  <c:v>63333</c:v>
                </c:pt>
                <c:pt idx="63334">
                  <c:v>63334</c:v>
                </c:pt>
                <c:pt idx="63335">
                  <c:v>63335</c:v>
                </c:pt>
                <c:pt idx="63336">
                  <c:v>63336</c:v>
                </c:pt>
                <c:pt idx="63337">
                  <c:v>63337</c:v>
                </c:pt>
                <c:pt idx="63338">
                  <c:v>63338</c:v>
                </c:pt>
                <c:pt idx="63339">
                  <c:v>63339</c:v>
                </c:pt>
                <c:pt idx="63340">
                  <c:v>63340</c:v>
                </c:pt>
                <c:pt idx="63341">
                  <c:v>63341</c:v>
                </c:pt>
                <c:pt idx="63342">
                  <c:v>63342</c:v>
                </c:pt>
                <c:pt idx="63343">
                  <c:v>63343</c:v>
                </c:pt>
                <c:pt idx="63344">
                  <c:v>63344</c:v>
                </c:pt>
                <c:pt idx="63345">
                  <c:v>63345</c:v>
                </c:pt>
                <c:pt idx="63346">
                  <c:v>63346</c:v>
                </c:pt>
                <c:pt idx="63347">
                  <c:v>63347</c:v>
                </c:pt>
                <c:pt idx="63348">
                  <c:v>63348</c:v>
                </c:pt>
                <c:pt idx="63349">
                  <c:v>63349</c:v>
                </c:pt>
                <c:pt idx="63350">
                  <c:v>63350</c:v>
                </c:pt>
                <c:pt idx="63351">
                  <c:v>63351</c:v>
                </c:pt>
                <c:pt idx="63352">
                  <c:v>63352</c:v>
                </c:pt>
                <c:pt idx="63353">
                  <c:v>63353</c:v>
                </c:pt>
                <c:pt idx="63354">
                  <c:v>63354</c:v>
                </c:pt>
                <c:pt idx="63355">
                  <c:v>63355</c:v>
                </c:pt>
                <c:pt idx="63356">
                  <c:v>63356</c:v>
                </c:pt>
                <c:pt idx="63357">
                  <c:v>63357</c:v>
                </c:pt>
                <c:pt idx="63358">
                  <c:v>63358</c:v>
                </c:pt>
                <c:pt idx="63359">
                  <c:v>63359</c:v>
                </c:pt>
                <c:pt idx="63360">
                  <c:v>63360</c:v>
                </c:pt>
                <c:pt idx="63361">
                  <c:v>63361</c:v>
                </c:pt>
                <c:pt idx="63362">
                  <c:v>63362</c:v>
                </c:pt>
                <c:pt idx="63363">
                  <c:v>63363</c:v>
                </c:pt>
                <c:pt idx="63364">
                  <c:v>63364</c:v>
                </c:pt>
                <c:pt idx="63365">
                  <c:v>63365</c:v>
                </c:pt>
                <c:pt idx="63366">
                  <c:v>63366</c:v>
                </c:pt>
                <c:pt idx="63367">
                  <c:v>63367</c:v>
                </c:pt>
                <c:pt idx="63368">
                  <c:v>63368</c:v>
                </c:pt>
                <c:pt idx="63369">
                  <c:v>63369</c:v>
                </c:pt>
                <c:pt idx="63370">
                  <c:v>63370</c:v>
                </c:pt>
                <c:pt idx="63371">
                  <c:v>63371</c:v>
                </c:pt>
                <c:pt idx="63372">
                  <c:v>63372</c:v>
                </c:pt>
                <c:pt idx="63373">
                  <c:v>63373</c:v>
                </c:pt>
                <c:pt idx="63374">
                  <c:v>63374</c:v>
                </c:pt>
                <c:pt idx="63375">
                  <c:v>63375</c:v>
                </c:pt>
                <c:pt idx="63376">
                  <c:v>63376</c:v>
                </c:pt>
                <c:pt idx="63377">
                  <c:v>63377</c:v>
                </c:pt>
                <c:pt idx="63378">
                  <c:v>63378</c:v>
                </c:pt>
                <c:pt idx="63379">
                  <c:v>63379</c:v>
                </c:pt>
                <c:pt idx="63380">
                  <c:v>63380</c:v>
                </c:pt>
                <c:pt idx="63381">
                  <c:v>63381</c:v>
                </c:pt>
                <c:pt idx="63382">
                  <c:v>63382</c:v>
                </c:pt>
                <c:pt idx="63383">
                  <c:v>63383</c:v>
                </c:pt>
                <c:pt idx="63384">
                  <c:v>63384</c:v>
                </c:pt>
                <c:pt idx="63385">
                  <c:v>63385</c:v>
                </c:pt>
                <c:pt idx="63386">
                  <c:v>63386</c:v>
                </c:pt>
                <c:pt idx="63387">
                  <c:v>63387</c:v>
                </c:pt>
                <c:pt idx="63388">
                  <c:v>63388</c:v>
                </c:pt>
                <c:pt idx="63389">
                  <c:v>63389</c:v>
                </c:pt>
                <c:pt idx="63390">
                  <c:v>63390</c:v>
                </c:pt>
                <c:pt idx="63391">
                  <c:v>63391</c:v>
                </c:pt>
                <c:pt idx="63392">
                  <c:v>63392</c:v>
                </c:pt>
                <c:pt idx="63393">
                  <c:v>63393</c:v>
                </c:pt>
                <c:pt idx="63394">
                  <c:v>63394</c:v>
                </c:pt>
                <c:pt idx="63395">
                  <c:v>63395</c:v>
                </c:pt>
                <c:pt idx="63396">
                  <c:v>63396</c:v>
                </c:pt>
                <c:pt idx="63397">
                  <c:v>63397</c:v>
                </c:pt>
                <c:pt idx="63398">
                  <c:v>63398</c:v>
                </c:pt>
                <c:pt idx="63399">
                  <c:v>63399</c:v>
                </c:pt>
                <c:pt idx="63400">
                  <c:v>63400</c:v>
                </c:pt>
                <c:pt idx="63401">
                  <c:v>63401</c:v>
                </c:pt>
                <c:pt idx="63402">
                  <c:v>63402</c:v>
                </c:pt>
                <c:pt idx="63403">
                  <c:v>63403</c:v>
                </c:pt>
                <c:pt idx="63404">
                  <c:v>63404</c:v>
                </c:pt>
                <c:pt idx="63405">
                  <c:v>63405</c:v>
                </c:pt>
                <c:pt idx="63406">
                  <c:v>63406</c:v>
                </c:pt>
                <c:pt idx="63407">
                  <c:v>63407</c:v>
                </c:pt>
                <c:pt idx="63408">
                  <c:v>63408</c:v>
                </c:pt>
                <c:pt idx="63409">
                  <c:v>63409</c:v>
                </c:pt>
                <c:pt idx="63410">
                  <c:v>63410</c:v>
                </c:pt>
                <c:pt idx="63411">
                  <c:v>63411</c:v>
                </c:pt>
                <c:pt idx="63412">
                  <c:v>63412</c:v>
                </c:pt>
                <c:pt idx="63413">
                  <c:v>63413</c:v>
                </c:pt>
                <c:pt idx="63414">
                  <c:v>63414</c:v>
                </c:pt>
                <c:pt idx="63415">
                  <c:v>63415</c:v>
                </c:pt>
                <c:pt idx="63416">
                  <c:v>63416</c:v>
                </c:pt>
                <c:pt idx="63417">
                  <c:v>63417</c:v>
                </c:pt>
                <c:pt idx="63418">
                  <c:v>63418</c:v>
                </c:pt>
                <c:pt idx="63419">
                  <c:v>63419</c:v>
                </c:pt>
                <c:pt idx="63420">
                  <c:v>63420</c:v>
                </c:pt>
                <c:pt idx="63421">
                  <c:v>63421</c:v>
                </c:pt>
                <c:pt idx="63422">
                  <c:v>63422</c:v>
                </c:pt>
                <c:pt idx="63423">
                  <c:v>63423</c:v>
                </c:pt>
                <c:pt idx="63424">
                  <c:v>63424</c:v>
                </c:pt>
                <c:pt idx="63425">
                  <c:v>63425</c:v>
                </c:pt>
                <c:pt idx="63426">
                  <c:v>63426</c:v>
                </c:pt>
                <c:pt idx="63427">
                  <c:v>63427</c:v>
                </c:pt>
                <c:pt idx="63428">
                  <c:v>63428</c:v>
                </c:pt>
                <c:pt idx="63429">
                  <c:v>63429</c:v>
                </c:pt>
                <c:pt idx="63430">
                  <c:v>63430</c:v>
                </c:pt>
                <c:pt idx="63431">
                  <c:v>63431</c:v>
                </c:pt>
                <c:pt idx="63432">
                  <c:v>63432</c:v>
                </c:pt>
                <c:pt idx="63433">
                  <c:v>63433</c:v>
                </c:pt>
                <c:pt idx="63434">
                  <c:v>63434</c:v>
                </c:pt>
                <c:pt idx="63435">
                  <c:v>63435</c:v>
                </c:pt>
                <c:pt idx="63436">
                  <c:v>63436</c:v>
                </c:pt>
                <c:pt idx="63437">
                  <c:v>63437</c:v>
                </c:pt>
                <c:pt idx="63438">
                  <c:v>63438</c:v>
                </c:pt>
                <c:pt idx="63439">
                  <c:v>63439</c:v>
                </c:pt>
                <c:pt idx="63440">
                  <c:v>63440</c:v>
                </c:pt>
                <c:pt idx="63441">
                  <c:v>63441</c:v>
                </c:pt>
                <c:pt idx="63442">
                  <c:v>63442</c:v>
                </c:pt>
                <c:pt idx="63443">
                  <c:v>63443</c:v>
                </c:pt>
                <c:pt idx="63444">
                  <c:v>63444</c:v>
                </c:pt>
                <c:pt idx="63445">
                  <c:v>63445</c:v>
                </c:pt>
                <c:pt idx="63446">
                  <c:v>63446</c:v>
                </c:pt>
                <c:pt idx="63447">
                  <c:v>63447</c:v>
                </c:pt>
                <c:pt idx="63448">
                  <c:v>63448</c:v>
                </c:pt>
                <c:pt idx="63449">
                  <c:v>63449</c:v>
                </c:pt>
                <c:pt idx="63450">
                  <c:v>63450</c:v>
                </c:pt>
                <c:pt idx="63451">
                  <c:v>63451</c:v>
                </c:pt>
                <c:pt idx="63452">
                  <c:v>63452</c:v>
                </c:pt>
                <c:pt idx="63453">
                  <c:v>63453</c:v>
                </c:pt>
                <c:pt idx="63454">
                  <c:v>63454</c:v>
                </c:pt>
                <c:pt idx="63455">
                  <c:v>63455</c:v>
                </c:pt>
                <c:pt idx="63456">
                  <c:v>63456</c:v>
                </c:pt>
                <c:pt idx="63457">
                  <c:v>63457</c:v>
                </c:pt>
                <c:pt idx="63458">
                  <c:v>63458</c:v>
                </c:pt>
                <c:pt idx="63459">
                  <c:v>63459</c:v>
                </c:pt>
                <c:pt idx="63460">
                  <c:v>63460</c:v>
                </c:pt>
                <c:pt idx="63461">
                  <c:v>63461</c:v>
                </c:pt>
                <c:pt idx="63462">
                  <c:v>63462</c:v>
                </c:pt>
                <c:pt idx="63463">
                  <c:v>63463</c:v>
                </c:pt>
                <c:pt idx="63464">
                  <c:v>63464</c:v>
                </c:pt>
                <c:pt idx="63465">
                  <c:v>63465</c:v>
                </c:pt>
                <c:pt idx="63466">
                  <c:v>63466</c:v>
                </c:pt>
                <c:pt idx="63467">
                  <c:v>63467</c:v>
                </c:pt>
                <c:pt idx="63468">
                  <c:v>63468</c:v>
                </c:pt>
                <c:pt idx="63469">
                  <c:v>63469</c:v>
                </c:pt>
                <c:pt idx="63470">
                  <c:v>63470</c:v>
                </c:pt>
                <c:pt idx="63471">
                  <c:v>63471</c:v>
                </c:pt>
                <c:pt idx="63472">
                  <c:v>63472</c:v>
                </c:pt>
                <c:pt idx="63473">
                  <c:v>63473</c:v>
                </c:pt>
                <c:pt idx="63474">
                  <c:v>63474</c:v>
                </c:pt>
                <c:pt idx="63475">
                  <c:v>63475</c:v>
                </c:pt>
                <c:pt idx="63476">
                  <c:v>63476</c:v>
                </c:pt>
                <c:pt idx="63477">
                  <c:v>63477</c:v>
                </c:pt>
                <c:pt idx="63478">
                  <c:v>63478</c:v>
                </c:pt>
                <c:pt idx="63479">
                  <c:v>63479</c:v>
                </c:pt>
                <c:pt idx="63480">
                  <c:v>63480</c:v>
                </c:pt>
                <c:pt idx="63481">
                  <c:v>63481</c:v>
                </c:pt>
                <c:pt idx="63482">
                  <c:v>63482</c:v>
                </c:pt>
                <c:pt idx="63483">
                  <c:v>63483</c:v>
                </c:pt>
                <c:pt idx="63484">
                  <c:v>63484</c:v>
                </c:pt>
                <c:pt idx="63485">
                  <c:v>63485</c:v>
                </c:pt>
                <c:pt idx="63486">
                  <c:v>63486</c:v>
                </c:pt>
                <c:pt idx="63487">
                  <c:v>63487</c:v>
                </c:pt>
                <c:pt idx="63488">
                  <c:v>63488</c:v>
                </c:pt>
                <c:pt idx="63489">
                  <c:v>63489</c:v>
                </c:pt>
                <c:pt idx="63490">
                  <c:v>63490</c:v>
                </c:pt>
                <c:pt idx="63491">
                  <c:v>63491</c:v>
                </c:pt>
                <c:pt idx="63492">
                  <c:v>63492</c:v>
                </c:pt>
                <c:pt idx="63493">
                  <c:v>63493</c:v>
                </c:pt>
                <c:pt idx="63494">
                  <c:v>63494</c:v>
                </c:pt>
                <c:pt idx="63495">
                  <c:v>63495</c:v>
                </c:pt>
                <c:pt idx="63496">
                  <c:v>63496</c:v>
                </c:pt>
                <c:pt idx="63497">
                  <c:v>63497</c:v>
                </c:pt>
                <c:pt idx="63498">
                  <c:v>63498</c:v>
                </c:pt>
                <c:pt idx="63499">
                  <c:v>63499</c:v>
                </c:pt>
                <c:pt idx="63500">
                  <c:v>63500</c:v>
                </c:pt>
                <c:pt idx="63501">
                  <c:v>63501</c:v>
                </c:pt>
                <c:pt idx="63502">
                  <c:v>63502</c:v>
                </c:pt>
                <c:pt idx="63503">
                  <c:v>63503</c:v>
                </c:pt>
                <c:pt idx="63504">
                  <c:v>63504</c:v>
                </c:pt>
                <c:pt idx="63505">
                  <c:v>63505</c:v>
                </c:pt>
                <c:pt idx="63506">
                  <c:v>63506</c:v>
                </c:pt>
                <c:pt idx="63507">
                  <c:v>63507</c:v>
                </c:pt>
                <c:pt idx="63508">
                  <c:v>63508</c:v>
                </c:pt>
                <c:pt idx="63509">
                  <c:v>63509</c:v>
                </c:pt>
                <c:pt idx="63510">
                  <c:v>63510</c:v>
                </c:pt>
                <c:pt idx="63511">
                  <c:v>63511</c:v>
                </c:pt>
                <c:pt idx="63512">
                  <c:v>63512</c:v>
                </c:pt>
                <c:pt idx="63513">
                  <c:v>63513</c:v>
                </c:pt>
                <c:pt idx="63514">
                  <c:v>63514</c:v>
                </c:pt>
                <c:pt idx="63515">
                  <c:v>63515</c:v>
                </c:pt>
                <c:pt idx="63516">
                  <c:v>63516</c:v>
                </c:pt>
                <c:pt idx="63517">
                  <c:v>63517</c:v>
                </c:pt>
                <c:pt idx="63518">
                  <c:v>63518</c:v>
                </c:pt>
                <c:pt idx="63519">
                  <c:v>63519</c:v>
                </c:pt>
                <c:pt idx="63520">
                  <c:v>63520</c:v>
                </c:pt>
                <c:pt idx="63521">
                  <c:v>63521</c:v>
                </c:pt>
                <c:pt idx="63522">
                  <c:v>63522</c:v>
                </c:pt>
                <c:pt idx="63523">
                  <c:v>63523</c:v>
                </c:pt>
                <c:pt idx="63524">
                  <c:v>63524</c:v>
                </c:pt>
                <c:pt idx="63525">
                  <c:v>63525</c:v>
                </c:pt>
                <c:pt idx="63526">
                  <c:v>63526</c:v>
                </c:pt>
                <c:pt idx="63527">
                  <c:v>63527</c:v>
                </c:pt>
                <c:pt idx="63528">
                  <c:v>63528</c:v>
                </c:pt>
                <c:pt idx="63529">
                  <c:v>63529</c:v>
                </c:pt>
                <c:pt idx="63530">
                  <c:v>63530</c:v>
                </c:pt>
                <c:pt idx="63531">
                  <c:v>63531</c:v>
                </c:pt>
                <c:pt idx="63532">
                  <c:v>63532</c:v>
                </c:pt>
                <c:pt idx="63533">
                  <c:v>63533</c:v>
                </c:pt>
                <c:pt idx="63534">
                  <c:v>63534</c:v>
                </c:pt>
                <c:pt idx="63535">
                  <c:v>63535</c:v>
                </c:pt>
                <c:pt idx="63536">
                  <c:v>63536</c:v>
                </c:pt>
                <c:pt idx="63537">
                  <c:v>63537</c:v>
                </c:pt>
                <c:pt idx="63538">
                  <c:v>63538</c:v>
                </c:pt>
                <c:pt idx="63539">
                  <c:v>63539</c:v>
                </c:pt>
                <c:pt idx="63540">
                  <c:v>63540</c:v>
                </c:pt>
                <c:pt idx="63541">
                  <c:v>63541</c:v>
                </c:pt>
                <c:pt idx="63542">
                  <c:v>63542</c:v>
                </c:pt>
                <c:pt idx="63543">
                  <c:v>63543</c:v>
                </c:pt>
                <c:pt idx="63544">
                  <c:v>63544</c:v>
                </c:pt>
                <c:pt idx="63545">
                  <c:v>63545</c:v>
                </c:pt>
                <c:pt idx="63546">
                  <c:v>63546</c:v>
                </c:pt>
                <c:pt idx="63547">
                  <c:v>63547</c:v>
                </c:pt>
                <c:pt idx="63548">
                  <c:v>63548</c:v>
                </c:pt>
                <c:pt idx="63549">
                  <c:v>63549</c:v>
                </c:pt>
                <c:pt idx="63550">
                  <c:v>63550</c:v>
                </c:pt>
                <c:pt idx="63551">
                  <c:v>63551</c:v>
                </c:pt>
                <c:pt idx="63552">
                  <c:v>63552</c:v>
                </c:pt>
                <c:pt idx="63553">
                  <c:v>63553</c:v>
                </c:pt>
                <c:pt idx="63554">
                  <c:v>63554</c:v>
                </c:pt>
                <c:pt idx="63555">
                  <c:v>63555</c:v>
                </c:pt>
                <c:pt idx="63556">
                  <c:v>63556</c:v>
                </c:pt>
                <c:pt idx="63557">
                  <c:v>63557</c:v>
                </c:pt>
                <c:pt idx="63558">
                  <c:v>63558</c:v>
                </c:pt>
                <c:pt idx="63559">
                  <c:v>63559</c:v>
                </c:pt>
                <c:pt idx="63560">
                  <c:v>63560</c:v>
                </c:pt>
                <c:pt idx="63561">
                  <c:v>63561</c:v>
                </c:pt>
                <c:pt idx="63562">
                  <c:v>63562</c:v>
                </c:pt>
                <c:pt idx="63563">
                  <c:v>63563</c:v>
                </c:pt>
                <c:pt idx="63564">
                  <c:v>63564</c:v>
                </c:pt>
                <c:pt idx="63565">
                  <c:v>63565</c:v>
                </c:pt>
                <c:pt idx="63566">
                  <c:v>63566</c:v>
                </c:pt>
                <c:pt idx="63567">
                  <c:v>63567</c:v>
                </c:pt>
                <c:pt idx="63568">
                  <c:v>63568</c:v>
                </c:pt>
                <c:pt idx="63569">
                  <c:v>63569</c:v>
                </c:pt>
                <c:pt idx="63570">
                  <c:v>63570</c:v>
                </c:pt>
                <c:pt idx="63571">
                  <c:v>63571</c:v>
                </c:pt>
                <c:pt idx="63572">
                  <c:v>63572</c:v>
                </c:pt>
                <c:pt idx="63573">
                  <c:v>63573</c:v>
                </c:pt>
                <c:pt idx="63574">
                  <c:v>63574</c:v>
                </c:pt>
                <c:pt idx="63575">
                  <c:v>63575</c:v>
                </c:pt>
                <c:pt idx="63576">
                  <c:v>63576</c:v>
                </c:pt>
                <c:pt idx="63577">
                  <c:v>63577</c:v>
                </c:pt>
                <c:pt idx="63578">
                  <c:v>63578</c:v>
                </c:pt>
                <c:pt idx="63579">
                  <c:v>63579</c:v>
                </c:pt>
                <c:pt idx="63580">
                  <c:v>63580</c:v>
                </c:pt>
                <c:pt idx="63581">
                  <c:v>63581</c:v>
                </c:pt>
                <c:pt idx="63582">
                  <c:v>63582</c:v>
                </c:pt>
                <c:pt idx="63583">
                  <c:v>63583</c:v>
                </c:pt>
                <c:pt idx="63584">
                  <c:v>63584</c:v>
                </c:pt>
                <c:pt idx="63585">
                  <c:v>63585</c:v>
                </c:pt>
                <c:pt idx="63586">
                  <c:v>63586</c:v>
                </c:pt>
                <c:pt idx="63587">
                  <c:v>63587</c:v>
                </c:pt>
                <c:pt idx="63588">
                  <c:v>63588</c:v>
                </c:pt>
                <c:pt idx="63589">
                  <c:v>63589</c:v>
                </c:pt>
                <c:pt idx="63590">
                  <c:v>63590</c:v>
                </c:pt>
                <c:pt idx="63591">
                  <c:v>63591</c:v>
                </c:pt>
                <c:pt idx="63592">
                  <c:v>63592</c:v>
                </c:pt>
                <c:pt idx="63593">
                  <c:v>63593</c:v>
                </c:pt>
                <c:pt idx="63594">
                  <c:v>63594</c:v>
                </c:pt>
                <c:pt idx="63595">
                  <c:v>63595</c:v>
                </c:pt>
                <c:pt idx="63596">
                  <c:v>63596</c:v>
                </c:pt>
                <c:pt idx="63597">
                  <c:v>63597</c:v>
                </c:pt>
                <c:pt idx="63598">
                  <c:v>63598</c:v>
                </c:pt>
                <c:pt idx="63599">
                  <c:v>63599</c:v>
                </c:pt>
                <c:pt idx="63600">
                  <c:v>63600</c:v>
                </c:pt>
                <c:pt idx="63601">
                  <c:v>63601</c:v>
                </c:pt>
                <c:pt idx="63602">
                  <c:v>63602</c:v>
                </c:pt>
                <c:pt idx="63603">
                  <c:v>63603</c:v>
                </c:pt>
                <c:pt idx="63604">
                  <c:v>63604</c:v>
                </c:pt>
                <c:pt idx="63605">
                  <c:v>63605</c:v>
                </c:pt>
                <c:pt idx="63606">
                  <c:v>63606</c:v>
                </c:pt>
                <c:pt idx="63607">
                  <c:v>63607</c:v>
                </c:pt>
                <c:pt idx="63608">
                  <c:v>63608</c:v>
                </c:pt>
                <c:pt idx="63609">
                  <c:v>63609</c:v>
                </c:pt>
                <c:pt idx="63610">
                  <c:v>63610</c:v>
                </c:pt>
                <c:pt idx="63611">
                  <c:v>63611</c:v>
                </c:pt>
                <c:pt idx="63612">
                  <c:v>63612</c:v>
                </c:pt>
                <c:pt idx="63613">
                  <c:v>63613</c:v>
                </c:pt>
                <c:pt idx="63614">
                  <c:v>63614</c:v>
                </c:pt>
                <c:pt idx="63615">
                  <c:v>63615</c:v>
                </c:pt>
                <c:pt idx="63616">
                  <c:v>63616</c:v>
                </c:pt>
                <c:pt idx="63617">
                  <c:v>63617</c:v>
                </c:pt>
                <c:pt idx="63618">
                  <c:v>63618</c:v>
                </c:pt>
                <c:pt idx="63619">
                  <c:v>63619</c:v>
                </c:pt>
                <c:pt idx="63620">
                  <c:v>63620</c:v>
                </c:pt>
                <c:pt idx="63621">
                  <c:v>63621</c:v>
                </c:pt>
                <c:pt idx="63622">
                  <c:v>63622</c:v>
                </c:pt>
                <c:pt idx="63623">
                  <c:v>63623</c:v>
                </c:pt>
                <c:pt idx="63624">
                  <c:v>63624</c:v>
                </c:pt>
                <c:pt idx="63625">
                  <c:v>63625</c:v>
                </c:pt>
                <c:pt idx="63626">
                  <c:v>63626</c:v>
                </c:pt>
                <c:pt idx="63627">
                  <c:v>63627</c:v>
                </c:pt>
                <c:pt idx="63628">
                  <c:v>63628</c:v>
                </c:pt>
                <c:pt idx="63629">
                  <c:v>63629</c:v>
                </c:pt>
                <c:pt idx="63630">
                  <c:v>63630</c:v>
                </c:pt>
                <c:pt idx="63631">
                  <c:v>63631</c:v>
                </c:pt>
                <c:pt idx="63632">
                  <c:v>63632</c:v>
                </c:pt>
                <c:pt idx="63633">
                  <c:v>63633</c:v>
                </c:pt>
                <c:pt idx="63634">
                  <c:v>63634</c:v>
                </c:pt>
                <c:pt idx="63635">
                  <c:v>63635</c:v>
                </c:pt>
                <c:pt idx="63636">
                  <c:v>63636</c:v>
                </c:pt>
                <c:pt idx="63637">
                  <c:v>63637</c:v>
                </c:pt>
                <c:pt idx="63638">
                  <c:v>63638</c:v>
                </c:pt>
                <c:pt idx="63639">
                  <c:v>63639</c:v>
                </c:pt>
                <c:pt idx="63640">
                  <c:v>63640</c:v>
                </c:pt>
                <c:pt idx="63641">
                  <c:v>63641</c:v>
                </c:pt>
                <c:pt idx="63642">
                  <c:v>63642</c:v>
                </c:pt>
                <c:pt idx="63643">
                  <c:v>63643</c:v>
                </c:pt>
                <c:pt idx="63644">
                  <c:v>63644</c:v>
                </c:pt>
                <c:pt idx="63645">
                  <c:v>63645</c:v>
                </c:pt>
                <c:pt idx="63646">
                  <c:v>63646</c:v>
                </c:pt>
                <c:pt idx="63647">
                  <c:v>63647</c:v>
                </c:pt>
                <c:pt idx="63648">
                  <c:v>63648</c:v>
                </c:pt>
                <c:pt idx="63649">
                  <c:v>63649</c:v>
                </c:pt>
                <c:pt idx="63650">
                  <c:v>63650</c:v>
                </c:pt>
                <c:pt idx="63651">
                  <c:v>63651</c:v>
                </c:pt>
                <c:pt idx="63652">
                  <c:v>63652</c:v>
                </c:pt>
                <c:pt idx="63653">
                  <c:v>63653</c:v>
                </c:pt>
                <c:pt idx="63654">
                  <c:v>63654</c:v>
                </c:pt>
                <c:pt idx="63655">
                  <c:v>63655</c:v>
                </c:pt>
                <c:pt idx="63656">
                  <c:v>63656</c:v>
                </c:pt>
                <c:pt idx="63657">
                  <c:v>63657</c:v>
                </c:pt>
                <c:pt idx="63658">
                  <c:v>63658</c:v>
                </c:pt>
                <c:pt idx="63659">
                  <c:v>63659</c:v>
                </c:pt>
                <c:pt idx="63660">
                  <c:v>63660</c:v>
                </c:pt>
                <c:pt idx="63661">
                  <c:v>63661</c:v>
                </c:pt>
                <c:pt idx="63662">
                  <c:v>63662</c:v>
                </c:pt>
                <c:pt idx="63663">
                  <c:v>63663</c:v>
                </c:pt>
                <c:pt idx="63664">
                  <c:v>63664</c:v>
                </c:pt>
                <c:pt idx="63665">
                  <c:v>63665</c:v>
                </c:pt>
                <c:pt idx="63666">
                  <c:v>63666</c:v>
                </c:pt>
                <c:pt idx="63667">
                  <c:v>63667</c:v>
                </c:pt>
                <c:pt idx="63668">
                  <c:v>63668</c:v>
                </c:pt>
                <c:pt idx="63669">
                  <c:v>63669</c:v>
                </c:pt>
                <c:pt idx="63670">
                  <c:v>63670</c:v>
                </c:pt>
                <c:pt idx="63671">
                  <c:v>63671</c:v>
                </c:pt>
                <c:pt idx="63672">
                  <c:v>63672</c:v>
                </c:pt>
                <c:pt idx="63673">
                  <c:v>63673</c:v>
                </c:pt>
                <c:pt idx="63674">
                  <c:v>63674</c:v>
                </c:pt>
                <c:pt idx="63675">
                  <c:v>63675</c:v>
                </c:pt>
                <c:pt idx="63676">
                  <c:v>63676</c:v>
                </c:pt>
                <c:pt idx="63677">
                  <c:v>63677</c:v>
                </c:pt>
                <c:pt idx="63678">
                  <c:v>63678</c:v>
                </c:pt>
                <c:pt idx="63679">
                  <c:v>63679</c:v>
                </c:pt>
                <c:pt idx="63680">
                  <c:v>63680</c:v>
                </c:pt>
                <c:pt idx="63681">
                  <c:v>63681</c:v>
                </c:pt>
                <c:pt idx="63682">
                  <c:v>63682</c:v>
                </c:pt>
                <c:pt idx="63683">
                  <c:v>63683</c:v>
                </c:pt>
                <c:pt idx="63684">
                  <c:v>63684</c:v>
                </c:pt>
                <c:pt idx="63685">
                  <c:v>63685</c:v>
                </c:pt>
                <c:pt idx="63686">
                  <c:v>63686</c:v>
                </c:pt>
                <c:pt idx="63687">
                  <c:v>63687</c:v>
                </c:pt>
                <c:pt idx="63688">
                  <c:v>63688</c:v>
                </c:pt>
                <c:pt idx="63689">
                  <c:v>63689</c:v>
                </c:pt>
                <c:pt idx="63690">
                  <c:v>63690</c:v>
                </c:pt>
                <c:pt idx="63691">
                  <c:v>63691</c:v>
                </c:pt>
                <c:pt idx="63692">
                  <c:v>63692</c:v>
                </c:pt>
                <c:pt idx="63693">
                  <c:v>63693</c:v>
                </c:pt>
                <c:pt idx="63694">
                  <c:v>63694</c:v>
                </c:pt>
                <c:pt idx="63695">
                  <c:v>63695</c:v>
                </c:pt>
                <c:pt idx="63696">
                  <c:v>63696</c:v>
                </c:pt>
                <c:pt idx="63697">
                  <c:v>63697</c:v>
                </c:pt>
                <c:pt idx="63698">
                  <c:v>63698</c:v>
                </c:pt>
                <c:pt idx="63699">
                  <c:v>63699</c:v>
                </c:pt>
                <c:pt idx="63700">
                  <c:v>63700</c:v>
                </c:pt>
                <c:pt idx="63701">
                  <c:v>63701</c:v>
                </c:pt>
                <c:pt idx="63702">
                  <c:v>63702</c:v>
                </c:pt>
                <c:pt idx="63703">
                  <c:v>63703</c:v>
                </c:pt>
                <c:pt idx="63704">
                  <c:v>63704</c:v>
                </c:pt>
                <c:pt idx="63705">
                  <c:v>63705</c:v>
                </c:pt>
                <c:pt idx="63706">
                  <c:v>63706</c:v>
                </c:pt>
                <c:pt idx="63707">
                  <c:v>63707</c:v>
                </c:pt>
                <c:pt idx="63708">
                  <c:v>63708</c:v>
                </c:pt>
                <c:pt idx="63709">
                  <c:v>63709</c:v>
                </c:pt>
                <c:pt idx="63710">
                  <c:v>63710</c:v>
                </c:pt>
                <c:pt idx="63711">
                  <c:v>63711</c:v>
                </c:pt>
                <c:pt idx="63712">
                  <c:v>63712</c:v>
                </c:pt>
                <c:pt idx="63713">
                  <c:v>63713</c:v>
                </c:pt>
                <c:pt idx="63714">
                  <c:v>63714</c:v>
                </c:pt>
                <c:pt idx="63715">
                  <c:v>63715</c:v>
                </c:pt>
                <c:pt idx="63716">
                  <c:v>63716</c:v>
                </c:pt>
                <c:pt idx="63717">
                  <c:v>63717</c:v>
                </c:pt>
                <c:pt idx="63718">
                  <c:v>63718</c:v>
                </c:pt>
                <c:pt idx="63719">
                  <c:v>63719</c:v>
                </c:pt>
                <c:pt idx="63720">
                  <c:v>63720</c:v>
                </c:pt>
                <c:pt idx="63721">
                  <c:v>63721</c:v>
                </c:pt>
                <c:pt idx="63722">
                  <c:v>63722</c:v>
                </c:pt>
                <c:pt idx="63723">
                  <c:v>63723</c:v>
                </c:pt>
                <c:pt idx="63724">
                  <c:v>63724</c:v>
                </c:pt>
                <c:pt idx="63725">
                  <c:v>63725</c:v>
                </c:pt>
                <c:pt idx="63726">
                  <c:v>63726</c:v>
                </c:pt>
                <c:pt idx="63727">
                  <c:v>63727</c:v>
                </c:pt>
                <c:pt idx="63728">
                  <c:v>63728</c:v>
                </c:pt>
                <c:pt idx="63729">
                  <c:v>63729</c:v>
                </c:pt>
                <c:pt idx="63730">
                  <c:v>63730</c:v>
                </c:pt>
                <c:pt idx="63731">
                  <c:v>63731</c:v>
                </c:pt>
                <c:pt idx="63732">
                  <c:v>63732</c:v>
                </c:pt>
                <c:pt idx="63733">
                  <c:v>63733</c:v>
                </c:pt>
                <c:pt idx="63734">
                  <c:v>63734</c:v>
                </c:pt>
                <c:pt idx="63735">
                  <c:v>63735</c:v>
                </c:pt>
                <c:pt idx="63736">
                  <c:v>63736</c:v>
                </c:pt>
                <c:pt idx="63737">
                  <c:v>63737</c:v>
                </c:pt>
                <c:pt idx="63738">
                  <c:v>63738</c:v>
                </c:pt>
                <c:pt idx="63739">
                  <c:v>63739</c:v>
                </c:pt>
                <c:pt idx="63740">
                  <c:v>63740</c:v>
                </c:pt>
                <c:pt idx="63741">
                  <c:v>63741</c:v>
                </c:pt>
                <c:pt idx="63742">
                  <c:v>63742</c:v>
                </c:pt>
                <c:pt idx="63743">
                  <c:v>63743</c:v>
                </c:pt>
                <c:pt idx="63744">
                  <c:v>63744</c:v>
                </c:pt>
                <c:pt idx="63745">
                  <c:v>63745</c:v>
                </c:pt>
                <c:pt idx="63746">
                  <c:v>63746</c:v>
                </c:pt>
                <c:pt idx="63747">
                  <c:v>63747</c:v>
                </c:pt>
                <c:pt idx="63748">
                  <c:v>63748</c:v>
                </c:pt>
                <c:pt idx="63749">
                  <c:v>63749</c:v>
                </c:pt>
                <c:pt idx="63750">
                  <c:v>63750</c:v>
                </c:pt>
                <c:pt idx="63751">
                  <c:v>63751</c:v>
                </c:pt>
                <c:pt idx="63752">
                  <c:v>63752</c:v>
                </c:pt>
                <c:pt idx="63753">
                  <c:v>63753</c:v>
                </c:pt>
                <c:pt idx="63754">
                  <c:v>63754</c:v>
                </c:pt>
                <c:pt idx="63755">
                  <c:v>63755</c:v>
                </c:pt>
                <c:pt idx="63756">
                  <c:v>63756</c:v>
                </c:pt>
                <c:pt idx="63757">
                  <c:v>63757</c:v>
                </c:pt>
                <c:pt idx="63758">
                  <c:v>63758</c:v>
                </c:pt>
                <c:pt idx="63759">
                  <c:v>63759</c:v>
                </c:pt>
                <c:pt idx="63760">
                  <c:v>63760</c:v>
                </c:pt>
                <c:pt idx="63761">
                  <c:v>63761</c:v>
                </c:pt>
                <c:pt idx="63762">
                  <c:v>63762</c:v>
                </c:pt>
                <c:pt idx="63763">
                  <c:v>63763</c:v>
                </c:pt>
                <c:pt idx="63764">
                  <c:v>63764</c:v>
                </c:pt>
                <c:pt idx="63765">
                  <c:v>63765</c:v>
                </c:pt>
                <c:pt idx="63766">
                  <c:v>63766</c:v>
                </c:pt>
                <c:pt idx="63767">
                  <c:v>63767</c:v>
                </c:pt>
                <c:pt idx="63768">
                  <c:v>63768</c:v>
                </c:pt>
                <c:pt idx="63769">
                  <c:v>63769</c:v>
                </c:pt>
                <c:pt idx="63770">
                  <c:v>63770</c:v>
                </c:pt>
                <c:pt idx="63771">
                  <c:v>63771</c:v>
                </c:pt>
                <c:pt idx="63772">
                  <c:v>63772</c:v>
                </c:pt>
                <c:pt idx="63773">
                  <c:v>63773</c:v>
                </c:pt>
                <c:pt idx="63774">
                  <c:v>63774</c:v>
                </c:pt>
                <c:pt idx="63775">
                  <c:v>63775</c:v>
                </c:pt>
                <c:pt idx="63776">
                  <c:v>63776</c:v>
                </c:pt>
                <c:pt idx="63777">
                  <c:v>63777</c:v>
                </c:pt>
                <c:pt idx="63778">
                  <c:v>63778</c:v>
                </c:pt>
                <c:pt idx="63779">
                  <c:v>63779</c:v>
                </c:pt>
                <c:pt idx="63780">
                  <c:v>63780</c:v>
                </c:pt>
                <c:pt idx="63781">
                  <c:v>63781</c:v>
                </c:pt>
                <c:pt idx="63782">
                  <c:v>63782</c:v>
                </c:pt>
                <c:pt idx="63783">
                  <c:v>63783</c:v>
                </c:pt>
                <c:pt idx="63784">
                  <c:v>63784</c:v>
                </c:pt>
                <c:pt idx="63785">
                  <c:v>63785</c:v>
                </c:pt>
                <c:pt idx="63786">
                  <c:v>63786</c:v>
                </c:pt>
                <c:pt idx="63787">
                  <c:v>63787</c:v>
                </c:pt>
                <c:pt idx="63788">
                  <c:v>63788</c:v>
                </c:pt>
                <c:pt idx="63789">
                  <c:v>63789</c:v>
                </c:pt>
                <c:pt idx="63790">
                  <c:v>63790</c:v>
                </c:pt>
                <c:pt idx="63791">
                  <c:v>63791</c:v>
                </c:pt>
                <c:pt idx="63792">
                  <c:v>63792</c:v>
                </c:pt>
                <c:pt idx="63793">
                  <c:v>63793</c:v>
                </c:pt>
                <c:pt idx="63794">
                  <c:v>63794</c:v>
                </c:pt>
                <c:pt idx="63795">
                  <c:v>63795</c:v>
                </c:pt>
                <c:pt idx="63796">
                  <c:v>63796</c:v>
                </c:pt>
                <c:pt idx="63797">
                  <c:v>63797</c:v>
                </c:pt>
                <c:pt idx="63798">
                  <c:v>63798</c:v>
                </c:pt>
                <c:pt idx="63799">
                  <c:v>63799</c:v>
                </c:pt>
                <c:pt idx="63800">
                  <c:v>63800</c:v>
                </c:pt>
                <c:pt idx="63801">
                  <c:v>63801</c:v>
                </c:pt>
                <c:pt idx="63802">
                  <c:v>63802</c:v>
                </c:pt>
                <c:pt idx="63803">
                  <c:v>63803</c:v>
                </c:pt>
                <c:pt idx="63804">
                  <c:v>63804</c:v>
                </c:pt>
                <c:pt idx="63805">
                  <c:v>63805</c:v>
                </c:pt>
                <c:pt idx="63806">
                  <c:v>63806</c:v>
                </c:pt>
                <c:pt idx="63807">
                  <c:v>63807</c:v>
                </c:pt>
                <c:pt idx="63808">
                  <c:v>63808</c:v>
                </c:pt>
                <c:pt idx="63809">
                  <c:v>63809</c:v>
                </c:pt>
                <c:pt idx="63810">
                  <c:v>63810</c:v>
                </c:pt>
                <c:pt idx="63811">
                  <c:v>63811</c:v>
                </c:pt>
                <c:pt idx="63812">
                  <c:v>63812</c:v>
                </c:pt>
                <c:pt idx="63813">
                  <c:v>63813</c:v>
                </c:pt>
                <c:pt idx="63814">
                  <c:v>63814</c:v>
                </c:pt>
                <c:pt idx="63815">
                  <c:v>63815</c:v>
                </c:pt>
                <c:pt idx="63816">
                  <c:v>63816</c:v>
                </c:pt>
                <c:pt idx="63817">
                  <c:v>63817</c:v>
                </c:pt>
                <c:pt idx="63818">
                  <c:v>63818</c:v>
                </c:pt>
                <c:pt idx="63819">
                  <c:v>63819</c:v>
                </c:pt>
                <c:pt idx="63820">
                  <c:v>63820</c:v>
                </c:pt>
                <c:pt idx="63821">
                  <c:v>63821</c:v>
                </c:pt>
                <c:pt idx="63822">
                  <c:v>63822</c:v>
                </c:pt>
                <c:pt idx="63823">
                  <c:v>63823</c:v>
                </c:pt>
                <c:pt idx="63824">
                  <c:v>63824</c:v>
                </c:pt>
                <c:pt idx="63825">
                  <c:v>63825</c:v>
                </c:pt>
                <c:pt idx="63826">
                  <c:v>63826</c:v>
                </c:pt>
                <c:pt idx="63827">
                  <c:v>63827</c:v>
                </c:pt>
                <c:pt idx="63828">
                  <c:v>63828</c:v>
                </c:pt>
                <c:pt idx="63829">
                  <c:v>63829</c:v>
                </c:pt>
                <c:pt idx="63830">
                  <c:v>63830</c:v>
                </c:pt>
                <c:pt idx="63831">
                  <c:v>63831</c:v>
                </c:pt>
                <c:pt idx="63832">
                  <c:v>63832</c:v>
                </c:pt>
                <c:pt idx="63833">
                  <c:v>63833</c:v>
                </c:pt>
                <c:pt idx="63834">
                  <c:v>63834</c:v>
                </c:pt>
                <c:pt idx="63835">
                  <c:v>63835</c:v>
                </c:pt>
                <c:pt idx="63836">
                  <c:v>63836</c:v>
                </c:pt>
                <c:pt idx="63837">
                  <c:v>63837</c:v>
                </c:pt>
                <c:pt idx="63838">
                  <c:v>63838</c:v>
                </c:pt>
                <c:pt idx="63839">
                  <c:v>63839</c:v>
                </c:pt>
                <c:pt idx="63840">
                  <c:v>63840</c:v>
                </c:pt>
                <c:pt idx="63841">
                  <c:v>63841</c:v>
                </c:pt>
                <c:pt idx="63842">
                  <c:v>63842</c:v>
                </c:pt>
                <c:pt idx="63843">
                  <c:v>63843</c:v>
                </c:pt>
                <c:pt idx="63844">
                  <c:v>63844</c:v>
                </c:pt>
                <c:pt idx="63845">
                  <c:v>63845</c:v>
                </c:pt>
                <c:pt idx="63846">
                  <c:v>63846</c:v>
                </c:pt>
                <c:pt idx="63847">
                  <c:v>63847</c:v>
                </c:pt>
                <c:pt idx="63848">
                  <c:v>63848</c:v>
                </c:pt>
                <c:pt idx="63849">
                  <c:v>63849</c:v>
                </c:pt>
                <c:pt idx="63850">
                  <c:v>63850</c:v>
                </c:pt>
                <c:pt idx="63851">
                  <c:v>63851</c:v>
                </c:pt>
                <c:pt idx="63852">
                  <c:v>63852</c:v>
                </c:pt>
                <c:pt idx="63853">
                  <c:v>63853</c:v>
                </c:pt>
                <c:pt idx="63854">
                  <c:v>63854</c:v>
                </c:pt>
                <c:pt idx="63855">
                  <c:v>63855</c:v>
                </c:pt>
                <c:pt idx="63856">
                  <c:v>63856</c:v>
                </c:pt>
                <c:pt idx="63857">
                  <c:v>63857</c:v>
                </c:pt>
                <c:pt idx="63858">
                  <c:v>63858</c:v>
                </c:pt>
                <c:pt idx="63859">
                  <c:v>63859</c:v>
                </c:pt>
                <c:pt idx="63860">
                  <c:v>63860</c:v>
                </c:pt>
                <c:pt idx="63861">
                  <c:v>63861</c:v>
                </c:pt>
                <c:pt idx="63862">
                  <c:v>63862</c:v>
                </c:pt>
                <c:pt idx="63863">
                  <c:v>63863</c:v>
                </c:pt>
                <c:pt idx="63864">
                  <c:v>63864</c:v>
                </c:pt>
                <c:pt idx="63865">
                  <c:v>63865</c:v>
                </c:pt>
                <c:pt idx="63866">
                  <c:v>63866</c:v>
                </c:pt>
                <c:pt idx="63867">
                  <c:v>63867</c:v>
                </c:pt>
                <c:pt idx="63868">
                  <c:v>63868</c:v>
                </c:pt>
                <c:pt idx="63869">
                  <c:v>63869</c:v>
                </c:pt>
                <c:pt idx="63870">
                  <c:v>63870</c:v>
                </c:pt>
                <c:pt idx="63871">
                  <c:v>63871</c:v>
                </c:pt>
                <c:pt idx="63872">
                  <c:v>63872</c:v>
                </c:pt>
                <c:pt idx="63873">
                  <c:v>63873</c:v>
                </c:pt>
                <c:pt idx="63874">
                  <c:v>63874</c:v>
                </c:pt>
                <c:pt idx="63875">
                  <c:v>63875</c:v>
                </c:pt>
                <c:pt idx="63876">
                  <c:v>63876</c:v>
                </c:pt>
                <c:pt idx="63877">
                  <c:v>63877</c:v>
                </c:pt>
                <c:pt idx="63878">
                  <c:v>63878</c:v>
                </c:pt>
                <c:pt idx="63879">
                  <c:v>63879</c:v>
                </c:pt>
                <c:pt idx="63880">
                  <c:v>63880</c:v>
                </c:pt>
                <c:pt idx="63881">
                  <c:v>63881</c:v>
                </c:pt>
                <c:pt idx="63882">
                  <c:v>63882</c:v>
                </c:pt>
                <c:pt idx="63883">
                  <c:v>63883</c:v>
                </c:pt>
                <c:pt idx="63884">
                  <c:v>63884</c:v>
                </c:pt>
                <c:pt idx="63885">
                  <c:v>63885</c:v>
                </c:pt>
                <c:pt idx="63886">
                  <c:v>63886</c:v>
                </c:pt>
                <c:pt idx="63887">
                  <c:v>63887</c:v>
                </c:pt>
                <c:pt idx="63888">
                  <c:v>63888</c:v>
                </c:pt>
                <c:pt idx="63889">
                  <c:v>63889</c:v>
                </c:pt>
                <c:pt idx="63890">
                  <c:v>63890</c:v>
                </c:pt>
                <c:pt idx="63891">
                  <c:v>63891</c:v>
                </c:pt>
                <c:pt idx="63892">
                  <c:v>63892</c:v>
                </c:pt>
                <c:pt idx="63893">
                  <c:v>63893</c:v>
                </c:pt>
                <c:pt idx="63894">
                  <c:v>63894</c:v>
                </c:pt>
                <c:pt idx="63895">
                  <c:v>63895</c:v>
                </c:pt>
                <c:pt idx="63896">
                  <c:v>63896</c:v>
                </c:pt>
                <c:pt idx="63897">
                  <c:v>63897</c:v>
                </c:pt>
                <c:pt idx="63898">
                  <c:v>63898</c:v>
                </c:pt>
                <c:pt idx="63899">
                  <c:v>63899</c:v>
                </c:pt>
                <c:pt idx="63900">
                  <c:v>63900</c:v>
                </c:pt>
                <c:pt idx="63901">
                  <c:v>63901</c:v>
                </c:pt>
                <c:pt idx="63902">
                  <c:v>63902</c:v>
                </c:pt>
                <c:pt idx="63903">
                  <c:v>63903</c:v>
                </c:pt>
                <c:pt idx="63904">
                  <c:v>63904</c:v>
                </c:pt>
                <c:pt idx="63905">
                  <c:v>63905</c:v>
                </c:pt>
                <c:pt idx="63906">
                  <c:v>63906</c:v>
                </c:pt>
                <c:pt idx="63907">
                  <c:v>63907</c:v>
                </c:pt>
                <c:pt idx="63908">
                  <c:v>63908</c:v>
                </c:pt>
                <c:pt idx="63909">
                  <c:v>63909</c:v>
                </c:pt>
                <c:pt idx="63910">
                  <c:v>63910</c:v>
                </c:pt>
                <c:pt idx="63911">
                  <c:v>63911</c:v>
                </c:pt>
                <c:pt idx="63912">
                  <c:v>63912</c:v>
                </c:pt>
                <c:pt idx="63913">
                  <c:v>63913</c:v>
                </c:pt>
                <c:pt idx="63914">
                  <c:v>63914</c:v>
                </c:pt>
                <c:pt idx="63915">
                  <c:v>63915</c:v>
                </c:pt>
                <c:pt idx="63916">
                  <c:v>63916</c:v>
                </c:pt>
                <c:pt idx="63917">
                  <c:v>63917</c:v>
                </c:pt>
                <c:pt idx="63918">
                  <c:v>63918</c:v>
                </c:pt>
                <c:pt idx="63919">
                  <c:v>63919</c:v>
                </c:pt>
                <c:pt idx="63920">
                  <c:v>63920</c:v>
                </c:pt>
                <c:pt idx="63921">
                  <c:v>63921</c:v>
                </c:pt>
                <c:pt idx="63922">
                  <c:v>63922</c:v>
                </c:pt>
                <c:pt idx="63923">
                  <c:v>63923</c:v>
                </c:pt>
                <c:pt idx="63924">
                  <c:v>63924</c:v>
                </c:pt>
                <c:pt idx="63925">
                  <c:v>63925</c:v>
                </c:pt>
                <c:pt idx="63926">
                  <c:v>63926</c:v>
                </c:pt>
                <c:pt idx="63927">
                  <c:v>63927</c:v>
                </c:pt>
                <c:pt idx="63928">
                  <c:v>63928</c:v>
                </c:pt>
                <c:pt idx="63929">
                  <c:v>63929</c:v>
                </c:pt>
                <c:pt idx="63930">
                  <c:v>63930</c:v>
                </c:pt>
                <c:pt idx="63931">
                  <c:v>63931</c:v>
                </c:pt>
                <c:pt idx="63932">
                  <c:v>63932</c:v>
                </c:pt>
                <c:pt idx="63933">
                  <c:v>63933</c:v>
                </c:pt>
                <c:pt idx="63934">
                  <c:v>63934</c:v>
                </c:pt>
                <c:pt idx="63935">
                  <c:v>63935</c:v>
                </c:pt>
                <c:pt idx="63936">
                  <c:v>63936</c:v>
                </c:pt>
                <c:pt idx="63937">
                  <c:v>63937</c:v>
                </c:pt>
                <c:pt idx="63938">
                  <c:v>63938</c:v>
                </c:pt>
                <c:pt idx="63939">
                  <c:v>63939</c:v>
                </c:pt>
                <c:pt idx="63940">
                  <c:v>63940</c:v>
                </c:pt>
                <c:pt idx="63941">
                  <c:v>63941</c:v>
                </c:pt>
                <c:pt idx="63942">
                  <c:v>63942</c:v>
                </c:pt>
                <c:pt idx="63943">
                  <c:v>63943</c:v>
                </c:pt>
                <c:pt idx="63944">
                  <c:v>63944</c:v>
                </c:pt>
                <c:pt idx="63945">
                  <c:v>63945</c:v>
                </c:pt>
                <c:pt idx="63946">
                  <c:v>63946</c:v>
                </c:pt>
                <c:pt idx="63947">
                  <c:v>63947</c:v>
                </c:pt>
                <c:pt idx="63948">
                  <c:v>63948</c:v>
                </c:pt>
                <c:pt idx="63949">
                  <c:v>63949</c:v>
                </c:pt>
                <c:pt idx="63950">
                  <c:v>63950</c:v>
                </c:pt>
                <c:pt idx="63951">
                  <c:v>63951</c:v>
                </c:pt>
                <c:pt idx="63952">
                  <c:v>63952</c:v>
                </c:pt>
                <c:pt idx="63953">
                  <c:v>63953</c:v>
                </c:pt>
                <c:pt idx="63954">
                  <c:v>63954</c:v>
                </c:pt>
                <c:pt idx="63955">
                  <c:v>63955</c:v>
                </c:pt>
                <c:pt idx="63956">
                  <c:v>63956</c:v>
                </c:pt>
                <c:pt idx="63957">
                  <c:v>63957</c:v>
                </c:pt>
                <c:pt idx="63958">
                  <c:v>63958</c:v>
                </c:pt>
                <c:pt idx="63959">
                  <c:v>63959</c:v>
                </c:pt>
                <c:pt idx="63960">
                  <c:v>63960</c:v>
                </c:pt>
                <c:pt idx="63961">
                  <c:v>63961</c:v>
                </c:pt>
                <c:pt idx="63962">
                  <c:v>63962</c:v>
                </c:pt>
                <c:pt idx="63963">
                  <c:v>63963</c:v>
                </c:pt>
                <c:pt idx="63964">
                  <c:v>63964</c:v>
                </c:pt>
                <c:pt idx="63965">
                  <c:v>63965</c:v>
                </c:pt>
                <c:pt idx="63966">
                  <c:v>63966</c:v>
                </c:pt>
                <c:pt idx="63967">
                  <c:v>63967</c:v>
                </c:pt>
                <c:pt idx="63968">
                  <c:v>63968</c:v>
                </c:pt>
                <c:pt idx="63969">
                  <c:v>63969</c:v>
                </c:pt>
                <c:pt idx="63970">
                  <c:v>63970</c:v>
                </c:pt>
                <c:pt idx="63971">
                  <c:v>63971</c:v>
                </c:pt>
                <c:pt idx="63972">
                  <c:v>63972</c:v>
                </c:pt>
                <c:pt idx="63973">
                  <c:v>63973</c:v>
                </c:pt>
                <c:pt idx="63974">
                  <c:v>63974</c:v>
                </c:pt>
                <c:pt idx="63975">
                  <c:v>63975</c:v>
                </c:pt>
                <c:pt idx="63976">
                  <c:v>63976</c:v>
                </c:pt>
                <c:pt idx="63977">
                  <c:v>63977</c:v>
                </c:pt>
                <c:pt idx="63978">
                  <c:v>63978</c:v>
                </c:pt>
                <c:pt idx="63979">
                  <c:v>63979</c:v>
                </c:pt>
                <c:pt idx="63980">
                  <c:v>63980</c:v>
                </c:pt>
                <c:pt idx="63981">
                  <c:v>63981</c:v>
                </c:pt>
                <c:pt idx="63982">
                  <c:v>63982</c:v>
                </c:pt>
                <c:pt idx="63983">
                  <c:v>63983</c:v>
                </c:pt>
                <c:pt idx="63984">
                  <c:v>63984</c:v>
                </c:pt>
                <c:pt idx="63985">
                  <c:v>63985</c:v>
                </c:pt>
                <c:pt idx="63986">
                  <c:v>63986</c:v>
                </c:pt>
                <c:pt idx="63987">
                  <c:v>63987</c:v>
                </c:pt>
                <c:pt idx="63988">
                  <c:v>63988</c:v>
                </c:pt>
                <c:pt idx="63989">
                  <c:v>63989</c:v>
                </c:pt>
                <c:pt idx="63990">
                  <c:v>63990</c:v>
                </c:pt>
                <c:pt idx="63991">
                  <c:v>63991</c:v>
                </c:pt>
                <c:pt idx="63992">
                  <c:v>63992</c:v>
                </c:pt>
                <c:pt idx="63993">
                  <c:v>63993</c:v>
                </c:pt>
                <c:pt idx="63994">
                  <c:v>63994</c:v>
                </c:pt>
                <c:pt idx="63995">
                  <c:v>63995</c:v>
                </c:pt>
                <c:pt idx="63996">
                  <c:v>63996</c:v>
                </c:pt>
                <c:pt idx="63997">
                  <c:v>63997</c:v>
                </c:pt>
                <c:pt idx="63998">
                  <c:v>63998</c:v>
                </c:pt>
                <c:pt idx="63999">
                  <c:v>63999</c:v>
                </c:pt>
                <c:pt idx="64000">
                  <c:v>64000</c:v>
                </c:pt>
                <c:pt idx="64001">
                  <c:v>64001</c:v>
                </c:pt>
                <c:pt idx="64002">
                  <c:v>64002</c:v>
                </c:pt>
                <c:pt idx="64003">
                  <c:v>64003</c:v>
                </c:pt>
                <c:pt idx="64004">
                  <c:v>64004</c:v>
                </c:pt>
                <c:pt idx="64005">
                  <c:v>64005</c:v>
                </c:pt>
                <c:pt idx="64006">
                  <c:v>64006</c:v>
                </c:pt>
                <c:pt idx="64007">
                  <c:v>64007</c:v>
                </c:pt>
                <c:pt idx="64008">
                  <c:v>64008</c:v>
                </c:pt>
                <c:pt idx="64009">
                  <c:v>64009</c:v>
                </c:pt>
                <c:pt idx="64010">
                  <c:v>64010</c:v>
                </c:pt>
                <c:pt idx="64011">
                  <c:v>64011</c:v>
                </c:pt>
                <c:pt idx="64012">
                  <c:v>64012</c:v>
                </c:pt>
                <c:pt idx="64013">
                  <c:v>64013</c:v>
                </c:pt>
                <c:pt idx="64014">
                  <c:v>64014</c:v>
                </c:pt>
                <c:pt idx="64015">
                  <c:v>64015</c:v>
                </c:pt>
                <c:pt idx="64016">
                  <c:v>64016</c:v>
                </c:pt>
                <c:pt idx="64017">
                  <c:v>64017</c:v>
                </c:pt>
                <c:pt idx="64018">
                  <c:v>64018</c:v>
                </c:pt>
                <c:pt idx="64019">
                  <c:v>64019</c:v>
                </c:pt>
                <c:pt idx="64020">
                  <c:v>64020</c:v>
                </c:pt>
                <c:pt idx="64021">
                  <c:v>64021</c:v>
                </c:pt>
                <c:pt idx="64022">
                  <c:v>64022</c:v>
                </c:pt>
                <c:pt idx="64023">
                  <c:v>64023</c:v>
                </c:pt>
                <c:pt idx="64024">
                  <c:v>64024</c:v>
                </c:pt>
                <c:pt idx="64025">
                  <c:v>64025</c:v>
                </c:pt>
                <c:pt idx="64026">
                  <c:v>64026</c:v>
                </c:pt>
                <c:pt idx="64027">
                  <c:v>64027</c:v>
                </c:pt>
                <c:pt idx="64028">
                  <c:v>64028</c:v>
                </c:pt>
                <c:pt idx="64029">
                  <c:v>64029</c:v>
                </c:pt>
                <c:pt idx="64030">
                  <c:v>64030</c:v>
                </c:pt>
                <c:pt idx="64031">
                  <c:v>64031</c:v>
                </c:pt>
                <c:pt idx="64032">
                  <c:v>64032</c:v>
                </c:pt>
                <c:pt idx="64033">
                  <c:v>64033</c:v>
                </c:pt>
                <c:pt idx="64034">
                  <c:v>64034</c:v>
                </c:pt>
                <c:pt idx="64035">
                  <c:v>64035</c:v>
                </c:pt>
                <c:pt idx="64036">
                  <c:v>64036</c:v>
                </c:pt>
                <c:pt idx="64037">
                  <c:v>64037</c:v>
                </c:pt>
                <c:pt idx="64038">
                  <c:v>64038</c:v>
                </c:pt>
                <c:pt idx="64039">
                  <c:v>64039</c:v>
                </c:pt>
                <c:pt idx="64040">
                  <c:v>64040</c:v>
                </c:pt>
                <c:pt idx="64041">
                  <c:v>64041</c:v>
                </c:pt>
                <c:pt idx="64042">
                  <c:v>64042</c:v>
                </c:pt>
                <c:pt idx="64043">
                  <c:v>64043</c:v>
                </c:pt>
                <c:pt idx="64044">
                  <c:v>64044</c:v>
                </c:pt>
                <c:pt idx="64045">
                  <c:v>64045</c:v>
                </c:pt>
                <c:pt idx="64046">
                  <c:v>64046</c:v>
                </c:pt>
                <c:pt idx="64047">
                  <c:v>64047</c:v>
                </c:pt>
                <c:pt idx="64048">
                  <c:v>64048</c:v>
                </c:pt>
                <c:pt idx="64049">
                  <c:v>64049</c:v>
                </c:pt>
                <c:pt idx="64050">
                  <c:v>64050</c:v>
                </c:pt>
                <c:pt idx="64051">
                  <c:v>64051</c:v>
                </c:pt>
                <c:pt idx="64052">
                  <c:v>64052</c:v>
                </c:pt>
                <c:pt idx="64053">
                  <c:v>64053</c:v>
                </c:pt>
                <c:pt idx="64054">
                  <c:v>64054</c:v>
                </c:pt>
                <c:pt idx="64055">
                  <c:v>64055</c:v>
                </c:pt>
                <c:pt idx="64056">
                  <c:v>64056</c:v>
                </c:pt>
                <c:pt idx="64057">
                  <c:v>64057</c:v>
                </c:pt>
                <c:pt idx="64058">
                  <c:v>64058</c:v>
                </c:pt>
                <c:pt idx="64059">
                  <c:v>64059</c:v>
                </c:pt>
                <c:pt idx="64060">
                  <c:v>64060</c:v>
                </c:pt>
                <c:pt idx="64061">
                  <c:v>64061</c:v>
                </c:pt>
                <c:pt idx="64062">
                  <c:v>64062</c:v>
                </c:pt>
                <c:pt idx="64063">
                  <c:v>64063</c:v>
                </c:pt>
                <c:pt idx="64064">
                  <c:v>64064</c:v>
                </c:pt>
                <c:pt idx="64065">
                  <c:v>64065</c:v>
                </c:pt>
                <c:pt idx="64066">
                  <c:v>64066</c:v>
                </c:pt>
                <c:pt idx="64067">
                  <c:v>64067</c:v>
                </c:pt>
                <c:pt idx="64068">
                  <c:v>64068</c:v>
                </c:pt>
                <c:pt idx="64069">
                  <c:v>64069</c:v>
                </c:pt>
                <c:pt idx="64070">
                  <c:v>64070</c:v>
                </c:pt>
                <c:pt idx="64071">
                  <c:v>64071</c:v>
                </c:pt>
                <c:pt idx="64072">
                  <c:v>64072</c:v>
                </c:pt>
                <c:pt idx="64073">
                  <c:v>64073</c:v>
                </c:pt>
                <c:pt idx="64074">
                  <c:v>64074</c:v>
                </c:pt>
                <c:pt idx="64075">
                  <c:v>64075</c:v>
                </c:pt>
                <c:pt idx="64076">
                  <c:v>64076</c:v>
                </c:pt>
                <c:pt idx="64077">
                  <c:v>64077</c:v>
                </c:pt>
                <c:pt idx="64078">
                  <c:v>64078</c:v>
                </c:pt>
                <c:pt idx="64079">
                  <c:v>64079</c:v>
                </c:pt>
                <c:pt idx="64080">
                  <c:v>64080</c:v>
                </c:pt>
                <c:pt idx="64081">
                  <c:v>64081</c:v>
                </c:pt>
                <c:pt idx="64082">
                  <c:v>64082</c:v>
                </c:pt>
                <c:pt idx="64083">
                  <c:v>64083</c:v>
                </c:pt>
                <c:pt idx="64084">
                  <c:v>64084</c:v>
                </c:pt>
                <c:pt idx="64085">
                  <c:v>64085</c:v>
                </c:pt>
                <c:pt idx="64086">
                  <c:v>64086</c:v>
                </c:pt>
                <c:pt idx="64087">
                  <c:v>64087</c:v>
                </c:pt>
                <c:pt idx="64088">
                  <c:v>64088</c:v>
                </c:pt>
                <c:pt idx="64089">
                  <c:v>64089</c:v>
                </c:pt>
                <c:pt idx="64090">
                  <c:v>64090</c:v>
                </c:pt>
                <c:pt idx="64091">
                  <c:v>64091</c:v>
                </c:pt>
                <c:pt idx="64092">
                  <c:v>64092</c:v>
                </c:pt>
                <c:pt idx="64093">
                  <c:v>64093</c:v>
                </c:pt>
                <c:pt idx="64094">
                  <c:v>64094</c:v>
                </c:pt>
                <c:pt idx="64095">
                  <c:v>64095</c:v>
                </c:pt>
                <c:pt idx="64096">
                  <c:v>64096</c:v>
                </c:pt>
                <c:pt idx="64097">
                  <c:v>64097</c:v>
                </c:pt>
                <c:pt idx="64098">
                  <c:v>64098</c:v>
                </c:pt>
                <c:pt idx="64099">
                  <c:v>64099</c:v>
                </c:pt>
                <c:pt idx="64100">
                  <c:v>64100</c:v>
                </c:pt>
                <c:pt idx="64101">
                  <c:v>64101</c:v>
                </c:pt>
                <c:pt idx="64102">
                  <c:v>64102</c:v>
                </c:pt>
                <c:pt idx="64103">
                  <c:v>64103</c:v>
                </c:pt>
                <c:pt idx="64104">
                  <c:v>64104</c:v>
                </c:pt>
                <c:pt idx="64105">
                  <c:v>64105</c:v>
                </c:pt>
                <c:pt idx="64106">
                  <c:v>64106</c:v>
                </c:pt>
                <c:pt idx="64107">
                  <c:v>64107</c:v>
                </c:pt>
                <c:pt idx="64108">
                  <c:v>64108</c:v>
                </c:pt>
                <c:pt idx="64109">
                  <c:v>64109</c:v>
                </c:pt>
                <c:pt idx="64110">
                  <c:v>64110</c:v>
                </c:pt>
                <c:pt idx="64111">
                  <c:v>64111</c:v>
                </c:pt>
                <c:pt idx="64112">
                  <c:v>64112</c:v>
                </c:pt>
                <c:pt idx="64113">
                  <c:v>64113</c:v>
                </c:pt>
                <c:pt idx="64114">
                  <c:v>64114</c:v>
                </c:pt>
                <c:pt idx="64115">
                  <c:v>64115</c:v>
                </c:pt>
                <c:pt idx="64116">
                  <c:v>64116</c:v>
                </c:pt>
                <c:pt idx="64117">
                  <c:v>64117</c:v>
                </c:pt>
                <c:pt idx="64118">
                  <c:v>64118</c:v>
                </c:pt>
                <c:pt idx="64119">
                  <c:v>64119</c:v>
                </c:pt>
                <c:pt idx="64120">
                  <c:v>64120</c:v>
                </c:pt>
                <c:pt idx="64121">
                  <c:v>64121</c:v>
                </c:pt>
                <c:pt idx="64122">
                  <c:v>64122</c:v>
                </c:pt>
                <c:pt idx="64123">
                  <c:v>64123</c:v>
                </c:pt>
                <c:pt idx="64124">
                  <c:v>64124</c:v>
                </c:pt>
                <c:pt idx="64125">
                  <c:v>64125</c:v>
                </c:pt>
                <c:pt idx="64126">
                  <c:v>64126</c:v>
                </c:pt>
                <c:pt idx="64127">
                  <c:v>64127</c:v>
                </c:pt>
                <c:pt idx="64128">
                  <c:v>64128</c:v>
                </c:pt>
                <c:pt idx="64129">
                  <c:v>64129</c:v>
                </c:pt>
                <c:pt idx="64130">
                  <c:v>64130</c:v>
                </c:pt>
                <c:pt idx="64131">
                  <c:v>64131</c:v>
                </c:pt>
                <c:pt idx="64132">
                  <c:v>64132</c:v>
                </c:pt>
                <c:pt idx="64133">
                  <c:v>64133</c:v>
                </c:pt>
                <c:pt idx="64134">
                  <c:v>64134</c:v>
                </c:pt>
                <c:pt idx="64135">
                  <c:v>64135</c:v>
                </c:pt>
                <c:pt idx="64136">
                  <c:v>64136</c:v>
                </c:pt>
                <c:pt idx="64137">
                  <c:v>64137</c:v>
                </c:pt>
                <c:pt idx="64138">
                  <c:v>64138</c:v>
                </c:pt>
                <c:pt idx="64139">
                  <c:v>64139</c:v>
                </c:pt>
                <c:pt idx="64140">
                  <c:v>64140</c:v>
                </c:pt>
                <c:pt idx="64141">
                  <c:v>64141</c:v>
                </c:pt>
                <c:pt idx="64142">
                  <c:v>64142</c:v>
                </c:pt>
                <c:pt idx="64143">
                  <c:v>64143</c:v>
                </c:pt>
                <c:pt idx="64144">
                  <c:v>64144</c:v>
                </c:pt>
                <c:pt idx="64145">
                  <c:v>64145</c:v>
                </c:pt>
                <c:pt idx="64146">
                  <c:v>64146</c:v>
                </c:pt>
                <c:pt idx="64147">
                  <c:v>64147</c:v>
                </c:pt>
                <c:pt idx="64148">
                  <c:v>64148</c:v>
                </c:pt>
                <c:pt idx="64149">
                  <c:v>64149</c:v>
                </c:pt>
                <c:pt idx="64150">
                  <c:v>64150</c:v>
                </c:pt>
                <c:pt idx="64151">
                  <c:v>64151</c:v>
                </c:pt>
                <c:pt idx="64152">
                  <c:v>64152</c:v>
                </c:pt>
                <c:pt idx="64153">
                  <c:v>64153</c:v>
                </c:pt>
                <c:pt idx="64154">
                  <c:v>64154</c:v>
                </c:pt>
                <c:pt idx="64155">
                  <c:v>64155</c:v>
                </c:pt>
                <c:pt idx="64156">
                  <c:v>64156</c:v>
                </c:pt>
                <c:pt idx="64157">
                  <c:v>64157</c:v>
                </c:pt>
                <c:pt idx="64158">
                  <c:v>64158</c:v>
                </c:pt>
                <c:pt idx="64159">
                  <c:v>64159</c:v>
                </c:pt>
                <c:pt idx="64160">
                  <c:v>64160</c:v>
                </c:pt>
                <c:pt idx="64161">
                  <c:v>64161</c:v>
                </c:pt>
                <c:pt idx="64162">
                  <c:v>64162</c:v>
                </c:pt>
                <c:pt idx="64163">
                  <c:v>64163</c:v>
                </c:pt>
                <c:pt idx="64164">
                  <c:v>64164</c:v>
                </c:pt>
                <c:pt idx="64165">
                  <c:v>64165</c:v>
                </c:pt>
                <c:pt idx="64166">
                  <c:v>64166</c:v>
                </c:pt>
                <c:pt idx="64167">
                  <c:v>64167</c:v>
                </c:pt>
                <c:pt idx="64168">
                  <c:v>64168</c:v>
                </c:pt>
                <c:pt idx="64169">
                  <c:v>64169</c:v>
                </c:pt>
                <c:pt idx="64170">
                  <c:v>64170</c:v>
                </c:pt>
                <c:pt idx="64171">
                  <c:v>64171</c:v>
                </c:pt>
                <c:pt idx="64172">
                  <c:v>64172</c:v>
                </c:pt>
                <c:pt idx="64173">
                  <c:v>64173</c:v>
                </c:pt>
                <c:pt idx="64174">
                  <c:v>64174</c:v>
                </c:pt>
                <c:pt idx="64175">
                  <c:v>64175</c:v>
                </c:pt>
                <c:pt idx="64176">
                  <c:v>64176</c:v>
                </c:pt>
                <c:pt idx="64177">
                  <c:v>64177</c:v>
                </c:pt>
                <c:pt idx="64178">
                  <c:v>64178</c:v>
                </c:pt>
                <c:pt idx="64179">
                  <c:v>64179</c:v>
                </c:pt>
                <c:pt idx="64180">
                  <c:v>64180</c:v>
                </c:pt>
                <c:pt idx="64181">
                  <c:v>64181</c:v>
                </c:pt>
                <c:pt idx="64182">
                  <c:v>64182</c:v>
                </c:pt>
                <c:pt idx="64183">
                  <c:v>64183</c:v>
                </c:pt>
                <c:pt idx="64184">
                  <c:v>64184</c:v>
                </c:pt>
                <c:pt idx="64185">
                  <c:v>64185</c:v>
                </c:pt>
                <c:pt idx="64186">
                  <c:v>64186</c:v>
                </c:pt>
                <c:pt idx="64187">
                  <c:v>64187</c:v>
                </c:pt>
                <c:pt idx="64188">
                  <c:v>64188</c:v>
                </c:pt>
                <c:pt idx="64189">
                  <c:v>64189</c:v>
                </c:pt>
                <c:pt idx="64190">
                  <c:v>64190</c:v>
                </c:pt>
                <c:pt idx="64191">
                  <c:v>64191</c:v>
                </c:pt>
                <c:pt idx="64192">
                  <c:v>64192</c:v>
                </c:pt>
                <c:pt idx="64193">
                  <c:v>64193</c:v>
                </c:pt>
                <c:pt idx="64194">
                  <c:v>64194</c:v>
                </c:pt>
                <c:pt idx="64195">
                  <c:v>64195</c:v>
                </c:pt>
                <c:pt idx="64196">
                  <c:v>64196</c:v>
                </c:pt>
                <c:pt idx="64197">
                  <c:v>64197</c:v>
                </c:pt>
                <c:pt idx="64198">
                  <c:v>64198</c:v>
                </c:pt>
                <c:pt idx="64199">
                  <c:v>64199</c:v>
                </c:pt>
                <c:pt idx="64200">
                  <c:v>64200</c:v>
                </c:pt>
                <c:pt idx="64201">
                  <c:v>64201</c:v>
                </c:pt>
                <c:pt idx="64202">
                  <c:v>64202</c:v>
                </c:pt>
                <c:pt idx="64203">
                  <c:v>64203</c:v>
                </c:pt>
                <c:pt idx="64204">
                  <c:v>64204</c:v>
                </c:pt>
                <c:pt idx="64205">
                  <c:v>64205</c:v>
                </c:pt>
                <c:pt idx="64206">
                  <c:v>64206</c:v>
                </c:pt>
                <c:pt idx="64207">
                  <c:v>64207</c:v>
                </c:pt>
                <c:pt idx="64208">
                  <c:v>64208</c:v>
                </c:pt>
                <c:pt idx="64209">
                  <c:v>64209</c:v>
                </c:pt>
                <c:pt idx="64210">
                  <c:v>64210</c:v>
                </c:pt>
                <c:pt idx="64211">
                  <c:v>64211</c:v>
                </c:pt>
                <c:pt idx="64212">
                  <c:v>64212</c:v>
                </c:pt>
                <c:pt idx="64213">
                  <c:v>64213</c:v>
                </c:pt>
                <c:pt idx="64214">
                  <c:v>64214</c:v>
                </c:pt>
                <c:pt idx="64215">
                  <c:v>64215</c:v>
                </c:pt>
                <c:pt idx="64216">
                  <c:v>64216</c:v>
                </c:pt>
                <c:pt idx="64217">
                  <c:v>64217</c:v>
                </c:pt>
                <c:pt idx="64218">
                  <c:v>64218</c:v>
                </c:pt>
                <c:pt idx="64219">
                  <c:v>64219</c:v>
                </c:pt>
                <c:pt idx="64220">
                  <c:v>64220</c:v>
                </c:pt>
                <c:pt idx="64221">
                  <c:v>64221</c:v>
                </c:pt>
                <c:pt idx="64222">
                  <c:v>64222</c:v>
                </c:pt>
                <c:pt idx="64223">
                  <c:v>64223</c:v>
                </c:pt>
                <c:pt idx="64224">
                  <c:v>64224</c:v>
                </c:pt>
                <c:pt idx="64225">
                  <c:v>64225</c:v>
                </c:pt>
                <c:pt idx="64226">
                  <c:v>64226</c:v>
                </c:pt>
                <c:pt idx="64227">
                  <c:v>64227</c:v>
                </c:pt>
                <c:pt idx="64228">
                  <c:v>64228</c:v>
                </c:pt>
                <c:pt idx="64229">
                  <c:v>64229</c:v>
                </c:pt>
                <c:pt idx="64230">
                  <c:v>64230</c:v>
                </c:pt>
                <c:pt idx="64231">
                  <c:v>64231</c:v>
                </c:pt>
                <c:pt idx="64232">
                  <c:v>64232</c:v>
                </c:pt>
                <c:pt idx="64233">
                  <c:v>64233</c:v>
                </c:pt>
                <c:pt idx="64234">
                  <c:v>64234</c:v>
                </c:pt>
                <c:pt idx="64235">
                  <c:v>64235</c:v>
                </c:pt>
                <c:pt idx="64236">
                  <c:v>64236</c:v>
                </c:pt>
                <c:pt idx="64237">
                  <c:v>64237</c:v>
                </c:pt>
                <c:pt idx="64238">
                  <c:v>64238</c:v>
                </c:pt>
                <c:pt idx="64239">
                  <c:v>64239</c:v>
                </c:pt>
                <c:pt idx="64240">
                  <c:v>64240</c:v>
                </c:pt>
                <c:pt idx="64241">
                  <c:v>64241</c:v>
                </c:pt>
                <c:pt idx="64242">
                  <c:v>64242</c:v>
                </c:pt>
                <c:pt idx="64243">
                  <c:v>64243</c:v>
                </c:pt>
                <c:pt idx="64244">
                  <c:v>64244</c:v>
                </c:pt>
                <c:pt idx="64245">
                  <c:v>64245</c:v>
                </c:pt>
                <c:pt idx="64246">
                  <c:v>64246</c:v>
                </c:pt>
                <c:pt idx="64247">
                  <c:v>64247</c:v>
                </c:pt>
                <c:pt idx="64248">
                  <c:v>64248</c:v>
                </c:pt>
                <c:pt idx="64249">
                  <c:v>64249</c:v>
                </c:pt>
                <c:pt idx="64250">
                  <c:v>64250</c:v>
                </c:pt>
                <c:pt idx="64251">
                  <c:v>64251</c:v>
                </c:pt>
                <c:pt idx="64252">
                  <c:v>64252</c:v>
                </c:pt>
                <c:pt idx="64253">
                  <c:v>64253</c:v>
                </c:pt>
                <c:pt idx="64254">
                  <c:v>64254</c:v>
                </c:pt>
                <c:pt idx="64255">
                  <c:v>64255</c:v>
                </c:pt>
                <c:pt idx="64256">
                  <c:v>64256</c:v>
                </c:pt>
                <c:pt idx="64257">
                  <c:v>64257</c:v>
                </c:pt>
                <c:pt idx="64258">
                  <c:v>64258</c:v>
                </c:pt>
                <c:pt idx="64259">
                  <c:v>64259</c:v>
                </c:pt>
                <c:pt idx="64260">
                  <c:v>64260</c:v>
                </c:pt>
                <c:pt idx="64261">
                  <c:v>64261</c:v>
                </c:pt>
                <c:pt idx="64262">
                  <c:v>64262</c:v>
                </c:pt>
                <c:pt idx="64263">
                  <c:v>64263</c:v>
                </c:pt>
                <c:pt idx="64264">
                  <c:v>64264</c:v>
                </c:pt>
                <c:pt idx="64265">
                  <c:v>64265</c:v>
                </c:pt>
                <c:pt idx="64266">
                  <c:v>64266</c:v>
                </c:pt>
                <c:pt idx="64267">
                  <c:v>64267</c:v>
                </c:pt>
                <c:pt idx="64268">
                  <c:v>64268</c:v>
                </c:pt>
                <c:pt idx="64269">
                  <c:v>64269</c:v>
                </c:pt>
                <c:pt idx="64270">
                  <c:v>64270</c:v>
                </c:pt>
                <c:pt idx="64271">
                  <c:v>64271</c:v>
                </c:pt>
                <c:pt idx="64272">
                  <c:v>64272</c:v>
                </c:pt>
                <c:pt idx="64273">
                  <c:v>64273</c:v>
                </c:pt>
                <c:pt idx="64274">
                  <c:v>64274</c:v>
                </c:pt>
                <c:pt idx="64275">
                  <c:v>64275</c:v>
                </c:pt>
                <c:pt idx="64276">
                  <c:v>64276</c:v>
                </c:pt>
                <c:pt idx="64277">
                  <c:v>64277</c:v>
                </c:pt>
                <c:pt idx="64278">
                  <c:v>64278</c:v>
                </c:pt>
                <c:pt idx="64279">
                  <c:v>64279</c:v>
                </c:pt>
                <c:pt idx="64280">
                  <c:v>64280</c:v>
                </c:pt>
                <c:pt idx="64281">
                  <c:v>64281</c:v>
                </c:pt>
                <c:pt idx="64282">
                  <c:v>64282</c:v>
                </c:pt>
                <c:pt idx="64283">
                  <c:v>64283</c:v>
                </c:pt>
                <c:pt idx="64284">
                  <c:v>64284</c:v>
                </c:pt>
                <c:pt idx="64285">
                  <c:v>64285</c:v>
                </c:pt>
                <c:pt idx="64286">
                  <c:v>64286</c:v>
                </c:pt>
                <c:pt idx="64287">
                  <c:v>64287</c:v>
                </c:pt>
                <c:pt idx="64288">
                  <c:v>64288</c:v>
                </c:pt>
                <c:pt idx="64289">
                  <c:v>64289</c:v>
                </c:pt>
                <c:pt idx="64290">
                  <c:v>64290</c:v>
                </c:pt>
                <c:pt idx="64291">
                  <c:v>64291</c:v>
                </c:pt>
                <c:pt idx="64292">
                  <c:v>64292</c:v>
                </c:pt>
                <c:pt idx="64293">
                  <c:v>64293</c:v>
                </c:pt>
                <c:pt idx="64294">
                  <c:v>64294</c:v>
                </c:pt>
                <c:pt idx="64295">
                  <c:v>64295</c:v>
                </c:pt>
                <c:pt idx="64296">
                  <c:v>64296</c:v>
                </c:pt>
                <c:pt idx="64297">
                  <c:v>64297</c:v>
                </c:pt>
                <c:pt idx="64298">
                  <c:v>64298</c:v>
                </c:pt>
                <c:pt idx="64299">
                  <c:v>64299</c:v>
                </c:pt>
                <c:pt idx="64300">
                  <c:v>64300</c:v>
                </c:pt>
                <c:pt idx="64301">
                  <c:v>64301</c:v>
                </c:pt>
                <c:pt idx="64302">
                  <c:v>64302</c:v>
                </c:pt>
                <c:pt idx="64303">
                  <c:v>64303</c:v>
                </c:pt>
                <c:pt idx="64304">
                  <c:v>64304</c:v>
                </c:pt>
                <c:pt idx="64305">
                  <c:v>64305</c:v>
                </c:pt>
                <c:pt idx="64306">
                  <c:v>64306</c:v>
                </c:pt>
                <c:pt idx="64307">
                  <c:v>64307</c:v>
                </c:pt>
                <c:pt idx="64308">
                  <c:v>64308</c:v>
                </c:pt>
                <c:pt idx="64309">
                  <c:v>64309</c:v>
                </c:pt>
                <c:pt idx="64310">
                  <c:v>64310</c:v>
                </c:pt>
                <c:pt idx="64311">
                  <c:v>64311</c:v>
                </c:pt>
                <c:pt idx="64312">
                  <c:v>64312</c:v>
                </c:pt>
                <c:pt idx="64313">
                  <c:v>64313</c:v>
                </c:pt>
                <c:pt idx="64314">
                  <c:v>64314</c:v>
                </c:pt>
                <c:pt idx="64315">
                  <c:v>64315</c:v>
                </c:pt>
                <c:pt idx="64316">
                  <c:v>64316</c:v>
                </c:pt>
                <c:pt idx="64317">
                  <c:v>64317</c:v>
                </c:pt>
                <c:pt idx="64318">
                  <c:v>64318</c:v>
                </c:pt>
                <c:pt idx="64319">
                  <c:v>64319</c:v>
                </c:pt>
                <c:pt idx="64320">
                  <c:v>64320</c:v>
                </c:pt>
                <c:pt idx="64321">
                  <c:v>64321</c:v>
                </c:pt>
                <c:pt idx="64322">
                  <c:v>64322</c:v>
                </c:pt>
                <c:pt idx="64323">
                  <c:v>64323</c:v>
                </c:pt>
                <c:pt idx="64324">
                  <c:v>64324</c:v>
                </c:pt>
                <c:pt idx="64325">
                  <c:v>64325</c:v>
                </c:pt>
                <c:pt idx="64326">
                  <c:v>64326</c:v>
                </c:pt>
                <c:pt idx="64327">
                  <c:v>64327</c:v>
                </c:pt>
                <c:pt idx="64328">
                  <c:v>64328</c:v>
                </c:pt>
                <c:pt idx="64329">
                  <c:v>64329</c:v>
                </c:pt>
                <c:pt idx="64330">
                  <c:v>64330</c:v>
                </c:pt>
                <c:pt idx="64331">
                  <c:v>64331</c:v>
                </c:pt>
                <c:pt idx="64332">
                  <c:v>64332</c:v>
                </c:pt>
                <c:pt idx="64333">
                  <c:v>64333</c:v>
                </c:pt>
                <c:pt idx="64334">
                  <c:v>64334</c:v>
                </c:pt>
                <c:pt idx="64335">
                  <c:v>64335</c:v>
                </c:pt>
                <c:pt idx="64336">
                  <c:v>64336</c:v>
                </c:pt>
                <c:pt idx="64337">
                  <c:v>64337</c:v>
                </c:pt>
                <c:pt idx="64338">
                  <c:v>64338</c:v>
                </c:pt>
                <c:pt idx="64339">
                  <c:v>64339</c:v>
                </c:pt>
                <c:pt idx="64340">
                  <c:v>64340</c:v>
                </c:pt>
                <c:pt idx="64341">
                  <c:v>64341</c:v>
                </c:pt>
                <c:pt idx="64342">
                  <c:v>64342</c:v>
                </c:pt>
                <c:pt idx="64343">
                  <c:v>64343</c:v>
                </c:pt>
                <c:pt idx="64344">
                  <c:v>64344</c:v>
                </c:pt>
                <c:pt idx="64345">
                  <c:v>64345</c:v>
                </c:pt>
                <c:pt idx="64346">
                  <c:v>64346</c:v>
                </c:pt>
                <c:pt idx="64347">
                  <c:v>64347</c:v>
                </c:pt>
                <c:pt idx="64348">
                  <c:v>64348</c:v>
                </c:pt>
                <c:pt idx="64349">
                  <c:v>64349</c:v>
                </c:pt>
                <c:pt idx="64350">
                  <c:v>64350</c:v>
                </c:pt>
                <c:pt idx="64351">
                  <c:v>64351</c:v>
                </c:pt>
                <c:pt idx="64352">
                  <c:v>64352</c:v>
                </c:pt>
                <c:pt idx="64353">
                  <c:v>64353</c:v>
                </c:pt>
                <c:pt idx="64354">
                  <c:v>64354</c:v>
                </c:pt>
                <c:pt idx="64355">
                  <c:v>64355</c:v>
                </c:pt>
                <c:pt idx="64356">
                  <c:v>64356</c:v>
                </c:pt>
                <c:pt idx="64357">
                  <c:v>64357</c:v>
                </c:pt>
                <c:pt idx="64358">
                  <c:v>64358</c:v>
                </c:pt>
                <c:pt idx="64359">
                  <c:v>64359</c:v>
                </c:pt>
                <c:pt idx="64360">
                  <c:v>64360</c:v>
                </c:pt>
                <c:pt idx="64361">
                  <c:v>64361</c:v>
                </c:pt>
                <c:pt idx="64362">
                  <c:v>64362</c:v>
                </c:pt>
                <c:pt idx="64363">
                  <c:v>64363</c:v>
                </c:pt>
                <c:pt idx="64364">
                  <c:v>64364</c:v>
                </c:pt>
                <c:pt idx="64365">
                  <c:v>64365</c:v>
                </c:pt>
                <c:pt idx="64366">
                  <c:v>64366</c:v>
                </c:pt>
                <c:pt idx="64367">
                  <c:v>64367</c:v>
                </c:pt>
                <c:pt idx="64368">
                  <c:v>64368</c:v>
                </c:pt>
                <c:pt idx="64369">
                  <c:v>64369</c:v>
                </c:pt>
                <c:pt idx="64370">
                  <c:v>64370</c:v>
                </c:pt>
                <c:pt idx="64371">
                  <c:v>64371</c:v>
                </c:pt>
                <c:pt idx="64372">
                  <c:v>64372</c:v>
                </c:pt>
                <c:pt idx="64373">
                  <c:v>64373</c:v>
                </c:pt>
                <c:pt idx="64374">
                  <c:v>64374</c:v>
                </c:pt>
                <c:pt idx="64375">
                  <c:v>64375</c:v>
                </c:pt>
                <c:pt idx="64376">
                  <c:v>64376</c:v>
                </c:pt>
                <c:pt idx="64377">
                  <c:v>64377</c:v>
                </c:pt>
                <c:pt idx="64378">
                  <c:v>64378</c:v>
                </c:pt>
                <c:pt idx="64379">
                  <c:v>64379</c:v>
                </c:pt>
                <c:pt idx="64380">
                  <c:v>64380</c:v>
                </c:pt>
                <c:pt idx="64381">
                  <c:v>64381</c:v>
                </c:pt>
                <c:pt idx="64382">
                  <c:v>64382</c:v>
                </c:pt>
                <c:pt idx="64383">
                  <c:v>64383</c:v>
                </c:pt>
                <c:pt idx="64384">
                  <c:v>64384</c:v>
                </c:pt>
                <c:pt idx="64385">
                  <c:v>64385</c:v>
                </c:pt>
                <c:pt idx="64386">
                  <c:v>64386</c:v>
                </c:pt>
                <c:pt idx="64387">
                  <c:v>64387</c:v>
                </c:pt>
                <c:pt idx="64388">
                  <c:v>64388</c:v>
                </c:pt>
                <c:pt idx="64389">
                  <c:v>64389</c:v>
                </c:pt>
                <c:pt idx="64390">
                  <c:v>64390</c:v>
                </c:pt>
                <c:pt idx="64391">
                  <c:v>64391</c:v>
                </c:pt>
                <c:pt idx="64392">
                  <c:v>64392</c:v>
                </c:pt>
                <c:pt idx="64393">
                  <c:v>64393</c:v>
                </c:pt>
                <c:pt idx="64394">
                  <c:v>64394</c:v>
                </c:pt>
                <c:pt idx="64395">
                  <c:v>64395</c:v>
                </c:pt>
                <c:pt idx="64396">
                  <c:v>64396</c:v>
                </c:pt>
                <c:pt idx="64397">
                  <c:v>64397</c:v>
                </c:pt>
                <c:pt idx="64398">
                  <c:v>64398</c:v>
                </c:pt>
                <c:pt idx="64399">
                  <c:v>64399</c:v>
                </c:pt>
                <c:pt idx="64400">
                  <c:v>64400</c:v>
                </c:pt>
                <c:pt idx="64401">
                  <c:v>64401</c:v>
                </c:pt>
                <c:pt idx="64402">
                  <c:v>64402</c:v>
                </c:pt>
                <c:pt idx="64403">
                  <c:v>64403</c:v>
                </c:pt>
                <c:pt idx="64404">
                  <c:v>64404</c:v>
                </c:pt>
                <c:pt idx="64405">
                  <c:v>64405</c:v>
                </c:pt>
                <c:pt idx="64406">
                  <c:v>64406</c:v>
                </c:pt>
                <c:pt idx="64407">
                  <c:v>64407</c:v>
                </c:pt>
                <c:pt idx="64408">
                  <c:v>64408</c:v>
                </c:pt>
                <c:pt idx="64409">
                  <c:v>64409</c:v>
                </c:pt>
                <c:pt idx="64410">
                  <c:v>64410</c:v>
                </c:pt>
                <c:pt idx="64411">
                  <c:v>64411</c:v>
                </c:pt>
                <c:pt idx="64412">
                  <c:v>64412</c:v>
                </c:pt>
                <c:pt idx="64413">
                  <c:v>64413</c:v>
                </c:pt>
                <c:pt idx="64414">
                  <c:v>64414</c:v>
                </c:pt>
                <c:pt idx="64415">
                  <c:v>64415</c:v>
                </c:pt>
                <c:pt idx="64416">
                  <c:v>64416</c:v>
                </c:pt>
                <c:pt idx="64417">
                  <c:v>64417</c:v>
                </c:pt>
                <c:pt idx="64418">
                  <c:v>64418</c:v>
                </c:pt>
                <c:pt idx="64419">
                  <c:v>64419</c:v>
                </c:pt>
                <c:pt idx="64420">
                  <c:v>64420</c:v>
                </c:pt>
                <c:pt idx="64421">
                  <c:v>64421</c:v>
                </c:pt>
                <c:pt idx="64422">
                  <c:v>64422</c:v>
                </c:pt>
                <c:pt idx="64423">
                  <c:v>64423</c:v>
                </c:pt>
                <c:pt idx="64424">
                  <c:v>64424</c:v>
                </c:pt>
                <c:pt idx="64425">
                  <c:v>64425</c:v>
                </c:pt>
                <c:pt idx="64426">
                  <c:v>64426</c:v>
                </c:pt>
                <c:pt idx="64427">
                  <c:v>64427</c:v>
                </c:pt>
                <c:pt idx="64428">
                  <c:v>64428</c:v>
                </c:pt>
                <c:pt idx="64429">
                  <c:v>64429</c:v>
                </c:pt>
                <c:pt idx="64430">
                  <c:v>64430</c:v>
                </c:pt>
                <c:pt idx="64431">
                  <c:v>64431</c:v>
                </c:pt>
                <c:pt idx="64432">
                  <c:v>64432</c:v>
                </c:pt>
                <c:pt idx="64433">
                  <c:v>64433</c:v>
                </c:pt>
                <c:pt idx="64434">
                  <c:v>64434</c:v>
                </c:pt>
                <c:pt idx="64435">
                  <c:v>64435</c:v>
                </c:pt>
                <c:pt idx="64436">
                  <c:v>64436</c:v>
                </c:pt>
                <c:pt idx="64437">
                  <c:v>64437</c:v>
                </c:pt>
                <c:pt idx="64438">
                  <c:v>64438</c:v>
                </c:pt>
                <c:pt idx="64439">
                  <c:v>64439</c:v>
                </c:pt>
                <c:pt idx="64440">
                  <c:v>64440</c:v>
                </c:pt>
                <c:pt idx="64441">
                  <c:v>64441</c:v>
                </c:pt>
                <c:pt idx="64442">
                  <c:v>64442</c:v>
                </c:pt>
                <c:pt idx="64443">
                  <c:v>64443</c:v>
                </c:pt>
                <c:pt idx="64444">
                  <c:v>64444</c:v>
                </c:pt>
                <c:pt idx="64445">
                  <c:v>64445</c:v>
                </c:pt>
                <c:pt idx="64446">
                  <c:v>64446</c:v>
                </c:pt>
                <c:pt idx="64447">
                  <c:v>64447</c:v>
                </c:pt>
                <c:pt idx="64448">
                  <c:v>64448</c:v>
                </c:pt>
                <c:pt idx="64449">
                  <c:v>64449</c:v>
                </c:pt>
                <c:pt idx="64450">
                  <c:v>64450</c:v>
                </c:pt>
                <c:pt idx="64451">
                  <c:v>64451</c:v>
                </c:pt>
                <c:pt idx="64452">
                  <c:v>64452</c:v>
                </c:pt>
                <c:pt idx="64453">
                  <c:v>64453</c:v>
                </c:pt>
                <c:pt idx="64454">
                  <c:v>64454</c:v>
                </c:pt>
                <c:pt idx="64455">
                  <c:v>64455</c:v>
                </c:pt>
                <c:pt idx="64456">
                  <c:v>64456</c:v>
                </c:pt>
                <c:pt idx="64457">
                  <c:v>64457</c:v>
                </c:pt>
                <c:pt idx="64458">
                  <c:v>64458</c:v>
                </c:pt>
                <c:pt idx="64459">
                  <c:v>64459</c:v>
                </c:pt>
                <c:pt idx="64460">
                  <c:v>64460</c:v>
                </c:pt>
                <c:pt idx="64461">
                  <c:v>64461</c:v>
                </c:pt>
                <c:pt idx="64462">
                  <c:v>64462</c:v>
                </c:pt>
                <c:pt idx="64463">
                  <c:v>64463</c:v>
                </c:pt>
                <c:pt idx="64464">
                  <c:v>64464</c:v>
                </c:pt>
                <c:pt idx="64465">
                  <c:v>64465</c:v>
                </c:pt>
                <c:pt idx="64466">
                  <c:v>64466</c:v>
                </c:pt>
                <c:pt idx="64467">
                  <c:v>64467</c:v>
                </c:pt>
                <c:pt idx="64468">
                  <c:v>64468</c:v>
                </c:pt>
                <c:pt idx="64469">
                  <c:v>64469</c:v>
                </c:pt>
                <c:pt idx="64470">
                  <c:v>64470</c:v>
                </c:pt>
                <c:pt idx="64471">
                  <c:v>64471</c:v>
                </c:pt>
                <c:pt idx="64472">
                  <c:v>64472</c:v>
                </c:pt>
                <c:pt idx="64473">
                  <c:v>64473</c:v>
                </c:pt>
                <c:pt idx="64474">
                  <c:v>64474</c:v>
                </c:pt>
                <c:pt idx="64475">
                  <c:v>64475</c:v>
                </c:pt>
                <c:pt idx="64476">
                  <c:v>64476</c:v>
                </c:pt>
                <c:pt idx="64477">
                  <c:v>64477</c:v>
                </c:pt>
                <c:pt idx="64478">
                  <c:v>64478</c:v>
                </c:pt>
                <c:pt idx="64479">
                  <c:v>64479</c:v>
                </c:pt>
                <c:pt idx="64480">
                  <c:v>64480</c:v>
                </c:pt>
                <c:pt idx="64481">
                  <c:v>64481</c:v>
                </c:pt>
                <c:pt idx="64482">
                  <c:v>64482</c:v>
                </c:pt>
                <c:pt idx="64483">
                  <c:v>64483</c:v>
                </c:pt>
                <c:pt idx="64484">
                  <c:v>64484</c:v>
                </c:pt>
                <c:pt idx="64485">
                  <c:v>64485</c:v>
                </c:pt>
                <c:pt idx="64486">
                  <c:v>64486</c:v>
                </c:pt>
                <c:pt idx="64487">
                  <c:v>64487</c:v>
                </c:pt>
                <c:pt idx="64488">
                  <c:v>64488</c:v>
                </c:pt>
                <c:pt idx="64489">
                  <c:v>64489</c:v>
                </c:pt>
                <c:pt idx="64490">
                  <c:v>64490</c:v>
                </c:pt>
                <c:pt idx="64491">
                  <c:v>64491</c:v>
                </c:pt>
                <c:pt idx="64492">
                  <c:v>64492</c:v>
                </c:pt>
                <c:pt idx="64493">
                  <c:v>64493</c:v>
                </c:pt>
                <c:pt idx="64494">
                  <c:v>64494</c:v>
                </c:pt>
                <c:pt idx="64495">
                  <c:v>64495</c:v>
                </c:pt>
                <c:pt idx="64496">
                  <c:v>64496</c:v>
                </c:pt>
                <c:pt idx="64497">
                  <c:v>64497</c:v>
                </c:pt>
                <c:pt idx="64498">
                  <c:v>64498</c:v>
                </c:pt>
                <c:pt idx="64499">
                  <c:v>64499</c:v>
                </c:pt>
                <c:pt idx="64500">
                  <c:v>64500</c:v>
                </c:pt>
                <c:pt idx="64501">
                  <c:v>64501</c:v>
                </c:pt>
                <c:pt idx="64502">
                  <c:v>64502</c:v>
                </c:pt>
                <c:pt idx="64503">
                  <c:v>64503</c:v>
                </c:pt>
                <c:pt idx="64504">
                  <c:v>64504</c:v>
                </c:pt>
                <c:pt idx="64505">
                  <c:v>64505</c:v>
                </c:pt>
                <c:pt idx="64506">
                  <c:v>64506</c:v>
                </c:pt>
                <c:pt idx="64507">
                  <c:v>64507</c:v>
                </c:pt>
                <c:pt idx="64508">
                  <c:v>64508</c:v>
                </c:pt>
                <c:pt idx="64509">
                  <c:v>64509</c:v>
                </c:pt>
                <c:pt idx="64510">
                  <c:v>64510</c:v>
                </c:pt>
                <c:pt idx="64511">
                  <c:v>64511</c:v>
                </c:pt>
                <c:pt idx="64512">
                  <c:v>64512</c:v>
                </c:pt>
                <c:pt idx="64513">
                  <c:v>64513</c:v>
                </c:pt>
                <c:pt idx="64514">
                  <c:v>64514</c:v>
                </c:pt>
                <c:pt idx="64515">
                  <c:v>64515</c:v>
                </c:pt>
                <c:pt idx="64516">
                  <c:v>64516</c:v>
                </c:pt>
                <c:pt idx="64517">
                  <c:v>64517</c:v>
                </c:pt>
                <c:pt idx="64518">
                  <c:v>64518</c:v>
                </c:pt>
                <c:pt idx="64519">
                  <c:v>64519</c:v>
                </c:pt>
                <c:pt idx="64520">
                  <c:v>64520</c:v>
                </c:pt>
                <c:pt idx="64521">
                  <c:v>64521</c:v>
                </c:pt>
                <c:pt idx="64522">
                  <c:v>64522</c:v>
                </c:pt>
                <c:pt idx="64523">
                  <c:v>64523</c:v>
                </c:pt>
                <c:pt idx="64524">
                  <c:v>64524</c:v>
                </c:pt>
                <c:pt idx="64525">
                  <c:v>64525</c:v>
                </c:pt>
                <c:pt idx="64526">
                  <c:v>64526</c:v>
                </c:pt>
                <c:pt idx="64527">
                  <c:v>64527</c:v>
                </c:pt>
                <c:pt idx="64528">
                  <c:v>64528</c:v>
                </c:pt>
                <c:pt idx="64529">
                  <c:v>64529</c:v>
                </c:pt>
                <c:pt idx="64530">
                  <c:v>64530</c:v>
                </c:pt>
                <c:pt idx="64531">
                  <c:v>64531</c:v>
                </c:pt>
                <c:pt idx="64532">
                  <c:v>64532</c:v>
                </c:pt>
                <c:pt idx="64533">
                  <c:v>64533</c:v>
                </c:pt>
                <c:pt idx="64534">
                  <c:v>64534</c:v>
                </c:pt>
                <c:pt idx="64535">
                  <c:v>64535</c:v>
                </c:pt>
                <c:pt idx="64536">
                  <c:v>64536</c:v>
                </c:pt>
                <c:pt idx="64537">
                  <c:v>64537</c:v>
                </c:pt>
                <c:pt idx="64538">
                  <c:v>64538</c:v>
                </c:pt>
                <c:pt idx="64539">
                  <c:v>64539</c:v>
                </c:pt>
                <c:pt idx="64540">
                  <c:v>64540</c:v>
                </c:pt>
                <c:pt idx="64541">
                  <c:v>64541</c:v>
                </c:pt>
                <c:pt idx="64542">
                  <c:v>64542</c:v>
                </c:pt>
                <c:pt idx="64543">
                  <c:v>64543</c:v>
                </c:pt>
                <c:pt idx="64544">
                  <c:v>64544</c:v>
                </c:pt>
                <c:pt idx="64545">
                  <c:v>64545</c:v>
                </c:pt>
                <c:pt idx="64546">
                  <c:v>64546</c:v>
                </c:pt>
                <c:pt idx="64547">
                  <c:v>64547</c:v>
                </c:pt>
                <c:pt idx="64548">
                  <c:v>64548</c:v>
                </c:pt>
                <c:pt idx="64549">
                  <c:v>64549</c:v>
                </c:pt>
                <c:pt idx="64550">
                  <c:v>64550</c:v>
                </c:pt>
                <c:pt idx="64551">
                  <c:v>64551</c:v>
                </c:pt>
                <c:pt idx="64552">
                  <c:v>64552</c:v>
                </c:pt>
                <c:pt idx="64553">
                  <c:v>64553</c:v>
                </c:pt>
                <c:pt idx="64554">
                  <c:v>64554</c:v>
                </c:pt>
                <c:pt idx="64555">
                  <c:v>64555</c:v>
                </c:pt>
                <c:pt idx="64556">
                  <c:v>64556</c:v>
                </c:pt>
                <c:pt idx="64557">
                  <c:v>64557</c:v>
                </c:pt>
                <c:pt idx="64558">
                  <c:v>64558</c:v>
                </c:pt>
                <c:pt idx="64559">
                  <c:v>64559</c:v>
                </c:pt>
                <c:pt idx="64560">
                  <c:v>64560</c:v>
                </c:pt>
                <c:pt idx="64561">
                  <c:v>64561</c:v>
                </c:pt>
                <c:pt idx="64562">
                  <c:v>64562</c:v>
                </c:pt>
                <c:pt idx="64563">
                  <c:v>64563</c:v>
                </c:pt>
                <c:pt idx="64564">
                  <c:v>64564</c:v>
                </c:pt>
                <c:pt idx="64565">
                  <c:v>64565</c:v>
                </c:pt>
                <c:pt idx="64566">
                  <c:v>64566</c:v>
                </c:pt>
                <c:pt idx="64567">
                  <c:v>64567</c:v>
                </c:pt>
                <c:pt idx="64568">
                  <c:v>64568</c:v>
                </c:pt>
                <c:pt idx="64569">
                  <c:v>64569</c:v>
                </c:pt>
                <c:pt idx="64570">
                  <c:v>64570</c:v>
                </c:pt>
                <c:pt idx="64571">
                  <c:v>64571</c:v>
                </c:pt>
                <c:pt idx="64572">
                  <c:v>64572</c:v>
                </c:pt>
                <c:pt idx="64573">
                  <c:v>64573</c:v>
                </c:pt>
                <c:pt idx="64574">
                  <c:v>64574</c:v>
                </c:pt>
                <c:pt idx="64575">
                  <c:v>64575</c:v>
                </c:pt>
                <c:pt idx="64576">
                  <c:v>64576</c:v>
                </c:pt>
                <c:pt idx="64577">
                  <c:v>64577</c:v>
                </c:pt>
                <c:pt idx="64578">
                  <c:v>64578</c:v>
                </c:pt>
                <c:pt idx="64579">
                  <c:v>64579</c:v>
                </c:pt>
                <c:pt idx="64580">
                  <c:v>64580</c:v>
                </c:pt>
                <c:pt idx="64581">
                  <c:v>64581</c:v>
                </c:pt>
                <c:pt idx="64582">
                  <c:v>64582</c:v>
                </c:pt>
                <c:pt idx="64583">
                  <c:v>64583</c:v>
                </c:pt>
                <c:pt idx="64584">
                  <c:v>64584</c:v>
                </c:pt>
                <c:pt idx="64585">
                  <c:v>64585</c:v>
                </c:pt>
                <c:pt idx="64586">
                  <c:v>64586</c:v>
                </c:pt>
                <c:pt idx="64587">
                  <c:v>64587</c:v>
                </c:pt>
                <c:pt idx="64588">
                  <c:v>64588</c:v>
                </c:pt>
                <c:pt idx="64589">
                  <c:v>64589</c:v>
                </c:pt>
                <c:pt idx="64590">
                  <c:v>64590</c:v>
                </c:pt>
                <c:pt idx="64591">
                  <c:v>64591</c:v>
                </c:pt>
                <c:pt idx="64592">
                  <c:v>64592</c:v>
                </c:pt>
                <c:pt idx="64593">
                  <c:v>64593</c:v>
                </c:pt>
                <c:pt idx="64594">
                  <c:v>64594</c:v>
                </c:pt>
                <c:pt idx="64595">
                  <c:v>64595</c:v>
                </c:pt>
                <c:pt idx="64596">
                  <c:v>64596</c:v>
                </c:pt>
                <c:pt idx="64597">
                  <c:v>64597</c:v>
                </c:pt>
                <c:pt idx="64598">
                  <c:v>64598</c:v>
                </c:pt>
                <c:pt idx="64599">
                  <c:v>64599</c:v>
                </c:pt>
                <c:pt idx="64600">
                  <c:v>64600</c:v>
                </c:pt>
                <c:pt idx="64601">
                  <c:v>64601</c:v>
                </c:pt>
                <c:pt idx="64602">
                  <c:v>64602</c:v>
                </c:pt>
                <c:pt idx="64603">
                  <c:v>64603</c:v>
                </c:pt>
                <c:pt idx="64604">
                  <c:v>64604</c:v>
                </c:pt>
                <c:pt idx="64605">
                  <c:v>64605</c:v>
                </c:pt>
                <c:pt idx="64606">
                  <c:v>64606</c:v>
                </c:pt>
                <c:pt idx="64607">
                  <c:v>64607</c:v>
                </c:pt>
                <c:pt idx="64608">
                  <c:v>64608</c:v>
                </c:pt>
                <c:pt idx="64609">
                  <c:v>64609</c:v>
                </c:pt>
                <c:pt idx="64610">
                  <c:v>64610</c:v>
                </c:pt>
                <c:pt idx="64611">
                  <c:v>64611</c:v>
                </c:pt>
                <c:pt idx="64612">
                  <c:v>64612</c:v>
                </c:pt>
                <c:pt idx="64613">
                  <c:v>64613</c:v>
                </c:pt>
                <c:pt idx="64614">
                  <c:v>64614</c:v>
                </c:pt>
                <c:pt idx="64615">
                  <c:v>64615</c:v>
                </c:pt>
                <c:pt idx="64616">
                  <c:v>64616</c:v>
                </c:pt>
                <c:pt idx="64617">
                  <c:v>64617</c:v>
                </c:pt>
                <c:pt idx="64618">
                  <c:v>64618</c:v>
                </c:pt>
                <c:pt idx="64619">
                  <c:v>64619</c:v>
                </c:pt>
                <c:pt idx="64620">
                  <c:v>64620</c:v>
                </c:pt>
                <c:pt idx="64621">
                  <c:v>64621</c:v>
                </c:pt>
                <c:pt idx="64622">
                  <c:v>64622</c:v>
                </c:pt>
                <c:pt idx="64623">
                  <c:v>64623</c:v>
                </c:pt>
                <c:pt idx="64624">
                  <c:v>64624</c:v>
                </c:pt>
                <c:pt idx="64625">
                  <c:v>64625</c:v>
                </c:pt>
                <c:pt idx="64626">
                  <c:v>64626</c:v>
                </c:pt>
                <c:pt idx="64627">
                  <c:v>64627</c:v>
                </c:pt>
                <c:pt idx="64628">
                  <c:v>64628</c:v>
                </c:pt>
                <c:pt idx="64629">
                  <c:v>64629</c:v>
                </c:pt>
                <c:pt idx="64630">
                  <c:v>64630</c:v>
                </c:pt>
                <c:pt idx="64631">
                  <c:v>64631</c:v>
                </c:pt>
                <c:pt idx="64632">
                  <c:v>64632</c:v>
                </c:pt>
                <c:pt idx="64633">
                  <c:v>64633</c:v>
                </c:pt>
                <c:pt idx="64634">
                  <c:v>64634</c:v>
                </c:pt>
                <c:pt idx="64635">
                  <c:v>64635</c:v>
                </c:pt>
                <c:pt idx="64636">
                  <c:v>64636</c:v>
                </c:pt>
                <c:pt idx="64637">
                  <c:v>64637</c:v>
                </c:pt>
                <c:pt idx="64638">
                  <c:v>64638</c:v>
                </c:pt>
                <c:pt idx="64639">
                  <c:v>64639</c:v>
                </c:pt>
                <c:pt idx="64640">
                  <c:v>64640</c:v>
                </c:pt>
                <c:pt idx="64641">
                  <c:v>64641</c:v>
                </c:pt>
                <c:pt idx="64642">
                  <c:v>64642</c:v>
                </c:pt>
                <c:pt idx="64643">
                  <c:v>64643</c:v>
                </c:pt>
                <c:pt idx="64644">
                  <c:v>64644</c:v>
                </c:pt>
                <c:pt idx="64645">
                  <c:v>64645</c:v>
                </c:pt>
                <c:pt idx="64646">
                  <c:v>64646</c:v>
                </c:pt>
                <c:pt idx="64647">
                  <c:v>64647</c:v>
                </c:pt>
                <c:pt idx="64648">
                  <c:v>64648</c:v>
                </c:pt>
                <c:pt idx="64649">
                  <c:v>64649</c:v>
                </c:pt>
                <c:pt idx="64650">
                  <c:v>64650</c:v>
                </c:pt>
                <c:pt idx="64651">
                  <c:v>64651</c:v>
                </c:pt>
                <c:pt idx="64652">
                  <c:v>64652</c:v>
                </c:pt>
                <c:pt idx="64653">
                  <c:v>64653</c:v>
                </c:pt>
                <c:pt idx="64654">
                  <c:v>64654</c:v>
                </c:pt>
                <c:pt idx="64655">
                  <c:v>64655</c:v>
                </c:pt>
                <c:pt idx="64656">
                  <c:v>64656</c:v>
                </c:pt>
                <c:pt idx="64657">
                  <c:v>64657</c:v>
                </c:pt>
                <c:pt idx="64658">
                  <c:v>64658</c:v>
                </c:pt>
                <c:pt idx="64659">
                  <c:v>64659</c:v>
                </c:pt>
                <c:pt idx="64660">
                  <c:v>64660</c:v>
                </c:pt>
                <c:pt idx="64661">
                  <c:v>64661</c:v>
                </c:pt>
                <c:pt idx="64662">
                  <c:v>64662</c:v>
                </c:pt>
                <c:pt idx="64663">
                  <c:v>64663</c:v>
                </c:pt>
                <c:pt idx="64664">
                  <c:v>64664</c:v>
                </c:pt>
                <c:pt idx="64665">
                  <c:v>64665</c:v>
                </c:pt>
                <c:pt idx="64666">
                  <c:v>64666</c:v>
                </c:pt>
                <c:pt idx="64667">
                  <c:v>64667</c:v>
                </c:pt>
                <c:pt idx="64668">
                  <c:v>64668</c:v>
                </c:pt>
                <c:pt idx="64669">
                  <c:v>64669</c:v>
                </c:pt>
                <c:pt idx="64670">
                  <c:v>64670</c:v>
                </c:pt>
                <c:pt idx="64671">
                  <c:v>64671</c:v>
                </c:pt>
                <c:pt idx="64672">
                  <c:v>64672</c:v>
                </c:pt>
                <c:pt idx="64673">
                  <c:v>64673</c:v>
                </c:pt>
                <c:pt idx="64674">
                  <c:v>64674</c:v>
                </c:pt>
                <c:pt idx="64675">
                  <c:v>64675</c:v>
                </c:pt>
                <c:pt idx="64676">
                  <c:v>64676</c:v>
                </c:pt>
                <c:pt idx="64677">
                  <c:v>64677</c:v>
                </c:pt>
                <c:pt idx="64678">
                  <c:v>64678</c:v>
                </c:pt>
                <c:pt idx="64679">
                  <c:v>64679</c:v>
                </c:pt>
                <c:pt idx="64680">
                  <c:v>64680</c:v>
                </c:pt>
                <c:pt idx="64681">
                  <c:v>64681</c:v>
                </c:pt>
                <c:pt idx="64682">
                  <c:v>64682</c:v>
                </c:pt>
                <c:pt idx="64683">
                  <c:v>64683</c:v>
                </c:pt>
                <c:pt idx="64684">
                  <c:v>64684</c:v>
                </c:pt>
                <c:pt idx="64685">
                  <c:v>64685</c:v>
                </c:pt>
                <c:pt idx="64686">
                  <c:v>64686</c:v>
                </c:pt>
                <c:pt idx="64687">
                  <c:v>64687</c:v>
                </c:pt>
                <c:pt idx="64688">
                  <c:v>64688</c:v>
                </c:pt>
                <c:pt idx="64689">
                  <c:v>64689</c:v>
                </c:pt>
                <c:pt idx="64690">
                  <c:v>64690</c:v>
                </c:pt>
                <c:pt idx="64691">
                  <c:v>64691</c:v>
                </c:pt>
                <c:pt idx="64692">
                  <c:v>64692</c:v>
                </c:pt>
                <c:pt idx="64693">
                  <c:v>64693</c:v>
                </c:pt>
                <c:pt idx="64694">
                  <c:v>64694</c:v>
                </c:pt>
                <c:pt idx="64695">
                  <c:v>64695</c:v>
                </c:pt>
                <c:pt idx="64696">
                  <c:v>64696</c:v>
                </c:pt>
                <c:pt idx="64697">
                  <c:v>64697</c:v>
                </c:pt>
                <c:pt idx="64698">
                  <c:v>64698</c:v>
                </c:pt>
                <c:pt idx="64699">
                  <c:v>64699</c:v>
                </c:pt>
                <c:pt idx="64700">
                  <c:v>64700</c:v>
                </c:pt>
                <c:pt idx="64701">
                  <c:v>64701</c:v>
                </c:pt>
                <c:pt idx="64702">
                  <c:v>64702</c:v>
                </c:pt>
                <c:pt idx="64703">
                  <c:v>64703</c:v>
                </c:pt>
                <c:pt idx="64704">
                  <c:v>64704</c:v>
                </c:pt>
                <c:pt idx="64705">
                  <c:v>64705</c:v>
                </c:pt>
                <c:pt idx="64706">
                  <c:v>64706</c:v>
                </c:pt>
                <c:pt idx="64707">
                  <c:v>64707</c:v>
                </c:pt>
                <c:pt idx="64708">
                  <c:v>64708</c:v>
                </c:pt>
                <c:pt idx="64709">
                  <c:v>64709</c:v>
                </c:pt>
                <c:pt idx="64710">
                  <c:v>64710</c:v>
                </c:pt>
                <c:pt idx="64711">
                  <c:v>64711</c:v>
                </c:pt>
                <c:pt idx="64712">
                  <c:v>64712</c:v>
                </c:pt>
                <c:pt idx="64713">
                  <c:v>64713</c:v>
                </c:pt>
                <c:pt idx="64714">
                  <c:v>64714</c:v>
                </c:pt>
                <c:pt idx="64715">
                  <c:v>64715</c:v>
                </c:pt>
                <c:pt idx="64716">
                  <c:v>64716</c:v>
                </c:pt>
                <c:pt idx="64717">
                  <c:v>64717</c:v>
                </c:pt>
                <c:pt idx="64718">
                  <c:v>64718</c:v>
                </c:pt>
                <c:pt idx="64719">
                  <c:v>64719</c:v>
                </c:pt>
                <c:pt idx="64720">
                  <c:v>64720</c:v>
                </c:pt>
                <c:pt idx="64721">
                  <c:v>64721</c:v>
                </c:pt>
                <c:pt idx="64722">
                  <c:v>64722</c:v>
                </c:pt>
                <c:pt idx="64723">
                  <c:v>64723</c:v>
                </c:pt>
                <c:pt idx="64724">
                  <c:v>64724</c:v>
                </c:pt>
                <c:pt idx="64725">
                  <c:v>64725</c:v>
                </c:pt>
                <c:pt idx="64726">
                  <c:v>64726</c:v>
                </c:pt>
                <c:pt idx="64727">
                  <c:v>64727</c:v>
                </c:pt>
                <c:pt idx="64728">
                  <c:v>64728</c:v>
                </c:pt>
                <c:pt idx="64729">
                  <c:v>64729</c:v>
                </c:pt>
                <c:pt idx="64730">
                  <c:v>64730</c:v>
                </c:pt>
                <c:pt idx="64731">
                  <c:v>64731</c:v>
                </c:pt>
                <c:pt idx="64732">
                  <c:v>64732</c:v>
                </c:pt>
                <c:pt idx="64733">
                  <c:v>64733</c:v>
                </c:pt>
                <c:pt idx="64734">
                  <c:v>64734</c:v>
                </c:pt>
                <c:pt idx="64735">
                  <c:v>64735</c:v>
                </c:pt>
                <c:pt idx="64736">
                  <c:v>64736</c:v>
                </c:pt>
                <c:pt idx="64737">
                  <c:v>64737</c:v>
                </c:pt>
                <c:pt idx="64738">
                  <c:v>64738</c:v>
                </c:pt>
                <c:pt idx="64739">
                  <c:v>64739</c:v>
                </c:pt>
                <c:pt idx="64740">
                  <c:v>64740</c:v>
                </c:pt>
                <c:pt idx="64741">
                  <c:v>64741</c:v>
                </c:pt>
                <c:pt idx="64742">
                  <c:v>64742</c:v>
                </c:pt>
                <c:pt idx="64743">
                  <c:v>64743</c:v>
                </c:pt>
                <c:pt idx="64744">
                  <c:v>64744</c:v>
                </c:pt>
                <c:pt idx="64745">
                  <c:v>64745</c:v>
                </c:pt>
                <c:pt idx="64746">
                  <c:v>64746</c:v>
                </c:pt>
                <c:pt idx="64747">
                  <c:v>64747</c:v>
                </c:pt>
                <c:pt idx="64748">
                  <c:v>64748</c:v>
                </c:pt>
                <c:pt idx="64749">
                  <c:v>64749</c:v>
                </c:pt>
                <c:pt idx="64750">
                  <c:v>64750</c:v>
                </c:pt>
                <c:pt idx="64751">
                  <c:v>64751</c:v>
                </c:pt>
                <c:pt idx="64752">
                  <c:v>64752</c:v>
                </c:pt>
                <c:pt idx="64753">
                  <c:v>64753</c:v>
                </c:pt>
                <c:pt idx="64754">
                  <c:v>64754</c:v>
                </c:pt>
                <c:pt idx="64755">
                  <c:v>64755</c:v>
                </c:pt>
                <c:pt idx="64756">
                  <c:v>64756</c:v>
                </c:pt>
                <c:pt idx="64757">
                  <c:v>64757</c:v>
                </c:pt>
                <c:pt idx="64758">
                  <c:v>64758</c:v>
                </c:pt>
                <c:pt idx="64759">
                  <c:v>64759</c:v>
                </c:pt>
                <c:pt idx="64760">
                  <c:v>64760</c:v>
                </c:pt>
                <c:pt idx="64761">
                  <c:v>64761</c:v>
                </c:pt>
                <c:pt idx="64762">
                  <c:v>64762</c:v>
                </c:pt>
                <c:pt idx="64763">
                  <c:v>64763</c:v>
                </c:pt>
                <c:pt idx="64764">
                  <c:v>64764</c:v>
                </c:pt>
                <c:pt idx="64765">
                  <c:v>64765</c:v>
                </c:pt>
                <c:pt idx="64766">
                  <c:v>64766</c:v>
                </c:pt>
                <c:pt idx="64767">
                  <c:v>64767</c:v>
                </c:pt>
                <c:pt idx="64768">
                  <c:v>64768</c:v>
                </c:pt>
                <c:pt idx="64769">
                  <c:v>64769</c:v>
                </c:pt>
                <c:pt idx="64770">
                  <c:v>64770</c:v>
                </c:pt>
                <c:pt idx="64771">
                  <c:v>64771</c:v>
                </c:pt>
                <c:pt idx="64772">
                  <c:v>64772</c:v>
                </c:pt>
                <c:pt idx="64773">
                  <c:v>64773</c:v>
                </c:pt>
                <c:pt idx="64774">
                  <c:v>64774</c:v>
                </c:pt>
                <c:pt idx="64775">
                  <c:v>64775</c:v>
                </c:pt>
                <c:pt idx="64776">
                  <c:v>64776</c:v>
                </c:pt>
                <c:pt idx="64777">
                  <c:v>64777</c:v>
                </c:pt>
                <c:pt idx="64778">
                  <c:v>64778</c:v>
                </c:pt>
                <c:pt idx="64779">
                  <c:v>64779</c:v>
                </c:pt>
                <c:pt idx="64780">
                  <c:v>64780</c:v>
                </c:pt>
                <c:pt idx="64781">
                  <c:v>64781</c:v>
                </c:pt>
                <c:pt idx="64782">
                  <c:v>64782</c:v>
                </c:pt>
                <c:pt idx="64783">
                  <c:v>64783</c:v>
                </c:pt>
                <c:pt idx="64784">
                  <c:v>64784</c:v>
                </c:pt>
                <c:pt idx="64785">
                  <c:v>64785</c:v>
                </c:pt>
                <c:pt idx="64786">
                  <c:v>64786</c:v>
                </c:pt>
                <c:pt idx="64787">
                  <c:v>64787</c:v>
                </c:pt>
                <c:pt idx="64788">
                  <c:v>64788</c:v>
                </c:pt>
                <c:pt idx="64789">
                  <c:v>64789</c:v>
                </c:pt>
                <c:pt idx="64790">
                  <c:v>64790</c:v>
                </c:pt>
                <c:pt idx="64791">
                  <c:v>64791</c:v>
                </c:pt>
                <c:pt idx="64792">
                  <c:v>64792</c:v>
                </c:pt>
                <c:pt idx="64793">
                  <c:v>64793</c:v>
                </c:pt>
                <c:pt idx="64794">
                  <c:v>64794</c:v>
                </c:pt>
                <c:pt idx="64795">
                  <c:v>64795</c:v>
                </c:pt>
                <c:pt idx="64796">
                  <c:v>64796</c:v>
                </c:pt>
                <c:pt idx="64797">
                  <c:v>64797</c:v>
                </c:pt>
                <c:pt idx="64798">
                  <c:v>64798</c:v>
                </c:pt>
                <c:pt idx="64799">
                  <c:v>64799</c:v>
                </c:pt>
                <c:pt idx="64800">
                  <c:v>64800</c:v>
                </c:pt>
                <c:pt idx="64801">
                  <c:v>64801</c:v>
                </c:pt>
                <c:pt idx="64802">
                  <c:v>64802</c:v>
                </c:pt>
                <c:pt idx="64803">
                  <c:v>64803</c:v>
                </c:pt>
                <c:pt idx="64804">
                  <c:v>64804</c:v>
                </c:pt>
                <c:pt idx="64805">
                  <c:v>64805</c:v>
                </c:pt>
                <c:pt idx="64806">
                  <c:v>64806</c:v>
                </c:pt>
                <c:pt idx="64807">
                  <c:v>64807</c:v>
                </c:pt>
                <c:pt idx="64808">
                  <c:v>64808</c:v>
                </c:pt>
                <c:pt idx="64809">
                  <c:v>64809</c:v>
                </c:pt>
                <c:pt idx="64810">
                  <c:v>64810</c:v>
                </c:pt>
                <c:pt idx="64811">
                  <c:v>64811</c:v>
                </c:pt>
                <c:pt idx="64812">
                  <c:v>64812</c:v>
                </c:pt>
                <c:pt idx="64813">
                  <c:v>64813</c:v>
                </c:pt>
                <c:pt idx="64814">
                  <c:v>64814</c:v>
                </c:pt>
                <c:pt idx="64815">
                  <c:v>64815</c:v>
                </c:pt>
                <c:pt idx="64816">
                  <c:v>64816</c:v>
                </c:pt>
                <c:pt idx="64817">
                  <c:v>64817</c:v>
                </c:pt>
                <c:pt idx="64818">
                  <c:v>64818</c:v>
                </c:pt>
                <c:pt idx="64819">
                  <c:v>64819</c:v>
                </c:pt>
                <c:pt idx="64820">
                  <c:v>64820</c:v>
                </c:pt>
                <c:pt idx="64821">
                  <c:v>64821</c:v>
                </c:pt>
                <c:pt idx="64822">
                  <c:v>64822</c:v>
                </c:pt>
                <c:pt idx="64823">
                  <c:v>64823</c:v>
                </c:pt>
                <c:pt idx="64824">
                  <c:v>64824</c:v>
                </c:pt>
                <c:pt idx="64825">
                  <c:v>64825</c:v>
                </c:pt>
                <c:pt idx="64826">
                  <c:v>64826</c:v>
                </c:pt>
                <c:pt idx="64827">
                  <c:v>64827</c:v>
                </c:pt>
                <c:pt idx="64828">
                  <c:v>64828</c:v>
                </c:pt>
                <c:pt idx="64829">
                  <c:v>64829</c:v>
                </c:pt>
                <c:pt idx="64830">
                  <c:v>64830</c:v>
                </c:pt>
                <c:pt idx="64831">
                  <c:v>64831</c:v>
                </c:pt>
                <c:pt idx="64832">
                  <c:v>64832</c:v>
                </c:pt>
                <c:pt idx="64833">
                  <c:v>64833</c:v>
                </c:pt>
                <c:pt idx="64834">
                  <c:v>64834</c:v>
                </c:pt>
                <c:pt idx="64835">
                  <c:v>64835</c:v>
                </c:pt>
                <c:pt idx="64836">
                  <c:v>64836</c:v>
                </c:pt>
                <c:pt idx="64837">
                  <c:v>64837</c:v>
                </c:pt>
                <c:pt idx="64838">
                  <c:v>64838</c:v>
                </c:pt>
                <c:pt idx="64839">
                  <c:v>64839</c:v>
                </c:pt>
                <c:pt idx="64840">
                  <c:v>64840</c:v>
                </c:pt>
                <c:pt idx="64841">
                  <c:v>64841</c:v>
                </c:pt>
                <c:pt idx="64842">
                  <c:v>64842</c:v>
                </c:pt>
                <c:pt idx="64843">
                  <c:v>64843</c:v>
                </c:pt>
                <c:pt idx="64844">
                  <c:v>64844</c:v>
                </c:pt>
                <c:pt idx="64845">
                  <c:v>64845</c:v>
                </c:pt>
                <c:pt idx="64846">
                  <c:v>64846</c:v>
                </c:pt>
                <c:pt idx="64847">
                  <c:v>64847</c:v>
                </c:pt>
                <c:pt idx="64848">
                  <c:v>64848</c:v>
                </c:pt>
                <c:pt idx="64849">
                  <c:v>64849</c:v>
                </c:pt>
                <c:pt idx="64850">
                  <c:v>64850</c:v>
                </c:pt>
                <c:pt idx="64851">
                  <c:v>64851</c:v>
                </c:pt>
                <c:pt idx="64852">
                  <c:v>64852</c:v>
                </c:pt>
                <c:pt idx="64853">
                  <c:v>64853</c:v>
                </c:pt>
                <c:pt idx="64854">
                  <c:v>64854</c:v>
                </c:pt>
                <c:pt idx="64855">
                  <c:v>64855</c:v>
                </c:pt>
                <c:pt idx="64856">
                  <c:v>64856</c:v>
                </c:pt>
                <c:pt idx="64857">
                  <c:v>64857</c:v>
                </c:pt>
                <c:pt idx="64858">
                  <c:v>64858</c:v>
                </c:pt>
                <c:pt idx="64859">
                  <c:v>64859</c:v>
                </c:pt>
                <c:pt idx="64860">
                  <c:v>64860</c:v>
                </c:pt>
                <c:pt idx="64861">
                  <c:v>64861</c:v>
                </c:pt>
                <c:pt idx="64862">
                  <c:v>64862</c:v>
                </c:pt>
                <c:pt idx="64863">
                  <c:v>64863</c:v>
                </c:pt>
                <c:pt idx="64864">
                  <c:v>64864</c:v>
                </c:pt>
                <c:pt idx="64865">
                  <c:v>64865</c:v>
                </c:pt>
                <c:pt idx="64866">
                  <c:v>64866</c:v>
                </c:pt>
                <c:pt idx="64867">
                  <c:v>64867</c:v>
                </c:pt>
                <c:pt idx="64868">
                  <c:v>64868</c:v>
                </c:pt>
                <c:pt idx="64869">
                  <c:v>64869</c:v>
                </c:pt>
                <c:pt idx="64870">
                  <c:v>64870</c:v>
                </c:pt>
                <c:pt idx="64871">
                  <c:v>64871</c:v>
                </c:pt>
                <c:pt idx="64872">
                  <c:v>64872</c:v>
                </c:pt>
                <c:pt idx="64873">
                  <c:v>64873</c:v>
                </c:pt>
                <c:pt idx="64874">
                  <c:v>64874</c:v>
                </c:pt>
                <c:pt idx="64875">
                  <c:v>64875</c:v>
                </c:pt>
                <c:pt idx="64876">
                  <c:v>64876</c:v>
                </c:pt>
                <c:pt idx="64877">
                  <c:v>64877</c:v>
                </c:pt>
                <c:pt idx="64878">
                  <c:v>64878</c:v>
                </c:pt>
                <c:pt idx="64879">
                  <c:v>64879</c:v>
                </c:pt>
                <c:pt idx="64880">
                  <c:v>64880</c:v>
                </c:pt>
                <c:pt idx="64881">
                  <c:v>64881</c:v>
                </c:pt>
                <c:pt idx="64882">
                  <c:v>64882</c:v>
                </c:pt>
                <c:pt idx="64883">
                  <c:v>64883</c:v>
                </c:pt>
                <c:pt idx="64884">
                  <c:v>64884</c:v>
                </c:pt>
                <c:pt idx="64885">
                  <c:v>64885</c:v>
                </c:pt>
                <c:pt idx="64886">
                  <c:v>64886</c:v>
                </c:pt>
                <c:pt idx="64887">
                  <c:v>64887</c:v>
                </c:pt>
                <c:pt idx="64888">
                  <c:v>64888</c:v>
                </c:pt>
                <c:pt idx="64889">
                  <c:v>64889</c:v>
                </c:pt>
                <c:pt idx="64890">
                  <c:v>64890</c:v>
                </c:pt>
                <c:pt idx="64891">
                  <c:v>64891</c:v>
                </c:pt>
                <c:pt idx="64892">
                  <c:v>64892</c:v>
                </c:pt>
                <c:pt idx="64893">
                  <c:v>64893</c:v>
                </c:pt>
                <c:pt idx="64894">
                  <c:v>64894</c:v>
                </c:pt>
                <c:pt idx="64895">
                  <c:v>64895</c:v>
                </c:pt>
                <c:pt idx="64896">
                  <c:v>64896</c:v>
                </c:pt>
                <c:pt idx="64897">
                  <c:v>64897</c:v>
                </c:pt>
                <c:pt idx="64898">
                  <c:v>64898</c:v>
                </c:pt>
                <c:pt idx="64899">
                  <c:v>64899</c:v>
                </c:pt>
                <c:pt idx="64900">
                  <c:v>64900</c:v>
                </c:pt>
                <c:pt idx="64901">
                  <c:v>64901</c:v>
                </c:pt>
                <c:pt idx="64902">
                  <c:v>64902</c:v>
                </c:pt>
                <c:pt idx="64903">
                  <c:v>64903</c:v>
                </c:pt>
                <c:pt idx="64904">
                  <c:v>64904</c:v>
                </c:pt>
                <c:pt idx="64905">
                  <c:v>64905</c:v>
                </c:pt>
                <c:pt idx="64906">
                  <c:v>64906</c:v>
                </c:pt>
                <c:pt idx="64907">
                  <c:v>64907</c:v>
                </c:pt>
                <c:pt idx="64908">
                  <c:v>64908</c:v>
                </c:pt>
                <c:pt idx="64909">
                  <c:v>64909</c:v>
                </c:pt>
                <c:pt idx="64910">
                  <c:v>64910</c:v>
                </c:pt>
                <c:pt idx="64911">
                  <c:v>64911</c:v>
                </c:pt>
                <c:pt idx="64912">
                  <c:v>64912</c:v>
                </c:pt>
                <c:pt idx="64913">
                  <c:v>64913</c:v>
                </c:pt>
                <c:pt idx="64914">
                  <c:v>64914</c:v>
                </c:pt>
                <c:pt idx="64915">
                  <c:v>64915</c:v>
                </c:pt>
                <c:pt idx="64916">
                  <c:v>64916</c:v>
                </c:pt>
                <c:pt idx="64917">
                  <c:v>64917</c:v>
                </c:pt>
                <c:pt idx="64918">
                  <c:v>64918</c:v>
                </c:pt>
                <c:pt idx="64919">
                  <c:v>64919</c:v>
                </c:pt>
                <c:pt idx="64920">
                  <c:v>64920</c:v>
                </c:pt>
                <c:pt idx="64921">
                  <c:v>64921</c:v>
                </c:pt>
                <c:pt idx="64922">
                  <c:v>64922</c:v>
                </c:pt>
                <c:pt idx="64923">
                  <c:v>64923</c:v>
                </c:pt>
                <c:pt idx="64924">
                  <c:v>64924</c:v>
                </c:pt>
                <c:pt idx="64925">
                  <c:v>64925</c:v>
                </c:pt>
                <c:pt idx="64926">
                  <c:v>64926</c:v>
                </c:pt>
                <c:pt idx="64927">
                  <c:v>64927</c:v>
                </c:pt>
                <c:pt idx="64928">
                  <c:v>64928</c:v>
                </c:pt>
                <c:pt idx="64929">
                  <c:v>64929</c:v>
                </c:pt>
                <c:pt idx="64930">
                  <c:v>64930</c:v>
                </c:pt>
                <c:pt idx="64931">
                  <c:v>64931</c:v>
                </c:pt>
                <c:pt idx="64932">
                  <c:v>64932</c:v>
                </c:pt>
                <c:pt idx="64933">
                  <c:v>64933</c:v>
                </c:pt>
                <c:pt idx="64934">
                  <c:v>64934</c:v>
                </c:pt>
                <c:pt idx="64935">
                  <c:v>64935</c:v>
                </c:pt>
                <c:pt idx="64936">
                  <c:v>64936</c:v>
                </c:pt>
                <c:pt idx="64937">
                  <c:v>64937</c:v>
                </c:pt>
                <c:pt idx="64938">
                  <c:v>64938</c:v>
                </c:pt>
                <c:pt idx="64939">
                  <c:v>64939</c:v>
                </c:pt>
                <c:pt idx="64940">
                  <c:v>64940</c:v>
                </c:pt>
                <c:pt idx="64941">
                  <c:v>64941</c:v>
                </c:pt>
                <c:pt idx="64942">
                  <c:v>64942</c:v>
                </c:pt>
                <c:pt idx="64943">
                  <c:v>64943</c:v>
                </c:pt>
                <c:pt idx="64944">
                  <c:v>64944</c:v>
                </c:pt>
                <c:pt idx="64945">
                  <c:v>64945</c:v>
                </c:pt>
                <c:pt idx="64946">
                  <c:v>64946</c:v>
                </c:pt>
                <c:pt idx="64947">
                  <c:v>64947</c:v>
                </c:pt>
                <c:pt idx="64948">
                  <c:v>64948</c:v>
                </c:pt>
                <c:pt idx="64949">
                  <c:v>64949</c:v>
                </c:pt>
                <c:pt idx="64950">
                  <c:v>64950</c:v>
                </c:pt>
                <c:pt idx="64951">
                  <c:v>64951</c:v>
                </c:pt>
                <c:pt idx="64952">
                  <c:v>64952</c:v>
                </c:pt>
                <c:pt idx="64953">
                  <c:v>64953</c:v>
                </c:pt>
                <c:pt idx="64954">
                  <c:v>64954</c:v>
                </c:pt>
                <c:pt idx="64955">
                  <c:v>64955</c:v>
                </c:pt>
                <c:pt idx="64956">
                  <c:v>64956</c:v>
                </c:pt>
                <c:pt idx="64957">
                  <c:v>64957</c:v>
                </c:pt>
                <c:pt idx="64958">
                  <c:v>64958</c:v>
                </c:pt>
                <c:pt idx="64959">
                  <c:v>64959</c:v>
                </c:pt>
                <c:pt idx="64960">
                  <c:v>64960</c:v>
                </c:pt>
                <c:pt idx="64961">
                  <c:v>64961</c:v>
                </c:pt>
                <c:pt idx="64962">
                  <c:v>64962</c:v>
                </c:pt>
                <c:pt idx="64963">
                  <c:v>64963</c:v>
                </c:pt>
                <c:pt idx="64964">
                  <c:v>64964</c:v>
                </c:pt>
                <c:pt idx="64965">
                  <c:v>64965</c:v>
                </c:pt>
                <c:pt idx="64966">
                  <c:v>64966</c:v>
                </c:pt>
                <c:pt idx="64967">
                  <c:v>64967</c:v>
                </c:pt>
                <c:pt idx="64968">
                  <c:v>64968</c:v>
                </c:pt>
                <c:pt idx="64969">
                  <c:v>64969</c:v>
                </c:pt>
                <c:pt idx="64970">
                  <c:v>64970</c:v>
                </c:pt>
                <c:pt idx="64971">
                  <c:v>64971</c:v>
                </c:pt>
                <c:pt idx="64972">
                  <c:v>64972</c:v>
                </c:pt>
                <c:pt idx="64973">
                  <c:v>64973</c:v>
                </c:pt>
                <c:pt idx="64974">
                  <c:v>64974</c:v>
                </c:pt>
                <c:pt idx="64975">
                  <c:v>64975</c:v>
                </c:pt>
                <c:pt idx="64976">
                  <c:v>64976</c:v>
                </c:pt>
                <c:pt idx="64977">
                  <c:v>64977</c:v>
                </c:pt>
                <c:pt idx="64978">
                  <c:v>64978</c:v>
                </c:pt>
                <c:pt idx="64979">
                  <c:v>64979</c:v>
                </c:pt>
                <c:pt idx="64980">
                  <c:v>64980</c:v>
                </c:pt>
                <c:pt idx="64981">
                  <c:v>64981</c:v>
                </c:pt>
                <c:pt idx="64982">
                  <c:v>64982</c:v>
                </c:pt>
                <c:pt idx="64983">
                  <c:v>64983</c:v>
                </c:pt>
                <c:pt idx="64984">
                  <c:v>64984</c:v>
                </c:pt>
                <c:pt idx="64985">
                  <c:v>64985</c:v>
                </c:pt>
                <c:pt idx="64986">
                  <c:v>64986</c:v>
                </c:pt>
                <c:pt idx="64987">
                  <c:v>64987</c:v>
                </c:pt>
                <c:pt idx="64988">
                  <c:v>64988</c:v>
                </c:pt>
                <c:pt idx="64989">
                  <c:v>64989</c:v>
                </c:pt>
                <c:pt idx="64990">
                  <c:v>64990</c:v>
                </c:pt>
                <c:pt idx="64991">
                  <c:v>64991</c:v>
                </c:pt>
                <c:pt idx="64992">
                  <c:v>64992</c:v>
                </c:pt>
                <c:pt idx="64993">
                  <c:v>64993</c:v>
                </c:pt>
                <c:pt idx="64994">
                  <c:v>64994</c:v>
                </c:pt>
                <c:pt idx="64995">
                  <c:v>64995</c:v>
                </c:pt>
                <c:pt idx="64996">
                  <c:v>64996</c:v>
                </c:pt>
                <c:pt idx="64997">
                  <c:v>64997</c:v>
                </c:pt>
                <c:pt idx="64998">
                  <c:v>64998</c:v>
                </c:pt>
                <c:pt idx="64999">
                  <c:v>64999</c:v>
                </c:pt>
                <c:pt idx="65000">
                  <c:v>65000</c:v>
                </c:pt>
                <c:pt idx="65001">
                  <c:v>65001</c:v>
                </c:pt>
                <c:pt idx="65002">
                  <c:v>65002</c:v>
                </c:pt>
                <c:pt idx="65003">
                  <c:v>65003</c:v>
                </c:pt>
                <c:pt idx="65004">
                  <c:v>65004</c:v>
                </c:pt>
                <c:pt idx="65005">
                  <c:v>65005</c:v>
                </c:pt>
                <c:pt idx="65006">
                  <c:v>65006</c:v>
                </c:pt>
                <c:pt idx="65007">
                  <c:v>65007</c:v>
                </c:pt>
                <c:pt idx="65008">
                  <c:v>65008</c:v>
                </c:pt>
                <c:pt idx="65009">
                  <c:v>65009</c:v>
                </c:pt>
                <c:pt idx="65010">
                  <c:v>65010</c:v>
                </c:pt>
                <c:pt idx="65011">
                  <c:v>65011</c:v>
                </c:pt>
                <c:pt idx="65012">
                  <c:v>65012</c:v>
                </c:pt>
                <c:pt idx="65013">
                  <c:v>65013</c:v>
                </c:pt>
                <c:pt idx="65014">
                  <c:v>65014</c:v>
                </c:pt>
                <c:pt idx="65015">
                  <c:v>65015</c:v>
                </c:pt>
                <c:pt idx="65016">
                  <c:v>65016</c:v>
                </c:pt>
                <c:pt idx="65017">
                  <c:v>65017</c:v>
                </c:pt>
                <c:pt idx="65018">
                  <c:v>65018</c:v>
                </c:pt>
                <c:pt idx="65019">
                  <c:v>65019</c:v>
                </c:pt>
                <c:pt idx="65020">
                  <c:v>65020</c:v>
                </c:pt>
                <c:pt idx="65021">
                  <c:v>65021</c:v>
                </c:pt>
                <c:pt idx="65022">
                  <c:v>65022</c:v>
                </c:pt>
                <c:pt idx="65023">
                  <c:v>65023</c:v>
                </c:pt>
                <c:pt idx="65024">
                  <c:v>65024</c:v>
                </c:pt>
                <c:pt idx="65025">
                  <c:v>65025</c:v>
                </c:pt>
                <c:pt idx="65026">
                  <c:v>65026</c:v>
                </c:pt>
                <c:pt idx="65027">
                  <c:v>65027</c:v>
                </c:pt>
                <c:pt idx="65028">
                  <c:v>65028</c:v>
                </c:pt>
                <c:pt idx="65029">
                  <c:v>65029</c:v>
                </c:pt>
                <c:pt idx="65030">
                  <c:v>65030</c:v>
                </c:pt>
                <c:pt idx="65031">
                  <c:v>65031</c:v>
                </c:pt>
                <c:pt idx="65032">
                  <c:v>65032</c:v>
                </c:pt>
                <c:pt idx="65033">
                  <c:v>65033</c:v>
                </c:pt>
                <c:pt idx="65034">
                  <c:v>65034</c:v>
                </c:pt>
                <c:pt idx="65035">
                  <c:v>65035</c:v>
                </c:pt>
                <c:pt idx="65036">
                  <c:v>65036</c:v>
                </c:pt>
                <c:pt idx="65037">
                  <c:v>65037</c:v>
                </c:pt>
                <c:pt idx="65038">
                  <c:v>65038</c:v>
                </c:pt>
                <c:pt idx="65039">
                  <c:v>65039</c:v>
                </c:pt>
                <c:pt idx="65040">
                  <c:v>65040</c:v>
                </c:pt>
                <c:pt idx="65041">
                  <c:v>65041</c:v>
                </c:pt>
                <c:pt idx="65042">
                  <c:v>65042</c:v>
                </c:pt>
                <c:pt idx="65043">
                  <c:v>65043</c:v>
                </c:pt>
                <c:pt idx="65044">
                  <c:v>65044</c:v>
                </c:pt>
                <c:pt idx="65045">
                  <c:v>65045</c:v>
                </c:pt>
                <c:pt idx="65046">
                  <c:v>65046</c:v>
                </c:pt>
                <c:pt idx="65047">
                  <c:v>65047</c:v>
                </c:pt>
                <c:pt idx="65048">
                  <c:v>65048</c:v>
                </c:pt>
                <c:pt idx="65049">
                  <c:v>65049</c:v>
                </c:pt>
                <c:pt idx="65050">
                  <c:v>65050</c:v>
                </c:pt>
                <c:pt idx="65051">
                  <c:v>65051</c:v>
                </c:pt>
                <c:pt idx="65052">
                  <c:v>65052</c:v>
                </c:pt>
                <c:pt idx="65053">
                  <c:v>65053</c:v>
                </c:pt>
                <c:pt idx="65054">
                  <c:v>65054</c:v>
                </c:pt>
                <c:pt idx="65055">
                  <c:v>65055</c:v>
                </c:pt>
                <c:pt idx="65056">
                  <c:v>65056</c:v>
                </c:pt>
                <c:pt idx="65057">
                  <c:v>65057</c:v>
                </c:pt>
                <c:pt idx="65058">
                  <c:v>65058</c:v>
                </c:pt>
                <c:pt idx="65059">
                  <c:v>65059</c:v>
                </c:pt>
                <c:pt idx="65060">
                  <c:v>65060</c:v>
                </c:pt>
                <c:pt idx="65061">
                  <c:v>65061</c:v>
                </c:pt>
                <c:pt idx="65062">
                  <c:v>65062</c:v>
                </c:pt>
                <c:pt idx="65063">
                  <c:v>65063</c:v>
                </c:pt>
                <c:pt idx="65064">
                  <c:v>65064</c:v>
                </c:pt>
                <c:pt idx="65065">
                  <c:v>65065</c:v>
                </c:pt>
                <c:pt idx="65066">
                  <c:v>65066</c:v>
                </c:pt>
                <c:pt idx="65067">
                  <c:v>65067</c:v>
                </c:pt>
                <c:pt idx="65068">
                  <c:v>65068</c:v>
                </c:pt>
                <c:pt idx="65069">
                  <c:v>65069</c:v>
                </c:pt>
                <c:pt idx="65070">
                  <c:v>65070</c:v>
                </c:pt>
                <c:pt idx="65071">
                  <c:v>65071</c:v>
                </c:pt>
                <c:pt idx="65072">
                  <c:v>65072</c:v>
                </c:pt>
                <c:pt idx="65073">
                  <c:v>65073</c:v>
                </c:pt>
                <c:pt idx="65074">
                  <c:v>65074</c:v>
                </c:pt>
                <c:pt idx="65075">
                  <c:v>65075</c:v>
                </c:pt>
                <c:pt idx="65076">
                  <c:v>65076</c:v>
                </c:pt>
                <c:pt idx="65077">
                  <c:v>65077</c:v>
                </c:pt>
                <c:pt idx="65078">
                  <c:v>65078</c:v>
                </c:pt>
                <c:pt idx="65079">
                  <c:v>65079</c:v>
                </c:pt>
                <c:pt idx="65080">
                  <c:v>65080</c:v>
                </c:pt>
                <c:pt idx="65081">
                  <c:v>65081</c:v>
                </c:pt>
                <c:pt idx="65082">
                  <c:v>65082</c:v>
                </c:pt>
                <c:pt idx="65083">
                  <c:v>65083</c:v>
                </c:pt>
                <c:pt idx="65084">
                  <c:v>65084</c:v>
                </c:pt>
                <c:pt idx="65085">
                  <c:v>65085</c:v>
                </c:pt>
                <c:pt idx="65086">
                  <c:v>65086</c:v>
                </c:pt>
                <c:pt idx="65087">
                  <c:v>65087</c:v>
                </c:pt>
                <c:pt idx="65088">
                  <c:v>65088</c:v>
                </c:pt>
                <c:pt idx="65089">
                  <c:v>65089</c:v>
                </c:pt>
                <c:pt idx="65090">
                  <c:v>65090</c:v>
                </c:pt>
                <c:pt idx="65091">
                  <c:v>65091</c:v>
                </c:pt>
                <c:pt idx="65092">
                  <c:v>65092</c:v>
                </c:pt>
                <c:pt idx="65093">
                  <c:v>65093</c:v>
                </c:pt>
                <c:pt idx="65094">
                  <c:v>65094</c:v>
                </c:pt>
                <c:pt idx="65095">
                  <c:v>65095</c:v>
                </c:pt>
                <c:pt idx="65096">
                  <c:v>65096</c:v>
                </c:pt>
                <c:pt idx="65097">
                  <c:v>65097</c:v>
                </c:pt>
                <c:pt idx="65098">
                  <c:v>65098</c:v>
                </c:pt>
                <c:pt idx="65099">
                  <c:v>65099</c:v>
                </c:pt>
                <c:pt idx="65100">
                  <c:v>65100</c:v>
                </c:pt>
                <c:pt idx="65101">
                  <c:v>65101</c:v>
                </c:pt>
                <c:pt idx="65102">
                  <c:v>65102</c:v>
                </c:pt>
                <c:pt idx="65103">
                  <c:v>65103</c:v>
                </c:pt>
                <c:pt idx="65104">
                  <c:v>65104</c:v>
                </c:pt>
                <c:pt idx="65105">
                  <c:v>65105</c:v>
                </c:pt>
                <c:pt idx="65106">
                  <c:v>65106</c:v>
                </c:pt>
                <c:pt idx="65107">
                  <c:v>65107</c:v>
                </c:pt>
                <c:pt idx="65108">
                  <c:v>65108</c:v>
                </c:pt>
                <c:pt idx="65109">
                  <c:v>65109</c:v>
                </c:pt>
                <c:pt idx="65110">
                  <c:v>65110</c:v>
                </c:pt>
                <c:pt idx="65111">
                  <c:v>65111</c:v>
                </c:pt>
                <c:pt idx="65112">
                  <c:v>65112</c:v>
                </c:pt>
                <c:pt idx="65113">
                  <c:v>65113</c:v>
                </c:pt>
                <c:pt idx="65114">
                  <c:v>65114</c:v>
                </c:pt>
                <c:pt idx="65115">
                  <c:v>65115</c:v>
                </c:pt>
                <c:pt idx="65116">
                  <c:v>65116</c:v>
                </c:pt>
                <c:pt idx="65117">
                  <c:v>65117</c:v>
                </c:pt>
                <c:pt idx="65118">
                  <c:v>65118</c:v>
                </c:pt>
                <c:pt idx="65119">
                  <c:v>65119</c:v>
                </c:pt>
                <c:pt idx="65120">
                  <c:v>65120</c:v>
                </c:pt>
                <c:pt idx="65121">
                  <c:v>65121</c:v>
                </c:pt>
                <c:pt idx="65122">
                  <c:v>65122</c:v>
                </c:pt>
                <c:pt idx="65123">
                  <c:v>65123</c:v>
                </c:pt>
                <c:pt idx="65124">
                  <c:v>65124</c:v>
                </c:pt>
                <c:pt idx="65125">
                  <c:v>65125</c:v>
                </c:pt>
                <c:pt idx="65126">
                  <c:v>65126</c:v>
                </c:pt>
                <c:pt idx="65127">
                  <c:v>65127</c:v>
                </c:pt>
                <c:pt idx="65128">
                  <c:v>65128</c:v>
                </c:pt>
                <c:pt idx="65129">
                  <c:v>65129</c:v>
                </c:pt>
                <c:pt idx="65130">
                  <c:v>65130</c:v>
                </c:pt>
                <c:pt idx="65131">
                  <c:v>65131</c:v>
                </c:pt>
                <c:pt idx="65132">
                  <c:v>65132</c:v>
                </c:pt>
                <c:pt idx="65133">
                  <c:v>65133</c:v>
                </c:pt>
                <c:pt idx="65134">
                  <c:v>65134</c:v>
                </c:pt>
                <c:pt idx="65135">
                  <c:v>65135</c:v>
                </c:pt>
                <c:pt idx="65136">
                  <c:v>65136</c:v>
                </c:pt>
                <c:pt idx="65137">
                  <c:v>65137</c:v>
                </c:pt>
                <c:pt idx="65138">
                  <c:v>65138</c:v>
                </c:pt>
                <c:pt idx="65139">
                  <c:v>65139</c:v>
                </c:pt>
                <c:pt idx="65140">
                  <c:v>65140</c:v>
                </c:pt>
                <c:pt idx="65141">
                  <c:v>65141</c:v>
                </c:pt>
                <c:pt idx="65142">
                  <c:v>65142</c:v>
                </c:pt>
                <c:pt idx="65143">
                  <c:v>65143</c:v>
                </c:pt>
                <c:pt idx="65144">
                  <c:v>65144</c:v>
                </c:pt>
                <c:pt idx="65145">
                  <c:v>65145</c:v>
                </c:pt>
                <c:pt idx="65146">
                  <c:v>65146</c:v>
                </c:pt>
                <c:pt idx="65147">
                  <c:v>65147</c:v>
                </c:pt>
                <c:pt idx="65148">
                  <c:v>65148</c:v>
                </c:pt>
                <c:pt idx="65149">
                  <c:v>65149</c:v>
                </c:pt>
                <c:pt idx="65150">
                  <c:v>65150</c:v>
                </c:pt>
                <c:pt idx="65151">
                  <c:v>65151</c:v>
                </c:pt>
                <c:pt idx="65152">
                  <c:v>65152</c:v>
                </c:pt>
                <c:pt idx="65153">
                  <c:v>65153</c:v>
                </c:pt>
                <c:pt idx="65154">
                  <c:v>65154</c:v>
                </c:pt>
                <c:pt idx="65155">
                  <c:v>65155</c:v>
                </c:pt>
                <c:pt idx="65156">
                  <c:v>65156</c:v>
                </c:pt>
                <c:pt idx="65157">
                  <c:v>65157</c:v>
                </c:pt>
                <c:pt idx="65158">
                  <c:v>65158</c:v>
                </c:pt>
                <c:pt idx="65159">
                  <c:v>65159</c:v>
                </c:pt>
                <c:pt idx="65160">
                  <c:v>65160</c:v>
                </c:pt>
                <c:pt idx="65161">
                  <c:v>65161</c:v>
                </c:pt>
                <c:pt idx="65162">
                  <c:v>65162</c:v>
                </c:pt>
                <c:pt idx="65163">
                  <c:v>65163</c:v>
                </c:pt>
                <c:pt idx="65164">
                  <c:v>65164</c:v>
                </c:pt>
                <c:pt idx="65165">
                  <c:v>65165</c:v>
                </c:pt>
                <c:pt idx="65166">
                  <c:v>65166</c:v>
                </c:pt>
                <c:pt idx="65167">
                  <c:v>65167</c:v>
                </c:pt>
                <c:pt idx="65168">
                  <c:v>65168</c:v>
                </c:pt>
                <c:pt idx="65169">
                  <c:v>65169</c:v>
                </c:pt>
                <c:pt idx="65170">
                  <c:v>65170</c:v>
                </c:pt>
                <c:pt idx="65171">
                  <c:v>65171</c:v>
                </c:pt>
                <c:pt idx="65172">
                  <c:v>65172</c:v>
                </c:pt>
                <c:pt idx="65173">
                  <c:v>65173</c:v>
                </c:pt>
                <c:pt idx="65174">
                  <c:v>65174</c:v>
                </c:pt>
                <c:pt idx="65175">
                  <c:v>65175</c:v>
                </c:pt>
                <c:pt idx="65176">
                  <c:v>65176</c:v>
                </c:pt>
                <c:pt idx="65177">
                  <c:v>65177</c:v>
                </c:pt>
                <c:pt idx="65178">
                  <c:v>65178</c:v>
                </c:pt>
                <c:pt idx="65179">
                  <c:v>65179</c:v>
                </c:pt>
                <c:pt idx="65180">
                  <c:v>65180</c:v>
                </c:pt>
                <c:pt idx="65181">
                  <c:v>65181</c:v>
                </c:pt>
                <c:pt idx="65182">
                  <c:v>65182</c:v>
                </c:pt>
                <c:pt idx="65183">
                  <c:v>65183</c:v>
                </c:pt>
                <c:pt idx="65184">
                  <c:v>65184</c:v>
                </c:pt>
                <c:pt idx="65185">
                  <c:v>65185</c:v>
                </c:pt>
                <c:pt idx="65186">
                  <c:v>65186</c:v>
                </c:pt>
                <c:pt idx="65187">
                  <c:v>65187</c:v>
                </c:pt>
                <c:pt idx="65188">
                  <c:v>65188</c:v>
                </c:pt>
                <c:pt idx="65189">
                  <c:v>65189</c:v>
                </c:pt>
                <c:pt idx="65190">
                  <c:v>65190</c:v>
                </c:pt>
                <c:pt idx="65191">
                  <c:v>65191</c:v>
                </c:pt>
                <c:pt idx="65192">
                  <c:v>65192</c:v>
                </c:pt>
                <c:pt idx="65193">
                  <c:v>65193</c:v>
                </c:pt>
                <c:pt idx="65194">
                  <c:v>65194</c:v>
                </c:pt>
                <c:pt idx="65195">
                  <c:v>65195</c:v>
                </c:pt>
                <c:pt idx="65196">
                  <c:v>65196</c:v>
                </c:pt>
                <c:pt idx="65197">
                  <c:v>65197</c:v>
                </c:pt>
                <c:pt idx="65198">
                  <c:v>65198</c:v>
                </c:pt>
                <c:pt idx="65199">
                  <c:v>65199</c:v>
                </c:pt>
                <c:pt idx="65200">
                  <c:v>65200</c:v>
                </c:pt>
                <c:pt idx="65201">
                  <c:v>65201</c:v>
                </c:pt>
                <c:pt idx="65202">
                  <c:v>65202</c:v>
                </c:pt>
                <c:pt idx="65203">
                  <c:v>65203</c:v>
                </c:pt>
                <c:pt idx="65204">
                  <c:v>65204</c:v>
                </c:pt>
                <c:pt idx="65205">
                  <c:v>65205</c:v>
                </c:pt>
                <c:pt idx="65206">
                  <c:v>65206</c:v>
                </c:pt>
                <c:pt idx="65207">
                  <c:v>65207</c:v>
                </c:pt>
                <c:pt idx="65208">
                  <c:v>65208</c:v>
                </c:pt>
                <c:pt idx="65209">
                  <c:v>65209</c:v>
                </c:pt>
                <c:pt idx="65210">
                  <c:v>65210</c:v>
                </c:pt>
                <c:pt idx="65211">
                  <c:v>65211</c:v>
                </c:pt>
                <c:pt idx="65212">
                  <c:v>65212</c:v>
                </c:pt>
                <c:pt idx="65213">
                  <c:v>65213</c:v>
                </c:pt>
                <c:pt idx="65214">
                  <c:v>65214</c:v>
                </c:pt>
                <c:pt idx="65215">
                  <c:v>65215</c:v>
                </c:pt>
                <c:pt idx="65216">
                  <c:v>65216</c:v>
                </c:pt>
                <c:pt idx="65217">
                  <c:v>65217</c:v>
                </c:pt>
                <c:pt idx="65218">
                  <c:v>65218</c:v>
                </c:pt>
                <c:pt idx="65219">
                  <c:v>65219</c:v>
                </c:pt>
                <c:pt idx="65220">
                  <c:v>65220</c:v>
                </c:pt>
                <c:pt idx="65221">
                  <c:v>65221</c:v>
                </c:pt>
                <c:pt idx="65222">
                  <c:v>65222</c:v>
                </c:pt>
                <c:pt idx="65223">
                  <c:v>65223</c:v>
                </c:pt>
                <c:pt idx="65224">
                  <c:v>65224</c:v>
                </c:pt>
                <c:pt idx="65225">
                  <c:v>65225</c:v>
                </c:pt>
                <c:pt idx="65226">
                  <c:v>65226</c:v>
                </c:pt>
                <c:pt idx="65227">
                  <c:v>65227</c:v>
                </c:pt>
                <c:pt idx="65228">
                  <c:v>65228</c:v>
                </c:pt>
                <c:pt idx="65229">
                  <c:v>65229</c:v>
                </c:pt>
                <c:pt idx="65230">
                  <c:v>65230</c:v>
                </c:pt>
                <c:pt idx="65231">
                  <c:v>65231</c:v>
                </c:pt>
                <c:pt idx="65232">
                  <c:v>65232</c:v>
                </c:pt>
                <c:pt idx="65233">
                  <c:v>65233</c:v>
                </c:pt>
                <c:pt idx="65234">
                  <c:v>65234</c:v>
                </c:pt>
                <c:pt idx="65235">
                  <c:v>65235</c:v>
                </c:pt>
                <c:pt idx="65236">
                  <c:v>65236</c:v>
                </c:pt>
                <c:pt idx="65237">
                  <c:v>65237</c:v>
                </c:pt>
                <c:pt idx="65238">
                  <c:v>65238</c:v>
                </c:pt>
                <c:pt idx="65239">
                  <c:v>65239</c:v>
                </c:pt>
                <c:pt idx="65240">
                  <c:v>65240</c:v>
                </c:pt>
                <c:pt idx="65241">
                  <c:v>65241</c:v>
                </c:pt>
                <c:pt idx="65242">
                  <c:v>65242</c:v>
                </c:pt>
                <c:pt idx="65243">
                  <c:v>65243</c:v>
                </c:pt>
                <c:pt idx="65244">
                  <c:v>65244</c:v>
                </c:pt>
                <c:pt idx="65245">
                  <c:v>65245</c:v>
                </c:pt>
                <c:pt idx="65246">
                  <c:v>65246</c:v>
                </c:pt>
                <c:pt idx="65247">
                  <c:v>65247</c:v>
                </c:pt>
                <c:pt idx="65248">
                  <c:v>65248</c:v>
                </c:pt>
                <c:pt idx="65249">
                  <c:v>65249</c:v>
                </c:pt>
                <c:pt idx="65250">
                  <c:v>65250</c:v>
                </c:pt>
                <c:pt idx="65251">
                  <c:v>65251</c:v>
                </c:pt>
                <c:pt idx="65252">
                  <c:v>65252</c:v>
                </c:pt>
                <c:pt idx="65253">
                  <c:v>65253</c:v>
                </c:pt>
                <c:pt idx="65254">
                  <c:v>65254</c:v>
                </c:pt>
                <c:pt idx="65255">
                  <c:v>65255</c:v>
                </c:pt>
                <c:pt idx="65256">
                  <c:v>65256</c:v>
                </c:pt>
                <c:pt idx="65257">
                  <c:v>65257</c:v>
                </c:pt>
                <c:pt idx="65258">
                  <c:v>65258</c:v>
                </c:pt>
                <c:pt idx="65259">
                  <c:v>65259</c:v>
                </c:pt>
                <c:pt idx="65260">
                  <c:v>65260</c:v>
                </c:pt>
                <c:pt idx="65261">
                  <c:v>65261</c:v>
                </c:pt>
                <c:pt idx="65262">
                  <c:v>65262</c:v>
                </c:pt>
                <c:pt idx="65263">
                  <c:v>65263</c:v>
                </c:pt>
                <c:pt idx="65264">
                  <c:v>65264</c:v>
                </c:pt>
                <c:pt idx="65265">
                  <c:v>65265</c:v>
                </c:pt>
                <c:pt idx="65266">
                  <c:v>65266</c:v>
                </c:pt>
                <c:pt idx="65267">
                  <c:v>65267</c:v>
                </c:pt>
                <c:pt idx="65268">
                  <c:v>65268</c:v>
                </c:pt>
                <c:pt idx="65269">
                  <c:v>65269</c:v>
                </c:pt>
                <c:pt idx="65270">
                  <c:v>65270</c:v>
                </c:pt>
                <c:pt idx="65271">
                  <c:v>65271</c:v>
                </c:pt>
                <c:pt idx="65272">
                  <c:v>65272</c:v>
                </c:pt>
                <c:pt idx="65273">
                  <c:v>65273</c:v>
                </c:pt>
                <c:pt idx="65274">
                  <c:v>65274</c:v>
                </c:pt>
                <c:pt idx="65275">
                  <c:v>65275</c:v>
                </c:pt>
                <c:pt idx="65276">
                  <c:v>65276</c:v>
                </c:pt>
                <c:pt idx="65277">
                  <c:v>65277</c:v>
                </c:pt>
                <c:pt idx="65278">
                  <c:v>65278</c:v>
                </c:pt>
                <c:pt idx="65279">
                  <c:v>65279</c:v>
                </c:pt>
                <c:pt idx="65280">
                  <c:v>65280</c:v>
                </c:pt>
                <c:pt idx="65281">
                  <c:v>65281</c:v>
                </c:pt>
                <c:pt idx="65282">
                  <c:v>65282</c:v>
                </c:pt>
                <c:pt idx="65283">
                  <c:v>65283</c:v>
                </c:pt>
                <c:pt idx="65284">
                  <c:v>65284</c:v>
                </c:pt>
                <c:pt idx="65285">
                  <c:v>65285</c:v>
                </c:pt>
                <c:pt idx="65286">
                  <c:v>65286</c:v>
                </c:pt>
                <c:pt idx="65287">
                  <c:v>65287</c:v>
                </c:pt>
                <c:pt idx="65288">
                  <c:v>65288</c:v>
                </c:pt>
                <c:pt idx="65289">
                  <c:v>65289</c:v>
                </c:pt>
                <c:pt idx="65290">
                  <c:v>65290</c:v>
                </c:pt>
                <c:pt idx="65291">
                  <c:v>65291</c:v>
                </c:pt>
                <c:pt idx="65292">
                  <c:v>65292</c:v>
                </c:pt>
                <c:pt idx="65293">
                  <c:v>65293</c:v>
                </c:pt>
                <c:pt idx="65294">
                  <c:v>65294</c:v>
                </c:pt>
                <c:pt idx="65295">
                  <c:v>65295</c:v>
                </c:pt>
                <c:pt idx="65296">
                  <c:v>65296</c:v>
                </c:pt>
                <c:pt idx="65297">
                  <c:v>65297</c:v>
                </c:pt>
                <c:pt idx="65298">
                  <c:v>65298</c:v>
                </c:pt>
                <c:pt idx="65299">
                  <c:v>65299</c:v>
                </c:pt>
                <c:pt idx="65300">
                  <c:v>65300</c:v>
                </c:pt>
                <c:pt idx="65301">
                  <c:v>65301</c:v>
                </c:pt>
                <c:pt idx="65302">
                  <c:v>65302</c:v>
                </c:pt>
                <c:pt idx="65303">
                  <c:v>65303</c:v>
                </c:pt>
                <c:pt idx="65304">
                  <c:v>65304</c:v>
                </c:pt>
                <c:pt idx="65305">
                  <c:v>65305</c:v>
                </c:pt>
                <c:pt idx="65306">
                  <c:v>65306</c:v>
                </c:pt>
                <c:pt idx="65307">
                  <c:v>65307</c:v>
                </c:pt>
                <c:pt idx="65308">
                  <c:v>65308</c:v>
                </c:pt>
                <c:pt idx="65309">
                  <c:v>65309</c:v>
                </c:pt>
                <c:pt idx="65310">
                  <c:v>65310</c:v>
                </c:pt>
                <c:pt idx="65311">
                  <c:v>65311</c:v>
                </c:pt>
                <c:pt idx="65312">
                  <c:v>65312</c:v>
                </c:pt>
                <c:pt idx="65313">
                  <c:v>65313</c:v>
                </c:pt>
                <c:pt idx="65314">
                  <c:v>65314</c:v>
                </c:pt>
                <c:pt idx="65315">
                  <c:v>65315</c:v>
                </c:pt>
                <c:pt idx="65316">
                  <c:v>65316</c:v>
                </c:pt>
                <c:pt idx="65317">
                  <c:v>65317</c:v>
                </c:pt>
                <c:pt idx="65318">
                  <c:v>65318</c:v>
                </c:pt>
                <c:pt idx="65319">
                  <c:v>65319</c:v>
                </c:pt>
                <c:pt idx="65320">
                  <c:v>65320</c:v>
                </c:pt>
                <c:pt idx="65321">
                  <c:v>65321</c:v>
                </c:pt>
                <c:pt idx="65322">
                  <c:v>65322</c:v>
                </c:pt>
                <c:pt idx="65323">
                  <c:v>65323</c:v>
                </c:pt>
                <c:pt idx="65324">
                  <c:v>65324</c:v>
                </c:pt>
                <c:pt idx="65325">
                  <c:v>65325</c:v>
                </c:pt>
                <c:pt idx="65326">
                  <c:v>65326</c:v>
                </c:pt>
                <c:pt idx="65327">
                  <c:v>65327</c:v>
                </c:pt>
                <c:pt idx="65328">
                  <c:v>65328</c:v>
                </c:pt>
                <c:pt idx="65329">
                  <c:v>65329</c:v>
                </c:pt>
                <c:pt idx="65330">
                  <c:v>65330</c:v>
                </c:pt>
                <c:pt idx="65331">
                  <c:v>65331</c:v>
                </c:pt>
                <c:pt idx="65332">
                  <c:v>65332</c:v>
                </c:pt>
                <c:pt idx="65333">
                  <c:v>65333</c:v>
                </c:pt>
                <c:pt idx="65334">
                  <c:v>65334</c:v>
                </c:pt>
                <c:pt idx="65335">
                  <c:v>65335</c:v>
                </c:pt>
                <c:pt idx="65336">
                  <c:v>65336</c:v>
                </c:pt>
                <c:pt idx="65337">
                  <c:v>65337</c:v>
                </c:pt>
                <c:pt idx="65338">
                  <c:v>65338</c:v>
                </c:pt>
                <c:pt idx="65339">
                  <c:v>65339</c:v>
                </c:pt>
                <c:pt idx="65340">
                  <c:v>65340</c:v>
                </c:pt>
                <c:pt idx="65341">
                  <c:v>65341</c:v>
                </c:pt>
                <c:pt idx="65342">
                  <c:v>65342</c:v>
                </c:pt>
                <c:pt idx="65343">
                  <c:v>65343</c:v>
                </c:pt>
                <c:pt idx="65344">
                  <c:v>65344</c:v>
                </c:pt>
                <c:pt idx="65345">
                  <c:v>65345</c:v>
                </c:pt>
                <c:pt idx="65346">
                  <c:v>65346</c:v>
                </c:pt>
                <c:pt idx="65347">
                  <c:v>65347</c:v>
                </c:pt>
                <c:pt idx="65348">
                  <c:v>65348</c:v>
                </c:pt>
                <c:pt idx="65349">
                  <c:v>65349</c:v>
                </c:pt>
                <c:pt idx="65350">
                  <c:v>65350</c:v>
                </c:pt>
                <c:pt idx="65351">
                  <c:v>65351</c:v>
                </c:pt>
                <c:pt idx="65352">
                  <c:v>65352</c:v>
                </c:pt>
                <c:pt idx="65353">
                  <c:v>65353</c:v>
                </c:pt>
                <c:pt idx="65354">
                  <c:v>65354</c:v>
                </c:pt>
                <c:pt idx="65355">
                  <c:v>65355</c:v>
                </c:pt>
                <c:pt idx="65356">
                  <c:v>65356</c:v>
                </c:pt>
                <c:pt idx="65357">
                  <c:v>65357</c:v>
                </c:pt>
                <c:pt idx="65358">
                  <c:v>65358</c:v>
                </c:pt>
                <c:pt idx="65359">
                  <c:v>65359</c:v>
                </c:pt>
                <c:pt idx="65360">
                  <c:v>65360</c:v>
                </c:pt>
                <c:pt idx="65361">
                  <c:v>65361</c:v>
                </c:pt>
                <c:pt idx="65362">
                  <c:v>65362</c:v>
                </c:pt>
                <c:pt idx="65363">
                  <c:v>65363</c:v>
                </c:pt>
                <c:pt idx="65364">
                  <c:v>65364</c:v>
                </c:pt>
                <c:pt idx="65365">
                  <c:v>65365</c:v>
                </c:pt>
                <c:pt idx="65366">
                  <c:v>65366</c:v>
                </c:pt>
                <c:pt idx="65367">
                  <c:v>65367</c:v>
                </c:pt>
                <c:pt idx="65368">
                  <c:v>65368</c:v>
                </c:pt>
                <c:pt idx="65369">
                  <c:v>65369</c:v>
                </c:pt>
                <c:pt idx="65370">
                  <c:v>65370</c:v>
                </c:pt>
                <c:pt idx="65371">
                  <c:v>65371</c:v>
                </c:pt>
                <c:pt idx="65372">
                  <c:v>65372</c:v>
                </c:pt>
                <c:pt idx="65373">
                  <c:v>65373</c:v>
                </c:pt>
                <c:pt idx="65374">
                  <c:v>65374</c:v>
                </c:pt>
                <c:pt idx="65375">
                  <c:v>65375</c:v>
                </c:pt>
                <c:pt idx="65376">
                  <c:v>65376</c:v>
                </c:pt>
                <c:pt idx="65377">
                  <c:v>65377</c:v>
                </c:pt>
                <c:pt idx="65378">
                  <c:v>65378</c:v>
                </c:pt>
                <c:pt idx="65379">
                  <c:v>65379</c:v>
                </c:pt>
                <c:pt idx="65380">
                  <c:v>65380</c:v>
                </c:pt>
                <c:pt idx="65381">
                  <c:v>65381</c:v>
                </c:pt>
                <c:pt idx="65382">
                  <c:v>65382</c:v>
                </c:pt>
                <c:pt idx="65383">
                  <c:v>65383</c:v>
                </c:pt>
                <c:pt idx="65384">
                  <c:v>65384</c:v>
                </c:pt>
                <c:pt idx="65385">
                  <c:v>65385</c:v>
                </c:pt>
                <c:pt idx="65386">
                  <c:v>65386</c:v>
                </c:pt>
                <c:pt idx="65387">
                  <c:v>65387</c:v>
                </c:pt>
                <c:pt idx="65388">
                  <c:v>65388</c:v>
                </c:pt>
                <c:pt idx="65389">
                  <c:v>65389</c:v>
                </c:pt>
                <c:pt idx="65390">
                  <c:v>65390</c:v>
                </c:pt>
                <c:pt idx="65391">
                  <c:v>65391</c:v>
                </c:pt>
                <c:pt idx="65392">
                  <c:v>65392</c:v>
                </c:pt>
                <c:pt idx="65393">
                  <c:v>65393</c:v>
                </c:pt>
                <c:pt idx="65394">
                  <c:v>65394</c:v>
                </c:pt>
                <c:pt idx="65395">
                  <c:v>65395</c:v>
                </c:pt>
                <c:pt idx="65396">
                  <c:v>65396</c:v>
                </c:pt>
                <c:pt idx="65397">
                  <c:v>65397</c:v>
                </c:pt>
                <c:pt idx="65398">
                  <c:v>65398</c:v>
                </c:pt>
                <c:pt idx="65399">
                  <c:v>65399</c:v>
                </c:pt>
                <c:pt idx="65400">
                  <c:v>65400</c:v>
                </c:pt>
                <c:pt idx="65401">
                  <c:v>65401</c:v>
                </c:pt>
                <c:pt idx="65402">
                  <c:v>65402</c:v>
                </c:pt>
                <c:pt idx="65403">
                  <c:v>65403</c:v>
                </c:pt>
                <c:pt idx="65404">
                  <c:v>65404</c:v>
                </c:pt>
                <c:pt idx="65405">
                  <c:v>65405</c:v>
                </c:pt>
                <c:pt idx="65406">
                  <c:v>65406</c:v>
                </c:pt>
                <c:pt idx="65407">
                  <c:v>65407</c:v>
                </c:pt>
                <c:pt idx="65408">
                  <c:v>65408</c:v>
                </c:pt>
                <c:pt idx="65409">
                  <c:v>65409</c:v>
                </c:pt>
                <c:pt idx="65410">
                  <c:v>65410</c:v>
                </c:pt>
                <c:pt idx="65411">
                  <c:v>65411</c:v>
                </c:pt>
                <c:pt idx="65412">
                  <c:v>65412</c:v>
                </c:pt>
                <c:pt idx="65413">
                  <c:v>65413</c:v>
                </c:pt>
                <c:pt idx="65414">
                  <c:v>65414</c:v>
                </c:pt>
                <c:pt idx="65415">
                  <c:v>65415</c:v>
                </c:pt>
                <c:pt idx="65416">
                  <c:v>65416</c:v>
                </c:pt>
                <c:pt idx="65417">
                  <c:v>65417</c:v>
                </c:pt>
                <c:pt idx="65418">
                  <c:v>65418</c:v>
                </c:pt>
                <c:pt idx="65419">
                  <c:v>65419</c:v>
                </c:pt>
                <c:pt idx="65420">
                  <c:v>65420</c:v>
                </c:pt>
                <c:pt idx="65421">
                  <c:v>65421</c:v>
                </c:pt>
                <c:pt idx="65422">
                  <c:v>65422</c:v>
                </c:pt>
                <c:pt idx="65423">
                  <c:v>65423</c:v>
                </c:pt>
                <c:pt idx="65424">
                  <c:v>65424</c:v>
                </c:pt>
                <c:pt idx="65425">
                  <c:v>65425</c:v>
                </c:pt>
                <c:pt idx="65426">
                  <c:v>65426</c:v>
                </c:pt>
                <c:pt idx="65427">
                  <c:v>65427</c:v>
                </c:pt>
                <c:pt idx="65428">
                  <c:v>65428</c:v>
                </c:pt>
                <c:pt idx="65429">
                  <c:v>65429</c:v>
                </c:pt>
                <c:pt idx="65430">
                  <c:v>65430</c:v>
                </c:pt>
                <c:pt idx="65431">
                  <c:v>65431</c:v>
                </c:pt>
                <c:pt idx="65432">
                  <c:v>65432</c:v>
                </c:pt>
                <c:pt idx="65433">
                  <c:v>65433</c:v>
                </c:pt>
                <c:pt idx="65434">
                  <c:v>65434</c:v>
                </c:pt>
                <c:pt idx="65435">
                  <c:v>65435</c:v>
                </c:pt>
                <c:pt idx="65436">
                  <c:v>65436</c:v>
                </c:pt>
                <c:pt idx="65437">
                  <c:v>65437</c:v>
                </c:pt>
                <c:pt idx="65438">
                  <c:v>65438</c:v>
                </c:pt>
                <c:pt idx="65439">
                  <c:v>65439</c:v>
                </c:pt>
                <c:pt idx="65440">
                  <c:v>65440</c:v>
                </c:pt>
                <c:pt idx="65441">
                  <c:v>65441</c:v>
                </c:pt>
                <c:pt idx="65442">
                  <c:v>65442</c:v>
                </c:pt>
                <c:pt idx="65443">
                  <c:v>65443</c:v>
                </c:pt>
                <c:pt idx="65444">
                  <c:v>65444</c:v>
                </c:pt>
                <c:pt idx="65445">
                  <c:v>65445</c:v>
                </c:pt>
                <c:pt idx="65446">
                  <c:v>65446</c:v>
                </c:pt>
                <c:pt idx="65447">
                  <c:v>65447</c:v>
                </c:pt>
                <c:pt idx="65448">
                  <c:v>65448</c:v>
                </c:pt>
                <c:pt idx="65449">
                  <c:v>65449</c:v>
                </c:pt>
                <c:pt idx="65450">
                  <c:v>65450</c:v>
                </c:pt>
                <c:pt idx="65451">
                  <c:v>65451</c:v>
                </c:pt>
                <c:pt idx="65452">
                  <c:v>65452</c:v>
                </c:pt>
                <c:pt idx="65453">
                  <c:v>65453</c:v>
                </c:pt>
                <c:pt idx="65454">
                  <c:v>65454</c:v>
                </c:pt>
                <c:pt idx="65455">
                  <c:v>65455</c:v>
                </c:pt>
                <c:pt idx="65456">
                  <c:v>65456</c:v>
                </c:pt>
                <c:pt idx="65457">
                  <c:v>65457</c:v>
                </c:pt>
                <c:pt idx="65458">
                  <c:v>65458</c:v>
                </c:pt>
                <c:pt idx="65459">
                  <c:v>65459</c:v>
                </c:pt>
                <c:pt idx="65460">
                  <c:v>65460</c:v>
                </c:pt>
                <c:pt idx="65461">
                  <c:v>65461</c:v>
                </c:pt>
                <c:pt idx="65462">
                  <c:v>65462</c:v>
                </c:pt>
                <c:pt idx="65463">
                  <c:v>65463</c:v>
                </c:pt>
                <c:pt idx="65464">
                  <c:v>65464</c:v>
                </c:pt>
                <c:pt idx="65465">
                  <c:v>65465</c:v>
                </c:pt>
                <c:pt idx="65466">
                  <c:v>65466</c:v>
                </c:pt>
                <c:pt idx="65467">
                  <c:v>65467</c:v>
                </c:pt>
                <c:pt idx="65468">
                  <c:v>65468</c:v>
                </c:pt>
                <c:pt idx="65469">
                  <c:v>65469</c:v>
                </c:pt>
                <c:pt idx="65470">
                  <c:v>65470</c:v>
                </c:pt>
                <c:pt idx="65471">
                  <c:v>65471</c:v>
                </c:pt>
                <c:pt idx="65472">
                  <c:v>65472</c:v>
                </c:pt>
                <c:pt idx="65473">
                  <c:v>65473</c:v>
                </c:pt>
                <c:pt idx="65474">
                  <c:v>65474</c:v>
                </c:pt>
                <c:pt idx="65475">
                  <c:v>65475</c:v>
                </c:pt>
                <c:pt idx="65476">
                  <c:v>65476</c:v>
                </c:pt>
                <c:pt idx="65477">
                  <c:v>65477</c:v>
                </c:pt>
                <c:pt idx="65478">
                  <c:v>65478</c:v>
                </c:pt>
                <c:pt idx="65479">
                  <c:v>65479</c:v>
                </c:pt>
                <c:pt idx="65480">
                  <c:v>65480</c:v>
                </c:pt>
                <c:pt idx="65481">
                  <c:v>65481</c:v>
                </c:pt>
                <c:pt idx="65482">
                  <c:v>65482</c:v>
                </c:pt>
                <c:pt idx="65483">
                  <c:v>65483</c:v>
                </c:pt>
                <c:pt idx="65484">
                  <c:v>65484</c:v>
                </c:pt>
                <c:pt idx="65485">
                  <c:v>65485</c:v>
                </c:pt>
                <c:pt idx="65486">
                  <c:v>65486</c:v>
                </c:pt>
                <c:pt idx="65487">
                  <c:v>65487</c:v>
                </c:pt>
                <c:pt idx="65488">
                  <c:v>65488</c:v>
                </c:pt>
                <c:pt idx="65489">
                  <c:v>65489</c:v>
                </c:pt>
                <c:pt idx="65490">
                  <c:v>65490</c:v>
                </c:pt>
                <c:pt idx="65491">
                  <c:v>65491</c:v>
                </c:pt>
                <c:pt idx="65492">
                  <c:v>65492</c:v>
                </c:pt>
                <c:pt idx="65493">
                  <c:v>65493</c:v>
                </c:pt>
                <c:pt idx="65494">
                  <c:v>65494</c:v>
                </c:pt>
                <c:pt idx="65495">
                  <c:v>65495</c:v>
                </c:pt>
                <c:pt idx="65496">
                  <c:v>65496</c:v>
                </c:pt>
                <c:pt idx="65497">
                  <c:v>65497</c:v>
                </c:pt>
                <c:pt idx="65498">
                  <c:v>65498</c:v>
                </c:pt>
                <c:pt idx="65499">
                  <c:v>65499</c:v>
                </c:pt>
                <c:pt idx="65500">
                  <c:v>65500</c:v>
                </c:pt>
                <c:pt idx="65501">
                  <c:v>65501</c:v>
                </c:pt>
                <c:pt idx="65502">
                  <c:v>65502</c:v>
                </c:pt>
                <c:pt idx="65503">
                  <c:v>65503</c:v>
                </c:pt>
                <c:pt idx="65504">
                  <c:v>65504</c:v>
                </c:pt>
                <c:pt idx="65505">
                  <c:v>65505</c:v>
                </c:pt>
                <c:pt idx="65506">
                  <c:v>65506</c:v>
                </c:pt>
                <c:pt idx="65507">
                  <c:v>65507</c:v>
                </c:pt>
                <c:pt idx="65508">
                  <c:v>65508</c:v>
                </c:pt>
                <c:pt idx="65509">
                  <c:v>65509</c:v>
                </c:pt>
                <c:pt idx="65510">
                  <c:v>65510</c:v>
                </c:pt>
                <c:pt idx="65511">
                  <c:v>65511</c:v>
                </c:pt>
                <c:pt idx="65512">
                  <c:v>65512</c:v>
                </c:pt>
                <c:pt idx="65513">
                  <c:v>65513</c:v>
                </c:pt>
                <c:pt idx="65514">
                  <c:v>65514</c:v>
                </c:pt>
                <c:pt idx="65515">
                  <c:v>65515</c:v>
                </c:pt>
                <c:pt idx="65516">
                  <c:v>65516</c:v>
                </c:pt>
                <c:pt idx="65517">
                  <c:v>65517</c:v>
                </c:pt>
                <c:pt idx="65518">
                  <c:v>65518</c:v>
                </c:pt>
                <c:pt idx="65519">
                  <c:v>65519</c:v>
                </c:pt>
                <c:pt idx="65520">
                  <c:v>65520</c:v>
                </c:pt>
                <c:pt idx="65521">
                  <c:v>65521</c:v>
                </c:pt>
                <c:pt idx="65522">
                  <c:v>65522</c:v>
                </c:pt>
                <c:pt idx="65523">
                  <c:v>65523</c:v>
                </c:pt>
                <c:pt idx="65524">
                  <c:v>65524</c:v>
                </c:pt>
                <c:pt idx="65525">
                  <c:v>65525</c:v>
                </c:pt>
                <c:pt idx="65526">
                  <c:v>65526</c:v>
                </c:pt>
                <c:pt idx="65527">
                  <c:v>65527</c:v>
                </c:pt>
                <c:pt idx="65528">
                  <c:v>65528</c:v>
                </c:pt>
                <c:pt idx="65529">
                  <c:v>65529</c:v>
                </c:pt>
                <c:pt idx="65530">
                  <c:v>65530</c:v>
                </c:pt>
                <c:pt idx="65531">
                  <c:v>65531</c:v>
                </c:pt>
                <c:pt idx="65532">
                  <c:v>65532</c:v>
                </c:pt>
                <c:pt idx="65533">
                  <c:v>65533</c:v>
                </c:pt>
                <c:pt idx="65534">
                  <c:v>65534</c:v>
                </c:pt>
                <c:pt idx="65535">
                  <c:v>65535</c:v>
                </c:pt>
                <c:pt idx="65536">
                  <c:v>65536</c:v>
                </c:pt>
                <c:pt idx="65537">
                  <c:v>65537</c:v>
                </c:pt>
                <c:pt idx="65538">
                  <c:v>65538</c:v>
                </c:pt>
                <c:pt idx="65539">
                  <c:v>65539</c:v>
                </c:pt>
                <c:pt idx="65540">
                  <c:v>65540</c:v>
                </c:pt>
                <c:pt idx="65541">
                  <c:v>65541</c:v>
                </c:pt>
                <c:pt idx="65542">
                  <c:v>65542</c:v>
                </c:pt>
                <c:pt idx="65543">
                  <c:v>65543</c:v>
                </c:pt>
                <c:pt idx="65544">
                  <c:v>65544</c:v>
                </c:pt>
                <c:pt idx="65545">
                  <c:v>65545</c:v>
                </c:pt>
                <c:pt idx="65546">
                  <c:v>65546</c:v>
                </c:pt>
                <c:pt idx="65547">
                  <c:v>65547</c:v>
                </c:pt>
                <c:pt idx="65548">
                  <c:v>65548</c:v>
                </c:pt>
                <c:pt idx="65549">
                  <c:v>65549</c:v>
                </c:pt>
                <c:pt idx="65550">
                  <c:v>65550</c:v>
                </c:pt>
                <c:pt idx="65551">
                  <c:v>65551</c:v>
                </c:pt>
                <c:pt idx="65552">
                  <c:v>65552</c:v>
                </c:pt>
                <c:pt idx="65553">
                  <c:v>65553</c:v>
                </c:pt>
                <c:pt idx="65554">
                  <c:v>65554</c:v>
                </c:pt>
                <c:pt idx="65555">
                  <c:v>65555</c:v>
                </c:pt>
                <c:pt idx="65556">
                  <c:v>65556</c:v>
                </c:pt>
                <c:pt idx="65557">
                  <c:v>65557</c:v>
                </c:pt>
                <c:pt idx="65558">
                  <c:v>65558</c:v>
                </c:pt>
                <c:pt idx="65559">
                  <c:v>65559</c:v>
                </c:pt>
                <c:pt idx="65560">
                  <c:v>65560</c:v>
                </c:pt>
                <c:pt idx="65561">
                  <c:v>65561</c:v>
                </c:pt>
                <c:pt idx="65562">
                  <c:v>65562</c:v>
                </c:pt>
                <c:pt idx="65563">
                  <c:v>65563</c:v>
                </c:pt>
                <c:pt idx="65564">
                  <c:v>65564</c:v>
                </c:pt>
                <c:pt idx="65565">
                  <c:v>65565</c:v>
                </c:pt>
                <c:pt idx="65566">
                  <c:v>65566</c:v>
                </c:pt>
                <c:pt idx="65567">
                  <c:v>65567</c:v>
                </c:pt>
                <c:pt idx="65568">
                  <c:v>65568</c:v>
                </c:pt>
                <c:pt idx="65569">
                  <c:v>65569</c:v>
                </c:pt>
                <c:pt idx="65570">
                  <c:v>65570</c:v>
                </c:pt>
                <c:pt idx="65571">
                  <c:v>65571</c:v>
                </c:pt>
                <c:pt idx="65572">
                  <c:v>65572</c:v>
                </c:pt>
                <c:pt idx="65573">
                  <c:v>65573</c:v>
                </c:pt>
                <c:pt idx="65574">
                  <c:v>65574</c:v>
                </c:pt>
                <c:pt idx="65575">
                  <c:v>65575</c:v>
                </c:pt>
                <c:pt idx="65576">
                  <c:v>65576</c:v>
                </c:pt>
                <c:pt idx="65577">
                  <c:v>65577</c:v>
                </c:pt>
                <c:pt idx="65578">
                  <c:v>65578</c:v>
                </c:pt>
                <c:pt idx="65579">
                  <c:v>65579</c:v>
                </c:pt>
                <c:pt idx="65580">
                  <c:v>65580</c:v>
                </c:pt>
                <c:pt idx="65581">
                  <c:v>65581</c:v>
                </c:pt>
                <c:pt idx="65582">
                  <c:v>65582</c:v>
                </c:pt>
                <c:pt idx="65583">
                  <c:v>65583</c:v>
                </c:pt>
                <c:pt idx="65584">
                  <c:v>65584</c:v>
                </c:pt>
                <c:pt idx="65585">
                  <c:v>65585</c:v>
                </c:pt>
                <c:pt idx="65586">
                  <c:v>65586</c:v>
                </c:pt>
                <c:pt idx="65587">
                  <c:v>65587</c:v>
                </c:pt>
                <c:pt idx="65588">
                  <c:v>65588</c:v>
                </c:pt>
                <c:pt idx="65589">
                  <c:v>65589</c:v>
                </c:pt>
                <c:pt idx="65590">
                  <c:v>65590</c:v>
                </c:pt>
                <c:pt idx="65591">
                  <c:v>65591</c:v>
                </c:pt>
                <c:pt idx="65592">
                  <c:v>65592</c:v>
                </c:pt>
                <c:pt idx="65593">
                  <c:v>65593</c:v>
                </c:pt>
                <c:pt idx="65594">
                  <c:v>65594</c:v>
                </c:pt>
                <c:pt idx="65595">
                  <c:v>65595</c:v>
                </c:pt>
                <c:pt idx="65596">
                  <c:v>65596</c:v>
                </c:pt>
                <c:pt idx="65597">
                  <c:v>65597</c:v>
                </c:pt>
                <c:pt idx="65598">
                  <c:v>65598</c:v>
                </c:pt>
                <c:pt idx="65599">
                  <c:v>65599</c:v>
                </c:pt>
                <c:pt idx="65600">
                  <c:v>65600</c:v>
                </c:pt>
                <c:pt idx="65601">
                  <c:v>65601</c:v>
                </c:pt>
                <c:pt idx="65602">
                  <c:v>65602</c:v>
                </c:pt>
                <c:pt idx="65603">
                  <c:v>65603</c:v>
                </c:pt>
                <c:pt idx="65604">
                  <c:v>65604</c:v>
                </c:pt>
                <c:pt idx="65605">
                  <c:v>65605</c:v>
                </c:pt>
                <c:pt idx="65606">
                  <c:v>65606</c:v>
                </c:pt>
                <c:pt idx="65607">
                  <c:v>65607</c:v>
                </c:pt>
                <c:pt idx="65608">
                  <c:v>65608</c:v>
                </c:pt>
                <c:pt idx="65609">
                  <c:v>65609</c:v>
                </c:pt>
                <c:pt idx="65610">
                  <c:v>65610</c:v>
                </c:pt>
                <c:pt idx="65611">
                  <c:v>65611</c:v>
                </c:pt>
                <c:pt idx="65612">
                  <c:v>65612</c:v>
                </c:pt>
                <c:pt idx="65613">
                  <c:v>65613</c:v>
                </c:pt>
                <c:pt idx="65614">
                  <c:v>65614</c:v>
                </c:pt>
                <c:pt idx="65615">
                  <c:v>65615</c:v>
                </c:pt>
                <c:pt idx="65616">
                  <c:v>65616</c:v>
                </c:pt>
                <c:pt idx="65617">
                  <c:v>65617</c:v>
                </c:pt>
                <c:pt idx="65618">
                  <c:v>65618</c:v>
                </c:pt>
                <c:pt idx="65619">
                  <c:v>65619</c:v>
                </c:pt>
                <c:pt idx="65620">
                  <c:v>65620</c:v>
                </c:pt>
                <c:pt idx="65621">
                  <c:v>65621</c:v>
                </c:pt>
                <c:pt idx="65622">
                  <c:v>65622</c:v>
                </c:pt>
                <c:pt idx="65623">
                  <c:v>65623</c:v>
                </c:pt>
                <c:pt idx="65624">
                  <c:v>65624</c:v>
                </c:pt>
                <c:pt idx="65625">
                  <c:v>65625</c:v>
                </c:pt>
                <c:pt idx="65626">
                  <c:v>65626</c:v>
                </c:pt>
                <c:pt idx="65627">
                  <c:v>65627</c:v>
                </c:pt>
                <c:pt idx="65628">
                  <c:v>65628</c:v>
                </c:pt>
                <c:pt idx="65629">
                  <c:v>65629</c:v>
                </c:pt>
                <c:pt idx="65630">
                  <c:v>65630</c:v>
                </c:pt>
                <c:pt idx="65631">
                  <c:v>65631</c:v>
                </c:pt>
                <c:pt idx="65632">
                  <c:v>65632</c:v>
                </c:pt>
                <c:pt idx="65633">
                  <c:v>65633</c:v>
                </c:pt>
                <c:pt idx="65634">
                  <c:v>65634</c:v>
                </c:pt>
                <c:pt idx="65635">
                  <c:v>65635</c:v>
                </c:pt>
                <c:pt idx="65636">
                  <c:v>65636</c:v>
                </c:pt>
                <c:pt idx="65637">
                  <c:v>65637</c:v>
                </c:pt>
                <c:pt idx="65638">
                  <c:v>65638</c:v>
                </c:pt>
                <c:pt idx="65639">
                  <c:v>65639</c:v>
                </c:pt>
                <c:pt idx="65640">
                  <c:v>65640</c:v>
                </c:pt>
                <c:pt idx="65641">
                  <c:v>65641</c:v>
                </c:pt>
                <c:pt idx="65642">
                  <c:v>65642</c:v>
                </c:pt>
                <c:pt idx="65643">
                  <c:v>65643</c:v>
                </c:pt>
                <c:pt idx="65644">
                  <c:v>65644</c:v>
                </c:pt>
                <c:pt idx="65645">
                  <c:v>65645</c:v>
                </c:pt>
                <c:pt idx="65646">
                  <c:v>65646</c:v>
                </c:pt>
                <c:pt idx="65647">
                  <c:v>65647</c:v>
                </c:pt>
                <c:pt idx="65648">
                  <c:v>65648</c:v>
                </c:pt>
                <c:pt idx="65649">
                  <c:v>65649</c:v>
                </c:pt>
                <c:pt idx="65650">
                  <c:v>65650</c:v>
                </c:pt>
                <c:pt idx="65651">
                  <c:v>65651</c:v>
                </c:pt>
                <c:pt idx="65652">
                  <c:v>65652</c:v>
                </c:pt>
                <c:pt idx="65653">
                  <c:v>65653</c:v>
                </c:pt>
                <c:pt idx="65654">
                  <c:v>65654</c:v>
                </c:pt>
                <c:pt idx="65655">
                  <c:v>65655</c:v>
                </c:pt>
                <c:pt idx="65656">
                  <c:v>65656</c:v>
                </c:pt>
                <c:pt idx="65657">
                  <c:v>65657</c:v>
                </c:pt>
                <c:pt idx="65658">
                  <c:v>65658</c:v>
                </c:pt>
                <c:pt idx="65659">
                  <c:v>65659</c:v>
                </c:pt>
                <c:pt idx="65660">
                  <c:v>65660</c:v>
                </c:pt>
                <c:pt idx="65661">
                  <c:v>65661</c:v>
                </c:pt>
                <c:pt idx="65662">
                  <c:v>65662</c:v>
                </c:pt>
                <c:pt idx="65663">
                  <c:v>65663</c:v>
                </c:pt>
                <c:pt idx="65664">
                  <c:v>65664</c:v>
                </c:pt>
                <c:pt idx="65665">
                  <c:v>65665</c:v>
                </c:pt>
                <c:pt idx="65666">
                  <c:v>65666</c:v>
                </c:pt>
                <c:pt idx="65667">
                  <c:v>65667</c:v>
                </c:pt>
                <c:pt idx="65668">
                  <c:v>65668</c:v>
                </c:pt>
                <c:pt idx="65669">
                  <c:v>65669</c:v>
                </c:pt>
                <c:pt idx="65670">
                  <c:v>65670</c:v>
                </c:pt>
                <c:pt idx="65671">
                  <c:v>65671</c:v>
                </c:pt>
                <c:pt idx="65672">
                  <c:v>65672</c:v>
                </c:pt>
                <c:pt idx="65673">
                  <c:v>65673</c:v>
                </c:pt>
                <c:pt idx="65674">
                  <c:v>65674</c:v>
                </c:pt>
                <c:pt idx="65675">
                  <c:v>65675</c:v>
                </c:pt>
                <c:pt idx="65676">
                  <c:v>65676</c:v>
                </c:pt>
                <c:pt idx="65677">
                  <c:v>65677</c:v>
                </c:pt>
                <c:pt idx="65678">
                  <c:v>65678</c:v>
                </c:pt>
                <c:pt idx="65679">
                  <c:v>65679</c:v>
                </c:pt>
                <c:pt idx="65680">
                  <c:v>65680</c:v>
                </c:pt>
                <c:pt idx="65681">
                  <c:v>65681</c:v>
                </c:pt>
                <c:pt idx="65682">
                  <c:v>65682</c:v>
                </c:pt>
                <c:pt idx="65683">
                  <c:v>65683</c:v>
                </c:pt>
                <c:pt idx="65684">
                  <c:v>65684</c:v>
                </c:pt>
                <c:pt idx="65685">
                  <c:v>65685</c:v>
                </c:pt>
                <c:pt idx="65686">
                  <c:v>65686</c:v>
                </c:pt>
                <c:pt idx="65687">
                  <c:v>65687</c:v>
                </c:pt>
                <c:pt idx="65688">
                  <c:v>65688</c:v>
                </c:pt>
                <c:pt idx="65689">
                  <c:v>65689</c:v>
                </c:pt>
                <c:pt idx="65690">
                  <c:v>65690</c:v>
                </c:pt>
                <c:pt idx="65691">
                  <c:v>65691</c:v>
                </c:pt>
                <c:pt idx="65692">
                  <c:v>65692</c:v>
                </c:pt>
                <c:pt idx="65693">
                  <c:v>65693</c:v>
                </c:pt>
                <c:pt idx="65694">
                  <c:v>65694</c:v>
                </c:pt>
                <c:pt idx="65695">
                  <c:v>65695</c:v>
                </c:pt>
                <c:pt idx="65696">
                  <c:v>65696</c:v>
                </c:pt>
                <c:pt idx="65697">
                  <c:v>65697</c:v>
                </c:pt>
                <c:pt idx="65698">
                  <c:v>65698</c:v>
                </c:pt>
                <c:pt idx="65699">
                  <c:v>65699</c:v>
                </c:pt>
                <c:pt idx="65700">
                  <c:v>65700</c:v>
                </c:pt>
                <c:pt idx="65701">
                  <c:v>65701</c:v>
                </c:pt>
                <c:pt idx="65702">
                  <c:v>65702</c:v>
                </c:pt>
                <c:pt idx="65703">
                  <c:v>65703</c:v>
                </c:pt>
                <c:pt idx="65704">
                  <c:v>65704</c:v>
                </c:pt>
                <c:pt idx="65705">
                  <c:v>65705</c:v>
                </c:pt>
                <c:pt idx="65706">
                  <c:v>65706</c:v>
                </c:pt>
                <c:pt idx="65707">
                  <c:v>65707</c:v>
                </c:pt>
                <c:pt idx="65708">
                  <c:v>65708</c:v>
                </c:pt>
                <c:pt idx="65709">
                  <c:v>65709</c:v>
                </c:pt>
                <c:pt idx="65710">
                  <c:v>65710</c:v>
                </c:pt>
                <c:pt idx="65711">
                  <c:v>65711</c:v>
                </c:pt>
                <c:pt idx="65712">
                  <c:v>65712</c:v>
                </c:pt>
                <c:pt idx="65713">
                  <c:v>65713</c:v>
                </c:pt>
                <c:pt idx="65714">
                  <c:v>65714</c:v>
                </c:pt>
                <c:pt idx="65715">
                  <c:v>65715</c:v>
                </c:pt>
                <c:pt idx="65716">
                  <c:v>65716</c:v>
                </c:pt>
                <c:pt idx="65717">
                  <c:v>65717</c:v>
                </c:pt>
                <c:pt idx="65718">
                  <c:v>65718</c:v>
                </c:pt>
                <c:pt idx="65719">
                  <c:v>65719</c:v>
                </c:pt>
                <c:pt idx="65720">
                  <c:v>65720</c:v>
                </c:pt>
                <c:pt idx="65721">
                  <c:v>65721</c:v>
                </c:pt>
                <c:pt idx="65722">
                  <c:v>65722</c:v>
                </c:pt>
                <c:pt idx="65723">
                  <c:v>65723</c:v>
                </c:pt>
                <c:pt idx="65724">
                  <c:v>65724</c:v>
                </c:pt>
                <c:pt idx="65725">
                  <c:v>65725</c:v>
                </c:pt>
                <c:pt idx="65726">
                  <c:v>65726</c:v>
                </c:pt>
                <c:pt idx="65727">
                  <c:v>65727</c:v>
                </c:pt>
                <c:pt idx="65728">
                  <c:v>65728</c:v>
                </c:pt>
                <c:pt idx="65729">
                  <c:v>65729</c:v>
                </c:pt>
                <c:pt idx="65730">
                  <c:v>65730</c:v>
                </c:pt>
                <c:pt idx="65731">
                  <c:v>65731</c:v>
                </c:pt>
                <c:pt idx="65732">
                  <c:v>65732</c:v>
                </c:pt>
                <c:pt idx="65733">
                  <c:v>65733</c:v>
                </c:pt>
                <c:pt idx="65734">
                  <c:v>65734</c:v>
                </c:pt>
                <c:pt idx="65735">
                  <c:v>65735</c:v>
                </c:pt>
                <c:pt idx="65736">
                  <c:v>65736</c:v>
                </c:pt>
                <c:pt idx="65737">
                  <c:v>65737</c:v>
                </c:pt>
                <c:pt idx="65738">
                  <c:v>65738</c:v>
                </c:pt>
                <c:pt idx="65739">
                  <c:v>65739</c:v>
                </c:pt>
                <c:pt idx="65740">
                  <c:v>65740</c:v>
                </c:pt>
                <c:pt idx="65741">
                  <c:v>65741</c:v>
                </c:pt>
                <c:pt idx="65742">
                  <c:v>65742</c:v>
                </c:pt>
                <c:pt idx="65743">
                  <c:v>65743</c:v>
                </c:pt>
                <c:pt idx="65744">
                  <c:v>65744</c:v>
                </c:pt>
                <c:pt idx="65745">
                  <c:v>65745</c:v>
                </c:pt>
                <c:pt idx="65746">
                  <c:v>65746</c:v>
                </c:pt>
                <c:pt idx="65747">
                  <c:v>65747</c:v>
                </c:pt>
                <c:pt idx="65748">
                  <c:v>65748</c:v>
                </c:pt>
                <c:pt idx="65749">
                  <c:v>65749</c:v>
                </c:pt>
                <c:pt idx="65750">
                  <c:v>65750</c:v>
                </c:pt>
                <c:pt idx="65751">
                  <c:v>65751</c:v>
                </c:pt>
                <c:pt idx="65752">
                  <c:v>65752</c:v>
                </c:pt>
                <c:pt idx="65753">
                  <c:v>65753</c:v>
                </c:pt>
                <c:pt idx="65754">
                  <c:v>65754</c:v>
                </c:pt>
                <c:pt idx="65755">
                  <c:v>65755</c:v>
                </c:pt>
                <c:pt idx="65756">
                  <c:v>65756</c:v>
                </c:pt>
                <c:pt idx="65757">
                  <c:v>65757</c:v>
                </c:pt>
                <c:pt idx="65758">
                  <c:v>65758</c:v>
                </c:pt>
                <c:pt idx="65759">
                  <c:v>65759</c:v>
                </c:pt>
                <c:pt idx="65760">
                  <c:v>65760</c:v>
                </c:pt>
                <c:pt idx="65761">
                  <c:v>65761</c:v>
                </c:pt>
                <c:pt idx="65762">
                  <c:v>65762</c:v>
                </c:pt>
                <c:pt idx="65763">
                  <c:v>65763</c:v>
                </c:pt>
                <c:pt idx="65764">
                  <c:v>65764</c:v>
                </c:pt>
                <c:pt idx="65765">
                  <c:v>65765</c:v>
                </c:pt>
                <c:pt idx="65766">
                  <c:v>65766</c:v>
                </c:pt>
                <c:pt idx="65767">
                  <c:v>65767</c:v>
                </c:pt>
                <c:pt idx="65768">
                  <c:v>65768</c:v>
                </c:pt>
                <c:pt idx="65769">
                  <c:v>65769</c:v>
                </c:pt>
                <c:pt idx="65770">
                  <c:v>65770</c:v>
                </c:pt>
                <c:pt idx="65771">
                  <c:v>65771</c:v>
                </c:pt>
                <c:pt idx="65772">
                  <c:v>65772</c:v>
                </c:pt>
                <c:pt idx="65773">
                  <c:v>65773</c:v>
                </c:pt>
                <c:pt idx="65774">
                  <c:v>65774</c:v>
                </c:pt>
                <c:pt idx="65775">
                  <c:v>65775</c:v>
                </c:pt>
                <c:pt idx="65776">
                  <c:v>65776</c:v>
                </c:pt>
                <c:pt idx="65777">
                  <c:v>65777</c:v>
                </c:pt>
                <c:pt idx="65778">
                  <c:v>65778</c:v>
                </c:pt>
                <c:pt idx="65779">
                  <c:v>65779</c:v>
                </c:pt>
                <c:pt idx="65780">
                  <c:v>65780</c:v>
                </c:pt>
                <c:pt idx="65781">
                  <c:v>65781</c:v>
                </c:pt>
                <c:pt idx="65782">
                  <c:v>65782</c:v>
                </c:pt>
                <c:pt idx="65783">
                  <c:v>65783</c:v>
                </c:pt>
                <c:pt idx="65784">
                  <c:v>65784</c:v>
                </c:pt>
                <c:pt idx="65785">
                  <c:v>65785</c:v>
                </c:pt>
                <c:pt idx="65786">
                  <c:v>65786</c:v>
                </c:pt>
                <c:pt idx="65787">
                  <c:v>65787</c:v>
                </c:pt>
                <c:pt idx="65788">
                  <c:v>65788</c:v>
                </c:pt>
                <c:pt idx="65789">
                  <c:v>65789</c:v>
                </c:pt>
                <c:pt idx="65790">
                  <c:v>65790</c:v>
                </c:pt>
                <c:pt idx="65791">
                  <c:v>65791</c:v>
                </c:pt>
                <c:pt idx="65792">
                  <c:v>65792</c:v>
                </c:pt>
                <c:pt idx="65793">
                  <c:v>65793</c:v>
                </c:pt>
                <c:pt idx="65794">
                  <c:v>65794</c:v>
                </c:pt>
                <c:pt idx="65795">
                  <c:v>65795</c:v>
                </c:pt>
                <c:pt idx="65796">
                  <c:v>65796</c:v>
                </c:pt>
                <c:pt idx="65797">
                  <c:v>65797</c:v>
                </c:pt>
                <c:pt idx="65798">
                  <c:v>65798</c:v>
                </c:pt>
                <c:pt idx="65799">
                  <c:v>65799</c:v>
                </c:pt>
                <c:pt idx="65800">
                  <c:v>65800</c:v>
                </c:pt>
                <c:pt idx="65801">
                  <c:v>65801</c:v>
                </c:pt>
                <c:pt idx="65802">
                  <c:v>65802</c:v>
                </c:pt>
                <c:pt idx="65803">
                  <c:v>65803</c:v>
                </c:pt>
                <c:pt idx="65804">
                  <c:v>65804</c:v>
                </c:pt>
                <c:pt idx="65805">
                  <c:v>65805</c:v>
                </c:pt>
                <c:pt idx="65806">
                  <c:v>65806</c:v>
                </c:pt>
                <c:pt idx="65807">
                  <c:v>65807</c:v>
                </c:pt>
                <c:pt idx="65808">
                  <c:v>65808</c:v>
                </c:pt>
                <c:pt idx="65809">
                  <c:v>65809</c:v>
                </c:pt>
                <c:pt idx="65810">
                  <c:v>65810</c:v>
                </c:pt>
                <c:pt idx="65811">
                  <c:v>65811</c:v>
                </c:pt>
                <c:pt idx="65812">
                  <c:v>65812</c:v>
                </c:pt>
                <c:pt idx="65813">
                  <c:v>65813</c:v>
                </c:pt>
                <c:pt idx="65814">
                  <c:v>65814</c:v>
                </c:pt>
                <c:pt idx="65815">
                  <c:v>65815</c:v>
                </c:pt>
                <c:pt idx="65816">
                  <c:v>65816</c:v>
                </c:pt>
                <c:pt idx="65817">
                  <c:v>65817</c:v>
                </c:pt>
                <c:pt idx="65818">
                  <c:v>65818</c:v>
                </c:pt>
                <c:pt idx="65819">
                  <c:v>65819</c:v>
                </c:pt>
                <c:pt idx="65820">
                  <c:v>65820</c:v>
                </c:pt>
                <c:pt idx="65821">
                  <c:v>65821</c:v>
                </c:pt>
                <c:pt idx="65822">
                  <c:v>65822</c:v>
                </c:pt>
                <c:pt idx="65823">
                  <c:v>65823</c:v>
                </c:pt>
                <c:pt idx="65824">
                  <c:v>65824</c:v>
                </c:pt>
                <c:pt idx="65825">
                  <c:v>65825</c:v>
                </c:pt>
                <c:pt idx="65826">
                  <c:v>65826</c:v>
                </c:pt>
                <c:pt idx="65827">
                  <c:v>65827</c:v>
                </c:pt>
                <c:pt idx="65828">
                  <c:v>65828</c:v>
                </c:pt>
                <c:pt idx="65829">
                  <c:v>65829</c:v>
                </c:pt>
                <c:pt idx="65830">
                  <c:v>65830</c:v>
                </c:pt>
                <c:pt idx="65831">
                  <c:v>65831</c:v>
                </c:pt>
                <c:pt idx="65832">
                  <c:v>65832</c:v>
                </c:pt>
                <c:pt idx="65833">
                  <c:v>65833</c:v>
                </c:pt>
                <c:pt idx="65834">
                  <c:v>65834</c:v>
                </c:pt>
                <c:pt idx="65835">
                  <c:v>65835</c:v>
                </c:pt>
                <c:pt idx="65836">
                  <c:v>65836</c:v>
                </c:pt>
                <c:pt idx="65837">
                  <c:v>65837</c:v>
                </c:pt>
                <c:pt idx="65838">
                  <c:v>65838</c:v>
                </c:pt>
                <c:pt idx="65839">
                  <c:v>65839</c:v>
                </c:pt>
                <c:pt idx="65840">
                  <c:v>65840</c:v>
                </c:pt>
                <c:pt idx="65841">
                  <c:v>65841</c:v>
                </c:pt>
                <c:pt idx="65842">
                  <c:v>65842</c:v>
                </c:pt>
                <c:pt idx="65843">
                  <c:v>65843</c:v>
                </c:pt>
                <c:pt idx="65844">
                  <c:v>65844</c:v>
                </c:pt>
                <c:pt idx="65845">
                  <c:v>65845</c:v>
                </c:pt>
                <c:pt idx="65846">
                  <c:v>65846</c:v>
                </c:pt>
                <c:pt idx="65847">
                  <c:v>65847</c:v>
                </c:pt>
                <c:pt idx="65848">
                  <c:v>65848</c:v>
                </c:pt>
                <c:pt idx="65849">
                  <c:v>65849</c:v>
                </c:pt>
                <c:pt idx="65850">
                  <c:v>65850</c:v>
                </c:pt>
                <c:pt idx="65851">
                  <c:v>65851</c:v>
                </c:pt>
                <c:pt idx="65852">
                  <c:v>65852</c:v>
                </c:pt>
                <c:pt idx="65853">
                  <c:v>65853</c:v>
                </c:pt>
                <c:pt idx="65854">
                  <c:v>65854</c:v>
                </c:pt>
                <c:pt idx="65855">
                  <c:v>65855</c:v>
                </c:pt>
                <c:pt idx="65856">
                  <c:v>65856</c:v>
                </c:pt>
                <c:pt idx="65857">
                  <c:v>65857</c:v>
                </c:pt>
                <c:pt idx="65858">
                  <c:v>65858</c:v>
                </c:pt>
                <c:pt idx="65859">
                  <c:v>65859</c:v>
                </c:pt>
                <c:pt idx="65860">
                  <c:v>65860</c:v>
                </c:pt>
                <c:pt idx="65861">
                  <c:v>65861</c:v>
                </c:pt>
                <c:pt idx="65862">
                  <c:v>65862</c:v>
                </c:pt>
                <c:pt idx="65863">
                  <c:v>65863</c:v>
                </c:pt>
                <c:pt idx="65864">
                  <c:v>65864</c:v>
                </c:pt>
                <c:pt idx="65865">
                  <c:v>65865</c:v>
                </c:pt>
                <c:pt idx="65866">
                  <c:v>65866</c:v>
                </c:pt>
                <c:pt idx="65867">
                  <c:v>65867</c:v>
                </c:pt>
                <c:pt idx="65868">
                  <c:v>65868</c:v>
                </c:pt>
                <c:pt idx="65869">
                  <c:v>65869</c:v>
                </c:pt>
                <c:pt idx="65870">
                  <c:v>65870</c:v>
                </c:pt>
                <c:pt idx="65871">
                  <c:v>65871</c:v>
                </c:pt>
                <c:pt idx="65872">
                  <c:v>65872</c:v>
                </c:pt>
                <c:pt idx="65873">
                  <c:v>65873</c:v>
                </c:pt>
                <c:pt idx="65874">
                  <c:v>65874</c:v>
                </c:pt>
                <c:pt idx="65875">
                  <c:v>65875</c:v>
                </c:pt>
                <c:pt idx="65876">
                  <c:v>65876</c:v>
                </c:pt>
                <c:pt idx="65877">
                  <c:v>65877</c:v>
                </c:pt>
                <c:pt idx="65878">
                  <c:v>65878</c:v>
                </c:pt>
                <c:pt idx="65879">
                  <c:v>65879</c:v>
                </c:pt>
                <c:pt idx="65880">
                  <c:v>65880</c:v>
                </c:pt>
                <c:pt idx="65881">
                  <c:v>65881</c:v>
                </c:pt>
                <c:pt idx="65882">
                  <c:v>65882</c:v>
                </c:pt>
                <c:pt idx="65883">
                  <c:v>65883</c:v>
                </c:pt>
                <c:pt idx="65884">
                  <c:v>65884</c:v>
                </c:pt>
                <c:pt idx="65885">
                  <c:v>65885</c:v>
                </c:pt>
                <c:pt idx="65886">
                  <c:v>65886</c:v>
                </c:pt>
                <c:pt idx="65887">
                  <c:v>65887</c:v>
                </c:pt>
                <c:pt idx="65888">
                  <c:v>65888</c:v>
                </c:pt>
                <c:pt idx="65889">
                  <c:v>65889</c:v>
                </c:pt>
                <c:pt idx="65890">
                  <c:v>65890</c:v>
                </c:pt>
                <c:pt idx="65891">
                  <c:v>65891</c:v>
                </c:pt>
                <c:pt idx="65892">
                  <c:v>65892</c:v>
                </c:pt>
                <c:pt idx="65893">
                  <c:v>65893</c:v>
                </c:pt>
                <c:pt idx="65894">
                  <c:v>65894</c:v>
                </c:pt>
                <c:pt idx="65895">
                  <c:v>65895</c:v>
                </c:pt>
                <c:pt idx="65896">
                  <c:v>65896</c:v>
                </c:pt>
                <c:pt idx="65897">
                  <c:v>65897</c:v>
                </c:pt>
                <c:pt idx="65898">
                  <c:v>65898</c:v>
                </c:pt>
                <c:pt idx="65899">
                  <c:v>65899</c:v>
                </c:pt>
                <c:pt idx="65900">
                  <c:v>65900</c:v>
                </c:pt>
                <c:pt idx="65901">
                  <c:v>65901</c:v>
                </c:pt>
                <c:pt idx="65902">
                  <c:v>65902</c:v>
                </c:pt>
                <c:pt idx="65903">
                  <c:v>65903</c:v>
                </c:pt>
                <c:pt idx="65904">
                  <c:v>65904</c:v>
                </c:pt>
                <c:pt idx="65905">
                  <c:v>65905</c:v>
                </c:pt>
                <c:pt idx="65906">
                  <c:v>65906</c:v>
                </c:pt>
                <c:pt idx="65907">
                  <c:v>65907</c:v>
                </c:pt>
                <c:pt idx="65908">
                  <c:v>65908</c:v>
                </c:pt>
                <c:pt idx="65909">
                  <c:v>65909</c:v>
                </c:pt>
                <c:pt idx="65910">
                  <c:v>65910</c:v>
                </c:pt>
                <c:pt idx="65911">
                  <c:v>65911</c:v>
                </c:pt>
                <c:pt idx="65912">
                  <c:v>65912</c:v>
                </c:pt>
                <c:pt idx="65913">
                  <c:v>65913</c:v>
                </c:pt>
                <c:pt idx="65914">
                  <c:v>65914</c:v>
                </c:pt>
                <c:pt idx="65915">
                  <c:v>65915</c:v>
                </c:pt>
                <c:pt idx="65916">
                  <c:v>65916</c:v>
                </c:pt>
                <c:pt idx="65917">
                  <c:v>65917</c:v>
                </c:pt>
                <c:pt idx="65918">
                  <c:v>65918</c:v>
                </c:pt>
                <c:pt idx="65919">
                  <c:v>65919</c:v>
                </c:pt>
                <c:pt idx="65920">
                  <c:v>65920</c:v>
                </c:pt>
                <c:pt idx="65921">
                  <c:v>65921</c:v>
                </c:pt>
                <c:pt idx="65922">
                  <c:v>65922</c:v>
                </c:pt>
                <c:pt idx="65923">
                  <c:v>65923</c:v>
                </c:pt>
                <c:pt idx="65924">
                  <c:v>65924</c:v>
                </c:pt>
                <c:pt idx="65925">
                  <c:v>65925</c:v>
                </c:pt>
                <c:pt idx="65926">
                  <c:v>65926</c:v>
                </c:pt>
                <c:pt idx="65927">
                  <c:v>65927</c:v>
                </c:pt>
                <c:pt idx="65928">
                  <c:v>65928</c:v>
                </c:pt>
                <c:pt idx="65929">
                  <c:v>65929</c:v>
                </c:pt>
                <c:pt idx="65930">
                  <c:v>65930</c:v>
                </c:pt>
                <c:pt idx="65931">
                  <c:v>65931</c:v>
                </c:pt>
                <c:pt idx="65932">
                  <c:v>65932</c:v>
                </c:pt>
                <c:pt idx="65933">
                  <c:v>65933</c:v>
                </c:pt>
                <c:pt idx="65934">
                  <c:v>65934</c:v>
                </c:pt>
                <c:pt idx="65935">
                  <c:v>65935</c:v>
                </c:pt>
                <c:pt idx="65936">
                  <c:v>65936</c:v>
                </c:pt>
                <c:pt idx="65937">
                  <c:v>65937</c:v>
                </c:pt>
                <c:pt idx="65938">
                  <c:v>65938</c:v>
                </c:pt>
                <c:pt idx="65939">
                  <c:v>65939</c:v>
                </c:pt>
                <c:pt idx="65940">
                  <c:v>65940</c:v>
                </c:pt>
                <c:pt idx="65941">
                  <c:v>65941</c:v>
                </c:pt>
                <c:pt idx="65942">
                  <c:v>65942</c:v>
                </c:pt>
                <c:pt idx="65943">
                  <c:v>65943</c:v>
                </c:pt>
                <c:pt idx="65944">
                  <c:v>65944</c:v>
                </c:pt>
                <c:pt idx="65945">
                  <c:v>65945</c:v>
                </c:pt>
                <c:pt idx="65946">
                  <c:v>65946</c:v>
                </c:pt>
                <c:pt idx="65947">
                  <c:v>65947</c:v>
                </c:pt>
                <c:pt idx="65948">
                  <c:v>65948</c:v>
                </c:pt>
                <c:pt idx="65949">
                  <c:v>65949</c:v>
                </c:pt>
                <c:pt idx="65950">
                  <c:v>65950</c:v>
                </c:pt>
                <c:pt idx="65951">
                  <c:v>65951</c:v>
                </c:pt>
                <c:pt idx="65952">
                  <c:v>65952</c:v>
                </c:pt>
                <c:pt idx="65953">
                  <c:v>65953</c:v>
                </c:pt>
                <c:pt idx="65954">
                  <c:v>65954</c:v>
                </c:pt>
                <c:pt idx="65955">
                  <c:v>65955</c:v>
                </c:pt>
                <c:pt idx="65956">
                  <c:v>65956</c:v>
                </c:pt>
                <c:pt idx="65957">
                  <c:v>65957</c:v>
                </c:pt>
                <c:pt idx="65958">
                  <c:v>65958</c:v>
                </c:pt>
                <c:pt idx="65959">
                  <c:v>65959</c:v>
                </c:pt>
                <c:pt idx="65960">
                  <c:v>65960</c:v>
                </c:pt>
                <c:pt idx="65961">
                  <c:v>65961</c:v>
                </c:pt>
                <c:pt idx="65962">
                  <c:v>65962</c:v>
                </c:pt>
                <c:pt idx="65963">
                  <c:v>65963</c:v>
                </c:pt>
                <c:pt idx="65964">
                  <c:v>65964</c:v>
                </c:pt>
                <c:pt idx="65965">
                  <c:v>65965</c:v>
                </c:pt>
                <c:pt idx="65966">
                  <c:v>65966</c:v>
                </c:pt>
                <c:pt idx="65967">
                  <c:v>65967</c:v>
                </c:pt>
                <c:pt idx="65968">
                  <c:v>65968</c:v>
                </c:pt>
                <c:pt idx="65969">
                  <c:v>65969</c:v>
                </c:pt>
                <c:pt idx="65970">
                  <c:v>65970</c:v>
                </c:pt>
                <c:pt idx="65971">
                  <c:v>65971</c:v>
                </c:pt>
                <c:pt idx="65972">
                  <c:v>65972</c:v>
                </c:pt>
                <c:pt idx="65973">
                  <c:v>65973</c:v>
                </c:pt>
                <c:pt idx="65974">
                  <c:v>65974</c:v>
                </c:pt>
                <c:pt idx="65975">
                  <c:v>65975</c:v>
                </c:pt>
                <c:pt idx="65976">
                  <c:v>65976</c:v>
                </c:pt>
                <c:pt idx="65977">
                  <c:v>65977</c:v>
                </c:pt>
                <c:pt idx="65978">
                  <c:v>65978</c:v>
                </c:pt>
                <c:pt idx="65979">
                  <c:v>65979</c:v>
                </c:pt>
                <c:pt idx="65980">
                  <c:v>65980</c:v>
                </c:pt>
                <c:pt idx="65981">
                  <c:v>65981</c:v>
                </c:pt>
                <c:pt idx="65982">
                  <c:v>65982</c:v>
                </c:pt>
                <c:pt idx="65983">
                  <c:v>65983</c:v>
                </c:pt>
                <c:pt idx="65984">
                  <c:v>65984</c:v>
                </c:pt>
                <c:pt idx="65985">
                  <c:v>65985</c:v>
                </c:pt>
                <c:pt idx="65986">
                  <c:v>65986</c:v>
                </c:pt>
                <c:pt idx="65987">
                  <c:v>65987</c:v>
                </c:pt>
                <c:pt idx="65988">
                  <c:v>65988</c:v>
                </c:pt>
                <c:pt idx="65989">
                  <c:v>65989</c:v>
                </c:pt>
                <c:pt idx="65990">
                  <c:v>65990</c:v>
                </c:pt>
                <c:pt idx="65991">
                  <c:v>65991</c:v>
                </c:pt>
                <c:pt idx="65992">
                  <c:v>65992</c:v>
                </c:pt>
                <c:pt idx="65993">
                  <c:v>65993</c:v>
                </c:pt>
                <c:pt idx="65994">
                  <c:v>65994</c:v>
                </c:pt>
                <c:pt idx="65995">
                  <c:v>65995</c:v>
                </c:pt>
                <c:pt idx="65996">
                  <c:v>65996</c:v>
                </c:pt>
                <c:pt idx="65997">
                  <c:v>65997</c:v>
                </c:pt>
                <c:pt idx="65998">
                  <c:v>65998</c:v>
                </c:pt>
                <c:pt idx="65999">
                  <c:v>65999</c:v>
                </c:pt>
                <c:pt idx="66000">
                  <c:v>66000</c:v>
                </c:pt>
                <c:pt idx="66001">
                  <c:v>66001</c:v>
                </c:pt>
                <c:pt idx="66002">
                  <c:v>66002</c:v>
                </c:pt>
                <c:pt idx="66003">
                  <c:v>66003</c:v>
                </c:pt>
                <c:pt idx="66004">
                  <c:v>66004</c:v>
                </c:pt>
                <c:pt idx="66005">
                  <c:v>66005</c:v>
                </c:pt>
                <c:pt idx="66006">
                  <c:v>66006</c:v>
                </c:pt>
                <c:pt idx="66007">
                  <c:v>66007</c:v>
                </c:pt>
                <c:pt idx="66008">
                  <c:v>66008</c:v>
                </c:pt>
                <c:pt idx="66009">
                  <c:v>66009</c:v>
                </c:pt>
                <c:pt idx="66010">
                  <c:v>66010</c:v>
                </c:pt>
                <c:pt idx="66011">
                  <c:v>66011</c:v>
                </c:pt>
                <c:pt idx="66012">
                  <c:v>66012</c:v>
                </c:pt>
                <c:pt idx="66013">
                  <c:v>66013</c:v>
                </c:pt>
                <c:pt idx="66014">
                  <c:v>66014</c:v>
                </c:pt>
                <c:pt idx="66015">
                  <c:v>66015</c:v>
                </c:pt>
                <c:pt idx="66016">
                  <c:v>66016</c:v>
                </c:pt>
                <c:pt idx="66017">
                  <c:v>66017</c:v>
                </c:pt>
                <c:pt idx="66018">
                  <c:v>66018</c:v>
                </c:pt>
                <c:pt idx="66019">
                  <c:v>66019</c:v>
                </c:pt>
                <c:pt idx="66020">
                  <c:v>66020</c:v>
                </c:pt>
                <c:pt idx="66021">
                  <c:v>66021</c:v>
                </c:pt>
                <c:pt idx="66022">
                  <c:v>66022</c:v>
                </c:pt>
                <c:pt idx="66023">
                  <c:v>66023</c:v>
                </c:pt>
                <c:pt idx="66024">
                  <c:v>66024</c:v>
                </c:pt>
                <c:pt idx="66025">
                  <c:v>66025</c:v>
                </c:pt>
                <c:pt idx="66026">
                  <c:v>66026</c:v>
                </c:pt>
                <c:pt idx="66027">
                  <c:v>66027</c:v>
                </c:pt>
                <c:pt idx="66028">
                  <c:v>66028</c:v>
                </c:pt>
                <c:pt idx="66029">
                  <c:v>66029</c:v>
                </c:pt>
                <c:pt idx="66030">
                  <c:v>66030</c:v>
                </c:pt>
                <c:pt idx="66031">
                  <c:v>66031</c:v>
                </c:pt>
                <c:pt idx="66032">
                  <c:v>66032</c:v>
                </c:pt>
                <c:pt idx="66033">
                  <c:v>66033</c:v>
                </c:pt>
                <c:pt idx="66034">
                  <c:v>66034</c:v>
                </c:pt>
                <c:pt idx="66035">
                  <c:v>66035</c:v>
                </c:pt>
                <c:pt idx="66036">
                  <c:v>66036</c:v>
                </c:pt>
                <c:pt idx="66037">
                  <c:v>66037</c:v>
                </c:pt>
                <c:pt idx="66038">
                  <c:v>66038</c:v>
                </c:pt>
                <c:pt idx="66039">
                  <c:v>66039</c:v>
                </c:pt>
                <c:pt idx="66040">
                  <c:v>66040</c:v>
                </c:pt>
                <c:pt idx="66041">
                  <c:v>66041</c:v>
                </c:pt>
                <c:pt idx="66042">
                  <c:v>66042</c:v>
                </c:pt>
                <c:pt idx="66043">
                  <c:v>66043</c:v>
                </c:pt>
                <c:pt idx="66044">
                  <c:v>66044</c:v>
                </c:pt>
                <c:pt idx="66045">
                  <c:v>66045</c:v>
                </c:pt>
                <c:pt idx="66046">
                  <c:v>66046</c:v>
                </c:pt>
                <c:pt idx="66047">
                  <c:v>66047</c:v>
                </c:pt>
                <c:pt idx="66048">
                  <c:v>66048</c:v>
                </c:pt>
                <c:pt idx="66049">
                  <c:v>66049</c:v>
                </c:pt>
                <c:pt idx="66050">
                  <c:v>66050</c:v>
                </c:pt>
                <c:pt idx="66051">
                  <c:v>66051</c:v>
                </c:pt>
                <c:pt idx="66052">
                  <c:v>66052</c:v>
                </c:pt>
                <c:pt idx="66053">
                  <c:v>66053</c:v>
                </c:pt>
                <c:pt idx="66054">
                  <c:v>66054</c:v>
                </c:pt>
                <c:pt idx="66055">
                  <c:v>66055</c:v>
                </c:pt>
                <c:pt idx="66056">
                  <c:v>66056</c:v>
                </c:pt>
                <c:pt idx="66057">
                  <c:v>66057</c:v>
                </c:pt>
                <c:pt idx="66058">
                  <c:v>66058</c:v>
                </c:pt>
                <c:pt idx="66059">
                  <c:v>66059</c:v>
                </c:pt>
                <c:pt idx="66060">
                  <c:v>66060</c:v>
                </c:pt>
                <c:pt idx="66061">
                  <c:v>66061</c:v>
                </c:pt>
                <c:pt idx="66062">
                  <c:v>66062</c:v>
                </c:pt>
                <c:pt idx="66063">
                  <c:v>66063</c:v>
                </c:pt>
                <c:pt idx="66064">
                  <c:v>66064</c:v>
                </c:pt>
                <c:pt idx="66065">
                  <c:v>66065</c:v>
                </c:pt>
                <c:pt idx="66066">
                  <c:v>66066</c:v>
                </c:pt>
                <c:pt idx="66067">
                  <c:v>66067</c:v>
                </c:pt>
                <c:pt idx="66068">
                  <c:v>66068</c:v>
                </c:pt>
                <c:pt idx="66069">
                  <c:v>66069</c:v>
                </c:pt>
                <c:pt idx="66070">
                  <c:v>66070</c:v>
                </c:pt>
                <c:pt idx="66071">
                  <c:v>66071</c:v>
                </c:pt>
                <c:pt idx="66072">
                  <c:v>66072</c:v>
                </c:pt>
                <c:pt idx="66073">
                  <c:v>66073</c:v>
                </c:pt>
                <c:pt idx="66074">
                  <c:v>66074</c:v>
                </c:pt>
                <c:pt idx="66075">
                  <c:v>66075</c:v>
                </c:pt>
                <c:pt idx="66076">
                  <c:v>66076</c:v>
                </c:pt>
                <c:pt idx="66077">
                  <c:v>66077</c:v>
                </c:pt>
                <c:pt idx="66078">
                  <c:v>66078</c:v>
                </c:pt>
                <c:pt idx="66079">
                  <c:v>66079</c:v>
                </c:pt>
                <c:pt idx="66080">
                  <c:v>66080</c:v>
                </c:pt>
                <c:pt idx="66081">
                  <c:v>66081</c:v>
                </c:pt>
                <c:pt idx="66082">
                  <c:v>66082</c:v>
                </c:pt>
                <c:pt idx="66083">
                  <c:v>66083</c:v>
                </c:pt>
                <c:pt idx="66084">
                  <c:v>66084</c:v>
                </c:pt>
                <c:pt idx="66085">
                  <c:v>66085</c:v>
                </c:pt>
                <c:pt idx="66086">
                  <c:v>66086</c:v>
                </c:pt>
                <c:pt idx="66087">
                  <c:v>66087</c:v>
                </c:pt>
                <c:pt idx="66088">
                  <c:v>66088</c:v>
                </c:pt>
                <c:pt idx="66089">
                  <c:v>66089</c:v>
                </c:pt>
                <c:pt idx="66090">
                  <c:v>66090</c:v>
                </c:pt>
                <c:pt idx="66091">
                  <c:v>66091</c:v>
                </c:pt>
                <c:pt idx="66092">
                  <c:v>66092</c:v>
                </c:pt>
                <c:pt idx="66093">
                  <c:v>66093</c:v>
                </c:pt>
                <c:pt idx="66094">
                  <c:v>66094</c:v>
                </c:pt>
                <c:pt idx="66095">
                  <c:v>66095</c:v>
                </c:pt>
                <c:pt idx="66096">
                  <c:v>66096</c:v>
                </c:pt>
                <c:pt idx="66097">
                  <c:v>66097</c:v>
                </c:pt>
                <c:pt idx="66098">
                  <c:v>66098</c:v>
                </c:pt>
                <c:pt idx="66099">
                  <c:v>66099</c:v>
                </c:pt>
                <c:pt idx="66100">
                  <c:v>66100</c:v>
                </c:pt>
                <c:pt idx="66101">
                  <c:v>66101</c:v>
                </c:pt>
                <c:pt idx="66102">
                  <c:v>66102</c:v>
                </c:pt>
                <c:pt idx="66103">
                  <c:v>66103</c:v>
                </c:pt>
                <c:pt idx="66104">
                  <c:v>66104</c:v>
                </c:pt>
                <c:pt idx="66105">
                  <c:v>66105</c:v>
                </c:pt>
                <c:pt idx="66106">
                  <c:v>66106</c:v>
                </c:pt>
                <c:pt idx="66107">
                  <c:v>66107</c:v>
                </c:pt>
                <c:pt idx="66108">
                  <c:v>66108</c:v>
                </c:pt>
                <c:pt idx="66109">
                  <c:v>66109</c:v>
                </c:pt>
                <c:pt idx="66110">
                  <c:v>66110</c:v>
                </c:pt>
                <c:pt idx="66111">
                  <c:v>66111</c:v>
                </c:pt>
                <c:pt idx="66112">
                  <c:v>66112</c:v>
                </c:pt>
                <c:pt idx="66113">
                  <c:v>66113</c:v>
                </c:pt>
                <c:pt idx="66114">
                  <c:v>66114</c:v>
                </c:pt>
                <c:pt idx="66115">
                  <c:v>66115</c:v>
                </c:pt>
                <c:pt idx="66116">
                  <c:v>66116</c:v>
                </c:pt>
                <c:pt idx="66117">
                  <c:v>66117</c:v>
                </c:pt>
                <c:pt idx="66118">
                  <c:v>66118</c:v>
                </c:pt>
                <c:pt idx="66119">
                  <c:v>66119</c:v>
                </c:pt>
                <c:pt idx="66120">
                  <c:v>66120</c:v>
                </c:pt>
                <c:pt idx="66121">
                  <c:v>66121</c:v>
                </c:pt>
                <c:pt idx="66122">
                  <c:v>66122</c:v>
                </c:pt>
                <c:pt idx="66123">
                  <c:v>66123</c:v>
                </c:pt>
                <c:pt idx="66124">
                  <c:v>66124</c:v>
                </c:pt>
                <c:pt idx="66125">
                  <c:v>66125</c:v>
                </c:pt>
                <c:pt idx="66126">
                  <c:v>66126</c:v>
                </c:pt>
                <c:pt idx="66127">
                  <c:v>66127</c:v>
                </c:pt>
                <c:pt idx="66128">
                  <c:v>66128</c:v>
                </c:pt>
                <c:pt idx="66129">
                  <c:v>66129</c:v>
                </c:pt>
                <c:pt idx="66130">
                  <c:v>66130</c:v>
                </c:pt>
                <c:pt idx="66131">
                  <c:v>66131</c:v>
                </c:pt>
                <c:pt idx="66132">
                  <c:v>66132</c:v>
                </c:pt>
                <c:pt idx="66133">
                  <c:v>66133</c:v>
                </c:pt>
                <c:pt idx="66134">
                  <c:v>66134</c:v>
                </c:pt>
                <c:pt idx="66135">
                  <c:v>66135</c:v>
                </c:pt>
                <c:pt idx="66136">
                  <c:v>66136</c:v>
                </c:pt>
                <c:pt idx="66137">
                  <c:v>66137</c:v>
                </c:pt>
                <c:pt idx="66138">
                  <c:v>66138</c:v>
                </c:pt>
                <c:pt idx="66139">
                  <c:v>66139</c:v>
                </c:pt>
                <c:pt idx="66140">
                  <c:v>66140</c:v>
                </c:pt>
                <c:pt idx="66141">
                  <c:v>66141</c:v>
                </c:pt>
                <c:pt idx="66142">
                  <c:v>66142</c:v>
                </c:pt>
                <c:pt idx="66143">
                  <c:v>66143</c:v>
                </c:pt>
                <c:pt idx="66144">
                  <c:v>66144</c:v>
                </c:pt>
                <c:pt idx="66145">
                  <c:v>66145</c:v>
                </c:pt>
                <c:pt idx="66146">
                  <c:v>66146</c:v>
                </c:pt>
                <c:pt idx="66147">
                  <c:v>66147</c:v>
                </c:pt>
                <c:pt idx="66148">
                  <c:v>66148</c:v>
                </c:pt>
                <c:pt idx="66149">
                  <c:v>66149</c:v>
                </c:pt>
                <c:pt idx="66150">
                  <c:v>66150</c:v>
                </c:pt>
                <c:pt idx="66151">
                  <c:v>66151</c:v>
                </c:pt>
                <c:pt idx="66152">
                  <c:v>66152</c:v>
                </c:pt>
                <c:pt idx="66153">
                  <c:v>66153</c:v>
                </c:pt>
                <c:pt idx="66154">
                  <c:v>66154</c:v>
                </c:pt>
                <c:pt idx="66155">
                  <c:v>66155</c:v>
                </c:pt>
                <c:pt idx="66156">
                  <c:v>66156</c:v>
                </c:pt>
                <c:pt idx="66157">
                  <c:v>66157</c:v>
                </c:pt>
                <c:pt idx="66158">
                  <c:v>66158</c:v>
                </c:pt>
                <c:pt idx="66159">
                  <c:v>66159</c:v>
                </c:pt>
                <c:pt idx="66160">
                  <c:v>66160</c:v>
                </c:pt>
                <c:pt idx="66161">
                  <c:v>66161</c:v>
                </c:pt>
                <c:pt idx="66162">
                  <c:v>66162</c:v>
                </c:pt>
                <c:pt idx="66163">
                  <c:v>66163</c:v>
                </c:pt>
                <c:pt idx="66164">
                  <c:v>66164</c:v>
                </c:pt>
                <c:pt idx="66165">
                  <c:v>66165</c:v>
                </c:pt>
                <c:pt idx="66166">
                  <c:v>66166</c:v>
                </c:pt>
                <c:pt idx="66167">
                  <c:v>66167</c:v>
                </c:pt>
                <c:pt idx="66168">
                  <c:v>66168</c:v>
                </c:pt>
                <c:pt idx="66169">
                  <c:v>66169</c:v>
                </c:pt>
                <c:pt idx="66170">
                  <c:v>66170</c:v>
                </c:pt>
                <c:pt idx="66171">
                  <c:v>66171</c:v>
                </c:pt>
                <c:pt idx="66172">
                  <c:v>66172</c:v>
                </c:pt>
                <c:pt idx="66173">
                  <c:v>66173</c:v>
                </c:pt>
                <c:pt idx="66174">
                  <c:v>66174</c:v>
                </c:pt>
                <c:pt idx="66175">
                  <c:v>66175</c:v>
                </c:pt>
                <c:pt idx="66176">
                  <c:v>66176</c:v>
                </c:pt>
                <c:pt idx="66177">
                  <c:v>66177</c:v>
                </c:pt>
                <c:pt idx="66178">
                  <c:v>66178</c:v>
                </c:pt>
                <c:pt idx="66179">
                  <c:v>66179</c:v>
                </c:pt>
                <c:pt idx="66180">
                  <c:v>66180</c:v>
                </c:pt>
                <c:pt idx="66181">
                  <c:v>66181</c:v>
                </c:pt>
                <c:pt idx="66182">
                  <c:v>66182</c:v>
                </c:pt>
                <c:pt idx="66183">
                  <c:v>66183</c:v>
                </c:pt>
                <c:pt idx="66184">
                  <c:v>66184</c:v>
                </c:pt>
                <c:pt idx="66185">
                  <c:v>66185</c:v>
                </c:pt>
                <c:pt idx="66186">
                  <c:v>66186</c:v>
                </c:pt>
                <c:pt idx="66187">
                  <c:v>66187</c:v>
                </c:pt>
                <c:pt idx="66188">
                  <c:v>66188</c:v>
                </c:pt>
                <c:pt idx="66189">
                  <c:v>66189</c:v>
                </c:pt>
                <c:pt idx="66190">
                  <c:v>66190</c:v>
                </c:pt>
                <c:pt idx="66191">
                  <c:v>66191</c:v>
                </c:pt>
                <c:pt idx="66192">
                  <c:v>66192</c:v>
                </c:pt>
                <c:pt idx="66193">
                  <c:v>66193</c:v>
                </c:pt>
                <c:pt idx="66194">
                  <c:v>66194</c:v>
                </c:pt>
                <c:pt idx="66195">
                  <c:v>66195</c:v>
                </c:pt>
                <c:pt idx="66196">
                  <c:v>66196</c:v>
                </c:pt>
                <c:pt idx="66197">
                  <c:v>66197</c:v>
                </c:pt>
                <c:pt idx="66198">
                  <c:v>66198</c:v>
                </c:pt>
                <c:pt idx="66199">
                  <c:v>66199</c:v>
                </c:pt>
                <c:pt idx="66200">
                  <c:v>66200</c:v>
                </c:pt>
                <c:pt idx="66201">
                  <c:v>66201</c:v>
                </c:pt>
                <c:pt idx="66202">
                  <c:v>66202</c:v>
                </c:pt>
                <c:pt idx="66203">
                  <c:v>66203</c:v>
                </c:pt>
                <c:pt idx="66204">
                  <c:v>66204</c:v>
                </c:pt>
                <c:pt idx="66205">
                  <c:v>66205</c:v>
                </c:pt>
                <c:pt idx="66206">
                  <c:v>66206</c:v>
                </c:pt>
                <c:pt idx="66207">
                  <c:v>66207</c:v>
                </c:pt>
                <c:pt idx="66208">
                  <c:v>66208</c:v>
                </c:pt>
                <c:pt idx="66209">
                  <c:v>66209</c:v>
                </c:pt>
                <c:pt idx="66210">
                  <c:v>66210</c:v>
                </c:pt>
                <c:pt idx="66211">
                  <c:v>66211</c:v>
                </c:pt>
                <c:pt idx="66212">
                  <c:v>66212</c:v>
                </c:pt>
                <c:pt idx="66213">
                  <c:v>66213</c:v>
                </c:pt>
                <c:pt idx="66214">
                  <c:v>66214</c:v>
                </c:pt>
                <c:pt idx="66215">
                  <c:v>66215</c:v>
                </c:pt>
                <c:pt idx="66216">
                  <c:v>66216</c:v>
                </c:pt>
                <c:pt idx="66217">
                  <c:v>66217</c:v>
                </c:pt>
                <c:pt idx="66218">
                  <c:v>66218</c:v>
                </c:pt>
                <c:pt idx="66219">
                  <c:v>66219</c:v>
                </c:pt>
                <c:pt idx="66220">
                  <c:v>66220</c:v>
                </c:pt>
                <c:pt idx="66221">
                  <c:v>66221</c:v>
                </c:pt>
                <c:pt idx="66222">
                  <c:v>66222</c:v>
                </c:pt>
                <c:pt idx="66223">
                  <c:v>66223</c:v>
                </c:pt>
                <c:pt idx="66224">
                  <c:v>66224</c:v>
                </c:pt>
                <c:pt idx="66225">
                  <c:v>66225</c:v>
                </c:pt>
                <c:pt idx="66226">
                  <c:v>66226</c:v>
                </c:pt>
                <c:pt idx="66227">
                  <c:v>66227</c:v>
                </c:pt>
                <c:pt idx="66228">
                  <c:v>66228</c:v>
                </c:pt>
                <c:pt idx="66229">
                  <c:v>66229</c:v>
                </c:pt>
                <c:pt idx="66230">
                  <c:v>66230</c:v>
                </c:pt>
                <c:pt idx="66231">
                  <c:v>66231</c:v>
                </c:pt>
                <c:pt idx="66232">
                  <c:v>66232</c:v>
                </c:pt>
                <c:pt idx="66233">
                  <c:v>66233</c:v>
                </c:pt>
                <c:pt idx="66234">
                  <c:v>66234</c:v>
                </c:pt>
                <c:pt idx="66235">
                  <c:v>66235</c:v>
                </c:pt>
                <c:pt idx="66236">
                  <c:v>66236</c:v>
                </c:pt>
                <c:pt idx="66237">
                  <c:v>66237</c:v>
                </c:pt>
                <c:pt idx="66238">
                  <c:v>66238</c:v>
                </c:pt>
                <c:pt idx="66239">
                  <c:v>66239</c:v>
                </c:pt>
                <c:pt idx="66240">
                  <c:v>66240</c:v>
                </c:pt>
                <c:pt idx="66241">
                  <c:v>66241</c:v>
                </c:pt>
                <c:pt idx="66242">
                  <c:v>66242</c:v>
                </c:pt>
                <c:pt idx="66243">
                  <c:v>66243</c:v>
                </c:pt>
                <c:pt idx="66244">
                  <c:v>66244</c:v>
                </c:pt>
                <c:pt idx="66245">
                  <c:v>66245</c:v>
                </c:pt>
                <c:pt idx="66246">
                  <c:v>66246</c:v>
                </c:pt>
                <c:pt idx="66247">
                  <c:v>66247</c:v>
                </c:pt>
                <c:pt idx="66248">
                  <c:v>66248</c:v>
                </c:pt>
                <c:pt idx="66249">
                  <c:v>66249</c:v>
                </c:pt>
                <c:pt idx="66250">
                  <c:v>66250</c:v>
                </c:pt>
                <c:pt idx="66251">
                  <c:v>66251</c:v>
                </c:pt>
                <c:pt idx="66252">
                  <c:v>66252</c:v>
                </c:pt>
                <c:pt idx="66253">
                  <c:v>66253</c:v>
                </c:pt>
                <c:pt idx="66254">
                  <c:v>66254</c:v>
                </c:pt>
                <c:pt idx="66255">
                  <c:v>66255</c:v>
                </c:pt>
                <c:pt idx="66256">
                  <c:v>66256</c:v>
                </c:pt>
                <c:pt idx="66257">
                  <c:v>66257</c:v>
                </c:pt>
                <c:pt idx="66258">
                  <c:v>66258</c:v>
                </c:pt>
                <c:pt idx="66259">
                  <c:v>66259</c:v>
                </c:pt>
                <c:pt idx="66260">
                  <c:v>66260</c:v>
                </c:pt>
                <c:pt idx="66261">
                  <c:v>66261</c:v>
                </c:pt>
                <c:pt idx="66262">
                  <c:v>66262</c:v>
                </c:pt>
                <c:pt idx="66263">
                  <c:v>66263</c:v>
                </c:pt>
                <c:pt idx="66264">
                  <c:v>66264</c:v>
                </c:pt>
                <c:pt idx="66265">
                  <c:v>66265</c:v>
                </c:pt>
                <c:pt idx="66266">
                  <c:v>66266</c:v>
                </c:pt>
                <c:pt idx="66267">
                  <c:v>66267</c:v>
                </c:pt>
                <c:pt idx="66268">
                  <c:v>66268</c:v>
                </c:pt>
                <c:pt idx="66269">
                  <c:v>66269</c:v>
                </c:pt>
                <c:pt idx="66270">
                  <c:v>66270</c:v>
                </c:pt>
                <c:pt idx="66271">
                  <c:v>66271</c:v>
                </c:pt>
                <c:pt idx="66272">
                  <c:v>66272</c:v>
                </c:pt>
                <c:pt idx="66273">
                  <c:v>66273</c:v>
                </c:pt>
                <c:pt idx="66274">
                  <c:v>66274</c:v>
                </c:pt>
                <c:pt idx="66275">
                  <c:v>66275</c:v>
                </c:pt>
                <c:pt idx="66276">
                  <c:v>66276</c:v>
                </c:pt>
                <c:pt idx="66277">
                  <c:v>66277</c:v>
                </c:pt>
                <c:pt idx="66278">
                  <c:v>66278</c:v>
                </c:pt>
                <c:pt idx="66279">
                  <c:v>66279</c:v>
                </c:pt>
                <c:pt idx="66280">
                  <c:v>66280</c:v>
                </c:pt>
                <c:pt idx="66281">
                  <c:v>66281</c:v>
                </c:pt>
                <c:pt idx="66282">
                  <c:v>66282</c:v>
                </c:pt>
                <c:pt idx="66283">
                  <c:v>66283</c:v>
                </c:pt>
                <c:pt idx="66284">
                  <c:v>66284</c:v>
                </c:pt>
                <c:pt idx="66285">
                  <c:v>66285</c:v>
                </c:pt>
                <c:pt idx="66286">
                  <c:v>66286</c:v>
                </c:pt>
                <c:pt idx="66287">
                  <c:v>66287</c:v>
                </c:pt>
                <c:pt idx="66288">
                  <c:v>66288</c:v>
                </c:pt>
                <c:pt idx="66289">
                  <c:v>66289</c:v>
                </c:pt>
                <c:pt idx="66290">
                  <c:v>66290</c:v>
                </c:pt>
                <c:pt idx="66291">
                  <c:v>66291</c:v>
                </c:pt>
                <c:pt idx="66292">
                  <c:v>66292</c:v>
                </c:pt>
                <c:pt idx="66293">
                  <c:v>66293</c:v>
                </c:pt>
                <c:pt idx="66294">
                  <c:v>66294</c:v>
                </c:pt>
                <c:pt idx="66295">
                  <c:v>66295</c:v>
                </c:pt>
                <c:pt idx="66296">
                  <c:v>66296</c:v>
                </c:pt>
                <c:pt idx="66297">
                  <c:v>66297</c:v>
                </c:pt>
                <c:pt idx="66298">
                  <c:v>66298</c:v>
                </c:pt>
                <c:pt idx="66299">
                  <c:v>66299</c:v>
                </c:pt>
                <c:pt idx="66300">
                  <c:v>66300</c:v>
                </c:pt>
                <c:pt idx="66301">
                  <c:v>66301</c:v>
                </c:pt>
                <c:pt idx="66302">
                  <c:v>66302</c:v>
                </c:pt>
                <c:pt idx="66303">
                  <c:v>66303</c:v>
                </c:pt>
                <c:pt idx="66304">
                  <c:v>66304</c:v>
                </c:pt>
                <c:pt idx="66305">
                  <c:v>66305</c:v>
                </c:pt>
                <c:pt idx="66306">
                  <c:v>66306</c:v>
                </c:pt>
                <c:pt idx="66307">
                  <c:v>66307</c:v>
                </c:pt>
                <c:pt idx="66308">
                  <c:v>66308</c:v>
                </c:pt>
                <c:pt idx="66309">
                  <c:v>66309</c:v>
                </c:pt>
                <c:pt idx="66310">
                  <c:v>66310</c:v>
                </c:pt>
                <c:pt idx="66311">
                  <c:v>66311</c:v>
                </c:pt>
                <c:pt idx="66312">
                  <c:v>66312</c:v>
                </c:pt>
                <c:pt idx="66313">
                  <c:v>66313</c:v>
                </c:pt>
                <c:pt idx="66314">
                  <c:v>66314</c:v>
                </c:pt>
                <c:pt idx="66315">
                  <c:v>66315</c:v>
                </c:pt>
                <c:pt idx="66316">
                  <c:v>66316</c:v>
                </c:pt>
                <c:pt idx="66317">
                  <c:v>66317</c:v>
                </c:pt>
                <c:pt idx="66318">
                  <c:v>66318</c:v>
                </c:pt>
                <c:pt idx="66319">
                  <c:v>66319</c:v>
                </c:pt>
                <c:pt idx="66320">
                  <c:v>66320</c:v>
                </c:pt>
                <c:pt idx="66321">
                  <c:v>66321</c:v>
                </c:pt>
                <c:pt idx="66322">
                  <c:v>66322</c:v>
                </c:pt>
                <c:pt idx="66323">
                  <c:v>66323</c:v>
                </c:pt>
                <c:pt idx="66324">
                  <c:v>66324</c:v>
                </c:pt>
                <c:pt idx="66325">
                  <c:v>66325</c:v>
                </c:pt>
                <c:pt idx="66326">
                  <c:v>66326</c:v>
                </c:pt>
                <c:pt idx="66327">
                  <c:v>66327</c:v>
                </c:pt>
                <c:pt idx="66328">
                  <c:v>66328</c:v>
                </c:pt>
                <c:pt idx="66329">
                  <c:v>66329</c:v>
                </c:pt>
                <c:pt idx="66330">
                  <c:v>66330</c:v>
                </c:pt>
                <c:pt idx="66331">
                  <c:v>66331</c:v>
                </c:pt>
                <c:pt idx="66332">
                  <c:v>66332</c:v>
                </c:pt>
                <c:pt idx="66333">
                  <c:v>66333</c:v>
                </c:pt>
                <c:pt idx="66334">
                  <c:v>66334</c:v>
                </c:pt>
                <c:pt idx="66335">
                  <c:v>66335</c:v>
                </c:pt>
                <c:pt idx="66336">
                  <c:v>66336</c:v>
                </c:pt>
                <c:pt idx="66337">
                  <c:v>66337</c:v>
                </c:pt>
                <c:pt idx="66338">
                  <c:v>66338</c:v>
                </c:pt>
                <c:pt idx="66339">
                  <c:v>66339</c:v>
                </c:pt>
                <c:pt idx="66340">
                  <c:v>66340</c:v>
                </c:pt>
                <c:pt idx="66341">
                  <c:v>66341</c:v>
                </c:pt>
                <c:pt idx="66342">
                  <c:v>66342</c:v>
                </c:pt>
                <c:pt idx="66343">
                  <c:v>66343</c:v>
                </c:pt>
                <c:pt idx="66344">
                  <c:v>66344</c:v>
                </c:pt>
                <c:pt idx="66345">
                  <c:v>66345</c:v>
                </c:pt>
                <c:pt idx="66346">
                  <c:v>66346</c:v>
                </c:pt>
                <c:pt idx="66347">
                  <c:v>66347</c:v>
                </c:pt>
                <c:pt idx="66348">
                  <c:v>66348</c:v>
                </c:pt>
                <c:pt idx="66349">
                  <c:v>66349</c:v>
                </c:pt>
                <c:pt idx="66350">
                  <c:v>66350</c:v>
                </c:pt>
                <c:pt idx="66351">
                  <c:v>66351</c:v>
                </c:pt>
                <c:pt idx="66352">
                  <c:v>66352</c:v>
                </c:pt>
                <c:pt idx="66353">
                  <c:v>66353</c:v>
                </c:pt>
                <c:pt idx="66354">
                  <c:v>66354</c:v>
                </c:pt>
                <c:pt idx="66355">
                  <c:v>66355</c:v>
                </c:pt>
                <c:pt idx="66356">
                  <c:v>66356</c:v>
                </c:pt>
                <c:pt idx="66357">
                  <c:v>66357</c:v>
                </c:pt>
                <c:pt idx="66358">
                  <c:v>66358</c:v>
                </c:pt>
                <c:pt idx="66359">
                  <c:v>66359</c:v>
                </c:pt>
                <c:pt idx="66360">
                  <c:v>66360</c:v>
                </c:pt>
                <c:pt idx="66361">
                  <c:v>66361</c:v>
                </c:pt>
                <c:pt idx="66362">
                  <c:v>66362</c:v>
                </c:pt>
                <c:pt idx="66363">
                  <c:v>66363</c:v>
                </c:pt>
                <c:pt idx="66364">
                  <c:v>66364</c:v>
                </c:pt>
                <c:pt idx="66365">
                  <c:v>66365</c:v>
                </c:pt>
                <c:pt idx="66366">
                  <c:v>66366</c:v>
                </c:pt>
                <c:pt idx="66367">
                  <c:v>66367</c:v>
                </c:pt>
                <c:pt idx="66368">
                  <c:v>66368</c:v>
                </c:pt>
                <c:pt idx="66369">
                  <c:v>66369</c:v>
                </c:pt>
                <c:pt idx="66370">
                  <c:v>66370</c:v>
                </c:pt>
                <c:pt idx="66371">
                  <c:v>66371</c:v>
                </c:pt>
                <c:pt idx="66372">
                  <c:v>66372</c:v>
                </c:pt>
                <c:pt idx="66373">
                  <c:v>66373</c:v>
                </c:pt>
                <c:pt idx="66374">
                  <c:v>66374</c:v>
                </c:pt>
                <c:pt idx="66375">
                  <c:v>66375</c:v>
                </c:pt>
                <c:pt idx="66376">
                  <c:v>66376</c:v>
                </c:pt>
                <c:pt idx="66377">
                  <c:v>66377</c:v>
                </c:pt>
                <c:pt idx="66378">
                  <c:v>66378</c:v>
                </c:pt>
                <c:pt idx="66379">
                  <c:v>66379</c:v>
                </c:pt>
                <c:pt idx="66380">
                  <c:v>66380</c:v>
                </c:pt>
                <c:pt idx="66381">
                  <c:v>66381</c:v>
                </c:pt>
                <c:pt idx="66382">
                  <c:v>66382</c:v>
                </c:pt>
                <c:pt idx="66383">
                  <c:v>66383</c:v>
                </c:pt>
                <c:pt idx="66384">
                  <c:v>66384</c:v>
                </c:pt>
                <c:pt idx="66385">
                  <c:v>66385</c:v>
                </c:pt>
                <c:pt idx="66386">
                  <c:v>66386</c:v>
                </c:pt>
                <c:pt idx="66387">
                  <c:v>66387</c:v>
                </c:pt>
                <c:pt idx="66388">
                  <c:v>66388</c:v>
                </c:pt>
                <c:pt idx="66389">
                  <c:v>66389</c:v>
                </c:pt>
                <c:pt idx="66390">
                  <c:v>66390</c:v>
                </c:pt>
                <c:pt idx="66391">
                  <c:v>66391</c:v>
                </c:pt>
                <c:pt idx="66392">
                  <c:v>66392</c:v>
                </c:pt>
                <c:pt idx="66393">
                  <c:v>66393</c:v>
                </c:pt>
                <c:pt idx="66394">
                  <c:v>66394</c:v>
                </c:pt>
                <c:pt idx="66395">
                  <c:v>66395</c:v>
                </c:pt>
                <c:pt idx="66396">
                  <c:v>66396</c:v>
                </c:pt>
                <c:pt idx="66397">
                  <c:v>66397</c:v>
                </c:pt>
                <c:pt idx="66398">
                  <c:v>66398</c:v>
                </c:pt>
                <c:pt idx="66399">
                  <c:v>66399</c:v>
                </c:pt>
                <c:pt idx="66400">
                  <c:v>66400</c:v>
                </c:pt>
                <c:pt idx="66401">
                  <c:v>66401</c:v>
                </c:pt>
                <c:pt idx="66402">
                  <c:v>66402</c:v>
                </c:pt>
                <c:pt idx="66403">
                  <c:v>66403</c:v>
                </c:pt>
                <c:pt idx="66404">
                  <c:v>66404</c:v>
                </c:pt>
                <c:pt idx="66405">
                  <c:v>66405</c:v>
                </c:pt>
                <c:pt idx="66406">
                  <c:v>66406</c:v>
                </c:pt>
                <c:pt idx="66407">
                  <c:v>66407</c:v>
                </c:pt>
                <c:pt idx="66408">
                  <c:v>66408</c:v>
                </c:pt>
                <c:pt idx="66409">
                  <c:v>66409</c:v>
                </c:pt>
                <c:pt idx="66410">
                  <c:v>66410</c:v>
                </c:pt>
                <c:pt idx="66411">
                  <c:v>66411</c:v>
                </c:pt>
                <c:pt idx="66412">
                  <c:v>66412</c:v>
                </c:pt>
                <c:pt idx="66413">
                  <c:v>66413</c:v>
                </c:pt>
                <c:pt idx="66414">
                  <c:v>66414</c:v>
                </c:pt>
                <c:pt idx="66415">
                  <c:v>66415</c:v>
                </c:pt>
                <c:pt idx="66416">
                  <c:v>66416</c:v>
                </c:pt>
                <c:pt idx="66417">
                  <c:v>66417</c:v>
                </c:pt>
                <c:pt idx="66418">
                  <c:v>66418</c:v>
                </c:pt>
                <c:pt idx="66419">
                  <c:v>66419</c:v>
                </c:pt>
                <c:pt idx="66420">
                  <c:v>66420</c:v>
                </c:pt>
                <c:pt idx="66421">
                  <c:v>66421</c:v>
                </c:pt>
                <c:pt idx="66422">
                  <c:v>66422</c:v>
                </c:pt>
                <c:pt idx="66423">
                  <c:v>66423</c:v>
                </c:pt>
                <c:pt idx="66424">
                  <c:v>66424</c:v>
                </c:pt>
                <c:pt idx="66425">
                  <c:v>66425</c:v>
                </c:pt>
                <c:pt idx="66426">
                  <c:v>66426</c:v>
                </c:pt>
                <c:pt idx="66427">
                  <c:v>66427</c:v>
                </c:pt>
                <c:pt idx="66428">
                  <c:v>66428</c:v>
                </c:pt>
                <c:pt idx="66429">
                  <c:v>66429</c:v>
                </c:pt>
                <c:pt idx="66430">
                  <c:v>66430</c:v>
                </c:pt>
                <c:pt idx="66431">
                  <c:v>66431</c:v>
                </c:pt>
                <c:pt idx="66432">
                  <c:v>66432</c:v>
                </c:pt>
                <c:pt idx="66433">
                  <c:v>66433</c:v>
                </c:pt>
                <c:pt idx="66434">
                  <c:v>66434</c:v>
                </c:pt>
                <c:pt idx="66435">
                  <c:v>66435</c:v>
                </c:pt>
                <c:pt idx="66436">
                  <c:v>66436</c:v>
                </c:pt>
                <c:pt idx="66437">
                  <c:v>66437</c:v>
                </c:pt>
                <c:pt idx="66438">
                  <c:v>66438</c:v>
                </c:pt>
                <c:pt idx="66439">
                  <c:v>66439</c:v>
                </c:pt>
                <c:pt idx="66440">
                  <c:v>66440</c:v>
                </c:pt>
                <c:pt idx="66441">
                  <c:v>66441</c:v>
                </c:pt>
                <c:pt idx="66442">
                  <c:v>66442</c:v>
                </c:pt>
                <c:pt idx="66443">
                  <c:v>66443</c:v>
                </c:pt>
                <c:pt idx="66444">
                  <c:v>66444</c:v>
                </c:pt>
                <c:pt idx="66445">
                  <c:v>66445</c:v>
                </c:pt>
                <c:pt idx="66446">
                  <c:v>66446</c:v>
                </c:pt>
                <c:pt idx="66447">
                  <c:v>66447</c:v>
                </c:pt>
                <c:pt idx="66448">
                  <c:v>66448</c:v>
                </c:pt>
                <c:pt idx="66449">
                  <c:v>66449</c:v>
                </c:pt>
                <c:pt idx="66450">
                  <c:v>66450</c:v>
                </c:pt>
                <c:pt idx="66451">
                  <c:v>66451</c:v>
                </c:pt>
                <c:pt idx="66452">
                  <c:v>66452</c:v>
                </c:pt>
                <c:pt idx="66453">
                  <c:v>66453</c:v>
                </c:pt>
                <c:pt idx="66454">
                  <c:v>66454</c:v>
                </c:pt>
                <c:pt idx="66455">
                  <c:v>66455</c:v>
                </c:pt>
                <c:pt idx="66456">
                  <c:v>66456</c:v>
                </c:pt>
                <c:pt idx="66457">
                  <c:v>66457</c:v>
                </c:pt>
                <c:pt idx="66458">
                  <c:v>66458</c:v>
                </c:pt>
                <c:pt idx="66459">
                  <c:v>66459</c:v>
                </c:pt>
                <c:pt idx="66460">
                  <c:v>66460</c:v>
                </c:pt>
                <c:pt idx="66461">
                  <c:v>66461</c:v>
                </c:pt>
                <c:pt idx="66462">
                  <c:v>66462</c:v>
                </c:pt>
                <c:pt idx="66463">
                  <c:v>66463</c:v>
                </c:pt>
                <c:pt idx="66464">
                  <c:v>66464</c:v>
                </c:pt>
                <c:pt idx="66465">
                  <c:v>66465</c:v>
                </c:pt>
                <c:pt idx="66466">
                  <c:v>66466</c:v>
                </c:pt>
                <c:pt idx="66467">
                  <c:v>66467</c:v>
                </c:pt>
                <c:pt idx="66468">
                  <c:v>66468</c:v>
                </c:pt>
                <c:pt idx="66469">
                  <c:v>66469</c:v>
                </c:pt>
                <c:pt idx="66470">
                  <c:v>66470</c:v>
                </c:pt>
                <c:pt idx="66471">
                  <c:v>66471</c:v>
                </c:pt>
                <c:pt idx="66472">
                  <c:v>66472</c:v>
                </c:pt>
                <c:pt idx="66473">
                  <c:v>66473</c:v>
                </c:pt>
                <c:pt idx="66474">
                  <c:v>66474</c:v>
                </c:pt>
                <c:pt idx="66475">
                  <c:v>66475</c:v>
                </c:pt>
                <c:pt idx="66476">
                  <c:v>66476</c:v>
                </c:pt>
                <c:pt idx="66477">
                  <c:v>66477</c:v>
                </c:pt>
                <c:pt idx="66478">
                  <c:v>66478</c:v>
                </c:pt>
                <c:pt idx="66479">
                  <c:v>66479</c:v>
                </c:pt>
                <c:pt idx="66480">
                  <c:v>66480</c:v>
                </c:pt>
                <c:pt idx="66481">
                  <c:v>66481</c:v>
                </c:pt>
                <c:pt idx="66482">
                  <c:v>66482</c:v>
                </c:pt>
                <c:pt idx="66483">
                  <c:v>66483</c:v>
                </c:pt>
                <c:pt idx="66484">
                  <c:v>66484</c:v>
                </c:pt>
                <c:pt idx="66485">
                  <c:v>66485</c:v>
                </c:pt>
                <c:pt idx="66486">
                  <c:v>66486</c:v>
                </c:pt>
                <c:pt idx="66487">
                  <c:v>66487</c:v>
                </c:pt>
                <c:pt idx="66488">
                  <c:v>66488</c:v>
                </c:pt>
                <c:pt idx="66489">
                  <c:v>66489</c:v>
                </c:pt>
                <c:pt idx="66490">
                  <c:v>66490</c:v>
                </c:pt>
                <c:pt idx="66491">
                  <c:v>66491</c:v>
                </c:pt>
                <c:pt idx="66492">
                  <c:v>66492</c:v>
                </c:pt>
                <c:pt idx="66493">
                  <c:v>66493</c:v>
                </c:pt>
                <c:pt idx="66494">
                  <c:v>66494</c:v>
                </c:pt>
                <c:pt idx="66495">
                  <c:v>66495</c:v>
                </c:pt>
                <c:pt idx="66496">
                  <c:v>66496</c:v>
                </c:pt>
                <c:pt idx="66497">
                  <c:v>66497</c:v>
                </c:pt>
                <c:pt idx="66498">
                  <c:v>66498</c:v>
                </c:pt>
                <c:pt idx="66499">
                  <c:v>66499</c:v>
                </c:pt>
                <c:pt idx="66500">
                  <c:v>66500</c:v>
                </c:pt>
                <c:pt idx="66501">
                  <c:v>66501</c:v>
                </c:pt>
                <c:pt idx="66502">
                  <c:v>66502</c:v>
                </c:pt>
                <c:pt idx="66503">
                  <c:v>66503</c:v>
                </c:pt>
                <c:pt idx="66504">
                  <c:v>66504</c:v>
                </c:pt>
                <c:pt idx="66505">
                  <c:v>66505</c:v>
                </c:pt>
                <c:pt idx="66506">
                  <c:v>66506</c:v>
                </c:pt>
                <c:pt idx="66507">
                  <c:v>66507</c:v>
                </c:pt>
                <c:pt idx="66508">
                  <c:v>66508</c:v>
                </c:pt>
                <c:pt idx="66509">
                  <c:v>66509</c:v>
                </c:pt>
                <c:pt idx="66510">
                  <c:v>66510</c:v>
                </c:pt>
                <c:pt idx="66511">
                  <c:v>66511</c:v>
                </c:pt>
                <c:pt idx="66512">
                  <c:v>66512</c:v>
                </c:pt>
                <c:pt idx="66513">
                  <c:v>66513</c:v>
                </c:pt>
                <c:pt idx="66514">
                  <c:v>66514</c:v>
                </c:pt>
                <c:pt idx="66515">
                  <c:v>66515</c:v>
                </c:pt>
                <c:pt idx="66516">
                  <c:v>66516</c:v>
                </c:pt>
                <c:pt idx="66517">
                  <c:v>66517</c:v>
                </c:pt>
                <c:pt idx="66518">
                  <c:v>66518</c:v>
                </c:pt>
                <c:pt idx="66519">
                  <c:v>66519</c:v>
                </c:pt>
                <c:pt idx="66520">
                  <c:v>66520</c:v>
                </c:pt>
                <c:pt idx="66521">
                  <c:v>66521</c:v>
                </c:pt>
                <c:pt idx="66522">
                  <c:v>66522</c:v>
                </c:pt>
                <c:pt idx="66523">
                  <c:v>66523</c:v>
                </c:pt>
                <c:pt idx="66524">
                  <c:v>66524</c:v>
                </c:pt>
                <c:pt idx="66525">
                  <c:v>66525</c:v>
                </c:pt>
                <c:pt idx="66526">
                  <c:v>66526</c:v>
                </c:pt>
                <c:pt idx="66527">
                  <c:v>66527</c:v>
                </c:pt>
                <c:pt idx="66528">
                  <c:v>66528</c:v>
                </c:pt>
                <c:pt idx="66529">
                  <c:v>66529</c:v>
                </c:pt>
                <c:pt idx="66530">
                  <c:v>66530</c:v>
                </c:pt>
                <c:pt idx="66531">
                  <c:v>66531</c:v>
                </c:pt>
                <c:pt idx="66532">
                  <c:v>66532</c:v>
                </c:pt>
                <c:pt idx="66533">
                  <c:v>66533</c:v>
                </c:pt>
                <c:pt idx="66534">
                  <c:v>66534</c:v>
                </c:pt>
                <c:pt idx="66535">
                  <c:v>66535</c:v>
                </c:pt>
                <c:pt idx="66536">
                  <c:v>66536</c:v>
                </c:pt>
                <c:pt idx="66537">
                  <c:v>66537</c:v>
                </c:pt>
                <c:pt idx="66538">
                  <c:v>66538</c:v>
                </c:pt>
                <c:pt idx="66539">
                  <c:v>66539</c:v>
                </c:pt>
                <c:pt idx="66540">
                  <c:v>66540</c:v>
                </c:pt>
                <c:pt idx="66541">
                  <c:v>66541</c:v>
                </c:pt>
                <c:pt idx="66542">
                  <c:v>66542</c:v>
                </c:pt>
                <c:pt idx="66543">
                  <c:v>66543</c:v>
                </c:pt>
                <c:pt idx="66544">
                  <c:v>66544</c:v>
                </c:pt>
                <c:pt idx="66545">
                  <c:v>66545</c:v>
                </c:pt>
                <c:pt idx="66546">
                  <c:v>66546</c:v>
                </c:pt>
                <c:pt idx="66547">
                  <c:v>66547</c:v>
                </c:pt>
                <c:pt idx="66548">
                  <c:v>66548</c:v>
                </c:pt>
                <c:pt idx="66549">
                  <c:v>66549</c:v>
                </c:pt>
                <c:pt idx="66550">
                  <c:v>66550</c:v>
                </c:pt>
                <c:pt idx="66551">
                  <c:v>66551</c:v>
                </c:pt>
                <c:pt idx="66552">
                  <c:v>66552</c:v>
                </c:pt>
                <c:pt idx="66553">
                  <c:v>66553</c:v>
                </c:pt>
                <c:pt idx="66554">
                  <c:v>66554</c:v>
                </c:pt>
                <c:pt idx="66555">
                  <c:v>66555</c:v>
                </c:pt>
                <c:pt idx="66556">
                  <c:v>66556</c:v>
                </c:pt>
                <c:pt idx="66557">
                  <c:v>66557</c:v>
                </c:pt>
                <c:pt idx="66558">
                  <c:v>66558</c:v>
                </c:pt>
                <c:pt idx="66559">
                  <c:v>66559</c:v>
                </c:pt>
                <c:pt idx="66560">
                  <c:v>66560</c:v>
                </c:pt>
                <c:pt idx="66561">
                  <c:v>66561</c:v>
                </c:pt>
                <c:pt idx="66562">
                  <c:v>66562</c:v>
                </c:pt>
                <c:pt idx="66563">
                  <c:v>66563</c:v>
                </c:pt>
                <c:pt idx="66564">
                  <c:v>66564</c:v>
                </c:pt>
                <c:pt idx="66565">
                  <c:v>66565</c:v>
                </c:pt>
                <c:pt idx="66566">
                  <c:v>66566</c:v>
                </c:pt>
                <c:pt idx="66567">
                  <c:v>66567</c:v>
                </c:pt>
                <c:pt idx="66568">
                  <c:v>66568</c:v>
                </c:pt>
                <c:pt idx="66569">
                  <c:v>66569</c:v>
                </c:pt>
                <c:pt idx="66570">
                  <c:v>66570</c:v>
                </c:pt>
                <c:pt idx="66571">
                  <c:v>66571</c:v>
                </c:pt>
                <c:pt idx="66572">
                  <c:v>66572</c:v>
                </c:pt>
                <c:pt idx="66573">
                  <c:v>66573</c:v>
                </c:pt>
                <c:pt idx="66574">
                  <c:v>66574</c:v>
                </c:pt>
                <c:pt idx="66575">
                  <c:v>66575</c:v>
                </c:pt>
                <c:pt idx="66576">
                  <c:v>66576</c:v>
                </c:pt>
                <c:pt idx="66577">
                  <c:v>66577</c:v>
                </c:pt>
                <c:pt idx="66578">
                  <c:v>66578</c:v>
                </c:pt>
                <c:pt idx="66579">
                  <c:v>66579</c:v>
                </c:pt>
                <c:pt idx="66580">
                  <c:v>66580</c:v>
                </c:pt>
                <c:pt idx="66581">
                  <c:v>66581</c:v>
                </c:pt>
                <c:pt idx="66582">
                  <c:v>66582</c:v>
                </c:pt>
                <c:pt idx="66583">
                  <c:v>66583</c:v>
                </c:pt>
                <c:pt idx="66584">
                  <c:v>66584</c:v>
                </c:pt>
                <c:pt idx="66585">
                  <c:v>66585</c:v>
                </c:pt>
                <c:pt idx="66586">
                  <c:v>66586</c:v>
                </c:pt>
                <c:pt idx="66587">
                  <c:v>66587</c:v>
                </c:pt>
                <c:pt idx="66588">
                  <c:v>66588</c:v>
                </c:pt>
                <c:pt idx="66589">
                  <c:v>66589</c:v>
                </c:pt>
                <c:pt idx="66590">
                  <c:v>66590</c:v>
                </c:pt>
                <c:pt idx="66591">
                  <c:v>66591</c:v>
                </c:pt>
                <c:pt idx="66592">
                  <c:v>66592</c:v>
                </c:pt>
                <c:pt idx="66593">
                  <c:v>66593</c:v>
                </c:pt>
                <c:pt idx="66594">
                  <c:v>66594</c:v>
                </c:pt>
                <c:pt idx="66595">
                  <c:v>66595</c:v>
                </c:pt>
                <c:pt idx="66596">
                  <c:v>66596</c:v>
                </c:pt>
                <c:pt idx="66597">
                  <c:v>66597</c:v>
                </c:pt>
                <c:pt idx="66598">
                  <c:v>66598</c:v>
                </c:pt>
                <c:pt idx="66599">
                  <c:v>66599</c:v>
                </c:pt>
                <c:pt idx="66600">
                  <c:v>66600</c:v>
                </c:pt>
                <c:pt idx="66601">
                  <c:v>66601</c:v>
                </c:pt>
                <c:pt idx="66602">
                  <c:v>66602</c:v>
                </c:pt>
                <c:pt idx="66603">
                  <c:v>66603</c:v>
                </c:pt>
                <c:pt idx="66604">
                  <c:v>66604</c:v>
                </c:pt>
                <c:pt idx="66605">
                  <c:v>66605</c:v>
                </c:pt>
                <c:pt idx="66606">
                  <c:v>66606</c:v>
                </c:pt>
                <c:pt idx="66607">
                  <c:v>66607</c:v>
                </c:pt>
                <c:pt idx="66608">
                  <c:v>66608</c:v>
                </c:pt>
                <c:pt idx="66609">
                  <c:v>66609</c:v>
                </c:pt>
                <c:pt idx="66610">
                  <c:v>66610</c:v>
                </c:pt>
                <c:pt idx="66611">
                  <c:v>66611</c:v>
                </c:pt>
                <c:pt idx="66612">
                  <c:v>66612</c:v>
                </c:pt>
                <c:pt idx="66613">
                  <c:v>66613</c:v>
                </c:pt>
                <c:pt idx="66614">
                  <c:v>66614</c:v>
                </c:pt>
                <c:pt idx="66615">
                  <c:v>66615</c:v>
                </c:pt>
                <c:pt idx="66616">
                  <c:v>66616</c:v>
                </c:pt>
                <c:pt idx="66617">
                  <c:v>66617</c:v>
                </c:pt>
                <c:pt idx="66618">
                  <c:v>66618</c:v>
                </c:pt>
                <c:pt idx="66619">
                  <c:v>66619</c:v>
                </c:pt>
                <c:pt idx="66620">
                  <c:v>66620</c:v>
                </c:pt>
                <c:pt idx="66621">
                  <c:v>66621</c:v>
                </c:pt>
                <c:pt idx="66622">
                  <c:v>66622</c:v>
                </c:pt>
                <c:pt idx="66623">
                  <c:v>66623</c:v>
                </c:pt>
                <c:pt idx="66624">
                  <c:v>66624</c:v>
                </c:pt>
                <c:pt idx="66625">
                  <c:v>66625</c:v>
                </c:pt>
                <c:pt idx="66626">
                  <c:v>66626</c:v>
                </c:pt>
                <c:pt idx="66627">
                  <c:v>66627</c:v>
                </c:pt>
                <c:pt idx="66628">
                  <c:v>66628</c:v>
                </c:pt>
                <c:pt idx="66629">
                  <c:v>66629</c:v>
                </c:pt>
                <c:pt idx="66630">
                  <c:v>66630</c:v>
                </c:pt>
                <c:pt idx="66631">
                  <c:v>66631</c:v>
                </c:pt>
                <c:pt idx="66632">
                  <c:v>66632</c:v>
                </c:pt>
                <c:pt idx="66633">
                  <c:v>66633</c:v>
                </c:pt>
                <c:pt idx="66634">
                  <c:v>66634</c:v>
                </c:pt>
                <c:pt idx="66635">
                  <c:v>66635</c:v>
                </c:pt>
                <c:pt idx="66636">
                  <c:v>66636</c:v>
                </c:pt>
                <c:pt idx="66637">
                  <c:v>66637</c:v>
                </c:pt>
                <c:pt idx="66638">
                  <c:v>66638</c:v>
                </c:pt>
                <c:pt idx="66639">
                  <c:v>66639</c:v>
                </c:pt>
                <c:pt idx="66640">
                  <c:v>66640</c:v>
                </c:pt>
                <c:pt idx="66641">
                  <c:v>66641</c:v>
                </c:pt>
                <c:pt idx="66642">
                  <c:v>66642</c:v>
                </c:pt>
                <c:pt idx="66643">
                  <c:v>66643</c:v>
                </c:pt>
                <c:pt idx="66644">
                  <c:v>66644</c:v>
                </c:pt>
                <c:pt idx="66645">
                  <c:v>66645</c:v>
                </c:pt>
                <c:pt idx="66646">
                  <c:v>66646</c:v>
                </c:pt>
                <c:pt idx="66647">
                  <c:v>66647</c:v>
                </c:pt>
                <c:pt idx="66648">
                  <c:v>66648</c:v>
                </c:pt>
                <c:pt idx="66649">
                  <c:v>66649</c:v>
                </c:pt>
                <c:pt idx="66650">
                  <c:v>66650</c:v>
                </c:pt>
                <c:pt idx="66651">
                  <c:v>66651</c:v>
                </c:pt>
                <c:pt idx="66652">
                  <c:v>66652</c:v>
                </c:pt>
                <c:pt idx="66653">
                  <c:v>66653</c:v>
                </c:pt>
                <c:pt idx="66654">
                  <c:v>66654</c:v>
                </c:pt>
                <c:pt idx="66655">
                  <c:v>66655</c:v>
                </c:pt>
                <c:pt idx="66656">
                  <c:v>66656</c:v>
                </c:pt>
                <c:pt idx="66657">
                  <c:v>66657</c:v>
                </c:pt>
                <c:pt idx="66658">
                  <c:v>66658</c:v>
                </c:pt>
                <c:pt idx="66659">
                  <c:v>66659</c:v>
                </c:pt>
                <c:pt idx="66660">
                  <c:v>66660</c:v>
                </c:pt>
                <c:pt idx="66661">
                  <c:v>66661</c:v>
                </c:pt>
                <c:pt idx="66662">
                  <c:v>66662</c:v>
                </c:pt>
                <c:pt idx="66663">
                  <c:v>66663</c:v>
                </c:pt>
                <c:pt idx="66664">
                  <c:v>66664</c:v>
                </c:pt>
                <c:pt idx="66665">
                  <c:v>66665</c:v>
                </c:pt>
                <c:pt idx="66666">
                  <c:v>66666</c:v>
                </c:pt>
                <c:pt idx="66667">
                  <c:v>66667</c:v>
                </c:pt>
                <c:pt idx="66668">
                  <c:v>66668</c:v>
                </c:pt>
                <c:pt idx="66669">
                  <c:v>66669</c:v>
                </c:pt>
                <c:pt idx="66670">
                  <c:v>66670</c:v>
                </c:pt>
                <c:pt idx="66671">
                  <c:v>66671</c:v>
                </c:pt>
                <c:pt idx="66672">
                  <c:v>66672</c:v>
                </c:pt>
                <c:pt idx="66673">
                  <c:v>66673</c:v>
                </c:pt>
                <c:pt idx="66674">
                  <c:v>66674</c:v>
                </c:pt>
                <c:pt idx="66675">
                  <c:v>66675</c:v>
                </c:pt>
                <c:pt idx="66676">
                  <c:v>66676</c:v>
                </c:pt>
                <c:pt idx="66677">
                  <c:v>66677</c:v>
                </c:pt>
                <c:pt idx="66678">
                  <c:v>66678</c:v>
                </c:pt>
                <c:pt idx="66679">
                  <c:v>66679</c:v>
                </c:pt>
                <c:pt idx="66680">
                  <c:v>66680</c:v>
                </c:pt>
                <c:pt idx="66681">
                  <c:v>66681</c:v>
                </c:pt>
                <c:pt idx="66682">
                  <c:v>66682</c:v>
                </c:pt>
                <c:pt idx="66683">
                  <c:v>66683</c:v>
                </c:pt>
                <c:pt idx="66684">
                  <c:v>66684</c:v>
                </c:pt>
                <c:pt idx="66685">
                  <c:v>66685</c:v>
                </c:pt>
                <c:pt idx="66686">
                  <c:v>66686</c:v>
                </c:pt>
                <c:pt idx="66687">
                  <c:v>66687</c:v>
                </c:pt>
                <c:pt idx="66688">
                  <c:v>66688</c:v>
                </c:pt>
                <c:pt idx="66689">
                  <c:v>66689</c:v>
                </c:pt>
                <c:pt idx="66690">
                  <c:v>66690</c:v>
                </c:pt>
                <c:pt idx="66691">
                  <c:v>66691</c:v>
                </c:pt>
                <c:pt idx="66692">
                  <c:v>66692</c:v>
                </c:pt>
                <c:pt idx="66693">
                  <c:v>66693</c:v>
                </c:pt>
                <c:pt idx="66694">
                  <c:v>66694</c:v>
                </c:pt>
                <c:pt idx="66695">
                  <c:v>66695</c:v>
                </c:pt>
                <c:pt idx="66696">
                  <c:v>66696</c:v>
                </c:pt>
                <c:pt idx="66697">
                  <c:v>66697</c:v>
                </c:pt>
                <c:pt idx="66698">
                  <c:v>66698</c:v>
                </c:pt>
                <c:pt idx="66699">
                  <c:v>66699</c:v>
                </c:pt>
                <c:pt idx="66700">
                  <c:v>66700</c:v>
                </c:pt>
                <c:pt idx="66701">
                  <c:v>66701</c:v>
                </c:pt>
                <c:pt idx="66702">
                  <c:v>66702</c:v>
                </c:pt>
                <c:pt idx="66703">
                  <c:v>66703</c:v>
                </c:pt>
                <c:pt idx="66704">
                  <c:v>66704</c:v>
                </c:pt>
                <c:pt idx="66705">
                  <c:v>66705</c:v>
                </c:pt>
                <c:pt idx="66706">
                  <c:v>66706</c:v>
                </c:pt>
                <c:pt idx="66707">
                  <c:v>66707</c:v>
                </c:pt>
                <c:pt idx="66708">
                  <c:v>66708</c:v>
                </c:pt>
                <c:pt idx="66709">
                  <c:v>66709</c:v>
                </c:pt>
                <c:pt idx="66710">
                  <c:v>66710</c:v>
                </c:pt>
                <c:pt idx="66711">
                  <c:v>66711</c:v>
                </c:pt>
                <c:pt idx="66712">
                  <c:v>66712</c:v>
                </c:pt>
                <c:pt idx="66713">
                  <c:v>66713</c:v>
                </c:pt>
                <c:pt idx="66714">
                  <c:v>66714</c:v>
                </c:pt>
                <c:pt idx="66715">
                  <c:v>66715</c:v>
                </c:pt>
                <c:pt idx="66716">
                  <c:v>66716</c:v>
                </c:pt>
                <c:pt idx="66717">
                  <c:v>66717</c:v>
                </c:pt>
                <c:pt idx="66718">
                  <c:v>66718</c:v>
                </c:pt>
                <c:pt idx="66719">
                  <c:v>66719</c:v>
                </c:pt>
                <c:pt idx="66720">
                  <c:v>66720</c:v>
                </c:pt>
                <c:pt idx="66721">
                  <c:v>66721</c:v>
                </c:pt>
                <c:pt idx="66722">
                  <c:v>66722</c:v>
                </c:pt>
                <c:pt idx="66723">
                  <c:v>66723</c:v>
                </c:pt>
                <c:pt idx="66724">
                  <c:v>66724</c:v>
                </c:pt>
                <c:pt idx="66725">
                  <c:v>66725</c:v>
                </c:pt>
                <c:pt idx="66726">
                  <c:v>66726</c:v>
                </c:pt>
                <c:pt idx="66727">
                  <c:v>66727</c:v>
                </c:pt>
                <c:pt idx="66728">
                  <c:v>66728</c:v>
                </c:pt>
                <c:pt idx="66729">
                  <c:v>66729</c:v>
                </c:pt>
                <c:pt idx="66730">
                  <c:v>66730</c:v>
                </c:pt>
                <c:pt idx="66731">
                  <c:v>66731</c:v>
                </c:pt>
                <c:pt idx="66732">
                  <c:v>66732</c:v>
                </c:pt>
                <c:pt idx="66733">
                  <c:v>66733</c:v>
                </c:pt>
                <c:pt idx="66734">
                  <c:v>66734</c:v>
                </c:pt>
                <c:pt idx="66735">
                  <c:v>66735</c:v>
                </c:pt>
                <c:pt idx="66736">
                  <c:v>66736</c:v>
                </c:pt>
                <c:pt idx="66737">
                  <c:v>66737</c:v>
                </c:pt>
                <c:pt idx="66738">
                  <c:v>66738</c:v>
                </c:pt>
                <c:pt idx="66739">
                  <c:v>66739</c:v>
                </c:pt>
                <c:pt idx="66740">
                  <c:v>66740</c:v>
                </c:pt>
                <c:pt idx="66741">
                  <c:v>66741</c:v>
                </c:pt>
                <c:pt idx="66742">
                  <c:v>66742</c:v>
                </c:pt>
                <c:pt idx="66743">
                  <c:v>66743</c:v>
                </c:pt>
                <c:pt idx="66744">
                  <c:v>66744</c:v>
                </c:pt>
                <c:pt idx="66745">
                  <c:v>66745</c:v>
                </c:pt>
                <c:pt idx="66746">
                  <c:v>66746</c:v>
                </c:pt>
                <c:pt idx="66747">
                  <c:v>66747</c:v>
                </c:pt>
                <c:pt idx="66748">
                  <c:v>66748</c:v>
                </c:pt>
                <c:pt idx="66749">
                  <c:v>66749</c:v>
                </c:pt>
                <c:pt idx="66750">
                  <c:v>66750</c:v>
                </c:pt>
                <c:pt idx="66751">
                  <c:v>66751</c:v>
                </c:pt>
                <c:pt idx="66752">
                  <c:v>66752</c:v>
                </c:pt>
                <c:pt idx="66753">
                  <c:v>66753</c:v>
                </c:pt>
                <c:pt idx="66754">
                  <c:v>66754</c:v>
                </c:pt>
                <c:pt idx="66755">
                  <c:v>66755</c:v>
                </c:pt>
                <c:pt idx="66756">
                  <c:v>66756</c:v>
                </c:pt>
                <c:pt idx="66757">
                  <c:v>66757</c:v>
                </c:pt>
                <c:pt idx="66758">
                  <c:v>66758</c:v>
                </c:pt>
                <c:pt idx="66759">
                  <c:v>66759</c:v>
                </c:pt>
                <c:pt idx="66760">
                  <c:v>66760</c:v>
                </c:pt>
                <c:pt idx="66761">
                  <c:v>66761</c:v>
                </c:pt>
                <c:pt idx="66762">
                  <c:v>66762</c:v>
                </c:pt>
                <c:pt idx="66763">
                  <c:v>66763</c:v>
                </c:pt>
                <c:pt idx="66764">
                  <c:v>66764</c:v>
                </c:pt>
                <c:pt idx="66765">
                  <c:v>66765</c:v>
                </c:pt>
                <c:pt idx="66766">
                  <c:v>66766</c:v>
                </c:pt>
                <c:pt idx="66767">
                  <c:v>66767</c:v>
                </c:pt>
                <c:pt idx="66768">
                  <c:v>66768</c:v>
                </c:pt>
                <c:pt idx="66769">
                  <c:v>66769</c:v>
                </c:pt>
                <c:pt idx="66770">
                  <c:v>66770</c:v>
                </c:pt>
                <c:pt idx="66771">
                  <c:v>66771</c:v>
                </c:pt>
                <c:pt idx="66772">
                  <c:v>66772</c:v>
                </c:pt>
                <c:pt idx="66773">
                  <c:v>66773</c:v>
                </c:pt>
                <c:pt idx="66774">
                  <c:v>66774</c:v>
                </c:pt>
                <c:pt idx="66775">
                  <c:v>66775</c:v>
                </c:pt>
                <c:pt idx="66776">
                  <c:v>66776</c:v>
                </c:pt>
                <c:pt idx="66777">
                  <c:v>66777</c:v>
                </c:pt>
                <c:pt idx="66778">
                  <c:v>66778</c:v>
                </c:pt>
                <c:pt idx="66779">
                  <c:v>66779</c:v>
                </c:pt>
                <c:pt idx="66780">
                  <c:v>66780</c:v>
                </c:pt>
                <c:pt idx="66781">
                  <c:v>66781</c:v>
                </c:pt>
                <c:pt idx="66782">
                  <c:v>66782</c:v>
                </c:pt>
                <c:pt idx="66783">
                  <c:v>66783</c:v>
                </c:pt>
                <c:pt idx="66784">
                  <c:v>66784</c:v>
                </c:pt>
                <c:pt idx="66785">
                  <c:v>66785</c:v>
                </c:pt>
                <c:pt idx="66786">
                  <c:v>66786</c:v>
                </c:pt>
                <c:pt idx="66787">
                  <c:v>66787</c:v>
                </c:pt>
                <c:pt idx="66788">
                  <c:v>66788</c:v>
                </c:pt>
                <c:pt idx="66789">
                  <c:v>66789</c:v>
                </c:pt>
                <c:pt idx="66790">
                  <c:v>66790</c:v>
                </c:pt>
                <c:pt idx="66791">
                  <c:v>66791</c:v>
                </c:pt>
                <c:pt idx="66792">
                  <c:v>66792</c:v>
                </c:pt>
                <c:pt idx="66793">
                  <c:v>66793</c:v>
                </c:pt>
                <c:pt idx="66794">
                  <c:v>66794</c:v>
                </c:pt>
                <c:pt idx="66795">
                  <c:v>66795</c:v>
                </c:pt>
                <c:pt idx="66796">
                  <c:v>66796</c:v>
                </c:pt>
                <c:pt idx="66797">
                  <c:v>66797</c:v>
                </c:pt>
                <c:pt idx="66798">
                  <c:v>66798</c:v>
                </c:pt>
                <c:pt idx="66799">
                  <c:v>66799</c:v>
                </c:pt>
                <c:pt idx="66800">
                  <c:v>66800</c:v>
                </c:pt>
                <c:pt idx="66801">
                  <c:v>66801</c:v>
                </c:pt>
                <c:pt idx="66802">
                  <c:v>66802</c:v>
                </c:pt>
                <c:pt idx="66803">
                  <c:v>66803</c:v>
                </c:pt>
                <c:pt idx="66804">
                  <c:v>66804</c:v>
                </c:pt>
                <c:pt idx="66805">
                  <c:v>66805</c:v>
                </c:pt>
                <c:pt idx="66806">
                  <c:v>66806</c:v>
                </c:pt>
                <c:pt idx="66807">
                  <c:v>66807</c:v>
                </c:pt>
                <c:pt idx="66808">
                  <c:v>66808</c:v>
                </c:pt>
                <c:pt idx="66809">
                  <c:v>66809</c:v>
                </c:pt>
                <c:pt idx="66810">
                  <c:v>66810</c:v>
                </c:pt>
                <c:pt idx="66811">
                  <c:v>66811</c:v>
                </c:pt>
                <c:pt idx="66812">
                  <c:v>66812</c:v>
                </c:pt>
                <c:pt idx="66813">
                  <c:v>66813</c:v>
                </c:pt>
                <c:pt idx="66814">
                  <c:v>66814</c:v>
                </c:pt>
                <c:pt idx="66815">
                  <c:v>66815</c:v>
                </c:pt>
                <c:pt idx="66816">
                  <c:v>66816</c:v>
                </c:pt>
                <c:pt idx="66817">
                  <c:v>66817</c:v>
                </c:pt>
                <c:pt idx="66818">
                  <c:v>66818</c:v>
                </c:pt>
                <c:pt idx="66819">
                  <c:v>66819</c:v>
                </c:pt>
                <c:pt idx="66820">
                  <c:v>66820</c:v>
                </c:pt>
                <c:pt idx="66821">
                  <c:v>66821</c:v>
                </c:pt>
                <c:pt idx="66822">
                  <c:v>66822</c:v>
                </c:pt>
                <c:pt idx="66823">
                  <c:v>66823</c:v>
                </c:pt>
                <c:pt idx="66824">
                  <c:v>66824</c:v>
                </c:pt>
                <c:pt idx="66825">
                  <c:v>66825</c:v>
                </c:pt>
                <c:pt idx="66826">
                  <c:v>66826</c:v>
                </c:pt>
                <c:pt idx="66827">
                  <c:v>66827</c:v>
                </c:pt>
                <c:pt idx="66828">
                  <c:v>66828</c:v>
                </c:pt>
                <c:pt idx="66829">
                  <c:v>66829</c:v>
                </c:pt>
                <c:pt idx="66830">
                  <c:v>66830</c:v>
                </c:pt>
                <c:pt idx="66831">
                  <c:v>66831</c:v>
                </c:pt>
                <c:pt idx="66832">
                  <c:v>66832</c:v>
                </c:pt>
                <c:pt idx="66833">
                  <c:v>66833</c:v>
                </c:pt>
                <c:pt idx="66834">
                  <c:v>66834</c:v>
                </c:pt>
                <c:pt idx="66835">
                  <c:v>66835</c:v>
                </c:pt>
                <c:pt idx="66836">
                  <c:v>66836</c:v>
                </c:pt>
                <c:pt idx="66837">
                  <c:v>66837</c:v>
                </c:pt>
                <c:pt idx="66838">
                  <c:v>66838</c:v>
                </c:pt>
                <c:pt idx="66839">
                  <c:v>66839</c:v>
                </c:pt>
                <c:pt idx="66840">
                  <c:v>66840</c:v>
                </c:pt>
                <c:pt idx="66841">
                  <c:v>66841</c:v>
                </c:pt>
                <c:pt idx="66842">
                  <c:v>66842</c:v>
                </c:pt>
                <c:pt idx="66843">
                  <c:v>66843</c:v>
                </c:pt>
                <c:pt idx="66844">
                  <c:v>66844</c:v>
                </c:pt>
                <c:pt idx="66845">
                  <c:v>66845</c:v>
                </c:pt>
                <c:pt idx="66846">
                  <c:v>66846</c:v>
                </c:pt>
                <c:pt idx="66847">
                  <c:v>66847</c:v>
                </c:pt>
                <c:pt idx="66848">
                  <c:v>66848</c:v>
                </c:pt>
                <c:pt idx="66849">
                  <c:v>66849</c:v>
                </c:pt>
                <c:pt idx="66850">
                  <c:v>66850</c:v>
                </c:pt>
                <c:pt idx="66851">
                  <c:v>66851</c:v>
                </c:pt>
                <c:pt idx="66852">
                  <c:v>66852</c:v>
                </c:pt>
                <c:pt idx="66853">
                  <c:v>66853</c:v>
                </c:pt>
                <c:pt idx="66854">
                  <c:v>66854</c:v>
                </c:pt>
                <c:pt idx="66855">
                  <c:v>66855</c:v>
                </c:pt>
                <c:pt idx="66856">
                  <c:v>66856</c:v>
                </c:pt>
                <c:pt idx="66857">
                  <c:v>66857</c:v>
                </c:pt>
                <c:pt idx="66858">
                  <c:v>66858</c:v>
                </c:pt>
                <c:pt idx="66859">
                  <c:v>66859</c:v>
                </c:pt>
                <c:pt idx="66860">
                  <c:v>66860</c:v>
                </c:pt>
                <c:pt idx="66861">
                  <c:v>66861</c:v>
                </c:pt>
                <c:pt idx="66862">
                  <c:v>66862</c:v>
                </c:pt>
                <c:pt idx="66863">
                  <c:v>66863</c:v>
                </c:pt>
                <c:pt idx="66864">
                  <c:v>66864</c:v>
                </c:pt>
                <c:pt idx="66865">
                  <c:v>66865</c:v>
                </c:pt>
                <c:pt idx="66866">
                  <c:v>66866</c:v>
                </c:pt>
                <c:pt idx="66867">
                  <c:v>66867</c:v>
                </c:pt>
                <c:pt idx="66868">
                  <c:v>66868</c:v>
                </c:pt>
                <c:pt idx="66869">
                  <c:v>66869</c:v>
                </c:pt>
                <c:pt idx="66870">
                  <c:v>66870</c:v>
                </c:pt>
                <c:pt idx="66871">
                  <c:v>66871</c:v>
                </c:pt>
                <c:pt idx="66872">
                  <c:v>66872</c:v>
                </c:pt>
                <c:pt idx="66873">
                  <c:v>66873</c:v>
                </c:pt>
                <c:pt idx="66874">
                  <c:v>66874</c:v>
                </c:pt>
                <c:pt idx="66875">
                  <c:v>66875</c:v>
                </c:pt>
                <c:pt idx="66876">
                  <c:v>66876</c:v>
                </c:pt>
                <c:pt idx="66877">
                  <c:v>66877</c:v>
                </c:pt>
                <c:pt idx="66878">
                  <c:v>66878</c:v>
                </c:pt>
                <c:pt idx="66879">
                  <c:v>66879</c:v>
                </c:pt>
                <c:pt idx="66880">
                  <c:v>66880</c:v>
                </c:pt>
                <c:pt idx="66881">
                  <c:v>66881</c:v>
                </c:pt>
                <c:pt idx="66882">
                  <c:v>66882</c:v>
                </c:pt>
                <c:pt idx="66883">
                  <c:v>66883</c:v>
                </c:pt>
                <c:pt idx="66884">
                  <c:v>66884</c:v>
                </c:pt>
                <c:pt idx="66885">
                  <c:v>66885</c:v>
                </c:pt>
                <c:pt idx="66886">
                  <c:v>66886</c:v>
                </c:pt>
                <c:pt idx="66887">
                  <c:v>66887</c:v>
                </c:pt>
                <c:pt idx="66888">
                  <c:v>66888</c:v>
                </c:pt>
                <c:pt idx="66889">
                  <c:v>66889</c:v>
                </c:pt>
                <c:pt idx="66890">
                  <c:v>66890</c:v>
                </c:pt>
                <c:pt idx="66891">
                  <c:v>66891</c:v>
                </c:pt>
                <c:pt idx="66892">
                  <c:v>66892</c:v>
                </c:pt>
                <c:pt idx="66893">
                  <c:v>66893</c:v>
                </c:pt>
                <c:pt idx="66894">
                  <c:v>66894</c:v>
                </c:pt>
                <c:pt idx="66895">
                  <c:v>66895</c:v>
                </c:pt>
                <c:pt idx="66896">
                  <c:v>66896</c:v>
                </c:pt>
                <c:pt idx="66897">
                  <c:v>66897</c:v>
                </c:pt>
                <c:pt idx="66898">
                  <c:v>66898</c:v>
                </c:pt>
                <c:pt idx="66899">
                  <c:v>66899</c:v>
                </c:pt>
                <c:pt idx="66900">
                  <c:v>66900</c:v>
                </c:pt>
                <c:pt idx="66901">
                  <c:v>66901</c:v>
                </c:pt>
                <c:pt idx="66902">
                  <c:v>66902</c:v>
                </c:pt>
                <c:pt idx="66903">
                  <c:v>66903</c:v>
                </c:pt>
                <c:pt idx="66904">
                  <c:v>66904</c:v>
                </c:pt>
                <c:pt idx="66905">
                  <c:v>66905</c:v>
                </c:pt>
                <c:pt idx="66906">
                  <c:v>66906</c:v>
                </c:pt>
                <c:pt idx="66907">
                  <c:v>66907</c:v>
                </c:pt>
                <c:pt idx="66908">
                  <c:v>66908</c:v>
                </c:pt>
                <c:pt idx="66909">
                  <c:v>66909</c:v>
                </c:pt>
                <c:pt idx="66910">
                  <c:v>66910</c:v>
                </c:pt>
                <c:pt idx="66911">
                  <c:v>66911</c:v>
                </c:pt>
                <c:pt idx="66912">
                  <c:v>66912</c:v>
                </c:pt>
                <c:pt idx="66913">
                  <c:v>66913</c:v>
                </c:pt>
                <c:pt idx="66914">
                  <c:v>66914</c:v>
                </c:pt>
                <c:pt idx="66915">
                  <c:v>66915</c:v>
                </c:pt>
                <c:pt idx="66916">
                  <c:v>66916</c:v>
                </c:pt>
                <c:pt idx="66917">
                  <c:v>66917</c:v>
                </c:pt>
                <c:pt idx="66918">
                  <c:v>66918</c:v>
                </c:pt>
                <c:pt idx="66919">
                  <c:v>66919</c:v>
                </c:pt>
                <c:pt idx="66920">
                  <c:v>66920</c:v>
                </c:pt>
                <c:pt idx="66921">
                  <c:v>66921</c:v>
                </c:pt>
                <c:pt idx="66922">
                  <c:v>66922</c:v>
                </c:pt>
                <c:pt idx="66923">
                  <c:v>66923</c:v>
                </c:pt>
                <c:pt idx="66924">
                  <c:v>66924</c:v>
                </c:pt>
                <c:pt idx="66925">
                  <c:v>66925</c:v>
                </c:pt>
                <c:pt idx="66926">
                  <c:v>66926</c:v>
                </c:pt>
                <c:pt idx="66927">
                  <c:v>66927</c:v>
                </c:pt>
                <c:pt idx="66928">
                  <c:v>66928</c:v>
                </c:pt>
                <c:pt idx="66929">
                  <c:v>66929</c:v>
                </c:pt>
                <c:pt idx="66930">
                  <c:v>66930</c:v>
                </c:pt>
                <c:pt idx="66931">
                  <c:v>66931</c:v>
                </c:pt>
                <c:pt idx="66932">
                  <c:v>66932</c:v>
                </c:pt>
                <c:pt idx="66933">
                  <c:v>66933</c:v>
                </c:pt>
                <c:pt idx="66934">
                  <c:v>66934</c:v>
                </c:pt>
                <c:pt idx="66935">
                  <c:v>66935</c:v>
                </c:pt>
                <c:pt idx="66936">
                  <c:v>66936</c:v>
                </c:pt>
                <c:pt idx="66937">
                  <c:v>66937</c:v>
                </c:pt>
                <c:pt idx="66938">
                  <c:v>66938</c:v>
                </c:pt>
                <c:pt idx="66939">
                  <c:v>66939</c:v>
                </c:pt>
                <c:pt idx="66940">
                  <c:v>66940</c:v>
                </c:pt>
                <c:pt idx="66941">
                  <c:v>66941</c:v>
                </c:pt>
                <c:pt idx="66942">
                  <c:v>66942</c:v>
                </c:pt>
                <c:pt idx="66943">
                  <c:v>66943</c:v>
                </c:pt>
                <c:pt idx="66944">
                  <c:v>66944</c:v>
                </c:pt>
                <c:pt idx="66945">
                  <c:v>66945</c:v>
                </c:pt>
                <c:pt idx="66946">
                  <c:v>66946</c:v>
                </c:pt>
                <c:pt idx="66947">
                  <c:v>66947</c:v>
                </c:pt>
                <c:pt idx="66948">
                  <c:v>66948</c:v>
                </c:pt>
                <c:pt idx="66949">
                  <c:v>66949</c:v>
                </c:pt>
                <c:pt idx="66950">
                  <c:v>66950</c:v>
                </c:pt>
                <c:pt idx="66951">
                  <c:v>66951</c:v>
                </c:pt>
                <c:pt idx="66952">
                  <c:v>66952</c:v>
                </c:pt>
                <c:pt idx="66953">
                  <c:v>66953</c:v>
                </c:pt>
                <c:pt idx="66954">
                  <c:v>66954</c:v>
                </c:pt>
                <c:pt idx="66955">
                  <c:v>66955</c:v>
                </c:pt>
                <c:pt idx="66956">
                  <c:v>66956</c:v>
                </c:pt>
                <c:pt idx="66957">
                  <c:v>66957</c:v>
                </c:pt>
                <c:pt idx="66958">
                  <c:v>66958</c:v>
                </c:pt>
                <c:pt idx="66959">
                  <c:v>66959</c:v>
                </c:pt>
                <c:pt idx="66960">
                  <c:v>66960</c:v>
                </c:pt>
                <c:pt idx="66961">
                  <c:v>66961</c:v>
                </c:pt>
                <c:pt idx="66962">
                  <c:v>66962</c:v>
                </c:pt>
                <c:pt idx="66963">
                  <c:v>66963</c:v>
                </c:pt>
                <c:pt idx="66964">
                  <c:v>66964</c:v>
                </c:pt>
                <c:pt idx="66965">
                  <c:v>66965</c:v>
                </c:pt>
                <c:pt idx="66966">
                  <c:v>66966</c:v>
                </c:pt>
                <c:pt idx="66967">
                  <c:v>66967</c:v>
                </c:pt>
                <c:pt idx="66968">
                  <c:v>66968</c:v>
                </c:pt>
                <c:pt idx="66969">
                  <c:v>66969</c:v>
                </c:pt>
                <c:pt idx="66970">
                  <c:v>66970</c:v>
                </c:pt>
                <c:pt idx="66971">
                  <c:v>66971</c:v>
                </c:pt>
                <c:pt idx="66972">
                  <c:v>66972</c:v>
                </c:pt>
                <c:pt idx="66973">
                  <c:v>66973</c:v>
                </c:pt>
                <c:pt idx="66974">
                  <c:v>66974</c:v>
                </c:pt>
                <c:pt idx="66975">
                  <c:v>66975</c:v>
                </c:pt>
                <c:pt idx="66976">
                  <c:v>66976</c:v>
                </c:pt>
                <c:pt idx="66977">
                  <c:v>66977</c:v>
                </c:pt>
                <c:pt idx="66978">
                  <c:v>66978</c:v>
                </c:pt>
                <c:pt idx="66979">
                  <c:v>66979</c:v>
                </c:pt>
                <c:pt idx="66980">
                  <c:v>66980</c:v>
                </c:pt>
                <c:pt idx="66981">
                  <c:v>66981</c:v>
                </c:pt>
                <c:pt idx="66982">
                  <c:v>66982</c:v>
                </c:pt>
                <c:pt idx="66983">
                  <c:v>66983</c:v>
                </c:pt>
                <c:pt idx="66984">
                  <c:v>66984</c:v>
                </c:pt>
                <c:pt idx="66985">
                  <c:v>66985</c:v>
                </c:pt>
                <c:pt idx="66986">
                  <c:v>66986</c:v>
                </c:pt>
                <c:pt idx="66987">
                  <c:v>66987</c:v>
                </c:pt>
                <c:pt idx="66988">
                  <c:v>66988</c:v>
                </c:pt>
                <c:pt idx="66989">
                  <c:v>66989</c:v>
                </c:pt>
                <c:pt idx="66990">
                  <c:v>66990</c:v>
                </c:pt>
                <c:pt idx="66991">
                  <c:v>66991</c:v>
                </c:pt>
                <c:pt idx="66992">
                  <c:v>66992</c:v>
                </c:pt>
                <c:pt idx="66993">
                  <c:v>66993</c:v>
                </c:pt>
                <c:pt idx="66994">
                  <c:v>66994</c:v>
                </c:pt>
                <c:pt idx="66995">
                  <c:v>66995</c:v>
                </c:pt>
                <c:pt idx="66996">
                  <c:v>66996</c:v>
                </c:pt>
                <c:pt idx="66997">
                  <c:v>66997</c:v>
                </c:pt>
                <c:pt idx="66998">
                  <c:v>66998</c:v>
                </c:pt>
                <c:pt idx="66999">
                  <c:v>66999</c:v>
                </c:pt>
                <c:pt idx="67000">
                  <c:v>67000</c:v>
                </c:pt>
                <c:pt idx="67001">
                  <c:v>67001</c:v>
                </c:pt>
                <c:pt idx="67002">
                  <c:v>67002</c:v>
                </c:pt>
                <c:pt idx="67003">
                  <c:v>67003</c:v>
                </c:pt>
                <c:pt idx="67004">
                  <c:v>67004</c:v>
                </c:pt>
                <c:pt idx="67005">
                  <c:v>67005</c:v>
                </c:pt>
                <c:pt idx="67006">
                  <c:v>67006</c:v>
                </c:pt>
                <c:pt idx="67007">
                  <c:v>67007</c:v>
                </c:pt>
                <c:pt idx="67008">
                  <c:v>67008</c:v>
                </c:pt>
                <c:pt idx="67009">
                  <c:v>67009</c:v>
                </c:pt>
                <c:pt idx="67010">
                  <c:v>67010</c:v>
                </c:pt>
                <c:pt idx="67011">
                  <c:v>67011</c:v>
                </c:pt>
                <c:pt idx="67012">
                  <c:v>67012</c:v>
                </c:pt>
                <c:pt idx="67013">
                  <c:v>67013</c:v>
                </c:pt>
                <c:pt idx="67014">
                  <c:v>67014</c:v>
                </c:pt>
                <c:pt idx="67015">
                  <c:v>67015</c:v>
                </c:pt>
                <c:pt idx="67016">
                  <c:v>67016</c:v>
                </c:pt>
                <c:pt idx="67017">
                  <c:v>67017</c:v>
                </c:pt>
                <c:pt idx="67018">
                  <c:v>67018</c:v>
                </c:pt>
                <c:pt idx="67019">
                  <c:v>67019</c:v>
                </c:pt>
                <c:pt idx="67020">
                  <c:v>67020</c:v>
                </c:pt>
                <c:pt idx="67021">
                  <c:v>67021</c:v>
                </c:pt>
                <c:pt idx="67022">
                  <c:v>67022</c:v>
                </c:pt>
                <c:pt idx="67023">
                  <c:v>67023</c:v>
                </c:pt>
                <c:pt idx="67024">
                  <c:v>67024</c:v>
                </c:pt>
                <c:pt idx="67025">
                  <c:v>67025</c:v>
                </c:pt>
                <c:pt idx="67026">
                  <c:v>67026</c:v>
                </c:pt>
                <c:pt idx="67027">
                  <c:v>67027</c:v>
                </c:pt>
                <c:pt idx="67028">
                  <c:v>67028</c:v>
                </c:pt>
                <c:pt idx="67029">
                  <c:v>67029</c:v>
                </c:pt>
                <c:pt idx="67030">
                  <c:v>67030</c:v>
                </c:pt>
                <c:pt idx="67031">
                  <c:v>67031</c:v>
                </c:pt>
                <c:pt idx="67032">
                  <c:v>67032</c:v>
                </c:pt>
                <c:pt idx="67033">
                  <c:v>67033</c:v>
                </c:pt>
                <c:pt idx="67034">
                  <c:v>67034</c:v>
                </c:pt>
                <c:pt idx="67035">
                  <c:v>67035</c:v>
                </c:pt>
                <c:pt idx="67036">
                  <c:v>67036</c:v>
                </c:pt>
                <c:pt idx="67037">
                  <c:v>67037</c:v>
                </c:pt>
                <c:pt idx="67038">
                  <c:v>67038</c:v>
                </c:pt>
                <c:pt idx="67039">
                  <c:v>67039</c:v>
                </c:pt>
                <c:pt idx="67040">
                  <c:v>67040</c:v>
                </c:pt>
                <c:pt idx="67041">
                  <c:v>67041</c:v>
                </c:pt>
                <c:pt idx="67042">
                  <c:v>67042</c:v>
                </c:pt>
                <c:pt idx="67043">
                  <c:v>67043</c:v>
                </c:pt>
                <c:pt idx="67044">
                  <c:v>67044</c:v>
                </c:pt>
                <c:pt idx="67045">
                  <c:v>67045</c:v>
                </c:pt>
                <c:pt idx="67046">
                  <c:v>67046</c:v>
                </c:pt>
                <c:pt idx="67047">
                  <c:v>67047</c:v>
                </c:pt>
                <c:pt idx="67048">
                  <c:v>67048</c:v>
                </c:pt>
                <c:pt idx="67049">
                  <c:v>67049</c:v>
                </c:pt>
                <c:pt idx="67050">
                  <c:v>67050</c:v>
                </c:pt>
                <c:pt idx="67051">
                  <c:v>67051</c:v>
                </c:pt>
                <c:pt idx="67052">
                  <c:v>67052</c:v>
                </c:pt>
                <c:pt idx="67053">
                  <c:v>67053</c:v>
                </c:pt>
                <c:pt idx="67054">
                  <c:v>67054</c:v>
                </c:pt>
                <c:pt idx="67055">
                  <c:v>67055</c:v>
                </c:pt>
                <c:pt idx="67056">
                  <c:v>67056</c:v>
                </c:pt>
                <c:pt idx="67057">
                  <c:v>67057</c:v>
                </c:pt>
                <c:pt idx="67058">
                  <c:v>67058</c:v>
                </c:pt>
                <c:pt idx="67059">
                  <c:v>67059</c:v>
                </c:pt>
                <c:pt idx="67060">
                  <c:v>67060</c:v>
                </c:pt>
                <c:pt idx="67061">
                  <c:v>67061</c:v>
                </c:pt>
                <c:pt idx="67062">
                  <c:v>67062</c:v>
                </c:pt>
                <c:pt idx="67063">
                  <c:v>67063</c:v>
                </c:pt>
                <c:pt idx="67064">
                  <c:v>67064</c:v>
                </c:pt>
                <c:pt idx="67065">
                  <c:v>67065</c:v>
                </c:pt>
                <c:pt idx="67066">
                  <c:v>67066</c:v>
                </c:pt>
                <c:pt idx="67067">
                  <c:v>67067</c:v>
                </c:pt>
                <c:pt idx="67068">
                  <c:v>67068</c:v>
                </c:pt>
                <c:pt idx="67069">
                  <c:v>67069</c:v>
                </c:pt>
                <c:pt idx="67070">
                  <c:v>67070</c:v>
                </c:pt>
                <c:pt idx="67071">
                  <c:v>67071</c:v>
                </c:pt>
                <c:pt idx="67072">
                  <c:v>67072</c:v>
                </c:pt>
                <c:pt idx="67073">
                  <c:v>67073</c:v>
                </c:pt>
                <c:pt idx="67074">
                  <c:v>67074</c:v>
                </c:pt>
                <c:pt idx="67075">
                  <c:v>67075</c:v>
                </c:pt>
                <c:pt idx="67076">
                  <c:v>67076</c:v>
                </c:pt>
                <c:pt idx="67077">
                  <c:v>67077</c:v>
                </c:pt>
                <c:pt idx="67078">
                  <c:v>67078</c:v>
                </c:pt>
                <c:pt idx="67079">
                  <c:v>67079</c:v>
                </c:pt>
                <c:pt idx="67080">
                  <c:v>67080</c:v>
                </c:pt>
                <c:pt idx="67081">
                  <c:v>67081</c:v>
                </c:pt>
                <c:pt idx="67082">
                  <c:v>67082</c:v>
                </c:pt>
                <c:pt idx="67083">
                  <c:v>67083</c:v>
                </c:pt>
                <c:pt idx="67084">
                  <c:v>67084</c:v>
                </c:pt>
                <c:pt idx="67085">
                  <c:v>67085</c:v>
                </c:pt>
                <c:pt idx="67086">
                  <c:v>67086</c:v>
                </c:pt>
                <c:pt idx="67087">
                  <c:v>67087</c:v>
                </c:pt>
                <c:pt idx="67088">
                  <c:v>67088</c:v>
                </c:pt>
                <c:pt idx="67089">
                  <c:v>67089</c:v>
                </c:pt>
                <c:pt idx="67090">
                  <c:v>67090</c:v>
                </c:pt>
                <c:pt idx="67091">
                  <c:v>67091</c:v>
                </c:pt>
                <c:pt idx="67092">
                  <c:v>67092</c:v>
                </c:pt>
                <c:pt idx="67093">
                  <c:v>67093</c:v>
                </c:pt>
                <c:pt idx="67094">
                  <c:v>67094</c:v>
                </c:pt>
                <c:pt idx="67095">
                  <c:v>67095</c:v>
                </c:pt>
                <c:pt idx="67096">
                  <c:v>67096</c:v>
                </c:pt>
                <c:pt idx="67097">
                  <c:v>67097</c:v>
                </c:pt>
                <c:pt idx="67098">
                  <c:v>67098</c:v>
                </c:pt>
                <c:pt idx="67099">
                  <c:v>67099</c:v>
                </c:pt>
                <c:pt idx="67100">
                  <c:v>67100</c:v>
                </c:pt>
                <c:pt idx="67101">
                  <c:v>67101</c:v>
                </c:pt>
                <c:pt idx="67102">
                  <c:v>67102</c:v>
                </c:pt>
                <c:pt idx="67103">
                  <c:v>67103</c:v>
                </c:pt>
                <c:pt idx="67104">
                  <c:v>67104</c:v>
                </c:pt>
                <c:pt idx="67105">
                  <c:v>67105</c:v>
                </c:pt>
                <c:pt idx="67106">
                  <c:v>67106</c:v>
                </c:pt>
                <c:pt idx="67107">
                  <c:v>67107</c:v>
                </c:pt>
                <c:pt idx="67108">
                  <c:v>67108</c:v>
                </c:pt>
                <c:pt idx="67109">
                  <c:v>67109</c:v>
                </c:pt>
                <c:pt idx="67110">
                  <c:v>67110</c:v>
                </c:pt>
                <c:pt idx="67111">
                  <c:v>67111</c:v>
                </c:pt>
                <c:pt idx="67112">
                  <c:v>67112</c:v>
                </c:pt>
                <c:pt idx="67113">
                  <c:v>67113</c:v>
                </c:pt>
                <c:pt idx="67114">
                  <c:v>67114</c:v>
                </c:pt>
                <c:pt idx="67115">
                  <c:v>67115</c:v>
                </c:pt>
                <c:pt idx="67116">
                  <c:v>67116</c:v>
                </c:pt>
                <c:pt idx="67117">
                  <c:v>67117</c:v>
                </c:pt>
                <c:pt idx="67118">
                  <c:v>67118</c:v>
                </c:pt>
                <c:pt idx="67119">
                  <c:v>67119</c:v>
                </c:pt>
                <c:pt idx="67120">
                  <c:v>67120</c:v>
                </c:pt>
                <c:pt idx="67121">
                  <c:v>67121</c:v>
                </c:pt>
                <c:pt idx="67122">
                  <c:v>67122</c:v>
                </c:pt>
                <c:pt idx="67123">
                  <c:v>67123</c:v>
                </c:pt>
                <c:pt idx="67124">
                  <c:v>67124</c:v>
                </c:pt>
                <c:pt idx="67125">
                  <c:v>67125</c:v>
                </c:pt>
                <c:pt idx="67126">
                  <c:v>67126</c:v>
                </c:pt>
                <c:pt idx="67127">
                  <c:v>67127</c:v>
                </c:pt>
                <c:pt idx="67128">
                  <c:v>67128</c:v>
                </c:pt>
                <c:pt idx="67129">
                  <c:v>67129</c:v>
                </c:pt>
                <c:pt idx="67130">
                  <c:v>67130</c:v>
                </c:pt>
                <c:pt idx="67131">
                  <c:v>67131</c:v>
                </c:pt>
                <c:pt idx="67132">
                  <c:v>67132</c:v>
                </c:pt>
                <c:pt idx="67133">
                  <c:v>67133</c:v>
                </c:pt>
                <c:pt idx="67134">
                  <c:v>67134</c:v>
                </c:pt>
                <c:pt idx="67135">
                  <c:v>67135</c:v>
                </c:pt>
                <c:pt idx="67136">
                  <c:v>67136</c:v>
                </c:pt>
                <c:pt idx="67137">
                  <c:v>67137</c:v>
                </c:pt>
                <c:pt idx="67138">
                  <c:v>67138</c:v>
                </c:pt>
                <c:pt idx="67139">
                  <c:v>67139</c:v>
                </c:pt>
                <c:pt idx="67140">
                  <c:v>67140</c:v>
                </c:pt>
                <c:pt idx="67141">
                  <c:v>67141</c:v>
                </c:pt>
                <c:pt idx="67142">
                  <c:v>67142</c:v>
                </c:pt>
                <c:pt idx="67143">
                  <c:v>67143</c:v>
                </c:pt>
                <c:pt idx="67144">
                  <c:v>67144</c:v>
                </c:pt>
                <c:pt idx="67145">
                  <c:v>67145</c:v>
                </c:pt>
                <c:pt idx="67146">
                  <c:v>67146</c:v>
                </c:pt>
                <c:pt idx="67147">
                  <c:v>67147</c:v>
                </c:pt>
                <c:pt idx="67148">
                  <c:v>67148</c:v>
                </c:pt>
                <c:pt idx="67149">
                  <c:v>67149</c:v>
                </c:pt>
                <c:pt idx="67150">
                  <c:v>67150</c:v>
                </c:pt>
                <c:pt idx="67151">
                  <c:v>67151</c:v>
                </c:pt>
                <c:pt idx="67152">
                  <c:v>67152</c:v>
                </c:pt>
                <c:pt idx="67153">
                  <c:v>67153</c:v>
                </c:pt>
                <c:pt idx="67154">
                  <c:v>67154</c:v>
                </c:pt>
                <c:pt idx="67155">
                  <c:v>67155</c:v>
                </c:pt>
                <c:pt idx="67156">
                  <c:v>67156</c:v>
                </c:pt>
                <c:pt idx="67157">
                  <c:v>67157</c:v>
                </c:pt>
                <c:pt idx="67158">
                  <c:v>67158</c:v>
                </c:pt>
                <c:pt idx="67159">
                  <c:v>67159</c:v>
                </c:pt>
                <c:pt idx="67160">
                  <c:v>67160</c:v>
                </c:pt>
                <c:pt idx="67161">
                  <c:v>67161</c:v>
                </c:pt>
                <c:pt idx="67162">
                  <c:v>67162</c:v>
                </c:pt>
                <c:pt idx="67163">
                  <c:v>67163</c:v>
                </c:pt>
                <c:pt idx="67164">
                  <c:v>67164</c:v>
                </c:pt>
                <c:pt idx="67165">
                  <c:v>67165</c:v>
                </c:pt>
                <c:pt idx="67166">
                  <c:v>67166</c:v>
                </c:pt>
                <c:pt idx="67167">
                  <c:v>67167</c:v>
                </c:pt>
                <c:pt idx="67168">
                  <c:v>67168</c:v>
                </c:pt>
                <c:pt idx="67169">
                  <c:v>67169</c:v>
                </c:pt>
                <c:pt idx="67170">
                  <c:v>67170</c:v>
                </c:pt>
                <c:pt idx="67171">
                  <c:v>67171</c:v>
                </c:pt>
                <c:pt idx="67172">
                  <c:v>67172</c:v>
                </c:pt>
                <c:pt idx="67173">
                  <c:v>67173</c:v>
                </c:pt>
                <c:pt idx="67174">
                  <c:v>67174</c:v>
                </c:pt>
                <c:pt idx="67175">
                  <c:v>67175</c:v>
                </c:pt>
                <c:pt idx="67176">
                  <c:v>67176</c:v>
                </c:pt>
                <c:pt idx="67177">
                  <c:v>67177</c:v>
                </c:pt>
                <c:pt idx="67178">
                  <c:v>67178</c:v>
                </c:pt>
                <c:pt idx="67179">
                  <c:v>67179</c:v>
                </c:pt>
                <c:pt idx="67180">
                  <c:v>67180</c:v>
                </c:pt>
                <c:pt idx="67181">
                  <c:v>67181</c:v>
                </c:pt>
                <c:pt idx="67182">
                  <c:v>67182</c:v>
                </c:pt>
                <c:pt idx="67183">
                  <c:v>67183</c:v>
                </c:pt>
                <c:pt idx="67184">
                  <c:v>67184</c:v>
                </c:pt>
                <c:pt idx="67185">
                  <c:v>67185</c:v>
                </c:pt>
                <c:pt idx="67186">
                  <c:v>67186</c:v>
                </c:pt>
                <c:pt idx="67187">
                  <c:v>67187</c:v>
                </c:pt>
                <c:pt idx="67188">
                  <c:v>67188</c:v>
                </c:pt>
                <c:pt idx="67189">
                  <c:v>67189</c:v>
                </c:pt>
                <c:pt idx="67190">
                  <c:v>67190</c:v>
                </c:pt>
                <c:pt idx="67191">
                  <c:v>67191</c:v>
                </c:pt>
                <c:pt idx="67192">
                  <c:v>67192</c:v>
                </c:pt>
                <c:pt idx="67193">
                  <c:v>67193</c:v>
                </c:pt>
                <c:pt idx="67194">
                  <c:v>67194</c:v>
                </c:pt>
                <c:pt idx="67195">
                  <c:v>67195</c:v>
                </c:pt>
                <c:pt idx="67196">
                  <c:v>67196</c:v>
                </c:pt>
                <c:pt idx="67197">
                  <c:v>67197</c:v>
                </c:pt>
                <c:pt idx="67198">
                  <c:v>67198</c:v>
                </c:pt>
                <c:pt idx="67199">
                  <c:v>67199</c:v>
                </c:pt>
                <c:pt idx="67200">
                  <c:v>67200</c:v>
                </c:pt>
                <c:pt idx="67201">
                  <c:v>67201</c:v>
                </c:pt>
                <c:pt idx="67202">
                  <c:v>67202</c:v>
                </c:pt>
                <c:pt idx="67203">
                  <c:v>67203</c:v>
                </c:pt>
                <c:pt idx="67204">
                  <c:v>67204</c:v>
                </c:pt>
                <c:pt idx="67205">
                  <c:v>67205</c:v>
                </c:pt>
                <c:pt idx="67206">
                  <c:v>67206</c:v>
                </c:pt>
                <c:pt idx="67207">
                  <c:v>67207</c:v>
                </c:pt>
                <c:pt idx="67208">
                  <c:v>67208</c:v>
                </c:pt>
                <c:pt idx="67209">
                  <c:v>67209</c:v>
                </c:pt>
                <c:pt idx="67210">
                  <c:v>67210</c:v>
                </c:pt>
                <c:pt idx="67211">
                  <c:v>67211</c:v>
                </c:pt>
                <c:pt idx="67212">
                  <c:v>67212</c:v>
                </c:pt>
                <c:pt idx="67213">
                  <c:v>67213</c:v>
                </c:pt>
                <c:pt idx="67214">
                  <c:v>67214</c:v>
                </c:pt>
                <c:pt idx="67215">
                  <c:v>67215</c:v>
                </c:pt>
                <c:pt idx="67216">
                  <c:v>67216</c:v>
                </c:pt>
                <c:pt idx="67217">
                  <c:v>67217</c:v>
                </c:pt>
                <c:pt idx="67218">
                  <c:v>67218</c:v>
                </c:pt>
                <c:pt idx="67219">
                  <c:v>67219</c:v>
                </c:pt>
                <c:pt idx="67220">
                  <c:v>67220</c:v>
                </c:pt>
                <c:pt idx="67221">
                  <c:v>67221</c:v>
                </c:pt>
                <c:pt idx="67222">
                  <c:v>67222</c:v>
                </c:pt>
                <c:pt idx="67223">
                  <c:v>67223</c:v>
                </c:pt>
                <c:pt idx="67224">
                  <c:v>67224</c:v>
                </c:pt>
                <c:pt idx="67225">
                  <c:v>67225</c:v>
                </c:pt>
                <c:pt idx="67226">
                  <c:v>67226</c:v>
                </c:pt>
                <c:pt idx="67227">
                  <c:v>67227</c:v>
                </c:pt>
                <c:pt idx="67228">
                  <c:v>67228</c:v>
                </c:pt>
                <c:pt idx="67229">
                  <c:v>67229</c:v>
                </c:pt>
                <c:pt idx="67230">
                  <c:v>67230</c:v>
                </c:pt>
                <c:pt idx="67231">
                  <c:v>67231</c:v>
                </c:pt>
                <c:pt idx="67232">
                  <c:v>67232</c:v>
                </c:pt>
                <c:pt idx="67233">
                  <c:v>67233</c:v>
                </c:pt>
                <c:pt idx="67234">
                  <c:v>67234</c:v>
                </c:pt>
                <c:pt idx="67235">
                  <c:v>67235</c:v>
                </c:pt>
                <c:pt idx="67236">
                  <c:v>67236</c:v>
                </c:pt>
                <c:pt idx="67237">
                  <c:v>67237</c:v>
                </c:pt>
                <c:pt idx="67238">
                  <c:v>67238</c:v>
                </c:pt>
                <c:pt idx="67239">
                  <c:v>67239</c:v>
                </c:pt>
                <c:pt idx="67240">
                  <c:v>67240</c:v>
                </c:pt>
                <c:pt idx="67241">
                  <c:v>67241</c:v>
                </c:pt>
                <c:pt idx="67242">
                  <c:v>67242</c:v>
                </c:pt>
                <c:pt idx="67243">
                  <c:v>67243</c:v>
                </c:pt>
                <c:pt idx="67244">
                  <c:v>67244</c:v>
                </c:pt>
                <c:pt idx="67245">
                  <c:v>67245</c:v>
                </c:pt>
                <c:pt idx="67246">
                  <c:v>67246</c:v>
                </c:pt>
                <c:pt idx="67247">
                  <c:v>67247</c:v>
                </c:pt>
                <c:pt idx="67248">
                  <c:v>67248</c:v>
                </c:pt>
                <c:pt idx="67249">
                  <c:v>67249</c:v>
                </c:pt>
                <c:pt idx="67250">
                  <c:v>67250</c:v>
                </c:pt>
                <c:pt idx="67251">
                  <c:v>67251</c:v>
                </c:pt>
                <c:pt idx="67252">
                  <c:v>67252</c:v>
                </c:pt>
                <c:pt idx="67253">
                  <c:v>67253</c:v>
                </c:pt>
                <c:pt idx="67254">
                  <c:v>67254</c:v>
                </c:pt>
                <c:pt idx="67255">
                  <c:v>67255</c:v>
                </c:pt>
                <c:pt idx="67256">
                  <c:v>67256</c:v>
                </c:pt>
                <c:pt idx="67257">
                  <c:v>67257</c:v>
                </c:pt>
                <c:pt idx="67258">
                  <c:v>67258</c:v>
                </c:pt>
                <c:pt idx="67259">
                  <c:v>67259</c:v>
                </c:pt>
                <c:pt idx="67260">
                  <c:v>67260</c:v>
                </c:pt>
                <c:pt idx="67261">
                  <c:v>67261</c:v>
                </c:pt>
                <c:pt idx="67262">
                  <c:v>67262</c:v>
                </c:pt>
                <c:pt idx="67263">
                  <c:v>67263</c:v>
                </c:pt>
                <c:pt idx="67264">
                  <c:v>67264</c:v>
                </c:pt>
                <c:pt idx="67265">
                  <c:v>67265</c:v>
                </c:pt>
                <c:pt idx="67266">
                  <c:v>67266</c:v>
                </c:pt>
                <c:pt idx="67267">
                  <c:v>67267</c:v>
                </c:pt>
                <c:pt idx="67268">
                  <c:v>67268</c:v>
                </c:pt>
                <c:pt idx="67269">
                  <c:v>67269</c:v>
                </c:pt>
                <c:pt idx="67270">
                  <c:v>67270</c:v>
                </c:pt>
                <c:pt idx="67271">
                  <c:v>67271</c:v>
                </c:pt>
                <c:pt idx="67272">
                  <c:v>67272</c:v>
                </c:pt>
                <c:pt idx="67273">
                  <c:v>67273</c:v>
                </c:pt>
                <c:pt idx="67274">
                  <c:v>67274</c:v>
                </c:pt>
                <c:pt idx="67275">
                  <c:v>67275</c:v>
                </c:pt>
                <c:pt idx="67276">
                  <c:v>67276</c:v>
                </c:pt>
                <c:pt idx="67277">
                  <c:v>67277</c:v>
                </c:pt>
                <c:pt idx="67278">
                  <c:v>67278</c:v>
                </c:pt>
                <c:pt idx="67279">
                  <c:v>67279</c:v>
                </c:pt>
                <c:pt idx="67280">
                  <c:v>67280</c:v>
                </c:pt>
                <c:pt idx="67281">
                  <c:v>67281</c:v>
                </c:pt>
                <c:pt idx="67282">
                  <c:v>67282</c:v>
                </c:pt>
                <c:pt idx="67283">
                  <c:v>67283</c:v>
                </c:pt>
                <c:pt idx="67284">
                  <c:v>67284</c:v>
                </c:pt>
                <c:pt idx="67285">
                  <c:v>67285</c:v>
                </c:pt>
                <c:pt idx="67286">
                  <c:v>67286</c:v>
                </c:pt>
                <c:pt idx="67287">
                  <c:v>67287</c:v>
                </c:pt>
                <c:pt idx="67288">
                  <c:v>67288</c:v>
                </c:pt>
                <c:pt idx="67289">
                  <c:v>67289</c:v>
                </c:pt>
                <c:pt idx="67290">
                  <c:v>67290</c:v>
                </c:pt>
                <c:pt idx="67291">
                  <c:v>67291</c:v>
                </c:pt>
                <c:pt idx="67292">
                  <c:v>67292</c:v>
                </c:pt>
                <c:pt idx="67293">
                  <c:v>67293</c:v>
                </c:pt>
                <c:pt idx="67294">
                  <c:v>67294</c:v>
                </c:pt>
                <c:pt idx="67295">
                  <c:v>67295</c:v>
                </c:pt>
                <c:pt idx="67296">
                  <c:v>67296</c:v>
                </c:pt>
                <c:pt idx="67297">
                  <c:v>67297</c:v>
                </c:pt>
                <c:pt idx="67298">
                  <c:v>67298</c:v>
                </c:pt>
                <c:pt idx="67299">
                  <c:v>67299</c:v>
                </c:pt>
                <c:pt idx="67300">
                  <c:v>67300</c:v>
                </c:pt>
                <c:pt idx="67301">
                  <c:v>67301</c:v>
                </c:pt>
                <c:pt idx="67302">
                  <c:v>67302</c:v>
                </c:pt>
                <c:pt idx="67303">
                  <c:v>67303</c:v>
                </c:pt>
                <c:pt idx="67304">
                  <c:v>67304</c:v>
                </c:pt>
                <c:pt idx="67305">
                  <c:v>67305</c:v>
                </c:pt>
                <c:pt idx="67306">
                  <c:v>67306</c:v>
                </c:pt>
                <c:pt idx="67307">
                  <c:v>67307</c:v>
                </c:pt>
                <c:pt idx="67308">
                  <c:v>67308</c:v>
                </c:pt>
                <c:pt idx="67309">
                  <c:v>67309</c:v>
                </c:pt>
                <c:pt idx="67310">
                  <c:v>67310</c:v>
                </c:pt>
                <c:pt idx="67311">
                  <c:v>67311</c:v>
                </c:pt>
                <c:pt idx="67312">
                  <c:v>67312</c:v>
                </c:pt>
                <c:pt idx="67313">
                  <c:v>67313</c:v>
                </c:pt>
                <c:pt idx="67314">
                  <c:v>67314</c:v>
                </c:pt>
                <c:pt idx="67315">
                  <c:v>67315</c:v>
                </c:pt>
                <c:pt idx="67316">
                  <c:v>67316</c:v>
                </c:pt>
                <c:pt idx="67317">
                  <c:v>67317</c:v>
                </c:pt>
                <c:pt idx="67318">
                  <c:v>67318</c:v>
                </c:pt>
                <c:pt idx="67319">
                  <c:v>67319</c:v>
                </c:pt>
                <c:pt idx="67320">
                  <c:v>67320</c:v>
                </c:pt>
                <c:pt idx="67321">
                  <c:v>67321</c:v>
                </c:pt>
                <c:pt idx="67322">
                  <c:v>67322</c:v>
                </c:pt>
                <c:pt idx="67323">
                  <c:v>67323</c:v>
                </c:pt>
                <c:pt idx="67324">
                  <c:v>67324</c:v>
                </c:pt>
                <c:pt idx="67325">
                  <c:v>67325</c:v>
                </c:pt>
                <c:pt idx="67326">
                  <c:v>67326</c:v>
                </c:pt>
                <c:pt idx="67327">
                  <c:v>67327</c:v>
                </c:pt>
                <c:pt idx="67328">
                  <c:v>67328</c:v>
                </c:pt>
                <c:pt idx="67329">
                  <c:v>67329</c:v>
                </c:pt>
                <c:pt idx="67330">
                  <c:v>67330</c:v>
                </c:pt>
                <c:pt idx="67331">
                  <c:v>67331</c:v>
                </c:pt>
                <c:pt idx="67332">
                  <c:v>67332</c:v>
                </c:pt>
                <c:pt idx="67333">
                  <c:v>67333</c:v>
                </c:pt>
                <c:pt idx="67334">
                  <c:v>67334</c:v>
                </c:pt>
                <c:pt idx="67335">
                  <c:v>67335</c:v>
                </c:pt>
                <c:pt idx="67336">
                  <c:v>67336</c:v>
                </c:pt>
                <c:pt idx="67337">
                  <c:v>67337</c:v>
                </c:pt>
                <c:pt idx="67338">
                  <c:v>67338</c:v>
                </c:pt>
                <c:pt idx="67339">
                  <c:v>67339</c:v>
                </c:pt>
                <c:pt idx="67340">
                  <c:v>67340</c:v>
                </c:pt>
                <c:pt idx="67341">
                  <c:v>67341</c:v>
                </c:pt>
                <c:pt idx="67342">
                  <c:v>67342</c:v>
                </c:pt>
                <c:pt idx="67343">
                  <c:v>67343</c:v>
                </c:pt>
                <c:pt idx="67344">
                  <c:v>67344</c:v>
                </c:pt>
                <c:pt idx="67345">
                  <c:v>67345</c:v>
                </c:pt>
                <c:pt idx="67346">
                  <c:v>67346</c:v>
                </c:pt>
                <c:pt idx="67347">
                  <c:v>67347</c:v>
                </c:pt>
                <c:pt idx="67348">
                  <c:v>67348</c:v>
                </c:pt>
                <c:pt idx="67349">
                  <c:v>67349</c:v>
                </c:pt>
                <c:pt idx="67350">
                  <c:v>67350</c:v>
                </c:pt>
                <c:pt idx="67351">
                  <c:v>67351</c:v>
                </c:pt>
                <c:pt idx="67352">
                  <c:v>67352</c:v>
                </c:pt>
                <c:pt idx="67353">
                  <c:v>67353</c:v>
                </c:pt>
                <c:pt idx="67354">
                  <c:v>67354</c:v>
                </c:pt>
                <c:pt idx="67355">
                  <c:v>67355</c:v>
                </c:pt>
                <c:pt idx="67356">
                  <c:v>67356</c:v>
                </c:pt>
                <c:pt idx="67357">
                  <c:v>67357</c:v>
                </c:pt>
                <c:pt idx="67358">
                  <c:v>67358</c:v>
                </c:pt>
                <c:pt idx="67359">
                  <c:v>67359</c:v>
                </c:pt>
                <c:pt idx="67360">
                  <c:v>67360</c:v>
                </c:pt>
                <c:pt idx="67361">
                  <c:v>67361</c:v>
                </c:pt>
                <c:pt idx="67362">
                  <c:v>67362</c:v>
                </c:pt>
                <c:pt idx="67363">
                  <c:v>67363</c:v>
                </c:pt>
                <c:pt idx="67364">
                  <c:v>67364</c:v>
                </c:pt>
                <c:pt idx="67365">
                  <c:v>67365</c:v>
                </c:pt>
                <c:pt idx="67366">
                  <c:v>67366</c:v>
                </c:pt>
                <c:pt idx="67367">
                  <c:v>67367</c:v>
                </c:pt>
                <c:pt idx="67368">
                  <c:v>67368</c:v>
                </c:pt>
                <c:pt idx="67369">
                  <c:v>67369</c:v>
                </c:pt>
                <c:pt idx="67370">
                  <c:v>67370</c:v>
                </c:pt>
                <c:pt idx="67371">
                  <c:v>67371</c:v>
                </c:pt>
                <c:pt idx="67372">
                  <c:v>67372</c:v>
                </c:pt>
                <c:pt idx="67373">
                  <c:v>67373</c:v>
                </c:pt>
                <c:pt idx="67374">
                  <c:v>67374</c:v>
                </c:pt>
                <c:pt idx="67375">
                  <c:v>67375</c:v>
                </c:pt>
                <c:pt idx="67376">
                  <c:v>67376</c:v>
                </c:pt>
                <c:pt idx="67377">
                  <c:v>67377</c:v>
                </c:pt>
                <c:pt idx="67378">
                  <c:v>67378</c:v>
                </c:pt>
                <c:pt idx="67379">
                  <c:v>67379</c:v>
                </c:pt>
                <c:pt idx="67380">
                  <c:v>67380</c:v>
                </c:pt>
                <c:pt idx="67381">
                  <c:v>67381</c:v>
                </c:pt>
                <c:pt idx="67382">
                  <c:v>67382</c:v>
                </c:pt>
                <c:pt idx="67383">
                  <c:v>67383</c:v>
                </c:pt>
                <c:pt idx="67384">
                  <c:v>67384</c:v>
                </c:pt>
                <c:pt idx="67385">
                  <c:v>67385</c:v>
                </c:pt>
                <c:pt idx="67386">
                  <c:v>67386</c:v>
                </c:pt>
                <c:pt idx="67387">
                  <c:v>67387</c:v>
                </c:pt>
                <c:pt idx="67388">
                  <c:v>67388</c:v>
                </c:pt>
                <c:pt idx="67389">
                  <c:v>67389</c:v>
                </c:pt>
                <c:pt idx="67390">
                  <c:v>67390</c:v>
                </c:pt>
                <c:pt idx="67391">
                  <c:v>67391</c:v>
                </c:pt>
                <c:pt idx="67392">
                  <c:v>67392</c:v>
                </c:pt>
                <c:pt idx="67393">
                  <c:v>67393</c:v>
                </c:pt>
                <c:pt idx="67394">
                  <c:v>67394</c:v>
                </c:pt>
                <c:pt idx="67395">
                  <c:v>67395</c:v>
                </c:pt>
                <c:pt idx="67396">
                  <c:v>67396</c:v>
                </c:pt>
                <c:pt idx="67397">
                  <c:v>67397</c:v>
                </c:pt>
                <c:pt idx="67398">
                  <c:v>67398</c:v>
                </c:pt>
                <c:pt idx="67399">
                  <c:v>67399</c:v>
                </c:pt>
                <c:pt idx="67400">
                  <c:v>67400</c:v>
                </c:pt>
                <c:pt idx="67401">
                  <c:v>67401</c:v>
                </c:pt>
                <c:pt idx="67402">
                  <c:v>67402</c:v>
                </c:pt>
                <c:pt idx="67403">
                  <c:v>67403</c:v>
                </c:pt>
                <c:pt idx="67404">
                  <c:v>67404</c:v>
                </c:pt>
                <c:pt idx="67405">
                  <c:v>67405</c:v>
                </c:pt>
                <c:pt idx="67406">
                  <c:v>67406</c:v>
                </c:pt>
                <c:pt idx="67407">
                  <c:v>67407</c:v>
                </c:pt>
                <c:pt idx="67408">
                  <c:v>67408</c:v>
                </c:pt>
                <c:pt idx="67409">
                  <c:v>67409</c:v>
                </c:pt>
                <c:pt idx="67410">
                  <c:v>67410</c:v>
                </c:pt>
                <c:pt idx="67411">
                  <c:v>67411</c:v>
                </c:pt>
                <c:pt idx="67412">
                  <c:v>67412</c:v>
                </c:pt>
                <c:pt idx="67413">
                  <c:v>67413</c:v>
                </c:pt>
                <c:pt idx="67414">
                  <c:v>67414</c:v>
                </c:pt>
                <c:pt idx="67415">
                  <c:v>67415</c:v>
                </c:pt>
                <c:pt idx="67416">
                  <c:v>67416</c:v>
                </c:pt>
                <c:pt idx="67417">
                  <c:v>67417</c:v>
                </c:pt>
                <c:pt idx="67418">
                  <c:v>67418</c:v>
                </c:pt>
                <c:pt idx="67419">
                  <c:v>67419</c:v>
                </c:pt>
                <c:pt idx="67420">
                  <c:v>67420</c:v>
                </c:pt>
                <c:pt idx="67421">
                  <c:v>67421</c:v>
                </c:pt>
                <c:pt idx="67422">
                  <c:v>67422</c:v>
                </c:pt>
                <c:pt idx="67423">
                  <c:v>67423</c:v>
                </c:pt>
                <c:pt idx="67424">
                  <c:v>67424</c:v>
                </c:pt>
                <c:pt idx="67425">
                  <c:v>67425</c:v>
                </c:pt>
                <c:pt idx="67426">
                  <c:v>67426</c:v>
                </c:pt>
                <c:pt idx="67427">
                  <c:v>67427</c:v>
                </c:pt>
                <c:pt idx="67428">
                  <c:v>67428</c:v>
                </c:pt>
                <c:pt idx="67429">
                  <c:v>67429</c:v>
                </c:pt>
                <c:pt idx="67430">
                  <c:v>67430</c:v>
                </c:pt>
                <c:pt idx="67431">
                  <c:v>67431</c:v>
                </c:pt>
                <c:pt idx="67432">
                  <c:v>67432</c:v>
                </c:pt>
                <c:pt idx="67433">
                  <c:v>67433</c:v>
                </c:pt>
                <c:pt idx="67434">
                  <c:v>67434</c:v>
                </c:pt>
                <c:pt idx="67435">
                  <c:v>67435</c:v>
                </c:pt>
                <c:pt idx="67436">
                  <c:v>67436</c:v>
                </c:pt>
                <c:pt idx="67437">
                  <c:v>67437</c:v>
                </c:pt>
                <c:pt idx="67438">
                  <c:v>67438</c:v>
                </c:pt>
                <c:pt idx="67439">
                  <c:v>67439</c:v>
                </c:pt>
                <c:pt idx="67440">
                  <c:v>67440</c:v>
                </c:pt>
                <c:pt idx="67441">
                  <c:v>67441</c:v>
                </c:pt>
                <c:pt idx="67442">
                  <c:v>67442</c:v>
                </c:pt>
                <c:pt idx="67443">
                  <c:v>67443</c:v>
                </c:pt>
                <c:pt idx="67444">
                  <c:v>67444</c:v>
                </c:pt>
                <c:pt idx="67445">
                  <c:v>67445</c:v>
                </c:pt>
                <c:pt idx="67446">
                  <c:v>67446</c:v>
                </c:pt>
                <c:pt idx="67447">
                  <c:v>67447</c:v>
                </c:pt>
                <c:pt idx="67448">
                  <c:v>67448</c:v>
                </c:pt>
                <c:pt idx="67449">
                  <c:v>67449</c:v>
                </c:pt>
                <c:pt idx="67450">
                  <c:v>67450</c:v>
                </c:pt>
                <c:pt idx="67451">
                  <c:v>67451</c:v>
                </c:pt>
                <c:pt idx="67452">
                  <c:v>67452</c:v>
                </c:pt>
                <c:pt idx="67453">
                  <c:v>67453</c:v>
                </c:pt>
                <c:pt idx="67454">
                  <c:v>67454</c:v>
                </c:pt>
                <c:pt idx="67455">
                  <c:v>67455</c:v>
                </c:pt>
                <c:pt idx="67456">
                  <c:v>67456</c:v>
                </c:pt>
                <c:pt idx="67457">
                  <c:v>67457</c:v>
                </c:pt>
                <c:pt idx="67458">
                  <c:v>67458</c:v>
                </c:pt>
                <c:pt idx="67459">
                  <c:v>67459</c:v>
                </c:pt>
                <c:pt idx="67460">
                  <c:v>67460</c:v>
                </c:pt>
                <c:pt idx="67461">
                  <c:v>67461</c:v>
                </c:pt>
                <c:pt idx="67462">
                  <c:v>67462</c:v>
                </c:pt>
                <c:pt idx="67463">
                  <c:v>67463</c:v>
                </c:pt>
                <c:pt idx="67464">
                  <c:v>67464</c:v>
                </c:pt>
                <c:pt idx="67465">
                  <c:v>67465</c:v>
                </c:pt>
                <c:pt idx="67466">
                  <c:v>67466</c:v>
                </c:pt>
                <c:pt idx="67467">
                  <c:v>67467</c:v>
                </c:pt>
                <c:pt idx="67468">
                  <c:v>67468</c:v>
                </c:pt>
                <c:pt idx="67469">
                  <c:v>67469</c:v>
                </c:pt>
                <c:pt idx="67470">
                  <c:v>67470</c:v>
                </c:pt>
                <c:pt idx="67471">
                  <c:v>67471</c:v>
                </c:pt>
                <c:pt idx="67472">
                  <c:v>67472</c:v>
                </c:pt>
                <c:pt idx="67473">
                  <c:v>67473</c:v>
                </c:pt>
                <c:pt idx="67474">
                  <c:v>67474</c:v>
                </c:pt>
                <c:pt idx="67475">
                  <c:v>67475</c:v>
                </c:pt>
                <c:pt idx="67476">
                  <c:v>67476</c:v>
                </c:pt>
                <c:pt idx="67477">
                  <c:v>67477</c:v>
                </c:pt>
                <c:pt idx="67478">
                  <c:v>67478</c:v>
                </c:pt>
                <c:pt idx="67479">
                  <c:v>67479</c:v>
                </c:pt>
                <c:pt idx="67480">
                  <c:v>67480</c:v>
                </c:pt>
                <c:pt idx="67481">
                  <c:v>67481</c:v>
                </c:pt>
                <c:pt idx="67482">
                  <c:v>67482</c:v>
                </c:pt>
                <c:pt idx="67483">
                  <c:v>67483</c:v>
                </c:pt>
                <c:pt idx="67484">
                  <c:v>67484</c:v>
                </c:pt>
                <c:pt idx="67485">
                  <c:v>67485</c:v>
                </c:pt>
                <c:pt idx="67486">
                  <c:v>67486</c:v>
                </c:pt>
                <c:pt idx="67487">
                  <c:v>67487</c:v>
                </c:pt>
                <c:pt idx="67488">
                  <c:v>67488</c:v>
                </c:pt>
                <c:pt idx="67489">
                  <c:v>67489</c:v>
                </c:pt>
                <c:pt idx="67490">
                  <c:v>67490</c:v>
                </c:pt>
                <c:pt idx="67491">
                  <c:v>67491</c:v>
                </c:pt>
                <c:pt idx="67492">
                  <c:v>67492</c:v>
                </c:pt>
                <c:pt idx="67493">
                  <c:v>67493</c:v>
                </c:pt>
                <c:pt idx="67494">
                  <c:v>67494</c:v>
                </c:pt>
                <c:pt idx="67495">
                  <c:v>67495</c:v>
                </c:pt>
                <c:pt idx="67496">
                  <c:v>67496</c:v>
                </c:pt>
                <c:pt idx="67497">
                  <c:v>67497</c:v>
                </c:pt>
                <c:pt idx="67498">
                  <c:v>67498</c:v>
                </c:pt>
                <c:pt idx="67499">
                  <c:v>67499</c:v>
                </c:pt>
                <c:pt idx="67500">
                  <c:v>67500</c:v>
                </c:pt>
                <c:pt idx="67501">
                  <c:v>67501</c:v>
                </c:pt>
                <c:pt idx="67502">
                  <c:v>67502</c:v>
                </c:pt>
                <c:pt idx="67503">
                  <c:v>67503</c:v>
                </c:pt>
                <c:pt idx="67504">
                  <c:v>67504</c:v>
                </c:pt>
                <c:pt idx="67505">
                  <c:v>67505</c:v>
                </c:pt>
                <c:pt idx="67506">
                  <c:v>67506</c:v>
                </c:pt>
                <c:pt idx="67507">
                  <c:v>67507</c:v>
                </c:pt>
                <c:pt idx="67508">
                  <c:v>67508</c:v>
                </c:pt>
                <c:pt idx="67509">
                  <c:v>67509</c:v>
                </c:pt>
                <c:pt idx="67510">
                  <c:v>67510</c:v>
                </c:pt>
                <c:pt idx="67511">
                  <c:v>67511</c:v>
                </c:pt>
                <c:pt idx="67512">
                  <c:v>67512</c:v>
                </c:pt>
                <c:pt idx="67513">
                  <c:v>67513</c:v>
                </c:pt>
                <c:pt idx="67514">
                  <c:v>67514</c:v>
                </c:pt>
                <c:pt idx="67515">
                  <c:v>67515</c:v>
                </c:pt>
                <c:pt idx="67516">
                  <c:v>67516</c:v>
                </c:pt>
                <c:pt idx="67517">
                  <c:v>67517</c:v>
                </c:pt>
                <c:pt idx="67518">
                  <c:v>67518</c:v>
                </c:pt>
                <c:pt idx="67519">
                  <c:v>67519</c:v>
                </c:pt>
                <c:pt idx="67520">
                  <c:v>67520</c:v>
                </c:pt>
                <c:pt idx="67521">
                  <c:v>67521</c:v>
                </c:pt>
                <c:pt idx="67522">
                  <c:v>67522</c:v>
                </c:pt>
                <c:pt idx="67523">
                  <c:v>67523</c:v>
                </c:pt>
                <c:pt idx="67524">
                  <c:v>67524</c:v>
                </c:pt>
                <c:pt idx="67525">
                  <c:v>67525</c:v>
                </c:pt>
                <c:pt idx="67526">
                  <c:v>67526</c:v>
                </c:pt>
                <c:pt idx="67527">
                  <c:v>67527</c:v>
                </c:pt>
                <c:pt idx="67528">
                  <c:v>67528</c:v>
                </c:pt>
                <c:pt idx="67529">
                  <c:v>67529</c:v>
                </c:pt>
                <c:pt idx="67530">
                  <c:v>67530</c:v>
                </c:pt>
                <c:pt idx="67531">
                  <c:v>67531</c:v>
                </c:pt>
                <c:pt idx="67532">
                  <c:v>67532</c:v>
                </c:pt>
                <c:pt idx="67533">
                  <c:v>67533</c:v>
                </c:pt>
                <c:pt idx="67534">
                  <c:v>67534</c:v>
                </c:pt>
                <c:pt idx="67535">
                  <c:v>67535</c:v>
                </c:pt>
                <c:pt idx="67536">
                  <c:v>67536</c:v>
                </c:pt>
                <c:pt idx="67537">
                  <c:v>67537</c:v>
                </c:pt>
                <c:pt idx="67538">
                  <c:v>67538</c:v>
                </c:pt>
                <c:pt idx="67539">
                  <c:v>67539</c:v>
                </c:pt>
                <c:pt idx="67540">
                  <c:v>67540</c:v>
                </c:pt>
                <c:pt idx="67541">
                  <c:v>67541</c:v>
                </c:pt>
                <c:pt idx="67542">
                  <c:v>67542</c:v>
                </c:pt>
                <c:pt idx="67543">
                  <c:v>67543</c:v>
                </c:pt>
                <c:pt idx="67544">
                  <c:v>67544</c:v>
                </c:pt>
                <c:pt idx="67545">
                  <c:v>67545</c:v>
                </c:pt>
                <c:pt idx="67546">
                  <c:v>67546</c:v>
                </c:pt>
                <c:pt idx="67547">
                  <c:v>67547</c:v>
                </c:pt>
                <c:pt idx="67548">
                  <c:v>67548</c:v>
                </c:pt>
                <c:pt idx="67549">
                  <c:v>67549</c:v>
                </c:pt>
                <c:pt idx="67550">
                  <c:v>67550</c:v>
                </c:pt>
                <c:pt idx="67551">
                  <c:v>67551</c:v>
                </c:pt>
                <c:pt idx="67552">
                  <c:v>67552</c:v>
                </c:pt>
                <c:pt idx="67553">
                  <c:v>67553</c:v>
                </c:pt>
                <c:pt idx="67554">
                  <c:v>67554</c:v>
                </c:pt>
                <c:pt idx="67555">
                  <c:v>67555</c:v>
                </c:pt>
                <c:pt idx="67556">
                  <c:v>67556</c:v>
                </c:pt>
                <c:pt idx="67557">
                  <c:v>67557</c:v>
                </c:pt>
                <c:pt idx="67558">
                  <c:v>67558</c:v>
                </c:pt>
                <c:pt idx="67559">
                  <c:v>67559</c:v>
                </c:pt>
                <c:pt idx="67560">
                  <c:v>67560</c:v>
                </c:pt>
                <c:pt idx="67561">
                  <c:v>67561</c:v>
                </c:pt>
                <c:pt idx="67562">
                  <c:v>67562</c:v>
                </c:pt>
                <c:pt idx="67563">
                  <c:v>67563</c:v>
                </c:pt>
                <c:pt idx="67564">
                  <c:v>67564</c:v>
                </c:pt>
                <c:pt idx="67565">
                  <c:v>67565</c:v>
                </c:pt>
                <c:pt idx="67566">
                  <c:v>67566</c:v>
                </c:pt>
                <c:pt idx="67567">
                  <c:v>67567</c:v>
                </c:pt>
                <c:pt idx="67568">
                  <c:v>67568</c:v>
                </c:pt>
                <c:pt idx="67569">
                  <c:v>67569</c:v>
                </c:pt>
                <c:pt idx="67570">
                  <c:v>67570</c:v>
                </c:pt>
                <c:pt idx="67571">
                  <c:v>67571</c:v>
                </c:pt>
                <c:pt idx="67572">
                  <c:v>67572</c:v>
                </c:pt>
                <c:pt idx="67573">
                  <c:v>67573</c:v>
                </c:pt>
                <c:pt idx="67574">
                  <c:v>67574</c:v>
                </c:pt>
                <c:pt idx="67575">
                  <c:v>67575</c:v>
                </c:pt>
                <c:pt idx="67576">
                  <c:v>67576</c:v>
                </c:pt>
                <c:pt idx="67577">
                  <c:v>67577</c:v>
                </c:pt>
                <c:pt idx="67578">
                  <c:v>67578</c:v>
                </c:pt>
                <c:pt idx="67579">
                  <c:v>67579</c:v>
                </c:pt>
                <c:pt idx="67580">
                  <c:v>67580</c:v>
                </c:pt>
                <c:pt idx="67581">
                  <c:v>67581</c:v>
                </c:pt>
                <c:pt idx="67582">
                  <c:v>67582</c:v>
                </c:pt>
                <c:pt idx="67583">
                  <c:v>67583</c:v>
                </c:pt>
                <c:pt idx="67584">
                  <c:v>67584</c:v>
                </c:pt>
                <c:pt idx="67585">
                  <c:v>67585</c:v>
                </c:pt>
                <c:pt idx="67586">
                  <c:v>67586</c:v>
                </c:pt>
                <c:pt idx="67587">
                  <c:v>67587</c:v>
                </c:pt>
                <c:pt idx="67588">
                  <c:v>67588</c:v>
                </c:pt>
                <c:pt idx="67589">
                  <c:v>67589</c:v>
                </c:pt>
                <c:pt idx="67590">
                  <c:v>67590</c:v>
                </c:pt>
                <c:pt idx="67591">
                  <c:v>67591</c:v>
                </c:pt>
                <c:pt idx="67592">
                  <c:v>67592</c:v>
                </c:pt>
                <c:pt idx="67593">
                  <c:v>67593</c:v>
                </c:pt>
                <c:pt idx="67594">
                  <c:v>67594</c:v>
                </c:pt>
                <c:pt idx="67595">
                  <c:v>67595</c:v>
                </c:pt>
                <c:pt idx="67596">
                  <c:v>67596</c:v>
                </c:pt>
                <c:pt idx="67597">
                  <c:v>67597</c:v>
                </c:pt>
                <c:pt idx="67598">
                  <c:v>67598</c:v>
                </c:pt>
                <c:pt idx="67599">
                  <c:v>67599</c:v>
                </c:pt>
                <c:pt idx="67600">
                  <c:v>67600</c:v>
                </c:pt>
                <c:pt idx="67601">
                  <c:v>67601</c:v>
                </c:pt>
                <c:pt idx="67602">
                  <c:v>67602</c:v>
                </c:pt>
                <c:pt idx="67603">
                  <c:v>67603</c:v>
                </c:pt>
                <c:pt idx="67604">
                  <c:v>67604</c:v>
                </c:pt>
                <c:pt idx="67605">
                  <c:v>67605</c:v>
                </c:pt>
                <c:pt idx="67606">
                  <c:v>67606</c:v>
                </c:pt>
                <c:pt idx="67607">
                  <c:v>67607</c:v>
                </c:pt>
                <c:pt idx="67608">
                  <c:v>67608</c:v>
                </c:pt>
                <c:pt idx="67609">
                  <c:v>67609</c:v>
                </c:pt>
                <c:pt idx="67610">
                  <c:v>67610</c:v>
                </c:pt>
                <c:pt idx="67611">
                  <c:v>67611</c:v>
                </c:pt>
                <c:pt idx="67612">
                  <c:v>67612</c:v>
                </c:pt>
                <c:pt idx="67613">
                  <c:v>67613</c:v>
                </c:pt>
                <c:pt idx="67614">
                  <c:v>67614</c:v>
                </c:pt>
                <c:pt idx="67615">
                  <c:v>67615</c:v>
                </c:pt>
                <c:pt idx="67616">
                  <c:v>67616</c:v>
                </c:pt>
                <c:pt idx="67617">
                  <c:v>67617</c:v>
                </c:pt>
                <c:pt idx="67618">
                  <c:v>67618</c:v>
                </c:pt>
                <c:pt idx="67619">
                  <c:v>67619</c:v>
                </c:pt>
                <c:pt idx="67620">
                  <c:v>67620</c:v>
                </c:pt>
                <c:pt idx="67621">
                  <c:v>67621</c:v>
                </c:pt>
                <c:pt idx="67622">
                  <c:v>67622</c:v>
                </c:pt>
                <c:pt idx="67623">
                  <c:v>67623</c:v>
                </c:pt>
                <c:pt idx="67624">
                  <c:v>67624</c:v>
                </c:pt>
                <c:pt idx="67625">
                  <c:v>67625</c:v>
                </c:pt>
                <c:pt idx="67626">
                  <c:v>67626</c:v>
                </c:pt>
                <c:pt idx="67627">
                  <c:v>67627</c:v>
                </c:pt>
                <c:pt idx="67628">
                  <c:v>67628</c:v>
                </c:pt>
                <c:pt idx="67629">
                  <c:v>67629</c:v>
                </c:pt>
                <c:pt idx="67630">
                  <c:v>67630</c:v>
                </c:pt>
                <c:pt idx="67631">
                  <c:v>67631</c:v>
                </c:pt>
                <c:pt idx="67632">
                  <c:v>67632</c:v>
                </c:pt>
                <c:pt idx="67633">
                  <c:v>67633</c:v>
                </c:pt>
                <c:pt idx="67634">
                  <c:v>67634</c:v>
                </c:pt>
                <c:pt idx="67635">
                  <c:v>67635</c:v>
                </c:pt>
                <c:pt idx="67636">
                  <c:v>67636</c:v>
                </c:pt>
                <c:pt idx="67637">
                  <c:v>67637</c:v>
                </c:pt>
                <c:pt idx="67638">
                  <c:v>67638</c:v>
                </c:pt>
                <c:pt idx="67639">
                  <c:v>67639</c:v>
                </c:pt>
                <c:pt idx="67640">
                  <c:v>67640</c:v>
                </c:pt>
                <c:pt idx="67641">
                  <c:v>67641</c:v>
                </c:pt>
                <c:pt idx="67642">
                  <c:v>67642</c:v>
                </c:pt>
                <c:pt idx="67643">
                  <c:v>67643</c:v>
                </c:pt>
                <c:pt idx="67644">
                  <c:v>67644</c:v>
                </c:pt>
                <c:pt idx="67645">
                  <c:v>67645</c:v>
                </c:pt>
                <c:pt idx="67646">
                  <c:v>67646</c:v>
                </c:pt>
                <c:pt idx="67647">
                  <c:v>67647</c:v>
                </c:pt>
                <c:pt idx="67648">
                  <c:v>67648</c:v>
                </c:pt>
                <c:pt idx="67649">
                  <c:v>67649</c:v>
                </c:pt>
                <c:pt idx="67650">
                  <c:v>67650</c:v>
                </c:pt>
                <c:pt idx="67651">
                  <c:v>67651</c:v>
                </c:pt>
                <c:pt idx="67652">
                  <c:v>67652</c:v>
                </c:pt>
                <c:pt idx="67653">
                  <c:v>67653</c:v>
                </c:pt>
                <c:pt idx="67654">
                  <c:v>67654</c:v>
                </c:pt>
                <c:pt idx="67655">
                  <c:v>67655</c:v>
                </c:pt>
                <c:pt idx="67656">
                  <c:v>67656</c:v>
                </c:pt>
                <c:pt idx="67657">
                  <c:v>67657</c:v>
                </c:pt>
                <c:pt idx="67658">
                  <c:v>67658</c:v>
                </c:pt>
                <c:pt idx="67659">
                  <c:v>67659</c:v>
                </c:pt>
                <c:pt idx="67660">
                  <c:v>67660</c:v>
                </c:pt>
                <c:pt idx="67661">
                  <c:v>67661</c:v>
                </c:pt>
                <c:pt idx="67662">
                  <c:v>67662</c:v>
                </c:pt>
                <c:pt idx="67663">
                  <c:v>67663</c:v>
                </c:pt>
                <c:pt idx="67664">
                  <c:v>67664</c:v>
                </c:pt>
                <c:pt idx="67665">
                  <c:v>67665</c:v>
                </c:pt>
                <c:pt idx="67666">
                  <c:v>67666</c:v>
                </c:pt>
                <c:pt idx="67667">
                  <c:v>67667</c:v>
                </c:pt>
                <c:pt idx="67668">
                  <c:v>67668</c:v>
                </c:pt>
                <c:pt idx="67669">
                  <c:v>67669</c:v>
                </c:pt>
                <c:pt idx="67670">
                  <c:v>67670</c:v>
                </c:pt>
                <c:pt idx="67671">
                  <c:v>67671</c:v>
                </c:pt>
                <c:pt idx="67672">
                  <c:v>67672</c:v>
                </c:pt>
                <c:pt idx="67673">
                  <c:v>67673</c:v>
                </c:pt>
                <c:pt idx="67674">
                  <c:v>67674</c:v>
                </c:pt>
                <c:pt idx="67675">
                  <c:v>67675</c:v>
                </c:pt>
                <c:pt idx="67676">
                  <c:v>67676</c:v>
                </c:pt>
                <c:pt idx="67677">
                  <c:v>67677</c:v>
                </c:pt>
                <c:pt idx="67678">
                  <c:v>67678</c:v>
                </c:pt>
                <c:pt idx="67679">
                  <c:v>67679</c:v>
                </c:pt>
                <c:pt idx="67680">
                  <c:v>67680</c:v>
                </c:pt>
                <c:pt idx="67681">
                  <c:v>67681</c:v>
                </c:pt>
                <c:pt idx="67682">
                  <c:v>67682</c:v>
                </c:pt>
                <c:pt idx="67683">
                  <c:v>67683</c:v>
                </c:pt>
                <c:pt idx="67684">
                  <c:v>67684</c:v>
                </c:pt>
                <c:pt idx="67685">
                  <c:v>67685</c:v>
                </c:pt>
                <c:pt idx="67686">
                  <c:v>67686</c:v>
                </c:pt>
                <c:pt idx="67687">
                  <c:v>67687</c:v>
                </c:pt>
                <c:pt idx="67688">
                  <c:v>67688</c:v>
                </c:pt>
                <c:pt idx="67689">
                  <c:v>67689</c:v>
                </c:pt>
                <c:pt idx="67690">
                  <c:v>67690</c:v>
                </c:pt>
                <c:pt idx="67691">
                  <c:v>67691</c:v>
                </c:pt>
                <c:pt idx="67692">
                  <c:v>67692</c:v>
                </c:pt>
                <c:pt idx="67693">
                  <c:v>67693</c:v>
                </c:pt>
                <c:pt idx="67694">
                  <c:v>67694</c:v>
                </c:pt>
                <c:pt idx="67695">
                  <c:v>67695</c:v>
                </c:pt>
                <c:pt idx="67696">
                  <c:v>67696</c:v>
                </c:pt>
                <c:pt idx="67697">
                  <c:v>67697</c:v>
                </c:pt>
                <c:pt idx="67698">
                  <c:v>67698</c:v>
                </c:pt>
                <c:pt idx="67699">
                  <c:v>67699</c:v>
                </c:pt>
                <c:pt idx="67700">
                  <c:v>67700</c:v>
                </c:pt>
                <c:pt idx="67701">
                  <c:v>67701</c:v>
                </c:pt>
                <c:pt idx="67702">
                  <c:v>67702</c:v>
                </c:pt>
                <c:pt idx="67703">
                  <c:v>67703</c:v>
                </c:pt>
                <c:pt idx="67704">
                  <c:v>67704</c:v>
                </c:pt>
                <c:pt idx="67705">
                  <c:v>67705</c:v>
                </c:pt>
                <c:pt idx="67706">
                  <c:v>67706</c:v>
                </c:pt>
                <c:pt idx="67707">
                  <c:v>67707</c:v>
                </c:pt>
                <c:pt idx="67708">
                  <c:v>67708</c:v>
                </c:pt>
                <c:pt idx="67709">
                  <c:v>67709</c:v>
                </c:pt>
                <c:pt idx="67710">
                  <c:v>67710</c:v>
                </c:pt>
                <c:pt idx="67711">
                  <c:v>67711</c:v>
                </c:pt>
                <c:pt idx="67712">
                  <c:v>67712</c:v>
                </c:pt>
                <c:pt idx="67713">
                  <c:v>67713</c:v>
                </c:pt>
                <c:pt idx="67714">
                  <c:v>67714</c:v>
                </c:pt>
                <c:pt idx="67715">
                  <c:v>67715</c:v>
                </c:pt>
                <c:pt idx="67716">
                  <c:v>67716</c:v>
                </c:pt>
                <c:pt idx="67717">
                  <c:v>67717</c:v>
                </c:pt>
                <c:pt idx="67718">
                  <c:v>67718</c:v>
                </c:pt>
                <c:pt idx="67719">
                  <c:v>67719</c:v>
                </c:pt>
                <c:pt idx="67720">
                  <c:v>67720</c:v>
                </c:pt>
                <c:pt idx="67721">
                  <c:v>67721</c:v>
                </c:pt>
                <c:pt idx="67722">
                  <c:v>67722</c:v>
                </c:pt>
                <c:pt idx="67723">
                  <c:v>67723</c:v>
                </c:pt>
                <c:pt idx="67724">
                  <c:v>67724</c:v>
                </c:pt>
                <c:pt idx="67725">
                  <c:v>67725</c:v>
                </c:pt>
                <c:pt idx="67726">
                  <c:v>67726</c:v>
                </c:pt>
                <c:pt idx="67727">
                  <c:v>67727</c:v>
                </c:pt>
                <c:pt idx="67728">
                  <c:v>67728</c:v>
                </c:pt>
                <c:pt idx="67729">
                  <c:v>67729</c:v>
                </c:pt>
                <c:pt idx="67730">
                  <c:v>67730</c:v>
                </c:pt>
                <c:pt idx="67731">
                  <c:v>67731</c:v>
                </c:pt>
                <c:pt idx="67732">
                  <c:v>67732</c:v>
                </c:pt>
                <c:pt idx="67733">
                  <c:v>67733</c:v>
                </c:pt>
                <c:pt idx="67734">
                  <c:v>67734</c:v>
                </c:pt>
                <c:pt idx="67735">
                  <c:v>67735</c:v>
                </c:pt>
                <c:pt idx="67736">
                  <c:v>67736</c:v>
                </c:pt>
                <c:pt idx="67737">
                  <c:v>67737</c:v>
                </c:pt>
                <c:pt idx="67738">
                  <c:v>67738</c:v>
                </c:pt>
                <c:pt idx="67739">
                  <c:v>67739</c:v>
                </c:pt>
                <c:pt idx="67740">
                  <c:v>67740</c:v>
                </c:pt>
                <c:pt idx="67741">
                  <c:v>67741</c:v>
                </c:pt>
                <c:pt idx="67742">
                  <c:v>67742</c:v>
                </c:pt>
                <c:pt idx="67743">
                  <c:v>67743</c:v>
                </c:pt>
                <c:pt idx="67744">
                  <c:v>67744</c:v>
                </c:pt>
                <c:pt idx="67745">
                  <c:v>67745</c:v>
                </c:pt>
                <c:pt idx="67746">
                  <c:v>67746</c:v>
                </c:pt>
                <c:pt idx="67747">
                  <c:v>67747</c:v>
                </c:pt>
                <c:pt idx="67748">
                  <c:v>67748</c:v>
                </c:pt>
                <c:pt idx="67749">
                  <c:v>67749</c:v>
                </c:pt>
                <c:pt idx="67750">
                  <c:v>67750</c:v>
                </c:pt>
                <c:pt idx="67751">
                  <c:v>67751</c:v>
                </c:pt>
                <c:pt idx="67752">
                  <c:v>67752</c:v>
                </c:pt>
                <c:pt idx="67753">
                  <c:v>67753</c:v>
                </c:pt>
                <c:pt idx="67754">
                  <c:v>67754</c:v>
                </c:pt>
                <c:pt idx="67755">
                  <c:v>67755</c:v>
                </c:pt>
                <c:pt idx="67756">
                  <c:v>67756</c:v>
                </c:pt>
                <c:pt idx="67757">
                  <c:v>67757</c:v>
                </c:pt>
                <c:pt idx="67758">
                  <c:v>67758</c:v>
                </c:pt>
                <c:pt idx="67759">
                  <c:v>67759</c:v>
                </c:pt>
                <c:pt idx="67760">
                  <c:v>67760</c:v>
                </c:pt>
                <c:pt idx="67761">
                  <c:v>67761</c:v>
                </c:pt>
                <c:pt idx="67762">
                  <c:v>67762</c:v>
                </c:pt>
                <c:pt idx="67763">
                  <c:v>67763</c:v>
                </c:pt>
                <c:pt idx="67764">
                  <c:v>67764</c:v>
                </c:pt>
                <c:pt idx="67765">
                  <c:v>67765</c:v>
                </c:pt>
                <c:pt idx="67766">
                  <c:v>67766</c:v>
                </c:pt>
                <c:pt idx="67767">
                  <c:v>67767</c:v>
                </c:pt>
                <c:pt idx="67768">
                  <c:v>67768</c:v>
                </c:pt>
                <c:pt idx="67769">
                  <c:v>67769</c:v>
                </c:pt>
                <c:pt idx="67770">
                  <c:v>67770</c:v>
                </c:pt>
                <c:pt idx="67771">
                  <c:v>67771</c:v>
                </c:pt>
                <c:pt idx="67772">
                  <c:v>67772</c:v>
                </c:pt>
                <c:pt idx="67773">
                  <c:v>67773</c:v>
                </c:pt>
                <c:pt idx="67774">
                  <c:v>67774</c:v>
                </c:pt>
                <c:pt idx="67775">
                  <c:v>67775</c:v>
                </c:pt>
                <c:pt idx="67776">
                  <c:v>67776</c:v>
                </c:pt>
                <c:pt idx="67777">
                  <c:v>67777</c:v>
                </c:pt>
                <c:pt idx="67778">
                  <c:v>67778</c:v>
                </c:pt>
                <c:pt idx="67779">
                  <c:v>67779</c:v>
                </c:pt>
                <c:pt idx="67780">
                  <c:v>67780</c:v>
                </c:pt>
                <c:pt idx="67781">
                  <c:v>67781</c:v>
                </c:pt>
                <c:pt idx="67782">
                  <c:v>67782</c:v>
                </c:pt>
                <c:pt idx="67783">
                  <c:v>67783</c:v>
                </c:pt>
                <c:pt idx="67784">
                  <c:v>67784</c:v>
                </c:pt>
                <c:pt idx="67785">
                  <c:v>67785</c:v>
                </c:pt>
                <c:pt idx="67786">
                  <c:v>67786</c:v>
                </c:pt>
                <c:pt idx="67787">
                  <c:v>67787</c:v>
                </c:pt>
                <c:pt idx="67788">
                  <c:v>67788</c:v>
                </c:pt>
                <c:pt idx="67789">
                  <c:v>67789</c:v>
                </c:pt>
                <c:pt idx="67790">
                  <c:v>67790</c:v>
                </c:pt>
                <c:pt idx="67791">
                  <c:v>67791</c:v>
                </c:pt>
                <c:pt idx="67792">
                  <c:v>67792</c:v>
                </c:pt>
                <c:pt idx="67793">
                  <c:v>67793</c:v>
                </c:pt>
                <c:pt idx="67794">
                  <c:v>67794</c:v>
                </c:pt>
                <c:pt idx="67795">
                  <c:v>67795</c:v>
                </c:pt>
                <c:pt idx="67796">
                  <c:v>67796</c:v>
                </c:pt>
                <c:pt idx="67797">
                  <c:v>67797</c:v>
                </c:pt>
                <c:pt idx="67798">
                  <c:v>67798</c:v>
                </c:pt>
                <c:pt idx="67799">
                  <c:v>67799</c:v>
                </c:pt>
                <c:pt idx="67800">
                  <c:v>67800</c:v>
                </c:pt>
                <c:pt idx="67801">
                  <c:v>67801</c:v>
                </c:pt>
                <c:pt idx="67802">
                  <c:v>67802</c:v>
                </c:pt>
                <c:pt idx="67803">
                  <c:v>67803</c:v>
                </c:pt>
                <c:pt idx="67804">
                  <c:v>67804</c:v>
                </c:pt>
                <c:pt idx="67805">
                  <c:v>67805</c:v>
                </c:pt>
                <c:pt idx="67806">
                  <c:v>67806</c:v>
                </c:pt>
                <c:pt idx="67807">
                  <c:v>67807</c:v>
                </c:pt>
                <c:pt idx="67808">
                  <c:v>67808</c:v>
                </c:pt>
                <c:pt idx="67809">
                  <c:v>67809</c:v>
                </c:pt>
                <c:pt idx="67810">
                  <c:v>67810</c:v>
                </c:pt>
                <c:pt idx="67811">
                  <c:v>67811</c:v>
                </c:pt>
                <c:pt idx="67812">
                  <c:v>67812</c:v>
                </c:pt>
                <c:pt idx="67813">
                  <c:v>67813</c:v>
                </c:pt>
                <c:pt idx="67814">
                  <c:v>67814</c:v>
                </c:pt>
                <c:pt idx="67815">
                  <c:v>67815</c:v>
                </c:pt>
                <c:pt idx="67816">
                  <c:v>67816</c:v>
                </c:pt>
                <c:pt idx="67817">
                  <c:v>67817</c:v>
                </c:pt>
                <c:pt idx="67818">
                  <c:v>67818</c:v>
                </c:pt>
                <c:pt idx="67819">
                  <c:v>67819</c:v>
                </c:pt>
                <c:pt idx="67820">
                  <c:v>67820</c:v>
                </c:pt>
                <c:pt idx="67821">
                  <c:v>67821</c:v>
                </c:pt>
                <c:pt idx="67822">
                  <c:v>67822</c:v>
                </c:pt>
                <c:pt idx="67823">
                  <c:v>67823</c:v>
                </c:pt>
                <c:pt idx="67824">
                  <c:v>67824</c:v>
                </c:pt>
                <c:pt idx="67825">
                  <c:v>67825</c:v>
                </c:pt>
                <c:pt idx="67826">
                  <c:v>67826</c:v>
                </c:pt>
                <c:pt idx="67827">
                  <c:v>67827</c:v>
                </c:pt>
                <c:pt idx="67828">
                  <c:v>67828</c:v>
                </c:pt>
                <c:pt idx="67829">
                  <c:v>67829</c:v>
                </c:pt>
                <c:pt idx="67830">
                  <c:v>67830</c:v>
                </c:pt>
                <c:pt idx="67831">
                  <c:v>67831</c:v>
                </c:pt>
                <c:pt idx="67832">
                  <c:v>67832</c:v>
                </c:pt>
                <c:pt idx="67833">
                  <c:v>67833</c:v>
                </c:pt>
                <c:pt idx="67834">
                  <c:v>67834</c:v>
                </c:pt>
                <c:pt idx="67835">
                  <c:v>67835</c:v>
                </c:pt>
                <c:pt idx="67836">
                  <c:v>67836</c:v>
                </c:pt>
                <c:pt idx="67837">
                  <c:v>67837</c:v>
                </c:pt>
                <c:pt idx="67838">
                  <c:v>67838</c:v>
                </c:pt>
                <c:pt idx="67839">
                  <c:v>67839</c:v>
                </c:pt>
                <c:pt idx="67840">
                  <c:v>67840</c:v>
                </c:pt>
                <c:pt idx="67841">
                  <c:v>67841</c:v>
                </c:pt>
                <c:pt idx="67842">
                  <c:v>67842</c:v>
                </c:pt>
                <c:pt idx="67843">
                  <c:v>67843</c:v>
                </c:pt>
                <c:pt idx="67844">
                  <c:v>67844</c:v>
                </c:pt>
                <c:pt idx="67845">
                  <c:v>67845</c:v>
                </c:pt>
                <c:pt idx="67846">
                  <c:v>67846</c:v>
                </c:pt>
                <c:pt idx="67847">
                  <c:v>67847</c:v>
                </c:pt>
                <c:pt idx="67848">
                  <c:v>67848</c:v>
                </c:pt>
                <c:pt idx="67849">
                  <c:v>67849</c:v>
                </c:pt>
                <c:pt idx="67850">
                  <c:v>67850</c:v>
                </c:pt>
                <c:pt idx="67851">
                  <c:v>67851</c:v>
                </c:pt>
                <c:pt idx="67852">
                  <c:v>67852</c:v>
                </c:pt>
                <c:pt idx="67853">
                  <c:v>67853</c:v>
                </c:pt>
                <c:pt idx="67854">
                  <c:v>67854</c:v>
                </c:pt>
                <c:pt idx="67855">
                  <c:v>67855</c:v>
                </c:pt>
                <c:pt idx="67856">
                  <c:v>67856</c:v>
                </c:pt>
                <c:pt idx="67857">
                  <c:v>67857</c:v>
                </c:pt>
                <c:pt idx="67858">
                  <c:v>67858</c:v>
                </c:pt>
                <c:pt idx="67859">
                  <c:v>67859</c:v>
                </c:pt>
                <c:pt idx="67860">
                  <c:v>67860</c:v>
                </c:pt>
                <c:pt idx="67861">
                  <c:v>67861</c:v>
                </c:pt>
                <c:pt idx="67862">
                  <c:v>67862</c:v>
                </c:pt>
                <c:pt idx="67863">
                  <c:v>67863</c:v>
                </c:pt>
                <c:pt idx="67864">
                  <c:v>67864</c:v>
                </c:pt>
                <c:pt idx="67865">
                  <c:v>67865</c:v>
                </c:pt>
                <c:pt idx="67866">
                  <c:v>67866</c:v>
                </c:pt>
                <c:pt idx="67867">
                  <c:v>67867</c:v>
                </c:pt>
                <c:pt idx="67868">
                  <c:v>67868</c:v>
                </c:pt>
                <c:pt idx="67869">
                  <c:v>67869</c:v>
                </c:pt>
                <c:pt idx="67870">
                  <c:v>67870</c:v>
                </c:pt>
                <c:pt idx="67871">
                  <c:v>67871</c:v>
                </c:pt>
                <c:pt idx="67872">
                  <c:v>67872</c:v>
                </c:pt>
                <c:pt idx="67873">
                  <c:v>67873</c:v>
                </c:pt>
                <c:pt idx="67874">
                  <c:v>67874</c:v>
                </c:pt>
                <c:pt idx="67875">
                  <c:v>67875</c:v>
                </c:pt>
                <c:pt idx="67876">
                  <c:v>67876</c:v>
                </c:pt>
                <c:pt idx="67877">
                  <c:v>67877</c:v>
                </c:pt>
                <c:pt idx="67878">
                  <c:v>67878</c:v>
                </c:pt>
                <c:pt idx="67879">
                  <c:v>67879</c:v>
                </c:pt>
                <c:pt idx="67880">
                  <c:v>67880</c:v>
                </c:pt>
                <c:pt idx="67881">
                  <c:v>67881</c:v>
                </c:pt>
                <c:pt idx="67882">
                  <c:v>67882</c:v>
                </c:pt>
                <c:pt idx="67883">
                  <c:v>67883</c:v>
                </c:pt>
                <c:pt idx="67884">
                  <c:v>67884</c:v>
                </c:pt>
                <c:pt idx="67885">
                  <c:v>67885</c:v>
                </c:pt>
                <c:pt idx="67886">
                  <c:v>67886</c:v>
                </c:pt>
                <c:pt idx="67887">
                  <c:v>67887</c:v>
                </c:pt>
                <c:pt idx="67888">
                  <c:v>67888</c:v>
                </c:pt>
                <c:pt idx="67889">
                  <c:v>67889</c:v>
                </c:pt>
                <c:pt idx="67890">
                  <c:v>67890</c:v>
                </c:pt>
                <c:pt idx="67891">
                  <c:v>67891</c:v>
                </c:pt>
                <c:pt idx="67892">
                  <c:v>67892</c:v>
                </c:pt>
                <c:pt idx="67893">
                  <c:v>67893</c:v>
                </c:pt>
                <c:pt idx="67894">
                  <c:v>67894</c:v>
                </c:pt>
                <c:pt idx="67895">
                  <c:v>67895</c:v>
                </c:pt>
                <c:pt idx="67896">
                  <c:v>67896</c:v>
                </c:pt>
                <c:pt idx="67897">
                  <c:v>67897</c:v>
                </c:pt>
                <c:pt idx="67898">
                  <c:v>67898</c:v>
                </c:pt>
                <c:pt idx="67899">
                  <c:v>67899</c:v>
                </c:pt>
                <c:pt idx="67900">
                  <c:v>67900</c:v>
                </c:pt>
                <c:pt idx="67901">
                  <c:v>67901</c:v>
                </c:pt>
                <c:pt idx="67902">
                  <c:v>67902</c:v>
                </c:pt>
                <c:pt idx="67903">
                  <c:v>67903</c:v>
                </c:pt>
                <c:pt idx="67904">
                  <c:v>67904</c:v>
                </c:pt>
                <c:pt idx="67905">
                  <c:v>67905</c:v>
                </c:pt>
                <c:pt idx="67906">
                  <c:v>67906</c:v>
                </c:pt>
                <c:pt idx="67907">
                  <c:v>67907</c:v>
                </c:pt>
                <c:pt idx="67908">
                  <c:v>67908</c:v>
                </c:pt>
                <c:pt idx="67909">
                  <c:v>67909</c:v>
                </c:pt>
                <c:pt idx="67910">
                  <c:v>67910</c:v>
                </c:pt>
                <c:pt idx="67911">
                  <c:v>67911</c:v>
                </c:pt>
                <c:pt idx="67912">
                  <c:v>67912</c:v>
                </c:pt>
                <c:pt idx="67913">
                  <c:v>67913</c:v>
                </c:pt>
                <c:pt idx="67914">
                  <c:v>67914</c:v>
                </c:pt>
                <c:pt idx="67915">
                  <c:v>67915</c:v>
                </c:pt>
                <c:pt idx="67916">
                  <c:v>67916</c:v>
                </c:pt>
                <c:pt idx="67917">
                  <c:v>67917</c:v>
                </c:pt>
                <c:pt idx="67918">
                  <c:v>67918</c:v>
                </c:pt>
                <c:pt idx="67919">
                  <c:v>67919</c:v>
                </c:pt>
                <c:pt idx="67920">
                  <c:v>67920</c:v>
                </c:pt>
                <c:pt idx="67921">
                  <c:v>67921</c:v>
                </c:pt>
                <c:pt idx="67922">
                  <c:v>67922</c:v>
                </c:pt>
                <c:pt idx="67923">
                  <c:v>67923</c:v>
                </c:pt>
                <c:pt idx="67924">
                  <c:v>67924</c:v>
                </c:pt>
                <c:pt idx="67925">
                  <c:v>67925</c:v>
                </c:pt>
                <c:pt idx="67926">
                  <c:v>67926</c:v>
                </c:pt>
                <c:pt idx="67927">
                  <c:v>67927</c:v>
                </c:pt>
                <c:pt idx="67928">
                  <c:v>67928</c:v>
                </c:pt>
                <c:pt idx="67929">
                  <c:v>67929</c:v>
                </c:pt>
                <c:pt idx="67930">
                  <c:v>67930</c:v>
                </c:pt>
                <c:pt idx="67931">
                  <c:v>67931</c:v>
                </c:pt>
                <c:pt idx="67932">
                  <c:v>67932</c:v>
                </c:pt>
                <c:pt idx="67933">
                  <c:v>67933</c:v>
                </c:pt>
                <c:pt idx="67934">
                  <c:v>67934</c:v>
                </c:pt>
                <c:pt idx="67935">
                  <c:v>67935</c:v>
                </c:pt>
                <c:pt idx="67936">
                  <c:v>67936</c:v>
                </c:pt>
                <c:pt idx="67937">
                  <c:v>67937</c:v>
                </c:pt>
                <c:pt idx="67938">
                  <c:v>67938</c:v>
                </c:pt>
                <c:pt idx="67939">
                  <c:v>67939</c:v>
                </c:pt>
                <c:pt idx="67940">
                  <c:v>67940</c:v>
                </c:pt>
                <c:pt idx="67941">
                  <c:v>67941</c:v>
                </c:pt>
                <c:pt idx="67942">
                  <c:v>67942</c:v>
                </c:pt>
                <c:pt idx="67943">
                  <c:v>67943</c:v>
                </c:pt>
                <c:pt idx="67944">
                  <c:v>67944</c:v>
                </c:pt>
                <c:pt idx="67945">
                  <c:v>67945</c:v>
                </c:pt>
                <c:pt idx="67946">
                  <c:v>67946</c:v>
                </c:pt>
                <c:pt idx="67947">
                  <c:v>67947</c:v>
                </c:pt>
                <c:pt idx="67948">
                  <c:v>67948</c:v>
                </c:pt>
                <c:pt idx="67949">
                  <c:v>67949</c:v>
                </c:pt>
                <c:pt idx="67950">
                  <c:v>67950</c:v>
                </c:pt>
                <c:pt idx="67951">
                  <c:v>67951</c:v>
                </c:pt>
                <c:pt idx="67952">
                  <c:v>67952</c:v>
                </c:pt>
                <c:pt idx="67953">
                  <c:v>67953</c:v>
                </c:pt>
                <c:pt idx="67954">
                  <c:v>67954</c:v>
                </c:pt>
                <c:pt idx="67955">
                  <c:v>67955</c:v>
                </c:pt>
                <c:pt idx="67956">
                  <c:v>67956</c:v>
                </c:pt>
                <c:pt idx="67957">
                  <c:v>67957</c:v>
                </c:pt>
                <c:pt idx="67958">
                  <c:v>67958</c:v>
                </c:pt>
                <c:pt idx="67959">
                  <c:v>67959</c:v>
                </c:pt>
                <c:pt idx="67960">
                  <c:v>67960</c:v>
                </c:pt>
                <c:pt idx="67961">
                  <c:v>67961</c:v>
                </c:pt>
                <c:pt idx="67962">
                  <c:v>67962</c:v>
                </c:pt>
                <c:pt idx="67963">
                  <c:v>67963</c:v>
                </c:pt>
                <c:pt idx="67964">
                  <c:v>67964</c:v>
                </c:pt>
                <c:pt idx="67965">
                  <c:v>67965</c:v>
                </c:pt>
                <c:pt idx="67966">
                  <c:v>67966</c:v>
                </c:pt>
                <c:pt idx="67967">
                  <c:v>67967</c:v>
                </c:pt>
                <c:pt idx="67968">
                  <c:v>67968</c:v>
                </c:pt>
                <c:pt idx="67969">
                  <c:v>67969</c:v>
                </c:pt>
                <c:pt idx="67970">
                  <c:v>67970</c:v>
                </c:pt>
                <c:pt idx="67971">
                  <c:v>67971</c:v>
                </c:pt>
                <c:pt idx="67972">
                  <c:v>67972</c:v>
                </c:pt>
                <c:pt idx="67973">
                  <c:v>67973</c:v>
                </c:pt>
                <c:pt idx="67974">
                  <c:v>67974</c:v>
                </c:pt>
                <c:pt idx="67975">
                  <c:v>67975</c:v>
                </c:pt>
                <c:pt idx="67976">
                  <c:v>67976</c:v>
                </c:pt>
                <c:pt idx="67977">
                  <c:v>67977</c:v>
                </c:pt>
                <c:pt idx="67978">
                  <c:v>67978</c:v>
                </c:pt>
                <c:pt idx="67979">
                  <c:v>67979</c:v>
                </c:pt>
                <c:pt idx="67980">
                  <c:v>67980</c:v>
                </c:pt>
                <c:pt idx="67981">
                  <c:v>67981</c:v>
                </c:pt>
                <c:pt idx="67982">
                  <c:v>67982</c:v>
                </c:pt>
                <c:pt idx="67983">
                  <c:v>67983</c:v>
                </c:pt>
                <c:pt idx="67984">
                  <c:v>67984</c:v>
                </c:pt>
                <c:pt idx="67985">
                  <c:v>67985</c:v>
                </c:pt>
                <c:pt idx="67986">
                  <c:v>67986</c:v>
                </c:pt>
                <c:pt idx="67987">
                  <c:v>67987</c:v>
                </c:pt>
                <c:pt idx="67988">
                  <c:v>67988</c:v>
                </c:pt>
                <c:pt idx="67989">
                  <c:v>67989</c:v>
                </c:pt>
                <c:pt idx="67990">
                  <c:v>67990</c:v>
                </c:pt>
                <c:pt idx="67991">
                  <c:v>67991</c:v>
                </c:pt>
                <c:pt idx="67992">
                  <c:v>67992</c:v>
                </c:pt>
                <c:pt idx="67993">
                  <c:v>67993</c:v>
                </c:pt>
                <c:pt idx="67994">
                  <c:v>67994</c:v>
                </c:pt>
                <c:pt idx="67995">
                  <c:v>67995</c:v>
                </c:pt>
                <c:pt idx="67996">
                  <c:v>67996</c:v>
                </c:pt>
                <c:pt idx="67997">
                  <c:v>67997</c:v>
                </c:pt>
                <c:pt idx="67998">
                  <c:v>67998</c:v>
                </c:pt>
                <c:pt idx="67999">
                  <c:v>67999</c:v>
                </c:pt>
                <c:pt idx="68000">
                  <c:v>68000</c:v>
                </c:pt>
                <c:pt idx="68001">
                  <c:v>68001</c:v>
                </c:pt>
                <c:pt idx="68002">
                  <c:v>68002</c:v>
                </c:pt>
                <c:pt idx="68003">
                  <c:v>68003</c:v>
                </c:pt>
                <c:pt idx="68004">
                  <c:v>68004</c:v>
                </c:pt>
                <c:pt idx="68005">
                  <c:v>68005</c:v>
                </c:pt>
                <c:pt idx="68006">
                  <c:v>68006</c:v>
                </c:pt>
                <c:pt idx="68007">
                  <c:v>68007</c:v>
                </c:pt>
                <c:pt idx="68008">
                  <c:v>68008</c:v>
                </c:pt>
                <c:pt idx="68009">
                  <c:v>68009</c:v>
                </c:pt>
                <c:pt idx="68010">
                  <c:v>68010</c:v>
                </c:pt>
                <c:pt idx="68011">
                  <c:v>68011</c:v>
                </c:pt>
                <c:pt idx="68012">
                  <c:v>68012</c:v>
                </c:pt>
                <c:pt idx="68013">
                  <c:v>68013</c:v>
                </c:pt>
                <c:pt idx="68014">
                  <c:v>68014</c:v>
                </c:pt>
                <c:pt idx="68015">
                  <c:v>68015</c:v>
                </c:pt>
                <c:pt idx="68016">
                  <c:v>68016</c:v>
                </c:pt>
                <c:pt idx="68017">
                  <c:v>68017</c:v>
                </c:pt>
                <c:pt idx="68018">
                  <c:v>68018</c:v>
                </c:pt>
                <c:pt idx="68019">
                  <c:v>68019</c:v>
                </c:pt>
                <c:pt idx="68020">
                  <c:v>68020</c:v>
                </c:pt>
                <c:pt idx="68021">
                  <c:v>68021</c:v>
                </c:pt>
                <c:pt idx="68022">
                  <c:v>68022</c:v>
                </c:pt>
                <c:pt idx="68023">
                  <c:v>68023</c:v>
                </c:pt>
                <c:pt idx="68024">
                  <c:v>68024</c:v>
                </c:pt>
                <c:pt idx="68025">
                  <c:v>68025</c:v>
                </c:pt>
                <c:pt idx="68026">
                  <c:v>68026</c:v>
                </c:pt>
                <c:pt idx="68027">
                  <c:v>68027</c:v>
                </c:pt>
                <c:pt idx="68028">
                  <c:v>68028</c:v>
                </c:pt>
                <c:pt idx="68029">
                  <c:v>68029</c:v>
                </c:pt>
                <c:pt idx="68030">
                  <c:v>68030</c:v>
                </c:pt>
                <c:pt idx="68031">
                  <c:v>68031</c:v>
                </c:pt>
                <c:pt idx="68032">
                  <c:v>68032</c:v>
                </c:pt>
                <c:pt idx="68033">
                  <c:v>68033</c:v>
                </c:pt>
                <c:pt idx="68034">
                  <c:v>68034</c:v>
                </c:pt>
                <c:pt idx="68035">
                  <c:v>68035</c:v>
                </c:pt>
                <c:pt idx="68036">
                  <c:v>68036</c:v>
                </c:pt>
                <c:pt idx="68037">
                  <c:v>68037</c:v>
                </c:pt>
                <c:pt idx="68038">
                  <c:v>68038</c:v>
                </c:pt>
                <c:pt idx="68039">
                  <c:v>68039</c:v>
                </c:pt>
                <c:pt idx="68040">
                  <c:v>68040</c:v>
                </c:pt>
                <c:pt idx="68041">
                  <c:v>68041</c:v>
                </c:pt>
                <c:pt idx="68042">
                  <c:v>68042</c:v>
                </c:pt>
                <c:pt idx="68043">
                  <c:v>68043</c:v>
                </c:pt>
                <c:pt idx="68044">
                  <c:v>68044</c:v>
                </c:pt>
                <c:pt idx="68045">
                  <c:v>68045</c:v>
                </c:pt>
                <c:pt idx="68046">
                  <c:v>68046</c:v>
                </c:pt>
                <c:pt idx="68047">
                  <c:v>68047</c:v>
                </c:pt>
                <c:pt idx="68048">
                  <c:v>68048</c:v>
                </c:pt>
                <c:pt idx="68049">
                  <c:v>68049</c:v>
                </c:pt>
                <c:pt idx="68050">
                  <c:v>68050</c:v>
                </c:pt>
                <c:pt idx="68051">
                  <c:v>68051</c:v>
                </c:pt>
                <c:pt idx="68052">
                  <c:v>68052</c:v>
                </c:pt>
                <c:pt idx="68053">
                  <c:v>68053</c:v>
                </c:pt>
                <c:pt idx="68054">
                  <c:v>68054</c:v>
                </c:pt>
                <c:pt idx="68055">
                  <c:v>68055</c:v>
                </c:pt>
                <c:pt idx="68056">
                  <c:v>68056</c:v>
                </c:pt>
                <c:pt idx="68057">
                  <c:v>68057</c:v>
                </c:pt>
                <c:pt idx="68058">
                  <c:v>68058</c:v>
                </c:pt>
                <c:pt idx="68059">
                  <c:v>68059</c:v>
                </c:pt>
                <c:pt idx="68060">
                  <c:v>68060</c:v>
                </c:pt>
                <c:pt idx="68061">
                  <c:v>68061</c:v>
                </c:pt>
                <c:pt idx="68062">
                  <c:v>68062</c:v>
                </c:pt>
                <c:pt idx="68063">
                  <c:v>68063</c:v>
                </c:pt>
                <c:pt idx="68064">
                  <c:v>68064</c:v>
                </c:pt>
                <c:pt idx="68065">
                  <c:v>68065</c:v>
                </c:pt>
                <c:pt idx="68066">
                  <c:v>68066</c:v>
                </c:pt>
                <c:pt idx="68067">
                  <c:v>68067</c:v>
                </c:pt>
                <c:pt idx="68068">
                  <c:v>68068</c:v>
                </c:pt>
                <c:pt idx="68069">
                  <c:v>68069</c:v>
                </c:pt>
                <c:pt idx="68070">
                  <c:v>68070</c:v>
                </c:pt>
                <c:pt idx="68071">
                  <c:v>68071</c:v>
                </c:pt>
                <c:pt idx="68072">
                  <c:v>68072</c:v>
                </c:pt>
                <c:pt idx="68073">
                  <c:v>68073</c:v>
                </c:pt>
                <c:pt idx="68074">
                  <c:v>68074</c:v>
                </c:pt>
                <c:pt idx="68075">
                  <c:v>68075</c:v>
                </c:pt>
                <c:pt idx="68076">
                  <c:v>68076</c:v>
                </c:pt>
                <c:pt idx="68077">
                  <c:v>68077</c:v>
                </c:pt>
                <c:pt idx="68078">
                  <c:v>68078</c:v>
                </c:pt>
                <c:pt idx="68079">
                  <c:v>68079</c:v>
                </c:pt>
                <c:pt idx="68080">
                  <c:v>68080</c:v>
                </c:pt>
                <c:pt idx="68081">
                  <c:v>68081</c:v>
                </c:pt>
                <c:pt idx="68082">
                  <c:v>68082</c:v>
                </c:pt>
                <c:pt idx="68083">
                  <c:v>68083</c:v>
                </c:pt>
                <c:pt idx="68084">
                  <c:v>68084</c:v>
                </c:pt>
                <c:pt idx="68085">
                  <c:v>68085</c:v>
                </c:pt>
                <c:pt idx="68086">
                  <c:v>68086</c:v>
                </c:pt>
                <c:pt idx="68087">
                  <c:v>68087</c:v>
                </c:pt>
                <c:pt idx="68088">
                  <c:v>68088</c:v>
                </c:pt>
                <c:pt idx="68089">
                  <c:v>68089</c:v>
                </c:pt>
                <c:pt idx="68090">
                  <c:v>68090</c:v>
                </c:pt>
                <c:pt idx="68091">
                  <c:v>68091</c:v>
                </c:pt>
                <c:pt idx="68092">
                  <c:v>68092</c:v>
                </c:pt>
                <c:pt idx="68093">
                  <c:v>68093</c:v>
                </c:pt>
                <c:pt idx="68094">
                  <c:v>68094</c:v>
                </c:pt>
                <c:pt idx="68095">
                  <c:v>68095</c:v>
                </c:pt>
                <c:pt idx="68096">
                  <c:v>68096</c:v>
                </c:pt>
                <c:pt idx="68097">
                  <c:v>68097</c:v>
                </c:pt>
                <c:pt idx="68098">
                  <c:v>68098</c:v>
                </c:pt>
                <c:pt idx="68099">
                  <c:v>68099</c:v>
                </c:pt>
                <c:pt idx="68100">
                  <c:v>68100</c:v>
                </c:pt>
                <c:pt idx="68101">
                  <c:v>68101</c:v>
                </c:pt>
                <c:pt idx="68102">
                  <c:v>68102</c:v>
                </c:pt>
                <c:pt idx="68103">
                  <c:v>68103</c:v>
                </c:pt>
                <c:pt idx="68104">
                  <c:v>68104</c:v>
                </c:pt>
                <c:pt idx="68105">
                  <c:v>68105</c:v>
                </c:pt>
                <c:pt idx="68106">
                  <c:v>68106</c:v>
                </c:pt>
                <c:pt idx="68107">
                  <c:v>68107</c:v>
                </c:pt>
                <c:pt idx="68108">
                  <c:v>68108</c:v>
                </c:pt>
                <c:pt idx="68109">
                  <c:v>68109</c:v>
                </c:pt>
                <c:pt idx="68110">
                  <c:v>68110</c:v>
                </c:pt>
                <c:pt idx="68111">
                  <c:v>68111</c:v>
                </c:pt>
                <c:pt idx="68112">
                  <c:v>68112</c:v>
                </c:pt>
                <c:pt idx="68113">
                  <c:v>68113</c:v>
                </c:pt>
                <c:pt idx="68114">
                  <c:v>68114</c:v>
                </c:pt>
                <c:pt idx="68115">
                  <c:v>68115</c:v>
                </c:pt>
                <c:pt idx="68116">
                  <c:v>68116</c:v>
                </c:pt>
                <c:pt idx="68117">
                  <c:v>68117</c:v>
                </c:pt>
                <c:pt idx="68118">
                  <c:v>68118</c:v>
                </c:pt>
                <c:pt idx="68119">
                  <c:v>68119</c:v>
                </c:pt>
                <c:pt idx="68120">
                  <c:v>68120</c:v>
                </c:pt>
                <c:pt idx="68121">
                  <c:v>68121</c:v>
                </c:pt>
                <c:pt idx="68122">
                  <c:v>68122</c:v>
                </c:pt>
                <c:pt idx="68123">
                  <c:v>68123</c:v>
                </c:pt>
                <c:pt idx="68124">
                  <c:v>68124</c:v>
                </c:pt>
                <c:pt idx="68125">
                  <c:v>68125</c:v>
                </c:pt>
                <c:pt idx="68126">
                  <c:v>68126</c:v>
                </c:pt>
                <c:pt idx="68127">
                  <c:v>68127</c:v>
                </c:pt>
                <c:pt idx="68128">
                  <c:v>68128</c:v>
                </c:pt>
                <c:pt idx="68129">
                  <c:v>68129</c:v>
                </c:pt>
                <c:pt idx="68130">
                  <c:v>68130</c:v>
                </c:pt>
                <c:pt idx="68131">
                  <c:v>68131</c:v>
                </c:pt>
                <c:pt idx="68132">
                  <c:v>68132</c:v>
                </c:pt>
                <c:pt idx="68133">
                  <c:v>68133</c:v>
                </c:pt>
                <c:pt idx="68134">
                  <c:v>68134</c:v>
                </c:pt>
                <c:pt idx="68135">
                  <c:v>68135</c:v>
                </c:pt>
                <c:pt idx="68136">
                  <c:v>68136</c:v>
                </c:pt>
                <c:pt idx="68137">
                  <c:v>68137</c:v>
                </c:pt>
                <c:pt idx="68138">
                  <c:v>68138</c:v>
                </c:pt>
                <c:pt idx="68139">
                  <c:v>68139</c:v>
                </c:pt>
                <c:pt idx="68140">
                  <c:v>68140</c:v>
                </c:pt>
                <c:pt idx="68141">
                  <c:v>68141</c:v>
                </c:pt>
                <c:pt idx="68142">
                  <c:v>68142</c:v>
                </c:pt>
                <c:pt idx="68143">
                  <c:v>68143</c:v>
                </c:pt>
                <c:pt idx="68144">
                  <c:v>68144</c:v>
                </c:pt>
                <c:pt idx="68145">
                  <c:v>68145</c:v>
                </c:pt>
                <c:pt idx="68146">
                  <c:v>68146</c:v>
                </c:pt>
                <c:pt idx="68147">
                  <c:v>68147</c:v>
                </c:pt>
                <c:pt idx="68148">
                  <c:v>68148</c:v>
                </c:pt>
                <c:pt idx="68149">
                  <c:v>68149</c:v>
                </c:pt>
                <c:pt idx="68150">
                  <c:v>68150</c:v>
                </c:pt>
                <c:pt idx="68151">
                  <c:v>68151</c:v>
                </c:pt>
                <c:pt idx="68152">
                  <c:v>68152</c:v>
                </c:pt>
                <c:pt idx="68153">
                  <c:v>68153</c:v>
                </c:pt>
                <c:pt idx="68154">
                  <c:v>68154</c:v>
                </c:pt>
                <c:pt idx="68155">
                  <c:v>68155</c:v>
                </c:pt>
                <c:pt idx="68156">
                  <c:v>68156</c:v>
                </c:pt>
                <c:pt idx="68157">
                  <c:v>68157</c:v>
                </c:pt>
                <c:pt idx="68158">
                  <c:v>68158</c:v>
                </c:pt>
                <c:pt idx="68159">
                  <c:v>68159</c:v>
                </c:pt>
                <c:pt idx="68160">
                  <c:v>68160</c:v>
                </c:pt>
                <c:pt idx="68161">
                  <c:v>68161</c:v>
                </c:pt>
                <c:pt idx="68162">
                  <c:v>68162</c:v>
                </c:pt>
                <c:pt idx="68163">
                  <c:v>68163</c:v>
                </c:pt>
                <c:pt idx="68164">
                  <c:v>68164</c:v>
                </c:pt>
                <c:pt idx="68165">
                  <c:v>68165</c:v>
                </c:pt>
                <c:pt idx="68166">
                  <c:v>68166</c:v>
                </c:pt>
                <c:pt idx="68167">
                  <c:v>68167</c:v>
                </c:pt>
                <c:pt idx="68168">
                  <c:v>68168</c:v>
                </c:pt>
                <c:pt idx="68169">
                  <c:v>68169</c:v>
                </c:pt>
                <c:pt idx="68170">
                  <c:v>68170</c:v>
                </c:pt>
                <c:pt idx="68171">
                  <c:v>68171</c:v>
                </c:pt>
                <c:pt idx="68172">
                  <c:v>68172</c:v>
                </c:pt>
                <c:pt idx="68173">
                  <c:v>68173</c:v>
                </c:pt>
                <c:pt idx="68174">
                  <c:v>68174</c:v>
                </c:pt>
                <c:pt idx="68175">
                  <c:v>68175</c:v>
                </c:pt>
                <c:pt idx="68176">
                  <c:v>68176</c:v>
                </c:pt>
                <c:pt idx="68177">
                  <c:v>68177</c:v>
                </c:pt>
                <c:pt idx="68178">
                  <c:v>68178</c:v>
                </c:pt>
                <c:pt idx="68179">
                  <c:v>68179</c:v>
                </c:pt>
                <c:pt idx="68180">
                  <c:v>68180</c:v>
                </c:pt>
                <c:pt idx="68181">
                  <c:v>68181</c:v>
                </c:pt>
                <c:pt idx="68182">
                  <c:v>68182</c:v>
                </c:pt>
                <c:pt idx="68183">
                  <c:v>68183</c:v>
                </c:pt>
                <c:pt idx="68184">
                  <c:v>68184</c:v>
                </c:pt>
                <c:pt idx="68185">
                  <c:v>68185</c:v>
                </c:pt>
                <c:pt idx="68186">
                  <c:v>68186</c:v>
                </c:pt>
                <c:pt idx="68187">
                  <c:v>68187</c:v>
                </c:pt>
                <c:pt idx="68188">
                  <c:v>68188</c:v>
                </c:pt>
                <c:pt idx="68189">
                  <c:v>68189</c:v>
                </c:pt>
                <c:pt idx="68190">
                  <c:v>68190</c:v>
                </c:pt>
                <c:pt idx="68191">
                  <c:v>68191</c:v>
                </c:pt>
                <c:pt idx="68192">
                  <c:v>68192</c:v>
                </c:pt>
                <c:pt idx="68193">
                  <c:v>68193</c:v>
                </c:pt>
                <c:pt idx="68194">
                  <c:v>68194</c:v>
                </c:pt>
                <c:pt idx="68195">
                  <c:v>68195</c:v>
                </c:pt>
                <c:pt idx="68196">
                  <c:v>68196</c:v>
                </c:pt>
                <c:pt idx="68197">
                  <c:v>68197</c:v>
                </c:pt>
                <c:pt idx="68198">
                  <c:v>68198</c:v>
                </c:pt>
                <c:pt idx="68199">
                  <c:v>68199</c:v>
                </c:pt>
                <c:pt idx="68200">
                  <c:v>68200</c:v>
                </c:pt>
                <c:pt idx="68201">
                  <c:v>68201</c:v>
                </c:pt>
                <c:pt idx="68202">
                  <c:v>68202</c:v>
                </c:pt>
                <c:pt idx="68203">
                  <c:v>68203</c:v>
                </c:pt>
                <c:pt idx="68204">
                  <c:v>68204</c:v>
                </c:pt>
                <c:pt idx="68205">
                  <c:v>68205</c:v>
                </c:pt>
                <c:pt idx="68206">
                  <c:v>68206</c:v>
                </c:pt>
                <c:pt idx="68207">
                  <c:v>68207</c:v>
                </c:pt>
                <c:pt idx="68208">
                  <c:v>68208</c:v>
                </c:pt>
                <c:pt idx="68209">
                  <c:v>68209</c:v>
                </c:pt>
                <c:pt idx="68210">
                  <c:v>68210</c:v>
                </c:pt>
                <c:pt idx="68211">
                  <c:v>68211</c:v>
                </c:pt>
                <c:pt idx="68212">
                  <c:v>68212</c:v>
                </c:pt>
                <c:pt idx="68213">
                  <c:v>68213</c:v>
                </c:pt>
                <c:pt idx="68214">
                  <c:v>68214</c:v>
                </c:pt>
                <c:pt idx="68215">
                  <c:v>68215</c:v>
                </c:pt>
                <c:pt idx="68216">
                  <c:v>68216</c:v>
                </c:pt>
                <c:pt idx="68217">
                  <c:v>68217</c:v>
                </c:pt>
                <c:pt idx="68218">
                  <c:v>68218</c:v>
                </c:pt>
                <c:pt idx="68219">
                  <c:v>68219</c:v>
                </c:pt>
                <c:pt idx="68220">
                  <c:v>68220</c:v>
                </c:pt>
                <c:pt idx="68221">
                  <c:v>68221</c:v>
                </c:pt>
                <c:pt idx="68222">
                  <c:v>68222</c:v>
                </c:pt>
                <c:pt idx="68223">
                  <c:v>68223</c:v>
                </c:pt>
                <c:pt idx="68224">
                  <c:v>68224</c:v>
                </c:pt>
                <c:pt idx="68225">
                  <c:v>68225</c:v>
                </c:pt>
                <c:pt idx="68226">
                  <c:v>68226</c:v>
                </c:pt>
                <c:pt idx="68227">
                  <c:v>68227</c:v>
                </c:pt>
                <c:pt idx="68228">
                  <c:v>68228</c:v>
                </c:pt>
                <c:pt idx="68229">
                  <c:v>68229</c:v>
                </c:pt>
                <c:pt idx="68230">
                  <c:v>68230</c:v>
                </c:pt>
                <c:pt idx="68231">
                  <c:v>68231</c:v>
                </c:pt>
                <c:pt idx="68232">
                  <c:v>68232</c:v>
                </c:pt>
                <c:pt idx="68233">
                  <c:v>68233</c:v>
                </c:pt>
                <c:pt idx="68234">
                  <c:v>68234</c:v>
                </c:pt>
                <c:pt idx="68235">
                  <c:v>68235</c:v>
                </c:pt>
                <c:pt idx="68236">
                  <c:v>68236</c:v>
                </c:pt>
                <c:pt idx="68237">
                  <c:v>68237</c:v>
                </c:pt>
                <c:pt idx="68238">
                  <c:v>68238</c:v>
                </c:pt>
                <c:pt idx="68239">
                  <c:v>68239</c:v>
                </c:pt>
                <c:pt idx="68240">
                  <c:v>68240</c:v>
                </c:pt>
                <c:pt idx="68241">
                  <c:v>68241</c:v>
                </c:pt>
                <c:pt idx="68242">
                  <c:v>68242</c:v>
                </c:pt>
                <c:pt idx="68243">
                  <c:v>68243</c:v>
                </c:pt>
                <c:pt idx="68244">
                  <c:v>68244</c:v>
                </c:pt>
                <c:pt idx="68245">
                  <c:v>68245</c:v>
                </c:pt>
                <c:pt idx="68246">
                  <c:v>68246</c:v>
                </c:pt>
                <c:pt idx="68247">
                  <c:v>68247</c:v>
                </c:pt>
                <c:pt idx="68248">
                  <c:v>68248</c:v>
                </c:pt>
                <c:pt idx="68249">
                  <c:v>68249</c:v>
                </c:pt>
                <c:pt idx="68250">
                  <c:v>68250</c:v>
                </c:pt>
                <c:pt idx="68251">
                  <c:v>68251</c:v>
                </c:pt>
                <c:pt idx="68252">
                  <c:v>68252</c:v>
                </c:pt>
                <c:pt idx="68253">
                  <c:v>68253</c:v>
                </c:pt>
                <c:pt idx="68254">
                  <c:v>68254</c:v>
                </c:pt>
                <c:pt idx="68255">
                  <c:v>68255</c:v>
                </c:pt>
                <c:pt idx="68256">
                  <c:v>68256</c:v>
                </c:pt>
                <c:pt idx="68257">
                  <c:v>68257</c:v>
                </c:pt>
                <c:pt idx="68258">
                  <c:v>68258</c:v>
                </c:pt>
                <c:pt idx="68259">
                  <c:v>68259</c:v>
                </c:pt>
                <c:pt idx="68260">
                  <c:v>68260</c:v>
                </c:pt>
                <c:pt idx="68261">
                  <c:v>68261</c:v>
                </c:pt>
                <c:pt idx="68262">
                  <c:v>68262</c:v>
                </c:pt>
                <c:pt idx="68263">
                  <c:v>68263</c:v>
                </c:pt>
                <c:pt idx="68264">
                  <c:v>68264</c:v>
                </c:pt>
                <c:pt idx="68265">
                  <c:v>68265</c:v>
                </c:pt>
                <c:pt idx="68266">
                  <c:v>68266</c:v>
                </c:pt>
                <c:pt idx="68267">
                  <c:v>68267</c:v>
                </c:pt>
                <c:pt idx="68268">
                  <c:v>68268</c:v>
                </c:pt>
                <c:pt idx="68269">
                  <c:v>68269</c:v>
                </c:pt>
                <c:pt idx="68270">
                  <c:v>68270</c:v>
                </c:pt>
                <c:pt idx="68271">
                  <c:v>68271</c:v>
                </c:pt>
                <c:pt idx="68272">
                  <c:v>68272</c:v>
                </c:pt>
                <c:pt idx="68273">
                  <c:v>68273</c:v>
                </c:pt>
                <c:pt idx="68274">
                  <c:v>68274</c:v>
                </c:pt>
                <c:pt idx="68275">
                  <c:v>68275</c:v>
                </c:pt>
                <c:pt idx="68276">
                  <c:v>68276</c:v>
                </c:pt>
                <c:pt idx="68277">
                  <c:v>68277</c:v>
                </c:pt>
                <c:pt idx="68278">
                  <c:v>68278</c:v>
                </c:pt>
                <c:pt idx="68279">
                  <c:v>68279</c:v>
                </c:pt>
                <c:pt idx="68280">
                  <c:v>68280</c:v>
                </c:pt>
                <c:pt idx="68281">
                  <c:v>68281</c:v>
                </c:pt>
                <c:pt idx="68282">
                  <c:v>68282</c:v>
                </c:pt>
                <c:pt idx="68283">
                  <c:v>68283</c:v>
                </c:pt>
                <c:pt idx="68284">
                  <c:v>68284</c:v>
                </c:pt>
                <c:pt idx="68285">
                  <c:v>68285</c:v>
                </c:pt>
                <c:pt idx="68286">
                  <c:v>68286</c:v>
                </c:pt>
                <c:pt idx="68287">
                  <c:v>68287</c:v>
                </c:pt>
                <c:pt idx="68288">
                  <c:v>68288</c:v>
                </c:pt>
                <c:pt idx="68289">
                  <c:v>68289</c:v>
                </c:pt>
                <c:pt idx="68290">
                  <c:v>68290</c:v>
                </c:pt>
                <c:pt idx="68291">
                  <c:v>68291</c:v>
                </c:pt>
                <c:pt idx="68292">
                  <c:v>68292</c:v>
                </c:pt>
                <c:pt idx="68293">
                  <c:v>68293</c:v>
                </c:pt>
                <c:pt idx="68294">
                  <c:v>68294</c:v>
                </c:pt>
                <c:pt idx="68295">
                  <c:v>68295</c:v>
                </c:pt>
                <c:pt idx="68296">
                  <c:v>68296</c:v>
                </c:pt>
                <c:pt idx="68297">
                  <c:v>68297</c:v>
                </c:pt>
                <c:pt idx="68298">
                  <c:v>68298</c:v>
                </c:pt>
                <c:pt idx="68299">
                  <c:v>68299</c:v>
                </c:pt>
                <c:pt idx="68300">
                  <c:v>68300</c:v>
                </c:pt>
                <c:pt idx="68301">
                  <c:v>68301</c:v>
                </c:pt>
                <c:pt idx="68302">
                  <c:v>68302</c:v>
                </c:pt>
                <c:pt idx="68303">
                  <c:v>68303</c:v>
                </c:pt>
                <c:pt idx="68304">
                  <c:v>68304</c:v>
                </c:pt>
                <c:pt idx="68305">
                  <c:v>68305</c:v>
                </c:pt>
                <c:pt idx="68306">
                  <c:v>68306</c:v>
                </c:pt>
                <c:pt idx="68307">
                  <c:v>68307</c:v>
                </c:pt>
                <c:pt idx="68308">
                  <c:v>68308</c:v>
                </c:pt>
                <c:pt idx="68309">
                  <c:v>68309</c:v>
                </c:pt>
                <c:pt idx="68310">
                  <c:v>68310</c:v>
                </c:pt>
                <c:pt idx="68311">
                  <c:v>68311</c:v>
                </c:pt>
                <c:pt idx="68312">
                  <c:v>68312</c:v>
                </c:pt>
                <c:pt idx="68313">
                  <c:v>68313</c:v>
                </c:pt>
                <c:pt idx="68314">
                  <c:v>68314</c:v>
                </c:pt>
                <c:pt idx="68315">
                  <c:v>68315</c:v>
                </c:pt>
                <c:pt idx="68316">
                  <c:v>68316</c:v>
                </c:pt>
                <c:pt idx="68317">
                  <c:v>68317</c:v>
                </c:pt>
                <c:pt idx="68318">
                  <c:v>68318</c:v>
                </c:pt>
                <c:pt idx="68319">
                  <c:v>68319</c:v>
                </c:pt>
                <c:pt idx="68320">
                  <c:v>68320</c:v>
                </c:pt>
                <c:pt idx="68321">
                  <c:v>68321</c:v>
                </c:pt>
                <c:pt idx="68322">
                  <c:v>68322</c:v>
                </c:pt>
                <c:pt idx="68323">
                  <c:v>68323</c:v>
                </c:pt>
                <c:pt idx="68324">
                  <c:v>68324</c:v>
                </c:pt>
                <c:pt idx="68325">
                  <c:v>68325</c:v>
                </c:pt>
                <c:pt idx="68326">
                  <c:v>68326</c:v>
                </c:pt>
                <c:pt idx="68327">
                  <c:v>68327</c:v>
                </c:pt>
                <c:pt idx="68328">
                  <c:v>68328</c:v>
                </c:pt>
                <c:pt idx="68329">
                  <c:v>68329</c:v>
                </c:pt>
                <c:pt idx="68330">
                  <c:v>68330</c:v>
                </c:pt>
                <c:pt idx="68331">
                  <c:v>68331</c:v>
                </c:pt>
                <c:pt idx="68332">
                  <c:v>68332</c:v>
                </c:pt>
                <c:pt idx="68333">
                  <c:v>68333</c:v>
                </c:pt>
                <c:pt idx="68334">
                  <c:v>68334</c:v>
                </c:pt>
                <c:pt idx="68335">
                  <c:v>68335</c:v>
                </c:pt>
                <c:pt idx="68336">
                  <c:v>68336</c:v>
                </c:pt>
                <c:pt idx="68337">
                  <c:v>68337</c:v>
                </c:pt>
                <c:pt idx="68338">
                  <c:v>68338</c:v>
                </c:pt>
                <c:pt idx="68339">
                  <c:v>68339</c:v>
                </c:pt>
                <c:pt idx="68340">
                  <c:v>68340</c:v>
                </c:pt>
                <c:pt idx="68341">
                  <c:v>68341</c:v>
                </c:pt>
                <c:pt idx="68342">
                  <c:v>68342</c:v>
                </c:pt>
                <c:pt idx="68343">
                  <c:v>68343</c:v>
                </c:pt>
                <c:pt idx="68344">
                  <c:v>68344</c:v>
                </c:pt>
                <c:pt idx="68345">
                  <c:v>68345</c:v>
                </c:pt>
                <c:pt idx="68346">
                  <c:v>68346</c:v>
                </c:pt>
                <c:pt idx="68347">
                  <c:v>68347</c:v>
                </c:pt>
                <c:pt idx="68348">
                  <c:v>68348</c:v>
                </c:pt>
                <c:pt idx="68349">
                  <c:v>68349</c:v>
                </c:pt>
                <c:pt idx="68350">
                  <c:v>68350</c:v>
                </c:pt>
                <c:pt idx="68351">
                  <c:v>68351</c:v>
                </c:pt>
                <c:pt idx="68352">
                  <c:v>68352</c:v>
                </c:pt>
                <c:pt idx="68353">
                  <c:v>68353</c:v>
                </c:pt>
                <c:pt idx="68354">
                  <c:v>68354</c:v>
                </c:pt>
                <c:pt idx="68355">
                  <c:v>68355</c:v>
                </c:pt>
                <c:pt idx="68356">
                  <c:v>68356</c:v>
                </c:pt>
                <c:pt idx="68357">
                  <c:v>68357</c:v>
                </c:pt>
                <c:pt idx="68358">
                  <c:v>68358</c:v>
                </c:pt>
                <c:pt idx="68359">
                  <c:v>68359</c:v>
                </c:pt>
                <c:pt idx="68360">
                  <c:v>68360</c:v>
                </c:pt>
                <c:pt idx="68361">
                  <c:v>68361</c:v>
                </c:pt>
                <c:pt idx="68362">
                  <c:v>68362</c:v>
                </c:pt>
                <c:pt idx="68363">
                  <c:v>68363</c:v>
                </c:pt>
                <c:pt idx="68364">
                  <c:v>68364</c:v>
                </c:pt>
                <c:pt idx="68365">
                  <c:v>68365</c:v>
                </c:pt>
                <c:pt idx="68366">
                  <c:v>68366</c:v>
                </c:pt>
                <c:pt idx="68367">
                  <c:v>68367</c:v>
                </c:pt>
                <c:pt idx="68368">
                  <c:v>68368</c:v>
                </c:pt>
                <c:pt idx="68369">
                  <c:v>68369</c:v>
                </c:pt>
                <c:pt idx="68370">
                  <c:v>68370</c:v>
                </c:pt>
                <c:pt idx="68371">
                  <c:v>68371</c:v>
                </c:pt>
                <c:pt idx="68372">
                  <c:v>68372</c:v>
                </c:pt>
                <c:pt idx="68373">
                  <c:v>68373</c:v>
                </c:pt>
                <c:pt idx="68374">
                  <c:v>68374</c:v>
                </c:pt>
                <c:pt idx="68375">
                  <c:v>68375</c:v>
                </c:pt>
                <c:pt idx="68376">
                  <c:v>68376</c:v>
                </c:pt>
                <c:pt idx="68377">
                  <c:v>68377</c:v>
                </c:pt>
                <c:pt idx="68378">
                  <c:v>68378</c:v>
                </c:pt>
                <c:pt idx="68379">
                  <c:v>68379</c:v>
                </c:pt>
                <c:pt idx="68380">
                  <c:v>68380</c:v>
                </c:pt>
                <c:pt idx="68381">
                  <c:v>68381</c:v>
                </c:pt>
                <c:pt idx="68382">
                  <c:v>68382</c:v>
                </c:pt>
                <c:pt idx="68383">
                  <c:v>68383</c:v>
                </c:pt>
                <c:pt idx="68384">
                  <c:v>68384</c:v>
                </c:pt>
                <c:pt idx="68385">
                  <c:v>68385</c:v>
                </c:pt>
                <c:pt idx="68386">
                  <c:v>68386</c:v>
                </c:pt>
                <c:pt idx="68387">
                  <c:v>68387</c:v>
                </c:pt>
                <c:pt idx="68388">
                  <c:v>68388</c:v>
                </c:pt>
                <c:pt idx="68389">
                  <c:v>68389</c:v>
                </c:pt>
                <c:pt idx="68390">
                  <c:v>68390</c:v>
                </c:pt>
                <c:pt idx="68391">
                  <c:v>68391</c:v>
                </c:pt>
                <c:pt idx="68392">
                  <c:v>68392</c:v>
                </c:pt>
                <c:pt idx="68393">
                  <c:v>68393</c:v>
                </c:pt>
                <c:pt idx="68394">
                  <c:v>68394</c:v>
                </c:pt>
                <c:pt idx="68395">
                  <c:v>68395</c:v>
                </c:pt>
                <c:pt idx="68396">
                  <c:v>68396</c:v>
                </c:pt>
                <c:pt idx="68397">
                  <c:v>68397</c:v>
                </c:pt>
                <c:pt idx="68398">
                  <c:v>68398</c:v>
                </c:pt>
                <c:pt idx="68399">
                  <c:v>68399</c:v>
                </c:pt>
                <c:pt idx="68400">
                  <c:v>68400</c:v>
                </c:pt>
                <c:pt idx="68401">
                  <c:v>68401</c:v>
                </c:pt>
                <c:pt idx="68402">
                  <c:v>68402</c:v>
                </c:pt>
                <c:pt idx="68403">
                  <c:v>68403</c:v>
                </c:pt>
                <c:pt idx="68404">
                  <c:v>68404</c:v>
                </c:pt>
                <c:pt idx="68405">
                  <c:v>68405</c:v>
                </c:pt>
                <c:pt idx="68406">
                  <c:v>68406</c:v>
                </c:pt>
                <c:pt idx="68407">
                  <c:v>68407</c:v>
                </c:pt>
                <c:pt idx="68408">
                  <c:v>68408</c:v>
                </c:pt>
                <c:pt idx="68409">
                  <c:v>68409</c:v>
                </c:pt>
                <c:pt idx="68410">
                  <c:v>68410</c:v>
                </c:pt>
                <c:pt idx="68411">
                  <c:v>68411</c:v>
                </c:pt>
                <c:pt idx="68412">
                  <c:v>68412</c:v>
                </c:pt>
                <c:pt idx="68413">
                  <c:v>68413</c:v>
                </c:pt>
                <c:pt idx="68414">
                  <c:v>68414</c:v>
                </c:pt>
                <c:pt idx="68415">
                  <c:v>68415</c:v>
                </c:pt>
                <c:pt idx="68416">
                  <c:v>68416</c:v>
                </c:pt>
                <c:pt idx="68417">
                  <c:v>68417</c:v>
                </c:pt>
                <c:pt idx="68418">
                  <c:v>68418</c:v>
                </c:pt>
                <c:pt idx="68419">
                  <c:v>68419</c:v>
                </c:pt>
                <c:pt idx="68420">
                  <c:v>68420</c:v>
                </c:pt>
                <c:pt idx="68421">
                  <c:v>68421</c:v>
                </c:pt>
                <c:pt idx="68422">
                  <c:v>68422</c:v>
                </c:pt>
                <c:pt idx="68423">
                  <c:v>68423</c:v>
                </c:pt>
                <c:pt idx="68424">
                  <c:v>68424</c:v>
                </c:pt>
                <c:pt idx="68425">
                  <c:v>68425</c:v>
                </c:pt>
                <c:pt idx="68426">
                  <c:v>68426</c:v>
                </c:pt>
                <c:pt idx="68427">
                  <c:v>68427</c:v>
                </c:pt>
                <c:pt idx="68428">
                  <c:v>68428</c:v>
                </c:pt>
                <c:pt idx="68429">
                  <c:v>68429</c:v>
                </c:pt>
                <c:pt idx="68430">
                  <c:v>68430</c:v>
                </c:pt>
                <c:pt idx="68431">
                  <c:v>68431</c:v>
                </c:pt>
                <c:pt idx="68432">
                  <c:v>68432</c:v>
                </c:pt>
                <c:pt idx="68433">
                  <c:v>68433</c:v>
                </c:pt>
                <c:pt idx="68434">
                  <c:v>68434</c:v>
                </c:pt>
                <c:pt idx="68435">
                  <c:v>68435</c:v>
                </c:pt>
                <c:pt idx="68436">
                  <c:v>68436</c:v>
                </c:pt>
                <c:pt idx="68437">
                  <c:v>68437</c:v>
                </c:pt>
                <c:pt idx="68438">
                  <c:v>68438</c:v>
                </c:pt>
                <c:pt idx="68439">
                  <c:v>68439</c:v>
                </c:pt>
                <c:pt idx="68440">
                  <c:v>68440</c:v>
                </c:pt>
                <c:pt idx="68441">
                  <c:v>68441</c:v>
                </c:pt>
                <c:pt idx="68442">
                  <c:v>68442</c:v>
                </c:pt>
                <c:pt idx="68443">
                  <c:v>68443</c:v>
                </c:pt>
                <c:pt idx="68444">
                  <c:v>68444</c:v>
                </c:pt>
                <c:pt idx="68445">
                  <c:v>68445</c:v>
                </c:pt>
                <c:pt idx="68446">
                  <c:v>68446</c:v>
                </c:pt>
                <c:pt idx="68447">
                  <c:v>68447</c:v>
                </c:pt>
                <c:pt idx="68448">
                  <c:v>68448</c:v>
                </c:pt>
                <c:pt idx="68449">
                  <c:v>68449</c:v>
                </c:pt>
                <c:pt idx="68450">
                  <c:v>68450</c:v>
                </c:pt>
                <c:pt idx="68451">
                  <c:v>68451</c:v>
                </c:pt>
                <c:pt idx="68452">
                  <c:v>68452</c:v>
                </c:pt>
                <c:pt idx="68453">
                  <c:v>68453</c:v>
                </c:pt>
                <c:pt idx="68454">
                  <c:v>68454</c:v>
                </c:pt>
                <c:pt idx="68455">
                  <c:v>68455</c:v>
                </c:pt>
                <c:pt idx="68456">
                  <c:v>68456</c:v>
                </c:pt>
                <c:pt idx="68457">
                  <c:v>68457</c:v>
                </c:pt>
                <c:pt idx="68458">
                  <c:v>68458</c:v>
                </c:pt>
                <c:pt idx="68459">
                  <c:v>68459</c:v>
                </c:pt>
                <c:pt idx="68460">
                  <c:v>68460</c:v>
                </c:pt>
                <c:pt idx="68461">
                  <c:v>68461</c:v>
                </c:pt>
                <c:pt idx="68462">
                  <c:v>68462</c:v>
                </c:pt>
                <c:pt idx="68463">
                  <c:v>68463</c:v>
                </c:pt>
                <c:pt idx="68464">
                  <c:v>68464</c:v>
                </c:pt>
                <c:pt idx="68465">
                  <c:v>68465</c:v>
                </c:pt>
                <c:pt idx="68466">
                  <c:v>68466</c:v>
                </c:pt>
                <c:pt idx="68467">
                  <c:v>68467</c:v>
                </c:pt>
                <c:pt idx="68468">
                  <c:v>68468</c:v>
                </c:pt>
                <c:pt idx="68469">
                  <c:v>68469</c:v>
                </c:pt>
                <c:pt idx="68470">
                  <c:v>68470</c:v>
                </c:pt>
                <c:pt idx="68471">
                  <c:v>68471</c:v>
                </c:pt>
                <c:pt idx="68472">
                  <c:v>68472</c:v>
                </c:pt>
                <c:pt idx="68473">
                  <c:v>68473</c:v>
                </c:pt>
                <c:pt idx="68474">
                  <c:v>68474</c:v>
                </c:pt>
                <c:pt idx="68475">
                  <c:v>68475</c:v>
                </c:pt>
                <c:pt idx="68476">
                  <c:v>68476</c:v>
                </c:pt>
                <c:pt idx="68477">
                  <c:v>68477</c:v>
                </c:pt>
                <c:pt idx="68478">
                  <c:v>68478</c:v>
                </c:pt>
                <c:pt idx="68479">
                  <c:v>68479</c:v>
                </c:pt>
                <c:pt idx="68480">
                  <c:v>68480</c:v>
                </c:pt>
                <c:pt idx="68481">
                  <c:v>68481</c:v>
                </c:pt>
                <c:pt idx="68482">
                  <c:v>68482</c:v>
                </c:pt>
                <c:pt idx="68483">
                  <c:v>68483</c:v>
                </c:pt>
                <c:pt idx="68484">
                  <c:v>68484</c:v>
                </c:pt>
                <c:pt idx="68485">
                  <c:v>68485</c:v>
                </c:pt>
                <c:pt idx="68486">
                  <c:v>68486</c:v>
                </c:pt>
                <c:pt idx="68487">
                  <c:v>68487</c:v>
                </c:pt>
                <c:pt idx="68488">
                  <c:v>68488</c:v>
                </c:pt>
                <c:pt idx="68489">
                  <c:v>68489</c:v>
                </c:pt>
                <c:pt idx="68490">
                  <c:v>68490</c:v>
                </c:pt>
                <c:pt idx="68491">
                  <c:v>68491</c:v>
                </c:pt>
                <c:pt idx="68492">
                  <c:v>68492</c:v>
                </c:pt>
                <c:pt idx="68493">
                  <c:v>68493</c:v>
                </c:pt>
                <c:pt idx="68494">
                  <c:v>68494</c:v>
                </c:pt>
                <c:pt idx="68495">
                  <c:v>68495</c:v>
                </c:pt>
                <c:pt idx="68496">
                  <c:v>68496</c:v>
                </c:pt>
                <c:pt idx="68497">
                  <c:v>68497</c:v>
                </c:pt>
                <c:pt idx="68498">
                  <c:v>68498</c:v>
                </c:pt>
                <c:pt idx="68499">
                  <c:v>68499</c:v>
                </c:pt>
                <c:pt idx="68500">
                  <c:v>68500</c:v>
                </c:pt>
                <c:pt idx="68501">
                  <c:v>68501</c:v>
                </c:pt>
                <c:pt idx="68502">
                  <c:v>68502</c:v>
                </c:pt>
                <c:pt idx="68503">
                  <c:v>68503</c:v>
                </c:pt>
                <c:pt idx="68504">
                  <c:v>68504</c:v>
                </c:pt>
                <c:pt idx="68505">
                  <c:v>68505</c:v>
                </c:pt>
                <c:pt idx="68506">
                  <c:v>68506</c:v>
                </c:pt>
                <c:pt idx="68507">
                  <c:v>68507</c:v>
                </c:pt>
                <c:pt idx="68508">
                  <c:v>68508</c:v>
                </c:pt>
                <c:pt idx="68509">
                  <c:v>68509</c:v>
                </c:pt>
                <c:pt idx="68510">
                  <c:v>68510</c:v>
                </c:pt>
                <c:pt idx="68511">
                  <c:v>68511</c:v>
                </c:pt>
                <c:pt idx="68512">
                  <c:v>68512</c:v>
                </c:pt>
                <c:pt idx="68513">
                  <c:v>68513</c:v>
                </c:pt>
                <c:pt idx="68514">
                  <c:v>68514</c:v>
                </c:pt>
                <c:pt idx="68515">
                  <c:v>68515</c:v>
                </c:pt>
                <c:pt idx="68516">
                  <c:v>68516</c:v>
                </c:pt>
                <c:pt idx="68517">
                  <c:v>68517</c:v>
                </c:pt>
                <c:pt idx="68518">
                  <c:v>68518</c:v>
                </c:pt>
                <c:pt idx="68519">
                  <c:v>68519</c:v>
                </c:pt>
                <c:pt idx="68520">
                  <c:v>68520</c:v>
                </c:pt>
                <c:pt idx="68521">
                  <c:v>68521</c:v>
                </c:pt>
                <c:pt idx="68522">
                  <c:v>68522</c:v>
                </c:pt>
                <c:pt idx="68523">
                  <c:v>68523</c:v>
                </c:pt>
                <c:pt idx="68524">
                  <c:v>68524</c:v>
                </c:pt>
                <c:pt idx="68525">
                  <c:v>68525</c:v>
                </c:pt>
                <c:pt idx="68526">
                  <c:v>68526</c:v>
                </c:pt>
                <c:pt idx="68527">
                  <c:v>68527</c:v>
                </c:pt>
                <c:pt idx="68528">
                  <c:v>68528</c:v>
                </c:pt>
                <c:pt idx="68529">
                  <c:v>68529</c:v>
                </c:pt>
                <c:pt idx="68530">
                  <c:v>68530</c:v>
                </c:pt>
                <c:pt idx="68531">
                  <c:v>68531</c:v>
                </c:pt>
                <c:pt idx="68532">
                  <c:v>68532</c:v>
                </c:pt>
                <c:pt idx="68533">
                  <c:v>68533</c:v>
                </c:pt>
                <c:pt idx="68534">
                  <c:v>68534</c:v>
                </c:pt>
                <c:pt idx="68535">
                  <c:v>68535</c:v>
                </c:pt>
                <c:pt idx="68536">
                  <c:v>68536</c:v>
                </c:pt>
                <c:pt idx="68537">
                  <c:v>68537</c:v>
                </c:pt>
                <c:pt idx="68538">
                  <c:v>68538</c:v>
                </c:pt>
                <c:pt idx="68539">
                  <c:v>68539</c:v>
                </c:pt>
                <c:pt idx="68540">
                  <c:v>68540</c:v>
                </c:pt>
                <c:pt idx="68541">
                  <c:v>68541</c:v>
                </c:pt>
                <c:pt idx="68542">
                  <c:v>68542</c:v>
                </c:pt>
                <c:pt idx="68543">
                  <c:v>68543</c:v>
                </c:pt>
                <c:pt idx="68544">
                  <c:v>68544</c:v>
                </c:pt>
                <c:pt idx="68545">
                  <c:v>68545</c:v>
                </c:pt>
                <c:pt idx="68546">
                  <c:v>68546</c:v>
                </c:pt>
                <c:pt idx="68547">
                  <c:v>68547</c:v>
                </c:pt>
                <c:pt idx="68548">
                  <c:v>68548</c:v>
                </c:pt>
                <c:pt idx="68549">
                  <c:v>68549</c:v>
                </c:pt>
                <c:pt idx="68550">
                  <c:v>68550</c:v>
                </c:pt>
                <c:pt idx="68551">
                  <c:v>68551</c:v>
                </c:pt>
                <c:pt idx="68552">
                  <c:v>68552</c:v>
                </c:pt>
                <c:pt idx="68553">
                  <c:v>68553</c:v>
                </c:pt>
                <c:pt idx="68554">
                  <c:v>68554</c:v>
                </c:pt>
                <c:pt idx="68555">
                  <c:v>68555</c:v>
                </c:pt>
                <c:pt idx="68556">
                  <c:v>68556</c:v>
                </c:pt>
                <c:pt idx="68557">
                  <c:v>68557</c:v>
                </c:pt>
                <c:pt idx="68558">
                  <c:v>68558</c:v>
                </c:pt>
                <c:pt idx="68559">
                  <c:v>68559</c:v>
                </c:pt>
                <c:pt idx="68560">
                  <c:v>68560</c:v>
                </c:pt>
                <c:pt idx="68561">
                  <c:v>68561</c:v>
                </c:pt>
                <c:pt idx="68562">
                  <c:v>68562</c:v>
                </c:pt>
                <c:pt idx="68563">
                  <c:v>68563</c:v>
                </c:pt>
                <c:pt idx="68564">
                  <c:v>68564</c:v>
                </c:pt>
                <c:pt idx="68565">
                  <c:v>68565</c:v>
                </c:pt>
                <c:pt idx="68566">
                  <c:v>68566</c:v>
                </c:pt>
                <c:pt idx="68567">
                  <c:v>68567</c:v>
                </c:pt>
                <c:pt idx="68568">
                  <c:v>68568</c:v>
                </c:pt>
                <c:pt idx="68569">
                  <c:v>68569</c:v>
                </c:pt>
                <c:pt idx="68570">
                  <c:v>68570</c:v>
                </c:pt>
                <c:pt idx="68571">
                  <c:v>68571</c:v>
                </c:pt>
                <c:pt idx="68572">
                  <c:v>68572</c:v>
                </c:pt>
                <c:pt idx="68573">
                  <c:v>68573</c:v>
                </c:pt>
                <c:pt idx="68574">
                  <c:v>68574</c:v>
                </c:pt>
                <c:pt idx="68575">
                  <c:v>68575</c:v>
                </c:pt>
                <c:pt idx="68576">
                  <c:v>68576</c:v>
                </c:pt>
                <c:pt idx="68577">
                  <c:v>68577</c:v>
                </c:pt>
                <c:pt idx="68578">
                  <c:v>68578</c:v>
                </c:pt>
                <c:pt idx="68579">
                  <c:v>68579</c:v>
                </c:pt>
                <c:pt idx="68580">
                  <c:v>68580</c:v>
                </c:pt>
                <c:pt idx="68581">
                  <c:v>68581</c:v>
                </c:pt>
                <c:pt idx="68582">
                  <c:v>68582</c:v>
                </c:pt>
                <c:pt idx="68583">
                  <c:v>68583</c:v>
                </c:pt>
                <c:pt idx="68584">
                  <c:v>68584</c:v>
                </c:pt>
                <c:pt idx="68585">
                  <c:v>68585</c:v>
                </c:pt>
                <c:pt idx="68586">
                  <c:v>68586</c:v>
                </c:pt>
                <c:pt idx="68587">
                  <c:v>68587</c:v>
                </c:pt>
                <c:pt idx="68588">
                  <c:v>68588</c:v>
                </c:pt>
                <c:pt idx="68589">
                  <c:v>68589</c:v>
                </c:pt>
                <c:pt idx="68590">
                  <c:v>68590</c:v>
                </c:pt>
                <c:pt idx="68591">
                  <c:v>68591</c:v>
                </c:pt>
                <c:pt idx="68592">
                  <c:v>68592</c:v>
                </c:pt>
                <c:pt idx="68593">
                  <c:v>68593</c:v>
                </c:pt>
                <c:pt idx="68594">
                  <c:v>68594</c:v>
                </c:pt>
                <c:pt idx="68595">
                  <c:v>68595</c:v>
                </c:pt>
                <c:pt idx="68596">
                  <c:v>68596</c:v>
                </c:pt>
                <c:pt idx="68597">
                  <c:v>68597</c:v>
                </c:pt>
                <c:pt idx="68598">
                  <c:v>68598</c:v>
                </c:pt>
                <c:pt idx="68599">
                  <c:v>68599</c:v>
                </c:pt>
                <c:pt idx="68600">
                  <c:v>68600</c:v>
                </c:pt>
                <c:pt idx="68601">
                  <c:v>68601</c:v>
                </c:pt>
                <c:pt idx="68602">
                  <c:v>68602</c:v>
                </c:pt>
                <c:pt idx="68603">
                  <c:v>68603</c:v>
                </c:pt>
                <c:pt idx="68604">
                  <c:v>68604</c:v>
                </c:pt>
                <c:pt idx="68605">
                  <c:v>68605</c:v>
                </c:pt>
                <c:pt idx="68606">
                  <c:v>68606</c:v>
                </c:pt>
                <c:pt idx="68607">
                  <c:v>68607</c:v>
                </c:pt>
                <c:pt idx="68608">
                  <c:v>68608</c:v>
                </c:pt>
                <c:pt idx="68609">
                  <c:v>68609</c:v>
                </c:pt>
                <c:pt idx="68610">
                  <c:v>68610</c:v>
                </c:pt>
                <c:pt idx="68611">
                  <c:v>68611</c:v>
                </c:pt>
                <c:pt idx="68612">
                  <c:v>68612</c:v>
                </c:pt>
                <c:pt idx="68613">
                  <c:v>68613</c:v>
                </c:pt>
                <c:pt idx="68614">
                  <c:v>68614</c:v>
                </c:pt>
                <c:pt idx="68615">
                  <c:v>68615</c:v>
                </c:pt>
                <c:pt idx="68616">
                  <c:v>68616</c:v>
                </c:pt>
                <c:pt idx="68617">
                  <c:v>68617</c:v>
                </c:pt>
                <c:pt idx="68618">
                  <c:v>68618</c:v>
                </c:pt>
                <c:pt idx="68619">
                  <c:v>68619</c:v>
                </c:pt>
                <c:pt idx="68620">
                  <c:v>68620</c:v>
                </c:pt>
                <c:pt idx="68621">
                  <c:v>68621</c:v>
                </c:pt>
                <c:pt idx="68622">
                  <c:v>68622</c:v>
                </c:pt>
                <c:pt idx="68623">
                  <c:v>68623</c:v>
                </c:pt>
                <c:pt idx="68624">
                  <c:v>68624</c:v>
                </c:pt>
                <c:pt idx="68625">
                  <c:v>68625</c:v>
                </c:pt>
                <c:pt idx="68626">
                  <c:v>68626</c:v>
                </c:pt>
                <c:pt idx="68627">
                  <c:v>68627</c:v>
                </c:pt>
                <c:pt idx="68628">
                  <c:v>68628</c:v>
                </c:pt>
                <c:pt idx="68629">
                  <c:v>68629</c:v>
                </c:pt>
                <c:pt idx="68630">
                  <c:v>68630</c:v>
                </c:pt>
                <c:pt idx="68631">
                  <c:v>68631</c:v>
                </c:pt>
                <c:pt idx="68632">
                  <c:v>68632</c:v>
                </c:pt>
                <c:pt idx="68633">
                  <c:v>68633</c:v>
                </c:pt>
                <c:pt idx="68634">
                  <c:v>68634</c:v>
                </c:pt>
                <c:pt idx="68635">
                  <c:v>68635</c:v>
                </c:pt>
                <c:pt idx="68636">
                  <c:v>68636</c:v>
                </c:pt>
                <c:pt idx="68637">
                  <c:v>68637</c:v>
                </c:pt>
                <c:pt idx="68638">
                  <c:v>68638</c:v>
                </c:pt>
                <c:pt idx="68639">
                  <c:v>68639</c:v>
                </c:pt>
                <c:pt idx="68640">
                  <c:v>68640</c:v>
                </c:pt>
                <c:pt idx="68641">
                  <c:v>68641</c:v>
                </c:pt>
                <c:pt idx="68642">
                  <c:v>68642</c:v>
                </c:pt>
                <c:pt idx="68643">
                  <c:v>68643</c:v>
                </c:pt>
                <c:pt idx="68644">
                  <c:v>68644</c:v>
                </c:pt>
                <c:pt idx="68645">
                  <c:v>68645</c:v>
                </c:pt>
                <c:pt idx="68646">
                  <c:v>68646</c:v>
                </c:pt>
                <c:pt idx="68647">
                  <c:v>68647</c:v>
                </c:pt>
                <c:pt idx="68648">
                  <c:v>68648</c:v>
                </c:pt>
                <c:pt idx="68649">
                  <c:v>68649</c:v>
                </c:pt>
                <c:pt idx="68650">
                  <c:v>68650</c:v>
                </c:pt>
                <c:pt idx="68651">
                  <c:v>68651</c:v>
                </c:pt>
                <c:pt idx="68652">
                  <c:v>68652</c:v>
                </c:pt>
                <c:pt idx="68653">
                  <c:v>68653</c:v>
                </c:pt>
                <c:pt idx="68654">
                  <c:v>68654</c:v>
                </c:pt>
                <c:pt idx="68655">
                  <c:v>68655</c:v>
                </c:pt>
                <c:pt idx="68656">
                  <c:v>68656</c:v>
                </c:pt>
                <c:pt idx="68657">
                  <c:v>68657</c:v>
                </c:pt>
                <c:pt idx="68658">
                  <c:v>68658</c:v>
                </c:pt>
                <c:pt idx="68659">
                  <c:v>68659</c:v>
                </c:pt>
                <c:pt idx="68660">
                  <c:v>68660</c:v>
                </c:pt>
                <c:pt idx="68661">
                  <c:v>68661</c:v>
                </c:pt>
                <c:pt idx="68662">
                  <c:v>68662</c:v>
                </c:pt>
                <c:pt idx="68663">
                  <c:v>68663</c:v>
                </c:pt>
                <c:pt idx="68664">
                  <c:v>68664</c:v>
                </c:pt>
                <c:pt idx="68665">
                  <c:v>68665</c:v>
                </c:pt>
                <c:pt idx="68666">
                  <c:v>68666</c:v>
                </c:pt>
                <c:pt idx="68667">
                  <c:v>68667</c:v>
                </c:pt>
                <c:pt idx="68668">
                  <c:v>68668</c:v>
                </c:pt>
                <c:pt idx="68669">
                  <c:v>68669</c:v>
                </c:pt>
                <c:pt idx="68670">
                  <c:v>68670</c:v>
                </c:pt>
                <c:pt idx="68671">
                  <c:v>68671</c:v>
                </c:pt>
                <c:pt idx="68672">
                  <c:v>68672</c:v>
                </c:pt>
                <c:pt idx="68673">
                  <c:v>68673</c:v>
                </c:pt>
                <c:pt idx="68674">
                  <c:v>68674</c:v>
                </c:pt>
                <c:pt idx="68675">
                  <c:v>68675</c:v>
                </c:pt>
                <c:pt idx="68676">
                  <c:v>68676</c:v>
                </c:pt>
                <c:pt idx="68677">
                  <c:v>68677</c:v>
                </c:pt>
                <c:pt idx="68678">
                  <c:v>68678</c:v>
                </c:pt>
                <c:pt idx="68679">
                  <c:v>68679</c:v>
                </c:pt>
                <c:pt idx="68680">
                  <c:v>68680</c:v>
                </c:pt>
                <c:pt idx="68681">
                  <c:v>68681</c:v>
                </c:pt>
                <c:pt idx="68682">
                  <c:v>68682</c:v>
                </c:pt>
                <c:pt idx="68683">
                  <c:v>68683</c:v>
                </c:pt>
                <c:pt idx="68684">
                  <c:v>68684</c:v>
                </c:pt>
                <c:pt idx="68685">
                  <c:v>68685</c:v>
                </c:pt>
                <c:pt idx="68686">
                  <c:v>68686</c:v>
                </c:pt>
                <c:pt idx="68687">
                  <c:v>68687</c:v>
                </c:pt>
                <c:pt idx="68688">
                  <c:v>68688</c:v>
                </c:pt>
                <c:pt idx="68689">
                  <c:v>68689</c:v>
                </c:pt>
                <c:pt idx="68690">
                  <c:v>68690</c:v>
                </c:pt>
                <c:pt idx="68691">
                  <c:v>68691</c:v>
                </c:pt>
                <c:pt idx="68692">
                  <c:v>68692</c:v>
                </c:pt>
                <c:pt idx="68693">
                  <c:v>68693</c:v>
                </c:pt>
                <c:pt idx="68694">
                  <c:v>68694</c:v>
                </c:pt>
                <c:pt idx="68695">
                  <c:v>68695</c:v>
                </c:pt>
                <c:pt idx="68696">
                  <c:v>68696</c:v>
                </c:pt>
                <c:pt idx="68697">
                  <c:v>68697</c:v>
                </c:pt>
                <c:pt idx="68698">
                  <c:v>68698</c:v>
                </c:pt>
                <c:pt idx="68699">
                  <c:v>68699</c:v>
                </c:pt>
                <c:pt idx="68700">
                  <c:v>68700</c:v>
                </c:pt>
                <c:pt idx="68701">
                  <c:v>68701</c:v>
                </c:pt>
                <c:pt idx="68702">
                  <c:v>68702</c:v>
                </c:pt>
                <c:pt idx="68703">
                  <c:v>68703</c:v>
                </c:pt>
                <c:pt idx="68704">
                  <c:v>68704</c:v>
                </c:pt>
                <c:pt idx="68705">
                  <c:v>68705</c:v>
                </c:pt>
                <c:pt idx="68706">
                  <c:v>68706</c:v>
                </c:pt>
                <c:pt idx="68707">
                  <c:v>68707</c:v>
                </c:pt>
                <c:pt idx="68708">
                  <c:v>68708</c:v>
                </c:pt>
                <c:pt idx="68709">
                  <c:v>68709</c:v>
                </c:pt>
                <c:pt idx="68710">
                  <c:v>68710</c:v>
                </c:pt>
                <c:pt idx="68711">
                  <c:v>68711</c:v>
                </c:pt>
                <c:pt idx="68712">
                  <c:v>68712</c:v>
                </c:pt>
                <c:pt idx="68713">
                  <c:v>68713</c:v>
                </c:pt>
                <c:pt idx="68714">
                  <c:v>68714</c:v>
                </c:pt>
                <c:pt idx="68715">
                  <c:v>68715</c:v>
                </c:pt>
                <c:pt idx="68716">
                  <c:v>68716</c:v>
                </c:pt>
                <c:pt idx="68717">
                  <c:v>68717</c:v>
                </c:pt>
                <c:pt idx="68718">
                  <c:v>68718</c:v>
                </c:pt>
                <c:pt idx="68719">
                  <c:v>68719</c:v>
                </c:pt>
                <c:pt idx="68720">
                  <c:v>68720</c:v>
                </c:pt>
                <c:pt idx="68721">
                  <c:v>68721</c:v>
                </c:pt>
                <c:pt idx="68722">
                  <c:v>68722</c:v>
                </c:pt>
                <c:pt idx="68723">
                  <c:v>68723</c:v>
                </c:pt>
                <c:pt idx="68724">
                  <c:v>68724</c:v>
                </c:pt>
                <c:pt idx="68725">
                  <c:v>68725</c:v>
                </c:pt>
                <c:pt idx="68726">
                  <c:v>68726</c:v>
                </c:pt>
                <c:pt idx="68727">
                  <c:v>68727</c:v>
                </c:pt>
                <c:pt idx="68728">
                  <c:v>68728</c:v>
                </c:pt>
                <c:pt idx="68729">
                  <c:v>68729</c:v>
                </c:pt>
                <c:pt idx="68730">
                  <c:v>68730</c:v>
                </c:pt>
                <c:pt idx="68731">
                  <c:v>68731</c:v>
                </c:pt>
                <c:pt idx="68732">
                  <c:v>68732</c:v>
                </c:pt>
                <c:pt idx="68733">
                  <c:v>68733</c:v>
                </c:pt>
                <c:pt idx="68734">
                  <c:v>68734</c:v>
                </c:pt>
                <c:pt idx="68735">
                  <c:v>68735</c:v>
                </c:pt>
                <c:pt idx="68736">
                  <c:v>68736</c:v>
                </c:pt>
                <c:pt idx="68737">
                  <c:v>68737</c:v>
                </c:pt>
                <c:pt idx="68738">
                  <c:v>68738</c:v>
                </c:pt>
                <c:pt idx="68739">
                  <c:v>68739</c:v>
                </c:pt>
                <c:pt idx="68740">
                  <c:v>68740</c:v>
                </c:pt>
                <c:pt idx="68741">
                  <c:v>68741</c:v>
                </c:pt>
                <c:pt idx="68742">
                  <c:v>68742</c:v>
                </c:pt>
                <c:pt idx="68743">
                  <c:v>68743</c:v>
                </c:pt>
                <c:pt idx="68744">
                  <c:v>68744</c:v>
                </c:pt>
                <c:pt idx="68745">
                  <c:v>68745</c:v>
                </c:pt>
                <c:pt idx="68746">
                  <c:v>68746</c:v>
                </c:pt>
                <c:pt idx="68747">
                  <c:v>68747</c:v>
                </c:pt>
                <c:pt idx="68748">
                  <c:v>68748</c:v>
                </c:pt>
                <c:pt idx="68749">
                  <c:v>68749</c:v>
                </c:pt>
                <c:pt idx="68750">
                  <c:v>68750</c:v>
                </c:pt>
                <c:pt idx="68751">
                  <c:v>68751</c:v>
                </c:pt>
                <c:pt idx="68752">
                  <c:v>68752</c:v>
                </c:pt>
                <c:pt idx="68753">
                  <c:v>68753</c:v>
                </c:pt>
                <c:pt idx="68754">
                  <c:v>68754</c:v>
                </c:pt>
                <c:pt idx="68755">
                  <c:v>68755</c:v>
                </c:pt>
                <c:pt idx="68756">
                  <c:v>68756</c:v>
                </c:pt>
                <c:pt idx="68757">
                  <c:v>68757</c:v>
                </c:pt>
                <c:pt idx="68758">
                  <c:v>68758</c:v>
                </c:pt>
                <c:pt idx="68759">
                  <c:v>68759</c:v>
                </c:pt>
                <c:pt idx="68760">
                  <c:v>68760</c:v>
                </c:pt>
                <c:pt idx="68761">
                  <c:v>68761</c:v>
                </c:pt>
                <c:pt idx="68762">
                  <c:v>68762</c:v>
                </c:pt>
                <c:pt idx="68763">
                  <c:v>68763</c:v>
                </c:pt>
                <c:pt idx="68764">
                  <c:v>68764</c:v>
                </c:pt>
                <c:pt idx="68765">
                  <c:v>68765</c:v>
                </c:pt>
                <c:pt idx="68766">
                  <c:v>68766</c:v>
                </c:pt>
                <c:pt idx="68767">
                  <c:v>68767</c:v>
                </c:pt>
                <c:pt idx="68768">
                  <c:v>68768</c:v>
                </c:pt>
                <c:pt idx="68769">
                  <c:v>68769</c:v>
                </c:pt>
                <c:pt idx="68770">
                  <c:v>68770</c:v>
                </c:pt>
                <c:pt idx="68771">
                  <c:v>68771</c:v>
                </c:pt>
                <c:pt idx="68772">
                  <c:v>68772</c:v>
                </c:pt>
                <c:pt idx="68773">
                  <c:v>68773</c:v>
                </c:pt>
                <c:pt idx="68774">
                  <c:v>68774</c:v>
                </c:pt>
                <c:pt idx="68775">
                  <c:v>68775</c:v>
                </c:pt>
                <c:pt idx="68776">
                  <c:v>68776</c:v>
                </c:pt>
                <c:pt idx="68777">
                  <c:v>68777</c:v>
                </c:pt>
                <c:pt idx="68778">
                  <c:v>68778</c:v>
                </c:pt>
                <c:pt idx="68779">
                  <c:v>68779</c:v>
                </c:pt>
                <c:pt idx="68780">
                  <c:v>68780</c:v>
                </c:pt>
                <c:pt idx="68781">
                  <c:v>68781</c:v>
                </c:pt>
                <c:pt idx="68782">
                  <c:v>68782</c:v>
                </c:pt>
                <c:pt idx="68783">
                  <c:v>68783</c:v>
                </c:pt>
                <c:pt idx="68784">
                  <c:v>68784</c:v>
                </c:pt>
                <c:pt idx="68785">
                  <c:v>68785</c:v>
                </c:pt>
                <c:pt idx="68786">
                  <c:v>68786</c:v>
                </c:pt>
                <c:pt idx="68787">
                  <c:v>68787</c:v>
                </c:pt>
                <c:pt idx="68788">
                  <c:v>68788</c:v>
                </c:pt>
                <c:pt idx="68789">
                  <c:v>68789</c:v>
                </c:pt>
                <c:pt idx="68790">
                  <c:v>68790</c:v>
                </c:pt>
                <c:pt idx="68791">
                  <c:v>68791</c:v>
                </c:pt>
                <c:pt idx="68792">
                  <c:v>68792</c:v>
                </c:pt>
                <c:pt idx="68793">
                  <c:v>68793</c:v>
                </c:pt>
                <c:pt idx="68794">
                  <c:v>68794</c:v>
                </c:pt>
                <c:pt idx="68795">
                  <c:v>68795</c:v>
                </c:pt>
                <c:pt idx="68796">
                  <c:v>68796</c:v>
                </c:pt>
                <c:pt idx="68797">
                  <c:v>68797</c:v>
                </c:pt>
                <c:pt idx="68798">
                  <c:v>68798</c:v>
                </c:pt>
                <c:pt idx="68799">
                  <c:v>68799</c:v>
                </c:pt>
                <c:pt idx="68800">
                  <c:v>68800</c:v>
                </c:pt>
                <c:pt idx="68801">
                  <c:v>68801</c:v>
                </c:pt>
                <c:pt idx="68802">
                  <c:v>68802</c:v>
                </c:pt>
                <c:pt idx="68803">
                  <c:v>68803</c:v>
                </c:pt>
                <c:pt idx="68804">
                  <c:v>68804</c:v>
                </c:pt>
                <c:pt idx="68805">
                  <c:v>68805</c:v>
                </c:pt>
                <c:pt idx="68806">
                  <c:v>68806</c:v>
                </c:pt>
                <c:pt idx="68807">
                  <c:v>68807</c:v>
                </c:pt>
                <c:pt idx="68808">
                  <c:v>68808</c:v>
                </c:pt>
                <c:pt idx="68809">
                  <c:v>68809</c:v>
                </c:pt>
                <c:pt idx="68810">
                  <c:v>68810</c:v>
                </c:pt>
                <c:pt idx="68811">
                  <c:v>68811</c:v>
                </c:pt>
                <c:pt idx="68812">
                  <c:v>68812</c:v>
                </c:pt>
                <c:pt idx="68813">
                  <c:v>68813</c:v>
                </c:pt>
                <c:pt idx="68814">
                  <c:v>68814</c:v>
                </c:pt>
                <c:pt idx="68815">
                  <c:v>68815</c:v>
                </c:pt>
                <c:pt idx="68816">
                  <c:v>68816</c:v>
                </c:pt>
                <c:pt idx="68817">
                  <c:v>68817</c:v>
                </c:pt>
                <c:pt idx="68818">
                  <c:v>68818</c:v>
                </c:pt>
                <c:pt idx="68819">
                  <c:v>68819</c:v>
                </c:pt>
                <c:pt idx="68820">
                  <c:v>68820</c:v>
                </c:pt>
                <c:pt idx="68821">
                  <c:v>68821</c:v>
                </c:pt>
                <c:pt idx="68822">
                  <c:v>68822</c:v>
                </c:pt>
                <c:pt idx="68823">
                  <c:v>68823</c:v>
                </c:pt>
                <c:pt idx="68824">
                  <c:v>68824</c:v>
                </c:pt>
                <c:pt idx="68825">
                  <c:v>68825</c:v>
                </c:pt>
                <c:pt idx="68826">
                  <c:v>68826</c:v>
                </c:pt>
                <c:pt idx="68827">
                  <c:v>68827</c:v>
                </c:pt>
                <c:pt idx="68828">
                  <c:v>68828</c:v>
                </c:pt>
                <c:pt idx="68829">
                  <c:v>68829</c:v>
                </c:pt>
                <c:pt idx="68830">
                  <c:v>68830</c:v>
                </c:pt>
                <c:pt idx="68831">
                  <c:v>68831</c:v>
                </c:pt>
                <c:pt idx="68832">
                  <c:v>68832</c:v>
                </c:pt>
                <c:pt idx="68833">
                  <c:v>68833</c:v>
                </c:pt>
                <c:pt idx="68834">
                  <c:v>68834</c:v>
                </c:pt>
                <c:pt idx="68835">
                  <c:v>68835</c:v>
                </c:pt>
                <c:pt idx="68836">
                  <c:v>68836</c:v>
                </c:pt>
                <c:pt idx="68837">
                  <c:v>68837</c:v>
                </c:pt>
                <c:pt idx="68838">
                  <c:v>68838</c:v>
                </c:pt>
                <c:pt idx="68839">
                  <c:v>68839</c:v>
                </c:pt>
                <c:pt idx="68840">
                  <c:v>68840</c:v>
                </c:pt>
                <c:pt idx="68841">
                  <c:v>68841</c:v>
                </c:pt>
                <c:pt idx="68842">
                  <c:v>68842</c:v>
                </c:pt>
                <c:pt idx="68843">
                  <c:v>68843</c:v>
                </c:pt>
                <c:pt idx="68844">
                  <c:v>68844</c:v>
                </c:pt>
                <c:pt idx="68845">
                  <c:v>68845</c:v>
                </c:pt>
                <c:pt idx="68846">
                  <c:v>68846</c:v>
                </c:pt>
                <c:pt idx="68847">
                  <c:v>68847</c:v>
                </c:pt>
                <c:pt idx="68848">
                  <c:v>68848</c:v>
                </c:pt>
                <c:pt idx="68849">
                  <c:v>68849</c:v>
                </c:pt>
                <c:pt idx="68850">
                  <c:v>68850</c:v>
                </c:pt>
                <c:pt idx="68851">
                  <c:v>68851</c:v>
                </c:pt>
                <c:pt idx="68852">
                  <c:v>68852</c:v>
                </c:pt>
                <c:pt idx="68853">
                  <c:v>68853</c:v>
                </c:pt>
                <c:pt idx="68854">
                  <c:v>68854</c:v>
                </c:pt>
                <c:pt idx="68855">
                  <c:v>68855</c:v>
                </c:pt>
                <c:pt idx="68856">
                  <c:v>68856</c:v>
                </c:pt>
                <c:pt idx="68857">
                  <c:v>68857</c:v>
                </c:pt>
                <c:pt idx="68858">
                  <c:v>68858</c:v>
                </c:pt>
                <c:pt idx="68859">
                  <c:v>68859</c:v>
                </c:pt>
                <c:pt idx="68860">
                  <c:v>68860</c:v>
                </c:pt>
                <c:pt idx="68861">
                  <c:v>68861</c:v>
                </c:pt>
                <c:pt idx="68862">
                  <c:v>68862</c:v>
                </c:pt>
                <c:pt idx="68863">
                  <c:v>68863</c:v>
                </c:pt>
                <c:pt idx="68864">
                  <c:v>68864</c:v>
                </c:pt>
                <c:pt idx="68865">
                  <c:v>68865</c:v>
                </c:pt>
                <c:pt idx="68866">
                  <c:v>68866</c:v>
                </c:pt>
                <c:pt idx="68867">
                  <c:v>68867</c:v>
                </c:pt>
                <c:pt idx="68868">
                  <c:v>68868</c:v>
                </c:pt>
                <c:pt idx="68869">
                  <c:v>68869</c:v>
                </c:pt>
                <c:pt idx="68870">
                  <c:v>68870</c:v>
                </c:pt>
                <c:pt idx="68871">
                  <c:v>68871</c:v>
                </c:pt>
                <c:pt idx="68872">
                  <c:v>68872</c:v>
                </c:pt>
                <c:pt idx="68873">
                  <c:v>68873</c:v>
                </c:pt>
                <c:pt idx="68874">
                  <c:v>68874</c:v>
                </c:pt>
                <c:pt idx="68875">
                  <c:v>68875</c:v>
                </c:pt>
                <c:pt idx="68876">
                  <c:v>68876</c:v>
                </c:pt>
                <c:pt idx="68877">
                  <c:v>68877</c:v>
                </c:pt>
                <c:pt idx="68878">
                  <c:v>68878</c:v>
                </c:pt>
                <c:pt idx="68879">
                  <c:v>68879</c:v>
                </c:pt>
                <c:pt idx="68880">
                  <c:v>68880</c:v>
                </c:pt>
                <c:pt idx="68881">
                  <c:v>68881</c:v>
                </c:pt>
                <c:pt idx="68882">
                  <c:v>68882</c:v>
                </c:pt>
                <c:pt idx="68883">
                  <c:v>68883</c:v>
                </c:pt>
                <c:pt idx="68884">
                  <c:v>68884</c:v>
                </c:pt>
                <c:pt idx="68885">
                  <c:v>68885</c:v>
                </c:pt>
                <c:pt idx="68886">
                  <c:v>68886</c:v>
                </c:pt>
                <c:pt idx="68887">
                  <c:v>68887</c:v>
                </c:pt>
                <c:pt idx="68888">
                  <c:v>68888</c:v>
                </c:pt>
                <c:pt idx="68889">
                  <c:v>68889</c:v>
                </c:pt>
                <c:pt idx="68890">
                  <c:v>68890</c:v>
                </c:pt>
                <c:pt idx="68891">
                  <c:v>68891</c:v>
                </c:pt>
                <c:pt idx="68892">
                  <c:v>68892</c:v>
                </c:pt>
                <c:pt idx="68893">
                  <c:v>68893</c:v>
                </c:pt>
                <c:pt idx="68894">
                  <c:v>68894</c:v>
                </c:pt>
                <c:pt idx="68895">
                  <c:v>68895</c:v>
                </c:pt>
                <c:pt idx="68896">
                  <c:v>68896</c:v>
                </c:pt>
                <c:pt idx="68897">
                  <c:v>68897</c:v>
                </c:pt>
                <c:pt idx="68898">
                  <c:v>68898</c:v>
                </c:pt>
                <c:pt idx="68899">
                  <c:v>68899</c:v>
                </c:pt>
                <c:pt idx="68900">
                  <c:v>68900</c:v>
                </c:pt>
                <c:pt idx="68901">
                  <c:v>68901</c:v>
                </c:pt>
                <c:pt idx="68902">
                  <c:v>68902</c:v>
                </c:pt>
                <c:pt idx="68903">
                  <c:v>68903</c:v>
                </c:pt>
                <c:pt idx="68904">
                  <c:v>68904</c:v>
                </c:pt>
                <c:pt idx="68905">
                  <c:v>68905</c:v>
                </c:pt>
                <c:pt idx="68906">
                  <c:v>68906</c:v>
                </c:pt>
                <c:pt idx="68907">
                  <c:v>68907</c:v>
                </c:pt>
                <c:pt idx="68908">
                  <c:v>68908</c:v>
                </c:pt>
                <c:pt idx="68909">
                  <c:v>68909</c:v>
                </c:pt>
                <c:pt idx="68910">
                  <c:v>68910</c:v>
                </c:pt>
                <c:pt idx="68911">
                  <c:v>68911</c:v>
                </c:pt>
                <c:pt idx="68912">
                  <c:v>68912</c:v>
                </c:pt>
                <c:pt idx="68913">
                  <c:v>68913</c:v>
                </c:pt>
                <c:pt idx="68914">
                  <c:v>68914</c:v>
                </c:pt>
                <c:pt idx="68915">
                  <c:v>68915</c:v>
                </c:pt>
                <c:pt idx="68916">
                  <c:v>68916</c:v>
                </c:pt>
                <c:pt idx="68917">
                  <c:v>68917</c:v>
                </c:pt>
                <c:pt idx="68918">
                  <c:v>68918</c:v>
                </c:pt>
                <c:pt idx="68919">
                  <c:v>68919</c:v>
                </c:pt>
                <c:pt idx="68920">
                  <c:v>68920</c:v>
                </c:pt>
                <c:pt idx="68921">
                  <c:v>68921</c:v>
                </c:pt>
                <c:pt idx="68922">
                  <c:v>68922</c:v>
                </c:pt>
                <c:pt idx="68923">
                  <c:v>68923</c:v>
                </c:pt>
                <c:pt idx="68924">
                  <c:v>68924</c:v>
                </c:pt>
                <c:pt idx="68925">
                  <c:v>68925</c:v>
                </c:pt>
                <c:pt idx="68926">
                  <c:v>68926</c:v>
                </c:pt>
                <c:pt idx="68927">
                  <c:v>68927</c:v>
                </c:pt>
                <c:pt idx="68928">
                  <c:v>68928</c:v>
                </c:pt>
                <c:pt idx="68929">
                  <c:v>68929</c:v>
                </c:pt>
                <c:pt idx="68930">
                  <c:v>68930</c:v>
                </c:pt>
                <c:pt idx="68931">
                  <c:v>68931</c:v>
                </c:pt>
                <c:pt idx="68932">
                  <c:v>68932</c:v>
                </c:pt>
                <c:pt idx="68933">
                  <c:v>68933</c:v>
                </c:pt>
                <c:pt idx="68934">
                  <c:v>68934</c:v>
                </c:pt>
                <c:pt idx="68935">
                  <c:v>68935</c:v>
                </c:pt>
                <c:pt idx="68936">
                  <c:v>68936</c:v>
                </c:pt>
                <c:pt idx="68937">
                  <c:v>68937</c:v>
                </c:pt>
                <c:pt idx="68938">
                  <c:v>68938</c:v>
                </c:pt>
                <c:pt idx="68939">
                  <c:v>68939</c:v>
                </c:pt>
                <c:pt idx="68940">
                  <c:v>68940</c:v>
                </c:pt>
                <c:pt idx="68941">
                  <c:v>68941</c:v>
                </c:pt>
                <c:pt idx="68942">
                  <c:v>68942</c:v>
                </c:pt>
                <c:pt idx="68943">
                  <c:v>68943</c:v>
                </c:pt>
                <c:pt idx="68944">
                  <c:v>68944</c:v>
                </c:pt>
                <c:pt idx="68945">
                  <c:v>68945</c:v>
                </c:pt>
                <c:pt idx="68946">
                  <c:v>68946</c:v>
                </c:pt>
                <c:pt idx="68947">
                  <c:v>68947</c:v>
                </c:pt>
                <c:pt idx="68948">
                  <c:v>68948</c:v>
                </c:pt>
                <c:pt idx="68949">
                  <c:v>68949</c:v>
                </c:pt>
                <c:pt idx="68950">
                  <c:v>68950</c:v>
                </c:pt>
                <c:pt idx="68951">
                  <c:v>68951</c:v>
                </c:pt>
                <c:pt idx="68952">
                  <c:v>68952</c:v>
                </c:pt>
                <c:pt idx="68953">
                  <c:v>68953</c:v>
                </c:pt>
                <c:pt idx="68954">
                  <c:v>68954</c:v>
                </c:pt>
                <c:pt idx="68955">
                  <c:v>68955</c:v>
                </c:pt>
                <c:pt idx="68956">
                  <c:v>68956</c:v>
                </c:pt>
                <c:pt idx="68957">
                  <c:v>68957</c:v>
                </c:pt>
                <c:pt idx="68958">
                  <c:v>68958</c:v>
                </c:pt>
                <c:pt idx="68959">
                  <c:v>68959</c:v>
                </c:pt>
                <c:pt idx="68960">
                  <c:v>68960</c:v>
                </c:pt>
                <c:pt idx="68961">
                  <c:v>68961</c:v>
                </c:pt>
                <c:pt idx="68962">
                  <c:v>68962</c:v>
                </c:pt>
                <c:pt idx="68963">
                  <c:v>68963</c:v>
                </c:pt>
                <c:pt idx="68964">
                  <c:v>68964</c:v>
                </c:pt>
                <c:pt idx="68965">
                  <c:v>68965</c:v>
                </c:pt>
                <c:pt idx="68966">
                  <c:v>68966</c:v>
                </c:pt>
                <c:pt idx="68967">
                  <c:v>68967</c:v>
                </c:pt>
                <c:pt idx="68968">
                  <c:v>68968</c:v>
                </c:pt>
                <c:pt idx="68969">
                  <c:v>68969</c:v>
                </c:pt>
                <c:pt idx="68970">
                  <c:v>68970</c:v>
                </c:pt>
                <c:pt idx="68971">
                  <c:v>68971</c:v>
                </c:pt>
                <c:pt idx="68972">
                  <c:v>68972</c:v>
                </c:pt>
                <c:pt idx="68973">
                  <c:v>68973</c:v>
                </c:pt>
                <c:pt idx="68974">
                  <c:v>68974</c:v>
                </c:pt>
                <c:pt idx="68975">
                  <c:v>68975</c:v>
                </c:pt>
                <c:pt idx="68976">
                  <c:v>68976</c:v>
                </c:pt>
                <c:pt idx="68977">
                  <c:v>68977</c:v>
                </c:pt>
                <c:pt idx="68978">
                  <c:v>68978</c:v>
                </c:pt>
                <c:pt idx="68979">
                  <c:v>68979</c:v>
                </c:pt>
                <c:pt idx="68980">
                  <c:v>68980</c:v>
                </c:pt>
                <c:pt idx="68981">
                  <c:v>68981</c:v>
                </c:pt>
                <c:pt idx="68982">
                  <c:v>68982</c:v>
                </c:pt>
                <c:pt idx="68983">
                  <c:v>68983</c:v>
                </c:pt>
                <c:pt idx="68984">
                  <c:v>68984</c:v>
                </c:pt>
                <c:pt idx="68985">
                  <c:v>68985</c:v>
                </c:pt>
                <c:pt idx="68986">
                  <c:v>68986</c:v>
                </c:pt>
                <c:pt idx="68987">
                  <c:v>68987</c:v>
                </c:pt>
                <c:pt idx="68988">
                  <c:v>68988</c:v>
                </c:pt>
                <c:pt idx="68989">
                  <c:v>68989</c:v>
                </c:pt>
                <c:pt idx="68990">
                  <c:v>68990</c:v>
                </c:pt>
                <c:pt idx="68991">
                  <c:v>68991</c:v>
                </c:pt>
                <c:pt idx="68992">
                  <c:v>68992</c:v>
                </c:pt>
                <c:pt idx="68993">
                  <c:v>68993</c:v>
                </c:pt>
                <c:pt idx="68994">
                  <c:v>68994</c:v>
                </c:pt>
                <c:pt idx="68995">
                  <c:v>68995</c:v>
                </c:pt>
                <c:pt idx="68996">
                  <c:v>68996</c:v>
                </c:pt>
                <c:pt idx="68997">
                  <c:v>68997</c:v>
                </c:pt>
                <c:pt idx="68998">
                  <c:v>68998</c:v>
                </c:pt>
                <c:pt idx="68999">
                  <c:v>68999</c:v>
                </c:pt>
                <c:pt idx="69000">
                  <c:v>69000</c:v>
                </c:pt>
                <c:pt idx="69001">
                  <c:v>69001</c:v>
                </c:pt>
                <c:pt idx="69002">
                  <c:v>69002</c:v>
                </c:pt>
                <c:pt idx="69003">
                  <c:v>69003</c:v>
                </c:pt>
                <c:pt idx="69004">
                  <c:v>69004</c:v>
                </c:pt>
                <c:pt idx="69005">
                  <c:v>69005</c:v>
                </c:pt>
                <c:pt idx="69006">
                  <c:v>69006</c:v>
                </c:pt>
                <c:pt idx="69007">
                  <c:v>69007</c:v>
                </c:pt>
                <c:pt idx="69008">
                  <c:v>69008</c:v>
                </c:pt>
                <c:pt idx="69009">
                  <c:v>69009</c:v>
                </c:pt>
                <c:pt idx="69010">
                  <c:v>69010</c:v>
                </c:pt>
                <c:pt idx="69011">
                  <c:v>69011</c:v>
                </c:pt>
                <c:pt idx="69012">
                  <c:v>69012</c:v>
                </c:pt>
                <c:pt idx="69013">
                  <c:v>69013</c:v>
                </c:pt>
                <c:pt idx="69014">
                  <c:v>69014</c:v>
                </c:pt>
                <c:pt idx="69015">
                  <c:v>69015</c:v>
                </c:pt>
                <c:pt idx="69016">
                  <c:v>69016</c:v>
                </c:pt>
                <c:pt idx="69017">
                  <c:v>69017</c:v>
                </c:pt>
                <c:pt idx="69018">
                  <c:v>69018</c:v>
                </c:pt>
                <c:pt idx="69019">
                  <c:v>69019</c:v>
                </c:pt>
                <c:pt idx="69020">
                  <c:v>69020</c:v>
                </c:pt>
                <c:pt idx="69021">
                  <c:v>69021</c:v>
                </c:pt>
                <c:pt idx="69022">
                  <c:v>69022</c:v>
                </c:pt>
                <c:pt idx="69023">
                  <c:v>69023</c:v>
                </c:pt>
                <c:pt idx="69024">
                  <c:v>69024</c:v>
                </c:pt>
                <c:pt idx="69025">
                  <c:v>69025</c:v>
                </c:pt>
                <c:pt idx="69026">
                  <c:v>69026</c:v>
                </c:pt>
                <c:pt idx="69027">
                  <c:v>69027</c:v>
                </c:pt>
                <c:pt idx="69028">
                  <c:v>69028</c:v>
                </c:pt>
                <c:pt idx="69029">
                  <c:v>69029</c:v>
                </c:pt>
                <c:pt idx="69030">
                  <c:v>69030</c:v>
                </c:pt>
                <c:pt idx="69031">
                  <c:v>69031</c:v>
                </c:pt>
                <c:pt idx="69032">
                  <c:v>69032</c:v>
                </c:pt>
                <c:pt idx="69033">
                  <c:v>69033</c:v>
                </c:pt>
                <c:pt idx="69034">
                  <c:v>69034</c:v>
                </c:pt>
                <c:pt idx="69035">
                  <c:v>69035</c:v>
                </c:pt>
                <c:pt idx="69036">
                  <c:v>69036</c:v>
                </c:pt>
                <c:pt idx="69037">
                  <c:v>69037</c:v>
                </c:pt>
                <c:pt idx="69038">
                  <c:v>69038</c:v>
                </c:pt>
                <c:pt idx="69039">
                  <c:v>69039</c:v>
                </c:pt>
                <c:pt idx="69040">
                  <c:v>69040</c:v>
                </c:pt>
                <c:pt idx="69041">
                  <c:v>69041</c:v>
                </c:pt>
                <c:pt idx="69042">
                  <c:v>69042</c:v>
                </c:pt>
                <c:pt idx="69043">
                  <c:v>69043</c:v>
                </c:pt>
                <c:pt idx="69044">
                  <c:v>69044</c:v>
                </c:pt>
                <c:pt idx="69045">
                  <c:v>69045</c:v>
                </c:pt>
                <c:pt idx="69046">
                  <c:v>69046</c:v>
                </c:pt>
                <c:pt idx="69047">
                  <c:v>69047</c:v>
                </c:pt>
                <c:pt idx="69048">
                  <c:v>69048</c:v>
                </c:pt>
                <c:pt idx="69049">
                  <c:v>69049</c:v>
                </c:pt>
                <c:pt idx="69050">
                  <c:v>69050</c:v>
                </c:pt>
                <c:pt idx="69051">
                  <c:v>69051</c:v>
                </c:pt>
                <c:pt idx="69052">
                  <c:v>69052</c:v>
                </c:pt>
                <c:pt idx="69053">
                  <c:v>69053</c:v>
                </c:pt>
                <c:pt idx="69054">
                  <c:v>69054</c:v>
                </c:pt>
                <c:pt idx="69055">
                  <c:v>69055</c:v>
                </c:pt>
                <c:pt idx="69056">
                  <c:v>69056</c:v>
                </c:pt>
                <c:pt idx="69057">
                  <c:v>69057</c:v>
                </c:pt>
                <c:pt idx="69058">
                  <c:v>69058</c:v>
                </c:pt>
                <c:pt idx="69059">
                  <c:v>69059</c:v>
                </c:pt>
                <c:pt idx="69060">
                  <c:v>69060</c:v>
                </c:pt>
                <c:pt idx="69061">
                  <c:v>69061</c:v>
                </c:pt>
                <c:pt idx="69062">
                  <c:v>69062</c:v>
                </c:pt>
                <c:pt idx="69063">
                  <c:v>69063</c:v>
                </c:pt>
                <c:pt idx="69064">
                  <c:v>69064</c:v>
                </c:pt>
                <c:pt idx="69065">
                  <c:v>69065</c:v>
                </c:pt>
                <c:pt idx="69066">
                  <c:v>69066</c:v>
                </c:pt>
                <c:pt idx="69067">
                  <c:v>69067</c:v>
                </c:pt>
                <c:pt idx="69068">
                  <c:v>69068</c:v>
                </c:pt>
                <c:pt idx="69069">
                  <c:v>69069</c:v>
                </c:pt>
                <c:pt idx="69070">
                  <c:v>69070</c:v>
                </c:pt>
                <c:pt idx="69071">
                  <c:v>69071</c:v>
                </c:pt>
                <c:pt idx="69072">
                  <c:v>69072</c:v>
                </c:pt>
                <c:pt idx="69073">
                  <c:v>69073</c:v>
                </c:pt>
                <c:pt idx="69074">
                  <c:v>69074</c:v>
                </c:pt>
                <c:pt idx="69075">
                  <c:v>69075</c:v>
                </c:pt>
                <c:pt idx="69076">
                  <c:v>69076</c:v>
                </c:pt>
                <c:pt idx="69077">
                  <c:v>69077</c:v>
                </c:pt>
                <c:pt idx="69078">
                  <c:v>69078</c:v>
                </c:pt>
                <c:pt idx="69079">
                  <c:v>69079</c:v>
                </c:pt>
                <c:pt idx="69080">
                  <c:v>69080</c:v>
                </c:pt>
                <c:pt idx="69081">
                  <c:v>69081</c:v>
                </c:pt>
                <c:pt idx="69082">
                  <c:v>69082</c:v>
                </c:pt>
                <c:pt idx="69083">
                  <c:v>69083</c:v>
                </c:pt>
                <c:pt idx="69084">
                  <c:v>69084</c:v>
                </c:pt>
                <c:pt idx="69085">
                  <c:v>69085</c:v>
                </c:pt>
                <c:pt idx="69086">
                  <c:v>69086</c:v>
                </c:pt>
                <c:pt idx="69087">
                  <c:v>69087</c:v>
                </c:pt>
                <c:pt idx="69088">
                  <c:v>69088</c:v>
                </c:pt>
                <c:pt idx="69089">
                  <c:v>69089</c:v>
                </c:pt>
                <c:pt idx="69090">
                  <c:v>69090</c:v>
                </c:pt>
                <c:pt idx="69091">
                  <c:v>69091</c:v>
                </c:pt>
                <c:pt idx="69092">
                  <c:v>69092</c:v>
                </c:pt>
                <c:pt idx="69093">
                  <c:v>69093</c:v>
                </c:pt>
                <c:pt idx="69094">
                  <c:v>69094</c:v>
                </c:pt>
                <c:pt idx="69095">
                  <c:v>69095</c:v>
                </c:pt>
                <c:pt idx="69096">
                  <c:v>69096</c:v>
                </c:pt>
                <c:pt idx="69097">
                  <c:v>69097</c:v>
                </c:pt>
                <c:pt idx="69098">
                  <c:v>69098</c:v>
                </c:pt>
                <c:pt idx="69099">
                  <c:v>69099</c:v>
                </c:pt>
                <c:pt idx="69100">
                  <c:v>69100</c:v>
                </c:pt>
                <c:pt idx="69101">
                  <c:v>69101</c:v>
                </c:pt>
                <c:pt idx="69102">
                  <c:v>69102</c:v>
                </c:pt>
                <c:pt idx="69103">
                  <c:v>69103</c:v>
                </c:pt>
                <c:pt idx="69104">
                  <c:v>69104</c:v>
                </c:pt>
                <c:pt idx="69105">
                  <c:v>69105</c:v>
                </c:pt>
                <c:pt idx="69106">
                  <c:v>69106</c:v>
                </c:pt>
                <c:pt idx="69107">
                  <c:v>69107</c:v>
                </c:pt>
                <c:pt idx="69108">
                  <c:v>69108</c:v>
                </c:pt>
                <c:pt idx="69109">
                  <c:v>69109</c:v>
                </c:pt>
                <c:pt idx="69110">
                  <c:v>69110</c:v>
                </c:pt>
                <c:pt idx="69111">
                  <c:v>69111</c:v>
                </c:pt>
                <c:pt idx="69112">
                  <c:v>69112</c:v>
                </c:pt>
                <c:pt idx="69113">
                  <c:v>69113</c:v>
                </c:pt>
                <c:pt idx="69114">
                  <c:v>69114</c:v>
                </c:pt>
                <c:pt idx="69115">
                  <c:v>69115</c:v>
                </c:pt>
                <c:pt idx="69116">
                  <c:v>69116</c:v>
                </c:pt>
                <c:pt idx="69117">
                  <c:v>69117</c:v>
                </c:pt>
                <c:pt idx="69118">
                  <c:v>69118</c:v>
                </c:pt>
                <c:pt idx="69119">
                  <c:v>69119</c:v>
                </c:pt>
                <c:pt idx="69120">
                  <c:v>69120</c:v>
                </c:pt>
                <c:pt idx="69121">
                  <c:v>69121</c:v>
                </c:pt>
                <c:pt idx="69122">
                  <c:v>69122</c:v>
                </c:pt>
                <c:pt idx="69123">
                  <c:v>69123</c:v>
                </c:pt>
                <c:pt idx="69124">
                  <c:v>69124</c:v>
                </c:pt>
                <c:pt idx="69125">
                  <c:v>69125</c:v>
                </c:pt>
                <c:pt idx="69126">
                  <c:v>69126</c:v>
                </c:pt>
                <c:pt idx="69127">
                  <c:v>69127</c:v>
                </c:pt>
                <c:pt idx="69128">
                  <c:v>69128</c:v>
                </c:pt>
                <c:pt idx="69129">
                  <c:v>69129</c:v>
                </c:pt>
                <c:pt idx="69130">
                  <c:v>69130</c:v>
                </c:pt>
                <c:pt idx="69131">
                  <c:v>69131</c:v>
                </c:pt>
                <c:pt idx="69132">
                  <c:v>69132</c:v>
                </c:pt>
                <c:pt idx="69133">
                  <c:v>69133</c:v>
                </c:pt>
                <c:pt idx="69134">
                  <c:v>69134</c:v>
                </c:pt>
                <c:pt idx="69135">
                  <c:v>69135</c:v>
                </c:pt>
                <c:pt idx="69136">
                  <c:v>69136</c:v>
                </c:pt>
                <c:pt idx="69137">
                  <c:v>69137</c:v>
                </c:pt>
                <c:pt idx="69138">
                  <c:v>69138</c:v>
                </c:pt>
                <c:pt idx="69139">
                  <c:v>69139</c:v>
                </c:pt>
                <c:pt idx="69140">
                  <c:v>69140</c:v>
                </c:pt>
                <c:pt idx="69141">
                  <c:v>69141</c:v>
                </c:pt>
                <c:pt idx="69142">
                  <c:v>69142</c:v>
                </c:pt>
                <c:pt idx="69143">
                  <c:v>69143</c:v>
                </c:pt>
                <c:pt idx="69144">
                  <c:v>69144</c:v>
                </c:pt>
                <c:pt idx="69145">
                  <c:v>69145</c:v>
                </c:pt>
                <c:pt idx="69146">
                  <c:v>69146</c:v>
                </c:pt>
                <c:pt idx="69147">
                  <c:v>69147</c:v>
                </c:pt>
                <c:pt idx="69148">
                  <c:v>69148</c:v>
                </c:pt>
                <c:pt idx="69149">
                  <c:v>69149</c:v>
                </c:pt>
                <c:pt idx="69150">
                  <c:v>69150</c:v>
                </c:pt>
                <c:pt idx="69151">
                  <c:v>69151</c:v>
                </c:pt>
                <c:pt idx="69152">
                  <c:v>69152</c:v>
                </c:pt>
                <c:pt idx="69153">
                  <c:v>69153</c:v>
                </c:pt>
                <c:pt idx="69154">
                  <c:v>69154</c:v>
                </c:pt>
                <c:pt idx="69155">
                  <c:v>69155</c:v>
                </c:pt>
                <c:pt idx="69156">
                  <c:v>69156</c:v>
                </c:pt>
                <c:pt idx="69157">
                  <c:v>69157</c:v>
                </c:pt>
                <c:pt idx="69158">
                  <c:v>69158</c:v>
                </c:pt>
                <c:pt idx="69159">
                  <c:v>69159</c:v>
                </c:pt>
                <c:pt idx="69160">
                  <c:v>69160</c:v>
                </c:pt>
                <c:pt idx="69161">
                  <c:v>69161</c:v>
                </c:pt>
                <c:pt idx="69162">
                  <c:v>69162</c:v>
                </c:pt>
                <c:pt idx="69163">
                  <c:v>69163</c:v>
                </c:pt>
                <c:pt idx="69164">
                  <c:v>69164</c:v>
                </c:pt>
                <c:pt idx="69165">
                  <c:v>69165</c:v>
                </c:pt>
                <c:pt idx="69166">
                  <c:v>69166</c:v>
                </c:pt>
                <c:pt idx="69167">
                  <c:v>69167</c:v>
                </c:pt>
                <c:pt idx="69168">
                  <c:v>69168</c:v>
                </c:pt>
                <c:pt idx="69169">
                  <c:v>69169</c:v>
                </c:pt>
                <c:pt idx="69170">
                  <c:v>69170</c:v>
                </c:pt>
                <c:pt idx="69171">
                  <c:v>69171</c:v>
                </c:pt>
                <c:pt idx="69172">
                  <c:v>69172</c:v>
                </c:pt>
                <c:pt idx="69173">
                  <c:v>69173</c:v>
                </c:pt>
                <c:pt idx="69174">
                  <c:v>69174</c:v>
                </c:pt>
                <c:pt idx="69175">
                  <c:v>69175</c:v>
                </c:pt>
                <c:pt idx="69176">
                  <c:v>69176</c:v>
                </c:pt>
                <c:pt idx="69177">
                  <c:v>69177</c:v>
                </c:pt>
                <c:pt idx="69178">
                  <c:v>69178</c:v>
                </c:pt>
                <c:pt idx="69179">
                  <c:v>69179</c:v>
                </c:pt>
                <c:pt idx="69180">
                  <c:v>69180</c:v>
                </c:pt>
                <c:pt idx="69181">
                  <c:v>69181</c:v>
                </c:pt>
                <c:pt idx="69182">
                  <c:v>69182</c:v>
                </c:pt>
                <c:pt idx="69183">
                  <c:v>69183</c:v>
                </c:pt>
                <c:pt idx="69184">
                  <c:v>69184</c:v>
                </c:pt>
                <c:pt idx="69185">
                  <c:v>69185</c:v>
                </c:pt>
                <c:pt idx="69186">
                  <c:v>69186</c:v>
                </c:pt>
                <c:pt idx="69187">
                  <c:v>69187</c:v>
                </c:pt>
                <c:pt idx="69188">
                  <c:v>69188</c:v>
                </c:pt>
                <c:pt idx="69189">
                  <c:v>69189</c:v>
                </c:pt>
                <c:pt idx="69190">
                  <c:v>69190</c:v>
                </c:pt>
                <c:pt idx="69191">
                  <c:v>69191</c:v>
                </c:pt>
                <c:pt idx="69192">
                  <c:v>69192</c:v>
                </c:pt>
                <c:pt idx="69193">
                  <c:v>69193</c:v>
                </c:pt>
                <c:pt idx="69194">
                  <c:v>69194</c:v>
                </c:pt>
                <c:pt idx="69195">
                  <c:v>69195</c:v>
                </c:pt>
                <c:pt idx="69196">
                  <c:v>69196</c:v>
                </c:pt>
                <c:pt idx="69197">
                  <c:v>69197</c:v>
                </c:pt>
                <c:pt idx="69198">
                  <c:v>69198</c:v>
                </c:pt>
                <c:pt idx="69199">
                  <c:v>69199</c:v>
                </c:pt>
                <c:pt idx="69200">
                  <c:v>69200</c:v>
                </c:pt>
                <c:pt idx="69201">
                  <c:v>69201</c:v>
                </c:pt>
                <c:pt idx="69202">
                  <c:v>69202</c:v>
                </c:pt>
                <c:pt idx="69203">
                  <c:v>69203</c:v>
                </c:pt>
                <c:pt idx="69204">
                  <c:v>69204</c:v>
                </c:pt>
                <c:pt idx="69205">
                  <c:v>69205</c:v>
                </c:pt>
                <c:pt idx="69206">
                  <c:v>69206</c:v>
                </c:pt>
                <c:pt idx="69207">
                  <c:v>69207</c:v>
                </c:pt>
                <c:pt idx="69208">
                  <c:v>69208</c:v>
                </c:pt>
                <c:pt idx="69209">
                  <c:v>69209</c:v>
                </c:pt>
                <c:pt idx="69210">
                  <c:v>69210</c:v>
                </c:pt>
                <c:pt idx="69211">
                  <c:v>69211</c:v>
                </c:pt>
                <c:pt idx="69212">
                  <c:v>69212</c:v>
                </c:pt>
                <c:pt idx="69213">
                  <c:v>69213</c:v>
                </c:pt>
                <c:pt idx="69214">
                  <c:v>69214</c:v>
                </c:pt>
                <c:pt idx="69215">
                  <c:v>69215</c:v>
                </c:pt>
                <c:pt idx="69216">
                  <c:v>69216</c:v>
                </c:pt>
                <c:pt idx="69217">
                  <c:v>69217</c:v>
                </c:pt>
                <c:pt idx="69218">
                  <c:v>69218</c:v>
                </c:pt>
                <c:pt idx="69219">
                  <c:v>69219</c:v>
                </c:pt>
                <c:pt idx="69220">
                  <c:v>69220</c:v>
                </c:pt>
                <c:pt idx="69221">
                  <c:v>69221</c:v>
                </c:pt>
                <c:pt idx="69222">
                  <c:v>69222</c:v>
                </c:pt>
                <c:pt idx="69223">
                  <c:v>69223</c:v>
                </c:pt>
                <c:pt idx="69224">
                  <c:v>69224</c:v>
                </c:pt>
                <c:pt idx="69225">
                  <c:v>69225</c:v>
                </c:pt>
                <c:pt idx="69226">
                  <c:v>69226</c:v>
                </c:pt>
                <c:pt idx="69227">
                  <c:v>69227</c:v>
                </c:pt>
                <c:pt idx="69228">
                  <c:v>69228</c:v>
                </c:pt>
                <c:pt idx="69229">
                  <c:v>69229</c:v>
                </c:pt>
                <c:pt idx="69230">
                  <c:v>69230</c:v>
                </c:pt>
                <c:pt idx="69231">
                  <c:v>69231</c:v>
                </c:pt>
                <c:pt idx="69232">
                  <c:v>69232</c:v>
                </c:pt>
                <c:pt idx="69233">
                  <c:v>69233</c:v>
                </c:pt>
                <c:pt idx="69234">
                  <c:v>69234</c:v>
                </c:pt>
                <c:pt idx="69235">
                  <c:v>69235</c:v>
                </c:pt>
                <c:pt idx="69236">
                  <c:v>69236</c:v>
                </c:pt>
                <c:pt idx="69237">
                  <c:v>69237</c:v>
                </c:pt>
                <c:pt idx="69238">
                  <c:v>69238</c:v>
                </c:pt>
                <c:pt idx="69239">
                  <c:v>69239</c:v>
                </c:pt>
                <c:pt idx="69240">
                  <c:v>69240</c:v>
                </c:pt>
                <c:pt idx="69241">
                  <c:v>69241</c:v>
                </c:pt>
                <c:pt idx="69242">
                  <c:v>69242</c:v>
                </c:pt>
                <c:pt idx="69243">
                  <c:v>69243</c:v>
                </c:pt>
                <c:pt idx="69244">
                  <c:v>69244</c:v>
                </c:pt>
                <c:pt idx="69245">
                  <c:v>69245</c:v>
                </c:pt>
                <c:pt idx="69246">
                  <c:v>69246</c:v>
                </c:pt>
                <c:pt idx="69247">
                  <c:v>69247</c:v>
                </c:pt>
                <c:pt idx="69248">
                  <c:v>69248</c:v>
                </c:pt>
                <c:pt idx="69249">
                  <c:v>69249</c:v>
                </c:pt>
                <c:pt idx="69250">
                  <c:v>69250</c:v>
                </c:pt>
                <c:pt idx="69251">
                  <c:v>69251</c:v>
                </c:pt>
                <c:pt idx="69252">
                  <c:v>69252</c:v>
                </c:pt>
                <c:pt idx="69253">
                  <c:v>69253</c:v>
                </c:pt>
                <c:pt idx="69254">
                  <c:v>69254</c:v>
                </c:pt>
                <c:pt idx="69255">
                  <c:v>69255</c:v>
                </c:pt>
                <c:pt idx="69256">
                  <c:v>69256</c:v>
                </c:pt>
                <c:pt idx="69257">
                  <c:v>69257</c:v>
                </c:pt>
                <c:pt idx="69258">
                  <c:v>69258</c:v>
                </c:pt>
                <c:pt idx="69259">
                  <c:v>69259</c:v>
                </c:pt>
                <c:pt idx="69260">
                  <c:v>69260</c:v>
                </c:pt>
                <c:pt idx="69261">
                  <c:v>69261</c:v>
                </c:pt>
                <c:pt idx="69262">
                  <c:v>69262</c:v>
                </c:pt>
                <c:pt idx="69263">
                  <c:v>69263</c:v>
                </c:pt>
                <c:pt idx="69264">
                  <c:v>69264</c:v>
                </c:pt>
                <c:pt idx="69265">
                  <c:v>69265</c:v>
                </c:pt>
                <c:pt idx="69266">
                  <c:v>69266</c:v>
                </c:pt>
                <c:pt idx="69267">
                  <c:v>69267</c:v>
                </c:pt>
                <c:pt idx="69268">
                  <c:v>69268</c:v>
                </c:pt>
                <c:pt idx="69269">
                  <c:v>69269</c:v>
                </c:pt>
                <c:pt idx="69270">
                  <c:v>69270</c:v>
                </c:pt>
                <c:pt idx="69271">
                  <c:v>69271</c:v>
                </c:pt>
                <c:pt idx="69272">
                  <c:v>69272</c:v>
                </c:pt>
                <c:pt idx="69273">
                  <c:v>69273</c:v>
                </c:pt>
                <c:pt idx="69274">
                  <c:v>69274</c:v>
                </c:pt>
                <c:pt idx="69275">
                  <c:v>69275</c:v>
                </c:pt>
                <c:pt idx="69276">
                  <c:v>69276</c:v>
                </c:pt>
                <c:pt idx="69277">
                  <c:v>69277</c:v>
                </c:pt>
                <c:pt idx="69278">
                  <c:v>69278</c:v>
                </c:pt>
                <c:pt idx="69279">
                  <c:v>69279</c:v>
                </c:pt>
                <c:pt idx="69280">
                  <c:v>69280</c:v>
                </c:pt>
                <c:pt idx="69281">
                  <c:v>69281</c:v>
                </c:pt>
                <c:pt idx="69282">
                  <c:v>69282</c:v>
                </c:pt>
                <c:pt idx="69283">
                  <c:v>69283</c:v>
                </c:pt>
                <c:pt idx="69284">
                  <c:v>69284</c:v>
                </c:pt>
                <c:pt idx="69285">
                  <c:v>69285</c:v>
                </c:pt>
                <c:pt idx="69286">
                  <c:v>69286</c:v>
                </c:pt>
                <c:pt idx="69287">
                  <c:v>69287</c:v>
                </c:pt>
                <c:pt idx="69288">
                  <c:v>69288</c:v>
                </c:pt>
                <c:pt idx="69289">
                  <c:v>69289</c:v>
                </c:pt>
                <c:pt idx="69290">
                  <c:v>69290</c:v>
                </c:pt>
                <c:pt idx="69291">
                  <c:v>69291</c:v>
                </c:pt>
                <c:pt idx="69292">
                  <c:v>69292</c:v>
                </c:pt>
                <c:pt idx="69293">
                  <c:v>69293</c:v>
                </c:pt>
                <c:pt idx="69294">
                  <c:v>69294</c:v>
                </c:pt>
                <c:pt idx="69295">
                  <c:v>69295</c:v>
                </c:pt>
                <c:pt idx="69296">
                  <c:v>69296</c:v>
                </c:pt>
                <c:pt idx="69297">
                  <c:v>69297</c:v>
                </c:pt>
                <c:pt idx="69298">
                  <c:v>69298</c:v>
                </c:pt>
                <c:pt idx="69299">
                  <c:v>69299</c:v>
                </c:pt>
                <c:pt idx="69300">
                  <c:v>69300</c:v>
                </c:pt>
                <c:pt idx="69301">
                  <c:v>69301</c:v>
                </c:pt>
                <c:pt idx="69302">
                  <c:v>69302</c:v>
                </c:pt>
                <c:pt idx="69303">
                  <c:v>69303</c:v>
                </c:pt>
                <c:pt idx="69304">
                  <c:v>69304</c:v>
                </c:pt>
                <c:pt idx="69305">
                  <c:v>69305</c:v>
                </c:pt>
                <c:pt idx="69306">
                  <c:v>69306</c:v>
                </c:pt>
                <c:pt idx="69307">
                  <c:v>69307</c:v>
                </c:pt>
                <c:pt idx="69308">
                  <c:v>69308</c:v>
                </c:pt>
                <c:pt idx="69309">
                  <c:v>69309</c:v>
                </c:pt>
                <c:pt idx="69310">
                  <c:v>69310</c:v>
                </c:pt>
                <c:pt idx="69311">
                  <c:v>69311</c:v>
                </c:pt>
                <c:pt idx="69312">
                  <c:v>69312</c:v>
                </c:pt>
                <c:pt idx="69313">
                  <c:v>69313</c:v>
                </c:pt>
                <c:pt idx="69314">
                  <c:v>69314</c:v>
                </c:pt>
                <c:pt idx="69315">
                  <c:v>69315</c:v>
                </c:pt>
                <c:pt idx="69316">
                  <c:v>69316</c:v>
                </c:pt>
                <c:pt idx="69317">
                  <c:v>69317</c:v>
                </c:pt>
                <c:pt idx="69318">
                  <c:v>69318</c:v>
                </c:pt>
                <c:pt idx="69319">
                  <c:v>69319</c:v>
                </c:pt>
                <c:pt idx="69320">
                  <c:v>69320</c:v>
                </c:pt>
                <c:pt idx="69321">
                  <c:v>69321</c:v>
                </c:pt>
                <c:pt idx="69322">
                  <c:v>69322</c:v>
                </c:pt>
                <c:pt idx="69323">
                  <c:v>69323</c:v>
                </c:pt>
                <c:pt idx="69324">
                  <c:v>69324</c:v>
                </c:pt>
                <c:pt idx="69325">
                  <c:v>69325</c:v>
                </c:pt>
                <c:pt idx="69326">
                  <c:v>69326</c:v>
                </c:pt>
                <c:pt idx="69327">
                  <c:v>69327</c:v>
                </c:pt>
                <c:pt idx="69328">
                  <c:v>69328</c:v>
                </c:pt>
                <c:pt idx="69329">
                  <c:v>69329</c:v>
                </c:pt>
                <c:pt idx="69330">
                  <c:v>69330</c:v>
                </c:pt>
                <c:pt idx="69331">
                  <c:v>69331</c:v>
                </c:pt>
                <c:pt idx="69332">
                  <c:v>69332</c:v>
                </c:pt>
                <c:pt idx="69333">
                  <c:v>69333</c:v>
                </c:pt>
                <c:pt idx="69334">
                  <c:v>69334</c:v>
                </c:pt>
                <c:pt idx="69335">
                  <c:v>69335</c:v>
                </c:pt>
                <c:pt idx="69336">
                  <c:v>69336</c:v>
                </c:pt>
                <c:pt idx="69337">
                  <c:v>69337</c:v>
                </c:pt>
                <c:pt idx="69338">
                  <c:v>69338</c:v>
                </c:pt>
                <c:pt idx="69339">
                  <c:v>69339</c:v>
                </c:pt>
                <c:pt idx="69340">
                  <c:v>69340</c:v>
                </c:pt>
                <c:pt idx="69341">
                  <c:v>69341</c:v>
                </c:pt>
                <c:pt idx="69342">
                  <c:v>69342</c:v>
                </c:pt>
                <c:pt idx="69343">
                  <c:v>69343</c:v>
                </c:pt>
                <c:pt idx="69344">
                  <c:v>69344</c:v>
                </c:pt>
                <c:pt idx="69345">
                  <c:v>69345</c:v>
                </c:pt>
                <c:pt idx="69346">
                  <c:v>69346</c:v>
                </c:pt>
                <c:pt idx="69347">
                  <c:v>69347</c:v>
                </c:pt>
                <c:pt idx="69348">
                  <c:v>69348</c:v>
                </c:pt>
                <c:pt idx="69349">
                  <c:v>69349</c:v>
                </c:pt>
                <c:pt idx="69350">
                  <c:v>69350</c:v>
                </c:pt>
                <c:pt idx="69351">
                  <c:v>69351</c:v>
                </c:pt>
                <c:pt idx="69352">
                  <c:v>69352</c:v>
                </c:pt>
                <c:pt idx="69353">
                  <c:v>69353</c:v>
                </c:pt>
                <c:pt idx="69354">
                  <c:v>69354</c:v>
                </c:pt>
                <c:pt idx="69355">
                  <c:v>69355</c:v>
                </c:pt>
                <c:pt idx="69356">
                  <c:v>69356</c:v>
                </c:pt>
                <c:pt idx="69357">
                  <c:v>69357</c:v>
                </c:pt>
                <c:pt idx="69358">
                  <c:v>69358</c:v>
                </c:pt>
                <c:pt idx="69359">
                  <c:v>69359</c:v>
                </c:pt>
                <c:pt idx="69360">
                  <c:v>69360</c:v>
                </c:pt>
                <c:pt idx="69361">
                  <c:v>69361</c:v>
                </c:pt>
                <c:pt idx="69362">
                  <c:v>69362</c:v>
                </c:pt>
                <c:pt idx="69363">
                  <c:v>69363</c:v>
                </c:pt>
                <c:pt idx="69364">
                  <c:v>69364</c:v>
                </c:pt>
                <c:pt idx="69365">
                  <c:v>69365</c:v>
                </c:pt>
                <c:pt idx="69366">
                  <c:v>69366</c:v>
                </c:pt>
                <c:pt idx="69367">
                  <c:v>69367</c:v>
                </c:pt>
                <c:pt idx="69368">
                  <c:v>69368</c:v>
                </c:pt>
                <c:pt idx="69369">
                  <c:v>69369</c:v>
                </c:pt>
                <c:pt idx="69370">
                  <c:v>69370</c:v>
                </c:pt>
                <c:pt idx="69371">
                  <c:v>69371</c:v>
                </c:pt>
                <c:pt idx="69372">
                  <c:v>69372</c:v>
                </c:pt>
                <c:pt idx="69373">
                  <c:v>69373</c:v>
                </c:pt>
                <c:pt idx="69374">
                  <c:v>69374</c:v>
                </c:pt>
                <c:pt idx="69375">
                  <c:v>69375</c:v>
                </c:pt>
                <c:pt idx="69376">
                  <c:v>69376</c:v>
                </c:pt>
                <c:pt idx="69377">
                  <c:v>69377</c:v>
                </c:pt>
                <c:pt idx="69378">
                  <c:v>69378</c:v>
                </c:pt>
                <c:pt idx="69379">
                  <c:v>69379</c:v>
                </c:pt>
                <c:pt idx="69380">
                  <c:v>69380</c:v>
                </c:pt>
                <c:pt idx="69381">
                  <c:v>69381</c:v>
                </c:pt>
                <c:pt idx="69382">
                  <c:v>69382</c:v>
                </c:pt>
                <c:pt idx="69383">
                  <c:v>69383</c:v>
                </c:pt>
                <c:pt idx="69384">
                  <c:v>69384</c:v>
                </c:pt>
                <c:pt idx="69385">
                  <c:v>69385</c:v>
                </c:pt>
                <c:pt idx="69386">
                  <c:v>69386</c:v>
                </c:pt>
                <c:pt idx="69387">
                  <c:v>69387</c:v>
                </c:pt>
                <c:pt idx="69388">
                  <c:v>69388</c:v>
                </c:pt>
                <c:pt idx="69389">
                  <c:v>69389</c:v>
                </c:pt>
                <c:pt idx="69390">
                  <c:v>69390</c:v>
                </c:pt>
                <c:pt idx="69391">
                  <c:v>69391</c:v>
                </c:pt>
                <c:pt idx="69392">
                  <c:v>69392</c:v>
                </c:pt>
                <c:pt idx="69393">
                  <c:v>69393</c:v>
                </c:pt>
                <c:pt idx="69394">
                  <c:v>69394</c:v>
                </c:pt>
                <c:pt idx="69395">
                  <c:v>69395</c:v>
                </c:pt>
                <c:pt idx="69396">
                  <c:v>69396</c:v>
                </c:pt>
                <c:pt idx="69397">
                  <c:v>69397</c:v>
                </c:pt>
                <c:pt idx="69398">
                  <c:v>69398</c:v>
                </c:pt>
                <c:pt idx="69399">
                  <c:v>69399</c:v>
                </c:pt>
                <c:pt idx="69400">
                  <c:v>69400</c:v>
                </c:pt>
                <c:pt idx="69401">
                  <c:v>69401</c:v>
                </c:pt>
                <c:pt idx="69402">
                  <c:v>69402</c:v>
                </c:pt>
                <c:pt idx="69403">
                  <c:v>69403</c:v>
                </c:pt>
                <c:pt idx="69404">
                  <c:v>69404</c:v>
                </c:pt>
                <c:pt idx="69405">
                  <c:v>69405</c:v>
                </c:pt>
                <c:pt idx="69406">
                  <c:v>69406</c:v>
                </c:pt>
                <c:pt idx="69407">
                  <c:v>69407</c:v>
                </c:pt>
                <c:pt idx="69408">
                  <c:v>69408</c:v>
                </c:pt>
                <c:pt idx="69409">
                  <c:v>69409</c:v>
                </c:pt>
                <c:pt idx="69410">
                  <c:v>69410</c:v>
                </c:pt>
                <c:pt idx="69411">
                  <c:v>69411</c:v>
                </c:pt>
                <c:pt idx="69412">
                  <c:v>69412</c:v>
                </c:pt>
                <c:pt idx="69413">
                  <c:v>69413</c:v>
                </c:pt>
                <c:pt idx="69414">
                  <c:v>69414</c:v>
                </c:pt>
                <c:pt idx="69415">
                  <c:v>69415</c:v>
                </c:pt>
                <c:pt idx="69416">
                  <c:v>69416</c:v>
                </c:pt>
                <c:pt idx="69417">
                  <c:v>69417</c:v>
                </c:pt>
                <c:pt idx="69418">
                  <c:v>69418</c:v>
                </c:pt>
                <c:pt idx="69419">
                  <c:v>69419</c:v>
                </c:pt>
                <c:pt idx="69420">
                  <c:v>69420</c:v>
                </c:pt>
                <c:pt idx="69421">
                  <c:v>69421</c:v>
                </c:pt>
                <c:pt idx="69422">
                  <c:v>69422</c:v>
                </c:pt>
                <c:pt idx="69423">
                  <c:v>69423</c:v>
                </c:pt>
                <c:pt idx="69424">
                  <c:v>69424</c:v>
                </c:pt>
                <c:pt idx="69425">
                  <c:v>69425</c:v>
                </c:pt>
                <c:pt idx="69426">
                  <c:v>69426</c:v>
                </c:pt>
                <c:pt idx="69427">
                  <c:v>69427</c:v>
                </c:pt>
                <c:pt idx="69428">
                  <c:v>69428</c:v>
                </c:pt>
                <c:pt idx="69429">
                  <c:v>69429</c:v>
                </c:pt>
                <c:pt idx="69430">
                  <c:v>69430</c:v>
                </c:pt>
                <c:pt idx="69431">
                  <c:v>69431</c:v>
                </c:pt>
                <c:pt idx="69432">
                  <c:v>69432</c:v>
                </c:pt>
                <c:pt idx="69433">
                  <c:v>69433</c:v>
                </c:pt>
                <c:pt idx="69434">
                  <c:v>69434</c:v>
                </c:pt>
                <c:pt idx="69435">
                  <c:v>69435</c:v>
                </c:pt>
                <c:pt idx="69436">
                  <c:v>69436</c:v>
                </c:pt>
                <c:pt idx="69437">
                  <c:v>69437</c:v>
                </c:pt>
                <c:pt idx="69438">
                  <c:v>69438</c:v>
                </c:pt>
                <c:pt idx="69439">
                  <c:v>69439</c:v>
                </c:pt>
                <c:pt idx="69440">
                  <c:v>69440</c:v>
                </c:pt>
                <c:pt idx="69441">
                  <c:v>69441</c:v>
                </c:pt>
                <c:pt idx="69442">
                  <c:v>69442</c:v>
                </c:pt>
                <c:pt idx="69443">
                  <c:v>69443</c:v>
                </c:pt>
                <c:pt idx="69444">
                  <c:v>69444</c:v>
                </c:pt>
                <c:pt idx="69445">
                  <c:v>69445</c:v>
                </c:pt>
                <c:pt idx="69446">
                  <c:v>69446</c:v>
                </c:pt>
                <c:pt idx="69447">
                  <c:v>69447</c:v>
                </c:pt>
                <c:pt idx="69448">
                  <c:v>69448</c:v>
                </c:pt>
                <c:pt idx="69449">
                  <c:v>69449</c:v>
                </c:pt>
                <c:pt idx="69450">
                  <c:v>69450</c:v>
                </c:pt>
                <c:pt idx="69451">
                  <c:v>69451</c:v>
                </c:pt>
                <c:pt idx="69452">
                  <c:v>69452</c:v>
                </c:pt>
                <c:pt idx="69453">
                  <c:v>69453</c:v>
                </c:pt>
                <c:pt idx="69454">
                  <c:v>69454</c:v>
                </c:pt>
                <c:pt idx="69455">
                  <c:v>69455</c:v>
                </c:pt>
                <c:pt idx="69456">
                  <c:v>69456</c:v>
                </c:pt>
                <c:pt idx="69457">
                  <c:v>69457</c:v>
                </c:pt>
                <c:pt idx="69458">
                  <c:v>69458</c:v>
                </c:pt>
                <c:pt idx="69459">
                  <c:v>69459</c:v>
                </c:pt>
                <c:pt idx="69460">
                  <c:v>69460</c:v>
                </c:pt>
                <c:pt idx="69461">
                  <c:v>69461</c:v>
                </c:pt>
                <c:pt idx="69462">
                  <c:v>69462</c:v>
                </c:pt>
                <c:pt idx="69463">
                  <c:v>69463</c:v>
                </c:pt>
                <c:pt idx="69464">
                  <c:v>69464</c:v>
                </c:pt>
                <c:pt idx="69465">
                  <c:v>69465</c:v>
                </c:pt>
                <c:pt idx="69466">
                  <c:v>69466</c:v>
                </c:pt>
                <c:pt idx="69467">
                  <c:v>69467</c:v>
                </c:pt>
                <c:pt idx="69468">
                  <c:v>69468</c:v>
                </c:pt>
                <c:pt idx="69469">
                  <c:v>69469</c:v>
                </c:pt>
                <c:pt idx="69470">
                  <c:v>69470</c:v>
                </c:pt>
                <c:pt idx="69471">
                  <c:v>69471</c:v>
                </c:pt>
                <c:pt idx="69472">
                  <c:v>69472</c:v>
                </c:pt>
                <c:pt idx="69473">
                  <c:v>69473</c:v>
                </c:pt>
                <c:pt idx="69474">
                  <c:v>69474</c:v>
                </c:pt>
                <c:pt idx="69475">
                  <c:v>69475</c:v>
                </c:pt>
                <c:pt idx="69476">
                  <c:v>69476</c:v>
                </c:pt>
                <c:pt idx="69477">
                  <c:v>69477</c:v>
                </c:pt>
                <c:pt idx="69478">
                  <c:v>69478</c:v>
                </c:pt>
                <c:pt idx="69479">
                  <c:v>69479</c:v>
                </c:pt>
                <c:pt idx="69480">
                  <c:v>69480</c:v>
                </c:pt>
                <c:pt idx="69481">
                  <c:v>69481</c:v>
                </c:pt>
                <c:pt idx="69482">
                  <c:v>69482</c:v>
                </c:pt>
                <c:pt idx="69483">
                  <c:v>69483</c:v>
                </c:pt>
                <c:pt idx="69484">
                  <c:v>69484</c:v>
                </c:pt>
                <c:pt idx="69485">
                  <c:v>69485</c:v>
                </c:pt>
                <c:pt idx="69486">
                  <c:v>69486</c:v>
                </c:pt>
                <c:pt idx="69487">
                  <c:v>69487</c:v>
                </c:pt>
                <c:pt idx="69488">
                  <c:v>69488</c:v>
                </c:pt>
                <c:pt idx="69489">
                  <c:v>69489</c:v>
                </c:pt>
                <c:pt idx="69490">
                  <c:v>69490</c:v>
                </c:pt>
                <c:pt idx="69491">
                  <c:v>69491</c:v>
                </c:pt>
                <c:pt idx="69492">
                  <c:v>69492</c:v>
                </c:pt>
                <c:pt idx="69493">
                  <c:v>69493</c:v>
                </c:pt>
                <c:pt idx="69494">
                  <c:v>69494</c:v>
                </c:pt>
                <c:pt idx="69495">
                  <c:v>69495</c:v>
                </c:pt>
                <c:pt idx="69496">
                  <c:v>69496</c:v>
                </c:pt>
                <c:pt idx="69497">
                  <c:v>69497</c:v>
                </c:pt>
                <c:pt idx="69498">
                  <c:v>69498</c:v>
                </c:pt>
                <c:pt idx="69499">
                  <c:v>69499</c:v>
                </c:pt>
                <c:pt idx="69500">
                  <c:v>69500</c:v>
                </c:pt>
                <c:pt idx="69501">
                  <c:v>69501</c:v>
                </c:pt>
                <c:pt idx="69502">
                  <c:v>69502</c:v>
                </c:pt>
                <c:pt idx="69503">
                  <c:v>69503</c:v>
                </c:pt>
                <c:pt idx="69504">
                  <c:v>69504</c:v>
                </c:pt>
                <c:pt idx="69505">
                  <c:v>69505</c:v>
                </c:pt>
                <c:pt idx="69506">
                  <c:v>69506</c:v>
                </c:pt>
                <c:pt idx="69507">
                  <c:v>69507</c:v>
                </c:pt>
                <c:pt idx="69508">
                  <c:v>69508</c:v>
                </c:pt>
                <c:pt idx="69509">
                  <c:v>69509</c:v>
                </c:pt>
                <c:pt idx="69510">
                  <c:v>69510</c:v>
                </c:pt>
                <c:pt idx="69511">
                  <c:v>69511</c:v>
                </c:pt>
                <c:pt idx="69512">
                  <c:v>69512</c:v>
                </c:pt>
                <c:pt idx="69513">
                  <c:v>69513</c:v>
                </c:pt>
                <c:pt idx="69514">
                  <c:v>69514</c:v>
                </c:pt>
                <c:pt idx="69515">
                  <c:v>69515</c:v>
                </c:pt>
                <c:pt idx="69516">
                  <c:v>69516</c:v>
                </c:pt>
                <c:pt idx="69517">
                  <c:v>69517</c:v>
                </c:pt>
                <c:pt idx="69518">
                  <c:v>69518</c:v>
                </c:pt>
                <c:pt idx="69519">
                  <c:v>69519</c:v>
                </c:pt>
                <c:pt idx="69520">
                  <c:v>69520</c:v>
                </c:pt>
                <c:pt idx="69521">
                  <c:v>69521</c:v>
                </c:pt>
                <c:pt idx="69522">
                  <c:v>69522</c:v>
                </c:pt>
                <c:pt idx="69523">
                  <c:v>69523</c:v>
                </c:pt>
                <c:pt idx="69524">
                  <c:v>69524</c:v>
                </c:pt>
                <c:pt idx="69525">
                  <c:v>69525</c:v>
                </c:pt>
                <c:pt idx="69526">
                  <c:v>69526</c:v>
                </c:pt>
                <c:pt idx="69527">
                  <c:v>69527</c:v>
                </c:pt>
                <c:pt idx="69528">
                  <c:v>69528</c:v>
                </c:pt>
                <c:pt idx="69529">
                  <c:v>69529</c:v>
                </c:pt>
                <c:pt idx="69530">
                  <c:v>69530</c:v>
                </c:pt>
                <c:pt idx="69531">
                  <c:v>69531</c:v>
                </c:pt>
                <c:pt idx="69532">
                  <c:v>69532</c:v>
                </c:pt>
                <c:pt idx="69533">
                  <c:v>69533</c:v>
                </c:pt>
                <c:pt idx="69534">
                  <c:v>69534</c:v>
                </c:pt>
                <c:pt idx="69535">
                  <c:v>69535</c:v>
                </c:pt>
                <c:pt idx="69536">
                  <c:v>69536</c:v>
                </c:pt>
                <c:pt idx="69537">
                  <c:v>69537</c:v>
                </c:pt>
                <c:pt idx="69538">
                  <c:v>69538</c:v>
                </c:pt>
                <c:pt idx="69539">
                  <c:v>69539</c:v>
                </c:pt>
                <c:pt idx="69540">
                  <c:v>69540</c:v>
                </c:pt>
                <c:pt idx="69541">
                  <c:v>69541</c:v>
                </c:pt>
                <c:pt idx="69542">
                  <c:v>69542</c:v>
                </c:pt>
                <c:pt idx="69543">
                  <c:v>69543</c:v>
                </c:pt>
                <c:pt idx="69544">
                  <c:v>69544</c:v>
                </c:pt>
                <c:pt idx="69545">
                  <c:v>69545</c:v>
                </c:pt>
                <c:pt idx="69546">
                  <c:v>69546</c:v>
                </c:pt>
                <c:pt idx="69547">
                  <c:v>69547</c:v>
                </c:pt>
                <c:pt idx="69548">
                  <c:v>69548</c:v>
                </c:pt>
                <c:pt idx="69549">
                  <c:v>69549</c:v>
                </c:pt>
                <c:pt idx="69550">
                  <c:v>69550</c:v>
                </c:pt>
                <c:pt idx="69551">
                  <c:v>69551</c:v>
                </c:pt>
                <c:pt idx="69552">
                  <c:v>69552</c:v>
                </c:pt>
                <c:pt idx="69553">
                  <c:v>69553</c:v>
                </c:pt>
                <c:pt idx="69554">
                  <c:v>69554</c:v>
                </c:pt>
                <c:pt idx="69555">
                  <c:v>69555</c:v>
                </c:pt>
                <c:pt idx="69556">
                  <c:v>69556</c:v>
                </c:pt>
                <c:pt idx="69557">
                  <c:v>69557</c:v>
                </c:pt>
                <c:pt idx="69558">
                  <c:v>69558</c:v>
                </c:pt>
                <c:pt idx="69559">
                  <c:v>69559</c:v>
                </c:pt>
                <c:pt idx="69560">
                  <c:v>69560</c:v>
                </c:pt>
                <c:pt idx="69561">
                  <c:v>69561</c:v>
                </c:pt>
                <c:pt idx="69562">
                  <c:v>69562</c:v>
                </c:pt>
                <c:pt idx="69563">
                  <c:v>69563</c:v>
                </c:pt>
                <c:pt idx="69564">
                  <c:v>69564</c:v>
                </c:pt>
                <c:pt idx="69565">
                  <c:v>69565</c:v>
                </c:pt>
                <c:pt idx="69566">
                  <c:v>69566</c:v>
                </c:pt>
                <c:pt idx="69567">
                  <c:v>69567</c:v>
                </c:pt>
                <c:pt idx="69568">
                  <c:v>69568</c:v>
                </c:pt>
                <c:pt idx="69569">
                  <c:v>69569</c:v>
                </c:pt>
                <c:pt idx="69570">
                  <c:v>69570</c:v>
                </c:pt>
                <c:pt idx="69571">
                  <c:v>69571</c:v>
                </c:pt>
                <c:pt idx="69572">
                  <c:v>69572</c:v>
                </c:pt>
                <c:pt idx="69573">
                  <c:v>69573</c:v>
                </c:pt>
                <c:pt idx="69574">
                  <c:v>69574</c:v>
                </c:pt>
                <c:pt idx="69575">
                  <c:v>69575</c:v>
                </c:pt>
                <c:pt idx="69576">
                  <c:v>69576</c:v>
                </c:pt>
                <c:pt idx="69577">
                  <c:v>69577</c:v>
                </c:pt>
                <c:pt idx="69578">
                  <c:v>69578</c:v>
                </c:pt>
                <c:pt idx="69579">
                  <c:v>69579</c:v>
                </c:pt>
                <c:pt idx="69580">
                  <c:v>69580</c:v>
                </c:pt>
                <c:pt idx="69581">
                  <c:v>69581</c:v>
                </c:pt>
                <c:pt idx="69582">
                  <c:v>69582</c:v>
                </c:pt>
                <c:pt idx="69583">
                  <c:v>69583</c:v>
                </c:pt>
                <c:pt idx="69584">
                  <c:v>69584</c:v>
                </c:pt>
                <c:pt idx="69585">
                  <c:v>69585</c:v>
                </c:pt>
                <c:pt idx="69586">
                  <c:v>69586</c:v>
                </c:pt>
                <c:pt idx="69587">
                  <c:v>69587</c:v>
                </c:pt>
                <c:pt idx="69588">
                  <c:v>69588</c:v>
                </c:pt>
                <c:pt idx="69589">
                  <c:v>69589</c:v>
                </c:pt>
                <c:pt idx="69590">
                  <c:v>69590</c:v>
                </c:pt>
                <c:pt idx="69591">
                  <c:v>69591</c:v>
                </c:pt>
                <c:pt idx="69592">
                  <c:v>69592</c:v>
                </c:pt>
                <c:pt idx="69593">
                  <c:v>69593</c:v>
                </c:pt>
                <c:pt idx="69594">
                  <c:v>69594</c:v>
                </c:pt>
                <c:pt idx="69595">
                  <c:v>69595</c:v>
                </c:pt>
                <c:pt idx="69596">
                  <c:v>69596</c:v>
                </c:pt>
                <c:pt idx="69597">
                  <c:v>69597</c:v>
                </c:pt>
                <c:pt idx="69598">
                  <c:v>69598</c:v>
                </c:pt>
                <c:pt idx="69599">
                  <c:v>69599</c:v>
                </c:pt>
                <c:pt idx="69600">
                  <c:v>69600</c:v>
                </c:pt>
                <c:pt idx="69601">
                  <c:v>69601</c:v>
                </c:pt>
                <c:pt idx="69602">
                  <c:v>69602</c:v>
                </c:pt>
                <c:pt idx="69603">
                  <c:v>69603</c:v>
                </c:pt>
                <c:pt idx="69604">
                  <c:v>69604</c:v>
                </c:pt>
                <c:pt idx="69605">
                  <c:v>69605</c:v>
                </c:pt>
                <c:pt idx="69606">
                  <c:v>69606</c:v>
                </c:pt>
                <c:pt idx="69607">
                  <c:v>69607</c:v>
                </c:pt>
                <c:pt idx="69608">
                  <c:v>69608</c:v>
                </c:pt>
                <c:pt idx="69609">
                  <c:v>69609</c:v>
                </c:pt>
                <c:pt idx="69610">
                  <c:v>69610</c:v>
                </c:pt>
                <c:pt idx="69611">
                  <c:v>69611</c:v>
                </c:pt>
                <c:pt idx="69612">
                  <c:v>69612</c:v>
                </c:pt>
                <c:pt idx="69613">
                  <c:v>69613</c:v>
                </c:pt>
                <c:pt idx="69614">
                  <c:v>69614</c:v>
                </c:pt>
                <c:pt idx="69615">
                  <c:v>69615</c:v>
                </c:pt>
                <c:pt idx="69616">
                  <c:v>69616</c:v>
                </c:pt>
                <c:pt idx="69617">
                  <c:v>69617</c:v>
                </c:pt>
                <c:pt idx="69618">
                  <c:v>69618</c:v>
                </c:pt>
                <c:pt idx="69619">
                  <c:v>69619</c:v>
                </c:pt>
                <c:pt idx="69620">
                  <c:v>69620</c:v>
                </c:pt>
                <c:pt idx="69621">
                  <c:v>69621</c:v>
                </c:pt>
                <c:pt idx="69622">
                  <c:v>69622</c:v>
                </c:pt>
                <c:pt idx="69623">
                  <c:v>69623</c:v>
                </c:pt>
                <c:pt idx="69624">
                  <c:v>69624</c:v>
                </c:pt>
                <c:pt idx="69625">
                  <c:v>69625</c:v>
                </c:pt>
                <c:pt idx="69626">
                  <c:v>69626</c:v>
                </c:pt>
                <c:pt idx="69627">
                  <c:v>69627</c:v>
                </c:pt>
                <c:pt idx="69628">
                  <c:v>69628</c:v>
                </c:pt>
                <c:pt idx="69629">
                  <c:v>69629</c:v>
                </c:pt>
                <c:pt idx="69630">
                  <c:v>69630</c:v>
                </c:pt>
                <c:pt idx="69631">
                  <c:v>69631</c:v>
                </c:pt>
                <c:pt idx="69632">
                  <c:v>69632</c:v>
                </c:pt>
                <c:pt idx="69633">
                  <c:v>69633</c:v>
                </c:pt>
                <c:pt idx="69634">
                  <c:v>69634</c:v>
                </c:pt>
                <c:pt idx="69635">
                  <c:v>69635</c:v>
                </c:pt>
                <c:pt idx="69636">
                  <c:v>69636</c:v>
                </c:pt>
                <c:pt idx="69637">
                  <c:v>69637</c:v>
                </c:pt>
                <c:pt idx="69638">
                  <c:v>69638</c:v>
                </c:pt>
                <c:pt idx="69639">
                  <c:v>69639</c:v>
                </c:pt>
                <c:pt idx="69640">
                  <c:v>69640</c:v>
                </c:pt>
                <c:pt idx="69641">
                  <c:v>69641</c:v>
                </c:pt>
                <c:pt idx="69642">
                  <c:v>69642</c:v>
                </c:pt>
                <c:pt idx="69643">
                  <c:v>69643</c:v>
                </c:pt>
                <c:pt idx="69644">
                  <c:v>69644</c:v>
                </c:pt>
                <c:pt idx="69645">
                  <c:v>69645</c:v>
                </c:pt>
                <c:pt idx="69646">
                  <c:v>69646</c:v>
                </c:pt>
                <c:pt idx="69647">
                  <c:v>69647</c:v>
                </c:pt>
                <c:pt idx="69648">
                  <c:v>69648</c:v>
                </c:pt>
                <c:pt idx="69649">
                  <c:v>69649</c:v>
                </c:pt>
                <c:pt idx="69650">
                  <c:v>69650</c:v>
                </c:pt>
                <c:pt idx="69651">
                  <c:v>69651</c:v>
                </c:pt>
                <c:pt idx="69652">
                  <c:v>69652</c:v>
                </c:pt>
                <c:pt idx="69653">
                  <c:v>69653</c:v>
                </c:pt>
                <c:pt idx="69654">
                  <c:v>69654</c:v>
                </c:pt>
                <c:pt idx="69655">
                  <c:v>69655</c:v>
                </c:pt>
                <c:pt idx="69656">
                  <c:v>69656</c:v>
                </c:pt>
                <c:pt idx="69657">
                  <c:v>69657</c:v>
                </c:pt>
                <c:pt idx="69658">
                  <c:v>69658</c:v>
                </c:pt>
                <c:pt idx="69659">
                  <c:v>69659</c:v>
                </c:pt>
                <c:pt idx="69660">
                  <c:v>69660</c:v>
                </c:pt>
                <c:pt idx="69661">
                  <c:v>69661</c:v>
                </c:pt>
                <c:pt idx="69662">
                  <c:v>69662</c:v>
                </c:pt>
                <c:pt idx="69663">
                  <c:v>69663</c:v>
                </c:pt>
                <c:pt idx="69664">
                  <c:v>69664</c:v>
                </c:pt>
                <c:pt idx="69665">
                  <c:v>69665</c:v>
                </c:pt>
                <c:pt idx="69666">
                  <c:v>69666</c:v>
                </c:pt>
                <c:pt idx="69667">
                  <c:v>69667</c:v>
                </c:pt>
                <c:pt idx="69668">
                  <c:v>69668</c:v>
                </c:pt>
                <c:pt idx="69669">
                  <c:v>69669</c:v>
                </c:pt>
                <c:pt idx="69670">
                  <c:v>69670</c:v>
                </c:pt>
                <c:pt idx="69671">
                  <c:v>69671</c:v>
                </c:pt>
                <c:pt idx="69672">
                  <c:v>69672</c:v>
                </c:pt>
                <c:pt idx="69673">
                  <c:v>69673</c:v>
                </c:pt>
                <c:pt idx="69674">
                  <c:v>69674</c:v>
                </c:pt>
                <c:pt idx="69675">
                  <c:v>69675</c:v>
                </c:pt>
                <c:pt idx="69676">
                  <c:v>69676</c:v>
                </c:pt>
                <c:pt idx="69677">
                  <c:v>69677</c:v>
                </c:pt>
                <c:pt idx="69678">
                  <c:v>69678</c:v>
                </c:pt>
                <c:pt idx="69679">
                  <c:v>69679</c:v>
                </c:pt>
                <c:pt idx="69680">
                  <c:v>69680</c:v>
                </c:pt>
                <c:pt idx="69681">
                  <c:v>69681</c:v>
                </c:pt>
                <c:pt idx="69682">
                  <c:v>69682</c:v>
                </c:pt>
                <c:pt idx="69683">
                  <c:v>69683</c:v>
                </c:pt>
                <c:pt idx="69684">
                  <c:v>69684</c:v>
                </c:pt>
                <c:pt idx="69685">
                  <c:v>69685</c:v>
                </c:pt>
                <c:pt idx="69686">
                  <c:v>69686</c:v>
                </c:pt>
                <c:pt idx="69687">
                  <c:v>69687</c:v>
                </c:pt>
                <c:pt idx="69688">
                  <c:v>69688</c:v>
                </c:pt>
                <c:pt idx="69689">
                  <c:v>69689</c:v>
                </c:pt>
                <c:pt idx="69690">
                  <c:v>69690</c:v>
                </c:pt>
                <c:pt idx="69691">
                  <c:v>69691</c:v>
                </c:pt>
                <c:pt idx="69692">
                  <c:v>69692</c:v>
                </c:pt>
                <c:pt idx="69693">
                  <c:v>69693</c:v>
                </c:pt>
                <c:pt idx="69694">
                  <c:v>69694</c:v>
                </c:pt>
                <c:pt idx="69695">
                  <c:v>69695</c:v>
                </c:pt>
                <c:pt idx="69696">
                  <c:v>69696</c:v>
                </c:pt>
                <c:pt idx="69697">
                  <c:v>69697</c:v>
                </c:pt>
                <c:pt idx="69698">
                  <c:v>69698</c:v>
                </c:pt>
                <c:pt idx="69699">
                  <c:v>69699</c:v>
                </c:pt>
                <c:pt idx="69700">
                  <c:v>69700</c:v>
                </c:pt>
                <c:pt idx="69701">
                  <c:v>69701</c:v>
                </c:pt>
                <c:pt idx="69702">
                  <c:v>69702</c:v>
                </c:pt>
                <c:pt idx="69703">
                  <c:v>69703</c:v>
                </c:pt>
                <c:pt idx="69704">
                  <c:v>69704</c:v>
                </c:pt>
                <c:pt idx="69705">
                  <c:v>69705</c:v>
                </c:pt>
                <c:pt idx="69706">
                  <c:v>69706</c:v>
                </c:pt>
                <c:pt idx="69707">
                  <c:v>69707</c:v>
                </c:pt>
                <c:pt idx="69708">
                  <c:v>69708</c:v>
                </c:pt>
                <c:pt idx="69709">
                  <c:v>69709</c:v>
                </c:pt>
                <c:pt idx="69710">
                  <c:v>69710</c:v>
                </c:pt>
                <c:pt idx="69711">
                  <c:v>69711</c:v>
                </c:pt>
                <c:pt idx="69712">
                  <c:v>69712</c:v>
                </c:pt>
                <c:pt idx="69713">
                  <c:v>69713</c:v>
                </c:pt>
                <c:pt idx="69714">
                  <c:v>69714</c:v>
                </c:pt>
                <c:pt idx="69715">
                  <c:v>69715</c:v>
                </c:pt>
                <c:pt idx="69716">
                  <c:v>69716</c:v>
                </c:pt>
                <c:pt idx="69717">
                  <c:v>69717</c:v>
                </c:pt>
                <c:pt idx="69718">
                  <c:v>69718</c:v>
                </c:pt>
                <c:pt idx="69719">
                  <c:v>69719</c:v>
                </c:pt>
                <c:pt idx="69720">
                  <c:v>69720</c:v>
                </c:pt>
                <c:pt idx="69721">
                  <c:v>69721</c:v>
                </c:pt>
                <c:pt idx="69722">
                  <c:v>69722</c:v>
                </c:pt>
                <c:pt idx="69723">
                  <c:v>69723</c:v>
                </c:pt>
                <c:pt idx="69724">
                  <c:v>69724</c:v>
                </c:pt>
                <c:pt idx="69725">
                  <c:v>69725</c:v>
                </c:pt>
                <c:pt idx="69726">
                  <c:v>69726</c:v>
                </c:pt>
                <c:pt idx="69727">
                  <c:v>69727</c:v>
                </c:pt>
                <c:pt idx="69728">
                  <c:v>69728</c:v>
                </c:pt>
                <c:pt idx="69729">
                  <c:v>69729</c:v>
                </c:pt>
                <c:pt idx="69730">
                  <c:v>69730</c:v>
                </c:pt>
                <c:pt idx="69731">
                  <c:v>69731</c:v>
                </c:pt>
                <c:pt idx="69732">
                  <c:v>69732</c:v>
                </c:pt>
                <c:pt idx="69733">
                  <c:v>69733</c:v>
                </c:pt>
                <c:pt idx="69734">
                  <c:v>69734</c:v>
                </c:pt>
                <c:pt idx="69735">
                  <c:v>69735</c:v>
                </c:pt>
                <c:pt idx="69736">
                  <c:v>69736</c:v>
                </c:pt>
                <c:pt idx="69737">
                  <c:v>69737</c:v>
                </c:pt>
                <c:pt idx="69738">
                  <c:v>69738</c:v>
                </c:pt>
                <c:pt idx="69739">
                  <c:v>69739</c:v>
                </c:pt>
                <c:pt idx="69740">
                  <c:v>69740</c:v>
                </c:pt>
                <c:pt idx="69741">
                  <c:v>69741</c:v>
                </c:pt>
                <c:pt idx="69742">
                  <c:v>69742</c:v>
                </c:pt>
                <c:pt idx="69743">
                  <c:v>69743</c:v>
                </c:pt>
                <c:pt idx="69744">
                  <c:v>69744</c:v>
                </c:pt>
                <c:pt idx="69745">
                  <c:v>69745</c:v>
                </c:pt>
                <c:pt idx="69746">
                  <c:v>69746</c:v>
                </c:pt>
                <c:pt idx="69747">
                  <c:v>69747</c:v>
                </c:pt>
                <c:pt idx="69748">
                  <c:v>69748</c:v>
                </c:pt>
                <c:pt idx="69749">
                  <c:v>69749</c:v>
                </c:pt>
                <c:pt idx="69750">
                  <c:v>69750</c:v>
                </c:pt>
                <c:pt idx="69751">
                  <c:v>69751</c:v>
                </c:pt>
                <c:pt idx="69752">
                  <c:v>69752</c:v>
                </c:pt>
                <c:pt idx="69753">
                  <c:v>69753</c:v>
                </c:pt>
                <c:pt idx="69754">
                  <c:v>69754</c:v>
                </c:pt>
                <c:pt idx="69755">
                  <c:v>69755</c:v>
                </c:pt>
                <c:pt idx="69756">
                  <c:v>69756</c:v>
                </c:pt>
                <c:pt idx="69757">
                  <c:v>69757</c:v>
                </c:pt>
                <c:pt idx="69758">
                  <c:v>69758</c:v>
                </c:pt>
                <c:pt idx="69759">
                  <c:v>69759</c:v>
                </c:pt>
                <c:pt idx="69760">
                  <c:v>69760</c:v>
                </c:pt>
                <c:pt idx="69761">
                  <c:v>69761</c:v>
                </c:pt>
                <c:pt idx="69762">
                  <c:v>69762</c:v>
                </c:pt>
                <c:pt idx="69763">
                  <c:v>69763</c:v>
                </c:pt>
                <c:pt idx="69764">
                  <c:v>69764</c:v>
                </c:pt>
                <c:pt idx="69765">
                  <c:v>69765</c:v>
                </c:pt>
                <c:pt idx="69766">
                  <c:v>69766</c:v>
                </c:pt>
                <c:pt idx="69767">
                  <c:v>69767</c:v>
                </c:pt>
                <c:pt idx="69768">
                  <c:v>69768</c:v>
                </c:pt>
                <c:pt idx="69769">
                  <c:v>69769</c:v>
                </c:pt>
                <c:pt idx="69770">
                  <c:v>69770</c:v>
                </c:pt>
                <c:pt idx="69771">
                  <c:v>69771</c:v>
                </c:pt>
                <c:pt idx="69772">
                  <c:v>69772</c:v>
                </c:pt>
                <c:pt idx="69773">
                  <c:v>69773</c:v>
                </c:pt>
                <c:pt idx="69774">
                  <c:v>69774</c:v>
                </c:pt>
                <c:pt idx="69775">
                  <c:v>69775</c:v>
                </c:pt>
                <c:pt idx="69776">
                  <c:v>69776</c:v>
                </c:pt>
                <c:pt idx="69777">
                  <c:v>69777</c:v>
                </c:pt>
                <c:pt idx="69778">
                  <c:v>69778</c:v>
                </c:pt>
                <c:pt idx="69779">
                  <c:v>69779</c:v>
                </c:pt>
                <c:pt idx="69780">
                  <c:v>69780</c:v>
                </c:pt>
                <c:pt idx="69781">
                  <c:v>69781</c:v>
                </c:pt>
                <c:pt idx="69782">
                  <c:v>69782</c:v>
                </c:pt>
                <c:pt idx="69783">
                  <c:v>69783</c:v>
                </c:pt>
                <c:pt idx="69784">
                  <c:v>69784</c:v>
                </c:pt>
                <c:pt idx="69785">
                  <c:v>69785</c:v>
                </c:pt>
                <c:pt idx="69786">
                  <c:v>69786</c:v>
                </c:pt>
                <c:pt idx="69787">
                  <c:v>69787</c:v>
                </c:pt>
                <c:pt idx="69788">
                  <c:v>69788</c:v>
                </c:pt>
                <c:pt idx="69789">
                  <c:v>69789</c:v>
                </c:pt>
                <c:pt idx="69790">
                  <c:v>69790</c:v>
                </c:pt>
                <c:pt idx="69791">
                  <c:v>69791</c:v>
                </c:pt>
                <c:pt idx="69792">
                  <c:v>69792</c:v>
                </c:pt>
                <c:pt idx="69793">
                  <c:v>69793</c:v>
                </c:pt>
                <c:pt idx="69794">
                  <c:v>69794</c:v>
                </c:pt>
                <c:pt idx="69795">
                  <c:v>69795</c:v>
                </c:pt>
                <c:pt idx="69796">
                  <c:v>69796</c:v>
                </c:pt>
                <c:pt idx="69797">
                  <c:v>69797</c:v>
                </c:pt>
                <c:pt idx="69798">
                  <c:v>69798</c:v>
                </c:pt>
                <c:pt idx="69799">
                  <c:v>69799</c:v>
                </c:pt>
                <c:pt idx="69800">
                  <c:v>69800</c:v>
                </c:pt>
                <c:pt idx="69801">
                  <c:v>69801</c:v>
                </c:pt>
                <c:pt idx="69802">
                  <c:v>69802</c:v>
                </c:pt>
                <c:pt idx="69803">
                  <c:v>69803</c:v>
                </c:pt>
                <c:pt idx="69804">
                  <c:v>69804</c:v>
                </c:pt>
                <c:pt idx="69805">
                  <c:v>69805</c:v>
                </c:pt>
                <c:pt idx="69806">
                  <c:v>69806</c:v>
                </c:pt>
                <c:pt idx="69807">
                  <c:v>69807</c:v>
                </c:pt>
                <c:pt idx="69808">
                  <c:v>69808</c:v>
                </c:pt>
                <c:pt idx="69809">
                  <c:v>69809</c:v>
                </c:pt>
                <c:pt idx="69810">
                  <c:v>69810</c:v>
                </c:pt>
                <c:pt idx="69811">
                  <c:v>69811</c:v>
                </c:pt>
                <c:pt idx="69812">
                  <c:v>69812</c:v>
                </c:pt>
                <c:pt idx="69813">
                  <c:v>69813</c:v>
                </c:pt>
                <c:pt idx="69814">
                  <c:v>69814</c:v>
                </c:pt>
                <c:pt idx="69815">
                  <c:v>69815</c:v>
                </c:pt>
                <c:pt idx="69816">
                  <c:v>69816</c:v>
                </c:pt>
                <c:pt idx="69817">
                  <c:v>69817</c:v>
                </c:pt>
                <c:pt idx="69818">
                  <c:v>69818</c:v>
                </c:pt>
                <c:pt idx="69819">
                  <c:v>69819</c:v>
                </c:pt>
                <c:pt idx="69820">
                  <c:v>69820</c:v>
                </c:pt>
                <c:pt idx="69821">
                  <c:v>69821</c:v>
                </c:pt>
                <c:pt idx="69822">
                  <c:v>69822</c:v>
                </c:pt>
                <c:pt idx="69823">
                  <c:v>69823</c:v>
                </c:pt>
                <c:pt idx="69824">
                  <c:v>69824</c:v>
                </c:pt>
                <c:pt idx="69825">
                  <c:v>69825</c:v>
                </c:pt>
                <c:pt idx="69826">
                  <c:v>69826</c:v>
                </c:pt>
                <c:pt idx="69827">
                  <c:v>69827</c:v>
                </c:pt>
                <c:pt idx="69828">
                  <c:v>69828</c:v>
                </c:pt>
                <c:pt idx="69829">
                  <c:v>69829</c:v>
                </c:pt>
                <c:pt idx="69830">
                  <c:v>69830</c:v>
                </c:pt>
                <c:pt idx="69831">
                  <c:v>69831</c:v>
                </c:pt>
                <c:pt idx="69832">
                  <c:v>69832</c:v>
                </c:pt>
                <c:pt idx="69833">
                  <c:v>69833</c:v>
                </c:pt>
                <c:pt idx="69834">
                  <c:v>69834</c:v>
                </c:pt>
                <c:pt idx="69835">
                  <c:v>69835</c:v>
                </c:pt>
                <c:pt idx="69836">
                  <c:v>69836</c:v>
                </c:pt>
                <c:pt idx="69837">
                  <c:v>69837</c:v>
                </c:pt>
                <c:pt idx="69838">
                  <c:v>69838</c:v>
                </c:pt>
                <c:pt idx="69839">
                  <c:v>69839</c:v>
                </c:pt>
                <c:pt idx="69840">
                  <c:v>69840</c:v>
                </c:pt>
                <c:pt idx="69841">
                  <c:v>69841</c:v>
                </c:pt>
                <c:pt idx="69842">
                  <c:v>69842</c:v>
                </c:pt>
                <c:pt idx="69843">
                  <c:v>69843</c:v>
                </c:pt>
                <c:pt idx="69844">
                  <c:v>69844</c:v>
                </c:pt>
                <c:pt idx="69845">
                  <c:v>69845</c:v>
                </c:pt>
                <c:pt idx="69846">
                  <c:v>69846</c:v>
                </c:pt>
                <c:pt idx="69847">
                  <c:v>69847</c:v>
                </c:pt>
                <c:pt idx="69848">
                  <c:v>69848</c:v>
                </c:pt>
                <c:pt idx="69849">
                  <c:v>69849</c:v>
                </c:pt>
                <c:pt idx="69850">
                  <c:v>69850</c:v>
                </c:pt>
                <c:pt idx="69851">
                  <c:v>69851</c:v>
                </c:pt>
                <c:pt idx="69852">
                  <c:v>69852</c:v>
                </c:pt>
                <c:pt idx="69853">
                  <c:v>69853</c:v>
                </c:pt>
                <c:pt idx="69854">
                  <c:v>69854</c:v>
                </c:pt>
                <c:pt idx="69855">
                  <c:v>69855</c:v>
                </c:pt>
                <c:pt idx="69856">
                  <c:v>69856</c:v>
                </c:pt>
                <c:pt idx="69857">
                  <c:v>69857</c:v>
                </c:pt>
                <c:pt idx="69858">
                  <c:v>69858</c:v>
                </c:pt>
                <c:pt idx="69859">
                  <c:v>69859</c:v>
                </c:pt>
                <c:pt idx="69860">
                  <c:v>69860</c:v>
                </c:pt>
                <c:pt idx="69861">
                  <c:v>69861</c:v>
                </c:pt>
                <c:pt idx="69862">
                  <c:v>69862</c:v>
                </c:pt>
                <c:pt idx="69863">
                  <c:v>69863</c:v>
                </c:pt>
                <c:pt idx="69864">
                  <c:v>69864</c:v>
                </c:pt>
                <c:pt idx="69865">
                  <c:v>69865</c:v>
                </c:pt>
                <c:pt idx="69866">
                  <c:v>69866</c:v>
                </c:pt>
                <c:pt idx="69867">
                  <c:v>69867</c:v>
                </c:pt>
                <c:pt idx="69868">
                  <c:v>69868</c:v>
                </c:pt>
                <c:pt idx="69869">
                  <c:v>69869</c:v>
                </c:pt>
                <c:pt idx="69870">
                  <c:v>69870</c:v>
                </c:pt>
                <c:pt idx="69871">
                  <c:v>69871</c:v>
                </c:pt>
                <c:pt idx="69872">
                  <c:v>69872</c:v>
                </c:pt>
                <c:pt idx="69873">
                  <c:v>69873</c:v>
                </c:pt>
                <c:pt idx="69874">
                  <c:v>69874</c:v>
                </c:pt>
                <c:pt idx="69875">
                  <c:v>69875</c:v>
                </c:pt>
                <c:pt idx="69876">
                  <c:v>69876</c:v>
                </c:pt>
                <c:pt idx="69877">
                  <c:v>69877</c:v>
                </c:pt>
                <c:pt idx="69878">
                  <c:v>69878</c:v>
                </c:pt>
                <c:pt idx="69879">
                  <c:v>69879</c:v>
                </c:pt>
                <c:pt idx="69880">
                  <c:v>69880</c:v>
                </c:pt>
                <c:pt idx="69881">
                  <c:v>69881</c:v>
                </c:pt>
                <c:pt idx="69882">
                  <c:v>69882</c:v>
                </c:pt>
                <c:pt idx="69883">
                  <c:v>69883</c:v>
                </c:pt>
                <c:pt idx="69884">
                  <c:v>69884</c:v>
                </c:pt>
                <c:pt idx="69885">
                  <c:v>69885</c:v>
                </c:pt>
                <c:pt idx="69886">
                  <c:v>69886</c:v>
                </c:pt>
                <c:pt idx="69887">
                  <c:v>69887</c:v>
                </c:pt>
                <c:pt idx="69888">
                  <c:v>69888</c:v>
                </c:pt>
                <c:pt idx="69889">
                  <c:v>69889</c:v>
                </c:pt>
                <c:pt idx="69890">
                  <c:v>69890</c:v>
                </c:pt>
                <c:pt idx="69891">
                  <c:v>69891</c:v>
                </c:pt>
                <c:pt idx="69892">
                  <c:v>69892</c:v>
                </c:pt>
                <c:pt idx="69893">
                  <c:v>69893</c:v>
                </c:pt>
                <c:pt idx="69894">
                  <c:v>69894</c:v>
                </c:pt>
                <c:pt idx="69895">
                  <c:v>69895</c:v>
                </c:pt>
                <c:pt idx="69896">
                  <c:v>69896</c:v>
                </c:pt>
                <c:pt idx="69897">
                  <c:v>69897</c:v>
                </c:pt>
                <c:pt idx="69898">
                  <c:v>69898</c:v>
                </c:pt>
                <c:pt idx="69899">
                  <c:v>69899</c:v>
                </c:pt>
                <c:pt idx="69900">
                  <c:v>69900</c:v>
                </c:pt>
                <c:pt idx="69901">
                  <c:v>69901</c:v>
                </c:pt>
                <c:pt idx="69902">
                  <c:v>69902</c:v>
                </c:pt>
                <c:pt idx="69903">
                  <c:v>69903</c:v>
                </c:pt>
                <c:pt idx="69904">
                  <c:v>69904</c:v>
                </c:pt>
                <c:pt idx="69905">
                  <c:v>69905</c:v>
                </c:pt>
                <c:pt idx="69906">
                  <c:v>69906</c:v>
                </c:pt>
                <c:pt idx="69907">
                  <c:v>69907</c:v>
                </c:pt>
                <c:pt idx="69908">
                  <c:v>69908</c:v>
                </c:pt>
                <c:pt idx="69909">
                  <c:v>69909</c:v>
                </c:pt>
                <c:pt idx="69910">
                  <c:v>69910</c:v>
                </c:pt>
                <c:pt idx="69911">
                  <c:v>69911</c:v>
                </c:pt>
                <c:pt idx="69912">
                  <c:v>69912</c:v>
                </c:pt>
                <c:pt idx="69913">
                  <c:v>69913</c:v>
                </c:pt>
                <c:pt idx="69914">
                  <c:v>69914</c:v>
                </c:pt>
                <c:pt idx="69915">
                  <c:v>69915</c:v>
                </c:pt>
                <c:pt idx="69916">
                  <c:v>69916</c:v>
                </c:pt>
                <c:pt idx="69917">
                  <c:v>69917</c:v>
                </c:pt>
                <c:pt idx="69918">
                  <c:v>69918</c:v>
                </c:pt>
                <c:pt idx="69919">
                  <c:v>69919</c:v>
                </c:pt>
                <c:pt idx="69920">
                  <c:v>69920</c:v>
                </c:pt>
                <c:pt idx="69921">
                  <c:v>69921</c:v>
                </c:pt>
                <c:pt idx="69922">
                  <c:v>69922</c:v>
                </c:pt>
                <c:pt idx="69923">
                  <c:v>69923</c:v>
                </c:pt>
                <c:pt idx="69924">
                  <c:v>69924</c:v>
                </c:pt>
                <c:pt idx="69925">
                  <c:v>69925</c:v>
                </c:pt>
                <c:pt idx="69926">
                  <c:v>69926</c:v>
                </c:pt>
                <c:pt idx="69927">
                  <c:v>69927</c:v>
                </c:pt>
                <c:pt idx="69928">
                  <c:v>69928</c:v>
                </c:pt>
                <c:pt idx="69929">
                  <c:v>69929</c:v>
                </c:pt>
                <c:pt idx="69930">
                  <c:v>69930</c:v>
                </c:pt>
                <c:pt idx="69931">
                  <c:v>69931</c:v>
                </c:pt>
                <c:pt idx="69932">
                  <c:v>69932</c:v>
                </c:pt>
                <c:pt idx="69933">
                  <c:v>69933</c:v>
                </c:pt>
                <c:pt idx="69934">
                  <c:v>69934</c:v>
                </c:pt>
                <c:pt idx="69935">
                  <c:v>69935</c:v>
                </c:pt>
                <c:pt idx="69936">
                  <c:v>69936</c:v>
                </c:pt>
                <c:pt idx="69937">
                  <c:v>69937</c:v>
                </c:pt>
                <c:pt idx="69938">
                  <c:v>69938</c:v>
                </c:pt>
                <c:pt idx="69939">
                  <c:v>69939</c:v>
                </c:pt>
                <c:pt idx="69940">
                  <c:v>69940</c:v>
                </c:pt>
                <c:pt idx="69941">
                  <c:v>69941</c:v>
                </c:pt>
                <c:pt idx="69942">
                  <c:v>69942</c:v>
                </c:pt>
                <c:pt idx="69943">
                  <c:v>69943</c:v>
                </c:pt>
                <c:pt idx="69944">
                  <c:v>69944</c:v>
                </c:pt>
                <c:pt idx="69945">
                  <c:v>69945</c:v>
                </c:pt>
                <c:pt idx="69946">
                  <c:v>69946</c:v>
                </c:pt>
                <c:pt idx="69947">
                  <c:v>69947</c:v>
                </c:pt>
                <c:pt idx="69948">
                  <c:v>69948</c:v>
                </c:pt>
                <c:pt idx="69949">
                  <c:v>69949</c:v>
                </c:pt>
                <c:pt idx="69950">
                  <c:v>69950</c:v>
                </c:pt>
                <c:pt idx="69951">
                  <c:v>69951</c:v>
                </c:pt>
                <c:pt idx="69952">
                  <c:v>69952</c:v>
                </c:pt>
                <c:pt idx="69953">
                  <c:v>69953</c:v>
                </c:pt>
                <c:pt idx="69954">
                  <c:v>69954</c:v>
                </c:pt>
                <c:pt idx="69955">
                  <c:v>69955</c:v>
                </c:pt>
                <c:pt idx="69956">
                  <c:v>69956</c:v>
                </c:pt>
                <c:pt idx="69957">
                  <c:v>69957</c:v>
                </c:pt>
                <c:pt idx="69958">
                  <c:v>69958</c:v>
                </c:pt>
                <c:pt idx="69959">
                  <c:v>69959</c:v>
                </c:pt>
                <c:pt idx="69960">
                  <c:v>69960</c:v>
                </c:pt>
                <c:pt idx="69961">
                  <c:v>69961</c:v>
                </c:pt>
                <c:pt idx="69962">
                  <c:v>69962</c:v>
                </c:pt>
                <c:pt idx="69963">
                  <c:v>69963</c:v>
                </c:pt>
                <c:pt idx="69964">
                  <c:v>69964</c:v>
                </c:pt>
                <c:pt idx="69965">
                  <c:v>69965</c:v>
                </c:pt>
                <c:pt idx="69966">
                  <c:v>69966</c:v>
                </c:pt>
                <c:pt idx="69967">
                  <c:v>69967</c:v>
                </c:pt>
                <c:pt idx="69968">
                  <c:v>69968</c:v>
                </c:pt>
                <c:pt idx="69969">
                  <c:v>69969</c:v>
                </c:pt>
                <c:pt idx="69970">
                  <c:v>69970</c:v>
                </c:pt>
                <c:pt idx="69971">
                  <c:v>69971</c:v>
                </c:pt>
                <c:pt idx="69972">
                  <c:v>69972</c:v>
                </c:pt>
                <c:pt idx="69973">
                  <c:v>69973</c:v>
                </c:pt>
                <c:pt idx="69974">
                  <c:v>69974</c:v>
                </c:pt>
                <c:pt idx="69975">
                  <c:v>69975</c:v>
                </c:pt>
                <c:pt idx="69976">
                  <c:v>69976</c:v>
                </c:pt>
                <c:pt idx="69977">
                  <c:v>69977</c:v>
                </c:pt>
                <c:pt idx="69978">
                  <c:v>69978</c:v>
                </c:pt>
                <c:pt idx="69979">
                  <c:v>69979</c:v>
                </c:pt>
                <c:pt idx="69980">
                  <c:v>69980</c:v>
                </c:pt>
                <c:pt idx="69981">
                  <c:v>69981</c:v>
                </c:pt>
                <c:pt idx="69982">
                  <c:v>69982</c:v>
                </c:pt>
                <c:pt idx="69983">
                  <c:v>69983</c:v>
                </c:pt>
                <c:pt idx="69984">
                  <c:v>69984</c:v>
                </c:pt>
                <c:pt idx="69985">
                  <c:v>69985</c:v>
                </c:pt>
                <c:pt idx="69986">
                  <c:v>69986</c:v>
                </c:pt>
                <c:pt idx="69987">
                  <c:v>69987</c:v>
                </c:pt>
                <c:pt idx="69988">
                  <c:v>69988</c:v>
                </c:pt>
                <c:pt idx="69989">
                  <c:v>69989</c:v>
                </c:pt>
                <c:pt idx="69990">
                  <c:v>69990</c:v>
                </c:pt>
                <c:pt idx="69991">
                  <c:v>69991</c:v>
                </c:pt>
                <c:pt idx="69992">
                  <c:v>69992</c:v>
                </c:pt>
                <c:pt idx="69993">
                  <c:v>69993</c:v>
                </c:pt>
                <c:pt idx="69994">
                  <c:v>69994</c:v>
                </c:pt>
                <c:pt idx="69995">
                  <c:v>69995</c:v>
                </c:pt>
                <c:pt idx="69996">
                  <c:v>69996</c:v>
                </c:pt>
                <c:pt idx="69997">
                  <c:v>69997</c:v>
                </c:pt>
                <c:pt idx="69998">
                  <c:v>69998</c:v>
                </c:pt>
                <c:pt idx="69999">
                  <c:v>69999</c:v>
                </c:pt>
                <c:pt idx="70000">
                  <c:v>70000</c:v>
                </c:pt>
                <c:pt idx="70001">
                  <c:v>70001</c:v>
                </c:pt>
                <c:pt idx="70002">
                  <c:v>70002</c:v>
                </c:pt>
                <c:pt idx="70003">
                  <c:v>70003</c:v>
                </c:pt>
                <c:pt idx="70004">
                  <c:v>70004</c:v>
                </c:pt>
                <c:pt idx="70005">
                  <c:v>70005</c:v>
                </c:pt>
                <c:pt idx="70006">
                  <c:v>70006</c:v>
                </c:pt>
                <c:pt idx="70007">
                  <c:v>70007</c:v>
                </c:pt>
                <c:pt idx="70008">
                  <c:v>70008</c:v>
                </c:pt>
                <c:pt idx="70009">
                  <c:v>70009</c:v>
                </c:pt>
                <c:pt idx="70010">
                  <c:v>70010</c:v>
                </c:pt>
                <c:pt idx="70011">
                  <c:v>70011</c:v>
                </c:pt>
                <c:pt idx="70012">
                  <c:v>70012</c:v>
                </c:pt>
                <c:pt idx="70013">
                  <c:v>70013</c:v>
                </c:pt>
                <c:pt idx="70014">
                  <c:v>70014</c:v>
                </c:pt>
                <c:pt idx="70015">
                  <c:v>70015</c:v>
                </c:pt>
                <c:pt idx="70016">
                  <c:v>70016</c:v>
                </c:pt>
                <c:pt idx="70017">
                  <c:v>70017</c:v>
                </c:pt>
                <c:pt idx="70018">
                  <c:v>70018</c:v>
                </c:pt>
                <c:pt idx="70019">
                  <c:v>70019</c:v>
                </c:pt>
                <c:pt idx="70020">
                  <c:v>70020</c:v>
                </c:pt>
                <c:pt idx="70021">
                  <c:v>70021</c:v>
                </c:pt>
                <c:pt idx="70022">
                  <c:v>70022</c:v>
                </c:pt>
                <c:pt idx="70023">
                  <c:v>70023</c:v>
                </c:pt>
                <c:pt idx="70024">
                  <c:v>70024</c:v>
                </c:pt>
                <c:pt idx="70025">
                  <c:v>70025</c:v>
                </c:pt>
                <c:pt idx="70026">
                  <c:v>70026</c:v>
                </c:pt>
                <c:pt idx="70027">
                  <c:v>70027</c:v>
                </c:pt>
                <c:pt idx="70028">
                  <c:v>70028</c:v>
                </c:pt>
                <c:pt idx="70029">
                  <c:v>70029</c:v>
                </c:pt>
                <c:pt idx="70030">
                  <c:v>70030</c:v>
                </c:pt>
                <c:pt idx="70031">
                  <c:v>70031</c:v>
                </c:pt>
                <c:pt idx="70032">
                  <c:v>70032</c:v>
                </c:pt>
                <c:pt idx="70033">
                  <c:v>70033</c:v>
                </c:pt>
                <c:pt idx="70034">
                  <c:v>70034</c:v>
                </c:pt>
                <c:pt idx="70035">
                  <c:v>70035</c:v>
                </c:pt>
                <c:pt idx="70036">
                  <c:v>70036</c:v>
                </c:pt>
                <c:pt idx="70037">
                  <c:v>70037</c:v>
                </c:pt>
                <c:pt idx="70038">
                  <c:v>70038</c:v>
                </c:pt>
                <c:pt idx="70039">
                  <c:v>70039</c:v>
                </c:pt>
                <c:pt idx="70040">
                  <c:v>70040</c:v>
                </c:pt>
                <c:pt idx="70041">
                  <c:v>70041</c:v>
                </c:pt>
                <c:pt idx="70042">
                  <c:v>70042</c:v>
                </c:pt>
                <c:pt idx="70043">
                  <c:v>70043</c:v>
                </c:pt>
                <c:pt idx="70044">
                  <c:v>70044</c:v>
                </c:pt>
                <c:pt idx="70045">
                  <c:v>70045</c:v>
                </c:pt>
                <c:pt idx="70046">
                  <c:v>70046</c:v>
                </c:pt>
                <c:pt idx="70047">
                  <c:v>70047</c:v>
                </c:pt>
                <c:pt idx="70048">
                  <c:v>70048</c:v>
                </c:pt>
                <c:pt idx="70049">
                  <c:v>70049</c:v>
                </c:pt>
                <c:pt idx="70050">
                  <c:v>70050</c:v>
                </c:pt>
                <c:pt idx="70051">
                  <c:v>70051</c:v>
                </c:pt>
                <c:pt idx="70052">
                  <c:v>70052</c:v>
                </c:pt>
                <c:pt idx="70053">
                  <c:v>70053</c:v>
                </c:pt>
                <c:pt idx="70054">
                  <c:v>70054</c:v>
                </c:pt>
                <c:pt idx="70055">
                  <c:v>70055</c:v>
                </c:pt>
                <c:pt idx="70056">
                  <c:v>70056</c:v>
                </c:pt>
                <c:pt idx="70057">
                  <c:v>70057</c:v>
                </c:pt>
                <c:pt idx="70058">
                  <c:v>70058</c:v>
                </c:pt>
                <c:pt idx="70059">
                  <c:v>70059</c:v>
                </c:pt>
                <c:pt idx="70060">
                  <c:v>70060</c:v>
                </c:pt>
                <c:pt idx="70061">
                  <c:v>70061</c:v>
                </c:pt>
                <c:pt idx="70062">
                  <c:v>70062</c:v>
                </c:pt>
                <c:pt idx="70063">
                  <c:v>70063</c:v>
                </c:pt>
                <c:pt idx="70064">
                  <c:v>70064</c:v>
                </c:pt>
                <c:pt idx="70065">
                  <c:v>70065</c:v>
                </c:pt>
                <c:pt idx="70066">
                  <c:v>70066</c:v>
                </c:pt>
                <c:pt idx="70067">
                  <c:v>70067</c:v>
                </c:pt>
                <c:pt idx="70068">
                  <c:v>70068</c:v>
                </c:pt>
                <c:pt idx="70069">
                  <c:v>70069</c:v>
                </c:pt>
                <c:pt idx="70070">
                  <c:v>70070</c:v>
                </c:pt>
                <c:pt idx="70071">
                  <c:v>70071</c:v>
                </c:pt>
                <c:pt idx="70072">
                  <c:v>70072</c:v>
                </c:pt>
                <c:pt idx="70073">
                  <c:v>70073</c:v>
                </c:pt>
                <c:pt idx="70074">
                  <c:v>70074</c:v>
                </c:pt>
                <c:pt idx="70075">
                  <c:v>70075</c:v>
                </c:pt>
                <c:pt idx="70076">
                  <c:v>70076</c:v>
                </c:pt>
                <c:pt idx="70077">
                  <c:v>70077</c:v>
                </c:pt>
                <c:pt idx="70078">
                  <c:v>70078</c:v>
                </c:pt>
                <c:pt idx="70079">
                  <c:v>70079</c:v>
                </c:pt>
                <c:pt idx="70080">
                  <c:v>70080</c:v>
                </c:pt>
                <c:pt idx="70081">
                  <c:v>70081</c:v>
                </c:pt>
                <c:pt idx="70082">
                  <c:v>70082</c:v>
                </c:pt>
                <c:pt idx="70083">
                  <c:v>70083</c:v>
                </c:pt>
                <c:pt idx="70084">
                  <c:v>70084</c:v>
                </c:pt>
                <c:pt idx="70085">
                  <c:v>70085</c:v>
                </c:pt>
                <c:pt idx="70086">
                  <c:v>70086</c:v>
                </c:pt>
                <c:pt idx="70087">
                  <c:v>70087</c:v>
                </c:pt>
                <c:pt idx="70088">
                  <c:v>70088</c:v>
                </c:pt>
                <c:pt idx="70089">
                  <c:v>70089</c:v>
                </c:pt>
                <c:pt idx="70090">
                  <c:v>70090</c:v>
                </c:pt>
                <c:pt idx="70091">
                  <c:v>70091</c:v>
                </c:pt>
                <c:pt idx="70092">
                  <c:v>70092</c:v>
                </c:pt>
                <c:pt idx="70093">
                  <c:v>70093</c:v>
                </c:pt>
                <c:pt idx="70094">
                  <c:v>70094</c:v>
                </c:pt>
                <c:pt idx="70095">
                  <c:v>70095</c:v>
                </c:pt>
                <c:pt idx="70096">
                  <c:v>70096</c:v>
                </c:pt>
                <c:pt idx="70097">
                  <c:v>70097</c:v>
                </c:pt>
                <c:pt idx="70098">
                  <c:v>70098</c:v>
                </c:pt>
                <c:pt idx="70099">
                  <c:v>70099</c:v>
                </c:pt>
                <c:pt idx="70100">
                  <c:v>70100</c:v>
                </c:pt>
                <c:pt idx="70101">
                  <c:v>70101</c:v>
                </c:pt>
                <c:pt idx="70102">
                  <c:v>70102</c:v>
                </c:pt>
                <c:pt idx="70103">
                  <c:v>70103</c:v>
                </c:pt>
                <c:pt idx="70104">
                  <c:v>70104</c:v>
                </c:pt>
                <c:pt idx="70105">
                  <c:v>70105</c:v>
                </c:pt>
                <c:pt idx="70106">
                  <c:v>70106</c:v>
                </c:pt>
                <c:pt idx="70107">
                  <c:v>70107</c:v>
                </c:pt>
                <c:pt idx="70108">
                  <c:v>70108</c:v>
                </c:pt>
                <c:pt idx="70109">
                  <c:v>70109</c:v>
                </c:pt>
                <c:pt idx="70110">
                  <c:v>70110</c:v>
                </c:pt>
                <c:pt idx="70111">
                  <c:v>70111</c:v>
                </c:pt>
                <c:pt idx="70112">
                  <c:v>70112</c:v>
                </c:pt>
                <c:pt idx="70113">
                  <c:v>70113</c:v>
                </c:pt>
                <c:pt idx="70114">
                  <c:v>70114</c:v>
                </c:pt>
                <c:pt idx="70115">
                  <c:v>70115</c:v>
                </c:pt>
                <c:pt idx="70116">
                  <c:v>70116</c:v>
                </c:pt>
                <c:pt idx="70117">
                  <c:v>70117</c:v>
                </c:pt>
                <c:pt idx="70118">
                  <c:v>70118</c:v>
                </c:pt>
                <c:pt idx="70119">
                  <c:v>70119</c:v>
                </c:pt>
                <c:pt idx="70120">
                  <c:v>70120</c:v>
                </c:pt>
                <c:pt idx="70121">
                  <c:v>70121</c:v>
                </c:pt>
                <c:pt idx="70122">
                  <c:v>70122</c:v>
                </c:pt>
                <c:pt idx="70123">
                  <c:v>70123</c:v>
                </c:pt>
                <c:pt idx="70124">
                  <c:v>70124</c:v>
                </c:pt>
                <c:pt idx="70125">
                  <c:v>70125</c:v>
                </c:pt>
                <c:pt idx="70126">
                  <c:v>70126</c:v>
                </c:pt>
                <c:pt idx="70127">
                  <c:v>70127</c:v>
                </c:pt>
                <c:pt idx="70128">
                  <c:v>70128</c:v>
                </c:pt>
                <c:pt idx="70129">
                  <c:v>70129</c:v>
                </c:pt>
                <c:pt idx="70130">
                  <c:v>70130</c:v>
                </c:pt>
                <c:pt idx="70131">
                  <c:v>70131</c:v>
                </c:pt>
                <c:pt idx="70132">
                  <c:v>70132</c:v>
                </c:pt>
                <c:pt idx="70133">
                  <c:v>70133</c:v>
                </c:pt>
                <c:pt idx="70134">
                  <c:v>70134</c:v>
                </c:pt>
                <c:pt idx="70135">
                  <c:v>70135</c:v>
                </c:pt>
                <c:pt idx="70136">
                  <c:v>70136</c:v>
                </c:pt>
                <c:pt idx="70137">
                  <c:v>70137</c:v>
                </c:pt>
                <c:pt idx="70138">
                  <c:v>70138</c:v>
                </c:pt>
                <c:pt idx="70139">
                  <c:v>70139</c:v>
                </c:pt>
                <c:pt idx="70140">
                  <c:v>70140</c:v>
                </c:pt>
                <c:pt idx="70141">
                  <c:v>70141</c:v>
                </c:pt>
                <c:pt idx="70142">
                  <c:v>70142</c:v>
                </c:pt>
                <c:pt idx="70143">
                  <c:v>70143</c:v>
                </c:pt>
                <c:pt idx="70144">
                  <c:v>70144</c:v>
                </c:pt>
                <c:pt idx="70145">
                  <c:v>70145</c:v>
                </c:pt>
                <c:pt idx="70146">
                  <c:v>70146</c:v>
                </c:pt>
                <c:pt idx="70147">
                  <c:v>70147</c:v>
                </c:pt>
                <c:pt idx="70148">
                  <c:v>70148</c:v>
                </c:pt>
                <c:pt idx="70149">
                  <c:v>70149</c:v>
                </c:pt>
                <c:pt idx="70150">
                  <c:v>70150</c:v>
                </c:pt>
                <c:pt idx="70151">
                  <c:v>70151</c:v>
                </c:pt>
                <c:pt idx="70152">
                  <c:v>70152</c:v>
                </c:pt>
                <c:pt idx="70153">
                  <c:v>70153</c:v>
                </c:pt>
                <c:pt idx="70154">
                  <c:v>70154</c:v>
                </c:pt>
                <c:pt idx="70155">
                  <c:v>70155</c:v>
                </c:pt>
                <c:pt idx="70156">
                  <c:v>70156</c:v>
                </c:pt>
                <c:pt idx="70157">
                  <c:v>70157</c:v>
                </c:pt>
                <c:pt idx="70158">
                  <c:v>70158</c:v>
                </c:pt>
                <c:pt idx="70159">
                  <c:v>70159</c:v>
                </c:pt>
                <c:pt idx="70160">
                  <c:v>70160</c:v>
                </c:pt>
                <c:pt idx="70161">
                  <c:v>70161</c:v>
                </c:pt>
                <c:pt idx="70162">
                  <c:v>70162</c:v>
                </c:pt>
                <c:pt idx="70163">
                  <c:v>70163</c:v>
                </c:pt>
                <c:pt idx="70164">
                  <c:v>70164</c:v>
                </c:pt>
                <c:pt idx="70165">
                  <c:v>70165</c:v>
                </c:pt>
                <c:pt idx="70166">
                  <c:v>70166</c:v>
                </c:pt>
                <c:pt idx="70167">
                  <c:v>70167</c:v>
                </c:pt>
                <c:pt idx="70168">
                  <c:v>70168</c:v>
                </c:pt>
                <c:pt idx="70169">
                  <c:v>70169</c:v>
                </c:pt>
                <c:pt idx="70170">
                  <c:v>70170</c:v>
                </c:pt>
                <c:pt idx="70171">
                  <c:v>70171</c:v>
                </c:pt>
                <c:pt idx="70172">
                  <c:v>70172</c:v>
                </c:pt>
                <c:pt idx="70173">
                  <c:v>70173</c:v>
                </c:pt>
                <c:pt idx="70174">
                  <c:v>70174</c:v>
                </c:pt>
                <c:pt idx="70175">
                  <c:v>70175</c:v>
                </c:pt>
                <c:pt idx="70176">
                  <c:v>70176</c:v>
                </c:pt>
                <c:pt idx="70177">
                  <c:v>70177</c:v>
                </c:pt>
                <c:pt idx="70178">
                  <c:v>70178</c:v>
                </c:pt>
                <c:pt idx="70179">
                  <c:v>70179</c:v>
                </c:pt>
                <c:pt idx="70180">
                  <c:v>70180</c:v>
                </c:pt>
                <c:pt idx="70181">
                  <c:v>70181</c:v>
                </c:pt>
                <c:pt idx="70182">
                  <c:v>70182</c:v>
                </c:pt>
                <c:pt idx="70183">
                  <c:v>70183</c:v>
                </c:pt>
                <c:pt idx="70184">
                  <c:v>70184</c:v>
                </c:pt>
                <c:pt idx="70185">
                  <c:v>70185</c:v>
                </c:pt>
                <c:pt idx="70186">
                  <c:v>70186</c:v>
                </c:pt>
                <c:pt idx="70187">
                  <c:v>70187</c:v>
                </c:pt>
                <c:pt idx="70188">
                  <c:v>70188</c:v>
                </c:pt>
                <c:pt idx="70189">
                  <c:v>70189</c:v>
                </c:pt>
                <c:pt idx="70190">
                  <c:v>70190</c:v>
                </c:pt>
                <c:pt idx="70191">
                  <c:v>70191</c:v>
                </c:pt>
                <c:pt idx="70192">
                  <c:v>70192</c:v>
                </c:pt>
                <c:pt idx="70193">
                  <c:v>70193</c:v>
                </c:pt>
                <c:pt idx="70194">
                  <c:v>70194</c:v>
                </c:pt>
                <c:pt idx="70195">
                  <c:v>70195</c:v>
                </c:pt>
                <c:pt idx="70196">
                  <c:v>70196</c:v>
                </c:pt>
                <c:pt idx="70197">
                  <c:v>70197</c:v>
                </c:pt>
                <c:pt idx="70198">
                  <c:v>70198</c:v>
                </c:pt>
                <c:pt idx="70199">
                  <c:v>70199</c:v>
                </c:pt>
                <c:pt idx="70200">
                  <c:v>70200</c:v>
                </c:pt>
                <c:pt idx="70201">
                  <c:v>70201</c:v>
                </c:pt>
                <c:pt idx="70202">
                  <c:v>70202</c:v>
                </c:pt>
                <c:pt idx="70203">
                  <c:v>70203</c:v>
                </c:pt>
                <c:pt idx="70204">
                  <c:v>70204</c:v>
                </c:pt>
                <c:pt idx="70205">
                  <c:v>70205</c:v>
                </c:pt>
                <c:pt idx="70206">
                  <c:v>70206</c:v>
                </c:pt>
                <c:pt idx="70207">
                  <c:v>70207</c:v>
                </c:pt>
                <c:pt idx="70208">
                  <c:v>70208</c:v>
                </c:pt>
                <c:pt idx="70209">
                  <c:v>70209</c:v>
                </c:pt>
                <c:pt idx="70210">
                  <c:v>70210</c:v>
                </c:pt>
                <c:pt idx="70211">
                  <c:v>70211</c:v>
                </c:pt>
                <c:pt idx="70212">
                  <c:v>70212</c:v>
                </c:pt>
                <c:pt idx="70213">
                  <c:v>70213</c:v>
                </c:pt>
                <c:pt idx="70214">
                  <c:v>70214</c:v>
                </c:pt>
                <c:pt idx="70215">
                  <c:v>70215</c:v>
                </c:pt>
                <c:pt idx="70216">
                  <c:v>70216</c:v>
                </c:pt>
                <c:pt idx="70217">
                  <c:v>70217</c:v>
                </c:pt>
                <c:pt idx="70218">
                  <c:v>70218</c:v>
                </c:pt>
                <c:pt idx="70219">
                  <c:v>70219</c:v>
                </c:pt>
                <c:pt idx="70220">
                  <c:v>70220</c:v>
                </c:pt>
                <c:pt idx="70221">
                  <c:v>70221</c:v>
                </c:pt>
                <c:pt idx="70222">
                  <c:v>70222</c:v>
                </c:pt>
                <c:pt idx="70223">
                  <c:v>70223</c:v>
                </c:pt>
                <c:pt idx="70224">
                  <c:v>70224</c:v>
                </c:pt>
                <c:pt idx="70225">
                  <c:v>70225</c:v>
                </c:pt>
                <c:pt idx="70226">
                  <c:v>70226</c:v>
                </c:pt>
                <c:pt idx="70227">
                  <c:v>70227</c:v>
                </c:pt>
                <c:pt idx="70228">
                  <c:v>70228</c:v>
                </c:pt>
                <c:pt idx="70229">
                  <c:v>70229</c:v>
                </c:pt>
                <c:pt idx="70230">
                  <c:v>70230</c:v>
                </c:pt>
                <c:pt idx="70231">
                  <c:v>70231</c:v>
                </c:pt>
                <c:pt idx="70232">
                  <c:v>70232</c:v>
                </c:pt>
                <c:pt idx="70233">
                  <c:v>70233</c:v>
                </c:pt>
                <c:pt idx="70234">
                  <c:v>70234</c:v>
                </c:pt>
                <c:pt idx="70235">
                  <c:v>70235</c:v>
                </c:pt>
                <c:pt idx="70236">
                  <c:v>70236</c:v>
                </c:pt>
                <c:pt idx="70237">
                  <c:v>70237</c:v>
                </c:pt>
                <c:pt idx="70238">
                  <c:v>70238</c:v>
                </c:pt>
                <c:pt idx="70239">
                  <c:v>70239</c:v>
                </c:pt>
                <c:pt idx="70240">
                  <c:v>70240</c:v>
                </c:pt>
                <c:pt idx="70241">
                  <c:v>70241</c:v>
                </c:pt>
                <c:pt idx="70242">
                  <c:v>70242</c:v>
                </c:pt>
                <c:pt idx="70243">
                  <c:v>70243</c:v>
                </c:pt>
                <c:pt idx="70244">
                  <c:v>70244</c:v>
                </c:pt>
                <c:pt idx="70245">
                  <c:v>70245</c:v>
                </c:pt>
                <c:pt idx="70246">
                  <c:v>70246</c:v>
                </c:pt>
                <c:pt idx="70247">
                  <c:v>70247</c:v>
                </c:pt>
                <c:pt idx="70248">
                  <c:v>70248</c:v>
                </c:pt>
                <c:pt idx="70249">
                  <c:v>70249</c:v>
                </c:pt>
                <c:pt idx="70250">
                  <c:v>70250</c:v>
                </c:pt>
                <c:pt idx="70251">
                  <c:v>70251</c:v>
                </c:pt>
                <c:pt idx="70252">
                  <c:v>70252</c:v>
                </c:pt>
                <c:pt idx="70253">
                  <c:v>70253</c:v>
                </c:pt>
                <c:pt idx="70254">
                  <c:v>70254</c:v>
                </c:pt>
                <c:pt idx="70255">
                  <c:v>70255</c:v>
                </c:pt>
                <c:pt idx="70256">
                  <c:v>70256</c:v>
                </c:pt>
                <c:pt idx="70257">
                  <c:v>70257</c:v>
                </c:pt>
                <c:pt idx="70258">
                  <c:v>70258</c:v>
                </c:pt>
                <c:pt idx="70259">
                  <c:v>70259</c:v>
                </c:pt>
                <c:pt idx="70260">
                  <c:v>70260</c:v>
                </c:pt>
                <c:pt idx="70261">
                  <c:v>70261</c:v>
                </c:pt>
                <c:pt idx="70262">
                  <c:v>70262</c:v>
                </c:pt>
                <c:pt idx="70263">
                  <c:v>70263</c:v>
                </c:pt>
                <c:pt idx="70264">
                  <c:v>70264</c:v>
                </c:pt>
                <c:pt idx="70265">
                  <c:v>70265</c:v>
                </c:pt>
                <c:pt idx="70266">
                  <c:v>70266</c:v>
                </c:pt>
                <c:pt idx="70267">
                  <c:v>70267</c:v>
                </c:pt>
                <c:pt idx="70268">
                  <c:v>70268</c:v>
                </c:pt>
                <c:pt idx="70269">
                  <c:v>70269</c:v>
                </c:pt>
                <c:pt idx="70270">
                  <c:v>70270</c:v>
                </c:pt>
                <c:pt idx="70271">
                  <c:v>70271</c:v>
                </c:pt>
                <c:pt idx="70272">
                  <c:v>70272</c:v>
                </c:pt>
                <c:pt idx="70273">
                  <c:v>70273</c:v>
                </c:pt>
                <c:pt idx="70274">
                  <c:v>70274</c:v>
                </c:pt>
                <c:pt idx="70275">
                  <c:v>70275</c:v>
                </c:pt>
                <c:pt idx="70276">
                  <c:v>70276</c:v>
                </c:pt>
                <c:pt idx="70277">
                  <c:v>70277</c:v>
                </c:pt>
                <c:pt idx="70278">
                  <c:v>70278</c:v>
                </c:pt>
                <c:pt idx="70279">
                  <c:v>70279</c:v>
                </c:pt>
                <c:pt idx="70280">
                  <c:v>70280</c:v>
                </c:pt>
                <c:pt idx="70281">
                  <c:v>70281</c:v>
                </c:pt>
                <c:pt idx="70282">
                  <c:v>70282</c:v>
                </c:pt>
                <c:pt idx="70283">
                  <c:v>70283</c:v>
                </c:pt>
                <c:pt idx="70284">
                  <c:v>70284</c:v>
                </c:pt>
                <c:pt idx="70285">
                  <c:v>70285</c:v>
                </c:pt>
                <c:pt idx="70286">
                  <c:v>70286</c:v>
                </c:pt>
                <c:pt idx="70287">
                  <c:v>70287</c:v>
                </c:pt>
                <c:pt idx="70288">
                  <c:v>70288</c:v>
                </c:pt>
                <c:pt idx="70289">
                  <c:v>70289</c:v>
                </c:pt>
                <c:pt idx="70290">
                  <c:v>70290</c:v>
                </c:pt>
                <c:pt idx="70291">
                  <c:v>70291</c:v>
                </c:pt>
                <c:pt idx="70292">
                  <c:v>70292</c:v>
                </c:pt>
                <c:pt idx="70293">
                  <c:v>70293</c:v>
                </c:pt>
                <c:pt idx="70294">
                  <c:v>70294</c:v>
                </c:pt>
                <c:pt idx="70295">
                  <c:v>70295</c:v>
                </c:pt>
                <c:pt idx="70296">
                  <c:v>70296</c:v>
                </c:pt>
                <c:pt idx="70297">
                  <c:v>70297</c:v>
                </c:pt>
                <c:pt idx="70298">
                  <c:v>70298</c:v>
                </c:pt>
                <c:pt idx="70299">
                  <c:v>70299</c:v>
                </c:pt>
                <c:pt idx="70300">
                  <c:v>70300</c:v>
                </c:pt>
                <c:pt idx="70301">
                  <c:v>70301</c:v>
                </c:pt>
                <c:pt idx="70302">
                  <c:v>70302</c:v>
                </c:pt>
                <c:pt idx="70303">
                  <c:v>70303</c:v>
                </c:pt>
                <c:pt idx="70304">
                  <c:v>70304</c:v>
                </c:pt>
                <c:pt idx="70305">
                  <c:v>70305</c:v>
                </c:pt>
                <c:pt idx="70306">
                  <c:v>70306</c:v>
                </c:pt>
                <c:pt idx="70307">
                  <c:v>70307</c:v>
                </c:pt>
                <c:pt idx="70308">
                  <c:v>70308</c:v>
                </c:pt>
                <c:pt idx="70309">
                  <c:v>70309</c:v>
                </c:pt>
                <c:pt idx="70310">
                  <c:v>70310</c:v>
                </c:pt>
                <c:pt idx="70311">
                  <c:v>70311</c:v>
                </c:pt>
                <c:pt idx="70312">
                  <c:v>70312</c:v>
                </c:pt>
                <c:pt idx="70313">
                  <c:v>70313</c:v>
                </c:pt>
                <c:pt idx="70314">
                  <c:v>70314</c:v>
                </c:pt>
                <c:pt idx="70315">
                  <c:v>70315</c:v>
                </c:pt>
                <c:pt idx="70316">
                  <c:v>70316</c:v>
                </c:pt>
                <c:pt idx="70317">
                  <c:v>70317</c:v>
                </c:pt>
                <c:pt idx="70318">
                  <c:v>70318</c:v>
                </c:pt>
                <c:pt idx="70319">
                  <c:v>70319</c:v>
                </c:pt>
                <c:pt idx="70320">
                  <c:v>70320</c:v>
                </c:pt>
                <c:pt idx="70321">
                  <c:v>70321</c:v>
                </c:pt>
                <c:pt idx="70322">
                  <c:v>70322</c:v>
                </c:pt>
                <c:pt idx="70323">
                  <c:v>70323</c:v>
                </c:pt>
                <c:pt idx="70324">
                  <c:v>70324</c:v>
                </c:pt>
                <c:pt idx="70325">
                  <c:v>70325</c:v>
                </c:pt>
                <c:pt idx="70326">
                  <c:v>70326</c:v>
                </c:pt>
                <c:pt idx="70327">
                  <c:v>70327</c:v>
                </c:pt>
                <c:pt idx="70328">
                  <c:v>70328</c:v>
                </c:pt>
                <c:pt idx="70329">
                  <c:v>70329</c:v>
                </c:pt>
                <c:pt idx="70330">
                  <c:v>70330</c:v>
                </c:pt>
                <c:pt idx="70331">
                  <c:v>70331</c:v>
                </c:pt>
                <c:pt idx="70332">
                  <c:v>70332</c:v>
                </c:pt>
                <c:pt idx="70333">
                  <c:v>70333</c:v>
                </c:pt>
                <c:pt idx="70334">
                  <c:v>70334</c:v>
                </c:pt>
                <c:pt idx="70335">
                  <c:v>70335</c:v>
                </c:pt>
                <c:pt idx="70336">
                  <c:v>70336</c:v>
                </c:pt>
                <c:pt idx="70337">
                  <c:v>70337</c:v>
                </c:pt>
                <c:pt idx="70338">
                  <c:v>70338</c:v>
                </c:pt>
                <c:pt idx="70339">
                  <c:v>70339</c:v>
                </c:pt>
                <c:pt idx="70340">
                  <c:v>70340</c:v>
                </c:pt>
                <c:pt idx="70341">
                  <c:v>70341</c:v>
                </c:pt>
                <c:pt idx="70342">
                  <c:v>70342</c:v>
                </c:pt>
                <c:pt idx="70343">
                  <c:v>70343</c:v>
                </c:pt>
                <c:pt idx="70344">
                  <c:v>70344</c:v>
                </c:pt>
                <c:pt idx="70345">
                  <c:v>70345</c:v>
                </c:pt>
                <c:pt idx="70346">
                  <c:v>70346</c:v>
                </c:pt>
                <c:pt idx="70347">
                  <c:v>70347</c:v>
                </c:pt>
                <c:pt idx="70348">
                  <c:v>70348</c:v>
                </c:pt>
                <c:pt idx="70349">
                  <c:v>70349</c:v>
                </c:pt>
                <c:pt idx="70350">
                  <c:v>70350</c:v>
                </c:pt>
                <c:pt idx="70351">
                  <c:v>70351</c:v>
                </c:pt>
                <c:pt idx="70352">
                  <c:v>70352</c:v>
                </c:pt>
                <c:pt idx="70353">
                  <c:v>70353</c:v>
                </c:pt>
                <c:pt idx="70354">
                  <c:v>70354</c:v>
                </c:pt>
                <c:pt idx="70355">
                  <c:v>70355</c:v>
                </c:pt>
                <c:pt idx="70356">
                  <c:v>70356</c:v>
                </c:pt>
                <c:pt idx="70357">
                  <c:v>70357</c:v>
                </c:pt>
                <c:pt idx="70358">
                  <c:v>70358</c:v>
                </c:pt>
                <c:pt idx="70359">
                  <c:v>70359</c:v>
                </c:pt>
                <c:pt idx="70360">
                  <c:v>70360</c:v>
                </c:pt>
                <c:pt idx="70361">
                  <c:v>70361</c:v>
                </c:pt>
                <c:pt idx="70362">
                  <c:v>70362</c:v>
                </c:pt>
                <c:pt idx="70363">
                  <c:v>70363</c:v>
                </c:pt>
                <c:pt idx="70364">
                  <c:v>70364</c:v>
                </c:pt>
                <c:pt idx="70365">
                  <c:v>70365</c:v>
                </c:pt>
                <c:pt idx="70366">
                  <c:v>70366</c:v>
                </c:pt>
                <c:pt idx="70367">
                  <c:v>70367</c:v>
                </c:pt>
                <c:pt idx="70368">
                  <c:v>70368</c:v>
                </c:pt>
                <c:pt idx="70369">
                  <c:v>70369</c:v>
                </c:pt>
                <c:pt idx="70370">
                  <c:v>70370</c:v>
                </c:pt>
                <c:pt idx="70371">
                  <c:v>70371</c:v>
                </c:pt>
                <c:pt idx="70372">
                  <c:v>70372</c:v>
                </c:pt>
                <c:pt idx="70373">
                  <c:v>70373</c:v>
                </c:pt>
                <c:pt idx="70374">
                  <c:v>70374</c:v>
                </c:pt>
                <c:pt idx="70375">
                  <c:v>70375</c:v>
                </c:pt>
                <c:pt idx="70376">
                  <c:v>70376</c:v>
                </c:pt>
                <c:pt idx="70377">
                  <c:v>70377</c:v>
                </c:pt>
                <c:pt idx="70378">
                  <c:v>70378</c:v>
                </c:pt>
                <c:pt idx="70379">
                  <c:v>70379</c:v>
                </c:pt>
                <c:pt idx="70380">
                  <c:v>70380</c:v>
                </c:pt>
                <c:pt idx="70381">
                  <c:v>70381</c:v>
                </c:pt>
                <c:pt idx="70382">
                  <c:v>70382</c:v>
                </c:pt>
                <c:pt idx="70383">
                  <c:v>70383</c:v>
                </c:pt>
                <c:pt idx="70384">
                  <c:v>70384</c:v>
                </c:pt>
                <c:pt idx="70385">
                  <c:v>70385</c:v>
                </c:pt>
                <c:pt idx="70386">
                  <c:v>70386</c:v>
                </c:pt>
                <c:pt idx="70387">
                  <c:v>70387</c:v>
                </c:pt>
                <c:pt idx="70388">
                  <c:v>70388</c:v>
                </c:pt>
                <c:pt idx="70389">
                  <c:v>70389</c:v>
                </c:pt>
                <c:pt idx="70390">
                  <c:v>70390</c:v>
                </c:pt>
                <c:pt idx="70391">
                  <c:v>70391</c:v>
                </c:pt>
                <c:pt idx="70392">
                  <c:v>70392</c:v>
                </c:pt>
                <c:pt idx="70393">
                  <c:v>70393</c:v>
                </c:pt>
                <c:pt idx="70394">
                  <c:v>70394</c:v>
                </c:pt>
                <c:pt idx="70395">
                  <c:v>70395</c:v>
                </c:pt>
                <c:pt idx="70396">
                  <c:v>70396</c:v>
                </c:pt>
                <c:pt idx="70397">
                  <c:v>70397</c:v>
                </c:pt>
                <c:pt idx="70398">
                  <c:v>70398</c:v>
                </c:pt>
                <c:pt idx="70399">
                  <c:v>70399</c:v>
                </c:pt>
                <c:pt idx="70400">
                  <c:v>70400</c:v>
                </c:pt>
                <c:pt idx="70401">
                  <c:v>70401</c:v>
                </c:pt>
                <c:pt idx="70402">
                  <c:v>70402</c:v>
                </c:pt>
                <c:pt idx="70403">
                  <c:v>70403</c:v>
                </c:pt>
                <c:pt idx="70404">
                  <c:v>70404</c:v>
                </c:pt>
                <c:pt idx="70405">
                  <c:v>70405</c:v>
                </c:pt>
                <c:pt idx="70406">
                  <c:v>70406</c:v>
                </c:pt>
                <c:pt idx="70407">
                  <c:v>70407</c:v>
                </c:pt>
                <c:pt idx="70408">
                  <c:v>70408</c:v>
                </c:pt>
                <c:pt idx="70409">
                  <c:v>70409</c:v>
                </c:pt>
                <c:pt idx="70410">
                  <c:v>70410</c:v>
                </c:pt>
                <c:pt idx="70411">
                  <c:v>70411</c:v>
                </c:pt>
                <c:pt idx="70412">
                  <c:v>70412</c:v>
                </c:pt>
                <c:pt idx="70413">
                  <c:v>70413</c:v>
                </c:pt>
                <c:pt idx="70414">
                  <c:v>70414</c:v>
                </c:pt>
                <c:pt idx="70415">
                  <c:v>70415</c:v>
                </c:pt>
                <c:pt idx="70416">
                  <c:v>70416</c:v>
                </c:pt>
                <c:pt idx="70417">
                  <c:v>70417</c:v>
                </c:pt>
                <c:pt idx="70418">
                  <c:v>70418</c:v>
                </c:pt>
                <c:pt idx="70419">
                  <c:v>70419</c:v>
                </c:pt>
                <c:pt idx="70420">
                  <c:v>70420</c:v>
                </c:pt>
                <c:pt idx="70421">
                  <c:v>70421</c:v>
                </c:pt>
                <c:pt idx="70422">
                  <c:v>70422</c:v>
                </c:pt>
                <c:pt idx="70423">
                  <c:v>70423</c:v>
                </c:pt>
                <c:pt idx="70424">
                  <c:v>70424</c:v>
                </c:pt>
                <c:pt idx="70425">
                  <c:v>70425</c:v>
                </c:pt>
                <c:pt idx="70426">
                  <c:v>70426</c:v>
                </c:pt>
                <c:pt idx="70427">
                  <c:v>70427</c:v>
                </c:pt>
                <c:pt idx="70428">
                  <c:v>70428</c:v>
                </c:pt>
                <c:pt idx="70429">
                  <c:v>70429</c:v>
                </c:pt>
                <c:pt idx="70430">
                  <c:v>70430</c:v>
                </c:pt>
                <c:pt idx="70431">
                  <c:v>70431</c:v>
                </c:pt>
                <c:pt idx="70432">
                  <c:v>70432</c:v>
                </c:pt>
                <c:pt idx="70433">
                  <c:v>70433</c:v>
                </c:pt>
                <c:pt idx="70434">
                  <c:v>70434</c:v>
                </c:pt>
                <c:pt idx="70435">
                  <c:v>70435</c:v>
                </c:pt>
                <c:pt idx="70436">
                  <c:v>70436</c:v>
                </c:pt>
                <c:pt idx="70437">
                  <c:v>70437</c:v>
                </c:pt>
                <c:pt idx="70438">
                  <c:v>70438</c:v>
                </c:pt>
                <c:pt idx="70439">
                  <c:v>70439</c:v>
                </c:pt>
                <c:pt idx="70440">
                  <c:v>70440</c:v>
                </c:pt>
                <c:pt idx="70441">
                  <c:v>70441</c:v>
                </c:pt>
                <c:pt idx="70442">
                  <c:v>70442</c:v>
                </c:pt>
                <c:pt idx="70443">
                  <c:v>70443</c:v>
                </c:pt>
                <c:pt idx="70444">
                  <c:v>70444</c:v>
                </c:pt>
                <c:pt idx="70445">
                  <c:v>70445</c:v>
                </c:pt>
                <c:pt idx="70446">
                  <c:v>70446</c:v>
                </c:pt>
                <c:pt idx="70447">
                  <c:v>70447</c:v>
                </c:pt>
                <c:pt idx="70448">
                  <c:v>70448</c:v>
                </c:pt>
                <c:pt idx="70449">
                  <c:v>70449</c:v>
                </c:pt>
                <c:pt idx="70450">
                  <c:v>70450</c:v>
                </c:pt>
                <c:pt idx="70451">
                  <c:v>70451</c:v>
                </c:pt>
                <c:pt idx="70452">
                  <c:v>70452</c:v>
                </c:pt>
                <c:pt idx="70453">
                  <c:v>70453</c:v>
                </c:pt>
                <c:pt idx="70454">
                  <c:v>70454</c:v>
                </c:pt>
                <c:pt idx="70455">
                  <c:v>70455</c:v>
                </c:pt>
                <c:pt idx="70456">
                  <c:v>70456</c:v>
                </c:pt>
                <c:pt idx="70457">
                  <c:v>70457</c:v>
                </c:pt>
                <c:pt idx="70458">
                  <c:v>70458</c:v>
                </c:pt>
                <c:pt idx="70459">
                  <c:v>70459</c:v>
                </c:pt>
                <c:pt idx="70460">
                  <c:v>70460</c:v>
                </c:pt>
                <c:pt idx="70461">
                  <c:v>70461</c:v>
                </c:pt>
                <c:pt idx="70462">
                  <c:v>70462</c:v>
                </c:pt>
                <c:pt idx="70463">
                  <c:v>70463</c:v>
                </c:pt>
                <c:pt idx="70464">
                  <c:v>70464</c:v>
                </c:pt>
                <c:pt idx="70465">
                  <c:v>70465</c:v>
                </c:pt>
                <c:pt idx="70466">
                  <c:v>70466</c:v>
                </c:pt>
                <c:pt idx="70467">
                  <c:v>70467</c:v>
                </c:pt>
                <c:pt idx="70468">
                  <c:v>70468</c:v>
                </c:pt>
                <c:pt idx="70469">
                  <c:v>70469</c:v>
                </c:pt>
                <c:pt idx="70470">
                  <c:v>70470</c:v>
                </c:pt>
                <c:pt idx="70471">
                  <c:v>70471</c:v>
                </c:pt>
                <c:pt idx="70472">
                  <c:v>70472</c:v>
                </c:pt>
                <c:pt idx="70473">
                  <c:v>70473</c:v>
                </c:pt>
                <c:pt idx="70474">
                  <c:v>70474</c:v>
                </c:pt>
                <c:pt idx="70475">
                  <c:v>70475</c:v>
                </c:pt>
                <c:pt idx="70476">
                  <c:v>70476</c:v>
                </c:pt>
                <c:pt idx="70477">
                  <c:v>70477</c:v>
                </c:pt>
                <c:pt idx="70478">
                  <c:v>70478</c:v>
                </c:pt>
                <c:pt idx="70479">
                  <c:v>70479</c:v>
                </c:pt>
                <c:pt idx="70480">
                  <c:v>70480</c:v>
                </c:pt>
                <c:pt idx="70481">
                  <c:v>70481</c:v>
                </c:pt>
                <c:pt idx="70482">
                  <c:v>70482</c:v>
                </c:pt>
                <c:pt idx="70483">
                  <c:v>70483</c:v>
                </c:pt>
                <c:pt idx="70484">
                  <c:v>70484</c:v>
                </c:pt>
                <c:pt idx="70485">
                  <c:v>70485</c:v>
                </c:pt>
                <c:pt idx="70486">
                  <c:v>70486</c:v>
                </c:pt>
                <c:pt idx="70487">
                  <c:v>70487</c:v>
                </c:pt>
                <c:pt idx="70488">
                  <c:v>70488</c:v>
                </c:pt>
                <c:pt idx="70489">
                  <c:v>70489</c:v>
                </c:pt>
                <c:pt idx="70490">
                  <c:v>70490</c:v>
                </c:pt>
                <c:pt idx="70491">
                  <c:v>70491</c:v>
                </c:pt>
                <c:pt idx="70492">
                  <c:v>70492</c:v>
                </c:pt>
                <c:pt idx="70493">
                  <c:v>70493</c:v>
                </c:pt>
                <c:pt idx="70494">
                  <c:v>70494</c:v>
                </c:pt>
                <c:pt idx="70495">
                  <c:v>70495</c:v>
                </c:pt>
                <c:pt idx="70496">
                  <c:v>70496</c:v>
                </c:pt>
                <c:pt idx="70497">
                  <c:v>70497</c:v>
                </c:pt>
                <c:pt idx="70498">
                  <c:v>70498</c:v>
                </c:pt>
                <c:pt idx="70499">
                  <c:v>70499</c:v>
                </c:pt>
                <c:pt idx="70500">
                  <c:v>70500</c:v>
                </c:pt>
                <c:pt idx="70501">
                  <c:v>70501</c:v>
                </c:pt>
                <c:pt idx="70502">
                  <c:v>70502</c:v>
                </c:pt>
                <c:pt idx="70503">
                  <c:v>70503</c:v>
                </c:pt>
                <c:pt idx="70504">
                  <c:v>70504</c:v>
                </c:pt>
                <c:pt idx="70505">
                  <c:v>70505</c:v>
                </c:pt>
                <c:pt idx="70506">
                  <c:v>70506</c:v>
                </c:pt>
                <c:pt idx="70507">
                  <c:v>70507</c:v>
                </c:pt>
                <c:pt idx="70508">
                  <c:v>70508</c:v>
                </c:pt>
                <c:pt idx="70509">
                  <c:v>70509</c:v>
                </c:pt>
                <c:pt idx="70510">
                  <c:v>70510</c:v>
                </c:pt>
                <c:pt idx="70511">
                  <c:v>70511</c:v>
                </c:pt>
                <c:pt idx="70512">
                  <c:v>70512</c:v>
                </c:pt>
                <c:pt idx="70513">
                  <c:v>70513</c:v>
                </c:pt>
                <c:pt idx="70514">
                  <c:v>70514</c:v>
                </c:pt>
                <c:pt idx="70515">
                  <c:v>70515</c:v>
                </c:pt>
                <c:pt idx="70516">
                  <c:v>70516</c:v>
                </c:pt>
                <c:pt idx="70517">
                  <c:v>70517</c:v>
                </c:pt>
                <c:pt idx="70518">
                  <c:v>70518</c:v>
                </c:pt>
                <c:pt idx="70519">
                  <c:v>70519</c:v>
                </c:pt>
                <c:pt idx="70520">
                  <c:v>70520</c:v>
                </c:pt>
                <c:pt idx="70521">
                  <c:v>70521</c:v>
                </c:pt>
                <c:pt idx="70522">
                  <c:v>70522</c:v>
                </c:pt>
                <c:pt idx="70523">
                  <c:v>70523</c:v>
                </c:pt>
                <c:pt idx="70524">
                  <c:v>70524</c:v>
                </c:pt>
                <c:pt idx="70525">
                  <c:v>70525</c:v>
                </c:pt>
                <c:pt idx="70526">
                  <c:v>70526</c:v>
                </c:pt>
                <c:pt idx="70527">
                  <c:v>70527</c:v>
                </c:pt>
                <c:pt idx="70528">
                  <c:v>70528</c:v>
                </c:pt>
                <c:pt idx="70529">
                  <c:v>70529</c:v>
                </c:pt>
                <c:pt idx="70530">
                  <c:v>70530</c:v>
                </c:pt>
                <c:pt idx="70531">
                  <c:v>70531</c:v>
                </c:pt>
                <c:pt idx="70532">
                  <c:v>70532</c:v>
                </c:pt>
                <c:pt idx="70533">
                  <c:v>70533</c:v>
                </c:pt>
                <c:pt idx="70534">
                  <c:v>70534</c:v>
                </c:pt>
                <c:pt idx="70535">
                  <c:v>70535</c:v>
                </c:pt>
                <c:pt idx="70536">
                  <c:v>70536</c:v>
                </c:pt>
                <c:pt idx="70537">
                  <c:v>70537</c:v>
                </c:pt>
                <c:pt idx="70538">
                  <c:v>70538</c:v>
                </c:pt>
                <c:pt idx="70539">
                  <c:v>70539</c:v>
                </c:pt>
                <c:pt idx="70540">
                  <c:v>70540</c:v>
                </c:pt>
                <c:pt idx="70541">
                  <c:v>70541</c:v>
                </c:pt>
                <c:pt idx="70542">
                  <c:v>70542</c:v>
                </c:pt>
                <c:pt idx="70543">
                  <c:v>70543</c:v>
                </c:pt>
                <c:pt idx="70544">
                  <c:v>70544</c:v>
                </c:pt>
                <c:pt idx="70545">
                  <c:v>70545</c:v>
                </c:pt>
                <c:pt idx="70546">
                  <c:v>70546</c:v>
                </c:pt>
                <c:pt idx="70547">
                  <c:v>70547</c:v>
                </c:pt>
                <c:pt idx="70548">
                  <c:v>70548</c:v>
                </c:pt>
                <c:pt idx="70549">
                  <c:v>70549</c:v>
                </c:pt>
                <c:pt idx="70550">
                  <c:v>70550</c:v>
                </c:pt>
                <c:pt idx="70551">
                  <c:v>70551</c:v>
                </c:pt>
                <c:pt idx="70552">
                  <c:v>70552</c:v>
                </c:pt>
                <c:pt idx="70553">
                  <c:v>70553</c:v>
                </c:pt>
                <c:pt idx="70554">
                  <c:v>70554</c:v>
                </c:pt>
                <c:pt idx="70555">
                  <c:v>70555</c:v>
                </c:pt>
                <c:pt idx="70556">
                  <c:v>70556</c:v>
                </c:pt>
                <c:pt idx="70557">
                  <c:v>70557</c:v>
                </c:pt>
                <c:pt idx="70558">
                  <c:v>70558</c:v>
                </c:pt>
                <c:pt idx="70559">
                  <c:v>70559</c:v>
                </c:pt>
                <c:pt idx="70560">
                  <c:v>70560</c:v>
                </c:pt>
                <c:pt idx="70561">
                  <c:v>70561</c:v>
                </c:pt>
                <c:pt idx="70562">
                  <c:v>70562</c:v>
                </c:pt>
                <c:pt idx="70563">
                  <c:v>70563</c:v>
                </c:pt>
                <c:pt idx="70564">
                  <c:v>70564</c:v>
                </c:pt>
                <c:pt idx="70565">
                  <c:v>70565</c:v>
                </c:pt>
                <c:pt idx="70566">
                  <c:v>70566</c:v>
                </c:pt>
                <c:pt idx="70567">
                  <c:v>70567</c:v>
                </c:pt>
                <c:pt idx="70568">
                  <c:v>70568</c:v>
                </c:pt>
                <c:pt idx="70569">
                  <c:v>70569</c:v>
                </c:pt>
                <c:pt idx="70570">
                  <c:v>70570</c:v>
                </c:pt>
                <c:pt idx="70571">
                  <c:v>70571</c:v>
                </c:pt>
                <c:pt idx="70572">
                  <c:v>70572</c:v>
                </c:pt>
                <c:pt idx="70573">
                  <c:v>70573</c:v>
                </c:pt>
                <c:pt idx="70574">
                  <c:v>70574</c:v>
                </c:pt>
                <c:pt idx="70575">
                  <c:v>70575</c:v>
                </c:pt>
                <c:pt idx="70576">
                  <c:v>70576</c:v>
                </c:pt>
                <c:pt idx="70577">
                  <c:v>70577</c:v>
                </c:pt>
                <c:pt idx="70578">
                  <c:v>70578</c:v>
                </c:pt>
                <c:pt idx="70579">
                  <c:v>70579</c:v>
                </c:pt>
                <c:pt idx="70580">
                  <c:v>70580</c:v>
                </c:pt>
                <c:pt idx="70581">
                  <c:v>70581</c:v>
                </c:pt>
                <c:pt idx="70582">
                  <c:v>70582</c:v>
                </c:pt>
                <c:pt idx="70583">
                  <c:v>70583</c:v>
                </c:pt>
                <c:pt idx="70584">
                  <c:v>70584</c:v>
                </c:pt>
                <c:pt idx="70585">
                  <c:v>70585</c:v>
                </c:pt>
                <c:pt idx="70586">
                  <c:v>70586</c:v>
                </c:pt>
                <c:pt idx="70587">
                  <c:v>70587</c:v>
                </c:pt>
                <c:pt idx="70588">
                  <c:v>70588</c:v>
                </c:pt>
                <c:pt idx="70589">
                  <c:v>70589</c:v>
                </c:pt>
                <c:pt idx="70590">
                  <c:v>70590</c:v>
                </c:pt>
                <c:pt idx="70591">
                  <c:v>70591</c:v>
                </c:pt>
                <c:pt idx="70592">
                  <c:v>70592</c:v>
                </c:pt>
                <c:pt idx="70593">
                  <c:v>70593</c:v>
                </c:pt>
                <c:pt idx="70594">
                  <c:v>70594</c:v>
                </c:pt>
                <c:pt idx="70595">
                  <c:v>70595</c:v>
                </c:pt>
                <c:pt idx="70596">
                  <c:v>70596</c:v>
                </c:pt>
                <c:pt idx="70597">
                  <c:v>70597</c:v>
                </c:pt>
                <c:pt idx="70598">
                  <c:v>70598</c:v>
                </c:pt>
                <c:pt idx="70599">
                  <c:v>70599</c:v>
                </c:pt>
                <c:pt idx="70600">
                  <c:v>70600</c:v>
                </c:pt>
                <c:pt idx="70601">
                  <c:v>70601</c:v>
                </c:pt>
                <c:pt idx="70602">
                  <c:v>70602</c:v>
                </c:pt>
                <c:pt idx="70603">
                  <c:v>70603</c:v>
                </c:pt>
                <c:pt idx="70604">
                  <c:v>70604</c:v>
                </c:pt>
                <c:pt idx="70605">
                  <c:v>70605</c:v>
                </c:pt>
                <c:pt idx="70606">
                  <c:v>70606</c:v>
                </c:pt>
                <c:pt idx="70607">
                  <c:v>70607</c:v>
                </c:pt>
                <c:pt idx="70608">
                  <c:v>70608</c:v>
                </c:pt>
                <c:pt idx="70609">
                  <c:v>70609</c:v>
                </c:pt>
                <c:pt idx="70610">
                  <c:v>70610</c:v>
                </c:pt>
                <c:pt idx="70611">
                  <c:v>70611</c:v>
                </c:pt>
                <c:pt idx="70612">
                  <c:v>70612</c:v>
                </c:pt>
                <c:pt idx="70613">
                  <c:v>70613</c:v>
                </c:pt>
                <c:pt idx="70614">
                  <c:v>70614</c:v>
                </c:pt>
                <c:pt idx="70615">
                  <c:v>70615</c:v>
                </c:pt>
                <c:pt idx="70616">
                  <c:v>70616</c:v>
                </c:pt>
                <c:pt idx="70617">
                  <c:v>70617</c:v>
                </c:pt>
                <c:pt idx="70618">
                  <c:v>70618</c:v>
                </c:pt>
                <c:pt idx="70619">
                  <c:v>70619</c:v>
                </c:pt>
                <c:pt idx="70620">
                  <c:v>70620</c:v>
                </c:pt>
                <c:pt idx="70621">
                  <c:v>70621</c:v>
                </c:pt>
                <c:pt idx="70622">
                  <c:v>70622</c:v>
                </c:pt>
                <c:pt idx="70623">
                  <c:v>70623</c:v>
                </c:pt>
                <c:pt idx="70624">
                  <c:v>70624</c:v>
                </c:pt>
                <c:pt idx="70625">
                  <c:v>70625</c:v>
                </c:pt>
                <c:pt idx="70626">
                  <c:v>70626</c:v>
                </c:pt>
                <c:pt idx="70627">
                  <c:v>70627</c:v>
                </c:pt>
                <c:pt idx="70628">
                  <c:v>70628</c:v>
                </c:pt>
                <c:pt idx="70629">
                  <c:v>70629</c:v>
                </c:pt>
                <c:pt idx="70630">
                  <c:v>70630</c:v>
                </c:pt>
                <c:pt idx="70631">
                  <c:v>70631</c:v>
                </c:pt>
                <c:pt idx="70632">
                  <c:v>70632</c:v>
                </c:pt>
                <c:pt idx="70633">
                  <c:v>70633</c:v>
                </c:pt>
                <c:pt idx="70634">
                  <c:v>70634</c:v>
                </c:pt>
                <c:pt idx="70635">
                  <c:v>70635</c:v>
                </c:pt>
                <c:pt idx="70636">
                  <c:v>70636</c:v>
                </c:pt>
                <c:pt idx="70637">
                  <c:v>70637</c:v>
                </c:pt>
                <c:pt idx="70638">
                  <c:v>70638</c:v>
                </c:pt>
                <c:pt idx="70639">
                  <c:v>70639</c:v>
                </c:pt>
                <c:pt idx="70640">
                  <c:v>70640</c:v>
                </c:pt>
                <c:pt idx="70641">
                  <c:v>70641</c:v>
                </c:pt>
                <c:pt idx="70642">
                  <c:v>70642</c:v>
                </c:pt>
                <c:pt idx="70643">
                  <c:v>70643</c:v>
                </c:pt>
                <c:pt idx="70644">
                  <c:v>70644</c:v>
                </c:pt>
                <c:pt idx="70645">
                  <c:v>70645</c:v>
                </c:pt>
                <c:pt idx="70646">
                  <c:v>70646</c:v>
                </c:pt>
                <c:pt idx="70647">
                  <c:v>70647</c:v>
                </c:pt>
                <c:pt idx="70648">
                  <c:v>70648</c:v>
                </c:pt>
                <c:pt idx="70649">
                  <c:v>70649</c:v>
                </c:pt>
                <c:pt idx="70650">
                  <c:v>70650</c:v>
                </c:pt>
                <c:pt idx="70651">
                  <c:v>70651</c:v>
                </c:pt>
                <c:pt idx="70652">
                  <c:v>70652</c:v>
                </c:pt>
                <c:pt idx="70653">
                  <c:v>70653</c:v>
                </c:pt>
                <c:pt idx="70654">
                  <c:v>70654</c:v>
                </c:pt>
                <c:pt idx="70655">
                  <c:v>70655</c:v>
                </c:pt>
                <c:pt idx="70656">
                  <c:v>70656</c:v>
                </c:pt>
                <c:pt idx="70657">
                  <c:v>70657</c:v>
                </c:pt>
                <c:pt idx="70658">
                  <c:v>70658</c:v>
                </c:pt>
                <c:pt idx="70659">
                  <c:v>70659</c:v>
                </c:pt>
                <c:pt idx="70660">
                  <c:v>70660</c:v>
                </c:pt>
                <c:pt idx="70661">
                  <c:v>70661</c:v>
                </c:pt>
                <c:pt idx="70662">
                  <c:v>70662</c:v>
                </c:pt>
                <c:pt idx="70663">
                  <c:v>70663</c:v>
                </c:pt>
                <c:pt idx="70664">
                  <c:v>70664</c:v>
                </c:pt>
                <c:pt idx="70665">
                  <c:v>70665</c:v>
                </c:pt>
                <c:pt idx="70666">
                  <c:v>70666</c:v>
                </c:pt>
                <c:pt idx="70667">
                  <c:v>70667</c:v>
                </c:pt>
                <c:pt idx="70668">
                  <c:v>70668</c:v>
                </c:pt>
                <c:pt idx="70669">
                  <c:v>70669</c:v>
                </c:pt>
                <c:pt idx="70670">
                  <c:v>70670</c:v>
                </c:pt>
                <c:pt idx="70671">
                  <c:v>70671</c:v>
                </c:pt>
                <c:pt idx="70672">
                  <c:v>70672</c:v>
                </c:pt>
                <c:pt idx="70673">
                  <c:v>70673</c:v>
                </c:pt>
                <c:pt idx="70674">
                  <c:v>70674</c:v>
                </c:pt>
                <c:pt idx="70675">
                  <c:v>70675</c:v>
                </c:pt>
                <c:pt idx="70676">
                  <c:v>70676</c:v>
                </c:pt>
                <c:pt idx="70677">
                  <c:v>70677</c:v>
                </c:pt>
                <c:pt idx="70678">
                  <c:v>70678</c:v>
                </c:pt>
                <c:pt idx="70679">
                  <c:v>70679</c:v>
                </c:pt>
                <c:pt idx="70680">
                  <c:v>70680</c:v>
                </c:pt>
                <c:pt idx="70681">
                  <c:v>70681</c:v>
                </c:pt>
                <c:pt idx="70682">
                  <c:v>70682</c:v>
                </c:pt>
                <c:pt idx="70683">
                  <c:v>70683</c:v>
                </c:pt>
                <c:pt idx="70684">
                  <c:v>70684</c:v>
                </c:pt>
                <c:pt idx="70685">
                  <c:v>70685</c:v>
                </c:pt>
                <c:pt idx="70686">
                  <c:v>70686</c:v>
                </c:pt>
                <c:pt idx="70687">
                  <c:v>70687</c:v>
                </c:pt>
                <c:pt idx="70688">
                  <c:v>70688</c:v>
                </c:pt>
                <c:pt idx="70689">
                  <c:v>70689</c:v>
                </c:pt>
                <c:pt idx="70690">
                  <c:v>70690</c:v>
                </c:pt>
                <c:pt idx="70691">
                  <c:v>70691</c:v>
                </c:pt>
                <c:pt idx="70692">
                  <c:v>70692</c:v>
                </c:pt>
                <c:pt idx="70693">
                  <c:v>70693</c:v>
                </c:pt>
                <c:pt idx="70694">
                  <c:v>70694</c:v>
                </c:pt>
                <c:pt idx="70695">
                  <c:v>70695</c:v>
                </c:pt>
                <c:pt idx="70696">
                  <c:v>70696</c:v>
                </c:pt>
                <c:pt idx="70697">
                  <c:v>70697</c:v>
                </c:pt>
                <c:pt idx="70698">
                  <c:v>70698</c:v>
                </c:pt>
                <c:pt idx="70699">
                  <c:v>70699</c:v>
                </c:pt>
                <c:pt idx="70700">
                  <c:v>70700</c:v>
                </c:pt>
                <c:pt idx="70701">
                  <c:v>70701</c:v>
                </c:pt>
                <c:pt idx="70702">
                  <c:v>70702</c:v>
                </c:pt>
                <c:pt idx="70703">
                  <c:v>70703</c:v>
                </c:pt>
                <c:pt idx="70704">
                  <c:v>70704</c:v>
                </c:pt>
                <c:pt idx="70705">
                  <c:v>70705</c:v>
                </c:pt>
                <c:pt idx="70706">
                  <c:v>70706</c:v>
                </c:pt>
                <c:pt idx="70707">
                  <c:v>70707</c:v>
                </c:pt>
                <c:pt idx="70708">
                  <c:v>70708</c:v>
                </c:pt>
                <c:pt idx="70709">
                  <c:v>70709</c:v>
                </c:pt>
                <c:pt idx="70710">
                  <c:v>70710</c:v>
                </c:pt>
                <c:pt idx="70711">
                  <c:v>70711</c:v>
                </c:pt>
                <c:pt idx="70712">
                  <c:v>70712</c:v>
                </c:pt>
                <c:pt idx="70713">
                  <c:v>70713</c:v>
                </c:pt>
                <c:pt idx="70714">
                  <c:v>70714</c:v>
                </c:pt>
                <c:pt idx="70715">
                  <c:v>70715</c:v>
                </c:pt>
                <c:pt idx="70716">
                  <c:v>70716</c:v>
                </c:pt>
                <c:pt idx="70717">
                  <c:v>70717</c:v>
                </c:pt>
                <c:pt idx="70718">
                  <c:v>70718</c:v>
                </c:pt>
                <c:pt idx="70719">
                  <c:v>70719</c:v>
                </c:pt>
                <c:pt idx="70720">
                  <c:v>70720</c:v>
                </c:pt>
                <c:pt idx="70721">
                  <c:v>70721</c:v>
                </c:pt>
                <c:pt idx="70722">
                  <c:v>70722</c:v>
                </c:pt>
                <c:pt idx="70723">
                  <c:v>70723</c:v>
                </c:pt>
                <c:pt idx="70724">
                  <c:v>70724</c:v>
                </c:pt>
                <c:pt idx="70725">
                  <c:v>70725</c:v>
                </c:pt>
                <c:pt idx="70726">
                  <c:v>70726</c:v>
                </c:pt>
                <c:pt idx="70727">
                  <c:v>70727</c:v>
                </c:pt>
                <c:pt idx="70728">
                  <c:v>70728</c:v>
                </c:pt>
                <c:pt idx="70729">
                  <c:v>70729</c:v>
                </c:pt>
                <c:pt idx="70730">
                  <c:v>70730</c:v>
                </c:pt>
                <c:pt idx="70731">
                  <c:v>70731</c:v>
                </c:pt>
                <c:pt idx="70732">
                  <c:v>70732</c:v>
                </c:pt>
                <c:pt idx="70733">
                  <c:v>70733</c:v>
                </c:pt>
                <c:pt idx="70734">
                  <c:v>70734</c:v>
                </c:pt>
                <c:pt idx="70735">
                  <c:v>70735</c:v>
                </c:pt>
                <c:pt idx="70736">
                  <c:v>70736</c:v>
                </c:pt>
                <c:pt idx="70737">
                  <c:v>70737</c:v>
                </c:pt>
                <c:pt idx="70738">
                  <c:v>70738</c:v>
                </c:pt>
                <c:pt idx="70739">
                  <c:v>70739</c:v>
                </c:pt>
                <c:pt idx="70740">
                  <c:v>70740</c:v>
                </c:pt>
                <c:pt idx="70741">
                  <c:v>70741</c:v>
                </c:pt>
                <c:pt idx="70742">
                  <c:v>70742</c:v>
                </c:pt>
                <c:pt idx="70743">
                  <c:v>70743</c:v>
                </c:pt>
                <c:pt idx="70744">
                  <c:v>70744</c:v>
                </c:pt>
                <c:pt idx="70745">
                  <c:v>70745</c:v>
                </c:pt>
                <c:pt idx="70746">
                  <c:v>70746</c:v>
                </c:pt>
                <c:pt idx="70747">
                  <c:v>70747</c:v>
                </c:pt>
                <c:pt idx="70748">
                  <c:v>70748</c:v>
                </c:pt>
                <c:pt idx="70749">
                  <c:v>70749</c:v>
                </c:pt>
                <c:pt idx="70750">
                  <c:v>70750</c:v>
                </c:pt>
                <c:pt idx="70751">
                  <c:v>70751</c:v>
                </c:pt>
                <c:pt idx="70752">
                  <c:v>70752</c:v>
                </c:pt>
                <c:pt idx="70753">
                  <c:v>70753</c:v>
                </c:pt>
                <c:pt idx="70754">
                  <c:v>70754</c:v>
                </c:pt>
                <c:pt idx="70755">
                  <c:v>70755</c:v>
                </c:pt>
                <c:pt idx="70756">
                  <c:v>70756</c:v>
                </c:pt>
                <c:pt idx="70757">
                  <c:v>70757</c:v>
                </c:pt>
                <c:pt idx="70758">
                  <c:v>70758</c:v>
                </c:pt>
                <c:pt idx="70759">
                  <c:v>70759</c:v>
                </c:pt>
                <c:pt idx="70760">
                  <c:v>70760</c:v>
                </c:pt>
                <c:pt idx="70761">
                  <c:v>70761</c:v>
                </c:pt>
                <c:pt idx="70762">
                  <c:v>70762</c:v>
                </c:pt>
                <c:pt idx="70763">
                  <c:v>70763</c:v>
                </c:pt>
                <c:pt idx="70764">
                  <c:v>70764</c:v>
                </c:pt>
                <c:pt idx="70765">
                  <c:v>70765</c:v>
                </c:pt>
                <c:pt idx="70766">
                  <c:v>70766</c:v>
                </c:pt>
                <c:pt idx="70767">
                  <c:v>70767</c:v>
                </c:pt>
                <c:pt idx="70768">
                  <c:v>70768</c:v>
                </c:pt>
                <c:pt idx="70769">
                  <c:v>70769</c:v>
                </c:pt>
                <c:pt idx="70770">
                  <c:v>70770</c:v>
                </c:pt>
                <c:pt idx="70771">
                  <c:v>70771</c:v>
                </c:pt>
                <c:pt idx="70772">
                  <c:v>70772</c:v>
                </c:pt>
                <c:pt idx="70773">
                  <c:v>70773</c:v>
                </c:pt>
                <c:pt idx="70774">
                  <c:v>70774</c:v>
                </c:pt>
                <c:pt idx="70775">
                  <c:v>70775</c:v>
                </c:pt>
                <c:pt idx="70776">
                  <c:v>70776</c:v>
                </c:pt>
                <c:pt idx="70777">
                  <c:v>70777</c:v>
                </c:pt>
                <c:pt idx="70778">
                  <c:v>70778</c:v>
                </c:pt>
                <c:pt idx="70779">
                  <c:v>70779</c:v>
                </c:pt>
                <c:pt idx="70780">
                  <c:v>70780</c:v>
                </c:pt>
                <c:pt idx="70781">
                  <c:v>70781</c:v>
                </c:pt>
                <c:pt idx="70782">
                  <c:v>70782</c:v>
                </c:pt>
                <c:pt idx="70783">
                  <c:v>70783</c:v>
                </c:pt>
                <c:pt idx="70784">
                  <c:v>70784</c:v>
                </c:pt>
                <c:pt idx="70785">
                  <c:v>70785</c:v>
                </c:pt>
                <c:pt idx="70786">
                  <c:v>70786</c:v>
                </c:pt>
                <c:pt idx="70787">
                  <c:v>70787</c:v>
                </c:pt>
                <c:pt idx="70788">
                  <c:v>70788</c:v>
                </c:pt>
                <c:pt idx="70789">
                  <c:v>70789</c:v>
                </c:pt>
                <c:pt idx="70790">
                  <c:v>70790</c:v>
                </c:pt>
                <c:pt idx="70791">
                  <c:v>70791</c:v>
                </c:pt>
                <c:pt idx="70792">
                  <c:v>70792</c:v>
                </c:pt>
                <c:pt idx="70793">
                  <c:v>70793</c:v>
                </c:pt>
                <c:pt idx="70794">
                  <c:v>70794</c:v>
                </c:pt>
                <c:pt idx="70795">
                  <c:v>70795</c:v>
                </c:pt>
                <c:pt idx="70796">
                  <c:v>70796</c:v>
                </c:pt>
                <c:pt idx="70797">
                  <c:v>70797</c:v>
                </c:pt>
                <c:pt idx="70798">
                  <c:v>70798</c:v>
                </c:pt>
                <c:pt idx="70799">
                  <c:v>70799</c:v>
                </c:pt>
                <c:pt idx="70800">
                  <c:v>70800</c:v>
                </c:pt>
                <c:pt idx="70801">
                  <c:v>70801</c:v>
                </c:pt>
                <c:pt idx="70802">
                  <c:v>70802</c:v>
                </c:pt>
                <c:pt idx="70803">
                  <c:v>70803</c:v>
                </c:pt>
                <c:pt idx="70804">
                  <c:v>70804</c:v>
                </c:pt>
                <c:pt idx="70805">
                  <c:v>70805</c:v>
                </c:pt>
                <c:pt idx="70806">
                  <c:v>70806</c:v>
                </c:pt>
                <c:pt idx="70807">
                  <c:v>70807</c:v>
                </c:pt>
                <c:pt idx="70808">
                  <c:v>70808</c:v>
                </c:pt>
                <c:pt idx="70809">
                  <c:v>70809</c:v>
                </c:pt>
                <c:pt idx="70810">
                  <c:v>70810</c:v>
                </c:pt>
                <c:pt idx="70811">
                  <c:v>70811</c:v>
                </c:pt>
                <c:pt idx="70812">
                  <c:v>70812</c:v>
                </c:pt>
                <c:pt idx="70813">
                  <c:v>70813</c:v>
                </c:pt>
                <c:pt idx="70814">
                  <c:v>70814</c:v>
                </c:pt>
                <c:pt idx="70815">
                  <c:v>70815</c:v>
                </c:pt>
                <c:pt idx="70816">
                  <c:v>70816</c:v>
                </c:pt>
                <c:pt idx="70817">
                  <c:v>70817</c:v>
                </c:pt>
                <c:pt idx="70818">
                  <c:v>70818</c:v>
                </c:pt>
                <c:pt idx="70819">
                  <c:v>70819</c:v>
                </c:pt>
                <c:pt idx="70820">
                  <c:v>70820</c:v>
                </c:pt>
                <c:pt idx="70821">
                  <c:v>70821</c:v>
                </c:pt>
                <c:pt idx="70822">
                  <c:v>70822</c:v>
                </c:pt>
                <c:pt idx="70823">
                  <c:v>70823</c:v>
                </c:pt>
                <c:pt idx="70824">
                  <c:v>70824</c:v>
                </c:pt>
                <c:pt idx="70825">
                  <c:v>70825</c:v>
                </c:pt>
                <c:pt idx="70826">
                  <c:v>70826</c:v>
                </c:pt>
                <c:pt idx="70827">
                  <c:v>70827</c:v>
                </c:pt>
                <c:pt idx="70828">
                  <c:v>70828</c:v>
                </c:pt>
                <c:pt idx="70829">
                  <c:v>70829</c:v>
                </c:pt>
                <c:pt idx="70830">
                  <c:v>70830</c:v>
                </c:pt>
                <c:pt idx="70831">
                  <c:v>70831</c:v>
                </c:pt>
                <c:pt idx="70832">
                  <c:v>70832</c:v>
                </c:pt>
                <c:pt idx="70833">
                  <c:v>70833</c:v>
                </c:pt>
                <c:pt idx="70834">
                  <c:v>70834</c:v>
                </c:pt>
                <c:pt idx="70835">
                  <c:v>70835</c:v>
                </c:pt>
                <c:pt idx="70836">
                  <c:v>70836</c:v>
                </c:pt>
                <c:pt idx="70837">
                  <c:v>70837</c:v>
                </c:pt>
                <c:pt idx="70838">
                  <c:v>70838</c:v>
                </c:pt>
                <c:pt idx="70839">
                  <c:v>70839</c:v>
                </c:pt>
                <c:pt idx="70840">
                  <c:v>70840</c:v>
                </c:pt>
                <c:pt idx="70841">
                  <c:v>70841</c:v>
                </c:pt>
                <c:pt idx="70842">
                  <c:v>70842</c:v>
                </c:pt>
                <c:pt idx="70843">
                  <c:v>70843</c:v>
                </c:pt>
                <c:pt idx="70844">
                  <c:v>70844</c:v>
                </c:pt>
                <c:pt idx="70845">
                  <c:v>70845</c:v>
                </c:pt>
                <c:pt idx="70846">
                  <c:v>70846</c:v>
                </c:pt>
                <c:pt idx="70847">
                  <c:v>70847</c:v>
                </c:pt>
                <c:pt idx="70848">
                  <c:v>70848</c:v>
                </c:pt>
                <c:pt idx="70849">
                  <c:v>70849</c:v>
                </c:pt>
                <c:pt idx="70850">
                  <c:v>70850</c:v>
                </c:pt>
                <c:pt idx="70851">
                  <c:v>70851</c:v>
                </c:pt>
                <c:pt idx="70852">
                  <c:v>70852</c:v>
                </c:pt>
                <c:pt idx="70853">
                  <c:v>70853</c:v>
                </c:pt>
                <c:pt idx="70854">
                  <c:v>70854</c:v>
                </c:pt>
                <c:pt idx="70855">
                  <c:v>70855</c:v>
                </c:pt>
                <c:pt idx="70856">
                  <c:v>70856</c:v>
                </c:pt>
                <c:pt idx="70857">
                  <c:v>70857</c:v>
                </c:pt>
                <c:pt idx="70858">
                  <c:v>70858</c:v>
                </c:pt>
                <c:pt idx="70859">
                  <c:v>70859</c:v>
                </c:pt>
                <c:pt idx="70860">
                  <c:v>70860</c:v>
                </c:pt>
                <c:pt idx="70861">
                  <c:v>70861</c:v>
                </c:pt>
                <c:pt idx="70862">
                  <c:v>70862</c:v>
                </c:pt>
                <c:pt idx="70863">
                  <c:v>70863</c:v>
                </c:pt>
                <c:pt idx="70864">
                  <c:v>70864</c:v>
                </c:pt>
                <c:pt idx="70865">
                  <c:v>70865</c:v>
                </c:pt>
                <c:pt idx="70866">
                  <c:v>70866</c:v>
                </c:pt>
                <c:pt idx="70867">
                  <c:v>70867</c:v>
                </c:pt>
                <c:pt idx="70868">
                  <c:v>70868</c:v>
                </c:pt>
                <c:pt idx="70869">
                  <c:v>70869</c:v>
                </c:pt>
                <c:pt idx="70870">
                  <c:v>70870</c:v>
                </c:pt>
                <c:pt idx="70871">
                  <c:v>70871</c:v>
                </c:pt>
                <c:pt idx="70872">
                  <c:v>70872</c:v>
                </c:pt>
                <c:pt idx="70873">
                  <c:v>70873</c:v>
                </c:pt>
                <c:pt idx="70874">
                  <c:v>70874</c:v>
                </c:pt>
                <c:pt idx="70875">
                  <c:v>70875</c:v>
                </c:pt>
                <c:pt idx="70876">
                  <c:v>70876</c:v>
                </c:pt>
                <c:pt idx="70877">
                  <c:v>70877</c:v>
                </c:pt>
                <c:pt idx="70878">
                  <c:v>70878</c:v>
                </c:pt>
                <c:pt idx="70879">
                  <c:v>70879</c:v>
                </c:pt>
                <c:pt idx="70880">
                  <c:v>70880</c:v>
                </c:pt>
                <c:pt idx="70881">
                  <c:v>70881</c:v>
                </c:pt>
                <c:pt idx="70882">
                  <c:v>70882</c:v>
                </c:pt>
                <c:pt idx="70883">
                  <c:v>70883</c:v>
                </c:pt>
                <c:pt idx="70884">
                  <c:v>70884</c:v>
                </c:pt>
                <c:pt idx="70885">
                  <c:v>70885</c:v>
                </c:pt>
                <c:pt idx="70886">
                  <c:v>70886</c:v>
                </c:pt>
                <c:pt idx="70887">
                  <c:v>70887</c:v>
                </c:pt>
                <c:pt idx="70888">
                  <c:v>70888</c:v>
                </c:pt>
                <c:pt idx="70889">
                  <c:v>70889</c:v>
                </c:pt>
                <c:pt idx="70890">
                  <c:v>70890</c:v>
                </c:pt>
                <c:pt idx="70891">
                  <c:v>70891</c:v>
                </c:pt>
                <c:pt idx="70892">
                  <c:v>70892</c:v>
                </c:pt>
                <c:pt idx="70893">
                  <c:v>70893</c:v>
                </c:pt>
                <c:pt idx="70894">
                  <c:v>70894</c:v>
                </c:pt>
                <c:pt idx="70895">
                  <c:v>70895</c:v>
                </c:pt>
                <c:pt idx="70896">
                  <c:v>70896</c:v>
                </c:pt>
                <c:pt idx="70897">
                  <c:v>70897</c:v>
                </c:pt>
                <c:pt idx="70898">
                  <c:v>70898</c:v>
                </c:pt>
                <c:pt idx="70899">
                  <c:v>70899</c:v>
                </c:pt>
                <c:pt idx="70900">
                  <c:v>70900</c:v>
                </c:pt>
                <c:pt idx="70901">
                  <c:v>70901</c:v>
                </c:pt>
                <c:pt idx="70902">
                  <c:v>70902</c:v>
                </c:pt>
                <c:pt idx="70903">
                  <c:v>70903</c:v>
                </c:pt>
                <c:pt idx="70904">
                  <c:v>70904</c:v>
                </c:pt>
                <c:pt idx="70905">
                  <c:v>70905</c:v>
                </c:pt>
                <c:pt idx="70906">
                  <c:v>70906</c:v>
                </c:pt>
                <c:pt idx="70907">
                  <c:v>70907</c:v>
                </c:pt>
                <c:pt idx="70908">
                  <c:v>70908</c:v>
                </c:pt>
                <c:pt idx="70909">
                  <c:v>70909</c:v>
                </c:pt>
                <c:pt idx="70910">
                  <c:v>70910</c:v>
                </c:pt>
                <c:pt idx="70911">
                  <c:v>70911</c:v>
                </c:pt>
                <c:pt idx="70912">
                  <c:v>70912</c:v>
                </c:pt>
                <c:pt idx="70913">
                  <c:v>70913</c:v>
                </c:pt>
                <c:pt idx="70914">
                  <c:v>70914</c:v>
                </c:pt>
                <c:pt idx="70915">
                  <c:v>70915</c:v>
                </c:pt>
                <c:pt idx="70916">
                  <c:v>70916</c:v>
                </c:pt>
                <c:pt idx="70917">
                  <c:v>70917</c:v>
                </c:pt>
                <c:pt idx="70918">
                  <c:v>70918</c:v>
                </c:pt>
                <c:pt idx="70919">
                  <c:v>70919</c:v>
                </c:pt>
                <c:pt idx="70920">
                  <c:v>70920</c:v>
                </c:pt>
                <c:pt idx="70921">
                  <c:v>70921</c:v>
                </c:pt>
                <c:pt idx="70922">
                  <c:v>70922</c:v>
                </c:pt>
                <c:pt idx="70923">
                  <c:v>70923</c:v>
                </c:pt>
                <c:pt idx="70924">
                  <c:v>70924</c:v>
                </c:pt>
                <c:pt idx="70925">
                  <c:v>70925</c:v>
                </c:pt>
                <c:pt idx="70926">
                  <c:v>70926</c:v>
                </c:pt>
                <c:pt idx="70927">
                  <c:v>70927</c:v>
                </c:pt>
                <c:pt idx="70928">
                  <c:v>70928</c:v>
                </c:pt>
                <c:pt idx="70929">
                  <c:v>70929</c:v>
                </c:pt>
                <c:pt idx="70930">
                  <c:v>70930</c:v>
                </c:pt>
                <c:pt idx="70931">
                  <c:v>70931</c:v>
                </c:pt>
                <c:pt idx="70932">
                  <c:v>70932</c:v>
                </c:pt>
                <c:pt idx="70933">
                  <c:v>70933</c:v>
                </c:pt>
                <c:pt idx="70934">
                  <c:v>70934</c:v>
                </c:pt>
                <c:pt idx="70935">
                  <c:v>70935</c:v>
                </c:pt>
                <c:pt idx="70936">
                  <c:v>70936</c:v>
                </c:pt>
                <c:pt idx="70937">
                  <c:v>70937</c:v>
                </c:pt>
                <c:pt idx="70938">
                  <c:v>70938</c:v>
                </c:pt>
                <c:pt idx="70939">
                  <c:v>70939</c:v>
                </c:pt>
                <c:pt idx="70940">
                  <c:v>70940</c:v>
                </c:pt>
                <c:pt idx="70941">
                  <c:v>70941</c:v>
                </c:pt>
                <c:pt idx="70942">
                  <c:v>70942</c:v>
                </c:pt>
                <c:pt idx="70943">
                  <c:v>70943</c:v>
                </c:pt>
                <c:pt idx="70944">
                  <c:v>70944</c:v>
                </c:pt>
                <c:pt idx="70945">
                  <c:v>70945</c:v>
                </c:pt>
                <c:pt idx="70946">
                  <c:v>70946</c:v>
                </c:pt>
                <c:pt idx="70947">
                  <c:v>70947</c:v>
                </c:pt>
                <c:pt idx="70948">
                  <c:v>70948</c:v>
                </c:pt>
                <c:pt idx="70949">
                  <c:v>70949</c:v>
                </c:pt>
                <c:pt idx="70950">
                  <c:v>70950</c:v>
                </c:pt>
                <c:pt idx="70951">
                  <c:v>70951</c:v>
                </c:pt>
                <c:pt idx="70952">
                  <c:v>70952</c:v>
                </c:pt>
                <c:pt idx="70953">
                  <c:v>70953</c:v>
                </c:pt>
                <c:pt idx="70954">
                  <c:v>70954</c:v>
                </c:pt>
                <c:pt idx="70955">
                  <c:v>70955</c:v>
                </c:pt>
                <c:pt idx="70956">
                  <c:v>70956</c:v>
                </c:pt>
                <c:pt idx="70957">
                  <c:v>70957</c:v>
                </c:pt>
                <c:pt idx="70958">
                  <c:v>70958</c:v>
                </c:pt>
                <c:pt idx="70959">
                  <c:v>70959</c:v>
                </c:pt>
                <c:pt idx="70960">
                  <c:v>70960</c:v>
                </c:pt>
                <c:pt idx="70961">
                  <c:v>70961</c:v>
                </c:pt>
                <c:pt idx="70962">
                  <c:v>70962</c:v>
                </c:pt>
                <c:pt idx="70963">
                  <c:v>70963</c:v>
                </c:pt>
                <c:pt idx="70964">
                  <c:v>70964</c:v>
                </c:pt>
                <c:pt idx="70965">
                  <c:v>70965</c:v>
                </c:pt>
                <c:pt idx="70966">
                  <c:v>70966</c:v>
                </c:pt>
                <c:pt idx="70967">
                  <c:v>70967</c:v>
                </c:pt>
                <c:pt idx="70968">
                  <c:v>70968</c:v>
                </c:pt>
                <c:pt idx="70969">
                  <c:v>70969</c:v>
                </c:pt>
                <c:pt idx="70970">
                  <c:v>70970</c:v>
                </c:pt>
                <c:pt idx="70971">
                  <c:v>70971</c:v>
                </c:pt>
                <c:pt idx="70972">
                  <c:v>70972</c:v>
                </c:pt>
                <c:pt idx="70973">
                  <c:v>70973</c:v>
                </c:pt>
                <c:pt idx="70974">
                  <c:v>70974</c:v>
                </c:pt>
                <c:pt idx="70975">
                  <c:v>70975</c:v>
                </c:pt>
                <c:pt idx="70976">
                  <c:v>70976</c:v>
                </c:pt>
                <c:pt idx="70977">
                  <c:v>70977</c:v>
                </c:pt>
                <c:pt idx="70978">
                  <c:v>70978</c:v>
                </c:pt>
                <c:pt idx="70979">
                  <c:v>70979</c:v>
                </c:pt>
                <c:pt idx="70980">
                  <c:v>70980</c:v>
                </c:pt>
                <c:pt idx="70981">
                  <c:v>70981</c:v>
                </c:pt>
                <c:pt idx="70982">
                  <c:v>70982</c:v>
                </c:pt>
                <c:pt idx="70983">
                  <c:v>70983</c:v>
                </c:pt>
                <c:pt idx="70984">
                  <c:v>70984</c:v>
                </c:pt>
                <c:pt idx="70985">
                  <c:v>70985</c:v>
                </c:pt>
                <c:pt idx="70986">
                  <c:v>70986</c:v>
                </c:pt>
                <c:pt idx="70987">
                  <c:v>70987</c:v>
                </c:pt>
                <c:pt idx="70988">
                  <c:v>70988</c:v>
                </c:pt>
                <c:pt idx="70989">
                  <c:v>70989</c:v>
                </c:pt>
                <c:pt idx="70990">
                  <c:v>70990</c:v>
                </c:pt>
                <c:pt idx="70991">
                  <c:v>70991</c:v>
                </c:pt>
                <c:pt idx="70992">
                  <c:v>70992</c:v>
                </c:pt>
                <c:pt idx="70993">
                  <c:v>70993</c:v>
                </c:pt>
                <c:pt idx="70994">
                  <c:v>70994</c:v>
                </c:pt>
                <c:pt idx="70995">
                  <c:v>70995</c:v>
                </c:pt>
                <c:pt idx="70996">
                  <c:v>70996</c:v>
                </c:pt>
                <c:pt idx="70997">
                  <c:v>70997</c:v>
                </c:pt>
                <c:pt idx="70998">
                  <c:v>70998</c:v>
                </c:pt>
                <c:pt idx="70999">
                  <c:v>70999</c:v>
                </c:pt>
                <c:pt idx="71000">
                  <c:v>71000</c:v>
                </c:pt>
                <c:pt idx="71001">
                  <c:v>71001</c:v>
                </c:pt>
                <c:pt idx="71002">
                  <c:v>71002</c:v>
                </c:pt>
                <c:pt idx="71003">
                  <c:v>71003</c:v>
                </c:pt>
                <c:pt idx="71004">
                  <c:v>71004</c:v>
                </c:pt>
                <c:pt idx="71005">
                  <c:v>71005</c:v>
                </c:pt>
                <c:pt idx="71006">
                  <c:v>71006</c:v>
                </c:pt>
                <c:pt idx="71007">
                  <c:v>71007</c:v>
                </c:pt>
                <c:pt idx="71008">
                  <c:v>71008</c:v>
                </c:pt>
                <c:pt idx="71009">
                  <c:v>71009</c:v>
                </c:pt>
                <c:pt idx="71010">
                  <c:v>71010</c:v>
                </c:pt>
                <c:pt idx="71011">
                  <c:v>71011</c:v>
                </c:pt>
                <c:pt idx="71012">
                  <c:v>71012</c:v>
                </c:pt>
                <c:pt idx="71013">
                  <c:v>71013</c:v>
                </c:pt>
                <c:pt idx="71014">
                  <c:v>71014</c:v>
                </c:pt>
                <c:pt idx="71015">
                  <c:v>71015</c:v>
                </c:pt>
                <c:pt idx="71016">
                  <c:v>71016</c:v>
                </c:pt>
                <c:pt idx="71017">
                  <c:v>71017</c:v>
                </c:pt>
                <c:pt idx="71018">
                  <c:v>71018</c:v>
                </c:pt>
                <c:pt idx="71019">
                  <c:v>71019</c:v>
                </c:pt>
                <c:pt idx="71020">
                  <c:v>71020</c:v>
                </c:pt>
                <c:pt idx="71021">
                  <c:v>71021</c:v>
                </c:pt>
                <c:pt idx="71022">
                  <c:v>71022</c:v>
                </c:pt>
                <c:pt idx="71023">
                  <c:v>71023</c:v>
                </c:pt>
                <c:pt idx="71024">
                  <c:v>71024</c:v>
                </c:pt>
                <c:pt idx="71025">
                  <c:v>71025</c:v>
                </c:pt>
                <c:pt idx="71026">
                  <c:v>71026</c:v>
                </c:pt>
                <c:pt idx="71027">
                  <c:v>71027</c:v>
                </c:pt>
                <c:pt idx="71028">
                  <c:v>71028</c:v>
                </c:pt>
                <c:pt idx="71029">
                  <c:v>71029</c:v>
                </c:pt>
                <c:pt idx="71030">
                  <c:v>71030</c:v>
                </c:pt>
                <c:pt idx="71031">
                  <c:v>71031</c:v>
                </c:pt>
                <c:pt idx="71032">
                  <c:v>71032</c:v>
                </c:pt>
                <c:pt idx="71033">
                  <c:v>71033</c:v>
                </c:pt>
                <c:pt idx="71034">
                  <c:v>71034</c:v>
                </c:pt>
                <c:pt idx="71035">
                  <c:v>71035</c:v>
                </c:pt>
                <c:pt idx="71036">
                  <c:v>71036</c:v>
                </c:pt>
                <c:pt idx="71037">
                  <c:v>71037</c:v>
                </c:pt>
                <c:pt idx="71038">
                  <c:v>71038</c:v>
                </c:pt>
                <c:pt idx="71039">
                  <c:v>71039</c:v>
                </c:pt>
                <c:pt idx="71040">
                  <c:v>71040</c:v>
                </c:pt>
                <c:pt idx="71041">
                  <c:v>71041</c:v>
                </c:pt>
                <c:pt idx="71042">
                  <c:v>71042</c:v>
                </c:pt>
                <c:pt idx="71043">
                  <c:v>71043</c:v>
                </c:pt>
                <c:pt idx="71044">
                  <c:v>71044</c:v>
                </c:pt>
                <c:pt idx="71045">
                  <c:v>71045</c:v>
                </c:pt>
                <c:pt idx="71046">
                  <c:v>71046</c:v>
                </c:pt>
                <c:pt idx="71047">
                  <c:v>71047</c:v>
                </c:pt>
                <c:pt idx="71048">
                  <c:v>71048</c:v>
                </c:pt>
                <c:pt idx="71049">
                  <c:v>71049</c:v>
                </c:pt>
                <c:pt idx="71050">
                  <c:v>71050</c:v>
                </c:pt>
                <c:pt idx="71051">
                  <c:v>71051</c:v>
                </c:pt>
                <c:pt idx="71052">
                  <c:v>71052</c:v>
                </c:pt>
                <c:pt idx="71053">
                  <c:v>71053</c:v>
                </c:pt>
                <c:pt idx="71054">
                  <c:v>71054</c:v>
                </c:pt>
                <c:pt idx="71055">
                  <c:v>71055</c:v>
                </c:pt>
                <c:pt idx="71056">
                  <c:v>71056</c:v>
                </c:pt>
                <c:pt idx="71057">
                  <c:v>71057</c:v>
                </c:pt>
                <c:pt idx="71058">
                  <c:v>71058</c:v>
                </c:pt>
                <c:pt idx="71059">
                  <c:v>71059</c:v>
                </c:pt>
                <c:pt idx="71060">
                  <c:v>71060</c:v>
                </c:pt>
                <c:pt idx="71061">
                  <c:v>71061</c:v>
                </c:pt>
                <c:pt idx="71062">
                  <c:v>71062</c:v>
                </c:pt>
                <c:pt idx="71063">
                  <c:v>71063</c:v>
                </c:pt>
                <c:pt idx="71064">
                  <c:v>71064</c:v>
                </c:pt>
                <c:pt idx="71065">
                  <c:v>71065</c:v>
                </c:pt>
                <c:pt idx="71066">
                  <c:v>71066</c:v>
                </c:pt>
                <c:pt idx="71067">
                  <c:v>71067</c:v>
                </c:pt>
                <c:pt idx="71068">
                  <c:v>71068</c:v>
                </c:pt>
                <c:pt idx="71069">
                  <c:v>71069</c:v>
                </c:pt>
                <c:pt idx="71070">
                  <c:v>71070</c:v>
                </c:pt>
                <c:pt idx="71071">
                  <c:v>71071</c:v>
                </c:pt>
                <c:pt idx="71072">
                  <c:v>71072</c:v>
                </c:pt>
                <c:pt idx="71073">
                  <c:v>71073</c:v>
                </c:pt>
                <c:pt idx="71074">
                  <c:v>71074</c:v>
                </c:pt>
                <c:pt idx="71075">
                  <c:v>71075</c:v>
                </c:pt>
                <c:pt idx="71076">
                  <c:v>71076</c:v>
                </c:pt>
                <c:pt idx="71077">
                  <c:v>71077</c:v>
                </c:pt>
                <c:pt idx="71078">
                  <c:v>71078</c:v>
                </c:pt>
                <c:pt idx="71079">
                  <c:v>71079</c:v>
                </c:pt>
                <c:pt idx="71080">
                  <c:v>71080</c:v>
                </c:pt>
                <c:pt idx="71081">
                  <c:v>71081</c:v>
                </c:pt>
                <c:pt idx="71082">
                  <c:v>71082</c:v>
                </c:pt>
                <c:pt idx="71083">
                  <c:v>71083</c:v>
                </c:pt>
                <c:pt idx="71084">
                  <c:v>71084</c:v>
                </c:pt>
                <c:pt idx="71085">
                  <c:v>71085</c:v>
                </c:pt>
                <c:pt idx="71086">
                  <c:v>71086</c:v>
                </c:pt>
                <c:pt idx="71087">
                  <c:v>71087</c:v>
                </c:pt>
                <c:pt idx="71088">
                  <c:v>71088</c:v>
                </c:pt>
                <c:pt idx="71089">
                  <c:v>71089</c:v>
                </c:pt>
                <c:pt idx="71090">
                  <c:v>71090</c:v>
                </c:pt>
                <c:pt idx="71091">
                  <c:v>71091</c:v>
                </c:pt>
                <c:pt idx="71092">
                  <c:v>71092</c:v>
                </c:pt>
                <c:pt idx="71093">
                  <c:v>71093</c:v>
                </c:pt>
                <c:pt idx="71094">
                  <c:v>71094</c:v>
                </c:pt>
                <c:pt idx="71095">
                  <c:v>71095</c:v>
                </c:pt>
                <c:pt idx="71096">
                  <c:v>71096</c:v>
                </c:pt>
                <c:pt idx="71097">
                  <c:v>71097</c:v>
                </c:pt>
                <c:pt idx="71098">
                  <c:v>71098</c:v>
                </c:pt>
                <c:pt idx="71099">
                  <c:v>71099</c:v>
                </c:pt>
                <c:pt idx="71100">
                  <c:v>71100</c:v>
                </c:pt>
                <c:pt idx="71101">
                  <c:v>71101</c:v>
                </c:pt>
                <c:pt idx="71102">
                  <c:v>71102</c:v>
                </c:pt>
                <c:pt idx="71103">
                  <c:v>71103</c:v>
                </c:pt>
                <c:pt idx="71104">
                  <c:v>71104</c:v>
                </c:pt>
                <c:pt idx="71105">
                  <c:v>71105</c:v>
                </c:pt>
                <c:pt idx="71106">
                  <c:v>71106</c:v>
                </c:pt>
                <c:pt idx="71107">
                  <c:v>71107</c:v>
                </c:pt>
                <c:pt idx="71108">
                  <c:v>71108</c:v>
                </c:pt>
                <c:pt idx="71109">
                  <c:v>71109</c:v>
                </c:pt>
                <c:pt idx="71110">
                  <c:v>71110</c:v>
                </c:pt>
                <c:pt idx="71111">
                  <c:v>71111</c:v>
                </c:pt>
                <c:pt idx="71112">
                  <c:v>71112</c:v>
                </c:pt>
                <c:pt idx="71113">
                  <c:v>71113</c:v>
                </c:pt>
                <c:pt idx="71114">
                  <c:v>71114</c:v>
                </c:pt>
                <c:pt idx="71115">
                  <c:v>71115</c:v>
                </c:pt>
                <c:pt idx="71116">
                  <c:v>71116</c:v>
                </c:pt>
                <c:pt idx="71117">
                  <c:v>71117</c:v>
                </c:pt>
                <c:pt idx="71118">
                  <c:v>71118</c:v>
                </c:pt>
                <c:pt idx="71119">
                  <c:v>71119</c:v>
                </c:pt>
                <c:pt idx="71120">
                  <c:v>71120</c:v>
                </c:pt>
                <c:pt idx="71121">
                  <c:v>71121</c:v>
                </c:pt>
                <c:pt idx="71122">
                  <c:v>71122</c:v>
                </c:pt>
                <c:pt idx="71123">
                  <c:v>71123</c:v>
                </c:pt>
                <c:pt idx="71124">
                  <c:v>71124</c:v>
                </c:pt>
                <c:pt idx="71125">
                  <c:v>71125</c:v>
                </c:pt>
                <c:pt idx="71126">
                  <c:v>71126</c:v>
                </c:pt>
                <c:pt idx="71127">
                  <c:v>71127</c:v>
                </c:pt>
                <c:pt idx="71128">
                  <c:v>71128</c:v>
                </c:pt>
                <c:pt idx="71129">
                  <c:v>71129</c:v>
                </c:pt>
                <c:pt idx="71130">
                  <c:v>71130</c:v>
                </c:pt>
                <c:pt idx="71131">
                  <c:v>71131</c:v>
                </c:pt>
                <c:pt idx="71132">
                  <c:v>71132</c:v>
                </c:pt>
                <c:pt idx="71133">
                  <c:v>71133</c:v>
                </c:pt>
                <c:pt idx="71134">
                  <c:v>71134</c:v>
                </c:pt>
                <c:pt idx="71135">
                  <c:v>71135</c:v>
                </c:pt>
                <c:pt idx="71136">
                  <c:v>71136</c:v>
                </c:pt>
                <c:pt idx="71137">
                  <c:v>71137</c:v>
                </c:pt>
                <c:pt idx="71138">
                  <c:v>71138</c:v>
                </c:pt>
                <c:pt idx="71139">
                  <c:v>71139</c:v>
                </c:pt>
                <c:pt idx="71140">
                  <c:v>71140</c:v>
                </c:pt>
                <c:pt idx="71141">
                  <c:v>71141</c:v>
                </c:pt>
                <c:pt idx="71142">
                  <c:v>71142</c:v>
                </c:pt>
                <c:pt idx="71143">
                  <c:v>71143</c:v>
                </c:pt>
                <c:pt idx="71144">
                  <c:v>71144</c:v>
                </c:pt>
                <c:pt idx="71145">
                  <c:v>71145</c:v>
                </c:pt>
                <c:pt idx="71146">
                  <c:v>71146</c:v>
                </c:pt>
                <c:pt idx="71147">
                  <c:v>71147</c:v>
                </c:pt>
                <c:pt idx="71148">
                  <c:v>71148</c:v>
                </c:pt>
                <c:pt idx="71149">
                  <c:v>71149</c:v>
                </c:pt>
                <c:pt idx="71150">
                  <c:v>71150</c:v>
                </c:pt>
                <c:pt idx="71151">
                  <c:v>71151</c:v>
                </c:pt>
                <c:pt idx="71152">
                  <c:v>71152</c:v>
                </c:pt>
                <c:pt idx="71153">
                  <c:v>71153</c:v>
                </c:pt>
                <c:pt idx="71154">
                  <c:v>71154</c:v>
                </c:pt>
                <c:pt idx="71155">
                  <c:v>71155</c:v>
                </c:pt>
                <c:pt idx="71156">
                  <c:v>71156</c:v>
                </c:pt>
                <c:pt idx="71157">
                  <c:v>71157</c:v>
                </c:pt>
                <c:pt idx="71158">
                  <c:v>71158</c:v>
                </c:pt>
                <c:pt idx="71159">
                  <c:v>71159</c:v>
                </c:pt>
                <c:pt idx="71160">
                  <c:v>71160</c:v>
                </c:pt>
                <c:pt idx="71161">
                  <c:v>71161</c:v>
                </c:pt>
                <c:pt idx="71162">
                  <c:v>71162</c:v>
                </c:pt>
                <c:pt idx="71163">
                  <c:v>71163</c:v>
                </c:pt>
                <c:pt idx="71164">
                  <c:v>71164</c:v>
                </c:pt>
                <c:pt idx="71165">
                  <c:v>71165</c:v>
                </c:pt>
                <c:pt idx="71166">
                  <c:v>71166</c:v>
                </c:pt>
                <c:pt idx="71167">
                  <c:v>71167</c:v>
                </c:pt>
                <c:pt idx="71168">
                  <c:v>71168</c:v>
                </c:pt>
                <c:pt idx="71169">
                  <c:v>71169</c:v>
                </c:pt>
                <c:pt idx="71170">
                  <c:v>71170</c:v>
                </c:pt>
                <c:pt idx="71171">
                  <c:v>71171</c:v>
                </c:pt>
                <c:pt idx="71172">
                  <c:v>71172</c:v>
                </c:pt>
                <c:pt idx="71173">
                  <c:v>71173</c:v>
                </c:pt>
                <c:pt idx="71174">
                  <c:v>71174</c:v>
                </c:pt>
                <c:pt idx="71175">
                  <c:v>71175</c:v>
                </c:pt>
                <c:pt idx="71176">
                  <c:v>71176</c:v>
                </c:pt>
                <c:pt idx="71177">
                  <c:v>71177</c:v>
                </c:pt>
                <c:pt idx="71178">
                  <c:v>71178</c:v>
                </c:pt>
                <c:pt idx="71179">
                  <c:v>71179</c:v>
                </c:pt>
                <c:pt idx="71180">
                  <c:v>71180</c:v>
                </c:pt>
                <c:pt idx="71181">
                  <c:v>71181</c:v>
                </c:pt>
                <c:pt idx="71182">
                  <c:v>71182</c:v>
                </c:pt>
                <c:pt idx="71183">
                  <c:v>71183</c:v>
                </c:pt>
                <c:pt idx="71184">
                  <c:v>71184</c:v>
                </c:pt>
                <c:pt idx="71185">
                  <c:v>71185</c:v>
                </c:pt>
                <c:pt idx="71186">
                  <c:v>71186</c:v>
                </c:pt>
                <c:pt idx="71187">
                  <c:v>71187</c:v>
                </c:pt>
                <c:pt idx="71188">
                  <c:v>71188</c:v>
                </c:pt>
                <c:pt idx="71189">
                  <c:v>71189</c:v>
                </c:pt>
                <c:pt idx="71190">
                  <c:v>71190</c:v>
                </c:pt>
                <c:pt idx="71191">
                  <c:v>71191</c:v>
                </c:pt>
                <c:pt idx="71192">
                  <c:v>71192</c:v>
                </c:pt>
                <c:pt idx="71193">
                  <c:v>71193</c:v>
                </c:pt>
                <c:pt idx="71194">
                  <c:v>71194</c:v>
                </c:pt>
                <c:pt idx="71195">
                  <c:v>71195</c:v>
                </c:pt>
                <c:pt idx="71196">
                  <c:v>71196</c:v>
                </c:pt>
                <c:pt idx="71197">
                  <c:v>71197</c:v>
                </c:pt>
                <c:pt idx="71198">
                  <c:v>71198</c:v>
                </c:pt>
                <c:pt idx="71199">
                  <c:v>71199</c:v>
                </c:pt>
                <c:pt idx="71200">
                  <c:v>71200</c:v>
                </c:pt>
                <c:pt idx="71201">
                  <c:v>71201</c:v>
                </c:pt>
                <c:pt idx="71202">
                  <c:v>71202</c:v>
                </c:pt>
                <c:pt idx="71203">
                  <c:v>71203</c:v>
                </c:pt>
                <c:pt idx="71204">
                  <c:v>71204</c:v>
                </c:pt>
                <c:pt idx="71205">
                  <c:v>71205</c:v>
                </c:pt>
                <c:pt idx="71206">
                  <c:v>71206</c:v>
                </c:pt>
                <c:pt idx="71207">
                  <c:v>71207</c:v>
                </c:pt>
                <c:pt idx="71208">
                  <c:v>71208</c:v>
                </c:pt>
                <c:pt idx="71209">
                  <c:v>71209</c:v>
                </c:pt>
                <c:pt idx="71210">
                  <c:v>71210</c:v>
                </c:pt>
                <c:pt idx="71211">
                  <c:v>71211</c:v>
                </c:pt>
                <c:pt idx="71212">
                  <c:v>71212</c:v>
                </c:pt>
                <c:pt idx="71213">
                  <c:v>71213</c:v>
                </c:pt>
                <c:pt idx="71214">
                  <c:v>71214</c:v>
                </c:pt>
                <c:pt idx="71215">
                  <c:v>71215</c:v>
                </c:pt>
                <c:pt idx="71216">
                  <c:v>71216</c:v>
                </c:pt>
                <c:pt idx="71217">
                  <c:v>71217</c:v>
                </c:pt>
                <c:pt idx="71218">
                  <c:v>71218</c:v>
                </c:pt>
                <c:pt idx="71219">
                  <c:v>71219</c:v>
                </c:pt>
                <c:pt idx="71220">
                  <c:v>71220</c:v>
                </c:pt>
                <c:pt idx="71221">
                  <c:v>71221</c:v>
                </c:pt>
                <c:pt idx="71222">
                  <c:v>71222</c:v>
                </c:pt>
                <c:pt idx="71223">
                  <c:v>71223</c:v>
                </c:pt>
                <c:pt idx="71224">
                  <c:v>71224</c:v>
                </c:pt>
                <c:pt idx="71225">
                  <c:v>71225</c:v>
                </c:pt>
                <c:pt idx="71226">
                  <c:v>71226</c:v>
                </c:pt>
                <c:pt idx="71227">
                  <c:v>71227</c:v>
                </c:pt>
                <c:pt idx="71228">
                  <c:v>71228</c:v>
                </c:pt>
                <c:pt idx="71229">
                  <c:v>71229</c:v>
                </c:pt>
                <c:pt idx="71230">
                  <c:v>71230</c:v>
                </c:pt>
                <c:pt idx="71231">
                  <c:v>71231</c:v>
                </c:pt>
                <c:pt idx="71232">
                  <c:v>71232</c:v>
                </c:pt>
                <c:pt idx="71233">
                  <c:v>71233</c:v>
                </c:pt>
                <c:pt idx="71234">
                  <c:v>71234</c:v>
                </c:pt>
                <c:pt idx="71235">
                  <c:v>71235</c:v>
                </c:pt>
                <c:pt idx="71236">
                  <c:v>71236</c:v>
                </c:pt>
                <c:pt idx="71237">
                  <c:v>71237</c:v>
                </c:pt>
                <c:pt idx="71238">
                  <c:v>71238</c:v>
                </c:pt>
                <c:pt idx="71239">
                  <c:v>71239</c:v>
                </c:pt>
                <c:pt idx="71240">
                  <c:v>71240</c:v>
                </c:pt>
                <c:pt idx="71241">
                  <c:v>71241</c:v>
                </c:pt>
                <c:pt idx="71242">
                  <c:v>71242</c:v>
                </c:pt>
                <c:pt idx="71243">
                  <c:v>71243</c:v>
                </c:pt>
                <c:pt idx="71244">
                  <c:v>71244</c:v>
                </c:pt>
                <c:pt idx="71245">
                  <c:v>71245</c:v>
                </c:pt>
                <c:pt idx="71246">
                  <c:v>71246</c:v>
                </c:pt>
                <c:pt idx="71247">
                  <c:v>71247</c:v>
                </c:pt>
                <c:pt idx="71248">
                  <c:v>71248</c:v>
                </c:pt>
                <c:pt idx="71249">
                  <c:v>71249</c:v>
                </c:pt>
                <c:pt idx="71250">
                  <c:v>71250</c:v>
                </c:pt>
                <c:pt idx="71251">
                  <c:v>71251</c:v>
                </c:pt>
                <c:pt idx="71252">
                  <c:v>71252</c:v>
                </c:pt>
                <c:pt idx="71253">
                  <c:v>71253</c:v>
                </c:pt>
                <c:pt idx="71254">
                  <c:v>71254</c:v>
                </c:pt>
                <c:pt idx="71255">
                  <c:v>71255</c:v>
                </c:pt>
                <c:pt idx="71256">
                  <c:v>71256</c:v>
                </c:pt>
                <c:pt idx="71257">
                  <c:v>71257</c:v>
                </c:pt>
                <c:pt idx="71258">
                  <c:v>71258</c:v>
                </c:pt>
                <c:pt idx="71259">
                  <c:v>71259</c:v>
                </c:pt>
                <c:pt idx="71260">
                  <c:v>71260</c:v>
                </c:pt>
                <c:pt idx="71261">
                  <c:v>71261</c:v>
                </c:pt>
                <c:pt idx="71262">
                  <c:v>71262</c:v>
                </c:pt>
                <c:pt idx="71263">
                  <c:v>71263</c:v>
                </c:pt>
                <c:pt idx="71264">
                  <c:v>71264</c:v>
                </c:pt>
                <c:pt idx="71265">
                  <c:v>71265</c:v>
                </c:pt>
                <c:pt idx="71266">
                  <c:v>71266</c:v>
                </c:pt>
                <c:pt idx="71267">
                  <c:v>71267</c:v>
                </c:pt>
                <c:pt idx="71268">
                  <c:v>71268</c:v>
                </c:pt>
                <c:pt idx="71269">
                  <c:v>71269</c:v>
                </c:pt>
                <c:pt idx="71270">
                  <c:v>71270</c:v>
                </c:pt>
                <c:pt idx="71271">
                  <c:v>71271</c:v>
                </c:pt>
                <c:pt idx="71272">
                  <c:v>71272</c:v>
                </c:pt>
                <c:pt idx="71273">
                  <c:v>71273</c:v>
                </c:pt>
                <c:pt idx="71274">
                  <c:v>71274</c:v>
                </c:pt>
                <c:pt idx="71275">
                  <c:v>71275</c:v>
                </c:pt>
                <c:pt idx="71276">
                  <c:v>71276</c:v>
                </c:pt>
                <c:pt idx="71277">
                  <c:v>71277</c:v>
                </c:pt>
                <c:pt idx="71278">
                  <c:v>71278</c:v>
                </c:pt>
                <c:pt idx="71279">
                  <c:v>71279</c:v>
                </c:pt>
                <c:pt idx="71280">
                  <c:v>71280</c:v>
                </c:pt>
                <c:pt idx="71281">
                  <c:v>71281</c:v>
                </c:pt>
                <c:pt idx="71282">
                  <c:v>71282</c:v>
                </c:pt>
                <c:pt idx="71283">
                  <c:v>71283</c:v>
                </c:pt>
                <c:pt idx="71284">
                  <c:v>71284</c:v>
                </c:pt>
                <c:pt idx="71285">
                  <c:v>71285</c:v>
                </c:pt>
                <c:pt idx="71286">
                  <c:v>71286</c:v>
                </c:pt>
                <c:pt idx="71287">
                  <c:v>71287</c:v>
                </c:pt>
                <c:pt idx="71288">
                  <c:v>71288</c:v>
                </c:pt>
                <c:pt idx="71289">
                  <c:v>71289</c:v>
                </c:pt>
                <c:pt idx="71290">
                  <c:v>71290</c:v>
                </c:pt>
                <c:pt idx="71291">
                  <c:v>71291</c:v>
                </c:pt>
                <c:pt idx="71292">
                  <c:v>71292</c:v>
                </c:pt>
                <c:pt idx="71293">
                  <c:v>71293</c:v>
                </c:pt>
                <c:pt idx="71294">
                  <c:v>71294</c:v>
                </c:pt>
                <c:pt idx="71295">
                  <c:v>71295</c:v>
                </c:pt>
                <c:pt idx="71296">
                  <c:v>71296</c:v>
                </c:pt>
                <c:pt idx="71297">
                  <c:v>71297</c:v>
                </c:pt>
                <c:pt idx="71298">
                  <c:v>71298</c:v>
                </c:pt>
                <c:pt idx="71299">
                  <c:v>71299</c:v>
                </c:pt>
                <c:pt idx="71300">
                  <c:v>71300</c:v>
                </c:pt>
                <c:pt idx="71301">
                  <c:v>71301</c:v>
                </c:pt>
                <c:pt idx="71302">
                  <c:v>71302</c:v>
                </c:pt>
                <c:pt idx="71303">
                  <c:v>71303</c:v>
                </c:pt>
                <c:pt idx="71304">
                  <c:v>71304</c:v>
                </c:pt>
                <c:pt idx="71305">
                  <c:v>71305</c:v>
                </c:pt>
                <c:pt idx="71306">
                  <c:v>71306</c:v>
                </c:pt>
                <c:pt idx="71307">
                  <c:v>71307</c:v>
                </c:pt>
                <c:pt idx="71308">
                  <c:v>71308</c:v>
                </c:pt>
                <c:pt idx="71309">
                  <c:v>71309</c:v>
                </c:pt>
                <c:pt idx="71310">
                  <c:v>71310</c:v>
                </c:pt>
                <c:pt idx="71311">
                  <c:v>71311</c:v>
                </c:pt>
                <c:pt idx="71312">
                  <c:v>71312</c:v>
                </c:pt>
                <c:pt idx="71313">
                  <c:v>71313</c:v>
                </c:pt>
                <c:pt idx="71314">
                  <c:v>71314</c:v>
                </c:pt>
                <c:pt idx="71315">
                  <c:v>71315</c:v>
                </c:pt>
                <c:pt idx="71316">
                  <c:v>71316</c:v>
                </c:pt>
                <c:pt idx="71317">
                  <c:v>71317</c:v>
                </c:pt>
                <c:pt idx="71318">
                  <c:v>71318</c:v>
                </c:pt>
                <c:pt idx="71319">
                  <c:v>71319</c:v>
                </c:pt>
                <c:pt idx="71320">
                  <c:v>71320</c:v>
                </c:pt>
                <c:pt idx="71321">
                  <c:v>71321</c:v>
                </c:pt>
                <c:pt idx="71322">
                  <c:v>71322</c:v>
                </c:pt>
                <c:pt idx="71323">
                  <c:v>71323</c:v>
                </c:pt>
                <c:pt idx="71324">
                  <c:v>71324</c:v>
                </c:pt>
                <c:pt idx="71325">
                  <c:v>71325</c:v>
                </c:pt>
                <c:pt idx="71326">
                  <c:v>71326</c:v>
                </c:pt>
                <c:pt idx="71327">
                  <c:v>71327</c:v>
                </c:pt>
                <c:pt idx="71328">
                  <c:v>71328</c:v>
                </c:pt>
                <c:pt idx="71329">
                  <c:v>71329</c:v>
                </c:pt>
                <c:pt idx="71330">
                  <c:v>71330</c:v>
                </c:pt>
                <c:pt idx="71331">
                  <c:v>71331</c:v>
                </c:pt>
                <c:pt idx="71332">
                  <c:v>71332</c:v>
                </c:pt>
                <c:pt idx="71333">
                  <c:v>71333</c:v>
                </c:pt>
                <c:pt idx="71334">
                  <c:v>71334</c:v>
                </c:pt>
                <c:pt idx="71335">
                  <c:v>71335</c:v>
                </c:pt>
                <c:pt idx="71336">
                  <c:v>71336</c:v>
                </c:pt>
                <c:pt idx="71337">
                  <c:v>71337</c:v>
                </c:pt>
                <c:pt idx="71338">
                  <c:v>71338</c:v>
                </c:pt>
                <c:pt idx="71339">
                  <c:v>71339</c:v>
                </c:pt>
                <c:pt idx="71340">
                  <c:v>71340</c:v>
                </c:pt>
                <c:pt idx="71341">
                  <c:v>71341</c:v>
                </c:pt>
                <c:pt idx="71342">
                  <c:v>71342</c:v>
                </c:pt>
                <c:pt idx="71343">
                  <c:v>71343</c:v>
                </c:pt>
                <c:pt idx="71344">
                  <c:v>71344</c:v>
                </c:pt>
                <c:pt idx="71345">
                  <c:v>71345</c:v>
                </c:pt>
                <c:pt idx="71346">
                  <c:v>71346</c:v>
                </c:pt>
                <c:pt idx="71347">
                  <c:v>71347</c:v>
                </c:pt>
                <c:pt idx="71348">
                  <c:v>71348</c:v>
                </c:pt>
                <c:pt idx="71349">
                  <c:v>71349</c:v>
                </c:pt>
                <c:pt idx="71350">
                  <c:v>71350</c:v>
                </c:pt>
                <c:pt idx="71351">
                  <c:v>71351</c:v>
                </c:pt>
                <c:pt idx="71352">
                  <c:v>71352</c:v>
                </c:pt>
                <c:pt idx="71353">
                  <c:v>71353</c:v>
                </c:pt>
                <c:pt idx="71354">
                  <c:v>71354</c:v>
                </c:pt>
                <c:pt idx="71355">
                  <c:v>71355</c:v>
                </c:pt>
                <c:pt idx="71356">
                  <c:v>71356</c:v>
                </c:pt>
                <c:pt idx="71357">
                  <c:v>71357</c:v>
                </c:pt>
                <c:pt idx="71358">
                  <c:v>71358</c:v>
                </c:pt>
                <c:pt idx="71359">
                  <c:v>71359</c:v>
                </c:pt>
                <c:pt idx="71360">
                  <c:v>71360</c:v>
                </c:pt>
                <c:pt idx="71361">
                  <c:v>71361</c:v>
                </c:pt>
                <c:pt idx="71362">
                  <c:v>71362</c:v>
                </c:pt>
                <c:pt idx="71363">
                  <c:v>71363</c:v>
                </c:pt>
                <c:pt idx="71364">
                  <c:v>71364</c:v>
                </c:pt>
                <c:pt idx="71365">
                  <c:v>71365</c:v>
                </c:pt>
                <c:pt idx="71366">
                  <c:v>71366</c:v>
                </c:pt>
                <c:pt idx="71367">
                  <c:v>71367</c:v>
                </c:pt>
                <c:pt idx="71368">
                  <c:v>71368</c:v>
                </c:pt>
                <c:pt idx="71369">
                  <c:v>71369</c:v>
                </c:pt>
                <c:pt idx="71370">
                  <c:v>71370</c:v>
                </c:pt>
                <c:pt idx="71371">
                  <c:v>71371</c:v>
                </c:pt>
                <c:pt idx="71372">
                  <c:v>71372</c:v>
                </c:pt>
                <c:pt idx="71373">
                  <c:v>71373</c:v>
                </c:pt>
                <c:pt idx="71374">
                  <c:v>71374</c:v>
                </c:pt>
                <c:pt idx="71375">
                  <c:v>71375</c:v>
                </c:pt>
                <c:pt idx="71376">
                  <c:v>71376</c:v>
                </c:pt>
                <c:pt idx="71377">
                  <c:v>71377</c:v>
                </c:pt>
                <c:pt idx="71378">
                  <c:v>71378</c:v>
                </c:pt>
                <c:pt idx="71379">
                  <c:v>71379</c:v>
                </c:pt>
                <c:pt idx="71380">
                  <c:v>71380</c:v>
                </c:pt>
                <c:pt idx="71381">
                  <c:v>71381</c:v>
                </c:pt>
                <c:pt idx="71382">
                  <c:v>71382</c:v>
                </c:pt>
                <c:pt idx="71383">
                  <c:v>71383</c:v>
                </c:pt>
                <c:pt idx="71384">
                  <c:v>71384</c:v>
                </c:pt>
                <c:pt idx="71385">
                  <c:v>71385</c:v>
                </c:pt>
                <c:pt idx="71386">
                  <c:v>71386</c:v>
                </c:pt>
                <c:pt idx="71387">
                  <c:v>71387</c:v>
                </c:pt>
                <c:pt idx="71388">
                  <c:v>71388</c:v>
                </c:pt>
                <c:pt idx="71389">
                  <c:v>71389</c:v>
                </c:pt>
                <c:pt idx="71390">
                  <c:v>71390</c:v>
                </c:pt>
                <c:pt idx="71391">
                  <c:v>71391</c:v>
                </c:pt>
                <c:pt idx="71392">
                  <c:v>71392</c:v>
                </c:pt>
                <c:pt idx="71393">
                  <c:v>71393</c:v>
                </c:pt>
                <c:pt idx="71394">
                  <c:v>71394</c:v>
                </c:pt>
                <c:pt idx="71395">
                  <c:v>71395</c:v>
                </c:pt>
                <c:pt idx="71396">
                  <c:v>71396</c:v>
                </c:pt>
                <c:pt idx="71397">
                  <c:v>71397</c:v>
                </c:pt>
                <c:pt idx="71398">
                  <c:v>71398</c:v>
                </c:pt>
                <c:pt idx="71399">
                  <c:v>71399</c:v>
                </c:pt>
                <c:pt idx="71400">
                  <c:v>71400</c:v>
                </c:pt>
                <c:pt idx="71401">
                  <c:v>71401</c:v>
                </c:pt>
                <c:pt idx="71402">
                  <c:v>71402</c:v>
                </c:pt>
                <c:pt idx="71403">
                  <c:v>71403</c:v>
                </c:pt>
                <c:pt idx="71404">
                  <c:v>71404</c:v>
                </c:pt>
                <c:pt idx="71405">
                  <c:v>71405</c:v>
                </c:pt>
                <c:pt idx="71406">
                  <c:v>71406</c:v>
                </c:pt>
                <c:pt idx="71407">
                  <c:v>71407</c:v>
                </c:pt>
                <c:pt idx="71408">
                  <c:v>71408</c:v>
                </c:pt>
                <c:pt idx="71409">
                  <c:v>71409</c:v>
                </c:pt>
                <c:pt idx="71410">
                  <c:v>71410</c:v>
                </c:pt>
                <c:pt idx="71411">
                  <c:v>71411</c:v>
                </c:pt>
                <c:pt idx="71412">
                  <c:v>71412</c:v>
                </c:pt>
                <c:pt idx="71413">
                  <c:v>71413</c:v>
                </c:pt>
                <c:pt idx="71414">
                  <c:v>71414</c:v>
                </c:pt>
                <c:pt idx="71415">
                  <c:v>71415</c:v>
                </c:pt>
                <c:pt idx="71416">
                  <c:v>71416</c:v>
                </c:pt>
                <c:pt idx="71417">
                  <c:v>71417</c:v>
                </c:pt>
                <c:pt idx="71418">
                  <c:v>71418</c:v>
                </c:pt>
                <c:pt idx="71419">
                  <c:v>71419</c:v>
                </c:pt>
                <c:pt idx="71420">
                  <c:v>71420</c:v>
                </c:pt>
                <c:pt idx="71421">
                  <c:v>71421</c:v>
                </c:pt>
                <c:pt idx="71422">
                  <c:v>71422</c:v>
                </c:pt>
                <c:pt idx="71423">
                  <c:v>71423</c:v>
                </c:pt>
                <c:pt idx="71424">
                  <c:v>71424</c:v>
                </c:pt>
                <c:pt idx="71425">
                  <c:v>71425</c:v>
                </c:pt>
                <c:pt idx="71426">
                  <c:v>71426</c:v>
                </c:pt>
                <c:pt idx="71427">
                  <c:v>71427</c:v>
                </c:pt>
                <c:pt idx="71428">
                  <c:v>71428</c:v>
                </c:pt>
                <c:pt idx="71429">
                  <c:v>71429</c:v>
                </c:pt>
                <c:pt idx="71430">
                  <c:v>71430</c:v>
                </c:pt>
                <c:pt idx="71431">
                  <c:v>71431</c:v>
                </c:pt>
                <c:pt idx="71432">
                  <c:v>71432</c:v>
                </c:pt>
                <c:pt idx="71433">
                  <c:v>71433</c:v>
                </c:pt>
                <c:pt idx="71434">
                  <c:v>71434</c:v>
                </c:pt>
                <c:pt idx="71435">
                  <c:v>71435</c:v>
                </c:pt>
                <c:pt idx="71436">
                  <c:v>71436</c:v>
                </c:pt>
                <c:pt idx="71437">
                  <c:v>71437</c:v>
                </c:pt>
                <c:pt idx="71438">
                  <c:v>71438</c:v>
                </c:pt>
                <c:pt idx="71439">
                  <c:v>71439</c:v>
                </c:pt>
                <c:pt idx="71440">
                  <c:v>71440</c:v>
                </c:pt>
                <c:pt idx="71441">
                  <c:v>71441</c:v>
                </c:pt>
                <c:pt idx="71442">
                  <c:v>71442</c:v>
                </c:pt>
                <c:pt idx="71443">
                  <c:v>71443</c:v>
                </c:pt>
                <c:pt idx="71444">
                  <c:v>71444</c:v>
                </c:pt>
                <c:pt idx="71445">
                  <c:v>71445</c:v>
                </c:pt>
                <c:pt idx="71446">
                  <c:v>71446</c:v>
                </c:pt>
                <c:pt idx="71447">
                  <c:v>71447</c:v>
                </c:pt>
                <c:pt idx="71448">
                  <c:v>71448</c:v>
                </c:pt>
                <c:pt idx="71449">
                  <c:v>71449</c:v>
                </c:pt>
                <c:pt idx="71450">
                  <c:v>71450</c:v>
                </c:pt>
                <c:pt idx="71451">
                  <c:v>71451</c:v>
                </c:pt>
                <c:pt idx="71452">
                  <c:v>71452</c:v>
                </c:pt>
                <c:pt idx="71453">
                  <c:v>71453</c:v>
                </c:pt>
                <c:pt idx="71454">
                  <c:v>71454</c:v>
                </c:pt>
                <c:pt idx="71455">
                  <c:v>71455</c:v>
                </c:pt>
                <c:pt idx="71456">
                  <c:v>71456</c:v>
                </c:pt>
                <c:pt idx="71457">
                  <c:v>71457</c:v>
                </c:pt>
                <c:pt idx="71458">
                  <c:v>71458</c:v>
                </c:pt>
                <c:pt idx="71459">
                  <c:v>71459</c:v>
                </c:pt>
                <c:pt idx="71460">
                  <c:v>71460</c:v>
                </c:pt>
                <c:pt idx="71461">
                  <c:v>71461</c:v>
                </c:pt>
                <c:pt idx="71462">
                  <c:v>71462</c:v>
                </c:pt>
                <c:pt idx="71463">
                  <c:v>71463</c:v>
                </c:pt>
                <c:pt idx="71464">
                  <c:v>71464</c:v>
                </c:pt>
                <c:pt idx="71465">
                  <c:v>71465</c:v>
                </c:pt>
                <c:pt idx="71466">
                  <c:v>71466</c:v>
                </c:pt>
                <c:pt idx="71467">
                  <c:v>71467</c:v>
                </c:pt>
                <c:pt idx="71468">
                  <c:v>71468</c:v>
                </c:pt>
                <c:pt idx="71469">
                  <c:v>71469</c:v>
                </c:pt>
                <c:pt idx="71470">
                  <c:v>71470</c:v>
                </c:pt>
                <c:pt idx="71471">
                  <c:v>71471</c:v>
                </c:pt>
                <c:pt idx="71472">
                  <c:v>71472</c:v>
                </c:pt>
                <c:pt idx="71473">
                  <c:v>71473</c:v>
                </c:pt>
                <c:pt idx="71474">
                  <c:v>71474</c:v>
                </c:pt>
                <c:pt idx="71475">
                  <c:v>71475</c:v>
                </c:pt>
                <c:pt idx="71476">
                  <c:v>71476</c:v>
                </c:pt>
                <c:pt idx="71477">
                  <c:v>71477</c:v>
                </c:pt>
                <c:pt idx="71478">
                  <c:v>71478</c:v>
                </c:pt>
                <c:pt idx="71479">
                  <c:v>71479</c:v>
                </c:pt>
                <c:pt idx="71480">
                  <c:v>71480</c:v>
                </c:pt>
                <c:pt idx="71481">
                  <c:v>71481</c:v>
                </c:pt>
                <c:pt idx="71482">
                  <c:v>71482</c:v>
                </c:pt>
                <c:pt idx="71483">
                  <c:v>71483</c:v>
                </c:pt>
                <c:pt idx="71484">
                  <c:v>71484</c:v>
                </c:pt>
                <c:pt idx="71485">
                  <c:v>71485</c:v>
                </c:pt>
                <c:pt idx="71486">
                  <c:v>71486</c:v>
                </c:pt>
                <c:pt idx="71487">
                  <c:v>71487</c:v>
                </c:pt>
                <c:pt idx="71488">
                  <c:v>71488</c:v>
                </c:pt>
                <c:pt idx="71489">
                  <c:v>71489</c:v>
                </c:pt>
                <c:pt idx="71490">
                  <c:v>71490</c:v>
                </c:pt>
                <c:pt idx="71491">
                  <c:v>71491</c:v>
                </c:pt>
                <c:pt idx="71492">
                  <c:v>71492</c:v>
                </c:pt>
                <c:pt idx="71493">
                  <c:v>71493</c:v>
                </c:pt>
                <c:pt idx="71494">
                  <c:v>71494</c:v>
                </c:pt>
                <c:pt idx="71495">
                  <c:v>71495</c:v>
                </c:pt>
                <c:pt idx="71496">
                  <c:v>71496</c:v>
                </c:pt>
                <c:pt idx="71497">
                  <c:v>71497</c:v>
                </c:pt>
                <c:pt idx="71498">
                  <c:v>71498</c:v>
                </c:pt>
                <c:pt idx="71499">
                  <c:v>71499</c:v>
                </c:pt>
                <c:pt idx="71500">
                  <c:v>71500</c:v>
                </c:pt>
                <c:pt idx="71501">
                  <c:v>71501</c:v>
                </c:pt>
                <c:pt idx="71502">
                  <c:v>71502</c:v>
                </c:pt>
                <c:pt idx="71503">
                  <c:v>71503</c:v>
                </c:pt>
                <c:pt idx="71504">
                  <c:v>71504</c:v>
                </c:pt>
                <c:pt idx="71505">
                  <c:v>71505</c:v>
                </c:pt>
                <c:pt idx="71506">
                  <c:v>71506</c:v>
                </c:pt>
                <c:pt idx="71507">
                  <c:v>71507</c:v>
                </c:pt>
                <c:pt idx="71508">
                  <c:v>71508</c:v>
                </c:pt>
                <c:pt idx="71509">
                  <c:v>71509</c:v>
                </c:pt>
                <c:pt idx="71510">
                  <c:v>71510</c:v>
                </c:pt>
                <c:pt idx="71511">
                  <c:v>71511</c:v>
                </c:pt>
                <c:pt idx="71512">
                  <c:v>71512</c:v>
                </c:pt>
                <c:pt idx="71513">
                  <c:v>71513</c:v>
                </c:pt>
                <c:pt idx="71514">
                  <c:v>71514</c:v>
                </c:pt>
                <c:pt idx="71515">
                  <c:v>71515</c:v>
                </c:pt>
                <c:pt idx="71516">
                  <c:v>71516</c:v>
                </c:pt>
                <c:pt idx="71517">
                  <c:v>71517</c:v>
                </c:pt>
                <c:pt idx="71518">
                  <c:v>71518</c:v>
                </c:pt>
                <c:pt idx="71519">
                  <c:v>71519</c:v>
                </c:pt>
                <c:pt idx="71520">
                  <c:v>71520</c:v>
                </c:pt>
                <c:pt idx="71521">
                  <c:v>71521</c:v>
                </c:pt>
                <c:pt idx="71522">
                  <c:v>71522</c:v>
                </c:pt>
                <c:pt idx="71523">
                  <c:v>71523</c:v>
                </c:pt>
                <c:pt idx="71524">
                  <c:v>71524</c:v>
                </c:pt>
                <c:pt idx="71525">
                  <c:v>71525</c:v>
                </c:pt>
                <c:pt idx="71526">
                  <c:v>71526</c:v>
                </c:pt>
                <c:pt idx="71527">
                  <c:v>71527</c:v>
                </c:pt>
                <c:pt idx="71528">
                  <c:v>71528</c:v>
                </c:pt>
                <c:pt idx="71529">
                  <c:v>71529</c:v>
                </c:pt>
                <c:pt idx="71530">
                  <c:v>71530</c:v>
                </c:pt>
                <c:pt idx="71531">
                  <c:v>71531</c:v>
                </c:pt>
                <c:pt idx="71532">
                  <c:v>71532</c:v>
                </c:pt>
                <c:pt idx="71533">
                  <c:v>71533</c:v>
                </c:pt>
                <c:pt idx="71534">
                  <c:v>71534</c:v>
                </c:pt>
                <c:pt idx="71535">
                  <c:v>71535</c:v>
                </c:pt>
                <c:pt idx="71536">
                  <c:v>71536</c:v>
                </c:pt>
                <c:pt idx="71537">
                  <c:v>71537</c:v>
                </c:pt>
                <c:pt idx="71538">
                  <c:v>71538</c:v>
                </c:pt>
                <c:pt idx="71539">
                  <c:v>71539</c:v>
                </c:pt>
                <c:pt idx="71540">
                  <c:v>71540</c:v>
                </c:pt>
                <c:pt idx="71541">
                  <c:v>71541</c:v>
                </c:pt>
                <c:pt idx="71542">
                  <c:v>71542</c:v>
                </c:pt>
                <c:pt idx="71543">
                  <c:v>71543</c:v>
                </c:pt>
                <c:pt idx="71544">
                  <c:v>71544</c:v>
                </c:pt>
                <c:pt idx="71545">
                  <c:v>71545</c:v>
                </c:pt>
                <c:pt idx="71546">
                  <c:v>71546</c:v>
                </c:pt>
                <c:pt idx="71547">
                  <c:v>71547</c:v>
                </c:pt>
                <c:pt idx="71548">
                  <c:v>71548</c:v>
                </c:pt>
                <c:pt idx="71549">
                  <c:v>71549</c:v>
                </c:pt>
                <c:pt idx="71550">
                  <c:v>71550</c:v>
                </c:pt>
                <c:pt idx="71551">
                  <c:v>71551</c:v>
                </c:pt>
                <c:pt idx="71552">
                  <c:v>71552</c:v>
                </c:pt>
                <c:pt idx="71553">
                  <c:v>71553</c:v>
                </c:pt>
                <c:pt idx="71554">
                  <c:v>71554</c:v>
                </c:pt>
                <c:pt idx="71555">
                  <c:v>71555</c:v>
                </c:pt>
                <c:pt idx="71556">
                  <c:v>71556</c:v>
                </c:pt>
                <c:pt idx="71557">
                  <c:v>71557</c:v>
                </c:pt>
                <c:pt idx="71558">
                  <c:v>71558</c:v>
                </c:pt>
                <c:pt idx="71559">
                  <c:v>71559</c:v>
                </c:pt>
                <c:pt idx="71560">
                  <c:v>71560</c:v>
                </c:pt>
                <c:pt idx="71561">
                  <c:v>71561</c:v>
                </c:pt>
                <c:pt idx="71562">
                  <c:v>71562</c:v>
                </c:pt>
                <c:pt idx="71563">
                  <c:v>71563</c:v>
                </c:pt>
                <c:pt idx="71564">
                  <c:v>71564</c:v>
                </c:pt>
                <c:pt idx="71565">
                  <c:v>71565</c:v>
                </c:pt>
                <c:pt idx="71566">
                  <c:v>71566</c:v>
                </c:pt>
                <c:pt idx="71567">
                  <c:v>71567</c:v>
                </c:pt>
                <c:pt idx="71568">
                  <c:v>71568</c:v>
                </c:pt>
                <c:pt idx="71569">
                  <c:v>71569</c:v>
                </c:pt>
                <c:pt idx="71570">
                  <c:v>71570</c:v>
                </c:pt>
                <c:pt idx="71571">
                  <c:v>71571</c:v>
                </c:pt>
                <c:pt idx="71572">
                  <c:v>71572</c:v>
                </c:pt>
                <c:pt idx="71573">
                  <c:v>71573</c:v>
                </c:pt>
                <c:pt idx="71574">
                  <c:v>71574</c:v>
                </c:pt>
                <c:pt idx="71575">
                  <c:v>71575</c:v>
                </c:pt>
                <c:pt idx="71576">
                  <c:v>71576</c:v>
                </c:pt>
                <c:pt idx="71577">
                  <c:v>71577</c:v>
                </c:pt>
                <c:pt idx="71578">
                  <c:v>71578</c:v>
                </c:pt>
                <c:pt idx="71579">
                  <c:v>71579</c:v>
                </c:pt>
                <c:pt idx="71580">
                  <c:v>71580</c:v>
                </c:pt>
                <c:pt idx="71581">
                  <c:v>71581</c:v>
                </c:pt>
                <c:pt idx="71582">
                  <c:v>71582</c:v>
                </c:pt>
                <c:pt idx="71583">
                  <c:v>71583</c:v>
                </c:pt>
                <c:pt idx="71584">
                  <c:v>71584</c:v>
                </c:pt>
                <c:pt idx="71585">
                  <c:v>71585</c:v>
                </c:pt>
                <c:pt idx="71586">
                  <c:v>71586</c:v>
                </c:pt>
                <c:pt idx="71587">
                  <c:v>71587</c:v>
                </c:pt>
                <c:pt idx="71588">
                  <c:v>71588</c:v>
                </c:pt>
                <c:pt idx="71589">
                  <c:v>71589</c:v>
                </c:pt>
                <c:pt idx="71590">
                  <c:v>71590</c:v>
                </c:pt>
                <c:pt idx="71591">
                  <c:v>71591</c:v>
                </c:pt>
                <c:pt idx="71592">
                  <c:v>71592</c:v>
                </c:pt>
                <c:pt idx="71593">
                  <c:v>71593</c:v>
                </c:pt>
                <c:pt idx="71594">
                  <c:v>71594</c:v>
                </c:pt>
                <c:pt idx="71595">
                  <c:v>71595</c:v>
                </c:pt>
                <c:pt idx="71596">
                  <c:v>71596</c:v>
                </c:pt>
                <c:pt idx="71597">
                  <c:v>71597</c:v>
                </c:pt>
                <c:pt idx="71598">
                  <c:v>71598</c:v>
                </c:pt>
                <c:pt idx="71599">
                  <c:v>71599</c:v>
                </c:pt>
                <c:pt idx="71600">
                  <c:v>71600</c:v>
                </c:pt>
                <c:pt idx="71601">
                  <c:v>71601</c:v>
                </c:pt>
                <c:pt idx="71602">
                  <c:v>71602</c:v>
                </c:pt>
                <c:pt idx="71603">
                  <c:v>71603</c:v>
                </c:pt>
                <c:pt idx="71604">
                  <c:v>71604</c:v>
                </c:pt>
                <c:pt idx="71605">
                  <c:v>71605</c:v>
                </c:pt>
                <c:pt idx="71606">
                  <c:v>71606</c:v>
                </c:pt>
                <c:pt idx="71607">
                  <c:v>71607</c:v>
                </c:pt>
                <c:pt idx="71608">
                  <c:v>71608</c:v>
                </c:pt>
                <c:pt idx="71609">
                  <c:v>71609</c:v>
                </c:pt>
                <c:pt idx="71610">
                  <c:v>71610</c:v>
                </c:pt>
                <c:pt idx="71611">
                  <c:v>71611</c:v>
                </c:pt>
                <c:pt idx="71612">
                  <c:v>71612</c:v>
                </c:pt>
                <c:pt idx="71613">
                  <c:v>71613</c:v>
                </c:pt>
                <c:pt idx="71614">
                  <c:v>71614</c:v>
                </c:pt>
                <c:pt idx="71615">
                  <c:v>71615</c:v>
                </c:pt>
                <c:pt idx="71616">
                  <c:v>71616</c:v>
                </c:pt>
                <c:pt idx="71617">
                  <c:v>71617</c:v>
                </c:pt>
                <c:pt idx="71618">
                  <c:v>71618</c:v>
                </c:pt>
                <c:pt idx="71619">
                  <c:v>71619</c:v>
                </c:pt>
                <c:pt idx="71620">
                  <c:v>71620</c:v>
                </c:pt>
                <c:pt idx="71621">
                  <c:v>71621</c:v>
                </c:pt>
                <c:pt idx="71622">
                  <c:v>71622</c:v>
                </c:pt>
                <c:pt idx="71623">
                  <c:v>71623</c:v>
                </c:pt>
                <c:pt idx="71624">
                  <c:v>71624</c:v>
                </c:pt>
                <c:pt idx="71625">
                  <c:v>71625</c:v>
                </c:pt>
                <c:pt idx="71626">
                  <c:v>71626</c:v>
                </c:pt>
                <c:pt idx="71627">
                  <c:v>71627</c:v>
                </c:pt>
                <c:pt idx="71628">
                  <c:v>71628</c:v>
                </c:pt>
                <c:pt idx="71629">
                  <c:v>71629</c:v>
                </c:pt>
                <c:pt idx="71630">
                  <c:v>71630</c:v>
                </c:pt>
                <c:pt idx="71631">
                  <c:v>71631</c:v>
                </c:pt>
                <c:pt idx="71632">
                  <c:v>71632</c:v>
                </c:pt>
                <c:pt idx="71633">
                  <c:v>71633</c:v>
                </c:pt>
                <c:pt idx="71634">
                  <c:v>71634</c:v>
                </c:pt>
                <c:pt idx="71635">
                  <c:v>71635</c:v>
                </c:pt>
                <c:pt idx="71636">
                  <c:v>71636</c:v>
                </c:pt>
                <c:pt idx="71637">
                  <c:v>71637</c:v>
                </c:pt>
                <c:pt idx="71638">
                  <c:v>71638</c:v>
                </c:pt>
                <c:pt idx="71639">
                  <c:v>71639</c:v>
                </c:pt>
                <c:pt idx="71640">
                  <c:v>71640</c:v>
                </c:pt>
                <c:pt idx="71641">
                  <c:v>71641</c:v>
                </c:pt>
                <c:pt idx="71642">
                  <c:v>71642</c:v>
                </c:pt>
                <c:pt idx="71643">
                  <c:v>71643</c:v>
                </c:pt>
                <c:pt idx="71644">
                  <c:v>71644</c:v>
                </c:pt>
                <c:pt idx="71645">
                  <c:v>71645</c:v>
                </c:pt>
                <c:pt idx="71646">
                  <c:v>71646</c:v>
                </c:pt>
                <c:pt idx="71647">
                  <c:v>71647</c:v>
                </c:pt>
                <c:pt idx="71648">
                  <c:v>71648</c:v>
                </c:pt>
                <c:pt idx="71649">
                  <c:v>71649</c:v>
                </c:pt>
                <c:pt idx="71650">
                  <c:v>71650</c:v>
                </c:pt>
                <c:pt idx="71651">
                  <c:v>71651</c:v>
                </c:pt>
                <c:pt idx="71652">
                  <c:v>71652</c:v>
                </c:pt>
                <c:pt idx="71653">
                  <c:v>71653</c:v>
                </c:pt>
                <c:pt idx="71654">
                  <c:v>71654</c:v>
                </c:pt>
                <c:pt idx="71655">
                  <c:v>71655</c:v>
                </c:pt>
                <c:pt idx="71656">
                  <c:v>71656</c:v>
                </c:pt>
                <c:pt idx="71657">
                  <c:v>71657</c:v>
                </c:pt>
                <c:pt idx="71658">
                  <c:v>71658</c:v>
                </c:pt>
                <c:pt idx="71659">
                  <c:v>71659</c:v>
                </c:pt>
                <c:pt idx="71660">
                  <c:v>71660</c:v>
                </c:pt>
                <c:pt idx="71661">
                  <c:v>71661</c:v>
                </c:pt>
                <c:pt idx="71662">
                  <c:v>71662</c:v>
                </c:pt>
                <c:pt idx="71663">
                  <c:v>71663</c:v>
                </c:pt>
                <c:pt idx="71664">
                  <c:v>71664</c:v>
                </c:pt>
                <c:pt idx="71665">
                  <c:v>71665</c:v>
                </c:pt>
                <c:pt idx="71666">
                  <c:v>71666</c:v>
                </c:pt>
                <c:pt idx="71667">
                  <c:v>71667</c:v>
                </c:pt>
                <c:pt idx="71668">
                  <c:v>71668</c:v>
                </c:pt>
                <c:pt idx="71669">
                  <c:v>71669</c:v>
                </c:pt>
                <c:pt idx="71670">
                  <c:v>71670</c:v>
                </c:pt>
                <c:pt idx="71671">
                  <c:v>71671</c:v>
                </c:pt>
                <c:pt idx="71672">
                  <c:v>71672</c:v>
                </c:pt>
                <c:pt idx="71673">
                  <c:v>71673</c:v>
                </c:pt>
                <c:pt idx="71674">
                  <c:v>71674</c:v>
                </c:pt>
                <c:pt idx="71675">
                  <c:v>71675</c:v>
                </c:pt>
                <c:pt idx="71676">
                  <c:v>71676</c:v>
                </c:pt>
                <c:pt idx="71677">
                  <c:v>71677</c:v>
                </c:pt>
                <c:pt idx="71678">
                  <c:v>71678</c:v>
                </c:pt>
                <c:pt idx="71679">
                  <c:v>71679</c:v>
                </c:pt>
                <c:pt idx="71680">
                  <c:v>71680</c:v>
                </c:pt>
                <c:pt idx="71681">
                  <c:v>71681</c:v>
                </c:pt>
                <c:pt idx="71682">
                  <c:v>71682</c:v>
                </c:pt>
                <c:pt idx="71683">
                  <c:v>71683</c:v>
                </c:pt>
                <c:pt idx="71684">
                  <c:v>71684</c:v>
                </c:pt>
                <c:pt idx="71685">
                  <c:v>71685</c:v>
                </c:pt>
                <c:pt idx="71686">
                  <c:v>71686</c:v>
                </c:pt>
                <c:pt idx="71687">
                  <c:v>71687</c:v>
                </c:pt>
                <c:pt idx="71688">
                  <c:v>71688</c:v>
                </c:pt>
                <c:pt idx="71689">
                  <c:v>71689</c:v>
                </c:pt>
                <c:pt idx="71690">
                  <c:v>71690</c:v>
                </c:pt>
                <c:pt idx="71691">
                  <c:v>71691</c:v>
                </c:pt>
                <c:pt idx="71692">
                  <c:v>71692</c:v>
                </c:pt>
                <c:pt idx="71693">
                  <c:v>71693</c:v>
                </c:pt>
                <c:pt idx="71694">
                  <c:v>71694</c:v>
                </c:pt>
                <c:pt idx="71695">
                  <c:v>71695</c:v>
                </c:pt>
                <c:pt idx="71696">
                  <c:v>71696</c:v>
                </c:pt>
                <c:pt idx="71697">
                  <c:v>71697</c:v>
                </c:pt>
                <c:pt idx="71698">
                  <c:v>71698</c:v>
                </c:pt>
                <c:pt idx="71699">
                  <c:v>71699</c:v>
                </c:pt>
                <c:pt idx="71700">
                  <c:v>71700</c:v>
                </c:pt>
                <c:pt idx="71701">
                  <c:v>71701</c:v>
                </c:pt>
                <c:pt idx="71702">
                  <c:v>71702</c:v>
                </c:pt>
                <c:pt idx="71703">
                  <c:v>71703</c:v>
                </c:pt>
                <c:pt idx="71704">
                  <c:v>71704</c:v>
                </c:pt>
                <c:pt idx="71705">
                  <c:v>71705</c:v>
                </c:pt>
                <c:pt idx="71706">
                  <c:v>71706</c:v>
                </c:pt>
                <c:pt idx="71707">
                  <c:v>71707</c:v>
                </c:pt>
                <c:pt idx="71708">
                  <c:v>71708</c:v>
                </c:pt>
                <c:pt idx="71709">
                  <c:v>71709</c:v>
                </c:pt>
                <c:pt idx="71710">
                  <c:v>71710</c:v>
                </c:pt>
                <c:pt idx="71711">
                  <c:v>71711</c:v>
                </c:pt>
                <c:pt idx="71712">
                  <c:v>71712</c:v>
                </c:pt>
                <c:pt idx="71713">
                  <c:v>71713</c:v>
                </c:pt>
                <c:pt idx="71714">
                  <c:v>71714</c:v>
                </c:pt>
                <c:pt idx="71715">
                  <c:v>71715</c:v>
                </c:pt>
                <c:pt idx="71716">
                  <c:v>71716</c:v>
                </c:pt>
                <c:pt idx="71717">
                  <c:v>71717</c:v>
                </c:pt>
                <c:pt idx="71718">
                  <c:v>71718</c:v>
                </c:pt>
                <c:pt idx="71719">
                  <c:v>71719</c:v>
                </c:pt>
                <c:pt idx="71720">
                  <c:v>71720</c:v>
                </c:pt>
                <c:pt idx="71721">
                  <c:v>71721</c:v>
                </c:pt>
                <c:pt idx="71722">
                  <c:v>71722</c:v>
                </c:pt>
                <c:pt idx="71723">
                  <c:v>71723</c:v>
                </c:pt>
                <c:pt idx="71724">
                  <c:v>71724</c:v>
                </c:pt>
                <c:pt idx="71725">
                  <c:v>71725</c:v>
                </c:pt>
                <c:pt idx="71726">
                  <c:v>71726</c:v>
                </c:pt>
                <c:pt idx="71727">
                  <c:v>71727</c:v>
                </c:pt>
                <c:pt idx="71728">
                  <c:v>71728</c:v>
                </c:pt>
                <c:pt idx="71729">
                  <c:v>71729</c:v>
                </c:pt>
                <c:pt idx="71730">
                  <c:v>71730</c:v>
                </c:pt>
                <c:pt idx="71731">
                  <c:v>71731</c:v>
                </c:pt>
                <c:pt idx="71732">
                  <c:v>71732</c:v>
                </c:pt>
                <c:pt idx="71733">
                  <c:v>71733</c:v>
                </c:pt>
                <c:pt idx="71734">
                  <c:v>71734</c:v>
                </c:pt>
                <c:pt idx="71735">
                  <c:v>71735</c:v>
                </c:pt>
                <c:pt idx="71736">
                  <c:v>71736</c:v>
                </c:pt>
                <c:pt idx="71737">
                  <c:v>71737</c:v>
                </c:pt>
                <c:pt idx="71738">
                  <c:v>71738</c:v>
                </c:pt>
                <c:pt idx="71739">
                  <c:v>71739</c:v>
                </c:pt>
                <c:pt idx="71740">
                  <c:v>71740</c:v>
                </c:pt>
                <c:pt idx="71741">
                  <c:v>71741</c:v>
                </c:pt>
                <c:pt idx="71742">
                  <c:v>71742</c:v>
                </c:pt>
                <c:pt idx="71743">
                  <c:v>71743</c:v>
                </c:pt>
                <c:pt idx="71744">
                  <c:v>71744</c:v>
                </c:pt>
                <c:pt idx="71745">
                  <c:v>71745</c:v>
                </c:pt>
                <c:pt idx="71746">
                  <c:v>71746</c:v>
                </c:pt>
                <c:pt idx="71747">
                  <c:v>71747</c:v>
                </c:pt>
                <c:pt idx="71748">
                  <c:v>71748</c:v>
                </c:pt>
                <c:pt idx="71749">
                  <c:v>71749</c:v>
                </c:pt>
                <c:pt idx="71750">
                  <c:v>71750</c:v>
                </c:pt>
                <c:pt idx="71751">
                  <c:v>71751</c:v>
                </c:pt>
                <c:pt idx="71752">
                  <c:v>71752</c:v>
                </c:pt>
                <c:pt idx="71753">
                  <c:v>71753</c:v>
                </c:pt>
                <c:pt idx="71754">
                  <c:v>71754</c:v>
                </c:pt>
                <c:pt idx="71755">
                  <c:v>71755</c:v>
                </c:pt>
                <c:pt idx="71756">
                  <c:v>71756</c:v>
                </c:pt>
                <c:pt idx="71757">
                  <c:v>71757</c:v>
                </c:pt>
                <c:pt idx="71758">
                  <c:v>71758</c:v>
                </c:pt>
                <c:pt idx="71759">
                  <c:v>71759</c:v>
                </c:pt>
                <c:pt idx="71760">
                  <c:v>71760</c:v>
                </c:pt>
                <c:pt idx="71761">
                  <c:v>71761</c:v>
                </c:pt>
                <c:pt idx="71762">
                  <c:v>71762</c:v>
                </c:pt>
                <c:pt idx="71763">
                  <c:v>71763</c:v>
                </c:pt>
                <c:pt idx="71764">
                  <c:v>71764</c:v>
                </c:pt>
                <c:pt idx="71765">
                  <c:v>71765</c:v>
                </c:pt>
                <c:pt idx="71766">
                  <c:v>71766</c:v>
                </c:pt>
                <c:pt idx="71767">
                  <c:v>71767</c:v>
                </c:pt>
                <c:pt idx="71768">
                  <c:v>71768</c:v>
                </c:pt>
                <c:pt idx="71769">
                  <c:v>71769</c:v>
                </c:pt>
                <c:pt idx="71770">
                  <c:v>71770</c:v>
                </c:pt>
                <c:pt idx="71771">
                  <c:v>71771</c:v>
                </c:pt>
                <c:pt idx="71772">
                  <c:v>71772</c:v>
                </c:pt>
                <c:pt idx="71773">
                  <c:v>71773</c:v>
                </c:pt>
                <c:pt idx="71774">
                  <c:v>71774</c:v>
                </c:pt>
                <c:pt idx="71775">
                  <c:v>71775</c:v>
                </c:pt>
                <c:pt idx="71776">
                  <c:v>71776</c:v>
                </c:pt>
                <c:pt idx="71777">
                  <c:v>71777</c:v>
                </c:pt>
                <c:pt idx="71778">
                  <c:v>71778</c:v>
                </c:pt>
                <c:pt idx="71779">
                  <c:v>71779</c:v>
                </c:pt>
                <c:pt idx="71780">
                  <c:v>71780</c:v>
                </c:pt>
                <c:pt idx="71781">
                  <c:v>71781</c:v>
                </c:pt>
                <c:pt idx="71782">
                  <c:v>71782</c:v>
                </c:pt>
                <c:pt idx="71783">
                  <c:v>71783</c:v>
                </c:pt>
                <c:pt idx="71784">
                  <c:v>71784</c:v>
                </c:pt>
                <c:pt idx="71785">
                  <c:v>71785</c:v>
                </c:pt>
                <c:pt idx="71786">
                  <c:v>71786</c:v>
                </c:pt>
                <c:pt idx="71787">
                  <c:v>71787</c:v>
                </c:pt>
                <c:pt idx="71788">
                  <c:v>71788</c:v>
                </c:pt>
                <c:pt idx="71789">
                  <c:v>71789</c:v>
                </c:pt>
                <c:pt idx="71790">
                  <c:v>71790</c:v>
                </c:pt>
                <c:pt idx="71791">
                  <c:v>71791</c:v>
                </c:pt>
                <c:pt idx="71792">
                  <c:v>71792</c:v>
                </c:pt>
                <c:pt idx="71793">
                  <c:v>71793</c:v>
                </c:pt>
                <c:pt idx="71794">
                  <c:v>71794</c:v>
                </c:pt>
                <c:pt idx="71795">
                  <c:v>71795</c:v>
                </c:pt>
                <c:pt idx="71796">
                  <c:v>71796</c:v>
                </c:pt>
                <c:pt idx="71797">
                  <c:v>71797</c:v>
                </c:pt>
                <c:pt idx="71798">
                  <c:v>71798</c:v>
                </c:pt>
                <c:pt idx="71799">
                  <c:v>71799</c:v>
                </c:pt>
                <c:pt idx="71800">
                  <c:v>71800</c:v>
                </c:pt>
                <c:pt idx="71801">
                  <c:v>71801</c:v>
                </c:pt>
                <c:pt idx="71802">
                  <c:v>71802</c:v>
                </c:pt>
                <c:pt idx="71803">
                  <c:v>71803</c:v>
                </c:pt>
                <c:pt idx="71804">
                  <c:v>71804</c:v>
                </c:pt>
                <c:pt idx="71805">
                  <c:v>71805</c:v>
                </c:pt>
                <c:pt idx="71806">
                  <c:v>71806</c:v>
                </c:pt>
                <c:pt idx="71807">
                  <c:v>71807</c:v>
                </c:pt>
                <c:pt idx="71808">
                  <c:v>71808</c:v>
                </c:pt>
                <c:pt idx="71809">
                  <c:v>71809</c:v>
                </c:pt>
                <c:pt idx="71810">
                  <c:v>71810</c:v>
                </c:pt>
                <c:pt idx="71811">
                  <c:v>71811</c:v>
                </c:pt>
                <c:pt idx="71812">
                  <c:v>71812</c:v>
                </c:pt>
                <c:pt idx="71813">
                  <c:v>71813</c:v>
                </c:pt>
                <c:pt idx="71814">
                  <c:v>71814</c:v>
                </c:pt>
                <c:pt idx="71815">
                  <c:v>71815</c:v>
                </c:pt>
                <c:pt idx="71816">
                  <c:v>71816</c:v>
                </c:pt>
                <c:pt idx="71817">
                  <c:v>71817</c:v>
                </c:pt>
                <c:pt idx="71818">
                  <c:v>71818</c:v>
                </c:pt>
                <c:pt idx="71819">
                  <c:v>71819</c:v>
                </c:pt>
                <c:pt idx="71820">
                  <c:v>71820</c:v>
                </c:pt>
                <c:pt idx="71821">
                  <c:v>71821</c:v>
                </c:pt>
                <c:pt idx="71822">
                  <c:v>71822</c:v>
                </c:pt>
                <c:pt idx="71823">
                  <c:v>71823</c:v>
                </c:pt>
                <c:pt idx="71824">
                  <c:v>71824</c:v>
                </c:pt>
                <c:pt idx="71825">
                  <c:v>71825</c:v>
                </c:pt>
                <c:pt idx="71826">
                  <c:v>71826</c:v>
                </c:pt>
                <c:pt idx="71827">
                  <c:v>71827</c:v>
                </c:pt>
                <c:pt idx="71828">
                  <c:v>71828</c:v>
                </c:pt>
                <c:pt idx="71829">
                  <c:v>71829</c:v>
                </c:pt>
                <c:pt idx="71830">
                  <c:v>71830</c:v>
                </c:pt>
                <c:pt idx="71831">
                  <c:v>71831</c:v>
                </c:pt>
                <c:pt idx="71832">
                  <c:v>71832</c:v>
                </c:pt>
                <c:pt idx="71833">
                  <c:v>71833</c:v>
                </c:pt>
                <c:pt idx="71834">
                  <c:v>71834</c:v>
                </c:pt>
                <c:pt idx="71835">
                  <c:v>71835</c:v>
                </c:pt>
                <c:pt idx="71836">
                  <c:v>71836</c:v>
                </c:pt>
                <c:pt idx="71837">
                  <c:v>71837</c:v>
                </c:pt>
                <c:pt idx="71838">
                  <c:v>71838</c:v>
                </c:pt>
                <c:pt idx="71839">
                  <c:v>71839</c:v>
                </c:pt>
                <c:pt idx="71840">
                  <c:v>71840</c:v>
                </c:pt>
                <c:pt idx="71841">
                  <c:v>71841</c:v>
                </c:pt>
                <c:pt idx="71842">
                  <c:v>71842</c:v>
                </c:pt>
                <c:pt idx="71843">
                  <c:v>71843</c:v>
                </c:pt>
                <c:pt idx="71844">
                  <c:v>71844</c:v>
                </c:pt>
                <c:pt idx="71845">
                  <c:v>71845</c:v>
                </c:pt>
                <c:pt idx="71846">
                  <c:v>71846</c:v>
                </c:pt>
                <c:pt idx="71847">
                  <c:v>71847</c:v>
                </c:pt>
                <c:pt idx="71848">
                  <c:v>71848</c:v>
                </c:pt>
                <c:pt idx="71849">
                  <c:v>71849</c:v>
                </c:pt>
                <c:pt idx="71850">
                  <c:v>71850</c:v>
                </c:pt>
                <c:pt idx="71851">
                  <c:v>71851</c:v>
                </c:pt>
                <c:pt idx="71852">
                  <c:v>71852</c:v>
                </c:pt>
                <c:pt idx="71853">
                  <c:v>71853</c:v>
                </c:pt>
                <c:pt idx="71854">
                  <c:v>71854</c:v>
                </c:pt>
                <c:pt idx="71855">
                  <c:v>71855</c:v>
                </c:pt>
                <c:pt idx="71856">
                  <c:v>71856</c:v>
                </c:pt>
                <c:pt idx="71857">
                  <c:v>71857</c:v>
                </c:pt>
                <c:pt idx="71858">
                  <c:v>71858</c:v>
                </c:pt>
                <c:pt idx="71859">
                  <c:v>71859</c:v>
                </c:pt>
                <c:pt idx="71860">
                  <c:v>71860</c:v>
                </c:pt>
                <c:pt idx="71861">
                  <c:v>71861</c:v>
                </c:pt>
                <c:pt idx="71862">
                  <c:v>71862</c:v>
                </c:pt>
                <c:pt idx="71863">
                  <c:v>71863</c:v>
                </c:pt>
                <c:pt idx="71864">
                  <c:v>71864</c:v>
                </c:pt>
                <c:pt idx="71865">
                  <c:v>71865</c:v>
                </c:pt>
                <c:pt idx="71866">
                  <c:v>71866</c:v>
                </c:pt>
                <c:pt idx="71867">
                  <c:v>71867</c:v>
                </c:pt>
                <c:pt idx="71868">
                  <c:v>71868</c:v>
                </c:pt>
                <c:pt idx="71869">
                  <c:v>71869</c:v>
                </c:pt>
                <c:pt idx="71870">
                  <c:v>71870</c:v>
                </c:pt>
                <c:pt idx="71871">
                  <c:v>71871</c:v>
                </c:pt>
                <c:pt idx="71872">
                  <c:v>71872</c:v>
                </c:pt>
                <c:pt idx="71873">
                  <c:v>71873</c:v>
                </c:pt>
                <c:pt idx="71874">
                  <c:v>71874</c:v>
                </c:pt>
                <c:pt idx="71875">
                  <c:v>71875</c:v>
                </c:pt>
                <c:pt idx="71876">
                  <c:v>71876</c:v>
                </c:pt>
                <c:pt idx="71877">
                  <c:v>71877</c:v>
                </c:pt>
                <c:pt idx="71878">
                  <c:v>71878</c:v>
                </c:pt>
                <c:pt idx="71879">
                  <c:v>71879</c:v>
                </c:pt>
                <c:pt idx="71880">
                  <c:v>71880</c:v>
                </c:pt>
                <c:pt idx="71881">
                  <c:v>71881</c:v>
                </c:pt>
                <c:pt idx="71882">
                  <c:v>71882</c:v>
                </c:pt>
                <c:pt idx="71883">
                  <c:v>71883</c:v>
                </c:pt>
                <c:pt idx="71884">
                  <c:v>71884</c:v>
                </c:pt>
                <c:pt idx="71885">
                  <c:v>71885</c:v>
                </c:pt>
                <c:pt idx="71886">
                  <c:v>71886</c:v>
                </c:pt>
                <c:pt idx="71887">
                  <c:v>71887</c:v>
                </c:pt>
                <c:pt idx="71888">
                  <c:v>71888</c:v>
                </c:pt>
                <c:pt idx="71889">
                  <c:v>71889</c:v>
                </c:pt>
                <c:pt idx="71890">
                  <c:v>71890</c:v>
                </c:pt>
                <c:pt idx="71891">
                  <c:v>71891</c:v>
                </c:pt>
                <c:pt idx="71892">
                  <c:v>71892</c:v>
                </c:pt>
                <c:pt idx="71893">
                  <c:v>71893</c:v>
                </c:pt>
                <c:pt idx="71894">
                  <c:v>71894</c:v>
                </c:pt>
                <c:pt idx="71895">
                  <c:v>71895</c:v>
                </c:pt>
                <c:pt idx="71896">
                  <c:v>71896</c:v>
                </c:pt>
                <c:pt idx="71897">
                  <c:v>71897</c:v>
                </c:pt>
                <c:pt idx="71898">
                  <c:v>71898</c:v>
                </c:pt>
                <c:pt idx="71899">
                  <c:v>71899</c:v>
                </c:pt>
                <c:pt idx="71900">
                  <c:v>71900</c:v>
                </c:pt>
                <c:pt idx="71901">
                  <c:v>71901</c:v>
                </c:pt>
                <c:pt idx="71902">
                  <c:v>71902</c:v>
                </c:pt>
                <c:pt idx="71903">
                  <c:v>71903</c:v>
                </c:pt>
                <c:pt idx="71904">
                  <c:v>71904</c:v>
                </c:pt>
                <c:pt idx="71905">
                  <c:v>71905</c:v>
                </c:pt>
                <c:pt idx="71906">
                  <c:v>71906</c:v>
                </c:pt>
                <c:pt idx="71907">
                  <c:v>71907</c:v>
                </c:pt>
                <c:pt idx="71908">
                  <c:v>71908</c:v>
                </c:pt>
                <c:pt idx="71909">
                  <c:v>71909</c:v>
                </c:pt>
                <c:pt idx="71910">
                  <c:v>71910</c:v>
                </c:pt>
                <c:pt idx="71911">
                  <c:v>71911</c:v>
                </c:pt>
                <c:pt idx="71912">
                  <c:v>71912</c:v>
                </c:pt>
                <c:pt idx="71913">
                  <c:v>71913</c:v>
                </c:pt>
                <c:pt idx="71914">
                  <c:v>71914</c:v>
                </c:pt>
                <c:pt idx="71915">
                  <c:v>71915</c:v>
                </c:pt>
                <c:pt idx="71916">
                  <c:v>71916</c:v>
                </c:pt>
                <c:pt idx="71917">
                  <c:v>71917</c:v>
                </c:pt>
                <c:pt idx="71918">
                  <c:v>71918</c:v>
                </c:pt>
                <c:pt idx="71919">
                  <c:v>71919</c:v>
                </c:pt>
                <c:pt idx="71920">
                  <c:v>71920</c:v>
                </c:pt>
                <c:pt idx="71921">
                  <c:v>71921</c:v>
                </c:pt>
                <c:pt idx="71922">
                  <c:v>71922</c:v>
                </c:pt>
                <c:pt idx="71923">
                  <c:v>71923</c:v>
                </c:pt>
                <c:pt idx="71924">
                  <c:v>71924</c:v>
                </c:pt>
                <c:pt idx="71925">
                  <c:v>71925</c:v>
                </c:pt>
                <c:pt idx="71926">
                  <c:v>71926</c:v>
                </c:pt>
                <c:pt idx="71927">
                  <c:v>71927</c:v>
                </c:pt>
                <c:pt idx="71928">
                  <c:v>71928</c:v>
                </c:pt>
                <c:pt idx="71929">
                  <c:v>71929</c:v>
                </c:pt>
                <c:pt idx="71930">
                  <c:v>71930</c:v>
                </c:pt>
                <c:pt idx="71931">
                  <c:v>71931</c:v>
                </c:pt>
                <c:pt idx="71932">
                  <c:v>71932</c:v>
                </c:pt>
                <c:pt idx="71933">
                  <c:v>71933</c:v>
                </c:pt>
                <c:pt idx="71934">
                  <c:v>71934</c:v>
                </c:pt>
                <c:pt idx="71935">
                  <c:v>71935</c:v>
                </c:pt>
                <c:pt idx="71936">
                  <c:v>71936</c:v>
                </c:pt>
                <c:pt idx="71937">
                  <c:v>71937</c:v>
                </c:pt>
                <c:pt idx="71938">
                  <c:v>71938</c:v>
                </c:pt>
                <c:pt idx="71939">
                  <c:v>71939</c:v>
                </c:pt>
                <c:pt idx="71940">
                  <c:v>71940</c:v>
                </c:pt>
                <c:pt idx="71941">
                  <c:v>71941</c:v>
                </c:pt>
                <c:pt idx="71942">
                  <c:v>71942</c:v>
                </c:pt>
                <c:pt idx="71943">
                  <c:v>71943</c:v>
                </c:pt>
                <c:pt idx="71944">
                  <c:v>71944</c:v>
                </c:pt>
                <c:pt idx="71945">
                  <c:v>71945</c:v>
                </c:pt>
                <c:pt idx="71946">
                  <c:v>71946</c:v>
                </c:pt>
                <c:pt idx="71947">
                  <c:v>71947</c:v>
                </c:pt>
                <c:pt idx="71948">
                  <c:v>71948</c:v>
                </c:pt>
                <c:pt idx="71949">
                  <c:v>71949</c:v>
                </c:pt>
                <c:pt idx="71950">
                  <c:v>71950</c:v>
                </c:pt>
                <c:pt idx="71951">
                  <c:v>71951</c:v>
                </c:pt>
                <c:pt idx="71952">
                  <c:v>71952</c:v>
                </c:pt>
                <c:pt idx="71953">
                  <c:v>71953</c:v>
                </c:pt>
                <c:pt idx="71954">
                  <c:v>71954</c:v>
                </c:pt>
                <c:pt idx="71955">
                  <c:v>71955</c:v>
                </c:pt>
                <c:pt idx="71956">
                  <c:v>71956</c:v>
                </c:pt>
                <c:pt idx="71957">
                  <c:v>71957</c:v>
                </c:pt>
                <c:pt idx="71958">
                  <c:v>71958</c:v>
                </c:pt>
                <c:pt idx="71959">
                  <c:v>71959</c:v>
                </c:pt>
                <c:pt idx="71960">
                  <c:v>71960</c:v>
                </c:pt>
                <c:pt idx="71961">
                  <c:v>71961</c:v>
                </c:pt>
                <c:pt idx="71962">
                  <c:v>71962</c:v>
                </c:pt>
                <c:pt idx="71963">
                  <c:v>71963</c:v>
                </c:pt>
                <c:pt idx="71964">
                  <c:v>71964</c:v>
                </c:pt>
                <c:pt idx="71965">
                  <c:v>71965</c:v>
                </c:pt>
                <c:pt idx="71966">
                  <c:v>71966</c:v>
                </c:pt>
                <c:pt idx="71967">
                  <c:v>71967</c:v>
                </c:pt>
                <c:pt idx="71968">
                  <c:v>71968</c:v>
                </c:pt>
                <c:pt idx="71969">
                  <c:v>71969</c:v>
                </c:pt>
                <c:pt idx="71970">
                  <c:v>71970</c:v>
                </c:pt>
                <c:pt idx="71971">
                  <c:v>71971</c:v>
                </c:pt>
                <c:pt idx="71972">
                  <c:v>71972</c:v>
                </c:pt>
                <c:pt idx="71973">
                  <c:v>71973</c:v>
                </c:pt>
                <c:pt idx="71974">
                  <c:v>71974</c:v>
                </c:pt>
                <c:pt idx="71975">
                  <c:v>71975</c:v>
                </c:pt>
                <c:pt idx="71976">
                  <c:v>71976</c:v>
                </c:pt>
                <c:pt idx="71977">
                  <c:v>71977</c:v>
                </c:pt>
                <c:pt idx="71978">
                  <c:v>71978</c:v>
                </c:pt>
                <c:pt idx="71979">
                  <c:v>71979</c:v>
                </c:pt>
                <c:pt idx="71980">
                  <c:v>71980</c:v>
                </c:pt>
                <c:pt idx="71981">
                  <c:v>71981</c:v>
                </c:pt>
                <c:pt idx="71982">
                  <c:v>71982</c:v>
                </c:pt>
                <c:pt idx="71983">
                  <c:v>71983</c:v>
                </c:pt>
                <c:pt idx="71984">
                  <c:v>71984</c:v>
                </c:pt>
                <c:pt idx="71985">
                  <c:v>71985</c:v>
                </c:pt>
                <c:pt idx="71986">
                  <c:v>71986</c:v>
                </c:pt>
                <c:pt idx="71987">
                  <c:v>71987</c:v>
                </c:pt>
                <c:pt idx="71988">
                  <c:v>71988</c:v>
                </c:pt>
                <c:pt idx="71989">
                  <c:v>71989</c:v>
                </c:pt>
                <c:pt idx="71990">
                  <c:v>71990</c:v>
                </c:pt>
                <c:pt idx="71991">
                  <c:v>71991</c:v>
                </c:pt>
                <c:pt idx="71992">
                  <c:v>71992</c:v>
                </c:pt>
                <c:pt idx="71993">
                  <c:v>71993</c:v>
                </c:pt>
                <c:pt idx="71994">
                  <c:v>71994</c:v>
                </c:pt>
                <c:pt idx="71995">
                  <c:v>71995</c:v>
                </c:pt>
                <c:pt idx="71996">
                  <c:v>71996</c:v>
                </c:pt>
                <c:pt idx="71997">
                  <c:v>71997</c:v>
                </c:pt>
                <c:pt idx="71998">
                  <c:v>71998</c:v>
                </c:pt>
                <c:pt idx="71999">
                  <c:v>71999</c:v>
                </c:pt>
                <c:pt idx="72000">
                  <c:v>72000</c:v>
                </c:pt>
                <c:pt idx="72001">
                  <c:v>72001</c:v>
                </c:pt>
                <c:pt idx="72002">
                  <c:v>72002</c:v>
                </c:pt>
                <c:pt idx="72003">
                  <c:v>72003</c:v>
                </c:pt>
                <c:pt idx="72004">
                  <c:v>72004</c:v>
                </c:pt>
                <c:pt idx="72005">
                  <c:v>72005</c:v>
                </c:pt>
                <c:pt idx="72006">
                  <c:v>72006</c:v>
                </c:pt>
                <c:pt idx="72007">
                  <c:v>72007</c:v>
                </c:pt>
                <c:pt idx="72008">
                  <c:v>72008</c:v>
                </c:pt>
                <c:pt idx="72009">
                  <c:v>72009</c:v>
                </c:pt>
                <c:pt idx="72010">
                  <c:v>72010</c:v>
                </c:pt>
                <c:pt idx="72011">
                  <c:v>72011</c:v>
                </c:pt>
                <c:pt idx="72012">
                  <c:v>72012</c:v>
                </c:pt>
                <c:pt idx="72013">
                  <c:v>72013</c:v>
                </c:pt>
                <c:pt idx="72014">
                  <c:v>72014</c:v>
                </c:pt>
                <c:pt idx="72015">
                  <c:v>72015</c:v>
                </c:pt>
                <c:pt idx="72016">
                  <c:v>72016</c:v>
                </c:pt>
                <c:pt idx="72017">
                  <c:v>72017</c:v>
                </c:pt>
                <c:pt idx="72018">
                  <c:v>72018</c:v>
                </c:pt>
                <c:pt idx="72019">
                  <c:v>72019</c:v>
                </c:pt>
                <c:pt idx="72020">
                  <c:v>72020</c:v>
                </c:pt>
                <c:pt idx="72021">
                  <c:v>72021</c:v>
                </c:pt>
                <c:pt idx="72022">
                  <c:v>72022</c:v>
                </c:pt>
                <c:pt idx="72023">
                  <c:v>72023</c:v>
                </c:pt>
                <c:pt idx="72024">
                  <c:v>72024</c:v>
                </c:pt>
                <c:pt idx="72025">
                  <c:v>72025</c:v>
                </c:pt>
                <c:pt idx="72026">
                  <c:v>72026</c:v>
                </c:pt>
                <c:pt idx="72027">
                  <c:v>72027</c:v>
                </c:pt>
                <c:pt idx="72028">
                  <c:v>72028</c:v>
                </c:pt>
                <c:pt idx="72029">
                  <c:v>72029</c:v>
                </c:pt>
                <c:pt idx="72030">
                  <c:v>72030</c:v>
                </c:pt>
                <c:pt idx="72031">
                  <c:v>72031</c:v>
                </c:pt>
                <c:pt idx="72032">
                  <c:v>72032</c:v>
                </c:pt>
                <c:pt idx="72033">
                  <c:v>72033</c:v>
                </c:pt>
                <c:pt idx="72034">
                  <c:v>72034</c:v>
                </c:pt>
                <c:pt idx="72035">
                  <c:v>72035</c:v>
                </c:pt>
                <c:pt idx="72036">
                  <c:v>72036</c:v>
                </c:pt>
                <c:pt idx="72037">
                  <c:v>72037</c:v>
                </c:pt>
                <c:pt idx="72038">
                  <c:v>72038</c:v>
                </c:pt>
                <c:pt idx="72039">
                  <c:v>72039</c:v>
                </c:pt>
                <c:pt idx="72040">
                  <c:v>72040</c:v>
                </c:pt>
                <c:pt idx="72041">
                  <c:v>72041</c:v>
                </c:pt>
                <c:pt idx="72042">
                  <c:v>72042</c:v>
                </c:pt>
                <c:pt idx="72043">
                  <c:v>72043</c:v>
                </c:pt>
                <c:pt idx="72044">
                  <c:v>72044</c:v>
                </c:pt>
                <c:pt idx="72045">
                  <c:v>72045</c:v>
                </c:pt>
                <c:pt idx="72046">
                  <c:v>72046</c:v>
                </c:pt>
                <c:pt idx="72047">
                  <c:v>72047</c:v>
                </c:pt>
                <c:pt idx="72048">
                  <c:v>72048</c:v>
                </c:pt>
                <c:pt idx="72049">
                  <c:v>72049</c:v>
                </c:pt>
                <c:pt idx="72050">
                  <c:v>72050</c:v>
                </c:pt>
                <c:pt idx="72051">
                  <c:v>72051</c:v>
                </c:pt>
                <c:pt idx="72052">
                  <c:v>72052</c:v>
                </c:pt>
                <c:pt idx="72053">
                  <c:v>72053</c:v>
                </c:pt>
                <c:pt idx="72054">
                  <c:v>72054</c:v>
                </c:pt>
                <c:pt idx="72055">
                  <c:v>72055</c:v>
                </c:pt>
                <c:pt idx="72056">
                  <c:v>72056</c:v>
                </c:pt>
                <c:pt idx="72057">
                  <c:v>72057</c:v>
                </c:pt>
                <c:pt idx="72058">
                  <c:v>72058</c:v>
                </c:pt>
                <c:pt idx="72059">
                  <c:v>72059</c:v>
                </c:pt>
                <c:pt idx="72060">
                  <c:v>72060</c:v>
                </c:pt>
                <c:pt idx="72061">
                  <c:v>72061</c:v>
                </c:pt>
                <c:pt idx="72062">
                  <c:v>72062</c:v>
                </c:pt>
                <c:pt idx="72063">
                  <c:v>72063</c:v>
                </c:pt>
                <c:pt idx="72064">
                  <c:v>72064</c:v>
                </c:pt>
                <c:pt idx="72065">
                  <c:v>72065</c:v>
                </c:pt>
                <c:pt idx="72066">
                  <c:v>72066</c:v>
                </c:pt>
                <c:pt idx="72067">
                  <c:v>72067</c:v>
                </c:pt>
                <c:pt idx="72068">
                  <c:v>72068</c:v>
                </c:pt>
                <c:pt idx="72069">
                  <c:v>72069</c:v>
                </c:pt>
                <c:pt idx="72070">
                  <c:v>72070</c:v>
                </c:pt>
                <c:pt idx="72071">
                  <c:v>72071</c:v>
                </c:pt>
                <c:pt idx="72072">
                  <c:v>72072</c:v>
                </c:pt>
                <c:pt idx="72073">
                  <c:v>72073</c:v>
                </c:pt>
                <c:pt idx="72074">
                  <c:v>72074</c:v>
                </c:pt>
                <c:pt idx="72075">
                  <c:v>72075</c:v>
                </c:pt>
                <c:pt idx="72076">
                  <c:v>72076</c:v>
                </c:pt>
                <c:pt idx="72077">
                  <c:v>72077</c:v>
                </c:pt>
                <c:pt idx="72078">
                  <c:v>72078</c:v>
                </c:pt>
                <c:pt idx="72079">
                  <c:v>72079</c:v>
                </c:pt>
                <c:pt idx="72080">
                  <c:v>72080</c:v>
                </c:pt>
                <c:pt idx="72081">
                  <c:v>72081</c:v>
                </c:pt>
                <c:pt idx="72082">
                  <c:v>72082</c:v>
                </c:pt>
                <c:pt idx="72083">
                  <c:v>72083</c:v>
                </c:pt>
                <c:pt idx="72084">
                  <c:v>72084</c:v>
                </c:pt>
                <c:pt idx="72085">
                  <c:v>72085</c:v>
                </c:pt>
                <c:pt idx="72086">
                  <c:v>72086</c:v>
                </c:pt>
                <c:pt idx="72087">
                  <c:v>72087</c:v>
                </c:pt>
                <c:pt idx="72088">
                  <c:v>72088</c:v>
                </c:pt>
                <c:pt idx="72089">
                  <c:v>72089</c:v>
                </c:pt>
                <c:pt idx="72090">
                  <c:v>72090</c:v>
                </c:pt>
                <c:pt idx="72091">
                  <c:v>72091</c:v>
                </c:pt>
                <c:pt idx="72092">
                  <c:v>72092</c:v>
                </c:pt>
                <c:pt idx="72093">
                  <c:v>72093</c:v>
                </c:pt>
                <c:pt idx="72094">
                  <c:v>72094</c:v>
                </c:pt>
                <c:pt idx="72095">
                  <c:v>72095</c:v>
                </c:pt>
                <c:pt idx="72096">
                  <c:v>72096</c:v>
                </c:pt>
                <c:pt idx="72097">
                  <c:v>72097</c:v>
                </c:pt>
                <c:pt idx="72098">
                  <c:v>72098</c:v>
                </c:pt>
                <c:pt idx="72099">
                  <c:v>72099</c:v>
                </c:pt>
                <c:pt idx="72100">
                  <c:v>72100</c:v>
                </c:pt>
                <c:pt idx="72101">
                  <c:v>72101</c:v>
                </c:pt>
                <c:pt idx="72102">
                  <c:v>72102</c:v>
                </c:pt>
                <c:pt idx="72103">
                  <c:v>72103</c:v>
                </c:pt>
                <c:pt idx="72104">
                  <c:v>72104</c:v>
                </c:pt>
                <c:pt idx="72105">
                  <c:v>72105</c:v>
                </c:pt>
                <c:pt idx="72106">
                  <c:v>72106</c:v>
                </c:pt>
                <c:pt idx="72107">
                  <c:v>72107</c:v>
                </c:pt>
                <c:pt idx="72108">
                  <c:v>72108</c:v>
                </c:pt>
                <c:pt idx="72109">
                  <c:v>72109</c:v>
                </c:pt>
                <c:pt idx="72110">
                  <c:v>72110</c:v>
                </c:pt>
                <c:pt idx="72111">
                  <c:v>72111</c:v>
                </c:pt>
                <c:pt idx="72112">
                  <c:v>72112</c:v>
                </c:pt>
                <c:pt idx="72113">
                  <c:v>72113</c:v>
                </c:pt>
                <c:pt idx="72114">
                  <c:v>72114</c:v>
                </c:pt>
                <c:pt idx="72115">
                  <c:v>72115</c:v>
                </c:pt>
                <c:pt idx="72116">
                  <c:v>72116</c:v>
                </c:pt>
                <c:pt idx="72117">
                  <c:v>72117</c:v>
                </c:pt>
                <c:pt idx="72118">
                  <c:v>72118</c:v>
                </c:pt>
                <c:pt idx="72119">
                  <c:v>72119</c:v>
                </c:pt>
                <c:pt idx="72120">
                  <c:v>72120</c:v>
                </c:pt>
                <c:pt idx="72121">
                  <c:v>72121</c:v>
                </c:pt>
                <c:pt idx="72122">
                  <c:v>72122</c:v>
                </c:pt>
                <c:pt idx="72123">
                  <c:v>72123</c:v>
                </c:pt>
                <c:pt idx="72124">
                  <c:v>72124</c:v>
                </c:pt>
                <c:pt idx="72125">
                  <c:v>72125</c:v>
                </c:pt>
                <c:pt idx="72126">
                  <c:v>72126</c:v>
                </c:pt>
                <c:pt idx="72127">
                  <c:v>72127</c:v>
                </c:pt>
                <c:pt idx="72128">
                  <c:v>72128</c:v>
                </c:pt>
                <c:pt idx="72129">
                  <c:v>72129</c:v>
                </c:pt>
                <c:pt idx="72130">
                  <c:v>72130</c:v>
                </c:pt>
                <c:pt idx="72131">
                  <c:v>72131</c:v>
                </c:pt>
                <c:pt idx="72132">
                  <c:v>72132</c:v>
                </c:pt>
                <c:pt idx="72133">
                  <c:v>72133</c:v>
                </c:pt>
                <c:pt idx="72134">
                  <c:v>72134</c:v>
                </c:pt>
                <c:pt idx="72135">
                  <c:v>72135</c:v>
                </c:pt>
                <c:pt idx="72136">
                  <c:v>72136</c:v>
                </c:pt>
                <c:pt idx="72137">
                  <c:v>72137</c:v>
                </c:pt>
                <c:pt idx="72138">
                  <c:v>72138</c:v>
                </c:pt>
                <c:pt idx="72139">
                  <c:v>72139</c:v>
                </c:pt>
                <c:pt idx="72140">
                  <c:v>72140</c:v>
                </c:pt>
                <c:pt idx="72141">
                  <c:v>72141</c:v>
                </c:pt>
                <c:pt idx="72142">
                  <c:v>72142</c:v>
                </c:pt>
                <c:pt idx="72143">
                  <c:v>72143</c:v>
                </c:pt>
                <c:pt idx="72144">
                  <c:v>72144</c:v>
                </c:pt>
                <c:pt idx="72145">
                  <c:v>72145</c:v>
                </c:pt>
                <c:pt idx="72146">
                  <c:v>72146</c:v>
                </c:pt>
                <c:pt idx="72147">
                  <c:v>72147</c:v>
                </c:pt>
                <c:pt idx="72148">
                  <c:v>72148</c:v>
                </c:pt>
                <c:pt idx="72149">
                  <c:v>72149</c:v>
                </c:pt>
                <c:pt idx="72150">
                  <c:v>72150</c:v>
                </c:pt>
                <c:pt idx="72151">
                  <c:v>72151</c:v>
                </c:pt>
                <c:pt idx="72152">
                  <c:v>72152</c:v>
                </c:pt>
                <c:pt idx="72153">
                  <c:v>72153</c:v>
                </c:pt>
                <c:pt idx="72154">
                  <c:v>72154</c:v>
                </c:pt>
                <c:pt idx="72155">
                  <c:v>72155</c:v>
                </c:pt>
                <c:pt idx="72156">
                  <c:v>72156</c:v>
                </c:pt>
                <c:pt idx="72157">
                  <c:v>72157</c:v>
                </c:pt>
                <c:pt idx="72158">
                  <c:v>72158</c:v>
                </c:pt>
                <c:pt idx="72159">
                  <c:v>72159</c:v>
                </c:pt>
                <c:pt idx="72160">
                  <c:v>72160</c:v>
                </c:pt>
                <c:pt idx="72161">
                  <c:v>72161</c:v>
                </c:pt>
                <c:pt idx="72162">
                  <c:v>72162</c:v>
                </c:pt>
                <c:pt idx="72163">
                  <c:v>72163</c:v>
                </c:pt>
                <c:pt idx="72164">
                  <c:v>72164</c:v>
                </c:pt>
                <c:pt idx="72165">
                  <c:v>72165</c:v>
                </c:pt>
                <c:pt idx="72166">
                  <c:v>72166</c:v>
                </c:pt>
                <c:pt idx="72167">
                  <c:v>72167</c:v>
                </c:pt>
                <c:pt idx="72168">
                  <c:v>72168</c:v>
                </c:pt>
                <c:pt idx="72169">
                  <c:v>72169</c:v>
                </c:pt>
                <c:pt idx="72170">
                  <c:v>72170</c:v>
                </c:pt>
                <c:pt idx="72171">
                  <c:v>72171</c:v>
                </c:pt>
                <c:pt idx="72172">
                  <c:v>72172</c:v>
                </c:pt>
                <c:pt idx="72173">
                  <c:v>72173</c:v>
                </c:pt>
                <c:pt idx="72174">
                  <c:v>72174</c:v>
                </c:pt>
                <c:pt idx="72175">
                  <c:v>72175</c:v>
                </c:pt>
                <c:pt idx="72176">
                  <c:v>72176</c:v>
                </c:pt>
                <c:pt idx="72177">
                  <c:v>72177</c:v>
                </c:pt>
                <c:pt idx="72178">
                  <c:v>72178</c:v>
                </c:pt>
                <c:pt idx="72179">
                  <c:v>72179</c:v>
                </c:pt>
                <c:pt idx="72180">
                  <c:v>72180</c:v>
                </c:pt>
                <c:pt idx="72181">
                  <c:v>72181</c:v>
                </c:pt>
                <c:pt idx="72182">
                  <c:v>72182</c:v>
                </c:pt>
                <c:pt idx="72183">
                  <c:v>72183</c:v>
                </c:pt>
                <c:pt idx="72184">
                  <c:v>72184</c:v>
                </c:pt>
                <c:pt idx="72185">
                  <c:v>72185</c:v>
                </c:pt>
                <c:pt idx="72186">
                  <c:v>72186</c:v>
                </c:pt>
                <c:pt idx="72187">
                  <c:v>72187</c:v>
                </c:pt>
                <c:pt idx="72188">
                  <c:v>72188</c:v>
                </c:pt>
                <c:pt idx="72189">
                  <c:v>72189</c:v>
                </c:pt>
                <c:pt idx="72190">
                  <c:v>72190</c:v>
                </c:pt>
                <c:pt idx="72191">
                  <c:v>72191</c:v>
                </c:pt>
                <c:pt idx="72192">
                  <c:v>72192</c:v>
                </c:pt>
                <c:pt idx="72193">
                  <c:v>72193</c:v>
                </c:pt>
                <c:pt idx="72194">
                  <c:v>72194</c:v>
                </c:pt>
                <c:pt idx="72195">
                  <c:v>72195</c:v>
                </c:pt>
                <c:pt idx="72196">
                  <c:v>72196</c:v>
                </c:pt>
                <c:pt idx="72197">
                  <c:v>72197</c:v>
                </c:pt>
                <c:pt idx="72198">
                  <c:v>72198</c:v>
                </c:pt>
                <c:pt idx="72199">
                  <c:v>72199</c:v>
                </c:pt>
                <c:pt idx="72200">
                  <c:v>72200</c:v>
                </c:pt>
                <c:pt idx="72201">
                  <c:v>72201</c:v>
                </c:pt>
                <c:pt idx="72202">
                  <c:v>72202</c:v>
                </c:pt>
                <c:pt idx="72203">
                  <c:v>72203</c:v>
                </c:pt>
                <c:pt idx="72204">
                  <c:v>72204</c:v>
                </c:pt>
                <c:pt idx="72205">
                  <c:v>72205</c:v>
                </c:pt>
                <c:pt idx="72206">
                  <c:v>72206</c:v>
                </c:pt>
                <c:pt idx="72207">
                  <c:v>72207</c:v>
                </c:pt>
                <c:pt idx="72208">
                  <c:v>72208</c:v>
                </c:pt>
                <c:pt idx="72209">
                  <c:v>72209</c:v>
                </c:pt>
                <c:pt idx="72210">
                  <c:v>72210</c:v>
                </c:pt>
                <c:pt idx="72211">
                  <c:v>72211</c:v>
                </c:pt>
                <c:pt idx="72212">
                  <c:v>72212</c:v>
                </c:pt>
                <c:pt idx="72213">
                  <c:v>72213</c:v>
                </c:pt>
                <c:pt idx="72214">
                  <c:v>72214</c:v>
                </c:pt>
                <c:pt idx="72215">
                  <c:v>72215</c:v>
                </c:pt>
                <c:pt idx="72216">
                  <c:v>72216</c:v>
                </c:pt>
                <c:pt idx="72217">
                  <c:v>72217</c:v>
                </c:pt>
                <c:pt idx="72218">
                  <c:v>72218</c:v>
                </c:pt>
                <c:pt idx="72219">
                  <c:v>72219</c:v>
                </c:pt>
                <c:pt idx="72220">
                  <c:v>72220</c:v>
                </c:pt>
                <c:pt idx="72221">
                  <c:v>72221</c:v>
                </c:pt>
                <c:pt idx="72222">
                  <c:v>72222</c:v>
                </c:pt>
                <c:pt idx="72223">
                  <c:v>72223</c:v>
                </c:pt>
                <c:pt idx="72224">
                  <c:v>72224</c:v>
                </c:pt>
                <c:pt idx="72225">
                  <c:v>72225</c:v>
                </c:pt>
                <c:pt idx="72226">
                  <c:v>72226</c:v>
                </c:pt>
                <c:pt idx="72227">
                  <c:v>72227</c:v>
                </c:pt>
                <c:pt idx="72228">
                  <c:v>72228</c:v>
                </c:pt>
                <c:pt idx="72229">
                  <c:v>72229</c:v>
                </c:pt>
                <c:pt idx="72230">
                  <c:v>72230</c:v>
                </c:pt>
                <c:pt idx="72231">
                  <c:v>72231</c:v>
                </c:pt>
                <c:pt idx="72232">
                  <c:v>72232</c:v>
                </c:pt>
                <c:pt idx="72233">
                  <c:v>72233</c:v>
                </c:pt>
                <c:pt idx="72234">
                  <c:v>72234</c:v>
                </c:pt>
                <c:pt idx="72235">
                  <c:v>72235</c:v>
                </c:pt>
                <c:pt idx="72236">
                  <c:v>72236</c:v>
                </c:pt>
                <c:pt idx="72237">
                  <c:v>72237</c:v>
                </c:pt>
                <c:pt idx="72238">
                  <c:v>72238</c:v>
                </c:pt>
                <c:pt idx="72239">
                  <c:v>72239</c:v>
                </c:pt>
                <c:pt idx="72240">
                  <c:v>72240</c:v>
                </c:pt>
                <c:pt idx="72241">
                  <c:v>72241</c:v>
                </c:pt>
                <c:pt idx="72242">
                  <c:v>72242</c:v>
                </c:pt>
                <c:pt idx="72243">
                  <c:v>72243</c:v>
                </c:pt>
                <c:pt idx="72244">
                  <c:v>72244</c:v>
                </c:pt>
                <c:pt idx="72245">
                  <c:v>72245</c:v>
                </c:pt>
                <c:pt idx="72246">
                  <c:v>72246</c:v>
                </c:pt>
                <c:pt idx="72247">
                  <c:v>72247</c:v>
                </c:pt>
                <c:pt idx="72248">
                  <c:v>72248</c:v>
                </c:pt>
                <c:pt idx="72249">
                  <c:v>72249</c:v>
                </c:pt>
                <c:pt idx="72250">
                  <c:v>72250</c:v>
                </c:pt>
                <c:pt idx="72251">
                  <c:v>72251</c:v>
                </c:pt>
                <c:pt idx="72252">
                  <c:v>72252</c:v>
                </c:pt>
                <c:pt idx="72253">
                  <c:v>72253</c:v>
                </c:pt>
                <c:pt idx="72254">
                  <c:v>72254</c:v>
                </c:pt>
                <c:pt idx="72255">
                  <c:v>72255</c:v>
                </c:pt>
                <c:pt idx="72256">
                  <c:v>72256</c:v>
                </c:pt>
                <c:pt idx="72257">
                  <c:v>72257</c:v>
                </c:pt>
                <c:pt idx="72258">
                  <c:v>72258</c:v>
                </c:pt>
                <c:pt idx="72259">
                  <c:v>72259</c:v>
                </c:pt>
                <c:pt idx="72260">
                  <c:v>72260</c:v>
                </c:pt>
                <c:pt idx="72261">
                  <c:v>72261</c:v>
                </c:pt>
                <c:pt idx="72262">
                  <c:v>72262</c:v>
                </c:pt>
                <c:pt idx="72263">
                  <c:v>72263</c:v>
                </c:pt>
                <c:pt idx="72264">
                  <c:v>72264</c:v>
                </c:pt>
                <c:pt idx="72265">
                  <c:v>72265</c:v>
                </c:pt>
                <c:pt idx="72266">
                  <c:v>72266</c:v>
                </c:pt>
                <c:pt idx="72267">
                  <c:v>72267</c:v>
                </c:pt>
                <c:pt idx="72268">
                  <c:v>72268</c:v>
                </c:pt>
                <c:pt idx="72269">
                  <c:v>72269</c:v>
                </c:pt>
                <c:pt idx="72270">
                  <c:v>72270</c:v>
                </c:pt>
                <c:pt idx="72271">
                  <c:v>72271</c:v>
                </c:pt>
                <c:pt idx="72272">
                  <c:v>72272</c:v>
                </c:pt>
                <c:pt idx="72273">
                  <c:v>72273</c:v>
                </c:pt>
                <c:pt idx="72274">
                  <c:v>72274</c:v>
                </c:pt>
                <c:pt idx="72275">
                  <c:v>72275</c:v>
                </c:pt>
                <c:pt idx="72276">
                  <c:v>72276</c:v>
                </c:pt>
                <c:pt idx="72277">
                  <c:v>72277</c:v>
                </c:pt>
                <c:pt idx="72278">
                  <c:v>72278</c:v>
                </c:pt>
                <c:pt idx="72279">
                  <c:v>72279</c:v>
                </c:pt>
                <c:pt idx="72280">
                  <c:v>72280</c:v>
                </c:pt>
                <c:pt idx="72281">
                  <c:v>72281</c:v>
                </c:pt>
                <c:pt idx="72282">
                  <c:v>72282</c:v>
                </c:pt>
                <c:pt idx="72283">
                  <c:v>72283</c:v>
                </c:pt>
                <c:pt idx="72284">
                  <c:v>72284</c:v>
                </c:pt>
                <c:pt idx="72285">
                  <c:v>72285</c:v>
                </c:pt>
                <c:pt idx="72286">
                  <c:v>72286</c:v>
                </c:pt>
                <c:pt idx="72287">
                  <c:v>72287</c:v>
                </c:pt>
                <c:pt idx="72288">
                  <c:v>72288</c:v>
                </c:pt>
                <c:pt idx="72289">
                  <c:v>72289</c:v>
                </c:pt>
                <c:pt idx="72290">
                  <c:v>72290</c:v>
                </c:pt>
                <c:pt idx="72291">
                  <c:v>72291</c:v>
                </c:pt>
                <c:pt idx="72292">
                  <c:v>72292</c:v>
                </c:pt>
                <c:pt idx="72293">
                  <c:v>72293</c:v>
                </c:pt>
                <c:pt idx="72294">
                  <c:v>72294</c:v>
                </c:pt>
                <c:pt idx="72295">
                  <c:v>72295</c:v>
                </c:pt>
                <c:pt idx="72296">
                  <c:v>72296</c:v>
                </c:pt>
                <c:pt idx="72297">
                  <c:v>72297</c:v>
                </c:pt>
                <c:pt idx="72298">
                  <c:v>72298</c:v>
                </c:pt>
                <c:pt idx="72299">
                  <c:v>72299</c:v>
                </c:pt>
                <c:pt idx="72300">
                  <c:v>72300</c:v>
                </c:pt>
                <c:pt idx="72301">
                  <c:v>72301</c:v>
                </c:pt>
                <c:pt idx="72302">
                  <c:v>72302</c:v>
                </c:pt>
                <c:pt idx="72303">
                  <c:v>72303</c:v>
                </c:pt>
                <c:pt idx="72304">
                  <c:v>72304</c:v>
                </c:pt>
                <c:pt idx="72305">
                  <c:v>72305</c:v>
                </c:pt>
                <c:pt idx="72306">
                  <c:v>72306</c:v>
                </c:pt>
                <c:pt idx="72307">
                  <c:v>72307</c:v>
                </c:pt>
                <c:pt idx="72308">
                  <c:v>72308</c:v>
                </c:pt>
                <c:pt idx="72309">
                  <c:v>72309</c:v>
                </c:pt>
                <c:pt idx="72310">
                  <c:v>72310</c:v>
                </c:pt>
                <c:pt idx="72311">
                  <c:v>72311</c:v>
                </c:pt>
                <c:pt idx="72312">
                  <c:v>72312</c:v>
                </c:pt>
                <c:pt idx="72313">
                  <c:v>72313</c:v>
                </c:pt>
                <c:pt idx="72314">
                  <c:v>72314</c:v>
                </c:pt>
                <c:pt idx="72315">
                  <c:v>72315</c:v>
                </c:pt>
                <c:pt idx="72316">
                  <c:v>72316</c:v>
                </c:pt>
                <c:pt idx="72317">
                  <c:v>72317</c:v>
                </c:pt>
                <c:pt idx="72318">
                  <c:v>72318</c:v>
                </c:pt>
                <c:pt idx="72319">
                  <c:v>72319</c:v>
                </c:pt>
                <c:pt idx="72320">
                  <c:v>72320</c:v>
                </c:pt>
                <c:pt idx="72321">
                  <c:v>72321</c:v>
                </c:pt>
                <c:pt idx="72322">
                  <c:v>72322</c:v>
                </c:pt>
                <c:pt idx="72323">
                  <c:v>72323</c:v>
                </c:pt>
                <c:pt idx="72324">
                  <c:v>72324</c:v>
                </c:pt>
                <c:pt idx="72325">
                  <c:v>72325</c:v>
                </c:pt>
                <c:pt idx="72326">
                  <c:v>72326</c:v>
                </c:pt>
                <c:pt idx="72327">
                  <c:v>72327</c:v>
                </c:pt>
                <c:pt idx="72328">
                  <c:v>72328</c:v>
                </c:pt>
                <c:pt idx="72329">
                  <c:v>72329</c:v>
                </c:pt>
                <c:pt idx="72330">
                  <c:v>72330</c:v>
                </c:pt>
                <c:pt idx="72331">
                  <c:v>72331</c:v>
                </c:pt>
                <c:pt idx="72332">
                  <c:v>72332</c:v>
                </c:pt>
                <c:pt idx="72333">
                  <c:v>72333</c:v>
                </c:pt>
                <c:pt idx="72334">
                  <c:v>72334</c:v>
                </c:pt>
                <c:pt idx="72335">
                  <c:v>72335</c:v>
                </c:pt>
                <c:pt idx="72336">
                  <c:v>72336</c:v>
                </c:pt>
                <c:pt idx="72337">
                  <c:v>72337</c:v>
                </c:pt>
                <c:pt idx="72338">
                  <c:v>72338</c:v>
                </c:pt>
                <c:pt idx="72339">
                  <c:v>72339</c:v>
                </c:pt>
                <c:pt idx="72340">
                  <c:v>72340</c:v>
                </c:pt>
                <c:pt idx="72341">
                  <c:v>72341</c:v>
                </c:pt>
                <c:pt idx="72342">
                  <c:v>72342</c:v>
                </c:pt>
                <c:pt idx="72343">
                  <c:v>72343</c:v>
                </c:pt>
                <c:pt idx="72344">
                  <c:v>72344</c:v>
                </c:pt>
                <c:pt idx="72345">
                  <c:v>72345</c:v>
                </c:pt>
                <c:pt idx="72346">
                  <c:v>72346</c:v>
                </c:pt>
                <c:pt idx="72347">
                  <c:v>72347</c:v>
                </c:pt>
                <c:pt idx="72348">
                  <c:v>72348</c:v>
                </c:pt>
                <c:pt idx="72349">
                  <c:v>72349</c:v>
                </c:pt>
                <c:pt idx="72350">
                  <c:v>72350</c:v>
                </c:pt>
                <c:pt idx="72351">
                  <c:v>72351</c:v>
                </c:pt>
                <c:pt idx="72352">
                  <c:v>72352</c:v>
                </c:pt>
                <c:pt idx="72353">
                  <c:v>72353</c:v>
                </c:pt>
                <c:pt idx="72354">
                  <c:v>72354</c:v>
                </c:pt>
                <c:pt idx="72355">
                  <c:v>72355</c:v>
                </c:pt>
                <c:pt idx="72356">
                  <c:v>72356</c:v>
                </c:pt>
                <c:pt idx="72357">
                  <c:v>72357</c:v>
                </c:pt>
                <c:pt idx="72358">
                  <c:v>72358</c:v>
                </c:pt>
                <c:pt idx="72359">
                  <c:v>72359</c:v>
                </c:pt>
                <c:pt idx="72360">
                  <c:v>72360</c:v>
                </c:pt>
                <c:pt idx="72361">
                  <c:v>72361</c:v>
                </c:pt>
                <c:pt idx="72362">
                  <c:v>72362</c:v>
                </c:pt>
                <c:pt idx="72363">
                  <c:v>72363</c:v>
                </c:pt>
                <c:pt idx="72364">
                  <c:v>72364</c:v>
                </c:pt>
                <c:pt idx="72365">
                  <c:v>72365</c:v>
                </c:pt>
                <c:pt idx="72366">
                  <c:v>72366</c:v>
                </c:pt>
                <c:pt idx="72367">
                  <c:v>72367</c:v>
                </c:pt>
                <c:pt idx="72368">
                  <c:v>72368</c:v>
                </c:pt>
                <c:pt idx="72369">
                  <c:v>72369</c:v>
                </c:pt>
                <c:pt idx="72370">
                  <c:v>72370</c:v>
                </c:pt>
                <c:pt idx="72371">
                  <c:v>72371</c:v>
                </c:pt>
                <c:pt idx="72372">
                  <c:v>72372</c:v>
                </c:pt>
                <c:pt idx="72373">
                  <c:v>72373</c:v>
                </c:pt>
                <c:pt idx="72374">
                  <c:v>72374</c:v>
                </c:pt>
                <c:pt idx="72375">
                  <c:v>72375</c:v>
                </c:pt>
                <c:pt idx="72376">
                  <c:v>72376</c:v>
                </c:pt>
                <c:pt idx="72377">
                  <c:v>72377</c:v>
                </c:pt>
                <c:pt idx="72378">
                  <c:v>72378</c:v>
                </c:pt>
                <c:pt idx="72379">
                  <c:v>72379</c:v>
                </c:pt>
                <c:pt idx="72380">
                  <c:v>72380</c:v>
                </c:pt>
                <c:pt idx="72381">
                  <c:v>72381</c:v>
                </c:pt>
                <c:pt idx="72382">
                  <c:v>72382</c:v>
                </c:pt>
                <c:pt idx="72383">
                  <c:v>72383</c:v>
                </c:pt>
                <c:pt idx="72384">
                  <c:v>72384</c:v>
                </c:pt>
                <c:pt idx="72385">
                  <c:v>72385</c:v>
                </c:pt>
                <c:pt idx="72386">
                  <c:v>72386</c:v>
                </c:pt>
                <c:pt idx="72387">
                  <c:v>72387</c:v>
                </c:pt>
                <c:pt idx="72388">
                  <c:v>72388</c:v>
                </c:pt>
                <c:pt idx="72389">
                  <c:v>72389</c:v>
                </c:pt>
                <c:pt idx="72390">
                  <c:v>72390</c:v>
                </c:pt>
                <c:pt idx="72391">
                  <c:v>72391</c:v>
                </c:pt>
                <c:pt idx="72392">
                  <c:v>72392</c:v>
                </c:pt>
                <c:pt idx="72393">
                  <c:v>72393</c:v>
                </c:pt>
                <c:pt idx="72394">
                  <c:v>72394</c:v>
                </c:pt>
                <c:pt idx="72395">
                  <c:v>72395</c:v>
                </c:pt>
                <c:pt idx="72396">
                  <c:v>72396</c:v>
                </c:pt>
                <c:pt idx="72397">
                  <c:v>72397</c:v>
                </c:pt>
                <c:pt idx="72398">
                  <c:v>72398</c:v>
                </c:pt>
                <c:pt idx="72399">
                  <c:v>72399</c:v>
                </c:pt>
                <c:pt idx="72400">
                  <c:v>72400</c:v>
                </c:pt>
                <c:pt idx="72401">
                  <c:v>72401</c:v>
                </c:pt>
                <c:pt idx="72402">
                  <c:v>72402</c:v>
                </c:pt>
                <c:pt idx="72403">
                  <c:v>72403</c:v>
                </c:pt>
                <c:pt idx="72404">
                  <c:v>72404</c:v>
                </c:pt>
                <c:pt idx="72405">
                  <c:v>72405</c:v>
                </c:pt>
                <c:pt idx="72406">
                  <c:v>72406</c:v>
                </c:pt>
                <c:pt idx="72407">
                  <c:v>72407</c:v>
                </c:pt>
                <c:pt idx="72408">
                  <c:v>72408</c:v>
                </c:pt>
                <c:pt idx="72409">
                  <c:v>72409</c:v>
                </c:pt>
                <c:pt idx="72410">
                  <c:v>72410</c:v>
                </c:pt>
                <c:pt idx="72411">
                  <c:v>72411</c:v>
                </c:pt>
                <c:pt idx="72412">
                  <c:v>72412</c:v>
                </c:pt>
                <c:pt idx="72413">
                  <c:v>72413</c:v>
                </c:pt>
                <c:pt idx="72414">
                  <c:v>72414</c:v>
                </c:pt>
                <c:pt idx="72415">
                  <c:v>72415</c:v>
                </c:pt>
                <c:pt idx="72416">
                  <c:v>72416</c:v>
                </c:pt>
                <c:pt idx="72417">
                  <c:v>72417</c:v>
                </c:pt>
                <c:pt idx="72418">
                  <c:v>72418</c:v>
                </c:pt>
                <c:pt idx="72419">
                  <c:v>72419</c:v>
                </c:pt>
                <c:pt idx="72420">
                  <c:v>72420</c:v>
                </c:pt>
                <c:pt idx="72421">
                  <c:v>72421</c:v>
                </c:pt>
                <c:pt idx="72422">
                  <c:v>72422</c:v>
                </c:pt>
                <c:pt idx="72423">
                  <c:v>72423</c:v>
                </c:pt>
                <c:pt idx="72424">
                  <c:v>72424</c:v>
                </c:pt>
                <c:pt idx="72425">
                  <c:v>72425</c:v>
                </c:pt>
                <c:pt idx="72426">
                  <c:v>72426</c:v>
                </c:pt>
                <c:pt idx="72427">
                  <c:v>72427</c:v>
                </c:pt>
                <c:pt idx="72428">
                  <c:v>72428</c:v>
                </c:pt>
                <c:pt idx="72429">
                  <c:v>72429</c:v>
                </c:pt>
                <c:pt idx="72430">
                  <c:v>72430</c:v>
                </c:pt>
                <c:pt idx="72431">
                  <c:v>72431</c:v>
                </c:pt>
                <c:pt idx="72432">
                  <c:v>72432</c:v>
                </c:pt>
                <c:pt idx="72433">
                  <c:v>72433</c:v>
                </c:pt>
                <c:pt idx="72434">
                  <c:v>72434</c:v>
                </c:pt>
                <c:pt idx="72435">
                  <c:v>72435</c:v>
                </c:pt>
                <c:pt idx="72436">
                  <c:v>72436</c:v>
                </c:pt>
                <c:pt idx="72437">
                  <c:v>72437</c:v>
                </c:pt>
                <c:pt idx="72438">
                  <c:v>72438</c:v>
                </c:pt>
                <c:pt idx="72439">
                  <c:v>72439</c:v>
                </c:pt>
                <c:pt idx="72440">
                  <c:v>72440</c:v>
                </c:pt>
                <c:pt idx="72441">
                  <c:v>72441</c:v>
                </c:pt>
                <c:pt idx="72442">
                  <c:v>72442</c:v>
                </c:pt>
                <c:pt idx="72443">
                  <c:v>72443</c:v>
                </c:pt>
                <c:pt idx="72444">
                  <c:v>72444</c:v>
                </c:pt>
                <c:pt idx="72445">
                  <c:v>72445</c:v>
                </c:pt>
                <c:pt idx="72446">
                  <c:v>72446</c:v>
                </c:pt>
                <c:pt idx="72447">
                  <c:v>72447</c:v>
                </c:pt>
                <c:pt idx="72448">
                  <c:v>72448</c:v>
                </c:pt>
                <c:pt idx="72449">
                  <c:v>72449</c:v>
                </c:pt>
                <c:pt idx="72450">
                  <c:v>72450</c:v>
                </c:pt>
                <c:pt idx="72451">
                  <c:v>72451</c:v>
                </c:pt>
                <c:pt idx="72452">
                  <c:v>72452</c:v>
                </c:pt>
                <c:pt idx="72453">
                  <c:v>72453</c:v>
                </c:pt>
                <c:pt idx="72454">
                  <c:v>72454</c:v>
                </c:pt>
                <c:pt idx="72455">
                  <c:v>72455</c:v>
                </c:pt>
                <c:pt idx="72456">
                  <c:v>72456</c:v>
                </c:pt>
                <c:pt idx="72457">
                  <c:v>72457</c:v>
                </c:pt>
                <c:pt idx="72458">
                  <c:v>72458</c:v>
                </c:pt>
                <c:pt idx="72459">
                  <c:v>72459</c:v>
                </c:pt>
                <c:pt idx="72460">
                  <c:v>72460</c:v>
                </c:pt>
                <c:pt idx="72461">
                  <c:v>72461</c:v>
                </c:pt>
                <c:pt idx="72462">
                  <c:v>72462</c:v>
                </c:pt>
                <c:pt idx="72463">
                  <c:v>72463</c:v>
                </c:pt>
                <c:pt idx="72464">
                  <c:v>72464</c:v>
                </c:pt>
                <c:pt idx="72465">
                  <c:v>72465</c:v>
                </c:pt>
                <c:pt idx="72466">
                  <c:v>72466</c:v>
                </c:pt>
                <c:pt idx="72467">
                  <c:v>72467</c:v>
                </c:pt>
                <c:pt idx="72468">
                  <c:v>72468</c:v>
                </c:pt>
                <c:pt idx="72469">
                  <c:v>72469</c:v>
                </c:pt>
                <c:pt idx="72470">
                  <c:v>72470</c:v>
                </c:pt>
                <c:pt idx="72471">
                  <c:v>72471</c:v>
                </c:pt>
                <c:pt idx="72472">
                  <c:v>72472</c:v>
                </c:pt>
                <c:pt idx="72473">
                  <c:v>72473</c:v>
                </c:pt>
                <c:pt idx="72474">
                  <c:v>72474</c:v>
                </c:pt>
                <c:pt idx="72475">
                  <c:v>72475</c:v>
                </c:pt>
                <c:pt idx="72476">
                  <c:v>72476</c:v>
                </c:pt>
                <c:pt idx="72477">
                  <c:v>72477</c:v>
                </c:pt>
                <c:pt idx="72478">
                  <c:v>72478</c:v>
                </c:pt>
                <c:pt idx="72479">
                  <c:v>72479</c:v>
                </c:pt>
                <c:pt idx="72480">
                  <c:v>72480</c:v>
                </c:pt>
                <c:pt idx="72481">
                  <c:v>72481</c:v>
                </c:pt>
                <c:pt idx="72482">
                  <c:v>72482</c:v>
                </c:pt>
                <c:pt idx="72483">
                  <c:v>72483</c:v>
                </c:pt>
                <c:pt idx="72484">
                  <c:v>72484</c:v>
                </c:pt>
                <c:pt idx="72485">
                  <c:v>72485</c:v>
                </c:pt>
                <c:pt idx="72486">
                  <c:v>72486</c:v>
                </c:pt>
                <c:pt idx="72487">
                  <c:v>72487</c:v>
                </c:pt>
                <c:pt idx="72488">
                  <c:v>72488</c:v>
                </c:pt>
                <c:pt idx="72489">
                  <c:v>72489</c:v>
                </c:pt>
                <c:pt idx="72490">
                  <c:v>72490</c:v>
                </c:pt>
                <c:pt idx="72491">
                  <c:v>72491</c:v>
                </c:pt>
                <c:pt idx="72492">
                  <c:v>72492</c:v>
                </c:pt>
                <c:pt idx="72493">
                  <c:v>72493</c:v>
                </c:pt>
                <c:pt idx="72494">
                  <c:v>72494</c:v>
                </c:pt>
                <c:pt idx="72495">
                  <c:v>72495</c:v>
                </c:pt>
                <c:pt idx="72496">
                  <c:v>72496</c:v>
                </c:pt>
                <c:pt idx="72497">
                  <c:v>72497</c:v>
                </c:pt>
                <c:pt idx="72498">
                  <c:v>72498</c:v>
                </c:pt>
                <c:pt idx="72499">
                  <c:v>72499</c:v>
                </c:pt>
                <c:pt idx="72500">
                  <c:v>72500</c:v>
                </c:pt>
                <c:pt idx="72501">
                  <c:v>72501</c:v>
                </c:pt>
                <c:pt idx="72502">
                  <c:v>72502</c:v>
                </c:pt>
                <c:pt idx="72503">
                  <c:v>72503</c:v>
                </c:pt>
                <c:pt idx="72504">
                  <c:v>72504</c:v>
                </c:pt>
                <c:pt idx="72505">
                  <c:v>72505</c:v>
                </c:pt>
                <c:pt idx="72506">
                  <c:v>72506</c:v>
                </c:pt>
                <c:pt idx="72507">
                  <c:v>72507</c:v>
                </c:pt>
                <c:pt idx="72508">
                  <c:v>72508</c:v>
                </c:pt>
                <c:pt idx="72509">
                  <c:v>72509</c:v>
                </c:pt>
                <c:pt idx="72510">
                  <c:v>72510</c:v>
                </c:pt>
                <c:pt idx="72511">
                  <c:v>72511</c:v>
                </c:pt>
                <c:pt idx="72512">
                  <c:v>72512</c:v>
                </c:pt>
                <c:pt idx="72513">
                  <c:v>72513</c:v>
                </c:pt>
                <c:pt idx="72514">
                  <c:v>72514</c:v>
                </c:pt>
                <c:pt idx="72515">
                  <c:v>72515</c:v>
                </c:pt>
                <c:pt idx="72516">
                  <c:v>72516</c:v>
                </c:pt>
                <c:pt idx="72517">
                  <c:v>72517</c:v>
                </c:pt>
                <c:pt idx="72518">
                  <c:v>72518</c:v>
                </c:pt>
                <c:pt idx="72519">
                  <c:v>72519</c:v>
                </c:pt>
                <c:pt idx="72520">
                  <c:v>72520</c:v>
                </c:pt>
                <c:pt idx="72521">
                  <c:v>72521</c:v>
                </c:pt>
                <c:pt idx="72522">
                  <c:v>72522</c:v>
                </c:pt>
                <c:pt idx="72523">
                  <c:v>72523</c:v>
                </c:pt>
                <c:pt idx="72524">
                  <c:v>72524</c:v>
                </c:pt>
                <c:pt idx="72525">
                  <c:v>72525</c:v>
                </c:pt>
                <c:pt idx="72526">
                  <c:v>72526</c:v>
                </c:pt>
                <c:pt idx="72527">
                  <c:v>72527</c:v>
                </c:pt>
                <c:pt idx="72528">
                  <c:v>72528</c:v>
                </c:pt>
                <c:pt idx="72529">
                  <c:v>72529</c:v>
                </c:pt>
                <c:pt idx="72530">
                  <c:v>72530</c:v>
                </c:pt>
                <c:pt idx="72531">
                  <c:v>72531</c:v>
                </c:pt>
                <c:pt idx="72532">
                  <c:v>72532</c:v>
                </c:pt>
                <c:pt idx="72533">
                  <c:v>72533</c:v>
                </c:pt>
                <c:pt idx="72534">
                  <c:v>72534</c:v>
                </c:pt>
                <c:pt idx="72535">
                  <c:v>72535</c:v>
                </c:pt>
                <c:pt idx="72536">
                  <c:v>72536</c:v>
                </c:pt>
                <c:pt idx="72537">
                  <c:v>72537</c:v>
                </c:pt>
                <c:pt idx="72538">
                  <c:v>72538</c:v>
                </c:pt>
                <c:pt idx="72539">
                  <c:v>72539</c:v>
                </c:pt>
                <c:pt idx="72540">
                  <c:v>72540</c:v>
                </c:pt>
                <c:pt idx="72541">
                  <c:v>72541</c:v>
                </c:pt>
                <c:pt idx="72542">
                  <c:v>72542</c:v>
                </c:pt>
                <c:pt idx="72543">
                  <c:v>72543</c:v>
                </c:pt>
                <c:pt idx="72544">
                  <c:v>72544</c:v>
                </c:pt>
                <c:pt idx="72545">
                  <c:v>72545</c:v>
                </c:pt>
                <c:pt idx="72546">
                  <c:v>72546</c:v>
                </c:pt>
                <c:pt idx="72547">
                  <c:v>72547</c:v>
                </c:pt>
                <c:pt idx="72548">
                  <c:v>72548</c:v>
                </c:pt>
                <c:pt idx="72549">
                  <c:v>72549</c:v>
                </c:pt>
                <c:pt idx="72550">
                  <c:v>72550</c:v>
                </c:pt>
                <c:pt idx="72551">
                  <c:v>72551</c:v>
                </c:pt>
                <c:pt idx="72552">
                  <c:v>72552</c:v>
                </c:pt>
                <c:pt idx="72553">
                  <c:v>72553</c:v>
                </c:pt>
                <c:pt idx="72554">
                  <c:v>72554</c:v>
                </c:pt>
                <c:pt idx="72555">
                  <c:v>72555</c:v>
                </c:pt>
                <c:pt idx="72556">
                  <c:v>72556</c:v>
                </c:pt>
                <c:pt idx="72557">
                  <c:v>72557</c:v>
                </c:pt>
                <c:pt idx="72558">
                  <c:v>72558</c:v>
                </c:pt>
                <c:pt idx="72559">
                  <c:v>72559</c:v>
                </c:pt>
                <c:pt idx="72560">
                  <c:v>72560</c:v>
                </c:pt>
                <c:pt idx="72561">
                  <c:v>72561</c:v>
                </c:pt>
                <c:pt idx="72562">
                  <c:v>72562</c:v>
                </c:pt>
                <c:pt idx="72563">
                  <c:v>72563</c:v>
                </c:pt>
                <c:pt idx="72564">
                  <c:v>72564</c:v>
                </c:pt>
                <c:pt idx="72565">
                  <c:v>72565</c:v>
                </c:pt>
                <c:pt idx="72566">
                  <c:v>72566</c:v>
                </c:pt>
                <c:pt idx="72567">
                  <c:v>72567</c:v>
                </c:pt>
                <c:pt idx="72568">
                  <c:v>72568</c:v>
                </c:pt>
                <c:pt idx="72569">
                  <c:v>72569</c:v>
                </c:pt>
                <c:pt idx="72570">
                  <c:v>72570</c:v>
                </c:pt>
                <c:pt idx="72571">
                  <c:v>72571</c:v>
                </c:pt>
                <c:pt idx="72572">
                  <c:v>72572</c:v>
                </c:pt>
                <c:pt idx="72573">
                  <c:v>72573</c:v>
                </c:pt>
                <c:pt idx="72574">
                  <c:v>72574</c:v>
                </c:pt>
                <c:pt idx="72575">
                  <c:v>72575</c:v>
                </c:pt>
                <c:pt idx="72576">
                  <c:v>72576</c:v>
                </c:pt>
                <c:pt idx="72577">
                  <c:v>72577</c:v>
                </c:pt>
                <c:pt idx="72578">
                  <c:v>72578</c:v>
                </c:pt>
                <c:pt idx="72579">
                  <c:v>72579</c:v>
                </c:pt>
                <c:pt idx="72580">
                  <c:v>72580</c:v>
                </c:pt>
                <c:pt idx="72581">
                  <c:v>72581</c:v>
                </c:pt>
                <c:pt idx="72582">
                  <c:v>72582</c:v>
                </c:pt>
                <c:pt idx="72583">
                  <c:v>72583</c:v>
                </c:pt>
                <c:pt idx="72584">
                  <c:v>72584</c:v>
                </c:pt>
                <c:pt idx="72585">
                  <c:v>72585</c:v>
                </c:pt>
                <c:pt idx="72586">
                  <c:v>72586</c:v>
                </c:pt>
                <c:pt idx="72587">
                  <c:v>72587</c:v>
                </c:pt>
                <c:pt idx="72588">
                  <c:v>72588</c:v>
                </c:pt>
                <c:pt idx="72589">
                  <c:v>72589</c:v>
                </c:pt>
                <c:pt idx="72590">
                  <c:v>72590</c:v>
                </c:pt>
                <c:pt idx="72591">
                  <c:v>72591</c:v>
                </c:pt>
                <c:pt idx="72592">
                  <c:v>72592</c:v>
                </c:pt>
                <c:pt idx="72593">
                  <c:v>72593</c:v>
                </c:pt>
                <c:pt idx="72594">
                  <c:v>72594</c:v>
                </c:pt>
                <c:pt idx="72595">
                  <c:v>72595</c:v>
                </c:pt>
                <c:pt idx="72596">
                  <c:v>72596</c:v>
                </c:pt>
                <c:pt idx="72597">
                  <c:v>72597</c:v>
                </c:pt>
                <c:pt idx="72598">
                  <c:v>72598</c:v>
                </c:pt>
                <c:pt idx="72599">
                  <c:v>72599</c:v>
                </c:pt>
                <c:pt idx="72600">
                  <c:v>72600</c:v>
                </c:pt>
                <c:pt idx="72601">
                  <c:v>72601</c:v>
                </c:pt>
                <c:pt idx="72602">
                  <c:v>72602</c:v>
                </c:pt>
                <c:pt idx="72603">
                  <c:v>72603</c:v>
                </c:pt>
                <c:pt idx="72604">
                  <c:v>72604</c:v>
                </c:pt>
                <c:pt idx="72605">
                  <c:v>72605</c:v>
                </c:pt>
                <c:pt idx="72606">
                  <c:v>72606</c:v>
                </c:pt>
                <c:pt idx="72607">
                  <c:v>72607</c:v>
                </c:pt>
                <c:pt idx="72608">
                  <c:v>72608</c:v>
                </c:pt>
                <c:pt idx="72609">
                  <c:v>72609</c:v>
                </c:pt>
                <c:pt idx="72610">
                  <c:v>72610</c:v>
                </c:pt>
                <c:pt idx="72611">
                  <c:v>72611</c:v>
                </c:pt>
                <c:pt idx="72612">
                  <c:v>72612</c:v>
                </c:pt>
                <c:pt idx="72613">
                  <c:v>72613</c:v>
                </c:pt>
                <c:pt idx="72614">
                  <c:v>72614</c:v>
                </c:pt>
                <c:pt idx="72615">
                  <c:v>72615</c:v>
                </c:pt>
                <c:pt idx="72616">
                  <c:v>72616</c:v>
                </c:pt>
                <c:pt idx="72617">
                  <c:v>72617</c:v>
                </c:pt>
                <c:pt idx="72618">
                  <c:v>72618</c:v>
                </c:pt>
                <c:pt idx="72619">
                  <c:v>72619</c:v>
                </c:pt>
                <c:pt idx="72620">
                  <c:v>72620</c:v>
                </c:pt>
                <c:pt idx="72621">
                  <c:v>72621</c:v>
                </c:pt>
                <c:pt idx="72622">
                  <c:v>72622</c:v>
                </c:pt>
                <c:pt idx="72623">
                  <c:v>72623</c:v>
                </c:pt>
                <c:pt idx="72624">
                  <c:v>72624</c:v>
                </c:pt>
                <c:pt idx="72625">
                  <c:v>72625</c:v>
                </c:pt>
                <c:pt idx="72626">
                  <c:v>72626</c:v>
                </c:pt>
                <c:pt idx="72627">
                  <c:v>72627</c:v>
                </c:pt>
                <c:pt idx="72628">
                  <c:v>72628</c:v>
                </c:pt>
                <c:pt idx="72629">
                  <c:v>72629</c:v>
                </c:pt>
                <c:pt idx="72630">
                  <c:v>72630</c:v>
                </c:pt>
                <c:pt idx="72631">
                  <c:v>72631</c:v>
                </c:pt>
                <c:pt idx="72632">
                  <c:v>72632</c:v>
                </c:pt>
                <c:pt idx="72633">
                  <c:v>72633</c:v>
                </c:pt>
                <c:pt idx="72634">
                  <c:v>72634</c:v>
                </c:pt>
                <c:pt idx="72635">
                  <c:v>72635</c:v>
                </c:pt>
                <c:pt idx="72636">
                  <c:v>72636</c:v>
                </c:pt>
                <c:pt idx="72637">
                  <c:v>72637</c:v>
                </c:pt>
                <c:pt idx="72638">
                  <c:v>72638</c:v>
                </c:pt>
                <c:pt idx="72639">
                  <c:v>72639</c:v>
                </c:pt>
                <c:pt idx="72640">
                  <c:v>72640</c:v>
                </c:pt>
                <c:pt idx="72641">
                  <c:v>72641</c:v>
                </c:pt>
                <c:pt idx="72642">
                  <c:v>72642</c:v>
                </c:pt>
                <c:pt idx="72643">
                  <c:v>72643</c:v>
                </c:pt>
                <c:pt idx="72644">
                  <c:v>72644</c:v>
                </c:pt>
                <c:pt idx="72645">
                  <c:v>72645</c:v>
                </c:pt>
                <c:pt idx="72646">
                  <c:v>72646</c:v>
                </c:pt>
                <c:pt idx="72647">
                  <c:v>72647</c:v>
                </c:pt>
                <c:pt idx="72648">
                  <c:v>72648</c:v>
                </c:pt>
                <c:pt idx="72649">
                  <c:v>72649</c:v>
                </c:pt>
                <c:pt idx="72650">
                  <c:v>72650</c:v>
                </c:pt>
                <c:pt idx="72651">
                  <c:v>72651</c:v>
                </c:pt>
                <c:pt idx="72652">
                  <c:v>72652</c:v>
                </c:pt>
                <c:pt idx="72653">
                  <c:v>72653</c:v>
                </c:pt>
                <c:pt idx="72654">
                  <c:v>72654</c:v>
                </c:pt>
                <c:pt idx="72655">
                  <c:v>72655</c:v>
                </c:pt>
                <c:pt idx="72656">
                  <c:v>72656</c:v>
                </c:pt>
                <c:pt idx="72657">
                  <c:v>72657</c:v>
                </c:pt>
                <c:pt idx="72658">
                  <c:v>72658</c:v>
                </c:pt>
                <c:pt idx="72659">
                  <c:v>72659</c:v>
                </c:pt>
                <c:pt idx="72660">
                  <c:v>72660</c:v>
                </c:pt>
                <c:pt idx="72661">
                  <c:v>72661</c:v>
                </c:pt>
                <c:pt idx="72662">
                  <c:v>72662</c:v>
                </c:pt>
                <c:pt idx="72663">
                  <c:v>72663</c:v>
                </c:pt>
                <c:pt idx="72664">
                  <c:v>72664</c:v>
                </c:pt>
                <c:pt idx="72665">
                  <c:v>72665</c:v>
                </c:pt>
                <c:pt idx="72666">
                  <c:v>72666</c:v>
                </c:pt>
                <c:pt idx="72667">
                  <c:v>72667</c:v>
                </c:pt>
                <c:pt idx="72668">
                  <c:v>72668</c:v>
                </c:pt>
                <c:pt idx="72669">
                  <c:v>72669</c:v>
                </c:pt>
                <c:pt idx="72670">
                  <c:v>72670</c:v>
                </c:pt>
                <c:pt idx="72671">
                  <c:v>72671</c:v>
                </c:pt>
                <c:pt idx="72672">
                  <c:v>72672</c:v>
                </c:pt>
                <c:pt idx="72673">
                  <c:v>72673</c:v>
                </c:pt>
                <c:pt idx="72674">
                  <c:v>72674</c:v>
                </c:pt>
                <c:pt idx="72675">
                  <c:v>72675</c:v>
                </c:pt>
                <c:pt idx="72676">
                  <c:v>72676</c:v>
                </c:pt>
                <c:pt idx="72677">
                  <c:v>72677</c:v>
                </c:pt>
                <c:pt idx="72678">
                  <c:v>72678</c:v>
                </c:pt>
                <c:pt idx="72679">
                  <c:v>72679</c:v>
                </c:pt>
                <c:pt idx="72680">
                  <c:v>72680</c:v>
                </c:pt>
                <c:pt idx="72681">
                  <c:v>72681</c:v>
                </c:pt>
                <c:pt idx="72682">
                  <c:v>72682</c:v>
                </c:pt>
                <c:pt idx="72683">
                  <c:v>72683</c:v>
                </c:pt>
                <c:pt idx="72684">
                  <c:v>72684</c:v>
                </c:pt>
                <c:pt idx="72685">
                  <c:v>72685</c:v>
                </c:pt>
                <c:pt idx="72686">
                  <c:v>72686</c:v>
                </c:pt>
                <c:pt idx="72687">
                  <c:v>72687</c:v>
                </c:pt>
                <c:pt idx="72688">
                  <c:v>72688</c:v>
                </c:pt>
                <c:pt idx="72689">
                  <c:v>72689</c:v>
                </c:pt>
                <c:pt idx="72690">
                  <c:v>72690</c:v>
                </c:pt>
                <c:pt idx="72691">
                  <c:v>72691</c:v>
                </c:pt>
                <c:pt idx="72692">
                  <c:v>72692</c:v>
                </c:pt>
                <c:pt idx="72693">
                  <c:v>72693</c:v>
                </c:pt>
                <c:pt idx="72694">
                  <c:v>72694</c:v>
                </c:pt>
                <c:pt idx="72695">
                  <c:v>72695</c:v>
                </c:pt>
                <c:pt idx="72696">
                  <c:v>72696</c:v>
                </c:pt>
                <c:pt idx="72697">
                  <c:v>72697</c:v>
                </c:pt>
                <c:pt idx="72698">
                  <c:v>72698</c:v>
                </c:pt>
                <c:pt idx="72699">
                  <c:v>72699</c:v>
                </c:pt>
                <c:pt idx="72700">
                  <c:v>72700</c:v>
                </c:pt>
                <c:pt idx="72701">
                  <c:v>72701</c:v>
                </c:pt>
                <c:pt idx="72702">
                  <c:v>72702</c:v>
                </c:pt>
                <c:pt idx="72703">
                  <c:v>72703</c:v>
                </c:pt>
                <c:pt idx="72704">
                  <c:v>72704</c:v>
                </c:pt>
                <c:pt idx="72705">
                  <c:v>72705</c:v>
                </c:pt>
                <c:pt idx="72706">
                  <c:v>72706</c:v>
                </c:pt>
                <c:pt idx="72707">
                  <c:v>72707</c:v>
                </c:pt>
                <c:pt idx="72708">
                  <c:v>72708</c:v>
                </c:pt>
                <c:pt idx="72709">
                  <c:v>72709</c:v>
                </c:pt>
                <c:pt idx="72710">
                  <c:v>72710</c:v>
                </c:pt>
                <c:pt idx="72711">
                  <c:v>72711</c:v>
                </c:pt>
                <c:pt idx="72712">
                  <c:v>72712</c:v>
                </c:pt>
                <c:pt idx="72713">
                  <c:v>72713</c:v>
                </c:pt>
                <c:pt idx="72714">
                  <c:v>72714</c:v>
                </c:pt>
                <c:pt idx="72715">
                  <c:v>72715</c:v>
                </c:pt>
                <c:pt idx="72716">
                  <c:v>72716</c:v>
                </c:pt>
                <c:pt idx="72717">
                  <c:v>72717</c:v>
                </c:pt>
                <c:pt idx="72718">
                  <c:v>72718</c:v>
                </c:pt>
                <c:pt idx="72719">
                  <c:v>72719</c:v>
                </c:pt>
                <c:pt idx="72720">
                  <c:v>72720</c:v>
                </c:pt>
                <c:pt idx="72721">
                  <c:v>72721</c:v>
                </c:pt>
                <c:pt idx="72722">
                  <c:v>72722</c:v>
                </c:pt>
                <c:pt idx="72723">
                  <c:v>72723</c:v>
                </c:pt>
                <c:pt idx="72724">
                  <c:v>72724</c:v>
                </c:pt>
                <c:pt idx="72725">
                  <c:v>72725</c:v>
                </c:pt>
                <c:pt idx="72726">
                  <c:v>72726</c:v>
                </c:pt>
                <c:pt idx="72727">
                  <c:v>72727</c:v>
                </c:pt>
                <c:pt idx="72728">
                  <c:v>72728</c:v>
                </c:pt>
                <c:pt idx="72729">
                  <c:v>72729</c:v>
                </c:pt>
                <c:pt idx="72730">
                  <c:v>72730</c:v>
                </c:pt>
                <c:pt idx="72731">
                  <c:v>72731</c:v>
                </c:pt>
                <c:pt idx="72732">
                  <c:v>72732</c:v>
                </c:pt>
                <c:pt idx="72733">
                  <c:v>72733</c:v>
                </c:pt>
                <c:pt idx="72734">
                  <c:v>72734</c:v>
                </c:pt>
                <c:pt idx="72735">
                  <c:v>72735</c:v>
                </c:pt>
                <c:pt idx="72736">
                  <c:v>72736</c:v>
                </c:pt>
                <c:pt idx="72737">
                  <c:v>72737</c:v>
                </c:pt>
                <c:pt idx="72738">
                  <c:v>72738</c:v>
                </c:pt>
                <c:pt idx="72739">
                  <c:v>72739</c:v>
                </c:pt>
                <c:pt idx="72740">
                  <c:v>72740</c:v>
                </c:pt>
                <c:pt idx="72741">
                  <c:v>72741</c:v>
                </c:pt>
                <c:pt idx="72742">
                  <c:v>72742</c:v>
                </c:pt>
                <c:pt idx="72743">
                  <c:v>72743</c:v>
                </c:pt>
                <c:pt idx="72744">
                  <c:v>72744</c:v>
                </c:pt>
                <c:pt idx="72745">
                  <c:v>72745</c:v>
                </c:pt>
                <c:pt idx="72746">
                  <c:v>72746</c:v>
                </c:pt>
                <c:pt idx="72747">
                  <c:v>72747</c:v>
                </c:pt>
                <c:pt idx="72748">
                  <c:v>72748</c:v>
                </c:pt>
                <c:pt idx="72749">
                  <c:v>72749</c:v>
                </c:pt>
                <c:pt idx="72750">
                  <c:v>72750</c:v>
                </c:pt>
                <c:pt idx="72751">
                  <c:v>72751</c:v>
                </c:pt>
                <c:pt idx="72752">
                  <c:v>72752</c:v>
                </c:pt>
                <c:pt idx="72753">
                  <c:v>72753</c:v>
                </c:pt>
                <c:pt idx="72754">
                  <c:v>72754</c:v>
                </c:pt>
                <c:pt idx="72755">
                  <c:v>72755</c:v>
                </c:pt>
                <c:pt idx="72756">
                  <c:v>72756</c:v>
                </c:pt>
                <c:pt idx="72757">
                  <c:v>72757</c:v>
                </c:pt>
                <c:pt idx="72758">
                  <c:v>72758</c:v>
                </c:pt>
                <c:pt idx="72759">
                  <c:v>72759</c:v>
                </c:pt>
                <c:pt idx="72760">
                  <c:v>72760</c:v>
                </c:pt>
                <c:pt idx="72761">
                  <c:v>72761</c:v>
                </c:pt>
                <c:pt idx="72762">
                  <c:v>72762</c:v>
                </c:pt>
                <c:pt idx="72763">
                  <c:v>72763</c:v>
                </c:pt>
                <c:pt idx="72764">
                  <c:v>72764</c:v>
                </c:pt>
                <c:pt idx="72765">
                  <c:v>72765</c:v>
                </c:pt>
                <c:pt idx="72766">
                  <c:v>72766</c:v>
                </c:pt>
                <c:pt idx="72767">
                  <c:v>72767</c:v>
                </c:pt>
                <c:pt idx="72768">
                  <c:v>72768</c:v>
                </c:pt>
                <c:pt idx="72769">
                  <c:v>72769</c:v>
                </c:pt>
                <c:pt idx="72770">
                  <c:v>72770</c:v>
                </c:pt>
                <c:pt idx="72771">
                  <c:v>72771</c:v>
                </c:pt>
                <c:pt idx="72772">
                  <c:v>72772</c:v>
                </c:pt>
                <c:pt idx="72773">
                  <c:v>72773</c:v>
                </c:pt>
                <c:pt idx="72774">
                  <c:v>72774</c:v>
                </c:pt>
                <c:pt idx="72775">
                  <c:v>72775</c:v>
                </c:pt>
                <c:pt idx="72776">
                  <c:v>72776</c:v>
                </c:pt>
                <c:pt idx="72777">
                  <c:v>72777</c:v>
                </c:pt>
                <c:pt idx="72778">
                  <c:v>72778</c:v>
                </c:pt>
                <c:pt idx="72779">
                  <c:v>72779</c:v>
                </c:pt>
                <c:pt idx="72780">
                  <c:v>72780</c:v>
                </c:pt>
                <c:pt idx="72781">
                  <c:v>72781</c:v>
                </c:pt>
                <c:pt idx="72782">
                  <c:v>72782</c:v>
                </c:pt>
                <c:pt idx="72783">
                  <c:v>72783</c:v>
                </c:pt>
                <c:pt idx="72784">
                  <c:v>72784</c:v>
                </c:pt>
                <c:pt idx="72785">
                  <c:v>72785</c:v>
                </c:pt>
                <c:pt idx="72786">
                  <c:v>72786</c:v>
                </c:pt>
                <c:pt idx="72787">
                  <c:v>72787</c:v>
                </c:pt>
                <c:pt idx="72788">
                  <c:v>72788</c:v>
                </c:pt>
                <c:pt idx="72789">
                  <c:v>72789</c:v>
                </c:pt>
                <c:pt idx="72790">
                  <c:v>72790</c:v>
                </c:pt>
                <c:pt idx="72791">
                  <c:v>72791</c:v>
                </c:pt>
                <c:pt idx="72792">
                  <c:v>72792</c:v>
                </c:pt>
                <c:pt idx="72793">
                  <c:v>72793</c:v>
                </c:pt>
                <c:pt idx="72794">
                  <c:v>72794</c:v>
                </c:pt>
                <c:pt idx="72795">
                  <c:v>72795</c:v>
                </c:pt>
                <c:pt idx="72796">
                  <c:v>72796</c:v>
                </c:pt>
                <c:pt idx="72797">
                  <c:v>72797</c:v>
                </c:pt>
                <c:pt idx="72798">
                  <c:v>72798</c:v>
                </c:pt>
                <c:pt idx="72799">
                  <c:v>72799</c:v>
                </c:pt>
                <c:pt idx="72800">
                  <c:v>72800</c:v>
                </c:pt>
                <c:pt idx="72801">
                  <c:v>72801</c:v>
                </c:pt>
                <c:pt idx="72802">
                  <c:v>72802</c:v>
                </c:pt>
                <c:pt idx="72803">
                  <c:v>72803</c:v>
                </c:pt>
                <c:pt idx="72804">
                  <c:v>72804</c:v>
                </c:pt>
                <c:pt idx="72805">
                  <c:v>72805</c:v>
                </c:pt>
                <c:pt idx="72806">
                  <c:v>72806</c:v>
                </c:pt>
                <c:pt idx="72807">
                  <c:v>72807</c:v>
                </c:pt>
                <c:pt idx="72808">
                  <c:v>72808</c:v>
                </c:pt>
                <c:pt idx="72809">
                  <c:v>72809</c:v>
                </c:pt>
                <c:pt idx="72810">
                  <c:v>72810</c:v>
                </c:pt>
                <c:pt idx="72811">
                  <c:v>72811</c:v>
                </c:pt>
                <c:pt idx="72812">
                  <c:v>72812</c:v>
                </c:pt>
                <c:pt idx="72813">
                  <c:v>72813</c:v>
                </c:pt>
                <c:pt idx="72814">
                  <c:v>72814</c:v>
                </c:pt>
                <c:pt idx="72815">
                  <c:v>72815</c:v>
                </c:pt>
                <c:pt idx="72816">
                  <c:v>72816</c:v>
                </c:pt>
                <c:pt idx="72817">
                  <c:v>72817</c:v>
                </c:pt>
                <c:pt idx="72818">
                  <c:v>72818</c:v>
                </c:pt>
                <c:pt idx="72819">
                  <c:v>72819</c:v>
                </c:pt>
                <c:pt idx="72820">
                  <c:v>72820</c:v>
                </c:pt>
                <c:pt idx="72821">
                  <c:v>72821</c:v>
                </c:pt>
                <c:pt idx="72822">
                  <c:v>72822</c:v>
                </c:pt>
                <c:pt idx="72823">
                  <c:v>72823</c:v>
                </c:pt>
                <c:pt idx="72824">
                  <c:v>72824</c:v>
                </c:pt>
                <c:pt idx="72825">
                  <c:v>72825</c:v>
                </c:pt>
                <c:pt idx="72826">
                  <c:v>72826</c:v>
                </c:pt>
                <c:pt idx="72827">
                  <c:v>72827</c:v>
                </c:pt>
                <c:pt idx="72828">
                  <c:v>72828</c:v>
                </c:pt>
                <c:pt idx="72829">
                  <c:v>72829</c:v>
                </c:pt>
                <c:pt idx="72830">
                  <c:v>72830</c:v>
                </c:pt>
                <c:pt idx="72831">
                  <c:v>72831</c:v>
                </c:pt>
                <c:pt idx="72832">
                  <c:v>72832</c:v>
                </c:pt>
                <c:pt idx="72833">
                  <c:v>72833</c:v>
                </c:pt>
                <c:pt idx="72834">
                  <c:v>72834</c:v>
                </c:pt>
                <c:pt idx="72835">
                  <c:v>72835</c:v>
                </c:pt>
                <c:pt idx="72836">
                  <c:v>72836</c:v>
                </c:pt>
                <c:pt idx="72837">
                  <c:v>72837</c:v>
                </c:pt>
                <c:pt idx="72838">
                  <c:v>72838</c:v>
                </c:pt>
                <c:pt idx="72839">
                  <c:v>72839</c:v>
                </c:pt>
                <c:pt idx="72840">
                  <c:v>72840</c:v>
                </c:pt>
                <c:pt idx="72841">
                  <c:v>72841</c:v>
                </c:pt>
                <c:pt idx="72842">
                  <c:v>72842</c:v>
                </c:pt>
                <c:pt idx="72843">
                  <c:v>72843</c:v>
                </c:pt>
                <c:pt idx="72844">
                  <c:v>72844</c:v>
                </c:pt>
                <c:pt idx="72845">
                  <c:v>72845</c:v>
                </c:pt>
                <c:pt idx="72846">
                  <c:v>72846</c:v>
                </c:pt>
                <c:pt idx="72847">
                  <c:v>72847</c:v>
                </c:pt>
                <c:pt idx="72848">
                  <c:v>72848</c:v>
                </c:pt>
                <c:pt idx="72849">
                  <c:v>72849</c:v>
                </c:pt>
                <c:pt idx="72850">
                  <c:v>72850</c:v>
                </c:pt>
                <c:pt idx="72851">
                  <c:v>72851</c:v>
                </c:pt>
                <c:pt idx="72852">
                  <c:v>72852</c:v>
                </c:pt>
                <c:pt idx="72853">
                  <c:v>72853</c:v>
                </c:pt>
                <c:pt idx="72854">
                  <c:v>72854</c:v>
                </c:pt>
                <c:pt idx="72855">
                  <c:v>72855</c:v>
                </c:pt>
                <c:pt idx="72856">
                  <c:v>72856</c:v>
                </c:pt>
                <c:pt idx="72857">
                  <c:v>72857</c:v>
                </c:pt>
                <c:pt idx="72858">
                  <c:v>72858</c:v>
                </c:pt>
                <c:pt idx="72859">
                  <c:v>72859</c:v>
                </c:pt>
                <c:pt idx="72860">
                  <c:v>72860</c:v>
                </c:pt>
                <c:pt idx="72861">
                  <c:v>72861</c:v>
                </c:pt>
                <c:pt idx="72862">
                  <c:v>72862</c:v>
                </c:pt>
                <c:pt idx="72863">
                  <c:v>72863</c:v>
                </c:pt>
                <c:pt idx="72864">
                  <c:v>72864</c:v>
                </c:pt>
                <c:pt idx="72865">
                  <c:v>72865</c:v>
                </c:pt>
                <c:pt idx="72866">
                  <c:v>72866</c:v>
                </c:pt>
                <c:pt idx="72867">
                  <c:v>72867</c:v>
                </c:pt>
                <c:pt idx="72868">
                  <c:v>72868</c:v>
                </c:pt>
                <c:pt idx="72869">
                  <c:v>72869</c:v>
                </c:pt>
                <c:pt idx="72870">
                  <c:v>72870</c:v>
                </c:pt>
                <c:pt idx="72871">
                  <c:v>72871</c:v>
                </c:pt>
                <c:pt idx="72872">
                  <c:v>72872</c:v>
                </c:pt>
                <c:pt idx="72873">
                  <c:v>72873</c:v>
                </c:pt>
                <c:pt idx="72874">
                  <c:v>72874</c:v>
                </c:pt>
                <c:pt idx="72875">
                  <c:v>72875</c:v>
                </c:pt>
                <c:pt idx="72876">
                  <c:v>72876</c:v>
                </c:pt>
                <c:pt idx="72877">
                  <c:v>72877</c:v>
                </c:pt>
                <c:pt idx="72878">
                  <c:v>72878</c:v>
                </c:pt>
                <c:pt idx="72879">
                  <c:v>72879</c:v>
                </c:pt>
                <c:pt idx="72880">
                  <c:v>72880</c:v>
                </c:pt>
                <c:pt idx="72881">
                  <c:v>72881</c:v>
                </c:pt>
                <c:pt idx="72882">
                  <c:v>72882</c:v>
                </c:pt>
                <c:pt idx="72883">
                  <c:v>72883</c:v>
                </c:pt>
                <c:pt idx="72884">
                  <c:v>72884</c:v>
                </c:pt>
                <c:pt idx="72885">
                  <c:v>72885</c:v>
                </c:pt>
                <c:pt idx="72886">
                  <c:v>72886</c:v>
                </c:pt>
                <c:pt idx="72887">
                  <c:v>72887</c:v>
                </c:pt>
                <c:pt idx="72888">
                  <c:v>72888</c:v>
                </c:pt>
                <c:pt idx="72889">
                  <c:v>72889</c:v>
                </c:pt>
                <c:pt idx="72890">
                  <c:v>72890</c:v>
                </c:pt>
                <c:pt idx="72891">
                  <c:v>72891</c:v>
                </c:pt>
                <c:pt idx="72892">
                  <c:v>72892</c:v>
                </c:pt>
                <c:pt idx="72893">
                  <c:v>72893</c:v>
                </c:pt>
                <c:pt idx="72894">
                  <c:v>72894</c:v>
                </c:pt>
                <c:pt idx="72895">
                  <c:v>72895</c:v>
                </c:pt>
                <c:pt idx="72896">
                  <c:v>72896</c:v>
                </c:pt>
                <c:pt idx="72897">
                  <c:v>72897</c:v>
                </c:pt>
                <c:pt idx="72898">
                  <c:v>72898</c:v>
                </c:pt>
                <c:pt idx="72899">
                  <c:v>72899</c:v>
                </c:pt>
                <c:pt idx="72900">
                  <c:v>72900</c:v>
                </c:pt>
                <c:pt idx="72901">
                  <c:v>72901</c:v>
                </c:pt>
                <c:pt idx="72902">
                  <c:v>72902</c:v>
                </c:pt>
                <c:pt idx="72903">
                  <c:v>72903</c:v>
                </c:pt>
                <c:pt idx="72904">
                  <c:v>72904</c:v>
                </c:pt>
                <c:pt idx="72905">
                  <c:v>72905</c:v>
                </c:pt>
                <c:pt idx="72906">
                  <c:v>72906</c:v>
                </c:pt>
                <c:pt idx="72907">
                  <c:v>72907</c:v>
                </c:pt>
                <c:pt idx="72908">
                  <c:v>72908</c:v>
                </c:pt>
                <c:pt idx="72909">
                  <c:v>72909</c:v>
                </c:pt>
                <c:pt idx="72910">
                  <c:v>72910</c:v>
                </c:pt>
                <c:pt idx="72911">
                  <c:v>72911</c:v>
                </c:pt>
                <c:pt idx="72912">
                  <c:v>72912</c:v>
                </c:pt>
                <c:pt idx="72913">
                  <c:v>72913</c:v>
                </c:pt>
                <c:pt idx="72914">
                  <c:v>72914</c:v>
                </c:pt>
                <c:pt idx="72915">
                  <c:v>72915</c:v>
                </c:pt>
                <c:pt idx="72916">
                  <c:v>72916</c:v>
                </c:pt>
                <c:pt idx="72917">
                  <c:v>72917</c:v>
                </c:pt>
                <c:pt idx="72918">
                  <c:v>72918</c:v>
                </c:pt>
                <c:pt idx="72919">
                  <c:v>72919</c:v>
                </c:pt>
                <c:pt idx="72920">
                  <c:v>72920</c:v>
                </c:pt>
                <c:pt idx="72921">
                  <c:v>72921</c:v>
                </c:pt>
                <c:pt idx="72922">
                  <c:v>72922</c:v>
                </c:pt>
                <c:pt idx="72923">
                  <c:v>72923</c:v>
                </c:pt>
                <c:pt idx="72924">
                  <c:v>72924</c:v>
                </c:pt>
                <c:pt idx="72925">
                  <c:v>72925</c:v>
                </c:pt>
                <c:pt idx="72926">
                  <c:v>72926</c:v>
                </c:pt>
                <c:pt idx="72927">
                  <c:v>72927</c:v>
                </c:pt>
                <c:pt idx="72928">
                  <c:v>72928</c:v>
                </c:pt>
                <c:pt idx="72929">
                  <c:v>72929</c:v>
                </c:pt>
                <c:pt idx="72930">
                  <c:v>72930</c:v>
                </c:pt>
                <c:pt idx="72931">
                  <c:v>72931</c:v>
                </c:pt>
                <c:pt idx="72932">
                  <c:v>72932</c:v>
                </c:pt>
                <c:pt idx="72933">
                  <c:v>72933</c:v>
                </c:pt>
                <c:pt idx="72934">
                  <c:v>72934</c:v>
                </c:pt>
                <c:pt idx="72935">
                  <c:v>72935</c:v>
                </c:pt>
                <c:pt idx="72936">
                  <c:v>72936</c:v>
                </c:pt>
                <c:pt idx="72937">
                  <c:v>72937</c:v>
                </c:pt>
                <c:pt idx="72938">
                  <c:v>72938</c:v>
                </c:pt>
                <c:pt idx="72939">
                  <c:v>72939</c:v>
                </c:pt>
                <c:pt idx="72940">
                  <c:v>72940</c:v>
                </c:pt>
                <c:pt idx="72941">
                  <c:v>72941</c:v>
                </c:pt>
                <c:pt idx="72942">
                  <c:v>72942</c:v>
                </c:pt>
                <c:pt idx="72943">
                  <c:v>72943</c:v>
                </c:pt>
                <c:pt idx="72944">
                  <c:v>72944</c:v>
                </c:pt>
                <c:pt idx="72945">
                  <c:v>72945</c:v>
                </c:pt>
                <c:pt idx="72946">
                  <c:v>72946</c:v>
                </c:pt>
                <c:pt idx="72947">
                  <c:v>72947</c:v>
                </c:pt>
                <c:pt idx="72948">
                  <c:v>72948</c:v>
                </c:pt>
                <c:pt idx="72949">
                  <c:v>72949</c:v>
                </c:pt>
                <c:pt idx="72950">
                  <c:v>72950</c:v>
                </c:pt>
                <c:pt idx="72951">
                  <c:v>72951</c:v>
                </c:pt>
                <c:pt idx="72952">
                  <c:v>72952</c:v>
                </c:pt>
                <c:pt idx="72953">
                  <c:v>72953</c:v>
                </c:pt>
                <c:pt idx="72954">
                  <c:v>72954</c:v>
                </c:pt>
                <c:pt idx="72955">
                  <c:v>72955</c:v>
                </c:pt>
                <c:pt idx="72956">
                  <c:v>72956</c:v>
                </c:pt>
                <c:pt idx="72957">
                  <c:v>72957</c:v>
                </c:pt>
                <c:pt idx="72958">
                  <c:v>72958</c:v>
                </c:pt>
                <c:pt idx="72959">
                  <c:v>72959</c:v>
                </c:pt>
                <c:pt idx="72960">
                  <c:v>72960</c:v>
                </c:pt>
                <c:pt idx="72961">
                  <c:v>72961</c:v>
                </c:pt>
                <c:pt idx="72962">
                  <c:v>72962</c:v>
                </c:pt>
                <c:pt idx="72963">
                  <c:v>72963</c:v>
                </c:pt>
                <c:pt idx="72964">
                  <c:v>72964</c:v>
                </c:pt>
                <c:pt idx="72965">
                  <c:v>72965</c:v>
                </c:pt>
                <c:pt idx="72966">
                  <c:v>72966</c:v>
                </c:pt>
                <c:pt idx="72967">
                  <c:v>72967</c:v>
                </c:pt>
                <c:pt idx="72968">
                  <c:v>72968</c:v>
                </c:pt>
                <c:pt idx="72969">
                  <c:v>72969</c:v>
                </c:pt>
                <c:pt idx="72970">
                  <c:v>72970</c:v>
                </c:pt>
                <c:pt idx="72971">
                  <c:v>72971</c:v>
                </c:pt>
                <c:pt idx="72972">
                  <c:v>72972</c:v>
                </c:pt>
                <c:pt idx="72973">
                  <c:v>72973</c:v>
                </c:pt>
                <c:pt idx="72974">
                  <c:v>72974</c:v>
                </c:pt>
                <c:pt idx="72975">
                  <c:v>72975</c:v>
                </c:pt>
                <c:pt idx="72976">
                  <c:v>72976</c:v>
                </c:pt>
                <c:pt idx="72977">
                  <c:v>72977</c:v>
                </c:pt>
                <c:pt idx="72978">
                  <c:v>72978</c:v>
                </c:pt>
                <c:pt idx="72979">
                  <c:v>72979</c:v>
                </c:pt>
                <c:pt idx="72980">
                  <c:v>72980</c:v>
                </c:pt>
                <c:pt idx="72981">
                  <c:v>72981</c:v>
                </c:pt>
                <c:pt idx="72982">
                  <c:v>72982</c:v>
                </c:pt>
                <c:pt idx="72983">
                  <c:v>72983</c:v>
                </c:pt>
                <c:pt idx="72984">
                  <c:v>72984</c:v>
                </c:pt>
                <c:pt idx="72985">
                  <c:v>72985</c:v>
                </c:pt>
                <c:pt idx="72986">
                  <c:v>72986</c:v>
                </c:pt>
                <c:pt idx="72987">
                  <c:v>72987</c:v>
                </c:pt>
                <c:pt idx="72988">
                  <c:v>72988</c:v>
                </c:pt>
                <c:pt idx="72989">
                  <c:v>72989</c:v>
                </c:pt>
                <c:pt idx="72990">
                  <c:v>72990</c:v>
                </c:pt>
                <c:pt idx="72991">
                  <c:v>72991</c:v>
                </c:pt>
                <c:pt idx="72992">
                  <c:v>72992</c:v>
                </c:pt>
                <c:pt idx="72993">
                  <c:v>72993</c:v>
                </c:pt>
                <c:pt idx="72994">
                  <c:v>72994</c:v>
                </c:pt>
                <c:pt idx="72995">
                  <c:v>72995</c:v>
                </c:pt>
                <c:pt idx="72996">
                  <c:v>72996</c:v>
                </c:pt>
                <c:pt idx="72997">
                  <c:v>72997</c:v>
                </c:pt>
                <c:pt idx="72998">
                  <c:v>72998</c:v>
                </c:pt>
                <c:pt idx="72999">
                  <c:v>72999</c:v>
                </c:pt>
                <c:pt idx="73000">
                  <c:v>73000</c:v>
                </c:pt>
                <c:pt idx="73001">
                  <c:v>73001</c:v>
                </c:pt>
                <c:pt idx="73002">
                  <c:v>73002</c:v>
                </c:pt>
                <c:pt idx="73003">
                  <c:v>73003</c:v>
                </c:pt>
                <c:pt idx="73004">
                  <c:v>73004</c:v>
                </c:pt>
                <c:pt idx="73005">
                  <c:v>73005</c:v>
                </c:pt>
                <c:pt idx="73006">
                  <c:v>73006</c:v>
                </c:pt>
                <c:pt idx="73007">
                  <c:v>73007</c:v>
                </c:pt>
                <c:pt idx="73008">
                  <c:v>73008</c:v>
                </c:pt>
                <c:pt idx="73009">
                  <c:v>73009</c:v>
                </c:pt>
                <c:pt idx="73010">
                  <c:v>73010</c:v>
                </c:pt>
                <c:pt idx="73011">
                  <c:v>73011</c:v>
                </c:pt>
                <c:pt idx="73012">
                  <c:v>73012</c:v>
                </c:pt>
                <c:pt idx="73013">
                  <c:v>73013</c:v>
                </c:pt>
                <c:pt idx="73014">
                  <c:v>73014</c:v>
                </c:pt>
                <c:pt idx="73015">
                  <c:v>73015</c:v>
                </c:pt>
                <c:pt idx="73016">
                  <c:v>73016</c:v>
                </c:pt>
                <c:pt idx="73017">
                  <c:v>73017</c:v>
                </c:pt>
                <c:pt idx="73018">
                  <c:v>73018</c:v>
                </c:pt>
                <c:pt idx="73019">
                  <c:v>73019</c:v>
                </c:pt>
                <c:pt idx="73020">
                  <c:v>73020</c:v>
                </c:pt>
                <c:pt idx="73021">
                  <c:v>73021</c:v>
                </c:pt>
                <c:pt idx="73022">
                  <c:v>73022</c:v>
                </c:pt>
                <c:pt idx="73023">
                  <c:v>73023</c:v>
                </c:pt>
                <c:pt idx="73024">
                  <c:v>73024</c:v>
                </c:pt>
                <c:pt idx="73025">
                  <c:v>73025</c:v>
                </c:pt>
                <c:pt idx="73026">
                  <c:v>73026</c:v>
                </c:pt>
                <c:pt idx="73027">
                  <c:v>73027</c:v>
                </c:pt>
                <c:pt idx="73028">
                  <c:v>73028</c:v>
                </c:pt>
                <c:pt idx="73029">
                  <c:v>73029</c:v>
                </c:pt>
                <c:pt idx="73030">
                  <c:v>73030</c:v>
                </c:pt>
                <c:pt idx="73031">
                  <c:v>73031</c:v>
                </c:pt>
                <c:pt idx="73032">
                  <c:v>73032</c:v>
                </c:pt>
                <c:pt idx="73033">
                  <c:v>73033</c:v>
                </c:pt>
                <c:pt idx="73034">
                  <c:v>73034</c:v>
                </c:pt>
                <c:pt idx="73035">
                  <c:v>73035</c:v>
                </c:pt>
                <c:pt idx="73036">
                  <c:v>73036</c:v>
                </c:pt>
                <c:pt idx="73037">
                  <c:v>73037</c:v>
                </c:pt>
                <c:pt idx="73038">
                  <c:v>73038</c:v>
                </c:pt>
                <c:pt idx="73039">
                  <c:v>73039</c:v>
                </c:pt>
                <c:pt idx="73040">
                  <c:v>73040</c:v>
                </c:pt>
                <c:pt idx="73041">
                  <c:v>73041</c:v>
                </c:pt>
                <c:pt idx="73042">
                  <c:v>73042</c:v>
                </c:pt>
                <c:pt idx="73043">
                  <c:v>73043</c:v>
                </c:pt>
                <c:pt idx="73044">
                  <c:v>73044</c:v>
                </c:pt>
                <c:pt idx="73045">
                  <c:v>73045</c:v>
                </c:pt>
                <c:pt idx="73046">
                  <c:v>73046</c:v>
                </c:pt>
                <c:pt idx="73047">
                  <c:v>73047</c:v>
                </c:pt>
                <c:pt idx="73048">
                  <c:v>73048</c:v>
                </c:pt>
                <c:pt idx="73049">
                  <c:v>73049</c:v>
                </c:pt>
                <c:pt idx="73050">
                  <c:v>73050</c:v>
                </c:pt>
                <c:pt idx="73051">
                  <c:v>73051</c:v>
                </c:pt>
                <c:pt idx="73052">
                  <c:v>73052</c:v>
                </c:pt>
                <c:pt idx="73053">
                  <c:v>73053</c:v>
                </c:pt>
                <c:pt idx="73054">
                  <c:v>73054</c:v>
                </c:pt>
                <c:pt idx="73055">
                  <c:v>73055</c:v>
                </c:pt>
                <c:pt idx="73056">
                  <c:v>73056</c:v>
                </c:pt>
                <c:pt idx="73057">
                  <c:v>73057</c:v>
                </c:pt>
                <c:pt idx="73058">
                  <c:v>73058</c:v>
                </c:pt>
                <c:pt idx="73059">
                  <c:v>73059</c:v>
                </c:pt>
                <c:pt idx="73060">
                  <c:v>73060</c:v>
                </c:pt>
                <c:pt idx="73061">
                  <c:v>73061</c:v>
                </c:pt>
                <c:pt idx="73062">
                  <c:v>73062</c:v>
                </c:pt>
                <c:pt idx="73063">
                  <c:v>73063</c:v>
                </c:pt>
                <c:pt idx="73064">
                  <c:v>73064</c:v>
                </c:pt>
                <c:pt idx="73065">
                  <c:v>73065</c:v>
                </c:pt>
                <c:pt idx="73066">
                  <c:v>73066</c:v>
                </c:pt>
                <c:pt idx="73067">
                  <c:v>73067</c:v>
                </c:pt>
                <c:pt idx="73068">
                  <c:v>73068</c:v>
                </c:pt>
                <c:pt idx="73069">
                  <c:v>73069</c:v>
                </c:pt>
                <c:pt idx="73070">
                  <c:v>73070</c:v>
                </c:pt>
                <c:pt idx="73071">
                  <c:v>73071</c:v>
                </c:pt>
                <c:pt idx="73072">
                  <c:v>73072</c:v>
                </c:pt>
                <c:pt idx="73073">
                  <c:v>73073</c:v>
                </c:pt>
                <c:pt idx="73074">
                  <c:v>73074</c:v>
                </c:pt>
                <c:pt idx="73075">
                  <c:v>73075</c:v>
                </c:pt>
                <c:pt idx="73076">
                  <c:v>73076</c:v>
                </c:pt>
                <c:pt idx="73077">
                  <c:v>73077</c:v>
                </c:pt>
                <c:pt idx="73078">
                  <c:v>73078</c:v>
                </c:pt>
                <c:pt idx="73079">
                  <c:v>73079</c:v>
                </c:pt>
                <c:pt idx="73080">
                  <c:v>73080</c:v>
                </c:pt>
                <c:pt idx="73081">
                  <c:v>73081</c:v>
                </c:pt>
                <c:pt idx="73082">
                  <c:v>73082</c:v>
                </c:pt>
                <c:pt idx="73083">
                  <c:v>73083</c:v>
                </c:pt>
                <c:pt idx="73084">
                  <c:v>73084</c:v>
                </c:pt>
                <c:pt idx="73085">
                  <c:v>73085</c:v>
                </c:pt>
                <c:pt idx="73086">
                  <c:v>73086</c:v>
                </c:pt>
                <c:pt idx="73087">
                  <c:v>73087</c:v>
                </c:pt>
                <c:pt idx="73088">
                  <c:v>73088</c:v>
                </c:pt>
                <c:pt idx="73089">
                  <c:v>73089</c:v>
                </c:pt>
                <c:pt idx="73090">
                  <c:v>73090</c:v>
                </c:pt>
                <c:pt idx="73091">
                  <c:v>73091</c:v>
                </c:pt>
                <c:pt idx="73092">
                  <c:v>73092</c:v>
                </c:pt>
                <c:pt idx="73093">
                  <c:v>73093</c:v>
                </c:pt>
                <c:pt idx="73094">
                  <c:v>73094</c:v>
                </c:pt>
                <c:pt idx="73095">
                  <c:v>73095</c:v>
                </c:pt>
                <c:pt idx="73096">
                  <c:v>73096</c:v>
                </c:pt>
                <c:pt idx="73097">
                  <c:v>73097</c:v>
                </c:pt>
                <c:pt idx="73098">
                  <c:v>73098</c:v>
                </c:pt>
                <c:pt idx="73099">
                  <c:v>73099</c:v>
                </c:pt>
                <c:pt idx="73100">
                  <c:v>73100</c:v>
                </c:pt>
                <c:pt idx="73101">
                  <c:v>73101</c:v>
                </c:pt>
                <c:pt idx="73102">
                  <c:v>73102</c:v>
                </c:pt>
                <c:pt idx="73103">
                  <c:v>73103</c:v>
                </c:pt>
                <c:pt idx="73104">
                  <c:v>73104</c:v>
                </c:pt>
                <c:pt idx="73105">
                  <c:v>73105</c:v>
                </c:pt>
                <c:pt idx="73106">
                  <c:v>73106</c:v>
                </c:pt>
                <c:pt idx="73107">
                  <c:v>73107</c:v>
                </c:pt>
                <c:pt idx="73108">
                  <c:v>73108</c:v>
                </c:pt>
                <c:pt idx="73109">
                  <c:v>73109</c:v>
                </c:pt>
                <c:pt idx="73110">
                  <c:v>73110</c:v>
                </c:pt>
                <c:pt idx="73111">
                  <c:v>73111</c:v>
                </c:pt>
                <c:pt idx="73112">
                  <c:v>73112</c:v>
                </c:pt>
                <c:pt idx="73113">
                  <c:v>73113</c:v>
                </c:pt>
                <c:pt idx="73114">
                  <c:v>73114</c:v>
                </c:pt>
                <c:pt idx="73115">
                  <c:v>73115</c:v>
                </c:pt>
                <c:pt idx="73116">
                  <c:v>73116</c:v>
                </c:pt>
                <c:pt idx="73117">
                  <c:v>73117</c:v>
                </c:pt>
                <c:pt idx="73118">
                  <c:v>73118</c:v>
                </c:pt>
                <c:pt idx="73119">
                  <c:v>73119</c:v>
                </c:pt>
                <c:pt idx="73120">
                  <c:v>73120</c:v>
                </c:pt>
                <c:pt idx="73121">
                  <c:v>73121</c:v>
                </c:pt>
                <c:pt idx="73122">
                  <c:v>73122</c:v>
                </c:pt>
                <c:pt idx="73123">
                  <c:v>73123</c:v>
                </c:pt>
                <c:pt idx="73124">
                  <c:v>73124</c:v>
                </c:pt>
                <c:pt idx="73125">
                  <c:v>73125</c:v>
                </c:pt>
                <c:pt idx="73126">
                  <c:v>73126</c:v>
                </c:pt>
                <c:pt idx="73127">
                  <c:v>73127</c:v>
                </c:pt>
                <c:pt idx="73128">
                  <c:v>73128</c:v>
                </c:pt>
                <c:pt idx="73129">
                  <c:v>73129</c:v>
                </c:pt>
                <c:pt idx="73130">
                  <c:v>73130</c:v>
                </c:pt>
                <c:pt idx="73131">
                  <c:v>73131</c:v>
                </c:pt>
                <c:pt idx="73132">
                  <c:v>73132</c:v>
                </c:pt>
                <c:pt idx="73133">
                  <c:v>73133</c:v>
                </c:pt>
                <c:pt idx="73134">
                  <c:v>73134</c:v>
                </c:pt>
                <c:pt idx="73135">
                  <c:v>73135</c:v>
                </c:pt>
                <c:pt idx="73136">
                  <c:v>73136</c:v>
                </c:pt>
                <c:pt idx="73137">
                  <c:v>73137</c:v>
                </c:pt>
                <c:pt idx="73138">
                  <c:v>73138</c:v>
                </c:pt>
                <c:pt idx="73139">
                  <c:v>73139</c:v>
                </c:pt>
                <c:pt idx="73140">
                  <c:v>73140</c:v>
                </c:pt>
                <c:pt idx="73141">
                  <c:v>73141</c:v>
                </c:pt>
                <c:pt idx="73142">
                  <c:v>73142</c:v>
                </c:pt>
                <c:pt idx="73143">
                  <c:v>73143</c:v>
                </c:pt>
                <c:pt idx="73144">
                  <c:v>73144</c:v>
                </c:pt>
                <c:pt idx="73145">
                  <c:v>73145</c:v>
                </c:pt>
                <c:pt idx="73146">
                  <c:v>73146</c:v>
                </c:pt>
                <c:pt idx="73147">
                  <c:v>73147</c:v>
                </c:pt>
                <c:pt idx="73148">
                  <c:v>73148</c:v>
                </c:pt>
                <c:pt idx="73149">
                  <c:v>73149</c:v>
                </c:pt>
                <c:pt idx="73150">
                  <c:v>73150</c:v>
                </c:pt>
                <c:pt idx="73151">
                  <c:v>73151</c:v>
                </c:pt>
                <c:pt idx="73152">
                  <c:v>73152</c:v>
                </c:pt>
                <c:pt idx="73153">
                  <c:v>73153</c:v>
                </c:pt>
                <c:pt idx="73154">
                  <c:v>73154</c:v>
                </c:pt>
                <c:pt idx="73155">
                  <c:v>73155</c:v>
                </c:pt>
                <c:pt idx="73156">
                  <c:v>73156</c:v>
                </c:pt>
                <c:pt idx="73157">
                  <c:v>73157</c:v>
                </c:pt>
                <c:pt idx="73158">
                  <c:v>73158</c:v>
                </c:pt>
                <c:pt idx="73159">
                  <c:v>73159</c:v>
                </c:pt>
                <c:pt idx="73160">
                  <c:v>73160</c:v>
                </c:pt>
                <c:pt idx="73161">
                  <c:v>73161</c:v>
                </c:pt>
                <c:pt idx="73162">
                  <c:v>73162</c:v>
                </c:pt>
                <c:pt idx="73163">
                  <c:v>73163</c:v>
                </c:pt>
                <c:pt idx="73164">
                  <c:v>73164</c:v>
                </c:pt>
                <c:pt idx="73165">
                  <c:v>73165</c:v>
                </c:pt>
                <c:pt idx="73166">
                  <c:v>73166</c:v>
                </c:pt>
                <c:pt idx="73167">
                  <c:v>73167</c:v>
                </c:pt>
                <c:pt idx="73168">
                  <c:v>73168</c:v>
                </c:pt>
                <c:pt idx="73169">
                  <c:v>73169</c:v>
                </c:pt>
                <c:pt idx="73170">
                  <c:v>73170</c:v>
                </c:pt>
                <c:pt idx="73171">
                  <c:v>73171</c:v>
                </c:pt>
                <c:pt idx="73172">
                  <c:v>73172</c:v>
                </c:pt>
                <c:pt idx="73173">
                  <c:v>73173</c:v>
                </c:pt>
                <c:pt idx="73174">
                  <c:v>73174</c:v>
                </c:pt>
                <c:pt idx="73175">
                  <c:v>73175</c:v>
                </c:pt>
                <c:pt idx="73176">
                  <c:v>73176</c:v>
                </c:pt>
                <c:pt idx="73177">
                  <c:v>73177</c:v>
                </c:pt>
                <c:pt idx="73178">
                  <c:v>73178</c:v>
                </c:pt>
                <c:pt idx="73179">
                  <c:v>73179</c:v>
                </c:pt>
                <c:pt idx="73180">
                  <c:v>73180</c:v>
                </c:pt>
                <c:pt idx="73181">
                  <c:v>73181</c:v>
                </c:pt>
                <c:pt idx="73182">
                  <c:v>73182</c:v>
                </c:pt>
                <c:pt idx="73183">
                  <c:v>73183</c:v>
                </c:pt>
                <c:pt idx="73184">
                  <c:v>73184</c:v>
                </c:pt>
                <c:pt idx="73185">
                  <c:v>73185</c:v>
                </c:pt>
                <c:pt idx="73186">
                  <c:v>73186</c:v>
                </c:pt>
                <c:pt idx="73187">
                  <c:v>73187</c:v>
                </c:pt>
                <c:pt idx="73188">
                  <c:v>73188</c:v>
                </c:pt>
                <c:pt idx="73189">
                  <c:v>73189</c:v>
                </c:pt>
                <c:pt idx="73190">
                  <c:v>73190</c:v>
                </c:pt>
                <c:pt idx="73191">
                  <c:v>73191</c:v>
                </c:pt>
                <c:pt idx="73192">
                  <c:v>73192</c:v>
                </c:pt>
                <c:pt idx="73193">
                  <c:v>73193</c:v>
                </c:pt>
                <c:pt idx="73194">
                  <c:v>73194</c:v>
                </c:pt>
                <c:pt idx="73195">
                  <c:v>73195</c:v>
                </c:pt>
                <c:pt idx="73196">
                  <c:v>73196</c:v>
                </c:pt>
                <c:pt idx="73197">
                  <c:v>73197</c:v>
                </c:pt>
                <c:pt idx="73198">
                  <c:v>73198</c:v>
                </c:pt>
                <c:pt idx="73199">
                  <c:v>73199</c:v>
                </c:pt>
                <c:pt idx="73200">
                  <c:v>73200</c:v>
                </c:pt>
                <c:pt idx="73201">
                  <c:v>73201</c:v>
                </c:pt>
                <c:pt idx="73202">
                  <c:v>73202</c:v>
                </c:pt>
                <c:pt idx="73203">
                  <c:v>73203</c:v>
                </c:pt>
                <c:pt idx="73204">
                  <c:v>73204</c:v>
                </c:pt>
                <c:pt idx="73205">
                  <c:v>73205</c:v>
                </c:pt>
                <c:pt idx="73206">
                  <c:v>73206</c:v>
                </c:pt>
                <c:pt idx="73207">
                  <c:v>73207</c:v>
                </c:pt>
                <c:pt idx="73208">
                  <c:v>73208</c:v>
                </c:pt>
                <c:pt idx="73209">
                  <c:v>73209</c:v>
                </c:pt>
                <c:pt idx="73210">
                  <c:v>73210</c:v>
                </c:pt>
                <c:pt idx="73211">
                  <c:v>73211</c:v>
                </c:pt>
                <c:pt idx="73212">
                  <c:v>73212</c:v>
                </c:pt>
                <c:pt idx="73213">
                  <c:v>73213</c:v>
                </c:pt>
                <c:pt idx="73214">
                  <c:v>73214</c:v>
                </c:pt>
                <c:pt idx="73215">
                  <c:v>73215</c:v>
                </c:pt>
                <c:pt idx="73216">
                  <c:v>73216</c:v>
                </c:pt>
                <c:pt idx="73217">
                  <c:v>73217</c:v>
                </c:pt>
                <c:pt idx="73218">
                  <c:v>73218</c:v>
                </c:pt>
                <c:pt idx="73219">
                  <c:v>73219</c:v>
                </c:pt>
                <c:pt idx="73220">
                  <c:v>73220</c:v>
                </c:pt>
                <c:pt idx="73221">
                  <c:v>73221</c:v>
                </c:pt>
                <c:pt idx="73222">
                  <c:v>73222</c:v>
                </c:pt>
                <c:pt idx="73223">
                  <c:v>73223</c:v>
                </c:pt>
                <c:pt idx="73224">
                  <c:v>73224</c:v>
                </c:pt>
                <c:pt idx="73225">
                  <c:v>73225</c:v>
                </c:pt>
                <c:pt idx="73226">
                  <c:v>73226</c:v>
                </c:pt>
                <c:pt idx="73227">
                  <c:v>73227</c:v>
                </c:pt>
                <c:pt idx="73228">
                  <c:v>73228</c:v>
                </c:pt>
                <c:pt idx="73229">
                  <c:v>73229</c:v>
                </c:pt>
                <c:pt idx="73230">
                  <c:v>73230</c:v>
                </c:pt>
                <c:pt idx="73231">
                  <c:v>73231</c:v>
                </c:pt>
                <c:pt idx="73232">
                  <c:v>73232</c:v>
                </c:pt>
                <c:pt idx="73233">
                  <c:v>73233</c:v>
                </c:pt>
                <c:pt idx="73234">
                  <c:v>73234</c:v>
                </c:pt>
                <c:pt idx="73235">
                  <c:v>73235</c:v>
                </c:pt>
                <c:pt idx="73236">
                  <c:v>73236</c:v>
                </c:pt>
                <c:pt idx="73237">
                  <c:v>73237</c:v>
                </c:pt>
                <c:pt idx="73238">
                  <c:v>73238</c:v>
                </c:pt>
                <c:pt idx="73239">
                  <c:v>73239</c:v>
                </c:pt>
                <c:pt idx="73240">
                  <c:v>73240</c:v>
                </c:pt>
                <c:pt idx="73241">
                  <c:v>73241</c:v>
                </c:pt>
                <c:pt idx="73242">
                  <c:v>73242</c:v>
                </c:pt>
                <c:pt idx="73243">
                  <c:v>73243</c:v>
                </c:pt>
                <c:pt idx="73244">
                  <c:v>73244</c:v>
                </c:pt>
                <c:pt idx="73245">
                  <c:v>73245</c:v>
                </c:pt>
                <c:pt idx="73246">
                  <c:v>73246</c:v>
                </c:pt>
                <c:pt idx="73247">
                  <c:v>73247</c:v>
                </c:pt>
                <c:pt idx="73248">
                  <c:v>73248</c:v>
                </c:pt>
                <c:pt idx="73249">
                  <c:v>73249</c:v>
                </c:pt>
                <c:pt idx="73250">
                  <c:v>73250</c:v>
                </c:pt>
                <c:pt idx="73251">
                  <c:v>73251</c:v>
                </c:pt>
                <c:pt idx="73252">
                  <c:v>73252</c:v>
                </c:pt>
                <c:pt idx="73253">
                  <c:v>73253</c:v>
                </c:pt>
                <c:pt idx="73254">
                  <c:v>73254</c:v>
                </c:pt>
                <c:pt idx="73255">
                  <c:v>73255</c:v>
                </c:pt>
                <c:pt idx="73256">
                  <c:v>73256</c:v>
                </c:pt>
                <c:pt idx="73257">
                  <c:v>73257</c:v>
                </c:pt>
                <c:pt idx="73258">
                  <c:v>73258</c:v>
                </c:pt>
                <c:pt idx="73259">
                  <c:v>73259</c:v>
                </c:pt>
                <c:pt idx="73260">
                  <c:v>73260</c:v>
                </c:pt>
                <c:pt idx="73261">
                  <c:v>73261</c:v>
                </c:pt>
                <c:pt idx="73262">
                  <c:v>73262</c:v>
                </c:pt>
                <c:pt idx="73263">
                  <c:v>73263</c:v>
                </c:pt>
                <c:pt idx="73264">
                  <c:v>73264</c:v>
                </c:pt>
                <c:pt idx="73265">
                  <c:v>73265</c:v>
                </c:pt>
                <c:pt idx="73266">
                  <c:v>73266</c:v>
                </c:pt>
                <c:pt idx="73267">
                  <c:v>73267</c:v>
                </c:pt>
                <c:pt idx="73268">
                  <c:v>73268</c:v>
                </c:pt>
                <c:pt idx="73269">
                  <c:v>73269</c:v>
                </c:pt>
                <c:pt idx="73270">
                  <c:v>73270</c:v>
                </c:pt>
                <c:pt idx="73271">
                  <c:v>73271</c:v>
                </c:pt>
                <c:pt idx="73272">
                  <c:v>73272</c:v>
                </c:pt>
                <c:pt idx="73273">
                  <c:v>73273</c:v>
                </c:pt>
                <c:pt idx="73274">
                  <c:v>73274</c:v>
                </c:pt>
                <c:pt idx="73275">
                  <c:v>73275</c:v>
                </c:pt>
                <c:pt idx="73276">
                  <c:v>73276</c:v>
                </c:pt>
                <c:pt idx="73277">
                  <c:v>73277</c:v>
                </c:pt>
                <c:pt idx="73278">
                  <c:v>73278</c:v>
                </c:pt>
                <c:pt idx="73279">
                  <c:v>73279</c:v>
                </c:pt>
                <c:pt idx="73280">
                  <c:v>73280</c:v>
                </c:pt>
                <c:pt idx="73281">
                  <c:v>73281</c:v>
                </c:pt>
                <c:pt idx="73282">
                  <c:v>73282</c:v>
                </c:pt>
                <c:pt idx="73283">
                  <c:v>73283</c:v>
                </c:pt>
                <c:pt idx="73284">
                  <c:v>73284</c:v>
                </c:pt>
                <c:pt idx="73285">
                  <c:v>73285</c:v>
                </c:pt>
                <c:pt idx="73286">
                  <c:v>73286</c:v>
                </c:pt>
                <c:pt idx="73287">
                  <c:v>73287</c:v>
                </c:pt>
                <c:pt idx="73288">
                  <c:v>73288</c:v>
                </c:pt>
                <c:pt idx="73289">
                  <c:v>73289</c:v>
                </c:pt>
                <c:pt idx="73290">
                  <c:v>73290</c:v>
                </c:pt>
                <c:pt idx="73291">
                  <c:v>73291</c:v>
                </c:pt>
                <c:pt idx="73292">
                  <c:v>73292</c:v>
                </c:pt>
                <c:pt idx="73293">
                  <c:v>73293</c:v>
                </c:pt>
                <c:pt idx="73294">
                  <c:v>73294</c:v>
                </c:pt>
                <c:pt idx="73295">
                  <c:v>73295</c:v>
                </c:pt>
                <c:pt idx="73296">
                  <c:v>73296</c:v>
                </c:pt>
                <c:pt idx="73297">
                  <c:v>73297</c:v>
                </c:pt>
                <c:pt idx="73298">
                  <c:v>73298</c:v>
                </c:pt>
                <c:pt idx="73299">
                  <c:v>73299</c:v>
                </c:pt>
                <c:pt idx="73300">
                  <c:v>73300</c:v>
                </c:pt>
                <c:pt idx="73301">
                  <c:v>73301</c:v>
                </c:pt>
                <c:pt idx="73302">
                  <c:v>73302</c:v>
                </c:pt>
                <c:pt idx="73303">
                  <c:v>73303</c:v>
                </c:pt>
                <c:pt idx="73304">
                  <c:v>73304</c:v>
                </c:pt>
                <c:pt idx="73305">
                  <c:v>73305</c:v>
                </c:pt>
                <c:pt idx="73306">
                  <c:v>73306</c:v>
                </c:pt>
                <c:pt idx="73307">
                  <c:v>73307</c:v>
                </c:pt>
                <c:pt idx="73308">
                  <c:v>73308</c:v>
                </c:pt>
                <c:pt idx="73309">
                  <c:v>73309</c:v>
                </c:pt>
                <c:pt idx="73310">
                  <c:v>73310</c:v>
                </c:pt>
                <c:pt idx="73311">
                  <c:v>73311</c:v>
                </c:pt>
                <c:pt idx="73312">
                  <c:v>73312</c:v>
                </c:pt>
                <c:pt idx="73313">
                  <c:v>73313</c:v>
                </c:pt>
                <c:pt idx="73314">
                  <c:v>73314</c:v>
                </c:pt>
                <c:pt idx="73315">
                  <c:v>73315</c:v>
                </c:pt>
                <c:pt idx="73316">
                  <c:v>73316</c:v>
                </c:pt>
                <c:pt idx="73317">
                  <c:v>73317</c:v>
                </c:pt>
                <c:pt idx="73318">
                  <c:v>73318</c:v>
                </c:pt>
                <c:pt idx="73319">
                  <c:v>73319</c:v>
                </c:pt>
                <c:pt idx="73320">
                  <c:v>73320</c:v>
                </c:pt>
                <c:pt idx="73321">
                  <c:v>73321</c:v>
                </c:pt>
                <c:pt idx="73322">
                  <c:v>73322</c:v>
                </c:pt>
                <c:pt idx="73323">
                  <c:v>73323</c:v>
                </c:pt>
                <c:pt idx="73324">
                  <c:v>73324</c:v>
                </c:pt>
                <c:pt idx="73325">
                  <c:v>73325</c:v>
                </c:pt>
                <c:pt idx="73326">
                  <c:v>73326</c:v>
                </c:pt>
                <c:pt idx="73327">
                  <c:v>73327</c:v>
                </c:pt>
                <c:pt idx="73328">
                  <c:v>73328</c:v>
                </c:pt>
                <c:pt idx="73329">
                  <c:v>73329</c:v>
                </c:pt>
                <c:pt idx="73330">
                  <c:v>73330</c:v>
                </c:pt>
                <c:pt idx="73331">
                  <c:v>73331</c:v>
                </c:pt>
                <c:pt idx="73332">
                  <c:v>73332</c:v>
                </c:pt>
                <c:pt idx="73333">
                  <c:v>73333</c:v>
                </c:pt>
                <c:pt idx="73334">
                  <c:v>73334</c:v>
                </c:pt>
                <c:pt idx="73335">
                  <c:v>73335</c:v>
                </c:pt>
                <c:pt idx="73336">
                  <c:v>73336</c:v>
                </c:pt>
                <c:pt idx="73337">
                  <c:v>73337</c:v>
                </c:pt>
                <c:pt idx="73338">
                  <c:v>73338</c:v>
                </c:pt>
                <c:pt idx="73339">
                  <c:v>73339</c:v>
                </c:pt>
                <c:pt idx="73340">
                  <c:v>73340</c:v>
                </c:pt>
                <c:pt idx="73341">
                  <c:v>73341</c:v>
                </c:pt>
                <c:pt idx="73342">
                  <c:v>73342</c:v>
                </c:pt>
                <c:pt idx="73343">
                  <c:v>73343</c:v>
                </c:pt>
                <c:pt idx="73344">
                  <c:v>73344</c:v>
                </c:pt>
                <c:pt idx="73345">
                  <c:v>73345</c:v>
                </c:pt>
                <c:pt idx="73346">
                  <c:v>73346</c:v>
                </c:pt>
                <c:pt idx="73347">
                  <c:v>73347</c:v>
                </c:pt>
                <c:pt idx="73348">
                  <c:v>73348</c:v>
                </c:pt>
                <c:pt idx="73349">
                  <c:v>73349</c:v>
                </c:pt>
                <c:pt idx="73350">
                  <c:v>73350</c:v>
                </c:pt>
                <c:pt idx="73351">
                  <c:v>73351</c:v>
                </c:pt>
                <c:pt idx="73352">
                  <c:v>73352</c:v>
                </c:pt>
                <c:pt idx="73353">
                  <c:v>73353</c:v>
                </c:pt>
                <c:pt idx="73354">
                  <c:v>73354</c:v>
                </c:pt>
                <c:pt idx="73355">
                  <c:v>73355</c:v>
                </c:pt>
                <c:pt idx="73356">
                  <c:v>73356</c:v>
                </c:pt>
                <c:pt idx="73357">
                  <c:v>73357</c:v>
                </c:pt>
                <c:pt idx="73358">
                  <c:v>73358</c:v>
                </c:pt>
                <c:pt idx="73359">
                  <c:v>73359</c:v>
                </c:pt>
                <c:pt idx="73360">
                  <c:v>73360</c:v>
                </c:pt>
                <c:pt idx="73361">
                  <c:v>73361</c:v>
                </c:pt>
                <c:pt idx="73362">
                  <c:v>73362</c:v>
                </c:pt>
                <c:pt idx="73363">
                  <c:v>73363</c:v>
                </c:pt>
                <c:pt idx="73364">
                  <c:v>73364</c:v>
                </c:pt>
                <c:pt idx="73365">
                  <c:v>73365</c:v>
                </c:pt>
                <c:pt idx="73366">
                  <c:v>73366</c:v>
                </c:pt>
                <c:pt idx="73367">
                  <c:v>73367</c:v>
                </c:pt>
                <c:pt idx="73368">
                  <c:v>73368</c:v>
                </c:pt>
                <c:pt idx="73369">
                  <c:v>73369</c:v>
                </c:pt>
                <c:pt idx="73370">
                  <c:v>73370</c:v>
                </c:pt>
                <c:pt idx="73371">
                  <c:v>73371</c:v>
                </c:pt>
                <c:pt idx="73372">
                  <c:v>73372</c:v>
                </c:pt>
                <c:pt idx="73373">
                  <c:v>73373</c:v>
                </c:pt>
                <c:pt idx="73374">
                  <c:v>73374</c:v>
                </c:pt>
                <c:pt idx="73375">
                  <c:v>73375</c:v>
                </c:pt>
                <c:pt idx="73376">
                  <c:v>73376</c:v>
                </c:pt>
                <c:pt idx="73377">
                  <c:v>73377</c:v>
                </c:pt>
                <c:pt idx="73378">
                  <c:v>73378</c:v>
                </c:pt>
                <c:pt idx="73379">
                  <c:v>73379</c:v>
                </c:pt>
                <c:pt idx="73380">
                  <c:v>73380</c:v>
                </c:pt>
                <c:pt idx="73381">
                  <c:v>73381</c:v>
                </c:pt>
                <c:pt idx="73382">
                  <c:v>73382</c:v>
                </c:pt>
                <c:pt idx="73383">
                  <c:v>73383</c:v>
                </c:pt>
                <c:pt idx="73384">
                  <c:v>73384</c:v>
                </c:pt>
                <c:pt idx="73385">
                  <c:v>73385</c:v>
                </c:pt>
                <c:pt idx="73386">
                  <c:v>73386</c:v>
                </c:pt>
                <c:pt idx="73387">
                  <c:v>73387</c:v>
                </c:pt>
                <c:pt idx="73388">
                  <c:v>73388</c:v>
                </c:pt>
                <c:pt idx="73389">
                  <c:v>73389</c:v>
                </c:pt>
                <c:pt idx="73390">
                  <c:v>73390</c:v>
                </c:pt>
                <c:pt idx="73391">
                  <c:v>73391</c:v>
                </c:pt>
                <c:pt idx="73392">
                  <c:v>73392</c:v>
                </c:pt>
                <c:pt idx="73393">
                  <c:v>73393</c:v>
                </c:pt>
                <c:pt idx="73394">
                  <c:v>73394</c:v>
                </c:pt>
                <c:pt idx="73395">
                  <c:v>73395</c:v>
                </c:pt>
                <c:pt idx="73396">
                  <c:v>73396</c:v>
                </c:pt>
                <c:pt idx="73397">
                  <c:v>73397</c:v>
                </c:pt>
                <c:pt idx="73398">
                  <c:v>73398</c:v>
                </c:pt>
                <c:pt idx="73399">
                  <c:v>73399</c:v>
                </c:pt>
                <c:pt idx="73400">
                  <c:v>73400</c:v>
                </c:pt>
                <c:pt idx="73401">
                  <c:v>73401</c:v>
                </c:pt>
                <c:pt idx="73402">
                  <c:v>73402</c:v>
                </c:pt>
                <c:pt idx="73403">
                  <c:v>73403</c:v>
                </c:pt>
                <c:pt idx="73404">
                  <c:v>73404</c:v>
                </c:pt>
                <c:pt idx="73405">
                  <c:v>73405</c:v>
                </c:pt>
                <c:pt idx="73406">
                  <c:v>73406</c:v>
                </c:pt>
                <c:pt idx="73407">
                  <c:v>73407</c:v>
                </c:pt>
                <c:pt idx="73408">
                  <c:v>73408</c:v>
                </c:pt>
                <c:pt idx="73409">
                  <c:v>73409</c:v>
                </c:pt>
                <c:pt idx="73410">
                  <c:v>73410</c:v>
                </c:pt>
                <c:pt idx="73411">
                  <c:v>73411</c:v>
                </c:pt>
                <c:pt idx="73412">
                  <c:v>73412</c:v>
                </c:pt>
                <c:pt idx="73413">
                  <c:v>73413</c:v>
                </c:pt>
                <c:pt idx="73414">
                  <c:v>73414</c:v>
                </c:pt>
                <c:pt idx="73415">
                  <c:v>73415</c:v>
                </c:pt>
                <c:pt idx="73416">
                  <c:v>73416</c:v>
                </c:pt>
                <c:pt idx="73417">
                  <c:v>73417</c:v>
                </c:pt>
                <c:pt idx="73418">
                  <c:v>73418</c:v>
                </c:pt>
                <c:pt idx="73419">
                  <c:v>73419</c:v>
                </c:pt>
                <c:pt idx="73420">
                  <c:v>73420</c:v>
                </c:pt>
                <c:pt idx="73421">
                  <c:v>73421</c:v>
                </c:pt>
                <c:pt idx="73422">
                  <c:v>73422</c:v>
                </c:pt>
                <c:pt idx="73423">
                  <c:v>73423</c:v>
                </c:pt>
                <c:pt idx="73424">
                  <c:v>73424</c:v>
                </c:pt>
                <c:pt idx="73425">
                  <c:v>73425</c:v>
                </c:pt>
                <c:pt idx="73426">
                  <c:v>73426</c:v>
                </c:pt>
                <c:pt idx="73427">
                  <c:v>73427</c:v>
                </c:pt>
                <c:pt idx="73428">
                  <c:v>73428</c:v>
                </c:pt>
                <c:pt idx="73429">
                  <c:v>73429</c:v>
                </c:pt>
                <c:pt idx="73430">
                  <c:v>73430</c:v>
                </c:pt>
                <c:pt idx="73431">
                  <c:v>73431</c:v>
                </c:pt>
                <c:pt idx="73432">
                  <c:v>73432</c:v>
                </c:pt>
                <c:pt idx="73433">
                  <c:v>73433</c:v>
                </c:pt>
                <c:pt idx="73434">
                  <c:v>73434</c:v>
                </c:pt>
                <c:pt idx="73435">
                  <c:v>73435</c:v>
                </c:pt>
                <c:pt idx="73436">
                  <c:v>73436</c:v>
                </c:pt>
                <c:pt idx="73437">
                  <c:v>73437</c:v>
                </c:pt>
                <c:pt idx="73438">
                  <c:v>73438</c:v>
                </c:pt>
                <c:pt idx="73439">
                  <c:v>73439</c:v>
                </c:pt>
                <c:pt idx="73440">
                  <c:v>73440</c:v>
                </c:pt>
                <c:pt idx="73441">
                  <c:v>73441</c:v>
                </c:pt>
                <c:pt idx="73442">
                  <c:v>73442</c:v>
                </c:pt>
                <c:pt idx="73443">
                  <c:v>73443</c:v>
                </c:pt>
                <c:pt idx="73444">
                  <c:v>73444</c:v>
                </c:pt>
                <c:pt idx="73445">
                  <c:v>73445</c:v>
                </c:pt>
                <c:pt idx="73446">
                  <c:v>73446</c:v>
                </c:pt>
                <c:pt idx="73447">
                  <c:v>73447</c:v>
                </c:pt>
                <c:pt idx="73448">
                  <c:v>73448</c:v>
                </c:pt>
                <c:pt idx="73449">
                  <c:v>73449</c:v>
                </c:pt>
                <c:pt idx="73450">
                  <c:v>73450</c:v>
                </c:pt>
                <c:pt idx="73451">
                  <c:v>73451</c:v>
                </c:pt>
                <c:pt idx="73452">
                  <c:v>73452</c:v>
                </c:pt>
                <c:pt idx="73453">
                  <c:v>73453</c:v>
                </c:pt>
                <c:pt idx="73454">
                  <c:v>73454</c:v>
                </c:pt>
                <c:pt idx="73455">
                  <c:v>73455</c:v>
                </c:pt>
                <c:pt idx="73456">
                  <c:v>73456</c:v>
                </c:pt>
                <c:pt idx="73457">
                  <c:v>73457</c:v>
                </c:pt>
                <c:pt idx="73458">
                  <c:v>73458</c:v>
                </c:pt>
                <c:pt idx="73459">
                  <c:v>73459</c:v>
                </c:pt>
                <c:pt idx="73460">
                  <c:v>73460</c:v>
                </c:pt>
                <c:pt idx="73461">
                  <c:v>73461</c:v>
                </c:pt>
                <c:pt idx="73462">
                  <c:v>73462</c:v>
                </c:pt>
                <c:pt idx="73463">
                  <c:v>73463</c:v>
                </c:pt>
                <c:pt idx="73464">
                  <c:v>73464</c:v>
                </c:pt>
                <c:pt idx="73465">
                  <c:v>73465</c:v>
                </c:pt>
                <c:pt idx="73466">
                  <c:v>73466</c:v>
                </c:pt>
                <c:pt idx="73467">
                  <c:v>73467</c:v>
                </c:pt>
                <c:pt idx="73468">
                  <c:v>73468</c:v>
                </c:pt>
                <c:pt idx="73469">
                  <c:v>73469</c:v>
                </c:pt>
                <c:pt idx="73470">
                  <c:v>73470</c:v>
                </c:pt>
                <c:pt idx="73471">
                  <c:v>73471</c:v>
                </c:pt>
                <c:pt idx="73472">
                  <c:v>73472</c:v>
                </c:pt>
                <c:pt idx="73473">
                  <c:v>73473</c:v>
                </c:pt>
                <c:pt idx="73474">
                  <c:v>73474</c:v>
                </c:pt>
                <c:pt idx="73475">
                  <c:v>73475</c:v>
                </c:pt>
                <c:pt idx="73476">
                  <c:v>73476</c:v>
                </c:pt>
                <c:pt idx="73477">
                  <c:v>73477</c:v>
                </c:pt>
                <c:pt idx="73478">
                  <c:v>73478</c:v>
                </c:pt>
                <c:pt idx="73479">
                  <c:v>73479</c:v>
                </c:pt>
                <c:pt idx="73480">
                  <c:v>73480</c:v>
                </c:pt>
                <c:pt idx="73481">
                  <c:v>73481</c:v>
                </c:pt>
                <c:pt idx="73482">
                  <c:v>73482</c:v>
                </c:pt>
                <c:pt idx="73483">
                  <c:v>73483</c:v>
                </c:pt>
                <c:pt idx="73484">
                  <c:v>73484</c:v>
                </c:pt>
                <c:pt idx="73485">
                  <c:v>73485</c:v>
                </c:pt>
                <c:pt idx="73486">
                  <c:v>73486</c:v>
                </c:pt>
                <c:pt idx="73487">
                  <c:v>73487</c:v>
                </c:pt>
                <c:pt idx="73488">
                  <c:v>73488</c:v>
                </c:pt>
                <c:pt idx="73489">
                  <c:v>73489</c:v>
                </c:pt>
                <c:pt idx="73490">
                  <c:v>73490</c:v>
                </c:pt>
                <c:pt idx="73491">
                  <c:v>73491</c:v>
                </c:pt>
                <c:pt idx="73492">
                  <c:v>73492</c:v>
                </c:pt>
                <c:pt idx="73493">
                  <c:v>73493</c:v>
                </c:pt>
                <c:pt idx="73494">
                  <c:v>73494</c:v>
                </c:pt>
                <c:pt idx="73495">
                  <c:v>73495</c:v>
                </c:pt>
                <c:pt idx="73496">
                  <c:v>73496</c:v>
                </c:pt>
                <c:pt idx="73497">
                  <c:v>73497</c:v>
                </c:pt>
                <c:pt idx="73498">
                  <c:v>73498</c:v>
                </c:pt>
                <c:pt idx="73499">
                  <c:v>73499</c:v>
                </c:pt>
                <c:pt idx="73500">
                  <c:v>73500</c:v>
                </c:pt>
                <c:pt idx="73501">
                  <c:v>73501</c:v>
                </c:pt>
                <c:pt idx="73502">
                  <c:v>73502</c:v>
                </c:pt>
                <c:pt idx="73503">
                  <c:v>73503</c:v>
                </c:pt>
                <c:pt idx="73504">
                  <c:v>73504</c:v>
                </c:pt>
                <c:pt idx="73505">
                  <c:v>73505</c:v>
                </c:pt>
                <c:pt idx="73506">
                  <c:v>73506</c:v>
                </c:pt>
                <c:pt idx="73507">
                  <c:v>73507</c:v>
                </c:pt>
                <c:pt idx="73508">
                  <c:v>73508</c:v>
                </c:pt>
                <c:pt idx="73509">
                  <c:v>73509</c:v>
                </c:pt>
                <c:pt idx="73510">
                  <c:v>73510</c:v>
                </c:pt>
                <c:pt idx="73511">
                  <c:v>73511</c:v>
                </c:pt>
                <c:pt idx="73512">
                  <c:v>73512</c:v>
                </c:pt>
                <c:pt idx="73513">
                  <c:v>73513</c:v>
                </c:pt>
                <c:pt idx="73514">
                  <c:v>73514</c:v>
                </c:pt>
                <c:pt idx="73515">
                  <c:v>73515</c:v>
                </c:pt>
                <c:pt idx="73516">
                  <c:v>73516</c:v>
                </c:pt>
                <c:pt idx="73517">
                  <c:v>73517</c:v>
                </c:pt>
                <c:pt idx="73518">
                  <c:v>73518</c:v>
                </c:pt>
                <c:pt idx="73519">
                  <c:v>73519</c:v>
                </c:pt>
                <c:pt idx="73520">
                  <c:v>73520</c:v>
                </c:pt>
                <c:pt idx="73521">
                  <c:v>73521</c:v>
                </c:pt>
                <c:pt idx="73522">
                  <c:v>73522</c:v>
                </c:pt>
                <c:pt idx="73523">
                  <c:v>73523</c:v>
                </c:pt>
                <c:pt idx="73524">
                  <c:v>73524</c:v>
                </c:pt>
                <c:pt idx="73525">
                  <c:v>73525</c:v>
                </c:pt>
                <c:pt idx="73526">
                  <c:v>73526</c:v>
                </c:pt>
                <c:pt idx="73527">
                  <c:v>73527</c:v>
                </c:pt>
                <c:pt idx="73528">
                  <c:v>73528</c:v>
                </c:pt>
                <c:pt idx="73529">
                  <c:v>73529</c:v>
                </c:pt>
                <c:pt idx="73530">
                  <c:v>73530</c:v>
                </c:pt>
                <c:pt idx="73531">
                  <c:v>73531</c:v>
                </c:pt>
                <c:pt idx="73532">
                  <c:v>73532</c:v>
                </c:pt>
                <c:pt idx="73533">
                  <c:v>73533</c:v>
                </c:pt>
                <c:pt idx="73534">
                  <c:v>73534</c:v>
                </c:pt>
                <c:pt idx="73535">
                  <c:v>73535</c:v>
                </c:pt>
                <c:pt idx="73536">
                  <c:v>73536</c:v>
                </c:pt>
                <c:pt idx="73537">
                  <c:v>73537</c:v>
                </c:pt>
                <c:pt idx="73538">
                  <c:v>73538</c:v>
                </c:pt>
                <c:pt idx="73539">
                  <c:v>73539</c:v>
                </c:pt>
                <c:pt idx="73540">
                  <c:v>73540</c:v>
                </c:pt>
                <c:pt idx="73541">
                  <c:v>73541</c:v>
                </c:pt>
                <c:pt idx="73542">
                  <c:v>73542</c:v>
                </c:pt>
                <c:pt idx="73543">
                  <c:v>73543</c:v>
                </c:pt>
                <c:pt idx="73544">
                  <c:v>73544</c:v>
                </c:pt>
                <c:pt idx="73545">
                  <c:v>73545</c:v>
                </c:pt>
                <c:pt idx="73546">
                  <c:v>73546</c:v>
                </c:pt>
                <c:pt idx="73547">
                  <c:v>73547</c:v>
                </c:pt>
                <c:pt idx="73548">
                  <c:v>73548</c:v>
                </c:pt>
                <c:pt idx="73549">
                  <c:v>73549</c:v>
                </c:pt>
                <c:pt idx="73550">
                  <c:v>73550</c:v>
                </c:pt>
                <c:pt idx="73551">
                  <c:v>73551</c:v>
                </c:pt>
                <c:pt idx="73552">
                  <c:v>73552</c:v>
                </c:pt>
                <c:pt idx="73553">
                  <c:v>73553</c:v>
                </c:pt>
                <c:pt idx="73554">
                  <c:v>73554</c:v>
                </c:pt>
                <c:pt idx="73555">
                  <c:v>73555</c:v>
                </c:pt>
                <c:pt idx="73556">
                  <c:v>73556</c:v>
                </c:pt>
                <c:pt idx="73557">
                  <c:v>73557</c:v>
                </c:pt>
                <c:pt idx="73558">
                  <c:v>73558</c:v>
                </c:pt>
                <c:pt idx="73559">
                  <c:v>73559</c:v>
                </c:pt>
                <c:pt idx="73560">
                  <c:v>73560</c:v>
                </c:pt>
                <c:pt idx="73561">
                  <c:v>73561</c:v>
                </c:pt>
                <c:pt idx="73562">
                  <c:v>73562</c:v>
                </c:pt>
                <c:pt idx="73563">
                  <c:v>73563</c:v>
                </c:pt>
                <c:pt idx="73564">
                  <c:v>73564</c:v>
                </c:pt>
                <c:pt idx="73565">
                  <c:v>73565</c:v>
                </c:pt>
                <c:pt idx="73566">
                  <c:v>73566</c:v>
                </c:pt>
                <c:pt idx="73567">
                  <c:v>73567</c:v>
                </c:pt>
                <c:pt idx="73568">
                  <c:v>73568</c:v>
                </c:pt>
                <c:pt idx="73569">
                  <c:v>73569</c:v>
                </c:pt>
                <c:pt idx="73570">
                  <c:v>73570</c:v>
                </c:pt>
                <c:pt idx="73571">
                  <c:v>73571</c:v>
                </c:pt>
                <c:pt idx="73572">
                  <c:v>73572</c:v>
                </c:pt>
                <c:pt idx="73573">
                  <c:v>73573</c:v>
                </c:pt>
                <c:pt idx="73574">
                  <c:v>73574</c:v>
                </c:pt>
                <c:pt idx="73575">
                  <c:v>73575</c:v>
                </c:pt>
                <c:pt idx="73576">
                  <c:v>73576</c:v>
                </c:pt>
                <c:pt idx="73577">
                  <c:v>73577</c:v>
                </c:pt>
                <c:pt idx="73578">
                  <c:v>73578</c:v>
                </c:pt>
                <c:pt idx="73579">
                  <c:v>73579</c:v>
                </c:pt>
                <c:pt idx="73580">
                  <c:v>73580</c:v>
                </c:pt>
                <c:pt idx="73581">
                  <c:v>73581</c:v>
                </c:pt>
                <c:pt idx="73582">
                  <c:v>73582</c:v>
                </c:pt>
                <c:pt idx="73583">
                  <c:v>73583</c:v>
                </c:pt>
                <c:pt idx="73584">
                  <c:v>73584</c:v>
                </c:pt>
                <c:pt idx="73585">
                  <c:v>73585</c:v>
                </c:pt>
                <c:pt idx="73586">
                  <c:v>73586</c:v>
                </c:pt>
                <c:pt idx="73587">
                  <c:v>73587</c:v>
                </c:pt>
                <c:pt idx="73588">
                  <c:v>73588</c:v>
                </c:pt>
                <c:pt idx="73589">
                  <c:v>73589</c:v>
                </c:pt>
                <c:pt idx="73590">
                  <c:v>73590</c:v>
                </c:pt>
                <c:pt idx="73591">
                  <c:v>73591</c:v>
                </c:pt>
                <c:pt idx="73592">
                  <c:v>73592</c:v>
                </c:pt>
                <c:pt idx="73593">
                  <c:v>73593</c:v>
                </c:pt>
                <c:pt idx="73594">
                  <c:v>73594</c:v>
                </c:pt>
                <c:pt idx="73595">
                  <c:v>73595</c:v>
                </c:pt>
                <c:pt idx="73596">
                  <c:v>73596</c:v>
                </c:pt>
                <c:pt idx="73597">
                  <c:v>73597</c:v>
                </c:pt>
                <c:pt idx="73598">
                  <c:v>73598</c:v>
                </c:pt>
                <c:pt idx="73599">
                  <c:v>73599</c:v>
                </c:pt>
                <c:pt idx="73600">
                  <c:v>73600</c:v>
                </c:pt>
                <c:pt idx="73601">
                  <c:v>73601</c:v>
                </c:pt>
                <c:pt idx="73602">
                  <c:v>73602</c:v>
                </c:pt>
                <c:pt idx="73603">
                  <c:v>73603</c:v>
                </c:pt>
                <c:pt idx="73604">
                  <c:v>73604</c:v>
                </c:pt>
                <c:pt idx="73605">
                  <c:v>73605</c:v>
                </c:pt>
                <c:pt idx="73606">
                  <c:v>73606</c:v>
                </c:pt>
                <c:pt idx="73607">
                  <c:v>73607</c:v>
                </c:pt>
                <c:pt idx="73608">
                  <c:v>73608</c:v>
                </c:pt>
                <c:pt idx="73609">
                  <c:v>73609</c:v>
                </c:pt>
                <c:pt idx="73610">
                  <c:v>73610</c:v>
                </c:pt>
                <c:pt idx="73611">
                  <c:v>73611</c:v>
                </c:pt>
                <c:pt idx="73612">
                  <c:v>73612</c:v>
                </c:pt>
                <c:pt idx="73613">
                  <c:v>73613</c:v>
                </c:pt>
                <c:pt idx="73614">
                  <c:v>73614</c:v>
                </c:pt>
                <c:pt idx="73615">
                  <c:v>73615</c:v>
                </c:pt>
                <c:pt idx="73616">
                  <c:v>73616</c:v>
                </c:pt>
                <c:pt idx="73617">
                  <c:v>73617</c:v>
                </c:pt>
                <c:pt idx="73618">
                  <c:v>73618</c:v>
                </c:pt>
                <c:pt idx="73619">
                  <c:v>73619</c:v>
                </c:pt>
                <c:pt idx="73620">
                  <c:v>73620</c:v>
                </c:pt>
                <c:pt idx="73621">
                  <c:v>73621</c:v>
                </c:pt>
                <c:pt idx="73622">
                  <c:v>73622</c:v>
                </c:pt>
                <c:pt idx="73623">
                  <c:v>73623</c:v>
                </c:pt>
                <c:pt idx="73624">
                  <c:v>73624</c:v>
                </c:pt>
                <c:pt idx="73625">
                  <c:v>73625</c:v>
                </c:pt>
                <c:pt idx="73626">
                  <c:v>73626</c:v>
                </c:pt>
                <c:pt idx="73627">
                  <c:v>73627</c:v>
                </c:pt>
                <c:pt idx="73628">
                  <c:v>73628</c:v>
                </c:pt>
                <c:pt idx="73629">
                  <c:v>73629</c:v>
                </c:pt>
                <c:pt idx="73630">
                  <c:v>73630</c:v>
                </c:pt>
                <c:pt idx="73631">
                  <c:v>73631</c:v>
                </c:pt>
                <c:pt idx="73632">
                  <c:v>73632</c:v>
                </c:pt>
                <c:pt idx="73633">
                  <c:v>73633</c:v>
                </c:pt>
                <c:pt idx="73634">
                  <c:v>73634</c:v>
                </c:pt>
                <c:pt idx="73635">
                  <c:v>73635</c:v>
                </c:pt>
                <c:pt idx="73636">
                  <c:v>73636</c:v>
                </c:pt>
                <c:pt idx="73637">
                  <c:v>73637</c:v>
                </c:pt>
                <c:pt idx="73638">
                  <c:v>73638</c:v>
                </c:pt>
                <c:pt idx="73639">
                  <c:v>73639</c:v>
                </c:pt>
                <c:pt idx="73640">
                  <c:v>73640</c:v>
                </c:pt>
                <c:pt idx="73641">
                  <c:v>73641</c:v>
                </c:pt>
                <c:pt idx="73642">
                  <c:v>73642</c:v>
                </c:pt>
                <c:pt idx="73643">
                  <c:v>73643</c:v>
                </c:pt>
                <c:pt idx="73644">
                  <c:v>73644</c:v>
                </c:pt>
                <c:pt idx="73645">
                  <c:v>73645</c:v>
                </c:pt>
                <c:pt idx="73646">
                  <c:v>73646</c:v>
                </c:pt>
                <c:pt idx="73647">
                  <c:v>73647</c:v>
                </c:pt>
                <c:pt idx="73648">
                  <c:v>73648</c:v>
                </c:pt>
                <c:pt idx="73649">
                  <c:v>73649</c:v>
                </c:pt>
                <c:pt idx="73650">
                  <c:v>73650</c:v>
                </c:pt>
                <c:pt idx="73651">
                  <c:v>73651</c:v>
                </c:pt>
                <c:pt idx="73652">
                  <c:v>73652</c:v>
                </c:pt>
                <c:pt idx="73653">
                  <c:v>73653</c:v>
                </c:pt>
                <c:pt idx="73654">
                  <c:v>73654</c:v>
                </c:pt>
                <c:pt idx="73655">
                  <c:v>73655</c:v>
                </c:pt>
                <c:pt idx="73656">
                  <c:v>73656</c:v>
                </c:pt>
                <c:pt idx="73657">
                  <c:v>73657</c:v>
                </c:pt>
                <c:pt idx="73658">
                  <c:v>73658</c:v>
                </c:pt>
                <c:pt idx="73659">
                  <c:v>73659</c:v>
                </c:pt>
                <c:pt idx="73660">
                  <c:v>73660</c:v>
                </c:pt>
                <c:pt idx="73661">
                  <c:v>73661</c:v>
                </c:pt>
                <c:pt idx="73662">
                  <c:v>73662</c:v>
                </c:pt>
                <c:pt idx="73663">
                  <c:v>73663</c:v>
                </c:pt>
                <c:pt idx="73664">
                  <c:v>73664</c:v>
                </c:pt>
                <c:pt idx="73665">
                  <c:v>73665</c:v>
                </c:pt>
                <c:pt idx="73666">
                  <c:v>73666</c:v>
                </c:pt>
                <c:pt idx="73667">
                  <c:v>73667</c:v>
                </c:pt>
                <c:pt idx="73668">
                  <c:v>73668</c:v>
                </c:pt>
                <c:pt idx="73669">
                  <c:v>73669</c:v>
                </c:pt>
                <c:pt idx="73670">
                  <c:v>73670</c:v>
                </c:pt>
                <c:pt idx="73671">
                  <c:v>73671</c:v>
                </c:pt>
                <c:pt idx="73672">
                  <c:v>73672</c:v>
                </c:pt>
                <c:pt idx="73673">
                  <c:v>73673</c:v>
                </c:pt>
                <c:pt idx="73674">
                  <c:v>73674</c:v>
                </c:pt>
                <c:pt idx="73675">
                  <c:v>73675</c:v>
                </c:pt>
                <c:pt idx="73676">
                  <c:v>73676</c:v>
                </c:pt>
                <c:pt idx="73677">
                  <c:v>73677</c:v>
                </c:pt>
                <c:pt idx="73678">
                  <c:v>73678</c:v>
                </c:pt>
                <c:pt idx="73679">
                  <c:v>73679</c:v>
                </c:pt>
                <c:pt idx="73680">
                  <c:v>73680</c:v>
                </c:pt>
                <c:pt idx="73681">
                  <c:v>73681</c:v>
                </c:pt>
                <c:pt idx="73682">
                  <c:v>73682</c:v>
                </c:pt>
                <c:pt idx="73683">
                  <c:v>73683</c:v>
                </c:pt>
                <c:pt idx="73684">
                  <c:v>73684</c:v>
                </c:pt>
                <c:pt idx="73685">
                  <c:v>73685</c:v>
                </c:pt>
                <c:pt idx="73686">
                  <c:v>73686</c:v>
                </c:pt>
                <c:pt idx="73687">
                  <c:v>73687</c:v>
                </c:pt>
                <c:pt idx="73688">
                  <c:v>73688</c:v>
                </c:pt>
                <c:pt idx="73689">
                  <c:v>73689</c:v>
                </c:pt>
                <c:pt idx="73690">
                  <c:v>73690</c:v>
                </c:pt>
                <c:pt idx="73691">
                  <c:v>73691</c:v>
                </c:pt>
                <c:pt idx="73692">
                  <c:v>73692</c:v>
                </c:pt>
                <c:pt idx="73693">
                  <c:v>73693</c:v>
                </c:pt>
                <c:pt idx="73694">
                  <c:v>73694</c:v>
                </c:pt>
                <c:pt idx="73695">
                  <c:v>73695</c:v>
                </c:pt>
                <c:pt idx="73696">
                  <c:v>73696</c:v>
                </c:pt>
                <c:pt idx="73697">
                  <c:v>73697</c:v>
                </c:pt>
                <c:pt idx="73698">
                  <c:v>73698</c:v>
                </c:pt>
                <c:pt idx="73699">
                  <c:v>73699</c:v>
                </c:pt>
                <c:pt idx="73700">
                  <c:v>73700</c:v>
                </c:pt>
                <c:pt idx="73701">
                  <c:v>73701</c:v>
                </c:pt>
                <c:pt idx="73702">
                  <c:v>73702</c:v>
                </c:pt>
                <c:pt idx="73703">
                  <c:v>73703</c:v>
                </c:pt>
                <c:pt idx="73704">
                  <c:v>73704</c:v>
                </c:pt>
                <c:pt idx="73705">
                  <c:v>73705</c:v>
                </c:pt>
                <c:pt idx="73706">
                  <c:v>73706</c:v>
                </c:pt>
                <c:pt idx="73707">
                  <c:v>73707</c:v>
                </c:pt>
                <c:pt idx="73708">
                  <c:v>73708</c:v>
                </c:pt>
                <c:pt idx="73709">
                  <c:v>73709</c:v>
                </c:pt>
                <c:pt idx="73710">
                  <c:v>73710</c:v>
                </c:pt>
                <c:pt idx="73711">
                  <c:v>73711</c:v>
                </c:pt>
                <c:pt idx="73712">
                  <c:v>73712</c:v>
                </c:pt>
                <c:pt idx="73713">
                  <c:v>73713</c:v>
                </c:pt>
                <c:pt idx="73714">
                  <c:v>73714</c:v>
                </c:pt>
                <c:pt idx="73715">
                  <c:v>73715</c:v>
                </c:pt>
                <c:pt idx="73716">
                  <c:v>73716</c:v>
                </c:pt>
                <c:pt idx="73717">
                  <c:v>73717</c:v>
                </c:pt>
                <c:pt idx="73718">
                  <c:v>73718</c:v>
                </c:pt>
                <c:pt idx="73719">
                  <c:v>73719</c:v>
                </c:pt>
                <c:pt idx="73720">
                  <c:v>73720</c:v>
                </c:pt>
                <c:pt idx="73721">
                  <c:v>73721</c:v>
                </c:pt>
                <c:pt idx="73722">
                  <c:v>73722</c:v>
                </c:pt>
                <c:pt idx="73723">
                  <c:v>73723</c:v>
                </c:pt>
                <c:pt idx="73724">
                  <c:v>73724</c:v>
                </c:pt>
                <c:pt idx="73725">
                  <c:v>73725</c:v>
                </c:pt>
                <c:pt idx="73726">
                  <c:v>73726</c:v>
                </c:pt>
                <c:pt idx="73727">
                  <c:v>73727</c:v>
                </c:pt>
                <c:pt idx="73728">
                  <c:v>73728</c:v>
                </c:pt>
                <c:pt idx="73729">
                  <c:v>73729</c:v>
                </c:pt>
                <c:pt idx="73730">
                  <c:v>73730</c:v>
                </c:pt>
                <c:pt idx="73731">
                  <c:v>73731</c:v>
                </c:pt>
                <c:pt idx="73732">
                  <c:v>73732</c:v>
                </c:pt>
                <c:pt idx="73733">
                  <c:v>73733</c:v>
                </c:pt>
                <c:pt idx="73734">
                  <c:v>73734</c:v>
                </c:pt>
                <c:pt idx="73735">
                  <c:v>73735</c:v>
                </c:pt>
                <c:pt idx="73736">
                  <c:v>73736</c:v>
                </c:pt>
                <c:pt idx="73737">
                  <c:v>73737</c:v>
                </c:pt>
                <c:pt idx="73738">
                  <c:v>73738</c:v>
                </c:pt>
                <c:pt idx="73739">
                  <c:v>73739</c:v>
                </c:pt>
                <c:pt idx="73740">
                  <c:v>73740</c:v>
                </c:pt>
                <c:pt idx="73741">
                  <c:v>73741</c:v>
                </c:pt>
                <c:pt idx="73742">
                  <c:v>73742</c:v>
                </c:pt>
                <c:pt idx="73743">
                  <c:v>73743</c:v>
                </c:pt>
                <c:pt idx="73744">
                  <c:v>73744</c:v>
                </c:pt>
                <c:pt idx="73745">
                  <c:v>73745</c:v>
                </c:pt>
                <c:pt idx="73746">
                  <c:v>73746</c:v>
                </c:pt>
                <c:pt idx="73747">
                  <c:v>73747</c:v>
                </c:pt>
                <c:pt idx="73748">
                  <c:v>73748</c:v>
                </c:pt>
                <c:pt idx="73749">
                  <c:v>73749</c:v>
                </c:pt>
                <c:pt idx="73750">
                  <c:v>73750</c:v>
                </c:pt>
                <c:pt idx="73751">
                  <c:v>73751</c:v>
                </c:pt>
                <c:pt idx="73752">
                  <c:v>73752</c:v>
                </c:pt>
                <c:pt idx="73753">
                  <c:v>73753</c:v>
                </c:pt>
                <c:pt idx="73754">
                  <c:v>73754</c:v>
                </c:pt>
                <c:pt idx="73755">
                  <c:v>73755</c:v>
                </c:pt>
                <c:pt idx="73756">
                  <c:v>73756</c:v>
                </c:pt>
                <c:pt idx="73757">
                  <c:v>73757</c:v>
                </c:pt>
                <c:pt idx="73758">
                  <c:v>73758</c:v>
                </c:pt>
                <c:pt idx="73759">
                  <c:v>73759</c:v>
                </c:pt>
                <c:pt idx="73760">
                  <c:v>73760</c:v>
                </c:pt>
                <c:pt idx="73761">
                  <c:v>73761</c:v>
                </c:pt>
                <c:pt idx="73762">
                  <c:v>73762</c:v>
                </c:pt>
                <c:pt idx="73763">
                  <c:v>73763</c:v>
                </c:pt>
                <c:pt idx="73764">
                  <c:v>73764</c:v>
                </c:pt>
                <c:pt idx="73765">
                  <c:v>73765</c:v>
                </c:pt>
                <c:pt idx="73766">
                  <c:v>73766</c:v>
                </c:pt>
                <c:pt idx="73767">
                  <c:v>73767</c:v>
                </c:pt>
                <c:pt idx="73768">
                  <c:v>73768</c:v>
                </c:pt>
                <c:pt idx="73769">
                  <c:v>73769</c:v>
                </c:pt>
                <c:pt idx="73770">
                  <c:v>73770</c:v>
                </c:pt>
                <c:pt idx="73771">
                  <c:v>73771</c:v>
                </c:pt>
                <c:pt idx="73772">
                  <c:v>73772</c:v>
                </c:pt>
                <c:pt idx="73773">
                  <c:v>73773</c:v>
                </c:pt>
                <c:pt idx="73774">
                  <c:v>73774</c:v>
                </c:pt>
                <c:pt idx="73775">
                  <c:v>73775</c:v>
                </c:pt>
                <c:pt idx="73776">
                  <c:v>73776</c:v>
                </c:pt>
                <c:pt idx="73777">
                  <c:v>73777</c:v>
                </c:pt>
                <c:pt idx="73778">
                  <c:v>73778</c:v>
                </c:pt>
                <c:pt idx="73779">
                  <c:v>73779</c:v>
                </c:pt>
                <c:pt idx="73780">
                  <c:v>73780</c:v>
                </c:pt>
                <c:pt idx="73781">
                  <c:v>73781</c:v>
                </c:pt>
                <c:pt idx="73782">
                  <c:v>73782</c:v>
                </c:pt>
                <c:pt idx="73783">
                  <c:v>73783</c:v>
                </c:pt>
                <c:pt idx="73784">
                  <c:v>73784</c:v>
                </c:pt>
                <c:pt idx="73785">
                  <c:v>73785</c:v>
                </c:pt>
                <c:pt idx="73786">
                  <c:v>73786</c:v>
                </c:pt>
                <c:pt idx="73787">
                  <c:v>73787</c:v>
                </c:pt>
                <c:pt idx="73788">
                  <c:v>73788</c:v>
                </c:pt>
                <c:pt idx="73789">
                  <c:v>73789</c:v>
                </c:pt>
                <c:pt idx="73790">
                  <c:v>73790</c:v>
                </c:pt>
                <c:pt idx="73791">
                  <c:v>73791</c:v>
                </c:pt>
                <c:pt idx="73792">
                  <c:v>73792</c:v>
                </c:pt>
                <c:pt idx="73793">
                  <c:v>73793</c:v>
                </c:pt>
                <c:pt idx="73794">
                  <c:v>73794</c:v>
                </c:pt>
                <c:pt idx="73795">
                  <c:v>73795</c:v>
                </c:pt>
                <c:pt idx="73796">
                  <c:v>73796</c:v>
                </c:pt>
                <c:pt idx="73797">
                  <c:v>73797</c:v>
                </c:pt>
                <c:pt idx="73798">
                  <c:v>73798</c:v>
                </c:pt>
                <c:pt idx="73799">
                  <c:v>73799</c:v>
                </c:pt>
                <c:pt idx="73800">
                  <c:v>73800</c:v>
                </c:pt>
                <c:pt idx="73801">
                  <c:v>73801</c:v>
                </c:pt>
                <c:pt idx="73802">
                  <c:v>73802</c:v>
                </c:pt>
                <c:pt idx="73803">
                  <c:v>73803</c:v>
                </c:pt>
                <c:pt idx="73804">
                  <c:v>73804</c:v>
                </c:pt>
                <c:pt idx="73805">
                  <c:v>73805</c:v>
                </c:pt>
                <c:pt idx="73806">
                  <c:v>73806</c:v>
                </c:pt>
                <c:pt idx="73807">
                  <c:v>73807</c:v>
                </c:pt>
                <c:pt idx="73808">
                  <c:v>73808</c:v>
                </c:pt>
                <c:pt idx="73809">
                  <c:v>73809</c:v>
                </c:pt>
                <c:pt idx="73810">
                  <c:v>73810</c:v>
                </c:pt>
                <c:pt idx="73811">
                  <c:v>73811</c:v>
                </c:pt>
                <c:pt idx="73812">
                  <c:v>73812</c:v>
                </c:pt>
                <c:pt idx="73813">
                  <c:v>73813</c:v>
                </c:pt>
                <c:pt idx="73814">
                  <c:v>73814</c:v>
                </c:pt>
                <c:pt idx="73815">
                  <c:v>73815</c:v>
                </c:pt>
                <c:pt idx="73816">
                  <c:v>73816</c:v>
                </c:pt>
                <c:pt idx="73817">
                  <c:v>73817</c:v>
                </c:pt>
                <c:pt idx="73818">
                  <c:v>73818</c:v>
                </c:pt>
                <c:pt idx="73819">
                  <c:v>73819</c:v>
                </c:pt>
                <c:pt idx="73820">
                  <c:v>73820</c:v>
                </c:pt>
                <c:pt idx="73821">
                  <c:v>73821</c:v>
                </c:pt>
                <c:pt idx="73822">
                  <c:v>73822</c:v>
                </c:pt>
                <c:pt idx="73823">
                  <c:v>73823</c:v>
                </c:pt>
                <c:pt idx="73824">
                  <c:v>73824</c:v>
                </c:pt>
                <c:pt idx="73825">
                  <c:v>73825</c:v>
                </c:pt>
                <c:pt idx="73826">
                  <c:v>73826</c:v>
                </c:pt>
                <c:pt idx="73827">
                  <c:v>73827</c:v>
                </c:pt>
                <c:pt idx="73828">
                  <c:v>73828</c:v>
                </c:pt>
                <c:pt idx="73829">
                  <c:v>73829</c:v>
                </c:pt>
                <c:pt idx="73830">
                  <c:v>73830</c:v>
                </c:pt>
                <c:pt idx="73831">
                  <c:v>73831</c:v>
                </c:pt>
                <c:pt idx="73832">
                  <c:v>73832</c:v>
                </c:pt>
                <c:pt idx="73833">
                  <c:v>73833</c:v>
                </c:pt>
                <c:pt idx="73834">
                  <c:v>73834</c:v>
                </c:pt>
                <c:pt idx="73835">
                  <c:v>73835</c:v>
                </c:pt>
                <c:pt idx="73836">
                  <c:v>73836</c:v>
                </c:pt>
                <c:pt idx="73837">
                  <c:v>73837</c:v>
                </c:pt>
                <c:pt idx="73838">
                  <c:v>73838</c:v>
                </c:pt>
                <c:pt idx="73839">
                  <c:v>73839</c:v>
                </c:pt>
                <c:pt idx="73840">
                  <c:v>73840</c:v>
                </c:pt>
                <c:pt idx="73841">
                  <c:v>73841</c:v>
                </c:pt>
                <c:pt idx="73842">
                  <c:v>73842</c:v>
                </c:pt>
                <c:pt idx="73843">
                  <c:v>73843</c:v>
                </c:pt>
                <c:pt idx="73844">
                  <c:v>73844</c:v>
                </c:pt>
                <c:pt idx="73845">
                  <c:v>73845</c:v>
                </c:pt>
                <c:pt idx="73846">
                  <c:v>73846</c:v>
                </c:pt>
                <c:pt idx="73847">
                  <c:v>73847</c:v>
                </c:pt>
                <c:pt idx="73848">
                  <c:v>73848</c:v>
                </c:pt>
                <c:pt idx="73849">
                  <c:v>73849</c:v>
                </c:pt>
                <c:pt idx="73850">
                  <c:v>73850</c:v>
                </c:pt>
                <c:pt idx="73851">
                  <c:v>73851</c:v>
                </c:pt>
                <c:pt idx="73852">
                  <c:v>73852</c:v>
                </c:pt>
                <c:pt idx="73853">
                  <c:v>73853</c:v>
                </c:pt>
                <c:pt idx="73854">
                  <c:v>73854</c:v>
                </c:pt>
                <c:pt idx="73855">
                  <c:v>73855</c:v>
                </c:pt>
                <c:pt idx="73856">
                  <c:v>73856</c:v>
                </c:pt>
                <c:pt idx="73857">
                  <c:v>73857</c:v>
                </c:pt>
                <c:pt idx="73858">
                  <c:v>73858</c:v>
                </c:pt>
                <c:pt idx="73859">
                  <c:v>73859</c:v>
                </c:pt>
                <c:pt idx="73860">
                  <c:v>73860</c:v>
                </c:pt>
                <c:pt idx="73861">
                  <c:v>73861</c:v>
                </c:pt>
                <c:pt idx="73862">
                  <c:v>73862</c:v>
                </c:pt>
                <c:pt idx="73863">
                  <c:v>73863</c:v>
                </c:pt>
                <c:pt idx="73864">
                  <c:v>73864</c:v>
                </c:pt>
                <c:pt idx="73865">
                  <c:v>73865</c:v>
                </c:pt>
                <c:pt idx="73866">
                  <c:v>73866</c:v>
                </c:pt>
                <c:pt idx="73867">
                  <c:v>73867</c:v>
                </c:pt>
                <c:pt idx="73868">
                  <c:v>73868</c:v>
                </c:pt>
                <c:pt idx="73869">
                  <c:v>73869</c:v>
                </c:pt>
                <c:pt idx="73870">
                  <c:v>73870</c:v>
                </c:pt>
                <c:pt idx="73871">
                  <c:v>73871</c:v>
                </c:pt>
                <c:pt idx="73872">
                  <c:v>73872</c:v>
                </c:pt>
                <c:pt idx="73873">
                  <c:v>73873</c:v>
                </c:pt>
                <c:pt idx="73874">
                  <c:v>73874</c:v>
                </c:pt>
                <c:pt idx="73875">
                  <c:v>73875</c:v>
                </c:pt>
                <c:pt idx="73876">
                  <c:v>73876</c:v>
                </c:pt>
                <c:pt idx="73877">
                  <c:v>73877</c:v>
                </c:pt>
                <c:pt idx="73878">
                  <c:v>73878</c:v>
                </c:pt>
                <c:pt idx="73879">
                  <c:v>73879</c:v>
                </c:pt>
                <c:pt idx="73880">
                  <c:v>73880</c:v>
                </c:pt>
                <c:pt idx="73881">
                  <c:v>73881</c:v>
                </c:pt>
                <c:pt idx="73882">
                  <c:v>73882</c:v>
                </c:pt>
                <c:pt idx="73883">
                  <c:v>73883</c:v>
                </c:pt>
                <c:pt idx="73884">
                  <c:v>73884</c:v>
                </c:pt>
                <c:pt idx="73885">
                  <c:v>73885</c:v>
                </c:pt>
                <c:pt idx="73886">
                  <c:v>73886</c:v>
                </c:pt>
                <c:pt idx="73887">
                  <c:v>73887</c:v>
                </c:pt>
                <c:pt idx="73888">
                  <c:v>73888</c:v>
                </c:pt>
                <c:pt idx="73889">
                  <c:v>73889</c:v>
                </c:pt>
                <c:pt idx="73890">
                  <c:v>73890</c:v>
                </c:pt>
                <c:pt idx="73891">
                  <c:v>73891</c:v>
                </c:pt>
                <c:pt idx="73892">
                  <c:v>73892</c:v>
                </c:pt>
                <c:pt idx="73893">
                  <c:v>73893</c:v>
                </c:pt>
                <c:pt idx="73894">
                  <c:v>73894</c:v>
                </c:pt>
                <c:pt idx="73895">
                  <c:v>73895</c:v>
                </c:pt>
                <c:pt idx="73896">
                  <c:v>73896</c:v>
                </c:pt>
                <c:pt idx="73897">
                  <c:v>73897</c:v>
                </c:pt>
                <c:pt idx="73898">
                  <c:v>73898</c:v>
                </c:pt>
                <c:pt idx="73899">
                  <c:v>73899</c:v>
                </c:pt>
                <c:pt idx="73900">
                  <c:v>73900</c:v>
                </c:pt>
                <c:pt idx="73901">
                  <c:v>73901</c:v>
                </c:pt>
                <c:pt idx="73902">
                  <c:v>73902</c:v>
                </c:pt>
                <c:pt idx="73903">
                  <c:v>73903</c:v>
                </c:pt>
                <c:pt idx="73904">
                  <c:v>73904</c:v>
                </c:pt>
                <c:pt idx="73905">
                  <c:v>73905</c:v>
                </c:pt>
                <c:pt idx="73906">
                  <c:v>73906</c:v>
                </c:pt>
                <c:pt idx="73907">
                  <c:v>73907</c:v>
                </c:pt>
                <c:pt idx="73908">
                  <c:v>73908</c:v>
                </c:pt>
                <c:pt idx="73909">
                  <c:v>73909</c:v>
                </c:pt>
                <c:pt idx="73910">
                  <c:v>73910</c:v>
                </c:pt>
                <c:pt idx="73911">
                  <c:v>73911</c:v>
                </c:pt>
                <c:pt idx="73912">
                  <c:v>73912</c:v>
                </c:pt>
                <c:pt idx="73913">
                  <c:v>73913</c:v>
                </c:pt>
                <c:pt idx="73914">
                  <c:v>73914</c:v>
                </c:pt>
                <c:pt idx="73915">
                  <c:v>73915</c:v>
                </c:pt>
                <c:pt idx="73916">
                  <c:v>73916</c:v>
                </c:pt>
                <c:pt idx="73917">
                  <c:v>73917</c:v>
                </c:pt>
                <c:pt idx="73918">
                  <c:v>73918</c:v>
                </c:pt>
                <c:pt idx="73919">
                  <c:v>73919</c:v>
                </c:pt>
                <c:pt idx="73920">
                  <c:v>73920</c:v>
                </c:pt>
                <c:pt idx="73921">
                  <c:v>73921</c:v>
                </c:pt>
                <c:pt idx="73922">
                  <c:v>73922</c:v>
                </c:pt>
                <c:pt idx="73923">
                  <c:v>73923</c:v>
                </c:pt>
                <c:pt idx="73924">
                  <c:v>73924</c:v>
                </c:pt>
                <c:pt idx="73925">
                  <c:v>73925</c:v>
                </c:pt>
                <c:pt idx="73926">
                  <c:v>73926</c:v>
                </c:pt>
                <c:pt idx="73927">
                  <c:v>73927</c:v>
                </c:pt>
                <c:pt idx="73928">
                  <c:v>73928</c:v>
                </c:pt>
                <c:pt idx="73929">
                  <c:v>73929</c:v>
                </c:pt>
                <c:pt idx="73930">
                  <c:v>73930</c:v>
                </c:pt>
                <c:pt idx="73931">
                  <c:v>73931</c:v>
                </c:pt>
                <c:pt idx="73932">
                  <c:v>73932</c:v>
                </c:pt>
                <c:pt idx="73933">
                  <c:v>73933</c:v>
                </c:pt>
                <c:pt idx="73934">
                  <c:v>73934</c:v>
                </c:pt>
                <c:pt idx="73935">
                  <c:v>73935</c:v>
                </c:pt>
                <c:pt idx="73936">
                  <c:v>73936</c:v>
                </c:pt>
                <c:pt idx="73937">
                  <c:v>73937</c:v>
                </c:pt>
                <c:pt idx="73938">
                  <c:v>73938</c:v>
                </c:pt>
                <c:pt idx="73939">
                  <c:v>73939</c:v>
                </c:pt>
                <c:pt idx="73940">
                  <c:v>73940</c:v>
                </c:pt>
                <c:pt idx="73941">
                  <c:v>73941</c:v>
                </c:pt>
                <c:pt idx="73942">
                  <c:v>73942</c:v>
                </c:pt>
                <c:pt idx="73943">
                  <c:v>73943</c:v>
                </c:pt>
                <c:pt idx="73944">
                  <c:v>73944</c:v>
                </c:pt>
                <c:pt idx="73945">
                  <c:v>73945</c:v>
                </c:pt>
                <c:pt idx="73946">
                  <c:v>73946</c:v>
                </c:pt>
                <c:pt idx="73947">
                  <c:v>73947</c:v>
                </c:pt>
                <c:pt idx="73948">
                  <c:v>73948</c:v>
                </c:pt>
                <c:pt idx="73949">
                  <c:v>73949</c:v>
                </c:pt>
                <c:pt idx="73950">
                  <c:v>73950</c:v>
                </c:pt>
                <c:pt idx="73951">
                  <c:v>73951</c:v>
                </c:pt>
                <c:pt idx="73952">
                  <c:v>73952</c:v>
                </c:pt>
                <c:pt idx="73953">
                  <c:v>73953</c:v>
                </c:pt>
                <c:pt idx="73954">
                  <c:v>73954</c:v>
                </c:pt>
                <c:pt idx="73955">
                  <c:v>73955</c:v>
                </c:pt>
                <c:pt idx="73956">
                  <c:v>73956</c:v>
                </c:pt>
                <c:pt idx="73957">
                  <c:v>73957</c:v>
                </c:pt>
                <c:pt idx="73958">
                  <c:v>73958</c:v>
                </c:pt>
                <c:pt idx="73959">
                  <c:v>73959</c:v>
                </c:pt>
                <c:pt idx="73960">
                  <c:v>73960</c:v>
                </c:pt>
                <c:pt idx="73961">
                  <c:v>73961</c:v>
                </c:pt>
                <c:pt idx="73962">
                  <c:v>73962</c:v>
                </c:pt>
                <c:pt idx="73963">
                  <c:v>73963</c:v>
                </c:pt>
                <c:pt idx="73964">
                  <c:v>73964</c:v>
                </c:pt>
                <c:pt idx="73965">
                  <c:v>73965</c:v>
                </c:pt>
                <c:pt idx="73966">
                  <c:v>73966</c:v>
                </c:pt>
                <c:pt idx="73967">
                  <c:v>73967</c:v>
                </c:pt>
                <c:pt idx="73968">
                  <c:v>73968</c:v>
                </c:pt>
                <c:pt idx="73969">
                  <c:v>73969</c:v>
                </c:pt>
                <c:pt idx="73970">
                  <c:v>73970</c:v>
                </c:pt>
                <c:pt idx="73971">
                  <c:v>73971</c:v>
                </c:pt>
                <c:pt idx="73972">
                  <c:v>73972</c:v>
                </c:pt>
                <c:pt idx="73973">
                  <c:v>73973</c:v>
                </c:pt>
                <c:pt idx="73974">
                  <c:v>73974</c:v>
                </c:pt>
                <c:pt idx="73975">
                  <c:v>73975</c:v>
                </c:pt>
                <c:pt idx="73976">
                  <c:v>73976</c:v>
                </c:pt>
                <c:pt idx="73977">
                  <c:v>73977</c:v>
                </c:pt>
                <c:pt idx="73978">
                  <c:v>73978</c:v>
                </c:pt>
                <c:pt idx="73979">
                  <c:v>73979</c:v>
                </c:pt>
                <c:pt idx="73980">
                  <c:v>73980</c:v>
                </c:pt>
                <c:pt idx="73981">
                  <c:v>73981</c:v>
                </c:pt>
                <c:pt idx="73982">
                  <c:v>73982</c:v>
                </c:pt>
                <c:pt idx="73983">
                  <c:v>73983</c:v>
                </c:pt>
                <c:pt idx="73984">
                  <c:v>73984</c:v>
                </c:pt>
                <c:pt idx="73985">
                  <c:v>73985</c:v>
                </c:pt>
                <c:pt idx="73986">
                  <c:v>73986</c:v>
                </c:pt>
                <c:pt idx="73987">
                  <c:v>73987</c:v>
                </c:pt>
                <c:pt idx="73988">
                  <c:v>73988</c:v>
                </c:pt>
                <c:pt idx="73989">
                  <c:v>73989</c:v>
                </c:pt>
                <c:pt idx="73990">
                  <c:v>73990</c:v>
                </c:pt>
                <c:pt idx="73991">
                  <c:v>73991</c:v>
                </c:pt>
                <c:pt idx="73992">
                  <c:v>73992</c:v>
                </c:pt>
                <c:pt idx="73993">
                  <c:v>73993</c:v>
                </c:pt>
                <c:pt idx="73994">
                  <c:v>73994</c:v>
                </c:pt>
                <c:pt idx="73995">
                  <c:v>73995</c:v>
                </c:pt>
                <c:pt idx="73996">
                  <c:v>73996</c:v>
                </c:pt>
                <c:pt idx="73997">
                  <c:v>73997</c:v>
                </c:pt>
                <c:pt idx="73998">
                  <c:v>73998</c:v>
                </c:pt>
                <c:pt idx="73999">
                  <c:v>73999</c:v>
                </c:pt>
                <c:pt idx="74000">
                  <c:v>74000</c:v>
                </c:pt>
                <c:pt idx="74001">
                  <c:v>74001</c:v>
                </c:pt>
                <c:pt idx="74002">
                  <c:v>74002</c:v>
                </c:pt>
                <c:pt idx="74003">
                  <c:v>74003</c:v>
                </c:pt>
                <c:pt idx="74004">
                  <c:v>74004</c:v>
                </c:pt>
                <c:pt idx="74005">
                  <c:v>74005</c:v>
                </c:pt>
                <c:pt idx="74006">
                  <c:v>74006</c:v>
                </c:pt>
                <c:pt idx="74007">
                  <c:v>74007</c:v>
                </c:pt>
                <c:pt idx="74008">
                  <c:v>74008</c:v>
                </c:pt>
                <c:pt idx="74009">
                  <c:v>74009</c:v>
                </c:pt>
                <c:pt idx="74010">
                  <c:v>74010</c:v>
                </c:pt>
                <c:pt idx="74011">
                  <c:v>74011</c:v>
                </c:pt>
                <c:pt idx="74012">
                  <c:v>74012</c:v>
                </c:pt>
                <c:pt idx="74013">
                  <c:v>74013</c:v>
                </c:pt>
                <c:pt idx="74014">
                  <c:v>74014</c:v>
                </c:pt>
                <c:pt idx="74015">
                  <c:v>74015</c:v>
                </c:pt>
                <c:pt idx="74016">
                  <c:v>74016</c:v>
                </c:pt>
                <c:pt idx="74017">
                  <c:v>74017</c:v>
                </c:pt>
                <c:pt idx="74018">
                  <c:v>74018</c:v>
                </c:pt>
                <c:pt idx="74019">
                  <c:v>74019</c:v>
                </c:pt>
                <c:pt idx="74020">
                  <c:v>74020</c:v>
                </c:pt>
                <c:pt idx="74021">
                  <c:v>74021</c:v>
                </c:pt>
                <c:pt idx="74022">
                  <c:v>74022</c:v>
                </c:pt>
                <c:pt idx="74023">
                  <c:v>74023</c:v>
                </c:pt>
                <c:pt idx="74024">
                  <c:v>74024</c:v>
                </c:pt>
                <c:pt idx="74025">
                  <c:v>74025</c:v>
                </c:pt>
                <c:pt idx="74026">
                  <c:v>74026</c:v>
                </c:pt>
                <c:pt idx="74027">
                  <c:v>74027</c:v>
                </c:pt>
                <c:pt idx="74028">
                  <c:v>74028</c:v>
                </c:pt>
                <c:pt idx="74029">
                  <c:v>74029</c:v>
                </c:pt>
                <c:pt idx="74030">
                  <c:v>74030</c:v>
                </c:pt>
                <c:pt idx="74031">
                  <c:v>74031</c:v>
                </c:pt>
                <c:pt idx="74032">
                  <c:v>74032</c:v>
                </c:pt>
                <c:pt idx="74033">
                  <c:v>74033</c:v>
                </c:pt>
                <c:pt idx="74034">
                  <c:v>74034</c:v>
                </c:pt>
                <c:pt idx="74035">
                  <c:v>74035</c:v>
                </c:pt>
                <c:pt idx="74036">
                  <c:v>74036</c:v>
                </c:pt>
                <c:pt idx="74037">
                  <c:v>74037</c:v>
                </c:pt>
                <c:pt idx="74038">
                  <c:v>74038</c:v>
                </c:pt>
                <c:pt idx="74039">
                  <c:v>74039</c:v>
                </c:pt>
                <c:pt idx="74040">
                  <c:v>74040</c:v>
                </c:pt>
                <c:pt idx="74041">
                  <c:v>74041</c:v>
                </c:pt>
                <c:pt idx="74042">
                  <c:v>74042</c:v>
                </c:pt>
                <c:pt idx="74043">
                  <c:v>74043</c:v>
                </c:pt>
                <c:pt idx="74044">
                  <c:v>74044</c:v>
                </c:pt>
                <c:pt idx="74045">
                  <c:v>74045</c:v>
                </c:pt>
                <c:pt idx="74046">
                  <c:v>74046</c:v>
                </c:pt>
                <c:pt idx="74047">
                  <c:v>74047</c:v>
                </c:pt>
                <c:pt idx="74048">
                  <c:v>74048</c:v>
                </c:pt>
                <c:pt idx="74049">
                  <c:v>74049</c:v>
                </c:pt>
                <c:pt idx="74050">
                  <c:v>74050</c:v>
                </c:pt>
                <c:pt idx="74051">
                  <c:v>74051</c:v>
                </c:pt>
                <c:pt idx="74052">
                  <c:v>74052</c:v>
                </c:pt>
                <c:pt idx="74053">
                  <c:v>74053</c:v>
                </c:pt>
                <c:pt idx="74054">
                  <c:v>74054</c:v>
                </c:pt>
                <c:pt idx="74055">
                  <c:v>74055</c:v>
                </c:pt>
                <c:pt idx="74056">
                  <c:v>74056</c:v>
                </c:pt>
                <c:pt idx="74057">
                  <c:v>74057</c:v>
                </c:pt>
                <c:pt idx="74058">
                  <c:v>74058</c:v>
                </c:pt>
                <c:pt idx="74059">
                  <c:v>74059</c:v>
                </c:pt>
                <c:pt idx="74060">
                  <c:v>74060</c:v>
                </c:pt>
                <c:pt idx="74061">
                  <c:v>74061</c:v>
                </c:pt>
                <c:pt idx="74062">
                  <c:v>74062</c:v>
                </c:pt>
                <c:pt idx="74063">
                  <c:v>74063</c:v>
                </c:pt>
                <c:pt idx="74064">
                  <c:v>74064</c:v>
                </c:pt>
                <c:pt idx="74065">
                  <c:v>74065</c:v>
                </c:pt>
                <c:pt idx="74066">
                  <c:v>74066</c:v>
                </c:pt>
                <c:pt idx="74067">
                  <c:v>74067</c:v>
                </c:pt>
                <c:pt idx="74068">
                  <c:v>74068</c:v>
                </c:pt>
                <c:pt idx="74069">
                  <c:v>74069</c:v>
                </c:pt>
                <c:pt idx="74070">
                  <c:v>74070</c:v>
                </c:pt>
                <c:pt idx="74071">
                  <c:v>74071</c:v>
                </c:pt>
                <c:pt idx="74072">
                  <c:v>74072</c:v>
                </c:pt>
                <c:pt idx="74073">
                  <c:v>74073</c:v>
                </c:pt>
                <c:pt idx="74074">
                  <c:v>74074</c:v>
                </c:pt>
                <c:pt idx="74075">
                  <c:v>74075</c:v>
                </c:pt>
                <c:pt idx="74076">
                  <c:v>74076</c:v>
                </c:pt>
                <c:pt idx="74077">
                  <c:v>74077</c:v>
                </c:pt>
                <c:pt idx="74078">
                  <c:v>74078</c:v>
                </c:pt>
                <c:pt idx="74079">
                  <c:v>74079</c:v>
                </c:pt>
                <c:pt idx="74080">
                  <c:v>74080</c:v>
                </c:pt>
                <c:pt idx="74081">
                  <c:v>74081</c:v>
                </c:pt>
                <c:pt idx="74082">
                  <c:v>74082</c:v>
                </c:pt>
                <c:pt idx="74083">
                  <c:v>74083</c:v>
                </c:pt>
                <c:pt idx="74084">
                  <c:v>74084</c:v>
                </c:pt>
                <c:pt idx="74085">
                  <c:v>74085</c:v>
                </c:pt>
                <c:pt idx="74086">
                  <c:v>74086</c:v>
                </c:pt>
                <c:pt idx="74087">
                  <c:v>74087</c:v>
                </c:pt>
                <c:pt idx="74088">
                  <c:v>74088</c:v>
                </c:pt>
                <c:pt idx="74089">
                  <c:v>74089</c:v>
                </c:pt>
                <c:pt idx="74090">
                  <c:v>74090</c:v>
                </c:pt>
                <c:pt idx="74091">
                  <c:v>74091</c:v>
                </c:pt>
                <c:pt idx="74092">
                  <c:v>74092</c:v>
                </c:pt>
                <c:pt idx="74093">
                  <c:v>74093</c:v>
                </c:pt>
                <c:pt idx="74094">
                  <c:v>74094</c:v>
                </c:pt>
                <c:pt idx="74095">
                  <c:v>74095</c:v>
                </c:pt>
                <c:pt idx="74096">
                  <c:v>74096</c:v>
                </c:pt>
                <c:pt idx="74097">
                  <c:v>74097</c:v>
                </c:pt>
                <c:pt idx="74098">
                  <c:v>74098</c:v>
                </c:pt>
                <c:pt idx="74099">
                  <c:v>74099</c:v>
                </c:pt>
                <c:pt idx="74100">
                  <c:v>74100</c:v>
                </c:pt>
                <c:pt idx="74101">
                  <c:v>74101</c:v>
                </c:pt>
                <c:pt idx="74102">
                  <c:v>74102</c:v>
                </c:pt>
                <c:pt idx="74103">
                  <c:v>74103</c:v>
                </c:pt>
                <c:pt idx="74104">
                  <c:v>74104</c:v>
                </c:pt>
                <c:pt idx="74105">
                  <c:v>74105</c:v>
                </c:pt>
                <c:pt idx="74106">
                  <c:v>74106</c:v>
                </c:pt>
                <c:pt idx="74107">
                  <c:v>74107</c:v>
                </c:pt>
                <c:pt idx="74108">
                  <c:v>74108</c:v>
                </c:pt>
                <c:pt idx="74109">
                  <c:v>74109</c:v>
                </c:pt>
                <c:pt idx="74110">
                  <c:v>74110</c:v>
                </c:pt>
                <c:pt idx="74111">
                  <c:v>74111</c:v>
                </c:pt>
                <c:pt idx="74112">
                  <c:v>74112</c:v>
                </c:pt>
                <c:pt idx="74113">
                  <c:v>74113</c:v>
                </c:pt>
                <c:pt idx="74114">
                  <c:v>74114</c:v>
                </c:pt>
                <c:pt idx="74115">
                  <c:v>74115</c:v>
                </c:pt>
                <c:pt idx="74116">
                  <c:v>74116</c:v>
                </c:pt>
                <c:pt idx="74117">
                  <c:v>74117</c:v>
                </c:pt>
                <c:pt idx="74118">
                  <c:v>74118</c:v>
                </c:pt>
                <c:pt idx="74119">
                  <c:v>74119</c:v>
                </c:pt>
                <c:pt idx="74120">
                  <c:v>74120</c:v>
                </c:pt>
                <c:pt idx="74121">
                  <c:v>74121</c:v>
                </c:pt>
                <c:pt idx="74122">
                  <c:v>74122</c:v>
                </c:pt>
                <c:pt idx="74123">
                  <c:v>74123</c:v>
                </c:pt>
                <c:pt idx="74124">
                  <c:v>74124</c:v>
                </c:pt>
                <c:pt idx="74125">
                  <c:v>74125</c:v>
                </c:pt>
                <c:pt idx="74126">
                  <c:v>74126</c:v>
                </c:pt>
                <c:pt idx="74127">
                  <c:v>74127</c:v>
                </c:pt>
                <c:pt idx="74128">
                  <c:v>74128</c:v>
                </c:pt>
                <c:pt idx="74129">
                  <c:v>74129</c:v>
                </c:pt>
                <c:pt idx="74130">
                  <c:v>74130</c:v>
                </c:pt>
                <c:pt idx="74131">
                  <c:v>74131</c:v>
                </c:pt>
                <c:pt idx="74132">
                  <c:v>74132</c:v>
                </c:pt>
                <c:pt idx="74133">
                  <c:v>74133</c:v>
                </c:pt>
                <c:pt idx="74134">
                  <c:v>74134</c:v>
                </c:pt>
                <c:pt idx="74135">
                  <c:v>74135</c:v>
                </c:pt>
                <c:pt idx="74136">
                  <c:v>74136</c:v>
                </c:pt>
                <c:pt idx="74137">
                  <c:v>74137</c:v>
                </c:pt>
                <c:pt idx="74138">
                  <c:v>74138</c:v>
                </c:pt>
                <c:pt idx="74139">
                  <c:v>74139</c:v>
                </c:pt>
                <c:pt idx="74140">
                  <c:v>74140</c:v>
                </c:pt>
                <c:pt idx="74141">
                  <c:v>74141</c:v>
                </c:pt>
                <c:pt idx="74142">
                  <c:v>74142</c:v>
                </c:pt>
                <c:pt idx="74143">
                  <c:v>74143</c:v>
                </c:pt>
                <c:pt idx="74144">
                  <c:v>74144</c:v>
                </c:pt>
                <c:pt idx="74145">
                  <c:v>74145</c:v>
                </c:pt>
                <c:pt idx="74146">
                  <c:v>74146</c:v>
                </c:pt>
                <c:pt idx="74147">
                  <c:v>74147</c:v>
                </c:pt>
                <c:pt idx="74148">
                  <c:v>74148</c:v>
                </c:pt>
                <c:pt idx="74149">
                  <c:v>74149</c:v>
                </c:pt>
                <c:pt idx="74150">
                  <c:v>74150</c:v>
                </c:pt>
                <c:pt idx="74151">
                  <c:v>74151</c:v>
                </c:pt>
                <c:pt idx="74152">
                  <c:v>74152</c:v>
                </c:pt>
                <c:pt idx="74153">
                  <c:v>74153</c:v>
                </c:pt>
                <c:pt idx="74154">
                  <c:v>74154</c:v>
                </c:pt>
                <c:pt idx="74155">
                  <c:v>74155</c:v>
                </c:pt>
                <c:pt idx="74156">
                  <c:v>74156</c:v>
                </c:pt>
                <c:pt idx="74157">
                  <c:v>74157</c:v>
                </c:pt>
                <c:pt idx="74158">
                  <c:v>74158</c:v>
                </c:pt>
                <c:pt idx="74159">
                  <c:v>74159</c:v>
                </c:pt>
                <c:pt idx="74160">
                  <c:v>74160</c:v>
                </c:pt>
                <c:pt idx="74161">
                  <c:v>74161</c:v>
                </c:pt>
                <c:pt idx="74162">
                  <c:v>74162</c:v>
                </c:pt>
                <c:pt idx="74163">
                  <c:v>74163</c:v>
                </c:pt>
                <c:pt idx="74164">
                  <c:v>74164</c:v>
                </c:pt>
                <c:pt idx="74165">
                  <c:v>74165</c:v>
                </c:pt>
                <c:pt idx="74166">
                  <c:v>74166</c:v>
                </c:pt>
                <c:pt idx="74167">
                  <c:v>74167</c:v>
                </c:pt>
                <c:pt idx="74168">
                  <c:v>74168</c:v>
                </c:pt>
                <c:pt idx="74169">
                  <c:v>74169</c:v>
                </c:pt>
                <c:pt idx="74170">
                  <c:v>74170</c:v>
                </c:pt>
                <c:pt idx="74171">
                  <c:v>74171</c:v>
                </c:pt>
                <c:pt idx="74172">
                  <c:v>74172</c:v>
                </c:pt>
                <c:pt idx="74173">
                  <c:v>74173</c:v>
                </c:pt>
                <c:pt idx="74174">
                  <c:v>74174</c:v>
                </c:pt>
                <c:pt idx="74175">
                  <c:v>74175</c:v>
                </c:pt>
                <c:pt idx="74176">
                  <c:v>74176</c:v>
                </c:pt>
                <c:pt idx="74177">
                  <c:v>74177</c:v>
                </c:pt>
                <c:pt idx="74178">
                  <c:v>74178</c:v>
                </c:pt>
                <c:pt idx="74179">
                  <c:v>74179</c:v>
                </c:pt>
                <c:pt idx="74180">
                  <c:v>74180</c:v>
                </c:pt>
                <c:pt idx="74181">
                  <c:v>74181</c:v>
                </c:pt>
                <c:pt idx="74182">
                  <c:v>74182</c:v>
                </c:pt>
                <c:pt idx="74183">
                  <c:v>74183</c:v>
                </c:pt>
                <c:pt idx="74184">
                  <c:v>74184</c:v>
                </c:pt>
                <c:pt idx="74185">
                  <c:v>74185</c:v>
                </c:pt>
                <c:pt idx="74186">
                  <c:v>74186</c:v>
                </c:pt>
                <c:pt idx="74187">
                  <c:v>74187</c:v>
                </c:pt>
                <c:pt idx="74188">
                  <c:v>74188</c:v>
                </c:pt>
                <c:pt idx="74189">
                  <c:v>74189</c:v>
                </c:pt>
                <c:pt idx="74190">
                  <c:v>74190</c:v>
                </c:pt>
                <c:pt idx="74191">
                  <c:v>74191</c:v>
                </c:pt>
                <c:pt idx="74192">
                  <c:v>74192</c:v>
                </c:pt>
                <c:pt idx="74193">
                  <c:v>74193</c:v>
                </c:pt>
                <c:pt idx="74194">
                  <c:v>74194</c:v>
                </c:pt>
                <c:pt idx="74195">
                  <c:v>74195</c:v>
                </c:pt>
                <c:pt idx="74196">
                  <c:v>74196</c:v>
                </c:pt>
                <c:pt idx="74197">
                  <c:v>74197</c:v>
                </c:pt>
                <c:pt idx="74198">
                  <c:v>74198</c:v>
                </c:pt>
                <c:pt idx="74199">
                  <c:v>74199</c:v>
                </c:pt>
                <c:pt idx="74200">
                  <c:v>74200</c:v>
                </c:pt>
                <c:pt idx="74201">
                  <c:v>74201</c:v>
                </c:pt>
                <c:pt idx="74202">
                  <c:v>74202</c:v>
                </c:pt>
                <c:pt idx="74203">
                  <c:v>74203</c:v>
                </c:pt>
                <c:pt idx="74204">
                  <c:v>74204</c:v>
                </c:pt>
                <c:pt idx="74205">
                  <c:v>74205</c:v>
                </c:pt>
                <c:pt idx="74206">
                  <c:v>74206</c:v>
                </c:pt>
                <c:pt idx="74207">
                  <c:v>74207</c:v>
                </c:pt>
                <c:pt idx="74208">
                  <c:v>74208</c:v>
                </c:pt>
                <c:pt idx="74209">
                  <c:v>74209</c:v>
                </c:pt>
                <c:pt idx="74210">
                  <c:v>74210</c:v>
                </c:pt>
                <c:pt idx="74211">
                  <c:v>74211</c:v>
                </c:pt>
                <c:pt idx="74212">
                  <c:v>74212</c:v>
                </c:pt>
                <c:pt idx="74213">
                  <c:v>74213</c:v>
                </c:pt>
                <c:pt idx="74214">
                  <c:v>74214</c:v>
                </c:pt>
                <c:pt idx="74215">
                  <c:v>74215</c:v>
                </c:pt>
                <c:pt idx="74216">
                  <c:v>74216</c:v>
                </c:pt>
                <c:pt idx="74217">
                  <c:v>74217</c:v>
                </c:pt>
                <c:pt idx="74218">
                  <c:v>74218</c:v>
                </c:pt>
                <c:pt idx="74219">
                  <c:v>74219</c:v>
                </c:pt>
                <c:pt idx="74220">
                  <c:v>74220</c:v>
                </c:pt>
                <c:pt idx="74221">
                  <c:v>74221</c:v>
                </c:pt>
                <c:pt idx="74222">
                  <c:v>74222</c:v>
                </c:pt>
                <c:pt idx="74223">
                  <c:v>74223</c:v>
                </c:pt>
                <c:pt idx="74224">
                  <c:v>74224</c:v>
                </c:pt>
                <c:pt idx="74225">
                  <c:v>74225</c:v>
                </c:pt>
                <c:pt idx="74226">
                  <c:v>74226</c:v>
                </c:pt>
                <c:pt idx="74227">
                  <c:v>74227</c:v>
                </c:pt>
                <c:pt idx="74228">
                  <c:v>74228</c:v>
                </c:pt>
                <c:pt idx="74229">
                  <c:v>74229</c:v>
                </c:pt>
                <c:pt idx="74230">
                  <c:v>74230</c:v>
                </c:pt>
                <c:pt idx="74231">
                  <c:v>74231</c:v>
                </c:pt>
                <c:pt idx="74232">
                  <c:v>74232</c:v>
                </c:pt>
                <c:pt idx="74233">
                  <c:v>74233</c:v>
                </c:pt>
                <c:pt idx="74234">
                  <c:v>74234</c:v>
                </c:pt>
                <c:pt idx="74235">
                  <c:v>74235</c:v>
                </c:pt>
                <c:pt idx="74236">
                  <c:v>74236</c:v>
                </c:pt>
                <c:pt idx="74237">
                  <c:v>74237</c:v>
                </c:pt>
                <c:pt idx="74238">
                  <c:v>74238</c:v>
                </c:pt>
                <c:pt idx="74239">
                  <c:v>74239</c:v>
                </c:pt>
                <c:pt idx="74240">
                  <c:v>74240</c:v>
                </c:pt>
                <c:pt idx="74241">
                  <c:v>74241</c:v>
                </c:pt>
                <c:pt idx="74242">
                  <c:v>74242</c:v>
                </c:pt>
                <c:pt idx="74243">
                  <c:v>74243</c:v>
                </c:pt>
                <c:pt idx="74244">
                  <c:v>74244</c:v>
                </c:pt>
                <c:pt idx="74245">
                  <c:v>74245</c:v>
                </c:pt>
                <c:pt idx="74246">
                  <c:v>74246</c:v>
                </c:pt>
                <c:pt idx="74247">
                  <c:v>74247</c:v>
                </c:pt>
                <c:pt idx="74248">
                  <c:v>74248</c:v>
                </c:pt>
                <c:pt idx="74249">
                  <c:v>74249</c:v>
                </c:pt>
                <c:pt idx="74250">
                  <c:v>74250</c:v>
                </c:pt>
                <c:pt idx="74251">
                  <c:v>74251</c:v>
                </c:pt>
                <c:pt idx="74252">
                  <c:v>74252</c:v>
                </c:pt>
                <c:pt idx="74253">
                  <c:v>74253</c:v>
                </c:pt>
                <c:pt idx="74254">
                  <c:v>74254</c:v>
                </c:pt>
                <c:pt idx="74255">
                  <c:v>74255</c:v>
                </c:pt>
                <c:pt idx="74256">
                  <c:v>74256</c:v>
                </c:pt>
                <c:pt idx="74257">
                  <c:v>74257</c:v>
                </c:pt>
                <c:pt idx="74258">
                  <c:v>74258</c:v>
                </c:pt>
                <c:pt idx="74259">
                  <c:v>74259</c:v>
                </c:pt>
                <c:pt idx="74260">
                  <c:v>74260</c:v>
                </c:pt>
                <c:pt idx="74261">
                  <c:v>74261</c:v>
                </c:pt>
                <c:pt idx="74262">
                  <c:v>74262</c:v>
                </c:pt>
                <c:pt idx="74263">
                  <c:v>74263</c:v>
                </c:pt>
                <c:pt idx="74264">
                  <c:v>74264</c:v>
                </c:pt>
                <c:pt idx="74265">
                  <c:v>74265</c:v>
                </c:pt>
                <c:pt idx="74266">
                  <c:v>74266</c:v>
                </c:pt>
                <c:pt idx="74267">
                  <c:v>74267</c:v>
                </c:pt>
                <c:pt idx="74268">
                  <c:v>74268</c:v>
                </c:pt>
                <c:pt idx="74269">
                  <c:v>74269</c:v>
                </c:pt>
                <c:pt idx="74270">
                  <c:v>74270</c:v>
                </c:pt>
                <c:pt idx="74271">
                  <c:v>74271</c:v>
                </c:pt>
                <c:pt idx="74272">
                  <c:v>74272</c:v>
                </c:pt>
                <c:pt idx="74273">
                  <c:v>74273</c:v>
                </c:pt>
                <c:pt idx="74274">
                  <c:v>74274</c:v>
                </c:pt>
                <c:pt idx="74275">
                  <c:v>74275</c:v>
                </c:pt>
                <c:pt idx="74276">
                  <c:v>74276</c:v>
                </c:pt>
                <c:pt idx="74277">
                  <c:v>74277</c:v>
                </c:pt>
                <c:pt idx="74278">
                  <c:v>74278</c:v>
                </c:pt>
                <c:pt idx="74279">
                  <c:v>74279</c:v>
                </c:pt>
                <c:pt idx="74280">
                  <c:v>74280</c:v>
                </c:pt>
                <c:pt idx="74281">
                  <c:v>74281</c:v>
                </c:pt>
                <c:pt idx="74282">
                  <c:v>74282</c:v>
                </c:pt>
                <c:pt idx="74283">
                  <c:v>74283</c:v>
                </c:pt>
                <c:pt idx="74284">
                  <c:v>74284</c:v>
                </c:pt>
                <c:pt idx="74285">
                  <c:v>74285</c:v>
                </c:pt>
                <c:pt idx="74286">
                  <c:v>74286</c:v>
                </c:pt>
                <c:pt idx="74287">
                  <c:v>74287</c:v>
                </c:pt>
                <c:pt idx="74288">
                  <c:v>74288</c:v>
                </c:pt>
                <c:pt idx="74289">
                  <c:v>74289</c:v>
                </c:pt>
                <c:pt idx="74290">
                  <c:v>74290</c:v>
                </c:pt>
                <c:pt idx="74291">
                  <c:v>74291</c:v>
                </c:pt>
                <c:pt idx="74292">
                  <c:v>74292</c:v>
                </c:pt>
                <c:pt idx="74293">
                  <c:v>74293</c:v>
                </c:pt>
                <c:pt idx="74294">
                  <c:v>74294</c:v>
                </c:pt>
                <c:pt idx="74295">
                  <c:v>74295</c:v>
                </c:pt>
                <c:pt idx="74296">
                  <c:v>74296</c:v>
                </c:pt>
                <c:pt idx="74297">
                  <c:v>74297</c:v>
                </c:pt>
                <c:pt idx="74298">
                  <c:v>74298</c:v>
                </c:pt>
                <c:pt idx="74299">
                  <c:v>74299</c:v>
                </c:pt>
                <c:pt idx="74300">
                  <c:v>74300</c:v>
                </c:pt>
                <c:pt idx="74301">
                  <c:v>74301</c:v>
                </c:pt>
                <c:pt idx="74302">
                  <c:v>74302</c:v>
                </c:pt>
                <c:pt idx="74303">
                  <c:v>74303</c:v>
                </c:pt>
                <c:pt idx="74304">
                  <c:v>74304</c:v>
                </c:pt>
                <c:pt idx="74305">
                  <c:v>74305</c:v>
                </c:pt>
                <c:pt idx="74306">
                  <c:v>74306</c:v>
                </c:pt>
                <c:pt idx="74307">
                  <c:v>74307</c:v>
                </c:pt>
                <c:pt idx="74308">
                  <c:v>74308</c:v>
                </c:pt>
                <c:pt idx="74309">
                  <c:v>74309</c:v>
                </c:pt>
                <c:pt idx="74310">
                  <c:v>74310</c:v>
                </c:pt>
                <c:pt idx="74311">
                  <c:v>74311</c:v>
                </c:pt>
                <c:pt idx="74312">
                  <c:v>74312</c:v>
                </c:pt>
                <c:pt idx="74313">
                  <c:v>74313</c:v>
                </c:pt>
                <c:pt idx="74314">
                  <c:v>74314</c:v>
                </c:pt>
                <c:pt idx="74315">
                  <c:v>74315</c:v>
                </c:pt>
                <c:pt idx="74316">
                  <c:v>74316</c:v>
                </c:pt>
                <c:pt idx="74317">
                  <c:v>74317</c:v>
                </c:pt>
                <c:pt idx="74318">
                  <c:v>74318</c:v>
                </c:pt>
                <c:pt idx="74319">
                  <c:v>74319</c:v>
                </c:pt>
                <c:pt idx="74320">
                  <c:v>74320</c:v>
                </c:pt>
                <c:pt idx="74321">
                  <c:v>74321</c:v>
                </c:pt>
                <c:pt idx="74322">
                  <c:v>74322</c:v>
                </c:pt>
                <c:pt idx="74323">
                  <c:v>74323</c:v>
                </c:pt>
                <c:pt idx="74324">
                  <c:v>74324</c:v>
                </c:pt>
                <c:pt idx="74325">
                  <c:v>74325</c:v>
                </c:pt>
                <c:pt idx="74326">
                  <c:v>74326</c:v>
                </c:pt>
                <c:pt idx="74327">
                  <c:v>74327</c:v>
                </c:pt>
                <c:pt idx="74328">
                  <c:v>74328</c:v>
                </c:pt>
                <c:pt idx="74329">
                  <c:v>74329</c:v>
                </c:pt>
                <c:pt idx="74330">
                  <c:v>74330</c:v>
                </c:pt>
                <c:pt idx="74331">
                  <c:v>74331</c:v>
                </c:pt>
                <c:pt idx="74332">
                  <c:v>74332</c:v>
                </c:pt>
                <c:pt idx="74333">
                  <c:v>74333</c:v>
                </c:pt>
                <c:pt idx="74334">
                  <c:v>74334</c:v>
                </c:pt>
                <c:pt idx="74335">
                  <c:v>74335</c:v>
                </c:pt>
                <c:pt idx="74336">
                  <c:v>74336</c:v>
                </c:pt>
                <c:pt idx="74337">
                  <c:v>74337</c:v>
                </c:pt>
                <c:pt idx="74338">
                  <c:v>74338</c:v>
                </c:pt>
                <c:pt idx="74339">
                  <c:v>74339</c:v>
                </c:pt>
                <c:pt idx="74340">
                  <c:v>74340</c:v>
                </c:pt>
                <c:pt idx="74341">
                  <c:v>74341</c:v>
                </c:pt>
                <c:pt idx="74342">
                  <c:v>74342</c:v>
                </c:pt>
                <c:pt idx="74343">
                  <c:v>74343</c:v>
                </c:pt>
                <c:pt idx="74344">
                  <c:v>74344</c:v>
                </c:pt>
                <c:pt idx="74345">
                  <c:v>74345</c:v>
                </c:pt>
                <c:pt idx="74346">
                  <c:v>74346</c:v>
                </c:pt>
                <c:pt idx="74347">
                  <c:v>74347</c:v>
                </c:pt>
                <c:pt idx="74348">
                  <c:v>74348</c:v>
                </c:pt>
                <c:pt idx="74349">
                  <c:v>74349</c:v>
                </c:pt>
                <c:pt idx="74350">
                  <c:v>74350</c:v>
                </c:pt>
                <c:pt idx="74351">
                  <c:v>74351</c:v>
                </c:pt>
                <c:pt idx="74352">
                  <c:v>74352</c:v>
                </c:pt>
                <c:pt idx="74353">
                  <c:v>74353</c:v>
                </c:pt>
                <c:pt idx="74354">
                  <c:v>74354</c:v>
                </c:pt>
                <c:pt idx="74355">
                  <c:v>74355</c:v>
                </c:pt>
                <c:pt idx="74356">
                  <c:v>74356</c:v>
                </c:pt>
                <c:pt idx="74357">
                  <c:v>74357</c:v>
                </c:pt>
                <c:pt idx="74358">
                  <c:v>74358</c:v>
                </c:pt>
                <c:pt idx="74359">
                  <c:v>74359</c:v>
                </c:pt>
                <c:pt idx="74360">
                  <c:v>74360</c:v>
                </c:pt>
                <c:pt idx="74361">
                  <c:v>74361</c:v>
                </c:pt>
                <c:pt idx="74362">
                  <c:v>74362</c:v>
                </c:pt>
                <c:pt idx="74363">
                  <c:v>74363</c:v>
                </c:pt>
                <c:pt idx="74364">
                  <c:v>74364</c:v>
                </c:pt>
                <c:pt idx="74365">
                  <c:v>74365</c:v>
                </c:pt>
                <c:pt idx="74366">
                  <c:v>74366</c:v>
                </c:pt>
                <c:pt idx="74367">
                  <c:v>74367</c:v>
                </c:pt>
                <c:pt idx="74368">
                  <c:v>74368</c:v>
                </c:pt>
                <c:pt idx="74369">
                  <c:v>74369</c:v>
                </c:pt>
                <c:pt idx="74370">
                  <c:v>74370</c:v>
                </c:pt>
                <c:pt idx="74371">
                  <c:v>74371</c:v>
                </c:pt>
                <c:pt idx="74372">
                  <c:v>74372</c:v>
                </c:pt>
                <c:pt idx="74373">
                  <c:v>74373</c:v>
                </c:pt>
                <c:pt idx="74374">
                  <c:v>74374</c:v>
                </c:pt>
                <c:pt idx="74375">
                  <c:v>74375</c:v>
                </c:pt>
                <c:pt idx="74376">
                  <c:v>74376</c:v>
                </c:pt>
                <c:pt idx="74377">
                  <c:v>74377</c:v>
                </c:pt>
                <c:pt idx="74378">
                  <c:v>74378</c:v>
                </c:pt>
                <c:pt idx="74379">
                  <c:v>74379</c:v>
                </c:pt>
                <c:pt idx="74380">
                  <c:v>74380</c:v>
                </c:pt>
                <c:pt idx="74381">
                  <c:v>74381</c:v>
                </c:pt>
                <c:pt idx="74382">
                  <c:v>74382</c:v>
                </c:pt>
                <c:pt idx="74383">
                  <c:v>74383</c:v>
                </c:pt>
                <c:pt idx="74384">
                  <c:v>74384</c:v>
                </c:pt>
                <c:pt idx="74385">
                  <c:v>74385</c:v>
                </c:pt>
                <c:pt idx="74386">
                  <c:v>74386</c:v>
                </c:pt>
                <c:pt idx="74387">
                  <c:v>74387</c:v>
                </c:pt>
                <c:pt idx="74388">
                  <c:v>74388</c:v>
                </c:pt>
                <c:pt idx="74389">
                  <c:v>74389</c:v>
                </c:pt>
                <c:pt idx="74390">
                  <c:v>74390</c:v>
                </c:pt>
                <c:pt idx="74391">
                  <c:v>74391</c:v>
                </c:pt>
                <c:pt idx="74392">
                  <c:v>74392</c:v>
                </c:pt>
                <c:pt idx="74393">
                  <c:v>74393</c:v>
                </c:pt>
                <c:pt idx="74394">
                  <c:v>74394</c:v>
                </c:pt>
                <c:pt idx="74395">
                  <c:v>74395</c:v>
                </c:pt>
                <c:pt idx="74396">
                  <c:v>74396</c:v>
                </c:pt>
                <c:pt idx="74397">
                  <c:v>74397</c:v>
                </c:pt>
                <c:pt idx="74398">
                  <c:v>74398</c:v>
                </c:pt>
                <c:pt idx="74399">
                  <c:v>74399</c:v>
                </c:pt>
                <c:pt idx="74400">
                  <c:v>74400</c:v>
                </c:pt>
                <c:pt idx="74401">
                  <c:v>74401</c:v>
                </c:pt>
                <c:pt idx="74402">
                  <c:v>74402</c:v>
                </c:pt>
                <c:pt idx="74403">
                  <c:v>74403</c:v>
                </c:pt>
                <c:pt idx="74404">
                  <c:v>74404</c:v>
                </c:pt>
                <c:pt idx="74405">
                  <c:v>74405</c:v>
                </c:pt>
                <c:pt idx="74406">
                  <c:v>74406</c:v>
                </c:pt>
                <c:pt idx="74407">
                  <c:v>74407</c:v>
                </c:pt>
                <c:pt idx="74408">
                  <c:v>74408</c:v>
                </c:pt>
                <c:pt idx="74409">
                  <c:v>74409</c:v>
                </c:pt>
                <c:pt idx="74410">
                  <c:v>74410</c:v>
                </c:pt>
                <c:pt idx="74411">
                  <c:v>74411</c:v>
                </c:pt>
                <c:pt idx="74412">
                  <c:v>74412</c:v>
                </c:pt>
                <c:pt idx="74413">
                  <c:v>74413</c:v>
                </c:pt>
                <c:pt idx="74414">
                  <c:v>74414</c:v>
                </c:pt>
                <c:pt idx="74415">
                  <c:v>74415</c:v>
                </c:pt>
                <c:pt idx="74416">
                  <c:v>74416</c:v>
                </c:pt>
                <c:pt idx="74417">
                  <c:v>74417</c:v>
                </c:pt>
                <c:pt idx="74418">
                  <c:v>74418</c:v>
                </c:pt>
                <c:pt idx="74419">
                  <c:v>74419</c:v>
                </c:pt>
                <c:pt idx="74420">
                  <c:v>74420</c:v>
                </c:pt>
                <c:pt idx="74421">
                  <c:v>74421</c:v>
                </c:pt>
                <c:pt idx="74422">
                  <c:v>74422</c:v>
                </c:pt>
                <c:pt idx="74423">
                  <c:v>74423</c:v>
                </c:pt>
                <c:pt idx="74424">
                  <c:v>74424</c:v>
                </c:pt>
                <c:pt idx="74425">
                  <c:v>74425</c:v>
                </c:pt>
                <c:pt idx="74426">
                  <c:v>74426</c:v>
                </c:pt>
                <c:pt idx="74427">
                  <c:v>74427</c:v>
                </c:pt>
                <c:pt idx="74428">
                  <c:v>74428</c:v>
                </c:pt>
                <c:pt idx="74429">
                  <c:v>74429</c:v>
                </c:pt>
                <c:pt idx="74430">
                  <c:v>74430</c:v>
                </c:pt>
                <c:pt idx="74431">
                  <c:v>74431</c:v>
                </c:pt>
                <c:pt idx="74432">
                  <c:v>74432</c:v>
                </c:pt>
                <c:pt idx="74433">
                  <c:v>74433</c:v>
                </c:pt>
                <c:pt idx="74434">
                  <c:v>74434</c:v>
                </c:pt>
                <c:pt idx="74435">
                  <c:v>74435</c:v>
                </c:pt>
                <c:pt idx="74436">
                  <c:v>74436</c:v>
                </c:pt>
                <c:pt idx="74437">
                  <c:v>74437</c:v>
                </c:pt>
                <c:pt idx="74438">
                  <c:v>74438</c:v>
                </c:pt>
                <c:pt idx="74439">
                  <c:v>74439</c:v>
                </c:pt>
                <c:pt idx="74440">
                  <c:v>74440</c:v>
                </c:pt>
                <c:pt idx="74441">
                  <c:v>74441</c:v>
                </c:pt>
                <c:pt idx="74442">
                  <c:v>74442</c:v>
                </c:pt>
                <c:pt idx="74443">
                  <c:v>74443</c:v>
                </c:pt>
                <c:pt idx="74444">
                  <c:v>74444</c:v>
                </c:pt>
                <c:pt idx="74445">
                  <c:v>74445</c:v>
                </c:pt>
                <c:pt idx="74446">
                  <c:v>74446</c:v>
                </c:pt>
                <c:pt idx="74447">
                  <c:v>74447</c:v>
                </c:pt>
                <c:pt idx="74448">
                  <c:v>74448</c:v>
                </c:pt>
                <c:pt idx="74449">
                  <c:v>74449</c:v>
                </c:pt>
                <c:pt idx="74450">
                  <c:v>74450</c:v>
                </c:pt>
                <c:pt idx="74451">
                  <c:v>74451</c:v>
                </c:pt>
                <c:pt idx="74452">
                  <c:v>74452</c:v>
                </c:pt>
                <c:pt idx="74453">
                  <c:v>74453</c:v>
                </c:pt>
                <c:pt idx="74454">
                  <c:v>74454</c:v>
                </c:pt>
                <c:pt idx="74455">
                  <c:v>74455</c:v>
                </c:pt>
                <c:pt idx="74456">
                  <c:v>74456</c:v>
                </c:pt>
                <c:pt idx="74457">
                  <c:v>74457</c:v>
                </c:pt>
                <c:pt idx="74458">
                  <c:v>74458</c:v>
                </c:pt>
                <c:pt idx="74459">
                  <c:v>74459</c:v>
                </c:pt>
                <c:pt idx="74460">
                  <c:v>74460</c:v>
                </c:pt>
                <c:pt idx="74461">
                  <c:v>74461</c:v>
                </c:pt>
                <c:pt idx="74462">
                  <c:v>74462</c:v>
                </c:pt>
                <c:pt idx="74463">
                  <c:v>74463</c:v>
                </c:pt>
                <c:pt idx="74464">
                  <c:v>74464</c:v>
                </c:pt>
                <c:pt idx="74465">
                  <c:v>74465</c:v>
                </c:pt>
                <c:pt idx="74466">
                  <c:v>74466</c:v>
                </c:pt>
                <c:pt idx="74467">
                  <c:v>74467</c:v>
                </c:pt>
                <c:pt idx="74468">
                  <c:v>74468</c:v>
                </c:pt>
                <c:pt idx="74469">
                  <c:v>74469</c:v>
                </c:pt>
                <c:pt idx="74470">
                  <c:v>74470</c:v>
                </c:pt>
                <c:pt idx="74471">
                  <c:v>74471</c:v>
                </c:pt>
                <c:pt idx="74472">
                  <c:v>74472</c:v>
                </c:pt>
                <c:pt idx="74473">
                  <c:v>74473</c:v>
                </c:pt>
                <c:pt idx="74474">
                  <c:v>74474</c:v>
                </c:pt>
                <c:pt idx="74475">
                  <c:v>74475</c:v>
                </c:pt>
                <c:pt idx="74476">
                  <c:v>74476</c:v>
                </c:pt>
                <c:pt idx="74477">
                  <c:v>74477</c:v>
                </c:pt>
                <c:pt idx="74478">
                  <c:v>74478</c:v>
                </c:pt>
                <c:pt idx="74479">
                  <c:v>74479</c:v>
                </c:pt>
                <c:pt idx="74480">
                  <c:v>74480</c:v>
                </c:pt>
                <c:pt idx="74481">
                  <c:v>74481</c:v>
                </c:pt>
                <c:pt idx="74482">
                  <c:v>74482</c:v>
                </c:pt>
                <c:pt idx="74483">
                  <c:v>74483</c:v>
                </c:pt>
                <c:pt idx="74484">
                  <c:v>74484</c:v>
                </c:pt>
                <c:pt idx="74485">
                  <c:v>74485</c:v>
                </c:pt>
                <c:pt idx="74486">
                  <c:v>74486</c:v>
                </c:pt>
                <c:pt idx="74487">
                  <c:v>74487</c:v>
                </c:pt>
                <c:pt idx="74488">
                  <c:v>74488</c:v>
                </c:pt>
                <c:pt idx="74489">
                  <c:v>74489</c:v>
                </c:pt>
                <c:pt idx="74490">
                  <c:v>74490</c:v>
                </c:pt>
                <c:pt idx="74491">
                  <c:v>74491</c:v>
                </c:pt>
                <c:pt idx="74492">
                  <c:v>74492</c:v>
                </c:pt>
                <c:pt idx="74493">
                  <c:v>74493</c:v>
                </c:pt>
                <c:pt idx="74494">
                  <c:v>74494</c:v>
                </c:pt>
                <c:pt idx="74495">
                  <c:v>74495</c:v>
                </c:pt>
                <c:pt idx="74496">
                  <c:v>74496</c:v>
                </c:pt>
                <c:pt idx="74497">
                  <c:v>74497</c:v>
                </c:pt>
                <c:pt idx="74498">
                  <c:v>74498</c:v>
                </c:pt>
                <c:pt idx="74499">
                  <c:v>74499</c:v>
                </c:pt>
                <c:pt idx="74500">
                  <c:v>74500</c:v>
                </c:pt>
                <c:pt idx="74501">
                  <c:v>74501</c:v>
                </c:pt>
                <c:pt idx="74502">
                  <c:v>74502</c:v>
                </c:pt>
                <c:pt idx="74503">
                  <c:v>74503</c:v>
                </c:pt>
                <c:pt idx="74504">
                  <c:v>74504</c:v>
                </c:pt>
                <c:pt idx="74505">
                  <c:v>74505</c:v>
                </c:pt>
                <c:pt idx="74506">
                  <c:v>74506</c:v>
                </c:pt>
                <c:pt idx="74507">
                  <c:v>74507</c:v>
                </c:pt>
                <c:pt idx="74508">
                  <c:v>74508</c:v>
                </c:pt>
                <c:pt idx="74509">
                  <c:v>74509</c:v>
                </c:pt>
                <c:pt idx="74510">
                  <c:v>74510</c:v>
                </c:pt>
                <c:pt idx="74511">
                  <c:v>74511</c:v>
                </c:pt>
                <c:pt idx="74512">
                  <c:v>74512</c:v>
                </c:pt>
                <c:pt idx="74513">
                  <c:v>74513</c:v>
                </c:pt>
                <c:pt idx="74514">
                  <c:v>74514</c:v>
                </c:pt>
                <c:pt idx="74515">
                  <c:v>74515</c:v>
                </c:pt>
                <c:pt idx="74516">
                  <c:v>74516</c:v>
                </c:pt>
                <c:pt idx="74517">
                  <c:v>74517</c:v>
                </c:pt>
                <c:pt idx="74518">
                  <c:v>74518</c:v>
                </c:pt>
                <c:pt idx="74519">
                  <c:v>74519</c:v>
                </c:pt>
                <c:pt idx="74520">
                  <c:v>74520</c:v>
                </c:pt>
                <c:pt idx="74521">
                  <c:v>74521</c:v>
                </c:pt>
                <c:pt idx="74522">
                  <c:v>74522</c:v>
                </c:pt>
                <c:pt idx="74523">
                  <c:v>74523</c:v>
                </c:pt>
                <c:pt idx="74524">
                  <c:v>74524</c:v>
                </c:pt>
                <c:pt idx="74525">
                  <c:v>74525</c:v>
                </c:pt>
                <c:pt idx="74526">
                  <c:v>74526</c:v>
                </c:pt>
                <c:pt idx="74527">
                  <c:v>74527</c:v>
                </c:pt>
                <c:pt idx="74528">
                  <c:v>74528</c:v>
                </c:pt>
                <c:pt idx="74529">
                  <c:v>74529</c:v>
                </c:pt>
                <c:pt idx="74530">
                  <c:v>74530</c:v>
                </c:pt>
                <c:pt idx="74531">
                  <c:v>74531</c:v>
                </c:pt>
                <c:pt idx="74532">
                  <c:v>74532</c:v>
                </c:pt>
                <c:pt idx="74533">
                  <c:v>74533</c:v>
                </c:pt>
                <c:pt idx="74534">
                  <c:v>74534</c:v>
                </c:pt>
                <c:pt idx="74535">
                  <c:v>74535</c:v>
                </c:pt>
                <c:pt idx="74536">
                  <c:v>74536</c:v>
                </c:pt>
                <c:pt idx="74537">
                  <c:v>74537</c:v>
                </c:pt>
                <c:pt idx="74538">
                  <c:v>74538</c:v>
                </c:pt>
                <c:pt idx="74539">
                  <c:v>74539</c:v>
                </c:pt>
                <c:pt idx="74540">
                  <c:v>74540</c:v>
                </c:pt>
                <c:pt idx="74541">
                  <c:v>74541</c:v>
                </c:pt>
                <c:pt idx="74542">
                  <c:v>74542</c:v>
                </c:pt>
                <c:pt idx="74543">
                  <c:v>74543</c:v>
                </c:pt>
                <c:pt idx="74544">
                  <c:v>74544</c:v>
                </c:pt>
                <c:pt idx="74545">
                  <c:v>74545</c:v>
                </c:pt>
                <c:pt idx="74546">
                  <c:v>74546</c:v>
                </c:pt>
                <c:pt idx="74547">
                  <c:v>74547</c:v>
                </c:pt>
                <c:pt idx="74548">
                  <c:v>74548</c:v>
                </c:pt>
                <c:pt idx="74549">
                  <c:v>74549</c:v>
                </c:pt>
                <c:pt idx="74550">
                  <c:v>74550</c:v>
                </c:pt>
                <c:pt idx="74551">
                  <c:v>74551</c:v>
                </c:pt>
                <c:pt idx="74552">
                  <c:v>74552</c:v>
                </c:pt>
                <c:pt idx="74553">
                  <c:v>74553</c:v>
                </c:pt>
                <c:pt idx="74554">
                  <c:v>74554</c:v>
                </c:pt>
                <c:pt idx="74555">
                  <c:v>74555</c:v>
                </c:pt>
                <c:pt idx="74556">
                  <c:v>74556</c:v>
                </c:pt>
                <c:pt idx="74557">
                  <c:v>74557</c:v>
                </c:pt>
                <c:pt idx="74558">
                  <c:v>74558</c:v>
                </c:pt>
                <c:pt idx="74559">
                  <c:v>74559</c:v>
                </c:pt>
                <c:pt idx="74560">
                  <c:v>74560</c:v>
                </c:pt>
                <c:pt idx="74561">
                  <c:v>74561</c:v>
                </c:pt>
                <c:pt idx="74562">
                  <c:v>74562</c:v>
                </c:pt>
                <c:pt idx="74563">
                  <c:v>74563</c:v>
                </c:pt>
                <c:pt idx="74564">
                  <c:v>74564</c:v>
                </c:pt>
                <c:pt idx="74565">
                  <c:v>74565</c:v>
                </c:pt>
                <c:pt idx="74566">
                  <c:v>74566</c:v>
                </c:pt>
                <c:pt idx="74567">
                  <c:v>74567</c:v>
                </c:pt>
                <c:pt idx="74568">
                  <c:v>74568</c:v>
                </c:pt>
                <c:pt idx="74569">
                  <c:v>74569</c:v>
                </c:pt>
                <c:pt idx="74570">
                  <c:v>74570</c:v>
                </c:pt>
                <c:pt idx="74571">
                  <c:v>74571</c:v>
                </c:pt>
                <c:pt idx="74572">
                  <c:v>74572</c:v>
                </c:pt>
                <c:pt idx="74573">
                  <c:v>74573</c:v>
                </c:pt>
                <c:pt idx="74574">
                  <c:v>74574</c:v>
                </c:pt>
                <c:pt idx="74575">
                  <c:v>74575</c:v>
                </c:pt>
                <c:pt idx="74576">
                  <c:v>74576</c:v>
                </c:pt>
                <c:pt idx="74577">
                  <c:v>74577</c:v>
                </c:pt>
                <c:pt idx="74578">
                  <c:v>74578</c:v>
                </c:pt>
                <c:pt idx="74579">
                  <c:v>74579</c:v>
                </c:pt>
                <c:pt idx="74580">
                  <c:v>74580</c:v>
                </c:pt>
                <c:pt idx="74581">
                  <c:v>74581</c:v>
                </c:pt>
                <c:pt idx="74582">
                  <c:v>74582</c:v>
                </c:pt>
                <c:pt idx="74583">
                  <c:v>74583</c:v>
                </c:pt>
                <c:pt idx="74584">
                  <c:v>74584</c:v>
                </c:pt>
                <c:pt idx="74585">
                  <c:v>74585</c:v>
                </c:pt>
                <c:pt idx="74586">
                  <c:v>74586</c:v>
                </c:pt>
                <c:pt idx="74587">
                  <c:v>74587</c:v>
                </c:pt>
                <c:pt idx="74588">
                  <c:v>74588</c:v>
                </c:pt>
                <c:pt idx="74589">
                  <c:v>74589</c:v>
                </c:pt>
                <c:pt idx="74590">
                  <c:v>74590</c:v>
                </c:pt>
                <c:pt idx="74591">
                  <c:v>74591</c:v>
                </c:pt>
                <c:pt idx="74592">
                  <c:v>74592</c:v>
                </c:pt>
                <c:pt idx="74593">
                  <c:v>74593</c:v>
                </c:pt>
                <c:pt idx="74594">
                  <c:v>74594</c:v>
                </c:pt>
                <c:pt idx="74595">
                  <c:v>74595</c:v>
                </c:pt>
                <c:pt idx="74596">
                  <c:v>74596</c:v>
                </c:pt>
                <c:pt idx="74597">
                  <c:v>74597</c:v>
                </c:pt>
                <c:pt idx="74598">
                  <c:v>74598</c:v>
                </c:pt>
                <c:pt idx="74599">
                  <c:v>74599</c:v>
                </c:pt>
                <c:pt idx="74600">
                  <c:v>74600</c:v>
                </c:pt>
                <c:pt idx="74601">
                  <c:v>74601</c:v>
                </c:pt>
                <c:pt idx="74602">
                  <c:v>74602</c:v>
                </c:pt>
                <c:pt idx="74603">
                  <c:v>74603</c:v>
                </c:pt>
                <c:pt idx="74604">
                  <c:v>74604</c:v>
                </c:pt>
                <c:pt idx="74605">
                  <c:v>74605</c:v>
                </c:pt>
                <c:pt idx="74606">
                  <c:v>74606</c:v>
                </c:pt>
                <c:pt idx="74607">
                  <c:v>74607</c:v>
                </c:pt>
                <c:pt idx="74608">
                  <c:v>74608</c:v>
                </c:pt>
                <c:pt idx="74609">
                  <c:v>74609</c:v>
                </c:pt>
                <c:pt idx="74610">
                  <c:v>74610</c:v>
                </c:pt>
                <c:pt idx="74611">
                  <c:v>74611</c:v>
                </c:pt>
                <c:pt idx="74612">
                  <c:v>74612</c:v>
                </c:pt>
                <c:pt idx="74613">
                  <c:v>74613</c:v>
                </c:pt>
                <c:pt idx="74614">
                  <c:v>74614</c:v>
                </c:pt>
                <c:pt idx="74615">
                  <c:v>74615</c:v>
                </c:pt>
                <c:pt idx="74616">
                  <c:v>74616</c:v>
                </c:pt>
                <c:pt idx="74617">
                  <c:v>74617</c:v>
                </c:pt>
                <c:pt idx="74618">
                  <c:v>74618</c:v>
                </c:pt>
                <c:pt idx="74619">
                  <c:v>74619</c:v>
                </c:pt>
                <c:pt idx="74620">
                  <c:v>74620</c:v>
                </c:pt>
                <c:pt idx="74621">
                  <c:v>74621</c:v>
                </c:pt>
                <c:pt idx="74622">
                  <c:v>74622</c:v>
                </c:pt>
                <c:pt idx="74623">
                  <c:v>74623</c:v>
                </c:pt>
                <c:pt idx="74624">
                  <c:v>74624</c:v>
                </c:pt>
                <c:pt idx="74625">
                  <c:v>74625</c:v>
                </c:pt>
                <c:pt idx="74626">
                  <c:v>74626</c:v>
                </c:pt>
                <c:pt idx="74627">
                  <c:v>74627</c:v>
                </c:pt>
                <c:pt idx="74628">
                  <c:v>74628</c:v>
                </c:pt>
                <c:pt idx="74629">
                  <c:v>74629</c:v>
                </c:pt>
                <c:pt idx="74630">
                  <c:v>74630</c:v>
                </c:pt>
                <c:pt idx="74631">
                  <c:v>74631</c:v>
                </c:pt>
                <c:pt idx="74632">
                  <c:v>74632</c:v>
                </c:pt>
                <c:pt idx="74633">
                  <c:v>74633</c:v>
                </c:pt>
                <c:pt idx="74634">
                  <c:v>74634</c:v>
                </c:pt>
                <c:pt idx="74635">
                  <c:v>74635</c:v>
                </c:pt>
                <c:pt idx="74636">
                  <c:v>74636</c:v>
                </c:pt>
                <c:pt idx="74637">
                  <c:v>74637</c:v>
                </c:pt>
                <c:pt idx="74638">
                  <c:v>74638</c:v>
                </c:pt>
                <c:pt idx="74639">
                  <c:v>74639</c:v>
                </c:pt>
                <c:pt idx="74640">
                  <c:v>74640</c:v>
                </c:pt>
                <c:pt idx="74641">
                  <c:v>74641</c:v>
                </c:pt>
                <c:pt idx="74642">
                  <c:v>74642</c:v>
                </c:pt>
                <c:pt idx="74643">
                  <c:v>74643</c:v>
                </c:pt>
                <c:pt idx="74644">
                  <c:v>74644</c:v>
                </c:pt>
                <c:pt idx="74645">
                  <c:v>74645</c:v>
                </c:pt>
                <c:pt idx="74646">
                  <c:v>74646</c:v>
                </c:pt>
                <c:pt idx="74647">
                  <c:v>74647</c:v>
                </c:pt>
                <c:pt idx="74648">
                  <c:v>74648</c:v>
                </c:pt>
                <c:pt idx="74649">
                  <c:v>74649</c:v>
                </c:pt>
                <c:pt idx="74650">
                  <c:v>74650</c:v>
                </c:pt>
                <c:pt idx="74651">
                  <c:v>74651</c:v>
                </c:pt>
                <c:pt idx="74652">
                  <c:v>74652</c:v>
                </c:pt>
                <c:pt idx="74653">
                  <c:v>74653</c:v>
                </c:pt>
                <c:pt idx="74654">
                  <c:v>74654</c:v>
                </c:pt>
                <c:pt idx="74655">
                  <c:v>74655</c:v>
                </c:pt>
                <c:pt idx="74656">
                  <c:v>74656</c:v>
                </c:pt>
                <c:pt idx="74657">
                  <c:v>74657</c:v>
                </c:pt>
                <c:pt idx="74658">
                  <c:v>74658</c:v>
                </c:pt>
                <c:pt idx="74659">
                  <c:v>74659</c:v>
                </c:pt>
                <c:pt idx="74660">
                  <c:v>74660</c:v>
                </c:pt>
                <c:pt idx="74661">
                  <c:v>74661</c:v>
                </c:pt>
                <c:pt idx="74662">
                  <c:v>74662</c:v>
                </c:pt>
                <c:pt idx="74663">
                  <c:v>74663</c:v>
                </c:pt>
                <c:pt idx="74664">
                  <c:v>74664</c:v>
                </c:pt>
                <c:pt idx="74665">
                  <c:v>74665</c:v>
                </c:pt>
                <c:pt idx="74666">
                  <c:v>74666</c:v>
                </c:pt>
                <c:pt idx="74667">
                  <c:v>74667</c:v>
                </c:pt>
                <c:pt idx="74668">
                  <c:v>74668</c:v>
                </c:pt>
                <c:pt idx="74669">
                  <c:v>74669</c:v>
                </c:pt>
                <c:pt idx="74670">
                  <c:v>74670</c:v>
                </c:pt>
                <c:pt idx="74671">
                  <c:v>74671</c:v>
                </c:pt>
                <c:pt idx="74672">
                  <c:v>74672</c:v>
                </c:pt>
                <c:pt idx="74673">
                  <c:v>74673</c:v>
                </c:pt>
                <c:pt idx="74674">
                  <c:v>74674</c:v>
                </c:pt>
                <c:pt idx="74675">
                  <c:v>74675</c:v>
                </c:pt>
                <c:pt idx="74676">
                  <c:v>74676</c:v>
                </c:pt>
                <c:pt idx="74677">
                  <c:v>74677</c:v>
                </c:pt>
                <c:pt idx="74678">
                  <c:v>74678</c:v>
                </c:pt>
                <c:pt idx="74679">
                  <c:v>74679</c:v>
                </c:pt>
                <c:pt idx="74680">
                  <c:v>74680</c:v>
                </c:pt>
                <c:pt idx="74681">
                  <c:v>74681</c:v>
                </c:pt>
                <c:pt idx="74682">
                  <c:v>74682</c:v>
                </c:pt>
                <c:pt idx="74683">
                  <c:v>74683</c:v>
                </c:pt>
                <c:pt idx="74684">
                  <c:v>74684</c:v>
                </c:pt>
                <c:pt idx="74685">
                  <c:v>74685</c:v>
                </c:pt>
                <c:pt idx="74686">
                  <c:v>74686</c:v>
                </c:pt>
                <c:pt idx="74687">
                  <c:v>74687</c:v>
                </c:pt>
                <c:pt idx="74688">
                  <c:v>74688</c:v>
                </c:pt>
                <c:pt idx="74689">
                  <c:v>74689</c:v>
                </c:pt>
                <c:pt idx="74690">
                  <c:v>74690</c:v>
                </c:pt>
                <c:pt idx="74691">
                  <c:v>74691</c:v>
                </c:pt>
                <c:pt idx="74692">
                  <c:v>74692</c:v>
                </c:pt>
                <c:pt idx="74693">
                  <c:v>74693</c:v>
                </c:pt>
                <c:pt idx="74694">
                  <c:v>74694</c:v>
                </c:pt>
                <c:pt idx="74695">
                  <c:v>74695</c:v>
                </c:pt>
                <c:pt idx="74696">
                  <c:v>74696</c:v>
                </c:pt>
                <c:pt idx="74697">
                  <c:v>74697</c:v>
                </c:pt>
                <c:pt idx="74698">
                  <c:v>74698</c:v>
                </c:pt>
                <c:pt idx="74699">
                  <c:v>74699</c:v>
                </c:pt>
                <c:pt idx="74700">
                  <c:v>74700</c:v>
                </c:pt>
                <c:pt idx="74701">
                  <c:v>74701</c:v>
                </c:pt>
                <c:pt idx="74702">
                  <c:v>74702</c:v>
                </c:pt>
                <c:pt idx="74703">
                  <c:v>74703</c:v>
                </c:pt>
                <c:pt idx="74704">
                  <c:v>74704</c:v>
                </c:pt>
                <c:pt idx="74705">
                  <c:v>74705</c:v>
                </c:pt>
                <c:pt idx="74706">
                  <c:v>74706</c:v>
                </c:pt>
                <c:pt idx="74707">
                  <c:v>74707</c:v>
                </c:pt>
                <c:pt idx="74708">
                  <c:v>74708</c:v>
                </c:pt>
                <c:pt idx="74709">
                  <c:v>74709</c:v>
                </c:pt>
                <c:pt idx="74710">
                  <c:v>74710</c:v>
                </c:pt>
                <c:pt idx="74711">
                  <c:v>74711</c:v>
                </c:pt>
                <c:pt idx="74712">
                  <c:v>74712</c:v>
                </c:pt>
                <c:pt idx="74713">
                  <c:v>74713</c:v>
                </c:pt>
                <c:pt idx="74714">
                  <c:v>74714</c:v>
                </c:pt>
                <c:pt idx="74715">
                  <c:v>74715</c:v>
                </c:pt>
                <c:pt idx="74716">
                  <c:v>74716</c:v>
                </c:pt>
                <c:pt idx="74717">
                  <c:v>74717</c:v>
                </c:pt>
                <c:pt idx="74718">
                  <c:v>74718</c:v>
                </c:pt>
                <c:pt idx="74719">
                  <c:v>74719</c:v>
                </c:pt>
                <c:pt idx="74720">
                  <c:v>74720</c:v>
                </c:pt>
                <c:pt idx="74721">
                  <c:v>74721</c:v>
                </c:pt>
                <c:pt idx="74722">
                  <c:v>74722</c:v>
                </c:pt>
                <c:pt idx="74723">
                  <c:v>74723</c:v>
                </c:pt>
                <c:pt idx="74724">
                  <c:v>74724</c:v>
                </c:pt>
                <c:pt idx="74725">
                  <c:v>74725</c:v>
                </c:pt>
                <c:pt idx="74726">
                  <c:v>74726</c:v>
                </c:pt>
                <c:pt idx="74727">
                  <c:v>74727</c:v>
                </c:pt>
                <c:pt idx="74728">
                  <c:v>74728</c:v>
                </c:pt>
                <c:pt idx="74729">
                  <c:v>74729</c:v>
                </c:pt>
                <c:pt idx="74730">
                  <c:v>74730</c:v>
                </c:pt>
                <c:pt idx="74731">
                  <c:v>74731</c:v>
                </c:pt>
                <c:pt idx="74732">
                  <c:v>74732</c:v>
                </c:pt>
                <c:pt idx="74733">
                  <c:v>74733</c:v>
                </c:pt>
                <c:pt idx="74734">
                  <c:v>74734</c:v>
                </c:pt>
                <c:pt idx="74735">
                  <c:v>74735</c:v>
                </c:pt>
                <c:pt idx="74736">
                  <c:v>74736</c:v>
                </c:pt>
                <c:pt idx="74737">
                  <c:v>74737</c:v>
                </c:pt>
                <c:pt idx="74738">
                  <c:v>74738</c:v>
                </c:pt>
                <c:pt idx="74739">
                  <c:v>74739</c:v>
                </c:pt>
                <c:pt idx="74740">
                  <c:v>74740</c:v>
                </c:pt>
                <c:pt idx="74741">
                  <c:v>74741</c:v>
                </c:pt>
                <c:pt idx="74742">
                  <c:v>74742</c:v>
                </c:pt>
                <c:pt idx="74743">
                  <c:v>74743</c:v>
                </c:pt>
                <c:pt idx="74744">
                  <c:v>74744</c:v>
                </c:pt>
                <c:pt idx="74745">
                  <c:v>74745</c:v>
                </c:pt>
                <c:pt idx="74746">
                  <c:v>74746</c:v>
                </c:pt>
                <c:pt idx="74747">
                  <c:v>74747</c:v>
                </c:pt>
                <c:pt idx="74748">
                  <c:v>74748</c:v>
                </c:pt>
                <c:pt idx="74749">
                  <c:v>74749</c:v>
                </c:pt>
                <c:pt idx="74750">
                  <c:v>74750</c:v>
                </c:pt>
                <c:pt idx="74751">
                  <c:v>74751</c:v>
                </c:pt>
                <c:pt idx="74752">
                  <c:v>74752</c:v>
                </c:pt>
                <c:pt idx="74753">
                  <c:v>74753</c:v>
                </c:pt>
                <c:pt idx="74754">
                  <c:v>74754</c:v>
                </c:pt>
                <c:pt idx="74755">
                  <c:v>74755</c:v>
                </c:pt>
                <c:pt idx="74756">
                  <c:v>74756</c:v>
                </c:pt>
                <c:pt idx="74757">
                  <c:v>74757</c:v>
                </c:pt>
                <c:pt idx="74758">
                  <c:v>74758</c:v>
                </c:pt>
                <c:pt idx="74759">
                  <c:v>74759</c:v>
                </c:pt>
                <c:pt idx="74760">
                  <c:v>74760</c:v>
                </c:pt>
                <c:pt idx="74761">
                  <c:v>74761</c:v>
                </c:pt>
                <c:pt idx="74762">
                  <c:v>74762</c:v>
                </c:pt>
                <c:pt idx="74763">
                  <c:v>74763</c:v>
                </c:pt>
                <c:pt idx="74764">
                  <c:v>74764</c:v>
                </c:pt>
                <c:pt idx="74765">
                  <c:v>74765</c:v>
                </c:pt>
                <c:pt idx="74766">
                  <c:v>74766</c:v>
                </c:pt>
                <c:pt idx="74767">
                  <c:v>74767</c:v>
                </c:pt>
                <c:pt idx="74768">
                  <c:v>74768</c:v>
                </c:pt>
                <c:pt idx="74769">
                  <c:v>74769</c:v>
                </c:pt>
                <c:pt idx="74770">
                  <c:v>74770</c:v>
                </c:pt>
                <c:pt idx="74771">
                  <c:v>74771</c:v>
                </c:pt>
                <c:pt idx="74772">
                  <c:v>74772</c:v>
                </c:pt>
                <c:pt idx="74773">
                  <c:v>74773</c:v>
                </c:pt>
                <c:pt idx="74774">
                  <c:v>74774</c:v>
                </c:pt>
                <c:pt idx="74775">
                  <c:v>74775</c:v>
                </c:pt>
                <c:pt idx="74776">
                  <c:v>74776</c:v>
                </c:pt>
                <c:pt idx="74777">
                  <c:v>74777</c:v>
                </c:pt>
                <c:pt idx="74778">
                  <c:v>74778</c:v>
                </c:pt>
                <c:pt idx="74779">
                  <c:v>74779</c:v>
                </c:pt>
                <c:pt idx="74780">
                  <c:v>74780</c:v>
                </c:pt>
                <c:pt idx="74781">
                  <c:v>74781</c:v>
                </c:pt>
                <c:pt idx="74782">
                  <c:v>74782</c:v>
                </c:pt>
                <c:pt idx="74783">
                  <c:v>74783</c:v>
                </c:pt>
                <c:pt idx="74784">
                  <c:v>74784</c:v>
                </c:pt>
                <c:pt idx="74785">
                  <c:v>74785</c:v>
                </c:pt>
                <c:pt idx="74786">
                  <c:v>74786</c:v>
                </c:pt>
                <c:pt idx="74787">
                  <c:v>74787</c:v>
                </c:pt>
                <c:pt idx="74788">
                  <c:v>74788</c:v>
                </c:pt>
                <c:pt idx="74789">
                  <c:v>74789</c:v>
                </c:pt>
                <c:pt idx="74790">
                  <c:v>74790</c:v>
                </c:pt>
                <c:pt idx="74791">
                  <c:v>74791</c:v>
                </c:pt>
                <c:pt idx="74792">
                  <c:v>74792</c:v>
                </c:pt>
                <c:pt idx="74793">
                  <c:v>74793</c:v>
                </c:pt>
                <c:pt idx="74794">
                  <c:v>74794</c:v>
                </c:pt>
                <c:pt idx="74795">
                  <c:v>74795</c:v>
                </c:pt>
                <c:pt idx="74796">
                  <c:v>74796</c:v>
                </c:pt>
                <c:pt idx="74797">
                  <c:v>74797</c:v>
                </c:pt>
                <c:pt idx="74798">
                  <c:v>74798</c:v>
                </c:pt>
                <c:pt idx="74799">
                  <c:v>74799</c:v>
                </c:pt>
                <c:pt idx="74800">
                  <c:v>74800</c:v>
                </c:pt>
                <c:pt idx="74801">
                  <c:v>74801</c:v>
                </c:pt>
                <c:pt idx="74802">
                  <c:v>74802</c:v>
                </c:pt>
                <c:pt idx="74803">
                  <c:v>74803</c:v>
                </c:pt>
                <c:pt idx="74804">
                  <c:v>74804</c:v>
                </c:pt>
                <c:pt idx="74805">
                  <c:v>74805</c:v>
                </c:pt>
                <c:pt idx="74806">
                  <c:v>74806</c:v>
                </c:pt>
                <c:pt idx="74807">
                  <c:v>74807</c:v>
                </c:pt>
                <c:pt idx="74808">
                  <c:v>74808</c:v>
                </c:pt>
                <c:pt idx="74809">
                  <c:v>74809</c:v>
                </c:pt>
                <c:pt idx="74810">
                  <c:v>74810</c:v>
                </c:pt>
                <c:pt idx="74811">
                  <c:v>74811</c:v>
                </c:pt>
                <c:pt idx="74812">
                  <c:v>74812</c:v>
                </c:pt>
                <c:pt idx="74813">
                  <c:v>74813</c:v>
                </c:pt>
                <c:pt idx="74814">
                  <c:v>74814</c:v>
                </c:pt>
                <c:pt idx="74815">
                  <c:v>74815</c:v>
                </c:pt>
                <c:pt idx="74816">
                  <c:v>74816</c:v>
                </c:pt>
                <c:pt idx="74817">
                  <c:v>74817</c:v>
                </c:pt>
                <c:pt idx="74818">
                  <c:v>74818</c:v>
                </c:pt>
                <c:pt idx="74819">
                  <c:v>74819</c:v>
                </c:pt>
                <c:pt idx="74820">
                  <c:v>74820</c:v>
                </c:pt>
                <c:pt idx="74821">
                  <c:v>74821</c:v>
                </c:pt>
                <c:pt idx="74822">
                  <c:v>74822</c:v>
                </c:pt>
                <c:pt idx="74823">
                  <c:v>74823</c:v>
                </c:pt>
                <c:pt idx="74824">
                  <c:v>74824</c:v>
                </c:pt>
                <c:pt idx="74825">
                  <c:v>74825</c:v>
                </c:pt>
                <c:pt idx="74826">
                  <c:v>74826</c:v>
                </c:pt>
                <c:pt idx="74827">
                  <c:v>74827</c:v>
                </c:pt>
                <c:pt idx="74828">
                  <c:v>74828</c:v>
                </c:pt>
                <c:pt idx="74829">
                  <c:v>74829</c:v>
                </c:pt>
                <c:pt idx="74830">
                  <c:v>74830</c:v>
                </c:pt>
                <c:pt idx="74831">
                  <c:v>74831</c:v>
                </c:pt>
                <c:pt idx="74832">
                  <c:v>74832</c:v>
                </c:pt>
                <c:pt idx="74833">
                  <c:v>74833</c:v>
                </c:pt>
                <c:pt idx="74834">
                  <c:v>74834</c:v>
                </c:pt>
                <c:pt idx="74835">
                  <c:v>74835</c:v>
                </c:pt>
                <c:pt idx="74836">
                  <c:v>74836</c:v>
                </c:pt>
                <c:pt idx="74837">
                  <c:v>74837</c:v>
                </c:pt>
                <c:pt idx="74838">
                  <c:v>74838</c:v>
                </c:pt>
                <c:pt idx="74839">
                  <c:v>74839</c:v>
                </c:pt>
                <c:pt idx="74840">
                  <c:v>74840</c:v>
                </c:pt>
                <c:pt idx="74841">
                  <c:v>74841</c:v>
                </c:pt>
                <c:pt idx="74842">
                  <c:v>74842</c:v>
                </c:pt>
                <c:pt idx="74843">
                  <c:v>74843</c:v>
                </c:pt>
                <c:pt idx="74844">
                  <c:v>74844</c:v>
                </c:pt>
                <c:pt idx="74845">
                  <c:v>74845</c:v>
                </c:pt>
                <c:pt idx="74846">
                  <c:v>74846</c:v>
                </c:pt>
                <c:pt idx="74847">
                  <c:v>74847</c:v>
                </c:pt>
                <c:pt idx="74848">
                  <c:v>74848</c:v>
                </c:pt>
                <c:pt idx="74849">
                  <c:v>74849</c:v>
                </c:pt>
                <c:pt idx="74850">
                  <c:v>74850</c:v>
                </c:pt>
                <c:pt idx="74851">
                  <c:v>74851</c:v>
                </c:pt>
                <c:pt idx="74852">
                  <c:v>74852</c:v>
                </c:pt>
                <c:pt idx="74853">
                  <c:v>74853</c:v>
                </c:pt>
                <c:pt idx="74854">
                  <c:v>74854</c:v>
                </c:pt>
                <c:pt idx="74855">
                  <c:v>74855</c:v>
                </c:pt>
                <c:pt idx="74856">
                  <c:v>74856</c:v>
                </c:pt>
                <c:pt idx="74857">
                  <c:v>74857</c:v>
                </c:pt>
                <c:pt idx="74858">
                  <c:v>74858</c:v>
                </c:pt>
                <c:pt idx="74859">
                  <c:v>74859</c:v>
                </c:pt>
                <c:pt idx="74860">
                  <c:v>74860</c:v>
                </c:pt>
                <c:pt idx="74861">
                  <c:v>74861</c:v>
                </c:pt>
                <c:pt idx="74862">
                  <c:v>74862</c:v>
                </c:pt>
                <c:pt idx="74863">
                  <c:v>74863</c:v>
                </c:pt>
                <c:pt idx="74864">
                  <c:v>74864</c:v>
                </c:pt>
                <c:pt idx="74865">
                  <c:v>74865</c:v>
                </c:pt>
                <c:pt idx="74866">
                  <c:v>74866</c:v>
                </c:pt>
                <c:pt idx="74867">
                  <c:v>74867</c:v>
                </c:pt>
                <c:pt idx="74868">
                  <c:v>74868</c:v>
                </c:pt>
                <c:pt idx="74869">
                  <c:v>74869</c:v>
                </c:pt>
                <c:pt idx="74870">
                  <c:v>74870</c:v>
                </c:pt>
                <c:pt idx="74871">
                  <c:v>74871</c:v>
                </c:pt>
                <c:pt idx="74872">
                  <c:v>74872</c:v>
                </c:pt>
                <c:pt idx="74873">
                  <c:v>74873</c:v>
                </c:pt>
                <c:pt idx="74874">
                  <c:v>74874</c:v>
                </c:pt>
                <c:pt idx="74875">
                  <c:v>74875</c:v>
                </c:pt>
                <c:pt idx="74876">
                  <c:v>74876</c:v>
                </c:pt>
                <c:pt idx="74877">
                  <c:v>74877</c:v>
                </c:pt>
                <c:pt idx="74878">
                  <c:v>74878</c:v>
                </c:pt>
                <c:pt idx="74879">
                  <c:v>74879</c:v>
                </c:pt>
                <c:pt idx="74880">
                  <c:v>74880</c:v>
                </c:pt>
                <c:pt idx="74881">
                  <c:v>74881</c:v>
                </c:pt>
                <c:pt idx="74882">
                  <c:v>74882</c:v>
                </c:pt>
                <c:pt idx="74883">
                  <c:v>74883</c:v>
                </c:pt>
                <c:pt idx="74884">
                  <c:v>74884</c:v>
                </c:pt>
                <c:pt idx="74885">
                  <c:v>74885</c:v>
                </c:pt>
                <c:pt idx="74886">
                  <c:v>74886</c:v>
                </c:pt>
                <c:pt idx="74887">
                  <c:v>74887</c:v>
                </c:pt>
                <c:pt idx="74888">
                  <c:v>74888</c:v>
                </c:pt>
                <c:pt idx="74889">
                  <c:v>74889</c:v>
                </c:pt>
                <c:pt idx="74890">
                  <c:v>74890</c:v>
                </c:pt>
                <c:pt idx="74891">
                  <c:v>74891</c:v>
                </c:pt>
                <c:pt idx="74892">
                  <c:v>74892</c:v>
                </c:pt>
                <c:pt idx="74893">
                  <c:v>74893</c:v>
                </c:pt>
                <c:pt idx="74894">
                  <c:v>74894</c:v>
                </c:pt>
                <c:pt idx="74895">
                  <c:v>74895</c:v>
                </c:pt>
                <c:pt idx="74896">
                  <c:v>74896</c:v>
                </c:pt>
                <c:pt idx="74897">
                  <c:v>74897</c:v>
                </c:pt>
                <c:pt idx="74898">
                  <c:v>74898</c:v>
                </c:pt>
                <c:pt idx="74899">
                  <c:v>74899</c:v>
                </c:pt>
                <c:pt idx="74900">
                  <c:v>74900</c:v>
                </c:pt>
                <c:pt idx="74901">
                  <c:v>74901</c:v>
                </c:pt>
                <c:pt idx="74902">
                  <c:v>74902</c:v>
                </c:pt>
                <c:pt idx="74903">
                  <c:v>74903</c:v>
                </c:pt>
                <c:pt idx="74904">
                  <c:v>74904</c:v>
                </c:pt>
                <c:pt idx="74905">
                  <c:v>74905</c:v>
                </c:pt>
                <c:pt idx="74906">
                  <c:v>74906</c:v>
                </c:pt>
                <c:pt idx="74907">
                  <c:v>74907</c:v>
                </c:pt>
                <c:pt idx="74908">
                  <c:v>74908</c:v>
                </c:pt>
                <c:pt idx="74909">
                  <c:v>74909</c:v>
                </c:pt>
                <c:pt idx="74910">
                  <c:v>74910</c:v>
                </c:pt>
                <c:pt idx="74911">
                  <c:v>74911</c:v>
                </c:pt>
                <c:pt idx="74912">
                  <c:v>74912</c:v>
                </c:pt>
                <c:pt idx="74913">
                  <c:v>74913</c:v>
                </c:pt>
                <c:pt idx="74914">
                  <c:v>74914</c:v>
                </c:pt>
                <c:pt idx="74915">
                  <c:v>74915</c:v>
                </c:pt>
                <c:pt idx="74916">
                  <c:v>74916</c:v>
                </c:pt>
                <c:pt idx="74917">
                  <c:v>74917</c:v>
                </c:pt>
                <c:pt idx="74918">
                  <c:v>74918</c:v>
                </c:pt>
                <c:pt idx="74919">
                  <c:v>74919</c:v>
                </c:pt>
                <c:pt idx="74920">
                  <c:v>74920</c:v>
                </c:pt>
                <c:pt idx="74921">
                  <c:v>74921</c:v>
                </c:pt>
                <c:pt idx="74922">
                  <c:v>74922</c:v>
                </c:pt>
                <c:pt idx="74923">
                  <c:v>74923</c:v>
                </c:pt>
                <c:pt idx="74924">
                  <c:v>74924</c:v>
                </c:pt>
                <c:pt idx="74925">
                  <c:v>74925</c:v>
                </c:pt>
                <c:pt idx="74926">
                  <c:v>74926</c:v>
                </c:pt>
                <c:pt idx="74927">
                  <c:v>74927</c:v>
                </c:pt>
                <c:pt idx="74928">
                  <c:v>74928</c:v>
                </c:pt>
                <c:pt idx="74929">
                  <c:v>74929</c:v>
                </c:pt>
                <c:pt idx="74930">
                  <c:v>74930</c:v>
                </c:pt>
                <c:pt idx="74931">
                  <c:v>74931</c:v>
                </c:pt>
                <c:pt idx="74932">
                  <c:v>74932</c:v>
                </c:pt>
                <c:pt idx="74933">
                  <c:v>74933</c:v>
                </c:pt>
                <c:pt idx="74934">
                  <c:v>74934</c:v>
                </c:pt>
                <c:pt idx="74935">
                  <c:v>74935</c:v>
                </c:pt>
                <c:pt idx="74936">
                  <c:v>74936</c:v>
                </c:pt>
                <c:pt idx="74937">
                  <c:v>74937</c:v>
                </c:pt>
                <c:pt idx="74938">
                  <c:v>74938</c:v>
                </c:pt>
                <c:pt idx="74939">
                  <c:v>74939</c:v>
                </c:pt>
                <c:pt idx="74940">
                  <c:v>74940</c:v>
                </c:pt>
                <c:pt idx="74941">
                  <c:v>74941</c:v>
                </c:pt>
                <c:pt idx="74942">
                  <c:v>74942</c:v>
                </c:pt>
                <c:pt idx="74943">
                  <c:v>74943</c:v>
                </c:pt>
                <c:pt idx="74944">
                  <c:v>74944</c:v>
                </c:pt>
                <c:pt idx="74945">
                  <c:v>74945</c:v>
                </c:pt>
                <c:pt idx="74946">
                  <c:v>74946</c:v>
                </c:pt>
                <c:pt idx="74947">
                  <c:v>74947</c:v>
                </c:pt>
                <c:pt idx="74948">
                  <c:v>74948</c:v>
                </c:pt>
                <c:pt idx="74949">
                  <c:v>74949</c:v>
                </c:pt>
                <c:pt idx="74950">
                  <c:v>74950</c:v>
                </c:pt>
                <c:pt idx="74951">
                  <c:v>74951</c:v>
                </c:pt>
                <c:pt idx="74952">
                  <c:v>74952</c:v>
                </c:pt>
                <c:pt idx="74953">
                  <c:v>74953</c:v>
                </c:pt>
                <c:pt idx="74954">
                  <c:v>74954</c:v>
                </c:pt>
                <c:pt idx="74955">
                  <c:v>74955</c:v>
                </c:pt>
                <c:pt idx="74956">
                  <c:v>74956</c:v>
                </c:pt>
                <c:pt idx="74957">
                  <c:v>74957</c:v>
                </c:pt>
                <c:pt idx="74958">
                  <c:v>74958</c:v>
                </c:pt>
                <c:pt idx="74959">
                  <c:v>74959</c:v>
                </c:pt>
                <c:pt idx="74960">
                  <c:v>74960</c:v>
                </c:pt>
                <c:pt idx="74961">
                  <c:v>74961</c:v>
                </c:pt>
                <c:pt idx="74962">
                  <c:v>74962</c:v>
                </c:pt>
                <c:pt idx="74963">
                  <c:v>74963</c:v>
                </c:pt>
                <c:pt idx="74964">
                  <c:v>74964</c:v>
                </c:pt>
                <c:pt idx="74965">
                  <c:v>74965</c:v>
                </c:pt>
                <c:pt idx="74966">
                  <c:v>74966</c:v>
                </c:pt>
                <c:pt idx="74967">
                  <c:v>74967</c:v>
                </c:pt>
                <c:pt idx="74968">
                  <c:v>74968</c:v>
                </c:pt>
                <c:pt idx="74969">
                  <c:v>74969</c:v>
                </c:pt>
                <c:pt idx="74970">
                  <c:v>74970</c:v>
                </c:pt>
                <c:pt idx="74971">
                  <c:v>74971</c:v>
                </c:pt>
                <c:pt idx="74972">
                  <c:v>74972</c:v>
                </c:pt>
                <c:pt idx="74973">
                  <c:v>74973</c:v>
                </c:pt>
                <c:pt idx="74974">
                  <c:v>74974</c:v>
                </c:pt>
                <c:pt idx="74975">
                  <c:v>74975</c:v>
                </c:pt>
                <c:pt idx="74976">
                  <c:v>74976</c:v>
                </c:pt>
                <c:pt idx="74977">
                  <c:v>74977</c:v>
                </c:pt>
                <c:pt idx="74978">
                  <c:v>74978</c:v>
                </c:pt>
                <c:pt idx="74979">
                  <c:v>74979</c:v>
                </c:pt>
                <c:pt idx="74980">
                  <c:v>74980</c:v>
                </c:pt>
                <c:pt idx="74981">
                  <c:v>74981</c:v>
                </c:pt>
                <c:pt idx="74982">
                  <c:v>74982</c:v>
                </c:pt>
                <c:pt idx="74983">
                  <c:v>74983</c:v>
                </c:pt>
                <c:pt idx="74984">
                  <c:v>74984</c:v>
                </c:pt>
                <c:pt idx="74985">
                  <c:v>74985</c:v>
                </c:pt>
                <c:pt idx="74986">
                  <c:v>74986</c:v>
                </c:pt>
                <c:pt idx="74987">
                  <c:v>74987</c:v>
                </c:pt>
                <c:pt idx="74988">
                  <c:v>74988</c:v>
                </c:pt>
                <c:pt idx="74989">
                  <c:v>74989</c:v>
                </c:pt>
                <c:pt idx="74990">
                  <c:v>74990</c:v>
                </c:pt>
                <c:pt idx="74991">
                  <c:v>74991</c:v>
                </c:pt>
                <c:pt idx="74992">
                  <c:v>74992</c:v>
                </c:pt>
                <c:pt idx="74993">
                  <c:v>74993</c:v>
                </c:pt>
                <c:pt idx="74994">
                  <c:v>74994</c:v>
                </c:pt>
                <c:pt idx="74995">
                  <c:v>74995</c:v>
                </c:pt>
                <c:pt idx="74996">
                  <c:v>74996</c:v>
                </c:pt>
                <c:pt idx="74997">
                  <c:v>74997</c:v>
                </c:pt>
                <c:pt idx="74998">
                  <c:v>74998</c:v>
                </c:pt>
                <c:pt idx="74999">
                  <c:v>74999</c:v>
                </c:pt>
                <c:pt idx="75000">
                  <c:v>75000</c:v>
                </c:pt>
                <c:pt idx="75001">
                  <c:v>75001</c:v>
                </c:pt>
                <c:pt idx="75002">
                  <c:v>75002</c:v>
                </c:pt>
                <c:pt idx="75003">
                  <c:v>75003</c:v>
                </c:pt>
                <c:pt idx="75004">
                  <c:v>75004</c:v>
                </c:pt>
                <c:pt idx="75005">
                  <c:v>75005</c:v>
                </c:pt>
                <c:pt idx="75006">
                  <c:v>75006</c:v>
                </c:pt>
                <c:pt idx="75007">
                  <c:v>75007</c:v>
                </c:pt>
                <c:pt idx="75008">
                  <c:v>75008</c:v>
                </c:pt>
                <c:pt idx="75009">
                  <c:v>75009</c:v>
                </c:pt>
                <c:pt idx="75010">
                  <c:v>75010</c:v>
                </c:pt>
                <c:pt idx="75011">
                  <c:v>75011</c:v>
                </c:pt>
                <c:pt idx="75012">
                  <c:v>75012</c:v>
                </c:pt>
                <c:pt idx="75013">
                  <c:v>75013</c:v>
                </c:pt>
                <c:pt idx="75014">
                  <c:v>75014</c:v>
                </c:pt>
                <c:pt idx="75015">
                  <c:v>75015</c:v>
                </c:pt>
                <c:pt idx="75016">
                  <c:v>75016</c:v>
                </c:pt>
                <c:pt idx="75017">
                  <c:v>75017</c:v>
                </c:pt>
                <c:pt idx="75018">
                  <c:v>75018</c:v>
                </c:pt>
                <c:pt idx="75019">
                  <c:v>75019</c:v>
                </c:pt>
                <c:pt idx="75020">
                  <c:v>75020</c:v>
                </c:pt>
                <c:pt idx="75021">
                  <c:v>75021</c:v>
                </c:pt>
                <c:pt idx="75022">
                  <c:v>75022</c:v>
                </c:pt>
                <c:pt idx="75023">
                  <c:v>75023</c:v>
                </c:pt>
                <c:pt idx="75024">
                  <c:v>75024</c:v>
                </c:pt>
                <c:pt idx="75025">
                  <c:v>75025</c:v>
                </c:pt>
                <c:pt idx="75026">
                  <c:v>75026</c:v>
                </c:pt>
                <c:pt idx="75027">
                  <c:v>75027</c:v>
                </c:pt>
                <c:pt idx="75028">
                  <c:v>75028</c:v>
                </c:pt>
                <c:pt idx="75029">
                  <c:v>75029</c:v>
                </c:pt>
                <c:pt idx="75030">
                  <c:v>75030</c:v>
                </c:pt>
                <c:pt idx="75031">
                  <c:v>75031</c:v>
                </c:pt>
                <c:pt idx="75032">
                  <c:v>75032</c:v>
                </c:pt>
                <c:pt idx="75033">
                  <c:v>75033</c:v>
                </c:pt>
                <c:pt idx="75034">
                  <c:v>75034</c:v>
                </c:pt>
                <c:pt idx="75035">
                  <c:v>75035</c:v>
                </c:pt>
                <c:pt idx="75036">
                  <c:v>75036</c:v>
                </c:pt>
                <c:pt idx="75037">
                  <c:v>75037</c:v>
                </c:pt>
                <c:pt idx="75038">
                  <c:v>75038</c:v>
                </c:pt>
                <c:pt idx="75039">
                  <c:v>75039</c:v>
                </c:pt>
                <c:pt idx="75040">
                  <c:v>75040</c:v>
                </c:pt>
                <c:pt idx="75041">
                  <c:v>75041</c:v>
                </c:pt>
                <c:pt idx="75042">
                  <c:v>75042</c:v>
                </c:pt>
                <c:pt idx="75043">
                  <c:v>75043</c:v>
                </c:pt>
                <c:pt idx="75044">
                  <c:v>75044</c:v>
                </c:pt>
                <c:pt idx="75045">
                  <c:v>75045</c:v>
                </c:pt>
                <c:pt idx="75046">
                  <c:v>75046</c:v>
                </c:pt>
                <c:pt idx="75047">
                  <c:v>75047</c:v>
                </c:pt>
                <c:pt idx="75048">
                  <c:v>75048</c:v>
                </c:pt>
                <c:pt idx="75049">
                  <c:v>75049</c:v>
                </c:pt>
                <c:pt idx="75050">
                  <c:v>75050</c:v>
                </c:pt>
                <c:pt idx="75051">
                  <c:v>75051</c:v>
                </c:pt>
                <c:pt idx="75052">
                  <c:v>75052</c:v>
                </c:pt>
                <c:pt idx="75053">
                  <c:v>75053</c:v>
                </c:pt>
                <c:pt idx="75054">
                  <c:v>75054</c:v>
                </c:pt>
                <c:pt idx="75055">
                  <c:v>75055</c:v>
                </c:pt>
                <c:pt idx="75056">
                  <c:v>75056</c:v>
                </c:pt>
                <c:pt idx="75057">
                  <c:v>75057</c:v>
                </c:pt>
                <c:pt idx="75058">
                  <c:v>75058</c:v>
                </c:pt>
                <c:pt idx="75059">
                  <c:v>75059</c:v>
                </c:pt>
                <c:pt idx="75060">
                  <c:v>75060</c:v>
                </c:pt>
                <c:pt idx="75061">
                  <c:v>75061</c:v>
                </c:pt>
                <c:pt idx="75062">
                  <c:v>75062</c:v>
                </c:pt>
                <c:pt idx="75063">
                  <c:v>75063</c:v>
                </c:pt>
                <c:pt idx="75064">
                  <c:v>75064</c:v>
                </c:pt>
                <c:pt idx="75065">
                  <c:v>75065</c:v>
                </c:pt>
                <c:pt idx="75066">
                  <c:v>75066</c:v>
                </c:pt>
                <c:pt idx="75067">
                  <c:v>75067</c:v>
                </c:pt>
                <c:pt idx="75068">
                  <c:v>75068</c:v>
                </c:pt>
                <c:pt idx="75069">
                  <c:v>75069</c:v>
                </c:pt>
                <c:pt idx="75070">
                  <c:v>75070</c:v>
                </c:pt>
                <c:pt idx="75071">
                  <c:v>75071</c:v>
                </c:pt>
                <c:pt idx="75072">
                  <c:v>75072</c:v>
                </c:pt>
                <c:pt idx="75073">
                  <c:v>75073</c:v>
                </c:pt>
                <c:pt idx="75074">
                  <c:v>75074</c:v>
                </c:pt>
                <c:pt idx="75075">
                  <c:v>75075</c:v>
                </c:pt>
                <c:pt idx="75076">
                  <c:v>75076</c:v>
                </c:pt>
                <c:pt idx="75077">
                  <c:v>75077</c:v>
                </c:pt>
                <c:pt idx="75078">
                  <c:v>75078</c:v>
                </c:pt>
                <c:pt idx="75079">
                  <c:v>75079</c:v>
                </c:pt>
                <c:pt idx="75080">
                  <c:v>75080</c:v>
                </c:pt>
                <c:pt idx="75081">
                  <c:v>75081</c:v>
                </c:pt>
                <c:pt idx="75082">
                  <c:v>75082</c:v>
                </c:pt>
                <c:pt idx="75083">
                  <c:v>75083</c:v>
                </c:pt>
                <c:pt idx="75084">
                  <c:v>75084</c:v>
                </c:pt>
                <c:pt idx="75085">
                  <c:v>75085</c:v>
                </c:pt>
                <c:pt idx="75086">
                  <c:v>75086</c:v>
                </c:pt>
                <c:pt idx="75087">
                  <c:v>75087</c:v>
                </c:pt>
                <c:pt idx="75088">
                  <c:v>75088</c:v>
                </c:pt>
                <c:pt idx="75089">
                  <c:v>75089</c:v>
                </c:pt>
                <c:pt idx="75090">
                  <c:v>75090</c:v>
                </c:pt>
                <c:pt idx="75091">
                  <c:v>75091</c:v>
                </c:pt>
                <c:pt idx="75092">
                  <c:v>75092</c:v>
                </c:pt>
                <c:pt idx="75093">
                  <c:v>75093</c:v>
                </c:pt>
                <c:pt idx="75094">
                  <c:v>75094</c:v>
                </c:pt>
                <c:pt idx="75095">
                  <c:v>75095</c:v>
                </c:pt>
                <c:pt idx="75096">
                  <c:v>75096</c:v>
                </c:pt>
                <c:pt idx="75097">
                  <c:v>75097</c:v>
                </c:pt>
                <c:pt idx="75098">
                  <c:v>75098</c:v>
                </c:pt>
                <c:pt idx="75099">
                  <c:v>75099</c:v>
                </c:pt>
                <c:pt idx="75100">
                  <c:v>75100</c:v>
                </c:pt>
                <c:pt idx="75101">
                  <c:v>75101</c:v>
                </c:pt>
                <c:pt idx="75102">
                  <c:v>75102</c:v>
                </c:pt>
                <c:pt idx="75103">
                  <c:v>75103</c:v>
                </c:pt>
                <c:pt idx="75104">
                  <c:v>75104</c:v>
                </c:pt>
                <c:pt idx="75105">
                  <c:v>75105</c:v>
                </c:pt>
                <c:pt idx="75106">
                  <c:v>75106</c:v>
                </c:pt>
                <c:pt idx="75107">
                  <c:v>75107</c:v>
                </c:pt>
                <c:pt idx="75108">
                  <c:v>75108</c:v>
                </c:pt>
                <c:pt idx="75109">
                  <c:v>75109</c:v>
                </c:pt>
                <c:pt idx="75110">
                  <c:v>75110</c:v>
                </c:pt>
                <c:pt idx="75111">
                  <c:v>75111</c:v>
                </c:pt>
                <c:pt idx="75112">
                  <c:v>75112</c:v>
                </c:pt>
                <c:pt idx="75113">
                  <c:v>75113</c:v>
                </c:pt>
                <c:pt idx="75114">
                  <c:v>75114</c:v>
                </c:pt>
                <c:pt idx="75115">
                  <c:v>75115</c:v>
                </c:pt>
                <c:pt idx="75116">
                  <c:v>75116</c:v>
                </c:pt>
                <c:pt idx="75117">
                  <c:v>75117</c:v>
                </c:pt>
                <c:pt idx="75118">
                  <c:v>75118</c:v>
                </c:pt>
                <c:pt idx="75119">
                  <c:v>75119</c:v>
                </c:pt>
                <c:pt idx="75120">
                  <c:v>75120</c:v>
                </c:pt>
                <c:pt idx="75121">
                  <c:v>75121</c:v>
                </c:pt>
                <c:pt idx="75122">
                  <c:v>75122</c:v>
                </c:pt>
                <c:pt idx="75123">
                  <c:v>75123</c:v>
                </c:pt>
                <c:pt idx="75124">
                  <c:v>75124</c:v>
                </c:pt>
                <c:pt idx="75125">
                  <c:v>75125</c:v>
                </c:pt>
                <c:pt idx="75126">
                  <c:v>75126</c:v>
                </c:pt>
                <c:pt idx="75127">
                  <c:v>75127</c:v>
                </c:pt>
                <c:pt idx="75128">
                  <c:v>75128</c:v>
                </c:pt>
                <c:pt idx="75129">
                  <c:v>75129</c:v>
                </c:pt>
                <c:pt idx="75130">
                  <c:v>75130</c:v>
                </c:pt>
                <c:pt idx="75131">
                  <c:v>75131</c:v>
                </c:pt>
                <c:pt idx="75132">
                  <c:v>75132</c:v>
                </c:pt>
                <c:pt idx="75133">
                  <c:v>75133</c:v>
                </c:pt>
                <c:pt idx="75134">
                  <c:v>75134</c:v>
                </c:pt>
                <c:pt idx="75135">
                  <c:v>75135</c:v>
                </c:pt>
                <c:pt idx="75136">
                  <c:v>75136</c:v>
                </c:pt>
                <c:pt idx="75137">
                  <c:v>75137</c:v>
                </c:pt>
                <c:pt idx="75138">
                  <c:v>75138</c:v>
                </c:pt>
                <c:pt idx="75139">
                  <c:v>75139</c:v>
                </c:pt>
                <c:pt idx="75140">
                  <c:v>75140</c:v>
                </c:pt>
                <c:pt idx="75141">
                  <c:v>75141</c:v>
                </c:pt>
                <c:pt idx="75142">
                  <c:v>75142</c:v>
                </c:pt>
                <c:pt idx="75143">
                  <c:v>75143</c:v>
                </c:pt>
                <c:pt idx="75144">
                  <c:v>75144</c:v>
                </c:pt>
                <c:pt idx="75145">
                  <c:v>75145</c:v>
                </c:pt>
                <c:pt idx="75146">
                  <c:v>75146</c:v>
                </c:pt>
                <c:pt idx="75147">
                  <c:v>75147</c:v>
                </c:pt>
                <c:pt idx="75148">
                  <c:v>75148</c:v>
                </c:pt>
                <c:pt idx="75149">
                  <c:v>75149</c:v>
                </c:pt>
                <c:pt idx="75150">
                  <c:v>75150</c:v>
                </c:pt>
                <c:pt idx="75151">
                  <c:v>75151</c:v>
                </c:pt>
                <c:pt idx="75152">
                  <c:v>75152</c:v>
                </c:pt>
                <c:pt idx="75153">
                  <c:v>75153</c:v>
                </c:pt>
                <c:pt idx="75154">
                  <c:v>75154</c:v>
                </c:pt>
                <c:pt idx="75155">
                  <c:v>75155</c:v>
                </c:pt>
                <c:pt idx="75156">
                  <c:v>75156</c:v>
                </c:pt>
                <c:pt idx="75157">
                  <c:v>75157</c:v>
                </c:pt>
                <c:pt idx="75158">
                  <c:v>75158</c:v>
                </c:pt>
                <c:pt idx="75159">
                  <c:v>75159</c:v>
                </c:pt>
                <c:pt idx="75160">
                  <c:v>75160</c:v>
                </c:pt>
                <c:pt idx="75161">
                  <c:v>75161</c:v>
                </c:pt>
                <c:pt idx="75162">
                  <c:v>75162</c:v>
                </c:pt>
                <c:pt idx="75163">
                  <c:v>75163</c:v>
                </c:pt>
                <c:pt idx="75164">
                  <c:v>75164</c:v>
                </c:pt>
                <c:pt idx="75165">
                  <c:v>75165</c:v>
                </c:pt>
                <c:pt idx="75166">
                  <c:v>75166</c:v>
                </c:pt>
                <c:pt idx="75167">
                  <c:v>75167</c:v>
                </c:pt>
                <c:pt idx="75168">
                  <c:v>75168</c:v>
                </c:pt>
                <c:pt idx="75169">
                  <c:v>75169</c:v>
                </c:pt>
                <c:pt idx="75170">
                  <c:v>75170</c:v>
                </c:pt>
                <c:pt idx="75171">
                  <c:v>75171</c:v>
                </c:pt>
                <c:pt idx="75172">
                  <c:v>75172</c:v>
                </c:pt>
                <c:pt idx="75173">
                  <c:v>75173</c:v>
                </c:pt>
                <c:pt idx="75174">
                  <c:v>75174</c:v>
                </c:pt>
                <c:pt idx="75175">
                  <c:v>75175</c:v>
                </c:pt>
                <c:pt idx="75176">
                  <c:v>75176</c:v>
                </c:pt>
                <c:pt idx="75177">
                  <c:v>75177</c:v>
                </c:pt>
                <c:pt idx="75178">
                  <c:v>75178</c:v>
                </c:pt>
                <c:pt idx="75179">
                  <c:v>75179</c:v>
                </c:pt>
                <c:pt idx="75180">
                  <c:v>75180</c:v>
                </c:pt>
                <c:pt idx="75181">
                  <c:v>75181</c:v>
                </c:pt>
                <c:pt idx="75182">
                  <c:v>75182</c:v>
                </c:pt>
                <c:pt idx="75183">
                  <c:v>75183</c:v>
                </c:pt>
                <c:pt idx="75184">
                  <c:v>75184</c:v>
                </c:pt>
                <c:pt idx="75185">
                  <c:v>75185</c:v>
                </c:pt>
                <c:pt idx="75186">
                  <c:v>75186</c:v>
                </c:pt>
                <c:pt idx="75187">
                  <c:v>75187</c:v>
                </c:pt>
                <c:pt idx="75188">
                  <c:v>75188</c:v>
                </c:pt>
                <c:pt idx="75189">
                  <c:v>75189</c:v>
                </c:pt>
                <c:pt idx="75190">
                  <c:v>75190</c:v>
                </c:pt>
                <c:pt idx="75191">
                  <c:v>75191</c:v>
                </c:pt>
                <c:pt idx="75192">
                  <c:v>75192</c:v>
                </c:pt>
                <c:pt idx="75193">
                  <c:v>75193</c:v>
                </c:pt>
                <c:pt idx="75194">
                  <c:v>75194</c:v>
                </c:pt>
                <c:pt idx="75195">
                  <c:v>75195</c:v>
                </c:pt>
                <c:pt idx="75196">
                  <c:v>75196</c:v>
                </c:pt>
                <c:pt idx="75197">
                  <c:v>75197</c:v>
                </c:pt>
                <c:pt idx="75198">
                  <c:v>75198</c:v>
                </c:pt>
                <c:pt idx="75199">
                  <c:v>75199</c:v>
                </c:pt>
                <c:pt idx="75200">
                  <c:v>75200</c:v>
                </c:pt>
                <c:pt idx="75201">
                  <c:v>75201</c:v>
                </c:pt>
                <c:pt idx="75202">
                  <c:v>75202</c:v>
                </c:pt>
                <c:pt idx="75203">
                  <c:v>75203</c:v>
                </c:pt>
                <c:pt idx="75204">
                  <c:v>75204</c:v>
                </c:pt>
                <c:pt idx="75205">
                  <c:v>75205</c:v>
                </c:pt>
                <c:pt idx="75206">
                  <c:v>75206</c:v>
                </c:pt>
                <c:pt idx="75207">
                  <c:v>75207</c:v>
                </c:pt>
                <c:pt idx="75208">
                  <c:v>75208</c:v>
                </c:pt>
                <c:pt idx="75209">
                  <c:v>75209</c:v>
                </c:pt>
                <c:pt idx="75210">
                  <c:v>75210</c:v>
                </c:pt>
                <c:pt idx="75211">
                  <c:v>75211</c:v>
                </c:pt>
                <c:pt idx="75212">
                  <c:v>75212</c:v>
                </c:pt>
                <c:pt idx="75213">
                  <c:v>75213</c:v>
                </c:pt>
                <c:pt idx="75214">
                  <c:v>75214</c:v>
                </c:pt>
                <c:pt idx="75215">
                  <c:v>75215</c:v>
                </c:pt>
                <c:pt idx="75216">
                  <c:v>75216</c:v>
                </c:pt>
                <c:pt idx="75217">
                  <c:v>75217</c:v>
                </c:pt>
                <c:pt idx="75218">
                  <c:v>75218</c:v>
                </c:pt>
                <c:pt idx="75219">
                  <c:v>75219</c:v>
                </c:pt>
                <c:pt idx="75220">
                  <c:v>75220</c:v>
                </c:pt>
                <c:pt idx="75221">
                  <c:v>75221</c:v>
                </c:pt>
                <c:pt idx="75222">
                  <c:v>75222</c:v>
                </c:pt>
                <c:pt idx="75223">
                  <c:v>75223</c:v>
                </c:pt>
                <c:pt idx="75224">
                  <c:v>75224</c:v>
                </c:pt>
                <c:pt idx="75225">
                  <c:v>75225</c:v>
                </c:pt>
                <c:pt idx="75226">
                  <c:v>75226</c:v>
                </c:pt>
                <c:pt idx="75227">
                  <c:v>75227</c:v>
                </c:pt>
                <c:pt idx="75228">
                  <c:v>75228</c:v>
                </c:pt>
                <c:pt idx="75229">
                  <c:v>75229</c:v>
                </c:pt>
                <c:pt idx="75230">
                  <c:v>75230</c:v>
                </c:pt>
                <c:pt idx="75231">
                  <c:v>75231</c:v>
                </c:pt>
                <c:pt idx="75232">
                  <c:v>75232</c:v>
                </c:pt>
                <c:pt idx="75233">
                  <c:v>75233</c:v>
                </c:pt>
                <c:pt idx="75234">
                  <c:v>75234</c:v>
                </c:pt>
                <c:pt idx="75235">
                  <c:v>75235</c:v>
                </c:pt>
                <c:pt idx="75236">
                  <c:v>75236</c:v>
                </c:pt>
                <c:pt idx="75237">
                  <c:v>75237</c:v>
                </c:pt>
                <c:pt idx="75238">
                  <c:v>75238</c:v>
                </c:pt>
                <c:pt idx="75239">
                  <c:v>75239</c:v>
                </c:pt>
                <c:pt idx="75240">
                  <c:v>75240</c:v>
                </c:pt>
                <c:pt idx="75241">
                  <c:v>75241</c:v>
                </c:pt>
                <c:pt idx="75242">
                  <c:v>75242</c:v>
                </c:pt>
                <c:pt idx="75243">
                  <c:v>75243</c:v>
                </c:pt>
                <c:pt idx="75244">
                  <c:v>75244</c:v>
                </c:pt>
                <c:pt idx="75245">
                  <c:v>75245</c:v>
                </c:pt>
                <c:pt idx="75246">
                  <c:v>75246</c:v>
                </c:pt>
                <c:pt idx="75247">
                  <c:v>75247</c:v>
                </c:pt>
                <c:pt idx="75248">
                  <c:v>75248</c:v>
                </c:pt>
                <c:pt idx="75249">
                  <c:v>75249</c:v>
                </c:pt>
                <c:pt idx="75250">
                  <c:v>75250</c:v>
                </c:pt>
                <c:pt idx="75251">
                  <c:v>75251</c:v>
                </c:pt>
                <c:pt idx="75252">
                  <c:v>75252</c:v>
                </c:pt>
                <c:pt idx="75253">
                  <c:v>75253</c:v>
                </c:pt>
                <c:pt idx="75254">
                  <c:v>75254</c:v>
                </c:pt>
                <c:pt idx="75255">
                  <c:v>75255</c:v>
                </c:pt>
                <c:pt idx="75256">
                  <c:v>75256</c:v>
                </c:pt>
                <c:pt idx="75257">
                  <c:v>75257</c:v>
                </c:pt>
                <c:pt idx="75258">
                  <c:v>75258</c:v>
                </c:pt>
                <c:pt idx="75259">
                  <c:v>75259</c:v>
                </c:pt>
                <c:pt idx="75260">
                  <c:v>75260</c:v>
                </c:pt>
                <c:pt idx="75261">
                  <c:v>75261</c:v>
                </c:pt>
                <c:pt idx="75262">
                  <c:v>75262</c:v>
                </c:pt>
                <c:pt idx="75263">
                  <c:v>75263</c:v>
                </c:pt>
                <c:pt idx="75264">
                  <c:v>75264</c:v>
                </c:pt>
                <c:pt idx="75265">
                  <c:v>75265</c:v>
                </c:pt>
                <c:pt idx="75266">
                  <c:v>75266</c:v>
                </c:pt>
                <c:pt idx="75267">
                  <c:v>75267</c:v>
                </c:pt>
                <c:pt idx="75268">
                  <c:v>75268</c:v>
                </c:pt>
                <c:pt idx="75269">
                  <c:v>75269</c:v>
                </c:pt>
                <c:pt idx="75270">
                  <c:v>75270</c:v>
                </c:pt>
                <c:pt idx="75271">
                  <c:v>75271</c:v>
                </c:pt>
                <c:pt idx="75272">
                  <c:v>75272</c:v>
                </c:pt>
                <c:pt idx="75273">
                  <c:v>75273</c:v>
                </c:pt>
                <c:pt idx="75274">
                  <c:v>75274</c:v>
                </c:pt>
                <c:pt idx="75275">
                  <c:v>75275</c:v>
                </c:pt>
                <c:pt idx="75276">
                  <c:v>75276</c:v>
                </c:pt>
                <c:pt idx="75277">
                  <c:v>75277</c:v>
                </c:pt>
                <c:pt idx="75278">
                  <c:v>75278</c:v>
                </c:pt>
                <c:pt idx="75279">
                  <c:v>75279</c:v>
                </c:pt>
                <c:pt idx="75280">
                  <c:v>75280</c:v>
                </c:pt>
                <c:pt idx="75281">
                  <c:v>75281</c:v>
                </c:pt>
                <c:pt idx="75282">
                  <c:v>75282</c:v>
                </c:pt>
                <c:pt idx="75283">
                  <c:v>75283</c:v>
                </c:pt>
                <c:pt idx="75284">
                  <c:v>75284</c:v>
                </c:pt>
                <c:pt idx="75285">
                  <c:v>75285</c:v>
                </c:pt>
                <c:pt idx="75286">
                  <c:v>75286</c:v>
                </c:pt>
                <c:pt idx="75287">
                  <c:v>75287</c:v>
                </c:pt>
                <c:pt idx="75288">
                  <c:v>75288</c:v>
                </c:pt>
                <c:pt idx="75289">
                  <c:v>75289</c:v>
                </c:pt>
                <c:pt idx="75290">
                  <c:v>75290</c:v>
                </c:pt>
                <c:pt idx="75291">
                  <c:v>75291</c:v>
                </c:pt>
                <c:pt idx="75292">
                  <c:v>75292</c:v>
                </c:pt>
                <c:pt idx="75293">
                  <c:v>75293</c:v>
                </c:pt>
                <c:pt idx="75294">
                  <c:v>75294</c:v>
                </c:pt>
                <c:pt idx="75295">
                  <c:v>75295</c:v>
                </c:pt>
                <c:pt idx="75296">
                  <c:v>75296</c:v>
                </c:pt>
                <c:pt idx="75297">
                  <c:v>75297</c:v>
                </c:pt>
                <c:pt idx="75298">
                  <c:v>75298</c:v>
                </c:pt>
                <c:pt idx="75299">
                  <c:v>75299</c:v>
                </c:pt>
                <c:pt idx="75300">
                  <c:v>75300</c:v>
                </c:pt>
                <c:pt idx="75301">
                  <c:v>75301</c:v>
                </c:pt>
                <c:pt idx="75302">
                  <c:v>75302</c:v>
                </c:pt>
                <c:pt idx="75303">
                  <c:v>75303</c:v>
                </c:pt>
                <c:pt idx="75304">
                  <c:v>75304</c:v>
                </c:pt>
                <c:pt idx="75305">
                  <c:v>75305</c:v>
                </c:pt>
                <c:pt idx="75306">
                  <c:v>75306</c:v>
                </c:pt>
                <c:pt idx="75307">
                  <c:v>75307</c:v>
                </c:pt>
                <c:pt idx="75308">
                  <c:v>75308</c:v>
                </c:pt>
                <c:pt idx="75309">
                  <c:v>75309</c:v>
                </c:pt>
                <c:pt idx="75310">
                  <c:v>75310</c:v>
                </c:pt>
                <c:pt idx="75311">
                  <c:v>75311</c:v>
                </c:pt>
                <c:pt idx="75312">
                  <c:v>75312</c:v>
                </c:pt>
                <c:pt idx="75313">
                  <c:v>75313</c:v>
                </c:pt>
                <c:pt idx="75314">
                  <c:v>75314</c:v>
                </c:pt>
                <c:pt idx="75315">
                  <c:v>75315</c:v>
                </c:pt>
                <c:pt idx="75316">
                  <c:v>75316</c:v>
                </c:pt>
                <c:pt idx="75317">
                  <c:v>75317</c:v>
                </c:pt>
                <c:pt idx="75318">
                  <c:v>75318</c:v>
                </c:pt>
                <c:pt idx="75319">
                  <c:v>75319</c:v>
                </c:pt>
                <c:pt idx="75320">
                  <c:v>75320</c:v>
                </c:pt>
                <c:pt idx="75321">
                  <c:v>75321</c:v>
                </c:pt>
                <c:pt idx="75322">
                  <c:v>75322</c:v>
                </c:pt>
                <c:pt idx="75323">
                  <c:v>75323</c:v>
                </c:pt>
                <c:pt idx="75324">
                  <c:v>75324</c:v>
                </c:pt>
                <c:pt idx="75325">
                  <c:v>75325</c:v>
                </c:pt>
                <c:pt idx="75326">
                  <c:v>75326</c:v>
                </c:pt>
                <c:pt idx="75327">
                  <c:v>75327</c:v>
                </c:pt>
                <c:pt idx="75328">
                  <c:v>75328</c:v>
                </c:pt>
                <c:pt idx="75329">
                  <c:v>75329</c:v>
                </c:pt>
                <c:pt idx="75330">
                  <c:v>75330</c:v>
                </c:pt>
                <c:pt idx="75331">
                  <c:v>75331</c:v>
                </c:pt>
                <c:pt idx="75332">
                  <c:v>75332</c:v>
                </c:pt>
                <c:pt idx="75333">
                  <c:v>75333</c:v>
                </c:pt>
                <c:pt idx="75334">
                  <c:v>75334</c:v>
                </c:pt>
                <c:pt idx="75335">
                  <c:v>75335</c:v>
                </c:pt>
                <c:pt idx="75336">
                  <c:v>75336</c:v>
                </c:pt>
                <c:pt idx="75337">
                  <c:v>75337</c:v>
                </c:pt>
                <c:pt idx="75338">
                  <c:v>75338</c:v>
                </c:pt>
                <c:pt idx="75339">
                  <c:v>75339</c:v>
                </c:pt>
                <c:pt idx="75340">
                  <c:v>75340</c:v>
                </c:pt>
                <c:pt idx="75341">
                  <c:v>75341</c:v>
                </c:pt>
                <c:pt idx="75342">
                  <c:v>75342</c:v>
                </c:pt>
                <c:pt idx="75343">
                  <c:v>75343</c:v>
                </c:pt>
                <c:pt idx="75344">
                  <c:v>75344</c:v>
                </c:pt>
                <c:pt idx="75345">
                  <c:v>75345</c:v>
                </c:pt>
                <c:pt idx="75346">
                  <c:v>75346</c:v>
                </c:pt>
                <c:pt idx="75347">
                  <c:v>75347</c:v>
                </c:pt>
                <c:pt idx="75348">
                  <c:v>75348</c:v>
                </c:pt>
                <c:pt idx="75349">
                  <c:v>75349</c:v>
                </c:pt>
                <c:pt idx="75350">
                  <c:v>75350</c:v>
                </c:pt>
                <c:pt idx="75351">
                  <c:v>75351</c:v>
                </c:pt>
                <c:pt idx="75352">
                  <c:v>75352</c:v>
                </c:pt>
                <c:pt idx="75353">
                  <c:v>75353</c:v>
                </c:pt>
                <c:pt idx="75354">
                  <c:v>75354</c:v>
                </c:pt>
                <c:pt idx="75355">
                  <c:v>75355</c:v>
                </c:pt>
                <c:pt idx="75356">
                  <c:v>75356</c:v>
                </c:pt>
                <c:pt idx="75357">
                  <c:v>75357</c:v>
                </c:pt>
                <c:pt idx="75358">
                  <c:v>75358</c:v>
                </c:pt>
                <c:pt idx="75359">
                  <c:v>75359</c:v>
                </c:pt>
                <c:pt idx="75360">
                  <c:v>75360</c:v>
                </c:pt>
                <c:pt idx="75361">
                  <c:v>75361</c:v>
                </c:pt>
                <c:pt idx="75362">
                  <c:v>75362</c:v>
                </c:pt>
                <c:pt idx="75363">
                  <c:v>75363</c:v>
                </c:pt>
                <c:pt idx="75364">
                  <c:v>75364</c:v>
                </c:pt>
                <c:pt idx="75365">
                  <c:v>75365</c:v>
                </c:pt>
                <c:pt idx="75366">
                  <c:v>75366</c:v>
                </c:pt>
                <c:pt idx="75367">
                  <c:v>75367</c:v>
                </c:pt>
                <c:pt idx="75368">
                  <c:v>75368</c:v>
                </c:pt>
                <c:pt idx="75369">
                  <c:v>75369</c:v>
                </c:pt>
                <c:pt idx="75370">
                  <c:v>75370</c:v>
                </c:pt>
                <c:pt idx="75371">
                  <c:v>75371</c:v>
                </c:pt>
                <c:pt idx="75372">
                  <c:v>75372</c:v>
                </c:pt>
                <c:pt idx="75373">
                  <c:v>75373</c:v>
                </c:pt>
                <c:pt idx="75374">
                  <c:v>75374</c:v>
                </c:pt>
                <c:pt idx="75375">
                  <c:v>75375</c:v>
                </c:pt>
                <c:pt idx="75376">
                  <c:v>75376</c:v>
                </c:pt>
                <c:pt idx="75377">
                  <c:v>75377</c:v>
                </c:pt>
                <c:pt idx="75378">
                  <c:v>75378</c:v>
                </c:pt>
                <c:pt idx="75379">
                  <c:v>75379</c:v>
                </c:pt>
                <c:pt idx="75380">
                  <c:v>75380</c:v>
                </c:pt>
                <c:pt idx="75381">
                  <c:v>75381</c:v>
                </c:pt>
                <c:pt idx="75382">
                  <c:v>75382</c:v>
                </c:pt>
                <c:pt idx="75383">
                  <c:v>75383</c:v>
                </c:pt>
                <c:pt idx="75384">
                  <c:v>75384</c:v>
                </c:pt>
                <c:pt idx="75385">
                  <c:v>75385</c:v>
                </c:pt>
                <c:pt idx="75386">
                  <c:v>75386</c:v>
                </c:pt>
                <c:pt idx="75387">
                  <c:v>75387</c:v>
                </c:pt>
                <c:pt idx="75388">
                  <c:v>75388</c:v>
                </c:pt>
                <c:pt idx="75389">
                  <c:v>75389</c:v>
                </c:pt>
                <c:pt idx="75390">
                  <c:v>75390</c:v>
                </c:pt>
                <c:pt idx="75391">
                  <c:v>75391</c:v>
                </c:pt>
                <c:pt idx="75392">
                  <c:v>75392</c:v>
                </c:pt>
                <c:pt idx="75393">
                  <c:v>75393</c:v>
                </c:pt>
                <c:pt idx="75394">
                  <c:v>75394</c:v>
                </c:pt>
                <c:pt idx="75395">
                  <c:v>75395</c:v>
                </c:pt>
                <c:pt idx="75396">
                  <c:v>75396</c:v>
                </c:pt>
                <c:pt idx="75397">
                  <c:v>75397</c:v>
                </c:pt>
                <c:pt idx="75398">
                  <c:v>75398</c:v>
                </c:pt>
                <c:pt idx="75399">
                  <c:v>75399</c:v>
                </c:pt>
                <c:pt idx="75400">
                  <c:v>75400</c:v>
                </c:pt>
                <c:pt idx="75401">
                  <c:v>75401</c:v>
                </c:pt>
                <c:pt idx="75402">
                  <c:v>75402</c:v>
                </c:pt>
                <c:pt idx="75403">
                  <c:v>75403</c:v>
                </c:pt>
                <c:pt idx="75404">
                  <c:v>75404</c:v>
                </c:pt>
                <c:pt idx="75405">
                  <c:v>75405</c:v>
                </c:pt>
                <c:pt idx="75406">
                  <c:v>75406</c:v>
                </c:pt>
                <c:pt idx="75407">
                  <c:v>75407</c:v>
                </c:pt>
                <c:pt idx="75408">
                  <c:v>75408</c:v>
                </c:pt>
                <c:pt idx="75409">
                  <c:v>75409</c:v>
                </c:pt>
                <c:pt idx="75410">
                  <c:v>75410</c:v>
                </c:pt>
                <c:pt idx="75411">
                  <c:v>75411</c:v>
                </c:pt>
                <c:pt idx="75412">
                  <c:v>75412</c:v>
                </c:pt>
                <c:pt idx="75413">
                  <c:v>75413</c:v>
                </c:pt>
                <c:pt idx="75414">
                  <c:v>75414</c:v>
                </c:pt>
                <c:pt idx="75415">
                  <c:v>75415</c:v>
                </c:pt>
                <c:pt idx="75416">
                  <c:v>75416</c:v>
                </c:pt>
                <c:pt idx="75417">
                  <c:v>75417</c:v>
                </c:pt>
                <c:pt idx="75418">
                  <c:v>75418</c:v>
                </c:pt>
                <c:pt idx="75419">
                  <c:v>75419</c:v>
                </c:pt>
                <c:pt idx="75420">
                  <c:v>75420</c:v>
                </c:pt>
                <c:pt idx="75421">
                  <c:v>75421</c:v>
                </c:pt>
                <c:pt idx="75422">
                  <c:v>75422</c:v>
                </c:pt>
                <c:pt idx="75423">
                  <c:v>75423</c:v>
                </c:pt>
                <c:pt idx="75424">
                  <c:v>75424</c:v>
                </c:pt>
                <c:pt idx="75425">
                  <c:v>75425</c:v>
                </c:pt>
                <c:pt idx="75426">
                  <c:v>75426</c:v>
                </c:pt>
                <c:pt idx="75427">
                  <c:v>75427</c:v>
                </c:pt>
                <c:pt idx="75428">
                  <c:v>75428</c:v>
                </c:pt>
                <c:pt idx="75429">
                  <c:v>75429</c:v>
                </c:pt>
                <c:pt idx="75430">
                  <c:v>75430</c:v>
                </c:pt>
                <c:pt idx="75431">
                  <c:v>75431</c:v>
                </c:pt>
                <c:pt idx="75432">
                  <c:v>75432</c:v>
                </c:pt>
                <c:pt idx="75433">
                  <c:v>75433</c:v>
                </c:pt>
                <c:pt idx="75434">
                  <c:v>75434</c:v>
                </c:pt>
                <c:pt idx="75435">
                  <c:v>75435</c:v>
                </c:pt>
                <c:pt idx="75436">
                  <c:v>75436</c:v>
                </c:pt>
                <c:pt idx="75437">
                  <c:v>75437</c:v>
                </c:pt>
                <c:pt idx="75438">
                  <c:v>75438</c:v>
                </c:pt>
                <c:pt idx="75439">
                  <c:v>75439</c:v>
                </c:pt>
                <c:pt idx="75440">
                  <c:v>75440</c:v>
                </c:pt>
                <c:pt idx="75441">
                  <c:v>75441</c:v>
                </c:pt>
                <c:pt idx="75442">
                  <c:v>75442</c:v>
                </c:pt>
                <c:pt idx="75443">
                  <c:v>75443</c:v>
                </c:pt>
                <c:pt idx="75444">
                  <c:v>75444</c:v>
                </c:pt>
                <c:pt idx="75445">
                  <c:v>75445</c:v>
                </c:pt>
                <c:pt idx="75446">
                  <c:v>75446</c:v>
                </c:pt>
                <c:pt idx="75447">
                  <c:v>75447</c:v>
                </c:pt>
                <c:pt idx="75448">
                  <c:v>75448</c:v>
                </c:pt>
                <c:pt idx="75449">
                  <c:v>75449</c:v>
                </c:pt>
                <c:pt idx="75450">
                  <c:v>75450</c:v>
                </c:pt>
                <c:pt idx="75451">
                  <c:v>75451</c:v>
                </c:pt>
                <c:pt idx="75452">
                  <c:v>75452</c:v>
                </c:pt>
                <c:pt idx="75453">
                  <c:v>75453</c:v>
                </c:pt>
                <c:pt idx="75454">
                  <c:v>75454</c:v>
                </c:pt>
                <c:pt idx="75455">
                  <c:v>75455</c:v>
                </c:pt>
                <c:pt idx="75456">
                  <c:v>75456</c:v>
                </c:pt>
                <c:pt idx="75457">
                  <c:v>75457</c:v>
                </c:pt>
                <c:pt idx="75458">
                  <c:v>75458</c:v>
                </c:pt>
                <c:pt idx="75459">
                  <c:v>75459</c:v>
                </c:pt>
                <c:pt idx="75460">
                  <c:v>75460</c:v>
                </c:pt>
                <c:pt idx="75461">
                  <c:v>75461</c:v>
                </c:pt>
                <c:pt idx="75462">
                  <c:v>75462</c:v>
                </c:pt>
                <c:pt idx="75463">
                  <c:v>75463</c:v>
                </c:pt>
                <c:pt idx="75464">
                  <c:v>75464</c:v>
                </c:pt>
                <c:pt idx="75465">
                  <c:v>75465</c:v>
                </c:pt>
                <c:pt idx="75466">
                  <c:v>75466</c:v>
                </c:pt>
                <c:pt idx="75467">
                  <c:v>75467</c:v>
                </c:pt>
                <c:pt idx="75468">
                  <c:v>75468</c:v>
                </c:pt>
                <c:pt idx="75469">
                  <c:v>75469</c:v>
                </c:pt>
                <c:pt idx="75470">
                  <c:v>75470</c:v>
                </c:pt>
                <c:pt idx="75471">
                  <c:v>75471</c:v>
                </c:pt>
                <c:pt idx="75472">
                  <c:v>75472</c:v>
                </c:pt>
                <c:pt idx="75473">
                  <c:v>75473</c:v>
                </c:pt>
                <c:pt idx="75474">
                  <c:v>75474</c:v>
                </c:pt>
                <c:pt idx="75475">
                  <c:v>75475</c:v>
                </c:pt>
                <c:pt idx="75476">
                  <c:v>75476</c:v>
                </c:pt>
                <c:pt idx="75477">
                  <c:v>75477</c:v>
                </c:pt>
                <c:pt idx="75478">
                  <c:v>75478</c:v>
                </c:pt>
                <c:pt idx="75479">
                  <c:v>75479</c:v>
                </c:pt>
                <c:pt idx="75480">
                  <c:v>75480</c:v>
                </c:pt>
                <c:pt idx="75481">
                  <c:v>75481</c:v>
                </c:pt>
                <c:pt idx="75482">
                  <c:v>75482</c:v>
                </c:pt>
                <c:pt idx="75483">
                  <c:v>75483</c:v>
                </c:pt>
                <c:pt idx="75484">
                  <c:v>75484</c:v>
                </c:pt>
                <c:pt idx="75485">
                  <c:v>75485</c:v>
                </c:pt>
                <c:pt idx="75486">
                  <c:v>75486</c:v>
                </c:pt>
                <c:pt idx="75487">
                  <c:v>75487</c:v>
                </c:pt>
                <c:pt idx="75488">
                  <c:v>75488</c:v>
                </c:pt>
                <c:pt idx="75489">
                  <c:v>75489</c:v>
                </c:pt>
                <c:pt idx="75490">
                  <c:v>75490</c:v>
                </c:pt>
                <c:pt idx="75491">
                  <c:v>75491</c:v>
                </c:pt>
                <c:pt idx="75492">
                  <c:v>75492</c:v>
                </c:pt>
                <c:pt idx="75493">
                  <c:v>75493</c:v>
                </c:pt>
                <c:pt idx="75494">
                  <c:v>75494</c:v>
                </c:pt>
                <c:pt idx="75495">
                  <c:v>75495</c:v>
                </c:pt>
                <c:pt idx="75496">
                  <c:v>75496</c:v>
                </c:pt>
                <c:pt idx="75497">
                  <c:v>75497</c:v>
                </c:pt>
                <c:pt idx="75498">
                  <c:v>75498</c:v>
                </c:pt>
                <c:pt idx="75499">
                  <c:v>75499</c:v>
                </c:pt>
                <c:pt idx="75500">
                  <c:v>75500</c:v>
                </c:pt>
                <c:pt idx="75501">
                  <c:v>75501</c:v>
                </c:pt>
                <c:pt idx="75502">
                  <c:v>75502</c:v>
                </c:pt>
                <c:pt idx="75503">
                  <c:v>75503</c:v>
                </c:pt>
                <c:pt idx="75504">
                  <c:v>75504</c:v>
                </c:pt>
                <c:pt idx="75505">
                  <c:v>75505</c:v>
                </c:pt>
                <c:pt idx="75506">
                  <c:v>75506</c:v>
                </c:pt>
                <c:pt idx="75507">
                  <c:v>75507</c:v>
                </c:pt>
                <c:pt idx="75508">
                  <c:v>75508</c:v>
                </c:pt>
                <c:pt idx="75509">
                  <c:v>75509</c:v>
                </c:pt>
                <c:pt idx="75510">
                  <c:v>75510</c:v>
                </c:pt>
                <c:pt idx="75511">
                  <c:v>75511</c:v>
                </c:pt>
                <c:pt idx="75512">
                  <c:v>75512</c:v>
                </c:pt>
                <c:pt idx="75513">
                  <c:v>75513</c:v>
                </c:pt>
                <c:pt idx="75514">
                  <c:v>75514</c:v>
                </c:pt>
                <c:pt idx="75515">
                  <c:v>75515</c:v>
                </c:pt>
                <c:pt idx="75516">
                  <c:v>75516</c:v>
                </c:pt>
                <c:pt idx="75517">
                  <c:v>75517</c:v>
                </c:pt>
                <c:pt idx="75518">
                  <c:v>75518</c:v>
                </c:pt>
                <c:pt idx="75519">
                  <c:v>75519</c:v>
                </c:pt>
                <c:pt idx="75520">
                  <c:v>75520</c:v>
                </c:pt>
                <c:pt idx="75521">
                  <c:v>75521</c:v>
                </c:pt>
                <c:pt idx="75522">
                  <c:v>75522</c:v>
                </c:pt>
                <c:pt idx="75523">
                  <c:v>75523</c:v>
                </c:pt>
                <c:pt idx="75524">
                  <c:v>75524</c:v>
                </c:pt>
                <c:pt idx="75525">
                  <c:v>75525</c:v>
                </c:pt>
                <c:pt idx="75526">
                  <c:v>75526</c:v>
                </c:pt>
                <c:pt idx="75527">
                  <c:v>75527</c:v>
                </c:pt>
                <c:pt idx="75528">
                  <c:v>75528</c:v>
                </c:pt>
                <c:pt idx="75529">
                  <c:v>75529</c:v>
                </c:pt>
                <c:pt idx="75530">
                  <c:v>75530</c:v>
                </c:pt>
                <c:pt idx="75531">
                  <c:v>75531</c:v>
                </c:pt>
                <c:pt idx="75532">
                  <c:v>75532</c:v>
                </c:pt>
                <c:pt idx="75533">
                  <c:v>75533</c:v>
                </c:pt>
                <c:pt idx="75534">
                  <c:v>75534</c:v>
                </c:pt>
                <c:pt idx="75535">
                  <c:v>75535</c:v>
                </c:pt>
                <c:pt idx="75536">
                  <c:v>75536</c:v>
                </c:pt>
                <c:pt idx="75537">
                  <c:v>75537</c:v>
                </c:pt>
                <c:pt idx="75538">
                  <c:v>75538</c:v>
                </c:pt>
                <c:pt idx="75539">
                  <c:v>75539</c:v>
                </c:pt>
                <c:pt idx="75540">
                  <c:v>75540</c:v>
                </c:pt>
                <c:pt idx="75541">
                  <c:v>75541</c:v>
                </c:pt>
                <c:pt idx="75542">
                  <c:v>75542</c:v>
                </c:pt>
                <c:pt idx="75543">
                  <c:v>75543</c:v>
                </c:pt>
                <c:pt idx="75544">
                  <c:v>75544</c:v>
                </c:pt>
                <c:pt idx="75545">
                  <c:v>75545</c:v>
                </c:pt>
                <c:pt idx="75546">
                  <c:v>75546</c:v>
                </c:pt>
                <c:pt idx="75547">
                  <c:v>75547</c:v>
                </c:pt>
                <c:pt idx="75548">
                  <c:v>75548</c:v>
                </c:pt>
                <c:pt idx="75549">
                  <c:v>75549</c:v>
                </c:pt>
                <c:pt idx="75550">
                  <c:v>75550</c:v>
                </c:pt>
                <c:pt idx="75551">
                  <c:v>75551</c:v>
                </c:pt>
                <c:pt idx="75552">
                  <c:v>75552</c:v>
                </c:pt>
                <c:pt idx="75553">
                  <c:v>75553</c:v>
                </c:pt>
                <c:pt idx="75554">
                  <c:v>75554</c:v>
                </c:pt>
                <c:pt idx="75555">
                  <c:v>75555</c:v>
                </c:pt>
                <c:pt idx="75556">
                  <c:v>75556</c:v>
                </c:pt>
                <c:pt idx="75557">
                  <c:v>75557</c:v>
                </c:pt>
                <c:pt idx="75558">
                  <c:v>75558</c:v>
                </c:pt>
                <c:pt idx="75559">
                  <c:v>75559</c:v>
                </c:pt>
                <c:pt idx="75560">
                  <c:v>75560</c:v>
                </c:pt>
                <c:pt idx="75561">
                  <c:v>75561</c:v>
                </c:pt>
                <c:pt idx="75562">
                  <c:v>75562</c:v>
                </c:pt>
                <c:pt idx="75563">
                  <c:v>75563</c:v>
                </c:pt>
                <c:pt idx="75564">
                  <c:v>75564</c:v>
                </c:pt>
                <c:pt idx="75565">
                  <c:v>75565</c:v>
                </c:pt>
                <c:pt idx="75566">
                  <c:v>75566</c:v>
                </c:pt>
                <c:pt idx="75567">
                  <c:v>75567</c:v>
                </c:pt>
                <c:pt idx="75568">
                  <c:v>75568</c:v>
                </c:pt>
                <c:pt idx="75569">
                  <c:v>75569</c:v>
                </c:pt>
                <c:pt idx="75570">
                  <c:v>75570</c:v>
                </c:pt>
                <c:pt idx="75571">
                  <c:v>75571</c:v>
                </c:pt>
                <c:pt idx="75572">
                  <c:v>75572</c:v>
                </c:pt>
                <c:pt idx="75573">
                  <c:v>75573</c:v>
                </c:pt>
                <c:pt idx="75574">
                  <c:v>75574</c:v>
                </c:pt>
                <c:pt idx="75575">
                  <c:v>75575</c:v>
                </c:pt>
                <c:pt idx="75576">
                  <c:v>75576</c:v>
                </c:pt>
                <c:pt idx="75577">
                  <c:v>75577</c:v>
                </c:pt>
                <c:pt idx="75578">
                  <c:v>75578</c:v>
                </c:pt>
                <c:pt idx="75579">
                  <c:v>75579</c:v>
                </c:pt>
                <c:pt idx="75580">
                  <c:v>75580</c:v>
                </c:pt>
                <c:pt idx="75581">
                  <c:v>75581</c:v>
                </c:pt>
                <c:pt idx="75582">
                  <c:v>75582</c:v>
                </c:pt>
                <c:pt idx="75583">
                  <c:v>75583</c:v>
                </c:pt>
                <c:pt idx="75584">
                  <c:v>75584</c:v>
                </c:pt>
                <c:pt idx="75585">
                  <c:v>75585</c:v>
                </c:pt>
                <c:pt idx="75586">
                  <c:v>75586</c:v>
                </c:pt>
                <c:pt idx="75587">
                  <c:v>75587</c:v>
                </c:pt>
                <c:pt idx="75588">
                  <c:v>75588</c:v>
                </c:pt>
                <c:pt idx="75589">
                  <c:v>75589</c:v>
                </c:pt>
                <c:pt idx="75590">
                  <c:v>75590</c:v>
                </c:pt>
                <c:pt idx="75591">
                  <c:v>75591</c:v>
                </c:pt>
                <c:pt idx="75592">
                  <c:v>75592</c:v>
                </c:pt>
                <c:pt idx="75593">
                  <c:v>75593</c:v>
                </c:pt>
                <c:pt idx="75594">
                  <c:v>75594</c:v>
                </c:pt>
                <c:pt idx="75595">
                  <c:v>75595</c:v>
                </c:pt>
                <c:pt idx="75596">
                  <c:v>75596</c:v>
                </c:pt>
                <c:pt idx="75597">
                  <c:v>75597</c:v>
                </c:pt>
                <c:pt idx="75598">
                  <c:v>75598</c:v>
                </c:pt>
                <c:pt idx="75599">
                  <c:v>75599</c:v>
                </c:pt>
                <c:pt idx="75600">
                  <c:v>75600</c:v>
                </c:pt>
                <c:pt idx="75601">
                  <c:v>75601</c:v>
                </c:pt>
                <c:pt idx="75602">
                  <c:v>75602</c:v>
                </c:pt>
                <c:pt idx="75603">
                  <c:v>75603</c:v>
                </c:pt>
                <c:pt idx="75604">
                  <c:v>75604</c:v>
                </c:pt>
                <c:pt idx="75605">
                  <c:v>75605</c:v>
                </c:pt>
                <c:pt idx="75606">
                  <c:v>75606</c:v>
                </c:pt>
                <c:pt idx="75607">
                  <c:v>75607</c:v>
                </c:pt>
                <c:pt idx="75608">
                  <c:v>75608</c:v>
                </c:pt>
                <c:pt idx="75609">
                  <c:v>75609</c:v>
                </c:pt>
                <c:pt idx="75610">
                  <c:v>75610</c:v>
                </c:pt>
                <c:pt idx="75611">
                  <c:v>75611</c:v>
                </c:pt>
                <c:pt idx="75612">
                  <c:v>75612</c:v>
                </c:pt>
                <c:pt idx="75613">
                  <c:v>75613</c:v>
                </c:pt>
                <c:pt idx="75614">
                  <c:v>75614</c:v>
                </c:pt>
                <c:pt idx="75615">
                  <c:v>75615</c:v>
                </c:pt>
                <c:pt idx="75616">
                  <c:v>75616</c:v>
                </c:pt>
                <c:pt idx="75617">
                  <c:v>75617</c:v>
                </c:pt>
                <c:pt idx="75618">
                  <c:v>75618</c:v>
                </c:pt>
                <c:pt idx="75619">
                  <c:v>75619</c:v>
                </c:pt>
                <c:pt idx="75620">
                  <c:v>75620</c:v>
                </c:pt>
                <c:pt idx="75621">
                  <c:v>75621</c:v>
                </c:pt>
                <c:pt idx="75622">
                  <c:v>75622</c:v>
                </c:pt>
                <c:pt idx="75623">
                  <c:v>75623</c:v>
                </c:pt>
                <c:pt idx="75624">
                  <c:v>75624</c:v>
                </c:pt>
                <c:pt idx="75625">
                  <c:v>75625</c:v>
                </c:pt>
                <c:pt idx="75626">
                  <c:v>75626</c:v>
                </c:pt>
                <c:pt idx="75627">
                  <c:v>75627</c:v>
                </c:pt>
                <c:pt idx="75628">
                  <c:v>75628</c:v>
                </c:pt>
                <c:pt idx="75629">
                  <c:v>75629</c:v>
                </c:pt>
                <c:pt idx="75630">
                  <c:v>75630</c:v>
                </c:pt>
                <c:pt idx="75631">
                  <c:v>75631</c:v>
                </c:pt>
                <c:pt idx="75632">
                  <c:v>75632</c:v>
                </c:pt>
                <c:pt idx="75633">
                  <c:v>75633</c:v>
                </c:pt>
                <c:pt idx="75634">
                  <c:v>75634</c:v>
                </c:pt>
                <c:pt idx="75635">
                  <c:v>75635</c:v>
                </c:pt>
                <c:pt idx="75636">
                  <c:v>75636</c:v>
                </c:pt>
                <c:pt idx="75637">
                  <c:v>75637</c:v>
                </c:pt>
                <c:pt idx="75638">
                  <c:v>75638</c:v>
                </c:pt>
                <c:pt idx="75639">
                  <c:v>75639</c:v>
                </c:pt>
                <c:pt idx="75640">
                  <c:v>75640</c:v>
                </c:pt>
                <c:pt idx="75641">
                  <c:v>75641</c:v>
                </c:pt>
                <c:pt idx="75642">
                  <c:v>75642</c:v>
                </c:pt>
                <c:pt idx="75643">
                  <c:v>75643</c:v>
                </c:pt>
                <c:pt idx="75644">
                  <c:v>75644</c:v>
                </c:pt>
                <c:pt idx="75645">
                  <c:v>75645</c:v>
                </c:pt>
                <c:pt idx="75646">
                  <c:v>75646</c:v>
                </c:pt>
                <c:pt idx="75647">
                  <c:v>75647</c:v>
                </c:pt>
                <c:pt idx="75648">
                  <c:v>75648</c:v>
                </c:pt>
                <c:pt idx="75649">
                  <c:v>75649</c:v>
                </c:pt>
                <c:pt idx="75650">
                  <c:v>75650</c:v>
                </c:pt>
                <c:pt idx="75651">
                  <c:v>75651</c:v>
                </c:pt>
                <c:pt idx="75652">
                  <c:v>75652</c:v>
                </c:pt>
                <c:pt idx="75653">
                  <c:v>75653</c:v>
                </c:pt>
                <c:pt idx="75654">
                  <c:v>75654</c:v>
                </c:pt>
                <c:pt idx="75655">
                  <c:v>75655</c:v>
                </c:pt>
                <c:pt idx="75656">
                  <c:v>75656</c:v>
                </c:pt>
                <c:pt idx="75657">
                  <c:v>75657</c:v>
                </c:pt>
                <c:pt idx="75658">
                  <c:v>75658</c:v>
                </c:pt>
                <c:pt idx="75659">
                  <c:v>75659</c:v>
                </c:pt>
                <c:pt idx="75660">
                  <c:v>75660</c:v>
                </c:pt>
                <c:pt idx="75661">
                  <c:v>75661</c:v>
                </c:pt>
                <c:pt idx="75662">
                  <c:v>75662</c:v>
                </c:pt>
                <c:pt idx="75663">
                  <c:v>75663</c:v>
                </c:pt>
                <c:pt idx="75664">
                  <c:v>75664</c:v>
                </c:pt>
                <c:pt idx="75665">
                  <c:v>75665</c:v>
                </c:pt>
                <c:pt idx="75666">
                  <c:v>75666</c:v>
                </c:pt>
                <c:pt idx="75667">
                  <c:v>75667</c:v>
                </c:pt>
                <c:pt idx="75668">
                  <c:v>75668</c:v>
                </c:pt>
                <c:pt idx="75669">
                  <c:v>75669</c:v>
                </c:pt>
                <c:pt idx="75670">
                  <c:v>75670</c:v>
                </c:pt>
                <c:pt idx="75671">
                  <c:v>75671</c:v>
                </c:pt>
                <c:pt idx="75672">
                  <c:v>75672</c:v>
                </c:pt>
                <c:pt idx="75673">
                  <c:v>75673</c:v>
                </c:pt>
                <c:pt idx="75674">
                  <c:v>75674</c:v>
                </c:pt>
                <c:pt idx="75675">
                  <c:v>75675</c:v>
                </c:pt>
                <c:pt idx="75676">
                  <c:v>75676</c:v>
                </c:pt>
                <c:pt idx="75677">
                  <c:v>75677</c:v>
                </c:pt>
                <c:pt idx="75678">
                  <c:v>75678</c:v>
                </c:pt>
                <c:pt idx="75679">
                  <c:v>75679</c:v>
                </c:pt>
                <c:pt idx="75680">
                  <c:v>75680</c:v>
                </c:pt>
                <c:pt idx="75681">
                  <c:v>75681</c:v>
                </c:pt>
                <c:pt idx="75682">
                  <c:v>75682</c:v>
                </c:pt>
                <c:pt idx="75683">
                  <c:v>75683</c:v>
                </c:pt>
                <c:pt idx="75684">
                  <c:v>75684</c:v>
                </c:pt>
                <c:pt idx="75685">
                  <c:v>75685</c:v>
                </c:pt>
                <c:pt idx="75686">
                  <c:v>75686</c:v>
                </c:pt>
                <c:pt idx="75687">
                  <c:v>75687</c:v>
                </c:pt>
                <c:pt idx="75688">
                  <c:v>75688</c:v>
                </c:pt>
                <c:pt idx="75689">
                  <c:v>75689</c:v>
                </c:pt>
                <c:pt idx="75690">
                  <c:v>75690</c:v>
                </c:pt>
                <c:pt idx="75691">
                  <c:v>75691</c:v>
                </c:pt>
                <c:pt idx="75692">
                  <c:v>75692</c:v>
                </c:pt>
                <c:pt idx="75693">
                  <c:v>75693</c:v>
                </c:pt>
                <c:pt idx="75694">
                  <c:v>75694</c:v>
                </c:pt>
                <c:pt idx="75695">
                  <c:v>75695</c:v>
                </c:pt>
                <c:pt idx="75696">
                  <c:v>75696</c:v>
                </c:pt>
                <c:pt idx="75697">
                  <c:v>75697</c:v>
                </c:pt>
                <c:pt idx="75698">
                  <c:v>75698</c:v>
                </c:pt>
                <c:pt idx="75699">
                  <c:v>75699</c:v>
                </c:pt>
                <c:pt idx="75700">
                  <c:v>75700</c:v>
                </c:pt>
                <c:pt idx="75701">
                  <c:v>75701</c:v>
                </c:pt>
                <c:pt idx="75702">
                  <c:v>75702</c:v>
                </c:pt>
                <c:pt idx="75703">
                  <c:v>75703</c:v>
                </c:pt>
                <c:pt idx="75704">
                  <c:v>75704</c:v>
                </c:pt>
                <c:pt idx="75705">
                  <c:v>75705</c:v>
                </c:pt>
                <c:pt idx="75706">
                  <c:v>75706</c:v>
                </c:pt>
                <c:pt idx="75707">
                  <c:v>75707</c:v>
                </c:pt>
                <c:pt idx="75708">
                  <c:v>75708</c:v>
                </c:pt>
                <c:pt idx="75709">
                  <c:v>75709</c:v>
                </c:pt>
                <c:pt idx="75710">
                  <c:v>75710</c:v>
                </c:pt>
                <c:pt idx="75711">
                  <c:v>75711</c:v>
                </c:pt>
                <c:pt idx="75712">
                  <c:v>75712</c:v>
                </c:pt>
                <c:pt idx="75713">
                  <c:v>75713</c:v>
                </c:pt>
                <c:pt idx="75714">
                  <c:v>75714</c:v>
                </c:pt>
                <c:pt idx="75715">
                  <c:v>75715</c:v>
                </c:pt>
                <c:pt idx="75716">
                  <c:v>75716</c:v>
                </c:pt>
                <c:pt idx="75717">
                  <c:v>75717</c:v>
                </c:pt>
                <c:pt idx="75718">
                  <c:v>75718</c:v>
                </c:pt>
                <c:pt idx="75719">
                  <c:v>75719</c:v>
                </c:pt>
                <c:pt idx="75720">
                  <c:v>75720</c:v>
                </c:pt>
                <c:pt idx="75721">
                  <c:v>75721</c:v>
                </c:pt>
                <c:pt idx="75722">
                  <c:v>75722</c:v>
                </c:pt>
                <c:pt idx="75723">
                  <c:v>75723</c:v>
                </c:pt>
                <c:pt idx="75724">
                  <c:v>75724</c:v>
                </c:pt>
                <c:pt idx="75725">
                  <c:v>75725</c:v>
                </c:pt>
                <c:pt idx="75726">
                  <c:v>75726</c:v>
                </c:pt>
                <c:pt idx="75727">
                  <c:v>75727</c:v>
                </c:pt>
                <c:pt idx="75728">
                  <c:v>75728</c:v>
                </c:pt>
                <c:pt idx="75729">
                  <c:v>75729</c:v>
                </c:pt>
                <c:pt idx="75730">
                  <c:v>75730</c:v>
                </c:pt>
                <c:pt idx="75731">
                  <c:v>75731</c:v>
                </c:pt>
                <c:pt idx="75732">
                  <c:v>75732</c:v>
                </c:pt>
                <c:pt idx="75733">
                  <c:v>75733</c:v>
                </c:pt>
                <c:pt idx="75734">
                  <c:v>75734</c:v>
                </c:pt>
                <c:pt idx="75735">
                  <c:v>75735</c:v>
                </c:pt>
                <c:pt idx="75736">
                  <c:v>75736</c:v>
                </c:pt>
                <c:pt idx="75737">
                  <c:v>75737</c:v>
                </c:pt>
                <c:pt idx="75738">
                  <c:v>75738</c:v>
                </c:pt>
                <c:pt idx="75739">
                  <c:v>75739</c:v>
                </c:pt>
                <c:pt idx="75740">
                  <c:v>75740</c:v>
                </c:pt>
                <c:pt idx="75741">
                  <c:v>75741</c:v>
                </c:pt>
                <c:pt idx="75742">
                  <c:v>75742</c:v>
                </c:pt>
                <c:pt idx="75743">
                  <c:v>75743</c:v>
                </c:pt>
                <c:pt idx="75744">
                  <c:v>75744</c:v>
                </c:pt>
                <c:pt idx="75745">
                  <c:v>75745</c:v>
                </c:pt>
                <c:pt idx="75746">
                  <c:v>75746</c:v>
                </c:pt>
                <c:pt idx="75747">
                  <c:v>75747</c:v>
                </c:pt>
                <c:pt idx="75748">
                  <c:v>75748</c:v>
                </c:pt>
                <c:pt idx="75749">
                  <c:v>75749</c:v>
                </c:pt>
                <c:pt idx="75750">
                  <c:v>75750</c:v>
                </c:pt>
                <c:pt idx="75751">
                  <c:v>75751</c:v>
                </c:pt>
                <c:pt idx="75752">
                  <c:v>75752</c:v>
                </c:pt>
                <c:pt idx="75753">
                  <c:v>75753</c:v>
                </c:pt>
                <c:pt idx="75754">
                  <c:v>75754</c:v>
                </c:pt>
                <c:pt idx="75755">
                  <c:v>75755</c:v>
                </c:pt>
                <c:pt idx="75756">
                  <c:v>75756</c:v>
                </c:pt>
                <c:pt idx="75757">
                  <c:v>75757</c:v>
                </c:pt>
                <c:pt idx="75758">
                  <c:v>75758</c:v>
                </c:pt>
                <c:pt idx="75759">
                  <c:v>75759</c:v>
                </c:pt>
                <c:pt idx="75760">
                  <c:v>75760</c:v>
                </c:pt>
                <c:pt idx="75761">
                  <c:v>75761</c:v>
                </c:pt>
                <c:pt idx="75762">
                  <c:v>75762</c:v>
                </c:pt>
                <c:pt idx="75763">
                  <c:v>75763</c:v>
                </c:pt>
                <c:pt idx="75764">
                  <c:v>75764</c:v>
                </c:pt>
                <c:pt idx="75765">
                  <c:v>75765</c:v>
                </c:pt>
                <c:pt idx="75766">
                  <c:v>75766</c:v>
                </c:pt>
                <c:pt idx="75767">
                  <c:v>75767</c:v>
                </c:pt>
                <c:pt idx="75768">
                  <c:v>75768</c:v>
                </c:pt>
                <c:pt idx="75769">
                  <c:v>75769</c:v>
                </c:pt>
                <c:pt idx="75770">
                  <c:v>75770</c:v>
                </c:pt>
                <c:pt idx="75771">
                  <c:v>75771</c:v>
                </c:pt>
                <c:pt idx="75772">
                  <c:v>75772</c:v>
                </c:pt>
                <c:pt idx="75773">
                  <c:v>75773</c:v>
                </c:pt>
                <c:pt idx="75774">
                  <c:v>75774</c:v>
                </c:pt>
                <c:pt idx="75775">
                  <c:v>75775</c:v>
                </c:pt>
                <c:pt idx="75776">
                  <c:v>75776</c:v>
                </c:pt>
                <c:pt idx="75777">
                  <c:v>75777</c:v>
                </c:pt>
                <c:pt idx="75778">
                  <c:v>75778</c:v>
                </c:pt>
                <c:pt idx="75779">
                  <c:v>75779</c:v>
                </c:pt>
                <c:pt idx="75780">
                  <c:v>75780</c:v>
                </c:pt>
                <c:pt idx="75781">
                  <c:v>75781</c:v>
                </c:pt>
                <c:pt idx="75782">
                  <c:v>75782</c:v>
                </c:pt>
                <c:pt idx="75783">
                  <c:v>75783</c:v>
                </c:pt>
                <c:pt idx="75784">
                  <c:v>75784</c:v>
                </c:pt>
                <c:pt idx="75785">
                  <c:v>75785</c:v>
                </c:pt>
                <c:pt idx="75786">
                  <c:v>75786</c:v>
                </c:pt>
                <c:pt idx="75787">
                  <c:v>75787</c:v>
                </c:pt>
                <c:pt idx="75788">
                  <c:v>75788</c:v>
                </c:pt>
                <c:pt idx="75789">
                  <c:v>75789</c:v>
                </c:pt>
                <c:pt idx="75790">
                  <c:v>75790</c:v>
                </c:pt>
                <c:pt idx="75791">
                  <c:v>75791</c:v>
                </c:pt>
                <c:pt idx="75792">
                  <c:v>75792</c:v>
                </c:pt>
                <c:pt idx="75793">
                  <c:v>75793</c:v>
                </c:pt>
                <c:pt idx="75794">
                  <c:v>75794</c:v>
                </c:pt>
                <c:pt idx="75795">
                  <c:v>75795</c:v>
                </c:pt>
                <c:pt idx="75796">
                  <c:v>75796</c:v>
                </c:pt>
                <c:pt idx="75797">
                  <c:v>75797</c:v>
                </c:pt>
                <c:pt idx="75798">
                  <c:v>75798</c:v>
                </c:pt>
                <c:pt idx="75799">
                  <c:v>75799</c:v>
                </c:pt>
                <c:pt idx="75800">
                  <c:v>75800</c:v>
                </c:pt>
                <c:pt idx="75801">
                  <c:v>75801</c:v>
                </c:pt>
                <c:pt idx="75802">
                  <c:v>75802</c:v>
                </c:pt>
                <c:pt idx="75803">
                  <c:v>75803</c:v>
                </c:pt>
                <c:pt idx="75804">
                  <c:v>75804</c:v>
                </c:pt>
                <c:pt idx="75805">
                  <c:v>75805</c:v>
                </c:pt>
                <c:pt idx="75806">
                  <c:v>75806</c:v>
                </c:pt>
                <c:pt idx="75807">
                  <c:v>75807</c:v>
                </c:pt>
                <c:pt idx="75808">
                  <c:v>75808</c:v>
                </c:pt>
                <c:pt idx="75809">
                  <c:v>75809</c:v>
                </c:pt>
                <c:pt idx="75810">
                  <c:v>75810</c:v>
                </c:pt>
                <c:pt idx="75811">
                  <c:v>75811</c:v>
                </c:pt>
                <c:pt idx="75812">
                  <c:v>75812</c:v>
                </c:pt>
                <c:pt idx="75813">
                  <c:v>75813</c:v>
                </c:pt>
                <c:pt idx="75814">
                  <c:v>75814</c:v>
                </c:pt>
                <c:pt idx="75815">
                  <c:v>75815</c:v>
                </c:pt>
                <c:pt idx="75816">
                  <c:v>75816</c:v>
                </c:pt>
                <c:pt idx="75817">
                  <c:v>75817</c:v>
                </c:pt>
                <c:pt idx="75818">
                  <c:v>75818</c:v>
                </c:pt>
                <c:pt idx="75819">
                  <c:v>75819</c:v>
                </c:pt>
                <c:pt idx="75820">
                  <c:v>75820</c:v>
                </c:pt>
                <c:pt idx="75821">
                  <c:v>75821</c:v>
                </c:pt>
                <c:pt idx="75822">
                  <c:v>75822</c:v>
                </c:pt>
                <c:pt idx="75823">
                  <c:v>75823</c:v>
                </c:pt>
                <c:pt idx="75824">
                  <c:v>75824</c:v>
                </c:pt>
                <c:pt idx="75825">
                  <c:v>75825</c:v>
                </c:pt>
                <c:pt idx="75826">
                  <c:v>75826</c:v>
                </c:pt>
                <c:pt idx="75827">
                  <c:v>75827</c:v>
                </c:pt>
                <c:pt idx="75828">
                  <c:v>75828</c:v>
                </c:pt>
                <c:pt idx="75829">
                  <c:v>75829</c:v>
                </c:pt>
                <c:pt idx="75830">
                  <c:v>75830</c:v>
                </c:pt>
                <c:pt idx="75831">
                  <c:v>75831</c:v>
                </c:pt>
                <c:pt idx="75832">
                  <c:v>75832</c:v>
                </c:pt>
                <c:pt idx="75833">
                  <c:v>75833</c:v>
                </c:pt>
                <c:pt idx="75834">
                  <c:v>75834</c:v>
                </c:pt>
                <c:pt idx="75835">
                  <c:v>75835</c:v>
                </c:pt>
                <c:pt idx="75836">
                  <c:v>75836</c:v>
                </c:pt>
                <c:pt idx="75837">
                  <c:v>75837</c:v>
                </c:pt>
                <c:pt idx="75838">
                  <c:v>75838</c:v>
                </c:pt>
                <c:pt idx="75839">
                  <c:v>75839</c:v>
                </c:pt>
                <c:pt idx="75840">
                  <c:v>75840</c:v>
                </c:pt>
                <c:pt idx="75841">
                  <c:v>75841</c:v>
                </c:pt>
                <c:pt idx="75842">
                  <c:v>75842</c:v>
                </c:pt>
                <c:pt idx="75843">
                  <c:v>75843</c:v>
                </c:pt>
                <c:pt idx="75844">
                  <c:v>75844</c:v>
                </c:pt>
                <c:pt idx="75845">
                  <c:v>75845</c:v>
                </c:pt>
                <c:pt idx="75846">
                  <c:v>75846</c:v>
                </c:pt>
                <c:pt idx="75847">
                  <c:v>75847</c:v>
                </c:pt>
                <c:pt idx="75848">
                  <c:v>75848</c:v>
                </c:pt>
                <c:pt idx="75849">
                  <c:v>75849</c:v>
                </c:pt>
                <c:pt idx="75850">
                  <c:v>75850</c:v>
                </c:pt>
                <c:pt idx="75851">
                  <c:v>75851</c:v>
                </c:pt>
                <c:pt idx="75852">
                  <c:v>75852</c:v>
                </c:pt>
                <c:pt idx="75853">
                  <c:v>75853</c:v>
                </c:pt>
                <c:pt idx="75854">
                  <c:v>75854</c:v>
                </c:pt>
                <c:pt idx="75855">
                  <c:v>75855</c:v>
                </c:pt>
                <c:pt idx="75856">
                  <c:v>75856</c:v>
                </c:pt>
                <c:pt idx="75857">
                  <c:v>75857</c:v>
                </c:pt>
                <c:pt idx="75858">
                  <c:v>75858</c:v>
                </c:pt>
                <c:pt idx="75859">
                  <c:v>75859</c:v>
                </c:pt>
                <c:pt idx="75860">
                  <c:v>75860</c:v>
                </c:pt>
                <c:pt idx="75861">
                  <c:v>75861</c:v>
                </c:pt>
                <c:pt idx="75862">
                  <c:v>75862</c:v>
                </c:pt>
                <c:pt idx="75863">
                  <c:v>75863</c:v>
                </c:pt>
                <c:pt idx="75864">
                  <c:v>75864</c:v>
                </c:pt>
                <c:pt idx="75865">
                  <c:v>75865</c:v>
                </c:pt>
                <c:pt idx="75866">
                  <c:v>75866</c:v>
                </c:pt>
                <c:pt idx="75867">
                  <c:v>75867</c:v>
                </c:pt>
                <c:pt idx="75868">
                  <c:v>75868</c:v>
                </c:pt>
                <c:pt idx="75869">
                  <c:v>75869</c:v>
                </c:pt>
                <c:pt idx="75870">
                  <c:v>75870</c:v>
                </c:pt>
                <c:pt idx="75871">
                  <c:v>75871</c:v>
                </c:pt>
                <c:pt idx="75872">
                  <c:v>75872</c:v>
                </c:pt>
                <c:pt idx="75873">
                  <c:v>75873</c:v>
                </c:pt>
                <c:pt idx="75874">
                  <c:v>75874</c:v>
                </c:pt>
                <c:pt idx="75875">
                  <c:v>75875</c:v>
                </c:pt>
                <c:pt idx="75876">
                  <c:v>75876</c:v>
                </c:pt>
                <c:pt idx="75877">
                  <c:v>75877</c:v>
                </c:pt>
                <c:pt idx="75878">
                  <c:v>75878</c:v>
                </c:pt>
                <c:pt idx="75879">
                  <c:v>75879</c:v>
                </c:pt>
                <c:pt idx="75880">
                  <c:v>75880</c:v>
                </c:pt>
                <c:pt idx="75881">
                  <c:v>75881</c:v>
                </c:pt>
                <c:pt idx="75882">
                  <c:v>75882</c:v>
                </c:pt>
                <c:pt idx="75883">
                  <c:v>75883</c:v>
                </c:pt>
                <c:pt idx="75884">
                  <c:v>75884</c:v>
                </c:pt>
                <c:pt idx="75885">
                  <c:v>75885</c:v>
                </c:pt>
                <c:pt idx="75886">
                  <c:v>75886</c:v>
                </c:pt>
                <c:pt idx="75887">
                  <c:v>75887</c:v>
                </c:pt>
                <c:pt idx="75888">
                  <c:v>75888</c:v>
                </c:pt>
                <c:pt idx="75889">
                  <c:v>75889</c:v>
                </c:pt>
                <c:pt idx="75890">
                  <c:v>75890</c:v>
                </c:pt>
                <c:pt idx="75891">
                  <c:v>75891</c:v>
                </c:pt>
                <c:pt idx="75892">
                  <c:v>75892</c:v>
                </c:pt>
                <c:pt idx="75893">
                  <c:v>75893</c:v>
                </c:pt>
                <c:pt idx="75894">
                  <c:v>75894</c:v>
                </c:pt>
                <c:pt idx="75895">
                  <c:v>75895</c:v>
                </c:pt>
                <c:pt idx="75896">
                  <c:v>75896</c:v>
                </c:pt>
                <c:pt idx="75897">
                  <c:v>75897</c:v>
                </c:pt>
                <c:pt idx="75898">
                  <c:v>75898</c:v>
                </c:pt>
                <c:pt idx="75899">
                  <c:v>75899</c:v>
                </c:pt>
                <c:pt idx="75900">
                  <c:v>75900</c:v>
                </c:pt>
                <c:pt idx="75901">
                  <c:v>75901</c:v>
                </c:pt>
                <c:pt idx="75902">
                  <c:v>75902</c:v>
                </c:pt>
                <c:pt idx="75903">
                  <c:v>75903</c:v>
                </c:pt>
                <c:pt idx="75904">
                  <c:v>75904</c:v>
                </c:pt>
                <c:pt idx="75905">
                  <c:v>75905</c:v>
                </c:pt>
                <c:pt idx="75906">
                  <c:v>75906</c:v>
                </c:pt>
                <c:pt idx="75907">
                  <c:v>75907</c:v>
                </c:pt>
                <c:pt idx="75908">
                  <c:v>75908</c:v>
                </c:pt>
                <c:pt idx="75909">
                  <c:v>75909</c:v>
                </c:pt>
                <c:pt idx="75910">
                  <c:v>75910</c:v>
                </c:pt>
                <c:pt idx="75911">
                  <c:v>75911</c:v>
                </c:pt>
                <c:pt idx="75912">
                  <c:v>75912</c:v>
                </c:pt>
                <c:pt idx="75913">
                  <c:v>75913</c:v>
                </c:pt>
                <c:pt idx="75914">
                  <c:v>75914</c:v>
                </c:pt>
                <c:pt idx="75915">
                  <c:v>75915</c:v>
                </c:pt>
                <c:pt idx="75916">
                  <c:v>75916</c:v>
                </c:pt>
                <c:pt idx="75917">
                  <c:v>75917</c:v>
                </c:pt>
                <c:pt idx="75918">
                  <c:v>75918</c:v>
                </c:pt>
                <c:pt idx="75919">
                  <c:v>75919</c:v>
                </c:pt>
                <c:pt idx="75920">
                  <c:v>75920</c:v>
                </c:pt>
                <c:pt idx="75921">
                  <c:v>75921</c:v>
                </c:pt>
                <c:pt idx="75922">
                  <c:v>75922</c:v>
                </c:pt>
                <c:pt idx="75923">
                  <c:v>75923</c:v>
                </c:pt>
                <c:pt idx="75924">
                  <c:v>75924</c:v>
                </c:pt>
                <c:pt idx="75925">
                  <c:v>75925</c:v>
                </c:pt>
                <c:pt idx="75926">
                  <c:v>75926</c:v>
                </c:pt>
                <c:pt idx="75927">
                  <c:v>75927</c:v>
                </c:pt>
                <c:pt idx="75928">
                  <c:v>75928</c:v>
                </c:pt>
                <c:pt idx="75929">
                  <c:v>75929</c:v>
                </c:pt>
                <c:pt idx="75930">
                  <c:v>75930</c:v>
                </c:pt>
                <c:pt idx="75931">
                  <c:v>75931</c:v>
                </c:pt>
                <c:pt idx="75932">
                  <c:v>75932</c:v>
                </c:pt>
                <c:pt idx="75933">
                  <c:v>75933</c:v>
                </c:pt>
                <c:pt idx="75934">
                  <c:v>75934</c:v>
                </c:pt>
                <c:pt idx="75935">
                  <c:v>75935</c:v>
                </c:pt>
                <c:pt idx="75936">
                  <c:v>75936</c:v>
                </c:pt>
                <c:pt idx="75937">
                  <c:v>75937</c:v>
                </c:pt>
                <c:pt idx="75938">
                  <c:v>75938</c:v>
                </c:pt>
                <c:pt idx="75939">
                  <c:v>75939</c:v>
                </c:pt>
                <c:pt idx="75940">
                  <c:v>75940</c:v>
                </c:pt>
                <c:pt idx="75941">
                  <c:v>75941</c:v>
                </c:pt>
                <c:pt idx="75942">
                  <c:v>75942</c:v>
                </c:pt>
                <c:pt idx="75943">
                  <c:v>75943</c:v>
                </c:pt>
                <c:pt idx="75944">
                  <c:v>75944</c:v>
                </c:pt>
                <c:pt idx="75945">
                  <c:v>75945</c:v>
                </c:pt>
                <c:pt idx="75946">
                  <c:v>75946</c:v>
                </c:pt>
                <c:pt idx="75947">
                  <c:v>75947</c:v>
                </c:pt>
                <c:pt idx="75948">
                  <c:v>75948</c:v>
                </c:pt>
                <c:pt idx="75949">
                  <c:v>75949</c:v>
                </c:pt>
                <c:pt idx="75950">
                  <c:v>75950</c:v>
                </c:pt>
                <c:pt idx="75951">
                  <c:v>75951</c:v>
                </c:pt>
                <c:pt idx="75952">
                  <c:v>75952</c:v>
                </c:pt>
                <c:pt idx="75953">
                  <c:v>75953</c:v>
                </c:pt>
                <c:pt idx="75954">
                  <c:v>75954</c:v>
                </c:pt>
                <c:pt idx="75955">
                  <c:v>75955</c:v>
                </c:pt>
                <c:pt idx="75956">
                  <c:v>75956</c:v>
                </c:pt>
                <c:pt idx="75957">
                  <c:v>75957</c:v>
                </c:pt>
                <c:pt idx="75958">
                  <c:v>75958</c:v>
                </c:pt>
                <c:pt idx="75959">
                  <c:v>75959</c:v>
                </c:pt>
                <c:pt idx="75960">
                  <c:v>75960</c:v>
                </c:pt>
                <c:pt idx="75961">
                  <c:v>75961</c:v>
                </c:pt>
                <c:pt idx="75962">
                  <c:v>75962</c:v>
                </c:pt>
                <c:pt idx="75963">
                  <c:v>75963</c:v>
                </c:pt>
                <c:pt idx="75964">
                  <c:v>75964</c:v>
                </c:pt>
                <c:pt idx="75965">
                  <c:v>75965</c:v>
                </c:pt>
                <c:pt idx="75966">
                  <c:v>75966</c:v>
                </c:pt>
                <c:pt idx="75967">
                  <c:v>75967</c:v>
                </c:pt>
                <c:pt idx="75968">
                  <c:v>75968</c:v>
                </c:pt>
                <c:pt idx="75969">
                  <c:v>75969</c:v>
                </c:pt>
                <c:pt idx="75970">
                  <c:v>75970</c:v>
                </c:pt>
                <c:pt idx="75971">
                  <c:v>75971</c:v>
                </c:pt>
                <c:pt idx="75972">
                  <c:v>75972</c:v>
                </c:pt>
                <c:pt idx="75973">
                  <c:v>75973</c:v>
                </c:pt>
                <c:pt idx="75974">
                  <c:v>75974</c:v>
                </c:pt>
                <c:pt idx="75975">
                  <c:v>75975</c:v>
                </c:pt>
                <c:pt idx="75976">
                  <c:v>75976</c:v>
                </c:pt>
                <c:pt idx="75977">
                  <c:v>75977</c:v>
                </c:pt>
                <c:pt idx="75978">
                  <c:v>75978</c:v>
                </c:pt>
                <c:pt idx="75979">
                  <c:v>75979</c:v>
                </c:pt>
                <c:pt idx="75980">
                  <c:v>75980</c:v>
                </c:pt>
                <c:pt idx="75981">
                  <c:v>75981</c:v>
                </c:pt>
                <c:pt idx="75982">
                  <c:v>75982</c:v>
                </c:pt>
                <c:pt idx="75983">
                  <c:v>75983</c:v>
                </c:pt>
                <c:pt idx="75984">
                  <c:v>75984</c:v>
                </c:pt>
                <c:pt idx="75985">
                  <c:v>75985</c:v>
                </c:pt>
                <c:pt idx="75986">
                  <c:v>75986</c:v>
                </c:pt>
                <c:pt idx="75987">
                  <c:v>75987</c:v>
                </c:pt>
                <c:pt idx="75988">
                  <c:v>75988</c:v>
                </c:pt>
                <c:pt idx="75989">
                  <c:v>75989</c:v>
                </c:pt>
                <c:pt idx="75990">
                  <c:v>75990</c:v>
                </c:pt>
                <c:pt idx="75991">
                  <c:v>75991</c:v>
                </c:pt>
                <c:pt idx="75992">
                  <c:v>75992</c:v>
                </c:pt>
                <c:pt idx="75993">
                  <c:v>75993</c:v>
                </c:pt>
                <c:pt idx="75994">
                  <c:v>75994</c:v>
                </c:pt>
                <c:pt idx="75995">
                  <c:v>75995</c:v>
                </c:pt>
                <c:pt idx="75996">
                  <c:v>75996</c:v>
                </c:pt>
                <c:pt idx="75997">
                  <c:v>75997</c:v>
                </c:pt>
                <c:pt idx="75998">
                  <c:v>75998</c:v>
                </c:pt>
                <c:pt idx="75999">
                  <c:v>75999</c:v>
                </c:pt>
                <c:pt idx="76000">
                  <c:v>76000</c:v>
                </c:pt>
                <c:pt idx="76001">
                  <c:v>76001</c:v>
                </c:pt>
                <c:pt idx="76002">
                  <c:v>76002</c:v>
                </c:pt>
                <c:pt idx="76003">
                  <c:v>76003</c:v>
                </c:pt>
                <c:pt idx="76004">
                  <c:v>76004</c:v>
                </c:pt>
                <c:pt idx="76005">
                  <c:v>76005</c:v>
                </c:pt>
                <c:pt idx="76006">
                  <c:v>76006</c:v>
                </c:pt>
                <c:pt idx="76007">
                  <c:v>76007</c:v>
                </c:pt>
                <c:pt idx="76008">
                  <c:v>76008</c:v>
                </c:pt>
                <c:pt idx="76009">
                  <c:v>76009</c:v>
                </c:pt>
                <c:pt idx="76010">
                  <c:v>76010</c:v>
                </c:pt>
                <c:pt idx="76011">
                  <c:v>76011</c:v>
                </c:pt>
                <c:pt idx="76012">
                  <c:v>76012</c:v>
                </c:pt>
                <c:pt idx="76013">
                  <c:v>76013</c:v>
                </c:pt>
                <c:pt idx="76014">
                  <c:v>76014</c:v>
                </c:pt>
                <c:pt idx="76015">
                  <c:v>76015</c:v>
                </c:pt>
                <c:pt idx="76016">
                  <c:v>76016</c:v>
                </c:pt>
                <c:pt idx="76017">
                  <c:v>76017</c:v>
                </c:pt>
                <c:pt idx="76018">
                  <c:v>76018</c:v>
                </c:pt>
                <c:pt idx="76019">
                  <c:v>76019</c:v>
                </c:pt>
                <c:pt idx="76020">
                  <c:v>76020</c:v>
                </c:pt>
                <c:pt idx="76021">
                  <c:v>76021</c:v>
                </c:pt>
                <c:pt idx="76022">
                  <c:v>76022</c:v>
                </c:pt>
                <c:pt idx="76023">
                  <c:v>76023</c:v>
                </c:pt>
                <c:pt idx="76024">
                  <c:v>76024</c:v>
                </c:pt>
                <c:pt idx="76025">
                  <c:v>76025</c:v>
                </c:pt>
                <c:pt idx="76026">
                  <c:v>76026</c:v>
                </c:pt>
                <c:pt idx="76027">
                  <c:v>76027</c:v>
                </c:pt>
                <c:pt idx="76028">
                  <c:v>76028</c:v>
                </c:pt>
                <c:pt idx="76029">
                  <c:v>76029</c:v>
                </c:pt>
                <c:pt idx="76030">
                  <c:v>76030</c:v>
                </c:pt>
                <c:pt idx="76031">
                  <c:v>76031</c:v>
                </c:pt>
                <c:pt idx="76032">
                  <c:v>76032</c:v>
                </c:pt>
                <c:pt idx="76033">
                  <c:v>76033</c:v>
                </c:pt>
                <c:pt idx="76034">
                  <c:v>76034</c:v>
                </c:pt>
                <c:pt idx="76035">
                  <c:v>76035</c:v>
                </c:pt>
                <c:pt idx="76036">
                  <c:v>76036</c:v>
                </c:pt>
                <c:pt idx="76037">
                  <c:v>76037</c:v>
                </c:pt>
                <c:pt idx="76038">
                  <c:v>76038</c:v>
                </c:pt>
                <c:pt idx="76039">
                  <c:v>76039</c:v>
                </c:pt>
                <c:pt idx="76040">
                  <c:v>76040</c:v>
                </c:pt>
                <c:pt idx="76041">
                  <c:v>76041</c:v>
                </c:pt>
                <c:pt idx="76042">
                  <c:v>76042</c:v>
                </c:pt>
                <c:pt idx="76043">
                  <c:v>76043</c:v>
                </c:pt>
                <c:pt idx="76044">
                  <c:v>76044</c:v>
                </c:pt>
                <c:pt idx="76045">
                  <c:v>76045</c:v>
                </c:pt>
                <c:pt idx="76046">
                  <c:v>76046</c:v>
                </c:pt>
                <c:pt idx="76047">
                  <c:v>76047</c:v>
                </c:pt>
                <c:pt idx="76048">
                  <c:v>76048</c:v>
                </c:pt>
                <c:pt idx="76049">
                  <c:v>76049</c:v>
                </c:pt>
                <c:pt idx="76050">
                  <c:v>76050</c:v>
                </c:pt>
                <c:pt idx="76051">
                  <c:v>76051</c:v>
                </c:pt>
                <c:pt idx="76052">
                  <c:v>76052</c:v>
                </c:pt>
                <c:pt idx="76053">
                  <c:v>76053</c:v>
                </c:pt>
                <c:pt idx="76054">
                  <c:v>76054</c:v>
                </c:pt>
                <c:pt idx="76055">
                  <c:v>76055</c:v>
                </c:pt>
                <c:pt idx="76056">
                  <c:v>76056</c:v>
                </c:pt>
                <c:pt idx="76057">
                  <c:v>76057</c:v>
                </c:pt>
                <c:pt idx="76058">
                  <c:v>76058</c:v>
                </c:pt>
                <c:pt idx="76059">
                  <c:v>76059</c:v>
                </c:pt>
                <c:pt idx="76060">
                  <c:v>76060</c:v>
                </c:pt>
                <c:pt idx="76061">
                  <c:v>76061</c:v>
                </c:pt>
                <c:pt idx="76062">
                  <c:v>76062</c:v>
                </c:pt>
                <c:pt idx="76063">
                  <c:v>76063</c:v>
                </c:pt>
                <c:pt idx="76064">
                  <c:v>76064</c:v>
                </c:pt>
                <c:pt idx="76065">
                  <c:v>76065</c:v>
                </c:pt>
                <c:pt idx="76066">
                  <c:v>76066</c:v>
                </c:pt>
                <c:pt idx="76067">
                  <c:v>76067</c:v>
                </c:pt>
                <c:pt idx="76068">
                  <c:v>76068</c:v>
                </c:pt>
                <c:pt idx="76069">
                  <c:v>76069</c:v>
                </c:pt>
                <c:pt idx="76070">
                  <c:v>76070</c:v>
                </c:pt>
                <c:pt idx="76071">
                  <c:v>76071</c:v>
                </c:pt>
                <c:pt idx="76072">
                  <c:v>76072</c:v>
                </c:pt>
                <c:pt idx="76073">
                  <c:v>76073</c:v>
                </c:pt>
                <c:pt idx="76074">
                  <c:v>76074</c:v>
                </c:pt>
                <c:pt idx="76075">
                  <c:v>76075</c:v>
                </c:pt>
                <c:pt idx="76076">
                  <c:v>76076</c:v>
                </c:pt>
                <c:pt idx="76077">
                  <c:v>76077</c:v>
                </c:pt>
                <c:pt idx="76078">
                  <c:v>76078</c:v>
                </c:pt>
                <c:pt idx="76079">
                  <c:v>76079</c:v>
                </c:pt>
                <c:pt idx="76080">
                  <c:v>76080</c:v>
                </c:pt>
                <c:pt idx="76081">
                  <c:v>76081</c:v>
                </c:pt>
                <c:pt idx="76082">
                  <c:v>76082</c:v>
                </c:pt>
                <c:pt idx="76083">
                  <c:v>76083</c:v>
                </c:pt>
                <c:pt idx="76084">
                  <c:v>76084</c:v>
                </c:pt>
                <c:pt idx="76085">
                  <c:v>76085</c:v>
                </c:pt>
                <c:pt idx="76086">
                  <c:v>76086</c:v>
                </c:pt>
                <c:pt idx="76087">
                  <c:v>76087</c:v>
                </c:pt>
                <c:pt idx="76088">
                  <c:v>76088</c:v>
                </c:pt>
                <c:pt idx="76089">
                  <c:v>76089</c:v>
                </c:pt>
                <c:pt idx="76090">
                  <c:v>76090</c:v>
                </c:pt>
                <c:pt idx="76091">
                  <c:v>76091</c:v>
                </c:pt>
                <c:pt idx="76092">
                  <c:v>76092</c:v>
                </c:pt>
                <c:pt idx="76093">
                  <c:v>76093</c:v>
                </c:pt>
                <c:pt idx="76094">
                  <c:v>76094</c:v>
                </c:pt>
                <c:pt idx="76095">
                  <c:v>76095</c:v>
                </c:pt>
                <c:pt idx="76096">
                  <c:v>76096</c:v>
                </c:pt>
                <c:pt idx="76097">
                  <c:v>76097</c:v>
                </c:pt>
                <c:pt idx="76098">
                  <c:v>76098</c:v>
                </c:pt>
                <c:pt idx="76099">
                  <c:v>76099</c:v>
                </c:pt>
                <c:pt idx="76100">
                  <c:v>76100</c:v>
                </c:pt>
                <c:pt idx="76101">
                  <c:v>76101</c:v>
                </c:pt>
                <c:pt idx="76102">
                  <c:v>76102</c:v>
                </c:pt>
                <c:pt idx="76103">
                  <c:v>76103</c:v>
                </c:pt>
                <c:pt idx="76104">
                  <c:v>76104</c:v>
                </c:pt>
                <c:pt idx="76105">
                  <c:v>76105</c:v>
                </c:pt>
                <c:pt idx="76106">
                  <c:v>76106</c:v>
                </c:pt>
                <c:pt idx="76107">
                  <c:v>76107</c:v>
                </c:pt>
                <c:pt idx="76108">
                  <c:v>76108</c:v>
                </c:pt>
                <c:pt idx="76109">
                  <c:v>76109</c:v>
                </c:pt>
                <c:pt idx="76110">
                  <c:v>76110</c:v>
                </c:pt>
                <c:pt idx="76111">
                  <c:v>76111</c:v>
                </c:pt>
                <c:pt idx="76112">
                  <c:v>76112</c:v>
                </c:pt>
                <c:pt idx="76113">
                  <c:v>76113</c:v>
                </c:pt>
                <c:pt idx="76114">
                  <c:v>76114</c:v>
                </c:pt>
                <c:pt idx="76115">
                  <c:v>76115</c:v>
                </c:pt>
                <c:pt idx="76116">
                  <c:v>76116</c:v>
                </c:pt>
                <c:pt idx="76117">
                  <c:v>76117</c:v>
                </c:pt>
                <c:pt idx="76118">
                  <c:v>76118</c:v>
                </c:pt>
                <c:pt idx="76119">
                  <c:v>76119</c:v>
                </c:pt>
                <c:pt idx="76120">
                  <c:v>76120</c:v>
                </c:pt>
                <c:pt idx="76121">
                  <c:v>76121</c:v>
                </c:pt>
                <c:pt idx="76122">
                  <c:v>76122</c:v>
                </c:pt>
                <c:pt idx="76123">
                  <c:v>76123</c:v>
                </c:pt>
                <c:pt idx="76124">
                  <c:v>76124</c:v>
                </c:pt>
                <c:pt idx="76125">
                  <c:v>76125</c:v>
                </c:pt>
                <c:pt idx="76126">
                  <c:v>76126</c:v>
                </c:pt>
                <c:pt idx="76127">
                  <c:v>76127</c:v>
                </c:pt>
                <c:pt idx="76128">
                  <c:v>76128</c:v>
                </c:pt>
                <c:pt idx="76129">
                  <c:v>76129</c:v>
                </c:pt>
                <c:pt idx="76130">
                  <c:v>76130</c:v>
                </c:pt>
                <c:pt idx="76131">
                  <c:v>76131</c:v>
                </c:pt>
                <c:pt idx="76132">
                  <c:v>76132</c:v>
                </c:pt>
                <c:pt idx="76133">
                  <c:v>76133</c:v>
                </c:pt>
                <c:pt idx="76134">
                  <c:v>76134</c:v>
                </c:pt>
                <c:pt idx="76135">
                  <c:v>76135</c:v>
                </c:pt>
                <c:pt idx="76136">
                  <c:v>76136</c:v>
                </c:pt>
                <c:pt idx="76137">
                  <c:v>76137</c:v>
                </c:pt>
                <c:pt idx="76138">
                  <c:v>76138</c:v>
                </c:pt>
                <c:pt idx="76139">
                  <c:v>76139</c:v>
                </c:pt>
                <c:pt idx="76140">
                  <c:v>76140</c:v>
                </c:pt>
                <c:pt idx="76141">
                  <c:v>76141</c:v>
                </c:pt>
                <c:pt idx="76142">
                  <c:v>76142</c:v>
                </c:pt>
                <c:pt idx="76143">
                  <c:v>76143</c:v>
                </c:pt>
                <c:pt idx="76144">
                  <c:v>76144</c:v>
                </c:pt>
                <c:pt idx="76145">
                  <c:v>76145</c:v>
                </c:pt>
                <c:pt idx="76146">
                  <c:v>76146</c:v>
                </c:pt>
                <c:pt idx="76147">
                  <c:v>76147</c:v>
                </c:pt>
                <c:pt idx="76148">
                  <c:v>76148</c:v>
                </c:pt>
                <c:pt idx="76149">
                  <c:v>76149</c:v>
                </c:pt>
                <c:pt idx="76150">
                  <c:v>76150</c:v>
                </c:pt>
                <c:pt idx="76151">
                  <c:v>76151</c:v>
                </c:pt>
                <c:pt idx="76152">
                  <c:v>76152</c:v>
                </c:pt>
                <c:pt idx="76153">
                  <c:v>76153</c:v>
                </c:pt>
                <c:pt idx="76154">
                  <c:v>76154</c:v>
                </c:pt>
                <c:pt idx="76155">
                  <c:v>76155</c:v>
                </c:pt>
                <c:pt idx="76156">
                  <c:v>76156</c:v>
                </c:pt>
                <c:pt idx="76157">
                  <c:v>76157</c:v>
                </c:pt>
                <c:pt idx="76158">
                  <c:v>76158</c:v>
                </c:pt>
                <c:pt idx="76159">
                  <c:v>76159</c:v>
                </c:pt>
                <c:pt idx="76160">
                  <c:v>76160</c:v>
                </c:pt>
                <c:pt idx="76161">
                  <c:v>76161</c:v>
                </c:pt>
                <c:pt idx="76162">
                  <c:v>76162</c:v>
                </c:pt>
                <c:pt idx="76163">
                  <c:v>76163</c:v>
                </c:pt>
                <c:pt idx="76164">
                  <c:v>76164</c:v>
                </c:pt>
                <c:pt idx="76165">
                  <c:v>76165</c:v>
                </c:pt>
                <c:pt idx="76166">
                  <c:v>76166</c:v>
                </c:pt>
                <c:pt idx="76167">
                  <c:v>76167</c:v>
                </c:pt>
                <c:pt idx="76168">
                  <c:v>76168</c:v>
                </c:pt>
                <c:pt idx="76169">
                  <c:v>76169</c:v>
                </c:pt>
                <c:pt idx="76170">
                  <c:v>76170</c:v>
                </c:pt>
                <c:pt idx="76171">
                  <c:v>76171</c:v>
                </c:pt>
                <c:pt idx="76172">
                  <c:v>76172</c:v>
                </c:pt>
                <c:pt idx="76173">
                  <c:v>76173</c:v>
                </c:pt>
                <c:pt idx="76174">
                  <c:v>76174</c:v>
                </c:pt>
                <c:pt idx="76175">
                  <c:v>76175</c:v>
                </c:pt>
                <c:pt idx="76176">
                  <c:v>76176</c:v>
                </c:pt>
                <c:pt idx="76177">
                  <c:v>76177</c:v>
                </c:pt>
                <c:pt idx="76178">
                  <c:v>76178</c:v>
                </c:pt>
                <c:pt idx="76179">
                  <c:v>76179</c:v>
                </c:pt>
                <c:pt idx="76180">
                  <c:v>76180</c:v>
                </c:pt>
                <c:pt idx="76181">
                  <c:v>76181</c:v>
                </c:pt>
                <c:pt idx="76182">
                  <c:v>76182</c:v>
                </c:pt>
                <c:pt idx="76183">
                  <c:v>76183</c:v>
                </c:pt>
                <c:pt idx="76184">
                  <c:v>76184</c:v>
                </c:pt>
                <c:pt idx="76185">
                  <c:v>76185</c:v>
                </c:pt>
                <c:pt idx="76186">
                  <c:v>76186</c:v>
                </c:pt>
                <c:pt idx="76187">
                  <c:v>76187</c:v>
                </c:pt>
                <c:pt idx="76188">
                  <c:v>76188</c:v>
                </c:pt>
                <c:pt idx="76189">
                  <c:v>76189</c:v>
                </c:pt>
                <c:pt idx="76190">
                  <c:v>76190</c:v>
                </c:pt>
                <c:pt idx="76191">
                  <c:v>76191</c:v>
                </c:pt>
                <c:pt idx="76192">
                  <c:v>76192</c:v>
                </c:pt>
                <c:pt idx="76193">
                  <c:v>76193</c:v>
                </c:pt>
                <c:pt idx="76194">
                  <c:v>76194</c:v>
                </c:pt>
                <c:pt idx="76195">
                  <c:v>76195</c:v>
                </c:pt>
                <c:pt idx="76196">
                  <c:v>76196</c:v>
                </c:pt>
                <c:pt idx="76197">
                  <c:v>76197</c:v>
                </c:pt>
                <c:pt idx="76198">
                  <c:v>76198</c:v>
                </c:pt>
                <c:pt idx="76199">
                  <c:v>76199</c:v>
                </c:pt>
                <c:pt idx="76200">
                  <c:v>76200</c:v>
                </c:pt>
                <c:pt idx="76201">
                  <c:v>76201</c:v>
                </c:pt>
                <c:pt idx="76202">
                  <c:v>76202</c:v>
                </c:pt>
                <c:pt idx="76203">
                  <c:v>76203</c:v>
                </c:pt>
                <c:pt idx="76204">
                  <c:v>76204</c:v>
                </c:pt>
                <c:pt idx="76205">
                  <c:v>76205</c:v>
                </c:pt>
                <c:pt idx="76206">
                  <c:v>76206</c:v>
                </c:pt>
                <c:pt idx="76207">
                  <c:v>76207</c:v>
                </c:pt>
                <c:pt idx="76208">
                  <c:v>76208</c:v>
                </c:pt>
                <c:pt idx="76209">
                  <c:v>76209</c:v>
                </c:pt>
                <c:pt idx="76210">
                  <c:v>76210</c:v>
                </c:pt>
                <c:pt idx="76211">
                  <c:v>76211</c:v>
                </c:pt>
                <c:pt idx="76212">
                  <c:v>76212</c:v>
                </c:pt>
                <c:pt idx="76213">
                  <c:v>76213</c:v>
                </c:pt>
                <c:pt idx="76214">
                  <c:v>76214</c:v>
                </c:pt>
                <c:pt idx="76215">
                  <c:v>76215</c:v>
                </c:pt>
                <c:pt idx="76216">
                  <c:v>76216</c:v>
                </c:pt>
                <c:pt idx="76217">
                  <c:v>76217</c:v>
                </c:pt>
                <c:pt idx="76218">
                  <c:v>76218</c:v>
                </c:pt>
                <c:pt idx="76219">
                  <c:v>76219</c:v>
                </c:pt>
                <c:pt idx="76220">
                  <c:v>76220</c:v>
                </c:pt>
                <c:pt idx="76221">
                  <c:v>76221</c:v>
                </c:pt>
                <c:pt idx="76222">
                  <c:v>76222</c:v>
                </c:pt>
                <c:pt idx="76223">
                  <c:v>76223</c:v>
                </c:pt>
                <c:pt idx="76224">
                  <c:v>76224</c:v>
                </c:pt>
                <c:pt idx="76225">
                  <c:v>76225</c:v>
                </c:pt>
                <c:pt idx="76226">
                  <c:v>76226</c:v>
                </c:pt>
                <c:pt idx="76227">
                  <c:v>76227</c:v>
                </c:pt>
                <c:pt idx="76228">
                  <c:v>76228</c:v>
                </c:pt>
                <c:pt idx="76229">
                  <c:v>76229</c:v>
                </c:pt>
                <c:pt idx="76230">
                  <c:v>76230</c:v>
                </c:pt>
                <c:pt idx="76231">
                  <c:v>76231</c:v>
                </c:pt>
                <c:pt idx="76232">
                  <c:v>76232</c:v>
                </c:pt>
                <c:pt idx="76233">
                  <c:v>76233</c:v>
                </c:pt>
                <c:pt idx="76234">
                  <c:v>76234</c:v>
                </c:pt>
                <c:pt idx="76235">
                  <c:v>76235</c:v>
                </c:pt>
                <c:pt idx="76236">
                  <c:v>76236</c:v>
                </c:pt>
                <c:pt idx="76237">
                  <c:v>76237</c:v>
                </c:pt>
                <c:pt idx="76238">
                  <c:v>76238</c:v>
                </c:pt>
                <c:pt idx="76239">
                  <c:v>76239</c:v>
                </c:pt>
                <c:pt idx="76240">
                  <c:v>76240</c:v>
                </c:pt>
                <c:pt idx="76241">
                  <c:v>76241</c:v>
                </c:pt>
                <c:pt idx="76242">
                  <c:v>76242</c:v>
                </c:pt>
                <c:pt idx="76243">
                  <c:v>76243</c:v>
                </c:pt>
                <c:pt idx="76244">
                  <c:v>76244</c:v>
                </c:pt>
                <c:pt idx="76245">
                  <c:v>76245</c:v>
                </c:pt>
                <c:pt idx="76246">
                  <c:v>76246</c:v>
                </c:pt>
                <c:pt idx="76247">
                  <c:v>76247</c:v>
                </c:pt>
                <c:pt idx="76248">
                  <c:v>76248</c:v>
                </c:pt>
                <c:pt idx="76249">
                  <c:v>76249</c:v>
                </c:pt>
                <c:pt idx="76250">
                  <c:v>76250</c:v>
                </c:pt>
                <c:pt idx="76251">
                  <c:v>76251</c:v>
                </c:pt>
                <c:pt idx="76252">
                  <c:v>76252</c:v>
                </c:pt>
                <c:pt idx="76253">
                  <c:v>76253</c:v>
                </c:pt>
                <c:pt idx="76254">
                  <c:v>76254</c:v>
                </c:pt>
                <c:pt idx="76255">
                  <c:v>76255</c:v>
                </c:pt>
                <c:pt idx="76256">
                  <c:v>76256</c:v>
                </c:pt>
                <c:pt idx="76257">
                  <c:v>76257</c:v>
                </c:pt>
                <c:pt idx="76258">
                  <c:v>76258</c:v>
                </c:pt>
                <c:pt idx="76259">
                  <c:v>76259</c:v>
                </c:pt>
                <c:pt idx="76260">
                  <c:v>76260</c:v>
                </c:pt>
                <c:pt idx="76261">
                  <c:v>76261</c:v>
                </c:pt>
                <c:pt idx="76262">
                  <c:v>76262</c:v>
                </c:pt>
                <c:pt idx="76263">
                  <c:v>76263</c:v>
                </c:pt>
                <c:pt idx="76264">
                  <c:v>76264</c:v>
                </c:pt>
                <c:pt idx="76265">
                  <c:v>76265</c:v>
                </c:pt>
                <c:pt idx="76266">
                  <c:v>76266</c:v>
                </c:pt>
                <c:pt idx="76267">
                  <c:v>76267</c:v>
                </c:pt>
                <c:pt idx="76268">
                  <c:v>76268</c:v>
                </c:pt>
                <c:pt idx="76269">
                  <c:v>76269</c:v>
                </c:pt>
                <c:pt idx="76270">
                  <c:v>76270</c:v>
                </c:pt>
                <c:pt idx="76271">
                  <c:v>76271</c:v>
                </c:pt>
                <c:pt idx="76272">
                  <c:v>76272</c:v>
                </c:pt>
                <c:pt idx="76273">
                  <c:v>76273</c:v>
                </c:pt>
                <c:pt idx="76274">
                  <c:v>76274</c:v>
                </c:pt>
                <c:pt idx="76275">
                  <c:v>76275</c:v>
                </c:pt>
                <c:pt idx="76276">
                  <c:v>76276</c:v>
                </c:pt>
                <c:pt idx="76277">
                  <c:v>76277</c:v>
                </c:pt>
                <c:pt idx="76278">
                  <c:v>76278</c:v>
                </c:pt>
                <c:pt idx="76279">
                  <c:v>76279</c:v>
                </c:pt>
                <c:pt idx="76280">
                  <c:v>76280</c:v>
                </c:pt>
                <c:pt idx="76281">
                  <c:v>76281</c:v>
                </c:pt>
                <c:pt idx="76282">
                  <c:v>76282</c:v>
                </c:pt>
                <c:pt idx="76283">
                  <c:v>76283</c:v>
                </c:pt>
                <c:pt idx="76284">
                  <c:v>76284</c:v>
                </c:pt>
                <c:pt idx="76285">
                  <c:v>76285</c:v>
                </c:pt>
                <c:pt idx="76286">
                  <c:v>76286</c:v>
                </c:pt>
                <c:pt idx="76287">
                  <c:v>76287</c:v>
                </c:pt>
                <c:pt idx="76288">
                  <c:v>76288</c:v>
                </c:pt>
                <c:pt idx="76289">
                  <c:v>76289</c:v>
                </c:pt>
                <c:pt idx="76290">
                  <c:v>76290</c:v>
                </c:pt>
                <c:pt idx="76291">
                  <c:v>76291</c:v>
                </c:pt>
                <c:pt idx="76292">
                  <c:v>76292</c:v>
                </c:pt>
                <c:pt idx="76293">
                  <c:v>76293</c:v>
                </c:pt>
                <c:pt idx="76294">
                  <c:v>76294</c:v>
                </c:pt>
                <c:pt idx="76295">
                  <c:v>76295</c:v>
                </c:pt>
                <c:pt idx="76296">
                  <c:v>76296</c:v>
                </c:pt>
                <c:pt idx="76297">
                  <c:v>76297</c:v>
                </c:pt>
                <c:pt idx="76298">
                  <c:v>76298</c:v>
                </c:pt>
                <c:pt idx="76299">
                  <c:v>76299</c:v>
                </c:pt>
                <c:pt idx="76300">
                  <c:v>76300</c:v>
                </c:pt>
                <c:pt idx="76301">
                  <c:v>76301</c:v>
                </c:pt>
                <c:pt idx="76302">
                  <c:v>76302</c:v>
                </c:pt>
                <c:pt idx="76303">
                  <c:v>76303</c:v>
                </c:pt>
                <c:pt idx="76304">
                  <c:v>76304</c:v>
                </c:pt>
                <c:pt idx="76305">
                  <c:v>76305</c:v>
                </c:pt>
                <c:pt idx="76306">
                  <c:v>76306</c:v>
                </c:pt>
                <c:pt idx="76307">
                  <c:v>76307</c:v>
                </c:pt>
                <c:pt idx="76308">
                  <c:v>76308</c:v>
                </c:pt>
                <c:pt idx="76309">
                  <c:v>76309</c:v>
                </c:pt>
                <c:pt idx="76310">
                  <c:v>76310</c:v>
                </c:pt>
                <c:pt idx="76311">
                  <c:v>76311</c:v>
                </c:pt>
                <c:pt idx="76312">
                  <c:v>76312</c:v>
                </c:pt>
                <c:pt idx="76313">
                  <c:v>76313</c:v>
                </c:pt>
                <c:pt idx="76314">
                  <c:v>76314</c:v>
                </c:pt>
                <c:pt idx="76315">
                  <c:v>76315</c:v>
                </c:pt>
                <c:pt idx="76316">
                  <c:v>76316</c:v>
                </c:pt>
                <c:pt idx="76317">
                  <c:v>76317</c:v>
                </c:pt>
                <c:pt idx="76318">
                  <c:v>76318</c:v>
                </c:pt>
                <c:pt idx="76319">
                  <c:v>76319</c:v>
                </c:pt>
                <c:pt idx="76320">
                  <c:v>76320</c:v>
                </c:pt>
                <c:pt idx="76321">
                  <c:v>76321</c:v>
                </c:pt>
                <c:pt idx="76322">
                  <c:v>76322</c:v>
                </c:pt>
                <c:pt idx="76323">
                  <c:v>76323</c:v>
                </c:pt>
                <c:pt idx="76324">
                  <c:v>76324</c:v>
                </c:pt>
                <c:pt idx="76325">
                  <c:v>76325</c:v>
                </c:pt>
                <c:pt idx="76326">
                  <c:v>76326</c:v>
                </c:pt>
                <c:pt idx="76327">
                  <c:v>76327</c:v>
                </c:pt>
                <c:pt idx="76328">
                  <c:v>76328</c:v>
                </c:pt>
                <c:pt idx="76329">
                  <c:v>76329</c:v>
                </c:pt>
                <c:pt idx="76330">
                  <c:v>76330</c:v>
                </c:pt>
                <c:pt idx="76331">
                  <c:v>76331</c:v>
                </c:pt>
                <c:pt idx="76332">
                  <c:v>76332</c:v>
                </c:pt>
                <c:pt idx="76333">
                  <c:v>76333</c:v>
                </c:pt>
                <c:pt idx="76334">
                  <c:v>76334</c:v>
                </c:pt>
                <c:pt idx="76335">
                  <c:v>76335</c:v>
                </c:pt>
                <c:pt idx="76336">
                  <c:v>76336</c:v>
                </c:pt>
                <c:pt idx="76337">
                  <c:v>76337</c:v>
                </c:pt>
                <c:pt idx="76338">
                  <c:v>76338</c:v>
                </c:pt>
                <c:pt idx="76339">
                  <c:v>76339</c:v>
                </c:pt>
                <c:pt idx="76340">
                  <c:v>76340</c:v>
                </c:pt>
                <c:pt idx="76341">
                  <c:v>76341</c:v>
                </c:pt>
                <c:pt idx="76342">
                  <c:v>76342</c:v>
                </c:pt>
                <c:pt idx="76343">
                  <c:v>76343</c:v>
                </c:pt>
                <c:pt idx="76344">
                  <c:v>76344</c:v>
                </c:pt>
                <c:pt idx="76345">
                  <c:v>76345</c:v>
                </c:pt>
                <c:pt idx="76346">
                  <c:v>76346</c:v>
                </c:pt>
                <c:pt idx="76347">
                  <c:v>76347</c:v>
                </c:pt>
                <c:pt idx="76348">
                  <c:v>76348</c:v>
                </c:pt>
                <c:pt idx="76349">
                  <c:v>76349</c:v>
                </c:pt>
                <c:pt idx="76350">
                  <c:v>76350</c:v>
                </c:pt>
                <c:pt idx="76351">
                  <c:v>76351</c:v>
                </c:pt>
                <c:pt idx="76352">
                  <c:v>76352</c:v>
                </c:pt>
                <c:pt idx="76353">
                  <c:v>76353</c:v>
                </c:pt>
                <c:pt idx="76354">
                  <c:v>76354</c:v>
                </c:pt>
                <c:pt idx="76355">
                  <c:v>76355</c:v>
                </c:pt>
                <c:pt idx="76356">
                  <c:v>76356</c:v>
                </c:pt>
                <c:pt idx="76357">
                  <c:v>76357</c:v>
                </c:pt>
                <c:pt idx="76358">
                  <c:v>76358</c:v>
                </c:pt>
                <c:pt idx="76359">
                  <c:v>76359</c:v>
                </c:pt>
                <c:pt idx="76360">
                  <c:v>76360</c:v>
                </c:pt>
                <c:pt idx="76361">
                  <c:v>76361</c:v>
                </c:pt>
                <c:pt idx="76362">
                  <c:v>76362</c:v>
                </c:pt>
                <c:pt idx="76363">
                  <c:v>76363</c:v>
                </c:pt>
                <c:pt idx="76364">
                  <c:v>76364</c:v>
                </c:pt>
                <c:pt idx="76365">
                  <c:v>76365</c:v>
                </c:pt>
                <c:pt idx="76366">
                  <c:v>76366</c:v>
                </c:pt>
                <c:pt idx="76367">
                  <c:v>76367</c:v>
                </c:pt>
                <c:pt idx="76368">
                  <c:v>76368</c:v>
                </c:pt>
                <c:pt idx="76369">
                  <c:v>76369</c:v>
                </c:pt>
                <c:pt idx="76370">
                  <c:v>76370</c:v>
                </c:pt>
                <c:pt idx="76371">
                  <c:v>76371</c:v>
                </c:pt>
                <c:pt idx="76372">
                  <c:v>76372</c:v>
                </c:pt>
                <c:pt idx="76373">
                  <c:v>76373</c:v>
                </c:pt>
                <c:pt idx="76374">
                  <c:v>76374</c:v>
                </c:pt>
                <c:pt idx="76375">
                  <c:v>76375</c:v>
                </c:pt>
                <c:pt idx="76376">
                  <c:v>76376</c:v>
                </c:pt>
                <c:pt idx="76377">
                  <c:v>76377</c:v>
                </c:pt>
                <c:pt idx="76378">
                  <c:v>76378</c:v>
                </c:pt>
                <c:pt idx="76379">
                  <c:v>76379</c:v>
                </c:pt>
                <c:pt idx="76380">
                  <c:v>76380</c:v>
                </c:pt>
                <c:pt idx="76381">
                  <c:v>76381</c:v>
                </c:pt>
                <c:pt idx="76382">
                  <c:v>76382</c:v>
                </c:pt>
                <c:pt idx="76383">
                  <c:v>76383</c:v>
                </c:pt>
                <c:pt idx="76384">
                  <c:v>76384</c:v>
                </c:pt>
                <c:pt idx="76385">
                  <c:v>76385</c:v>
                </c:pt>
                <c:pt idx="76386">
                  <c:v>76386</c:v>
                </c:pt>
                <c:pt idx="76387">
                  <c:v>76387</c:v>
                </c:pt>
                <c:pt idx="76388">
                  <c:v>76388</c:v>
                </c:pt>
                <c:pt idx="76389">
                  <c:v>76389</c:v>
                </c:pt>
                <c:pt idx="76390">
                  <c:v>76390</c:v>
                </c:pt>
                <c:pt idx="76391">
                  <c:v>76391</c:v>
                </c:pt>
                <c:pt idx="76392">
                  <c:v>76392</c:v>
                </c:pt>
                <c:pt idx="76393">
                  <c:v>76393</c:v>
                </c:pt>
                <c:pt idx="76394">
                  <c:v>76394</c:v>
                </c:pt>
                <c:pt idx="76395">
                  <c:v>76395</c:v>
                </c:pt>
                <c:pt idx="76396">
                  <c:v>76396</c:v>
                </c:pt>
                <c:pt idx="76397">
                  <c:v>76397</c:v>
                </c:pt>
                <c:pt idx="76398">
                  <c:v>76398</c:v>
                </c:pt>
                <c:pt idx="76399">
                  <c:v>76399</c:v>
                </c:pt>
                <c:pt idx="76400">
                  <c:v>76400</c:v>
                </c:pt>
                <c:pt idx="76401">
                  <c:v>76401</c:v>
                </c:pt>
                <c:pt idx="76402">
                  <c:v>76402</c:v>
                </c:pt>
                <c:pt idx="76403">
                  <c:v>76403</c:v>
                </c:pt>
                <c:pt idx="76404">
                  <c:v>76404</c:v>
                </c:pt>
                <c:pt idx="76405">
                  <c:v>76405</c:v>
                </c:pt>
                <c:pt idx="76406">
                  <c:v>76406</c:v>
                </c:pt>
                <c:pt idx="76407">
                  <c:v>76407</c:v>
                </c:pt>
                <c:pt idx="76408">
                  <c:v>76408</c:v>
                </c:pt>
                <c:pt idx="76409">
                  <c:v>76409</c:v>
                </c:pt>
                <c:pt idx="76410">
                  <c:v>76410</c:v>
                </c:pt>
                <c:pt idx="76411">
                  <c:v>76411</c:v>
                </c:pt>
                <c:pt idx="76412">
                  <c:v>76412</c:v>
                </c:pt>
                <c:pt idx="76413">
                  <c:v>76413</c:v>
                </c:pt>
                <c:pt idx="76414">
                  <c:v>76414</c:v>
                </c:pt>
                <c:pt idx="76415">
                  <c:v>76415</c:v>
                </c:pt>
                <c:pt idx="76416">
                  <c:v>76416</c:v>
                </c:pt>
                <c:pt idx="76417">
                  <c:v>76417</c:v>
                </c:pt>
                <c:pt idx="76418">
                  <c:v>76418</c:v>
                </c:pt>
                <c:pt idx="76419">
                  <c:v>76419</c:v>
                </c:pt>
                <c:pt idx="76420">
                  <c:v>76420</c:v>
                </c:pt>
                <c:pt idx="76421">
                  <c:v>76421</c:v>
                </c:pt>
                <c:pt idx="76422">
                  <c:v>76422</c:v>
                </c:pt>
                <c:pt idx="76423">
                  <c:v>76423</c:v>
                </c:pt>
                <c:pt idx="76424">
                  <c:v>76424</c:v>
                </c:pt>
                <c:pt idx="76425">
                  <c:v>76425</c:v>
                </c:pt>
                <c:pt idx="76426">
                  <c:v>76426</c:v>
                </c:pt>
                <c:pt idx="76427">
                  <c:v>76427</c:v>
                </c:pt>
                <c:pt idx="76428">
                  <c:v>76428</c:v>
                </c:pt>
                <c:pt idx="76429">
                  <c:v>76429</c:v>
                </c:pt>
                <c:pt idx="76430">
                  <c:v>76430</c:v>
                </c:pt>
                <c:pt idx="76431">
                  <c:v>76431</c:v>
                </c:pt>
                <c:pt idx="76432">
                  <c:v>76432</c:v>
                </c:pt>
                <c:pt idx="76433">
                  <c:v>76433</c:v>
                </c:pt>
                <c:pt idx="76434">
                  <c:v>76434</c:v>
                </c:pt>
                <c:pt idx="76435">
                  <c:v>76435</c:v>
                </c:pt>
                <c:pt idx="76436">
                  <c:v>76436</c:v>
                </c:pt>
                <c:pt idx="76437">
                  <c:v>76437</c:v>
                </c:pt>
                <c:pt idx="76438">
                  <c:v>76438</c:v>
                </c:pt>
                <c:pt idx="76439">
                  <c:v>76439</c:v>
                </c:pt>
                <c:pt idx="76440">
                  <c:v>76440</c:v>
                </c:pt>
                <c:pt idx="76441">
                  <c:v>76441</c:v>
                </c:pt>
                <c:pt idx="76442">
                  <c:v>76442</c:v>
                </c:pt>
                <c:pt idx="76443">
                  <c:v>76443</c:v>
                </c:pt>
                <c:pt idx="76444">
                  <c:v>76444</c:v>
                </c:pt>
                <c:pt idx="76445">
                  <c:v>76445</c:v>
                </c:pt>
                <c:pt idx="76446">
                  <c:v>76446</c:v>
                </c:pt>
                <c:pt idx="76447">
                  <c:v>76447</c:v>
                </c:pt>
                <c:pt idx="76448">
                  <c:v>76448</c:v>
                </c:pt>
                <c:pt idx="76449">
                  <c:v>76449</c:v>
                </c:pt>
                <c:pt idx="76450">
                  <c:v>76450</c:v>
                </c:pt>
                <c:pt idx="76451">
                  <c:v>76451</c:v>
                </c:pt>
                <c:pt idx="76452">
                  <c:v>76452</c:v>
                </c:pt>
                <c:pt idx="76453">
                  <c:v>76453</c:v>
                </c:pt>
                <c:pt idx="76454">
                  <c:v>76454</c:v>
                </c:pt>
                <c:pt idx="76455">
                  <c:v>76455</c:v>
                </c:pt>
                <c:pt idx="76456">
                  <c:v>76456</c:v>
                </c:pt>
                <c:pt idx="76457">
                  <c:v>76457</c:v>
                </c:pt>
                <c:pt idx="76458">
                  <c:v>76458</c:v>
                </c:pt>
                <c:pt idx="76459">
                  <c:v>76459</c:v>
                </c:pt>
                <c:pt idx="76460">
                  <c:v>76460</c:v>
                </c:pt>
                <c:pt idx="76461">
                  <c:v>76461</c:v>
                </c:pt>
                <c:pt idx="76462">
                  <c:v>76462</c:v>
                </c:pt>
                <c:pt idx="76463">
                  <c:v>76463</c:v>
                </c:pt>
                <c:pt idx="76464">
                  <c:v>76464</c:v>
                </c:pt>
                <c:pt idx="76465">
                  <c:v>76465</c:v>
                </c:pt>
                <c:pt idx="76466">
                  <c:v>76466</c:v>
                </c:pt>
                <c:pt idx="76467">
                  <c:v>76467</c:v>
                </c:pt>
                <c:pt idx="76468">
                  <c:v>76468</c:v>
                </c:pt>
                <c:pt idx="76469">
                  <c:v>76469</c:v>
                </c:pt>
                <c:pt idx="76470">
                  <c:v>76470</c:v>
                </c:pt>
                <c:pt idx="76471">
                  <c:v>76471</c:v>
                </c:pt>
                <c:pt idx="76472">
                  <c:v>76472</c:v>
                </c:pt>
                <c:pt idx="76473">
                  <c:v>76473</c:v>
                </c:pt>
                <c:pt idx="76474">
                  <c:v>76474</c:v>
                </c:pt>
                <c:pt idx="76475">
                  <c:v>76475</c:v>
                </c:pt>
                <c:pt idx="76476">
                  <c:v>76476</c:v>
                </c:pt>
                <c:pt idx="76477">
                  <c:v>76477</c:v>
                </c:pt>
                <c:pt idx="76478">
                  <c:v>76478</c:v>
                </c:pt>
                <c:pt idx="76479">
                  <c:v>76479</c:v>
                </c:pt>
                <c:pt idx="76480">
                  <c:v>76480</c:v>
                </c:pt>
                <c:pt idx="76481">
                  <c:v>76481</c:v>
                </c:pt>
                <c:pt idx="76482">
                  <c:v>76482</c:v>
                </c:pt>
                <c:pt idx="76483">
                  <c:v>76483</c:v>
                </c:pt>
                <c:pt idx="76484">
                  <c:v>76484</c:v>
                </c:pt>
                <c:pt idx="76485">
                  <c:v>76485</c:v>
                </c:pt>
                <c:pt idx="76486">
                  <c:v>76486</c:v>
                </c:pt>
                <c:pt idx="76487">
                  <c:v>76487</c:v>
                </c:pt>
                <c:pt idx="76488">
                  <c:v>76488</c:v>
                </c:pt>
                <c:pt idx="76489">
                  <c:v>76489</c:v>
                </c:pt>
                <c:pt idx="76490">
                  <c:v>76490</c:v>
                </c:pt>
                <c:pt idx="76491">
                  <c:v>76491</c:v>
                </c:pt>
                <c:pt idx="76492">
                  <c:v>76492</c:v>
                </c:pt>
                <c:pt idx="76493">
                  <c:v>76493</c:v>
                </c:pt>
                <c:pt idx="76494">
                  <c:v>76494</c:v>
                </c:pt>
                <c:pt idx="76495">
                  <c:v>76495</c:v>
                </c:pt>
                <c:pt idx="76496">
                  <c:v>76496</c:v>
                </c:pt>
                <c:pt idx="76497">
                  <c:v>76497</c:v>
                </c:pt>
                <c:pt idx="76498">
                  <c:v>76498</c:v>
                </c:pt>
                <c:pt idx="76499">
                  <c:v>76499</c:v>
                </c:pt>
                <c:pt idx="76500">
                  <c:v>76500</c:v>
                </c:pt>
                <c:pt idx="76501">
                  <c:v>76501</c:v>
                </c:pt>
                <c:pt idx="76502">
                  <c:v>76502</c:v>
                </c:pt>
                <c:pt idx="76503">
                  <c:v>76503</c:v>
                </c:pt>
                <c:pt idx="76504">
                  <c:v>76504</c:v>
                </c:pt>
                <c:pt idx="76505">
                  <c:v>76505</c:v>
                </c:pt>
                <c:pt idx="76506">
                  <c:v>76506</c:v>
                </c:pt>
                <c:pt idx="76507">
                  <c:v>76507</c:v>
                </c:pt>
                <c:pt idx="76508">
                  <c:v>76508</c:v>
                </c:pt>
                <c:pt idx="76509">
                  <c:v>76509</c:v>
                </c:pt>
                <c:pt idx="76510">
                  <c:v>76510</c:v>
                </c:pt>
                <c:pt idx="76511">
                  <c:v>76511</c:v>
                </c:pt>
                <c:pt idx="76512">
                  <c:v>76512</c:v>
                </c:pt>
                <c:pt idx="76513">
                  <c:v>76513</c:v>
                </c:pt>
                <c:pt idx="76514">
                  <c:v>76514</c:v>
                </c:pt>
                <c:pt idx="76515">
                  <c:v>76515</c:v>
                </c:pt>
                <c:pt idx="76516">
                  <c:v>76516</c:v>
                </c:pt>
                <c:pt idx="76517">
                  <c:v>76517</c:v>
                </c:pt>
                <c:pt idx="76518">
                  <c:v>76518</c:v>
                </c:pt>
                <c:pt idx="76519">
                  <c:v>76519</c:v>
                </c:pt>
                <c:pt idx="76520">
                  <c:v>76520</c:v>
                </c:pt>
                <c:pt idx="76521">
                  <c:v>76521</c:v>
                </c:pt>
                <c:pt idx="76522">
                  <c:v>76522</c:v>
                </c:pt>
                <c:pt idx="76523">
                  <c:v>76523</c:v>
                </c:pt>
                <c:pt idx="76524">
                  <c:v>76524</c:v>
                </c:pt>
                <c:pt idx="76525">
                  <c:v>76525</c:v>
                </c:pt>
                <c:pt idx="76526">
                  <c:v>76526</c:v>
                </c:pt>
                <c:pt idx="76527">
                  <c:v>76527</c:v>
                </c:pt>
                <c:pt idx="76528">
                  <c:v>76528</c:v>
                </c:pt>
                <c:pt idx="76529">
                  <c:v>76529</c:v>
                </c:pt>
                <c:pt idx="76530">
                  <c:v>76530</c:v>
                </c:pt>
                <c:pt idx="76531">
                  <c:v>76531</c:v>
                </c:pt>
                <c:pt idx="76532">
                  <c:v>76532</c:v>
                </c:pt>
                <c:pt idx="76533">
                  <c:v>76533</c:v>
                </c:pt>
                <c:pt idx="76534">
                  <c:v>76534</c:v>
                </c:pt>
                <c:pt idx="76535">
                  <c:v>76535</c:v>
                </c:pt>
                <c:pt idx="76536">
                  <c:v>76536</c:v>
                </c:pt>
                <c:pt idx="76537">
                  <c:v>76537</c:v>
                </c:pt>
                <c:pt idx="76538">
                  <c:v>76538</c:v>
                </c:pt>
                <c:pt idx="76539">
                  <c:v>76539</c:v>
                </c:pt>
                <c:pt idx="76540">
                  <c:v>76540</c:v>
                </c:pt>
                <c:pt idx="76541">
                  <c:v>76541</c:v>
                </c:pt>
                <c:pt idx="76542">
                  <c:v>76542</c:v>
                </c:pt>
                <c:pt idx="76543">
                  <c:v>76543</c:v>
                </c:pt>
                <c:pt idx="76544">
                  <c:v>76544</c:v>
                </c:pt>
                <c:pt idx="76545">
                  <c:v>76545</c:v>
                </c:pt>
                <c:pt idx="76546">
                  <c:v>76546</c:v>
                </c:pt>
                <c:pt idx="76547">
                  <c:v>76547</c:v>
                </c:pt>
                <c:pt idx="76548">
                  <c:v>76548</c:v>
                </c:pt>
                <c:pt idx="76549">
                  <c:v>76549</c:v>
                </c:pt>
                <c:pt idx="76550">
                  <c:v>76550</c:v>
                </c:pt>
                <c:pt idx="76551">
                  <c:v>76551</c:v>
                </c:pt>
                <c:pt idx="76552">
                  <c:v>76552</c:v>
                </c:pt>
                <c:pt idx="76553">
                  <c:v>76553</c:v>
                </c:pt>
                <c:pt idx="76554">
                  <c:v>76554</c:v>
                </c:pt>
                <c:pt idx="76555">
                  <c:v>76555</c:v>
                </c:pt>
                <c:pt idx="76556">
                  <c:v>76556</c:v>
                </c:pt>
                <c:pt idx="76557">
                  <c:v>76557</c:v>
                </c:pt>
                <c:pt idx="76558">
                  <c:v>76558</c:v>
                </c:pt>
                <c:pt idx="76559">
                  <c:v>76559</c:v>
                </c:pt>
                <c:pt idx="76560">
                  <c:v>76560</c:v>
                </c:pt>
                <c:pt idx="76561">
                  <c:v>76561</c:v>
                </c:pt>
                <c:pt idx="76562">
                  <c:v>76562</c:v>
                </c:pt>
                <c:pt idx="76563">
                  <c:v>76563</c:v>
                </c:pt>
                <c:pt idx="76564">
                  <c:v>76564</c:v>
                </c:pt>
                <c:pt idx="76565">
                  <c:v>76565</c:v>
                </c:pt>
                <c:pt idx="76566">
                  <c:v>76566</c:v>
                </c:pt>
                <c:pt idx="76567">
                  <c:v>76567</c:v>
                </c:pt>
                <c:pt idx="76568">
                  <c:v>76568</c:v>
                </c:pt>
                <c:pt idx="76569">
                  <c:v>76569</c:v>
                </c:pt>
                <c:pt idx="76570">
                  <c:v>76570</c:v>
                </c:pt>
                <c:pt idx="76571">
                  <c:v>76571</c:v>
                </c:pt>
                <c:pt idx="76572">
                  <c:v>76572</c:v>
                </c:pt>
                <c:pt idx="76573">
                  <c:v>76573</c:v>
                </c:pt>
                <c:pt idx="76574">
                  <c:v>76574</c:v>
                </c:pt>
                <c:pt idx="76575">
                  <c:v>76575</c:v>
                </c:pt>
                <c:pt idx="76576">
                  <c:v>76576</c:v>
                </c:pt>
                <c:pt idx="76577">
                  <c:v>76577</c:v>
                </c:pt>
                <c:pt idx="76578">
                  <c:v>76578</c:v>
                </c:pt>
                <c:pt idx="76579">
                  <c:v>76579</c:v>
                </c:pt>
                <c:pt idx="76580">
                  <c:v>76580</c:v>
                </c:pt>
                <c:pt idx="76581">
                  <c:v>76581</c:v>
                </c:pt>
                <c:pt idx="76582">
                  <c:v>76582</c:v>
                </c:pt>
                <c:pt idx="76583">
                  <c:v>76583</c:v>
                </c:pt>
                <c:pt idx="76584">
                  <c:v>76584</c:v>
                </c:pt>
                <c:pt idx="76585">
                  <c:v>76585</c:v>
                </c:pt>
                <c:pt idx="76586">
                  <c:v>76586</c:v>
                </c:pt>
                <c:pt idx="76587">
                  <c:v>76587</c:v>
                </c:pt>
                <c:pt idx="76588">
                  <c:v>76588</c:v>
                </c:pt>
                <c:pt idx="76589">
                  <c:v>76589</c:v>
                </c:pt>
                <c:pt idx="76590">
                  <c:v>76590</c:v>
                </c:pt>
                <c:pt idx="76591">
                  <c:v>76591</c:v>
                </c:pt>
                <c:pt idx="76592">
                  <c:v>76592</c:v>
                </c:pt>
                <c:pt idx="76593">
                  <c:v>76593</c:v>
                </c:pt>
                <c:pt idx="76594">
                  <c:v>76594</c:v>
                </c:pt>
                <c:pt idx="76595">
                  <c:v>76595</c:v>
                </c:pt>
                <c:pt idx="76596">
                  <c:v>76596</c:v>
                </c:pt>
                <c:pt idx="76597">
                  <c:v>76597</c:v>
                </c:pt>
                <c:pt idx="76598">
                  <c:v>76598</c:v>
                </c:pt>
                <c:pt idx="76599">
                  <c:v>76599</c:v>
                </c:pt>
                <c:pt idx="76600">
                  <c:v>76600</c:v>
                </c:pt>
                <c:pt idx="76601">
                  <c:v>76601</c:v>
                </c:pt>
                <c:pt idx="76602">
                  <c:v>76602</c:v>
                </c:pt>
                <c:pt idx="76603">
                  <c:v>76603</c:v>
                </c:pt>
                <c:pt idx="76604">
                  <c:v>76604</c:v>
                </c:pt>
                <c:pt idx="76605">
                  <c:v>76605</c:v>
                </c:pt>
                <c:pt idx="76606">
                  <c:v>76606</c:v>
                </c:pt>
                <c:pt idx="76607">
                  <c:v>76607</c:v>
                </c:pt>
                <c:pt idx="76608">
                  <c:v>76608</c:v>
                </c:pt>
                <c:pt idx="76609">
                  <c:v>76609</c:v>
                </c:pt>
                <c:pt idx="76610">
                  <c:v>76610</c:v>
                </c:pt>
                <c:pt idx="76611">
                  <c:v>76611</c:v>
                </c:pt>
                <c:pt idx="76612">
                  <c:v>76612</c:v>
                </c:pt>
                <c:pt idx="76613">
                  <c:v>76613</c:v>
                </c:pt>
                <c:pt idx="76614">
                  <c:v>76614</c:v>
                </c:pt>
                <c:pt idx="76615">
                  <c:v>76615</c:v>
                </c:pt>
                <c:pt idx="76616">
                  <c:v>76616</c:v>
                </c:pt>
                <c:pt idx="76617">
                  <c:v>76617</c:v>
                </c:pt>
                <c:pt idx="76618">
                  <c:v>76618</c:v>
                </c:pt>
                <c:pt idx="76619">
                  <c:v>76619</c:v>
                </c:pt>
                <c:pt idx="76620">
                  <c:v>76620</c:v>
                </c:pt>
                <c:pt idx="76621">
                  <c:v>76621</c:v>
                </c:pt>
                <c:pt idx="76622">
                  <c:v>76622</c:v>
                </c:pt>
                <c:pt idx="76623">
                  <c:v>76623</c:v>
                </c:pt>
                <c:pt idx="76624">
                  <c:v>76624</c:v>
                </c:pt>
                <c:pt idx="76625">
                  <c:v>76625</c:v>
                </c:pt>
                <c:pt idx="76626">
                  <c:v>76626</c:v>
                </c:pt>
                <c:pt idx="76627">
                  <c:v>76627</c:v>
                </c:pt>
                <c:pt idx="76628">
                  <c:v>76628</c:v>
                </c:pt>
                <c:pt idx="76629">
                  <c:v>76629</c:v>
                </c:pt>
                <c:pt idx="76630">
                  <c:v>76630</c:v>
                </c:pt>
                <c:pt idx="76631">
                  <c:v>76631</c:v>
                </c:pt>
                <c:pt idx="76632">
                  <c:v>76632</c:v>
                </c:pt>
                <c:pt idx="76633">
                  <c:v>76633</c:v>
                </c:pt>
                <c:pt idx="76634">
                  <c:v>76634</c:v>
                </c:pt>
                <c:pt idx="76635">
                  <c:v>76635</c:v>
                </c:pt>
                <c:pt idx="76636">
                  <c:v>76636</c:v>
                </c:pt>
                <c:pt idx="76637">
                  <c:v>76637</c:v>
                </c:pt>
                <c:pt idx="76638">
                  <c:v>76638</c:v>
                </c:pt>
                <c:pt idx="76639">
                  <c:v>76639</c:v>
                </c:pt>
                <c:pt idx="76640">
                  <c:v>76640</c:v>
                </c:pt>
                <c:pt idx="76641">
                  <c:v>76641</c:v>
                </c:pt>
                <c:pt idx="76642">
                  <c:v>76642</c:v>
                </c:pt>
                <c:pt idx="76643">
                  <c:v>76643</c:v>
                </c:pt>
                <c:pt idx="76644">
                  <c:v>76644</c:v>
                </c:pt>
                <c:pt idx="76645">
                  <c:v>76645</c:v>
                </c:pt>
                <c:pt idx="76646">
                  <c:v>76646</c:v>
                </c:pt>
                <c:pt idx="76647">
                  <c:v>76647</c:v>
                </c:pt>
                <c:pt idx="76648">
                  <c:v>76648</c:v>
                </c:pt>
                <c:pt idx="76649">
                  <c:v>76649</c:v>
                </c:pt>
                <c:pt idx="76650">
                  <c:v>76650</c:v>
                </c:pt>
                <c:pt idx="76651">
                  <c:v>76651</c:v>
                </c:pt>
                <c:pt idx="76652">
                  <c:v>76652</c:v>
                </c:pt>
                <c:pt idx="76653">
                  <c:v>76653</c:v>
                </c:pt>
                <c:pt idx="76654">
                  <c:v>76654</c:v>
                </c:pt>
                <c:pt idx="76655">
                  <c:v>76655</c:v>
                </c:pt>
                <c:pt idx="76656">
                  <c:v>76656</c:v>
                </c:pt>
                <c:pt idx="76657">
                  <c:v>76657</c:v>
                </c:pt>
                <c:pt idx="76658">
                  <c:v>76658</c:v>
                </c:pt>
                <c:pt idx="76659">
                  <c:v>76659</c:v>
                </c:pt>
                <c:pt idx="76660">
                  <c:v>76660</c:v>
                </c:pt>
                <c:pt idx="76661">
                  <c:v>76661</c:v>
                </c:pt>
                <c:pt idx="76662">
                  <c:v>76662</c:v>
                </c:pt>
                <c:pt idx="76663">
                  <c:v>76663</c:v>
                </c:pt>
                <c:pt idx="76664">
                  <c:v>76664</c:v>
                </c:pt>
                <c:pt idx="76665">
                  <c:v>76665</c:v>
                </c:pt>
                <c:pt idx="76666">
                  <c:v>76666</c:v>
                </c:pt>
                <c:pt idx="76667">
                  <c:v>76667</c:v>
                </c:pt>
                <c:pt idx="76668">
                  <c:v>76668</c:v>
                </c:pt>
                <c:pt idx="76669">
                  <c:v>76669</c:v>
                </c:pt>
                <c:pt idx="76670">
                  <c:v>76670</c:v>
                </c:pt>
                <c:pt idx="76671">
                  <c:v>76671</c:v>
                </c:pt>
                <c:pt idx="76672">
                  <c:v>76672</c:v>
                </c:pt>
                <c:pt idx="76673">
                  <c:v>76673</c:v>
                </c:pt>
                <c:pt idx="76674">
                  <c:v>76674</c:v>
                </c:pt>
                <c:pt idx="76675">
                  <c:v>76675</c:v>
                </c:pt>
                <c:pt idx="76676">
                  <c:v>76676</c:v>
                </c:pt>
                <c:pt idx="76677">
                  <c:v>76677</c:v>
                </c:pt>
                <c:pt idx="76678">
                  <c:v>76678</c:v>
                </c:pt>
                <c:pt idx="76679">
                  <c:v>76679</c:v>
                </c:pt>
                <c:pt idx="76680">
                  <c:v>76680</c:v>
                </c:pt>
                <c:pt idx="76681">
                  <c:v>76681</c:v>
                </c:pt>
                <c:pt idx="76682">
                  <c:v>76682</c:v>
                </c:pt>
                <c:pt idx="76683">
                  <c:v>76683</c:v>
                </c:pt>
                <c:pt idx="76684">
                  <c:v>76684</c:v>
                </c:pt>
                <c:pt idx="76685">
                  <c:v>76685</c:v>
                </c:pt>
                <c:pt idx="76686">
                  <c:v>76686</c:v>
                </c:pt>
                <c:pt idx="76687">
                  <c:v>76687</c:v>
                </c:pt>
                <c:pt idx="76688">
                  <c:v>76688</c:v>
                </c:pt>
                <c:pt idx="76689">
                  <c:v>76689</c:v>
                </c:pt>
                <c:pt idx="76690">
                  <c:v>76690</c:v>
                </c:pt>
                <c:pt idx="76691">
                  <c:v>76691</c:v>
                </c:pt>
                <c:pt idx="76692">
                  <c:v>76692</c:v>
                </c:pt>
                <c:pt idx="76693">
                  <c:v>76693</c:v>
                </c:pt>
                <c:pt idx="76694">
                  <c:v>76694</c:v>
                </c:pt>
                <c:pt idx="76695">
                  <c:v>76695</c:v>
                </c:pt>
                <c:pt idx="76696">
                  <c:v>76696</c:v>
                </c:pt>
                <c:pt idx="76697">
                  <c:v>76697</c:v>
                </c:pt>
                <c:pt idx="76698">
                  <c:v>76698</c:v>
                </c:pt>
                <c:pt idx="76699">
                  <c:v>76699</c:v>
                </c:pt>
                <c:pt idx="76700">
                  <c:v>76700</c:v>
                </c:pt>
                <c:pt idx="76701">
                  <c:v>76701</c:v>
                </c:pt>
                <c:pt idx="76702">
                  <c:v>76702</c:v>
                </c:pt>
                <c:pt idx="76703">
                  <c:v>76703</c:v>
                </c:pt>
                <c:pt idx="76704">
                  <c:v>76704</c:v>
                </c:pt>
                <c:pt idx="76705">
                  <c:v>76705</c:v>
                </c:pt>
                <c:pt idx="76706">
                  <c:v>76706</c:v>
                </c:pt>
                <c:pt idx="76707">
                  <c:v>76707</c:v>
                </c:pt>
                <c:pt idx="76708">
                  <c:v>76708</c:v>
                </c:pt>
                <c:pt idx="76709">
                  <c:v>76709</c:v>
                </c:pt>
                <c:pt idx="76710">
                  <c:v>76710</c:v>
                </c:pt>
                <c:pt idx="76711">
                  <c:v>76711</c:v>
                </c:pt>
                <c:pt idx="76712">
                  <c:v>76712</c:v>
                </c:pt>
                <c:pt idx="76713">
                  <c:v>76713</c:v>
                </c:pt>
                <c:pt idx="76714">
                  <c:v>76714</c:v>
                </c:pt>
                <c:pt idx="76715">
                  <c:v>76715</c:v>
                </c:pt>
                <c:pt idx="76716">
                  <c:v>76716</c:v>
                </c:pt>
                <c:pt idx="76717">
                  <c:v>76717</c:v>
                </c:pt>
                <c:pt idx="76718">
                  <c:v>76718</c:v>
                </c:pt>
                <c:pt idx="76719">
                  <c:v>76719</c:v>
                </c:pt>
                <c:pt idx="76720">
                  <c:v>76720</c:v>
                </c:pt>
                <c:pt idx="76721">
                  <c:v>76721</c:v>
                </c:pt>
                <c:pt idx="76722">
                  <c:v>76722</c:v>
                </c:pt>
                <c:pt idx="76723">
                  <c:v>76723</c:v>
                </c:pt>
                <c:pt idx="76724">
                  <c:v>76724</c:v>
                </c:pt>
                <c:pt idx="76725">
                  <c:v>76725</c:v>
                </c:pt>
                <c:pt idx="76726">
                  <c:v>76726</c:v>
                </c:pt>
                <c:pt idx="76727">
                  <c:v>76727</c:v>
                </c:pt>
                <c:pt idx="76728">
                  <c:v>76728</c:v>
                </c:pt>
                <c:pt idx="76729">
                  <c:v>76729</c:v>
                </c:pt>
                <c:pt idx="76730">
                  <c:v>76730</c:v>
                </c:pt>
                <c:pt idx="76731">
                  <c:v>76731</c:v>
                </c:pt>
                <c:pt idx="76732">
                  <c:v>76732</c:v>
                </c:pt>
                <c:pt idx="76733">
                  <c:v>76733</c:v>
                </c:pt>
                <c:pt idx="76734">
                  <c:v>76734</c:v>
                </c:pt>
                <c:pt idx="76735">
                  <c:v>76735</c:v>
                </c:pt>
                <c:pt idx="76736">
                  <c:v>76736</c:v>
                </c:pt>
                <c:pt idx="76737">
                  <c:v>76737</c:v>
                </c:pt>
                <c:pt idx="76738">
                  <c:v>76738</c:v>
                </c:pt>
                <c:pt idx="76739">
                  <c:v>76739</c:v>
                </c:pt>
                <c:pt idx="76740">
                  <c:v>76740</c:v>
                </c:pt>
                <c:pt idx="76741">
                  <c:v>76741</c:v>
                </c:pt>
                <c:pt idx="76742">
                  <c:v>76742</c:v>
                </c:pt>
                <c:pt idx="76743">
                  <c:v>76743</c:v>
                </c:pt>
                <c:pt idx="76744">
                  <c:v>76744</c:v>
                </c:pt>
                <c:pt idx="76745">
                  <c:v>76745</c:v>
                </c:pt>
                <c:pt idx="76746">
                  <c:v>76746</c:v>
                </c:pt>
                <c:pt idx="76747">
                  <c:v>76747</c:v>
                </c:pt>
                <c:pt idx="76748">
                  <c:v>76748</c:v>
                </c:pt>
                <c:pt idx="76749">
                  <c:v>76749</c:v>
                </c:pt>
                <c:pt idx="76750">
                  <c:v>76750</c:v>
                </c:pt>
                <c:pt idx="76751">
                  <c:v>76751</c:v>
                </c:pt>
                <c:pt idx="76752">
                  <c:v>76752</c:v>
                </c:pt>
                <c:pt idx="76753">
                  <c:v>76753</c:v>
                </c:pt>
                <c:pt idx="76754">
                  <c:v>76754</c:v>
                </c:pt>
                <c:pt idx="76755">
                  <c:v>76755</c:v>
                </c:pt>
                <c:pt idx="76756">
                  <c:v>76756</c:v>
                </c:pt>
                <c:pt idx="76757">
                  <c:v>76757</c:v>
                </c:pt>
                <c:pt idx="76758">
                  <c:v>76758</c:v>
                </c:pt>
                <c:pt idx="76759">
                  <c:v>76759</c:v>
                </c:pt>
                <c:pt idx="76760">
                  <c:v>76760</c:v>
                </c:pt>
                <c:pt idx="76761">
                  <c:v>76761</c:v>
                </c:pt>
                <c:pt idx="76762">
                  <c:v>76762</c:v>
                </c:pt>
                <c:pt idx="76763">
                  <c:v>76763</c:v>
                </c:pt>
                <c:pt idx="76764">
                  <c:v>76764</c:v>
                </c:pt>
                <c:pt idx="76765">
                  <c:v>76765</c:v>
                </c:pt>
                <c:pt idx="76766">
                  <c:v>76766</c:v>
                </c:pt>
                <c:pt idx="76767">
                  <c:v>76767</c:v>
                </c:pt>
                <c:pt idx="76768">
                  <c:v>76768</c:v>
                </c:pt>
                <c:pt idx="76769">
                  <c:v>76769</c:v>
                </c:pt>
                <c:pt idx="76770">
                  <c:v>76770</c:v>
                </c:pt>
                <c:pt idx="76771">
                  <c:v>76771</c:v>
                </c:pt>
                <c:pt idx="76772">
                  <c:v>76772</c:v>
                </c:pt>
                <c:pt idx="76773">
                  <c:v>76773</c:v>
                </c:pt>
                <c:pt idx="76774">
                  <c:v>76774</c:v>
                </c:pt>
                <c:pt idx="76775">
                  <c:v>76775</c:v>
                </c:pt>
                <c:pt idx="76776">
                  <c:v>76776</c:v>
                </c:pt>
                <c:pt idx="76777">
                  <c:v>76777</c:v>
                </c:pt>
                <c:pt idx="76778">
                  <c:v>76778</c:v>
                </c:pt>
                <c:pt idx="76779">
                  <c:v>76779</c:v>
                </c:pt>
                <c:pt idx="76780">
                  <c:v>76780</c:v>
                </c:pt>
                <c:pt idx="76781">
                  <c:v>76781</c:v>
                </c:pt>
                <c:pt idx="76782">
                  <c:v>76782</c:v>
                </c:pt>
                <c:pt idx="76783">
                  <c:v>76783</c:v>
                </c:pt>
                <c:pt idx="76784">
                  <c:v>76784</c:v>
                </c:pt>
                <c:pt idx="76785">
                  <c:v>76785</c:v>
                </c:pt>
                <c:pt idx="76786">
                  <c:v>76786</c:v>
                </c:pt>
                <c:pt idx="76787">
                  <c:v>76787</c:v>
                </c:pt>
                <c:pt idx="76788">
                  <c:v>76788</c:v>
                </c:pt>
                <c:pt idx="76789">
                  <c:v>76789</c:v>
                </c:pt>
                <c:pt idx="76790">
                  <c:v>76790</c:v>
                </c:pt>
                <c:pt idx="76791">
                  <c:v>76791</c:v>
                </c:pt>
                <c:pt idx="76792">
                  <c:v>76792</c:v>
                </c:pt>
                <c:pt idx="76793">
                  <c:v>76793</c:v>
                </c:pt>
                <c:pt idx="76794">
                  <c:v>76794</c:v>
                </c:pt>
                <c:pt idx="76795">
                  <c:v>76795</c:v>
                </c:pt>
                <c:pt idx="76796">
                  <c:v>76796</c:v>
                </c:pt>
                <c:pt idx="76797">
                  <c:v>76797</c:v>
                </c:pt>
                <c:pt idx="76798">
                  <c:v>76798</c:v>
                </c:pt>
                <c:pt idx="76799">
                  <c:v>76799</c:v>
                </c:pt>
                <c:pt idx="76800">
                  <c:v>76800</c:v>
                </c:pt>
                <c:pt idx="76801">
                  <c:v>76801</c:v>
                </c:pt>
                <c:pt idx="76802">
                  <c:v>76802</c:v>
                </c:pt>
                <c:pt idx="76803">
                  <c:v>76803</c:v>
                </c:pt>
                <c:pt idx="76804">
                  <c:v>76804</c:v>
                </c:pt>
                <c:pt idx="76805">
                  <c:v>76805</c:v>
                </c:pt>
                <c:pt idx="76806">
                  <c:v>76806</c:v>
                </c:pt>
                <c:pt idx="76807">
                  <c:v>76807</c:v>
                </c:pt>
                <c:pt idx="76808">
                  <c:v>76808</c:v>
                </c:pt>
                <c:pt idx="76809">
                  <c:v>76809</c:v>
                </c:pt>
                <c:pt idx="76810">
                  <c:v>76810</c:v>
                </c:pt>
                <c:pt idx="76811">
                  <c:v>76811</c:v>
                </c:pt>
                <c:pt idx="76812">
                  <c:v>76812</c:v>
                </c:pt>
                <c:pt idx="76813">
                  <c:v>76813</c:v>
                </c:pt>
                <c:pt idx="76814">
                  <c:v>76814</c:v>
                </c:pt>
                <c:pt idx="76815">
                  <c:v>76815</c:v>
                </c:pt>
                <c:pt idx="76816">
                  <c:v>76816</c:v>
                </c:pt>
                <c:pt idx="76817">
                  <c:v>76817</c:v>
                </c:pt>
                <c:pt idx="76818">
                  <c:v>76818</c:v>
                </c:pt>
                <c:pt idx="76819">
                  <c:v>76819</c:v>
                </c:pt>
                <c:pt idx="76820">
                  <c:v>76820</c:v>
                </c:pt>
                <c:pt idx="76821">
                  <c:v>76821</c:v>
                </c:pt>
                <c:pt idx="76822">
                  <c:v>76822</c:v>
                </c:pt>
                <c:pt idx="76823">
                  <c:v>76823</c:v>
                </c:pt>
                <c:pt idx="76824">
                  <c:v>76824</c:v>
                </c:pt>
                <c:pt idx="76825">
                  <c:v>76825</c:v>
                </c:pt>
                <c:pt idx="76826">
                  <c:v>76826</c:v>
                </c:pt>
                <c:pt idx="76827">
                  <c:v>76827</c:v>
                </c:pt>
                <c:pt idx="76828">
                  <c:v>76828</c:v>
                </c:pt>
                <c:pt idx="76829">
                  <c:v>76829</c:v>
                </c:pt>
                <c:pt idx="76830">
                  <c:v>76830</c:v>
                </c:pt>
                <c:pt idx="76831">
                  <c:v>76831</c:v>
                </c:pt>
                <c:pt idx="76832">
                  <c:v>76832</c:v>
                </c:pt>
                <c:pt idx="76833">
                  <c:v>76833</c:v>
                </c:pt>
                <c:pt idx="76834">
                  <c:v>76834</c:v>
                </c:pt>
                <c:pt idx="76835">
                  <c:v>76835</c:v>
                </c:pt>
                <c:pt idx="76836">
                  <c:v>76836</c:v>
                </c:pt>
                <c:pt idx="76837">
                  <c:v>76837</c:v>
                </c:pt>
                <c:pt idx="76838">
                  <c:v>76838</c:v>
                </c:pt>
                <c:pt idx="76839">
                  <c:v>76839</c:v>
                </c:pt>
                <c:pt idx="76840">
                  <c:v>76840</c:v>
                </c:pt>
                <c:pt idx="76841">
                  <c:v>76841</c:v>
                </c:pt>
                <c:pt idx="76842">
                  <c:v>76842</c:v>
                </c:pt>
                <c:pt idx="76843">
                  <c:v>76843</c:v>
                </c:pt>
                <c:pt idx="76844">
                  <c:v>76844</c:v>
                </c:pt>
                <c:pt idx="76845">
                  <c:v>76845</c:v>
                </c:pt>
                <c:pt idx="76846">
                  <c:v>76846</c:v>
                </c:pt>
                <c:pt idx="76847">
                  <c:v>76847</c:v>
                </c:pt>
                <c:pt idx="76848">
                  <c:v>76848</c:v>
                </c:pt>
                <c:pt idx="76849">
                  <c:v>76849</c:v>
                </c:pt>
                <c:pt idx="76850">
                  <c:v>76850</c:v>
                </c:pt>
                <c:pt idx="76851">
                  <c:v>76851</c:v>
                </c:pt>
                <c:pt idx="76852">
                  <c:v>76852</c:v>
                </c:pt>
                <c:pt idx="76853">
                  <c:v>76853</c:v>
                </c:pt>
                <c:pt idx="76854">
                  <c:v>76854</c:v>
                </c:pt>
                <c:pt idx="76855">
                  <c:v>76855</c:v>
                </c:pt>
                <c:pt idx="76856">
                  <c:v>76856</c:v>
                </c:pt>
                <c:pt idx="76857">
                  <c:v>76857</c:v>
                </c:pt>
                <c:pt idx="76858">
                  <c:v>76858</c:v>
                </c:pt>
                <c:pt idx="76859">
                  <c:v>76859</c:v>
                </c:pt>
                <c:pt idx="76860">
                  <c:v>76860</c:v>
                </c:pt>
                <c:pt idx="76861">
                  <c:v>76861</c:v>
                </c:pt>
                <c:pt idx="76862">
                  <c:v>76862</c:v>
                </c:pt>
                <c:pt idx="76863">
                  <c:v>76863</c:v>
                </c:pt>
                <c:pt idx="76864">
                  <c:v>76864</c:v>
                </c:pt>
                <c:pt idx="76865">
                  <c:v>76865</c:v>
                </c:pt>
                <c:pt idx="76866">
                  <c:v>76866</c:v>
                </c:pt>
                <c:pt idx="76867">
                  <c:v>76867</c:v>
                </c:pt>
                <c:pt idx="76868">
                  <c:v>76868</c:v>
                </c:pt>
                <c:pt idx="76869">
                  <c:v>76869</c:v>
                </c:pt>
                <c:pt idx="76870">
                  <c:v>76870</c:v>
                </c:pt>
                <c:pt idx="76871">
                  <c:v>76871</c:v>
                </c:pt>
                <c:pt idx="76872">
                  <c:v>76872</c:v>
                </c:pt>
                <c:pt idx="76873">
                  <c:v>76873</c:v>
                </c:pt>
                <c:pt idx="76874">
                  <c:v>76874</c:v>
                </c:pt>
                <c:pt idx="76875">
                  <c:v>76875</c:v>
                </c:pt>
                <c:pt idx="76876">
                  <c:v>76876</c:v>
                </c:pt>
                <c:pt idx="76877">
                  <c:v>76877</c:v>
                </c:pt>
                <c:pt idx="76878">
                  <c:v>76878</c:v>
                </c:pt>
                <c:pt idx="76879">
                  <c:v>76879</c:v>
                </c:pt>
                <c:pt idx="76880">
                  <c:v>76880</c:v>
                </c:pt>
                <c:pt idx="76881">
                  <c:v>76881</c:v>
                </c:pt>
                <c:pt idx="76882">
                  <c:v>76882</c:v>
                </c:pt>
                <c:pt idx="76883">
                  <c:v>76883</c:v>
                </c:pt>
                <c:pt idx="76884">
                  <c:v>76884</c:v>
                </c:pt>
                <c:pt idx="76885">
                  <c:v>76885</c:v>
                </c:pt>
                <c:pt idx="76886">
                  <c:v>76886</c:v>
                </c:pt>
                <c:pt idx="76887">
                  <c:v>76887</c:v>
                </c:pt>
                <c:pt idx="76888">
                  <c:v>76888</c:v>
                </c:pt>
                <c:pt idx="76889">
                  <c:v>76889</c:v>
                </c:pt>
                <c:pt idx="76890">
                  <c:v>76890</c:v>
                </c:pt>
                <c:pt idx="76891">
                  <c:v>76891</c:v>
                </c:pt>
                <c:pt idx="76892">
                  <c:v>76892</c:v>
                </c:pt>
                <c:pt idx="76893">
                  <c:v>76893</c:v>
                </c:pt>
                <c:pt idx="76894">
                  <c:v>76894</c:v>
                </c:pt>
                <c:pt idx="76895">
                  <c:v>76895</c:v>
                </c:pt>
                <c:pt idx="76896">
                  <c:v>76896</c:v>
                </c:pt>
                <c:pt idx="76897">
                  <c:v>76897</c:v>
                </c:pt>
                <c:pt idx="76898">
                  <c:v>76898</c:v>
                </c:pt>
                <c:pt idx="76899">
                  <c:v>76899</c:v>
                </c:pt>
                <c:pt idx="76900">
                  <c:v>76900</c:v>
                </c:pt>
                <c:pt idx="76901">
                  <c:v>76901</c:v>
                </c:pt>
                <c:pt idx="76902">
                  <c:v>76902</c:v>
                </c:pt>
                <c:pt idx="76903">
                  <c:v>76903</c:v>
                </c:pt>
                <c:pt idx="76904">
                  <c:v>76904</c:v>
                </c:pt>
                <c:pt idx="76905">
                  <c:v>76905</c:v>
                </c:pt>
                <c:pt idx="76906">
                  <c:v>76906</c:v>
                </c:pt>
                <c:pt idx="76907">
                  <c:v>76907</c:v>
                </c:pt>
                <c:pt idx="76908">
                  <c:v>76908</c:v>
                </c:pt>
                <c:pt idx="76909">
                  <c:v>76909</c:v>
                </c:pt>
                <c:pt idx="76910">
                  <c:v>76910</c:v>
                </c:pt>
                <c:pt idx="76911">
                  <c:v>76911</c:v>
                </c:pt>
                <c:pt idx="76912">
                  <c:v>76912</c:v>
                </c:pt>
                <c:pt idx="76913">
                  <c:v>76913</c:v>
                </c:pt>
                <c:pt idx="76914">
                  <c:v>76914</c:v>
                </c:pt>
                <c:pt idx="76915">
                  <c:v>76915</c:v>
                </c:pt>
                <c:pt idx="76916">
                  <c:v>76916</c:v>
                </c:pt>
                <c:pt idx="76917">
                  <c:v>76917</c:v>
                </c:pt>
                <c:pt idx="76918">
                  <c:v>76918</c:v>
                </c:pt>
                <c:pt idx="76919">
                  <c:v>76919</c:v>
                </c:pt>
                <c:pt idx="76920">
                  <c:v>76920</c:v>
                </c:pt>
                <c:pt idx="76921">
                  <c:v>76921</c:v>
                </c:pt>
                <c:pt idx="76922">
                  <c:v>76922</c:v>
                </c:pt>
                <c:pt idx="76923">
                  <c:v>76923</c:v>
                </c:pt>
                <c:pt idx="76924">
                  <c:v>76924</c:v>
                </c:pt>
                <c:pt idx="76925">
                  <c:v>76925</c:v>
                </c:pt>
                <c:pt idx="76926">
                  <c:v>76926</c:v>
                </c:pt>
                <c:pt idx="76927">
                  <c:v>76927</c:v>
                </c:pt>
                <c:pt idx="76928">
                  <c:v>76928</c:v>
                </c:pt>
                <c:pt idx="76929">
                  <c:v>76929</c:v>
                </c:pt>
                <c:pt idx="76930">
                  <c:v>76930</c:v>
                </c:pt>
                <c:pt idx="76931">
                  <c:v>76931</c:v>
                </c:pt>
                <c:pt idx="76932">
                  <c:v>76932</c:v>
                </c:pt>
                <c:pt idx="76933">
                  <c:v>76933</c:v>
                </c:pt>
                <c:pt idx="76934">
                  <c:v>76934</c:v>
                </c:pt>
                <c:pt idx="76935">
                  <c:v>76935</c:v>
                </c:pt>
                <c:pt idx="76936">
                  <c:v>76936</c:v>
                </c:pt>
                <c:pt idx="76937">
                  <c:v>76937</c:v>
                </c:pt>
                <c:pt idx="76938">
                  <c:v>76938</c:v>
                </c:pt>
                <c:pt idx="76939">
                  <c:v>76939</c:v>
                </c:pt>
                <c:pt idx="76940">
                  <c:v>76940</c:v>
                </c:pt>
                <c:pt idx="76941">
                  <c:v>76941</c:v>
                </c:pt>
                <c:pt idx="76942">
                  <c:v>76942</c:v>
                </c:pt>
                <c:pt idx="76943">
                  <c:v>76943</c:v>
                </c:pt>
                <c:pt idx="76944">
                  <c:v>76944</c:v>
                </c:pt>
                <c:pt idx="76945">
                  <c:v>76945</c:v>
                </c:pt>
                <c:pt idx="76946">
                  <c:v>76946</c:v>
                </c:pt>
                <c:pt idx="76947">
                  <c:v>76947</c:v>
                </c:pt>
                <c:pt idx="76948">
                  <c:v>76948</c:v>
                </c:pt>
                <c:pt idx="76949">
                  <c:v>76949</c:v>
                </c:pt>
                <c:pt idx="76950">
                  <c:v>76950</c:v>
                </c:pt>
                <c:pt idx="76951">
                  <c:v>76951</c:v>
                </c:pt>
                <c:pt idx="76952">
                  <c:v>76952</c:v>
                </c:pt>
                <c:pt idx="76953">
                  <c:v>76953</c:v>
                </c:pt>
                <c:pt idx="76954">
                  <c:v>76954</c:v>
                </c:pt>
                <c:pt idx="76955">
                  <c:v>76955</c:v>
                </c:pt>
                <c:pt idx="76956">
                  <c:v>76956</c:v>
                </c:pt>
                <c:pt idx="76957">
                  <c:v>76957</c:v>
                </c:pt>
                <c:pt idx="76958">
                  <c:v>76958</c:v>
                </c:pt>
                <c:pt idx="76959">
                  <c:v>76959</c:v>
                </c:pt>
                <c:pt idx="76960">
                  <c:v>76960</c:v>
                </c:pt>
                <c:pt idx="76961">
                  <c:v>76961</c:v>
                </c:pt>
                <c:pt idx="76962">
                  <c:v>76962</c:v>
                </c:pt>
                <c:pt idx="76963">
                  <c:v>76963</c:v>
                </c:pt>
                <c:pt idx="76964">
                  <c:v>76964</c:v>
                </c:pt>
                <c:pt idx="76965">
                  <c:v>76965</c:v>
                </c:pt>
                <c:pt idx="76966">
                  <c:v>76966</c:v>
                </c:pt>
                <c:pt idx="76967">
                  <c:v>76967</c:v>
                </c:pt>
                <c:pt idx="76968">
                  <c:v>76968</c:v>
                </c:pt>
                <c:pt idx="76969">
                  <c:v>76969</c:v>
                </c:pt>
                <c:pt idx="76970">
                  <c:v>76970</c:v>
                </c:pt>
                <c:pt idx="76971">
                  <c:v>76971</c:v>
                </c:pt>
                <c:pt idx="76972">
                  <c:v>76972</c:v>
                </c:pt>
                <c:pt idx="76973">
                  <c:v>76973</c:v>
                </c:pt>
                <c:pt idx="76974">
                  <c:v>76974</c:v>
                </c:pt>
                <c:pt idx="76975">
                  <c:v>76975</c:v>
                </c:pt>
                <c:pt idx="76976">
                  <c:v>76976</c:v>
                </c:pt>
                <c:pt idx="76977">
                  <c:v>76977</c:v>
                </c:pt>
                <c:pt idx="76978">
                  <c:v>76978</c:v>
                </c:pt>
                <c:pt idx="76979">
                  <c:v>76979</c:v>
                </c:pt>
                <c:pt idx="76980">
                  <c:v>76980</c:v>
                </c:pt>
                <c:pt idx="76981">
                  <c:v>76981</c:v>
                </c:pt>
                <c:pt idx="76982">
                  <c:v>76982</c:v>
                </c:pt>
                <c:pt idx="76983">
                  <c:v>76983</c:v>
                </c:pt>
                <c:pt idx="76984">
                  <c:v>76984</c:v>
                </c:pt>
                <c:pt idx="76985">
                  <c:v>76985</c:v>
                </c:pt>
                <c:pt idx="76986">
                  <c:v>76986</c:v>
                </c:pt>
                <c:pt idx="76987">
                  <c:v>76987</c:v>
                </c:pt>
                <c:pt idx="76988">
                  <c:v>76988</c:v>
                </c:pt>
                <c:pt idx="76989">
                  <c:v>76989</c:v>
                </c:pt>
                <c:pt idx="76990">
                  <c:v>76990</c:v>
                </c:pt>
                <c:pt idx="76991">
                  <c:v>76991</c:v>
                </c:pt>
                <c:pt idx="76992">
                  <c:v>76992</c:v>
                </c:pt>
                <c:pt idx="76993">
                  <c:v>76993</c:v>
                </c:pt>
                <c:pt idx="76994">
                  <c:v>76994</c:v>
                </c:pt>
                <c:pt idx="76995">
                  <c:v>76995</c:v>
                </c:pt>
                <c:pt idx="76996">
                  <c:v>76996</c:v>
                </c:pt>
                <c:pt idx="76997">
                  <c:v>76997</c:v>
                </c:pt>
                <c:pt idx="76998">
                  <c:v>76998</c:v>
                </c:pt>
                <c:pt idx="76999">
                  <c:v>76999</c:v>
                </c:pt>
                <c:pt idx="77000">
                  <c:v>77000</c:v>
                </c:pt>
                <c:pt idx="77001">
                  <c:v>77001</c:v>
                </c:pt>
                <c:pt idx="77002">
                  <c:v>77002</c:v>
                </c:pt>
                <c:pt idx="77003">
                  <c:v>77003</c:v>
                </c:pt>
                <c:pt idx="77004">
                  <c:v>77004</c:v>
                </c:pt>
                <c:pt idx="77005">
                  <c:v>77005</c:v>
                </c:pt>
                <c:pt idx="77006">
                  <c:v>77006</c:v>
                </c:pt>
                <c:pt idx="77007">
                  <c:v>77007</c:v>
                </c:pt>
                <c:pt idx="77008">
                  <c:v>77008</c:v>
                </c:pt>
                <c:pt idx="77009">
                  <c:v>77009</c:v>
                </c:pt>
                <c:pt idx="77010">
                  <c:v>77010</c:v>
                </c:pt>
                <c:pt idx="77011">
                  <c:v>77011</c:v>
                </c:pt>
                <c:pt idx="77012">
                  <c:v>77012</c:v>
                </c:pt>
                <c:pt idx="77013">
                  <c:v>77013</c:v>
                </c:pt>
                <c:pt idx="77014">
                  <c:v>77014</c:v>
                </c:pt>
                <c:pt idx="77015">
                  <c:v>77015</c:v>
                </c:pt>
                <c:pt idx="77016">
                  <c:v>77016</c:v>
                </c:pt>
                <c:pt idx="77017">
                  <c:v>77017</c:v>
                </c:pt>
                <c:pt idx="77018">
                  <c:v>77018</c:v>
                </c:pt>
                <c:pt idx="77019">
                  <c:v>77019</c:v>
                </c:pt>
                <c:pt idx="77020">
                  <c:v>77020</c:v>
                </c:pt>
                <c:pt idx="77021">
                  <c:v>77021</c:v>
                </c:pt>
                <c:pt idx="77022">
                  <c:v>77022</c:v>
                </c:pt>
                <c:pt idx="77023">
                  <c:v>77023</c:v>
                </c:pt>
                <c:pt idx="77024">
                  <c:v>77024</c:v>
                </c:pt>
                <c:pt idx="77025">
                  <c:v>77025</c:v>
                </c:pt>
                <c:pt idx="77026">
                  <c:v>77026</c:v>
                </c:pt>
                <c:pt idx="77027">
                  <c:v>77027</c:v>
                </c:pt>
                <c:pt idx="77028">
                  <c:v>77028</c:v>
                </c:pt>
                <c:pt idx="77029">
                  <c:v>77029</c:v>
                </c:pt>
                <c:pt idx="77030">
                  <c:v>77030</c:v>
                </c:pt>
                <c:pt idx="77031">
                  <c:v>77031</c:v>
                </c:pt>
                <c:pt idx="77032">
                  <c:v>77032</c:v>
                </c:pt>
                <c:pt idx="77033">
                  <c:v>77033</c:v>
                </c:pt>
                <c:pt idx="77034">
                  <c:v>77034</c:v>
                </c:pt>
                <c:pt idx="77035">
                  <c:v>77035</c:v>
                </c:pt>
                <c:pt idx="77036">
                  <c:v>77036</c:v>
                </c:pt>
                <c:pt idx="77037">
                  <c:v>77037</c:v>
                </c:pt>
                <c:pt idx="77038">
                  <c:v>77038</c:v>
                </c:pt>
                <c:pt idx="77039">
                  <c:v>77039</c:v>
                </c:pt>
                <c:pt idx="77040">
                  <c:v>77040</c:v>
                </c:pt>
                <c:pt idx="77041">
                  <c:v>77041</c:v>
                </c:pt>
                <c:pt idx="77042">
                  <c:v>77042</c:v>
                </c:pt>
                <c:pt idx="77043">
                  <c:v>77043</c:v>
                </c:pt>
                <c:pt idx="77044">
                  <c:v>77044</c:v>
                </c:pt>
                <c:pt idx="77045">
                  <c:v>77045</c:v>
                </c:pt>
                <c:pt idx="77046">
                  <c:v>77046</c:v>
                </c:pt>
                <c:pt idx="77047">
                  <c:v>77047</c:v>
                </c:pt>
                <c:pt idx="77048">
                  <c:v>77048</c:v>
                </c:pt>
                <c:pt idx="77049">
                  <c:v>77049</c:v>
                </c:pt>
                <c:pt idx="77050">
                  <c:v>77050</c:v>
                </c:pt>
                <c:pt idx="77051">
                  <c:v>77051</c:v>
                </c:pt>
                <c:pt idx="77052">
                  <c:v>77052</c:v>
                </c:pt>
                <c:pt idx="77053">
                  <c:v>77053</c:v>
                </c:pt>
                <c:pt idx="77054">
                  <c:v>77054</c:v>
                </c:pt>
                <c:pt idx="77055">
                  <c:v>77055</c:v>
                </c:pt>
                <c:pt idx="77056">
                  <c:v>77056</c:v>
                </c:pt>
                <c:pt idx="77057">
                  <c:v>77057</c:v>
                </c:pt>
                <c:pt idx="77058">
                  <c:v>77058</c:v>
                </c:pt>
                <c:pt idx="77059">
                  <c:v>77059</c:v>
                </c:pt>
                <c:pt idx="77060">
                  <c:v>77060</c:v>
                </c:pt>
                <c:pt idx="77061">
                  <c:v>77061</c:v>
                </c:pt>
                <c:pt idx="77062">
                  <c:v>77062</c:v>
                </c:pt>
                <c:pt idx="77063">
                  <c:v>77063</c:v>
                </c:pt>
                <c:pt idx="77064">
                  <c:v>77064</c:v>
                </c:pt>
                <c:pt idx="77065">
                  <c:v>77065</c:v>
                </c:pt>
                <c:pt idx="77066">
                  <c:v>77066</c:v>
                </c:pt>
                <c:pt idx="77067">
                  <c:v>77067</c:v>
                </c:pt>
                <c:pt idx="77068">
                  <c:v>77068</c:v>
                </c:pt>
                <c:pt idx="77069">
                  <c:v>77069</c:v>
                </c:pt>
                <c:pt idx="77070">
                  <c:v>77070</c:v>
                </c:pt>
                <c:pt idx="77071">
                  <c:v>77071</c:v>
                </c:pt>
                <c:pt idx="77072">
                  <c:v>77072</c:v>
                </c:pt>
                <c:pt idx="77073">
                  <c:v>77073</c:v>
                </c:pt>
                <c:pt idx="77074">
                  <c:v>77074</c:v>
                </c:pt>
                <c:pt idx="77075">
                  <c:v>77075</c:v>
                </c:pt>
                <c:pt idx="77076">
                  <c:v>77076</c:v>
                </c:pt>
                <c:pt idx="77077">
                  <c:v>77077</c:v>
                </c:pt>
                <c:pt idx="77078">
                  <c:v>77078</c:v>
                </c:pt>
                <c:pt idx="77079">
                  <c:v>77079</c:v>
                </c:pt>
                <c:pt idx="77080">
                  <c:v>77080</c:v>
                </c:pt>
                <c:pt idx="77081">
                  <c:v>77081</c:v>
                </c:pt>
                <c:pt idx="77082">
                  <c:v>77082</c:v>
                </c:pt>
                <c:pt idx="77083">
                  <c:v>77083</c:v>
                </c:pt>
                <c:pt idx="77084">
                  <c:v>77084</c:v>
                </c:pt>
                <c:pt idx="77085">
                  <c:v>77085</c:v>
                </c:pt>
                <c:pt idx="77086">
                  <c:v>77086</c:v>
                </c:pt>
                <c:pt idx="77087">
                  <c:v>77087</c:v>
                </c:pt>
                <c:pt idx="77088">
                  <c:v>77088</c:v>
                </c:pt>
                <c:pt idx="77089">
                  <c:v>77089</c:v>
                </c:pt>
                <c:pt idx="77090">
                  <c:v>77090</c:v>
                </c:pt>
                <c:pt idx="77091">
                  <c:v>77091</c:v>
                </c:pt>
                <c:pt idx="77092">
                  <c:v>77092</c:v>
                </c:pt>
                <c:pt idx="77093">
                  <c:v>77093</c:v>
                </c:pt>
                <c:pt idx="77094">
                  <c:v>77094</c:v>
                </c:pt>
                <c:pt idx="77095">
                  <c:v>77095</c:v>
                </c:pt>
                <c:pt idx="77096">
                  <c:v>77096</c:v>
                </c:pt>
                <c:pt idx="77097">
                  <c:v>77097</c:v>
                </c:pt>
                <c:pt idx="77098">
                  <c:v>77098</c:v>
                </c:pt>
                <c:pt idx="77099">
                  <c:v>77099</c:v>
                </c:pt>
                <c:pt idx="77100">
                  <c:v>77100</c:v>
                </c:pt>
                <c:pt idx="77101">
                  <c:v>77101</c:v>
                </c:pt>
                <c:pt idx="77102">
                  <c:v>77102</c:v>
                </c:pt>
                <c:pt idx="77103">
                  <c:v>77103</c:v>
                </c:pt>
                <c:pt idx="77104">
                  <c:v>77104</c:v>
                </c:pt>
                <c:pt idx="77105">
                  <c:v>77105</c:v>
                </c:pt>
                <c:pt idx="77106">
                  <c:v>77106</c:v>
                </c:pt>
                <c:pt idx="77107">
                  <c:v>77107</c:v>
                </c:pt>
                <c:pt idx="77108">
                  <c:v>77108</c:v>
                </c:pt>
                <c:pt idx="77109">
                  <c:v>77109</c:v>
                </c:pt>
                <c:pt idx="77110">
                  <c:v>77110</c:v>
                </c:pt>
                <c:pt idx="77111">
                  <c:v>77111</c:v>
                </c:pt>
                <c:pt idx="77112">
                  <c:v>77112</c:v>
                </c:pt>
                <c:pt idx="77113">
                  <c:v>77113</c:v>
                </c:pt>
                <c:pt idx="77114">
                  <c:v>77114</c:v>
                </c:pt>
                <c:pt idx="77115">
                  <c:v>77115</c:v>
                </c:pt>
                <c:pt idx="77116">
                  <c:v>77116</c:v>
                </c:pt>
                <c:pt idx="77117">
                  <c:v>77117</c:v>
                </c:pt>
                <c:pt idx="77118">
                  <c:v>77118</c:v>
                </c:pt>
                <c:pt idx="77119">
                  <c:v>77119</c:v>
                </c:pt>
                <c:pt idx="77120">
                  <c:v>77120</c:v>
                </c:pt>
                <c:pt idx="77121">
                  <c:v>77121</c:v>
                </c:pt>
                <c:pt idx="77122">
                  <c:v>77122</c:v>
                </c:pt>
                <c:pt idx="77123">
                  <c:v>77123</c:v>
                </c:pt>
                <c:pt idx="77124">
                  <c:v>77124</c:v>
                </c:pt>
                <c:pt idx="77125">
                  <c:v>77125</c:v>
                </c:pt>
                <c:pt idx="77126">
                  <c:v>77126</c:v>
                </c:pt>
                <c:pt idx="77127">
                  <c:v>77127</c:v>
                </c:pt>
                <c:pt idx="77128">
                  <c:v>77128</c:v>
                </c:pt>
                <c:pt idx="77129">
                  <c:v>77129</c:v>
                </c:pt>
                <c:pt idx="77130">
                  <c:v>77130</c:v>
                </c:pt>
                <c:pt idx="77131">
                  <c:v>77131</c:v>
                </c:pt>
                <c:pt idx="77132">
                  <c:v>77132</c:v>
                </c:pt>
                <c:pt idx="77133">
                  <c:v>77133</c:v>
                </c:pt>
                <c:pt idx="77134">
                  <c:v>77134</c:v>
                </c:pt>
                <c:pt idx="77135">
                  <c:v>77135</c:v>
                </c:pt>
                <c:pt idx="77136">
                  <c:v>77136</c:v>
                </c:pt>
                <c:pt idx="77137">
                  <c:v>77137</c:v>
                </c:pt>
                <c:pt idx="77138">
                  <c:v>77138</c:v>
                </c:pt>
                <c:pt idx="77139">
                  <c:v>77139</c:v>
                </c:pt>
                <c:pt idx="77140">
                  <c:v>77140</c:v>
                </c:pt>
                <c:pt idx="77141">
                  <c:v>77141</c:v>
                </c:pt>
                <c:pt idx="77142">
                  <c:v>77142</c:v>
                </c:pt>
                <c:pt idx="77143">
                  <c:v>77143</c:v>
                </c:pt>
                <c:pt idx="77144">
                  <c:v>77144</c:v>
                </c:pt>
                <c:pt idx="77145">
                  <c:v>77145</c:v>
                </c:pt>
                <c:pt idx="77146">
                  <c:v>77146</c:v>
                </c:pt>
                <c:pt idx="77147">
                  <c:v>77147</c:v>
                </c:pt>
                <c:pt idx="77148">
                  <c:v>77148</c:v>
                </c:pt>
                <c:pt idx="77149">
                  <c:v>77149</c:v>
                </c:pt>
                <c:pt idx="77150">
                  <c:v>77150</c:v>
                </c:pt>
                <c:pt idx="77151">
                  <c:v>77151</c:v>
                </c:pt>
                <c:pt idx="77152">
                  <c:v>77152</c:v>
                </c:pt>
                <c:pt idx="77153">
                  <c:v>77153</c:v>
                </c:pt>
                <c:pt idx="77154">
                  <c:v>77154</c:v>
                </c:pt>
                <c:pt idx="77155">
                  <c:v>77155</c:v>
                </c:pt>
                <c:pt idx="77156">
                  <c:v>77156</c:v>
                </c:pt>
                <c:pt idx="77157">
                  <c:v>77157</c:v>
                </c:pt>
                <c:pt idx="77158">
                  <c:v>77158</c:v>
                </c:pt>
                <c:pt idx="77159">
                  <c:v>77159</c:v>
                </c:pt>
                <c:pt idx="77160">
                  <c:v>77160</c:v>
                </c:pt>
                <c:pt idx="77161">
                  <c:v>77161</c:v>
                </c:pt>
                <c:pt idx="77162">
                  <c:v>77162</c:v>
                </c:pt>
                <c:pt idx="77163">
                  <c:v>77163</c:v>
                </c:pt>
                <c:pt idx="77164">
                  <c:v>77164</c:v>
                </c:pt>
                <c:pt idx="77165">
                  <c:v>77165</c:v>
                </c:pt>
                <c:pt idx="77166">
                  <c:v>77166</c:v>
                </c:pt>
                <c:pt idx="77167">
                  <c:v>77167</c:v>
                </c:pt>
                <c:pt idx="77168">
                  <c:v>77168</c:v>
                </c:pt>
                <c:pt idx="77169">
                  <c:v>77169</c:v>
                </c:pt>
                <c:pt idx="77170">
                  <c:v>77170</c:v>
                </c:pt>
                <c:pt idx="77171">
                  <c:v>77171</c:v>
                </c:pt>
                <c:pt idx="77172">
                  <c:v>77172</c:v>
                </c:pt>
                <c:pt idx="77173">
                  <c:v>77173</c:v>
                </c:pt>
                <c:pt idx="77174">
                  <c:v>77174</c:v>
                </c:pt>
                <c:pt idx="77175">
                  <c:v>77175</c:v>
                </c:pt>
                <c:pt idx="77176">
                  <c:v>77176</c:v>
                </c:pt>
                <c:pt idx="77177">
                  <c:v>77177</c:v>
                </c:pt>
                <c:pt idx="77178">
                  <c:v>77178</c:v>
                </c:pt>
                <c:pt idx="77179">
                  <c:v>77179</c:v>
                </c:pt>
                <c:pt idx="77180">
                  <c:v>77180</c:v>
                </c:pt>
                <c:pt idx="77181">
                  <c:v>77181</c:v>
                </c:pt>
                <c:pt idx="77182">
                  <c:v>77182</c:v>
                </c:pt>
                <c:pt idx="77183">
                  <c:v>77183</c:v>
                </c:pt>
                <c:pt idx="77184">
                  <c:v>77184</c:v>
                </c:pt>
                <c:pt idx="77185">
                  <c:v>77185</c:v>
                </c:pt>
                <c:pt idx="77186">
                  <c:v>77186</c:v>
                </c:pt>
                <c:pt idx="77187">
                  <c:v>77187</c:v>
                </c:pt>
                <c:pt idx="77188">
                  <c:v>77188</c:v>
                </c:pt>
                <c:pt idx="77189">
                  <c:v>77189</c:v>
                </c:pt>
                <c:pt idx="77190">
                  <c:v>77190</c:v>
                </c:pt>
                <c:pt idx="77191">
                  <c:v>77191</c:v>
                </c:pt>
                <c:pt idx="77192">
                  <c:v>77192</c:v>
                </c:pt>
                <c:pt idx="77193">
                  <c:v>77193</c:v>
                </c:pt>
                <c:pt idx="77194">
                  <c:v>77194</c:v>
                </c:pt>
                <c:pt idx="77195">
                  <c:v>77195</c:v>
                </c:pt>
                <c:pt idx="77196">
                  <c:v>77196</c:v>
                </c:pt>
                <c:pt idx="77197">
                  <c:v>77197</c:v>
                </c:pt>
                <c:pt idx="77198">
                  <c:v>77198</c:v>
                </c:pt>
                <c:pt idx="77199">
                  <c:v>77199</c:v>
                </c:pt>
                <c:pt idx="77200">
                  <c:v>77200</c:v>
                </c:pt>
                <c:pt idx="77201">
                  <c:v>77201</c:v>
                </c:pt>
                <c:pt idx="77202">
                  <c:v>77202</c:v>
                </c:pt>
                <c:pt idx="77203">
                  <c:v>77203</c:v>
                </c:pt>
                <c:pt idx="77204">
                  <c:v>77204</c:v>
                </c:pt>
                <c:pt idx="77205">
                  <c:v>77205</c:v>
                </c:pt>
                <c:pt idx="77206">
                  <c:v>77206</c:v>
                </c:pt>
                <c:pt idx="77207">
                  <c:v>77207</c:v>
                </c:pt>
                <c:pt idx="77208">
                  <c:v>77208</c:v>
                </c:pt>
                <c:pt idx="77209">
                  <c:v>77209</c:v>
                </c:pt>
                <c:pt idx="77210">
                  <c:v>77210</c:v>
                </c:pt>
                <c:pt idx="77211">
                  <c:v>77211</c:v>
                </c:pt>
                <c:pt idx="77212">
                  <c:v>77212</c:v>
                </c:pt>
                <c:pt idx="77213">
                  <c:v>77213</c:v>
                </c:pt>
                <c:pt idx="77214">
                  <c:v>77214</c:v>
                </c:pt>
                <c:pt idx="77215">
                  <c:v>77215</c:v>
                </c:pt>
                <c:pt idx="77216">
                  <c:v>77216</c:v>
                </c:pt>
                <c:pt idx="77217">
                  <c:v>77217</c:v>
                </c:pt>
                <c:pt idx="77218">
                  <c:v>77218</c:v>
                </c:pt>
                <c:pt idx="77219">
                  <c:v>77219</c:v>
                </c:pt>
                <c:pt idx="77220">
                  <c:v>77220</c:v>
                </c:pt>
                <c:pt idx="77221">
                  <c:v>77221</c:v>
                </c:pt>
                <c:pt idx="77222">
                  <c:v>77222</c:v>
                </c:pt>
                <c:pt idx="77223">
                  <c:v>77223</c:v>
                </c:pt>
                <c:pt idx="77224">
                  <c:v>77224</c:v>
                </c:pt>
                <c:pt idx="77225">
                  <c:v>77225</c:v>
                </c:pt>
                <c:pt idx="77226">
                  <c:v>77226</c:v>
                </c:pt>
                <c:pt idx="77227">
                  <c:v>77227</c:v>
                </c:pt>
                <c:pt idx="77228">
                  <c:v>77228</c:v>
                </c:pt>
                <c:pt idx="77229">
                  <c:v>77229</c:v>
                </c:pt>
                <c:pt idx="77230">
                  <c:v>77230</c:v>
                </c:pt>
                <c:pt idx="77231">
                  <c:v>77231</c:v>
                </c:pt>
                <c:pt idx="77232">
                  <c:v>77232</c:v>
                </c:pt>
                <c:pt idx="77233">
                  <c:v>77233</c:v>
                </c:pt>
                <c:pt idx="77234">
                  <c:v>77234</c:v>
                </c:pt>
                <c:pt idx="77235">
                  <c:v>77235</c:v>
                </c:pt>
                <c:pt idx="77236">
                  <c:v>77236</c:v>
                </c:pt>
                <c:pt idx="77237">
                  <c:v>77237</c:v>
                </c:pt>
                <c:pt idx="77238">
                  <c:v>77238</c:v>
                </c:pt>
                <c:pt idx="77239">
                  <c:v>77239</c:v>
                </c:pt>
                <c:pt idx="77240">
                  <c:v>77240</c:v>
                </c:pt>
                <c:pt idx="77241">
                  <c:v>77241</c:v>
                </c:pt>
                <c:pt idx="77242">
                  <c:v>77242</c:v>
                </c:pt>
                <c:pt idx="77243">
                  <c:v>77243</c:v>
                </c:pt>
                <c:pt idx="77244">
                  <c:v>77244</c:v>
                </c:pt>
                <c:pt idx="77245">
                  <c:v>77245</c:v>
                </c:pt>
                <c:pt idx="77246">
                  <c:v>77246</c:v>
                </c:pt>
                <c:pt idx="77247">
                  <c:v>77247</c:v>
                </c:pt>
                <c:pt idx="77248">
                  <c:v>77248</c:v>
                </c:pt>
                <c:pt idx="77249">
                  <c:v>77249</c:v>
                </c:pt>
                <c:pt idx="77250">
                  <c:v>77250</c:v>
                </c:pt>
                <c:pt idx="77251">
                  <c:v>77251</c:v>
                </c:pt>
                <c:pt idx="77252">
                  <c:v>77252</c:v>
                </c:pt>
                <c:pt idx="77253">
                  <c:v>77253</c:v>
                </c:pt>
                <c:pt idx="77254">
                  <c:v>77254</c:v>
                </c:pt>
                <c:pt idx="77255">
                  <c:v>77255</c:v>
                </c:pt>
                <c:pt idx="77256">
                  <c:v>77256</c:v>
                </c:pt>
                <c:pt idx="77257">
                  <c:v>77257</c:v>
                </c:pt>
                <c:pt idx="77258">
                  <c:v>77258</c:v>
                </c:pt>
                <c:pt idx="77259">
                  <c:v>77259</c:v>
                </c:pt>
                <c:pt idx="77260">
                  <c:v>77260</c:v>
                </c:pt>
                <c:pt idx="77261">
                  <c:v>77261</c:v>
                </c:pt>
                <c:pt idx="77262">
                  <c:v>77262</c:v>
                </c:pt>
                <c:pt idx="77263">
                  <c:v>77263</c:v>
                </c:pt>
                <c:pt idx="77264">
                  <c:v>77264</c:v>
                </c:pt>
                <c:pt idx="77265">
                  <c:v>77265</c:v>
                </c:pt>
                <c:pt idx="77266">
                  <c:v>77266</c:v>
                </c:pt>
                <c:pt idx="77267">
                  <c:v>77267</c:v>
                </c:pt>
                <c:pt idx="77268">
                  <c:v>77268</c:v>
                </c:pt>
                <c:pt idx="77269">
                  <c:v>77269</c:v>
                </c:pt>
                <c:pt idx="77270">
                  <c:v>77270</c:v>
                </c:pt>
                <c:pt idx="77271">
                  <c:v>77271</c:v>
                </c:pt>
                <c:pt idx="77272">
                  <c:v>77272</c:v>
                </c:pt>
                <c:pt idx="77273">
                  <c:v>77273</c:v>
                </c:pt>
                <c:pt idx="77274">
                  <c:v>77274</c:v>
                </c:pt>
                <c:pt idx="77275">
                  <c:v>77275</c:v>
                </c:pt>
                <c:pt idx="77276">
                  <c:v>77276</c:v>
                </c:pt>
                <c:pt idx="77277">
                  <c:v>77277</c:v>
                </c:pt>
                <c:pt idx="77278">
                  <c:v>77278</c:v>
                </c:pt>
                <c:pt idx="77279">
                  <c:v>77279</c:v>
                </c:pt>
                <c:pt idx="77280">
                  <c:v>77280</c:v>
                </c:pt>
                <c:pt idx="77281">
                  <c:v>77281</c:v>
                </c:pt>
                <c:pt idx="77282">
                  <c:v>77282</c:v>
                </c:pt>
                <c:pt idx="77283">
                  <c:v>77283</c:v>
                </c:pt>
                <c:pt idx="77284">
                  <c:v>77284</c:v>
                </c:pt>
                <c:pt idx="77285">
                  <c:v>77285</c:v>
                </c:pt>
                <c:pt idx="77286">
                  <c:v>77286</c:v>
                </c:pt>
                <c:pt idx="77287">
                  <c:v>77287</c:v>
                </c:pt>
                <c:pt idx="77288">
                  <c:v>77288</c:v>
                </c:pt>
                <c:pt idx="77289">
                  <c:v>77289</c:v>
                </c:pt>
                <c:pt idx="77290">
                  <c:v>77290</c:v>
                </c:pt>
                <c:pt idx="77291">
                  <c:v>77291</c:v>
                </c:pt>
                <c:pt idx="77292">
                  <c:v>77292</c:v>
                </c:pt>
                <c:pt idx="77293">
                  <c:v>77293</c:v>
                </c:pt>
                <c:pt idx="77294">
                  <c:v>77294</c:v>
                </c:pt>
                <c:pt idx="77295">
                  <c:v>77295</c:v>
                </c:pt>
                <c:pt idx="77296">
                  <c:v>77296</c:v>
                </c:pt>
                <c:pt idx="77297">
                  <c:v>77297</c:v>
                </c:pt>
                <c:pt idx="77298">
                  <c:v>77298</c:v>
                </c:pt>
                <c:pt idx="77299">
                  <c:v>77299</c:v>
                </c:pt>
                <c:pt idx="77300">
                  <c:v>77300</c:v>
                </c:pt>
                <c:pt idx="77301">
                  <c:v>77301</c:v>
                </c:pt>
                <c:pt idx="77302">
                  <c:v>77302</c:v>
                </c:pt>
                <c:pt idx="77303">
                  <c:v>77303</c:v>
                </c:pt>
                <c:pt idx="77304">
                  <c:v>77304</c:v>
                </c:pt>
                <c:pt idx="77305">
                  <c:v>77305</c:v>
                </c:pt>
                <c:pt idx="77306">
                  <c:v>77306</c:v>
                </c:pt>
                <c:pt idx="77307">
                  <c:v>77307</c:v>
                </c:pt>
                <c:pt idx="77308">
                  <c:v>77308</c:v>
                </c:pt>
                <c:pt idx="77309">
                  <c:v>77309</c:v>
                </c:pt>
                <c:pt idx="77310">
                  <c:v>77310</c:v>
                </c:pt>
                <c:pt idx="77311">
                  <c:v>77311</c:v>
                </c:pt>
                <c:pt idx="77312">
                  <c:v>77312</c:v>
                </c:pt>
                <c:pt idx="77313">
                  <c:v>77313</c:v>
                </c:pt>
                <c:pt idx="77314">
                  <c:v>77314</c:v>
                </c:pt>
                <c:pt idx="77315">
                  <c:v>77315</c:v>
                </c:pt>
                <c:pt idx="77316">
                  <c:v>77316</c:v>
                </c:pt>
                <c:pt idx="77317">
                  <c:v>77317</c:v>
                </c:pt>
                <c:pt idx="77318">
                  <c:v>77318</c:v>
                </c:pt>
                <c:pt idx="77319">
                  <c:v>77319</c:v>
                </c:pt>
                <c:pt idx="77320">
                  <c:v>77320</c:v>
                </c:pt>
                <c:pt idx="77321">
                  <c:v>77321</c:v>
                </c:pt>
                <c:pt idx="77322">
                  <c:v>77322</c:v>
                </c:pt>
                <c:pt idx="77323">
                  <c:v>77323</c:v>
                </c:pt>
                <c:pt idx="77324">
                  <c:v>77324</c:v>
                </c:pt>
                <c:pt idx="77325">
                  <c:v>77325</c:v>
                </c:pt>
                <c:pt idx="77326">
                  <c:v>77326</c:v>
                </c:pt>
                <c:pt idx="77327">
                  <c:v>77327</c:v>
                </c:pt>
                <c:pt idx="77328">
                  <c:v>77328</c:v>
                </c:pt>
                <c:pt idx="77329">
                  <c:v>77329</c:v>
                </c:pt>
                <c:pt idx="77330">
                  <c:v>77330</c:v>
                </c:pt>
                <c:pt idx="77331">
                  <c:v>77331</c:v>
                </c:pt>
                <c:pt idx="77332">
                  <c:v>77332</c:v>
                </c:pt>
                <c:pt idx="77333">
                  <c:v>77333</c:v>
                </c:pt>
                <c:pt idx="77334">
                  <c:v>77334</c:v>
                </c:pt>
                <c:pt idx="77335">
                  <c:v>77335</c:v>
                </c:pt>
                <c:pt idx="77336">
                  <c:v>77336</c:v>
                </c:pt>
                <c:pt idx="77337">
                  <c:v>77337</c:v>
                </c:pt>
                <c:pt idx="77338">
                  <c:v>77338</c:v>
                </c:pt>
                <c:pt idx="77339">
                  <c:v>77339</c:v>
                </c:pt>
                <c:pt idx="77340">
                  <c:v>77340</c:v>
                </c:pt>
                <c:pt idx="77341">
                  <c:v>77341</c:v>
                </c:pt>
                <c:pt idx="77342">
                  <c:v>77342</c:v>
                </c:pt>
                <c:pt idx="77343">
                  <c:v>77343</c:v>
                </c:pt>
                <c:pt idx="77344">
                  <c:v>77344</c:v>
                </c:pt>
                <c:pt idx="77345">
                  <c:v>77345</c:v>
                </c:pt>
                <c:pt idx="77346">
                  <c:v>77346</c:v>
                </c:pt>
                <c:pt idx="77347">
                  <c:v>77347</c:v>
                </c:pt>
                <c:pt idx="77348">
                  <c:v>77348</c:v>
                </c:pt>
                <c:pt idx="77349">
                  <c:v>77349</c:v>
                </c:pt>
                <c:pt idx="77350">
                  <c:v>77350</c:v>
                </c:pt>
                <c:pt idx="77351">
                  <c:v>77351</c:v>
                </c:pt>
                <c:pt idx="77352">
                  <c:v>77352</c:v>
                </c:pt>
                <c:pt idx="77353">
                  <c:v>77353</c:v>
                </c:pt>
                <c:pt idx="77354">
                  <c:v>77354</c:v>
                </c:pt>
                <c:pt idx="77355">
                  <c:v>77355</c:v>
                </c:pt>
                <c:pt idx="77356">
                  <c:v>77356</c:v>
                </c:pt>
                <c:pt idx="77357">
                  <c:v>77357</c:v>
                </c:pt>
                <c:pt idx="77358">
                  <c:v>77358</c:v>
                </c:pt>
                <c:pt idx="77359">
                  <c:v>77359</c:v>
                </c:pt>
                <c:pt idx="77360">
                  <c:v>77360</c:v>
                </c:pt>
                <c:pt idx="77361">
                  <c:v>77361</c:v>
                </c:pt>
                <c:pt idx="77362">
                  <c:v>77362</c:v>
                </c:pt>
                <c:pt idx="77363">
                  <c:v>77363</c:v>
                </c:pt>
                <c:pt idx="77364">
                  <c:v>77364</c:v>
                </c:pt>
                <c:pt idx="77365">
                  <c:v>77365</c:v>
                </c:pt>
                <c:pt idx="77366">
                  <c:v>77366</c:v>
                </c:pt>
                <c:pt idx="77367">
                  <c:v>77367</c:v>
                </c:pt>
                <c:pt idx="77368">
                  <c:v>77368</c:v>
                </c:pt>
                <c:pt idx="77369">
                  <c:v>77369</c:v>
                </c:pt>
                <c:pt idx="77370">
                  <c:v>77370</c:v>
                </c:pt>
                <c:pt idx="77371">
                  <c:v>77371</c:v>
                </c:pt>
                <c:pt idx="77372">
                  <c:v>77372</c:v>
                </c:pt>
                <c:pt idx="77373">
                  <c:v>77373</c:v>
                </c:pt>
                <c:pt idx="77374">
                  <c:v>77374</c:v>
                </c:pt>
                <c:pt idx="77375">
                  <c:v>77375</c:v>
                </c:pt>
                <c:pt idx="77376">
                  <c:v>77376</c:v>
                </c:pt>
                <c:pt idx="77377">
                  <c:v>77377</c:v>
                </c:pt>
                <c:pt idx="77378">
                  <c:v>77378</c:v>
                </c:pt>
                <c:pt idx="77379">
                  <c:v>77379</c:v>
                </c:pt>
                <c:pt idx="77380">
                  <c:v>77380</c:v>
                </c:pt>
                <c:pt idx="77381">
                  <c:v>77381</c:v>
                </c:pt>
                <c:pt idx="77382">
                  <c:v>77382</c:v>
                </c:pt>
                <c:pt idx="77383">
                  <c:v>77383</c:v>
                </c:pt>
                <c:pt idx="77384">
                  <c:v>77384</c:v>
                </c:pt>
                <c:pt idx="77385">
                  <c:v>77385</c:v>
                </c:pt>
                <c:pt idx="77386">
                  <c:v>77386</c:v>
                </c:pt>
                <c:pt idx="77387">
                  <c:v>77387</c:v>
                </c:pt>
                <c:pt idx="77388">
                  <c:v>77388</c:v>
                </c:pt>
                <c:pt idx="77389">
                  <c:v>77389</c:v>
                </c:pt>
                <c:pt idx="77390">
                  <c:v>77390</c:v>
                </c:pt>
                <c:pt idx="77391">
                  <c:v>77391</c:v>
                </c:pt>
                <c:pt idx="77392">
                  <c:v>77392</c:v>
                </c:pt>
                <c:pt idx="77393">
                  <c:v>77393</c:v>
                </c:pt>
                <c:pt idx="77394">
                  <c:v>77394</c:v>
                </c:pt>
                <c:pt idx="77395">
                  <c:v>77395</c:v>
                </c:pt>
                <c:pt idx="77396">
                  <c:v>77396</c:v>
                </c:pt>
                <c:pt idx="77397">
                  <c:v>77397</c:v>
                </c:pt>
                <c:pt idx="77398">
                  <c:v>77398</c:v>
                </c:pt>
                <c:pt idx="77399">
                  <c:v>77399</c:v>
                </c:pt>
                <c:pt idx="77400">
                  <c:v>77400</c:v>
                </c:pt>
                <c:pt idx="77401">
                  <c:v>77401</c:v>
                </c:pt>
                <c:pt idx="77402">
                  <c:v>77402</c:v>
                </c:pt>
                <c:pt idx="77403">
                  <c:v>77403</c:v>
                </c:pt>
                <c:pt idx="77404">
                  <c:v>77404</c:v>
                </c:pt>
                <c:pt idx="77405">
                  <c:v>77405</c:v>
                </c:pt>
                <c:pt idx="77406">
                  <c:v>77406</c:v>
                </c:pt>
                <c:pt idx="77407">
                  <c:v>77407</c:v>
                </c:pt>
                <c:pt idx="77408">
                  <c:v>77408</c:v>
                </c:pt>
                <c:pt idx="77409">
                  <c:v>77409</c:v>
                </c:pt>
                <c:pt idx="77410">
                  <c:v>77410</c:v>
                </c:pt>
                <c:pt idx="77411">
                  <c:v>77411</c:v>
                </c:pt>
                <c:pt idx="77412">
                  <c:v>77412</c:v>
                </c:pt>
                <c:pt idx="77413">
                  <c:v>77413</c:v>
                </c:pt>
                <c:pt idx="77414">
                  <c:v>77414</c:v>
                </c:pt>
                <c:pt idx="77415">
                  <c:v>77415</c:v>
                </c:pt>
                <c:pt idx="77416">
                  <c:v>77416</c:v>
                </c:pt>
                <c:pt idx="77417">
                  <c:v>77417</c:v>
                </c:pt>
                <c:pt idx="77418">
                  <c:v>77418</c:v>
                </c:pt>
                <c:pt idx="77419">
                  <c:v>77419</c:v>
                </c:pt>
                <c:pt idx="77420">
                  <c:v>77420</c:v>
                </c:pt>
                <c:pt idx="77421">
                  <c:v>77421</c:v>
                </c:pt>
                <c:pt idx="77422">
                  <c:v>77422</c:v>
                </c:pt>
                <c:pt idx="77423">
                  <c:v>77423</c:v>
                </c:pt>
                <c:pt idx="77424">
                  <c:v>77424</c:v>
                </c:pt>
                <c:pt idx="77425">
                  <c:v>77425</c:v>
                </c:pt>
                <c:pt idx="77426">
                  <c:v>77426</c:v>
                </c:pt>
                <c:pt idx="77427">
                  <c:v>77427</c:v>
                </c:pt>
                <c:pt idx="77428">
                  <c:v>77428</c:v>
                </c:pt>
                <c:pt idx="77429">
                  <c:v>77429</c:v>
                </c:pt>
                <c:pt idx="77430">
                  <c:v>77430</c:v>
                </c:pt>
                <c:pt idx="77431">
                  <c:v>77431</c:v>
                </c:pt>
                <c:pt idx="77432">
                  <c:v>77432</c:v>
                </c:pt>
                <c:pt idx="77433">
                  <c:v>77433</c:v>
                </c:pt>
                <c:pt idx="77434">
                  <c:v>77434</c:v>
                </c:pt>
                <c:pt idx="77435">
                  <c:v>77435</c:v>
                </c:pt>
                <c:pt idx="77436">
                  <c:v>77436</c:v>
                </c:pt>
                <c:pt idx="77437">
                  <c:v>77437</c:v>
                </c:pt>
                <c:pt idx="77438">
                  <c:v>77438</c:v>
                </c:pt>
                <c:pt idx="77439">
                  <c:v>77439</c:v>
                </c:pt>
                <c:pt idx="77440">
                  <c:v>77440</c:v>
                </c:pt>
                <c:pt idx="77441">
                  <c:v>77441</c:v>
                </c:pt>
                <c:pt idx="77442">
                  <c:v>77442</c:v>
                </c:pt>
                <c:pt idx="77443">
                  <c:v>77443</c:v>
                </c:pt>
                <c:pt idx="77444">
                  <c:v>77444</c:v>
                </c:pt>
                <c:pt idx="77445">
                  <c:v>77445</c:v>
                </c:pt>
                <c:pt idx="77446">
                  <c:v>77446</c:v>
                </c:pt>
                <c:pt idx="77447">
                  <c:v>77447</c:v>
                </c:pt>
                <c:pt idx="77448">
                  <c:v>77448</c:v>
                </c:pt>
                <c:pt idx="77449">
                  <c:v>77449</c:v>
                </c:pt>
                <c:pt idx="77450">
                  <c:v>77450</c:v>
                </c:pt>
                <c:pt idx="77451">
                  <c:v>77451</c:v>
                </c:pt>
                <c:pt idx="77452">
                  <c:v>77452</c:v>
                </c:pt>
                <c:pt idx="77453">
                  <c:v>77453</c:v>
                </c:pt>
                <c:pt idx="77454">
                  <c:v>77454</c:v>
                </c:pt>
                <c:pt idx="77455">
                  <c:v>77455</c:v>
                </c:pt>
                <c:pt idx="77456">
                  <c:v>77456</c:v>
                </c:pt>
                <c:pt idx="77457">
                  <c:v>77457</c:v>
                </c:pt>
                <c:pt idx="77458">
                  <c:v>77458</c:v>
                </c:pt>
                <c:pt idx="77459">
                  <c:v>77459</c:v>
                </c:pt>
                <c:pt idx="77460">
                  <c:v>77460</c:v>
                </c:pt>
                <c:pt idx="77461">
                  <c:v>77461</c:v>
                </c:pt>
                <c:pt idx="77462">
                  <c:v>77462</c:v>
                </c:pt>
                <c:pt idx="77463">
                  <c:v>77463</c:v>
                </c:pt>
                <c:pt idx="77464">
                  <c:v>77464</c:v>
                </c:pt>
                <c:pt idx="77465">
                  <c:v>77465</c:v>
                </c:pt>
                <c:pt idx="77466">
                  <c:v>77466</c:v>
                </c:pt>
                <c:pt idx="77467">
                  <c:v>77467</c:v>
                </c:pt>
                <c:pt idx="77468">
                  <c:v>77468</c:v>
                </c:pt>
                <c:pt idx="77469">
                  <c:v>77469</c:v>
                </c:pt>
                <c:pt idx="77470">
                  <c:v>77470</c:v>
                </c:pt>
                <c:pt idx="77471">
                  <c:v>77471</c:v>
                </c:pt>
                <c:pt idx="77472">
                  <c:v>77472</c:v>
                </c:pt>
                <c:pt idx="77473">
                  <c:v>77473</c:v>
                </c:pt>
                <c:pt idx="77474">
                  <c:v>77474</c:v>
                </c:pt>
                <c:pt idx="77475">
                  <c:v>77475</c:v>
                </c:pt>
                <c:pt idx="77476">
                  <c:v>77476</c:v>
                </c:pt>
                <c:pt idx="77477">
                  <c:v>77477</c:v>
                </c:pt>
                <c:pt idx="77478">
                  <c:v>77478</c:v>
                </c:pt>
                <c:pt idx="77479">
                  <c:v>77479</c:v>
                </c:pt>
                <c:pt idx="77480">
                  <c:v>77480</c:v>
                </c:pt>
                <c:pt idx="77481">
                  <c:v>77481</c:v>
                </c:pt>
                <c:pt idx="77482">
                  <c:v>77482</c:v>
                </c:pt>
                <c:pt idx="77483">
                  <c:v>77483</c:v>
                </c:pt>
                <c:pt idx="77484">
                  <c:v>77484</c:v>
                </c:pt>
                <c:pt idx="77485">
                  <c:v>77485</c:v>
                </c:pt>
                <c:pt idx="77486">
                  <c:v>77486</c:v>
                </c:pt>
                <c:pt idx="77487">
                  <c:v>77487</c:v>
                </c:pt>
                <c:pt idx="77488">
                  <c:v>77488</c:v>
                </c:pt>
                <c:pt idx="77489">
                  <c:v>77489</c:v>
                </c:pt>
                <c:pt idx="77490">
                  <c:v>77490</c:v>
                </c:pt>
                <c:pt idx="77491">
                  <c:v>77491</c:v>
                </c:pt>
                <c:pt idx="77492">
                  <c:v>77492</c:v>
                </c:pt>
                <c:pt idx="77493">
                  <c:v>77493</c:v>
                </c:pt>
                <c:pt idx="77494">
                  <c:v>77494</c:v>
                </c:pt>
                <c:pt idx="77495">
                  <c:v>77495</c:v>
                </c:pt>
                <c:pt idx="77496">
                  <c:v>77496</c:v>
                </c:pt>
                <c:pt idx="77497">
                  <c:v>77497</c:v>
                </c:pt>
                <c:pt idx="77498">
                  <c:v>77498</c:v>
                </c:pt>
                <c:pt idx="77499">
                  <c:v>77499</c:v>
                </c:pt>
                <c:pt idx="77500">
                  <c:v>77500</c:v>
                </c:pt>
                <c:pt idx="77501">
                  <c:v>77501</c:v>
                </c:pt>
                <c:pt idx="77502">
                  <c:v>77502</c:v>
                </c:pt>
                <c:pt idx="77503">
                  <c:v>77503</c:v>
                </c:pt>
                <c:pt idx="77504">
                  <c:v>77504</c:v>
                </c:pt>
                <c:pt idx="77505">
                  <c:v>77505</c:v>
                </c:pt>
                <c:pt idx="77506">
                  <c:v>77506</c:v>
                </c:pt>
                <c:pt idx="77507">
                  <c:v>77507</c:v>
                </c:pt>
                <c:pt idx="77508">
                  <c:v>77508</c:v>
                </c:pt>
                <c:pt idx="77509">
                  <c:v>77509</c:v>
                </c:pt>
                <c:pt idx="77510">
                  <c:v>77510</c:v>
                </c:pt>
                <c:pt idx="77511">
                  <c:v>77511</c:v>
                </c:pt>
                <c:pt idx="77512">
                  <c:v>77512</c:v>
                </c:pt>
                <c:pt idx="77513">
                  <c:v>77513</c:v>
                </c:pt>
                <c:pt idx="77514">
                  <c:v>77514</c:v>
                </c:pt>
                <c:pt idx="77515">
                  <c:v>77515</c:v>
                </c:pt>
                <c:pt idx="77516">
                  <c:v>77516</c:v>
                </c:pt>
                <c:pt idx="77517">
                  <c:v>77517</c:v>
                </c:pt>
                <c:pt idx="77518">
                  <c:v>77518</c:v>
                </c:pt>
                <c:pt idx="77519">
                  <c:v>77519</c:v>
                </c:pt>
                <c:pt idx="77520">
                  <c:v>77520</c:v>
                </c:pt>
                <c:pt idx="77521">
                  <c:v>77521</c:v>
                </c:pt>
                <c:pt idx="77522">
                  <c:v>77522</c:v>
                </c:pt>
                <c:pt idx="77523">
                  <c:v>77523</c:v>
                </c:pt>
                <c:pt idx="77524">
                  <c:v>77524</c:v>
                </c:pt>
                <c:pt idx="77525">
                  <c:v>77525</c:v>
                </c:pt>
                <c:pt idx="77526">
                  <c:v>77526</c:v>
                </c:pt>
                <c:pt idx="77527">
                  <c:v>77527</c:v>
                </c:pt>
                <c:pt idx="77528">
                  <c:v>77528</c:v>
                </c:pt>
                <c:pt idx="77529">
                  <c:v>77529</c:v>
                </c:pt>
                <c:pt idx="77530">
                  <c:v>77530</c:v>
                </c:pt>
                <c:pt idx="77531">
                  <c:v>77531</c:v>
                </c:pt>
                <c:pt idx="77532">
                  <c:v>77532</c:v>
                </c:pt>
                <c:pt idx="77533">
                  <c:v>77533</c:v>
                </c:pt>
                <c:pt idx="77534">
                  <c:v>77534</c:v>
                </c:pt>
                <c:pt idx="77535">
                  <c:v>77535</c:v>
                </c:pt>
                <c:pt idx="77536">
                  <c:v>77536</c:v>
                </c:pt>
                <c:pt idx="77537">
                  <c:v>77537</c:v>
                </c:pt>
                <c:pt idx="77538">
                  <c:v>77538</c:v>
                </c:pt>
                <c:pt idx="77539">
                  <c:v>77539</c:v>
                </c:pt>
                <c:pt idx="77540">
                  <c:v>77540</c:v>
                </c:pt>
                <c:pt idx="77541">
                  <c:v>77541</c:v>
                </c:pt>
                <c:pt idx="77542">
                  <c:v>77542</c:v>
                </c:pt>
                <c:pt idx="77543">
                  <c:v>77543</c:v>
                </c:pt>
                <c:pt idx="77544">
                  <c:v>77544</c:v>
                </c:pt>
                <c:pt idx="77545">
                  <c:v>77545</c:v>
                </c:pt>
                <c:pt idx="77546">
                  <c:v>77546</c:v>
                </c:pt>
                <c:pt idx="77547">
                  <c:v>77547</c:v>
                </c:pt>
                <c:pt idx="77548">
                  <c:v>77548</c:v>
                </c:pt>
                <c:pt idx="77549">
                  <c:v>77549</c:v>
                </c:pt>
                <c:pt idx="77550">
                  <c:v>77550</c:v>
                </c:pt>
                <c:pt idx="77551">
                  <c:v>77551</c:v>
                </c:pt>
                <c:pt idx="77552">
                  <c:v>77552</c:v>
                </c:pt>
                <c:pt idx="77553">
                  <c:v>77553</c:v>
                </c:pt>
                <c:pt idx="77554">
                  <c:v>77554</c:v>
                </c:pt>
                <c:pt idx="77555">
                  <c:v>77555</c:v>
                </c:pt>
                <c:pt idx="77556">
                  <c:v>77556</c:v>
                </c:pt>
                <c:pt idx="77557">
                  <c:v>77557</c:v>
                </c:pt>
                <c:pt idx="77558">
                  <c:v>77558</c:v>
                </c:pt>
                <c:pt idx="77559">
                  <c:v>77559</c:v>
                </c:pt>
                <c:pt idx="77560">
                  <c:v>77560</c:v>
                </c:pt>
                <c:pt idx="77561">
                  <c:v>77561</c:v>
                </c:pt>
                <c:pt idx="77562">
                  <c:v>77562</c:v>
                </c:pt>
                <c:pt idx="77563">
                  <c:v>77563</c:v>
                </c:pt>
                <c:pt idx="77564">
                  <c:v>77564</c:v>
                </c:pt>
                <c:pt idx="77565">
                  <c:v>77565</c:v>
                </c:pt>
                <c:pt idx="77566">
                  <c:v>77566</c:v>
                </c:pt>
                <c:pt idx="77567">
                  <c:v>77567</c:v>
                </c:pt>
                <c:pt idx="77568">
                  <c:v>77568</c:v>
                </c:pt>
                <c:pt idx="77569">
                  <c:v>77569</c:v>
                </c:pt>
                <c:pt idx="77570">
                  <c:v>77570</c:v>
                </c:pt>
                <c:pt idx="77571">
                  <c:v>77571</c:v>
                </c:pt>
                <c:pt idx="77572">
                  <c:v>77572</c:v>
                </c:pt>
                <c:pt idx="77573">
                  <c:v>77573</c:v>
                </c:pt>
                <c:pt idx="77574">
                  <c:v>77574</c:v>
                </c:pt>
                <c:pt idx="77575">
                  <c:v>77575</c:v>
                </c:pt>
                <c:pt idx="77576">
                  <c:v>77576</c:v>
                </c:pt>
                <c:pt idx="77577">
                  <c:v>77577</c:v>
                </c:pt>
                <c:pt idx="77578">
                  <c:v>77578</c:v>
                </c:pt>
                <c:pt idx="77579">
                  <c:v>77579</c:v>
                </c:pt>
                <c:pt idx="77580">
                  <c:v>77580</c:v>
                </c:pt>
                <c:pt idx="77581">
                  <c:v>77581</c:v>
                </c:pt>
                <c:pt idx="77582">
                  <c:v>77582</c:v>
                </c:pt>
                <c:pt idx="77583">
                  <c:v>77583</c:v>
                </c:pt>
                <c:pt idx="77584">
                  <c:v>77584</c:v>
                </c:pt>
                <c:pt idx="77585">
                  <c:v>77585</c:v>
                </c:pt>
                <c:pt idx="77586">
                  <c:v>77586</c:v>
                </c:pt>
                <c:pt idx="77587">
                  <c:v>77587</c:v>
                </c:pt>
                <c:pt idx="77588">
                  <c:v>77588</c:v>
                </c:pt>
                <c:pt idx="77589">
                  <c:v>77589</c:v>
                </c:pt>
                <c:pt idx="77590">
                  <c:v>77590</c:v>
                </c:pt>
                <c:pt idx="77591">
                  <c:v>77591</c:v>
                </c:pt>
                <c:pt idx="77592">
                  <c:v>77592</c:v>
                </c:pt>
                <c:pt idx="77593">
                  <c:v>77593</c:v>
                </c:pt>
                <c:pt idx="77594">
                  <c:v>77594</c:v>
                </c:pt>
                <c:pt idx="77595">
                  <c:v>77595</c:v>
                </c:pt>
                <c:pt idx="77596">
                  <c:v>77596</c:v>
                </c:pt>
                <c:pt idx="77597">
                  <c:v>77597</c:v>
                </c:pt>
                <c:pt idx="77598">
                  <c:v>77598</c:v>
                </c:pt>
                <c:pt idx="77599">
                  <c:v>77599</c:v>
                </c:pt>
                <c:pt idx="77600">
                  <c:v>77600</c:v>
                </c:pt>
                <c:pt idx="77601">
                  <c:v>77601</c:v>
                </c:pt>
                <c:pt idx="77602">
                  <c:v>77602</c:v>
                </c:pt>
                <c:pt idx="77603">
                  <c:v>77603</c:v>
                </c:pt>
                <c:pt idx="77604">
                  <c:v>77604</c:v>
                </c:pt>
                <c:pt idx="77605">
                  <c:v>77605</c:v>
                </c:pt>
                <c:pt idx="77606">
                  <c:v>77606</c:v>
                </c:pt>
                <c:pt idx="77607">
                  <c:v>77607</c:v>
                </c:pt>
                <c:pt idx="77608">
                  <c:v>77608</c:v>
                </c:pt>
                <c:pt idx="77609">
                  <c:v>77609</c:v>
                </c:pt>
                <c:pt idx="77610">
                  <c:v>77610</c:v>
                </c:pt>
                <c:pt idx="77611">
                  <c:v>77611</c:v>
                </c:pt>
                <c:pt idx="77612">
                  <c:v>77612</c:v>
                </c:pt>
                <c:pt idx="77613">
                  <c:v>77613</c:v>
                </c:pt>
                <c:pt idx="77614">
                  <c:v>77614</c:v>
                </c:pt>
                <c:pt idx="77615">
                  <c:v>77615</c:v>
                </c:pt>
                <c:pt idx="77616">
                  <c:v>77616</c:v>
                </c:pt>
                <c:pt idx="77617">
                  <c:v>77617</c:v>
                </c:pt>
                <c:pt idx="77618">
                  <c:v>77618</c:v>
                </c:pt>
                <c:pt idx="77619">
                  <c:v>77619</c:v>
                </c:pt>
                <c:pt idx="77620">
                  <c:v>77620</c:v>
                </c:pt>
                <c:pt idx="77621">
                  <c:v>77621</c:v>
                </c:pt>
                <c:pt idx="77622">
                  <c:v>77622</c:v>
                </c:pt>
                <c:pt idx="77623">
                  <c:v>77623</c:v>
                </c:pt>
                <c:pt idx="77624">
                  <c:v>77624</c:v>
                </c:pt>
                <c:pt idx="77625">
                  <c:v>77625</c:v>
                </c:pt>
                <c:pt idx="77626">
                  <c:v>77626</c:v>
                </c:pt>
                <c:pt idx="77627">
                  <c:v>77627</c:v>
                </c:pt>
                <c:pt idx="77628">
                  <c:v>77628</c:v>
                </c:pt>
                <c:pt idx="77629">
                  <c:v>77629</c:v>
                </c:pt>
                <c:pt idx="77630">
                  <c:v>77630</c:v>
                </c:pt>
                <c:pt idx="77631">
                  <c:v>77631</c:v>
                </c:pt>
                <c:pt idx="77632">
                  <c:v>77632</c:v>
                </c:pt>
                <c:pt idx="77633">
                  <c:v>77633</c:v>
                </c:pt>
                <c:pt idx="77634">
                  <c:v>77634</c:v>
                </c:pt>
                <c:pt idx="77635">
                  <c:v>77635</c:v>
                </c:pt>
                <c:pt idx="77636">
                  <c:v>77636</c:v>
                </c:pt>
                <c:pt idx="77637">
                  <c:v>77637</c:v>
                </c:pt>
                <c:pt idx="77638">
                  <c:v>77638</c:v>
                </c:pt>
                <c:pt idx="77639">
                  <c:v>77639</c:v>
                </c:pt>
                <c:pt idx="77640">
                  <c:v>77640</c:v>
                </c:pt>
                <c:pt idx="77641">
                  <c:v>77641</c:v>
                </c:pt>
                <c:pt idx="77642">
                  <c:v>77642</c:v>
                </c:pt>
                <c:pt idx="77643">
                  <c:v>77643</c:v>
                </c:pt>
                <c:pt idx="77644">
                  <c:v>77644</c:v>
                </c:pt>
                <c:pt idx="77645">
                  <c:v>77645</c:v>
                </c:pt>
                <c:pt idx="77646">
                  <c:v>77646</c:v>
                </c:pt>
                <c:pt idx="77647">
                  <c:v>77647</c:v>
                </c:pt>
                <c:pt idx="77648">
                  <c:v>77648</c:v>
                </c:pt>
                <c:pt idx="77649">
                  <c:v>77649</c:v>
                </c:pt>
                <c:pt idx="77650">
                  <c:v>77650</c:v>
                </c:pt>
                <c:pt idx="77651">
                  <c:v>77651</c:v>
                </c:pt>
                <c:pt idx="77652">
                  <c:v>77652</c:v>
                </c:pt>
                <c:pt idx="77653">
                  <c:v>77653</c:v>
                </c:pt>
                <c:pt idx="77654">
                  <c:v>77654</c:v>
                </c:pt>
                <c:pt idx="77655">
                  <c:v>77655</c:v>
                </c:pt>
                <c:pt idx="77656">
                  <c:v>77656</c:v>
                </c:pt>
                <c:pt idx="77657">
                  <c:v>77657</c:v>
                </c:pt>
                <c:pt idx="77658">
                  <c:v>77658</c:v>
                </c:pt>
                <c:pt idx="77659">
                  <c:v>77659</c:v>
                </c:pt>
                <c:pt idx="77660">
                  <c:v>77660</c:v>
                </c:pt>
                <c:pt idx="77661">
                  <c:v>77661</c:v>
                </c:pt>
                <c:pt idx="77662">
                  <c:v>77662</c:v>
                </c:pt>
                <c:pt idx="77663">
                  <c:v>77663</c:v>
                </c:pt>
                <c:pt idx="77664">
                  <c:v>77664</c:v>
                </c:pt>
                <c:pt idx="77665">
                  <c:v>77665</c:v>
                </c:pt>
                <c:pt idx="77666">
                  <c:v>77666</c:v>
                </c:pt>
                <c:pt idx="77667">
                  <c:v>77667</c:v>
                </c:pt>
                <c:pt idx="77668">
                  <c:v>77668</c:v>
                </c:pt>
                <c:pt idx="77669">
                  <c:v>77669</c:v>
                </c:pt>
                <c:pt idx="77670">
                  <c:v>77670</c:v>
                </c:pt>
                <c:pt idx="77671">
                  <c:v>77671</c:v>
                </c:pt>
                <c:pt idx="77672">
                  <c:v>77672</c:v>
                </c:pt>
                <c:pt idx="77673">
                  <c:v>77673</c:v>
                </c:pt>
                <c:pt idx="77674">
                  <c:v>77674</c:v>
                </c:pt>
                <c:pt idx="77675">
                  <c:v>77675</c:v>
                </c:pt>
                <c:pt idx="77676">
                  <c:v>77676</c:v>
                </c:pt>
                <c:pt idx="77677">
                  <c:v>77677</c:v>
                </c:pt>
                <c:pt idx="77678">
                  <c:v>77678</c:v>
                </c:pt>
                <c:pt idx="77679">
                  <c:v>77679</c:v>
                </c:pt>
                <c:pt idx="77680">
                  <c:v>77680</c:v>
                </c:pt>
                <c:pt idx="77681">
                  <c:v>77681</c:v>
                </c:pt>
                <c:pt idx="77682">
                  <c:v>77682</c:v>
                </c:pt>
                <c:pt idx="77683">
                  <c:v>77683</c:v>
                </c:pt>
                <c:pt idx="77684">
                  <c:v>77684</c:v>
                </c:pt>
                <c:pt idx="77685">
                  <c:v>77685</c:v>
                </c:pt>
                <c:pt idx="77686">
                  <c:v>77686</c:v>
                </c:pt>
                <c:pt idx="77687">
                  <c:v>77687</c:v>
                </c:pt>
                <c:pt idx="77688">
                  <c:v>77688</c:v>
                </c:pt>
                <c:pt idx="77689">
                  <c:v>77689</c:v>
                </c:pt>
                <c:pt idx="77690">
                  <c:v>77690</c:v>
                </c:pt>
                <c:pt idx="77691">
                  <c:v>77691</c:v>
                </c:pt>
                <c:pt idx="77692">
                  <c:v>77692</c:v>
                </c:pt>
                <c:pt idx="77693">
                  <c:v>77693</c:v>
                </c:pt>
                <c:pt idx="77694">
                  <c:v>77694</c:v>
                </c:pt>
                <c:pt idx="77695">
                  <c:v>77695</c:v>
                </c:pt>
                <c:pt idx="77696">
                  <c:v>77696</c:v>
                </c:pt>
                <c:pt idx="77697">
                  <c:v>77697</c:v>
                </c:pt>
                <c:pt idx="77698">
                  <c:v>77698</c:v>
                </c:pt>
                <c:pt idx="77699">
                  <c:v>77699</c:v>
                </c:pt>
                <c:pt idx="77700">
                  <c:v>77700</c:v>
                </c:pt>
                <c:pt idx="77701">
                  <c:v>77701</c:v>
                </c:pt>
                <c:pt idx="77702">
                  <c:v>77702</c:v>
                </c:pt>
                <c:pt idx="77703">
                  <c:v>77703</c:v>
                </c:pt>
                <c:pt idx="77704">
                  <c:v>77704</c:v>
                </c:pt>
                <c:pt idx="77705">
                  <c:v>77705</c:v>
                </c:pt>
                <c:pt idx="77706">
                  <c:v>77706</c:v>
                </c:pt>
                <c:pt idx="77707">
                  <c:v>77707</c:v>
                </c:pt>
                <c:pt idx="77708">
                  <c:v>77708</c:v>
                </c:pt>
                <c:pt idx="77709">
                  <c:v>77709</c:v>
                </c:pt>
                <c:pt idx="77710">
                  <c:v>77710</c:v>
                </c:pt>
                <c:pt idx="77711">
                  <c:v>77711</c:v>
                </c:pt>
                <c:pt idx="77712">
                  <c:v>77712</c:v>
                </c:pt>
                <c:pt idx="77713">
                  <c:v>77713</c:v>
                </c:pt>
                <c:pt idx="77714">
                  <c:v>77714</c:v>
                </c:pt>
                <c:pt idx="77715">
                  <c:v>77715</c:v>
                </c:pt>
                <c:pt idx="77716">
                  <c:v>77716</c:v>
                </c:pt>
                <c:pt idx="77717">
                  <c:v>77717</c:v>
                </c:pt>
                <c:pt idx="77718">
                  <c:v>77718</c:v>
                </c:pt>
                <c:pt idx="77719">
                  <c:v>77719</c:v>
                </c:pt>
                <c:pt idx="77720">
                  <c:v>77720</c:v>
                </c:pt>
                <c:pt idx="77721">
                  <c:v>77721</c:v>
                </c:pt>
                <c:pt idx="77722">
                  <c:v>77722</c:v>
                </c:pt>
                <c:pt idx="77723">
                  <c:v>77723</c:v>
                </c:pt>
                <c:pt idx="77724">
                  <c:v>77724</c:v>
                </c:pt>
                <c:pt idx="77725">
                  <c:v>77725</c:v>
                </c:pt>
                <c:pt idx="77726">
                  <c:v>77726</c:v>
                </c:pt>
                <c:pt idx="77727">
                  <c:v>77727</c:v>
                </c:pt>
                <c:pt idx="77728">
                  <c:v>77728</c:v>
                </c:pt>
                <c:pt idx="77729">
                  <c:v>77729</c:v>
                </c:pt>
                <c:pt idx="77730">
                  <c:v>77730</c:v>
                </c:pt>
                <c:pt idx="77731">
                  <c:v>77731</c:v>
                </c:pt>
                <c:pt idx="77732">
                  <c:v>77732</c:v>
                </c:pt>
                <c:pt idx="77733">
                  <c:v>77733</c:v>
                </c:pt>
                <c:pt idx="77734">
                  <c:v>77734</c:v>
                </c:pt>
                <c:pt idx="77735">
                  <c:v>77735</c:v>
                </c:pt>
                <c:pt idx="77736">
                  <c:v>77736</c:v>
                </c:pt>
                <c:pt idx="77737">
                  <c:v>77737</c:v>
                </c:pt>
                <c:pt idx="77738">
                  <c:v>77738</c:v>
                </c:pt>
                <c:pt idx="77739">
                  <c:v>77739</c:v>
                </c:pt>
                <c:pt idx="77740">
                  <c:v>77740</c:v>
                </c:pt>
                <c:pt idx="77741">
                  <c:v>77741</c:v>
                </c:pt>
                <c:pt idx="77742">
                  <c:v>77742</c:v>
                </c:pt>
                <c:pt idx="77743">
                  <c:v>77743</c:v>
                </c:pt>
                <c:pt idx="77744">
                  <c:v>77744</c:v>
                </c:pt>
                <c:pt idx="77745">
                  <c:v>77745</c:v>
                </c:pt>
                <c:pt idx="77746">
                  <c:v>77746</c:v>
                </c:pt>
                <c:pt idx="77747">
                  <c:v>77747</c:v>
                </c:pt>
                <c:pt idx="77748">
                  <c:v>77748</c:v>
                </c:pt>
                <c:pt idx="77749">
                  <c:v>77749</c:v>
                </c:pt>
                <c:pt idx="77750">
                  <c:v>77750</c:v>
                </c:pt>
                <c:pt idx="77751">
                  <c:v>77751</c:v>
                </c:pt>
                <c:pt idx="77752">
                  <c:v>77752</c:v>
                </c:pt>
                <c:pt idx="77753">
                  <c:v>77753</c:v>
                </c:pt>
                <c:pt idx="77754">
                  <c:v>77754</c:v>
                </c:pt>
                <c:pt idx="77755">
                  <c:v>77755</c:v>
                </c:pt>
                <c:pt idx="77756">
                  <c:v>77756</c:v>
                </c:pt>
                <c:pt idx="77757">
                  <c:v>77757</c:v>
                </c:pt>
                <c:pt idx="77758">
                  <c:v>77758</c:v>
                </c:pt>
                <c:pt idx="77759">
                  <c:v>77759</c:v>
                </c:pt>
                <c:pt idx="77760">
                  <c:v>77760</c:v>
                </c:pt>
                <c:pt idx="77761">
                  <c:v>77761</c:v>
                </c:pt>
                <c:pt idx="77762">
                  <c:v>77762</c:v>
                </c:pt>
                <c:pt idx="77763">
                  <c:v>77763</c:v>
                </c:pt>
                <c:pt idx="77764">
                  <c:v>77764</c:v>
                </c:pt>
                <c:pt idx="77765">
                  <c:v>77765</c:v>
                </c:pt>
                <c:pt idx="77766">
                  <c:v>77766</c:v>
                </c:pt>
                <c:pt idx="77767">
                  <c:v>77767</c:v>
                </c:pt>
                <c:pt idx="77768">
                  <c:v>77768</c:v>
                </c:pt>
                <c:pt idx="77769">
                  <c:v>77769</c:v>
                </c:pt>
                <c:pt idx="77770">
                  <c:v>77770</c:v>
                </c:pt>
                <c:pt idx="77771">
                  <c:v>77771</c:v>
                </c:pt>
                <c:pt idx="77772">
                  <c:v>77772</c:v>
                </c:pt>
                <c:pt idx="77773">
                  <c:v>77773</c:v>
                </c:pt>
                <c:pt idx="77774">
                  <c:v>77774</c:v>
                </c:pt>
                <c:pt idx="77775">
                  <c:v>77775</c:v>
                </c:pt>
                <c:pt idx="77776">
                  <c:v>77776</c:v>
                </c:pt>
                <c:pt idx="77777">
                  <c:v>77777</c:v>
                </c:pt>
                <c:pt idx="77778">
                  <c:v>77778</c:v>
                </c:pt>
                <c:pt idx="77779">
                  <c:v>77779</c:v>
                </c:pt>
                <c:pt idx="77780">
                  <c:v>77780</c:v>
                </c:pt>
                <c:pt idx="77781">
                  <c:v>77781</c:v>
                </c:pt>
                <c:pt idx="77782">
                  <c:v>77782</c:v>
                </c:pt>
                <c:pt idx="77783">
                  <c:v>77783</c:v>
                </c:pt>
                <c:pt idx="77784">
                  <c:v>77784</c:v>
                </c:pt>
                <c:pt idx="77785">
                  <c:v>77785</c:v>
                </c:pt>
                <c:pt idx="77786">
                  <c:v>77786</c:v>
                </c:pt>
                <c:pt idx="77787">
                  <c:v>77787</c:v>
                </c:pt>
                <c:pt idx="77788">
                  <c:v>77788</c:v>
                </c:pt>
                <c:pt idx="77789">
                  <c:v>77789</c:v>
                </c:pt>
                <c:pt idx="77790">
                  <c:v>77790</c:v>
                </c:pt>
                <c:pt idx="77791">
                  <c:v>77791</c:v>
                </c:pt>
                <c:pt idx="77792">
                  <c:v>77792</c:v>
                </c:pt>
                <c:pt idx="77793">
                  <c:v>77793</c:v>
                </c:pt>
                <c:pt idx="77794">
                  <c:v>77794</c:v>
                </c:pt>
                <c:pt idx="77795">
                  <c:v>77795</c:v>
                </c:pt>
                <c:pt idx="77796">
                  <c:v>77796</c:v>
                </c:pt>
                <c:pt idx="77797">
                  <c:v>77797</c:v>
                </c:pt>
                <c:pt idx="77798">
                  <c:v>77798</c:v>
                </c:pt>
                <c:pt idx="77799">
                  <c:v>77799</c:v>
                </c:pt>
                <c:pt idx="77800">
                  <c:v>77800</c:v>
                </c:pt>
                <c:pt idx="77801">
                  <c:v>77801</c:v>
                </c:pt>
                <c:pt idx="77802">
                  <c:v>77802</c:v>
                </c:pt>
                <c:pt idx="77803">
                  <c:v>77803</c:v>
                </c:pt>
                <c:pt idx="77804">
                  <c:v>77804</c:v>
                </c:pt>
                <c:pt idx="77805">
                  <c:v>77805</c:v>
                </c:pt>
                <c:pt idx="77806">
                  <c:v>77806</c:v>
                </c:pt>
                <c:pt idx="77807">
                  <c:v>77807</c:v>
                </c:pt>
                <c:pt idx="77808">
                  <c:v>77808</c:v>
                </c:pt>
                <c:pt idx="77809">
                  <c:v>77809</c:v>
                </c:pt>
                <c:pt idx="77810">
                  <c:v>77810</c:v>
                </c:pt>
                <c:pt idx="77811">
                  <c:v>77811</c:v>
                </c:pt>
                <c:pt idx="77812">
                  <c:v>77812</c:v>
                </c:pt>
                <c:pt idx="77813">
                  <c:v>77813</c:v>
                </c:pt>
                <c:pt idx="77814">
                  <c:v>77814</c:v>
                </c:pt>
                <c:pt idx="77815">
                  <c:v>77815</c:v>
                </c:pt>
                <c:pt idx="77816">
                  <c:v>77816</c:v>
                </c:pt>
                <c:pt idx="77817">
                  <c:v>77817</c:v>
                </c:pt>
                <c:pt idx="77818">
                  <c:v>77818</c:v>
                </c:pt>
                <c:pt idx="77819">
                  <c:v>77819</c:v>
                </c:pt>
                <c:pt idx="77820">
                  <c:v>77820</c:v>
                </c:pt>
                <c:pt idx="77821">
                  <c:v>77821</c:v>
                </c:pt>
                <c:pt idx="77822">
                  <c:v>77822</c:v>
                </c:pt>
                <c:pt idx="77823">
                  <c:v>77823</c:v>
                </c:pt>
                <c:pt idx="77824">
                  <c:v>77824</c:v>
                </c:pt>
                <c:pt idx="77825">
                  <c:v>77825</c:v>
                </c:pt>
                <c:pt idx="77826">
                  <c:v>77826</c:v>
                </c:pt>
                <c:pt idx="77827">
                  <c:v>77827</c:v>
                </c:pt>
                <c:pt idx="77828">
                  <c:v>77828</c:v>
                </c:pt>
                <c:pt idx="77829">
                  <c:v>77829</c:v>
                </c:pt>
                <c:pt idx="77830">
                  <c:v>77830</c:v>
                </c:pt>
                <c:pt idx="77831">
                  <c:v>77831</c:v>
                </c:pt>
                <c:pt idx="77832">
                  <c:v>77832</c:v>
                </c:pt>
                <c:pt idx="77833">
                  <c:v>77833</c:v>
                </c:pt>
                <c:pt idx="77834">
                  <c:v>77834</c:v>
                </c:pt>
                <c:pt idx="77835">
                  <c:v>77835</c:v>
                </c:pt>
                <c:pt idx="77836">
                  <c:v>77836</c:v>
                </c:pt>
                <c:pt idx="77837">
                  <c:v>77837</c:v>
                </c:pt>
                <c:pt idx="77838">
                  <c:v>77838</c:v>
                </c:pt>
                <c:pt idx="77839">
                  <c:v>77839</c:v>
                </c:pt>
                <c:pt idx="77840">
                  <c:v>77840</c:v>
                </c:pt>
                <c:pt idx="77841">
                  <c:v>77841</c:v>
                </c:pt>
                <c:pt idx="77842">
                  <c:v>77842</c:v>
                </c:pt>
                <c:pt idx="77843">
                  <c:v>77843</c:v>
                </c:pt>
                <c:pt idx="77844">
                  <c:v>77844</c:v>
                </c:pt>
                <c:pt idx="77845">
                  <c:v>77845</c:v>
                </c:pt>
                <c:pt idx="77846">
                  <c:v>77846</c:v>
                </c:pt>
                <c:pt idx="77847">
                  <c:v>77847</c:v>
                </c:pt>
                <c:pt idx="77848">
                  <c:v>77848</c:v>
                </c:pt>
                <c:pt idx="77849">
                  <c:v>77849</c:v>
                </c:pt>
                <c:pt idx="77850">
                  <c:v>77850</c:v>
                </c:pt>
                <c:pt idx="77851">
                  <c:v>77851</c:v>
                </c:pt>
                <c:pt idx="77852">
                  <c:v>77852</c:v>
                </c:pt>
                <c:pt idx="77853">
                  <c:v>77853</c:v>
                </c:pt>
                <c:pt idx="77854">
                  <c:v>77854</c:v>
                </c:pt>
                <c:pt idx="77855">
                  <c:v>77855</c:v>
                </c:pt>
                <c:pt idx="77856">
                  <c:v>77856</c:v>
                </c:pt>
                <c:pt idx="77857">
                  <c:v>77857</c:v>
                </c:pt>
                <c:pt idx="77858">
                  <c:v>77858</c:v>
                </c:pt>
                <c:pt idx="77859">
                  <c:v>77859</c:v>
                </c:pt>
                <c:pt idx="77860">
                  <c:v>77860</c:v>
                </c:pt>
                <c:pt idx="77861">
                  <c:v>77861</c:v>
                </c:pt>
                <c:pt idx="77862">
                  <c:v>77862</c:v>
                </c:pt>
                <c:pt idx="77863">
                  <c:v>77863</c:v>
                </c:pt>
                <c:pt idx="77864">
                  <c:v>77864</c:v>
                </c:pt>
                <c:pt idx="77865">
                  <c:v>77865</c:v>
                </c:pt>
                <c:pt idx="77866">
                  <c:v>77866</c:v>
                </c:pt>
                <c:pt idx="77867">
                  <c:v>77867</c:v>
                </c:pt>
                <c:pt idx="77868">
                  <c:v>77868</c:v>
                </c:pt>
                <c:pt idx="77869">
                  <c:v>77869</c:v>
                </c:pt>
                <c:pt idx="77870">
                  <c:v>77870</c:v>
                </c:pt>
                <c:pt idx="77871">
                  <c:v>77871</c:v>
                </c:pt>
                <c:pt idx="77872">
                  <c:v>77872</c:v>
                </c:pt>
                <c:pt idx="77873">
                  <c:v>77873</c:v>
                </c:pt>
                <c:pt idx="77874">
                  <c:v>77874</c:v>
                </c:pt>
                <c:pt idx="77875">
                  <c:v>77875</c:v>
                </c:pt>
                <c:pt idx="77876">
                  <c:v>77876</c:v>
                </c:pt>
                <c:pt idx="77877">
                  <c:v>77877</c:v>
                </c:pt>
                <c:pt idx="77878">
                  <c:v>77878</c:v>
                </c:pt>
                <c:pt idx="77879">
                  <c:v>77879</c:v>
                </c:pt>
                <c:pt idx="77880">
                  <c:v>77880</c:v>
                </c:pt>
                <c:pt idx="77881">
                  <c:v>77881</c:v>
                </c:pt>
                <c:pt idx="77882">
                  <c:v>77882</c:v>
                </c:pt>
                <c:pt idx="77883">
                  <c:v>77883</c:v>
                </c:pt>
                <c:pt idx="77884">
                  <c:v>77884</c:v>
                </c:pt>
                <c:pt idx="77885">
                  <c:v>77885</c:v>
                </c:pt>
                <c:pt idx="77886">
                  <c:v>77886</c:v>
                </c:pt>
                <c:pt idx="77887">
                  <c:v>77887</c:v>
                </c:pt>
                <c:pt idx="77888">
                  <c:v>77888</c:v>
                </c:pt>
                <c:pt idx="77889">
                  <c:v>77889</c:v>
                </c:pt>
                <c:pt idx="77890">
                  <c:v>77890</c:v>
                </c:pt>
                <c:pt idx="77891">
                  <c:v>77891</c:v>
                </c:pt>
                <c:pt idx="77892">
                  <c:v>77892</c:v>
                </c:pt>
                <c:pt idx="77893">
                  <c:v>77893</c:v>
                </c:pt>
                <c:pt idx="77894">
                  <c:v>77894</c:v>
                </c:pt>
                <c:pt idx="77895">
                  <c:v>77895</c:v>
                </c:pt>
                <c:pt idx="77896">
                  <c:v>77896</c:v>
                </c:pt>
                <c:pt idx="77897">
                  <c:v>77897</c:v>
                </c:pt>
                <c:pt idx="77898">
                  <c:v>77898</c:v>
                </c:pt>
                <c:pt idx="77899">
                  <c:v>77899</c:v>
                </c:pt>
                <c:pt idx="77900">
                  <c:v>77900</c:v>
                </c:pt>
                <c:pt idx="77901">
                  <c:v>77901</c:v>
                </c:pt>
                <c:pt idx="77902">
                  <c:v>77902</c:v>
                </c:pt>
                <c:pt idx="77903">
                  <c:v>77903</c:v>
                </c:pt>
                <c:pt idx="77904">
                  <c:v>77904</c:v>
                </c:pt>
                <c:pt idx="77905">
                  <c:v>77905</c:v>
                </c:pt>
                <c:pt idx="77906">
                  <c:v>77906</c:v>
                </c:pt>
                <c:pt idx="77907">
                  <c:v>77907</c:v>
                </c:pt>
                <c:pt idx="77908">
                  <c:v>77908</c:v>
                </c:pt>
                <c:pt idx="77909">
                  <c:v>77909</c:v>
                </c:pt>
                <c:pt idx="77910">
                  <c:v>77910</c:v>
                </c:pt>
                <c:pt idx="77911">
                  <c:v>77911</c:v>
                </c:pt>
                <c:pt idx="77912">
                  <c:v>77912</c:v>
                </c:pt>
                <c:pt idx="77913">
                  <c:v>77913</c:v>
                </c:pt>
                <c:pt idx="77914">
                  <c:v>77914</c:v>
                </c:pt>
                <c:pt idx="77915">
                  <c:v>77915</c:v>
                </c:pt>
                <c:pt idx="77916">
                  <c:v>77916</c:v>
                </c:pt>
                <c:pt idx="77917">
                  <c:v>77917</c:v>
                </c:pt>
                <c:pt idx="77918">
                  <c:v>77918</c:v>
                </c:pt>
                <c:pt idx="77919">
                  <c:v>77919</c:v>
                </c:pt>
                <c:pt idx="77920">
                  <c:v>77920</c:v>
                </c:pt>
                <c:pt idx="77921">
                  <c:v>77921</c:v>
                </c:pt>
                <c:pt idx="77922">
                  <c:v>77922</c:v>
                </c:pt>
                <c:pt idx="77923">
                  <c:v>77923</c:v>
                </c:pt>
                <c:pt idx="77924">
                  <c:v>77924</c:v>
                </c:pt>
                <c:pt idx="77925">
                  <c:v>77925</c:v>
                </c:pt>
                <c:pt idx="77926">
                  <c:v>77926</c:v>
                </c:pt>
                <c:pt idx="77927">
                  <c:v>77927</c:v>
                </c:pt>
                <c:pt idx="77928">
                  <c:v>77928</c:v>
                </c:pt>
                <c:pt idx="77929">
                  <c:v>77929</c:v>
                </c:pt>
                <c:pt idx="77930">
                  <c:v>77930</c:v>
                </c:pt>
                <c:pt idx="77931">
                  <c:v>77931</c:v>
                </c:pt>
                <c:pt idx="77932">
                  <c:v>77932</c:v>
                </c:pt>
                <c:pt idx="77933">
                  <c:v>77933</c:v>
                </c:pt>
                <c:pt idx="77934">
                  <c:v>77934</c:v>
                </c:pt>
                <c:pt idx="77935">
                  <c:v>77935</c:v>
                </c:pt>
                <c:pt idx="77936">
                  <c:v>77936</c:v>
                </c:pt>
                <c:pt idx="77937">
                  <c:v>77937</c:v>
                </c:pt>
                <c:pt idx="77938">
                  <c:v>77938</c:v>
                </c:pt>
                <c:pt idx="77939">
                  <c:v>77939</c:v>
                </c:pt>
                <c:pt idx="77940">
                  <c:v>77940</c:v>
                </c:pt>
                <c:pt idx="77941">
                  <c:v>77941</c:v>
                </c:pt>
                <c:pt idx="77942">
                  <c:v>77942</c:v>
                </c:pt>
                <c:pt idx="77943">
                  <c:v>77943</c:v>
                </c:pt>
                <c:pt idx="77944">
                  <c:v>77944</c:v>
                </c:pt>
                <c:pt idx="77945">
                  <c:v>77945</c:v>
                </c:pt>
                <c:pt idx="77946">
                  <c:v>77946</c:v>
                </c:pt>
                <c:pt idx="77947">
                  <c:v>77947</c:v>
                </c:pt>
                <c:pt idx="77948">
                  <c:v>77948</c:v>
                </c:pt>
                <c:pt idx="77949">
                  <c:v>77949</c:v>
                </c:pt>
                <c:pt idx="77950">
                  <c:v>77950</c:v>
                </c:pt>
                <c:pt idx="77951">
                  <c:v>77951</c:v>
                </c:pt>
                <c:pt idx="77952">
                  <c:v>77952</c:v>
                </c:pt>
                <c:pt idx="77953">
                  <c:v>77953</c:v>
                </c:pt>
                <c:pt idx="77954">
                  <c:v>77954</c:v>
                </c:pt>
                <c:pt idx="77955">
                  <c:v>77955</c:v>
                </c:pt>
                <c:pt idx="77956">
                  <c:v>77956</c:v>
                </c:pt>
                <c:pt idx="77957">
                  <c:v>77957</c:v>
                </c:pt>
                <c:pt idx="77958">
                  <c:v>77958</c:v>
                </c:pt>
                <c:pt idx="77959">
                  <c:v>77959</c:v>
                </c:pt>
                <c:pt idx="77960">
                  <c:v>77960</c:v>
                </c:pt>
                <c:pt idx="77961">
                  <c:v>77961</c:v>
                </c:pt>
                <c:pt idx="77962">
                  <c:v>77962</c:v>
                </c:pt>
                <c:pt idx="77963">
                  <c:v>77963</c:v>
                </c:pt>
                <c:pt idx="77964">
                  <c:v>77964</c:v>
                </c:pt>
                <c:pt idx="77965">
                  <c:v>77965</c:v>
                </c:pt>
                <c:pt idx="77966">
                  <c:v>77966</c:v>
                </c:pt>
                <c:pt idx="77967">
                  <c:v>77967</c:v>
                </c:pt>
                <c:pt idx="77968">
                  <c:v>77968</c:v>
                </c:pt>
                <c:pt idx="77969">
                  <c:v>77969</c:v>
                </c:pt>
                <c:pt idx="77970">
                  <c:v>77970</c:v>
                </c:pt>
                <c:pt idx="77971">
                  <c:v>77971</c:v>
                </c:pt>
                <c:pt idx="77972">
                  <c:v>77972</c:v>
                </c:pt>
                <c:pt idx="77973">
                  <c:v>77973</c:v>
                </c:pt>
                <c:pt idx="77974">
                  <c:v>77974</c:v>
                </c:pt>
                <c:pt idx="77975">
                  <c:v>77975</c:v>
                </c:pt>
                <c:pt idx="77976">
                  <c:v>77976</c:v>
                </c:pt>
                <c:pt idx="77977">
                  <c:v>77977</c:v>
                </c:pt>
                <c:pt idx="77978">
                  <c:v>77978</c:v>
                </c:pt>
                <c:pt idx="77979">
                  <c:v>77979</c:v>
                </c:pt>
                <c:pt idx="77980">
                  <c:v>77980</c:v>
                </c:pt>
                <c:pt idx="77981">
                  <c:v>77981</c:v>
                </c:pt>
                <c:pt idx="77982">
                  <c:v>77982</c:v>
                </c:pt>
                <c:pt idx="77983">
                  <c:v>77983</c:v>
                </c:pt>
                <c:pt idx="77984">
                  <c:v>77984</c:v>
                </c:pt>
                <c:pt idx="77985">
                  <c:v>77985</c:v>
                </c:pt>
                <c:pt idx="77986">
                  <c:v>77986</c:v>
                </c:pt>
                <c:pt idx="77987">
                  <c:v>77987</c:v>
                </c:pt>
                <c:pt idx="77988">
                  <c:v>77988</c:v>
                </c:pt>
                <c:pt idx="77989">
                  <c:v>77989</c:v>
                </c:pt>
                <c:pt idx="77990">
                  <c:v>77990</c:v>
                </c:pt>
                <c:pt idx="77991">
                  <c:v>77991</c:v>
                </c:pt>
                <c:pt idx="77992">
                  <c:v>77992</c:v>
                </c:pt>
                <c:pt idx="77993">
                  <c:v>77993</c:v>
                </c:pt>
                <c:pt idx="77994">
                  <c:v>77994</c:v>
                </c:pt>
                <c:pt idx="77995">
                  <c:v>77995</c:v>
                </c:pt>
                <c:pt idx="77996">
                  <c:v>77996</c:v>
                </c:pt>
                <c:pt idx="77997">
                  <c:v>77997</c:v>
                </c:pt>
                <c:pt idx="77998">
                  <c:v>77998</c:v>
                </c:pt>
                <c:pt idx="77999">
                  <c:v>77999</c:v>
                </c:pt>
                <c:pt idx="78000">
                  <c:v>78000</c:v>
                </c:pt>
                <c:pt idx="78001">
                  <c:v>78001</c:v>
                </c:pt>
                <c:pt idx="78002">
                  <c:v>78002</c:v>
                </c:pt>
                <c:pt idx="78003">
                  <c:v>78003</c:v>
                </c:pt>
                <c:pt idx="78004">
                  <c:v>78004</c:v>
                </c:pt>
                <c:pt idx="78005">
                  <c:v>78005</c:v>
                </c:pt>
                <c:pt idx="78006">
                  <c:v>78006</c:v>
                </c:pt>
                <c:pt idx="78007">
                  <c:v>78007</c:v>
                </c:pt>
                <c:pt idx="78008">
                  <c:v>78008</c:v>
                </c:pt>
                <c:pt idx="78009">
                  <c:v>78009</c:v>
                </c:pt>
                <c:pt idx="78010">
                  <c:v>78010</c:v>
                </c:pt>
                <c:pt idx="78011">
                  <c:v>78011</c:v>
                </c:pt>
                <c:pt idx="78012">
                  <c:v>78012</c:v>
                </c:pt>
                <c:pt idx="78013">
                  <c:v>78013</c:v>
                </c:pt>
                <c:pt idx="78014">
                  <c:v>78014</c:v>
                </c:pt>
                <c:pt idx="78015">
                  <c:v>78015</c:v>
                </c:pt>
                <c:pt idx="78016">
                  <c:v>78016</c:v>
                </c:pt>
                <c:pt idx="78017">
                  <c:v>78017</c:v>
                </c:pt>
                <c:pt idx="78018">
                  <c:v>78018</c:v>
                </c:pt>
                <c:pt idx="78019">
                  <c:v>78019</c:v>
                </c:pt>
                <c:pt idx="78020">
                  <c:v>78020</c:v>
                </c:pt>
                <c:pt idx="78021">
                  <c:v>78021</c:v>
                </c:pt>
                <c:pt idx="78022">
                  <c:v>78022</c:v>
                </c:pt>
                <c:pt idx="78023">
                  <c:v>78023</c:v>
                </c:pt>
                <c:pt idx="78024">
                  <c:v>78024</c:v>
                </c:pt>
                <c:pt idx="78025">
                  <c:v>78025</c:v>
                </c:pt>
                <c:pt idx="78026">
                  <c:v>78026</c:v>
                </c:pt>
                <c:pt idx="78027">
                  <c:v>78027</c:v>
                </c:pt>
                <c:pt idx="78028">
                  <c:v>78028</c:v>
                </c:pt>
                <c:pt idx="78029">
                  <c:v>78029</c:v>
                </c:pt>
                <c:pt idx="78030">
                  <c:v>78030</c:v>
                </c:pt>
                <c:pt idx="78031">
                  <c:v>78031</c:v>
                </c:pt>
                <c:pt idx="78032">
                  <c:v>78032</c:v>
                </c:pt>
                <c:pt idx="78033">
                  <c:v>78033</c:v>
                </c:pt>
                <c:pt idx="78034">
                  <c:v>78034</c:v>
                </c:pt>
                <c:pt idx="78035">
                  <c:v>78035</c:v>
                </c:pt>
                <c:pt idx="78036">
                  <c:v>78036</c:v>
                </c:pt>
                <c:pt idx="78037">
                  <c:v>78037</c:v>
                </c:pt>
                <c:pt idx="78038">
                  <c:v>78038</c:v>
                </c:pt>
                <c:pt idx="78039">
                  <c:v>78039</c:v>
                </c:pt>
                <c:pt idx="78040">
                  <c:v>78040</c:v>
                </c:pt>
                <c:pt idx="78041">
                  <c:v>78041</c:v>
                </c:pt>
                <c:pt idx="78042">
                  <c:v>78042</c:v>
                </c:pt>
                <c:pt idx="78043">
                  <c:v>78043</c:v>
                </c:pt>
                <c:pt idx="78044">
                  <c:v>78044</c:v>
                </c:pt>
                <c:pt idx="78045">
                  <c:v>78045</c:v>
                </c:pt>
                <c:pt idx="78046">
                  <c:v>78046</c:v>
                </c:pt>
                <c:pt idx="78047">
                  <c:v>78047</c:v>
                </c:pt>
                <c:pt idx="78048">
                  <c:v>78048</c:v>
                </c:pt>
                <c:pt idx="78049">
                  <c:v>78049</c:v>
                </c:pt>
                <c:pt idx="78050">
                  <c:v>78050</c:v>
                </c:pt>
                <c:pt idx="78051">
                  <c:v>78051</c:v>
                </c:pt>
                <c:pt idx="78052">
                  <c:v>78052</c:v>
                </c:pt>
                <c:pt idx="78053">
                  <c:v>78053</c:v>
                </c:pt>
                <c:pt idx="78054">
                  <c:v>78054</c:v>
                </c:pt>
                <c:pt idx="78055">
                  <c:v>78055</c:v>
                </c:pt>
                <c:pt idx="78056">
                  <c:v>78056</c:v>
                </c:pt>
                <c:pt idx="78057">
                  <c:v>78057</c:v>
                </c:pt>
                <c:pt idx="78058">
                  <c:v>78058</c:v>
                </c:pt>
                <c:pt idx="78059">
                  <c:v>78059</c:v>
                </c:pt>
                <c:pt idx="78060">
                  <c:v>78060</c:v>
                </c:pt>
                <c:pt idx="78061">
                  <c:v>78061</c:v>
                </c:pt>
                <c:pt idx="78062">
                  <c:v>78062</c:v>
                </c:pt>
                <c:pt idx="78063">
                  <c:v>78063</c:v>
                </c:pt>
                <c:pt idx="78064">
                  <c:v>78064</c:v>
                </c:pt>
                <c:pt idx="78065">
                  <c:v>78065</c:v>
                </c:pt>
                <c:pt idx="78066">
                  <c:v>78066</c:v>
                </c:pt>
                <c:pt idx="78067">
                  <c:v>78067</c:v>
                </c:pt>
                <c:pt idx="78068">
                  <c:v>78068</c:v>
                </c:pt>
                <c:pt idx="78069">
                  <c:v>78069</c:v>
                </c:pt>
                <c:pt idx="78070">
                  <c:v>78070</c:v>
                </c:pt>
                <c:pt idx="78071">
                  <c:v>78071</c:v>
                </c:pt>
                <c:pt idx="78072">
                  <c:v>78072</c:v>
                </c:pt>
                <c:pt idx="78073">
                  <c:v>78073</c:v>
                </c:pt>
                <c:pt idx="78074">
                  <c:v>78074</c:v>
                </c:pt>
                <c:pt idx="78075">
                  <c:v>78075</c:v>
                </c:pt>
                <c:pt idx="78076">
                  <c:v>78076</c:v>
                </c:pt>
                <c:pt idx="78077">
                  <c:v>78077</c:v>
                </c:pt>
                <c:pt idx="78078">
                  <c:v>78078</c:v>
                </c:pt>
                <c:pt idx="78079">
                  <c:v>78079</c:v>
                </c:pt>
                <c:pt idx="78080">
                  <c:v>78080</c:v>
                </c:pt>
                <c:pt idx="78081">
                  <c:v>78081</c:v>
                </c:pt>
                <c:pt idx="78082">
                  <c:v>78082</c:v>
                </c:pt>
                <c:pt idx="78083">
                  <c:v>78083</c:v>
                </c:pt>
                <c:pt idx="78084">
                  <c:v>78084</c:v>
                </c:pt>
                <c:pt idx="78085">
                  <c:v>78085</c:v>
                </c:pt>
                <c:pt idx="78086">
                  <c:v>78086</c:v>
                </c:pt>
                <c:pt idx="78087">
                  <c:v>78087</c:v>
                </c:pt>
                <c:pt idx="78088">
                  <c:v>78088</c:v>
                </c:pt>
                <c:pt idx="78089">
                  <c:v>78089</c:v>
                </c:pt>
                <c:pt idx="78090">
                  <c:v>78090</c:v>
                </c:pt>
                <c:pt idx="78091">
                  <c:v>78091</c:v>
                </c:pt>
                <c:pt idx="78092">
                  <c:v>78092</c:v>
                </c:pt>
                <c:pt idx="78093">
                  <c:v>78093</c:v>
                </c:pt>
                <c:pt idx="78094">
                  <c:v>78094</c:v>
                </c:pt>
                <c:pt idx="78095">
                  <c:v>78095</c:v>
                </c:pt>
                <c:pt idx="78096">
                  <c:v>78096</c:v>
                </c:pt>
                <c:pt idx="78097">
                  <c:v>78097</c:v>
                </c:pt>
                <c:pt idx="78098">
                  <c:v>78098</c:v>
                </c:pt>
                <c:pt idx="78099">
                  <c:v>78099</c:v>
                </c:pt>
                <c:pt idx="78100">
                  <c:v>78100</c:v>
                </c:pt>
                <c:pt idx="78101">
                  <c:v>78101</c:v>
                </c:pt>
                <c:pt idx="78102">
                  <c:v>78102</c:v>
                </c:pt>
                <c:pt idx="78103">
                  <c:v>78103</c:v>
                </c:pt>
                <c:pt idx="78104">
                  <c:v>78104</c:v>
                </c:pt>
                <c:pt idx="78105">
                  <c:v>78105</c:v>
                </c:pt>
                <c:pt idx="78106">
                  <c:v>78106</c:v>
                </c:pt>
                <c:pt idx="78107">
                  <c:v>78107</c:v>
                </c:pt>
                <c:pt idx="78108">
                  <c:v>78108</c:v>
                </c:pt>
                <c:pt idx="78109">
                  <c:v>78109</c:v>
                </c:pt>
                <c:pt idx="78110">
                  <c:v>78110</c:v>
                </c:pt>
                <c:pt idx="78111">
                  <c:v>78111</c:v>
                </c:pt>
                <c:pt idx="78112">
                  <c:v>78112</c:v>
                </c:pt>
                <c:pt idx="78113">
                  <c:v>78113</c:v>
                </c:pt>
                <c:pt idx="78114">
                  <c:v>78114</c:v>
                </c:pt>
                <c:pt idx="78115">
                  <c:v>78115</c:v>
                </c:pt>
                <c:pt idx="78116">
                  <c:v>78116</c:v>
                </c:pt>
                <c:pt idx="78117">
                  <c:v>78117</c:v>
                </c:pt>
                <c:pt idx="78118">
                  <c:v>78118</c:v>
                </c:pt>
                <c:pt idx="78119">
                  <c:v>78119</c:v>
                </c:pt>
                <c:pt idx="78120">
                  <c:v>78120</c:v>
                </c:pt>
                <c:pt idx="78121">
                  <c:v>78121</c:v>
                </c:pt>
                <c:pt idx="78122">
                  <c:v>78122</c:v>
                </c:pt>
                <c:pt idx="78123">
                  <c:v>78123</c:v>
                </c:pt>
                <c:pt idx="78124">
                  <c:v>78124</c:v>
                </c:pt>
                <c:pt idx="78125">
                  <c:v>78125</c:v>
                </c:pt>
                <c:pt idx="78126">
                  <c:v>78126</c:v>
                </c:pt>
                <c:pt idx="78127">
                  <c:v>78127</c:v>
                </c:pt>
                <c:pt idx="78128">
                  <c:v>78128</c:v>
                </c:pt>
                <c:pt idx="78129">
                  <c:v>78129</c:v>
                </c:pt>
                <c:pt idx="78130">
                  <c:v>78130</c:v>
                </c:pt>
                <c:pt idx="78131">
                  <c:v>78131</c:v>
                </c:pt>
                <c:pt idx="78132">
                  <c:v>78132</c:v>
                </c:pt>
                <c:pt idx="78133">
                  <c:v>78133</c:v>
                </c:pt>
                <c:pt idx="78134">
                  <c:v>78134</c:v>
                </c:pt>
                <c:pt idx="78135">
                  <c:v>78135</c:v>
                </c:pt>
                <c:pt idx="78136">
                  <c:v>78136</c:v>
                </c:pt>
                <c:pt idx="78137">
                  <c:v>78137</c:v>
                </c:pt>
                <c:pt idx="78138">
                  <c:v>78138</c:v>
                </c:pt>
                <c:pt idx="78139">
                  <c:v>78139</c:v>
                </c:pt>
                <c:pt idx="78140">
                  <c:v>78140</c:v>
                </c:pt>
                <c:pt idx="78141">
                  <c:v>78141</c:v>
                </c:pt>
                <c:pt idx="78142">
                  <c:v>78142</c:v>
                </c:pt>
                <c:pt idx="78143">
                  <c:v>78143</c:v>
                </c:pt>
                <c:pt idx="78144">
                  <c:v>78144</c:v>
                </c:pt>
                <c:pt idx="78145">
                  <c:v>78145</c:v>
                </c:pt>
                <c:pt idx="78146">
                  <c:v>78146</c:v>
                </c:pt>
                <c:pt idx="78147">
                  <c:v>78147</c:v>
                </c:pt>
                <c:pt idx="78148">
                  <c:v>78148</c:v>
                </c:pt>
                <c:pt idx="78149">
                  <c:v>78149</c:v>
                </c:pt>
                <c:pt idx="78150">
                  <c:v>78150</c:v>
                </c:pt>
                <c:pt idx="78151">
                  <c:v>78151</c:v>
                </c:pt>
                <c:pt idx="78152">
                  <c:v>78152</c:v>
                </c:pt>
                <c:pt idx="78153">
                  <c:v>78153</c:v>
                </c:pt>
                <c:pt idx="78154">
                  <c:v>78154</c:v>
                </c:pt>
                <c:pt idx="78155">
                  <c:v>78155</c:v>
                </c:pt>
                <c:pt idx="78156">
                  <c:v>78156</c:v>
                </c:pt>
                <c:pt idx="78157">
                  <c:v>78157</c:v>
                </c:pt>
                <c:pt idx="78158">
                  <c:v>78158</c:v>
                </c:pt>
                <c:pt idx="78159">
                  <c:v>78159</c:v>
                </c:pt>
                <c:pt idx="78160">
                  <c:v>78160</c:v>
                </c:pt>
                <c:pt idx="78161">
                  <c:v>78161</c:v>
                </c:pt>
                <c:pt idx="78162">
                  <c:v>78162</c:v>
                </c:pt>
                <c:pt idx="78163">
                  <c:v>78163</c:v>
                </c:pt>
                <c:pt idx="78164">
                  <c:v>78164</c:v>
                </c:pt>
                <c:pt idx="78165">
                  <c:v>78165</c:v>
                </c:pt>
                <c:pt idx="78166">
                  <c:v>78166</c:v>
                </c:pt>
                <c:pt idx="78167">
                  <c:v>78167</c:v>
                </c:pt>
                <c:pt idx="78168">
                  <c:v>78168</c:v>
                </c:pt>
                <c:pt idx="78169">
                  <c:v>78169</c:v>
                </c:pt>
                <c:pt idx="78170">
                  <c:v>78170</c:v>
                </c:pt>
                <c:pt idx="78171">
                  <c:v>78171</c:v>
                </c:pt>
                <c:pt idx="78172">
                  <c:v>78172</c:v>
                </c:pt>
                <c:pt idx="78173">
                  <c:v>78173</c:v>
                </c:pt>
                <c:pt idx="78174">
                  <c:v>78174</c:v>
                </c:pt>
                <c:pt idx="78175">
                  <c:v>78175</c:v>
                </c:pt>
                <c:pt idx="78176">
                  <c:v>78176</c:v>
                </c:pt>
                <c:pt idx="78177">
                  <c:v>78177</c:v>
                </c:pt>
                <c:pt idx="78178">
                  <c:v>78178</c:v>
                </c:pt>
                <c:pt idx="78179">
                  <c:v>78179</c:v>
                </c:pt>
                <c:pt idx="78180">
                  <c:v>78180</c:v>
                </c:pt>
                <c:pt idx="78181">
                  <c:v>78181</c:v>
                </c:pt>
                <c:pt idx="78182">
                  <c:v>78182</c:v>
                </c:pt>
                <c:pt idx="78183">
                  <c:v>78183</c:v>
                </c:pt>
                <c:pt idx="78184">
                  <c:v>78184</c:v>
                </c:pt>
                <c:pt idx="78185">
                  <c:v>78185</c:v>
                </c:pt>
                <c:pt idx="78186">
                  <c:v>78186</c:v>
                </c:pt>
                <c:pt idx="78187">
                  <c:v>78187</c:v>
                </c:pt>
                <c:pt idx="78188">
                  <c:v>78188</c:v>
                </c:pt>
                <c:pt idx="78189">
                  <c:v>78189</c:v>
                </c:pt>
                <c:pt idx="78190">
                  <c:v>78190</c:v>
                </c:pt>
                <c:pt idx="78191">
                  <c:v>78191</c:v>
                </c:pt>
                <c:pt idx="78192">
                  <c:v>78192</c:v>
                </c:pt>
                <c:pt idx="78193">
                  <c:v>78193</c:v>
                </c:pt>
                <c:pt idx="78194">
                  <c:v>78194</c:v>
                </c:pt>
                <c:pt idx="78195">
                  <c:v>78195</c:v>
                </c:pt>
                <c:pt idx="78196">
                  <c:v>78196</c:v>
                </c:pt>
                <c:pt idx="78197">
                  <c:v>78197</c:v>
                </c:pt>
                <c:pt idx="78198">
                  <c:v>78198</c:v>
                </c:pt>
                <c:pt idx="78199">
                  <c:v>78199</c:v>
                </c:pt>
                <c:pt idx="78200">
                  <c:v>78200</c:v>
                </c:pt>
                <c:pt idx="78201">
                  <c:v>78201</c:v>
                </c:pt>
                <c:pt idx="78202">
                  <c:v>78202</c:v>
                </c:pt>
                <c:pt idx="78203">
                  <c:v>78203</c:v>
                </c:pt>
                <c:pt idx="78204">
                  <c:v>78204</c:v>
                </c:pt>
                <c:pt idx="78205">
                  <c:v>78205</c:v>
                </c:pt>
                <c:pt idx="78206">
                  <c:v>78206</c:v>
                </c:pt>
                <c:pt idx="78207">
                  <c:v>78207</c:v>
                </c:pt>
                <c:pt idx="78208">
                  <c:v>78208</c:v>
                </c:pt>
                <c:pt idx="78209">
                  <c:v>78209</c:v>
                </c:pt>
                <c:pt idx="78210">
                  <c:v>78210</c:v>
                </c:pt>
                <c:pt idx="78211">
                  <c:v>78211</c:v>
                </c:pt>
                <c:pt idx="78212">
                  <c:v>78212</c:v>
                </c:pt>
                <c:pt idx="78213">
                  <c:v>78213</c:v>
                </c:pt>
                <c:pt idx="78214">
                  <c:v>78214</c:v>
                </c:pt>
                <c:pt idx="78215">
                  <c:v>78215</c:v>
                </c:pt>
                <c:pt idx="78216">
                  <c:v>78216</c:v>
                </c:pt>
                <c:pt idx="78217">
                  <c:v>78217</c:v>
                </c:pt>
                <c:pt idx="78218">
                  <c:v>78218</c:v>
                </c:pt>
                <c:pt idx="78219">
                  <c:v>78219</c:v>
                </c:pt>
                <c:pt idx="78220">
                  <c:v>78220</c:v>
                </c:pt>
                <c:pt idx="78221">
                  <c:v>78221</c:v>
                </c:pt>
                <c:pt idx="78222">
                  <c:v>78222</c:v>
                </c:pt>
                <c:pt idx="78223">
                  <c:v>78223</c:v>
                </c:pt>
                <c:pt idx="78224">
                  <c:v>78224</c:v>
                </c:pt>
                <c:pt idx="78225">
                  <c:v>78225</c:v>
                </c:pt>
                <c:pt idx="78226">
                  <c:v>78226</c:v>
                </c:pt>
                <c:pt idx="78227">
                  <c:v>78227</c:v>
                </c:pt>
                <c:pt idx="78228">
                  <c:v>78228</c:v>
                </c:pt>
                <c:pt idx="78229">
                  <c:v>78229</c:v>
                </c:pt>
                <c:pt idx="78230">
                  <c:v>78230</c:v>
                </c:pt>
                <c:pt idx="78231">
                  <c:v>78231</c:v>
                </c:pt>
                <c:pt idx="78232">
                  <c:v>78232</c:v>
                </c:pt>
                <c:pt idx="78233">
                  <c:v>78233</c:v>
                </c:pt>
                <c:pt idx="78234">
                  <c:v>78234</c:v>
                </c:pt>
                <c:pt idx="78235">
                  <c:v>78235</c:v>
                </c:pt>
                <c:pt idx="78236">
                  <c:v>78236</c:v>
                </c:pt>
                <c:pt idx="78237">
                  <c:v>78237</c:v>
                </c:pt>
                <c:pt idx="78238">
                  <c:v>78238</c:v>
                </c:pt>
                <c:pt idx="78239">
                  <c:v>78239</c:v>
                </c:pt>
                <c:pt idx="78240">
                  <c:v>78240</c:v>
                </c:pt>
                <c:pt idx="78241">
                  <c:v>78241</c:v>
                </c:pt>
                <c:pt idx="78242">
                  <c:v>78242</c:v>
                </c:pt>
                <c:pt idx="78243">
                  <c:v>78243</c:v>
                </c:pt>
                <c:pt idx="78244">
                  <c:v>78244</c:v>
                </c:pt>
                <c:pt idx="78245">
                  <c:v>78245</c:v>
                </c:pt>
                <c:pt idx="78246">
                  <c:v>78246</c:v>
                </c:pt>
                <c:pt idx="78247">
                  <c:v>78247</c:v>
                </c:pt>
                <c:pt idx="78248">
                  <c:v>78248</c:v>
                </c:pt>
                <c:pt idx="78249">
                  <c:v>78249</c:v>
                </c:pt>
                <c:pt idx="78250">
                  <c:v>78250</c:v>
                </c:pt>
                <c:pt idx="78251">
                  <c:v>78251</c:v>
                </c:pt>
                <c:pt idx="78252">
                  <c:v>78252</c:v>
                </c:pt>
                <c:pt idx="78253">
                  <c:v>78253</c:v>
                </c:pt>
                <c:pt idx="78254">
                  <c:v>78254</c:v>
                </c:pt>
                <c:pt idx="78255">
                  <c:v>78255</c:v>
                </c:pt>
                <c:pt idx="78256">
                  <c:v>78256</c:v>
                </c:pt>
                <c:pt idx="78257">
                  <c:v>78257</c:v>
                </c:pt>
                <c:pt idx="78258">
                  <c:v>78258</c:v>
                </c:pt>
                <c:pt idx="78259">
                  <c:v>78259</c:v>
                </c:pt>
                <c:pt idx="78260">
                  <c:v>78260</c:v>
                </c:pt>
                <c:pt idx="78261">
                  <c:v>78261</c:v>
                </c:pt>
                <c:pt idx="78262">
                  <c:v>78262</c:v>
                </c:pt>
                <c:pt idx="78263">
                  <c:v>78263</c:v>
                </c:pt>
                <c:pt idx="78264">
                  <c:v>78264</c:v>
                </c:pt>
                <c:pt idx="78265">
                  <c:v>78265</c:v>
                </c:pt>
                <c:pt idx="78266">
                  <c:v>78266</c:v>
                </c:pt>
                <c:pt idx="78267">
                  <c:v>78267</c:v>
                </c:pt>
                <c:pt idx="78268">
                  <c:v>78268</c:v>
                </c:pt>
                <c:pt idx="78269">
                  <c:v>78269</c:v>
                </c:pt>
                <c:pt idx="78270">
                  <c:v>78270</c:v>
                </c:pt>
                <c:pt idx="78271">
                  <c:v>78271</c:v>
                </c:pt>
                <c:pt idx="78272">
                  <c:v>78272</c:v>
                </c:pt>
                <c:pt idx="78273">
                  <c:v>78273</c:v>
                </c:pt>
                <c:pt idx="78274">
                  <c:v>78274</c:v>
                </c:pt>
                <c:pt idx="78275">
                  <c:v>78275</c:v>
                </c:pt>
                <c:pt idx="78276">
                  <c:v>78276</c:v>
                </c:pt>
                <c:pt idx="78277">
                  <c:v>78277</c:v>
                </c:pt>
                <c:pt idx="78278">
                  <c:v>78278</c:v>
                </c:pt>
                <c:pt idx="78279">
                  <c:v>78279</c:v>
                </c:pt>
                <c:pt idx="78280">
                  <c:v>78280</c:v>
                </c:pt>
                <c:pt idx="78281">
                  <c:v>78281</c:v>
                </c:pt>
                <c:pt idx="78282">
                  <c:v>78282</c:v>
                </c:pt>
                <c:pt idx="78283">
                  <c:v>78283</c:v>
                </c:pt>
                <c:pt idx="78284">
                  <c:v>78284</c:v>
                </c:pt>
                <c:pt idx="78285">
                  <c:v>78285</c:v>
                </c:pt>
                <c:pt idx="78286">
                  <c:v>78286</c:v>
                </c:pt>
                <c:pt idx="78287">
                  <c:v>78287</c:v>
                </c:pt>
                <c:pt idx="78288">
                  <c:v>78288</c:v>
                </c:pt>
                <c:pt idx="78289">
                  <c:v>78289</c:v>
                </c:pt>
                <c:pt idx="78290">
                  <c:v>78290</c:v>
                </c:pt>
                <c:pt idx="78291">
                  <c:v>78291</c:v>
                </c:pt>
                <c:pt idx="78292">
                  <c:v>78292</c:v>
                </c:pt>
                <c:pt idx="78293">
                  <c:v>78293</c:v>
                </c:pt>
                <c:pt idx="78294">
                  <c:v>78294</c:v>
                </c:pt>
                <c:pt idx="78295">
                  <c:v>78295</c:v>
                </c:pt>
                <c:pt idx="78296">
                  <c:v>78296</c:v>
                </c:pt>
                <c:pt idx="78297">
                  <c:v>78297</c:v>
                </c:pt>
                <c:pt idx="78298">
                  <c:v>78298</c:v>
                </c:pt>
                <c:pt idx="78299">
                  <c:v>78299</c:v>
                </c:pt>
                <c:pt idx="78300">
                  <c:v>78300</c:v>
                </c:pt>
                <c:pt idx="78301">
                  <c:v>78301</c:v>
                </c:pt>
                <c:pt idx="78302">
                  <c:v>78302</c:v>
                </c:pt>
                <c:pt idx="78303">
                  <c:v>78303</c:v>
                </c:pt>
                <c:pt idx="78304">
                  <c:v>78304</c:v>
                </c:pt>
                <c:pt idx="78305">
                  <c:v>78305</c:v>
                </c:pt>
                <c:pt idx="78306">
                  <c:v>78306</c:v>
                </c:pt>
                <c:pt idx="78307">
                  <c:v>78307</c:v>
                </c:pt>
                <c:pt idx="78308">
                  <c:v>78308</c:v>
                </c:pt>
                <c:pt idx="78309">
                  <c:v>78309</c:v>
                </c:pt>
                <c:pt idx="78310">
                  <c:v>78310</c:v>
                </c:pt>
                <c:pt idx="78311">
                  <c:v>78311</c:v>
                </c:pt>
                <c:pt idx="78312">
                  <c:v>78312</c:v>
                </c:pt>
                <c:pt idx="78313">
                  <c:v>78313</c:v>
                </c:pt>
                <c:pt idx="78314">
                  <c:v>78314</c:v>
                </c:pt>
                <c:pt idx="78315">
                  <c:v>78315</c:v>
                </c:pt>
                <c:pt idx="78316">
                  <c:v>78316</c:v>
                </c:pt>
                <c:pt idx="78317">
                  <c:v>78317</c:v>
                </c:pt>
                <c:pt idx="78318">
                  <c:v>78318</c:v>
                </c:pt>
                <c:pt idx="78319">
                  <c:v>78319</c:v>
                </c:pt>
                <c:pt idx="78320">
                  <c:v>78320</c:v>
                </c:pt>
                <c:pt idx="78321">
                  <c:v>78321</c:v>
                </c:pt>
                <c:pt idx="78322">
                  <c:v>78322</c:v>
                </c:pt>
                <c:pt idx="78323">
                  <c:v>78323</c:v>
                </c:pt>
                <c:pt idx="78324">
                  <c:v>78324</c:v>
                </c:pt>
                <c:pt idx="78325">
                  <c:v>78325</c:v>
                </c:pt>
                <c:pt idx="78326">
                  <c:v>78326</c:v>
                </c:pt>
                <c:pt idx="78327">
                  <c:v>78327</c:v>
                </c:pt>
                <c:pt idx="78328">
                  <c:v>78328</c:v>
                </c:pt>
                <c:pt idx="78329">
                  <c:v>78329</c:v>
                </c:pt>
                <c:pt idx="78330">
                  <c:v>78330</c:v>
                </c:pt>
                <c:pt idx="78331">
                  <c:v>78331</c:v>
                </c:pt>
                <c:pt idx="78332">
                  <c:v>78332</c:v>
                </c:pt>
                <c:pt idx="78333">
                  <c:v>78333</c:v>
                </c:pt>
                <c:pt idx="78334">
                  <c:v>78334</c:v>
                </c:pt>
                <c:pt idx="78335">
                  <c:v>78335</c:v>
                </c:pt>
                <c:pt idx="78336">
                  <c:v>78336</c:v>
                </c:pt>
                <c:pt idx="78337">
                  <c:v>78337</c:v>
                </c:pt>
                <c:pt idx="78338">
                  <c:v>78338</c:v>
                </c:pt>
                <c:pt idx="78339">
                  <c:v>78339</c:v>
                </c:pt>
                <c:pt idx="78340">
                  <c:v>78340</c:v>
                </c:pt>
                <c:pt idx="78341">
                  <c:v>78341</c:v>
                </c:pt>
                <c:pt idx="78342">
                  <c:v>78342</c:v>
                </c:pt>
                <c:pt idx="78343">
                  <c:v>78343</c:v>
                </c:pt>
                <c:pt idx="78344">
                  <c:v>78344</c:v>
                </c:pt>
                <c:pt idx="78345">
                  <c:v>78345</c:v>
                </c:pt>
                <c:pt idx="78346">
                  <c:v>78346</c:v>
                </c:pt>
                <c:pt idx="78347">
                  <c:v>78347</c:v>
                </c:pt>
                <c:pt idx="78348">
                  <c:v>78348</c:v>
                </c:pt>
                <c:pt idx="78349">
                  <c:v>78349</c:v>
                </c:pt>
                <c:pt idx="78350">
                  <c:v>78350</c:v>
                </c:pt>
                <c:pt idx="78351">
                  <c:v>78351</c:v>
                </c:pt>
                <c:pt idx="78352">
                  <c:v>78352</c:v>
                </c:pt>
                <c:pt idx="78353">
                  <c:v>78353</c:v>
                </c:pt>
                <c:pt idx="78354">
                  <c:v>78354</c:v>
                </c:pt>
                <c:pt idx="78355">
                  <c:v>78355</c:v>
                </c:pt>
                <c:pt idx="78356">
                  <c:v>78356</c:v>
                </c:pt>
                <c:pt idx="78357">
                  <c:v>78357</c:v>
                </c:pt>
                <c:pt idx="78358">
                  <c:v>78358</c:v>
                </c:pt>
                <c:pt idx="78359">
                  <c:v>78359</c:v>
                </c:pt>
                <c:pt idx="78360">
                  <c:v>78360</c:v>
                </c:pt>
                <c:pt idx="78361">
                  <c:v>78361</c:v>
                </c:pt>
                <c:pt idx="78362">
                  <c:v>78362</c:v>
                </c:pt>
                <c:pt idx="78363">
                  <c:v>78363</c:v>
                </c:pt>
                <c:pt idx="78364">
                  <c:v>78364</c:v>
                </c:pt>
                <c:pt idx="78365">
                  <c:v>78365</c:v>
                </c:pt>
                <c:pt idx="78366">
                  <c:v>78366</c:v>
                </c:pt>
                <c:pt idx="78367">
                  <c:v>78367</c:v>
                </c:pt>
                <c:pt idx="78368">
                  <c:v>78368</c:v>
                </c:pt>
                <c:pt idx="78369">
                  <c:v>78369</c:v>
                </c:pt>
                <c:pt idx="78370">
                  <c:v>78370</c:v>
                </c:pt>
                <c:pt idx="78371">
                  <c:v>78371</c:v>
                </c:pt>
                <c:pt idx="78372">
                  <c:v>78372</c:v>
                </c:pt>
                <c:pt idx="78373">
                  <c:v>78373</c:v>
                </c:pt>
                <c:pt idx="78374">
                  <c:v>78374</c:v>
                </c:pt>
                <c:pt idx="78375">
                  <c:v>78375</c:v>
                </c:pt>
                <c:pt idx="78376">
                  <c:v>78376</c:v>
                </c:pt>
                <c:pt idx="78377">
                  <c:v>78377</c:v>
                </c:pt>
                <c:pt idx="78378">
                  <c:v>78378</c:v>
                </c:pt>
                <c:pt idx="78379">
                  <c:v>78379</c:v>
                </c:pt>
                <c:pt idx="78380">
                  <c:v>78380</c:v>
                </c:pt>
                <c:pt idx="78381">
                  <c:v>78381</c:v>
                </c:pt>
                <c:pt idx="78382">
                  <c:v>78382</c:v>
                </c:pt>
                <c:pt idx="78383">
                  <c:v>78383</c:v>
                </c:pt>
                <c:pt idx="78384">
                  <c:v>78384</c:v>
                </c:pt>
                <c:pt idx="78385">
                  <c:v>78385</c:v>
                </c:pt>
                <c:pt idx="78386">
                  <c:v>78386</c:v>
                </c:pt>
                <c:pt idx="78387">
                  <c:v>78387</c:v>
                </c:pt>
                <c:pt idx="78388">
                  <c:v>78388</c:v>
                </c:pt>
                <c:pt idx="78389">
                  <c:v>78389</c:v>
                </c:pt>
                <c:pt idx="78390">
                  <c:v>78390</c:v>
                </c:pt>
                <c:pt idx="78391">
                  <c:v>78391</c:v>
                </c:pt>
                <c:pt idx="78392">
                  <c:v>78392</c:v>
                </c:pt>
                <c:pt idx="78393">
                  <c:v>78393</c:v>
                </c:pt>
                <c:pt idx="78394">
                  <c:v>78394</c:v>
                </c:pt>
                <c:pt idx="78395">
                  <c:v>78395</c:v>
                </c:pt>
                <c:pt idx="78396">
                  <c:v>78396</c:v>
                </c:pt>
                <c:pt idx="78397">
                  <c:v>78397</c:v>
                </c:pt>
                <c:pt idx="78398">
                  <c:v>78398</c:v>
                </c:pt>
                <c:pt idx="78399">
                  <c:v>78399</c:v>
                </c:pt>
                <c:pt idx="78400">
                  <c:v>78400</c:v>
                </c:pt>
                <c:pt idx="78401">
                  <c:v>78401</c:v>
                </c:pt>
                <c:pt idx="78402">
                  <c:v>78402</c:v>
                </c:pt>
                <c:pt idx="78403">
                  <c:v>78403</c:v>
                </c:pt>
                <c:pt idx="78404">
                  <c:v>78404</c:v>
                </c:pt>
                <c:pt idx="78405">
                  <c:v>78405</c:v>
                </c:pt>
                <c:pt idx="78406">
                  <c:v>78406</c:v>
                </c:pt>
                <c:pt idx="78407">
                  <c:v>78407</c:v>
                </c:pt>
                <c:pt idx="78408">
                  <c:v>78408</c:v>
                </c:pt>
                <c:pt idx="78409">
                  <c:v>78409</c:v>
                </c:pt>
                <c:pt idx="78410">
                  <c:v>78410</c:v>
                </c:pt>
                <c:pt idx="78411">
                  <c:v>78411</c:v>
                </c:pt>
                <c:pt idx="78412">
                  <c:v>78412</c:v>
                </c:pt>
                <c:pt idx="78413">
                  <c:v>78413</c:v>
                </c:pt>
                <c:pt idx="78414">
                  <c:v>78414</c:v>
                </c:pt>
                <c:pt idx="78415">
                  <c:v>78415</c:v>
                </c:pt>
                <c:pt idx="78416">
                  <c:v>78416</c:v>
                </c:pt>
                <c:pt idx="78417">
                  <c:v>78417</c:v>
                </c:pt>
                <c:pt idx="78418">
                  <c:v>78418</c:v>
                </c:pt>
                <c:pt idx="78419">
                  <c:v>78419</c:v>
                </c:pt>
                <c:pt idx="78420">
                  <c:v>78420</c:v>
                </c:pt>
                <c:pt idx="78421">
                  <c:v>78421</c:v>
                </c:pt>
                <c:pt idx="78422">
                  <c:v>78422</c:v>
                </c:pt>
                <c:pt idx="78423">
                  <c:v>78423</c:v>
                </c:pt>
                <c:pt idx="78424">
                  <c:v>78424</c:v>
                </c:pt>
                <c:pt idx="78425">
                  <c:v>78425</c:v>
                </c:pt>
                <c:pt idx="78426">
                  <c:v>78426</c:v>
                </c:pt>
                <c:pt idx="78427">
                  <c:v>78427</c:v>
                </c:pt>
                <c:pt idx="78428">
                  <c:v>78428</c:v>
                </c:pt>
                <c:pt idx="78429">
                  <c:v>78429</c:v>
                </c:pt>
                <c:pt idx="78430">
                  <c:v>78430</c:v>
                </c:pt>
                <c:pt idx="78431">
                  <c:v>78431</c:v>
                </c:pt>
                <c:pt idx="78432">
                  <c:v>78432</c:v>
                </c:pt>
                <c:pt idx="78433">
                  <c:v>78433</c:v>
                </c:pt>
                <c:pt idx="78434">
                  <c:v>78434</c:v>
                </c:pt>
                <c:pt idx="78435">
                  <c:v>78435</c:v>
                </c:pt>
                <c:pt idx="78436">
                  <c:v>78436</c:v>
                </c:pt>
                <c:pt idx="78437">
                  <c:v>78437</c:v>
                </c:pt>
                <c:pt idx="78438">
                  <c:v>78438</c:v>
                </c:pt>
                <c:pt idx="78439">
                  <c:v>78439</c:v>
                </c:pt>
                <c:pt idx="78440">
                  <c:v>78440</c:v>
                </c:pt>
                <c:pt idx="78441">
                  <c:v>78441</c:v>
                </c:pt>
                <c:pt idx="78442">
                  <c:v>78442</c:v>
                </c:pt>
                <c:pt idx="78443">
                  <c:v>78443</c:v>
                </c:pt>
                <c:pt idx="78444">
                  <c:v>78444</c:v>
                </c:pt>
                <c:pt idx="78445">
                  <c:v>78445</c:v>
                </c:pt>
                <c:pt idx="78446">
                  <c:v>78446</c:v>
                </c:pt>
                <c:pt idx="78447">
                  <c:v>78447</c:v>
                </c:pt>
                <c:pt idx="78448">
                  <c:v>78448</c:v>
                </c:pt>
                <c:pt idx="78449">
                  <c:v>78449</c:v>
                </c:pt>
                <c:pt idx="78450">
                  <c:v>78450</c:v>
                </c:pt>
                <c:pt idx="78451">
                  <c:v>78451</c:v>
                </c:pt>
                <c:pt idx="78452">
                  <c:v>78452</c:v>
                </c:pt>
                <c:pt idx="78453">
                  <c:v>78453</c:v>
                </c:pt>
                <c:pt idx="78454">
                  <c:v>78454</c:v>
                </c:pt>
                <c:pt idx="78455">
                  <c:v>78455</c:v>
                </c:pt>
                <c:pt idx="78456">
                  <c:v>78456</c:v>
                </c:pt>
                <c:pt idx="78457">
                  <c:v>78457</c:v>
                </c:pt>
                <c:pt idx="78458">
                  <c:v>78458</c:v>
                </c:pt>
                <c:pt idx="78459">
                  <c:v>78459</c:v>
                </c:pt>
                <c:pt idx="78460">
                  <c:v>78460</c:v>
                </c:pt>
                <c:pt idx="78461">
                  <c:v>78461</c:v>
                </c:pt>
                <c:pt idx="78462">
                  <c:v>78462</c:v>
                </c:pt>
                <c:pt idx="78463">
                  <c:v>78463</c:v>
                </c:pt>
                <c:pt idx="78464">
                  <c:v>78464</c:v>
                </c:pt>
                <c:pt idx="78465">
                  <c:v>78465</c:v>
                </c:pt>
                <c:pt idx="78466">
                  <c:v>78466</c:v>
                </c:pt>
                <c:pt idx="78467">
                  <c:v>78467</c:v>
                </c:pt>
                <c:pt idx="78468">
                  <c:v>78468</c:v>
                </c:pt>
                <c:pt idx="78469">
                  <c:v>78469</c:v>
                </c:pt>
                <c:pt idx="78470">
                  <c:v>78470</c:v>
                </c:pt>
                <c:pt idx="78471">
                  <c:v>78471</c:v>
                </c:pt>
                <c:pt idx="78472">
                  <c:v>78472</c:v>
                </c:pt>
                <c:pt idx="78473">
                  <c:v>78473</c:v>
                </c:pt>
                <c:pt idx="78474">
                  <c:v>78474</c:v>
                </c:pt>
                <c:pt idx="78475">
                  <c:v>78475</c:v>
                </c:pt>
                <c:pt idx="78476">
                  <c:v>78476</c:v>
                </c:pt>
                <c:pt idx="78477">
                  <c:v>78477</c:v>
                </c:pt>
                <c:pt idx="78478">
                  <c:v>78478</c:v>
                </c:pt>
                <c:pt idx="78479">
                  <c:v>78479</c:v>
                </c:pt>
                <c:pt idx="78480">
                  <c:v>78480</c:v>
                </c:pt>
                <c:pt idx="78481">
                  <c:v>78481</c:v>
                </c:pt>
                <c:pt idx="78482">
                  <c:v>78482</c:v>
                </c:pt>
                <c:pt idx="78483">
                  <c:v>78483</c:v>
                </c:pt>
                <c:pt idx="78484">
                  <c:v>78484</c:v>
                </c:pt>
                <c:pt idx="78485">
                  <c:v>78485</c:v>
                </c:pt>
                <c:pt idx="78486">
                  <c:v>78486</c:v>
                </c:pt>
                <c:pt idx="78487">
                  <c:v>78487</c:v>
                </c:pt>
                <c:pt idx="78488">
                  <c:v>78488</c:v>
                </c:pt>
                <c:pt idx="78489">
                  <c:v>78489</c:v>
                </c:pt>
                <c:pt idx="78490">
                  <c:v>78490</c:v>
                </c:pt>
                <c:pt idx="78491">
                  <c:v>78491</c:v>
                </c:pt>
                <c:pt idx="78492">
                  <c:v>78492</c:v>
                </c:pt>
                <c:pt idx="78493">
                  <c:v>78493</c:v>
                </c:pt>
                <c:pt idx="78494">
                  <c:v>78494</c:v>
                </c:pt>
                <c:pt idx="78495">
                  <c:v>78495</c:v>
                </c:pt>
                <c:pt idx="78496">
                  <c:v>78496</c:v>
                </c:pt>
                <c:pt idx="78497">
                  <c:v>78497</c:v>
                </c:pt>
                <c:pt idx="78498">
                  <c:v>78498</c:v>
                </c:pt>
                <c:pt idx="78499">
                  <c:v>78499</c:v>
                </c:pt>
                <c:pt idx="78500">
                  <c:v>78500</c:v>
                </c:pt>
                <c:pt idx="78501">
                  <c:v>78501</c:v>
                </c:pt>
                <c:pt idx="78502">
                  <c:v>78502</c:v>
                </c:pt>
                <c:pt idx="78503">
                  <c:v>78503</c:v>
                </c:pt>
                <c:pt idx="78504">
                  <c:v>78504</c:v>
                </c:pt>
                <c:pt idx="78505">
                  <c:v>78505</c:v>
                </c:pt>
                <c:pt idx="78506">
                  <c:v>78506</c:v>
                </c:pt>
                <c:pt idx="78507">
                  <c:v>78507</c:v>
                </c:pt>
                <c:pt idx="78508">
                  <c:v>78508</c:v>
                </c:pt>
                <c:pt idx="78509">
                  <c:v>78509</c:v>
                </c:pt>
                <c:pt idx="78510">
                  <c:v>78510</c:v>
                </c:pt>
                <c:pt idx="78511">
                  <c:v>78511</c:v>
                </c:pt>
                <c:pt idx="78512">
                  <c:v>78512</c:v>
                </c:pt>
                <c:pt idx="78513">
                  <c:v>78513</c:v>
                </c:pt>
                <c:pt idx="78514">
                  <c:v>78514</c:v>
                </c:pt>
                <c:pt idx="78515">
                  <c:v>78515</c:v>
                </c:pt>
                <c:pt idx="78516">
                  <c:v>78516</c:v>
                </c:pt>
                <c:pt idx="78517">
                  <c:v>78517</c:v>
                </c:pt>
                <c:pt idx="78518">
                  <c:v>78518</c:v>
                </c:pt>
                <c:pt idx="78519">
                  <c:v>78519</c:v>
                </c:pt>
                <c:pt idx="78520">
                  <c:v>78520</c:v>
                </c:pt>
                <c:pt idx="78521">
                  <c:v>78521</c:v>
                </c:pt>
                <c:pt idx="78522">
                  <c:v>78522</c:v>
                </c:pt>
                <c:pt idx="78523">
                  <c:v>78523</c:v>
                </c:pt>
                <c:pt idx="78524">
                  <c:v>78524</c:v>
                </c:pt>
                <c:pt idx="78525">
                  <c:v>78525</c:v>
                </c:pt>
                <c:pt idx="78526">
                  <c:v>78526</c:v>
                </c:pt>
                <c:pt idx="78527">
                  <c:v>78527</c:v>
                </c:pt>
                <c:pt idx="78528">
                  <c:v>78528</c:v>
                </c:pt>
                <c:pt idx="78529">
                  <c:v>78529</c:v>
                </c:pt>
                <c:pt idx="78530">
                  <c:v>78530</c:v>
                </c:pt>
                <c:pt idx="78531">
                  <c:v>78531</c:v>
                </c:pt>
                <c:pt idx="78532">
                  <c:v>78532</c:v>
                </c:pt>
                <c:pt idx="78533">
                  <c:v>78533</c:v>
                </c:pt>
                <c:pt idx="78534">
                  <c:v>78534</c:v>
                </c:pt>
                <c:pt idx="78535">
                  <c:v>78535</c:v>
                </c:pt>
                <c:pt idx="78536">
                  <c:v>78536</c:v>
                </c:pt>
                <c:pt idx="78537">
                  <c:v>78537</c:v>
                </c:pt>
                <c:pt idx="78538">
                  <c:v>78538</c:v>
                </c:pt>
                <c:pt idx="78539">
                  <c:v>78539</c:v>
                </c:pt>
                <c:pt idx="78540">
                  <c:v>78540</c:v>
                </c:pt>
                <c:pt idx="78541">
                  <c:v>78541</c:v>
                </c:pt>
                <c:pt idx="78542">
                  <c:v>78542</c:v>
                </c:pt>
                <c:pt idx="78543">
                  <c:v>78543</c:v>
                </c:pt>
                <c:pt idx="78544">
                  <c:v>78544</c:v>
                </c:pt>
                <c:pt idx="78545">
                  <c:v>78545</c:v>
                </c:pt>
                <c:pt idx="78546">
                  <c:v>78546</c:v>
                </c:pt>
                <c:pt idx="78547">
                  <c:v>78547</c:v>
                </c:pt>
                <c:pt idx="78548">
                  <c:v>78548</c:v>
                </c:pt>
                <c:pt idx="78549">
                  <c:v>78549</c:v>
                </c:pt>
                <c:pt idx="78550">
                  <c:v>78550</c:v>
                </c:pt>
                <c:pt idx="78551">
                  <c:v>78551</c:v>
                </c:pt>
                <c:pt idx="78552">
                  <c:v>78552</c:v>
                </c:pt>
                <c:pt idx="78553">
                  <c:v>78553</c:v>
                </c:pt>
                <c:pt idx="78554">
                  <c:v>78554</c:v>
                </c:pt>
                <c:pt idx="78555">
                  <c:v>78555</c:v>
                </c:pt>
                <c:pt idx="78556">
                  <c:v>78556</c:v>
                </c:pt>
                <c:pt idx="78557">
                  <c:v>78557</c:v>
                </c:pt>
                <c:pt idx="78558">
                  <c:v>78558</c:v>
                </c:pt>
                <c:pt idx="78559">
                  <c:v>78559</c:v>
                </c:pt>
                <c:pt idx="78560">
                  <c:v>78560</c:v>
                </c:pt>
                <c:pt idx="78561">
                  <c:v>78561</c:v>
                </c:pt>
                <c:pt idx="78562">
                  <c:v>78562</c:v>
                </c:pt>
                <c:pt idx="78563">
                  <c:v>78563</c:v>
                </c:pt>
                <c:pt idx="78564">
                  <c:v>78564</c:v>
                </c:pt>
                <c:pt idx="78565">
                  <c:v>78565</c:v>
                </c:pt>
                <c:pt idx="78566">
                  <c:v>78566</c:v>
                </c:pt>
                <c:pt idx="78567">
                  <c:v>78567</c:v>
                </c:pt>
                <c:pt idx="78568">
                  <c:v>78568</c:v>
                </c:pt>
                <c:pt idx="78569">
                  <c:v>78569</c:v>
                </c:pt>
                <c:pt idx="78570">
                  <c:v>78570</c:v>
                </c:pt>
                <c:pt idx="78571">
                  <c:v>78571</c:v>
                </c:pt>
                <c:pt idx="78572">
                  <c:v>78572</c:v>
                </c:pt>
                <c:pt idx="78573">
                  <c:v>78573</c:v>
                </c:pt>
                <c:pt idx="78574">
                  <c:v>78574</c:v>
                </c:pt>
                <c:pt idx="78575">
                  <c:v>78575</c:v>
                </c:pt>
                <c:pt idx="78576">
                  <c:v>78576</c:v>
                </c:pt>
                <c:pt idx="78577">
                  <c:v>78577</c:v>
                </c:pt>
                <c:pt idx="78578">
                  <c:v>78578</c:v>
                </c:pt>
                <c:pt idx="78579">
                  <c:v>78579</c:v>
                </c:pt>
                <c:pt idx="78580">
                  <c:v>78580</c:v>
                </c:pt>
                <c:pt idx="78581">
                  <c:v>78581</c:v>
                </c:pt>
                <c:pt idx="78582">
                  <c:v>78582</c:v>
                </c:pt>
                <c:pt idx="78583">
                  <c:v>78583</c:v>
                </c:pt>
                <c:pt idx="78584">
                  <c:v>78584</c:v>
                </c:pt>
                <c:pt idx="78585">
                  <c:v>78585</c:v>
                </c:pt>
                <c:pt idx="78586">
                  <c:v>78586</c:v>
                </c:pt>
                <c:pt idx="78587">
                  <c:v>78587</c:v>
                </c:pt>
                <c:pt idx="78588">
                  <c:v>78588</c:v>
                </c:pt>
                <c:pt idx="78589">
                  <c:v>78589</c:v>
                </c:pt>
                <c:pt idx="78590">
                  <c:v>78590</c:v>
                </c:pt>
                <c:pt idx="78591">
                  <c:v>78591</c:v>
                </c:pt>
                <c:pt idx="78592">
                  <c:v>78592</c:v>
                </c:pt>
                <c:pt idx="78593">
                  <c:v>78593</c:v>
                </c:pt>
                <c:pt idx="78594">
                  <c:v>78594</c:v>
                </c:pt>
                <c:pt idx="78595">
                  <c:v>78595</c:v>
                </c:pt>
                <c:pt idx="78596">
                  <c:v>78596</c:v>
                </c:pt>
                <c:pt idx="78597">
                  <c:v>78597</c:v>
                </c:pt>
                <c:pt idx="78598">
                  <c:v>78598</c:v>
                </c:pt>
                <c:pt idx="78599">
                  <c:v>78599</c:v>
                </c:pt>
                <c:pt idx="78600">
                  <c:v>78600</c:v>
                </c:pt>
                <c:pt idx="78601">
                  <c:v>78601</c:v>
                </c:pt>
                <c:pt idx="78602">
                  <c:v>78602</c:v>
                </c:pt>
                <c:pt idx="78603">
                  <c:v>78603</c:v>
                </c:pt>
                <c:pt idx="78604">
                  <c:v>78604</c:v>
                </c:pt>
                <c:pt idx="78605">
                  <c:v>78605</c:v>
                </c:pt>
                <c:pt idx="78606">
                  <c:v>78606</c:v>
                </c:pt>
                <c:pt idx="78607">
                  <c:v>78607</c:v>
                </c:pt>
                <c:pt idx="78608">
                  <c:v>78608</c:v>
                </c:pt>
                <c:pt idx="78609">
                  <c:v>78609</c:v>
                </c:pt>
                <c:pt idx="78610">
                  <c:v>78610</c:v>
                </c:pt>
                <c:pt idx="78611">
                  <c:v>78611</c:v>
                </c:pt>
                <c:pt idx="78612">
                  <c:v>78612</c:v>
                </c:pt>
                <c:pt idx="78613">
                  <c:v>78613</c:v>
                </c:pt>
                <c:pt idx="78614">
                  <c:v>78614</c:v>
                </c:pt>
                <c:pt idx="78615">
                  <c:v>78615</c:v>
                </c:pt>
                <c:pt idx="78616">
                  <c:v>78616</c:v>
                </c:pt>
                <c:pt idx="78617">
                  <c:v>78617</c:v>
                </c:pt>
                <c:pt idx="78618">
                  <c:v>78618</c:v>
                </c:pt>
                <c:pt idx="78619">
                  <c:v>78619</c:v>
                </c:pt>
                <c:pt idx="78620">
                  <c:v>78620</c:v>
                </c:pt>
                <c:pt idx="78621">
                  <c:v>78621</c:v>
                </c:pt>
                <c:pt idx="78622">
                  <c:v>78622</c:v>
                </c:pt>
                <c:pt idx="78623">
                  <c:v>78623</c:v>
                </c:pt>
                <c:pt idx="78624">
                  <c:v>78624</c:v>
                </c:pt>
                <c:pt idx="78625">
                  <c:v>78625</c:v>
                </c:pt>
                <c:pt idx="78626">
                  <c:v>78626</c:v>
                </c:pt>
                <c:pt idx="78627">
                  <c:v>78627</c:v>
                </c:pt>
                <c:pt idx="78628">
                  <c:v>78628</c:v>
                </c:pt>
                <c:pt idx="78629">
                  <c:v>78629</c:v>
                </c:pt>
                <c:pt idx="78630">
                  <c:v>78630</c:v>
                </c:pt>
                <c:pt idx="78631">
                  <c:v>78631</c:v>
                </c:pt>
                <c:pt idx="78632">
                  <c:v>78632</c:v>
                </c:pt>
                <c:pt idx="78633">
                  <c:v>78633</c:v>
                </c:pt>
                <c:pt idx="78634">
                  <c:v>78634</c:v>
                </c:pt>
                <c:pt idx="78635">
                  <c:v>78635</c:v>
                </c:pt>
                <c:pt idx="78636">
                  <c:v>78636</c:v>
                </c:pt>
                <c:pt idx="78637">
                  <c:v>78637</c:v>
                </c:pt>
                <c:pt idx="78638">
                  <c:v>78638</c:v>
                </c:pt>
                <c:pt idx="78639">
                  <c:v>78639</c:v>
                </c:pt>
                <c:pt idx="78640">
                  <c:v>78640</c:v>
                </c:pt>
                <c:pt idx="78641">
                  <c:v>78641</c:v>
                </c:pt>
                <c:pt idx="78642">
                  <c:v>78642</c:v>
                </c:pt>
                <c:pt idx="78643">
                  <c:v>78643</c:v>
                </c:pt>
                <c:pt idx="78644">
                  <c:v>78644</c:v>
                </c:pt>
                <c:pt idx="78645">
                  <c:v>78645</c:v>
                </c:pt>
                <c:pt idx="78646">
                  <c:v>78646</c:v>
                </c:pt>
                <c:pt idx="78647">
                  <c:v>78647</c:v>
                </c:pt>
                <c:pt idx="78648">
                  <c:v>78648</c:v>
                </c:pt>
                <c:pt idx="78649">
                  <c:v>78649</c:v>
                </c:pt>
                <c:pt idx="78650">
                  <c:v>78650</c:v>
                </c:pt>
                <c:pt idx="78651">
                  <c:v>78651</c:v>
                </c:pt>
                <c:pt idx="78652">
                  <c:v>78652</c:v>
                </c:pt>
                <c:pt idx="78653">
                  <c:v>78653</c:v>
                </c:pt>
                <c:pt idx="78654">
                  <c:v>78654</c:v>
                </c:pt>
                <c:pt idx="78655">
                  <c:v>78655</c:v>
                </c:pt>
                <c:pt idx="78656">
                  <c:v>78656</c:v>
                </c:pt>
                <c:pt idx="78657">
                  <c:v>78657</c:v>
                </c:pt>
                <c:pt idx="78658">
                  <c:v>78658</c:v>
                </c:pt>
                <c:pt idx="78659">
                  <c:v>78659</c:v>
                </c:pt>
                <c:pt idx="78660">
                  <c:v>78660</c:v>
                </c:pt>
                <c:pt idx="78661">
                  <c:v>78661</c:v>
                </c:pt>
                <c:pt idx="78662">
                  <c:v>78662</c:v>
                </c:pt>
                <c:pt idx="78663">
                  <c:v>78663</c:v>
                </c:pt>
                <c:pt idx="78664">
                  <c:v>78664</c:v>
                </c:pt>
                <c:pt idx="78665">
                  <c:v>78665</c:v>
                </c:pt>
                <c:pt idx="78666">
                  <c:v>78666</c:v>
                </c:pt>
                <c:pt idx="78667">
                  <c:v>78667</c:v>
                </c:pt>
                <c:pt idx="78668">
                  <c:v>78668</c:v>
                </c:pt>
                <c:pt idx="78669">
                  <c:v>78669</c:v>
                </c:pt>
                <c:pt idx="78670">
                  <c:v>78670</c:v>
                </c:pt>
                <c:pt idx="78671">
                  <c:v>78671</c:v>
                </c:pt>
                <c:pt idx="78672">
                  <c:v>78672</c:v>
                </c:pt>
                <c:pt idx="78673">
                  <c:v>78673</c:v>
                </c:pt>
                <c:pt idx="78674">
                  <c:v>78674</c:v>
                </c:pt>
                <c:pt idx="78675">
                  <c:v>78675</c:v>
                </c:pt>
                <c:pt idx="78676">
                  <c:v>78676</c:v>
                </c:pt>
                <c:pt idx="78677">
                  <c:v>78677</c:v>
                </c:pt>
                <c:pt idx="78678">
                  <c:v>78678</c:v>
                </c:pt>
                <c:pt idx="78679">
                  <c:v>78679</c:v>
                </c:pt>
                <c:pt idx="78680">
                  <c:v>78680</c:v>
                </c:pt>
                <c:pt idx="78681">
                  <c:v>78681</c:v>
                </c:pt>
                <c:pt idx="78682">
                  <c:v>78682</c:v>
                </c:pt>
                <c:pt idx="78683">
                  <c:v>78683</c:v>
                </c:pt>
                <c:pt idx="78684">
                  <c:v>78684</c:v>
                </c:pt>
                <c:pt idx="78685">
                  <c:v>78685</c:v>
                </c:pt>
                <c:pt idx="78686">
                  <c:v>78686</c:v>
                </c:pt>
                <c:pt idx="78687">
                  <c:v>78687</c:v>
                </c:pt>
                <c:pt idx="78688">
                  <c:v>78688</c:v>
                </c:pt>
                <c:pt idx="78689">
                  <c:v>78689</c:v>
                </c:pt>
                <c:pt idx="78690">
                  <c:v>78690</c:v>
                </c:pt>
                <c:pt idx="78691">
                  <c:v>78691</c:v>
                </c:pt>
                <c:pt idx="78692">
                  <c:v>78692</c:v>
                </c:pt>
                <c:pt idx="78693">
                  <c:v>78693</c:v>
                </c:pt>
                <c:pt idx="78694">
                  <c:v>78694</c:v>
                </c:pt>
                <c:pt idx="78695">
                  <c:v>78695</c:v>
                </c:pt>
                <c:pt idx="78696">
                  <c:v>78696</c:v>
                </c:pt>
                <c:pt idx="78697">
                  <c:v>78697</c:v>
                </c:pt>
                <c:pt idx="78698">
                  <c:v>78698</c:v>
                </c:pt>
                <c:pt idx="78699">
                  <c:v>78699</c:v>
                </c:pt>
                <c:pt idx="78700">
                  <c:v>78700</c:v>
                </c:pt>
                <c:pt idx="78701">
                  <c:v>78701</c:v>
                </c:pt>
                <c:pt idx="78702">
                  <c:v>78702</c:v>
                </c:pt>
                <c:pt idx="78703">
                  <c:v>78703</c:v>
                </c:pt>
                <c:pt idx="78704">
                  <c:v>78704</c:v>
                </c:pt>
                <c:pt idx="78705">
                  <c:v>78705</c:v>
                </c:pt>
                <c:pt idx="78706">
                  <c:v>78706</c:v>
                </c:pt>
                <c:pt idx="78707">
                  <c:v>78707</c:v>
                </c:pt>
                <c:pt idx="78708">
                  <c:v>78708</c:v>
                </c:pt>
                <c:pt idx="78709">
                  <c:v>78709</c:v>
                </c:pt>
                <c:pt idx="78710">
                  <c:v>78710</c:v>
                </c:pt>
                <c:pt idx="78711">
                  <c:v>78711</c:v>
                </c:pt>
                <c:pt idx="78712">
                  <c:v>78712</c:v>
                </c:pt>
                <c:pt idx="78713">
                  <c:v>78713</c:v>
                </c:pt>
                <c:pt idx="78714">
                  <c:v>78714</c:v>
                </c:pt>
                <c:pt idx="78715">
                  <c:v>78715</c:v>
                </c:pt>
                <c:pt idx="78716">
                  <c:v>78716</c:v>
                </c:pt>
                <c:pt idx="78717">
                  <c:v>78717</c:v>
                </c:pt>
                <c:pt idx="78718">
                  <c:v>78718</c:v>
                </c:pt>
                <c:pt idx="78719">
                  <c:v>78719</c:v>
                </c:pt>
                <c:pt idx="78720">
                  <c:v>78720</c:v>
                </c:pt>
                <c:pt idx="78721">
                  <c:v>78721</c:v>
                </c:pt>
                <c:pt idx="78722">
                  <c:v>78722</c:v>
                </c:pt>
                <c:pt idx="78723">
                  <c:v>78723</c:v>
                </c:pt>
                <c:pt idx="78724">
                  <c:v>78724</c:v>
                </c:pt>
                <c:pt idx="78725">
                  <c:v>78725</c:v>
                </c:pt>
                <c:pt idx="78726">
                  <c:v>78726</c:v>
                </c:pt>
                <c:pt idx="78727">
                  <c:v>78727</c:v>
                </c:pt>
                <c:pt idx="78728">
                  <c:v>78728</c:v>
                </c:pt>
                <c:pt idx="78729">
                  <c:v>78729</c:v>
                </c:pt>
                <c:pt idx="78730">
                  <c:v>78730</c:v>
                </c:pt>
                <c:pt idx="78731">
                  <c:v>78731</c:v>
                </c:pt>
                <c:pt idx="78732">
                  <c:v>78732</c:v>
                </c:pt>
                <c:pt idx="78733">
                  <c:v>78733</c:v>
                </c:pt>
                <c:pt idx="78734">
                  <c:v>78734</c:v>
                </c:pt>
                <c:pt idx="78735">
                  <c:v>78735</c:v>
                </c:pt>
                <c:pt idx="78736">
                  <c:v>78736</c:v>
                </c:pt>
                <c:pt idx="78737">
                  <c:v>78737</c:v>
                </c:pt>
                <c:pt idx="78738">
                  <c:v>78738</c:v>
                </c:pt>
                <c:pt idx="78739">
                  <c:v>78739</c:v>
                </c:pt>
                <c:pt idx="78740">
                  <c:v>78740</c:v>
                </c:pt>
                <c:pt idx="78741">
                  <c:v>78741</c:v>
                </c:pt>
                <c:pt idx="78742">
                  <c:v>78742</c:v>
                </c:pt>
                <c:pt idx="78743">
                  <c:v>78743</c:v>
                </c:pt>
                <c:pt idx="78744">
                  <c:v>78744</c:v>
                </c:pt>
                <c:pt idx="78745">
                  <c:v>78745</c:v>
                </c:pt>
                <c:pt idx="78746">
                  <c:v>78746</c:v>
                </c:pt>
                <c:pt idx="78747">
                  <c:v>78747</c:v>
                </c:pt>
                <c:pt idx="78748">
                  <c:v>78748</c:v>
                </c:pt>
                <c:pt idx="78749">
                  <c:v>78749</c:v>
                </c:pt>
                <c:pt idx="78750">
                  <c:v>78750</c:v>
                </c:pt>
                <c:pt idx="78751">
                  <c:v>78751</c:v>
                </c:pt>
                <c:pt idx="78752">
                  <c:v>78752</c:v>
                </c:pt>
                <c:pt idx="78753">
                  <c:v>78753</c:v>
                </c:pt>
                <c:pt idx="78754">
                  <c:v>78754</c:v>
                </c:pt>
                <c:pt idx="78755">
                  <c:v>78755</c:v>
                </c:pt>
                <c:pt idx="78756">
                  <c:v>78756</c:v>
                </c:pt>
                <c:pt idx="78757">
                  <c:v>78757</c:v>
                </c:pt>
                <c:pt idx="78758">
                  <c:v>78758</c:v>
                </c:pt>
                <c:pt idx="78759">
                  <c:v>78759</c:v>
                </c:pt>
                <c:pt idx="78760">
                  <c:v>78760</c:v>
                </c:pt>
                <c:pt idx="78761">
                  <c:v>78761</c:v>
                </c:pt>
                <c:pt idx="78762">
                  <c:v>78762</c:v>
                </c:pt>
                <c:pt idx="78763">
                  <c:v>78763</c:v>
                </c:pt>
                <c:pt idx="78764">
                  <c:v>78764</c:v>
                </c:pt>
                <c:pt idx="78765">
                  <c:v>78765</c:v>
                </c:pt>
                <c:pt idx="78766">
                  <c:v>78766</c:v>
                </c:pt>
                <c:pt idx="78767">
                  <c:v>78767</c:v>
                </c:pt>
                <c:pt idx="78768">
                  <c:v>78768</c:v>
                </c:pt>
                <c:pt idx="78769">
                  <c:v>78769</c:v>
                </c:pt>
                <c:pt idx="78770">
                  <c:v>78770</c:v>
                </c:pt>
                <c:pt idx="78771">
                  <c:v>78771</c:v>
                </c:pt>
                <c:pt idx="78772">
                  <c:v>78772</c:v>
                </c:pt>
                <c:pt idx="78773">
                  <c:v>78773</c:v>
                </c:pt>
                <c:pt idx="78774">
                  <c:v>78774</c:v>
                </c:pt>
                <c:pt idx="78775">
                  <c:v>78775</c:v>
                </c:pt>
                <c:pt idx="78776">
                  <c:v>78776</c:v>
                </c:pt>
                <c:pt idx="78777">
                  <c:v>78777</c:v>
                </c:pt>
                <c:pt idx="78778">
                  <c:v>78778</c:v>
                </c:pt>
                <c:pt idx="78779">
                  <c:v>78779</c:v>
                </c:pt>
                <c:pt idx="78780">
                  <c:v>78780</c:v>
                </c:pt>
                <c:pt idx="78781">
                  <c:v>78781</c:v>
                </c:pt>
                <c:pt idx="78782">
                  <c:v>78782</c:v>
                </c:pt>
                <c:pt idx="78783">
                  <c:v>78783</c:v>
                </c:pt>
                <c:pt idx="78784">
                  <c:v>78784</c:v>
                </c:pt>
                <c:pt idx="78785">
                  <c:v>78785</c:v>
                </c:pt>
                <c:pt idx="78786">
                  <c:v>78786</c:v>
                </c:pt>
                <c:pt idx="78787">
                  <c:v>78787</c:v>
                </c:pt>
                <c:pt idx="78788">
                  <c:v>78788</c:v>
                </c:pt>
                <c:pt idx="78789">
                  <c:v>78789</c:v>
                </c:pt>
                <c:pt idx="78790">
                  <c:v>78790</c:v>
                </c:pt>
                <c:pt idx="78791">
                  <c:v>78791</c:v>
                </c:pt>
                <c:pt idx="78792">
                  <c:v>78792</c:v>
                </c:pt>
                <c:pt idx="78793">
                  <c:v>78793</c:v>
                </c:pt>
                <c:pt idx="78794">
                  <c:v>78794</c:v>
                </c:pt>
                <c:pt idx="78795">
                  <c:v>78795</c:v>
                </c:pt>
                <c:pt idx="78796">
                  <c:v>78796</c:v>
                </c:pt>
                <c:pt idx="78797">
                  <c:v>78797</c:v>
                </c:pt>
                <c:pt idx="78798">
                  <c:v>78798</c:v>
                </c:pt>
                <c:pt idx="78799">
                  <c:v>78799</c:v>
                </c:pt>
                <c:pt idx="78800">
                  <c:v>78800</c:v>
                </c:pt>
                <c:pt idx="78801">
                  <c:v>78801</c:v>
                </c:pt>
                <c:pt idx="78802">
                  <c:v>78802</c:v>
                </c:pt>
                <c:pt idx="78803">
                  <c:v>78803</c:v>
                </c:pt>
                <c:pt idx="78804">
                  <c:v>78804</c:v>
                </c:pt>
                <c:pt idx="78805">
                  <c:v>78805</c:v>
                </c:pt>
                <c:pt idx="78806">
                  <c:v>78806</c:v>
                </c:pt>
                <c:pt idx="78807">
                  <c:v>78807</c:v>
                </c:pt>
                <c:pt idx="78808">
                  <c:v>78808</c:v>
                </c:pt>
                <c:pt idx="78809">
                  <c:v>78809</c:v>
                </c:pt>
                <c:pt idx="78810">
                  <c:v>78810</c:v>
                </c:pt>
                <c:pt idx="78811">
                  <c:v>78811</c:v>
                </c:pt>
                <c:pt idx="78812">
                  <c:v>78812</c:v>
                </c:pt>
                <c:pt idx="78813">
                  <c:v>78813</c:v>
                </c:pt>
                <c:pt idx="78814">
                  <c:v>78814</c:v>
                </c:pt>
                <c:pt idx="78815">
                  <c:v>78815</c:v>
                </c:pt>
                <c:pt idx="78816">
                  <c:v>78816</c:v>
                </c:pt>
                <c:pt idx="78817">
                  <c:v>78817</c:v>
                </c:pt>
                <c:pt idx="78818">
                  <c:v>78818</c:v>
                </c:pt>
                <c:pt idx="78819">
                  <c:v>78819</c:v>
                </c:pt>
                <c:pt idx="78820">
                  <c:v>78820</c:v>
                </c:pt>
                <c:pt idx="78821">
                  <c:v>78821</c:v>
                </c:pt>
                <c:pt idx="78822">
                  <c:v>78822</c:v>
                </c:pt>
                <c:pt idx="78823">
                  <c:v>78823</c:v>
                </c:pt>
                <c:pt idx="78824">
                  <c:v>78824</c:v>
                </c:pt>
                <c:pt idx="78825">
                  <c:v>78825</c:v>
                </c:pt>
                <c:pt idx="78826">
                  <c:v>78826</c:v>
                </c:pt>
                <c:pt idx="78827">
                  <c:v>78827</c:v>
                </c:pt>
                <c:pt idx="78828">
                  <c:v>78828</c:v>
                </c:pt>
                <c:pt idx="78829">
                  <c:v>78829</c:v>
                </c:pt>
                <c:pt idx="78830">
                  <c:v>78830</c:v>
                </c:pt>
                <c:pt idx="78831">
                  <c:v>78831</c:v>
                </c:pt>
                <c:pt idx="78832">
                  <c:v>78832</c:v>
                </c:pt>
                <c:pt idx="78833">
                  <c:v>78833</c:v>
                </c:pt>
                <c:pt idx="78834">
                  <c:v>78834</c:v>
                </c:pt>
                <c:pt idx="78835">
                  <c:v>78835</c:v>
                </c:pt>
                <c:pt idx="78836">
                  <c:v>78836</c:v>
                </c:pt>
                <c:pt idx="78837">
                  <c:v>78837</c:v>
                </c:pt>
                <c:pt idx="78838">
                  <c:v>78838</c:v>
                </c:pt>
                <c:pt idx="78839">
                  <c:v>78839</c:v>
                </c:pt>
                <c:pt idx="78840">
                  <c:v>78840</c:v>
                </c:pt>
                <c:pt idx="78841">
                  <c:v>78841</c:v>
                </c:pt>
                <c:pt idx="78842">
                  <c:v>78842</c:v>
                </c:pt>
                <c:pt idx="78843">
                  <c:v>78843</c:v>
                </c:pt>
                <c:pt idx="78844">
                  <c:v>78844</c:v>
                </c:pt>
                <c:pt idx="78845">
                  <c:v>78845</c:v>
                </c:pt>
                <c:pt idx="78846">
                  <c:v>78846</c:v>
                </c:pt>
                <c:pt idx="78847">
                  <c:v>78847</c:v>
                </c:pt>
                <c:pt idx="78848">
                  <c:v>78848</c:v>
                </c:pt>
                <c:pt idx="78849">
                  <c:v>78849</c:v>
                </c:pt>
                <c:pt idx="78850">
                  <c:v>78850</c:v>
                </c:pt>
                <c:pt idx="78851">
                  <c:v>78851</c:v>
                </c:pt>
                <c:pt idx="78852">
                  <c:v>78852</c:v>
                </c:pt>
                <c:pt idx="78853">
                  <c:v>78853</c:v>
                </c:pt>
                <c:pt idx="78854">
                  <c:v>78854</c:v>
                </c:pt>
                <c:pt idx="78855">
                  <c:v>78855</c:v>
                </c:pt>
                <c:pt idx="78856">
                  <c:v>78856</c:v>
                </c:pt>
                <c:pt idx="78857">
                  <c:v>78857</c:v>
                </c:pt>
                <c:pt idx="78858">
                  <c:v>78858</c:v>
                </c:pt>
                <c:pt idx="78859">
                  <c:v>78859</c:v>
                </c:pt>
                <c:pt idx="78860">
                  <c:v>78860</c:v>
                </c:pt>
                <c:pt idx="78861">
                  <c:v>78861</c:v>
                </c:pt>
                <c:pt idx="78862">
                  <c:v>78862</c:v>
                </c:pt>
                <c:pt idx="78863">
                  <c:v>78863</c:v>
                </c:pt>
                <c:pt idx="78864">
                  <c:v>78864</c:v>
                </c:pt>
                <c:pt idx="78865">
                  <c:v>78865</c:v>
                </c:pt>
                <c:pt idx="78866">
                  <c:v>78866</c:v>
                </c:pt>
                <c:pt idx="78867">
                  <c:v>78867</c:v>
                </c:pt>
                <c:pt idx="78868">
                  <c:v>78868</c:v>
                </c:pt>
                <c:pt idx="78869">
                  <c:v>78869</c:v>
                </c:pt>
                <c:pt idx="78870">
                  <c:v>78870</c:v>
                </c:pt>
                <c:pt idx="78871">
                  <c:v>78871</c:v>
                </c:pt>
                <c:pt idx="78872">
                  <c:v>78872</c:v>
                </c:pt>
                <c:pt idx="78873">
                  <c:v>78873</c:v>
                </c:pt>
                <c:pt idx="78874">
                  <c:v>78874</c:v>
                </c:pt>
                <c:pt idx="78875">
                  <c:v>78875</c:v>
                </c:pt>
                <c:pt idx="78876">
                  <c:v>78876</c:v>
                </c:pt>
                <c:pt idx="78877">
                  <c:v>78877</c:v>
                </c:pt>
                <c:pt idx="78878">
                  <c:v>78878</c:v>
                </c:pt>
                <c:pt idx="78879">
                  <c:v>78879</c:v>
                </c:pt>
                <c:pt idx="78880">
                  <c:v>78880</c:v>
                </c:pt>
                <c:pt idx="78881">
                  <c:v>78881</c:v>
                </c:pt>
                <c:pt idx="78882">
                  <c:v>78882</c:v>
                </c:pt>
                <c:pt idx="78883">
                  <c:v>78883</c:v>
                </c:pt>
                <c:pt idx="78884">
                  <c:v>78884</c:v>
                </c:pt>
                <c:pt idx="78885">
                  <c:v>78885</c:v>
                </c:pt>
                <c:pt idx="78886">
                  <c:v>78886</c:v>
                </c:pt>
                <c:pt idx="78887">
                  <c:v>78887</c:v>
                </c:pt>
                <c:pt idx="78888">
                  <c:v>78888</c:v>
                </c:pt>
                <c:pt idx="78889">
                  <c:v>78889</c:v>
                </c:pt>
                <c:pt idx="78890">
                  <c:v>78890</c:v>
                </c:pt>
                <c:pt idx="78891">
                  <c:v>78891</c:v>
                </c:pt>
                <c:pt idx="78892">
                  <c:v>78892</c:v>
                </c:pt>
                <c:pt idx="78893">
                  <c:v>78893</c:v>
                </c:pt>
                <c:pt idx="78894">
                  <c:v>78894</c:v>
                </c:pt>
                <c:pt idx="78895">
                  <c:v>78895</c:v>
                </c:pt>
                <c:pt idx="78896">
                  <c:v>78896</c:v>
                </c:pt>
                <c:pt idx="78897">
                  <c:v>78897</c:v>
                </c:pt>
                <c:pt idx="78898">
                  <c:v>78898</c:v>
                </c:pt>
                <c:pt idx="78899">
                  <c:v>78899</c:v>
                </c:pt>
                <c:pt idx="78900">
                  <c:v>78900</c:v>
                </c:pt>
                <c:pt idx="78901">
                  <c:v>78901</c:v>
                </c:pt>
                <c:pt idx="78902">
                  <c:v>78902</c:v>
                </c:pt>
                <c:pt idx="78903">
                  <c:v>78903</c:v>
                </c:pt>
                <c:pt idx="78904">
                  <c:v>78904</c:v>
                </c:pt>
                <c:pt idx="78905">
                  <c:v>78905</c:v>
                </c:pt>
                <c:pt idx="78906">
                  <c:v>78906</c:v>
                </c:pt>
                <c:pt idx="78907">
                  <c:v>78907</c:v>
                </c:pt>
                <c:pt idx="78908">
                  <c:v>78908</c:v>
                </c:pt>
                <c:pt idx="78909">
                  <c:v>78909</c:v>
                </c:pt>
                <c:pt idx="78910">
                  <c:v>78910</c:v>
                </c:pt>
                <c:pt idx="78911">
                  <c:v>78911</c:v>
                </c:pt>
                <c:pt idx="78912">
                  <c:v>78912</c:v>
                </c:pt>
                <c:pt idx="78913">
                  <c:v>78913</c:v>
                </c:pt>
                <c:pt idx="78914">
                  <c:v>78914</c:v>
                </c:pt>
                <c:pt idx="78915">
                  <c:v>78915</c:v>
                </c:pt>
                <c:pt idx="78916">
                  <c:v>78916</c:v>
                </c:pt>
                <c:pt idx="78917">
                  <c:v>78917</c:v>
                </c:pt>
                <c:pt idx="78918">
                  <c:v>78918</c:v>
                </c:pt>
                <c:pt idx="78919">
                  <c:v>78919</c:v>
                </c:pt>
                <c:pt idx="78920">
                  <c:v>78920</c:v>
                </c:pt>
                <c:pt idx="78921">
                  <c:v>78921</c:v>
                </c:pt>
                <c:pt idx="78922">
                  <c:v>78922</c:v>
                </c:pt>
                <c:pt idx="78923">
                  <c:v>78923</c:v>
                </c:pt>
                <c:pt idx="78924">
                  <c:v>78924</c:v>
                </c:pt>
                <c:pt idx="78925">
                  <c:v>78925</c:v>
                </c:pt>
                <c:pt idx="78926">
                  <c:v>78926</c:v>
                </c:pt>
                <c:pt idx="78927">
                  <c:v>78927</c:v>
                </c:pt>
                <c:pt idx="78928">
                  <c:v>78928</c:v>
                </c:pt>
                <c:pt idx="78929">
                  <c:v>78929</c:v>
                </c:pt>
                <c:pt idx="78930">
                  <c:v>78930</c:v>
                </c:pt>
                <c:pt idx="78931">
                  <c:v>78931</c:v>
                </c:pt>
                <c:pt idx="78932">
                  <c:v>78932</c:v>
                </c:pt>
                <c:pt idx="78933">
                  <c:v>78933</c:v>
                </c:pt>
                <c:pt idx="78934">
                  <c:v>78934</c:v>
                </c:pt>
                <c:pt idx="78935">
                  <c:v>78935</c:v>
                </c:pt>
                <c:pt idx="78936">
                  <c:v>78936</c:v>
                </c:pt>
                <c:pt idx="78937">
                  <c:v>78937</c:v>
                </c:pt>
                <c:pt idx="78938">
                  <c:v>78938</c:v>
                </c:pt>
                <c:pt idx="78939">
                  <c:v>78939</c:v>
                </c:pt>
                <c:pt idx="78940">
                  <c:v>78940</c:v>
                </c:pt>
                <c:pt idx="78941">
                  <c:v>78941</c:v>
                </c:pt>
                <c:pt idx="78942">
                  <c:v>78942</c:v>
                </c:pt>
                <c:pt idx="78943">
                  <c:v>78943</c:v>
                </c:pt>
                <c:pt idx="78944">
                  <c:v>78944</c:v>
                </c:pt>
                <c:pt idx="78945">
                  <c:v>78945</c:v>
                </c:pt>
                <c:pt idx="78946">
                  <c:v>78946</c:v>
                </c:pt>
                <c:pt idx="78947">
                  <c:v>78947</c:v>
                </c:pt>
                <c:pt idx="78948">
                  <c:v>78948</c:v>
                </c:pt>
                <c:pt idx="78949">
                  <c:v>78949</c:v>
                </c:pt>
                <c:pt idx="78950">
                  <c:v>78950</c:v>
                </c:pt>
                <c:pt idx="78951">
                  <c:v>78951</c:v>
                </c:pt>
                <c:pt idx="78952">
                  <c:v>78952</c:v>
                </c:pt>
                <c:pt idx="78953">
                  <c:v>78953</c:v>
                </c:pt>
                <c:pt idx="78954">
                  <c:v>78954</c:v>
                </c:pt>
                <c:pt idx="78955">
                  <c:v>78955</c:v>
                </c:pt>
                <c:pt idx="78956">
                  <c:v>78956</c:v>
                </c:pt>
                <c:pt idx="78957">
                  <c:v>78957</c:v>
                </c:pt>
                <c:pt idx="78958">
                  <c:v>78958</c:v>
                </c:pt>
                <c:pt idx="78959">
                  <c:v>78959</c:v>
                </c:pt>
                <c:pt idx="78960">
                  <c:v>78960</c:v>
                </c:pt>
                <c:pt idx="78961">
                  <c:v>78961</c:v>
                </c:pt>
                <c:pt idx="78962">
                  <c:v>78962</c:v>
                </c:pt>
                <c:pt idx="78963">
                  <c:v>78963</c:v>
                </c:pt>
                <c:pt idx="78964">
                  <c:v>78964</c:v>
                </c:pt>
                <c:pt idx="78965">
                  <c:v>78965</c:v>
                </c:pt>
                <c:pt idx="78966">
                  <c:v>78966</c:v>
                </c:pt>
                <c:pt idx="78967">
                  <c:v>78967</c:v>
                </c:pt>
                <c:pt idx="78968">
                  <c:v>78968</c:v>
                </c:pt>
                <c:pt idx="78969">
                  <c:v>78969</c:v>
                </c:pt>
                <c:pt idx="78970">
                  <c:v>78970</c:v>
                </c:pt>
                <c:pt idx="78971">
                  <c:v>78971</c:v>
                </c:pt>
                <c:pt idx="78972">
                  <c:v>78972</c:v>
                </c:pt>
                <c:pt idx="78973">
                  <c:v>78973</c:v>
                </c:pt>
                <c:pt idx="78974">
                  <c:v>78974</c:v>
                </c:pt>
                <c:pt idx="78975">
                  <c:v>78975</c:v>
                </c:pt>
                <c:pt idx="78976">
                  <c:v>78976</c:v>
                </c:pt>
                <c:pt idx="78977">
                  <c:v>78977</c:v>
                </c:pt>
                <c:pt idx="78978">
                  <c:v>78978</c:v>
                </c:pt>
                <c:pt idx="78979">
                  <c:v>78979</c:v>
                </c:pt>
                <c:pt idx="78980">
                  <c:v>78980</c:v>
                </c:pt>
                <c:pt idx="78981">
                  <c:v>78981</c:v>
                </c:pt>
                <c:pt idx="78982">
                  <c:v>78982</c:v>
                </c:pt>
                <c:pt idx="78983">
                  <c:v>78983</c:v>
                </c:pt>
                <c:pt idx="78984">
                  <c:v>78984</c:v>
                </c:pt>
                <c:pt idx="78985">
                  <c:v>78985</c:v>
                </c:pt>
                <c:pt idx="78986">
                  <c:v>78986</c:v>
                </c:pt>
                <c:pt idx="78987">
                  <c:v>78987</c:v>
                </c:pt>
                <c:pt idx="78988">
                  <c:v>78988</c:v>
                </c:pt>
                <c:pt idx="78989">
                  <c:v>78989</c:v>
                </c:pt>
                <c:pt idx="78990">
                  <c:v>78990</c:v>
                </c:pt>
                <c:pt idx="78991">
                  <c:v>78991</c:v>
                </c:pt>
                <c:pt idx="78992">
                  <c:v>78992</c:v>
                </c:pt>
                <c:pt idx="78993">
                  <c:v>78993</c:v>
                </c:pt>
                <c:pt idx="78994">
                  <c:v>78994</c:v>
                </c:pt>
                <c:pt idx="78995">
                  <c:v>78995</c:v>
                </c:pt>
                <c:pt idx="78996">
                  <c:v>78996</c:v>
                </c:pt>
                <c:pt idx="78997">
                  <c:v>78997</c:v>
                </c:pt>
                <c:pt idx="78998">
                  <c:v>78998</c:v>
                </c:pt>
                <c:pt idx="78999">
                  <c:v>78999</c:v>
                </c:pt>
                <c:pt idx="79000">
                  <c:v>79000</c:v>
                </c:pt>
                <c:pt idx="79001">
                  <c:v>79001</c:v>
                </c:pt>
                <c:pt idx="79002">
                  <c:v>79002</c:v>
                </c:pt>
                <c:pt idx="79003">
                  <c:v>79003</c:v>
                </c:pt>
                <c:pt idx="79004">
                  <c:v>79004</c:v>
                </c:pt>
                <c:pt idx="79005">
                  <c:v>79005</c:v>
                </c:pt>
                <c:pt idx="79006">
                  <c:v>79006</c:v>
                </c:pt>
                <c:pt idx="79007">
                  <c:v>79007</c:v>
                </c:pt>
                <c:pt idx="79008">
                  <c:v>79008</c:v>
                </c:pt>
                <c:pt idx="79009">
                  <c:v>79009</c:v>
                </c:pt>
                <c:pt idx="79010">
                  <c:v>79010</c:v>
                </c:pt>
                <c:pt idx="79011">
                  <c:v>79011</c:v>
                </c:pt>
                <c:pt idx="79012">
                  <c:v>79012</c:v>
                </c:pt>
                <c:pt idx="79013">
                  <c:v>79013</c:v>
                </c:pt>
                <c:pt idx="79014">
                  <c:v>79014</c:v>
                </c:pt>
                <c:pt idx="79015">
                  <c:v>79015</c:v>
                </c:pt>
                <c:pt idx="79016">
                  <c:v>79016</c:v>
                </c:pt>
                <c:pt idx="79017">
                  <c:v>79017</c:v>
                </c:pt>
                <c:pt idx="79018">
                  <c:v>79018</c:v>
                </c:pt>
                <c:pt idx="79019">
                  <c:v>79019</c:v>
                </c:pt>
                <c:pt idx="79020">
                  <c:v>79020</c:v>
                </c:pt>
                <c:pt idx="79021">
                  <c:v>79021</c:v>
                </c:pt>
                <c:pt idx="79022">
                  <c:v>79022</c:v>
                </c:pt>
                <c:pt idx="79023">
                  <c:v>79023</c:v>
                </c:pt>
                <c:pt idx="79024">
                  <c:v>79024</c:v>
                </c:pt>
                <c:pt idx="79025">
                  <c:v>79025</c:v>
                </c:pt>
                <c:pt idx="79026">
                  <c:v>79026</c:v>
                </c:pt>
                <c:pt idx="79027">
                  <c:v>79027</c:v>
                </c:pt>
                <c:pt idx="79028">
                  <c:v>79028</c:v>
                </c:pt>
                <c:pt idx="79029">
                  <c:v>79029</c:v>
                </c:pt>
                <c:pt idx="79030">
                  <c:v>79030</c:v>
                </c:pt>
                <c:pt idx="79031">
                  <c:v>79031</c:v>
                </c:pt>
                <c:pt idx="79032">
                  <c:v>79032</c:v>
                </c:pt>
                <c:pt idx="79033">
                  <c:v>79033</c:v>
                </c:pt>
                <c:pt idx="79034">
                  <c:v>79034</c:v>
                </c:pt>
                <c:pt idx="79035">
                  <c:v>79035</c:v>
                </c:pt>
                <c:pt idx="79036">
                  <c:v>79036</c:v>
                </c:pt>
                <c:pt idx="79037">
                  <c:v>79037</c:v>
                </c:pt>
                <c:pt idx="79038">
                  <c:v>79038</c:v>
                </c:pt>
                <c:pt idx="79039">
                  <c:v>79039</c:v>
                </c:pt>
                <c:pt idx="79040">
                  <c:v>79040</c:v>
                </c:pt>
                <c:pt idx="79041">
                  <c:v>79041</c:v>
                </c:pt>
                <c:pt idx="79042">
                  <c:v>79042</c:v>
                </c:pt>
                <c:pt idx="79043">
                  <c:v>79043</c:v>
                </c:pt>
                <c:pt idx="79044">
                  <c:v>79044</c:v>
                </c:pt>
                <c:pt idx="79045">
                  <c:v>79045</c:v>
                </c:pt>
                <c:pt idx="79046">
                  <c:v>79046</c:v>
                </c:pt>
                <c:pt idx="79047">
                  <c:v>79047</c:v>
                </c:pt>
                <c:pt idx="79048">
                  <c:v>79048</c:v>
                </c:pt>
                <c:pt idx="79049">
                  <c:v>79049</c:v>
                </c:pt>
                <c:pt idx="79050">
                  <c:v>79050</c:v>
                </c:pt>
                <c:pt idx="79051">
                  <c:v>79051</c:v>
                </c:pt>
                <c:pt idx="79052">
                  <c:v>79052</c:v>
                </c:pt>
                <c:pt idx="79053">
                  <c:v>79053</c:v>
                </c:pt>
                <c:pt idx="79054">
                  <c:v>79054</c:v>
                </c:pt>
                <c:pt idx="79055">
                  <c:v>79055</c:v>
                </c:pt>
                <c:pt idx="79056">
                  <c:v>79056</c:v>
                </c:pt>
                <c:pt idx="79057">
                  <c:v>79057</c:v>
                </c:pt>
                <c:pt idx="79058">
                  <c:v>79058</c:v>
                </c:pt>
                <c:pt idx="79059">
                  <c:v>79059</c:v>
                </c:pt>
                <c:pt idx="79060">
                  <c:v>79060</c:v>
                </c:pt>
                <c:pt idx="79061">
                  <c:v>79061</c:v>
                </c:pt>
                <c:pt idx="79062">
                  <c:v>79062</c:v>
                </c:pt>
                <c:pt idx="79063">
                  <c:v>79063</c:v>
                </c:pt>
                <c:pt idx="79064">
                  <c:v>79064</c:v>
                </c:pt>
                <c:pt idx="79065">
                  <c:v>79065</c:v>
                </c:pt>
                <c:pt idx="79066">
                  <c:v>79066</c:v>
                </c:pt>
                <c:pt idx="79067">
                  <c:v>79067</c:v>
                </c:pt>
                <c:pt idx="79068">
                  <c:v>79068</c:v>
                </c:pt>
                <c:pt idx="79069">
                  <c:v>79069</c:v>
                </c:pt>
                <c:pt idx="79070">
                  <c:v>79070</c:v>
                </c:pt>
                <c:pt idx="79071">
                  <c:v>79071</c:v>
                </c:pt>
                <c:pt idx="79072">
                  <c:v>79072</c:v>
                </c:pt>
                <c:pt idx="79073">
                  <c:v>79073</c:v>
                </c:pt>
                <c:pt idx="79074">
                  <c:v>79074</c:v>
                </c:pt>
                <c:pt idx="79075">
                  <c:v>79075</c:v>
                </c:pt>
                <c:pt idx="79076">
                  <c:v>79076</c:v>
                </c:pt>
                <c:pt idx="79077">
                  <c:v>79077</c:v>
                </c:pt>
                <c:pt idx="79078">
                  <c:v>79078</c:v>
                </c:pt>
                <c:pt idx="79079">
                  <c:v>79079</c:v>
                </c:pt>
                <c:pt idx="79080">
                  <c:v>79080</c:v>
                </c:pt>
                <c:pt idx="79081">
                  <c:v>79081</c:v>
                </c:pt>
                <c:pt idx="79082">
                  <c:v>79082</c:v>
                </c:pt>
                <c:pt idx="79083">
                  <c:v>79083</c:v>
                </c:pt>
                <c:pt idx="79084">
                  <c:v>79084</c:v>
                </c:pt>
                <c:pt idx="79085">
                  <c:v>79085</c:v>
                </c:pt>
                <c:pt idx="79086">
                  <c:v>79086</c:v>
                </c:pt>
                <c:pt idx="79087">
                  <c:v>79087</c:v>
                </c:pt>
                <c:pt idx="79088">
                  <c:v>79088</c:v>
                </c:pt>
                <c:pt idx="79089">
                  <c:v>79089</c:v>
                </c:pt>
                <c:pt idx="79090">
                  <c:v>79090</c:v>
                </c:pt>
                <c:pt idx="79091">
                  <c:v>79091</c:v>
                </c:pt>
                <c:pt idx="79092">
                  <c:v>79092</c:v>
                </c:pt>
                <c:pt idx="79093">
                  <c:v>79093</c:v>
                </c:pt>
                <c:pt idx="79094">
                  <c:v>79094</c:v>
                </c:pt>
                <c:pt idx="79095">
                  <c:v>79095</c:v>
                </c:pt>
                <c:pt idx="79096">
                  <c:v>79096</c:v>
                </c:pt>
                <c:pt idx="79097">
                  <c:v>79097</c:v>
                </c:pt>
                <c:pt idx="79098">
                  <c:v>79098</c:v>
                </c:pt>
                <c:pt idx="79099">
                  <c:v>79099</c:v>
                </c:pt>
                <c:pt idx="79100">
                  <c:v>79100</c:v>
                </c:pt>
                <c:pt idx="79101">
                  <c:v>79101</c:v>
                </c:pt>
                <c:pt idx="79102">
                  <c:v>79102</c:v>
                </c:pt>
                <c:pt idx="79103">
                  <c:v>79103</c:v>
                </c:pt>
                <c:pt idx="79104">
                  <c:v>79104</c:v>
                </c:pt>
                <c:pt idx="79105">
                  <c:v>79105</c:v>
                </c:pt>
                <c:pt idx="79106">
                  <c:v>79106</c:v>
                </c:pt>
                <c:pt idx="79107">
                  <c:v>79107</c:v>
                </c:pt>
                <c:pt idx="79108">
                  <c:v>79108</c:v>
                </c:pt>
                <c:pt idx="79109">
                  <c:v>79109</c:v>
                </c:pt>
                <c:pt idx="79110">
                  <c:v>79110</c:v>
                </c:pt>
                <c:pt idx="79111">
                  <c:v>79111</c:v>
                </c:pt>
                <c:pt idx="79112">
                  <c:v>79112</c:v>
                </c:pt>
                <c:pt idx="79113">
                  <c:v>79113</c:v>
                </c:pt>
                <c:pt idx="79114">
                  <c:v>79114</c:v>
                </c:pt>
                <c:pt idx="79115">
                  <c:v>79115</c:v>
                </c:pt>
                <c:pt idx="79116">
                  <c:v>79116</c:v>
                </c:pt>
                <c:pt idx="79117">
                  <c:v>79117</c:v>
                </c:pt>
                <c:pt idx="79118">
                  <c:v>79118</c:v>
                </c:pt>
                <c:pt idx="79119">
                  <c:v>79119</c:v>
                </c:pt>
                <c:pt idx="79120">
                  <c:v>79120</c:v>
                </c:pt>
                <c:pt idx="79121">
                  <c:v>79121</c:v>
                </c:pt>
                <c:pt idx="79122">
                  <c:v>79122</c:v>
                </c:pt>
                <c:pt idx="79123">
                  <c:v>79123</c:v>
                </c:pt>
                <c:pt idx="79124">
                  <c:v>79124</c:v>
                </c:pt>
                <c:pt idx="79125">
                  <c:v>79125</c:v>
                </c:pt>
                <c:pt idx="79126">
                  <c:v>79126</c:v>
                </c:pt>
                <c:pt idx="79127">
                  <c:v>79127</c:v>
                </c:pt>
                <c:pt idx="79128">
                  <c:v>79128</c:v>
                </c:pt>
                <c:pt idx="79129">
                  <c:v>79129</c:v>
                </c:pt>
                <c:pt idx="79130">
                  <c:v>79130</c:v>
                </c:pt>
                <c:pt idx="79131">
                  <c:v>79131</c:v>
                </c:pt>
                <c:pt idx="79132">
                  <c:v>79132</c:v>
                </c:pt>
                <c:pt idx="79133">
                  <c:v>79133</c:v>
                </c:pt>
                <c:pt idx="79134">
                  <c:v>79134</c:v>
                </c:pt>
                <c:pt idx="79135">
                  <c:v>79135</c:v>
                </c:pt>
                <c:pt idx="79136">
                  <c:v>79136</c:v>
                </c:pt>
                <c:pt idx="79137">
                  <c:v>79137</c:v>
                </c:pt>
                <c:pt idx="79138">
                  <c:v>79138</c:v>
                </c:pt>
                <c:pt idx="79139">
                  <c:v>79139</c:v>
                </c:pt>
                <c:pt idx="79140">
                  <c:v>79140</c:v>
                </c:pt>
                <c:pt idx="79141">
                  <c:v>79141</c:v>
                </c:pt>
                <c:pt idx="79142">
                  <c:v>79142</c:v>
                </c:pt>
                <c:pt idx="79143">
                  <c:v>79143</c:v>
                </c:pt>
                <c:pt idx="79144">
                  <c:v>79144</c:v>
                </c:pt>
                <c:pt idx="79145">
                  <c:v>79145</c:v>
                </c:pt>
                <c:pt idx="79146">
                  <c:v>79146</c:v>
                </c:pt>
                <c:pt idx="79147">
                  <c:v>79147</c:v>
                </c:pt>
                <c:pt idx="79148">
                  <c:v>79148</c:v>
                </c:pt>
                <c:pt idx="79149">
                  <c:v>79149</c:v>
                </c:pt>
                <c:pt idx="79150">
                  <c:v>79150</c:v>
                </c:pt>
                <c:pt idx="79151">
                  <c:v>79151</c:v>
                </c:pt>
                <c:pt idx="79152">
                  <c:v>79152</c:v>
                </c:pt>
                <c:pt idx="79153">
                  <c:v>79153</c:v>
                </c:pt>
                <c:pt idx="79154">
                  <c:v>79154</c:v>
                </c:pt>
                <c:pt idx="79155">
                  <c:v>79155</c:v>
                </c:pt>
                <c:pt idx="79156">
                  <c:v>79156</c:v>
                </c:pt>
                <c:pt idx="79157">
                  <c:v>79157</c:v>
                </c:pt>
                <c:pt idx="79158">
                  <c:v>79158</c:v>
                </c:pt>
                <c:pt idx="79159">
                  <c:v>79159</c:v>
                </c:pt>
                <c:pt idx="79160">
                  <c:v>79160</c:v>
                </c:pt>
                <c:pt idx="79161">
                  <c:v>79161</c:v>
                </c:pt>
                <c:pt idx="79162">
                  <c:v>79162</c:v>
                </c:pt>
                <c:pt idx="79163">
                  <c:v>79163</c:v>
                </c:pt>
                <c:pt idx="79164">
                  <c:v>79164</c:v>
                </c:pt>
                <c:pt idx="79165">
                  <c:v>79165</c:v>
                </c:pt>
                <c:pt idx="79166">
                  <c:v>79166</c:v>
                </c:pt>
                <c:pt idx="79167">
                  <c:v>79167</c:v>
                </c:pt>
                <c:pt idx="79168">
                  <c:v>79168</c:v>
                </c:pt>
                <c:pt idx="79169">
                  <c:v>79169</c:v>
                </c:pt>
                <c:pt idx="79170">
                  <c:v>79170</c:v>
                </c:pt>
                <c:pt idx="79171">
                  <c:v>79171</c:v>
                </c:pt>
                <c:pt idx="79172">
                  <c:v>79172</c:v>
                </c:pt>
                <c:pt idx="79173">
                  <c:v>79173</c:v>
                </c:pt>
                <c:pt idx="79174">
                  <c:v>79174</c:v>
                </c:pt>
                <c:pt idx="79175">
                  <c:v>79175</c:v>
                </c:pt>
                <c:pt idx="79176">
                  <c:v>79176</c:v>
                </c:pt>
                <c:pt idx="79177">
                  <c:v>79177</c:v>
                </c:pt>
                <c:pt idx="79178">
                  <c:v>79178</c:v>
                </c:pt>
                <c:pt idx="79179">
                  <c:v>79179</c:v>
                </c:pt>
                <c:pt idx="79180">
                  <c:v>79180</c:v>
                </c:pt>
                <c:pt idx="79181">
                  <c:v>79181</c:v>
                </c:pt>
                <c:pt idx="79182">
                  <c:v>79182</c:v>
                </c:pt>
                <c:pt idx="79183">
                  <c:v>79183</c:v>
                </c:pt>
                <c:pt idx="79184">
                  <c:v>79184</c:v>
                </c:pt>
                <c:pt idx="79185">
                  <c:v>79185</c:v>
                </c:pt>
                <c:pt idx="79186">
                  <c:v>79186</c:v>
                </c:pt>
                <c:pt idx="79187">
                  <c:v>79187</c:v>
                </c:pt>
                <c:pt idx="79188">
                  <c:v>79188</c:v>
                </c:pt>
                <c:pt idx="79189">
                  <c:v>79189</c:v>
                </c:pt>
                <c:pt idx="79190">
                  <c:v>79190</c:v>
                </c:pt>
                <c:pt idx="79191">
                  <c:v>79191</c:v>
                </c:pt>
                <c:pt idx="79192">
                  <c:v>79192</c:v>
                </c:pt>
                <c:pt idx="79193">
                  <c:v>79193</c:v>
                </c:pt>
                <c:pt idx="79194">
                  <c:v>79194</c:v>
                </c:pt>
                <c:pt idx="79195">
                  <c:v>79195</c:v>
                </c:pt>
                <c:pt idx="79196">
                  <c:v>79196</c:v>
                </c:pt>
                <c:pt idx="79197">
                  <c:v>79197</c:v>
                </c:pt>
                <c:pt idx="79198">
                  <c:v>79198</c:v>
                </c:pt>
                <c:pt idx="79199">
                  <c:v>79199</c:v>
                </c:pt>
                <c:pt idx="79200">
                  <c:v>79200</c:v>
                </c:pt>
                <c:pt idx="79201">
                  <c:v>79201</c:v>
                </c:pt>
                <c:pt idx="79202">
                  <c:v>79202</c:v>
                </c:pt>
                <c:pt idx="79203">
                  <c:v>79203</c:v>
                </c:pt>
                <c:pt idx="79204">
                  <c:v>79204</c:v>
                </c:pt>
                <c:pt idx="79205">
                  <c:v>79205</c:v>
                </c:pt>
                <c:pt idx="79206">
                  <c:v>79206</c:v>
                </c:pt>
                <c:pt idx="79207">
                  <c:v>79207</c:v>
                </c:pt>
                <c:pt idx="79208">
                  <c:v>79208</c:v>
                </c:pt>
                <c:pt idx="79209">
                  <c:v>79209</c:v>
                </c:pt>
                <c:pt idx="79210">
                  <c:v>79210</c:v>
                </c:pt>
                <c:pt idx="79211">
                  <c:v>79211</c:v>
                </c:pt>
                <c:pt idx="79212">
                  <c:v>79212</c:v>
                </c:pt>
                <c:pt idx="79213">
                  <c:v>79213</c:v>
                </c:pt>
                <c:pt idx="79214">
                  <c:v>79214</c:v>
                </c:pt>
                <c:pt idx="79215">
                  <c:v>79215</c:v>
                </c:pt>
                <c:pt idx="79216">
                  <c:v>79216</c:v>
                </c:pt>
                <c:pt idx="79217">
                  <c:v>79217</c:v>
                </c:pt>
                <c:pt idx="79218">
                  <c:v>79218</c:v>
                </c:pt>
                <c:pt idx="79219">
                  <c:v>79219</c:v>
                </c:pt>
                <c:pt idx="79220">
                  <c:v>79220</c:v>
                </c:pt>
                <c:pt idx="79221">
                  <c:v>79221</c:v>
                </c:pt>
                <c:pt idx="79222">
                  <c:v>79222</c:v>
                </c:pt>
                <c:pt idx="79223">
                  <c:v>79223</c:v>
                </c:pt>
                <c:pt idx="79224">
                  <c:v>79224</c:v>
                </c:pt>
                <c:pt idx="79225">
                  <c:v>79225</c:v>
                </c:pt>
                <c:pt idx="79226">
                  <c:v>79226</c:v>
                </c:pt>
                <c:pt idx="79227">
                  <c:v>79227</c:v>
                </c:pt>
                <c:pt idx="79228">
                  <c:v>79228</c:v>
                </c:pt>
                <c:pt idx="79229">
                  <c:v>79229</c:v>
                </c:pt>
                <c:pt idx="79230">
                  <c:v>79230</c:v>
                </c:pt>
                <c:pt idx="79231">
                  <c:v>79231</c:v>
                </c:pt>
                <c:pt idx="79232">
                  <c:v>79232</c:v>
                </c:pt>
                <c:pt idx="79233">
                  <c:v>79233</c:v>
                </c:pt>
                <c:pt idx="79234">
                  <c:v>79234</c:v>
                </c:pt>
                <c:pt idx="79235">
                  <c:v>79235</c:v>
                </c:pt>
                <c:pt idx="79236">
                  <c:v>79236</c:v>
                </c:pt>
                <c:pt idx="79237">
                  <c:v>79237</c:v>
                </c:pt>
                <c:pt idx="79238">
                  <c:v>79238</c:v>
                </c:pt>
                <c:pt idx="79239">
                  <c:v>79239</c:v>
                </c:pt>
                <c:pt idx="79240">
                  <c:v>79240</c:v>
                </c:pt>
                <c:pt idx="79241">
                  <c:v>79241</c:v>
                </c:pt>
                <c:pt idx="79242">
                  <c:v>79242</c:v>
                </c:pt>
                <c:pt idx="79243">
                  <c:v>79243</c:v>
                </c:pt>
                <c:pt idx="79244">
                  <c:v>79244</c:v>
                </c:pt>
                <c:pt idx="79245">
                  <c:v>79245</c:v>
                </c:pt>
                <c:pt idx="79246">
                  <c:v>79246</c:v>
                </c:pt>
                <c:pt idx="79247">
                  <c:v>79247</c:v>
                </c:pt>
                <c:pt idx="79248">
                  <c:v>79248</c:v>
                </c:pt>
                <c:pt idx="79249">
                  <c:v>79249</c:v>
                </c:pt>
                <c:pt idx="79250">
                  <c:v>79250</c:v>
                </c:pt>
                <c:pt idx="79251">
                  <c:v>79251</c:v>
                </c:pt>
                <c:pt idx="79252">
                  <c:v>79252</c:v>
                </c:pt>
                <c:pt idx="79253">
                  <c:v>79253</c:v>
                </c:pt>
                <c:pt idx="79254">
                  <c:v>79254</c:v>
                </c:pt>
                <c:pt idx="79255">
                  <c:v>79255</c:v>
                </c:pt>
                <c:pt idx="79256">
                  <c:v>79256</c:v>
                </c:pt>
                <c:pt idx="79257">
                  <c:v>79257</c:v>
                </c:pt>
                <c:pt idx="79258">
                  <c:v>79258</c:v>
                </c:pt>
                <c:pt idx="79259">
                  <c:v>79259</c:v>
                </c:pt>
                <c:pt idx="79260">
                  <c:v>79260</c:v>
                </c:pt>
                <c:pt idx="79261">
                  <c:v>79261</c:v>
                </c:pt>
                <c:pt idx="79262">
                  <c:v>79262</c:v>
                </c:pt>
                <c:pt idx="79263">
                  <c:v>79263</c:v>
                </c:pt>
                <c:pt idx="79264">
                  <c:v>79264</c:v>
                </c:pt>
                <c:pt idx="79265">
                  <c:v>79265</c:v>
                </c:pt>
                <c:pt idx="79266">
                  <c:v>79266</c:v>
                </c:pt>
                <c:pt idx="79267">
                  <c:v>79267</c:v>
                </c:pt>
                <c:pt idx="79268">
                  <c:v>79268</c:v>
                </c:pt>
                <c:pt idx="79269">
                  <c:v>79269</c:v>
                </c:pt>
                <c:pt idx="79270">
                  <c:v>79270</c:v>
                </c:pt>
                <c:pt idx="79271">
                  <c:v>79271</c:v>
                </c:pt>
                <c:pt idx="79272">
                  <c:v>79272</c:v>
                </c:pt>
                <c:pt idx="79273">
                  <c:v>79273</c:v>
                </c:pt>
                <c:pt idx="79274">
                  <c:v>79274</c:v>
                </c:pt>
                <c:pt idx="79275">
                  <c:v>79275</c:v>
                </c:pt>
                <c:pt idx="79276">
                  <c:v>79276</c:v>
                </c:pt>
                <c:pt idx="79277">
                  <c:v>79277</c:v>
                </c:pt>
                <c:pt idx="79278">
                  <c:v>79278</c:v>
                </c:pt>
                <c:pt idx="79279">
                  <c:v>79279</c:v>
                </c:pt>
                <c:pt idx="79280">
                  <c:v>79280</c:v>
                </c:pt>
                <c:pt idx="79281">
                  <c:v>79281</c:v>
                </c:pt>
                <c:pt idx="79282">
                  <c:v>79282</c:v>
                </c:pt>
                <c:pt idx="79283">
                  <c:v>79283</c:v>
                </c:pt>
                <c:pt idx="79284">
                  <c:v>79284</c:v>
                </c:pt>
                <c:pt idx="79285">
                  <c:v>79285</c:v>
                </c:pt>
                <c:pt idx="79286">
                  <c:v>79286</c:v>
                </c:pt>
                <c:pt idx="79287">
                  <c:v>79287</c:v>
                </c:pt>
                <c:pt idx="79288">
                  <c:v>79288</c:v>
                </c:pt>
                <c:pt idx="79289">
                  <c:v>79289</c:v>
                </c:pt>
                <c:pt idx="79290">
                  <c:v>79290</c:v>
                </c:pt>
                <c:pt idx="79291">
                  <c:v>79291</c:v>
                </c:pt>
                <c:pt idx="79292">
                  <c:v>79292</c:v>
                </c:pt>
                <c:pt idx="79293">
                  <c:v>79293</c:v>
                </c:pt>
                <c:pt idx="79294">
                  <c:v>79294</c:v>
                </c:pt>
                <c:pt idx="79295">
                  <c:v>79295</c:v>
                </c:pt>
                <c:pt idx="79296">
                  <c:v>79296</c:v>
                </c:pt>
                <c:pt idx="79297">
                  <c:v>79297</c:v>
                </c:pt>
                <c:pt idx="79298">
                  <c:v>79298</c:v>
                </c:pt>
                <c:pt idx="79299">
                  <c:v>79299</c:v>
                </c:pt>
                <c:pt idx="79300">
                  <c:v>79300</c:v>
                </c:pt>
                <c:pt idx="79301">
                  <c:v>79301</c:v>
                </c:pt>
                <c:pt idx="79302">
                  <c:v>79302</c:v>
                </c:pt>
                <c:pt idx="79303">
                  <c:v>79303</c:v>
                </c:pt>
                <c:pt idx="79304">
                  <c:v>79304</c:v>
                </c:pt>
                <c:pt idx="79305">
                  <c:v>79305</c:v>
                </c:pt>
                <c:pt idx="79306">
                  <c:v>79306</c:v>
                </c:pt>
                <c:pt idx="79307">
                  <c:v>79307</c:v>
                </c:pt>
                <c:pt idx="79308">
                  <c:v>79308</c:v>
                </c:pt>
                <c:pt idx="79309">
                  <c:v>79309</c:v>
                </c:pt>
                <c:pt idx="79310">
                  <c:v>79310</c:v>
                </c:pt>
                <c:pt idx="79311">
                  <c:v>79311</c:v>
                </c:pt>
                <c:pt idx="79312">
                  <c:v>79312</c:v>
                </c:pt>
                <c:pt idx="79313">
                  <c:v>79313</c:v>
                </c:pt>
                <c:pt idx="79314">
                  <c:v>79314</c:v>
                </c:pt>
                <c:pt idx="79315">
                  <c:v>79315</c:v>
                </c:pt>
                <c:pt idx="79316">
                  <c:v>79316</c:v>
                </c:pt>
                <c:pt idx="79317">
                  <c:v>79317</c:v>
                </c:pt>
                <c:pt idx="79318">
                  <c:v>79318</c:v>
                </c:pt>
                <c:pt idx="79319">
                  <c:v>79319</c:v>
                </c:pt>
                <c:pt idx="79320">
                  <c:v>79320</c:v>
                </c:pt>
                <c:pt idx="79321">
                  <c:v>79321</c:v>
                </c:pt>
                <c:pt idx="79322">
                  <c:v>79322</c:v>
                </c:pt>
                <c:pt idx="79323">
                  <c:v>79323</c:v>
                </c:pt>
                <c:pt idx="79324">
                  <c:v>79324</c:v>
                </c:pt>
                <c:pt idx="79325">
                  <c:v>79325</c:v>
                </c:pt>
                <c:pt idx="79326">
                  <c:v>79326</c:v>
                </c:pt>
                <c:pt idx="79327">
                  <c:v>79327</c:v>
                </c:pt>
                <c:pt idx="79328">
                  <c:v>79328</c:v>
                </c:pt>
                <c:pt idx="79329">
                  <c:v>79329</c:v>
                </c:pt>
                <c:pt idx="79330">
                  <c:v>79330</c:v>
                </c:pt>
                <c:pt idx="79331">
                  <c:v>79331</c:v>
                </c:pt>
                <c:pt idx="79332">
                  <c:v>79332</c:v>
                </c:pt>
                <c:pt idx="79333">
                  <c:v>79333</c:v>
                </c:pt>
                <c:pt idx="79334">
                  <c:v>79334</c:v>
                </c:pt>
                <c:pt idx="79335">
                  <c:v>79335</c:v>
                </c:pt>
                <c:pt idx="79336">
                  <c:v>79336</c:v>
                </c:pt>
                <c:pt idx="79337">
                  <c:v>79337</c:v>
                </c:pt>
                <c:pt idx="79338">
                  <c:v>79338</c:v>
                </c:pt>
                <c:pt idx="79339">
                  <c:v>79339</c:v>
                </c:pt>
                <c:pt idx="79340">
                  <c:v>79340</c:v>
                </c:pt>
                <c:pt idx="79341">
                  <c:v>79341</c:v>
                </c:pt>
                <c:pt idx="79342">
                  <c:v>79342</c:v>
                </c:pt>
                <c:pt idx="79343">
                  <c:v>79343</c:v>
                </c:pt>
                <c:pt idx="79344">
                  <c:v>79344</c:v>
                </c:pt>
                <c:pt idx="79345">
                  <c:v>79345</c:v>
                </c:pt>
                <c:pt idx="79346">
                  <c:v>79346</c:v>
                </c:pt>
                <c:pt idx="79347">
                  <c:v>79347</c:v>
                </c:pt>
                <c:pt idx="79348">
                  <c:v>79348</c:v>
                </c:pt>
                <c:pt idx="79349">
                  <c:v>79349</c:v>
                </c:pt>
                <c:pt idx="79350">
                  <c:v>79350</c:v>
                </c:pt>
                <c:pt idx="79351">
                  <c:v>79351</c:v>
                </c:pt>
                <c:pt idx="79352">
                  <c:v>79352</c:v>
                </c:pt>
                <c:pt idx="79353">
                  <c:v>79353</c:v>
                </c:pt>
                <c:pt idx="79354">
                  <c:v>79354</c:v>
                </c:pt>
                <c:pt idx="79355">
                  <c:v>79355</c:v>
                </c:pt>
                <c:pt idx="79356">
                  <c:v>79356</c:v>
                </c:pt>
                <c:pt idx="79357">
                  <c:v>79357</c:v>
                </c:pt>
                <c:pt idx="79358">
                  <c:v>79358</c:v>
                </c:pt>
                <c:pt idx="79359">
                  <c:v>79359</c:v>
                </c:pt>
                <c:pt idx="79360">
                  <c:v>79360</c:v>
                </c:pt>
                <c:pt idx="79361">
                  <c:v>79361</c:v>
                </c:pt>
                <c:pt idx="79362">
                  <c:v>79362</c:v>
                </c:pt>
                <c:pt idx="79363">
                  <c:v>79363</c:v>
                </c:pt>
                <c:pt idx="79364">
                  <c:v>79364</c:v>
                </c:pt>
                <c:pt idx="79365">
                  <c:v>79365</c:v>
                </c:pt>
                <c:pt idx="79366">
                  <c:v>79366</c:v>
                </c:pt>
                <c:pt idx="79367">
                  <c:v>79367</c:v>
                </c:pt>
                <c:pt idx="79368">
                  <c:v>79368</c:v>
                </c:pt>
                <c:pt idx="79369">
                  <c:v>79369</c:v>
                </c:pt>
                <c:pt idx="79370">
                  <c:v>79370</c:v>
                </c:pt>
                <c:pt idx="79371">
                  <c:v>79371</c:v>
                </c:pt>
                <c:pt idx="79372">
                  <c:v>79372</c:v>
                </c:pt>
                <c:pt idx="79373">
                  <c:v>79373</c:v>
                </c:pt>
                <c:pt idx="79374">
                  <c:v>79374</c:v>
                </c:pt>
                <c:pt idx="79375">
                  <c:v>79375</c:v>
                </c:pt>
                <c:pt idx="79376">
                  <c:v>79376</c:v>
                </c:pt>
                <c:pt idx="79377">
                  <c:v>79377</c:v>
                </c:pt>
                <c:pt idx="79378">
                  <c:v>79378</c:v>
                </c:pt>
                <c:pt idx="79379">
                  <c:v>79379</c:v>
                </c:pt>
                <c:pt idx="79380">
                  <c:v>79380</c:v>
                </c:pt>
                <c:pt idx="79381">
                  <c:v>79381</c:v>
                </c:pt>
                <c:pt idx="79382">
                  <c:v>79382</c:v>
                </c:pt>
                <c:pt idx="79383">
                  <c:v>79383</c:v>
                </c:pt>
                <c:pt idx="79384">
                  <c:v>79384</c:v>
                </c:pt>
                <c:pt idx="79385">
                  <c:v>79385</c:v>
                </c:pt>
                <c:pt idx="79386">
                  <c:v>79386</c:v>
                </c:pt>
                <c:pt idx="79387">
                  <c:v>79387</c:v>
                </c:pt>
                <c:pt idx="79388">
                  <c:v>79388</c:v>
                </c:pt>
                <c:pt idx="79389">
                  <c:v>79389</c:v>
                </c:pt>
                <c:pt idx="79390">
                  <c:v>79390</c:v>
                </c:pt>
                <c:pt idx="79391">
                  <c:v>79391</c:v>
                </c:pt>
                <c:pt idx="79392">
                  <c:v>79392</c:v>
                </c:pt>
                <c:pt idx="79393">
                  <c:v>79393</c:v>
                </c:pt>
                <c:pt idx="79394">
                  <c:v>79394</c:v>
                </c:pt>
                <c:pt idx="79395">
                  <c:v>79395</c:v>
                </c:pt>
                <c:pt idx="79396">
                  <c:v>79396</c:v>
                </c:pt>
                <c:pt idx="79397">
                  <c:v>79397</c:v>
                </c:pt>
                <c:pt idx="79398">
                  <c:v>79398</c:v>
                </c:pt>
                <c:pt idx="79399">
                  <c:v>79399</c:v>
                </c:pt>
                <c:pt idx="79400">
                  <c:v>79400</c:v>
                </c:pt>
                <c:pt idx="79401">
                  <c:v>79401</c:v>
                </c:pt>
                <c:pt idx="79402">
                  <c:v>79402</c:v>
                </c:pt>
                <c:pt idx="79403">
                  <c:v>79403</c:v>
                </c:pt>
                <c:pt idx="79404">
                  <c:v>79404</c:v>
                </c:pt>
                <c:pt idx="79405">
                  <c:v>79405</c:v>
                </c:pt>
                <c:pt idx="79406">
                  <c:v>79406</c:v>
                </c:pt>
                <c:pt idx="79407">
                  <c:v>79407</c:v>
                </c:pt>
                <c:pt idx="79408">
                  <c:v>79408</c:v>
                </c:pt>
                <c:pt idx="79409">
                  <c:v>79409</c:v>
                </c:pt>
                <c:pt idx="79410">
                  <c:v>79410</c:v>
                </c:pt>
                <c:pt idx="79411">
                  <c:v>79411</c:v>
                </c:pt>
                <c:pt idx="79412">
                  <c:v>79412</c:v>
                </c:pt>
                <c:pt idx="79413">
                  <c:v>79413</c:v>
                </c:pt>
                <c:pt idx="79414">
                  <c:v>79414</c:v>
                </c:pt>
                <c:pt idx="79415">
                  <c:v>79415</c:v>
                </c:pt>
                <c:pt idx="79416">
                  <c:v>79416</c:v>
                </c:pt>
                <c:pt idx="79417">
                  <c:v>79417</c:v>
                </c:pt>
                <c:pt idx="79418">
                  <c:v>79418</c:v>
                </c:pt>
                <c:pt idx="79419">
                  <c:v>79419</c:v>
                </c:pt>
                <c:pt idx="79420">
                  <c:v>79420</c:v>
                </c:pt>
                <c:pt idx="79421">
                  <c:v>79421</c:v>
                </c:pt>
                <c:pt idx="79422">
                  <c:v>79422</c:v>
                </c:pt>
                <c:pt idx="79423">
                  <c:v>79423</c:v>
                </c:pt>
                <c:pt idx="79424">
                  <c:v>79424</c:v>
                </c:pt>
                <c:pt idx="79425">
                  <c:v>79425</c:v>
                </c:pt>
                <c:pt idx="79426">
                  <c:v>79426</c:v>
                </c:pt>
                <c:pt idx="79427">
                  <c:v>79427</c:v>
                </c:pt>
                <c:pt idx="79428">
                  <c:v>79428</c:v>
                </c:pt>
                <c:pt idx="79429">
                  <c:v>79429</c:v>
                </c:pt>
                <c:pt idx="79430">
                  <c:v>79430</c:v>
                </c:pt>
                <c:pt idx="79431">
                  <c:v>79431</c:v>
                </c:pt>
                <c:pt idx="79432">
                  <c:v>79432</c:v>
                </c:pt>
                <c:pt idx="79433">
                  <c:v>79433</c:v>
                </c:pt>
                <c:pt idx="79434">
                  <c:v>79434</c:v>
                </c:pt>
                <c:pt idx="79435">
                  <c:v>79435</c:v>
                </c:pt>
                <c:pt idx="79436">
                  <c:v>79436</c:v>
                </c:pt>
                <c:pt idx="79437">
                  <c:v>79437</c:v>
                </c:pt>
                <c:pt idx="79438">
                  <c:v>79438</c:v>
                </c:pt>
                <c:pt idx="79439">
                  <c:v>79439</c:v>
                </c:pt>
                <c:pt idx="79440">
                  <c:v>79440</c:v>
                </c:pt>
                <c:pt idx="79441">
                  <c:v>79441</c:v>
                </c:pt>
                <c:pt idx="79442">
                  <c:v>79442</c:v>
                </c:pt>
                <c:pt idx="79443">
                  <c:v>79443</c:v>
                </c:pt>
                <c:pt idx="79444">
                  <c:v>79444</c:v>
                </c:pt>
                <c:pt idx="79445">
                  <c:v>79445</c:v>
                </c:pt>
                <c:pt idx="79446">
                  <c:v>79446</c:v>
                </c:pt>
                <c:pt idx="79447">
                  <c:v>79447</c:v>
                </c:pt>
                <c:pt idx="79448">
                  <c:v>79448</c:v>
                </c:pt>
                <c:pt idx="79449">
                  <c:v>79449</c:v>
                </c:pt>
                <c:pt idx="79450">
                  <c:v>79450</c:v>
                </c:pt>
                <c:pt idx="79451">
                  <c:v>79451</c:v>
                </c:pt>
                <c:pt idx="79452">
                  <c:v>79452</c:v>
                </c:pt>
                <c:pt idx="79453">
                  <c:v>79453</c:v>
                </c:pt>
                <c:pt idx="79454">
                  <c:v>79454</c:v>
                </c:pt>
                <c:pt idx="79455">
                  <c:v>79455</c:v>
                </c:pt>
                <c:pt idx="79456">
                  <c:v>79456</c:v>
                </c:pt>
                <c:pt idx="79457">
                  <c:v>79457</c:v>
                </c:pt>
                <c:pt idx="79458">
                  <c:v>79458</c:v>
                </c:pt>
                <c:pt idx="79459">
                  <c:v>79459</c:v>
                </c:pt>
                <c:pt idx="79460">
                  <c:v>79460</c:v>
                </c:pt>
                <c:pt idx="79461">
                  <c:v>79461</c:v>
                </c:pt>
                <c:pt idx="79462">
                  <c:v>79462</c:v>
                </c:pt>
                <c:pt idx="79463">
                  <c:v>79463</c:v>
                </c:pt>
                <c:pt idx="79464">
                  <c:v>79464</c:v>
                </c:pt>
                <c:pt idx="79465">
                  <c:v>79465</c:v>
                </c:pt>
                <c:pt idx="79466">
                  <c:v>79466</c:v>
                </c:pt>
                <c:pt idx="79467">
                  <c:v>79467</c:v>
                </c:pt>
                <c:pt idx="79468">
                  <c:v>79468</c:v>
                </c:pt>
                <c:pt idx="79469">
                  <c:v>79469</c:v>
                </c:pt>
                <c:pt idx="79470">
                  <c:v>79470</c:v>
                </c:pt>
                <c:pt idx="79471">
                  <c:v>79471</c:v>
                </c:pt>
                <c:pt idx="79472">
                  <c:v>79472</c:v>
                </c:pt>
                <c:pt idx="79473">
                  <c:v>79473</c:v>
                </c:pt>
                <c:pt idx="79474">
                  <c:v>79474</c:v>
                </c:pt>
                <c:pt idx="79475">
                  <c:v>79475</c:v>
                </c:pt>
                <c:pt idx="79476">
                  <c:v>79476</c:v>
                </c:pt>
                <c:pt idx="79477">
                  <c:v>79477</c:v>
                </c:pt>
                <c:pt idx="79478">
                  <c:v>79478</c:v>
                </c:pt>
                <c:pt idx="79479">
                  <c:v>79479</c:v>
                </c:pt>
                <c:pt idx="79480">
                  <c:v>79480</c:v>
                </c:pt>
                <c:pt idx="79481">
                  <c:v>79481</c:v>
                </c:pt>
                <c:pt idx="79482">
                  <c:v>79482</c:v>
                </c:pt>
                <c:pt idx="79483">
                  <c:v>79483</c:v>
                </c:pt>
                <c:pt idx="79484">
                  <c:v>79484</c:v>
                </c:pt>
                <c:pt idx="79485">
                  <c:v>79485</c:v>
                </c:pt>
                <c:pt idx="79486">
                  <c:v>79486</c:v>
                </c:pt>
                <c:pt idx="79487">
                  <c:v>79487</c:v>
                </c:pt>
                <c:pt idx="79488">
                  <c:v>79488</c:v>
                </c:pt>
                <c:pt idx="79489">
                  <c:v>79489</c:v>
                </c:pt>
                <c:pt idx="79490">
                  <c:v>79490</c:v>
                </c:pt>
                <c:pt idx="79491">
                  <c:v>79491</c:v>
                </c:pt>
                <c:pt idx="79492">
                  <c:v>79492</c:v>
                </c:pt>
                <c:pt idx="79493">
                  <c:v>79493</c:v>
                </c:pt>
                <c:pt idx="79494">
                  <c:v>79494</c:v>
                </c:pt>
                <c:pt idx="79495">
                  <c:v>79495</c:v>
                </c:pt>
                <c:pt idx="79496">
                  <c:v>79496</c:v>
                </c:pt>
                <c:pt idx="79497">
                  <c:v>79497</c:v>
                </c:pt>
                <c:pt idx="79498">
                  <c:v>79498</c:v>
                </c:pt>
                <c:pt idx="79499">
                  <c:v>79499</c:v>
                </c:pt>
                <c:pt idx="79500">
                  <c:v>79500</c:v>
                </c:pt>
                <c:pt idx="79501">
                  <c:v>79501</c:v>
                </c:pt>
                <c:pt idx="79502">
                  <c:v>79502</c:v>
                </c:pt>
                <c:pt idx="79503">
                  <c:v>79503</c:v>
                </c:pt>
                <c:pt idx="79504">
                  <c:v>79504</c:v>
                </c:pt>
                <c:pt idx="79505">
                  <c:v>79505</c:v>
                </c:pt>
                <c:pt idx="79506">
                  <c:v>79506</c:v>
                </c:pt>
                <c:pt idx="79507">
                  <c:v>79507</c:v>
                </c:pt>
                <c:pt idx="79508">
                  <c:v>79508</c:v>
                </c:pt>
                <c:pt idx="79509">
                  <c:v>79509</c:v>
                </c:pt>
                <c:pt idx="79510">
                  <c:v>79510</c:v>
                </c:pt>
                <c:pt idx="79511">
                  <c:v>79511</c:v>
                </c:pt>
                <c:pt idx="79512">
                  <c:v>79512</c:v>
                </c:pt>
                <c:pt idx="79513">
                  <c:v>79513</c:v>
                </c:pt>
                <c:pt idx="79514">
                  <c:v>79514</c:v>
                </c:pt>
                <c:pt idx="79515">
                  <c:v>79515</c:v>
                </c:pt>
                <c:pt idx="79516">
                  <c:v>79516</c:v>
                </c:pt>
                <c:pt idx="79517">
                  <c:v>79517</c:v>
                </c:pt>
                <c:pt idx="79518">
                  <c:v>79518</c:v>
                </c:pt>
                <c:pt idx="79519">
                  <c:v>79519</c:v>
                </c:pt>
                <c:pt idx="79520">
                  <c:v>79520</c:v>
                </c:pt>
                <c:pt idx="79521">
                  <c:v>79521</c:v>
                </c:pt>
                <c:pt idx="79522">
                  <c:v>79522</c:v>
                </c:pt>
                <c:pt idx="79523">
                  <c:v>79523</c:v>
                </c:pt>
                <c:pt idx="79524">
                  <c:v>79524</c:v>
                </c:pt>
                <c:pt idx="79525">
                  <c:v>79525</c:v>
                </c:pt>
                <c:pt idx="79526">
                  <c:v>79526</c:v>
                </c:pt>
                <c:pt idx="79527">
                  <c:v>79527</c:v>
                </c:pt>
                <c:pt idx="79528">
                  <c:v>79528</c:v>
                </c:pt>
                <c:pt idx="79529">
                  <c:v>79529</c:v>
                </c:pt>
                <c:pt idx="79530">
                  <c:v>79530</c:v>
                </c:pt>
                <c:pt idx="79531">
                  <c:v>79531</c:v>
                </c:pt>
                <c:pt idx="79532">
                  <c:v>79532</c:v>
                </c:pt>
                <c:pt idx="79533">
                  <c:v>79533</c:v>
                </c:pt>
                <c:pt idx="79534">
                  <c:v>79534</c:v>
                </c:pt>
                <c:pt idx="79535">
                  <c:v>79535</c:v>
                </c:pt>
                <c:pt idx="79536">
                  <c:v>79536</c:v>
                </c:pt>
                <c:pt idx="79537">
                  <c:v>79537</c:v>
                </c:pt>
                <c:pt idx="79538">
                  <c:v>79538</c:v>
                </c:pt>
                <c:pt idx="79539">
                  <c:v>79539</c:v>
                </c:pt>
                <c:pt idx="79540">
                  <c:v>79540</c:v>
                </c:pt>
                <c:pt idx="79541">
                  <c:v>79541</c:v>
                </c:pt>
                <c:pt idx="79542">
                  <c:v>79542</c:v>
                </c:pt>
                <c:pt idx="79543">
                  <c:v>79543</c:v>
                </c:pt>
                <c:pt idx="79544">
                  <c:v>79544</c:v>
                </c:pt>
                <c:pt idx="79545">
                  <c:v>79545</c:v>
                </c:pt>
                <c:pt idx="79546">
                  <c:v>79546</c:v>
                </c:pt>
                <c:pt idx="79547">
                  <c:v>79547</c:v>
                </c:pt>
                <c:pt idx="79548">
                  <c:v>79548</c:v>
                </c:pt>
                <c:pt idx="79549">
                  <c:v>79549</c:v>
                </c:pt>
                <c:pt idx="79550">
                  <c:v>79550</c:v>
                </c:pt>
                <c:pt idx="79551">
                  <c:v>79551</c:v>
                </c:pt>
                <c:pt idx="79552">
                  <c:v>79552</c:v>
                </c:pt>
                <c:pt idx="79553">
                  <c:v>79553</c:v>
                </c:pt>
                <c:pt idx="79554">
                  <c:v>79554</c:v>
                </c:pt>
                <c:pt idx="79555">
                  <c:v>79555</c:v>
                </c:pt>
                <c:pt idx="79556">
                  <c:v>79556</c:v>
                </c:pt>
                <c:pt idx="79557">
                  <c:v>79557</c:v>
                </c:pt>
                <c:pt idx="79558">
                  <c:v>79558</c:v>
                </c:pt>
                <c:pt idx="79559">
                  <c:v>79559</c:v>
                </c:pt>
                <c:pt idx="79560">
                  <c:v>79560</c:v>
                </c:pt>
                <c:pt idx="79561">
                  <c:v>79561</c:v>
                </c:pt>
                <c:pt idx="79562">
                  <c:v>79562</c:v>
                </c:pt>
                <c:pt idx="79563">
                  <c:v>79563</c:v>
                </c:pt>
                <c:pt idx="79564">
                  <c:v>79564</c:v>
                </c:pt>
                <c:pt idx="79565">
                  <c:v>79565</c:v>
                </c:pt>
                <c:pt idx="79566">
                  <c:v>79566</c:v>
                </c:pt>
                <c:pt idx="79567">
                  <c:v>79567</c:v>
                </c:pt>
                <c:pt idx="79568">
                  <c:v>79568</c:v>
                </c:pt>
                <c:pt idx="79569">
                  <c:v>79569</c:v>
                </c:pt>
                <c:pt idx="79570">
                  <c:v>79570</c:v>
                </c:pt>
                <c:pt idx="79571">
                  <c:v>79571</c:v>
                </c:pt>
                <c:pt idx="79572">
                  <c:v>79572</c:v>
                </c:pt>
                <c:pt idx="79573">
                  <c:v>79573</c:v>
                </c:pt>
                <c:pt idx="79574">
                  <c:v>79574</c:v>
                </c:pt>
                <c:pt idx="79575">
                  <c:v>79575</c:v>
                </c:pt>
                <c:pt idx="79576">
                  <c:v>79576</c:v>
                </c:pt>
                <c:pt idx="79577">
                  <c:v>79577</c:v>
                </c:pt>
                <c:pt idx="79578">
                  <c:v>79578</c:v>
                </c:pt>
                <c:pt idx="79579">
                  <c:v>79579</c:v>
                </c:pt>
                <c:pt idx="79580">
                  <c:v>79580</c:v>
                </c:pt>
                <c:pt idx="79581">
                  <c:v>79581</c:v>
                </c:pt>
                <c:pt idx="79582">
                  <c:v>79582</c:v>
                </c:pt>
                <c:pt idx="79583">
                  <c:v>79583</c:v>
                </c:pt>
                <c:pt idx="79584">
                  <c:v>79584</c:v>
                </c:pt>
                <c:pt idx="79585">
                  <c:v>79585</c:v>
                </c:pt>
                <c:pt idx="79586">
                  <c:v>79586</c:v>
                </c:pt>
                <c:pt idx="79587">
                  <c:v>79587</c:v>
                </c:pt>
                <c:pt idx="79588">
                  <c:v>79588</c:v>
                </c:pt>
                <c:pt idx="79589">
                  <c:v>79589</c:v>
                </c:pt>
                <c:pt idx="79590">
                  <c:v>79590</c:v>
                </c:pt>
                <c:pt idx="79591">
                  <c:v>79591</c:v>
                </c:pt>
                <c:pt idx="79592">
                  <c:v>79592</c:v>
                </c:pt>
                <c:pt idx="79593">
                  <c:v>79593</c:v>
                </c:pt>
                <c:pt idx="79594">
                  <c:v>79594</c:v>
                </c:pt>
                <c:pt idx="79595">
                  <c:v>79595</c:v>
                </c:pt>
                <c:pt idx="79596">
                  <c:v>79596</c:v>
                </c:pt>
                <c:pt idx="79597">
                  <c:v>79597</c:v>
                </c:pt>
                <c:pt idx="79598">
                  <c:v>79598</c:v>
                </c:pt>
                <c:pt idx="79599">
                  <c:v>79599</c:v>
                </c:pt>
                <c:pt idx="79600">
                  <c:v>79600</c:v>
                </c:pt>
                <c:pt idx="79601">
                  <c:v>79601</c:v>
                </c:pt>
                <c:pt idx="79602">
                  <c:v>79602</c:v>
                </c:pt>
                <c:pt idx="79603">
                  <c:v>79603</c:v>
                </c:pt>
                <c:pt idx="79604">
                  <c:v>79604</c:v>
                </c:pt>
                <c:pt idx="79605">
                  <c:v>79605</c:v>
                </c:pt>
                <c:pt idx="79606">
                  <c:v>79606</c:v>
                </c:pt>
                <c:pt idx="79607">
                  <c:v>79607</c:v>
                </c:pt>
                <c:pt idx="79608">
                  <c:v>79608</c:v>
                </c:pt>
                <c:pt idx="79609">
                  <c:v>79609</c:v>
                </c:pt>
                <c:pt idx="79610">
                  <c:v>79610</c:v>
                </c:pt>
                <c:pt idx="79611">
                  <c:v>79611</c:v>
                </c:pt>
                <c:pt idx="79612">
                  <c:v>79612</c:v>
                </c:pt>
                <c:pt idx="79613">
                  <c:v>79613</c:v>
                </c:pt>
                <c:pt idx="79614">
                  <c:v>79614</c:v>
                </c:pt>
                <c:pt idx="79615">
                  <c:v>79615</c:v>
                </c:pt>
                <c:pt idx="79616">
                  <c:v>79616</c:v>
                </c:pt>
                <c:pt idx="79617">
                  <c:v>79617</c:v>
                </c:pt>
                <c:pt idx="79618">
                  <c:v>79618</c:v>
                </c:pt>
                <c:pt idx="79619">
                  <c:v>79619</c:v>
                </c:pt>
                <c:pt idx="79620">
                  <c:v>79620</c:v>
                </c:pt>
                <c:pt idx="79621">
                  <c:v>79621</c:v>
                </c:pt>
                <c:pt idx="79622">
                  <c:v>79622</c:v>
                </c:pt>
                <c:pt idx="79623">
                  <c:v>79623</c:v>
                </c:pt>
                <c:pt idx="79624">
                  <c:v>79624</c:v>
                </c:pt>
                <c:pt idx="79625">
                  <c:v>79625</c:v>
                </c:pt>
                <c:pt idx="79626">
                  <c:v>79626</c:v>
                </c:pt>
                <c:pt idx="79627">
                  <c:v>79627</c:v>
                </c:pt>
                <c:pt idx="79628">
                  <c:v>79628</c:v>
                </c:pt>
                <c:pt idx="79629">
                  <c:v>79629</c:v>
                </c:pt>
                <c:pt idx="79630">
                  <c:v>79630</c:v>
                </c:pt>
                <c:pt idx="79631">
                  <c:v>79631</c:v>
                </c:pt>
                <c:pt idx="79632">
                  <c:v>79632</c:v>
                </c:pt>
                <c:pt idx="79633">
                  <c:v>79633</c:v>
                </c:pt>
                <c:pt idx="79634">
                  <c:v>79634</c:v>
                </c:pt>
                <c:pt idx="79635">
                  <c:v>79635</c:v>
                </c:pt>
                <c:pt idx="79636">
                  <c:v>79636</c:v>
                </c:pt>
                <c:pt idx="79637">
                  <c:v>79637</c:v>
                </c:pt>
                <c:pt idx="79638">
                  <c:v>79638</c:v>
                </c:pt>
                <c:pt idx="79639">
                  <c:v>79639</c:v>
                </c:pt>
                <c:pt idx="79640">
                  <c:v>79640</c:v>
                </c:pt>
                <c:pt idx="79641">
                  <c:v>79641</c:v>
                </c:pt>
                <c:pt idx="79642">
                  <c:v>79642</c:v>
                </c:pt>
                <c:pt idx="79643">
                  <c:v>79643</c:v>
                </c:pt>
                <c:pt idx="79644">
                  <c:v>79644</c:v>
                </c:pt>
                <c:pt idx="79645">
                  <c:v>79645</c:v>
                </c:pt>
                <c:pt idx="79646">
                  <c:v>79646</c:v>
                </c:pt>
                <c:pt idx="79647">
                  <c:v>79647</c:v>
                </c:pt>
                <c:pt idx="79648">
                  <c:v>79648</c:v>
                </c:pt>
                <c:pt idx="79649">
                  <c:v>79649</c:v>
                </c:pt>
                <c:pt idx="79650">
                  <c:v>79650</c:v>
                </c:pt>
                <c:pt idx="79651">
                  <c:v>79651</c:v>
                </c:pt>
                <c:pt idx="79652">
                  <c:v>79652</c:v>
                </c:pt>
                <c:pt idx="79653">
                  <c:v>79653</c:v>
                </c:pt>
                <c:pt idx="79654">
                  <c:v>79654</c:v>
                </c:pt>
                <c:pt idx="79655">
                  <c:v>79655</c:v>
                </c:pt>
                <c:pt idx="79656">
                  <c:v>79656</c:v>
                </c:pt>
                <c:pt idx="79657">
                  <c:v>79657</c:v>
                </c:pt>
                <c:pt idx="79658">
                  <c:v>79658</c:v>
                </c:pt>
                <c:pt idx="79659">
                  <c:v>79659</c:v>
                </c:pt>
                <c:pt idx="79660">
                  <c:v>79660</c:v>
                </c:pt>
                <c:pt idx="79661">
                  <c:v>79661</c:v>
                </c:pt>
                <c:pt idx="79662">
                  <c:v>79662</c:v>
                </c:pt>
                <c:pt idx="79663">
                  <c:v>79663</c:v>
                </c:pt>
                <c:pt idx="79664">
                  <c:v>79664</c:v>
                </c:pt>
                <c:pt idx="79665">
                  <c:v>79665</c:v>
                </c:pt>
                <c:pt idx="79666">
                  <c:v>79666</c:v>
                </c:pt>
                <c:pt idx="79667">
                  <c:v>79667</c:v>
                </c:pt>
                <c:pt idx="79668">
                  <c:v>79668</c:v>
                </c:pt>
                <c:pt idx="79669">
                  <c:v>79669</c:v>
                </c:pt>
                <c:pt idx="79670">
                  <c:v>79670</c:v>
                </c:pt>
                <c:pt idx="79671">
                  <c:v>79671</c:v>
                </c:pt>
                <c:pt idx="79672">
                  <c:v>79672</c:v>
                </c:pt>
                <c:pt idx="79673">
                  <c:v>79673</c:v>
                </c:pt>
                <c:pt idx="79674">
                  <c:v>79674</c:v>
                </c:pt>
                <c:pt idx="79675">
                  <c:v>79675</c:v>
                </c:pt>
                <c:pt idx="79676">
                  <c:v>79676</c:v>
                </c:pt>
                <c:pt idx="79677">
                  <c:v>79677</c:v>
                </c:pt>
                <c:pt idx="79678">
                  <c:v>79678</c:v>
                </c:pt>
                <c:pt idx="79679">
                  <c:v>79679</c:v>
                </c:pt>
                <c:pt idx="79680">
                  <c:v>79680</c:v>
                </c:pt>
                <c:pt idx="79681">
                  <c:v>79681</c:v>
                </c:pt>
                <c:pt idx="79682">
                  <c:v>79682</c:v>
                </c:pt>
                <c:pt idx="79683">
                  <c:v>79683</c:v>
                </c:pt>
                <c:pt idx="79684">
                  <c:v>79684</c:v>
                </c:pt>
                <c:pt idx="79685">
                  <c:v>79685</c:v>
                </c:pt>
                <c:pt idx="79686">
                  <c:v>79686</c:v>
                </c:pt>
                <c:pt idx="79687">
                  <c:v>79687</c:v>
                </c:pt>
                <c:pt idx="79688">
                  <c:v>79688</c:v>
                </c:pt>
                <c:pt idx="79689">
                  <c:v>79689</c:v>
                </c:pt>
                <c:pt idx="79690">
                  <c:v>79690</c:v>
                </c:pt>
                <c:pt idx="79691">
                  <c:v>79691</c:v>
                </c:pt>
                <c:pt idx="79692">
                  <c:v>79692</c:v>
                </c:pt>
                <c:pt idx="79693">
                  <c:v>79693</c:v>
                </c:pt>
                <c:pt idx="79694">
                  <c:v>79694</c:v>
                </c:pt>
                <c:pt idx="79695">
                  <c:v>79695</c:v>
                </c:pt>
                <c:pt idx="79696">
                  <c:v>79696</c:v>
                </c:pt>
                <c:pt idx="79697">
                  <c:v>79697</c:v>
                </c:pt>
                <c:pt idx="79698">
                  <c:v>79698</c:v>
                </c:pt>
                <c:pt idx="79699">
                  <c:v>79699</c:v>
                </c:pt>
                <c:pt idx="79700">
                  <c:v>79700</c:v>
                </c:pt>
                <c:pt idx="79701">
                  <c:v>79701</c:v>
                </c:pt>
                <c:pt idx="79702">
                  <c:v>79702</c:v>
                </c:pt>
                <c:pt idx="79703">
                  <c:v>79703</c:v>
                </c:pt>
                <c:pt idx="79704">
                  <c:v>79704</c:v>
                </c:pt>
                <c:pt idx="79705">
                  <c:v>79705</c:v>
                </c:pt>
                <c:pt idx="79706">
                  <c:v>79706</c:v>
                </c:pt>
                <c:pt idx="79707">
                  <c:v>79707</c:v>
                </c:pt>
                <c:pt idx="79708">
                  <c:v>79708</c:v>
                </c:pt>
                <c:pt idx="79709">
                  <c:v>79709</c:v>
                </c:pt>
                <c:pt idx="79710">
                  <c:v>79710</c:v>
                </c:pt>
                <c:pt idx="79711">
                  <c:v>79711</c:v>
                </c:pt>
                <c:pt idx="79712">
                  <c:v>79712</c:v>
                </c:pt>
                <c:pt idx="79713">
                  <c:v>79713</c:v>
                </c:pt>
                <c:pt idx="79714">
                  <c:v>79714</c:v>
                </c:pt>
                <c:pt idx="79715">
                  <c:v>79715</c:v>
                </c:pt>
                <c:pt idx="79716">
                  <c:v>79716</c:v>
                </c:pt>
                <c:pt idx="79717">
                  <c:v>79717</c:v>
                </c:pt>
                <c:pt idx="79718">
                  <c:v>79718</c:v>
                </c:pt>
                <c:pt idx="79719">
                  <c:v>79719</c:v>
                </c:pt>
                <c:pt idx="79720">
                  <c:v>79720</c:v>
                </c:pt>
                <c:pt idx="79721">
                  <c:v>79721</c:v>
                </c:pt>
                <c:pt idx="79722">
                  <c:v>79722</c:v>
                </c:pt>
                <c:pt idx="79723">
                  <c:v>79723</c:v>
                </c:pt>
                <c:pt idx="79724">
                  <c:v>79724</c:v>
                </c:pt>
                <c:pt idx="79725">
                  <c:v>79725</c:v>
                </c:pt>
                <c:pt idx="79726">
                  <c:v>79726</c:v>
                </c:pt>
                <c:pt idx="79727">
                  <c:v>79727</c:v>
                </c:pt>
                <c:pt idx="79728">
                  <c:v>79728</c:v>
                </c:pt>
                <c:pt idx="79729">
                  <c:v>79729</c:v>
                </c:pt>
                <c:pt idx="79730">
                  <c:v>79730</c:v>
                </c:pt>
                <c:pt idx="79731">
                  <c:v>79731</c:v>
                </c:pt>
                <c:pt idx="79732">
                  <c:v>79732</c:v>
                </c:pt>
                <c:pt idx="79733">
                  <c:v>79733</c:v>
                </c:pt>
                <c:pt idx="79734">
                  <c:v>79734</c:v>
                </c:pt>
                <c:pt idx="79735">
                  <c:v>79735</c:v>
                </c:pt>
                <c:pt idx="79736">
                  <c:v>79736</c:v>
                </c:pt>
                <c:pt idx="79737">
                  <c:v>79737</c:v>
                </c:pt>
                <c:pt idx="79738">
                  <c:v>79738</c:v>
                </c:pt>
                <c:pt idx="79739">
                  <c:v>79739</c:v>
                </c:pt>
                <c:pt idx="79740">
                  <c:v>79740</c:v>
                </c:pt>
                <c:pt idx="79741">
                  <c:v>79741</c:v>
                </c:pt>
                <c:pt idx="79742">
                  <c:v>79742</c:v>
                </c:pt>
                <c:pt idx="79743">
                  <c:v>79743</c:v>
                </c:pt>
                <c:pt idx="79744">
                  <c:v>79744</c:v>
                </c:pt>
                <c:pt idx="79745">
                  <c:v>79745</c:v>
                </c:pt>
                <c:pt idx="79746">
                  <c:v>79746</c:v>
                </c:pt>
                <c:pt idx="79747">
                  <c:v>79747</c:v>
                </c:pt>
                <c:pt idx="79748">
                  <c:v>79748</c:v>
                </c:pt>
                <c:pt idx="79749">
                  <c:v>79749</c:v>
                </c:pt>
                <c:pt idx="79750">
                  <c:v>79750</c:v>
                </c:pt>
                <c:pt idx="79751">
                  <c:v>79751</c:v>
                </c:pt>
                <c:pt idx="79752">
                  <c:v>79752</c:v>
                </c:pt>
                <c:pt idx="79753">
                  <c:v>79753</c:v>
                </c:pt>
                <c:pt idx="79754">
                  <c:v>79754</c:v>
                </c:pt>
                <c:pt idx="79755">
                  <c:v>79755</c:v>
                </c:pt>
                <c:pt idx="79756">
                  <c:v>79756</c:v>
                </c:pt>
                <c:pt idx="79757">
                  <c:v>79757</c:v>
                </c:pt>
                <c:pt idx="79758">
                  <c:v>79758</c:v>
                </c:pt>
                <c:pt idx="79759">
                  <c:v>79759</c:v>
                </c:pt>
                <c:pt idx="79760">
                  <c:v>79760</c:v>
                </c:pt>
                <c:pt idx="79761">
                  <c:v>79761</c:v>
                </c:pt>
                <c:pt idx="79762">
                  <c:v>79762</c:v>
                </c:pt>
                <c:pt idx="79763">
                  <c:v>79763</c:v>
                </c:pt>
                <c:pt idx="79764">
                  <c:v>79764</c:v>
                </c:pt>
                <c:pt idx="79765">
                  <c:v>79765</c:v>
                </c:pt>
                <c:pt idx="79766">
                  <c:v>79766</c:v>
                </c:pt>
                <c:pt idx="79767">
                  <c:v>79767</c:v>
                </c:pt>
                <c:pt idx="79768">
                  <c:v>79768</c:v>
                </c:pt>
                <c:pt idx="79769">
                  <c:v>79769</c:v>
                </c:pt>
                <c:pt idx="79770">
                  <c:v>79770</c:v>
                </c:pt>
                <c:pt idx="79771">
                  <c:v>79771</c:v>
                </c:pt>
                <c:pt idx="79772">
                  <c:v>79772</c:v>
                </c:pt>
                <c:pt idx="79773">
                  <c:v>79773</c:v>
                </c:pt>
                <c:pt idx="79774">
                  <c:v>79774</c:v>
                </c:pt>
                <c:pt idx="79775">
                  <c:v>79775</c:v>
                </c:pt>
                <c:pt idx="79776">
                  <c:v>79776</c:v>
                </c:pt>
                <c:pt idx="79777">
                  <c:v>79777</c:v>
                </c:pt>
                <c:pt idx="79778">
                  <c:v>79778</c:v>
                </c:pt>
                <c:pt idx="79779">
                  <c:v>79779</c:v>
                </c:pt>
                <c:pt idx="79780">
                  <c:v>79780</c:v>
                </c:pt>
                <c:pt idx="79781">
                  <c:v>79781</c:v>
                </c:pt>
                <c:pt idx="79782">
                  <c:v>79782</c:v>
                </c:pt>
                <c:pt idx="79783">
                  <c:v>79783</c:v>
                </c:pt>
                <c:pt idx="79784">
                  <c:v>79784</c:v>
                </c:pt>
                <c:pt idx="79785">
                  <c:v>79785</c:v>
                </c:pt>
                <c:pt idx="79786">
                  <c:v>79786</c:v>
                </c:pt>
                <c:pt idx="79787">
                  <c:v>79787</c:v>
                </c:pt>
                <c:pt idx="79788">
                  <c:v>79788</c:v>
                </c:pt>
                <c:pt idx="79789">
                  <c:v>79789</c:v>
                </c:pt>
                <c:pt idx="79790">
                  <c:v>79790</c:v>
                </c:pt>
                <c:pt idx="79791">
                  <c:v>79791</c:v>
                </c:pt>
                <c:pt idx="79792">
                  <c:v>79792</c:v>
                </c:pt>
                <c:pt idx="79793">
                  <c:v>79793</c:v>
                </c:pt>
                <c:pt idx="79794">
                  <c:v>79794</c:v>
                </c:pt>
                <c:pt idx="79795">
                  <c:v>79795</c:v>
                </c:pt>
                <c:pt idx="79796">
                  <c:v>79796</c:v>
                </c:pt>
                <c:pt idx="79797">
                  <c:v>79797</c:v>
                </c:pt>
                <c:pt idx="79798">
                  <c:v>79798</c:v>
                </c:pt>
                <c:pt idx="79799">
                  <c:v>79799</c:v>
                </c:pt>
                <c:pt idx="79800">
                  <c:v>79800</c:v>
                </c:pt>
                <c:pt idx="79801">
                  <c:v>79801</c:v>
                </c:pt>
                <c:pt idx="79802">
                  <c:v>79802</c:v>
                </c:pt>
                <c:pt idx="79803">
                  <c:v>79803</c:v>
                </c:pt>
                <c:pt idx="79804">
                  <c:v>79804</c:v>
                </c:pt>
                <c:pt idx="79805">
                  <c:v>79805</c:v>
                </c:pt>
                <c:pt idx="79806">
                  <c:v>79806</c:v>
                </c:pt>
                <c:pt idx="79807">
                  <c:v>79807</c:v>
                </c:pt>
                <c:pt idx="79808">
                  <c:v>79808</c:v>
                </c:pt>
                <c:pt idx="79809">
                  <c:v>79809</c:v>
                </c:pt>
                <c:pt idx="79810">
                  <c:v>79810</c:v>
                </c:pt>
                <c:pt idx="79811">
                  <c:v>79811</c:v>
                </c:pt>
                <c:pt idx="79812">
                  <c:v>79812</c:v>
                </c:pt>
                <c:pt idx="79813">
                  <c:v>79813</c:v>
                </c:pt>
                <c:pt idx="79814">
                  <c:v>79814</c:v>
                </c:pt>
                <c:pt idx="79815">
                  <c:v>79815</c:v>
                </c:pt>
                <c:pt idx="79816">
                  <c:v>79816</c:v>
                </c:pt>
                <c:pt idx="79817">
                  <c:v>79817</c:v>
                </c:pt>
                <c:pt idx="79818">
                  <c:v>79818</c:v>
                </c:pt>
                <c:pt idx="79819">
                  <c:v>79819</c:v>
                </c:pt>
                <c:pt idx="79820">
                  <c:v>79820</c:v>
                </c:pt>
                <c:pt idx="79821">
                  <c:v>79821</c:v>
                </c:pt>
                <c:pt idx="79822">
                  <c:v>79822</c:v>
                </c:pt>
                <c:pt idx="79823">
                  <c:v>79823</c:v>
                </c:pt>
                <c:pt idx="79824">
                  <c:v>79824</c:v>
                </c:pt>
                <c:pt idx="79825">
                  <c:v>79825</c:v>
                </c:pt>
                <c:pt idx="79826">
                  <c:v>79826</c:v>
                </c:pt>
                <c:pt idx="79827">
                  <c:v>79827</c:v>
                </c:pt>
                <c:pt idx="79828">
                  <c:v>79828</c:v>
                </c:pt>
                <c:pt idx="79829">
                  <c:v>79829</c:v>
                </c:pt>
                <c:pt idx="79830">
                  <c:v>79830</c:v>
                </c:pt>
                <c:pt idx="79831">
                  <c:v>79831</c:v>
                </c:pt>
                <c:pt idx="79832">
                  <c:v>79832</c:v>
                </c:pt>
                <c:pt idx="79833">
                  <c:v>79833</c:v>
                </c:pt>
                <c:pt idx="79834">
                  <c:v>79834</c:v>
                </c:pt>
                <c:pt idx="79835">
                  <c:v>79835</c:v>
                </c:pt>
                <c:pt idx="79836">
                  <c:v>79836</c:v>
                </c:pt>
                <c:pt idx="79837">
                  <c:v>79837</c:v>
                </c:pt>
                <c:pt idx="79838">
                  <c:v>79838</c:v>
                </c:pt>
                <c:pt idx="79839">
                  <c:v>79839</c:v>
                </c:pt>
                <c:pt idx="79840">
                  <c:v>79840</c:v>
                </c:pt>
                <c:pt idx="79841">
                  <c:v>79841</c:v>
                </c:pt>
                <c:pt idx="79842">
                  <c:v>79842</c:v>
                </c:pt>
                <c:pt idx="79843">
                  <c:v>79843</c:v>
                </c:pt>
                <c:pt idx="79844">
                  <c:v>79844</c:v>
                </c:pt>
                <c:pt idx="79845">
                  <c:v>79845</c:v>
                </c:pt>
                <c:pt idx="79846">
                  <c:v>79846</c:v>
                </c:pt>
                <c:pt idx="79847">
                  <c:v>79847</c:v>
                </c:pt>
                <c:pt idx="79848">
                  <c:v>79848</c:v>
                </c:pt>
                <c:pt idx="79849">
                  <c:v>79849</c:v>
                </c:pt>
                <c:pt idx="79850">
                  <c:v>79850</c:v>
                </c:pt>
                <c:pt idx="79851">
                  <c:v>79851</c:v>
                </c:pt>
                <c:pt idx="79852">
                  <c:v>79852</c:v>
                </c:pt>
                <c:pt idx="79853">
                  <c:v>79853</c:v>
                </c:pt>
                <c:pt idx="79854">
                  <c:v>79854</c:v>
                </c:pt>
                <c:pt idx="79855">
                  <c:v>79855</c:v>
                </c:pt>
                <c:pt idx="79856">
                  <c:v>79856</c:v>
                </c:pt>
                <c:pt idx="79857">
                  <c:v>79857</c:v>
                </c:pt>
                <c:pt idx="79858">
                  <c:v>79858</c:v>
                </c:pt>
                <c:pt idx="79859">
                  <c:v>79859</c:v>
                </c:pt>
                <c:pt idx="79860">
                  <c:v>79860</c:v>
                </c:pt>
                <c:pt idx="79861">
                  <c:v>79861</c:v>
                </c:pt>
                <c:pt idx="79862">
                  <c:v>79862</c:v>
                </c:pt>
                <c:pt idx="79863">
                  <c:v>79863</c:v>
                </c:pt>
                <c:pt idx="79864">
                  <c:v>79864</c:v>
                </c:pt>
                <c:pt idx="79865">
                  <c:v>79865</c:v>
                </c:pt>
                <c:pt idx="79866">
                  <c:v>79866</c:v>
                </c:pt>
                <c:pt idx="79867">
                  <c:v>79867</c:v>
                </c:pt>
                <c:pt idx="79868">
                  <c:v>79868</c:v>
                </c:pt>
                <c:pt idx="79869">
                  <c:v>79869</c:v>
                </c:pt>
                <c:pt idx="79870">
                  <c:v>79870</c:v>
                </c:pt>
                <c:pt idx="79871">
                  <c:v>79871</c:v>
                </c:pt>
                <c:pt idx="79872">
                  <c:v>79872</c:v>
                </c:pt>
                <c:pt idx="79873">
                  <c:v>79873</c:v>
                </c:pt>
                <c:pt idx="79874">
                  <c:v>79874</c:v>
                </c:pt>
                <c:pt idx="79875">
                  <c:v>79875</c:v>
                </c:pt>
                <c:pt idx="79876">
                  <c:v>79876</c:v>
                </c:pt>
                <c:pt idx="79877">
                  <c:v>79877</c:v>
                </c:pt>
                <c:pt idx="79878">
                  <c:v>79878</c:v>
                </c:pt>
                <c:pt idx="79879">
                  <c:v>79879</c:v>
                </c:pt>
                <c:pt idx="79880">
                  <c:v>79880</c:v>
                </c:pt>
                <c:pt idx="79881">
                  <c:v>79881</c:v>
                </c:pt>
                <c:pt idx="79882">
                  <c:v>79882</c:v>
                </c:pt>
                <c:pt idx="79883">
                  <c:v>79883</c:v>
                </c:pt>
                <c:pt idx="79884">
                  <c:v>79884</c:v>
                </c:pt>
                <c:pt idx="79885">
                  <c:v>79885</c:v>
                </c:pt>
                <c:pt idx="79886">
                  <c:v>79886</c:v>
                </c:pt>
                <c:pt idx="79887">
                  <c:v>79887</c:v>
                </c:pt>
                <c:pt idx="79888">
                  <c:v>79888</c:v>
                </c:pt>
                <c:pt idx="79889">
                  <c:v>79889</c:v>
                </c:pt>
                <c:pt idx="79890">
                  <c:v>79890</c:v>
                </c:pt>
                <c:pt idx="79891">
                  <c:v>79891</c:v>
                </c:pt>
                <c:pt idx="79892">
                  <c:v>79892</c:v>
                </c:pt>
                <c:pt idx="79893">
                  <c:v>79893</c:v>
                </c:pt>
                <c:pt idx="79894">
                  <c:v>79894</c:v>
                </c:pt>
                <c:pt idx="79895">
                  <c:v>79895</c:v>
                </c:pt>
                <c:pt idx="79896">
                  <c:v>79896</c:v>
                </c:pt>
                <c:pt idx="79897">
                  <c:v>79897</c:v>
                </c:pt>
                <c:pt idx="79898">
                  <c:v>79898</c:v>
                </c:pt>
                <c:pt idx="79899">
                  <c:v>79899</c:v>
                </c:pt>
                <c:pt idx="79900">
                  <c:v>79900</c:v>
                </c:pt>
                <c:pt idx="79901">
                  <c:v>79901</c:v>
                </c:pt>
                <c:pt idx="79902">
                  <c:v>79902</c:v>
                </c:pt>
                <c:pt idx="79903">
                  <c:v>79903</c:v>
                </c:pt>
                <c:pt idx="79904">
                  <c:v>79904</c:v>
                </c:pt>
                <c:pt idx="79905">
                  <c:v>79905</c:v>
                </c:pt>
                <c:pt idx="79906">
                  <c:v>79906</c:v>
                </c:pt>
                <c:pt idx="79907">
                  <c:v>79907</c:v>
                </c:pt>
                <c:pt idx="79908">
                  <c:v>79908</c:v>
                </c:pt>
                <c:pt idx="79909">
                  <c:v>79909</c:v>
                </c:pt>
                <c:pt idx="79910">
                  <c:v>79910</c:v>
                </c:pt>
                <c:pt idx="79911">
                  <c:v>79911</c:v>
                </c:pt>
                <c:pt idx="79912">
                  <c:v>79912</c:v>
                </c:pt>
                <c:pt idx="79913">
                  <c:v>79913</c:v>
                </c:pt>
                <c:pt idx="79914">
                  <c:v>79914</c:v>
                </c:pt>
                <c:pt idx="79915">
                  <c:v>79915</c:v>
                </c:pt>
                <c:pt idx="79916">
                  <c:v>79916</c:v>
                </c:pt>
                <c:pt idx="79917">
                  <c:v>79917</c:v>
                </c:pt>
                <c:pt idx="79918">
                  <c:v>79918</c:v>
                </c:pt>
                <c:pt idx="79919">
                  <c:v>79919</c:v>
                </c:pt>
                <c:pt idx="79920">
                  <c:v>79920</c:v>
                </c:pt>
                <c:pt idx="79921">
                  <c:v>79921</c:v>
                </c:pt>
                <c:pt idx="79922">
                  <c:v>79922</c:v>
                </c:pt>
                <c:pt idx="79923">
                  <c:v>79923</c:v>
                </c:pt>
                <c:pt idx="79924">
                  <c:v>79924</c:v>
                </c:pt>
                <c:pt idx="79925">
                  <c:v>79925</c:v>
                </c:pt>
                <c:pt idx="79926">
                  <c:v>79926</c:v>
                </c:pt>
                <c:pt idx="79927">
                  <c:v>79927</c:v>
                </c:pt>
                <c:pt idx="79928">
                  <c:v>79928</c:v>
                </c:pt>
                <c:pt idx="79929">
                  <c:v>79929</c:v>
                </c:pt>
                <c:pt idx="79930">
                  <c:v>79930</c:v>
                </c:pt>
                <c:pt idx="79931">
                  <c:v>79931</c:v>
                </c:pt>
                <c:pt idx="79932">
                  <c:v>79932</c:v>
                </c:pt>
                <c:pt idx="79933">
                  <c:v>79933</c:v>
                </c:pt>
                <c:pt idx="79934">
                  <c:v>79934</c:v>
                </c:pt>
                <c:pt idx="79935">
                  <c:v>79935</c:v>
                </c:pt>
                <c:pt idx="79936">
                  <c:v>79936</c:v>
                </c:pt>
                <c:pt idx="79937">
                  <c:v>79937</c:v>
                </c:pt>
                <c:pt idx="79938">
                  <c:v>79938</c:v>
                </c:pt>
                <c:pt idx="79939">
                  <c:v>79939</c:v>
                </c:pt>
                <c:pt idx="79940">
                  <c:v>79940</c:v>
                </c:pt>
                <c:pt idx="79941">
                  <c:v>79941</c:v>
                </c:pt>
                <c:pt idx="79942">
                  <c:v>79942</c:v>
                </c:pt>
                <c:pt idx="79943">
                  <c:v>79943</c:v>
                </c:pt>
                <c:pt idx="79944">
                  <c:v>79944</c:v>
                </c:pt>
                <c:pt idx="79945">
                  <c:v>79945</c:v>
                </c:pt>
                <c:pt idx="79946">
                  <c:v>79946</c:v>
                </c:pt>
                <c:pt idx="79947">
                  <c:v>79947</c:v>
                </c:pt>
                <c:pt idx="79948">
                  <c:v>79948</c:v>
                </c:pt>
                <c:pt idx="79949">
                  <c:v>79949</c:v>
                </c:pt>
                <c:pt idx="79950">
                  <c:v>79950</c:v>
                </c:pt>
                <c:pt idx="79951">
                  <c:v>79951</c:v>
                </c:pt>
                <c:pt idx="79952">
                  <c:v>79952</c:v>
                </c:pt>
                <c:pt idx="79953">
                  <c:v>79953</c:v>
                </c:pt>
                <c:pt idx="79954">
                  <c:v>79954</c:v>
                </c:pt>
                <c:pt idx="79955">
                  <c:v>79955</c:v>
                </c:pt>
                <c:pt idx="79956">
                  <c:v>79956</c:v>
                </c:pt>
                <c:pt idx="79957">
                  <c:v>79957</c:v>
                </c:pt>
                <c:pt idx="79958">
                  <c:v>79958</c:v>
                </c:pt>
                <c:pt idx="79959">
                  <c:v>79959</c:v>
                </c:pt>
                <c:pt idx="79960">
                  <c:v>79960</c:v>
                </c:pt>
                <c:pt idx="79961">
                  <c:v>79961</c:v>
                </c:pt>
                <c:pt idx="79962">
                  <c:v>79962</c:v>
                </c:pt>
                <c:pt idx="79963">
                  <c:v>79963</c:v>
                </c:pt>
                <c:pt idx="79964">
                  <c:v>79964</c:v>
                </c:pt>
                <c:pt idx="79965">
                  <c:v>79965</c:v>
                </c:pt>
                <c:pt idx="79966">
                  <c:v>79966</c:v>
                </c:pt>
                <c:pt idx="79967">
                  <c:v>79967</c:v>
                </c:pt>
                <c:pt idx="79968">
                  <c:v>79968</c:v>
                </c:pt>
                <c:pt idx="79969">
                  <c:v>79969</c:v>
                </c:pt>
                <c:pt idx="79970">
                  <c:v>79970</c:v>
                </c:pt>
                <c:pt idx="79971">
                  <c:v>79971</c:v>
                </c:pt>
                <c:pt idx="79972">
                  <c:v>79972</c:v>
                </c:pt>
                <c:pt idx="79973">
                  <c:v>79973</c:v>
                </c:pt>
                <c:pt idx="79974">
                  <c:v>79974</c:v>
                </c:pt>
                <c:pt idx="79975">
                  <c:v>79975</c:v>
                </c:pt>
                <c:pt idx="79976">
                  <c:v>79976</c:v>
                </c:pt>
                <c:pt idx="79977">
                  <c:v>79977</c:v>
                </c:pt>
                <c:pt idx="79978">
                  <c:v>79978</c:v>
                </c:pt>
                <c:pt idx="79979">
                  <c:v>79979</c:v>
                </c:pt>
                <c:pt idx="79980">
                  <c:v>79980</c:v>
                </c:pt>
                <c:pt idx="79981">
                  <c:v>79981</c:v>
                </c:pt>
                <c:pt idx="79982">
                  <c:v>79982</c:v>
                </c:pt>
                <c:pt idx="79983">
                  <c:v>79983</c:v>
                </c:pt>
                <c:pt idx="79984">
                  <c:v>79984</c:v>
                </c:pt>
                <c:pt idx="79985">
                  <c:v>79985</c:v>
                </c:pt>
                <c:pt idx="79986">
                  <c:v>79986</c:v>
                </c:pt>
                <c:pt idx="79987">
                  <c:v>79987</c:v>
                </c:pt>
                <c:pt idx="79988">
                  <c:v>79988</c:v>
                </c:pt>
                <c:pt idx="79989">
                  <c:v>79989</c:v>
                </c:pt>
                <c:pt idx="79990">
                  <c:v>79990</c:v>
                </c:pt>
                <c:pt idx="79991">
                  <c:v>79991</c:v>
                </c:pt>
                <c:pt idx="79992">
                  <c:v>79992</c:v>
                </c:pt>
                <c:pt idx="79993">
                  <c:v>79993</c:v>
                </c:pt>
                <c:pt idx="79994">
                  <c:v>79994</c:v>
                </c:pt>
                <c:pt idx="79995">
                  <c:v>79995</c:v>
                </c:pt>
                <c:pt idx="79996">
                  <c:v>79996</c:v>
                </c:pt>
                <c:pt idx="79997">
                  <c:v>79997</c:v>
                </c:pt>
                <c:pt idx="79998">
                  <c:v>79998</c:v>
                </c:pt>
                <c:pt idx="79999">
                  <c:v>79999</c:v>
                </c:pt>
                <c:pt idx="80000">
                  <c:v>80000</c:v>
                </c:pt>
                <c:pt idx="80001">
                  <c:v>80001</c:v>
                </c:pt>
                <c:pt idx="80002">
                  <c:v>80002</c:v>
                </c:pt>
                <c:pt idx="80003">
                  <c:v>80003</c:v>
                </c:pt>
                <c:pt idx="80004">
                  <c:v>80004</c:v>
                </c:pt>
                <c:pt idx="80005">
                  <c:v>80005</c:v>
                </c:pt>
                <c:pt idx="80006">
                  <c:v>80006</c:v>
                </c:pt>
                <c:pt idx="80007">
                  <c:v>80007</c:v>
                </c:pt>
                <c:pt idx="80008">
                  <c:v>80008</c:v>
                </c:pt>
                <c:pt idx="80009">
                  <c:v>80009</c:v>
                </c:pt>
                <c:pt idx="80010">
                  <c:v>80010</c:v>
                </c:pt>
                <c:pt idx="80011">
                  <c:v>80011</c:v>
                </c:pt>
                <c:pt idx="80012">
                  <c:v>80012</c:v>
                </c:pt>
                <c:pt idx="80013">
                  <c:v>80013</c:v>
                </c:pt>
                <c:pt idx="80014">
                  <c:v>80014</c:v>
                </c:pt>
                <c:pt idx="80015">
                  <c:v>80015</c:v>
                </c:pt>
                <c:pt idx="80016">
                  <c:v>80016</c:v>
                </c:pt>
                <c:pt idx="80017">
                  <c:v>80017</c:v>
                </c:pt>
                <c:pt idx="80018">
                  <c:v>80018</c:v>
                </c:pt>
                <c:pt idx="80019">
                  <c:v>80019</c:v>
                </c:pt>
                <c:pt idx="80020">
                  <c:v>80020</c:v>
                </c:pt>
                <c:pt idx="80021">
                  <c:v>80021</c:v>
                </c:pt>
                <c:pt idx="80022">
                  <c:v>80022</c:v>
                </c:pt>
                <c:pt idx="80023">
                  <c:v>80023</c:v>
                </c:pt>
                <c:pt idx="80024">
                  <c:v>80024</c:v>
                </c:pt>
                <c:pt idx="80025">
                  <c:v>80025</c:v>
                </c:pt>
                <c:pt idx="80026">
                  <c:v>80026</c:v>
                </c:pt>
                <c:pt idx="80027">
                  <c:v>80027</c:v>
                </c:pt>
                <c:pt idx="80028">
                  <c:v>80028</c:v>
                </c:pt>
                <c:pt idx="80029">
                  <c:v>80029</c:v>
                </c:pt>
                <c:pt idx="80030">
                  <c:v>80030</c:v>
                </c:pt>
                <c:pt idx="80031">
                  <c:v>80031</c:v>
                </c:pt>
                <c:pt idx="80032">
                  <c:v>80032</c:v>
                </c:pt>
                <c:pt idx="80033">
                  <c:v>80033</c:v>
                </c:pt>
                <c:pt idx="80034">
                  <c:v>80034</c:v>
                </c:pt>
                <c:pt idx="80035">
                  <c:v>80035</c:v>
                </c:pt>
                <c:pt idx="80036">
                  <c:v>80036</c:v>
                </c:pt>
                <c:pt idx="80037">
                  <c:v>80037</c:v>
                </c:pt>
                <c:pt idx="80038">
                  <c:v>80038</c:v>
                </c:pt>
                <c:pt idx="80039">
                  <c:v>80039</c:v>
                </c:pt>
                <c:pt idx="80040">
                  <c:v>80040</c:v>
                </c:pt>
                <c:pt idx="80041">
                  <c:v>80041</c:v>
                </c:pt>
                <c:pt idx="80042">
                  <c:v>80042</c:v>
                </c:pt>
                <c:pt idx="80043">
                  <c:v>80043</c:v>
                </c:pt>
                <c:pt idx="80044">
                  <c:v>80044</c:v>
                </c:pt>
                <c:pt idx="80045">
                  <c:v>80045</c:v>
                </c:pt>
                <c:pt idx="80046">
                  <c:v>80046</c:v>
                </c:pt>
                <c:pt idx="80047">
                  <c:v>80047</c:v>
                </c:pt>
                <c:pt idx="80048">
                  <c:v>80048</c:v>
                </c:pt>
                <c:pt idx="80049">
                  <c:v>80049</c:v>
                </c:pt>
                <c:pt idx="80050">
                  <c:v>80050</c:v>
                </c:pt>
                <c:pt idx="80051">
                  <c:v>80051</c:v>
                </c:pt>
                <c:pt idx="80052">
                  <c:v>80052</c:v>
                </c:pt>
                <c:pt idx="80053">
                  <c:v>80053</c:v>
                </c:pt>
                <c:pt idx="80054">
                  <c:v>80054</c:v>
                </c:pt>
                <c:pt idx="80055">
                  <c:v>80055</c:v>
                </c:pt>
                <c:pt idx="80056">
                  <c:v>80056</c:v>
                </c:pt>
                <c:pt idx="80057">
                  <c:v>80057</c:v>
                </c:pt>
                <c:pt idx="80058">
                  <c:v>80058</c:v>
                </c:pt>
                <c:pt idx="80059">
                  <c:v>80059</c:v>
                </c:pt>
                <c:pt idx="80060">
                  <c:v>80060</c:v>
                </c:pt>
                <c:pt idx="80061">
                  <c:v>80061</c:v>
                </c:pt>
                <c:pt idx="80062">
                  <c:v>80062</c:v>
                </c:pt>
                <c:pt idx="80063">
                  <c:v>80063</c:v>
                </c:pt>
                <c:pt idx="80064">
                  <c:v>80064</c:v>
                </c:pt>
                <c:pt idx="80065">
                  <c:v>80065</c:v>
                </c:pt>
                <c:pt idx="80066">
                  <c:v>80066</c:v>
                </c:pt>
                <c:pt idx="80067">
                  <c:v>80067</c:v>
                </c:pt>
                <c:pt idx="80068">
                  <c:v>80068</c:v>
                </c:pt>
                <c:pt idx="80069">
                  <c:v>80069</c:v>
                </c:pt>
                <c:pt idx="80070">
                  <c:v>80070</c:v>
                </c:pt>
                <c:pt idx="80071">
                  <c:v>80071</c:v>
                </c:pt>
                <c:pt idx="80072">
                  <c:v>80072</c:v>
                </c:pt>
                <c:pt idx="80073">
                  <c:v>80073</c:v>
                </c:pt>
                <c:pt idx="80074">
                  <c:v>80074</c:v>
                </c:pt>
                <c:pt idx="80075">
                  <c:v>80075</c:v>
                </c:pt>
                <c:pt idx="80076">
                  <c:v>80076</c:v>
                </c:pt>
                <c:pt idx="80077">
                  <c:v>80077</c:v>
                </c:pt>
                <c:pt idx="80078">
                  <c:v>80078</c:v>
                </c:pt>
                <c:pt idx="80079">
                  <c:v>80079</c:v>
                </c:pt>
                <c:pt idx="80080">
                  <c:v>80080</c:v>
                </c:pt>
                <c:pt idx="80081">
                  <c:v>80081</c:v>
                </c:pt>
                <c:pt idx="80082">
                  <c:v>80082</c:v>
                </c:pt>
                <c:pt idx="80083">
                  <c:v>80083</c:v>
                </c:pt>
                <c:pt idx="80084">
                  <c:v>80084</c:v>
                </c:pt>
                <c:pt idx="80085">
                  <c:v>80085</c:v>
                </c:pt>
                <c:pt idx="80086">
                  <c:v>80086</c:v>
                </c:pt>
                <c:pt idx="80087">
                  <c:v>80087</c:v>
                </c:pt>
                <c:pt idx="80088">
                  <c:v>80088</c:v>
                </c:pt>
                <c:pt idx="80089">
                  <c:v>80089</c:v>
                </c:pt>
                <c:pt idx="80090">
                  <c:v>80090</c:v>
                </c:pt>
                <c:pt idx="80091">
                  <c:v>80091</c:v>
                </c:pt>
                <c:pt idx="80092">
                  <c:v>80092</c:v>
                </c:pt>
                <c:pt idx="80093">
                  <c:v>80093</c:v>
                </c:pt>
                <c:pt idx="80094">
                  <c:v>80094</c:v>
                </c:pt>
                <c:pt idx="80095">
                  <c:v>80095</c:v>
                </c:pt>
                <c:pt idx="80096">
                  <c:v>80096</c:v>
                </c:pt>
                <c:pt idx="80097">
                  <c:v>80097</c:v>
                </c:pt>
                <c:pt idx="80098">
                  <c:v>80098</c:v>
                </c:pt>
                <c:pt idx="80099">
                  <c:v>80099</c:v>
                </c:pt>
                <c:pt idx="80100">
                  <c:v>80100</c:v>
                </c:pt>
                <c:pt idx="80101">
                  <c:v>80101</c:v>
                </c:pt>
                <c:pt idx="80102">
                  <c:v>80102</c:v>
                </c:pt>
                <c:pt idx="80103">
                  <c:v>80103</c:v>
                </c:pt>
                <c:pt idx="80104">
                  <c:v>80104</c:v>
                </c:pt>
                <c:pt idx="80105">
                  <c:v>80105</c:v>
                </c:pt>
                <c:pt idx="80106">
                  <c:v>80106</c:v>
                </c:pt>
                <c:pt idx="80107">
                  <c:v>80107</c:v>
                </c:pt>
                <c:pt idx="80108">
                  <c:v>80108</c:v>
                </c:pt>
                <c:pt idx="80109">
                  <c:v>80109</c:v>
                </c:pt>
                <c:pt idx="80110">
                  <c:v>80110</c:v>
                </c:pt>
                <c:pt idx="80111">
                  <c:v>80111</c:v>
                </c:pt>
                <c:pt idx="80112">
                  <c:v>80112</c:v>
                </c:pt>
                <c:pt idx="80113">
                  <c:v>80113</c:v>
                </c:pt>
                <c:pt idx="80114">
                  <c:v>80114</c:v>
                </c:pt>
                <c:pt idx="80115">
                  <c:v>80115</c:v>
                </c:pt>
                <c:pt idx="80116">
                  <c:v>80116</c:v>
                </c:pt>
                <c:pt idx="80117">
                  <c:v>80117</c:v>
                </c:pt>
                <c:pt idx="80118">
                  <c:v>80118</c:v>
                </c:pt>
                <c:pt idx="80119">
                  <c:v>80119</c:v>
                </c:pt>
                <c:pt idx="80120">
                  <c:v>80120</c:v>
                </c:pt>
                <c:pt idx="80121">
                  <c:v>80121</c:v>
                </c:pt>
                <c:pt idx="80122">
                  <c:v>80122</c:v>
                </c:pt>
                <c:pt idx="80123">
                  <c:v>80123</c:v>
                </c:pt>
                <c:pt idx="80124">
                  <c:v>80124</c:v>
                </c:pt>
                <c:pt idx="80125">
                  <c:v>80125</c:v>
                </c:pt>
                <c:pt idx="80126">
                  <c:v>80126</c:v>
                </c:pt>
                <c:pt idx="80127">
                  <c:v>80127</c:v>
                </c:pt>
                <c:pt idx="80128">
                  <c:v>80128</c:v>
                </c:pt>
                <c:pt idx="80129">
                  <c:v>80129</c:v>
                </c:pt>
                <c:pt idx="80130">
                  <c:v>80130</c:v>
                </c:pt>
                <c:pt idx="80131">
                  <c:v>80131</c:v>
                </c:pt>
                <c:pt idx="80132">
                  <c:v>80132</c:v>
                </c:pt>
                <c:pt idx="80133">
                  <c:v>80133</c:v>
                </c:pt>
                <c:pt idx="80134">
                  <c:v>80134</c:v>
                </c:pt>
                <c:pt idx="80135">
                  <c:v>80135</c:v>
                </c:pt>
                <c:pt idx="80136">
                  <c:v>80136</c:v>
                </c:pt>
                <c:pt idx="80137">
                  <c:v>80137</c:v>
                </c:pt>
                <c:pt idx="80138">
                  <c:v>80138</c:v>
                </c:pt>
                <c:pt idx="80139">
                  <c:v>80139</c:v>
                </c:pt>
                <c:pt idx="80140">
                  <c:v>80140</c:v>
                </c:pt>
                <c:pt idx="80141">
                  <c:v>80141</c:v>
                </c:pt>
                <c:pt idx="80142">
                  <c:v>80142</c:v>
                </c:pt>
                <c:pt idx="80143">
                  <c:v>80143</c:v>
                </c:pt>
                <c:pt idx="80144">
                  <c:v>80144</c:v>
                </c:pt>
                <c:pt idx="80145">
                  <c:v>80145</c:v>
                </c:pt>
                <c:pt idx="80146">
                  <c:v>80146</c:v>
                </c:pt>
                <c:pt idx="80147">
                  <c:v>80147</c:v>
                </c:pt>
                <c:pt idx="80148">
                  <c:v>80148</c:v>
                </c:pt>
                <c:pt idx="80149">
                  <c:v>80149</c:v>
                </c:pt>
                <c:pt idx="80150">
                  <c:v>80150</c:v>
                </c:pt>
                <c:pt idx="80151">
                  <c:v>80151</c:v>
                </c:pt>
                <c:pt idx="80152">
                  <c:v>80152</c:v>
                </c:pt>
                <c:pt idx="80153">
                  <c:v>80153</c:v>
                </c:pt>
                <c:pt idx="80154">
                  <c:v>80154</c:v>
                </c:pt>
                <c:pt idx="80155">
                  <c:v>80155</c:v>
                </c:pt>
                <c:pt idx="80156">
                  <c:v>80156</c:v>
                </c:pt>
                <c:pt idx="80157">
                  <c:v>80157</c:v>
                </c:pt>
                <c:pt idx="80158">
                  <c:v>80158</c:v>
                </c:pt>
                <c:pt idx="80159">
                  <c:v>80159</c:v>
                </c:pt>
                <c:pt idx="80160">
                  <c:v>80160</c:v>
                </c:pt>
                <c:pt idx="80161">
                  <c:v>80161</c:v>
                </c:pt>
                <c:pt idx="80162">
                  <c:v>80162</c:v>
                </c:pt>
                <c:pt idx="80163">
                  <c:v>80163</c:v>
                </c:pt>
                <c:pt idx="80164">
                  <c:v>80164</c:v>
                </c:pt>
                <c:pt idx="80165">
                  <c:v>80165</c:v>
                </c:pt>
                <c:pt idx="80166">
                  <c:v>80166</c:v>
                </c:pt>
                <c:pt idx="80167">
                  <c:v>80167</c:v>
                </c:pt>
                <c:pt idx="80168">
                  <c:v>80168</c:v>
                </c:pt>
                <c:pt idx="80169">
                  <c:v>80169</c:v>
                </c:pt>
                <c:pt idx="80170">
                  <c:v>80170</c:v>
                </c:pt>
                <c:pt idx="80171">
                  <c:v>80171</c:v>
                </c:pt>
                <c:pt idx="80172">
                  <c:v>80172</c:v>
                </c:pt>
                <c:pt idx="80173">
                  <c:v>80173</c:v>
                </c:pt>
                <c:pt idx="80174">
                  <c:v>80174</c:v>
                </c:pt>
                <c:pt idx="80175">
                  <c:v>80175</c:v>
                </c:pt>
                <c:pt idx="80176">
                  <c:v>80176</c:v>
                </c:pt>
                <c:pt idx="80177">
                  <c:v>80177</c:v>
                </c:pt>
                <c:pt idx="80178">
                  <c:v>80178</c:v>
                </c:pt>
                <c:pt idx="80179">
                  <c:v>80179</c:v>
                </c:pt>
                <c:pt idx="80180">
                  <c:v>80180</c:v>
                </c:pt>
                <c:pt idx="80181">
                  <c:v>80181</c:v>
                </c:pt>
                <c:pt idx="80182">
                  <c:v>80182</c:v>
                </c:pt>
                <c:pt idx="80183">
                  <c:v>80183</c:v>
                </c:pt>
                <c:pt idx="80184">
                  <c:v>80184</c:v>
                </c:pt>
                <c:pt idx="80185">
                  <c:v>80185</c:v>
                </c:pt>
                <c:pt idx="80186">
                  <c:v>80186</c:v>
                </c:pt>
                <c:pt idx="80187">
                  <c:v>80187</c:v>
                </c:pt>
                <c:pt idx="80188">
                  <c:v>80188</c:v>
                </c:pt>
                <c:pt idx="80189">
                  <c:v>80189</c:v>
                </c:pt>
                <c:pt idx="80190">
                  <c:v>80190</c:v>
                </c:pt>
                <c:pt idx="80191">
                  <c:v>80191</c:v>
                </c:pt>
                <c:pt idx="80192">
                  <c:v>80192</c:v>
                </c:pt>
                <c:pt idx="80193">
                  <c:v>80193</c:v>
                </c:pt>
                <c:pt idx="80194">
                  <c:v>80194</c:v>
                </c:pt>
                <c:pt idx="80195">
                  <c:v>80195</c:v>
                </c:pt>
                <c:pt idx="80196">
                  <c:v>80196</c:v>
                </c:pt>
                <c:pt idx="80197">
                  <c:v>80197</c:v>
                </c:pt>
                <c:pt idx="80198">
                  <c:v>80198</c:v>
                </c:pt>
                <c:pt idx="80199">
                  <c:v>80199</c:v>
                </c:pt>
                <c:pt idx="80200">
                  <c:v>80200</c:v>
                </c:pt>
                <c:pt idx="80201">
                  <c:v>80201</c:v>
                </c:pt>
                <c:pt idx="80202">
                  <c:v>80202</c:v>
                </c:pt>
                <c:pt idx="80203">
                  <c:v>80203</c:v>
                </c:pt>
                <c:pt idx="80204">
                  <c:v>80204</c:v>
                </c:pt>
                <c:pt idx="80205">
                  <c:v>80205</c:v>
                </c:pt>
                <c:pt idx="80206">
                  <c:v>80206</c:v>
                </c:pt>
                <c:pt idx="80207">
                  <c:v>80207</c:v>
                </c:pt>
                <c:pt idx="80208">
                  <c:v>80208</c:v>
                </c:pt>
                <c:pt idx="80209">
                  <c:v>80209</c:v>
                </c:pt>
                <c:pt idx="80210">
                  <c:v>80210</c:v>
                </c:pt>
                <c:pt idx="80211">
                  <c:v>80211</c:v>
                </c:pt>
                <c:pt idx="80212">
                  <c:v>80212</c:v>
                </c:pt>
                <c:pt idx="80213">
                  <c:v>80213</c:v>
                </c:pt>
                <c:pt idx="80214">
                  <c:v>80214</c:v>
                </c:pt>
                <c:pt idx="80215">
                  <c:v>80215</c:v>
                </c:pt>
                <c:pt idx="80216">
                  <c:v>80216</c:v>
                </c:pt>
                <c:pt idx="80217">
                  <c:v>80217</c:v>
                </c:pt>
                <c:pt idx="80218">
                  <c:v>80218</c:v>
                </c:pt>
                <c:pt idx="80219">
                  <c:v>80219</c:v>
                </c:pt>
                <c:pt idx="80220">
                  <c:v>80220</c:v>
                </c:pt>
                <c:pt idx="80221">
                  <c:v>80221</c:v>
                </c:pt>
                <c:pt idx="80222">
                  <c:v>80222</c:v>
                </c:pt>
                <c:pt idx="80223">
                  <c:v>80223</c:v>
                </c:pt>
                <c:pt idx="80224">
                  <c:v>80224</c:v>
                </c:pt>
                <c:pt idx="80225">
                  <c:v>80225</c:v>
                </c:pt>
                <c:pt idx="80226">
                  <c:v>80226</c:v>
                </c:pt>
                <c:pt idx="80227">
                  <c:v>80227</c:v>
                </c:pt>
                <c:pt idx="80228">
                  <c:v>80228</c:v>
                </c:pt>
                <c:pt idx="80229">
                  <c:v>80229</c:v>
                </c:pt>
                <c:pt idx="80230">
                  <c:v>80230</c:v>
                </c:pt>
                <c:pt idx="80231">
                  <c:v>80231</c:v>
                </c:pt>
                <c:pt idx="80232">
                  <c:v>80232</c:v>
                </c:pt>
                <c:pt idx="80233">
                  <c:v>80233</c:v>
                </c:pt>
                <c:pt idx="80234">
                  <c:v>80234</c:v>
                </c:pt>
                <c:pt idx="80235">
                  <c:v>80235</c:v>
                </c:pt>
                <c:pt idx="80236">
                  <c:v>80236</c:v>
                </c:pt>
                <c:pt idx="80237">
                  <c:v>80237</c:v>
                </c:pt>
                <c:pt idx="80238">
                  <c:v>80238</c:v>
                </c:pt>
                <c:pt idx="80239">
                  <c:v>80239</c:v>
                </c:pt>
                <c:pt idx="80240">
                  <c:v>80240</c:v>
                </c:pt>
                <c:pt idx="80241">
                  <c:v>80241</c:v>
                </c:pt>
                <c:pt idx="80242">
                  <c:v>80242</c:v>
                </c:pt>
                <c:pt idx="80243">
                  <c:v>80243</c:v>
                </c:pt>
                <c:pt idx="80244">
                  <c:v>80244</c:v>
                </c:pt>
                <c:pt idx="80245">
                  <c:v>80245</c:v>
                </c:pt>
                <c:pt idx="80246">
                  <c:v>80246</c:v>
                </c:pt>
                <c:pt idx="80247">
                  <c:v>80247</c:v>
                </c:pt>
                <c:pt idx="80248">
                  <c:v>80248</c:v>
                </c:pt>
                <c:pt idx="80249">
                  <c:v>80249</c:v>
                </c:pt>
                <c:pt idx="80250">
                  <c:v>80250</c:v>
                </c:pt>
                <c:pt idx="80251">
                  <c:v>80251</c:v>
                </c:pt>
                <c:pt idx="80252">
                  <c:v>80252</c:v>
                </c:pt>
                <c:pt idx="80253">
                  <c:v>80253</c:v>
                </c:pt>
                <c:pt idx="80254">
                  <c:v>80254</c:v>
                </c:pt>
                <c:pt idx="80255">
                  <c:v>80255</c:v>
                </c:pt>
                <c:pt idx="80256">
                  <c:v>80256</c:v>
                </c:pt>
                <c:pt idx="80257">
                  <c:v>80257</c:v>
                </c:pt>
                <c:pt idx="80258">
                  <c:v>80258</c:v>
                </c:pt>
                <c:pt idx="80259">
                  <c:v>80259</c:v>
                </c:pt>
                <c:pt idx="80260">
                  <c:v>80260</c:v>
                </c:pt>
                <c:pt idx="80261">
                  <c:v>80261</c:v>
                </c:pt>
                <c:pt idx="80262">
                  <c:v>80262</c:v>
                </c:pt>
                <c:pt idx="80263">
                  <c:v>80263</c:v>
                </c:pt>
                <c:pt idx="80264">
                  <c:v>80264</c:v>
                </c:pt>
                <c:pt idx="80265">
                  <c:v>80265</c:v>
                </c:pt>
                <c:pt idx="80266">
                  <c:v>80266</c:v>
                </c:pt>
                <c:pt idx="80267">
                  <c:v>80267</c:v>
                </c:pt>
                <c:pt idx="80268">
                  <c:v>80268</c:v>
                </c:pt>
                <c:pt idx="80269">
                  <c:v>80269</c:v>
                </c:pt>
                <c:pt idx="80270">
                  <c:v>80270</c:v>
                </c:pt>
                <c:pt idx="80271">
                  <c:v>80271</c:v>
                </c:pt>
                <c:pt idx="80272">
                  <c:v>80272</c:v>
                </c:pt>
                <c:pt idx="80273">
                  <c:v>80273</c:v>
                </c:pt>
                <c:pt idx="80274">
                  <c:v>80274</c:v>
                </c:pt>
                <c:pt idx="80275">
                  <c:v>80275</c:v>
                </c:pt>
                <c:pt idx="80276">
                  <c:v>80276</c:v>
                </c:pt>
                <c:pt idx="80277">
                  <c:v>80277</c:v>
                </c:pt>
                <c:pt idx="80278">
                  <c:v>80278</c:v>
                </c:pt>
                <c:pt idx="80279">
                  <c:v>80279</c:v>
                </c:pt>
                <c:pt idx="80280">
                  <c:v>80280</c:v>
                </c:pt>
                <c:pt idx="80281">
                  <c:v>80281</c:v>
                </c:pt>
                <c:pt idx="80282">
                  <c:v>80282</c:v>
                </c:pt>
                <c:pt idx="80283">
                  <c:v>80283</c:v>
                </c:pt>
                <c:pt idx="80284">
                  <c:v>80284</c:v>
                </c:pt>
                <c:pt idx="80285">
                  <c:v>80285</c:v>
                </c:pt>
                <c:pt idx="80286">
                  <c:v>80286</c:v>
                </c:pt>
                <c:pt idx="80287">
                  <c:v>80287</c:v>
                </c:pt>
                <c:pt idx="80288">
                  <c:v>80288</c:v>
                </c:pt>
                <c:pt idx="80289">
                  <c:v>80289</c:v>
                </c:pt>
                <c:pt idx="80290">
                  <c:v>80290</c:v>
                </c:pt>
                <c:pt idx="80291">
                  <c:v>80291</c:v>
                </c:pt>
                <c:pt idx="80292">
                  <c:v>80292</c:v>
                </c:pt>
                <c:pt idx="80293">
                  <c:v>80293</c:v>
                </c:pt>
                <c:pt idx="80294">
                  <c:v>80294</c:v>
                </c:pt>
                <c:pt idx="80295">
                  <c:v>80295</c:v>
                </c:pt>
                <c:pt idx="80296">
                  <c:v>80296</c:v>
                </c:pt>
                <c:pt idx="80297">
                  <c:v>80297</c:v>
                </c:pt>
                <c:pt idx="80298">
                  <c:v>80298</c:v>
                </c:pt>
                <c:pt idx="80299">
                  <c:v>80299</c:v>
                </c:pt>
                <c:pt idx="80300">
                  <c:v>80300</c:v>
                </c:pt>
                <c:pt idx="80301">
                  <c:v>80301</c:v>
                </c:pt>
                <c:pt idx="80302">
                  <c:v>80302</c:v>
                </c:pt>
                <c:pt idx="80303">
                  <c:v>80303</c:v>
                </c:pt>
                <c:pt idx="80304">
                  <c:v>80304</c:v>
                </c:pt>
                <c:pt idx="80305">
                  <c:v>80305</c:v>
                </c:pt>
                <c:pt idx="80306">
                  <c:v>80306</c:v>
                </c:pt>
                <c:pt idx="80307">
                  <c:v>80307</c:v>
                </c:pt>
                <c:pt idx="80308">
                  <c:v>80308</c:v>
                </c:pt>
                <c:pt idx="80309">
                  <c:v>80309</c:v>
                </c:pt>
                <c:pt idx="80310">
                  <c:v>80310</c:v>
                </c:pt>
                <c:pt idx="80311">
                  <c:v>80311</c:v>
                </c:pt>
                <c:pt idx="80312">
                  <c:v>80312</c:v>
                </c:pt>
                <c:pt idx="80313">
                  <c:v>80313</c:v>
                </c:pt>
                <c:pt idx="80314">
                  <c:v>80314</c:v>
                </c:pt>
                <c:pt idx="80315">
                  <c:v>80315</c:v>
                </c:pt>
                <c:pt idx="80316">
                  <c:v>80316</c:v>
                </c:pt>
                <c:pt idx="80317">
                  <c:v>80317</c:v>
                </c:pt>
                <c:pt idx="80318">
                  <c:v>80318</c:v>
                </c:pt>
                <c:pt idx="80319">
                  <c:v>80319</c:v>
                </c:pt>
                <c:pt idx="80320">
                  <c:v>80320</c:v>
                </c:pt>
                <c:pt idx="80321">
                  <c:v>80321</c:v>
                </c:pt>
                <c:pt idx="80322">
                  <c:v>80322</c:v>
                </c:pt>
                <c:pt idx="80323">
                  <c:v>80323</c:v>
                </c:pt>
                <c:pt idx="80324">
                  <c:v>80324</c:v>
                </c:pt>
                <c:pt idx="80325">
                  <c:v>80325</c:v>
                </c:pt>
                <c:pt idx="80326">
                  <c:v>80326</c:v>
                </c:pt>
                <c:pt idx="80327">
                  <c:v>80327</c:v>
                </c:pt>
                <c:pt idx="80328">
                  <c:v>80328</c:v>
                </c:pt>
                <c:pt idx="80329">
                  <c:v>80329</c:v>
                </c:pt>
                <c:pt idx="80330">
                  <c:v>80330</c:v>
                </c:pt>
                <c:pt idx="80331">
                  <c:v>80331</c:v>
                </c:pt>
                <c:pt idx="80332">
                  <c:v>80332</c:v>
                </c:pt>
                <c:pt idx="80333">
                  <c:v>80333</c:v>
                </c:pt>
                <c:pt idx="80334">
                  <c:v>80334</c:v>
                </c:pt>
                <c:pt idx="80335">
                  <c:v>80335</c:v>
                </c:pt>
                <c:pt idx="80336">
                  <c:v>80336</c:v>
                </c:pt>
                <c:pt idx="80337">
                  <c:v>80337</c:v>
                </c:pt>
                <c:pt idx="80338">
                  <c:v>80338</c:v>
                </c:pt>
                <c:pt idx="80339">
                  <c:v>80339</c:v>
                </c:pt>
                <c:pt idx="80340">
                  <c:v>80340</c:v>
                </c:pt>
                <c:pt idx="80341">
                  <c:v>80341</c:v>
                </c:pt>
                <c:pt idx="80342">
                  <c:v>80342</c:v>
                </c:pt>
                <c:pt idx="80343">
                  <c:v>80343</c:v>
                </c:pt>
                <c:pt idx="80344">
                  <c:v>80344</c:v>
                </c:pt>
                <c:pt idx="80345">
                  <c:v>80345</c:v>
                </c:pt>
                <c:pt idx="80346">
                  <c:v>80346</c:v>
                </c:pt>
                <c:pt idx="80347">
                  <c:v>80347</c:v>
                </c:pt>
                <c:pt idx="80348">
                  <c:v>80348</c:v>
                </c:pt>
                <c:pt idx="80349">
                  <c:v>80349</c:v>
                </c:pt>
                <c:pt idx="80350">
                  <c:v>80350</c:v>
                </c:pt>
                <c:pt idx="80351">
                  <c:v>80351</c:v>
                </c:pt>
                <c:pt idx="80352">
                  <c:v>80352</c:v>
                </c:pt>
                <c:pt idx="80353">
                  <c:v>80353</c:v>
                </c:pt>
                <c:pt idx="80354">
                  <c:v>80354</c:v>
                </c:pt>
                <c:pt idx="80355">
                  <c:v>80355</c:v>
                </c:pt>
                <c:pt idx="80356">
                  <c:v>80356</c:v>
                </c:pt>
                <c:pt idx="80357">
                  <c:v>80357</c:v>
                </c:pt>
                <c:pt idx="80358">
                  <c:v>80358</c:v>
                </c:pt>
                <c:pt idx="80359">
                  <c:v>80359</c:v>
                </c:pt>
                <c:pt idx="80360">
                  <c:v>80360</c:v>
                </c:pt>
                <c:pt idx="80361">
                  <c:v>80361</c:v>
                </c:pt>
                <c:pt idx="80362">
                  <c:v>80362</c:v>
                </c:pt>
                <c:pt idx="80363">
                  <c:v>80363</c:v>
                </c:pt>
                <c:pt idx="80364">
                  <c:v>80364</c:v>
                </c:pt>
                <c:pt idx="80365">
                  <c:v>80365</c:v>
                </c:pt>
                <c:pt idx="80366">
                  <c:v>80366</c:v>
                </c:pt>
                <c:pt idx="80367">
                  <c:v>80367</c:v>
                </c:pt>
                <c:pt idx="80368">
                  <c:v>80368</c:v>
                </c:pt>
                <c:pt idx="80369">
                  <c:v>80369</c:v>
                </c:pt>
                <c:pt idx="80370">
                  <c:v>80370</c:v>
                </c:pt>
                <c:pt idx="80371">
                  <c:v>80371</c:v>
                </c:pt>
                <c:pt idx="80372">
                  <c:v>80372</c:v>
                </c:pt>
                <c:pt idx="80373">
                  <c:v>80373</c:v>
                </c:pt>
                <c:pt idx="80374">
                  <c:v>80374</c:v>
                </c:pt>
                <c:pt idx="80375">
                  <c:v>80375</c:v>
                </c:pt>
                <c:pt idx="80376">
                  <c:v>80376</c:v>
                </c:pt>
                <c:pt idx="80377">
                  <c:v>80377</c:v>
                </c:pt>
                <c:pt idx="80378">
                  <c:v>80378</c:v>
                </c:pt>
                <c:pt idx="80379">
                  <c:v>80379</c:v>
                </c:pt>
                <c:pt idx="80380">
                  <c:v>80380</c:v>
                </c:pt>
                <c:pt idx="80381">
                  <c:v>80381</c:v>
                </c:pt>
                <c:pt idx="80382">
                  <c:v>80382</c:v>
                </c:pt>
                <c:pt idx="80383">
                  <c:v>80383</c:v>
                </c:pt>
                <c:pt idx="80384">
                  <c:v>80384</c:v>
                </c:pt>
                <c:pt idx="80385">
                  <c:v>80385</c:v>
                </c:pt>
                <c:pt idx="80386">
                  <c:v>80386</c:v>
                </c:pt>
                <c:pt idx="80387">
                  <c:v>80387</c:v>
                </c:pt>
                <c:pt idx="80388">
                  <c:v>80388</c:v>
                </c:pt>
                <c:pt idx="80389">
                  <c:v>80389</c:v>
                </c:pt>
                <c:pt idx="80390">
                  <c:v>80390</c:v>
                </c:pt>
                <c:pt idx="80391">
                  <c:v>80391</c:v>
                </c:pt>
                <c:pt idx="80392">
                  <c:v>80392</c:v>
                </c:pt>
                <c:pt idx="80393">
                  <c:v>80393</c:v>
                </c:pt>
                <c:pt idx="80394">
                  <c:v>80394</c:v>
                </c:pt>
                <c:pt idx="80395">
                  <c:v>80395</c:v>
                </c:pt>
                <c:pt idx="80396">
                  <c:v>80396</c:v>
                </c:pt>
                <c:pt idx="80397">
                  <c:v>80397</c:v>
                </c:pt>
                <c:pt idx="80398">
                  <c:v>80398</c:v>
                </c:pt>
                <c:pt idx="80399">
                  <c:v>80399</c:v>
                </c:pt>
                <c:pt idx="80400">
                  <c:v>80400</c:v>
                </c:pt>
                <c:pt idx="80401">
                  <c:v>80401</c:v>
                </c:pt>
                <c:pt idx="80402">
                  <c:v>80402</c:v>
                </c:pt>
                <c:pt idx="80403">
                  <c:v>80403</c:v>
                </c:pt>
                <c:pt idx="80404">
                  <c:v>80404</c:v>
                </c:pt>
                <c:pt idx="80405">
                  <c:v>80405</c:v>
                </c:pt>
                <c:pt idx="80406">
                  <c:v>80406</c:v>
                </c:pt>
                <c:pt idx="80407">
                  <c:v>80407</c:v>
                </c:pt>
                <c:pt idx="80408">
                  <c:v>80408</c:v>
                </c:pt>
                <c:pt idx="80409">
                  <c:v>80409</c:v>
                </c:pt>
                <c:pt idx="80410">
                  <c:v>80410</c:v>
                </c:pt>
                <c:pt idx="80411">
                  <c:v>80411</c:v>
                </c:pt>
                <c:pt idx="80412">
                  <c:v>80412</c:v>
                </c:pt>
                <c:pt idx="80413">
                  <c:v>80413</c:v>
                </c:pt>
                <c:pt idx="80414">
                  <c:v>80414</c:v>
                </c:pt>
                <c:pt idx="80415">
                  <c:v>80415</c:v>
                </c:pt>
                <c:pt idx="80416">
                  <c:v>80416</c:v>
                </c:pt>
                <c:pt idx="80417">
                  <c:v>80417</c:v>
                </c:pt>
                <c:pt idx="80418">
                  <c:v>80418</c:v>
                </c:pt>
                <c:pt idx="80419">
                  <c:v>80419</c:v>
                </c:pt>
                <c:pt idx="80420">
                  <c:v>80420</c:v>
                </c:pt>
                <c:pt idx="80421">
                  <c:v>80421</c:v>
                </c:pt>
                <c:pt idx="80422">
                  <c:v>80422</c:v>
                </c:pt>
                <c:pt idx="80423">
                  <c:v>80423</c:v>
                </c:pt>
                <c:pt idx="80424">
                  <c:v>80424</c:v>
                </c:pt>
                <c:pt idx="80425">
                  <c:v>80425</c:v>
                </c:pt>
                <c:pt idx="80426">
                  <c:v>80426</c:v>
                </c:pt>
                <c:pt idx="80427">
                  <c:v>80427</c:v>
                </c:pt>
                <c:pt idx="80428">
                  <c:v>80428</c:v>
                </c:pt>
                <c:pt idx="80429">
                  <c:v>80429</c:v>
                </c:pt>
                <c:pt idx="80430">
                  <c:v>80430</c:v>
                </c:pt>
                <c:pt idx="80431">
                  <c:v>80431</c:v>
                </c:pt>
                <c:pt idx="80432">
                  <c:v>80432</c:v>
                </c:pt>
                <c:pt idx="80433">
                  <c:v>80433</c:v>
                </c:pt>
                <c:pt idx="80434">
                  <c:v>80434</c:v>
                </c:pt>
                <c:pt idx="80435">
                  <c:v>80435</c:v>
                </c:pt>
                <c:pt idx="80436">
                  <c:v>80436</c:v>
                </c:pt>
                <c:pt idx="80437">
                  <c:v>80437</c:v>
                </c:pt>
                <c:pt idx="80438">
                  <c:v>80438</c:v>
                </c:pt>
                <c:pt idx="80439">
                  <c:v>80439</c:v>
                </c:pt>
                <c:pt idx="80440">
                  <c:v>80440</c:v>
                </c:pt>
                <c:pt idx="80441">
                  <c:v>80441</c:v>
                </c:pt>
                <c:pt idx="80442">
                  <c:v>80442</c:v>
                </c:pt>
                <c:pt idx="80443">
                  <c:v>80443</c:v>
                </c:pt>
                <c:pt idx="80444">
                  <c:v>80444</c:v>
                </c:pt>
                <c:pt idx="80445">
                  <c:v>80445</c:v>
                </c:pt>
                <c:pt idx="80446">
                  <c:v>80446</c:v>
                </c:pt>
                <c:pt idx="80447">
                  <c:v>80447</c:v>
                </c:pt>
                <c:pt idx="80448">
                  <c:v>80448</c:v>
                </c:pt>
                <c:pt idx="80449">
                  <c:v>80449</c:v>
                </c:pt>
                <c:pt idx="80450">
                  <c:v>80450</c:v>
                </c:pt>
                <c:pt idx="80451">
                  <c:v>80451</c:v>
                </c:pt>
                <c:pt idx="80452">
                  <c:v>80452</c:v>
                </c:pt>
                <c:pt idx="80453">
                  <c:v>80453</c:v>
                </c:pt>
                <c:pt idx="80454">
                  <c:v>80454</c:v>
                </c:pt>
                <c:pt idx="80455">
                  <c:v>80455</c:v>
                </c:pt>
                <c:pt idx="80456">
                  <c:v>80456</c:v>
                </c:pt>
                <c:pt idx="80457">
                  <c:v>80457</c:v>
                </c:pt>
                <c:pt idx="80458">
                  <c:v>80458</c:v>
                </c:pt>
                <c:pt idx="80459">
                  <c:v>80459</c:v>
                </c:pt>
                <c:pt idx="80460">
                  <c:v>80460</c:v>
                </c:pt>
                <c:pt idx="80461">
                  <c:v>80461</c:v>
                </c:pt>
                <c:pt idx="80462">
                  <c:v>80462</c:v>
                </c:pt>
                <c:pt idx="80463">
                  <c:v>80463</c:v>
                </c:pt>
                <c:pt idx="80464">
                  <c:v>80464</c:v>
                </c:pt>
                <c:pt idx="80465">
                  <c:v>80465</c:v>
                </c:pt>
                <c:pt idx="80466">
                  <c:v>80466</c:v>
                </c:pt>
                <c:pt idx="80467">
                  <c:v>80467</c:v>
                </c:pt>
                <c:pt idx="80468">
                  <c:v>80468</c:v>
                </c:pt>
                <c:pt idx="80469">
                  <c:v>80469</c:v>
                </c:pt>
                <c:pt idx="80470">
                  <c:v>80470</c:v>
                </c:pt>
                <c:pt idx="80471">
                  <c:v>80471</c:v>
                </c:pt>
                <c:pt idx="80472">
                  <c:v>80472</c:v>
                </c:pt>
                <c:pt idx="80473">
                  <c:v>80473</c:v>
                </c:pt>
                <c:pt idx="80474">
                  <c:v>80474</c:v>
                </c:pt>
                <c:pt idx="80475">
                  <c:v>80475</c:v>
                </c:pt>
                <c:pt idx="80476">
                  <c:v>80476</c:v>
                </c:pt>
                <c:pt idx="80477">
                  <c:v>80477</c:v>
                </c:pt>
                <c:pt idx="80478">
                  <c:v>80478</c:v>
                </c:pt>
                <c:pt idx="80479">
                  <c:v>80479</c:v>
                </c:pt>
                <c:pt idx="80480">
                  <c:v>80480</c:v>
                </c:pt>
                <c:pt idx="80481">
                  <c:v>80481</c:v>
                </c:pt>
                <c:pt idx="80482">
                  <c:v>80482</c:v>
                </c:pt>
                <c:pt idx="80483">
                  <c:v>80483</c:v>
                </c:pt>
                <c:pt idx="80484">
                  <c:v>80484</c:v>
                </c:pt>
                <c:pt idx="80485">
                  <c:v>80485</c:v>
                </c:pt>
                <c:pt idx="80486">
                  <c:v>80486</c:v>
                </c:pt>
                <c:pt idx="80487">
                  <c:v>80487</c:v>
                </c:pt>
                <c:pt idx="80488">
                  <c:v>80488</c:v>
                </c:pt>
                <c:pt idx="80489">
                  <c:v>80489</c:v>
                </c:pt>
                <c:pt idx="80490">
                  <c:v>80490</c:v>
                </c:pt>
                <c:pt idx="80491">
                  <c:v>80491</c:v>
                </c:pt>
                <c:pt idx="80492">
                  <c:v>80492</c:v>
                </c:pt>
                <c:pt idx="80493">
                  <c:v>80493</c:v>
                </c:pt>
                <c:pt idx="80494">
                  <c:v>80494</c:v>
                </c:pt>
                <c:pt idx="80495">
                  <c:v>80495</c:v>
                </c:pt>
                <c:pt idx="80496">
                  <c:v>80496</c:v>
                </c:pt>
                <c:pt idx="80497">
                  <c:v>80497</c:v>
                </c:pt>
                <c:pt idx="80498">
                  <c:v>80498</c:v>
                </c:pt>
                <c:pt idx="80499">
                  <c:v>80499</c:v>
                </c:pt>
                <c:pt idx="80500">
                  <c:v>80500</c:v>
                </c:pt>
                <c:pt idx="80501">
                  <c:v>80501</c:v>
                </c:pt>
                <c:pt idx="80502">
                  <c:v>80502</c:v>
                </c:pt>
                <c:pt idx="80503">
                  <c:v>80503</c:v>
                </c:pt>
                <c:pt idx="80504">
                  <c:v>80504</c:v>
                </c:pt>
                <c:pt idx="80505">
                  <c:v>80505</c:v>
                </c:pt>
                <c:pt idx="80506">
                  <c:v>80506</c:v>
                </c:pt>
                <c:pt idx="80507">
                  <c:v>80507</c:v>
                </c:pt>
                <c:pt idx="80508">
                  <c:v>80508</c:v>
                </c:pt>
                <c:pt idx="80509">
                  <c:v>80509</c:v>
                </c:pt>
                <c:pt idx="80510">
                  <c:v>80510</c:v>
                </c:pt>
                <c:pt idx="80511">
                  <c:v>80511</c:v>
                </c:pt>
                <c:pt idx="80512">
                  <c:v>80512</c:v>
                </c:pt>
                <c:pt idx="80513">
                  <c:v>80513</c:v>
                </c:pt>
                <c:pt idx="80514">
                  <c:v>80514</c:v>
                </c:pt>
                <c:pt idx="80515">
                  <c:v>80515</c:v>
                </c:pt>
                <c:pt idx="80516">
                  <c:v>80516</c:v>
                </c:pt>
                <c:pt idx="80517">
                  <c:v>80517</c:v>
                </c:pt>
                <c:pt idx="80518">
                  <c:v>80518</c:v>
                </c:pt>
                <c:pt idx="80519">
                  <c:v>80519</c:v>
                </c:pt>
                <c:pt idx="80520">
                  <c:v>80520</c:v>
                </c:pt>
                <c:pt idx="80521">
                  <c:v>80521</c:v>
                </c:pt>
                <c:pt idx="80522">
                  <c:v>80522</c:v>
                </c:pt>
                <c:pt idx="80523">
                  <c:v>80523</c:v>
                </c:pt>
                <c:pt idx="80524">
                  <c:v>80524</c:v>
                </c:pt>
                <c:pt idx="80525">
                  <c:v>80525</c:v>
                </c:pt>
                <c:pt idx="80526">
                  <c:v>80526</c:v>
                </c:pt>
                <c:pt idx="80527">
                  <c:v>80527</c:v>
                </c:pt>
                <c:pt idx="80528">
                  <c:v>80528</c:v>
                </c:pt>
                <c:pt idx="80529">
                  <c:v>80529</c:v>
                </c:pt>
                <c:pt idx="80530">
                  <c:v>80530</c:v>
                </c:pt>
                <c:pt idx="80531">
                  <c:v>80531</c:v>
                </c:pt>
                <c:pt idx="80532">
                  <c:v>80532</c:v>
                </c:pt>
                <c:pt idx="80533">
                  <c:v>80533</c:v>
                </c:pt>
                <c:pt idx="80534">
                  <c:v>80534</c:v>
                </c:pt>
                <c:pt idx="80535">
                  <c:v>80535</c:v>
                </c:pt>
                <c:pt idx="80536">
                  <c:v>80536</c:v>
                </c:pt>
                <c:pt idx="80537">
                  <c:v>80537</c:v>
                </c:pt>
                <c:pt idx="80538">
                  <c:v>80538</c:v>
                </c:pt>
                <c:pt idx="80539">
                  <c:v>80539</c:v>
                </c:pt>
                <c:pt idx="80540">
                  <c:v>80540</c:v>
                </c:pt>
                <c:pt idx="80541">
                  <c:v>80541</c:v>
                </c:pt>
                <c:pt idx="80542">
                  <c:v>80542</c:v>
                </c:pt>
                <c:pt idx="80543">
                  <c:v>80543</c:v>
                </c:pt>
                <c:pt idx="80544">
                  <c:v>80544</c:v>
                </c:pt>
                <c:pt idx="80545">
                  <c:v>80545</c:v>
                </c:pt>
                <c:pt idx="80546">
                  <c:v>80546</c:v>
                </c:pt>
                <c:pt idx="80547">
                  <c:v>80547</c:v>
                </c:pt>
                <c:pt idx="80548">
                  <c:v>80548</c:v>
                </c:pt>
                <c:pt idx="80549">
                  <c:v>80549</c:v>
                </c:pt>
                <c:pt idx="80550">
                  <c:v>80550</c:v>
                </c:pt>
                <c:pt idx="80551">
                  <c:v>80551</c:v>
                </c:pt>
                <c:pt idx="80552">
                  <c:v>80552</c:v>
                </c:pt>
                <c:pt idx="80553">
                  <c:v>80553</c:v>
                </c:pt>
                <c:pt idx="80554">
                  <c:v>80554</c:v>
                </c:pt>
                <c:pt idx="80555">
                  <c:v>80555</c:v>
                </c:pt>
                <c:pt idx="80556">
                  <c:v>80556</c:v>
                </c:pt>
                <c:pt idx="80557">
                  <c:v>80557</c:v>
                </c:pt>
                <c:pt idx="80558">
                  <c:v>80558</c:v>
                </c:pt>
                <c:pt idx="80559">
                  <c:v>80559</c:v>
                </c:pt>
                <c:pt idx="80560">
                  <c:v>80560</c:v>
                </c:pt>
                <c:pt idx="80561">
                  <c:v>80561</c:v>
                </c:pt>
                <c:pt idx="80562">
                  <c:v>80562</c:v>
                </c:pt>
                <c:pt idx="80563">
                  <c:v>80563</c:v>
                </c:pt>
                <c:pt idx="80564">
                  <c:v>80564</c:v>
                </c:pt>
                <c:pt idx="80565">
                  <c:v>80565</c:v>
                </c:pt>
                <c:pt idx="80566">
                  <c:v>80566</c:v>
                </c:pt>
                <c:pt idx="80567">
                  <c:v>80567</c:v>
                </c:pt>
                <c:pt idx="80568">
                  <c:v>80568</c:v>
                </c:pt>
                <c:pt idx="80569">
                  <c:v>80569</c:v>
                </c:pt>
                <c:pt idx="80570">
                  <c:v>80570</c:v>
                </c:pt>
                <c:pt idx="80571">
                  <c:v>80571</c:v>
                </c:pt>
                <c:pt idx="80572">
                  <c:v>80572</c:v>
                </c:pt>
                <c:pt idx="80573">
                  <c:v>80573</c:v>
                </c:pt>
                <c:pt idx="80574">
                  <c:v>80574</c:v>
                </c:pt>
                <c:pt idx="80575">
                  <c:v>80575</c:v>
                </c:pt>
                <c:pt idx="80576">
                  <c:v>80576</c:v>
                </c:pt>
                <c:pt idx="80577">
                  <c:v>80577</c:v>
                </c:pt>
                <c:pt idx="80578">
                  <c:v>80578</c:v>
                </c:pt>
                <c:pt idx="80579">
                  <c:v>80579</c:v>
                </c:pt>
                <c:pt idx="80580">
                  <c:v>80580</c:v>
                </c:pt>
                <c:pt idx="80581">
                  <c:v>80581</c:v>
                </c:pt>
                <c:pt idx="80582">
                  <c:v>80582</c:v>
                </c:pt>
                <c:pt idx="80583">
                  <c:v>80583</c:v>
                </c:pt>
                <c:pt idx="80584">
                  <c:v>80584</c:v>
                </c:pt>
                <c:pt idx="80585">
                  <c:v>80585</c:v>
                </c:pt>
                <c:pt idx="80586">
                  <c:v>80586</c:v>
                </c:pt>
                <c:pt idx="80587">
                  <c:v>80587</c:v>
                </c:pt>
                <c:pt idx="80588">
                  <c:v>80588</c:v>
                </c:pt>
                <c:pt idx="80589">
                  <c:v>80589</c:v>
                </c:pt>
                <c:pt idx="80590">
                  <c:v>80590</c:v>
                </c:pt>
                <c:pt idx="80591">
                  <c:v>80591</c:v>
                </c:pt>
                <c:pt idx="80592">
                  <c:v>80592</c:v>
                </c:pt>
                <c:pt idx="80593">
                  <c:v>80593</c:v>
                </c:pt>
                <c:pt idx="80594">
                  <c:v>80594</c:v>
                </c:pt>
                <c:pt idx="80595">
                  <c:v>80595</c:v>
                </c:pt>
                <c:pt idx="80596">
                  <c:v>80596</c:v>
                </c:pt>
                <c:pt idx="80597">
                  <c:v>80597</c:v>
                </c:pt>
                <c:pt idx="80598">
                  <c:v>80598</c:v>
                </c:pt>
                <c:pt idx="80599">
                  <c:v>80599</c:v>
                </c:pt>
                <c:pt idx="80600">
                  <c:v>80600</c:v>
                </c:pt>
                <c:pt idx="80601">
                  <c:v>80601</c:v>
                </c:pt>
                <c:pt idx="80602">
                  <c:v>80602</c:v>
                </c:pt>
                <c:pt idx="80603">
                  <c:v>80603</c:v>
                </c:pt>
                <c:pt idx="80604">
                  <c:v>80604</c:v>
                </c:pt>
                <c:pt idx="80605">
                  <c:v>80605</c:v>
                </c:pt>
                <c:pt idx="80606">
                  <c:v>80606</c:v>
                </c:pt>
                <c:pt idx="80607">
                  <c:v>80607</c:v>
                </c:pt>
                <c:pt idx="80608">
                  <c:v>80608</c:v>
                </c:pt>
                <c:pt idx="80609">
                  <c:v>80609</c:v>
                </c:pt>
                <c:pt idx="80610">
                  <c:v>80610</c:v>
                </c:pt>
                <c:pt idx="80611">
                  <c:v>80611</c:v>
                </c:pt>
                <c:pt idx="80612">
                  <c:v>80612</c:v>
                </c:pt>
                <c:pt idx="80613">
                  <c:v>80613</c:v>
                </c:pt>
                <c:pt idx="80614">
                  <c:v>80614</c:v>
                </c:pt>
                <c:pt idx="80615">
                  <c:v>80615</c:v>
                </c:pt>
                <c:pt idx="80616">
                  <c:v>80616</c:v>
                </c:pt>
                <c:pt idx="80617">
                  <c:v>80617</c:v>
                </c:pt>
                <c:pt idx="80618">
                  <c:v>80618</c:v>
                </c:pt>
                <c:pt idx="80619">
                  <c:v>80619</c:v>
                </c:pt>
                <c:pt idx="80620">
                  <c:v>80620</c:v>
                </c:pt>
                <c:pt idx="80621">
                  <c:v>80621</c:v>
                </c:pt>
                <c:pt idx="80622">
                  <c:v>80622</c:v>
                </c:pt>
                <c:pt idx="80623">
                  <c:v>80623</c:v>
                </c:pt>
                <c:pt idx="80624">
                  <c:v>80624</c:v>
                </c:pt>
                <c:pt idx="80625">
                  <c:v>80625</c:v>
                </c:pt>
                <c:pt idx="80626">
                  <c:v>80626</c:v>
                </c:pt>
                <c:pt idx="80627">
                  <c:v>80627</c:v>
                </c:pt>
                <c:pt idx="80628">
                  <c:v>80628</c:v>
                </c:pt>
                <c:pt idx="80629">
                  <c:v>80629</c:v>
                </c:pt>
                <c:pt idx="80630">
                  <c:v>80630</c:v>
                </c:pt>
                <c:pt idx="80631">
                  <c:v>80631</c:v>
                </c:pt>
                <c:pt idx="80632">
                  <c:v>80632</c:v>
                </c:pt>
                <c:pt idx="80633">
                  <c:v>80633</c:v>
                </c:pt>
                <c:pt idx="80634">
                  <c:v>80634</c:v>
                </c:pt>
                <c:pt idx="80635">
                  <c:v>80635</c:v>
                </c:pt>
                <c:pt idx="80636">
                  <c:v>80636</c:v>
                </c:pt>
                <c:pt idx="80637">
                  <c:v>80637</c:v>
                </c:pt>
                <c:pt idx="80638">
                  <c:v>80638</c:v>
                </c:pt>
                <c:pt idx="80639">
                  <c:v>80639</c:v>
                </c:pt>
                <c:pt idx="80640">
                  <c:v>80640</c:v>
                </c:pt>
                <c:pt idx="80641">
                  <c:v>80641</c:v>
                </c:pt>
                <c:pt idx="80642">
                  <c:v>80642</c:v>
                </c:pt>
                <c:pt idx="80643">
                  <c:v>80643</c:v>
                </c:pt>
                <c:pt idx="80644">
                  <c:v>80644</c:v>
                </c:pt>
                <c:pt idx="80645">
                  <c:v>80645</c:v>
                </c:pt>
                <c:pt idx="80646">
                  <c:v>80646</c:v>
                </c:pt>
                <c:pt idx="80647">
                  <c:v>80647</c:v>
                </c:pt>
                <c:pt idx="80648">
                  <c:v>80648</c:v>
                </c:pt>
                <c:pt idx="80649">
                  <c:v>80649</c:v>
                </c:pt>
                <c:pt idx="80650">
                  <c:v>80650</c:v>
                </c:pt>
                <c:pt idx="80651">
                  <c:v>80651</c:v>
                </c:pt>
                <c:pt idx="80652">
                  <c:v>80652</c:v>
                </c:pt>
                <c:pt idx="80653">
                  <c:v>80653</c:v>
                </c:pt>
                <c:pt idx="80654">
                  <c:v>80654</c:v>
                </c:pt>
                <c:pt idx="80655">
                  <c:v>80655</c:v>
                </c:pt>
                <c:pt idx="80656">
                  <c:v>80656</c:v>
                </c:pt>
                <c:pt idx="80657">
                  <c:v>80657</c:v>
                </c:pt>
                <c:pt idx="80658">
                  <c:v>80658</c:v>
                </c:pt>
                <c:pt idx="80659">
                  <c:v>80659</c:v>
                </c:pt>
                <c:pt idx="80660">
                  <c:v>80660</c:v>
                </c:pt>
                <c:pt idx="80661">
                  <c:v>80661</c:v>
                </c:pt>
                <c:pt idx="80662">
                  <c:v>80662</c:v>
                </c:pt>
                <c:pt idx="80663">
                  <c:v>80663</c:v>
                </c:pt>
                <c:pt idx="80664">
                  <c:v>80664</c:v>
                </c:pt>
                <c:pt idx="80665">
                  <c:v>80665</c:v>
                </c:pt>
                <c:pt idx="80666">
                  <c:v>80666</c:v>
                </c:pt>
                <c:pt idx="80667">
                  <c:v>80667</c:v>
                </c:pt>
                <c:pt idx="80668">
                  <c:v>80668</c:v>
                </c:pt>
                <c:pt idx="80669">
                  <c:v>80669</c:v>
                </c:pt>
                <c:pt idx="80670">
                  <c:v>80670</c:v>
                </c:pt>
                <c:pt idx="80671">
                  <c:v>80671</c:v>
                </c:pt>
                <c:pt idx="80672">
                  <c:v>80672</c:v>
                </c:pt>
                <c:pt idx="80673">
                  <c:v>80673</c:v>
                </c:pt>
                <c:pt idx="80674">
                  <c:v>80674</c:v>
                </c:pt>
                <c:pt idx="80675">
                  <c:v>80675</c:v>
                </c:pt>
                <c:pt idx="80676">
                  <c:v>80676</c:v>
                </c:pt>
                <c:pt idx="80677">
                  <c:v>80677</c:v>
                </c:pt>
                <c:pt idx="80678">
                  <c:v>80678</c:v>
                </c:pt>
                <c:pt idx="80679">
                  <c:v>80679</c:v>
                </c:pt>
                <c:pt idx="80680">
                  <c:v>80680</c:v>
                </c:pt>
                <c:pt idx="80681">
                  <c:v>80681</c:v>
                </c:pt>
                <c:pt idx="80682">
                  <c:v>80682</c:v>
                </c:pt>
                <c:pt idx="80683">
                  <c:v>80683</c:v>
                </c:pt>
                <c:pt idx="80684">
                  <c:v>80684</c:v>
                </c:pt>
                <c:pt idx="80685">
                  <c:v>80685</c:v>
                </c:pt>
                <c:pt idx="80686">
                  <c:v>80686</c:v>
                </c:pt>
                <c:pt idx="80687">
                  <c:v>80687</c:v>
                </c:pt>
                <c:pt idx="80688">
                  <c:v>80688</c:v>
                </c:pt>
                <c:pt idx="80689">
                  <c:v>80689</c:v>
                </c:pt>
                <c:pt idx="80690">
                  <c:v>80690</c:v>
                </c:pt>
                <c:pt idx="80691">
                  <c:v>80691</c:v>
                </c:pt>
                <c:pt idx="80692">
                  <c:v>80692</c:v>
                </c:pt>
                <c:pt idx="80693">
                  <c:v>80693</c:v>
                </c:pt>
                <c:pt idx="80694">
                  <c:v>80694</c:v>
                </c:pt>
                <c:pt idx="80695">
                  <c:v>80695</c:v>
                </c:pt>
                <c:pt idx="80696">
                  <c:v>80696</c:v>
                </c:pt>
                <c:pt idx="80697">
                  <c:v>80697</c:v>
                </c:pt>
                <c:pt idx="80698">
                  <c:v>80698</c:v>
                </c:pt>
                <c:pt idx="80699">
                  <c:v>80699</c:v>
                </c:pt>
                <c:pt idx="80700">
                  <c:v>80700</c:v>
                </c:pt>
                <c:pt idx="80701">
                  <c:v>80701</c:v>
                </c:pt>
                <c:pt idx="80702">
                  <c:v>80702</c:v>
                </c:pt>
                <c:pt idx="80703">
                  <c:v>80703</c:v>
                </c:pt>
                <c:pt idx="80704">
                  <c:v>80704</c:v>
                </c:pt>
                <c:pt idx="80705">
                  <c:v>80705</c:v>
                </c:pt>
                <c:pt idx="80706">
                  <c:v>80706</c:v>
                </c:pt>
                <c:pt idx="80707">
                  <c:v>80707</c:v>
                </c:pt>
                <c:pt idx="80708">
                  <c:v>80708</c:v>
                </c:pt>
                <c:pt idx="80709">
                  <c:v>80709</c:v>
                </c:pt>
                <c:pt idx="80710">
                  <c:v>80710</c:v>
                </c:pt>
                <c:pt idx="80711">
                  <c:v>80711</c:v>
                </c:pt>
                <c:pt idx="80712">
                  <c:v>80712</c:v>
                </c:pt>
                <c:pt idx="80713">
                  <c:v>80713</c:v>
                </c:pt>
                <c:pt idx="80714">
                  <c:v>80714</c:v>
                </c:pt>
                <c:pt idx="80715">
                  <c:v>80715</c:v>
                </c:pt>
                <c:pt idx="80716">
                  <c:v>80716</c:v>
                </c:pt>
                <c:pt idx="80717">
                  <c:v>80717</c:v>
                </c:pt>
                <c:pt idx="80718">
                  <c:v>80718</c:v>
                </c:pt>
                <c:pt idx="80719">
                  <c:v>80719</c:v>
                </c:pt>
                <c:pt idx="80720">
                  <c:v>80720</c:v>
                </c:pt>
                <c:pt idx="80721">
                  <c:v>80721</c:v>
                </c:pt>
                <c:pt idx="80722">
                  <c:v>80722</c:v>
                </c:pt>
                <c:pt idx="80723">
                  <c:v>80723</c:v>
                </c:pt>
                <c:pt idx="80724">
                  <c:v>80724</c:v>
                </c:pt>
                <c:pt idx="80725">
                  <c:v>80725</c:v>
                </c:pt>
                <c:pt idx="80726">
                  <c:v>80726</c:v>
                </c:pt>
                <c:pt idx="80727">
                  <c:v>80727</c:v>
                </c:pt>
                <c:pt idx="80728">
                  <c:v>80728</c:v>
                </c:pt>
                <c:pt idx="80729">
                  <c:v>80729</c:v>
                </c:pt>
                <c:pt idx="80730">
                  <c:v>80730</c:v>
                </c:pt>
                <c:pt idx="80731">
                  <c:v>80731</c:v>
                </c:pt>
                <c:pt idx="80732">
                  <c:v>80732</c:v>
                </c:pt>
                <c:pt idx="80733">
                  <c:v>80733</c:v>
                </c:pt>
                <c:pt idx="80734">
                  <c:v>80734</c:v>
                </c:pt>
                <c:pt idx="80735">
                  <c:v>80735</c:v>
                </c:pt>
                <c:pt idx="80736">
                  <c:v>80736</c:v>
                </c:pt>
                <c:pt idx="80737">
                  <c:v>80737</c:v>
                </c:pt>
                <c:pt idx="80738">
                  <c:v>80738</c:v>
                </c:pt>
                <c:pt idx="80739">
                  <c:v>80739</c:v>
                </c:pt>
                <c:pt idx="80740">
                  <c:v>80740</c:v>
                </c:pt>
                <c:pt idx="80741">
                  <c:v>80741</c:v>
                </c:pt>
                <c:pt idx="80742">
                  <c:v>80742</c:v>
                </c:pt>
                <c:pt idx="80743">
                  <c:v>80743</c:v>
                </c:pt>
                <c:pt idx="80744">
                  <c:v>80744</c:v>
                </c:pt>
                <c:pt idx="80745">
                  <c:v>80745</c:v>
                </c:pt>
                <c:pt idx="80746">
                  <c:v>80746</c:v>
                </c:pt>
                <c:pt idx="80747">
                  <c:v>80747</c:v>
                </c:pt>
                <c:pt idx="80748">
                  <c:v>80748</c:v>
                </c:pt>
                <c:pt idx="80749">
                  <c:v>80749</c:v>
                </c:pt>
                <c:pt idx="80750">
                  <c:v>80750</c:v>
                </c:pt>
                <c:pt idx="80751">
                  <c:v>80751</c:v>
                </c:pt>
                <c:pt idx="80752">
                  <c:v>80752</c:v>
                </c:pt>
                <c:pt idx="80753">
                  <c:v>80753</c:v>
                </c:pt>
                <c:pt idx="80754">
                  <c:v>80754</c:v>
                </c:pt>
                <c:pt idx="80755">
                  <c:v>80755</c:v>
                </c:pt>
                <c:pt idx="80756">
                  <c:v>80756</c:v>
                </c:pt>
                <c:pt idx="80757">
                  <c:v>80757</c:v>
                </c:pt>
                <c:pt idx="80758">
                  <c:v>80758</c:v>
                </c:pt>
                <c:pt idx="80759">
                  <c:v>80759</c:v>
                </c:pt>
                <c:pt idx="80760">
                  <c:v>80760</c:v>
                </c:pt>
                <c:pt idx="80761">
                  <c:v>80761</c:v>
                </c:pt>
                <c:pt idx="80762">
                  <c:v>80762</c:v>
                </c:pt>
                <c:pt idx="80763">
                  <c:v>80763</c:v>
                </c:pt>
                <c:pt idx="80764">
                  <c:v>80764</c:v>
                </c:pt>
                <c:pt idx="80765">
                  <c:v>80765</c:v>
                </c:pt>
                <c:pt idx="80766">
                  <c:v>80766</c:v>
                </c:pt>
                <c:pt idx="80767">
                  <c:v>80767</c:v>
                </c:pt>
                <c:pt idx="80768">
                  <c:v>80768</c:v>
                </c:pt>
                <c:pt idx="80769">
                  <c:v>80769</c:v>
                </c:pt>
                <c:pt idx="80770">
                  <c:v>80770</c:v>
                </c:pt>
                <c:pt idx="80771">
                  <c:v>80771</c:v>
                </c:pt>
                <c:pt idx="80772">
                  <c:v>80772</c:v>
                </c:pt>
                <c:pt idx="80773">
                  <c:v>80773</c:v>
                </c:pt>
                <c:pt idx="80774">
                  <c:v>80774</c:v>
                </c:pt>
                <c:pt idx="80775">
                  <c:v>80775</c:v>
                </c:pt>
                <c:pt idx="80776">
                  <c:v>80776</c:v>
                </c:pt>
                <c:pt idx="80777">
                  <c:v>80777</c:v>
                </c:pt>
                <c:pt idx="80778">
                  <c:v>80778</c:v>
                </c:pt>
                <c:pt idx="80779">
                  <c:v>80779</c:v>
                </c:pt>
                <c:pt idx="80780">
                  <c:v>80780</c:v>
                </c:pt>
                <c:pt idx="80781">
                  <c:v>80781</c:v>
                </c:pt>
                <c:pt idx="80782">
                  <c:v>80782</c:v>
                </c:pt>
                <c:pt idx="80783">
                  <c:v>80783</c:v>
                </c:pt>
                <c:pt idx="80784">
                  <c:v>80784</c:v>
                </c:pt>
                <c:pt idx="80785">
                  <c:v>80785</c:v>
                </c:pt>
                <c:pt idx="80786">
                  <c:v>80786</c:v>
                </c:pt>
                <c:pt idx="80787">
                  <c:v>80787</c:v>
                </c:pt>
                <c:pt idx="80788">
                  <c:v>80788</c:v>
                </c:pt>
                <c:pt idx="80789">
                  <c:v>80789</c:v>
                </c:pt>
                <c:pt idx="80790">
                  <c:v>80790</c:v>
                </c:pt>
                <c:pt idx="80791">
                  <c:v>80791</c:v>
                </c:pt>
                <c:pt idx="80792">
                  <c:v>80792</c:v>
                </c:pt>
                <c:pt idx="80793">
                  <c:v>80793</c:v>
                </c:pt>
                <c:pt idx="80794">
                  <c:v>80794</c:v>
                </c:pt>
                <c:pt idx="80795">
                  <c:v>80795</c:v>
                </c:pt>
                <c:pt idx="80796">
                  <c:v>80796</c:v>
                </c:pt>
                <c:pt idx="80797">
                  <c:v>80797</c:v>
                </c:pt>
                <c:pt idx="80798">
                  <c:v>80798</c:v>
                </c:pt>
                <c:pt idx="80799">
                  <c:v>80799</c:v>
                </c:pt>
                <c:pt idx="80800">
                  <c:v>80800</c:v>
                </c:pt>
                <c:pt idx="80801">
                  <c:v>80801</c:v>
                </c:pt>
                <c:pt idx="80802">
                  <c:v>80802</c:v>
                </c:pt>
                <c:pt idx="80803">
                  <c:v>80803</c:v>
                </c:pt>
                <c:pt idx="80804">
                  <c:v>80804</c:v>
                </c:pt>
                <c:pt idx="80805">
                  <c:v>80805</c:v>
                </c:pt>
                <c:pt idx="80806">
                  <c:v>80806</c:v>
                </c:pt>
                <c:pt idx="80807">
                  <c:v>80807</c:v>
                </c:pt>
                <c:pt idx="80808">
                  <c:v>80808</c:v>
                </c:pt>
                <c:pt idx="80809">
                  <c:v>80809</c:v>
                </c:pt>
                <c:pt idx="80810">
                  <c:v>80810</c:v>
                </c:pt>
                <c:pt idx="80811">
                  <c:v>80811</c:v>
                </c:pt>
                <c:pt idx="80812">
                  <c:v>80812</c:v>
                </c:pt>
                <c:pt idx="80813">
                  <c:v>80813</c:v>
                </c:pt>
                <c:pt idx="80814">
                  <c:v>80814</c:v>
                </c:pt>
                <c:pt idx="80815">
                  <c:v>80815</c:v>
                </c:pt>
                <c:pt idx="80816">
                  <c:v>80816</c:v>
                </c:pt>
                <c:pt idx="80817">
                  <c:v>80817</c:v>
                </c:pt>
                <c:pt idx="80818">
                  <c:v>80818</c:v>
                </c:pt>
                <c:pt idx="80819">
                  <c:v>80819</c:v>
                </c:pt>
                <c:pt idx="80820">
                  <c:v>80820</c:v>
                </c:pt>
                <c:pt idx="80821">
                  <c:v>80821</c:v>
                </c:pt>
                <c:pt idx="80822">
                  <c:v>80822</c:v>
                </c:pt>
                <c:pt idx="80823">
                  <c:v>80823</c:v>
                </c:pt>
                <c:pt idx="80824">
                  <c:v>80824</c:v>
                </c:pt>
                <c:pt idx="80825">
                  <c:v>80825</c:v>
                </c:pt>
                <c:pt idx="80826">
                  <c:v>80826</c:v>
                </c:pt>
                <c:pt idx="80827">
                  <c:v>80827</c:v>
                </c:pt>
                <c:pt idx="80828">
                  <c:v>80828</c:v>
                </c:pt>
                <c:pt idx="80829">
                  <c:v>80829</c:v>
                </c:pt>
                <c:pt idx="80830">
                  <c:v>80830</c:v>
                </c:pt>
                <c:pt idx="80831">
                  <c:v>80831</c:v>
                </c:pt>
                <c:pt idx="80832">
                  <c:v>80832</c:v>
                </c:pt>
                <c:pt idx="80833">
                  <c:v>80833</c:v>
                </c:pt>
                <c:pt idx="80834">
                  <c:v>80834</c:v>
                </c:pt>
                <c:pt idx="80835">
                  <c:v>80835</c:v>
                </c:pt>
                <c:pt idx="80836">
                  <c:v>80836</c:v>
                </c:pt>
                <c:pt idx="80837">
                  <c:v>80837</c:v>
                </c:pt>
                <c:pt idx="80838">
                  <c:v>80838</c:v>
                </c:pt>
                <c:pt idx="80839">
                  <c:v>80839</c:v>
                </c:pt>
                <c:pt idx="80840">
                  <c:v>80840</c:v>
                </c:pt>
                <c:pt idx="80841">
                  <c:v>80841</c:v>
                </c:pt>
                <c:pt idx="80842">
                  <c:v>80842</c:v>
                </c:pt>
                <c:pt idx="80843">
                  <c:v>80843</c:v>
                </c:pt>
                <c:pt idx="80844">
                  <c:v>80844</c:v>
                </c:pt>
                <c:pt idx="80845">
                  <c:v>80845</c:v>
                </c:pt>
                <c:pt idx="80846">
                  <c:v>80846</c:v>
                </c:pt>
                <c:pt idx="80847">
                  <c:v>80847</c:v>
                </c:pt>
                <c:pt idx="80848">
                  <c:v>80848</c:v>
                </c:pt>
                <c:pt idx="80849">
                  <c:v>80849</c:v>
                </c:pt>
                <c:pt idx="80850">
                  <c:v>80850</c:v>
                </c:pt>
                <c:pt idx="80851">
                  <c:v>80851</c:v>
                </c:pt>
                <c:pt idx="80852">
                  <c:v>80852</c:v>
                </c:pt>
                <c:pt idx="80853">
                  <c:v>80853</c:v>
                </c:pt>
                <c:pt idx="80854">
                  <c:v>80854</c:v>
                </c:pt>
                <c:pt idx="80855">
                  <c:v>80855</c:v>
                </c:pt>
                <c:pt idx="80856">
                  <c:v>80856</c:v>
                </c:pt>
                <c:pt idx="80857">
                  <c:v>80857</c:v>
                </c:pt>
                <c:pt idx="80858">
                  <c:v>80858</c:v>
                </c:pt>
                <c:pt idx="80859">
                  <c:v>80859</c:v>
                </c:pt>
                <c:pt idx="80860">
                  <c:v>80860</c:v>
                </c:pt>
                <c:pt idx="80861">
                  <c:v>80861</c:v>
                </c:pt>
                <c:pt idx="80862">
                  <c:v>80862</c:v>
                </c:pt>
                <c:pt idx="80863">
                  <c:v>80863</c:v>
                </c:pt>
                <c:pt idx="80864">
                  <c:v>80864</c:v>
                </c:pt>
                <c:pt idx="80865">
                  <c:v>80865</c:v>
                </c:pt>
                <c:pt idx="80866">
                  <c:v>80866</c:v>
                </c:pt>
                <c:pt idx="80867">
                  <c:v>80867</c:v>
                </c:pt>
                <c:pt idx="80868">
                  <c:v>80868</c:v>
                </c:pt>
                <c:pt idx="80869">
                  <c:v>80869</c:v>
                </c:pt>
                <c:pt idx="80870">
                  <c:v>80870</c:v>
                </c:pt>
                <c:pt idx="80871">
                  <c:v>80871</c:v>
                </c:pt>
                <c:pt idx="80872">
                  <c:v>80872</c:v>
                </c:pt>
                <c:pt idx="80873">
                  <c:v>80873</c:v>
                </c:pt>
                <c:pt idx="80874">
                  <c:v>80874</c:v>
                </c:pt>
                <c:pt idx="80875">
                  <c:v>80875</c:v>
                </c:pt>
                <c:pt idx="80876">
                  <c:v>80876</c:v>
                </c:pt>
                <c:pt idx="80877">
                  <c:v>80877</c:v>
                </c:pt>
                <c:pt idx="80878">
                  <c:v>80878</c:v>
                </c:pt>
                <c:pt idx="80879">
                  <c:v>80879</c:v>
                </c:pt>
                <c:pt idx="80880">
                  <c:v>80880</c:v>
                </c:pt>
                <c:pt idx="80881">
                  <c:v>80881</c:v>
                </c:pt>
                <c:pt idx="80882">
                  <c:v>80882</c:v>
                </c:pt>
                <c:pt idx="80883">
                  <c:v>80883</c:v>
                </c:pt>
                <c:pt idx="80884">
                  <c:v>80884</c:v>
                </c:pt>
                <c:pt idx="80885">
                  <c:v>80885</c:v>
                </c:pt>
                <c:pt idx="80886">
                  <c:v>80886</c:v>
                </c:pt>
                <c:pt idx="80887">
                  <c:v>80887</c:v>
                </c:pt>
                <c:pt idx="80888">
                  <c:v>80888</c:v>
                </c:pt>
                <c:pt idx="80889">
                  <c:v>80889</c:v>
                </c:pt>
                <c:pt idx="80890">
                  <c:v>80890</c:v>
                </c:pt>
                <c:pt idx="80891">
                  <c:v>80891</c:v>
                </c:pt>
                <c:pt idx="80892">
                  <c:v>80892</c:v>
                </c:pt>
                <c:pt idx="80893">
                  <c:v>80893</c:v>
                </c:pt>
                <c:pt idx="80894">
                  <c:v>80894</c:v>
                </c:pt>
                <c:pt idx="80895">
                  <c:v>80895</c:v>
                </c:pt>
                <c:pt idx="80896">
                  <c:v>80896</c:v>
                </c:pt>
                <c:pt idx="80897">
                  <c:v>80897</c:v>
                </c:pt>
                <c:pt idx="80898">
                  <c:v>80898</c:v>
                </c:pt>
                <c:pt idx="80899">
                  <c:v>80899</c:v>
                </c:pt>
                <c:pt idx="80900">
                  <c:v>80900</c:v>
                </c:pt>
                <c:pt idx="80901">
                  <c:v>80901</c:v>
                </c:pt>
                <c:pt idx="80902">
                  <c:v>80902</c:v>
                </c:pt>
                <c:pt idx="80903">
                  <c:v>80903</c:v>
                </c:pt>
                <c:pt idx="80904">
                  <c:v>80904</c:v>
                </c:pt>
                <c:pt idx="80905">
                  <c:v>80905</c:v>
                </c:pt>
                <c:pt idx="80906">
                  <c:v>80906</c:v>
                </c:pt>
                <c:pt idx="80907">
                  <c:v>80907</c:v>
                </c:pt>
                <c:pt idx="80908">
                  <c:v>80908</c:v>
                </c:pt>
                <c:pt idx="80909">
                  <c:v>80909</c:v>
                </c:pt>
                <c:pt idx="80910">
                  <c:v>80910</c:v>
                </c:pt>
                <c:pt idx="80911">
                  <c:v>80911</c:v>
                </c:pt>
                <c:pt idx="80912">
                  <c:v>80912</c:v>
                </c:pt>
                <c:pt idx="80913">
                  <c:v>80913</c:v>
                </c:pt>
                <c:pt idx="80914">
                  <c:v>80914</c:v>
                </c:pt>
                <c:pt idx="80915">
                  <c:v>80915</c:v>
                </c:pt>
                <c:pt idx="80916">
                  <c:v>80916</c:v>
                </c:pt>
                <c:pt idx="80917">
                  <c:v>80917</c:v>
                </c:pt>
                <c:pt idx="80918">
                  <c:v>80918</c:v>
                </c:pt>
                <c:pt idx="80919">
                  <c:v>80919</c:v>
                </c:pt>
                <c:pt idx="80920">
                  <c:v>80920</c:v>
                </c:pt>
                <c:pt idx="80921">
                  <c:v>80921</c:v>
                </c:pt>
                <c:pt idx="80922">
                  <c:v>80922</c:v>
                </c:pt>
                <c:pt idx="80923">
                  <c:v>80923</c:v>
                </c:pt>
                <c:pt idx="80924">
                  <c:v>80924</c:v>
                </c:pt>
                <c:pt idx="80925">
                  <c:v>80925</c:v>
                </c:pt>
                <c:pt idx="80926">
                  <c:v>80926</c:v>
                </c:pt>
                <c:pt idx="80927">
                  <c:v>80927</c:v>
                </c:pt>
                <c:pt idx="80928">
                  <c:v>80928</c:v>
                </c:pt>
                <c:pt idx="80929">
                  <c:v>80929</c:v>
                </c:pt>
                <c:pt idx="80930">
                  <c:v>80930</c:v>
                </c:pt>
                <c:pt idx="80931">
                  <c:v>80931</c:v>
                </c:pt>
                <c:pt idx="80932">
                  <c:v>80932</c:v>
                </c:pt>
                <c:pt idx="80933">
                  <c:v>80933</c:v>
                </c:pt>
                <c:pt idx="80934">
                  <c:v>80934</c:v>
                </c:pt>
                <c:pt idx="80935">
                  <c:v>80935</c:v>
                </c:pt>
                <c:pt idx="80936">
                  <c:v>80936</c:v>
                </c:pt>
                <c:pt idx="80937">
                  <c:v>80937</c:v>
                </c:pt>
                <c:pt idx="80938">
                  <c:v>80938</c:v>
                </c:pt>
                <c:pt idx="80939">
                  <c:v>80939</c:v>
                </c:pt>
                <c:pt idx="80940">
                  <c:v>80940</c:v>
                </c:pt>
                <c:pt idx="80941">
                  <c:v>80941</c:v>
                </c:pt>
                <c:pt idx="80942">
                  <c:v>80942</c:v>
                </c:pt>
                <c:pt idx="80943">
                  <c:v>80943</c:v>
                </c:pt>
                <c:pt idx="80944">
                  <c:v>80944</c:v>
                </c:pt>
                <c:pt idx="80945">
                  <c:v>80945</c:v>
                </c:pt>
                <c:pt idx="80946">
                  <c:v>80946</c:v>
                </c:pt>
                <c:pt idx="80947">
                  <c:v>80947</c:v>
                </c:pt>
                <c:pt idx="80948">
                  <c:v>80948</c:v>
                </c:pt>
                <c:pt idx="80949">
                  <c:v>80949</c:v>
                </c:pt>
                <c:pt idx="80950">
                  <c:v>80950</c:v>
                </c:pt>
                <c:pt idx="80951">
                  <c:v>80951</c:v>
                </c:pt>
                <c:pt idx="80952">
                  <c:v>80952</c:v>
                </c:pt>
                <c:pt idx="80953">
                  <c:v>80953</c:v>
                </c:pt>
                <c:pt idx="80954">
                  <c:v>80954</c:v>
                </c:pt>
                <c:pt idx="80955">
                  <c:v>80955</c:v>
                </c:pt>
                <c:pt idx="80956">
                  <c:v>80956</c:v>
                </c:pt>
                <c:pt idx="80957">
                  <c:v>80957</c:v>
                </c:pt>
                <c:pt idx="80958">
                  <c:v>80958</c:v>
                </c:pt>
                <c:pt idx="80959">
                  <c:v>80959</c:v>
                </c:pt>
                <c:pt idx="80960">
                  <c:v>80960</c:v>
                </c:pt>
                <c:pt idx="80961">
                  <c:v>80961</c:v>
                </c:pt>
                <c:pt idx="80962">
                  <c:v>80962</c:v>
                </c:pt>
                <c:pt idx="80963">
                  <c:v>80963</c:v>
                </c:pt>
                <c:pt idx="80964">
                  <c:v>80964</c:v>
                </c:pt>
                <c:pt idx="80965">
                  <c:v>80965</c:v>
                </c:pt>
                <c:pt idx="80966">
                  <c:v>80966</c:v>
                </c:pt>
                <c:pt idx="80967">
                  <c:v>80967</c:v>
                </c:pt>
                <c:pt idx="80968">
                  <c:v>80968</c:v>
                </c:pt>
                <c:pt idx="80969">
                  <c:v>80969</c:v>
                </c:pt>
                <c:pt idx="80970">
                  <c:v>80970</c:v>
                </c:pt>
                <c:pt idx="80971">
                  <c:v>80971</c:v>
                </c:pt>
                <c:pt idx="80972">
                  <c:v>80972</c:v>
                </c:pt>
                <c:pt idx="80973">
                  <c:v>80973</c:v>
                </c:pt>
                <c:pt idx="80974">
                  <c:v>80974</c:v>
                </c:pt>
                <c:pt idx="80975">
                  <c:v>80975</c:v>
                </c:pt>
                <c:pt idx="80976">
                  <c:v>80976</c:v>
                </c:pt>
                <c:pt idx="80977">
                  <c:v>80977</c:v>
                </c:pt>
                <c:pt idx="80978">
                  <c:v>80978</c:v>
                </c:pt>
                <c:pt idx="80979">
                  <c:v>80979</c:v>
                </c:pt>
                <c:pt idx="80980">
                  <c:v>80980</c:v>
                </c:pt>
                <c:pt idx="80981">
                  <c:v>80981</c:v>
                </c:pt>
                <c:pt idx="80982">
                  <c:v>80982</c:v>
                </c:pt>
                <c:pt idx="80983">
                  <c:v>80983</c:v>
                </c:pt>
                <c:pt idx="80984">
                  <c:v>80984</c:v>
                </c:pt>
                <c:pt idx="80985">
                  <c:v>80985</c:v>
                </c:pt>
                <c:pt idx="80986">
                  <c:v>80986</c:v>
                </c:pt>
                <c:pt idx="80987">
                  <c:v>80987</c:v>
                </c:pt>
                <c:pt idx="80988">
                  <c:v>80988</c:v>
                </c:pt>
                <c:pt idx="80989">
                  <c:v>80989</c:v>
                </c:pt>
                <c:pt idx="80990">
                  <c:v>80990</c:v>
                </c:pt>
                <c:pt idx="80991">
                  <c:v>80991</c:v>
                </c:pt>
                <c:pt idx="80992">
                  <c:v>80992</c:v>
                </c:pt>
                <c:pt idx="80993">
                  <c:v>80993</c:v>
                </c:pt>
                <c:pt idx="80994">
                  <c:v>80994</c:v>
                </c:pt>
                <c:pt idx="80995">
                  <c:v>80995</c:v>
                </c:pt>
                <c:pt idx="80996">
                  <c:v>80996</c:v>
                </c:pt>
                <c:pt idx="80997">
                  <c:v>80997</c:v>
                </c:pt>
                <c:pt idx="80998">
                  <c:v>80998</c:v>
                </c:pt>
                <c:pt idx="80999">
                  <c:v>80999</c:v>
                </c:pt>
                <c:pt idx="81000">
                  <c:v>81000</c:v>
                </c:pt>
                <c:pt idx="81001">
                  <c:v>81001</c:v>
                </c:pt>
                <c:pt idx="81002">
                  <c:v>81002</c:v>
                </c:pt>
                <c:pt idx="81003">
                  <c:v>81003</c:v>
                </c:pt>
                <c:pt idx="81004">
                  <c:v>81004</c:v>
                </c:pt>
                <c:pt idx="81005">
                  <c:v>81005</c:v>
                </c:pt>
                <c:pt idx="81006">
                  <c:v>81006</c:v>
                </c:pt>
                <c:pt idx="81007">
                  <c:v>81007</c:v>
                </c:pt>
                <c:pt idx="81008">
                  <c:v>81008</c:v>
                </c:pt>
                <c:pt idx="81009">
                  <c:v>81009</c:v>
                </c:pt>
                <c:pt idx="81010">
                  <c:v>81010</c:v>
                </c:pt>
                <c:pt idx="81011">
                  <c:v>81011</c:v>
                </c:pt>
                <c:pt idx="81012">
                  <c:v>81012</c:v>
                </c:pt>
                <c:pt idx="81013">
                  <c:v>81013</c:v>
                </c:pt>
                <c:pt idx="81014">
                  <c:v>81014</c:v>
                </c:pt>
                <c:pt idx="81015">
                  <c:v>81015</c:v>
                </c:pt>
                <c:pt idx="81016">
                  <c:v>81016</c:v>
                </c:pt>
                <c:pt idx="81017">
                  <c:v>81017</c:v>
                </c:pt>
                <c:pt idx="81018">
                  <c:v>81018</c:v>
                </c:pt>
                <c:pt idx="81019">
                  <c:v>81019</c:v>
                </c:pt>
                <c:pt idx="81020">
                  <c:v>81020</c:v>
                </c:pt>
                <c:pt idx="81021">
                  <c:v>81021</c:v>
                </c:pt>
                <c:pt idx="81022">
                  <c:v>81022</c:v>
                </c:pt>
                <c:pt idx="81023">
                  <c:v>81023</c:v>
                </c:pt>
                <c:pt idx="81024">
                  <c:v>81024</c:v>
                </c:pt>
                <c:pt idx="81025">
                  <c:v>81025</c:v>
                </c:pt>
                <c:pt idx="81026">
                  <c:v>81026</c:v>
                </c:pt>
                <c:pt idx="81027">
                  <c:v>81027</c:v>
                </c:pt>
                <c:pt idx="81028">
                  <c:v>81028</c:v>
                </c:pt>
                <c:pt idx="81029">
                  <c:v>81029</c:v>
                </c:pt>
                <c:pt idx="81030">
                  <c:v>81030</c:v>
                </c:pt>
                <c:pt idx="81031">
                  <c:v>81031</c:v>
                </c:pt>
                <c:pt idx="81032">
                  <c:v>81032</c:v>
                </c:pt>
                <c:pt idx="81033">
                  <c:v>81033</c:v>
                </c:pt>
                <c:pt idx="81034">
                  <c:v>81034</c:v>
                </c:pt>
                <c:pt idx="81035">
                  <c:v>81035</c:v>
                </c:pt>
                <c:pt idx="81036">
                  <c:v>81036</c:v>
                </c:pt>
                <c:pt idx="81037">
                  <c:v>81037</c:v>
                </c:pt>
                <c:pt idx="81038">
                  <c:v>81038</c:v>
                </c:pt>
                <c:pt idx="81039">
                  <c:v>81039</c:v>
                </c:pt>
                <c:pt idx="81040">
                  <c:v>81040</c:v>
                </c:pt>
                <c:pt idx="81041">
                  <c:v>81041</c:v>
                </c:pt>
                <c:pt idx="81042">
                  <c:v>81042</c:v>
                </c:pt>
                <c:pt idx="81043">
                  <c:v>81043</c:v>
                </c:pt>
                <c:pt idx="81044">
                  <c:v>81044</c:v>
                </c:pt>
                <c:pt idx="81045">
                  <c:v>81045</c:v>
                </c:pt>
                <c:pt idx="81046">
                  <c:v>81046</c:v>
                </c:pt>
                <c:pt idx="81047">
                  <c:v>81047</c:v>
                </c:pt>
                <c:pt idx="81048">
                  <c:v>81048</c:v>
                </c:pt>
                <c:pt idx="81049">
                  <c:v>81049</c:v>
                </c:pt>
                <c:pt idx="81050">
                  <c:v>81050</c:v>
                </c:pt>
                <c:pt idx="81051">
                  <c:v>81051</c:v>
                </c:pt>
                <c:pt idx="81052">
                  <c:v>81052</c:v>
                </c:pt>
                <c:pt idx="81053">
                  <c:v>81053</c:v>
                </c:pt>
                <c:pt idx="81054">
                  <c:v>81054</c:v>
                </c:pt>
                <c:pt idx="81055">
                  <c:v>81055</c:v>
                </c:pt>
                <c:pt idx="81056">
                  <c:v>81056</c:v>
                </c:pt>
                <c:pt idx="81057">
                  <c:v>81057</c:v>
                </c:pt>
                <c:pt idx="81058">
                  <c:v>81058</c:v>
                </c:pt>
                <c:pt idx="81059">
                  <c:v>81059</c:v>
                </c:pt>
                <c:pt idx="81060">
                  <c:v>81060</c:v>
                </c:pt>
                <c:pt idx="81061">
                  <c:v>81061</c:v>
                </c:pt>
                <c:pt idx="81062">
                  <c:v>81062</c:v>
                </c:pt>
                <c:pt idx="81063">
                  <c:v>81063</c:v>
                </c:pt>
                <c:pt idx="81064">
                  <c:v>81064</c:v>
                </c:pt>
                <c:pt idx="81065">
                  <c:v>81065</c:v>
                </c:pt>
                <c:pt idx="81066">
                  <c:v>81066</c:v>
                </c:pt>
                <c:pt idx="81067">
                  <c:v>81067</c:v>
                </c:pt>
                <c:pt idx="81068">
                  <c:v>81068</c:v>
                </c:pt>
                <c:pt idx="81069">
                  <c:v>81069</c:v>
                </c:pt>
                <c:pt idx="81070">
                  <c:v>81070</c:v>
                </c:pt>
                <c:pt idx="81071">
                  <c:v>81071</c:v>
                </c:pt>
                <c:pt idx="81072">
                  <c:v>81072</c:v>
                </c:pt>
                <c:pt idx="81073">
                  <c:v>81073</c:v>
                </c:pt>
                <c:pt idx="81074">
                  <c:v>81074</c:v>
                </c:pt>
                <c:pt idx="81075">
                  <c:v>81075</c:v>
                </c:pt>
                <c:pt idx="81076">
                  <c:v>81076</c:v>
                </c:pt>
                <c:pt idx="81077">
                  <c:v>81077</c:v>
                </c:pt>
                <c:pt idx="81078">
                  <c:v>81078</c:v>
                </c:pt>
                <c:pt idx="81079">
                  <c:v>81079</c:v>
                </c:pt>
                <c:pt idx="81080">
                  <c:v>81080</c:v>
                </c:pt>
                <c:pt idx="81081">
                  <c:v>81081</c:v>
                </c:pt>
                <c:pt idx="81082">
                  <c:v>81082</c:v>
                </c:pt>
                <c:pt idx="81083">
                  <c:v>81083</c:v>
                </c:pt>
                <c:pt idx="81084">
                  <c:v>81084</c:v>
                </c:pt>
                <c:pt idx="81085">
                  <c:v>81085</c:v>
                </c:pt>
                <c:pt idx="81086">
                  <c:v>81086</c:v>
                </c:pt>
                <c:pt idx="81087">
                  <c:v>81087</c:v>
                </c:pt>
                <c:pt idx="81088">
                  <c:v>81088</c:v>
                </c:pt>
                <c:pt idx="81089">
                  <c:v>81089</c:v>
                </c:pt>
                <c:pt idx="81090">
                  <c:v>81090</c:v>
                </c:pt>
                <c:pt idx="81091">
                  <c:v>81091</c:v>
                </c:pt>
                <c:pt idx="81092">
                  <c:v>81092</c:v>
                </c:pt>
                <c:pt idx="81093">
                  <c:v>81093</c:v>
                </c:pt>
                <c:pt idx="81094">
                  <c:v>81094</c:v>
                </c:pt>
                <c:pt idx="81095">
                  <c:v>81095</c:v>
                </c:pt>
                <c:pt idx="81096">
                  <c:v>81096</c:v>
                </c:pt>
                <c:pt idx="81097">
                  <c:v>81097</c:v>
                </c:pt>
                <c:pt idx="81098">
                  <c:v>81098</c:v>
                </c:pt>
                <c:pt idx="81099">
                  <c:v>81099</c:v>
                </c:pt>
                <c:pt idx="81100">
                  <c:v>81100</c:v>
                </c:pt>
                <c:pt idx="81101">
                  <c:v>81101</c:v>
                </c:pt>
                <c:pt idx="81102">
                  <c:v>81102</c:v>
                </c:pt>
                <c:pt idx="81103">
                  <c:v>81103</c:v>
                </c:pt>
                <c:pt idx="81104">
                  <c:v>81104</c:v>
                </c:pt>
                <c:pt idx="81105">
                  <c:v>81105</c:v>
                </c:pt>
                <c:pt idx="81106">
                  <c:v>81106</c:v>
                </c:pt>
                <c:pt idx="81107">
                  <c:v>81107</c:v>
                </c:pt>
                <c:pt idx="81108">
                  <c:v>81108</c:v>
                </c:pt>
                <c:pt idx="81109">
                  <c:v>81109</c:v>
                </c:pt>
                <c:pt idx="81110">
                  <c:v>81110</c:v>
                </c:pt>
                <c:pt idx="81111">
                  <c:v>81111</c:v>
                </c:pt>
                <c:pt idx="81112">
                  <c:v>81112</c:v>
                </c:pt>
                <c:pt idx="81113">
                  <c:v>81113</c:v>
                </c:pt>
                <c:pt idx="81114">
                  <c:v>81114</c:v>
                </c:pt>
                <c:pt idx="81115">
                  <c:v>81115</c:v>
                </c:pt>
                <c:pt idx="81116">
                  <c:v>81116</c:v>
                </c:pt>
                <c:pt idx="81117">
                  <c:v>81117</c:v>
                </c:pt>
                <c:pt idx="81118">
                  <c:v>81118</c:v>
                </c:pt>
                <c:pt idx="81119">
                  <c:v>81119</c:v>
                </c:pt>
                <c:pt idx="81120">
                  <c:v>81120</c:v>
                </c:pt>
                <c:pt idx="81121">
                  <c:v>81121</c:v>
                </c:pt>
                <c:pt idx="81122">
                  <c:v>81122</c:v>
                </c:pt>
                <c:pt idx="81123">
                  <c:v>81123</c:v>
                </c:pt>
                <c:pt idx="81124">
                  <c:v>81124</c:v>
                </c:pt>
                <c:pt idx="81125">
                  <c:v>81125</c:v>
                </c:pt>
                <c:pt idx="81126">
                  <c:v>81126</c:v>
                </c:pt>
                <c:pt idx="81127">
                  <c:v>81127</c:v>
                </c:pt>
                <c:pt idx="81128">
                  <c:v>81128</c:v>
                </c:pt>
                <c:pt idx="81129">
                  <c:v>81129</c:v>
                </c:pt>
                <c:pt idx="81130">
                  <c:v>81130</c:v>
                </c:pt>
                <c:pt idx="81131">
                  <c:v>81131</c:v>
                </c:pt>
                <c:pt idx="81132">
                  <c:v>81132</c:v>
                </c:pt>
                <c:pt idx="81133">
                  <c:v>81133</c:v>
                </c:pt>
                <c:pt idx="81134">
                  <c:v>81134</c:v>
                </c:pt>
                <c:pt idx="81135">
                  <c:v>81135</c:v>
                </c:pt>
                <c:pt idx="81136">
                  <c:v>81136</c:v>
                </c:pt>
                <c:pt idx="81137">
                  <c:v>81137</c:v>
                </c:pt>
                <c:pt idx="81138">
                  <c:v>81138</c:v>
                </c:pt>
                <c:pt idx="81139">
                  <c:v>81139</c:v>
                </c:pt>
                <c:pt idx="81140">
                  <c:v>81140</c:v>
                </c:pt>
                <c:pt idx="81141">
                  <c:v>81141</c:v>
                </c:pt>
                <c:pt idx="81142">
                  <c:v>81142</c:v>
                </c:pt>
                <c:pt idx="81143">
                  <c:v>81143</c:v>
                </c:pt>
                <c:pt idx="81144">
                  <c:v>81144</c:v>
                </c:pt>
                <c:pt idx="81145">
                  <c:v>81145</c:v>
                </c:pt>
                <c:pt idx="81146">
                  <c:v>81146</c:v>
                </c:pt>
                <c:pt idx="81147">
                  <c:v>81147</c:v>
                </c:pt>
                <c:pt idx="81148">
                  <c:v>81148</c:v>
                </c:pt>
                <c:pt idx="81149">
                  <c:v>81149</c:v>
                </c:pt>
                <c:pt idx="81150">
                  <c:v>81150</c:v>
                </c:pt>
                <c:pt idx="81151">
                  <c:v>81151</c:v>
                </c:pt>
                <c:pt idx="81152">
                  <c:v>81152</c:v>
                </c:pt>
                <c:pt idx="81153">
                  <c:v>81153</c:v>
                </c:pt>
                <c:pt idx="81154">
                  <c:v>81154</c:v>
                </c:pt>
                <c:pt idx="81155">
                  <c:v>81155</c:v>
                </c:pt>
                <c:pt idx="81156">
                  <c:v>81156</c:v>
                </c:pt>
                <c:pt idx="81157">
                  <c:v>81157</c:v>
                </c:pt>
                <c:pt idx="81158">
                  <c:v>81158</c:v>
                </c:pt>
                <c:pt idx="81159">
                  <c:v>81159</c:v>
                </c:pt>
                <c:pt idx="81160">
                  <c:v>81160</c:v>
                </c:pt>
                <c:pt idx="81161">
                  <c:v>81161</c:v>
                </c:pt>
                <c:pt idx="81162">
                  <c:v>81162</c:v>
                </c:pt>
                <c:pt idx="81163">
                  <c:v>81163</c:v>
                </c:pt>
                <c:pt idx="81164">
                  <c:v>81164</c:v>
                </c:pt>
                <c:pt idx="81165">
                  <c:v>81165</c:v>
                </c:pt>
                <c:pt idx="81166">
                  <c:v>81166</c:v>
                </c:pt>
                <c:pt idx="81167">
                  <c:v>81167</c:v>
                </c:pt>
                <c:pt idx="81168">
                  <c:v>81168</c:v>
                </c:pt>
                <c:pt idx="81169">
                  <c:v>81169</c:v>
                </c:pt>
                <c:pt idx="81170">
                  <c:v>81170</c:v>
                </c:pt>
                <c:pt idx="81171">
                  <c:v>81171</c:v>
                </c:pt>
                <c:pt idx="81172">
                  <c:v>81172</c:v>
                </c:pt>
                <c:pt idx="81173">
                  <c:v>81173</c:v>
                </c:pt>
                <c:pt idx="81174">
                  <c:v>81174</c:v>
                </c:pt>
                <c:pt idx="81175">
                  <c:v>81175</c:v>
                </c:pt>
                <c:pt idx="81176">
                  <c:v>81176</c:v>
                </c:pt>
                <c:pt idx="81177">
                  <c:v>81177</c:v>
                </c:pt>
                <c:pt idx="81178">
                  <c:v>81178</c:v>
                </c:pt>
                <c:pt idx="81179">
                  <c:v>81179</c:v>
                </c:pt>
                <c:pt idx="81180">
                  <c:v>81180</c:v>
                </c:pt>
                <c:pt idx="81181">
                  <c:v>81181</c:v>
                </c:pt>
                <c:pt idx="81182">
                  <c:v>81182</c:v>
                </c:pt>
                <c:pt idx="81183">
                  <c:v>81183</c:v>
                </c:pt>
                <c:pt idx="81184">
                  <c:v>81184</c:v>
                </c:pt>
                <c:pt idx="81185">
                  <c:v>81185</c:v>
                </c:pt>
                <c:pt idx="81186">
                  <c:v>81186</c:v>
                </c:pt>
                <c:pt idx="81187">
                  <c:v>81187</c:v>
                </c:pt>
                <c:pt idx="81188">
                  <c:v>81188</c:v>
                </c:pt>
                <c:pt idx="81189">
                  <c:v>81189</c:v>
                </c:pt>
                <c:pt idx="81190">
                  <c:v>81190</c:v>
                </c:pt>
                <c:pt idx="81191">
                  <c:v>81191</c:v>
                </c:pt>
                <c:pt idx="81192">
                  <c:v>81192</c:v>
                </c:pt>
                <c:pt idx="81193">
                  <c:v>81193</c:v>
                </c:pt>
                <c:pt idx="81194">
                  <c:v>81194</c:v>
                </c:pt>
                <c:pt idx="81195">
                  <c:v>81195</c:v>
                </c:pt>
                <c:pt idx="81196">
                  <c:v>81196</c:v>
                </c:pt>
                <c:pt idx="81197">
                  <c:v>81197</c:v>
                </c:pt>
                <c:pt idx="81198">
                  <c:v>81198</c:v>
                </c:pt>
                <c:pt idx="81199">
                  <c:v>81199</c:v>
                </c:pt>
                <c:pt idx="81200">
                  <c:v>81200</c:v>
                </c:pt>
                <c:pt idx="81201">
                  <c:v>81201</c:v>
                </c:pt>
                <c:pt idx="81202">
                  <c:v>81202</c:v>
                </c:pt>
                <c:pt idx="81203">
                  <c:v>81203</c:v>
                </c:pt>
                <c:pt idx="81204">
                  <c:v>81204</c:v>
                </c:pt>
                <c:pt idx="81205">
                  <c:v>81205</c:v>
                </c:pt>
                <c:pt idx="81206">
                  <c:v>81206</c:v>
                </c:pt>
                <c:pt idx="81207">
                  <c:v>81207</c:v>
                </c:pt>
                <c:pt idx="81208">
                  <c:v>81208</c:v>
                </c:pt>
                <c:pt idx="81209">
                  <c:v>81209</c:v>
                </c:pt>
                <c:pt idx="81210">
                  <c:v>81210</c:v>
                </c:pt>
                <c:pt idx="81211">
                  <c:v>81211</c:v>
                </c:pt>
                <c:pt idx="81212">
                  <c:v>81212</c:v>
                </c:pt>
                <c:pt idx="81213">
                  <c:v>81213</c:v>
                </c:pt>
                <c:pt idx="81214">
                  <c:v>81214</c:v>
                </c:pt>
                <c:pt idx="81215">
                  <c:v>81215</c:v>
                </c:pt>
                <c:pt idx="81216">
                  <c:v>81216</c:v>
                </c:pt>
                <c:pt idx="81217">
                  <c:v>81217</c:v>
                </c:pt>
                <c:pt idx="81218">
                  <c:v>81218</c:v>
                </c:pt>
                <c:pt idx="81219">
                  <c:v>81219</c:v>
                </c:pt>
                <c:pt idx="81220">
                  <c:v>81220</c:v>
                </c:pt>
                <c:pt idx="81221">
                  <c:v>81221</c:v>
                </c:pt>
                <c:pt idx="81222">
                  <c:v>81222</c:v>
                </c:pt>
                <c:pt idx="81223">
                  <c:v>81223</c:v>
                </c:pt>
                <c:pt idx="81224">
                  <c:v>81224</c:v>
                </c:pt>
                <c:pt idx="81225">
                  <c:v>81225</c:v>
                </c:pt>
                <c:pt idx="81226">
                  <c:v>81226</c:v>
                </c:pt>
                <c:pt idx="81227">
                  <c:v>81227</c:v>
                </c:pt>
                <c:pt idx="81228">
                  <c:v>81228</c:v>
                </c:pt>
                <c:pt idx="81229">
                  <c:v>81229</c:v>
                </c:pt>
                <c:pt idx="81230">
                  <c:v>81230</c:v>
                </c:pt>
                <c:pt idx="81231">
                  <c:v>81231</c:v>
                </c:pt>
                <c:pt idx="81232">
                  <c:v>81232</c:v>
                </c:pt>
                <c:pt idx="81233">
                  <c:v>81233</c:v>
                </c:pt>
                <c:pt idx="81234">
                  <c:v>81234</c:v>
                </c:pt>
                <c:pt idx="81235">
                  <c:v>81235</c:v>
                </c:pt>
                <c:pt idx="81236">
                  <c:v>81236</c:v>
                </c:pt>
                <c:pt idx="81237">
                  <c:v>81237</c:v>
                </c:pt>
                <c:pt idx="81238">
                  <c:v>81238</c:v>
                </c:pt>
                <c:pt idx="81239">
                  <c:v>81239</c:v>
                </c:pt>
                <c:pt idx="81240">
                  <c:v>81240</c:v>
                </c:pt>
                <c:pt idx="81241">
                  <c:v>81241</c:v>
                </c:pt>
                <c:pt idx="81242">
                  <c:v>81242</c:v>
                </c:pt>
                <c:pt idx="81243">
                  <c:v>81243</c:v>
                </c:pt>
                <c:pt idx="81244">
                  <c:v>81244</c:v>
                </c:pt>
                <c:pt idx="81245">
                  <c:v>81245</c:v>
                </c:pt>
                <c:pt idx="81246">
                  <c:v>81246</c:v>
                </c:pt>
                <c:pt idx="81247">
                  <c:v>81247</c:v>
                </c:pt>
                <c:pt idx="81248">
                  <c:v>81248</c:v>
                </c:pt>
                <c:pt idx="81249">
                  <c:v>81249</c:v>
                </c:pt>
                <c:pt idx="81250">
                  <c:v>81250</c:v>
                </c:pt>
                <c:pt idx="81251">
                  <c:v>81251</c:v>
                </c:pt>
                <c:pt idx="81252">
                  <c:v>81252</c:v>
                </c:pt>
                <c:pt idx="81253">
                  <c:v>81253</c:v>
                </c:pt>
                <c:pt idx="81254">
                  <c:v>81254</c:v>
                </c:pt>
                <c:pt idx="81255">
                  <c:v>81255</c:v>
                </c:pt>
                <c:pt idx="81256">
                  <c:v>81256</c:v>
                </c:pt>
                <c:pt idx="81257">
                  <c:v>81257</c:v>
                </c:pt>
                <c:pt idx="81258">
                  <c:v>81258</c:v>
                </c:pt>
                <c:pt idx="81259">
                  <c:v>81259</c:v>
                </c:pt>
                <c:pt idx="81260">
                  <c:v>81260</c:v>
                </c:pt>
                <c:pt idx="81261">
                  <c:v>81261</c:v>
                </c:pt>
                <c:pt idx="81262">
                  <c:v>81262</c:v>
                </c:pt>
                <c:pt idx="81263">
                  <c:v>81263</c:v>
                </c:pt>
                <c:pt idx="81264">
                  <c:v>81264</c:v>
                </c:pt>
                <c:pt idx="81265">
                  <c:v>81265</c:v>
                </c:pt>
                <c:pt idx="81266">
                  <c:v>81266</c:v>
                </c:pt>
                <c:pt idx="81267">
                  <c:v>81267</c:v>
                </c:pt>
                <c:pt idx="81268">
                  <c:v>81268</c:v>
                </c:pt>
                <c:pt idx="81269">
                  <c:v>81269</c:v>
                </c:pt>
                <c:pt idx="81270">
                  <c:v>81270</c:v>
                </c:pt>
                <c:pt idx="81271">
                  <c:v>81271</c:v>
                </c:pt>
                <c:pt idx="81272">
                  <c:v>81272</c:v>
                </c:pt>
                <c:pt idx="81273">
                  <c:v>81273</c:v>
                </c:pt>
                <c:pt idx="81274">
                  <c:v>81274</c:v>
                </c:pt>
                <c:pt idx="81275">
                  <c:v>81275</c:v>
                </c:pt>
                <c:pt idx="81276">
                  <c:v>81276</c:v>
                </c:pt>
                <c:pt idx="81277">
                  <c:v>81277</c:v>
                </c:pt>
                <c:pt idx="81278">
                  <c:v>81278</c:v>
                </c:pt>
                <c:pt idx="81279">
                  <c:v>81279</c:v>
                </c:pt>
                <c:pt idx="81280">
                  <c:v>81280</c:v>
                </c:pt>
                <c:pt idx="81281">
                  <c:v>81281</c:v>
                </c:pt>
                <c:pt idx="81282">
                  <c:v>81282</c:v>
                </c:pt>
                <c:pt idx="81283">
                  <c:v>81283</c:v>
                </c:pt>
                <c:pt idx="81284">
                  <c:v>81284</c:v>
                </c:pt>
                <c:pt idx="81285">
                  <c:v>81285</c:v>
                </c:pt>
                <c:pt idx="81286">
                  <c:v>81286</c:v>
                </c:pt>
                <c:pt idx="81287">
                  <c:v>81287</c:v>
                </c:pt>
                <c:pt idx="81288">
                  <c:v>81288</c:v>
                </c:pt>
                <c:pt idx="81289">
                  <c:v>81289</c:v>
                </c:pt>
                <c:pt idx="81290">
                  <c:v>81290</c:v>
                </c:pt>
                <c:pt idx="81291">
                  <c:v>81291</c:v>
                </c:pt>
                <c:pt idx="81292">
                  <c:v>81292</c:v>
                </c:pt>
                <c:pt idx="81293">
                  <c:v>81293</c:v>
                </c:pt>
                <c:pt idx="81294">
                  <c:v>81294</c:v>
                </c:pt>
                <c:pt idx="81295">
                  <c:v>81295</c:v>
                </c:pt>
                <c:pt idx="81296">
                  <c:v>81296</c:v>
                </c:pt>
                <c:pt idx="81297">
                  <c:v>81297</c:v>
                </c:pt>
                <c:pt idx="81298">
                  <c:v>81298</c:v>
                </c:pt>
                <c:pt idx="81299">
                  <c:v>81299</c:v>
                </c:pt>
                <c:pt idx="81300">
                  <c:v>81300</c:v>
                </c:pt>
                <c:pt idx="81301">
                  <c:v>81301</c:v>
                </c:pt>
                <c:pt idx="81302">
                  <c:v>81302</c:v>
                </c:pt>
                <c:pt idx="81303">
                  <c:v>81303</c:v>
                </c:pt>
                <c:pt idx="81304">
                  <c:v>81304</c:v>
                </c:pt>
                <c:pt idx="81305">
                  <c:v>81305</c:v>
                </c:pt>
                <c:pt idx="81306">
                  <c:v>81306</c:v>
                </c:pt>
                <c:pt idx="81307">
                  <c:v>81307</c:v>
                </c:pt>
                <c:pt idx="81308">
                  <c:v>81308</c:v>
                </c:pt>
                <c:pt idx="81309">
                  <c:v>81309</c:v>
                </c:pt>
                <c:pt idx="81310">
                  <c:v>81310</c:v>
                </c:pt>
                <c:pt idx="81311">
                  <c:v>81311</c:v>
                </c:pt>
                <c:pt idx="81312">
                  <c:v>81312</c:v>
                </c:pt>
                <c:pt idx="81313">
                  <c:v>81313</c:v>
                </c:pt>
                <c:pt idx="81314">
                  <c:v>81314</c:v>
                </c:pt>
                <c:pt idx="81315">
                  <c:v>81315</c:v>
                </c:pt>
                <c:pt idx="81316">
                  <c:v>81316</c:v>
                </c:pt>
                <c:pt idx="81317">
                  <c:v>81317</c:v>
                </c:pt>
                <c:pt idx="81318">
                  <c:v>81318</c:v>
                </c:pt>
                <c:pt idx="81319">
                  <c:v>81319</c:v>
                </c:pt>
                <c:pt idx="81320">
                  <c:v>81320</c:v>
                </c:pt>
                <c:pt idx="81321">
                  <c:v>81321</c:v>
                </c:pt>
                <c:pt idx="81322">
                  <c:v>81322</c:v>
                </c:pt>
                <c:pt idx="81323">
                  <c:v>81323</c:v>
                </c:pt>
                <c:pt idx="81324">
                  <c:v>81324</c:v>
                </c:pt>
                <c:pt idx="81325">
                  <c:v>81325</c:v>
                </c:pt>
                <c:pt idx="81326">
                  <c:v>81326</c:v>
                </c:pt>
                <c:pt idx="81327">
                  <c:v>81327</c:v>
                </c:pt>
                <c:pt idx="81328">
                  <c:v>81328</c:v>
                </c:pt>
                <c:pt idx="81329">
                  <c:v>81329</c:v>
                </c:pt>
                <c:pt idx="81330">
                  <c:v>81330</c:v>
                </c:pt>
                <c:pt idx="81331">
                  <c:v>81331</c:v>
                </c:pt>
                <c:pt idx="81332">
                  <c:v>81332</c:v>
                </c:pt>
                <c:pt idx="81333">
                  <c:v>81333</c:v>
                </c:pt>
                <c:pt idx="81334">
                  <c:v>81334</c:v>
                </c:pt>
                <c:pt idx="81335">
                  <c:v>81335</c:v>
                </c:pt>
                <c:pt idx="81336">
                  <c:v>81336</c:v>
                </c:pt>
                <c:pt idx="81337">
                  <c:v>81337</c:v>
                </c:pt>
                <c:pt idx="81338">
                  <c:v>81338</c:v>
                </c:pt>
                <c:pt idx="81339">
                  <c:v>81339</c:v>
                </c:pt>
                <c:pt idx="81340">
                  <c:v>81340</c:v>
                </c:pt>
                <c:pt idx="81341">
                  <c:v>81341</c:v>
                </c:pt>
                <c:pt idx="81342">
                  <c:v>81342</c:v>
                </c:pt>
                <c:pt idx="81343">
                  <c:v>81343</c:v>
                </c:pt>
                <c:pt idx="81344">
                  <c:v>81344</c:v>
                </c:pt>
                <c:pt idx="81345">
                  <c:v>81345</c:v>
                </c:pt>
                <c:pt idx="81346">
                  <c:v>81346</c:v>
                </c:pt>
                <c:pt idx="81347">
                  <c:v>81347</c:v>
                </c:pt>
                <c:pt idx="81348">
                  <c:v>81348</c:v>
                </c:pt>
                <c:pt idx="81349">
                  <c:v>81349</c:v>
                </c:pt>
                <c:pt idx="81350">
                  <c:v>81350</c:v>
                </c:pt>
                <c:pt idx="81351">
                  <c:v>81351</c:v>
                </c:pt>
                <c:pt idx="81352">
                  <c:v>81352</c:v>
                </c:pt>
                <c:pt idx="81353">
                  <c:v>81353</c:v>
                </c:pt>
                <c:pt idx="81354">
                  <c:v>81354</c:v>
                </c:pt>
                <c:pt idx="81355">
                  <c:v>81355</c:v>
                </c:pt>
                <c:pt idx="81356">
                  <c:v>81356</c:v>
                </c:pt>
                <c:pt idx="81357">
                  <c:v>81357</c:v>
                </c:pt>
                <c:pt idx="81358">
                  <c:v>81358</c:v>
                </c:pt>
                <c:pt idx="81359">
                  <c:v>81359</c:v>
                </c:pt>
                <c:pt idx="81360">
                  <c:v>81360</c:v>
                </c:pt>
                <c:pt idx="81361">
                  <c:v>81361</c:v>
                </c:pt>
                <c:pt idx="81362">
                  <c:v>81362</c:v>
                </c:pt>
                <c:pt idx="81363">
                  <c:v>81363</c:v>
                </c:pt>
                <c:pt idx="81364">
                  <c:v>81364</c:v>
                </c:pt>
                <c:pt idx="81365">
                  <c:v>81365</c:v>
                </c:pt>
                <c:pt idx="81366">
                  <c:v>81366</c:v>
                </c:pt>
                <c:pt idx="81367">
                  <c:v>81367</c:v>
                </c:pt>
                <c:pt idx="81368">
                  <c:v>81368</c:v>
                </c:pt>
                <c:pt idx="81369">
                  <c:v>81369</c:v>
                </c:pt>
                <c:pt idx="81370">
                  <c:v>81370</c:v>
                </c:pt>
                <c:pt idx="81371">
                  <c:v>81371</c:v>
                </c:pt>
                <c:pt idx="81372">
                  <c:v>81372</c:v>
                </c:pt>
                <c:pt idx="81373">
                  <c:v>81373</c:v>
                </c:pt>
                <c:pt idx="81374">
                  <c:v>81374</c:v>
                </c:pt>
                <c:pt idx="81375">
                  <c:v>81375</c:v>
                </c:pt>
                <c:pt idx="81376">
                  <c:v>81376</c:v>
                </c:pt>
                <c:pt idx="81377">
                  <c:v>81377</c:v>
                </c:pt>
                <c:pt idx="81378">
                  <c:v>81378</c:v>
                </c:pt>
                <c:pt idx="81379">
                  <c:v>81379</c:v>
                </c:pt>
                <c:pt idx="81380">
                  <c:v>81380</c:v>
                </c:pt>
                <c:pt idx="81381">
                  <c:v>81381</c:v>
                </c:pt>
                <c:pt idx="81382">
                  <c:v>81382</c:v>
                </c:pt>
                <c:pt idx="81383">
                  <c:v>81383</c:v>
                </c:pt>
                <c:pt idx="81384">
                  <c:v>81384</c:v>
                </c:pt>
                <c:pt idx="81385">
                  <c:v>81385</c:v>
                </c:pt>
                <c:pt idx="81386">
                  <c:v>81386</c:v>
                </c:pt>
                <c:pt idx="81387">
                  <c:v>81387</c:v>
                </c:pt>
                <c:pt idx="81388">
                  <c:v>81388</c:v>
                </c:pt>
                <c:pt idx="81389">
                  <c:v>81389</c:v>
                </c:pt>
                <c:pt idx="81390">
                  <c:v>81390</c:v>
                </c:pt>
                <c:pt idx="81391">
                  <c:v>81391</c:v>
                </c:pt>
                <c:pt idx="81392">
                  <c:v>81392</c:v>
                </c:pt>
                <c:pt idx="81393">
                  <c:v>81393</c:v>
                </c:pt>
                <c:pt idx="81394">
                  <c:v>81394</c:v>
                </c:pt>
                <c:pt idx="81395">
                  <c:v>81395</c:v>
                </c:pt>
                <c:pt idx="81396">
                  <c:v>81396</c:v>
                </c:pt>
                <c:pt idx="81397">
                  <c:v>81397</c:v>
                </c:pt>
                <c:pt idx="81398">
                  <c:v>81398</c:v>
                </c:pt>
                <c:pt idx="81399">
                  <c:v>81399</c:v>
                </c:pt>
                <c:pt idx="81400">
                  <c:v>81400</c:v>
                </c:pt>
                <c:pt idx="81401">
                  <c:v>81401</c:v>
                </c:pt>
                <c:pt idx="81402">
                  <c:v>81402</c:v>
                </c:pt>
                <c:pt idx="81403">
                  <c:v>81403</c:v>
                </c:pt>
                <c:pt idx="81404">
                  <c:v>81404</c:v>
                </c:pt>
                <c:pt idx="81405">
                  <c:v>81405</c:v>
                </c:pt>
                <c:pt idx="81406">
                  <c:v>81406</c:v>
                </c:pt>
                <c:pt idx="81407">
                  <c:v>81407</c:v>
                </c:pt>
                <c:pt idx="81408">
                  <c:v>81408</c:v>
                </c:pt>
                <c:pt idx="81409">
                  <c:v>81409</c:v>
                </c:pt>
                <c:pt idx="81410">
                  <c:v>81410</c:v>
                </c:pt>
                <c:pt idx="81411">
                  <c:v>81411</c:v>
                </c:pt>
                <c:pt idx="81412">
                  <c:v>81412</c:v>
                </c:pt>
                <c:pt idx="81413">
                  <c:v>81413</c:v>
                </c:pt>
                <c:pt idx="81414">
                  <c:v>81414</c:v>
                </c:pt>
                <c:pt idx="81415">
                  <c:v>81415</c:v>
                </c:pt>
                <c:pt idx="81416">
                  <c:v>81416</c:v>
                </c:pt>
                <c:pt idx="81417">
                  <c:v>81417</c:v>
                </c:pt>
                <c:pt idx="81418">
                  <c:v>81418</c:v>
                </c:pt>
                <c:pt idx="81419">
                  <c:v>81419</c:v>
                </c:pt>
                <c:pt idx="81420">
                  <c:v>81420</c:v>
                </c:pt>
                <c:pt idx="81421">
                  <c:v>81421</c:v>
                </c:pt>
                <c:pt idx="81422">
                  <c:v>81422</c:v>
                </c:pt>
                <c:pt idx="81423">
                  <c:v>81423</c:v>
                </c:pt>
                <c:pt idx="81424">
                  <c:v>81424</c:v>
                </c:pt>
                <c:pt idx="81425">
                  <c:v>81425</c:v>
                </c:pt>
                <c:pt idx="81426">
                  <c:v>81426</c:v>
                </c:pt>
                <c:pt idx="81427">
                  <c:v>81427</c:v>
                </c:pt>
                <c:pt idx="81428">
                  <c:v>81428</c:v>
                </c:pt>
                <c:pt idx="81429">
                  <c:v>81429</c:v>
                </c:pt>
                <c:pt idx="81430">
                  <c:v>81430</c:v>
                </c:pt>
                <c:pt idx="81431">
                  <c:v>81431</c:v>
                </c:pt>
                <c:pt idx="81432">
                  <c:v>81432</c:v>
                </c:pt>
                <c:pt idx="81433">
                  <c:v>81433</c:v>
                </c:pt>
                <c:pt idx="81434">
                  <c:v>81434</c:v>
                </c:pt>
                <c:pt idx="81435">
                  <c:v>81435</c:v>
                </c:pt>
                <c:pt idx="81436">
                  <c:v>81436</c:v>
                </c:pt>
                <c:pt idx="81437">
                  <c:v>81437</c:v>
                </c:pt>
                <c:pt idx="81438">
                  <c:v>81438</c:v>
                </c:pt>
                <c:pt idx="81439">
                  <c:v>81439</c:v>
                </c:pt>
                <c:pt idx="81440">
                  <c:v>81440</c:v>
                </c:pt>
                <c:pt idx="81441">
                  <c:v>81441</c:v>
                </c:pt>
                <c:pt idx="81442">
                  <c:v>81442</c:v>
                </c:pt>
                <c:pt idx="81443">
                  <c:v>81443</c:v>
                </c:pt>
                <c:pt idx="81444">
                  <c:v>81444</c:v>
                </c:pt>
                <c:pt idx="81445">
                  <c:v>81445</c:v>
                </c:pt>
                <c:pt idx="81446">
                  <c:v>81446</c:v>
                </c:pt>
                <c:pt idx="81447">
                  <c:v>81447</c:v>
                </c:pt>
                <c:pt idx="81448">
                  <c:v>81448</c:v>
                </c:pt>
                <c:pt idx="81449">
                  <c:v>81449</c:v>
                </c:pt>
                <c:pt idx="81450">
                  <c:v>81450</c:v>
                </c:pt>
                <c:pt idx="81451">
                  <c:v>81451</c:v>
                </c:pt>
                <c:pt idx="81452">
                  <c:v>81452</c:v>
                </c:pt>
                <c:pt idx="81453">
                  <c:v>81453</c:v>
                </c:pt>
                <c:pt idx="81454">
                  <c:v>81454</c:v>
                </c:pt>
                <c:pt idx="81455">
                  <c:v>81455</c:v>
                </c:pt>
                <c:pt idx="81456">
                  <c:v>81456</c:v>
                </c:pt>
                <c:pt idx="81457">
                  <c:v>81457</c:v>
                </c:pt>
                <c:pt idx="81458">
                  <c:v>81458</c:v>
                </c:pt>
                <c:pt idx="81459">
                  <c:v>81459</c:v>
                </c:pt>
                <c:pt idx="81460">
                  <c:v>81460</c:v>
                </c:pt>
                <c:pt idx="81461">
                  <c:v>81461</c:v>
                </c:pt>
                <c:pt idx="81462">
                  <c:v>81462</c:v>
                </c:pt>
                <c:pt idx="81463">
                  <c:v>81463</c:v>
                </c:pt>
                <c:pt idx="81464">
                  <c:v>81464</c:v>
                </c:pt>
                <c:pt idx="81465">
                  <c:v>81465</c:v>
                </c:pt>
                <c:pt idx="81466">
                  <c:v>81466</c:v>
                </c:pt>
                <c:pt idx="81467">
                  <c:v>81467</c:v>
                </c:pt>
                <c:pt idx="81468">
                  <c:v>81468</c:v>
                </c:pt>
                <c:pt idx="81469">
                  <c:v>81469</c:v>
                </c:pt>
                <c:pt idx="81470">
                  <c:v>81470</c:v>
                </c:pt>
                <c:pt idx="81471">
                  <c:v>81471</c:v>
                </c:pt>
                <c:pt idx="81472">
                  <c:v>81472</c:v>
                </c:pt>
                <c:pt idx="81473">
                  <c:v>81473</c:v>
                </c:pt>
                <c:pt idx="81474">
                  <c:v>81474</c:v>
                </c:pt>
                <c:pt idx="81475">
                  <c:v>81475</c:v>
                </c:pt>
                <c:pt idx="81476">
                  <c:v>81476</c:v>
                </c:pt>
                <c:pt idx="81477">
                  <c:v>81477</c:v>
                </c:pt>
                <c:pt idx="81478">
                  <c:v>81478</c:v>
                </c:pt>
                <c:pt idx="81479">
                  <c:v>81479</c:v>
                </c:pt>
                <c:pt idx="81480">
                  <c:v>81480</c:v>
                </c:pt>
                <c:pt idx="81481">
                  <c:v>81481</c:v>
                </c:pt>
                <c:pt idx="81482">
                  <c:v>81482</c:v>
                </c:pt>
                <c:pt idx="81483">
                  <c:v>81483</c:v>
                </c:pt>
                <c:pt idx="81484">
                  <c:v>81484</c:v>
                </c:pt>
                <c:pt idx="81485">
                  <c:v>81485</c:v>
                </c:pt>
                <c:pt idx="81486">
                  <c:v>81486</c:v>
                </c:pt>
                <c:pt idx="81487">
                  <c:v>81487</c:v>
                </c:pt>
                <c:pt idx="81488">
                  <c:v>81488</c:v>
                </c:pt>
                <c:pt idx="81489">
                  <c:v>81489</c:v>
                </c:pt>
                <c:pt idx="81490">
                  <c:v>81490</c:v>
                </c:pt>
                <c:pt idx="81491">
                  <c:v>81491</c:v>
                </c:pt>
                <c:pt idx="81492">
                  <c:v>81492</c:v>
                </c:pt>
                <c:pt idx="81493">
                  <c:v>81493</c:v>
                </c:pt>
                <c:pt idx="81494">
                  <c:v>81494</c:v>
                </c:pt>
                <c:pt idx="81495">
                  <c:v>81495</c:v>
                </c:pt>
                <c:pt idx="81496">
                  <c:v>81496</c:v>
                </c:pt>
                <c:pt idx="81497">
                  <c:v>81497</c:v>
                </c:pt>
                <c:pt idx="81498">
                  <c:v>81498</c:v>
                </c:pt>
                <c:pt idx="81499">
                  <c:v>81499</c:v>
                </c:pt>
                <c:pt idx="81500">
                  <c:v>81500</c:v>
                </c:pt>
                <c:pt idx="81501">
                  <c:v>81501</c:v>
                </c:pt>
                <c:pt idx="81502">
                  <c:v>81502</c:v>
                </c:pt>
                <c:pt idx="81503">
                  <c:v>81503</c:v>
                </c:pt>
                <c:pt idx="81504">
                  <c:v>81504</c:v>
                </c:pt>
                <c:pt idx="81505">
                  <c:v>81505</c:v>
                </c:pt>
                <c:pt idx="81506">
                  <c:v>81506</c:v>
                </c:pt>
                <c:pt idx="81507">
                  <c:v>81507</c:v>
                </c:pt>
                <c:pt idx="81508">
                  <c:v>81508</c:v>
                </c:pt>
                <c:pt idx="81509">
                  <c:v>81509</c:v>
                </c:pt>
                <c:pt idx="81510">
                  <c:v>81510</c:v>
                </c:pt>
                <c:pt idx="81511">
                  <c:v>81511</c:v>
                </c:pt>
                <c:pt idx="81512">
                  <c:v>81512</c:v>
                </c:pt>
                <c:pt idx="81513">
                  <c:v>81513</c:v>
                </c:pt>
                <c:pt idx="81514">
                  <c:v>81514</c:v>
                </c:pt>
                <c:pt idx="81515">
                  <c:v>81515</c:v>
                </c:pt>
                <c:pt idx="81516">
                  <c:v>81516</c:v>
                </c:pt>
                <c:pt idx="81517">
                  <c:v>81517</c:v>
                </c:pt>
                <c:pt idx="81518">
                  <c:v>81518</c:v>
                </c:pt>
                <c:pt idx="81519">
                  <c:v>81519</c:v>
                </c:pt>
                <c:pt idx="81520">
                  <c:v>81520</c:v>
                </c:pt>
                <c:pt idx="81521">
                  <c:v>81521</c:v>
                </c:pt>
                <c:pt idx="81522">
                  <c:v>81522</c:v>
                </c:pt>
                <c:pt idx="81523">
                  <c:v>81523</c:v>
                </c:pt>
                <c:pt idx="81524">
                  <c:v>81524</c:v>
                </c:pt>
                <c:pt idx="81525">
                  <c:v>81525</c:v>
                </c:pt>
                <c:pt idx="81526">
                  <c:v>81526</c:v>
                </c:pt>
                <c:pt idx="81527">
                  <c:v>81527</c:v>
                </c:pt>
                <c:pt idx="81528">
                  <c:v>81528</c:v>
                </c:pt>
                <c:pt idx="81529">
                  <c:v>81529</c:v>
                </c:pt>
                <c:pt idx="81530">
                  <c:v>81530</c:v>
                </c:pt>
                <c:pt idx="81531">
                  <c:v>81531</c:v>
                </c:pt>
                <c:pt idx="81532">
                  <c:v>81532</c:v>
                </c:pt>
                <c:pt idx="81533">
                  <c:v>81533</c:v>
                </c:pt>
                <c:pt idx="81534">
                  <c:v>81534</c:v>
                </c:pt>
                <c:pt idx="81535">
                  <c:v>81535</c:v>
                </c:pt>
                <c:pt idx="81536">
                  <c:v>81536</c:v>
                </c:pt>
                <c:pt idx="81537">
                  <c:v>81537</c:v>
                </c:pt>
                <c:pt idx="81538">
                  <c:v>81538</c:v>
                </c:pt>
                <c:pt idx="81539">
                  <c:v>81539</c:v>
                </c:pt>
                <c:pt idx="81540">
                  <c:v>81540</c:v>
                </c:pt>
                <c:pt idx="81541">
                  <c:v>81541</c:v>
                </c:pt>
                <c:pt idx="81542">
                  <c:v>81542</c:v>
                </c:pt>
                <c:pt idx="81543">
                  <c:v>81543</c:v>
                </c:pt>
                <c:pt idx="81544">
                  <c:v>81544</c:v>
                </c:pt>
                <c:pt idx="81545">
                  <c:v>81545</c:v>
                </c:pt>
                <c:pt idx="81546">
                  <c:v>81546</c:v>
                </c:pt>
                <c:pt idx="81547">
                  <c:v>81547</c:v>
                </c:pt>
                <c:pt idx="81548">
                  <c:v>81548</c:v>
                </c:pt>
                <c:pt idx="81549">
                  <c:v>81549</c:v>
                </c:pt>
                <c:pt idx="81550">
                  <c:v>81550</c:v>
                </c:pt>
                <c:pt idx="81551">
                  <c:v>81551</c:v>
                </c:pt>
                <c:pt idx="81552">
                  <c:v>81552</c:v>
                </c:pt>
                <c:pt idx="81553">
                  <c:v>81553</c:v>
                </c:pt>
                <c:pt idx="81554">
                  <c:v>81554</c:v>
                </c:pt>
                <c:pt idx="81555">
                  <c:v>81555</c:v>
                </c:pt>
                <c:pt idx="81556">
                  <c:v>81556</c:v>
                </c:pt>
                <c:pt idx="81557">
                  <c:v>81557</c:v>
                </c:pt>
                <c:pt idx="81558">
                  <c:v>81558</c:v>
                </c:pt>
                <c:pt idx="81559">
                  <c:v>81559</c:v>
                </c:pt>
                <c:pt idx="81560">
                  <c:v>81560</c:v>
                </c:pt>
                <c:pt idx="81561">
                  <c:v>81561</c:v>
                </c:pt>
                <c:pt idx="81562">
                  <c:v>81562</c:v>
                </c:pt>
                <c:pt idx="81563">
                  <c:v>81563</c:v>
                </c:pt>
                <c:pt idx="81564">
                  <c:v>81564</c:v>
                </c:pt>
                <c:pt idx="81565">
                  <c:v>81565</c:v>
                </c:pt>
                <c:pt idx="81566">
                  <c:v>81566</c:v>
                </c:pt>
                <c:pt idx="81567">
                  <c:v>81567</c:v>
                </c:pt>
                <c:pt idx="81568">
                  <c:v>81568</c:v>
                </c:pt>
                <c:pt idx="81569">
                  <c:v>81569</c:v>
                </c:pt>
                <c:pt idx="81570">
                  <c:v>81570</c:v>
                </c:pt>
                <c:pt idx="81571">
                  <c:v>81571</c:v>
                </c:pt>
                <c:pt idx="81572">
                  <c:v>81572</c:v>
                </c:pt>
                <c:pt idx="81573">
                  <c:v>81573</c:v>
                </c:pt>
                <c:pt idx="81574">
                  <c:v>81574</c:v>
                </c:pt>
                <c:pt idx="81575">
                  <c:v>81575</c:v>
                </c:pt>
                <c:pt idx="81576">
                  <c:v>81576</c:v>
                </c:pt>
                <c:pt idx="81577">
                  <c:v>81577</c:v>
                </c:pt>
                <c:pt idx="81578">
                  <c:v>81578</c:v>
                </c:pt>
                <c:pt idx="81579">
                  <c:v>81579</c:v>
                </c:pt>
                <c:pt idx="81580">
                  <c:v>81580</c:v>
                </c:pt>
                <c:pt idx="81581">
                  <c:v>81581</c:v>
                </c:pt>
                <c:pt idx="81582">
                  <c:v>81582</c:v>
                </c:pt>
                <c:pt idx="81583">
                  <c:v>81583</c:v>
                </c:pt>
                <c:pt idx="81584">
                  <c:v>81584</c:v>
                </c:pt>
                <c:pt idx="81585">
                  <c:v>81585</c:v>
                </c:pt>
                <c:pt idx="81586">
                  <c:v>81586</c:v>
                </c:pt>
                <c:pt idx="81587">
                  <c:v>81587</c:v>
                </c:pt>
                <c:pt idx="81588">
                  <c:v>81588</c:v>
                </c:pt>
                <c:pt idx="81589">
                  <c:v>81589</c:v>
                </c:pt>
                <c:pt idx="81590">
                  <c:v>81590</c:v>
                </c:pt>
                <c:pt idx="81591">
                  <c:v>81591</c:v>
                </c:pt>
                <c:pt idx="81592">
                  <c:v>81592</c:v>
                </c:pt>
                <c:pt idx="81593">
                  <c:v>81593</c:v>
                </c:pt>
                <c:pt idx="81594">
                  <c:v>81594</c:v>
                </c:pt>
                <c:pt idx="81595">
                  <c:v>81595</c:v>
                </c:pt>
                <c:pt idx="81596">
                  <c:v>81596</c:v>
                </c:pt>
                <c:pt idx="81597">
                  <c:v>81597</c:v>
                </c:pt>
                <c:pt idx="81598">
                  <c:v>81598</c:v>
                </c:pt>
                <c:pt idx="81599">
                  <c:v>81599</c:v>
                </c:pt>
                <c:pt idx="81600">
                  <c:v>81600</c:v>
                </c:pt>
                <c:pt idx="81601">
                  <c:v>81601</c:v>
                </c:pt>
                <c:pt idx="81602">
                  <c:v>81602</c:v>
                </c:pt>
                <c:pt idx="81603">
                  <c:v>81603</c:v>
                </c:pt>
                <c:pt idx="81604">
                  <c:v>81604</c:v>
                </c:pt>
                <c:pt idx="81605">
                  <c:v>81605</c:v>
                </c:pt>
                <c:pt idx="81606">
                  <c:v>81606</c:v>
                </c:pt>
                <c:pt idx="81607">
                  <c:v>81607</c:v>
                </c:pt>
                <c:pt idx="81608">
                  <c:v>81608</c:v>
                </c:pt>
                <c:pt idx="81609">
                  <c:v>81609</c:v>
                </c:pt>
                <c:pt idx="81610">
                  <c:v>81610</c:v>
                </c:pt>
                <c:pt idx="81611">
                  <c:v>81611</c:v>
                </c:pt>
                <c:pt idx="81612">
                  <c:v>81612</c:v>
                </c:pt>
                <c:pt idx="81613">
                  <c:v>81613</c:v>
                </c:pt>
                <c:pt idx="81614">
                  <c:v>81614</c:v>
                </c:pt>
                <c:pt idx="81615">
                  <c:v>81615</c:v>
                </c:pt>
                <c:pt idx="81616">
                  <c:v>81616</c:v>
                </c:pt>
                <c:pt idx="81617">
                  <c:v>81617</c:v>
                </c:pt>
                <c:pt idx="81618">
                  <c:v>81618</c:v>
                </c:pt>
                <c:pt idx="81619">
                  <c:v>81619</c:v>
                </c:pt>
                <c:pt idx="81620">
                  <c:v>81620</c:v>
                </c:pt>
                <c:pt idx="81621">
                  <c:v>81621</c:v>
                </c:pt>
                <c:pt idx="81622">
                  <c:v>81622</c:v>
                </c:pt>
                <c:pt idx="81623">
                  <c:v>81623</c:v>
                </c:pt>
                <c:pt idx="81624">
                  <c:v>81624</c:v>
                </c:pt>
                <c:pt idx="81625">
                  <c:v>81625</c:v>
                </c:pt>
                <c:pt idx="81626">
                  <c:v>81626</c:v>
                </c:pt>
                <c:pt idx="81627">
                  <c:v>81627</c:v>
                </c:pt>
                <c:pt idx="81628">
                  <c:v>81628</c:v>
                </c:pt>
                <c:pt idx="81629">
                  <c:v>81629</c:v>
                </c:pt>
                <c:pt idx="81630">
                  <c:v>81630</c:v>
                </c:pt>
                <c:pt idx="81631">
                  <c:v>81631</c:v>
                </c:pt>
                <c:pt idx="81632">
                  <c:v>81632</c:v>
                </c:pt>
                <c:pt idx="81633">
                  <c:v>81633</c:v>
                </c:pt>
                <c:pt idx="81634">
                  <c:v>81634</c:v>
                </c:pt>
                <c:pt idx="81635">
                  <c:v>81635</c:v>
                </c:pt>
                <c:pt idx="81636">
                  <c:v>81636</c:v>
                </c:pt>
                <c:pt idx="81637">
                  <c:v>81637</c:v>
                </c:pt>
                <c:pt idx="81638">
                  <c:v>81638</c:v>
                </c:pt>
                <c:pt idx="81639">
                  <c:v>81639</c:v>
                </c:pt>
                <c:pt idx="81640">
                  <c:v>81640</c:v>
                </c:pt>
                <c:pt idx="81641">
                  <c:v>81641</c:v>
                </c:pt>
                <c:pt idx="81642">
                  <c:v>81642</c:v>
                </c:pt>
                <c:pt idx="81643">
                  <c:v>81643</c:v>
                </c:pt>
                <c:pt idx="81644">
                  <c:v>81644</c:v>
                </c:pt>
                <c:pt idx="81645">
                  <c:v>81645</c:v>
                </c:pt>
                <c:pt idx="81646">
                  <c:v>81646</c:v>
                </c:pt>
                <c:pt idx="81647">
                  <c:v>81647</c:v>
                </c:pt>
                <c:pt idx="81648">
                  <c:v>81648</c:v>
                </c:pt>
                <c:pt idx="81649">
                  <c:v>81649</c:v>
                </c:pt>
                <c:pt idx="81650">
                  <c:v>81650</c:v>
                </c:pt>
                <c:pt idx="81651">
                  <c:v>81651</c:v>
                </c:pt>
                <c:pt idx="81652">
                  <c:v>81652</c:v>
                </c:pt>
                <c:pt idx="81653">
                  <c:v>81653</c:v>
                </c:pt>
                <c:pt idx="81654">
                  <c:v>81654</c:v>
                </c:pt>
                <c:pt idx="81655">
                  <c:v>81655</c:v>
                </c:pt>
                <c:pt idx="81656">
                  <c:v>81656</c:v>
                </c:pt>
                <c:pt idx="81657">
                  <c:v>81657</c:v>
                </c:pt>
                <c:pt idx="81658">
                  <c:v>81658</c:v>
                </c:pt>
                <c:pt idx="81659">
                  <c:v>81659</c:v>
                </c:pt>
                <c:pt idx="81660">
                  <c:v>81660</c:v>
                </c:pt>
                <c:pt idx="81661">
                  <c:v>81661</c:v>
                </c:pt>
                <c:pt idx="81662">
                  <c:v>81662</c:v>
                </c:pt>
                <c:pt idx="81663">
                  <c:v>81663</c:v>
                </c:pt>
                <c:pt idx="81664">
                  <c:v>81664</c:v>
                </c:pt>
                <c:pt idx="81665">
                  <c:v>81665</c:v>
                </c:pt>
                <c:pt idx="81666">
                  <c:v>81666</c:v>
                </c:pt>
                <c:pt idx="81667">
                  <c:v>81667</c:v>
                </c:pt>
                <c:pt idx="81668">
                  <c:v>81668</c:v>
                </c:pt>
                <c:pt idx="81669">
                  <c:v>81669</c:v>
                </c:pt>
                <c:pt idx="81670">
                  <c:v>81670</c:v>
                </c:pt>
                <c:pt idx="81671">
                  <c:v>81671</c:v>
                </c:pt>
                <c:pt idx="81672">
                  <c:v>81672</c:v>
                </c:pt>
                <c:pt idx="81673">
                  <c:v>81673</c:v>
                </c:pt>
                <c:pt idx="81674">
                  <c:v>81674</c:v>
                </c:pt>
                <c:pt idx="81675">
                  <c:v>81675</c:v>
                </c:pt>
                <c:pt idx="81676">
                  <c:v>81676</c:v>
                </c:pt>
                <c:pt idx="81677">
                  <c:v>81677</c:v>
                </c:pt>
                <c:pt idx="81678">
                  <c:v>81678</c:v>
                </c:pt>
                <c:pt idx="81679">
                  <c:v>81679</c:v>
                </c:pt>
                <c:pt idx="81680">
                  <c:v>81680</c:v>
                </c:pt>
                <c:pt idx="81681">
                  <c:v>81681</c:v>
                </c:pt>
                <c:pt idx="81682">
                  <c:v>81682</c:v>
                </c:pt>
                <c:pt idx="81683">
                  <c:v>81683</c:v>
                </c:pt>
                <c:pt idx="81684">
                  <c:v>81684</c:v>
                </c:pt>
                <c:pt idx="81685">
                  <c:v>81685</c:v>
                </c:pt>
                <c:pt idx="81686">
                  <c:v>81686</c:v>
                </c:pt>
                <c:pt idx="81687">
                  <c:v>81687</c:v>
                </c:pt>
                <c:pt idx="81688">
                  <c:v>81688</c:v>
                </c:pt>
                <c:pt idx="81689">
                  <c:v>81689</c:v>
                </c:pt>
                <c:pt idx="81690">
                  <c:v>81690</c:v>
                </c:pt>
                <c:pt idx="81691">
                  <c:v>81691</c:v>
                </c:pt>
                <c:pt idx="81692">
                  <c:v>81692</c:v>
                </c:pt>
                <c:pt idx="81693">
                  <c:v>81693</c:v>
                </c:pt>
                <c:pt idx="81694">
                  <c:v>81694</c:v>
                </c:pt>
                <c:pt idx="81695">
                  <c:v>81695</c:v>
                </c:pt>
                <c:pt idx="81696">
                  <c:v>81696</c:v>
                </c:pt>
                <c:pt idx="81697">
                  <c:v>81697</c:v>
                </c:pt>
                <c:pt idx="81698">
                  <c:v>81698</c:v>
                </c:pt>
                <c:pt idx="81699">
                  <c:v>81699</c:v>
                </c:pt>
                <c:pt idx="81700">
                  <c:v>81700</c:v>
                </c:pt>
                <c:pt idx="81701">
                  <c:v>81701</c:v>
                </c:pt>
                <c:pt idx="81702">
                  <c:v>81702</c:v>
                </c:pt>
                <c:pt idx="81703">
                  <c:v>81703</c:v>
                </c:pt>
                <c:pt idx="81704">
                  <c:v>81704</c:v>
                </c:pt>
                <c:pt idx="81705">
                  <c:v>81705</c:v>
                </c:pt>
                <c:pt idx="81706">
                  <c:v>81706</c:v>
                </c:pt>
                <c:pt idx="81707">
                  <c:v>81707</c:v>
                </c:pt>
                <c:pt idx="81708">
                  <c:v>81708</c:v>
                </c:pt>
                <c:pt idx="81709">
                  <c:v>81709</c:v>
                </c:pt>
                <c:pt idx="81710">
                  <c:v>81710</c:v>
                </c:pt>
                <c:pt idx="81711">
                  <c:v>81711</c:v>
                </c:pt>
                <c:pt idx="81712">
                  <c:v>81712</c:v>
                </c:pt>
                <c:pt idx="81713">
                  <c:v>81713</c:v>
                </c:pt>
                <c:pt idx="81714">
                  <c:v>81714</c:v>
                </c:pt>
                <c:pt idx="81715">
                  <c:v>81715</c:v>
                </c:pt>
                <c:pt idx="81716">
                  <c:v>81716</c:v>
                </c:pt>
                <c:pt idx="81717">
                  <c:v>81717</c:v>
                </c:pt>
                <c:pt idx="81718">
                  <c:v>81718</c:v>
                </c:pt>
                <c:pt idx="81719">
                  <c:v>81719</c:v>
                </c:pt>
                <c:pt idx="81720">
                  <c:v>81720</c:v>
                </c:pt>
                <c:pt idx="81721">
                  <c:v>81721</c:v>
                </c:pt>
                <c:pt idx="81722">
                  <c:v>81722</c:v>
                </c:pt>
                <c:pt idx="81723">
                  <c:v>81723</c:v>
                </c:pt>
                <c:pt idx="81724">
                  <c:v>81724</c:v>
                </c:pt>
                <c:pt idx="81725">
                  <c:v>81725</c:v>
                </c:pt>
                <c:pt idx="81726">
                  <c:v>81726</c:v>
                </c:pt>
                <c:pt idx="81727">
                  <c:v>81727</c:v>
                </c:pt>
                <c:pt idx="81728">
                  <c:v>81728</c:v>
                </c:pt>
                <c:pt idx="81729">
                  <c:v>81729</c:v>
                </c:pt>
                <c:pt idx="81730">
                  <c:v>81730</c:v>
                </c:pt>
                <c:pt idx="81731">
                  <c:v>81731</c:v>
                </c:pt>
                <c:pt idx="81732">
                  <c:v>81732</c:v>
                </c:pt>
                <c:pt idx="81733">
                  <c:v>81733</c:v>
                </c:pt>
                <c:pt idx="81734">
                  <c:v>81734</c:v>
                </c:pt>
                <c:pt idx="81735">
                  <c:v>81735</c:v>
                </c:pt>
                <c:pt idx="81736">
                  <c:v>81736</c:v>
                </c:pt>
                <c:pt idx="81737">
                  <c:v>81737</c:v>
                </c:pt>
                <c:pt idx="81738">
                  <c:v>81738</c:v>
                </c:pt>
                <c:pt idx="81739">
                  <c:v>81739</c:v>
                </c:pt>
                <c:pt idx="81740">
                  <c:v>81740</c:v>
                </c:pt>
                <c:pt idx="81741">
                  <c:v>81741</c:v>
                </c:pt>
                <c:pt idx="81742">
                  <c:v>81742</c:v>
                </c:pt>
                <c:pt idx="81743">
                  <c:v>81743</c:v>
                </c:pt>
                <c:pt idx="81744">
                  <c:v>81744</c:v>
                </c:pt>
                <c:pt idx="81745">
                  <c:v>81745</c:v>
                </c:pt>
                <c:pt idx="81746">
                  <c:v>81746</c:v>
                </c:pt>
                <c:pt idx="81747">
                  <c:v>81747</c:v>
                </c:pt>
                <c:pt idx="81748">
                  <c:v>81748</c:v>
                </c:pt>
                <c:pt idx="81749">
                  <c:v>81749</c:v>
                </c:pt>
                <c:pt idx="81750">
                  <c:v>81750</c:v>
                </c:pt>
                <c:pt idx="81751">
                  <c:v>81751</c:v>
                </c:pt>
                <c:pt idx="81752">
                  <c:v>81752</c:v>
                </c:pt>
                <c:pt idx="81753">
                  <c:v>81753</c:v>
                </c:pt>
                <c:pt idx="81754">
                  <c:v>81754</c:v>
                </c:pt>
                <c:pt idx="81755">
                  <c:v>81755</c:v>
                </c:pt>
                <c:pt idx="81756">
                  <c:v>81756</c:v>
                </c:pt>
                <c:pt idx="81757">
                  <c:v>81757</c:v>
                </c:pt>
                <c:pt idx="81758">
                  <c:v>81758</c:v>
                </c:pt>
                <c:pt idx="81759">
                  <c:v>81759</c:v>
                </c:pt>
                <c:pt idx="81760">
                  <c:v>81760</c:v>
                </c:pt>
                <c:pt idx="81761">
                  <c:v>81761</c:v>
                </c:pt>
                <c:pt idx="81762">
                  <c:v>81762</c:v>
                </c:pt>
                <c:pt idx="81763">
                  <c:v>81763</c:v>
                </c:pt>
                <c:pt idx="81764">
                  <c:v>81764</c:v>
                </c:pt>
                <c:pt idx="81765">
                  <c:v>81765</c:v>
                </c:pt>
                <c:pt idx="81766">
                  <c:v>81766</c:v>
                </c:pt>
                <c:pt idx="81767">
                  <c:v>81767</c:v>
                </c:pt>
                <c:pt idx="81768">
                  <c:v>81768</c:v>
                </c:pt>
                <c:pt idx="81769">
                  <c:v>81769</c:v>
                </c:pt>
                <c:pt idx="81770">
                  <c:v>81770</c:v>
                </c:pt>
                <c:pt idx="81771">
                  <c:v>81771</c:v>
                </c:pt>
                <c:pt idx="81772">
                  <c:v>81772</c:v>
                </c:pt>
                <c:pt idx="81773">
                  <c:v>81773</c:v>
                </c:pt>
                <c:pt idx="81774">
                  <c:v>81774</c:v>
                </c:pt>
                <c:pt idx="81775">
                  <c:v>81775</c:v>
                </c:pt>
                <c:pt idx="81776">
                  <c:v>81776</c:v>
                </c:pt>
                <c:pt idx="81777">
                  <c:v>81777</c:v>
                </c:pt>
                <c:pt idx="81778">
                  <c:v>81778</c:v>
                </c:pt>
                <c:pt idx="81779">
                  <c:v>81779</c:v>
                </c:pt>
                <c:pt idx="81780">
                  <c:v>81780</c:v>
                </c:pt>
                <c:pt idx="81781">
                  <c:v>81781</c:v>
                </c:pt>
                <c:pt idx="81782">
                  <c:v>81782</c:v>
                </c:pt>
                <c:pt idx="81783">
                  <c:v>81783</c:v>
                </c:pt>
                <c:pt idx="81784">
                  <c:v>81784</c:v>
                </c:pt>
                <c:pt idx="81785">
                  <c:v>81785</c:v>
                </c:pt>
                <c:pt idx="81786">
                  <c:v>81786</c:v>
                </c:pt>
                <c:pt idx="81787">
                  <c:v>81787</c:v>
                </c:pt>
                <c:pt idx="81788">
                  <c:v>81788</c:v>
                </c:pt>
                <c:pt idx="81789">
                  <c:v>81789</c:v>
                </c:pt>
                <c:pt idx="81790">
                  <c:v>81790</c:v>
                </c:pt>
                <c:pt idx="81791">
                  <c:v>81791</c:v>
                </c:pt>
                <c:pt idx="81792">
                  <c:v>81792</c:v>
                </c:pt>
                <c:pt idx="81793">
                  <c:v>81793</c:v>
                </c:pt>
                <c:pt idx="81794">
                  <c:v>81794</c:v>
                </c:pt>
                <c:pt idx="81795">
                  <c:v>81795</c:v>
                </c:pt>
                <c:pt idx="81796">
                  <c:v>81796</c:v>
                </c:pt>
                <c:pt idx="81797">
                  <c:v>81797</c:v>
                </c:pt>
                <c:pt idx="81798">
                  <c:v>81798</c:v>
                </c:pt>
                <c:pt idx="81799">
                  <c:v>81799</c:v>
                </c:pt>
                <c:pt idx="81800">
                  <c:v>81800</c:v>
                </c:pt>
                <c:pt idx="81801">
                  <c:v>81801</c:v>
                </c:pt>
                <c:pt idx="81802">
                  <c:v>81802</c:v>
                </c:pt>
                <c:pt idx="81803">
                  <c:v>81803</c:v>
                </c:pt>
                <c:pt idx="81804">
                  <c:v>81804</c:v>
                </c:pt>
                <c:pt idx="81805">
                  <c:v>81805</c:v>
                </c:pt>
                <c:pt idx="81806">
                  <c:v>81806</c:v>
                </c:pt>
                <c:pt idx="81807">
                  <c:v>81807</c:v>
                </c:pt>
                <c:pt idx="81808">
                  <c:v>81808</c:v>
                </c:pt>
                <c:pt idx="81809">
                  <c:v>81809</c:v>
                </c:pt>
                <c:pt idx="81810">
                  <c:v>81810</c:v>
                </c:pt>
                <c:pt idx="81811">
                  <c:v>81811</c:v>
                </c:pt>
                <c:pt idx="81812">
                  <c:v>81812</c:v>
                </c:pt>
                <c:pt idx="81813">
                  <c:v>81813</c:v>
                </c:pt>
                <c:pt idx="81814">
                  <c:v>81814</c:v>
                </c:pt>
                <c:pt idx="81815">
                  <c:v>81815</c:v>
                </c:pt>
                <c:pt idx="81816">
                  <c:v>81816</c:v>
                </c:pt>
                <c:pt idx="81817">
                  <c:v>81817</c:v>
                </c:pt>
                <c:pt idx="81818">
                  <c:v>81818</c:v>
                </c:pt>
                <c:pt idx="81819">
                  <c:v>81819</c:v>
                </c:pt>
                <c:pt idx="81820">
                  <c:v>81820</c:v>
                </c:pt>
                <c:pt idx="81821">
                  <c:v>81821</c:v>
                </c:pt>
                <c:pt idx="81822">
                  <c:v>81822</c:v>
                </c:pt>
                <c:pt idx="81823">
                  <c:v>81823</c:v>
                </c:pt>
                <c:pt idx="81824">
                  <c:v>81824</c:v>
                </c:pt>
                <c:pt idx="81825">
                  <c:v>81825</c:v>
                </c:pt>
                <c:pt idx="81826">
                  <c:v>81826</c:v>
                </c:pt>
                <c:pt idx="81827">
                  <c:v>81827</c:v>
                </c:pt>
                <c:pt idx="81828">
                  <c:v>81828</c:v>
                </c:pt>
                <c:pt idx="81829">
                  <c:v>81829</c:v>
                </c:pt>
                <c:pt idx="81830">
                  <c:v>81830</c:v>
                </c:pt>
                <c:pt idx="81831">
                  <c:v>81831</c:v>
                </c:pt>
                <c:pt idx="81832">
                  <c:v>81832</c:v>
                </c:pt>
                <c:pt idx="81833">
                  <c:v>81833</c:v>
                </c:pt>
                <c:pt idx="81834">
                  <c:v>81834</c:v>
                </c:pt>
                <c:pt idx="81835">
                  <c:v>81835</c:v>
                </c:pt>
                <c:pt idx="81836">
                  <c:v>81836</c:v>
                </c:pt>
                <c:pt idx="81837">
                  <c:v>81837</c:v>
                </c:pt>
                <c:pt idx="81838">
                  <c:v>81838</c:v>
                </c:pt>
                <c:pt idx="81839">
                  <c:v>81839</c:v>
                </c:pt>
                <c:pt idx="81840">
                  <c:v>81840</c:v>
                </c:pt>
                <c:pt idx="81841">
                  <c:v>81841</c:v>
                </c:pt>
                <c:pt idx="81842">
                  <c:v>81842</c:v>
                </c:pt>
                <c:pt idx="81843">
                  <c:v>81843</c:v>
                </c:pt>
                <c:pt idx="81844">
                  <c:v>81844</c:v>
                </c:pt>
                <c:pt idx="81845">
                  <c:v>81845</c:v>
                </c:pt>
                <c:pt idx="81846">
                  <c:v>81846</c:v>
                </c:pt>
                <c:pt idx="81847">
                  <c:v>81847</c:v>
                </c:pt>
                <c:pt idx="81848">
                  <c:v>81848</c:v>
                </c:pt>
                <c:pt idx="81849">
                  <c:v>81849</c:v>
                </c:pt>
                <c:pt idx="81850">
                  <c:v>81850</c:v>
                </c:pt>
                <c:pt idx="81851">
                  <c:v>81851</c:v>
                </c:pt>
                <c:pt idx="81852">
                  <c:v>81852</c:v>
                </c:pt>
                <c:pt idx="81853">
                  <c:v>81853</c:v>
                </c:pt>
                <c:pt idx="81854">
                  <c:v>81854</c:v>
                </c:pt>
                <c:pt idx="81855">
                  <c:v>81855</c:v>
                </c:pt>
                <c:pt idx="81856">
                  <c:v>81856</c:v>
                </c:pt>
                <c:pt idx="81857">
                  <c:v>81857</c:v>
                </c:pt>
                <c:pt idx="81858">
                  <c:v>81858</c:v>
                </c:pt>
                <c:pt idx="81859">
                  <c:v>81859</c:v>
                </c:pt>
                <c:pt idx="81860">
                  <c:v>81860</c:v>
                </c:pt>
                <c:pt idx="81861">
                  <c:v>81861</c:v>
                </c:pt>
                <c:pt idx="81862">
                  <c:v>81862</c:v>
                </c:pt>
                <c:pt idx="81863">
                  <c:v>81863</c:v>
                </c:pt>
                <c:pt idx="81864">
                  <c:v>81864</c:v>
                </c:pt>
                <c:pt idx="81865">
                  <c:v>81865</c:v>
                </c:pt>
                <c:pt idx="81866">
                  <c:v>81866</c:v>
                </c:pt>
                <c:pt idx="81867">
                  <c:v>81867</c:v>
                </c:pt>
                <c:pt idx="81868">
                  <c:v>81868</c:v>
                </c:pt>
                <c:pt idx="81869">
                  <c:v>81869</c:v>
                </c:pt>
                <c:pt idx="81870">
                  <c:v>81870</c:v>
                </c:pt>
                <c:pt idx="81871">
                  <c:v>81871</c:v>
                </c:pt>
                <c:pt idx="81872">
                  <c:v>81872</c:v>
                </c:pt>
                <c:pt idx="81873">
                  <c:v>81873</c:v>
                </c:pt>
                <c:pt idx="81874">
                  <c:v>81874</c:v>
                </c:pt>
                <c:pt idx="81875">
                  <c:v>81875</c:v>
                </c:pt>
                <c:pt idx="81876">
                  <c:v>81876</c:v>
                </c:pt>
                <c:pt idx="81877">
                  <c:v>81877</c:v>
                </c:pt>
                <c:pt idx="81878">
                  <c:v>81878</c:v>
                </c:pt>
                <c:pt idx="81879">
                  <c:v>81879</c:v>
                </c:pt>
                <c:pt idx="81880">
                  <c:v>81880</c:v>
                </c:pt>
                <c:pt idx="81881">
                  <c:v>81881</c:v>
                </c:pt>
                <c:pt idx="81882">
                  <c:v>81882</c:v>
                </c:pt>
                <c:pt idx="81883">
                  <c:v>81883</c:v>
                </c:pt>
                <c:pt idx="81884">
                  <c:v>81884</c:v>
                </c:pt>
                <c:pt idx="81885">
                  <c:v>81885</c:v>
                </c:pt>
                <c:pt idx="81886">
                  <c:v>81886</c:v>
                </c:pt>
                <c:pt idx="81887">
                  <c:v>81887</c:v>
                </c:pt>
                <c:pt idx="81888">
                  <c:v>81888</c:v>
                </c:pt>
                <c:pt idx="81889">
                  <c:v>81889</c:v>
                </c:pt>
                <c:pt idx="81890">
                  <c:v>81890</c:v>
                </c:pt>
                <c:pt idx="81891">
                  <c:v>81891</c:v>
                </c:pt>
                <c:pt idx="81892">
                  <c:v>81892</c:v>
                </c:pt>
                <c:pt idx="81893">
                  <c:v>81893</c:v>
                </c:pt>
                <c:pt idx="81894">
                  <c:v>81894</c:v>
                </c:pt>
                <c:pt idx="81895">
                  <c:v>81895</c:v>
                </c:pt>
                <c:pt idx="81896">
                  <c:v>81896</c:v>
                </c:pt>
                <c:pt idx="81897">
                  <c:v>81897</c:v>
                </c:pt>
                <c:pt idx="81898">
                  <c:v>81898</c:v>
                </c:pt>
                <c:pt idx="81899">
                  <c:v>81899</c:v>
                </c:pt>
                <c:pt idx="81900">
                  <c:v>81900</c:v>
                </c:pt>
                <c:pt idx="81901">
                  <c:v>81901</c:v>
                </c:pt>
                <c:pt idx="81902">
                  <c:v>81902</c:v>
                </c:pt>
                <c:pt idx="81903">
                  <c:v>81903</c:v>
                </c:pt>
                <c:pt idx="81904">
                  <c:v>81904</c:v>
                </c:pt>
                <c:pt idx="81905">
                  <c:v>81905</c:v>
                </c:pt>
                <c:pt idx="81906">
                  <c:v>81906</c:v>
                </c:pt>
                <c:pt idx="81907">
                  <c:v>81907</c:v>
                </c:pt>
                <c:pt idx="81908">
                  <c:v>81908</c:v>
                </c:pt>
                <c:pt idx="81909">
                  <c:v>81909</c:v>
                </c:pt>
                <c:pt idx="81910">
                  <c:v>81910</c:v>
                </c:pt>
                <c:pt idx="81911">
                  <c:v>81911</c:v>
                </c:pt>
                <c:pt idx="81912">
                  <c:v>81912</c:v>
                </c:pt>
                <c:pt idx="81913">
                  <c:v>81913</c:v>
                </c:pt>
                <c:pt idx="81914">
                  <c:v>81914</c:v>
                </c:pt>
                <c:pt idx="81915">
                  <c:v>81915</c:v>
                </c:pt>
                <c:pt idx="81916">
                  <c:v>81916</c:v>
                </c:pt>
                <c:pt idx="81917">
                  <c:v>81917</c:v>
                </c:pt>
                <c:pt idx="81918">
                  <c:v>81918</c:v>
                </c:pt>
                <c:pt idx="81919">
                  <c:v>81919</c:v>
                </c:pt>
                <c:pt idx="81920">
                  <c:v>81920</c:v>
                </c:pt>
                <c:pt idx="81921">
                  <c:v>81921</c:v>
                </c:pt>
                <c:pt idx="81922">
                  <c:v>81922</c:v>
                </c:pt>
                <c:pt idx="81923">
                  <c:v>81923</c:v>
                </c:pt>
                <c:pt idx="81924">
                  <c:v>81924</c:v>
                </c:pt>
                <c:pt idx="81925">
                  <c:v>81925</c:v>
                </c:pt>
                <c:pt idx="81926">
                  <c:v>81926</c:v>
                </c:pt>
                <c:pt idx="81927">
                  <c:v>81927</c:v>
                </c:pt>
                <c:pt idx="81928">
                  <c:v>81928</c:v>
                </c:pt>
                <c:pt idx="81929">
                  <c:v>81929</c:v>
                </c:pt>
                <c:pt idx="81930">
                  <c:v>81930</c:v>
                </c:pt>
                <c:pt idx="81931">
                  <c:v>81931</c:v>
                </c:pt>
                <c:pt idx="81932">
                  <c:v>81932</c:v>
                </c:pt>
                <c:pt idx="81933">
                  <c:v>81933</c:v>
                </c:pt>
                <c:pt idx="81934">
                  <c:v>81934</c:v>
                </c:pt>
                <c:pt idx="81935">
                  <c:v>81935</c:v>
                </c:pt>
                <c:pt idx="81936">
                  <c:v>81936</c:v>
                </c:pt>
                <c:pt idx="81937">
                  <c:v>81937</c:v>
                </c:pt>
                <c:pt idx="81938">
                  <c:v>81938</c:v>
                </c:pt>
                <c:pt idx="81939">
                  <c:v>81939</c:v>
                </c:pt>
                <c:pt idx="81940">
                  <c:v>81940</c:v>
                </c:pt>
                <c:pt idx="81941">
                  <c:v>81941</c:v>
                </c:pt>
                <c:pt idx="81942">
                  <c:v>81942</c:v>
                </c:pt>
                <c:pt idx="81943">
                  <c:v>81943</c:v>
                </c:pt>
                <c:pt idx="81944">
                  <c:v>81944</c:v>
                </c:pt>
                <c:pt idx="81945">
                  <c:v>81945</c:v>
                </c:pt>
                <c:pt idx="81946">
                  <c:v>81946</c:v>
                </c:pt>
                <c:pt idx="81947">
                  <c:v>81947</c:v>
                </c:pt>
                <c:pt idx="81948">
                  <c:v>81948</c:v>
                </c:pt>
                <c:pt idx="81949">
                  <c:v>81949</c:v>
                </c:pt>
                <c:pt idx="81950">
                  <c:v>81950</c:v>
                </c:pt>
                <c:pt idx="81951">
                  <c:v>81951</c:v>
                </c:pt>
                <c:pt idx="81952">
                  <c:v>81952</c:v>
                </c:pt>
                <c:pt idx="81953">
                  <c:v>81953</c:v>
                </c:pt>
                <c:pt idx="81954">
                  <c:v>81954</c:v>
                </c:pt>
                <c:pt idx="81955">
                  <c:v>81955</c:v>
                </c:pt>
                <c:pt idx="81956">
                  <c:v>81956</c:v>
                </c:pt>
                <c:pt idx="81957">
                  <c:v>81957</c:v>
                </c:pt>
                <c:pt idx="81958">
                  <c:v>81958</c:v>
                </c:pt>
                <c:pt idx="81959">
                  <c:v>81959</c:v>
                </c:pt>
                <c:pt idx="81960">
                  <c:v>81960</c:v>
                </c:pt>
                <c:pt idx="81961">
                  <c:v>81961</c:v>
                </c:pt>
                <c:pt idx="81962">
                  <c:v>81962</c:v>
                </c:pt>
                <c:pt idx="81963">
                  <c:v>81963</c:v>
                </c:pt>
                <c:pt idx="81964">
                  <c:v>81964</c:v>
                </c:pt>
                <c:pt idx="81965">
                  <c:v>81965</c:v>
                </c:pt>
                <c:pt idx="81966">
                  <c:v>81966</c:v>
                </c:pt>
                <c:pt idx="81967">
                  <c:v>81967</c:v>
                </c:pt>
                <c:pt idx="81968">
                  <c:v>81968</c:v>
                </c:pt>
                <c:pt idx="81969">
                  <c:v>81969</c:v>
                </c:pt>
                <c:pt idx="81970">
                  <c:v>81970</c:v>
                </c:pt>
                <c:pt idx="81971">
                  <c:v>81971</c:v>
                </c:pt>
                <c:pt idx="81972">
                  <c:v>81972</c:v>
                </c:pt>
                <c:pt idx="81973">
                  <c:v>81973</c:v>
                </c:pt>
                <c:pt idx="81974">
                  <c:v>81974</c:v>
                </c:pt>
                <c:pt idx="81975">
                  <c:v>81975</c:v>
                </c:pt>
                <c:pt idx="81976">
                  <c:v>81976</c:v>
                </c:pt>
                <c:pt idx="81977">
                  <c:v>81977</c:v>
                </c:pt>
                <c:pt idx="81978">
                  <c:v>81978</c:v>
                </c:pt>
                <c:pt idx="81979">
                  <c:v>81979</c:v>
                </c:pt>
                <c:pt idx="81980">
                  <c:v>81980</c:v>
                </c:pt>
                <c:pt idx="81981">
                  <c:v>81981</c:v>
                </c:pt>
                <c:pt idx="81982">
                  <c:v>81982</c:v>
                </c:pt>
                <c:pt idx="81983">
                  <c:v>81983</c:v>
                </c:pt>
                <c:pt idx="81984">
                  <c:v>81984</c:v>
                </c:pt>
                <c:pt idx="81985">
                  <c:v>81985</c:v>
                </c:pt>
                <c:pt idx="81986">
                  <c:v>81986</c:v>
                </c:pt>
                <c:pt idx="81987">
                  <c:v>81987</c:v>
                </c:pt>
                <c:pt idx="81988">
                  <c:v>81988</c:v>
                </c:pt>
                <c:pt idx="81989">
                  <c:v>81989</c:v>
                </c:pt>
                <c:pt idx="81990">
                  <c:v>81990</c:v>
                </c:pt>
                <c:pt idx="81991">
                  <c:v>81991</c:v>
                </c:pt>
                <c:pt idx="81992">
                  <c:v>81992</c:v>
                </c:pt>
                <c:pt idx="81993">
                  <c:v>81993</c:v>
                </c:pt>
                <c:pt idx="81994">
                  <c:v>81994</c:v>
                </c:pt>
                <c:pt idx="81995">
                  <c:v>81995</c:v>
                </c:pt>
                <c:pt idx="81996">
                  <c:v>81996</c:v>
                </c:pt>
                <c:pt idx="81997">
                  <c:v>81997</c:v>
                </c:pt>
                <c:pt idx="81998">
                  <c:v>81998</c:v>
                </c:pt>
                <c:pt idx="81999">
                  <c:v>81999</c:v>
                </c:pt>
                <c:pt idx="82000">
                  <c:v>82000</c:v>
                </c:pt>
                <c:pt idx="82001">
                  <c:v>82001</c:v>
                </c:pt>
                <c:pt idx="82002">
                  <c:v>82002</c:v>
                </c:pt>
                <c:pt idx="82003">
                  <c:v>82003</c:v>
                </c:pt>
                <c:pt idx="82004">
                  <c:v>82004</c:v>
                </c:pt>
                <c:pt idx="82005">
                  <c:v>82005</c:v>
                </c:pt>
                <c:pt idx="82006">
                  <c:v>82006</c:v>
                </c:pt>
                <c:pt idx="82007">
                  <c:v>82007</c:v>
                </c:pt>
                <c:pt idx="82008">
                  <c:v>82008</c:v>
                </c:pt>
                <c:pt idx="82009">
                  <c:v>82009</c:v>
                </c:pt>
                <c:pt idx="82010">
                  <c:v>82010</c:v>
                </c:pt>
                <c:pt idx="82011">
                  <c:v>82011</c:v>
                </c:pt>
                <c:pt idx="82012">
                  <c:v>82012</c:v>
                </c:pt>
                <c:pt idx="82013">
                  <c:v>82013</c:v>
                </c:pt>
                <c:pt idx="82014">
                  <c:v>82014</c:v>
                </c:pt>
                <c:pt idx="82015">
                  <c:v>82015</c:v>
                </c:pt>
                <c:pt idx="82016">
                  <c:v>82016</c:v>
                </c:pt>
                <c:pt idx="82017">
                  <c:v>82017</c:v>
                </c:pt>
                <c:pt idx="82018">
                  <c:v>82018</c:v>
                </c:pt>
                <c:pt idx="82019">
                  <c:v>82019</c:v>
                </c:pt>
                <c:pt idx="82020">
                  <c:v>82020</c:v>
                </c:pt>
                <c:pt idx="82021">
                  <c:v>82021</c:v>
                </c:pt>
                <c:pt idx="82022">
                  <c:v>82022</c:v>
                </c:pt>
                <c:pt idx="82023">
                  <c:v>82023</c:v>
                </c:pt>
                <c:pt idx="82024">
                  <c:v>82024</c:v>
                </c:pt>
                <c:pt idx="82025">
                  <c:v>82025</c:v>
                </c:pt>
                <c:pt idx="82026">
                  <c:v>82026</c:v>
                </c:pt>
                <c:pt idx="82027">
                  <c:v>82027</c:v>
                </c:pt>
                <c:pt idx="82028">
                  <c:v>82028</c:v>
                </c:pt>
                <c:pt idx="82029">
                  <c:v>82029</c:v>
                </c:pt>
                <c:pt idx="82030">
                  <c:v>82030</c:v>
                </c:pt>
                <c:pt idx="82031">
                  <c:v>82031</c:v>
                </c:pt>
                <c:pt idx="82032">
                  <c:v>82032</c:v>
                </c:pt>
                <c:pt idx="82033">
                  <c:v>82033</c:v>
                </c:pt>
                <c:pt idx="82034">
                  <c:v>82034</c:v>
                </c:pt>
                <c:pt idx="82035">
                  <c:v>82035</c:v>
                </c:pt>
                <c:pt idx="82036">
                  <c:v>82036</c:v>
                </c:pt>
                <c:pt idx="82037">
                  <c:v>82037</c:v>
                </c:pt>
                <c:pt idx="82038">
                  <c:v>82038</c:v>
                </c:pt>
                <c:pt idx="82039">
                  <c:v>82039</c:v>
                </c:pt>
                <c:pt idx="82040">
                  <c:v>82040</c:v>
                </c:pt>
                <c:pt idx="82041">
                  <c:v>82041</c:v>
                </c:pt>
                <c:pt idx="82042">
                  <c:v>82042</c:v>
                </c:pt>
                <c:pt idx="82043">
                  <c:v>82043</c:v>
                </c:pt>
                <c:pt idx="82044">
                  <c:v>82044</c:v>
                </c:pt>
                <c:pt idx="82045">
                  <c:v>82045</c:v>
                </c:pt>
                <c:pt idx="82046">
                  <c:v>82046</c:v>
                </c:pt>
                <c:pt idx="82047">
                  <c:v>82047</c:v>
                </c:pt>
                <c:pt idx="82048">
                  <c:v>82048</c:v>
                </c:pt>
                <c:pt idx="82049">
                  <c:v>82049</c:v>
                </c:pt>
                <c:pt idx="82050">
                  <c:v>82050</c:v>
                </c:pt>
                <c:pt idx="82051">
                  <c:v>82051</c:v>
                </c:pt>
                <c:pt idx="82052">
                  <c:v>82052</c:v>
                </c:pt>
                <c:pt idx="82053">
                  <c:v>82053</c:v>
                </c:pt>
                <c:pt idx="82054">
                  <c:v>82054</c:v>
                </c:pt>
                <c:pt idx="82055">
                  <c:v>82055</c:v>
                </c:pt>
                <c:pt idx="82056">
                  <c:v>82056</c:v>
                </c:pt>
                <c:pt idx="82057">
                  <c:v>82057</c:v>
                </c:pt>
                <c:pt idx="82058">
                  <c:v>82058</c:v>
                </c:pt>
                <c:pt idx="82059">
                  <c:v>82059</c:v>
                </c:pt>
                <c:pt idx="82060">
                  <c:v>82060</c:v>
                </c:pt>
                <c:pt idx="82061">
                  <c:v>82061</c:v>
                </c:pt>
                <c:pt idx="82062">
                  <c:v>82062</c:v>
                </c:pt>
                <c:pt idx="82063">
                  <c:v>82063</c:v>
                </c:pt>
                <c:pt idx="82064">
                  <c:v>82064</c:v>
                </c:pt>
                <c:pt idx="82065">
                  <c:v>82065</c:v>
                </c:pt>
                <c:pt idx="82066">
                  <c:v>82066</c:v>
                </c:pt>
                <c:pt idx="82067">
                  <c:v>82067</c:v>
                </c:pt>
                <c:pt idx="82068">
                  <c:v>82068</c:v>
                </c:pt>
                <c:pt idx="82069">
                  <c:v>82069</c:v>
                </c:pt>
                <c:pt idx="82070">
                  <c:v>82070</c:v>
                </c:pt>
                <c:pt idx="82071">
                  <c:v>82071</c:v>
                </c:pt>
                <c:pt idx="82072">
                  <c:v>82072</c:v>
                </c:pt>
                <c:pt idx="82073">
                  <c:v>82073</c:v>
                </c:pt>
                <c:pt idx="82074">
                  <c:v>82074</c:v>
                </c:pt>
                <c:pt idx="82075">
                  <c:v>82075</c:v>
                </c:pt>
                <c:pt idx="82076">
                  <c:v>82076</c:v>
                </c:pt>
                <c:pt idx="82077">
                  <c:v>82077</c:v>
                </c:pt>
                <c:pt idx="82078">
                  <c:v>82078</c:v>
                </c:pt>
                <c:pt idx="82079">
                  <c:v>82079</c:v>
                </c:pt>
                <c:pt idx="82080">
                  <c:v>82080</c:v>
                </c:pt>
                <c:pt idx="82081">
                  <c:v>82081</c:v>
                </c:pt>
                <c:pt idx="82082">
                  <c:v>82082</c:v>
                </c:pt>
                <c:pt idx="82083">
                  <c:v>82083</c:v>
                </c:pt>
                <c:pt idx="82084">
                  <c:v>82084</c:v>
                </c:pt>
                <c:pt idx="82085">
                  <c:v>82085</c:v>
                </c:pt>
                <c:pt idx="82086">
                  <c:v>82086</c:v>
                </c:pt>
                <c:pt idx="82087">
                  <c:v>82087</c:v>
                </c:pt>
                <c:pt idx="82088">
                  <c:v>82088</c:v>
                </c:pt>
                <c:pt idx="82089">
                  <c:v>82089</c:v>
                </c:pt>
                <c:pt idx="82090">
                  <c:v>82090</c:v>
                </c:pt>
                <c:pt idx="82091">
                  <c:v>82091</c:v>
                </c:pt>
                <c:pt idx="82092">
                  <c:v>82092</c:v>
                </c:pt>
                <c:pt idx="82093">
                  <c:v>82093</c:v>
                </c:pt>
                <c:pt idx="82094">
                  <c:v>82094</c:v>
                </c:pt>
                <c:pt idx="82095">
                  <c:v>82095</c:v>
                </c:pt>
                <c:pt idx="82096">
                  <c:v>82096</c:v>
                </c:pt>
                <c:pt idx="82097">
                  <c:v>82097</c:v>
                </c:pt>
                <c:pt idx="82098">
                  <c:v>82098</c:v>
                </c:pt>
                <c:pt idx="82099">
                  <c:v>82099</c:v>
                </c:pt>
                <c:pt idx="82100">
                  <c:v>82100</c:v>
                </c:pt>
                <c:pt idx="82101">
                  <c:v>82101</c:v>
                </c:pt>
                <c:pt idx="82102">
                  <c:v>82102</c:v>
                </c:pt>
                <c:pt idx="82103">
                  <c:v>82103</c:v>
                </c:pt>
                <c:pt idx="82104">
                  <c:v>82104</c:v>
                </c:pt>
                <c:pt idx="82105">
                  <c:v>82105</c:v>
                </c:pt>
                <c:pt idx="82106">
                  <c:v>82106</c:v>
                </c:pt>
                <c:pt idx="82107">
                  <c:v>82107</c:v>
                </c:pt>
                <c:pt idx="82108">
                  <c:v>82108</c:v>
                </c:pt>
                <c:pt idx="82109">
                  <c:v>82109</c:v>
                </c:pt>
                <c:pt idx="82110">
                  <c:v>82110</c:v>
                </c:pt>
                <c:pt idx="82111">
                  <c:v>82111</c:v>
                </c:pt>
                <c:pt idx="82112">
                  <c:v>82112</c:v>
                </c:pt>
                <c:pt idx="82113">
                  <c:v>82113</c:v>
                </c:pt>
                <c:pt idx="82114">
                  <c:v>82114</c:v>
                </c:pt>
                <c:pt idx="82115">
                  <c:v>82115</c:v>
                </c:pt>
                <c:pt idx="82116">
                  <c:v>82116</c:v>
                </c:pt>
                <c:pt idx="82117">
                  <c:v>82117</c:v>
                </c:pt>
                <c:pt idx="82118">
                  <c:v>82118</c:v>
                </c:pt>
                <c:pt idx="82119">
                  <c:v>82119</c:v>
                </c:pt>
                <c:pt idx="82120">
                  <c:v>82120</c:v>
                </c:pt>
                <c:pt idx="82121">
                  <c:v>82121</c:v>
                </c:pt>
                <c:pt idx="82122">
                  <c:v>82122</c:v>
                </c:pt>
                <c:pt idx="82123">
                  <c:v>82123</c:v>
                </c:pt>
                <c:pt idx="82124">
                  <c:v>82124</c:v>
                </c:pt>
                <c:pt idx="82125">
                  <c:v>82125</c:v>
                </c:pt>
                <c:pt idx="82126">
                  <c:v>82126</c:v>
                </c:pt>
                <c:pt idx="82127">
                  <c:v>82127</c:v>
                </c:pt>
                <c:pt idx="82128">
                  <c:v>82128</c:v>
                </c:pt>
                <c:pt idx="82129">
                  <c:v>82129</c:v>
                </c:pt>
                <c:pt idx="82130">
                  <c:v>82130</c:v>
                </c:pt>
                <c:pt idx="82131">
                  <c:v>82131</c:v>
                </c:pt>
                <c:pt idx="82132">
                  <c:v>82132</c:v>
                </c:pt>
                <c:pt idx="82133">
                  <c:v>82133</c:v>
                </c:pt>
                <c:pt idx="82134">
                  <c:v>82134</c:v>
                </c:pt>
                <c:pt idx="82135">
                  <c:v>82135</c:v>
                </c:pt>
                <c:pt idx="82136">
                  <c:v>82136</c:v>
                </c:pt>
                <c:pt idx="82137">
                  <c:v>82137</c:v>
                </c:pt>
                <c:pt idx="82138">
                  <c:v>82138</c:v>
                </c:pt>
                <c:pt idx="82139">
                  <c:v>82139</c:v>
                </c:pt>
                <c:pt idx="82140">
                  <c:v>82140</c:v>
                </c:pt>
                <c:pt idx="82141">
                  <c:v>82141</c:v>
                </c:pt>
                <c:pt idx="82142">
                  <c:v>82142</c:v>
                </c:pt>
                <c:pt idx="82143">
                  <c:v>82143</c:v>
                </c:pt>
                <c:pt idx="82144">
                  <c:v>82144</c:v>
                </c:pt>
                <c:pt idx="82145">
                  <c:v>82145</c:v>
                </c:pt>
                <c:pt idx="82146">
                  <c:v>82146</c:v>
                </c:pt>
                <c:pt idx="82147">
                  <c:v>82147</c:v>
                </c:pt>
                <c:pt idx="82148">
                  <c:v>82148</c:v>
                </c:pt>
                <c:pt idx="82149">
                  <c:v>82149</c:v>
                </c:pt>
                <c:pt idx="82150">
                  <c:v>82150</c:v>
                </c:pt>
                <c:pt idx="82151">
                  <c:v>82151</c:v>
                </c:pt>
                <c:pt idx="82152">
                  <c:v>82152</c:v>
                </c:pt>
                <c:pt idx="82153">
                  <c:v>82153</c:v>
                </c:pt>
                <c:pt idx="82154">
                  <c:v>82154</c:v>
                </c:pt>
                <c:pt idx="82155">
                  <c:v>82155</c:v>
                </c:pt>
                <c:pt idx="82156">
                  <c:v>82156</c:v>
                </c:pt>
                <c:pt idx="82157">
                  <c:v>82157</c:v>
                </c:pt>
                <c:pt idx="82158">
                  <c:v>82158</c:v>
                </c:pt>
                <c:pt idx="82159">
                  <c:v>82159</c:v>
                </c:pt>
                <c:pt idx="82160">
                  <c:v>82160</c:v>
                </c:pt>
                <c:pt idx="82161">
                  <c:v>82161</c:v>
                </c:pt>
                <c:pt idx="82162">
                  <c:v>82162</c:v>
                </c:pt>
                <c:pt idx="82163">
                  <c:v>82163</c:v>
                </c:pt>
                <c:pt idx="82164">
                  <c:v>82164</c:v>
                </c:pt>
                <c:pt idx="82165">
                  <c:v>82165</c:v>
                </c:pt>
                <c:pt idx="82166">
                  <c:v>82166</c:v>
                </c:pt>
                <c:pt idx="82167">
                  <c:v>82167</c:v>
                </c:pt>
                <c:pt idx="82168">
                  <c:v>82168</c:v>
                </c:pt>
                <c:pt idx="82169">
                  <c:v>82169</c:v>
                </c:pt>
                <c:pt idx="82170">
                  <c:v>82170</c:v>
                </c:pt>
                <c:pt idx="82171">
                  <c:v>82171</c:v>
                </c:pt>
                <c:pt idx="82172">
                  <c:v>82172</c:v>
                </c:pt>
                <c:pt idx="82173">
                  <c:v>82173</c:v>
                </c:pt>
                <c:pt idx="82174">
                  <c:v>82174</c:v>
                </c:pt>
                <c:pt idx="82175">
                  <c:v>82175</c:v>
                </c:pt>
                <c:pt idx="82176">
                  <c:v>82176</c:v>
                </c:pt>
                <c:pt idx="82177">
                  <c:v>82177</c:v>
                </c:pt>
                <c:pt idx="82178">
                  <c:v>82178</c:v>
                </c:pt>
                <c:pt idx="82179">
                  <c:v>82179</c:v>
                </c:pt>
                <c:pt idx="82180">
                  <c:v>82180</c:v>
                </c:pt>
                <c:pt idx="82181">
                  <c:v>82181</c:v>
                </c:pt>
                <c:pt idx="82182">
                  <c:v>82182</c:v>
                </c:pt>
                <c:pt idx="82183">
                  <c:v>82183</c:v>
                </c:pt>
                <c:pt idx="82184">
                  <c:v>82184</c:v>
                </c:pt>
                <c:pt idx="82185">
                  <c:v>82185</c:v>
                </c:pt>
                <c:pt idx="82186">
                  <c:v>82186</c:v>
                </c:pt>
                <c:pt idx="82187">
                  <c:v>82187</c:v>
                </c:pt>
                <c:pt idx="82188">
                  <c:v>82188</c:v>
                </c:pt>
                <c:pt idx="82189">
                  <c:v>82189</c:v>
                </c:pt>
                <c:pt idx="82190">
                  <c:v>82190</c:v>
                </c:pt>
                <c:pt idx="82191">
                  <c:v>82191</c:v>
                </c:pt>
                <c:pt idx="82192">
                  <c:v>82192</c:v>
                </c:pt>
                <c:pt idx="82193">
                  <c:v>82193</c:v>
                </c:pt>
                <c:pt idx="82194">
                  <c:v>82194</c:v>
                </c:pt>
                <c:pt idx="82195">
                  <c:v>82195</c:v>
                </c:pt>
                <c:pt idx="82196">
                  <c:v>82196</c:v>
                </c:pt>
                <c:pt idx="82197">
                  <c:v>82197</c:v>
                </c:pt>
                <c:pt idx="82198">
                  <c:v>82198</c:v>
                </c:pt>
                <c:pt idx="82199">
                  <c:v>82199</c:v>
                </c:pt>
                <c:pt idx="82200">
                  <c:v>82200</c:v>
                </c:pt>
                <c:pt idx="82201">
                  <c:v>82201</c:v>
                </c:pt>
                <c:pt idx="82202">
                  <c:v>82202</c:v>
                </c:pt>
                <c:pt idx="82203">
                  <c:v>82203</c:v>
                </c:pt>
                <c:pt idx="82204">
                  <c:v>82204</c:v>
                </c:pt>
                <c:pt idx="82205">
                  <c:v>82205</c:v>
                </c:pt>
                <c:pt idx="82206">
                  <c:v>82206</c:v>
                </c:pt>
                <c:pt idx="82207">
                  <c:v>82207</c:v>
                </c:pt>
                <c:pt idx="82208">
                  <c:v>82208</c:v>
                </c:pt>
                <c:pt idx="82209">
                  <c:v>82209</c:v>
                </c:pt>
                <c:pt idx="82210">
                  <c:v>82210</c:v>
                </c:pt>
                <c:pt idx="82211">
                  <c:v>82211</c:v>
                </c:pt>
                <c:pt idx="82212">
                  <c:v>82212</c:v>
                </c:pt>
                <c:pt idx="82213">
                  <c:v>82213</c:v>
                </c:pt>
                <c:pt idx="82214">
                  <c:v>82214</c:v>
                </c:pt>
                <c:pt idx="82215">
                  <c:v>82215</c:v>
                </c:pt>
                <c:pt idx="82216">
                  <c:v>82216</c:v>
                </c:pt>
                <c:pt idx="82217">
                  <c:v>82217</c:v>
                </c:pt>
                <c:pt idx="82218">
                  <c:v>82218</c:v>
                </c:pt>
                <c:pt idx="82219">
                  <c:v>82219</c:v>
                </c:pt>
                <c:pt idx="82220">
                  <c:v>82220</c:v>
                </c:pt>
                <c:pt idx="82221">
                  <c:v>82221</c:v>
                </c:pt>
                <c:pt idx="82222">
                  <c:v>82222</c:v>
                </c:pt>
                <c:pt idx="82223">
                  <c:v>82223</c:v>
                </c:pt>
                <c:pt idx="82224">
                  <c:v>82224</c:v>
                </c:pt>
                <c:pt idx="82225">
                  <c:v>82225</c:v>
                </c:pt>
                <c:pt idx="82226">
                  <c:v>82226</c:v>
                </c:pt>
                <c:pt idx="82227">
                  <c:v>82227</c:v>
                </c:pt>
                <c:pt idx="82228">
                  <c:v>82228</c:v>
                </c:pt>
                <c:pt idx="82229">
                  <c:v>82229</c:v>
                </c:pt>
                <c:pt idx="82230">
                  <c:v>82230</c:v>
                </c:pt>
                <c:pt idx="82231">
                  <c:v>82231</c:v>
                </c:pt>
                <c:pt idx="82232">
                  <c:v>82232</c:v>
                </c:pt>
                <c:pt idx="82233">
                  <c:v>82233</c:v>
                </c:pt>
                <c:pt idx="82234">
                  <c:v>82234</c:v>
                </c:pt>
                <c:pt idx="82235">
                  <c:v>82235</c:v>
                </c:pt>
                <c:pt idx="82236">
                  <c:v>82236</c:v>
                </c:pt>
                <c:pt idx="82237">
                  <c:v>82237</c:v>
                </c:pt>
                <c:pt idx="82238">
                  <c:v>82238</c:v>
                </c:pt>
                <c:pt idx="82239">
                  <c:v>82239</c:v>
                </c:pt>
                <c:pt idx="82240">
                  <c:v>82240</c:v>
                </c:pt>
                <c:pt idx="82241">
                  <c:v>82241</c:v>
                </c:pt>
                <c:pt idx="82242">
                  <c:v>82242</c:v>
                </c:pt>
                <c:pt idx="82243">
                  <c:v>82243</c:v>
                </c:pt>
                <c:pt idx="82244">
                  <c:v>82244</c:v>
                </c:pt>
                <c:pt idx="82245">
                  <c:v>82245</c:v>
                </c:pt>
                <c:pt idx="82246">
                  <c:v>82246</c:v>
                </c:pt>
                <c:pt idx="82247">
                  <c:v>82247</c:v>
                </c:pt>
                <c:pt idx="82248">
                  <c:v>82248</c:v>
                </c:pt>
                <c:pt idx="82249">
                  <c:v>82249</c:v>
                </c:pt>
                <c:pt idx="82250">
                  <c:v>82250</c:v>
                </c:pt>
                <c:pt idx="82251">
                  <c:v>82251</c:v>
                </c:pt>
                <c:pt idx="82252">
                  <c:v>82252</c:v>
                </c:pt>
                <c:pt idx="82253">
                  <c:v>82253</c:v>
                </c:pt>
                <c:pt idx="82254">
                  <c:v>82254</c:v>
                </c:pt>
                <c:pt idx="82255">
                  <c:v>82255</c:v>
                </c:pt>
                <c:pt idx="82256">
                  <c:v>82256</c:v>
                </c:pt>
                <c:pt idx="82257">
                  <c:v>82257</c:v>
                </c:pt>
                <c:pt idx="82258">
                  <c:v>82258</c:v>
                </c:pt>
                <c:pt idx="82259">
                  <c:v>82259</c:v>
                </c:pt>
                <c:pt idx="82260">
                  <c:v>82260</c:v>
                </c:pt>
                <c:pt idx="82261">
                  <c:v>82261</c:v>
                </c:pt>
                <c:pt idx="82262">
                  <c:v>82262</c:v>
                </c:pt>
                <c:pt idx="82263">
                  <c:v>82263</c:v>
                </c:pt>
                <c:pt idx="82264">
                  <c:v>82264</c:v>
                </c:pt>
                <c:pt idx="82265">
                  <c:v>82265</c:v>
                </c:pt>
                <c:pt idx="82266">
                  <c:v>82266</c:v>
                </c:pt>
                <c:pt idx="82267">
                  <c:v>82267</c:v>
                </c:pt>
                <c:pt idx="82268">
                  <c:v>82268</c:v>
                </c:pt>
                <c:pt idx="82269">
                  <c:v>82269</c:v>
                </c:pt>
                <c:pt idx="82270">
                  <c:v>82270</c:v>
                </c:pt>
                <c:pt idx="82271">
                  <c:v>82271</c:v>
                </c:pt>
                <c:pt idx="82272">
                  <c:v>82272</c:v>
                </c:pt>
                <c:pt idx="82273">
                  <c:v>82273</c:v>
                </c:pt>
                <c:pt idx="82274">
                  <c:v>82274</c:v>
                </c:pt>
                <c:pt idx="82275">
                  <c:v>82275</c:v>
                </c:pt>
                <c:pt idx="82276">
                  <c:v>82276</c:v>
                </c:pt>
                <c:pt idx="82277">
                  <c:v>82277</c:v>
                </c:pt>
                <c:pt idx="82278">
                  <c:v>82278</c:v>
                </c:pt>
                <c:pt idx="82279">
                  <c:v>82279</c:v>
                </c:pt>
                <c:pt idx="82280">
                  <c:v>82280</c:v>
                </c:pt>
                <c:pt idx="82281">
                  <c:v>82281</c:v>
                </c:pt>
                <c:pt idx="82282">
                  <c:v>82282</c:v>
                </c:pt>
                <c:pt idx="82283">
                  <c:v>82283</c:v>
                </c:pt>
                <c:pt idx="82284">
                  <c:v>82284</c:v>
                </c:pt>
                <c:pt idx="82285">
                  <c:v>82285</c:v>
                </c:pt>
                <c:pt idx="82286">
                  <c:v>82286</c:v>
                </c:pt>
                <c:pt idx="82287">
                  <c:v>82287</c:v>
                </c:pt>
                <c:pt idx="82288">
                  <c:v>82288</c:v>
                </c:pt>
                <c:pt idx="82289">
                  <c:v>82289</c:v>
                </c:pt>
                <c:pt idx="82290">
                  <c:v>82290</c:v>
                </c:pt>
                <c:pt idx="82291">
                  <c:v>82291</c:v>
                </c:pt>
                <c:pt idx="82292">
                  <c:v>82292</c:v>
                </c:pt>
                <c:pt idx="82293">
                  <c:v>82293</c:v>
                </c:pt>
                <c:pt idx="82294">
                  <c:v>82294</c:v>
                </c:pt>
                <c:pt idx="82295">
                  <c:v>82295</c:v>
                </c:pt>
                <c:pt idx="82296">
                  <c:v>82296</c:v>
                </c:pt>
                <c:pt idx="82297">
                  <c:v>82297</c:v>
                </c:pt>
                <c:pt idx="82298">
                  <c:v>82298</c:v>
                </c:pt>
                <c:pt idx="82299">
                  <c:v>82299</c:v>
                </c:pt>
                <c:pt idx="82300">
                  <c:v>82300</c:v>
                </c:pt>
                <c:pt idx="82301">
                  <c:v>82301</c:v>
                </c:pt>
                <c:pt idx="82302">
                  <c:v>82302</c:v>
                </c:pt>
                <c:pt idx="82303">
                  <c:v>82303</c:v>
                </c:pt>
                <c:pt idx="82304">
                  <c:v>82304</c:v>
                </c:pt>
                <c:pt idx="82305">
                  <c:v>82305</c:v>
                </c:pt>
                <c:pt idx="82306">
                  <c:v>82306</c:v>
                </c:pt>
                <c:pt idx="82307">
                  <c:v>82307</c:v>
                </c:pt>
                <c:pt idx="82308">
                  <c:v>82308</c:v>
                </c:pt>
                <c:pt idx="82309">
                  <c:v>82309</c:v>
                </c:pt>
                <c:pt idx="82310">
                  <c:v>82310</c:v>
                </c:pt>
                <c:pt idx="82311">
                  <c:v>82311</c:v>
                </c:pt>
                <c:pt idx="82312">
                  <c:v>82312</c:v>
                </c:pt>
                <c:pt idx="82313">
                  <c:v>82313</c:v>
                </c:pt>
                <c:pt idx="82314">
                  <c:v>82314</c:v>
                </c:pt>
                <c:pt idx="82315">
                  <c:v>82315</c:v>
                </c:pt>
                <c:pt idx="82316">
                  <c:v>82316</c:v>
                </c:pt>
                <c:pt idx="82317">
                  <c:v>82317</c:v>
                </c:pt>
                <c:pt idx="82318">
                  <c:v>82318</c:v>
                </c:pt>
                <c:pt idx="82319">
                  <c:v>82319</c:v>
                </c:pt>
                <c:pt idx="82320">
                  <c:v>82320</c:v>
                </c:pt>
                <c:pt idx="82321">
                  <c:v>82321</c:v>
                </c:pt>
                <c:pt idx="82322">
                  <c:v>82322</c:v>
                </c:pt>
                <c:pt idx="82323">
                  <c:v>82323</c:v>
                </c:pt>
                <c:pt idx="82324">
                  <c:v>82324</c:v>
                </c:pt>
                <c:pt idx="82325">
                  <c:v>82325</c:v>
                </c:pt>
                <c:pt idx="82326">
                  <c:v>82326</c:v>
                </c:pt>
                <c:pt idx="82327">
                  <c:v>82327</c:v>
                </c:pt>
                <c:pt idx="82328">
                  <c:v>82328</c:v>
                </c:pt>
                <c:pt idx="82329">
                  <c:v>82329</c:v>
                </c:pt>
                <c:pt idx="82330">
                  <c:v>82330</c:v>
                </c:pt>
                <c:pt idx="82331">
                  <c:v>82331</c:v>
                </c:pt>
                <c:pt idx="82332">
                  <c:v>82332</c:v>
                </c:pt>
                <c:pt idx="82333">
                  <c:v>82333</c:v>
                </c:pt>
                <c:pt idx="82334">
                  <c:v>82334</c:v>
                </c:pt>
                <c:pt idx="82335">
                  <c:v>82335</c:v>
                </c:pt>
                <c:pt idx="82336">
                  <c:v>82336</c:v>
                </c:pt>
                <c:pt idx="82337">
                  <c:v>82337</c:v>
                </c:pt>
                <c:pt idx="82338">
                  <c:v>82338</c:v>
                </c:pt>
                <c:pt idx="82339">
                  <c:v>82339</c:v>
                </c:pt>
                <c:pt idx="82340">
                  <c:v>82340</c:v>
                </c:pt>
                <c:pt idx="82341">
                  <c:v>82341</c:v>
                </c:pt>
                <c:pt idx="82342">
                  <c:v>82342</c:v>
                </c:pt>
                <c:pt idx="82343">
                  <c:v>82343</c:v>
                </c:pt>
                <c:pt idx="82344">
                  <c:v>82344</c:v>
                </c:pt>
                <c:pt idx="82345">
                  <c:v>82345</c:v>
                </c:pt>
                <c:pt idx="82346">
                  <c:v>82346</c:v>
                </c:pt>
                <c:pt idx="82347">
                  <c:v>82347</c:v>
                </c:pt>
                <c:pt idx="82348">
                  <c:v>82348</c:v>
                </c:pt>
                <c:pt idx="82349">
                  <c:v>82349</c:v>
                </c:pt>
                <c:pt idx="82350">
                  <c:v>82350</c:v>
                </c:pt>
                <c:pt idx="82351">
                  <c:v>82351</c:v>
                </c:pt>
                <c:pt idx="82352">
                  <c:v>82352</c:v>
                </c:pt>
                <c:pt idx="82353">
                  <c:v>82353</c:v>
                </c:pt>
                <c:pt idx="82354">
                  <c:v>82354</c:v>
                </c:pt>
                <c:pt idx="82355">
                  <c:v>82355</c:v>
                </c:pt>
                <c:pt idx="82356">
                  <c:v>82356</c:v>
                </c:pt>
                <c:pt idx="82357">
                  <c:v>82357</c:v>
                </c:pt>
                <c:pt idx="82358">
                  <c:v>82358</c:v>
                </c:pt>
                <c:pt idx="82359">
                  <c:v>82359</c:v>
                </c:pt>
                <c:pt idx="82360">
                  <c:v>82360</c:v>
                </c:pt>
                <c:pt idx="82361">
                  <c:v>82361</c:v>
                </c:pt>
                <c:pt idx="82362">
                  <c:v>82362</c:v>
                </c:pt>
                <c:pt idx="82363">
                  <c:v>82363</c:v>
                </c:pt>
                <c:pt idx="82364">
                  <c:v>82364</c:v>
                </c:pt>
                <c:pt idx="82365">
                  <c:v>82365</c:v>
                </c:pt>
                <c:pt idx="82366">
                  <c:v>82366</c:v>
                </c:pt>
                <c:pt idx="82367">
                  <c:v>82367</c:v>
                </c:pt>
                <c:pt idx="82368">
                  <c:v>82368</c:v>
                </c:pt>
                <c:pt idx="82369">
                  <c:v>82369</c:v>
                </c:pt>
                <c:pt idx="82370">
                  <c:v>82370</c:v>
                </c:pt>
                <c:pt idx="82371">
                  <c:v>82371</c:v>
                </c:pt>
                <c:pt idx="82372">
                  <c:v>82372</c:v>
                </c:pt>
                <c:pt idx="82373">
                  <c:v>82373</c:v>
                </c:pt>
                <c:pt idx="82374">
                  <c:v>82374</c:v>
                </c:pt>
                <c:pt idx="82375">
                  <c:v>82375</c:v>
                </c:pt>
                <c:pt idx="82376">
                  <c:v>82376</c:v>
                </c:pt>
                <c:pt idx="82377">
                  <c:v>82377</c:v>
                </c:pt>
                <c:pt idx="82378">
                  <c:v>82378</c:v>
                </c:pt>
                <c:pt idx="82379">
                  <c:v>82379</c:v>
                </c:pt>
                <c:pt idx="82380">
                  <c:v>82380</c:v>
                </c:pt>
                <c:pt idx="82381">
                  <c:v>82381</c:v>
                </c:pt>
                <c:pt idx="82382">
                  <c:v>82382</c:v>
                </c:pt>
                <c:pt idx="82383">
                  <c:v>82383</c:v>
                </c:pt>
                <c:pt idx="82384">
                  <c:v>82384</c:v>
                </c:pt>
                <c:pt idx="82385">
                  <c:v>82385</c:v>
                </c:pt>
                <c:pt idx="82386">
                  <c:v>82386</c:v>
                </c:pt>
                <c:pt idx="82387">
                  <c:v>82387</c:v>
                </c:pt>
                <c:pt idx="82388">
                  <c:v>82388</c:v>
                </c:pt>
                <c:pt idx="82389">
                  <c:v>82389</c:v>
                </c:pt>
                <c:pt idx="82390">
                  <c:v>82390</c:v>
                </c:pt>
                <c:pt idx="82391">
                  <c:v>82391</c:v>
                </c:pt>
                <c:pt idx="82392">
                  <c:v>82392</c:v>
                </c:pt>
                <c:pt idx="82393">
                  <c:v>82393</c:v>
                </c:pt>
                <c:pt idx="82394">
                  <c:v>82394</c:v>
                </c:pt>
                <c:pt idx="82395">
                  <c:v>82395</c:v>
                </c:pt>
                <c:pt idx="82396">
                  <c:v>82396</c:v>
                </c:pt>
                <c:pt idx="82397">
                  <c:v>82397</c:v>
                </c:pt>
                <c:pt idx="82398">
                  <c:v>82398</c:v>
                </c:pt>
                <c:pt idx="82399">
                  <c:v>82399</c:v>
                </c:pt>
                <c:pt idx="82400">
                  <c:v>82400</c:v>
                </c:pt>
                <c:pt idx="82401">
                  <c:v>82401</c:v>
                </c:pt>
                <c:pt idx="82402">
                  <c:v>82402</c:v>
                </c:pt>
                <c:pt idx="82403">
                  <c:v>82403</c:v>
                </c:pt>
                <c:pt idx="82404">
                  <c:v>82404</c:v>
                </c:pt>
                <c:pt idx="82405">
                  <c:v>82405</c:v>
                </c:pt>
                <c:pt idx="82406">
                  <c:v>82406</c:v>
                </c:pt>
                <c:pt idx="82407">
                  <c:v>82407</c:v>
                </c:pt>
                <c:pt idx="82408">
                  <c:v>82408</c:v>
                </c:pt>
                <c:pt idx="82409">
                  <c:v>82409</c:v>
                </c:pt>
                <c:pt idx="82410">
                  <c:v>82410</c:v>
                </c:pt>
                <c:pt idx="82411">
                  <c:v>82411</c:v>
                </c:pt>
                <c:pt idx="82412">
                  <c:v>82412</c:v>
                </c:pt>
                <c:pt idx="82413">
                  <c:v>82413</c:v>
                </c:pt>
                <c:pt idx="82414">
                  <c:v>82414</c:v>
                </c:pt>
                <c:pt idx="82415">
                  <c:v>82415</c:v>
                </c:pt>
                <c:pt idx="82416">
                  <c:v>82416</c:v>
                </c:pt>
                <c:pt idx="82417">
                  <c:v>82417</c:v>
                </c:pt>
                <c:pt idx="82418">
                  <c:v>82418</c:v>
                </c:pt>
                <c:pt idx="82419">
                  <c:v>82419</c:v>
                </c:pt>
                <c:pt idx="82420">
                  <c:v>82420</c:v>
                </c:pt>
                <c:pt idx="82421">
                  <c:v>82421</c:v>
                </c:pt>
                <c:pt idx="82422">
                  <c:v>82422</c:v>
                </c:pt>
                <c:pt idx="82423">
                  <c:v>82423</c:v>
                </c:pt>
                <c:pt idx="82424">
                  <c:v>82424</c:v>
                </c:pt>
                <c:pt idx="82425">
                  <c:v>82425</c:v>
                </c:pt>
                <c:pt idx="82426">
                  <c:v>82426</c:v>
                </c:pt>
                <c:pt idx="82427">
                  <c:v>82427</c:v>
                </c:pt>
                <c:pt idx="82428">
                  <c:v>82428</c:v>
                </c:pt>
                <c:pt idx="82429">
                  <c:v>82429</c:v>
                </c:pt>
                <c:pt idx="82430">
                  <c:v>82430</c:v>
                </c:pt>
                <c:pt idx="82431">
                  <c:v>82431</c:v>
                </c:pt>
                <c:pt idx="82432">
                  <c:v>82432</c:v>
                </c:pt>
                <c:pt idx="82433">
                  <c:v>82433</c:v>
                </c:pt>
                <c:pt idx="82434">
                  <c:v>82434</c:v>
                </c:pt>
                <c:pt idx="82435">
                  <c:v>82435</c:v>
                </c:pt>
                <c:pt idx="82436">
                  <c:v>82436</c:v>
                </c:pt>
                <c:pt idx="82437">
                  <c:v>82437</c:v>
                </c:pt>
                <c:pt idx="82438">
                  <c:v>82438</c:v>
                </c:pt>
                <c:pt idx="82439">
                  <c:v>82439</c:v>
                </c:pt>
                <c:pt idx="82440">
                  <c:v>82440</c:v>
                </c:pt>
                <c:pt idx="82441">
                  <c:v>82441</c:v>
                </c:pt>
                <c:pt idx="82442">
                  <c:v>82442</c:v>
                </c:pt>
                <c:pt idx="82443">
                  <c:v>82443</c:v>
                </c:pt>
                <c:pt idx="82444">
                  <c:v>82444</c:v>
                </c:pt>
                <c:pt idx="82445">
                  <c:v>82445</c:v>
                </c:pt>
                <c:pt idx="82446">
                  <c:v>82446</c:v>
                </c:pt>
                <c:pt idx="82447">
                  <c:v>82447</c:v>
                </c:pt>
                <c:pt idx="82448">
                  <c:v>82448</c:v>
                </c:pt>
                <c:pt idx="82449">
                  <c:v>82449</c:v>
                </c:pt>
                <c:pt idx="82450">
                  <c:v>82450</c:v>
                </c:pt>
                <c:pt idx="82451">
                  <c:v>82451</c:v>
                </c:pt>
                <c:pt idx="82452">
                  <c:v>82452</c:v>
                </c:pt>
                <c:pt idx="82453">
                  <c:v>82453</c:v>
                </c:pt>
                <c:pt idx="82454">
                  <c:v>82454</c:v>
                </c:pt>
                <c:pt idx="82455">
                  <c:v>82455</c:v>
                </c:pt>
                <c:pt idx="82456">
                  <c:v>82456</c:v>
                </c:pt>
                <c:pt idx="82457">
                  <c:v>82457</c:v>
                </c:pt>
                <c:pt idx="82458">
                  <c:v>82458</c:v>
                </c:pt>
                <c:pt idx="82459">
                  <c:v>82459</c:v>
                </c:pt>
                <c:pt idx="82460">
                  <c:v>82460</c:v>
                </c:pt>
                <c:pt idx="82461">
                  <c:v>82461</c:v>
                </c:pt>
                <c:pt idx="82462">
                  <c:v>82462</c:v>
                </c:pt>
                <c:pt idx="82463">
                  <c:v>82463</c:v>
                </c:pt>
                <c:pt idx="82464">
                  <c:v>82464</c:v>
                </c:pt>
                <c:pt idx="82465">
                  <c:v>82465</c:v>
                </c:pt>
                <c:pt idx="82466">
                  <c:v>82466</c:v>
                </c:pt>
                <c:pt idx="82467">
                  <c:v>82467</c:v>
                </c:pt>
                <c:pt idx="82468">
                  <c:v>82468</c:v>
                </c:pt>
                <c:pt idx="82469">
                  <c:v>82469</c:v>
                </c:pt>
                <c:pt idx="82470">
                  <c:v>82470</c:v>
                </c:pt>
                <c:pt idx="82471">
                  <c:v>82471</c:v>
                </c:pt>
                <c:pt idx="82472">
                  <c:v>82472</c:v>
                </c:pt>
                <c:pt idx="82473">
                  <c:v>82473</c:v>
                </c:pt>
                <c:pt idx="82474">
                  <c:v>82474</c:v>
                </c:pt>
                <c:pt idx="82475">
                  <c:v>82475</c:v>
                </c:pt>
                <c:pt idx="82476">
                  <c:v>82476</c:v>
                </c:pt>
                <c:pt idx="82477">
                  <c:v>82477</c:v>
                </c:pt>
                <c:pt idx="82478">
                  <c:v>82478</c:v>
                </c:pt>
                <c:pt idx="82479">
                  <c:v>82479</c:v>
                </c:pt>
                <c:pt idx="82480">
                  <c:v>82480</c:v>
                </c:pt>
                <c:pt idx="82481">
                  <c:v>82481</c:v>
                </c:pt>
                <c:pt idx="82482">
                  <c:v>82482</c:v>
                </c:pt>
                <c:pt idx="82483">
                  <c:v>82483</c:v>
                </c:pt>
                <c:pt idx="82484">
                  <c:v>82484</c:v>
                </c:pt>
                <c:pt idx="82485">
                  <c:v>82485</c:v>
                </c:pt>
                <c:pt idx="82486">
                  <c:v>82486</c:v>
                </c:pt>
                <c:pt idx="82487">
                  <c:v>82487</c:v>
                </c:pt>
                <c:pt idx="82488">
                  <c:v>82488</c:v>
                </c:pt>
                <c:pt idx="82489">
                  <c:v>82489</c:v>
                </c:pt>
                <c:pt idx="82490">
                  <c:v>82490</c:v>
                </c:pt>
                <c:pt idx="82491">
                  <c:v>82491</c:v>
                </c:pt>
                <c:pt idx="82492">
                  <c:v>82492</c:v>
                </c:pt>
                <c:pt idx="82493">
                  <c:v>82493</c:v>
                </c:pt>
                <c:pt idx="82494">
                  <c:v>82494</c:v>
                </c:pt>
                <c:pt idx="82495">
                  <c:v>82495</c:v>
                </c:pt>
                <c:pt idx="82496">
                  <c:v>82496</c:v>
                </c:pt>
                <c:pt idx="82497">
                  <c:v>82497</c:v>
                </c:pt>
                <c:pt idx="82498">
                  <c:v>82498</c:v>
                </c:pt>
                <c:pt idx="82499">
                  <c:v>82499</c:v>
                </c:pt>
                <c:pt idx="82500">
                  <c:v>82500</c:v>
                </c:pt>
                <c:pt idx="82501">
                  <c:v>82501</c:v>
                </c:pt>
                <c:pt idx="82502">
                  <c:v>82502</c:v>
                </c:pt>
                <c:pt idx="82503">
                  <c:v>82503</c:v>
                </c:pt>
                <c:pt idx="82504">
                  <c:v>82504</c:v>
                </c:pt>
                <c:pt idx="82505">
                  <c:v>82505</c:v>
                </c:pt>
                <c:pt idx="82506">
                  <c:v>82506</c:v>
                </c:pt>
                <c:pt idx="82507">
                  <c:v>82507</c:v>
                </c:pt>
                <c:pt idx="82508">
                  <c:v>82508</c:v>
                </c:pt>
                <c:pt idx="82509">
                  <c:v>82509</c:v>
                </c:pt>
                <c:pt idx="82510">
                  <c:v>82510</c:v>
                </c:pt>
                <c:pt idx="82511">
                  <c:v>82511</c:v>
                </c:pt>
                <c:pt idx="82512">
                  <c:v>82512</c:v>
                </c:pt>
                <c:pt idx="82513">
                  <c:v>82513</c:v>
                </c:pt>
                <c:pt idx="82514">
                  <c:v>82514</c:v>
                </c:pt>
                <c:pt idx="82515">
                  <c:v>82515</c:v>
                </c:pt>
                <c:pt idx="82516">
                  <c:v>82516</c:v>
                </c:pt>
                <c:pt idx="82517">
                  <c:v>82517</c:v>
                </c:pt>
                <c:pt idx="82518">
                  <c:v>82518</c:v>
                </c:pt>
                <c:pt idx="82519">
                  <c:v>82519</c:v>
                </c:pt>
                <c:pt idx="82520">
                  <c:v>82520</c:v>
                </c:pt>
                <c:pt idx="82521">
                  <c:v>82521</c:v>
                </c:pt>
                <c:pt idx="82522">
                  <c:v>82522</c:v>
                </c:pt>
                <c:pt idx="82523">
                  <c:v>82523</c:v>
                </c:pt>
                <c:pt idx="82524">
                  <c:v>82524</c:v>
                </c:pt>
                <c:pt idx="82525">
                  <c:v>82525</c:v>
                </c:pt>
                <c:pt idx="82526">
                  <c:v>82526</c:v>
                </c:pt>
                <c:pt idx="82527">
                  <c:v>82527</c:v>
                </c:pt>
                <c:pt idx="82528">
                  <c:v>82528</c:v>
                </c:pt>
                <c:pt idx="82529">
                  <c:v>82529</c:v>
                </c:pt>
                <c:pt idx="82530">
                  <c:v>82530</c:v>
                </c:pt>
                <c:pt idx="82531">
                  <c:v>82531</c:v>
                </c:pt>
                <c:pt idx="82532">
                  <c:v>82532</c:v>
                </c:pt>
                <c:pt idx="82533">
                  <c:v>82533</c:v>
                </c:pt>
                <c:pt idx="82534">
                  <c:v>82534</c:v>
                </c:pt>
                <c:pt idx="82535">
                  <c:v>82535</c:v>
                </c:pt>
                <c:pt idx="82536">
                  <c:v>82536</c:v>
                </c:pt>
                <c:pt idx="82537">
                  <c:v>82537</c:v>
                </c:pt>
                <c:pt idx="82538">
                  <c:v>82538</c:v>
                </c:pt>
                <c:pt idx="82539">
                  <c:v>82539</c:v>
                </c:pt>
                <c:pt idx="82540">
                  <c:v>82540</c:v>
                </c:pt>
                <c:pt idx="82541">
                  <c:v>82541</c:v>
                </c:pt>
                <c:pt idx="82542">
                  <c:v>82542</c:v>
                </c:pt>
                <c:pt idx="82543">
                  <c:v>82543</c:v>
                </c:pt>
                <c:pt idx="82544">
                  <c:v>82544</c:v>
                </c:pt>
                <c:pt idx="82545">
                  <c:v>82545</c:v>
                </c:pt>
                <c:pt idx="82546">
                  <c:v>82546</c:v>
                </c:pt>
                <c:pt idx="82547">
                  <c:v>82547</c:v>
                </c:pt>
                <c:pt idx="82548">
                  <c:v>82548</c:v>
                </c:pt>
                <c:pt idx="82549">
                  <c:v>82549</c:v>
                </c:pt>
                <c:pt idx="82550">
                  <c:v>82550</c:v>
                </c:pt>
                <c:pt idx="82551">
                  <c:v>82551</c:v>
                </c:pt>
                <c:pt idx="82552">
                  <c:v>82552</c:v>
                </c:pt>
                <c:pt idx="82553">
                  <c:v>82553</c:v>
                </c:pt>
                <c:pt idx="82554">
                  <c:v>82554</c:v>
                </c:pt>
                <c:pt idx="82555">
                  <c:v>82555</c:v>
                </c:pt>
                <c:pt idx="82556">
                  <c:v>82556</c:v>
                </c:pt>
                <c:pt idx="82557">
                  <c:v>82557</c:v>
                </c:pt>
                <c:pt idx="82558">
                  <c:v>82558</c:v>
                </c:pt>
                <c:pt idx="82559">
                  <c:v>82559</c:v>
                </c:pt>
                <c:pt idx="82560">
                  <c:v>82560</c:v>
                </c:pt>
                <c:pt idx="82561">
                  <c:v>82561</c:v>
                </c:pt>
                <c:pt idx="82562">
                  <c:v>82562</c:v>
                </c:pt>
                <c:pt idx="82563">
                  <c:v>82563</c:v>
                </c:pt>
                <c:pt idx="82564">
                  <c:v>82564</c:v>
                </c:pt>
                <c:pt idx="82565">
                  <c:v>82565</c:v>
                </c:pt>
                <c:pt idx="82566">
                  <c:v>82566</c:v>
                </c:pt>
                <c:pt idx="82567">
                  <c:v>82567</c:v>
                </c:pt>
                <c:pt idx="82568">
                  <c:v>82568</c:v>
                </c:pt>
                <c:pt idx="82569">
                  <c:v>82569</c:v>
                </c:pt>
                <c:pt idx="82570">
                  <c:v>82570</c:v>
                </c:pt>
                <c:pt idx="82571">
                  <c:v>82571</c:v>
                </c:pt>
                <c:pt idx="82572">
                  <c:v>82572</c:v>
                </c:pt>
                <c:pt idx="82573">
                  <c:v>82573</c:v>
                </c:pt>
                <c:pt idx="82574">
                  <c:v>82574</c:v>
                </c:pt>
                <c:pt idx="82575">
                  <c:v>82575</c:v>
                </c:pt>
                <c:pt idx="82576">
                  <c:v>82576</c:v>
                </c:pt>
                <c:pt idx="82577">
                  <c:v>82577</c:v>
                </c:pt>
                <c:pt idx="82578">
                  <c:v>82578</c:v>
                </c:pt>
                <c:pt idx="82579">
                  <c:v>82579</c:v>
                </c:pt>
                <c:pt idx="82580">
                  <c:v>82580</c:v>
                </c:pt>
                <c:pt idx="82581">
                  <c:v>82581</c:v>
                </c:pt>
                <c:pt idx="82582">
                  <c:v>82582</c:v>
                </c:pt>
                <c:pt idx="82583">
                  <c:v>82583</c:v>
                </c:pt>
                <c:pt idx="82584">
                  <c:v>82584</c:v>
                </c:pt>
                <c:pt idx="82585">
                  <c:v>82585</c:v>
                </c:pt>
                <c:pt idx="82586">
                  <c:v>82586</c:v>
                </c:pt>
                <c:pt idx="82587">
                  <c:v>82587</c:v>
                </c:pt>
                <c:pt idx="82588">
                  <c:v>82588</c:v>
                </c:pt>
                <c:pt idx="82589">
                  <c:v>82589</c:v>
                </c:pt>
                <c:pt idx="82590">
                  <c:v>82590</c:v>
                </c:pt>
                <c:pt idx="82591">
                  <c:v>82591</c:v>
                </c:pt>
                <c:pt idx="82592">
                  <c:v>82592</c:v>
                </c:pt>
                <c:pt idx="82593">
                  <c:v>82593</c:v>
                </c:pt>
                <c:pt idx="82594">
                  <c:v>82594</c:v>
                </c:pt>
                <c:pt idx="82595">
                  <c:v>82595</c:v>
                </c:pt>
                <c:pt idx="82596">
                  <c:v>82596</c:v>
                </c:pt>
                <c:pt idx="82597">
                  <c:v>82597</c:v>
                </c:pt>
                <c:pt idx="82598">
                  <c:v>82598</c:v>
                </c:pt>
                <c:pt idx="82599">
                  <c:v>82599</c:v>
                </c:pt>
                <c:pt idx="82600">
                  <c:v>82600</c:v>
                </c:pt>
                <c:pt idx="82601">
                  <c:v>82601</c:v>
                </c:pt>
                <c:pt idx="82602">
                  <c:v>82602</c:v>
                </c:pt>
                <c:pt idx="82603">
                  <c:v>82603</c:v>
                </c:pt>
                <c:pt idx="82604">
                  <c:v>82604</c:v>
                </c:pt>
                <c:pt idx="82605">
                  <c:v>82605</c:v>
                </c:pt>
                <c:pt idx="82606">
                  <c:v>82606</c:v>
                </c:pt>
                <c:pt idx="82607">
                  <c:v>82607</c:v>
                </c:pt>
                <c:pt idx="82608">
                  <c:v>82608</c:v>
                </c:pt>
                <c:pt idx="82609">
                  <c:v>82609</c:v>
                </c:pt>
                <c:pt idx="82610">
                  <c:v>82610</c:v>
                </c:pt>
                <c:pt idx="82611">
                  <c:v>82611</c:v>
                </c:pt>
                <c:pt idx="82612">
                  <c:v>82612</c:v>
                </c:pt>
                <c:pt idx="82613">
                  <c:v>82613</c:v>
                </c:pt>
                <c:pt idx="82614">
                  <c:v>82614</c:v>
                </c:pt>
                <c:pt idx="82615">
                  <c:v>82615</c:v>
                </c:pt>
                <c:pt idx="82616">
                  <c:v>82616</c:v>
                </c:pt>
                <c:pt idx="82617">
                  <c:v>82617</c:v>
                </c:pt>
                <c:pt idx="82618">
                  <c:v>82618</c:v>
                </c:pt>
                <c:pt idx="82619">
                  <c:v>82619</c:v>
                </c:pt>
                <c:pt idx="82620">
                  <c:v>82620</c:v>
                </c:pt>
                <c:pt idx="82621">
                  <c:v>82621</c:v>
                </c:pt>
                <c:pt idx="82622">
                  <c:v>82622</c:v>
                </c:pt>
                <c:pt idx="82623">
                  <c:v>82623</c:v>
                </c:pt>
                <c:pt idx="82624">
                  <c:v>82624</c:v>
                </c:pt>
                <c:pt idx="82625">
                  <c:v>82625</c:v>
                </c:pt>
                <c:pt idx="82626">
                  <c:v>82626</c:v>
                </c:pt>
                <c:pt idx="82627">
                  <c:v>82627</c:v>
                </c:pt>
                <c:pt idx="82628">
                  <c:v>82628</c:v>
                </c:pt>
                <c:pt idx="82629">
                  <c:v>82629</c:v>
                </c:pt>
                <c:pt idx="82630">
                  <c:v>82630</c:v>
                </c:pt>
                <c:pt idx="82631">
                  <c:v>82631</c:v>
                </c:pt>
                <c:pt idx="82632">
                  <c:v>82632</c:v>
                </c:pt>
                <c:pt idx="82633">
                  <c:v>82633</c:v>
                </c:pt>
                <c:pt idx="82634">
                  <c:v>82634</c:v>
                </c:pt>
                <c:pt idx="82635">
                  <c:v>82635</c:v>
                </c:pt>
                <c:pt idx="82636">
                  <c:v>82636</c:v>
                </c:pt>
                <c:pt idx="82637">
                  <c:v>82637</c:v>
                </c:pt>
                <c:pt idx="82638">
                  <c:v>82638</c:v>
                </c:pt>
                <c:pt idx="82639">
                  <c:v>82639</c:v>
                </c:pt>
                <c:pt idx="82640">
                  <c:v>82640</c:v>
                </c:pt>
                <c:pt idx="82641">
                  <c:v>82641</c:v>
                </c:pt>
                <c:pt idx="82642">
                  <c:v>82642</c:v>
                </c:pt>
                <c:pt idx="82643">
                  <c:v>82643</c:v>
                </c:pt>
                <c:pt idx="82644">
                  <c:v>82644</c:v>
                </c:pt>
                <c:pt idx="82645">
                  <c:v>82645</c:v>
                </c:pt>
                <c:pt idx="82646">
                  <c:v>82646</c:v>
                </c:pt>
                <c:pt idx="82647">
                  <c:v>82647</c:v>
                </c:pt>
                <c:pt idx="82648">
                  <c:v>82648</c:v>
                </c:pt>
                <c:pt idx="82649">
                  <c:v>82649</c:v>
                </c:pt>
                <c:pt idx="82650">
                  <c:v>82650</c:v>
                </c:pt>
                <c:pt idx="82651">
                  <c:v>82651</c:v>
                </c:pt>
                <c:pt idx="82652">
                  <c:v>82652</c:v>
                </c:pt>
                <c:pt idx="82653">
                  <c:v>82653</c:v>
                </c:pt>
                <c:pt idx="82654">
                  <c:v>82654</c:v>
                </c:pt>
                <c:pt idx="82655">
                  <c:v>82655</c:v>
                </c:pt>
                <c:pt idx="82656">
                  <c:v>82656</c:v>
                </c:pt>
                <c:pt idx="82657">
                  <c:v>82657</c:v>
                </c:pt>
                <c:pt idx="82658">
                  <c:v>82658</c:v>
                </c:pt>
                <c:pt idx="82659">
                  <c:v>82659</c:v>
                </c:pt>
                <c:pt idx="82660">
                  <c:v>82660</c:v>
                </c:pt>
                <c:pt idx="82661">
                  <c:v>82661</c:v>
                </c:pt>
                <c:pt idx="82662">
                  <c:v>82662</c:v>
                </c:pt>
                <c:pt idx="82663">
                  <c:v>82663</c:v>
                </c:pt>
                <c:pt idx="82664">
                  <c:v>82664</c:v>
                </c:pt>
                <c:pt idx="82665">
                  <c:v>82665</c:v>
                </c:pt>
                <c:pt idx="82666">
                  <c:v>82666</c:v>
                </c:pt>
                <c:pt idx="82667">
                  <c:v>82667</c:v>
                </c:pt>
                <c:pt idx="82668">
                  <c:v>82668</c:v>
                </c:pt>
                <c:pt idx="82669">
                  <c:v>82669</c:v>
                </c:pt>
                <c:pt idx="82670">
                  <c:v>82670</c:v>
                </c:pt>
                <c:pt idx="82671">
                  <c:v>82671</c:v>
                </c:pt>
                <c:pt idx="82672">
                  <c:v>82672</c:v>
                </c:pt>
                <c:pt idx="82673">
                  <c:v>82673</c:v>
                </c:pt>
                <c:pt idx="82674">
                  <c:v>82674</c:v>
                </c:pt>
                <c:pt idx="82675">
                  <c:v>82675</c:v>
                </c:pt>
                <c:pt idx="82676">
                  <c:v>82676</c:v>
                </c:pt>
                <c:pt idx="82677">
                  <c:v>82677</c:v>
                </c:pt>
                <c:pt idx="82678">
                  <c:v>82678</c:v>
                </c:pt>
                <c:pt idx="82679">
                  <c:v>82679</c:v>
                </c:pt>
                <c:pt idx="82680">
                  <c:v>82680</c:v>
                </c:pt>
                <c:pt idx="82681">
                  <c:v>82681</c:v>
                </c:pt>
                <c:pt idx="82682">
                  <c:v>82682</c:v>
                </c:pt>
                <c:pt idx="82683">
                  <c:v>82683</c:v>
                </c:pt>
                <c:pt idx="82684">
                  <c:v>82684</c:v>
                </c:pt>
                <c:pt idx="82685">
                  <c:v>82685</c:v>
                </c:pt>
                <c:pt idx="82686">
                  <c:v>82686</c:v>
                </c:pt>
                <c:pt idx="82687">
                  <c:v>82687</c:v>
                </c:pt>
                <c:pt idx="82688">
                  <c:v>82688</c:v>
                </c:pt>
                <c:pt idx="82689">
                  <c:v>82689</c:v>
                </c:pt>
                <c:pt idx="82690">
                  <c:v>82690</c:v>
                </c:pt>
                <c:pt idx="82691">
                  <c:v>82691</c:v>
                </c:pt>
                <c:pt idx="82692">
                  <c:v>82692</c:v>
                </c:pt>
                <c:pt idx="82693">
                  <c:v>82693</c:v>
                </c:pt>
                <c:pt idx="82694">
                  <c:v>82694</c:v>
                </c:pt>
                <c:pt idx="82695">
                  <c:v>82695</c:v>
                </c:pt>
                <c:pt idx="82696">
                  <c:v>82696</c:v>
                </c:pt>
                <c:pt idx="82697">
                  <c:v>82697</c:v>
                </c:pt>
                <c:pt idx="82698">
                  <c:v>82698</c:v>
                </c:pt>
                <c:pt idx="82699">
                  <c:v>82699</c:v>
                </c:pt>
                <c:pt idx="82700">
                  <c:v>82700</c:v>
                </c:pt>
                <c:pt idx="82701">
                  <c:v>82701</c:v>
                </c:pt>
                <c:pt idx="82702">
                  <c:v>82702</c:v>
                </c:pt>
                <c:pt idx="82703">
                  <c:v>82703</c:v>
                </c:pt>
                <c:pt idx="82704">
                  <c:v>82704</c:v>
                </c:pt>
                <c:pt idx="82705">
                  <c:v>82705</c:v>
                </c:pt>
                <c:pt idx="82706">
                  <c:v>82706</c:v>
                </c:pt>
                <c:pt idx="82707">
                  <c:v>82707</c:v>
                </c:pt>
                <c:pt idx="82708">
                  <c:v>82708</c:v>
                </c:pt>
                <c:pt idx="82709">
                  <c:v>82709</c:v>
                </c:pt>
                <c:pt idx="82710">
                  <c:v>82710</c:v>
                </c:pt>
                <c:pt idx="82711">
                  <c:v>82711</c:v>
                </c:pt>
                <c:pt idx="82712">
                  <c:v>82712</c:v>
                </c:pt>
                <c:pt idx="82713">
                  <c:v>82713</c:v>
                </c:pt>
                <c:pt idx="82714">
                  <c:v>82714</c:v>
                </c:pt>
                <c:pt idx="82715">
                  <c:v>82715</c:v>
                </c:pt>
                <c:pt idx="82716">
                  <c:v>82716</c:v>
                </c:pt>
                <c:pt idx="82717">
                  <c:v>82717</c:v>
                </c:pt>
                <c:pt idx="82718">
                  <c:v>82718</c:v>
                </c:pt>
                <c:pt idx="82719">
                  <c:v>82719</c:v>
                </c:pt>
                <c:pt idx="82720">
                  <c:v>82720</c:v>
                </c:pt>
                <c:pt idx="82721">
                  <c:v>82721</c:v>
                </c:pt>
                <c:pt idx="82722">
                  <c:v>82722</c:v>
                </c:pt>
                <c:pt idx="82723">
                  <c:v>82723</c:v>
                </c:pt>
                <c:pt idx="82724">
                  <c:v>82724</c:v>
                </c:pt>
                <c:pt idx="82725">
                  <c:v>82725</c:v>
                </c:pt>
                <c:pt idx="82726">
                  <c:v>82726</c:v>
                </c:pt>
                <c:pt idx="82727">
                  <c:v>82727</c:v>
                </c:pt>
                <c:pt idx="82728">
                  <c:v>82728</c:v>
                </c:pt>
                <c:pt idx="82729">
                  <c:v>82729</c:v>
                </c:pt>
                <c:pt idx="82730">
                  <c:v>82730</c:v>
                </c:pt>
                <c:pt idx="82731">
                  <c:v>82731</c:v>
                </c:pt>
                <c:pt idx="82732">
                  <c:v>82732</c:v>
                </c:pt>
                <c:pt idx="82733">
                  <c:v>82733</c:v>
                </c:pt>
                <c:pt idx="82734">
                  <c:v>82734</c:v>
                </c:pt>
                <c:pt idx="82735">
                  <c:v>82735</c:v>
                </c:pt>
                <c:pt idx="82736">
                  <c:v>82736</c:v>
                </c:pt>
                <c:pt idx="82737">
                  <c:v>82737</c:v>
                </c:pt>
                <c:pt idx="82738">
                  <c:v>82738</c:v>
                </c:pt>
                <c:pt idx="82739">
                  <c:v>82739</c:v>
                </c:pt>
                <c:pt idx="82740">
                  <c:v>82740</c:v>
                </c:pt>
                <c:pt idx="82741">
                  <c:v>82741</c:v>
                </c:pt>
                <c:pt idx="82742">
                  <c:v>82742</c:v>
                </c:pt>
                <c:pt idx="82743">
                  <c:v>82743</c:v>
                </c:pt>
                <c:pt idx="82744">
                  <c:v>82744</c:v>
                </c:pt>
                <c:pt idx="82745">
                  <c:v>82745</c:v>
                </c:pt>
                <c:pt idx="82746">
                  <c:v>82746</c:v>
                </c:pt>
                <c:pt idx="82747">
                  <c:v>82747</c:v>
                </c:pt>
                <c:pt idx="82748">
                  <c:v>82748</c:v>
                </c:pt>
                <c:pt idx="82749">
                  <c:v>82749</c:v>
                </c:pt>
                <c:pt idx="82750">
                  <c:v>82750</c:v>
                </c:pt>
                <c:pt idx="82751">
                  <c:v>82751</c:v>
                </c:pt>
                <c:pt idx="82752">
                  <c:v>82752</c:v>
                </c:pt>
                <c:pt idx="82753">
                  <c:v>82753</c:v>
                </c:pt>
                <c:pt idx="82754">
                  <c:v>82754</c:v>
                </c:pt>
                <c:pt idx="82755">
                  <c:v>82755</c:v>
                </c:pt>
                <c:pt idx="82756">
                  <c:v>82756</c:v>
                </c:pt>
                <c:pt idx="82757">
                  <c:v>82757</c:v>
                </c:pt>
                <c:pt idx="82758">
                  <c:v>82758</c:v>
                </c:pt>
                <c:pt idx="82759">
                  <c:v>82759</c:v>
                </c:pt>
                <c:pt idx="82760">
                  <c:v>82760</c:v>
                </c:pt>
                <c:pt idx="82761">
                  <c:v>82761</c:v>
                </c:pt>
                <c:pt idx="82762">
                  <c:v>82762</c:v>
                </c:pt>
                <c:pt idx="82763">
                  <c:v>82763</c:v>
                </c:pt>
                <c:pt idx="82764">
                  <c:v>82764</c:v>
                </c:pt>
                <c:pt idx="82765">
                  <c:v>82765</c:v>
                </c:pt>
                <c:pt idx="82766">
                  <c:v>82766</c:v>
                </c:pt>
                <c:pt idx="82767">
                  <c:v>82767</c:v>
                </c:pt>
                <c:pt idx="82768">
                  <c:v>82768</c:v>
                </c:pt>
                <c:pt idx="82769">
                  <c:v>82769</c:v>
                </c:pt>
                <c:pt idx="82770">
                  <c:v>82770</c:v>
                </c:pt>
                <c:pt idx="82771">
                  <c:v>82771</c:v>
                </c:pt>
                <c:pt idx="82772">
                  <c:v>82772</c:v>
                </c:pt>
                <c:pt idx="82773">
                  <c:v>82773</c:v>
                </c:pt>
                <c:pt idx="82774">
                  <c:v>82774</c:v>
                </c:pt>
                <c:pt idx="82775">
                  <c:v>82775</c:v>
                </c:pt>
                <c:pt idx="82776">
                  <c:v>82776</c:v>
                </c:pt>
                <c:pt idx="82777">
                  <c:v>82777</c:v>
                </c:pt>
                <c:pt idx="82778">
                  <c:v>82778</c:v>
                </c:pt>
                <c:pt idx="82779">
                  <c:v>82779</c:v>
                </c:pt>
                <c:pt idx="82780">
                  <c:v>82780</c:v>
                </c:pt>
                <c:pt idx="82781">
                  <c:v>82781</c:v>
                </c:pt>
                <c:pt idx="82782">
                  <c:v>82782</c:v>
                </c:pt>
                <c:pt idx="82783">
                  <c:v>82783</c:v>
                </c:pt>
                <c:pt idx="82784">
                  <c:v>82784</c:v>
                </c:pt>
                <c:pt idx="82785">
                  <c:v>82785</c:v>
                </c:pt>
                <c:pt idx="82786">
                  <c:v>82786</c:v>
                </c:pt>
                <c:pt idx="82787">
                  <c:v>82787</c:v>
                </c:pt>
                <c:pt idx="82788">
                  <c:v>82788</c:v>
                </c:pt>
                <c:pt idx="82789">
                  <c:v>82789</c:v>
                </c:pt>
                <c:pt idx="82790">
                  <c:v>82790</c:v>
                </c:pt>
                <c:pt idx="82791">
                  <c:v>82791</c:v>
                </c:pt>
                <c:pt idx="82792">
                  <c:v>82792</c:v>
                </c:pt>
                <c:pt idx="82793">
                  <c:v>82793</c:v>
                </c:pt>
                <c:pt idx="82794">
                  <c:v>82794</c:v>
                </c:pt>
                <c:pt idx="82795">
                  <c:v>82795</c:v>
                </c:pt>
                <c:pt idx="82796">
                  <c:v>82796</c:v>
                </c:pt>
                <c:pt idx="82797">
                  <c:v>82797</c:v>
                </c:pt>
                <c:pt idx="82798">
                  <c:v>82798</c:v>
                </c:pt>
                <c:pt idx="82799">
                  <c:v>82799</c:v>
                </c:pt>
                <c:pt idx="82800">
                  <c:v>82800</c:v>
                </c:pt>
                <c:pt idx="82801">
                  <c:v>82801</c:v>
                </c:pt>
                <c:pt idx="82802">
                  <c:v>82802</c:v>
                </c:pt>
                <c:pt idx="82803">
                  <c:v>82803</c:v>
                </c:pt>
                <c:pt idx="82804">
                  <c:v>82804</c:v>
                </c:pt>
                <c:pt idx="82805">
                  <c:v>82805</c:v>
                </c:pt>
                <c:pt idx="82806">
                  <c:v>82806</c:v>
                </c:pt>
                <c:pt idx="82807">
                  <c:v>82807</c:v>
                </c:pt>
                <c:pt idx="82808">
                  <c:v>82808</c:v>
                </c:pt>
                <c:pt idx="82809">
                  <c:v>82809</c:v>
                </c:pt>
                <c:pt idx="82810">
                  <c:v>82810</c:v>
                </c:pt>
                <c:pt idx="82811">
                  <c:v>82811</c:v>
                </c:pt>
                <c:pt idx="82812">
                  <c:v>82812</c:v>
                </c:pt>
                <c:pt idx="82813">
                  <c:v>82813</c:v>
                </c:pt>
                <c:pt idx="82814">
                  <c:v>82814</c:v>
                </c:pt>
                <c:pt idx="82815">
                  <c:v>82815</c:v>
                </c:pt>
                <c:pt idx="82816">
                  <c:v>82816</c:v>
                </c:pt>
                <c:pt idx="82817">
                  <c:v>82817</c:v>
                </c:pt>
                <c:pt idx="82818">
                  <c:v>82818</c:v>
                </c:pt>
                <c:pt idx="82819">
                  <c:v>82819</c:v>
                </c:pt>
                <c:pt idx="82820">
                  <c:v>82820</c:v>
                </c:pt>
                <c:pt idx="82821">
                  <c:v>82821</c:v>
                </c:pt>
                <c:pt idx="82822">
                  <c:v>82822</c:v>
                </c:pt>
                <c:pt idx="82823">
                  <c:v>82823</c:v>
                </c:pt>
                <c:pt idx="82824">
                  <c:v>82824</c:v>
                </c:pt>
                <c:pt idx="82825">
                  <c:v>82825</c:v>
                </c:pt>
                <c:pt idx="82826">
                  <c:v>82826</c:v>
                </c:pt>
                <c:pt idx="82827">
                  <c:v>82827</c:v>
                </c:pt>
                <c:pt idx="82828">
                  <c:v>82828</c:v>
                </c:pt>
                <c:pt idx="82829">
                  <c:v>82829</c:v>
                </c:pt>
                <c:pt idx="82830">
                  <c:v>82830</c:v>
                </c:pt>
                <c:pt idx="82831">
                  <c:v>82831</c:v>
                </c:pt>
                <c:pt idx="82832">
                  <c:v>82832</c:v>
                </c:pt>
                <c:pt idx="82833">
                  <c:v>82833</c:v>
                </c:pt>
                <c:pt idx="82834">
                  <c:v>82834</c:v>
                </c:pt>
                <c:pt idx="82835">
                  <c:v>82835</c:v>
                </c:pt>
                <c:pt idx="82836">
                  <c:v>82836</c:v>
                </c:pt>
                <c:pt idx="82837">
                  <c:v>82837</c:v>
                </c:pt>
                <c:pt idx="82838">
                  <c:v>82838</c:v>
                </c:pt>
                <c:pt idx="82839">
                  <c:v>82839</c:v>
                </c:pt>
                <c:pt idx="82840">
                  <c:v>82840</c:v>
                </c:pt>
                <c:pt idx="82841">
                  <c:v>82841</c:v>
                </c:pt>
                <c:pt idx="82842">
                  <c:v>82842</c:v>
                </c:pt>
                <c:pt idx="82843">
                  <c:v>82843</c:v>
                </c:pt>
                <c:pt idx="82844">
                  <c:v>82844</c:v>
                </c:pt>
                <c:pt idx="82845">
                  <c:v>82845</c:v>
                </c:pt>
                <c:pt idx="82846">
                  <c:v>82846</c:v>
                </c:pt>
                <c:pt idx="82847">
                  <c:v>82847</c:v>
                </c:pt>
                <c:pt idx="82848">
                  <c:v>82848</c:v>
                </c:pt>
                <c:pt idx="82849">
                  <c:v>82849</c:v>
                </c:pt>
                <c:pt idx="82850">
                  <c:v>82850</c:v>
                </c:pt>
                <c:pt idx="82851">
                  <c:v>82851</c:v>
                </c:pt>
                <c:pt idx="82852">
                  <c:v>82852</c:v>
                </c:pt>
                <c:pt idx="82853">
                  <c:v>82853</c:v>
                </c:pt>
                <c:pt idx="82854">
                  <c:v>82854</c:v>
                </c:pt>
                <c:pt idx="82855">
                  <c:v>82855</c:v>
                </c:pt>
                <c:pt idx="82856">
                  <c:v>82856</c:v>
                </c:pt>
                <c:pt idx="82857">
                  <c:v>82857</c:v>
                </c:pt>
                <c:pt idx="82858">
                  <c:v>82858</c:v>
                </c:pt>
                <c:pt idx="82859">
                  <c:v>82859</c:v>
                </c:pt>
                <c:pt idx="82860">
                  <c:v>82860</c:v>
                </c:pt>
                <c:pt idx="82861">
                  <c:v>82861</c:v>
                </c:pt>
                <c:pt idx="82862">
                  <c:v>82862</c:v>
                </c:pt>
                <c:pt idx="82863">
                  <c:v>82863</c:v>
                </c:pt>
                <c:pt idx="82864">
                  <c:v>82864</c:v>
                </c:pt>
                <c:pt idx="82865">
                  <c:v>82865</c:v>
                </c:pt>
                <c:pt idx="82866">
                  <c:v>82866</c:v>
                </c:pt>
                <c:pt idx="82867">
                  <c:v>82867</c:v>
                </c:pt>
                <c:pt idx="82868">
                  <c:v>82868</c:v>
                </c:pt>
                <c:pt idx="82869">
                  <c:v>82869</c:v>
                </c:pt>
                <c:pt idx="82870">
                  <c:v>82870</c:v>
                </c:pt>
                <c:pt idx="82871">
                  <c:v>82871</c:v>
                </c:pt>
                <c:pt idx="82872">
                  <c:v>82872</c:v>
                </c:pt>
                <c:pt idx="82873">
                  <c:v>82873</c:v>
                </c:pt>
                <c:pt idx="82874">
                  <c:v>82874</c:v>
                </c:pt>
                <c:pt idx="82875">
                  <c:v>82875</c:v>
                </c:pt>
                <c:pt idx="82876">
                  <c:v>82876</c:v>
                </c:pt>
                <c:pt idx="82877">
                  <c:v>82877</c:v>
                </c:pt>
                <c:pt idx="82878">
                  <c:v>82878</c:v>
                </c:pt>
                <c:pt idx="82879">
                  <c:v>82879</c:v>
                </c:pt>
                <c:pt idx="82880">
                  <c:v>82880</c:v>
                </c:pt>
                <c:pt idx="82881">
                  <c:v>82881</c:v>
                </c:pt>
                <c:pt idx="82882">
                  <c:v>82882</c:v>
                </c:pt>
                <c:pt idx="82883">
                  <c:v>82883</c:v>
                </c:pt>
                <c:pt idx="82884">
                  <c:v>82884</c:v>
                </c:pt>
                <c:pt idx="82885">
                  <c:v>82885</c:v>
                </c:pt>
                <c:pt idx="82886">
                  <c:v>82886</c:v>
                </c:pt>
                <c:pt idx="82887">
                  <c:v>82887</c:v>
                </c:pt>
                <c:pt idx="82888">
                  <c:v>82888</c:v>
                </c:pt>
                <c:pt idx="82889">
                  <c:v>82889</c:v>
                </c:pt>
                <c:pt idx="82890">
                  <c:v>82890</c:v>
                </c:pt>
                <c:pt idx="82891">
                  <c:v>82891</c:v>
                </c:pt>
                <c:pt idx="82892">
                  <c:v>82892</c:v>
                </c:pt>
                <c:pt idx="82893">
                  <c:v>82893</c:v>
                </c:pt>
                <c:pt idx="82894">
                  <c:v>82894</c:v>
                </c:pt>
                <c:pt idx="82895">
                  <c:v>82895</c:v>
                </c:pt>
                <c:pt idx="82896">
                  <c:v>82896</c:v>
                </c:pt>
                <c:pt idx="82897">
                  <c:v>82897</c:v>
                </c:pt>
                <c:pt idx="82898">
                  <c:v>82898</c:v>
                </c:pt>
                <c:pt idx="82899">
                  <c:v>82899</c:v>
                </c:pt>
                <c:pt idx="82900">
                  <c:v>82900</c:v>
                </c:pt>
                <c:pt idx="82901">
                  <c:v>82901</c:v>
                </c:pt>
                <c:pt idx="82902">
                  <c:v>82902</c:v>
                </c:pt>
                <c:pt idx="82903">
                  <c:v>82903</c:v>
                </c:pt>
                <c:pt idx="82904">
                  <c:v>82904</c:v>
                </c:pt>
                <c:pt idx="82905">
                  <c:v>82905</c:v>
                </c:pt>
                <c:pt idx="82906">
                  <c:v>82906</c:v>
                </c:pt>
                <c:pt idx="82907">
                  <c:v>82907</c:v>
                </c:pt>
                <c:pt idx="82908">
                  <c:v>82908</c:v>
                </c:pt>
                <c:pt idx="82909">
                  <c:v>82909</c:v>
                </c:pt>
                <c:pt idx="82910">
                  <c:v>82910</c:v>
                </c:pt>
                <c:pt idx="82911">
                  <c:v>82911</c:v>
                </c:pt>
                <c:pt idx="82912">
                  <c:v>82912</c:v>
                </c:pt>
                <c:pt idx="82913">
                  <c:v>82913</c:v>
                </c:pt>
                <c:pt idx="82914">
                  <c:v>82914</c:v>
                </c:pt>
                <c:pt idx="82915">
                  <c:v>82915</c:v>
                </c:pt>
                <c:pt idx="82916">
                  <c:v>82916</c:v>
                </c:pt>
                <c:pt idx="82917">
                  <c:v>82917</c:v>
                </c:pt>
                <c:pt idx="82918">
                  <c:v>82918</c:v>
                </c:pt>
                <c:pt idx="82919">
                  <c:v>82919</c:v>
                </c:pt>
                <c:pt idx="82920">
                  <c:v>82920</c:v>
                </c:pt>
                <c:pt idx="82921">
                  <c:v>82921</c:v>
                </c:pt>
                <c:pt idx="82922">
                  <c:v>82922</c:v>
                </c:pt>
                <c:pt idx="82923">
                  <c:v>82923</c:v>
                </c:pt>
                <c:pt idx="82924">
                  <c:v>82924</c:v>
                </c:pt>
                <c:pt idx="82925">
                  <c:v>82925</c:v>
                </c:pt>
                <c:pt idx="82926">
                  <c:v>82926</c:v>
                </c:pt>
                <c:pt idx="82927">
                  <c:v>82927</c:v>
                </c:pt>
                <c:pt idx="82928">
                  <c:v>82928</c:v>
                </c:pt>
                <c:pt idx="82929">
                  <c:v>82929</c:v>
                </c:pt>
                <c:pt idx="82930">
                  <c:v>82930</c:v>
                </c:pt>
                <c:pt idx="82931">
                  <c:v>82931</c:v>
                </c:pt>
                <c:pt idx="82932">
                  <c:v>82932</c:v>
                </c:pt>
                <c:pt idx="82933">
                  <c:v>82933</c:v>
                </c:pt>
                <c:pt idx="82934">
                  <c:v>82934</c:v>
                </c:pt>
                <c:pt idx="82935">
                  <c:v>82935</c:v>
                </c:pt>
                <c:pt idx="82936">
                  <c:v>82936</c:v>
                </c:pt>
                <c:pt idx="82937">
                  <c:v>82937</c:v>
                </c:pt>
                <c:pt idx="82938">
                  <c:v>82938</c:v>
                </c:pt>
                <c:pt idx="82939">
                  <c:v>82939</c:v>
                </c:pt>
                <c:pt idx="82940">
                  <c:v>82940</c:v>
                </c:pt>
                <c:pt idx="82941">
                  <c:v>82941</c:v>
                </c:pt>
                <c:pt idx="82942">
                  <c:v>82942</c:v>
                </c:pt>
                <c:pt idx="82943">
                  <c:v>82943</c:v>
                </c:pt>
                <c:pt idx="82944">
                  <c:v>82944</c:v>
                </c:pt>
                <c:pt idx="82945">
                  <c:v>82945</c:v>
                </c:pt>
                <c:pt idx="82946">
                  <c:v>82946</c:v>
                </c:pt>
                <c:pt idx="82947">
                  <c:v>82947</c:v>
                </c:pt>
                <c:pt idx="82948">
                  <c:v>82948</c:v>
                </c:pt>
                <c:pt idx="82949">
                  <c:v>82949</c:v>
                </c:pt>
                <c:pt idx="82950">
                  <c:v>82950</c:v>
                </c:pt>
                <c:pt idx="82951">
                  <c:v>82951</c:v>
                </c:pt>
                <c:pt idx="82952">
                  <c:v>82952</c:v>
                </c:pt>
                <c:pt idx="82953">
                  <c:v>82953</c:v>
                </c:pt>
                <c:pt idx="82954">
                  <c:v>82954</c:v>
                </c:pt>
                <c:pt idx="82955">
                  <c:v>82955</c:v>
                </c:pt>
                <c:pt idx="82956">
                  <c:v>82956</c:v>
                </c:pt>
                <c:pt idx="82957">
                  <c:v>82957</c:v>
                </c:pt>
                <c:pt idx="82958">
                  <c:v>82958</c:v>
                </c:pt>
                <c:pt idx="82959">
                  <c:v>82959</c:v>
                </c:pt>
                <c:pt idx="82960">
                  <c:v>82960</c:v>
                </c:pt>
                <c:pt idx="82961">
                  <c:v>82961</c:v>
                </c:pt>
                <c:pt idx="82962">
                  <c:v>82962</c:v>
                </c:pt>
                <c:pt idx="82963">
                  <c:v>82963</c:v>
                </c:pt>
                <c:pt idx="82964">
                  <c:v>82964</c:v>
                </c:pt>
                <c:pt idx="82965">
                  <c:v>82965</c:v>
                </c:pt>
                <c:pt idx="82966">
                  <c:v>82966</c:v>
                </c:pt>
                <c:pt idx="82967">
                  <c:v>82967</c:v>
                </c:pt>
                <c:pt idx="82968">
                  <c:v>82968</c:v>
                </c:pt>
                <c:pt idx="82969">
                  <c:v>82969</c:v>
                </c:pt>
                <c:pt idx="82970">
                  <c:v>82970</c:v>
                </c:pt>
                <c:pt idx="82971">
                  <c:v>82971</c:v>
                </c:pt>
                <c:pt idx="82972">
                  <c:v>82972</c:v>
                </c:pt>
                <c:pt idx="82973">
                  <c:v>82973</c:v>
                </c:pt>
                <c:pt idx="82974">
                  <c:v>82974</c:v>
                </c:pt>
                <c:pt idx="82975">
                  <c:v>82975</c:v>
                </c:pt>
                <c:pt idx="82976">
                  <c:v>82976</c:v>
                </c:pt>
                <c:pt idx="82977">
                  <c:v>82977</c:v>
                </c:pt>
                <c:pt idx="82978">
                  <c:v>82978</c:v>
                </c:pt>
                <c:pt idx="82979">
                  <c:v>82979</c:v>
                </c:pt>
                <c:pt idx="82980">
                  <c:v>82980</c:v>
                </c:pt>
                <c:pt idx="82981">
                  <c:v>82981</c:v>
                </c:pt>
                <c:pt idx="82982">
                  <c:v>82982</c:v>
                </c:pt>
                <c:pt idx="82983">
                  <c:v>82983</c:v>
                </c:pt>
                <c:pt idx="82984">
                  <c:v>82984</c:v>
                </c:pt>
                <c:pt idx="82985">
                  <c:v>82985</c:v>
                </c:pt>
                <c:pt idx="82986">
                  <c:v>82986</c:v>
                </c:pt>
                <c:pt idx="82987">
                  <c:v>82987</c:v>
                </c:pt>
                <c:pt idx="82988">
                  <c:v>82988</c:v>
                </c:pt>
                <c:pt idx="82989">
                  <c:v>82989</c:v>
                </c:pt>
                <c:pt idx="82990">
                  <c:v>82990</c:v>
                </c:pt>
                <c:pt idx="82991">
                  <c:v>82991</c:v>
                </c:pt>
                <c:pt idx="82992">
                  <c:v>82992</c:v>
                </c:pt>
                <c:pt idx="82993">
                  <c:v>82993</c:v>
                </c:pt>
                <c:pt idx="82994">
                  <c:v>82994</c:v>
                </c:pt>
                <c:pt idx="82995">
                  <c:v>82995</c:v>
                </c:pt>
                <c:pt idx="82996">
                  <c:v>82996</c:v>
                </c:pt>
                <c:pt idx="82997">
                  <c:v>82997</c:v>
                </c:pt>
                <c:pt idx="82998">
                  <c:v>82998</c:v>
                </c:pt>
                <c:pt idx="82999">
                  <c:v>82999</c:v>
                </c:pt>
                <c:pt idx="83000">
                  <c:v>83000</c:v>
                </c:pt>
                <c:pt idx="83001">
                  <c:v>83001</c:v>
                </c:pt>
                <c:pt idx="83002">
                  <c:v>83002</c:v>
                </c:pt>
                <c:pt idx="83003">
                  <c:v>83003</c:v>
                </c:pt>
                <c:pt idx="83004">
                  <c:v>83004</c:v>
                </c:pt>
                <c:pt idx="83005">
                  <c:v>83005</c:v>
                </c:pt>
                <c:pt idx="83006">
                  <c:v>83006</c:v>
                </c:pt>
                <c:pt idx="83007">
                  <c:v>83007</c:v>
                </c:pt>
                <c:pt idx="83008">
                  <c:v>83008</c:v>
                </c:pt>
                <c:pt idx="83009">
                  <c:v>83009</c:v>
                </c:pt>
                <c:pt idx="83010">
                  <c:v>83010</c:v>
                </c:pt>
                <c:pt idx="83011">
                  <c:v>83011</c:v>
                </c:pt>
                <c:pt idx="83012">
                  <c:v>83012</c:v>
                </c:pt>
                <c:pt idx="83013">
                  <c:v>83013</c:v>
                </c:pt>
                <c:pt idx="83014">
                  <c:v>83014</c:v>
                </c:pt>
                <c:pt idx="83015">
                  <c:v>83015</c:v>
                </c:pt>
                <c:pt idx="83016">
                  <c:v>83016</c:v>
                </c:pt>
                <c:pt idx="83017">
                  <c:v>83017</c:v>
                </c:pt>
                <c:pt idx="83018">
                  <c:v>83018</c:v>
                </c:pt>
                <c:pt idx="83019">
                  <c:v>83019</c:v>
                </c:pt>
                <c:pt idx="83020">
                  <c:v>83020</c:v>
                </c:pt>
                <c:pt idx="83021">
                  <c:v>83021</c:v>
                </c:pt>
                <c:pt idx="83022">
                  <c:v>83022</c:v>
                </c:pt>
                <c:pt idx="83023">
                  <c:v>83023</c:v>
                </c:pt>
                <c:pt idx="83024">
                  <c:v>83024</c:v>
                </c:pt>
                <c:pt idx="83025">
                  <c:v>83025</c:v>
                </c:pt>
                <c:pt idx="83026">
                  <c:v>83026</c:v>
                </c:pt>
                <c:pt idx="83027">
                  <c:v>83027</c:v>
                </c:pt>
                <c:pt idx="83028">
                  <c:v>83028</c:v>
                </c:pt>
                <c:pt idx="83029">
                  <c:v>83029</c:v>
                </c:pt>
                <c:pt idx="83030">
                  <c:v>83030</c:v>
                </c:pt>
                <c:pt idx="83031">
                  <c:v>83031</c:v>
                </c:pt>
                <c:pt idx="83032">
                  <c:v>83032</c:v>
                </c:pt>
                <c:pt idx="83033">
                  <c:v>83033</c:v>
                </c:pt>
                <c:pt idx="83034">
                  <c:v>83034</c:v>
                </c:pt>
                <c:pt idx="83035">
                  <c:v>83035</c:v>
                </c:pt>
                <c:pt idx="83036">
                  <c:v>83036</c:v>
                </c:pt>
                <c:pt idx="83037">
                  <c:v>83037</c:v>
                </c:pt>
                <c:pt idx="83038">
                  <c:v>83038</c:v>
                </c:pt>
                <c:pt idx="83039">
                  <c:v>83039</c:v>
                </c:pt>
                <c:pt idx="83040">
                  <c:v>83040</c:v>
                </c:pt>
                <c:pt idx="83041">
                  <c:v>83041</c:v>
                </c:pt>
                <c:pt idx="83042">
                  <c:v>83042</c:v>
                </c:pt>
                <c:pt idx="83043">
                  <c:v>83043</c:v>
                </c:pt>
                <c:pt idx="83044">
                  <c:v>83044</c:v>
                </c:pt>
                <c:pt idx="83045">
                  <c:v>83045</c:v>
                </c:pt>
                <c:pt idx="83046">
                  <c:v>83046</c:v>
                </c:pt>
                <c:pt idx="83047">
                  <c:v>83047</c:v>
                </c:pt>
                <c:pt idx="83048">
                  <c:v>83048</c:v>
                </c:pt>
                <c:pt idx="83049">
                  <c:v>83049</c:v>
                </c:pt>
                <c:pt idx="83050">
                  <c:v>83050</c:v>
                </c:pt>
                <c:pt idx="83051">
                  <c:v>83051</c:v>
                </c:pt>
                <c:pt idx="83052">
                  <c:v>83052</c:v>
                </c:pt>
                <c:pt idx="83053">
                  <c:v>83053</c:v>
                </c:pt>
                <c:pt idx="83054">
                  <c:v>83054</c:v>
                </c:pt>
                <c:pt idx="83055">
                  <c:v>83055</c:v>
                </c:pt>
                <c:pt idx="83056">
                  <c:v>83056</c:v>
                </c:pt>
                <c:pt idx="83057">
                  <c:v>83057</c:v>
                </c:pt>
                <c:pt idx="83058">
                  <c:v>83058</c:v>
                </c:pt>
                <c:pt idx="83059">
                  <c:v>83059</c:v>
                </c:pt>
                <c:pt idx="83060">
                  <c:v>83060</c:v>
                </c:pt>
                <c:pt idx="83061">
                  <c:v>83061</c:v>
                </c:pt>
                <c:pt idx="83062">
                  <c:v>83062</c:v>
                </c:pt>
                <c:pt idx="83063">
                  <c:v>83063</c:v>
                </c:pt>
                <c:pt idx="83064">
                  <c:v>83064</c:v>
                </c:pt>
                <c:pt idx="83065">
                  <c:v>83065</c:v>
                </c:pt>
                <c:pt idx="83066">
                  <c:v>83066</c:v>
                </c:pt>
                <c:pt idx="83067">
                  <c:v>83067</c:v>
                </c:pt>
                <c:pt idx="83068">
                  <c:v>83068</c:v>
                </c:pt>
                <c:pt idx="83069">
                  <c:v>83069</c:v>
                </c:pt>
                <c:pt idx="83070">
                  <c:v>83070</c:v>
                </c:pt>
                <c:pt idx="83071">
                  <c:v>83071</c:v>
                </c:pt>
                <c:pt idx="83072">
                  <c:v>83072</c:v>
                </c:pt>
                <c:pt idx="83073">
                  <c:v>83073</c:v>
                </c:pt>
                <c:pt idx="83074">
                  <c:v>83074</c:v>
                </c:pt>
                <c:pt idx="83075">
                  <c:v>83075</c:v>
                </c:pt>
                <c:pt idx="83076">
                  <c:v>83076</c:v>
                </c:pt>
                <c:pt idx="83077">
                  <c:v>83077</c:v>
                </c:pt>
                <c:pt idx="83078">
                  <c:v>83078</c:v>
                </c:pt>
                <c:pt idx="83079">
                  <c:v>83079</c:v>
                </c:pt>
                <c:pt idx="83080">
                  <c:v>83080</c:v>
                </c:pt>
                <c:pt idx="83081">
                  <c:v>83081</c:v>
                </c:pt>
                <c:pt idx="83082">
                  <c:v>83082</c:v>
                </c:pt>
                <c:pt idx="83083">
                  <c:v>83083</c:v>
                </c:pt>
                <c:pt idx="83084">
                  <c:v>83084</c:v>
                </c:pt>
                <c:pt idx="83085">
                  <c:v>83085</c:v>
                </c:pt>
                <c:pt idx="83086">
                  <c:v>83086</c:v>
                </c:pt>
                <c:pt idx="83087">
                  <c:v>83087</c:v>
                </c:pt>
                <c:pt idx="83088">
                  <c:v>83088</c:v>
                </c:pt>
                <c:pt idx="83089">
                  <c:v>83089</c:v>
                </c:pt>
                <c:pt idx="83090">
                  <c:v>83090</c:v>
                </c:pt>
                <c:pt idx="83091">
                  <c:v>83091</c:v>
                </c:pt>
                <c:pt idx="83092">
                  <c:v>83092</c:v>
                </c:pt>
                <c:pt idx="83093">
                  <c:v>83093</c:v>
                </c:pt>
                <c:pt idx="83094">
                  <c:v>83094</c:v>
                </c:pt>
                <c:pt idx="83095">
                  <c:v>83095</c:v>
                </c:pt>
                <c:pt idx="83096">
                  <c:v>83096</c:v>
                </c:pt>
                <c:pt idx="83097">
                  <c:v>83097</c:v>
                </c:pt>
                <c:pt idx="83098">
                  <c:v>83098</c:v>
                </c:pt>
                <c:pt idx="83099">
                  <c:v>83099</c:v>
                </c:pt>
                <c:pt idx="83100">
                  <c:v>83100</c:v>
                </c:pt>
                <c:pt idx="83101">
                  <c:v>83101</c:v>
                </c:pt>
                <c:pt idx="83102">
                  <c:v>83102</c:v>
                </c:pt>
                <c:pt idx="83103">
                  <c:v>83103</c:v>
                </c:pt>
                <c:pt idx="83104">
                  <c:v>83104</c:v>
                </c:pt>
                <c:pt idx="83105">
                  <c:v>83105</c:v>
                </c:pt>
                <c:pt idx="83106">
                  <c:v>83106</c:v>
                </c:pt>
                <c:pt idx="83107">
                  <c:v>83107</c:v>
                </c:pt>
                <c:pt idx="83108">
                  <c:v>83108</c:v>
                </c:pt>
                <c:pt idx="83109">
                  <c:v>83109</c:v>
                </c:pt>
                <c:pt idx="83110">
                  <c:v>83110</c:v>
                </c:pt>
                <c:pt idx="83111">
                  <c:v>83111</c:v>
                </c:pt>
                <c:pt idx="83112">
                  <c:v>83112</c:v>
                </c:pt>
                <c:pt idx="83113">
                  <c:v>83113</c:v>
                </c:pt>
                <c:pt idx="83114">
                  <c:v>83114</c:v>
                </c:pt>
                <c:pt idx="83115">
                  <c:v>83115</c:v>
                </c:pt>
                <c:pt idx="83116">
                  <c:v>83116</c:v>
                </c:pt>
                <c:pt idx="83117">
                  <c:v>83117</c:v>
                </c:pt>
                <c:pt idx="83118">
                  <c:v>83118</c:v>
                </c:pt>
                <c:pt idx="83119">
                  <c:v>83119</c:v>
                </c:pt>
                <c:pt idx="83120">
                  <c:v>83120</c:v>
                </c:pt>
                <c:pt idx="83121">
                  <c:v>83121</c:v>
                </c:pt>
                <c:pt idx="83122">
                  <c:v>83122</c:v>
                </c:pt>
                <c:pt idx="83123">
                  <c:v>83123</c:v>
                </c:pt>
                <c:pt idx="83124">
                  <c:v>83124</c:v>
                </c:pt>
                <c:pt idx="83125">
                  <c:v>83125</c:v>
                </c:pt>
                <c:pt idx="83126">
                  <c:v>83126</c:v>
                </c:pt>
                <c:pt idx="83127">
                  <c:v>83127</c:v>
                </c:pt>
                <c:pt idx="83128">
                  <c:v>83128</c:v>
                </c:pt>
                <c:pt idx="83129">
                  <c:v>83129</c:v>
                </c:pt>
                <c:pt idx="83130">
                  <c:v>83130</c:v>
                </c:pt>
                <c:pt idx="83131">
                  <c:v>83131</c:v>
                </c:pt>
                <c:pt idx="83132">
                  <c:v>83132</c:v>
                </c:pt>
                <c:pt idx="83133">
                  <c:v>83133</c:v>
                </c:pt>
                <c:pt idx="83134">
                  <c:v>83134</c:v>
                </c:pt>
                <c:pt idx="83135">
                  <c:v>83135</c:v>
                </c:pt>
                <c:pt idx="83136">
                  <c:v>83136</c:v>
                </c:pt>
                <c:pt idx="83137">
                  <c:v>83137</c:v>
                </c:pt>
                <c:pt idx="83138">
                  <c:v>83138</c:v>
                </c:pt>
                <c:pt idx="83139">
                  <c:v>83139</c:v>
                </c:pt>
                <c:pt idx="83140">
                  <c:v>83140</c:v>
                </c:pt>
                <c:pt idx="83141">
                  <c:v>83141</c:v>
                </c:pt>
                <c:pt idx="83142">
                  <c:v>83142</c:v>
                </c:pt>
                <c:pt idx="83143">
                  <c:v>83143</c:v>
                </c:pt>
                <c:pt idx="83144">
                  <c:v>83144</c:v>
                </c:pt>
                <c:pt idx="83145">
                  <c:v>83145</c:v>
                </c:pt>
                <c:pt idx="83146">
                  <c:v>83146</c:v>
                </c:pt>
                <c:pt idx="83147">
                  <c:v>83147</c:v>
                </c:pt>
                <c:pt idx="83148">
                  <c:v>83148</c:v>
                </c:pt>
                <c:pt idx="83149">
                  <c:v>83149</c:v>
                </c:pt>
                <c:pt idx="83150">
                  <c:v>83150</c:v>
                </c:pt>
                <c:pt idx="83151">
                  <c:v>83151</c:v>
                </c:pt>
                <c:pt idx="83152">
                  <c:v>83152</c:v>
                </c:pt>
                <c:pt idx="83153">
                  <c:v>83153</c:v>
                </c:pt>
                <c:pt idx="83154">
                  <c:v>83154</c:v>
                </c:pt>
                <c:pt idx="83155">
                  <c:v>83155</c:v>
                </c:pt>
                <c:pt idx="83156">
                  <c:v>83156</c:v>
                </c:pt>
                <c:pt idx="83157">
                  <c:v>83157</c:v>
                </c:pt>
                <c:pt idx="83158">
                  <c:v>83158</c:v>
                </c:pt>
                <c:pt idx="83159">
                  <c:v>83159</c:v>
                </c:pt>
                <c:pt idx="83160">
                  <c:v>83160</c:v>
                </c:pt>
                <c:pt idx="83161">
                  <c:v>83161</c:v>
                </c:pt>
                <c:pt idx="83162">
                  <c:v>83162</c:v>
                </c:pt>
                <c:pt idx="83163">
                  <c:v>83163</c:v>
                </c:pt>
                <c:pt idx="83164">
                  <c:v>83164</c:v>
                </c:pt>
                <c:pt idx="83165">
                  <c:v>83165</c:v>
                </c:pt>
                <c:pt idx="83166">
                  <c:v>83166</c:v>
                </c:pt>
                <c:pt idx="83167">
                  <c:v>83167</c:v>
                </c:pt>
                <c:pt idx="83168">
                  <c:v>83168</c:v>
                </c:pt>
                <c:pt idx="83169">
                  <c:v>83169</c:v>
                </c:pt>
                <c:pt idx="83170">
                  <c:v>83170</c:v>
                </c:pt>
                <c:pt idx="83171">
                  <c:v>83171</c:v>
                </c:pt>
                <c:pt idx="83172">
                  <c:v>83172</c:v>
                </c:pt>
                <c:pt idx="83173">
                  <c:v>83173</c:v>
                </c:pt>
                <c:pt idx="83174">
                  <c:v>83174</c:v>
                </c:pt>
                <c:pt idx="83175">
                  <c:v>83175</c:v>
                </c:pt>
                <c:pt idx="83176">
                  <c:v>83176</c:v>
                </c:pt>
                <c:pt idx="83177">
                  <c:v>83177</c:v>
                </c:pt>
                <c:pt idx="83178">
                  <c:v>83178</c:v>
                </c:pt>
                <c:pt idx="83179">
                  <c:v>83179</c:v>
                </c:pt>
                <c:pt idx="83180">
                  <c:v>83180</c:v>
                </c:pt>
                <c:pt idx="83181">
                  <c:v>83181</c:v>
                </c:pt>
                <c:pt idx="83182">
                  <c:v>83182</c:v>
                </c:pt>
                <c:pt idx="83183">
                  <c:v>83183</c:v>
                </c:pt>
                <c:pt idx="83184">
                  <c:v>83184</c:v>
                </c:pt>
                <c:pt idx="83185">
                  <c:v>83185</c:v>
                </c:pt>
                <c:pt idx="83186">
                  <c:v>83186</c:v>
                </c:pt>
                <c:pt idx="83187">
                  <c:v>83187</c:v>
                </c:pt>
                <c:pt idx="83188">
                  <c:v>83188</c:v>
                </c:pt>
                <c:pt idx="83189">
                  <c:v>83189</c:v>
                </c:pt>
                <c:pt idx="83190">
                  <c:v>83190</c:v>
                </c:pt>
                <c:pt idx="83191">
                  <c:v>83191</c:v>
                </c:pt>
                <c:pt idx="83192">
                  <c:v>83192</c:v>
                </c:pt>
                <c:pt idx="83193">
                  <c:v>83193</c:v>
                </c:pt>
                <c:pt idx="83194">
                  <c:v>83194</c:v>
                </c:pt>
                <c:pt idx="83195">
                  <c:v>83195</c:v>
                </c:pt>
                <c:pt idx="83196">
                  <c:v>83196</c:v>
                </c:pt>
                <c:pt idx="83197">
                  <c:v>83197</c:v>
                </c:pt>
                <c:pt idx="83198">
                  <c:v>83198</c:v>
                </c:pt>
                <c:pt idx="83199">
                  <c:v>83199</c:v>
                </c:pt>
                <c:pt idx="83200">
                  <c:v>83200</c:v>
                </c:pt>
                <c:pt idx="83201">
                  <c:v>83201</c:v>
                </c:pt>
                <c:pt idx="83202">
                  <c:v>83202</c:v>
                </c:pt>
                <c:pt idx="83203">
                  <c:v>83203</c:v>
                </c:pt>
                <c:pt idx="83204">
                  <c:v>83204</c:v>
                </c:pt>
                <c:pt idx="83205">
                  <c:v>83205</c:v>
                </c:pt>
                <c:pt idx="83206">
                  <c:v>83206</c:v>
                </c:pt>
                <c:pt idx="83207">
                  <c:v>83207</c:v>
                </c:pt>
                <c:pt idx="83208">
                  <c:v>83208</c:v>
                </c:pt>
                <c:pt idx="83209">
                  <c:v>83209</c:v>
                </c:pt>
                <c:pt idx="83210">
                  <c:v>83210</c:v>
                </c:pt>
                <c:pt idx="83211">
                  <c:v>83211</c:v>
                </c:pt>
                <c:pt idx="83212">
                  <c:v>83212</c:v>
                </c:pt>
                <c:pt idx="83213">
                  <c:v>83213</c:v>
                </c:pt>
                <c:pt idx="83214">
                  <c:v>83214</c:v>
                </c:pt>
                <c:pt idx="83215">
                  <c:v>83215</c:v>
                </c:pt>
                <c:pt idx="83216">
                  <c:v>83216</c:v>
                </c:pt>
                <c:pt idx="83217">
                  <c:v>83217</c:v>
                </c:pt>
                <c:pt idx="83218">
                  <c:v>83218</c:v>
                </c:pt>
                <c:pt idx="83219">
                  <c:v>83219</c:v>
                </c:pt>
                <c:pt idx="83220">
                  <c:v>83220</c:v>
                </c:pt>
                <c:pt idx="83221">
                  <c:v>83221</c:v>
                </c:pt>
                <c:pt idx="83222">
                  <c:v>83222</c:v>
                </c:pt>
                <c:pt idx="83223">
                  <c:v>83223</c:v>
                </c:pt>
                <c:pt idx="83224">
                  <c:v>83224</c:v>
                </c:pt>
                <c:pt idx="83225">
                  <c:v>83225</c:v>
                </c:pt>
                <c:pt idx="83226">
                  <c:v>83226</c:v>
                </c:pt>
                <c:pt idx="83227">
                  <c:v>83227</c:v>
                </c:pt>
                <c:pt idx="83228">
                  <c:v>83228</c:v>
                </c:pt>
                <c:pt idx="83229">
                  <c:v>83229</c:v>
                </c:pt>
                <c:pt idx="83230">
                  <c:v>83230</c:v>
                </c:pt>
                <c:pt idx="83231">
                  <c:v>83231</c:v>
                </c:pt>
                <c:pt idx="83232">
                  <c:v>83232</c:v>
                </c:pt>
                <c:pt idx="83233">
                  <c:v>83233</c:v>
                </c:pt>
                <c:pt idx="83234">
                  <c:v>83234</c:v>
                </c:pt>
                <c:pt idx="83235">
                  <c:v>83235</c:v>
                </c:pt>
                <c:pt idx="83236">
                  <c:v>83236</c:v>
                </c:pt>
                <c:pt idx="83237">
                  <c:v>83237</c:v>
                </c:pt>
                <c:pt idx="83238">
                  <c:v>83238</c:v>
                </c:pt>
                <c:pt idx="83239">
                  <c:v>83239</c:v>
                </c:pt>
                <c:pt idx="83240">
                  <c:v>83240</c:v>
                </c:pt>
                <c:pt idx="83241">
                  <c:v>83241</c:v>
                </c:pt>
                <c:pt idx="83242">
                  <c:v>83242</c:v>
                </c:pt>
                <c:pt idx="83243">
                  <c:v>83243</c:v>
                </c:pt>
                <c:pt idx="83244">
                  <c:v>83244</c:v>
                </c:pt>
                <c:pt idx="83245">
                  <c:v>83245</c:v>
                </c:pt>
                <c:pt idx="83246">
                  <c:v>83246</c:v>
                </c:pt>
                <c:pt idx="83247">
                  <c:v>83247</c:v>
                </c:pt>
                <c:pt idx="83248">
                  <c:v>83248</c:v>
                </c:pt>
                <c:pt idx="83249">
                  <c:v>83249</c:v>
                </c:pt>
                <c:pt idx="83250">
                  <c:v>83250</c:v>
                </c:pt>
                <c:pt idx="83251">
                  <c:v>83251</c:v>
                </c:pt>
                <c:pt idx="83252">
                  <c:v>83252</c:v>
                </c:pt>
                <c:pt idx="83253">
                  <c:v>83253</c:v>
                </c:pt>
                <c:pt idx="83254">
                  <c:v>83254</c:v>
                </c:pt>
                <c:pt idx="83255">
                  <c:v>83255</c:v>
                </c:pt>
                <c:pt idx="83256">
                  <c:v>83256</c:v>
                </c:pt>
                <c:pt idx="83257">
                  <c:v>83257</c:v>
                </c:pt>
                <c:pt idx="83258">
                  <c:v>83258</c:v>
                </c:pt>
                <c:pt idx="83259">
                  <c:v>83259</c:v>
                </c:pt>
                <c:pt idx="83260">
                  <c:v>83260</c:v>
                </c:pt>
                <c:pt idx="83261">
                  <c:v>83261</c:v>
                </c:pt>
                <c:pt idx="83262">
                  <c:v>83262</c:v>
                </c:pt>
                <c:pt idx="83263">
                  <c:v>83263</c:v>
                </c:pt>
                <c:pt idx="83264">
                  <c:v>83264</c:v>
                </c:pt>
                <c:pt idx="83265">
                  <c:v>83265</c:v>
                </c:pt>
                <c:pt idx="83266">
                  <c:v>83266</c:v>
                </c:pt>
                <c:pt idx="83267">
                  <c:v>83267</c:v>
                </c:pt>
                <c:pt idx="83268">
                  <c:v>83268</c:v>
                </c:pt>
                <c:pt idx="83269">
                  <c:v>83269</c:v>
                </c:pt>
                <c:pt idx="83270">
                  <c:v>83270</c:v>
                </c:pt>
                <c:pt idx="83271">
                  <c:v>83271</c:v>
                </c:pt>
                <c:pt idx="83272">
                  <c:v>83272</c:v>
                </c:pt>
                <c:pt idx="83273">
                  <c:v>83273</c:v>
                </c:pt>
                <c:pt idx="83274">
                  <c:v>83274</c:v>
                </c:pt>
                <c:pt idx="83275">
                  <c:v>83275</c:v>
                </c:pt>
                <c:pt idx="83276">
                  <c:v>83276</c:v>
                </c:pt>
                <c:pt idx="83277">
                  <c:v>83277</c:v>
                </c:pt>
                <c:pt idx="83278">
                  <c:v>83278</c:v>
                </c:pt>
                <c:pt idx="83279">
                  <c:v>83279</c:v>
                </c:pt>
                <c:pt idx="83280">
                  <c:v>83280</c:v>
                </c:pt>
                <c:pt idx="83281">
                  <c:v>83281</c:v>
                </c:pt>
                <c:pt idx="83282">
                  <c:v>83282</c:v>
                </c:pt>
                <c:pt idx="83283">
                  <c:v>83283</c:v>
                </c:pt>
                <c:pt idx="83284">
                  <c:v>83284</c:v>
                </c:pt>
                <c:pt idx="83285">
                  <c:v>83285</c:v>
                </c:pt>
                <c:pt idx="83286">
                  <c:v>83286</c:v>
                </c:pt>
                <c:pt idx="83287">
                  <c:v>83287</c:v>
                </c:pt>
                <c:pt idx="83288">
                  <c:v>83288</c:v>
                </c:pt>
                <c:pt idx="83289">
                  <c:v>83289</c:v>
                </c:pt>
                <c:pt idx="83290">
                  <c:v>83290</c:v>
                </c:pt>
                <c:pt idx="83291">
                  <c:v>83291</c:v>
                </c:pt>
                <c:pt idx="83292">
                  <c:v>83292</c:v>
                </c:pt>
                <c:pt idx="83293">
                  <c:v>83293</c:v>
                </c:pt>
                <c:pt idx="83294">
                  <c:v>83294</c:v>
                </c:pt>
                <c:pt idx="83295">
                  <c:v>83295</c:v>
                </c:pt>
                <c:pt idx="83296">
                  <c:v>83296</c:v>
                </c:pt>
                <c:pt idx="83297">
                  <c:v>83297</c:v>
                </c:pt>
                <c:pt idx="83298">
                  <c:v>83298</c:v>
                </c:pt>
                <c:pt idx="83299">
                  <c:v>83299</c:v>
                </c:pt>
                <c:pt idx="83300">
                  <c:v>83300</c:v>
                </c:pt>
                <c:pt idx="83301">
                  <c:v>83301</c:v>
                </c:pt>
                <c:pt idx="83302">
                  <c:v>83302</c:v>
                </c:pt>
                <c:pt idx="83303">
                  <c:v>83303</c:v>
                </c:pt>
                <c:pt idx="83304">
                  <c:v>83304</c:v>
                </c:pt>
                <c:pt idx="83305">
                  <c:v>83305</c:v>
                </c:pt>
                <c:pt idx="83306">
                  <c:v>83306</c:v>
                </c:pt>
                <c:pt idx="83307">
                  <c:v>83307</c:v>
                </c:pt>
                <c:pt idx="83308">
                  <c:v>83308</c:v>
                </c:pt>
                <c:pt idx="83309">
                  <c:v>83309</c:v>
                </c:pt>
                <c:pt idx="83310">
                  <c:v>83310</c:v>
                </c:pt>
                <c:pt idx="83311">
                  <c:v>83311</c:v>
                </c:pt>
                <c:pt idx="83312">
                  <c:v>83312</c:v>
                </c:pt>
                <c:pt idx="83313">
                  <c:v>83313</c:v>
                </c:pt>
                <c:pt idx="83314">
                  <c:v>83314</c:v>
                </c:pt>
                <c:pt idx="83315">
                  <c:v>83315</c:v>
                </c:pt>
                <c:pt idx="83316">
                  <c:v>83316</c:v>
                </c:pt>
                <c:pt idx="83317">
                  <c:v>83317</c:v>
                </c:pt>
                <c:pt idx="83318">
                  <c:v>83318</c:v>
                </c:pt>
                <c:pt idx="83319">
                  <c:v>83319</c:v>
                </c:pt>
                <c:pt idx="83320">
                  <c:v>83320</c:v>
                </c:pt>
                <c:pt idx="83321">
                  <c:v>83321</c:v>
                </c:pt>
                <c:pt idx="83322">
                  <c:v>83322</c:v>
                </c:pt>
                <c:pt idx="83323">
                  <c:v>83323</c:v>
                </c:pt>
                <c:pt idx="83324">
                  <c:v>83324</c:v>
                </c:pt>
                <c:pt idx="83325">
                  <c:v>83325</c:v>
                </c:pt>
                <c:pt idx="83326">
                  <c:v>83326</c:v>
                </c:pt>
                <c:pt idx="83327">
                  <c:v>83327</c:v>
                </c:pt>
                <c:pt idx="83328">
                  <c:v>83328</c:v>
                </c:pt>
                <c:pt idx="83329">
                  <c:v>83329</c:v>
                </c:pt>
                <c:pt idx="83330">
                  <c:v>83330</c:v>
                </c:pt>
                <c:pt idx="83331">
                  <c:v>83331</c:v>
                </c:pt>
                <c:pt idx="83332">
                  <c:v>83332</c:v>
                </c:pt>
                <c:pt idx="83333">
                  <c:v>83333</c:v>
                </c:pt>
                <c:pt idx="83334">
                  <c:v>83334</c:v>
                </c:pt>
                <c:pt idx="83335">
                  <c:v>83335</c:v>
                </c:pt>
                <c:pt idx="83336">
                  <c:v>83336</c:v>
                </c:pt>
                <c:pt idx="83337">
                  <c:v>83337</c:v>
                </c:pt>
                <c:pt idx="83338">
                  <c:v>83338</c:v>
                </c:pt>
                <c:pt idx="83339">
                  <c:v>83339</c:v>
                </c:pt>
                <c:pt idx="83340">
                  <c:v>83340</c:v>
                </c:pt>
                <c:pt idx="83341">
                  <c:v>83341</c:v>
                </c:pt>
                <c:pt idx="83342">
                  <c:v>83342</c:v>
                </c:pt>
                <c:pt idx="83343">
                  <c:v>83343</c:v>
                </c:pt>
                <c:pt idx="83344">
                  <c:v>83344</c:v>
                </c:pt>
                <c:pt idx="83345">
                  <c:v>83345</c:v>
                </c:pt>
                <c:pt idx="83346">
                  <c:v>83346</c:v>
                </c:pt>
                <c:pt idx="83347">
                  <c:v>83347</c:v>
                </c:pt>
                <c:pt idx="83348">
                  <c:v>83348</c:v>
                </c:pt>
                <c:pt idx="83349">
                  <c:v>83349</c:v>
                </c:pt>
                <c:pt idx="83350">
                  <c:v>83350</c:v>
                </c:pt>
                <c:pt idx="83351">
                  <c:v>83351</c:v>
                </c:pt>
                <c:pt idx="83352">
                  <c:v>83352</c:v>
                </c:pt>
                <c:pt idx="83353">
                  <c:v>83353</c:v>
                </c:pt>
                <c:pt idx="83354">
                  <c:v>83354</c:v>
                </c:pt>
                <c:pt idx="83355">
                  <c:v>83355</c:v>
                </c:pt>
                <c:pt idx="83356">
                  <c:v>83356</c:v>
                </c:pt>
                <c:pt idx="83357">
                  <c:v>83357</c:v>
                </c:pt>
                <c:pt idx="83358">
                  <c:v>83358</c:v>
                </c:pt>
                <c:pt idx="83359">
                  <c:v>83359</c:v>
                </c:pt>
                <c:pt idx="83360">
                  <c:v>83360</c:v>
                </c:pt>
                <c:pt idx="83361">
                  <c:v>83361</c:v>
                </c:pt>
                <c:pt idx="83362">
                  <c:v>83362</c:v>
                </c:pt>
                <c:pt idx="83363">
                  <c:v>83363</c:v>
                </c:pt>
                <c:pt idx="83364">
                  <c:v>83364</c:v>
                </c:pt>
                <c:pt idx="83365">
                  <c:v>83365</c:v>
                </c:pt>
                <c:pt idx="83366">
                  <c:v>83366</c:v>
                </c:pt>
                <c:pt idx="83367">
                  <c:v>83367</c:v>
                </c:pt>
                <c:pt idx="83368">
                  <c:v>83368</c:v>
                </c:pt>
                <c:pt idx="83369">
                  <c:v>83369</c:v>
                </c:pt>
                <c:pt idx="83370">
                  <c:v>83370</c:v>
                </c:pt>
                <c:pt idx="83371">
                  <c:v>83371</c:v>
                </c:pt>
                <c:pt idx="83372">
                  <c:v>83372</c:v>
                </c:pt>
                <c:pt idx="83373">
                  <c:v>83373</c:v>
                </c:pt>
                <c:pt idx="83374">
                  <c:v>83374</c:v>
                </c:pt>
                <c:pt idx="83375">
                  <c:v>83375</c:v>
                </c:pt>
                <c:pt idx="83376">
                  <c:v>83376</c:v>
                </c:pt>
                <c:pt idx="83377">
                  <c:v>83377</c:v>
                </c:pt>
                <c:pt idx="83378">
                  <c:v>83378</c:v>
                </c:pt>
                <c:pt idx="83379">
                  <c:v>83379</c:v>
                </c:pt>
                <c:pt idx="83380">
                  <c:v>83380</c:v>
                </c:pt>
                <c:pt idx="83381">
                  <c:v>83381</c:v>
                </c:pt>
                <c:pt idx="83382">
                  <c:v>83382</c:v>
                </c:pt>
                <c:pt idx="83383">
                  <c:v>83383</c:v>
                </c:pt>
                <c:pt idx="83384">
                  <c:v>83384</c:v>
                </c:pt>
                <c:pt idx="83385">
                  <c:v>83385</c:v>
                </c:pt>
                <c:pt idx="83386">
                  <c:v>83386</c:v>
                </c:pt>
                <c:pt idx="83387">
                  <c:v>83387</c:v>
                </c:pt>
                <c:pt idx="83388">
                  <c:v>83388</c:v>
                </c:pt>
                <c:pt idx="83389">
                  <c:v>83389</c:v>
                </c:pt>
                <c:pt idx="83390">
                  <c:v>83390</c:v>
                </c:pt>
                <c:pt idx="83391">
                  <c:v>83391</c:v>
                </c:pt>
                <c:pt idx="83392">
                  <c:v>83392</c:v>
                </c:pt>
                <c:pt idx="83393">
                  <c:v>83393</c:v>
                </c:pt>
                <c:pt idx="83394">
                  <c:v>83394</c:v>
                </c:pt>
                <c:pt idx="83395">
                  <c:v>83395</c:v>
                </c:pt>
                <c:pt idx="83396">
                  <c:v>83396</c:v>
                </c:pt>
                <c:pt idx="83397">
                  <c:v>83397</c:v>
                </c:pt>
                <c:pt idx="83398">
                  <c:v>83398</c:v>
                </c:pt>
                <c:pt idx="83399">
                  <c:v>83399</c:v>
                </c:pt>
                <c:pt idx="83400">
                  <c:v>83400</c:v>
                </c:pt>
                <c:pt idx="83401">
                  <c:v>83401</c:v>
                </c:pt>
                <c:pt idx="83402">
                  <c:v>83402</c:v>
                </c:pt>
                <c:pt idx="83403">
                  <c:v>83403</c:v>
                </c:pt>
                <c:pt idx="83404">
                  <c:v>83404</c:v>
                </c:pt>
                <c:pt idx="83405">
                  <c:v>83405</c:v>
                </c:pt>
                <c:pt idx="83406">
                  <c:v>83406</c:v>
                </c:pt>
                <c:pt idx="83407">
                  <c:v>83407</c:v>
                </c:pt>
                <c:pt idx="83408">
                  <c:v>83408</c:v>
                </c:pt>
                <c:pt idx="83409">
                  <c:v>83409</c:v>
                </c:pt>
                <c:pt idx="83410">
                  <c:v>83410</c:v>
                </c:pt>
                <c:pt idx="83411">
                  <c:v>83411</c:v>
                </c:pt>
                <c:pt idx="83412">
                  <c:v>83412</c:v>
                </c:pt>
                <c:pt idx="83413">
                  <c:v>83413</c:v>
                </c:pt>
                <c:pt idx="83414">
                  <c:v>83414</c:v>
                </c:pt>
                <c:pt idx="83415">
                  <c:v>83415</c:v>
                </c:pt>
                <c:pt idx="83416">
                  <c:v>83416</c:v>
                </c:pt>
                <c:pt idx="83417">
                  <c:v>83417</c:v>
                </c:pt>
                <c:pt idx="83418">
                  <c:v>83418</c:v>
                </c:pt>
                <c:pt idx="83419">
                  <c:v>83419</c:v>
                </c:pt>
                <c:pt idx="83420">
                  <c:v>83420</c:v>
                </c:pt>
                <c:pt idx="83421">
                  <c:v>83421</c:v>
                </c:pt>
                <c:pt idx="83422">
                  <c:v>83422</c:v>
                </c:pt>
                <c:pt idx="83423">
                  <c:v>83423</c:v>
                </c:pt>
                <c:pt idx="83424">
                  <c:v>83424</c:v>
                </c:pt>
                <c:pt idx="83425">
                  <c:v>83425</c:v>
                </c:pt>
                <c:pt idx="83426">
                  <c:v>83426</c:v>
                </c:pt>
                <c:pt idx="83427">
                  <c:v>83427</c:v>
                </c:pt>
                <c:pt idx="83428">
                  <c:v>83428</c:v>
                </c:pt>
                <c:pt idx="83429">
                  <c:v>83429</c:v>
                </c:pt>
                <c:pt idx="83430">
                  <c:v>83430</c:v>
                </c:pt>
                <c:pt idx="83431">
                  <c:v>83431</c:v>
                </c:pt>
                <c:pt idx="83432">
                  <c:v>83432</c:v>
                </c:pt>
                <c:pt idx="83433">
                  <c:v>83433</c:v>
                </c:pt>
                <c:pt idx="83434">
                  <c:v>83434</c:v>
                </c:pt>
                <c:pt idx="83435">
                  <c:v>83435</c:v>
                </c:pt>
                <c:pt idx="83436">
                  <c:v>83436</c:v>
                </c:pt>
                <c:pt idx="83437">
                  <c:v>83437</c:v>
                </c:pt>
                <c:pt idx="83438">
                  <c:v>83438</c:v>
                </c:pt>
                <c:pt idx="83439">
                  <c:v>83439</c:v>
                </c:pt>
                <c:pt idx="83440">
                  <c:v>83440</c:v>
                </c:pt>
                <c:pt idx="83441">
                  <c:v>83441</c:v>
                </c:pt>
                <c:pt idx="83442">
                  <c:v>83442</c:v>
                </c:pt>
                <c:pt idx="83443">
                  <c:v>83443</c:v>
                </c:pt>
                <c:pt idx="83444">
                  <c:v>83444</c:v>
                </c:pt>
                <c:pt idx="83445">
                  <c:v>83445</c:v>
                </c:pt>
                <c:pt idx="83446">
                  <c:v>83446</c:v>
                </c:pt>
                <c:pt idx="83447">
                  <c:v>83447</c:v>
                </c:pt>
                <c:pt idx="83448">
                  <c:v>83448</c:v>
                </c:pt>
                <c:pt idx="83449">
                  <c:v>83449</c:v>
                </c:pt>
                <c:pt idx="83450">
                  <c:v>83450</c:v>
                </c:pt>
                <c:pt idx="83451">
                  <c:v>83451</c:v>
                </c:pt>
                <c:pt idx="83452">
                  <c:v>83452</c:v>
                </c:pt>
                <c:pt idx="83453">
                  <c:v>83453</c:v>
                </c:pt>
                <c:pt idx="83454">
                  <c:v>83454</c:v>
                </c:pt>
                <c:pt idx="83455">
                  <c:v>83455</c:v>
                </c:pt>
                <c:pt idx="83456">
                  <c:v>83456</c:v>
                </c:pt>
                <c:pt idx="83457">
                  <c:v>83457</c:v>
                </c:pt>
                <c:pt idx="83458">
                  <c:v>83458</c:v>
                </c:pt>
                <c:pt idx="83459">
                  <c:v>83459</c:v>
                </c:pt>
                <c:pt idx="83460">
                  <c:v>83460</c:v>
                </c:pt>
                <c:pt idx="83461">
                  <c:v>83461</c:v>
                </c:pt>
                <c:pt idx="83462">
                  <c:v>83462</c:v>
                </c:pt>
                <c:pt idx="83463">
                  <c:v>83463</c:v>
                </c:pt>
                <c:pt idx="83464">
                  <c:v>83464</c:v>
                </c:pt>
                <c:pt idx="83465">
                  <c:v>83465</c:v>
                </c:pt>
                <c:pt idx="83466">
                  <c:v>83466</c:v>
                </c:pt>
                <c:pt idx="83467">
                  <c:v>83467</c:v>
                </c:pt>
                <c:pt idx="83468">
                  <c:v>83468</c:v>
                </c:pt>
                <c:pt idx="83469">
                  <c:v>83469</c:v>
                </c:pt>
                <c:pt idx="83470">
                  <c:v>83470</c:v>
                </c:pt>
                <c:pt idx="83471">
                  <c:v>83471</c:v>
                </c:pt>
                <c:pt idx="83472">
                  <c:v>83472</c:v>
                </c:pt>
                <c:pt idx="83473">
                  <c:v>83473</c:v>
                </c:pt>
                <c:pt idx="83474">
                  <c:v>83474</c:v>
                </c:pt>
                <c:pt idx="83475">
                  <c:v>83475</c:v>
                </c:pt>
                <c:pt idx="83476">
                  <c:v>83476</c:v>
                </c:pt>
                <c:pt idx="83477">
                  <c:v>83477</c:v>
                </c:pt>
                <c:pt idx="83478">
                  <c:v>83478</c:v>
                </c:pt>
                <c:pt idx="83479">
                  <c:v>83479</c:v>
                </c:pt>
                <c:pt idx="83480">
                  <c:v>83480</c:v>
                </c:pt>
                <c:pt idx="83481">
                  <c:v>83481</c:v>
                </c:pt>
                <c:pt idx="83482">
                  <c:v>83482</c:v>
                </c:pt>
                <c:pt idx="83483">
                  <c:v>83483</c:v>
                </c:pt>
                <c:pt idx="83484">
                  <c:v>83484</c:v>
                </c:pt>
                <c:pt idx="83485">
                  <c:v>83485</c:v>
                </c:pt>
                <c:pt idx="83486">
                  <c:v>83486</c:v>
                </c:pt>
                <c:pt idx="83487">
                  <c:v>83487</c:v>
                </c:pt>
                <c:pt idx="83488">
                  <c:v>83488</c:v>
                </c:pt>
                <c:pt idx="83489">
                  <c:v>83489</c:v>
                </c:pt>
                <c:pt idx="83490">
                  <c:v>83490</c:v>
                </c:pt>
                <c:pt idx="83491">
                  <c:v>83491</c:v>
                </c:pt>
                <c:pt idx="83492">
                  <c:v>83492</c:v>
                </c:pt>
                <c:pt idx="83493">
                  <c:v>83493</c:v>
                </c:pt>
                <c:pt idx="83494">
                  <c:v>83494</c:v>
                </c:pt>
                <c:pt idx="83495">
                  <c:v>83495</c:v>
                </c:pt>
                <c:pt idx="83496">
                  <c:v>83496</c:v>
                </c:pt>
                <c:pt idx="83497">
                  <c:v>83497</c:v>
                </c:pt>
                <c:pt idx="83498">
                  <c:v>83498</c:v>
                </c:pt>
                <c:pt idx="83499">
                  <c:v>83499</c:v>
                </c:pt>
                <c:pt idx="83500">
                  <c:v>83500</c:v>
                </c:pt>
                <c:pt idx="83501">
                  <c:v>83501</c:v>
                </c:pt>
                <c:pt idx="83502">
                  <c:v>83502</c:v>
                </c:pt>
                <c:pt idx="83503">
                  <c:v>83503</c:v>
                </c:pt>
                <c:pt idx="83504">
                  <c:v>83504</c:v>
                </c:pt>
                <c:pt idx="83505">
                  <c:v>83505</c:v>
                </c:pt>
                <c:pt idx="83506">
                  <c:v>83506</c:v>
                </c:pt>
                <c:pt idx="83507">
                  <c:v>83507</c:v>
                </c:pt>
                <c:pt idx="83508">
                  <c:v>83508</c:v>
                </c:pt>
                <c:pt idx="83509">
                  <c:v>83509</c:v>
                </c:pt>
                <c:pt idx="83510">
                  <c:v>83510</c:v>
                </c:pt>
                <c:pt idx="83511">
                  <c:v>83511</c:v>
                </c:pt>
                <c:pt idx="83512">
                  <c:v>83512</c:v>
                </c:pt>
                <c:pt idx="83513">
                  <c:v>83513</c:v>
                </c:pt>
                <c:pt idx="83514">
                  <c:v>83514</c:v>
                </c:pt>
                <c:pt idx="83515">
                  <c:v>83515</c:v>
                </c:pt>
                <c:pt idx="83516">
                  <c:v>83516</c:v>
                </c:pt>
                <c:pt idx="83517">
                  <c:v>83517</c:v>
                </c:pt>
                <c:pt idx="83518">
                  <c:v>83518</c:v>
                </c:pt>
                <c:pt idx="83519">
                  <c:v>83519</c:v>
                </c:pt>
                <c:pt idx="83520">
                  <c:v>83520</c:v>
                </c:pt>
                <c:pt idx="83521">
                  <c:v>83521</c:v>
                </c:pt>
                <c:pt idx="83522">
                  <c:v>83522</c:v>
                </c:pt>
                <c:pt idx="83523">
                  <c:v>83523</c:v>
                </c:pt>
                <c:pt idx="83524">
                  <c:v>83524</c:v>
                </c:pt>
                <c:pt idx="83525">
                  <c:v>83525</c:v>
                </c:pt>
                <c:pt idx="83526">
                  <c:v>83526</c:v>
                </c:pt>
                <c:pt idx="83527">
                  <c:v>83527</c:v>
                </c:pt>
                <c:pt idx="83528">
                  <c:v>83528</c:v>
                </c:pt>
                <c:pt idx="83529">
                  <c:v>83529</c:v>
                </c:pt>
                <c:pt idx="83530">
                  <c:v>83530</c:v>
                </c:pt>
                <c:pt idx="83531">
                  <c:v>83531</c:v>
                </c:pt>
                <c:pt idx="83532">
                  <c:v>83532</c:v>
                </c:pt>
                <c:pt idx="83533">
                  <c:v>83533</c:v>
                </c:pt>
                <c:pt idx="83534">
                  <c:v>83534</c:v>
                </c:pt>
                <c:pt idx="83535">
                  <c:v>83535</c:v>
                </c:pt>
                <c:pt idx="83536">
                  <c:v>83536</c:v>
                </c:pt>
                <c:pt idx="83537">
                  <c:v>83537</c:v>
                </c:pt>
                <c:pt idx="83538">
                  <c:v>83538</c:v>
                </c:pt>
                <c:pt idx="83539">
                  <c:v>83539</c:v>
                </c:pt>
                <c:pt idx="83540">
                  <c:v>83540</c:v>
                </c:pt>
                <c:pt idx="83541">
                  <c:v>83541</c:v>
                </c:pt>
                <c:pt idx="83542">
                  <c:v>83542</c:v>
                </c:pt>
                <c:pt idx="83543">
                  <c:v>83543</c:v>
                </c:pt>
                <c:pt idx="83544">
                  <c:v>83544</c:v>
                </c:pt>
                <c:pt idx="83545">
                  <c:v>83545</c:v>
                </c:pt>
                <c:pt idx="83546">
                  <c:v>83546</c:v>
                </c:pt>
                <c:pt idx="83547">
                  <c:v>83547</c:v>
                </c:pt>
                <c:pt idx="83548">
                  <c:v>83548</c:v>
                </c:pt>
                <c:pt idx="83549">
                  <c:v>83549</c:v>
                </c:pt>
                <c:pt idx="83550">
                  <c:v>83550</c:v>
                </c:pt>
                <c:pt idx="83551">
                  <c:v>83551</c:v>
                </c:pt>
                <c:pt idx="83552">
                  <c:v>83552</c:v>
                </c:pt>
                <c:pt idx="83553">
                  <c:v>83553</c:v>
                </c:pt>
                <c:pt idx="83554">
                  <c:v>83554</c:v>
                </c:pt>
                <c:pt idx="83555">
                  <c:v>83555</c:v>
                </c:pt>
                <c:pt idx="83556">
                  <c:v>83556</c:v>
                </c:pt>
                <c:pt idx="83557">
                  <c:v>83557</c:v>
                </c:pt>
                <c:pt idx="83558">
                  <c:v>83558</c:v>
                </c:pt>
                <c:pt idx="83559">
                  <c:v>83559</c:v>
                </c:pt>
                <c:pt idx="83560">
                  <c:v>83560</c:v>
                </c:pt>
                <c:pt idx="83561">
                  <c:v>83561</c:v>
                </c:pt>
                <c:pt idx="83562">
                  <c:v>83562</c:v>
                </c:pt>
                <c:pt idx="83563">
                  <c:v>83563</c:v>
                </c:pt>
                <c:pt idx="83564">
                  <c:v>83564</c:v>
                </c:pt>
                <c:pt idx="83565">
                  <c:v>83565</c:v>
                </c:pt>
                <c:pt idx="83566">
                  <c:v>83566</c:v>
                </c:pt>
                <c:pt idx="83567">
                  <c:v>83567</c:v>
                </c:pt>
                <c:pt idx="83568">
                  <c:v>83568</c:v>
                </c:pt>
                <c:pt idx="83569">
                  <c:v>83569</c:v>
                </c:pt>
                <c:pt idx="83570">
                  <c:v>83570</c:v>
                </c:pt>
                <c:pt idx="83571">
                  <c:v>83571</c:v>
                </c:pt>
                <c:pt idx="83572">
                  <c:v>83572</c:v>
                </c:pt>
                <c:pt idx="83573">
                  <c:v>83573</c:v>
                </c:pt>
                <c:pt idx="83574">
                  <c:v>83574</c:v>
                </c:pt>
                <c:pt idx="83575">
                  <c:v>83575</c:v>
                </c:pt>
                <c:pt idx="83576">
                  <c:v>83576</c:v>
                </c:pt>
                <c:pt idx="83577">
                  <c:v>83577</c:v>
                </c:pt>
                <c:pt idx="83578">
                  <c:v>83578</c:v>
                </c:pt>
                <c:pt idx="83579">
                  <c:v>83579</c:v>
                </c:pt>
                <c:pt idx="83580">
                  <c:v>83580</c:v>
                </c:pt>
                <c:pt idx="83581">
                  <c:v>83581</c:v>
                </c:pt>
                <c:pt idx="83582">
                  <c:v>83582</c:v>
                </c:pt>
                <c:pt idx="83583">
                  <c:v>83583</c:v>
                </c:pt>
                <c:pt idx="83584">
                  <c:v>83584</c:v>
                </c:pt>
                <c:pt idx="83585">
                  <c:v>83585</c:v>
                </c:pt>
                <c:pt idx="83586">
                  <c:v>83586</c:v>
                </c:pt>
                <c:pt idx="83587">
                  <c:v>83587</c:v>
                </c:pt>
                <c:pt idx="83588">
                  <c:v>83588</c:v>
                </c:pt>
                <c:pt idx="83589">
                  <c:v>83589</c:v>
                </c:pt>
                <c:pt idx="83590">
                  <c:v>83590</c:v>
                </c:pt>
                <c:pt idx="83591">
                  <c:v>83591</c:v>
                </c:pt>
                <c:pt idx="83592">
                  <c:v>83592</c:v>
                </c:pt>
                <c:pt idx="83593">
                  <c:v>83593</c:v>
                </c:pt>
                <c:pt idx="83594">
                  <c:v>83594</c:v>
                </c:pt>
                <c:pt idx="83595">
                  <c:v>83595</c:v>
                </c:pt>
                <c:pt idx="83596">
                  <c:v>83596</c:v>
                </c:pt>
                <c:pt idx="83597">
                  <c:v>83597</c:v>
                </c:pt>
                <c:pt idx="83598">
                  <c:v>83598</c:v>
                </c:pt>
                <c:pt idx="83599">
                  <c:v>83599</c:v>
                </c:pt>
                <c:pt idx="83600">
                  <c:v>83600</c:v>
                </c:pt>
                <c:pt idx="83601">
                  <c:v>83601</c:v>
                </c:pt>
                <c:pt idx="83602">
                  <c:v>83602</c:v>
                </c:pt>
                <c:pt idx="83603">
                  <c:v>83603</c:v>
                </c:pt>
                <c:pt idx="83604">
                  <c:v>83604</c:v>
                </c:pt>
                <c:pt idx="83605">
                  <c:v>83605</c:v>
                </c:pt>
                <c:pt idx="83606">
                  <c:v>83606</c:v>
                </c:pt>
                <c:pt idx="83607">
                  <c:v>83607</c:v>
                </c:pt>
                <c:pt idx="83608">
                  <c:v>83608</c:v>
                </c:pt>
                <c:pt idx="83609">
                  <c:v>83609</c:v>
                </c:pt>
                <c:pt idx="83610">
                  <c:v>83610</c:v>
                </c:pt>
                <c:pt idx="83611">
                  <c:v>83611</c:v>
                </c:pt>
                <c:pt idx="83612">
                  <c:v>83612</c:v>
                </c:pt>
                <c:pt idx="83613">
                  <c:v>83613</c:v>
                </c:pt>
                <c:pt idx="83614">
                  <c:v>83614</c:v>
                </c:pt>
                <c:pt idx="83615">
                  <c:v>83615</c:v>
                </c:pt>
                <c:pt idx="83616">
                  <c:v>83616</c:v>
                </c:pt>
                <c:pt idx="83617">
                  <c:v>83617</c:v>
                </c:pt>
                <c:pt idx="83618">
                  <c:v>83618</c:v>
                </c:pt>
                <c:pt idx="83619">
                  <c:v>83619</c:v>
                </c:pt>
                <c:pt idx="83620">
                  <c:v>83620</c:v>
                </c:pt>
                <c:pt idx="83621">
                  <c:v>83621</c:v>
                </c:pt>
                <c:pt idx="83622">
                  <c:v>83622</c:v>
                </c:pt>
                <c:pt idx="83623">
                  <c:v>83623</c:v>
                </c:pt>
                <c:pt idx="83624">
                  <c:v>83624</c:v>
                </c:pt>
                <c:pt idx="83625">
                  <c:v>83625</c:v>
                </c:pt>
                <c:pt idx="83626">
                  <c:v>83626</c:v>
                </c:pt>
                <c:pt idx="83627">
                  <c:v>83627</c:v>
                </c:pt>
                <c:pt idx="83628">
                  <c:v>83628</c:v>
                </c:pt>
                <c:pt idx="83629">
                  <c:v>83629</c:v>
                </c:pt>
                <c:pt idx="83630">
                  <c:v>83630</c:v>
                </c:pt>
                <c:pt idx="83631">
                  <c:v>83631</c:v>
                </c:pt>
                <c:pt idx="83632">
                  <c:v>83632</c:v>
                </c:pt>
                <c:pt idx="83633">
                  <c:v>83633</c:v>
                </c:pt>
                <c:pt idx="83634">
                  <c:v>83634</c:v>
                </c:pt>
                <c:pt idx="83635">
                  <c:v>83635</c:v>
                </c:pt>
                <c:pt idx="83636">
                  <c:v>83636</c:v>
                </c:pt>
                <c:pt idx="83637">
                  <c:v>83637</c:v>
                </c:pt>
                <c:pt idx="83638">
                  <c:v>83638</c:v>
                </c:pt>
                <c:pt idx="83639">
                  <c:v>83639</c:v>
                </c:pt>
                <c:pt idx="83640">
                  <c:v>83640</c:v>
                </c:pt>
                <c:pt idx="83641">
                  <c:v>83641</c:v>
                </c:pt>
                <c:pt idx="83642">
                  <c:v>83642</c:v>
                </c:pt>
                <c:pt idx="83643">
                  <c:v>83643</c:v>
                </c:pt>
                <c:pt idx="83644">
                  <c:v>83644</c:v>
                </c:pt>
                <c:pt idx="83645">
                  <c:v>83645</c:v>
                </c:pt>
                <c:pt idx="83646">
                  <c:v>83646</c:v>
                </c:pt>
                <c:pt idx="83647">
                  <c:v>83647</c:v>
                </c:pt>
                <c:pt idx="83648">
                  <c:v>83648</c:v>
                </c:pt>
                <c:pt idx="83649">
                  <c:v>83649</c:v>
                </c:pt>
                <c:pt idx="83650">
                  <c:v>83650</c:v>
                </c:pt>
                <c:pt idx="83651">
                  <c:v>83651</c:v>
                </c:pt>
                <c:pt idx="83652">
                  <c:v>83652</c:v>
                </c:pt>
                <c:pt idx="83653">
                  <c:v>83653</c:v>
                </c:pt>
                <c:pt idx="83654">
                  <c:v>83654</c:v>
                </c:pt>
                <c:pt idx="83655">
                  <c:v>83655</c:v>
                </c:pt>
                <c:pt idx="83656">
                  <c:v>83656</c:v>
                </c:pt>
                <c:pt idx="83657">
                  <c:v>83657</c:v>
                </c:pt>
                <c:pt idx="83658">
                  <c:v>83658</c:v>
                </c:pt>
                <c:pt idx="83659">
                  <c:v>83659</c:v>
                </c:pt>
                <c:pt idx="83660">
                  <c:v>83660</c:v>
                </c:pt>
                <c:pt idx="83661">
                  <c:v>83661</c:v>
                </c:pt>
                <c:pt idx="83662">
                  <c:v>83662</c:v>
                </c:pt>
                <c:pt idx="83663">
                  <c:v>83663</c:v>
                </c:pt>
                <c:pt idx="83664">
                  <c:v>83664</c:v>
                </c:pt>
                <c:pt idx="83665">
                  <c:v>83665</c:v>
                </c:pt>
                <c:pt idx="83666">
                  <c:v>83666</c:v>
                </c:pt>
                <c:pt idx="83667">
                  <c:v>83667</c:v>
                </c:pt>
                <c:pt idx="83668">
                  <c:v>83668</c:v>
                </c:pt>
                <c:pt idx="83669">
                  <c:v>83669</c:v>
                </c:pt>
                <c:pt idx="83670">
                  <c:v>83670</c:v>
                </c:pt>
                <c:pt idx="83671">
                  <c:v>83671</c:v>
                </c:pt>
                <c:pt idx="83672">
                  <c:v>83672</c:v>
                </c:pt>
                <c:pt idx="83673">
                  <c:v>83673</c:v>
                </c:pt>
                <c:pt idx="83674">
                  <c:v>83674</c:v>
                </c:pt>
                <c:pt idx="83675">
                  <c:v>83675</c:v>
                </c:pt>
                <c:pt idx="83676">
                  <c:v>83676</c:v>
                </c:pt>
                <c:pt idx="83677">
                  <c:v>83677</c:v>
                </c:pt>
                <c:pt idx="83678">
                  <c:v>83678</c:v>
                </c:pt>
                <c:pt idx="83679">
                  <c:v>83679</c:v>
                </c:pt>
                <c:pt idx="83680">
                  <c:v>83680</c:v>
                </c:pt>
                <c:pt idx="83681">
                  <c:v>83681</c:v>
                </c:pt>
                <c:pt idx="83682">
                  <c:v>83682</c:v>
                </c:pt>
                <c:pt idx="83683">
                  <c:v>83683</c:v>
                </c:pt>
                <c:pt idx="83684">
                  <c:v>83684</c:v>
                </c:pt>
                <c:pt idx="83685">
                  <c:v>83685</c:v>
                </c:pt>
                <c:pt idx="83686">
                  <c:v>83686</c:v>
                </c:pt>
                <c:pt idx="83687">
                  <c:v>83687</c:v>
                </c:pt>
                <c:pt idx="83688">
                  <c:v>83688</c:v>
                </c:pt>
                <c:pt idx="83689">
                  <c:v>83689</c:v>
                </c:pt>
                <c:pt idx="83690">
                  <c:v>83690</c:v>
                </c:pt>
                <c:pt idx="83691">
                  <c:v>83691</c:v>
                </c:pt>
                <c:pt idx="83692">
                  <c:v>83692</c:v>
                </c:pt>
                <c:pt idx="83693">
                  <c:v>83693</c:v>
                </c:pt>
                <c:pt idx="83694">
                  <c:v>83694</c:v>
                </c:pt>
                <c:pt idx="83695">
                  <c:v>83695</c:v>
                </c:pt>
                <c:pt idx="83696">
                  <c:v>83696</c:v>
                </c:pt>
                <c:pt idx="83697">
                  <c:v>83697</c:v>
                </c:pt>
                <c:pt idx="83698">
                  <c:v>83698</c:v>
                </c:pt>
                <c:pt idx="83699">
                  <c:v>83699</c:v>
                </c:pt>
                <c:pt idx="83700">
                  <c:v>83700</c:v>
                </c:pt>
                <c:pt idx="83701">
                  <c:v>83701</c:v>
                </c:pt>
                <c:pt idx="83702">
                  <c:v>83702</c:v>
                </c:pt>
                <c:pt idx="83703">
                  <c:v>83703</c:v>
                </c:pt>
                <c:pt idx="83704">
                  <c:v>83704</c:v>
                </c:pt>
                <c:pt idx="83705">
                  <c:v>83705</c:v>
                </c:pt>
                <c:pt idx="83706">
                  <c:v>83706</c:v>
                </c:pt>
                <c:pt idx="83707">
                  <c:v>83707</c:v>
                </c:pt>
                <c:pt idx="83708">
                  <c:v>83708</c:v>
                </c:pt>
                <c:pt idx="83709">
                  <c:v>83709</c:v>
                </c:pt>
                <c:pt idx="83710">
                  <c:v>83710</c:v>
                </c:pt>
                <c:pt idx="83711">
                  <c:v>83711</c:v>
                </c:pt>
                <c:pt idx="83712">
                  <c:v>83712</c:v>
                </c:pt>
                <c:pt idx="83713">
                  <c:v>83713</c:v>
                </c:pt>
                <c:pt idx="83714">
                  <c:v>83714</c:v>
                </c:pt>
                <c:pt idx="83715">
                  <c:v>83715</c:v>
                </c:pt>
                <c:pt idx="83716">
                  <c:v>83716</c:v>
                </c:pt>
                <c:pt idx="83717">
                  <c:v>83717</c:v>
                </c:pt>
                <c:pt idx="83718">
                  <c:v>83718</c:v>
                </c:pt>
                <c:pt idx="83719">
                  <c:v>83719</c:v>
                </c:pt>
                <c:pt idx="83720">
                  <c:v>83720</c:v>
                </c:pt>
                <c:pt idx="83721">
                  <c:v>83721</c:v>
                </c:pt>
                <c:pt idx="83722">
                  <c:v>83722</c:v>
                </c:pt>
                <c:pt idx="83723">
                  <c:v>83723</c:v>
                </c:pt>
                <c:pt idx="83724">
                  <c:v>83724</c:v>
                </c:pt>
                <c:pt idx="83725">
                  <c:v>83725</c:v>
                </c:pt>
                <c:pt idx="83726">
                  <c:v>83726</c:v>
                </c:pt>
                <c:pt idx="83727">
                  <c:v>83727</c:v>
                </c:pt>
                <c:pt idx="83728">
                  <c:v>83728</c:v>
                </c:pt>
                <c:pt idx="83729">
                  <c:v>83729</c:v>
                </c:pt>
                <c:pt idx="83730">
                  <c:v>83730</c:v>
                </c:pt>
                <c:pt idx="83731">
                  <c:v>83731</c:v>
                </c:pt>
                <c:pt idx="83732">
                  <c:v>83732</c:v>
                </c:pt>
                <c:pt idx="83733">
                  <c:v>83733</c:v>
                </c:pt>
                <c:pt idx="83734">
                  <c:v>83734</c:v>
                </c:pt>
                <c:pt idx="83735">
                  <c:v>83735</c:v>
                </c:pt>
                <c:pt idx="83736">
                  <c:v>83736</c:v>
                </c:pt>
                <c:pt idx="83737">
                  <c:v>83737</c:v>
                </c:pt>
                <c:pt idx="83738">
                  <c:v>83738</c:v>
                </c:pt>
                <c:pt idx="83739">
                  <c:v>83739</c:v>
                </c:pt>
                <c:pt idx="83740">
                  <c:v>83740</c:v>
                </c:pt>
                <c:pt idx="83741">
                  <c:v>83741</c:v>
                </c:pt>
                <c:pt idx="83742">
                  <c:v>83742</c:v>
                </c:pt>
                <c:pt idx="83743">
                  <c:v>83743</c:v>
                </c:pt>
                <c:pt idx="83744">
                  <c:v>83744</c:v>
                </c:pt>
                <c:pt idx="83745">
                  <c:v>83745</c:v>
                </c:pt>
                <c:pt idx="83746">
                  <c:v>83746</c:v>
                </c:pt>
                <c:pt idx="83747">
                  <c:v>83747</c:v>
                </c:pt>
                <c:pt idx="83748">
                  <c:v>83748</c:v>
                </c:pt>
                <c:pt idx="83749">
                  <c:v>83749</c:v>
                </c:pt>
                <c:pt idx="83750">
                  <c:v>83750</c:v>
                </c:pt>
                <c:pt idx="83751">
                  <c:v>83751</c:v>
                </c:pt>
                <c:pt idx="83752">
                  <c:v>83752</c:v>
                </c:pt>
                <c:pt idx="83753">
                  <c:v>83753</c:v>
                </c:pt>
                <c:pt idx="83754">
                  <c:v>83754</c:v>
                </c:pt>
                <c:pt idx="83755">
                  <c:v>83755</c:v>
                </c:pt>
                <c:pt idx="83756">
                  <c:v>83756</c:v>
                </c:pt>
                <c:pt idx="83757">
                  <c:v>83757</c:v>
                </c:pt>
                <c:pt idx="83758">
                  <c:v>83758</c:v>
                </c:pt>
                <c:pt idx="83759">
                  <c:v>83759</c:v>
                </c:pt>
                <c:pt idx="83760">
                  <c:v>83760</c:v>
                </c:pt>
                <c:pt idx="83761">
                  <c:v>83761</c:v>
                </c:pt>
                <c:pt idx="83762">
                  <c:v>83762</c:v>
                </c:pt>
                <c:pt idx="83763">
                  <c:v>83763</c:v>
                </c:pt>
                <c:pt idx="83764">
                  <c:v>83764</c:v>
                </c:pt>
                <c:pt idx="83765">
                  <c:v>83765</c:v>
                </c:pt>
                <c:pt idx="83766">
                  <c:v>83766</c:v>
                </c:pt>
                <c:pt idx="83767">
                  <c:v>83767</c:v>
                </c:pt>
                <c:pt idx="83768">
                  <c:v>83768</c:v>
                </c:pt>
                <c:pt idx="83769">
                  <c:v>83769</c:v>
                </c:pt>
                <c:pt idx="83770">
                  <c:v>83770</c:v>
                </c:pt>
                <c:pt idx="83771">
                  <c:v>83771</c:v>
                </c:pt>
                <c:pt idx="83772">
                  <c:v>83772</c:v>
                </c:pt>
                <c:pt idx="83773">
                  <c:v>83773</c:v>
                </c:pt>
                <c:pt idx="83774">
                  <c:v>83774</c:v>
                </c:pt>
                <c:pt idx="83775">
                  <c:v>83775</c:v>
                </c:pt>
                <c:pt idx="83776">
                  <c:v>83776</c:v>
                </c:pt>
                <c:pt idx="83777">
                  <c:v>83777</c:v>
                </c:pt>
                <c:pt idx="83778">
                  <c:v>83778</c:v>
                </c:pt>
                <c:pt idx="83779">
                  <c:v>83779</c:v>
                </c:pt>
                <c:pt idx="83780">
                  <c:v>83780</c:v>
                </c:pt>
                <c:pt idx="83781">
                  <c:v>83781</c:v>
                </c:pt>
                <c:pt idx="83782">
                  <c:v>83782</c:v>
                </c:pt>
                <c:pt idx="83783">
                  <c:v>83783</c:v>
                </c:pt>
                <c:pt idx="83784">
                  <c:v>83784</c:v>
                </c:pt>
                <c:pt idx="83785">
                  <c:v>83785</c:v>
                </c:pt>
                <c:pt idx="83786">
                  <c:v>83786</c:v>
                </c:pt>
                <c:pt idx="83787">
                  <c:v>83787</c:v>
                </c:pt>
                <c:pt idx="83788">
                  <c:v>83788</c:v>
                </c:pt>
                <c:pt idx="83789">
                  <c:v>83789</c:v>
                </c:pt>
                <c:pt idx="83790">
                  <c:v>83790</c:v>
                </c:pt>
                <c:pt idx="83791">
                  <c:v>83791</c:v>
                </c:pt>
                <c:pt idx="83792">
                  <c:v>83792</c:v>
                </c:pt>
                <c:pt idx="83793">
                  <c:v>83793</c:v>
                </c:pt>
                <c:pt idx="83794">
                  <c:v>83794</c:v>
                </c:pt>
                <c:pt idx="83795">
                  <c:v>83795</c:v>
                </c:pt>
                <c:pt idx="83796">
                  <c:v>83796</c:v>
                </c:pt>
                <c:pt idx="83797">
                  <c:v>83797</c:v>
                </c:pt>
                <c:pt idx="83798">
                  <c:v>83798</c:v>
                </c:pt>
                <c:pt idx="83799">
                  <c:v>83799</c:v>
                </c:pt>
                <c:pt idx="83800">
                  <c:v>83800</c:v>
                </c:pt>
                <c:pt idx="83801">
                  <c:v>83801</c:v>
                </c:pt>
                <c:pt idx="83802">
                  <c:v>83802</c:v>
                </c:pt>
                <c:pt idx="83803">
                  <c:v>83803</c:v>
                </c:pt>
                <c:pt idx="83804">
                  <c:v>83804</c:v>
                </c:pt>
                <c:pt idx="83805">
                  <c:v>83805</c:v>
                </c:pt>
                <c:pt idx="83806">
                  <c:v>83806</c:v>
                </c:pt>
                <c:pt idx="83807">
                  <c:v>83807</c:v>
                </c:pt>
                <c:pt idx="83808">
                  <c:v>83808</c:v>
                </c:pt>
                <c:pt idx="83809">
                  <c:v>83809</c:v>
                </c:pt>
                <c:pt idx="83810">
                  <c:v>83810</c:v>
                </c:pt>
                <c:pt idx="83811">
                  <c:v>83811</c:v>
                </c:pt>
                <c:pt idx="83812">
                  <c:v>83812</c:v>
                </c:pt>
                <c:pt idx="83813">
                  <c:v>83813</c:v>
                </c:pt>
                <c:pt idx="83814">
                  <c:v>83814</c:v>
                </c:pt>
                <c:pt idx="83815">
                  <c:v>83815</c:v>
                </c:pt>
                <c:pt idx="83816">
                  <c:v>83816</c:v>
                </c:pt>
                <c:pt idx="83817">
                  <c:v>83817</c:v>
                </c:pt>
                <c:pt idx="83818">
                  <c:v>83818</c:v>
                </c:pt>
                <c:pt idx="83819">
                  <c:v>83819</c:v>
                </c:pt>
                <c:pt idx="83820">
                  <c:v>83820</c:v>
                </c:pt>
                <c:pt idx="83821">
                  <c:v>83821</c:v>
                </c:pt>
                <c:pt idx="83822">
                  <c:v>83822</c:v>
                </c:pt>
                <c:pt idx="83823">
                  <c:v>83823</c:v>
                </c:pt>
                <c:pt idx="83824">
                  <c:v>83824</c:v>
                </c:pt>
                <c:pt idx="83825">
                  <c:v>83825</c:v>
                </c:pt>
                <c:pt idx="83826">
                  <c:v>83826</c:v>
                </c:pt>
                <c:pt idx="83827">
                  <c:v>83827</c:v>
                </c:pt>
                <c:pt idx="83828">
                  <c:v>83828</c:v>
                </c:pt>
                <c:pt idx="83829">
                  <c:v>83829</c:v>
                </c:pt>
                <c:pt idx="83830">
                  <c:v>83830</c:v>
                </c:pt>
                <c:pt idx="83831">
                  <c:v>83831</c:v>
                </c:pt>
                <c:pt idx="83832">
                  <c:v>83832</c:v>
                </c:pt>
                <c:pt idx="83833">
                  <c:v>83833</c:v>
                </c:pt>
                <c:pt idx="83834">
                  <c:v>83834</c:v>
                </c:pt>
                <c:pt idx="83835">
                  <c:v>83835</c:v>
                </c:pt>
                <c:pt idx="83836">
                  <c:v>83836</c:v>
                </c:pt>
                <c:pt idx="83837">
                  <c:v>83837</c:v>
                </c:pt>
                <c:pt idx="83838">
                  <c:v>83838</c:v>
                </c:pt>
                <c:pt idx="83839">
                  <c:v>83839</c:v>
                </c:pt>
                <c:pt idx="83840">
                  <c:v>83840</c:v>
                </c:pt>
                <c:pt idx="83841">
                  <c:v>83841</c:v>
                </c:pt>
                <c:pt idx="83842">
                  <c:v>83842</c:v>
                </c:pt>
                <c:pt idx="83843">
                  <c:v>83843</c:v>
                </c:pt>
                <c:pt idx="83844">
                  <c:v>83844</c:v>
                </c:pt>
                <c:pt idx="83845">
                  <c:v>83845</c:v>
                </c:pt>
                <c:pt idx="83846">
                  <c:v>83846</c:v>
                </c:pt>
                <c:pt idx="83847">
                  <c:v>83847</c:v>
                </c:pt>
                <c:pt idx="83848">
                  <c:v>83848</c:v>
                </c:pt>
                <c:pt idx="83849">
                  <c:v>83849</c:v>
                </c:pt>
                <c:pt idx="83850">
                  <c:v>83850</c:v>
                </c:pt>
                <c:pt idx="83851">
                  <c:v>83851</c:v>
                </c:pt>
                <c:pt idx="83852">
                  <c:v>83852</c:v>
                </c:pt>
                <c:pt idx="83853">
                  <c:v>83853</c:v>
                </c:pt>
                <c:pt idx="83854">
                  <c:v>83854</c:v>
                </c:pt>
                <c:pt idx="83855">
                  <c:v>83855</c:v>
                </c:pt>
                <c:pt idx="83856">
                  <c:v>83856</c:v>
                </c:pt>
                <c:pt idx="83857">
                  <c:v>83857</c:v>
                </c:pt>
                <c:pt idx="83858">
                  <c:v>83858</c:v>
                </c:pt>
                <c:pt idx="83859">
                  <c:v>83859</c:v>
                </c:pt>
                <c:pt idx="83860">
                  <c:v>83860</c:v>
                </c:pt>
                <c:pt idx="83861">
                  <c:v>83861</c:v>
                </c:pt>
                <c:pt idx="83862">
                  <c:v>83862</c:v>
                </c:pt>
                <c:pt idx="83863">
                  <c:v>83863</c:v>
                </c:pt>
                <c:pt idx="83864">
                  <c:v>83864</c:v>
                </c:pt>
                <c:pt idx="83865">
                  <c:v>83865</c:v>
                </c:pt>
                <c:pt idx="83866">
                  <c:v>83866</c:v>
                </c:pt>
                <c:pt idx="83867">
                  <c:v>83867</c:v>
                </c:pt>
                <c:pt idx="83868">
                  <c:v>83868</c:v>
                </c:pt>
                <c:pt idx="83869">
                  <c:v>83869</c:v>
                </c:pt>
                <c:pt idx="83870">
                  <c:v>83870</c:v>
                </c:pt>
                <c:pt idx="83871">
                  <c:v>83871</c:v>
                </c:pt>
                <c:pt idx="83872">
                  <c:v>83872</c:v>
                </c:pt>
                <c:pt idx="83873">
                  <c:v>83873</c:v>
                </c:pt>
                <c:pt idx="83874">
                  <c:v>83874</c:v>
                </c:pt>
                <c:pt idx="83875">
                  <c:v>83875</c:v>
                </c:pt>
                <c:pt idx="83876">
                  <c:v>83876</c:v>
                </c:pt>
                <c:pt idx="83877">
                  <c:v>83877</c:v>
                </c:pt>
                <c:pt idx="83878">
                  <c:v>83878</c:v>
                </c:pt>
                <c:pt idx="83879">
                  <c:v>83879</c:v>
                </c:pt>
                <c:pt idx="83880">
                  <c:v>83880</c:v>
                </c:pt>
                <c:pt idx="83881">
                  <c:v>83881</c:v>
                </c:pt>
                <c:pt idx="83882">
                  <c:v>83882</c:v>
                </c:pt>
                <c:pt idx="83883">
                  <c:v>83883</c:v>
                </c:pt>
                <c:pt idx="83884">
                  <c:v>83884</c:v>
                </c:pt>
                <c:pt idx="83885">
                  <c:v>83885</c:v>
                </c:pt>
                <c:pt idx="83886">
                  <c:v>83886</c:v>
                </c:pt>
                <c:pt idx="83887">
                  <c:v>83887</c:v>
                </c:pt>
                <c:pt idx="83888">
                  <c:v>83888</c:v>
                </c:pt>
                <c:pt idx="83889">
                  <c:v>83889</c:v>
                </c:pt>
                <c:pt idx="83890">
                  <c:v>83890</c:v>
                </c:pt>
                <c:pt idx="83891">
                  <c:v>83891</c:v>
                </c:pt>
                <c:pt idx="83892">
                  <c:v>83892</c:v>
                </c:pt>
                <c:pt idx="83893">
                  <c:v>83893</c:v>
                </c:pt>
                <c:pt idx="83894">
                  <c:v>83894</c:v>
                </c:pt>
                <c:pt idx="83895">
                  <c:v>83895</c:v>
                </c:pt>
                <c:pt idx="83896">
                  <c:v>83896</c:v>
                </c:pt>
                <c:pt idx="83897">
                  <c:v>83897</c:v>
                </c:pt>
                <c:pt idx="83898">
                  <c:v>83898</c:v>
                </c:pt>
                <c:pt idx="83899">
                  <c:v>83899</c:v>
                </c:pt>
                <c:pt idx="83900">
                  <c:v>83900</c:v>
                </c:pt>
                <c:pt idx="83901">
                  <c:v>83901</c:v>
                </c:pt>
                <c:pt idx="83902">
                  <c:v>83902</c:v>
                </c:pt>
                <c:pt idx="83903">
                  <c:v>83903</c:v>
                </c:pt>
                <c:pt idx="83904">
                  <c:v>83904</c:v>
                </c:pt>
                <c:pt idx="83905">
                  <c:v>83905</c:v>
                </c:pt>
                <c:pt idx="83906">
                  <c:v>83906</c:v>
                </c:pt>
                <c:pt idx="83907">
                  <c:v>83907</c:v>
                </c:pt>
                <c:pt idx="83908">
                  <c:v>83908</c:v>
                </c:pt>
                <c:pt idx="83909">
                  <c:v>83909</c:v>
                </c:pt>
                <c:pt idx="83910">
                  <c:v>83910</c:v>
                </c:pt>
                <c:pt idx="83911">
                  <c:v>83911</c:v>
                </c:pt>
                <c:pt idx="83912">
                  <c:v>83912</c:v>
                </c:pt>
                <c:pt idx="83913">
                  <c:v>83913</c:v>
                </c:pt>
                <c:pt idx="83914">
                  <c:v>83914</c:v>
                </c:pt>
                <c:pt idx="83915">
                  <c:v>83915</c:v>
                </c:pt>
                <c:pt idx="83916">
                  <c:v>83916</c:v>
                </c:pt>
                <c:pt idx="83917">
                  <c:v>83917</c:v>
                </c:pt>
                <c:pt idx="83918">
                  <c:v>83918</c:v>
                </c:pt>
                <c:pt idx="83919">
                  <c:v>83919</c:v>
                </c:pt>
                <c:pt idx="83920">
                  <c:v>83920</c:v>
                </c:pt>
                <c:pt idx="83921">
                  <c:v>83921</c:v>
                </c:pt>
                <c:pt idx="83922">
                  <c:v>83922</c:v>
                </c:pt>
                <c:pt idx="83923">
                  <c:v>83923</c:v>
                </c:pt>
                <c:pt idx="83924">
                  <c:v>83924</c:v>
                </c:pt>
                <c:pt idx="83925">
                  <c:v>83925</c:v>
                </c:pt>
                <c:pt idx="83926">
                  <c:v>83926</c:v>
                </c:pt>
                <c:pt idx="83927">
                  <c:v>83927</c:v>
                </c:pt>
                <c:pt idx="83928">
                  <c:v>83928</c:v>
                </c:pt>
                <c:pt idx="83929">
                  <c:v>83929</c:v>
                </c:pt>
                <c:pt idx="83930">
                  <c:v>83930</c:v>
                </c:pt>
                <c:pt idx="83931">
                  <c:v>83931</c:v>
                </c:pt>
                <c:pt idx="83932">
                  <c:v>83932</c:v>
                </c:pt>
                <c:pt idx="83933">
                  <c:v>83933</c:v>
                </c:pt>
                <c:pt idx="83934">
                  <c:v>83934</c:v>
                </c:pt>
                <c:pt idx="83935">
                  <c:v>83935</c:v>
                </c:pt>
                <c:pt idx="83936">
                  <c:v>83936</c:v>
                </c:pt>
                <c:pt idx="83937">
                  <c:v>83937</c:v>
                </c:pt>
                <c:pt idx="83938">
                  <c:v>83938</c:v>
                </c:pt>
                <c:pt idx="83939">
                  <c:v>83939</c:v>
                </c:pt>
                <c:pt idx="83940">
                  <c:v>83940</c:v>
                </c:pt>
                <c:pt idx="83941">
                  <c:v>83941</c:v>
                </c:pt>
                <c:pt idx="83942">
                  <c:v>83942</c:v>
                </c:pt>
                <c:pt idx="83943">
                  <c:v>83943</c:v>
                </c:pt>
                <c:pt idx="83944">
                  <c:v>83944</c:v>
                </c:pt>
                <c:pt idx="83945">
                  <c:v>83945</c:v>
                </c:pt>
                <c:pt idx="83946">
                  <c:v>83946</c:v>
                </c:pt>
                <c:pt idx="83947">
                  <c:v>83947</c:v>
                </c:pt>
                <c:pt idx="83948">
                  <c:v>83948</c:v>
                </c:pt>
                <c:pt idx="83949">
                  <c:v>83949</c:v>
                </c:pt>
                <c:pt idx="83950">
                  <c:v>83950</c:v>
                </c:pt>
                <c:pt idx="83951">
                  <c:v>83951</c:v>
                </c:pt>
                <c:pt idx="83952">
                  <c:v>83952</c:v>
                </c:pt>
                <c:pt idx="83953">
                  <c:v>83953</c:v>
                </c:pt>
                <c:pt idx="83954">
                  <c:v>83954</c:v>
                </c:pt>
                <c:pt idx="83955">
                  <c:v>83955</c:v>
                </c:pt>
                <c:pt idx="83956">
                  <c:v>83956</c:v>
                </c:pt>
                <c:pt idx="83957">
                  <c:v>83957</c:v>
                </c:pt>
                <c:pt idx="83958">
                  <c:v>83958</c:v>
                </c:pt>
                <c:pt idx="83959">
                  <c:v>83959</c:v>
                </c:pt>
                <c:pt idx="83960">
                  <c:v>83960</c:v>
                </c:pt>
                <c:pt idx="83961">
                  <c:v>83961</c:v>
                </c:pt>
                <c:pt idx="83962">
                  <c:v>83962</c:v>
                </c:pt>
                <c:pt idx="83963">
                  <c:v>83963</c:v>
                </c:pt>
                <c:pt idx="83964">
                  <c:v>83964</c:v>
                </c:pt>
                <c:pt idx="83965">
                  <c:v>83965</c:v>
                </c:pt>
                <c:pt idx="83966">
                  <c:v>83966</c:v>
                </c:pt>
                <c:pt idx="83967">
                  <c:v>83967</c:v>
                </c:pt>
                <c:pt idx="83968">
                  <c:v>83968</c:v>
                </c:pt>
                <c:pt idx="83969">
                  <c:v>83969</c:v>
                </c:pt>
                <c:pt idx="83970">
                  <c:v>83970</c:v>
                </c:pt>
                <c:pt idx="83971">
                  <c:v>83971</c:v>
                </c:pt>
                <c:pt idx="83972">
                  <c:v>83972</c:v>
                </c:pt>
                <c:pt idx="83973">
                  <c:v>83973</c:v>
                </c:pt>
                <c:pt idx="83974">
                  <c:v>83974</c:v>
                </c:pt>
                <c:pt idx="83975">
                  <c:v>83975</c:v>
                </c:pt>
                <c:pt idx="83976">
                  <c:v>83976</c:v>
                </c:pt>
                <c:pt idx="83977">
                  <c:v>83977</c:v>
                </c:pt>
                <c:pt idx="83978">
                  <c:v>83978</c:v>
                </c:pt>
                <c:pt idx="83979">
                  <c:v>83979</c:v>
                </c:pt>
                <c:pt idx="83980">
                  <c:v>83980</c:v>
                </c:pt>
                <c:pt idx="83981">
                  <c:v>83981</c:v>
                </c:pt>
                <c:pt idx="83982">
                  <c:v>83982</c:v>
                </c:pt>
                <c:pt idx="83983">
                  <c:v>83983</c:v>
                </c:pt>
                <c:pt idx="83984">
                  <c:v>83984</c:v>
                </c:pt>
                <c:pt idx="83985">
                  <c:v>83985</c:v>
                </c:pt>
                <c:pt idx="83986">
                  <c:v>83986</c:v>
                </c:pt>
                <c:pt idx="83987">
                  <c:v>83987</c:v>
                </c:pt>
                <c:pt idx="83988">
                  <c:v>83988</c:v>
                </c:pt>
                <c:pt idx="83989">
                  <c:v>83989</c:v>
                </c:pt>
                <c:pt idx="83990">
                  <c:v>83990</c:v>
                </c:pt>
                <c:pt idx="83991">
                  <c:v>83991</c:v>
                </c:pt>
                <c:pt idx="83992">
                  <c:v>83992</c:v>
                </c:pt>
                <c:pt idx="83993">
                  <c:v>83993</c:v>
                </c:pt>
                <c:pt idx="83994">
                  <c:v>83994</c:v>
                </c:pt>
                <c:pt idx="83995">
                  <c:v>83995</c:v>
                </c:pt>
                <c:pt idx="83996">
                  <c:v>83996</c:v>
                </c:pt>
                <c:pt idx="83997">
                  <c:v>83997</c:v>
                </c:pt>
                <c:pt idx="83998">
                  <c:v>83998</c:v>
                </c:pt>
                <c:pt idx="83999">
                  <c:v>83999</c:v>
                </c:pt>
                <c:pt idx="84000">
                  <c:v>84000</c:v>
                </c:pt>
                <c:pt idx="84001">
                  <c:v>84001</c:v>
                </c:pt>
                <c:pt idx="84002">
                  <c:v>84002</c:v>
                </c:pt>
                <c:pt idx="84003">
                  <c:v>84003</c:v>
                </c:pt>
                <c:pt idx="84004">
                  <c:v>84004</c:v>
                </c:pt>
                <c:pt idx="84005">
                  <c:v>84005</c:v>
                </c:pt>
                <c:pt idx="84006">
                  <c:v>84006</c:v>
                </c:pt>
                <c:pt idx="84007">
                  <c:v>84007</c:v>
                </c:pt>
                <c:pt idx="84008">
                  <c:v>84008</c:v>
                </c:pt>
                <c:pt idx="84009">
                  <c:v>84009</c:v>
                </c:pt>
                <c:pt idx="84010">
                  <c:v>84010</c:v>
                </c:pt>
                <c:pt idx="84011">
                  <c:v>84011</c:v>
                </c:pt>
                <c:pt idx="84012">
                  <c:v>84012</c:v>
                </c:pt>
                <c:pt idx="84013">
                  <c:v>84013</c:v>
                </c:pt>
                <c:pt idx="84014">
                  <c:v>84014</c:v>
                </c:pt>
                <c:pt idx="84015">
                  <c:v>84015</c:v>
                </c:pt>
                <c:pt idx="84016">
                  <c:v>84016</c:v>
                </c:pt>
                <c:pt idx="84017">
                  <c:v>84017</c:v>
                </c:pt>
                <c:pt idx="84018">
                  <c:v>84018</c:v>
                </c:pt>
                <c:pt idx="84019">
                  <c:v>84019</c:v>
                </c:pt>
                <c:pt idx="84020">
                  <c:v>84020</c:v>
                </c:pt>
                <c:pt idx="84021">
                  <c:v>84021</c:v>
                </c:pt>
                <c:pt idx="84022">
                  <c:v>84022</c:v>
                </c:pt>
                <c:pt idx="84023">
                  <c:v>84023</c:v>
                </c:pt>
                <c:pt idx="84024">
                  <c:v>84024</c:v>
                </c:pt>
                <c:pt idx="84025">
                  <c:v>84025</c:v>
                </c:pt>
                <c:pt idx="84026">
                  <c:v>84026</c:v>
                </c:pt>
                <c:pt idx="84027">
                  <c:v>84027</c:v>
                </c:pt>
                <c:pt idx="84028">
                  <c:v>84028</c:v>
                </c:pt>
                <c:pt idx="84029">
                  <c:v>84029</c:v>
                </c:pt>
                <c:pt idx="84030">
                  <c:v>84030</c:v>
                </c:pt>
                <c:pt idx="84031">
                  <c:v>84031</c:v>
                </c:pt>
                <c:pt idx="84032">
                  <c:v>84032</c:v>
                </c:pt>
                <c:pt idx="84033">
                  <c:v>84033</c:v>
                </c:pt>
                <c:pt idx="84034">
                  <c:v>84034</c:v>
                </c:pt>
                <c:pt idx="84035">
                  <c:v>84035</c:v>
                </c:pt>
                <c:pt idx="84036">
                  <c:v>84036</c:v>
                </c:pt>
                <c:pt idx="84037">
                  <c:v>84037</c:v>
                </c:pt>
                <c:pt idx="84038">
                  <c:v>84038</c:v>
                </c:pt>
                <c:pt idx="84039">
                  <c:v>84039</c:v>
                </c:pt>
                <c:pt idx="84040">
                  <c:v>84040</c:v>
                </c:pt>
                <c:pt idx="84041">
                  <c:v>84041</c:v>
                </c:pt>
                <c:pt idx="84042">
                  <c:v>84042</c:v>
                </c:pt>
                <c:pt idx="84043">
                  <c:v>84043</c:v>
                </c:pt>
                <c:pt idx="84044">
                  <c:v>84044</c:v>
                </c:pt>
                <c:pt idx="84045">
                  <c:v>84045</c:v>
                </c:pt>
                <c:pt idx="84046">
                  <c:v>84046</c:v>
                </c:pt>
                <c:pt idx="84047">
                  <c:v>84047</c:v>
                </c:pt>
                <c:pt idx="84048">
                  <c:v>84048</c:v>
                </c:pt>
                <c:pt idx="84049">
                  <c:v>84049</c:v>
                </c:pt>
                <c:pt idx="84050">
                  <c:v>84050</c:v>
                </c:pt>
                <c:pt idx="84051">
                  <c:v>84051</c:v>
                </c:pt>
                <c:pt idx="84052">
                  <c:v>84052</c:v>
                </c:pt>
                <c:pt idx="84053">
                  <c:v>84053</c:v>
                </c:pt>
                <c:pt idx="84054">
                  <c:v>84054</c:v>
                </c:pt>
                <c:pt idx="84055">
                  <c:v>84055</c:v>
                </c:pt>
                <c:pt idx="84056">
                  <c:v>84056</c:v>
                </c:pt>
                <c:pt idx="84057">
                  <c:v>84057</c:v>
                </c:pt>
                <c:pt idx="84058">
                  <c:v>84058</c:v>
                </c:pt>
                <c:pt idx="84059">
                  <c:v>84059</c:v>
                </c:pt>
                <c:pt idx="84060">
                  <c:v>84060</c:v>
                </c:pt>
                <c:pt idx="84061">
                  <c:v>84061</c:v>
                </c:pt>
                <c:pt idx="84062">
                  <c:v>84062</c:v>
                </c:pt>
                <c:pt idx="84063">
                  <c:v>84063</c:v>
                </c:pt>
                <c:pt idx="84064">
                  <c:v>84064</c:v>
                </c:pt>
                <c:pt idx="84065">
                  <c:v>84065</c:v>
                </c:pt>
                <c:pt idx="84066">
                  <c:v>84066</c:v>
                </c:pt>
                <c:pt idx="84067">
                  <c:v>84067</c:v>
                </c:pt>
                <c:pt idx="84068">
                  <c:v>84068</c:v>
                </c:pt>
                <c:pt idx="84069">
                  <c:v>84069</c:v>
                </c:pt>
                <c:pt idx="84070">
                  <c:v>84070</c:v>
                </c:pt>
                <c:pt idx="84071">
                  <c:v>84071</c:v>
                </c:pt>
                <c:pt idx="84072">
                  <c:v>84072</c:v>
                </c:pt>
                <c:pt idx="84073">
                  <c:v>84073</c:v>
                </c:pt>
                <c:pt idx="84074">
                  <c:v>84074</c:v>
                </c:pt>
                <c:pt idx="84075">
                  <c:v>84075</c:v>
                </c:pt>
                <c:pt idx="84076">
                  <c:v>84076</c:v>
                </c:pt>
                <c:pt idx="84077">
                  <c:v>84077</c:v>
                </c:pt>
                <c:pt idx="84078">
                  <c:v>84078</c:v>
                </c:pt>
                <c:pt idx="84079">
                  <c:v>84079</c:v>
                </c:pt>
                <c:pt idx="84080">
                  <c:v>84080</c:v>
                </c:pt>
                <c:pt idx="84081">
                  <c:v>84081</c:v>
                </c:pt>
                <c:pt idx="84082">
                  <c:v>84082</c:v>
                </c:pt>
                <c:pt idx="84083">
                  <c:v>84083</c:v>
                </c:pt>
                <c:pt idx="84084">
                  <c:v>84084</c:v>
                </c:pt>
                <c:pt idx="84085">
                  <c:v>84085</c:v>
                </c:pt>
                <c:pt idx="84086">
                  <c:v>84086</c:v>
                </c:pt>
                <c:pt idx="84087">
                  <c:v>84087</c:v>
                </c:pt>
                <c:pt idx="84088">
                  <c:v>84088</c:v>
                </c:pt>
                <c:pt idx="84089">
                  <c:v>84089</c:v>
                </c:pt>
                <c:pt idx="84090">
                  <c:v>84090</c:v>
                </c:pt>
                <c:pt idx="84091">
                  <c:v>84091</c:v>
                </c:pt>
                <c:pt idx="84092">
                  <c:v>84092</c:v>
                </c:pt>
                <c:pt idx="84093">
                  <c:v>84093</c:v>
                </c:pt>
                <c:pt idx="84094">
                  <c:v>84094</c:v>
                </c:pt>
                <c:pt idx="84095">
                  <c:v>84095</c:v>
                </c:pt>
                <c:pt idx="84096">
                  <c:v>84096</c:v>
                </c:pt>
                <c:pt idx="84097">
                  <c:v>84097</c:v>
                </c:pt>
                <c:pt idx="84098">
                  <c:v>84098</c:v>
                </c:pt>
                <c:pt idx="84099">
                  <c:v>84099</c:v>
                </c:pt>
                <c:pt idx="84100">
                  <c:v>84100</c:v>
                </c:pt>
                <c:pt idx="84101">
                  <c:v>84101</c:v>
                </c:pt>
                <c:pt idx="84102">
                  <c:v>84102</c:v>
                </c:pt>
                <c:pt idx="84103">
                  <c:v>84103</c:v>
                </c:pt>
                <c:pt idx="84104">
                  <c:v>84104</c:v>
                </c:pt>
                <c:pt idx="84105">
                  <c:v>84105</c:v>
                </c:pt>
                <c:pt idx="84106">
                  <c:v>84106</c:v>
                </c:pt>
                <c:pt idx="84107">
                  <c:v>84107</c:v>
                </c:pt>
                <c:pt idx="84108">
                  <c:v>84108</c:v>
                </c:pt>
                <c:pt idx="84109">
                  <c:v>84109</c:v>
                </c:pt>
                <c:pt idx="84110">
                  <c:v>84110</c:v>
                </c:pt>
                <c:pt idx="84111">
                  <c:v>84111</c:v>
                </c:pt>
                <c:pt idx="84112">
                  <c:v>84112</c:v>
                </c:pt>
                <c:pt idx="84113">
                  <c:v>84113</c:v>
                </c:pt>
                <c:pt idx="84114">
                  <c:v>84114</c:v>
                </c:pt>
                <c:pt idx="84115">
                  <c:v>84115</c:v>
                </c:pt>
                <c:pt idx="84116">
                  <c:v>84116</c:v>
                </c:pt>
                <c:pt idx="84117">
                  <c:v>84117</c:v>
                </c:pt>
                <c:pt idx="84118">
                  <c:v>84118</c:v>
                </c:pt>
                <c:pt idx="84119">
                  <c:v>84119</c:v>
                </c:pt>
                <c:pt idx="84120">
                  <c:v>84120</c:v>
                </c:pt>
                <c:pt idx="84121">
                  <c:v>84121</c:v>
                </c:pt>
                <c:pt idx="84122">
                  <c:v>84122</c:v>
                </c:pt>
                <c:pt idx="84123">
                  <c:v>84123</c:v>
                </c:pt>
                <c:pt idx="84124">
                  <c:v>84124</c:v>
                </c:pt>
                <c:pt idx="84125">
                  <c:v>84125</c:v>
                </c:pt>
                <c:pt idx="84126">
                  <c:v>84126</c:v>
                </c:pt>
                <c:pt idx="84127">
                  <c:v>84127</c:v>
                </c:pt>
                <c:pt idx="84128">
                  <c:v>84128</c:v>
                </c:pt>
                <c:pt idx="84129">
                  <c:v>84129</c:v>
                </c:pt>
                <c:pt idx="84130">
                  <c:v>84130</c:v>
                </c:pt>
                <c:pt idx="84131">
                  <c:v>84131</c:v>
                </c:pt>
                <c:pt idx="84132">
                  <c:v>84132</c:v>
                </c:pt>
                <c:pt idx="84133">
                  <c:v>84133</c:v>
                </c:pt>
                <c:pt idx="84134">
                  <c:v>84134</c:v>
                </c:pt>
                <c:pt idx="84135">
                  <c:v>84135</c:v>
                </c:pt>
                <c:pt idx="84136">
                  <c:v>84136</c:v>
                </c:pt>
                <c:pt idx="84137">
                  <c:v>84137</c:v>
                </c:pt>
                <c:pt idx="84138">
                  <c:v>84138</c:v>
                </c:pt>
                <c:pt idx="84139">
                  <c:v>84139</c:v>
                </c:pt>
                <c:pt idx="84140">
                  <c:v>84140</c:v>
                </c:pt>
                <c:pt idx="84141">
                  <c:v>84141</c:v>
                </c:pt>
                <c:pt idx="84142">
                  <c:v>84142</c:v>
                </c:pt>
                <c:pt idx="84143">
                  <c:v>84143</c:v>
                </c:pt>
                <c:pt idx="84144">
                  <c:v>84144</c:v>
                </c:pt>
                <c:pt idx="84145">
                  <c:v>84145</c:v>
                </c:pt>
                <c:pt idx="84146">
                  <c:v>84146</c:v>
                </c:pt>
                <c:pt idx="84147">
                  <c:v>84147</c:v>
                </c:pt>
                <c:pt idx="84148">
                  <c:v>84148</c:v>
                </c:pt>
                <c:pt idx="84149">
                  <c:v>84149</c:v>
                </c:pt>
                <c:pt idx="84150">
                  <c:v>84150</c:v>
                </c:pt>
                <c:pt idx="84151">
                  <c:v>84151</c:v>
                </c:pt>
                <c:pt idx="84152">
                  <c:v>84152</c:v>
                </c:pt>
                <c:pt idx="84153">
                  <c:v>84153</c:v>
                </c:pt>
                <c:pt idx="84154">
                  <c:v>84154</c:v>
                </c:pt>
                <c:pt idx="84155">
                  <c:v>84155</c:v>
                </c:pt>
                <c:pt idx="84156">
                  <c:v>84156</c:v>
                </c:pt>
                <c:pt idx="84157">
                  <c:v>84157</c:v>
                </c:pt>
                <c:pt idx="84158">
                  <c:v>84158</c:v>
                </c:pt>
                <c:pt idx="84159">
                  <c:v>84159</c:v>
                </c:pt>
                <c:pt idx="84160">
                  <c:v>84160</c:v>
                </c:pt>
                <c:pt idx="84161">
                  <c:v>84161</c:v>
                </c:pt>
                <c:pt idx="84162">
                  <c:v>84162</c:v>
                </c:pt>
                <c:pt idx="84163">
                  <c:v>84163</c:v>
                </c:pt>
                <c:pt idx="84164">
                  <c:v>84164</c:v>
                </c:pt>
                <c:pt idx="84165">
                  <c:v>84165</c:v>
                </c:pt>
                <c:pt idx="84166">
                  <c:v>84166</c:v>
                </c:pt>
                <c:pt idx="84167">
                  <c:v>84167</c:v>
                </c:pt>
                <c:pt idx="84168">
                  <c:v>84168</c:v>
                </c:pt>
                <c:pt idx="84169">
                  <c:v>84169</c:v>
                </c:pt>
                <c:pt idx="84170">
                  <c:v>84170</c:v>
                </c:pt>
                <c:pt idx="84171">
                  <c:v>84171</c:v>
                </c:pt>
                <c:pt idx="84172">
                  <c:v>84172</c:v>
                </c:pt>
                <c:pt idx="84173">
                  <c:v>84173</c:v>
                </c:pt>
                <c:pt idx="84174">
                  <c:v>84174</c:v>
                </c:pt>
                <c:pt idx="84175">
                  <c:v>84175</c:v>
                </c:pt>
                <c:pt idx="84176">
                  <c:v>84176</c:v>
                </c:pt>
                <c:pt idx="84177">
                  <c:v>84177</c:v>
                </c:pt>
                <c:pt idx="84178">
                  <c:v>84178</c:v>
                </c:pt>
                <c:pt idx="84179">
                  <c:v>84179</c:v>
                </c:pt>
                <c:pt idx="84180">
                  <c:v>84180</c:v>
                </c:pt>
                <c:pt idx="84181">
                  <c:v>84181</c:v>
                </c:pt>
                <c:pt idx="84182">
                  <c:v>84182</c:v>
                </c:pt>
                <c:pt idx="84183">
                  <c:v>84183</c:v>
                </c:pt>
                <c:pt idx="84184">
                  <c:v>84184</c:v>
                </c:pt>
                <c:pt idx="84185">
                  <c:v>84185</c:v>
                </c:pt>
                <c:pt idx="84186">
                  <c:v>84186</c:v>
                </c:pt>
                <c:pt idx="84187">
                  <c:v>84187</c:v>
                </c:pt>
                <c:pt idx="84188">
                  <c:v>84188</c:v>
                </c:pt>
                <c:pt idx="84189">
                  <c:v>84189</c:v>
                </c:pt>
                <c:pt idx="84190">
                  <c:v>84190</c:v>
                </c:pt>
                <c:pt idx="84191">
                  <c:v>84191</c:v>
                </c:pt>
                <c:pt idx="84192">
                  <c:v>84192</c:v>
                </c:pt>
                <c:pt idx="84193">
                  <c:v>84193</c:v>
                </c:pt>
                <c:pt idx="84194">
                  <c:v>84194</c:v>
                </c:pt>
                <c:pt idx="84195">
                  <c:v>84195</c:v>
                </c:pt>
                <c:pt idx="84196">
                  <c:v>84196</c:v>
                </c:pt>
                <c:pt idx="84197">
                  <c:v>84197</c:v>
                </c:pt>
                <c:pt idx="84198">
                  <c:v>84198</c:v>
                </c:pt>
                <c:pt idx="84199">
                  <c:v>84199</c:v>
                </c:pt>
                <c:pt idx="84200">
                  <c:v>84200</c:v>
                </c:pt>
                <c:pt idx="84201">
                  <c:v>84201</c:v>
                </c:pt>
                <c:pt idx="84202">
                  <c:v>84202</c:v>
                </c:pt>
                <c:pt idx="84203">
                  <c:v>84203</c:v>
                </c:pt>
                <c:pt idx="84204">
                  <c:v>84204</c:v>
                </c:pt>
                <c:pt idx="84205">
                  <c:v>84205</c:v>
                </c:pt>
                <c:pt idx="84206">
                  <c:v>84206</c:v>
                </c:pt>
                <c:pt idx="84207">
                  <c:v>84207</c:v>
                </c:pt>
                <c:pt idx="84208">
                  <c:v>84208</c:v>
                </c:pt>
                <c:pt idx="84209">
                  <c:v>84209</c:v>
                </c:pt>
                <c:pt idx="84210">
                  <c:v>84210</c:v>
                </c:pt>
                <c:pt idx="84211">
                  <c:v>84211</c:v>
                </c:pt>
                <c:pt idx="84212">
                  <c:v>84212</c:v>
                </c:pt>
                <c:pt idx="84213">
                  <c:v>84213</c:v>
                </c:pt>
                <c:pt idx="84214">
                  <c:v>84214</c:v>
                </c:pt>
                <c:pt idx="84215">
                  <c:v>84215</c:v>
                </c:pt>
                <c:pt idx="84216">
                  <c:v>84216</c:v>
                </c:pt>
                <c:pt idx="84217">
                  <c:v>84217</c:v>
                </c:pt>
                <c:pt idx="84218">
                  <c:v>84218</c:v>
                </c:pt>
                <c:pt idx="84219">
                  <c:v>84219</c:v>
                </c:pt>
                <c:pt idx="84220">
                  <c:v>84220</c:v>
                </c:pt>
                <c:pt idx="84221">
                  <c:v>84221</c:v>
                </c:pt>
                <c:pt idx="84222">
                  <c:v>84222</c:v>
                </c:pt>
                <c:pt idx="84223">
                  <c:v>84223</c:v>
                </c:pt>
                <c:pt idx="84224">
                  <c:v>84224</c:v>
                </c:pt>
                <c:pt idx="84225">
                  <c:v>84225</c:v>
                </c:pt>
                <c:pt idx="84226">
                  <c:v>84226</c:v>
                </c:pt>
                <c:pt idx="84227">
                  <c:v>84227</c:v>
                </c:pt>
                <c:pt idx="84228">
                  <c:v>84228</c:v>
                </c:pt>
                <c:pt idx="84229">
                  <c:v>84229</c:v>
                </c:pt>
                <c:pt idx="84230">
                  <c:v>84230</c:v>
                </c:pt>
                <c:pt idx="84231">
                  <c:v>84231</c:v>
                </c:pt>
                <c:pt idx="84232">
                  <c:v>84232</c:v>
                </c:pt>
                <c:pt idx="84233">
                  <c:v>84233</c:v>
                </c:pt>
                <c:pt idx="84234">
                  <c:v>84234</c:v>
                </c:pt>
                <c:pt idx="84235">
                  <c:v>84235</c:v>
                </c:pt>
                <c:pt idx="84236">
                  <c:v>84236</c:v>
                </c:pt>
                <c:pt idx="84237">
                  <c:v>84237</c:v>
                </c:pt>
                <c:pt idx="84238">
                  <c:v>84238</c:v>
                </c:pt>
                <c:pt idx="84239">
                  <c:v>84239</c:v>
                </c:pt>
                <c:pt idx="84240">
                  <c:v>84240</c:v>
                </c:pt>
                <c:pt idx="84241">
                  <c:v>84241</c:v>
                </c:pt>
                <c:pt idx="84242">
                  <c:v>84242</c:v>
                </c:pt>
                <c:pt idx="84243">
                  <c:v>84243</c:v>
                </c:pt>
                <c:pt idx="84244">
                  <c:v>84244</c:v>
                </c:pt>
                <c:pt idx="84245">
                  <c:v>84245</c:v>
                </c:pt>
                <c:pt idx="84246">
                  <c:v>84246</c:v>
                </c:pt>
                <c:pt idx="84247">
                  <c:v>84247</c:v>
                </c:pt>
                <c:pt idx="84248">
                  <c:v>84248</c:v>
                </c:pt>
                <c:pt idx="84249">
                  <c:v>84249</c:v>
                </c:pt>
                <c:pt idx="84250">
                  <c:v>84250</c:v>
                </c:pt>
                <c:pt idx="84251">
                  <c:v>84251</c:v>
                </c:pt>
                <c:pt idx="84252">
                  <c:v>84252</c:v>
                </c:pt>
                <c:pt idx="84253">
                  <c:v>84253</c:v>
                </c:pt>
                <c:pt idx="84254">
                  <c:v>84254</c:v>
                </c:pt>
                <c:pt idx="84255">
                  <c:v>84255</c:v>
                </c:pt>
                <c:pt idx="84256">
                  <c:v>84256</c:v>
                </c:pt>
                <c:pt idx="84257">
                  <c:v>84257</c:v>
                </c:pt>
                <c:pt idx="84258">
                  <c:v>84258</c:v>
                </c:pt>
                <c:pt idx="84259">
                  <c:v>84259</c:v>
                </c:pt>
                <c:pt idx="84260">
                  <c:v>84260</c:v>
                </c:pt>
                <c:pt idx="84261">
                  <c:v>84261</c:v>
                </c:pt>
                <c:pt idx="84262">
                  <c:v>84262</c:v>
                </c:pt>
                <c:pt idx="84263">
                  <c:v>84263</c:v>
                </c:pt>
                <c:pt idx="84264">
                  <c:v>84264</c:v>
                </c:pt>
                <c:pt idx="84265">
                  <c:v>84265</c:v>
                </c:pt>
                <c:pt idx="84266">
                  <c:v>84266</c:v>
                </c:pt>
                <c:pt idx="84267">
                  <c:v>84267</c:v>
                </c:pt>
                <c:pt idx="84268">
                  <c:v>84268</c:v>
                </c:pt>
                <c:pt idx="84269">
                  <c:v>84269</c:v>
                </c:pt>
                <c:pt idx="84270">
                  <c:v>84270</c:v>
                </c:pt>
                <c:pt idx="84271">
                  <c:v>84271</c:v>
                </c:pt>
                <c:pt idx="84272">
                  <c:v>84272</c:v>
                </c:pt>
                <c:pt idx="84273">
                  <c:v>84273</c:v>
                </c:pt>
                <c:pt idx="84274">
                  <c:v>84274</c:v>
                </c:pt>
                <c:pt idx="84275">
                  <c:v>84275</c:v>
                </c:pt>
                <c:pt idx="84276">
                  <c:v>84276</c:v>
                </c:pt>
                <c:pt idx="84277">
                  <c:v>84277</c:v>
                </c:pt>
                <c:pt idx="84278">
                  <c:v>84278</c:v>
                </c:pt>
                <c:pt idx="84279">
                  <c:v>84279</c:v>
                </c:pt>
                <c:pt idx="84280">
                  <c:v>84280</c:v>
                </c:pt>
                <c:pt idx="84281">
                  <c:v>84281</c:v>
                </c:pt>
                <c:pt idx="84282">
                  <c:v>84282</c:v>
                </c:pt>
                <c:pt idx="84283">
                  <c:v>84283</c:v>
                </c:pt>
                <c:pt idx="84284">
                  <c:v>84284</c:v>
                </c:pt>
                <c:pt idx="84285">
                  <c:v>84285</c:v>
                </c:pt>
                <c:pt idx="84286">
                  <c:v>84286</c:v>
                </c:pt>
                <c:pt idx="84287">
                  <c:v>84287</c:v>
                </c:pt>
                <c:pt idx="84288">
                  <c:v>84288</c:v>
                </c:pt>
                <c:pt idx="84289">
                  <c:v>84289</c:v>
                </c:pt>
                <c:pt idx="84290">
                  <c:v>84290</c:v>
                </c:pt>
                <c:pt idx="84291">
                  <c:v>84291</c:v>
                </c:pt>
                <c:pt idx="84292">
                  <c:v>84292</c:v>
                </c:pt>
                <c:pt idx="84293">
                  <c:v>84293</c:v>
                </c:pt>
                <c:pt idx="84294">
                  <c:v>84294</c:v>
                </c:pt>
                <c:pt idx="84295">
                  <c:v>84295</c:v>
                </c:pt>
                <c:pt idx="84296">
                  <c:v>84296</c:v>
                </c:pt>
                <c:pt idx="84297">
                  <c:v>84297</c:v>
                </c:pt>
                <c:pt idx="84298">
                  <c:v>84298</c:v>
                </c:pt>
                <c:pt idx="84299">
                  <c:v>84299</c:v>
                </c:pt>
                <c:pt idx="84300">
                  <c:v>84300</c:v>
                </c:pt>
                <c:pt idx="84301">
                  <c:v>84301</c:v>
                </c:pt>
                <c:pt idx="84302">
                  <c:v>84302</c:v>
                </c:pt>
                <c:pt idx="84303">
                  <c:v>84303</c:v>
                </c:pt>
                <c:pt idx="84304">
                  <c:v>84304</c:v>
                </c:pt>
                <c:pt idx="84305">
                  <c:v>84305</c:v>
                </c:pt>
                <c:pt idx="84306">
                  <c:v>84306</c:v>
                </c:pt>
                <c:pt idx="84307">
                  <c:v>84307</c:v>
                </c:pt>
                <c:pt idx="84308">
                  <c:v>84308</c:v>
                </c:pt>
                <c:pt idx="84309">
                  <c:v>84309</c:v>
                </c:pt>
                <c:pt idx="84310">
                  <c:v>84310</c:v>
                </c:pt>
                <c:pt idx="84311">
                  <c:v>84311</c:v>
                </c:pt>
                <c:pt idx="84312">
                  <c:v>84312</c:v>
                </c:pt>
                <c:pt idx="84313">
                  <c:v>84313</c:v>
                </c:pt>
                <c:pt idx="84314">
                  <c:v>84314</c:v>
                </c:pt>
                <c:pt idx="84315">
                  <c:v>84315</c:v>
                </c:pt>
                <c:pt idx="84316">
                  <c:v>84316</c:v>
                </c:pt>
                <c:pt idx="84317">
                  <c:v>84317</c:v>
                </c:pt>
                <c:pt idx="84318">
                  <c:v>84318</c:v>
                </c:pt>
                <c:pt idx="84319">
                  <c:v>84319</c:v>
                </c:pt>
                <c:pt idx="84320">
                  <c:v>84320</c:v>
                </c:pt>
                <c:pt idx="84321">
                  <c:v>84321</c:v>
                </c:pt>
                <c:pt idx="84322">
                  <c:v>84322</c:v>
                </c:pt>
                <c:pt idx="84323">
                  <c:v>84323</c:v>
                </c:pt>
                <c:pt idx="84324">
                  <c:v>84324</c:v>
                </c:pt>
                <c:pt idx="84325">
                  <c:v>84325</c:v>
                </c:pt>
                <c:pt idx="84326">
                  <c:v>84326</c:v>
                </c:pt>
                <c:pt idx="84327">
                  <c:v>84327</c:v>
                </c:pt>
                <c:pt idx="84328">
                  <c:v>84328</c:v>
                </c:pt>
                <c:pt idx="84329">
                  <c:v>84329</c:v>
                </c:pt>
                <c:pt idx="84330">
                  <c:v>84330</c:v>
                </c:pt>
                <c:pt idx="84331">
                  <c:v>84331</c:v>
                </c:pt>
                <c:pt idx="84332">
                  <c:v>84332</c:v>
                </c:pt>
                <c:pt idx="84333">
                  <c:v>84333</c:v>
                </c:pt>
                <c:pt idx="84334">
                  <c:v>84334</c:v>
                </c:pt>
                <c:pt idx="84335">
                  <c:v>84335</c:v>
                </c:pt>
                <c:pt idx="84336">
                  <c:v>84336</c:v>
                </c:pt>
                <c:pt idx="84337">
                  <c:v>84337</c:v>
                </c:pt>
                <c:pt idx="84338">
                  <c:v>84338</c:v>
                </c:pt>
                <c:pt idx="84339">
                  <c:v>84339</c:v>
                </c:pt>
                <c:pt idx="84340">
                  <c:v>84340</c:v>
                </c:pt>
                <c:pt idx="84341">
                  <c:v>84341</c:v>
                </c:pt>
                <c:pt idx="84342">
                  <c:v>84342</c:v>
                </c:pt>
                <c:pt idx="84343">
                  <c:v>84343</c:v>
                </c:pt>
                <c:pt idx="84344">
                  <c:v>84344</c:v>
                </c:pt>
                <c:pt idx="84345">
                  <c:v>84345</c:v>
                </c:pt>
                <c:pt idx="84346">
                  <c:v>84346</c:v>
                </c:pt>
                <c:pt idx="84347">
                  <c:v>84347</c:v>
                </c:pt>
                <c:pt idx="84348">
                  <c:v>84348</c:v>
                </c:pt>
                <c:pt idx="84349">
                  <c:v>84349</c:v>
                </c:pt>
                <c:pt idx="84350">
                  <c:v>84350</c:v>
                </c:pt>
                <c:pt idx="84351">
                  <c:v>84351</c:v>
                </c:pt>
                <c:pt idx="84352">
                  <c:v>84352</c:v>
                </c:pt>
                <c:pt idx="84353">
                  <c:v>84353</c:v>
                </c:pt>
                <c:pt idx="84354">
                  <c:v>84354</c:v>
                </c:pt>
                <c:pt idx="84355">
                  <c:v>84355</c:v>
                </c:pt>
                <c:pt idx="84356">
                  <c:v>84356</c:v>
                </c:pt>
                <c:pt idx="84357">
                  <c:v>84357</c:v>
                </c:pt>
                <c:pt idx="84358">
                  <c:v>84358</c:v>
                </c:pt>
                <c:pt idx="84359">
                  <c:v>84359</c:v>
                </c:pt>
                <c:pt idx="84360">
                  <c:v>84360</c:v>
                </c:pt>
                <c:pt idx="84361">
                  <c:v>84361</c:v>
                </c:pt>
                <c:pt idx="84362">
                  <c:v>84362</c:v>
                </c:pt>
                <c:pt idx="84363">
                  <c:v>84363</c:v>
                </c:pt>
                <c:pt idx="84364">
                  <c:v>84364</c:v>
                </c:pt>
                <c:pt idx="84365">
                  <c:v>84365</c:v>
                </c:pt>
                <c:pt idx="84366">
                  <c:v>84366</c:v>
                </c:pt>
                <c:pt idx="84367">
                  <c:v>84367</c:v>
                </c:pt>
                <c:pt idx="84368">
                  <c:v>84368</c:v>
                </c:pt>
                <c:pt idx="84369">
                  <c:v>84369</c:v>
                </c:pt>
                <c:pt idx="84370">
                  <c:v>84370</c:v>
                </c:pt>
                <c:pt idx="84371">
                  <c:v>84371</c:v>
                </c:pt>
                <c:pt idx="84372">
                  <c:v>84372</c:v>
                </c:pt>
                <c:pt idx="84373">
                  <c:v>84373</c:v>
                </c:pt>
                <c:pt idx="84374">
                  <c:v>84374</c:v>
                </c:pt>
                <c:pt idx="84375">
                  <c:v>84375</c:v>
                </c:pt>
                <c:pt idx="84376">
                  <c:v>84376</c:v>
                </c:pt>
                <c:pt idx="84377">
                  <c:v>84377</c:v>
                </c:pt>
                <c:pt idx="84378">
                  <c:v>84378</c:v>
                </c:pt>
                <c:pt idx="84379">
                  <c:v>84379</c:v>
                </c:pt>
                <c:pt idx="84380">
                  <c:v>84380</c:v>
                </c:pt>
                <c:pt idx="84381">
                  <c:v>84381</c:v>
                </c:pt>
                <c:pt idx="84382">
                  <c:v>84382</c:v>
                </c:pt>
                <c:pt idx="84383">
                  <c:v>84383</c:v>
                </c:pt>
                <c:pt idx="84384">
                  <c:v>84384</c:v>
                </c:pt>
                <c:pt idx="84385">
                  <c:v>84385</c:v>
                </c:pt>
                <c:pt idx="84386">
                  <c:v>84386</c:v>
                </c:pt>
                <c:pt idx="84387">
                  <c:v>84387</c:v>
                </c:pt>
                <c:pt idx="84388">
                  <c:v>84388</c:v>
                </c:pt>
                <c:pt idx="84389">
                  <c:v>84389</c:v>
                </c:pt>
                <c:pt idx="84390">
                  <c:v>84390</c:v>
                </c:pt>
                <c:pt idx="84391">
                  <c:v>84391</c:v>
                </c:pt>
                <c:pt idx="84392">
                  <c:v>84392</c:v>
                </c:pt>
                <c:pt idx="84393">
                  <c:v>84393</c:v>
                </c:pt>
                <c:pt idx="84394">
                  <c:v>84394</c:v>
                </c:pt>
                <c:pt idx="84395">
                  <c:v>84395</c:v>
                </c:pt>
                <c:pt idx="84396">
                  <c:v>84396</c:v>
                </c:pt>
                <c:pt idx="84397">
                  <c:v>84397</c:v>
                </c:pt>
                <c:pt idx="84398">
                  <c:v>84398</c:v>
                </c:pt>
                <c:pt idx="84399">
                  <c:v>84399</c:v>
                </c:pt>
                <c:pt idx="84400">
                  <c:v>84400</c:v>
                </c:pt>
                <c:pt idx="84401">
                  <c:v>84401</c:v>
                </c:pt>
                <c:pt idx="84402">
                  <c:v>84402</c:v>
                </c:pt>
                <c:pt idx="84403">
                  <c:v>84403</c:v>
                </c:pt>
                <c:pt idx="84404">
                  <c:v>84404</c:v>
                </c:pt>
                <c:pt idx="84405">
                  <c:v>84405</c:v>
                </c:pt>
                <c:pt idx="84406">
                  <c:v>84406</c:v>
                </c:pt>
                <c:pt idx="84407">
                  <c:v>84407</c:v>
                </c:pt>
                <c:pt idx="84408">
                  <c:v>84408</c:v>
                </c:pt>
                <c:pt idx="84409">
                  <c:v>84409</c:v>
                </c:pt>
                <c:pt idx="84410">
                  <c:v>84410</c:v>
                </c:pt>
                <c:pt idx="84411">
                  <c:v>84411</c:v>
                </c:pt>
                <c:pt idx="84412">
                  <c:v>84412</c:v>
                </c:pt>
                <c:pt idx="84413">
                  <c:v>84413</c:v>
                </c:pt>
                <c:pt idx="84414">
                  <c:v>84414</c:v>
                </c:pt>
                <c:pt idx="84415">
                  <c:v>84415</c:v>
                </c:pt>
                <c:pt idx="84416">
                  <c:v>84416</c:v>
                </c:pt>
                <c:pt idx="84417">
                  <c:v>84417</c:v>
                </c:pt>
                <c:pt idx="84418">
                  <c:v>84418</c:v>
                </c:pt>
                <c:pt idx="84419">
                  <c:v>84419</c:v>
                </c:pt>
                <c:pt idx="84420">
                  <c:v>84420</c:v>
                </c:pt>
                <c:pt idx="84421">
                  <c:v>84421</c:v>
                </c:pt>
                <c:pt idx="84422">
                  <c:v>84422</c:v>
                </c:pt>
                <c:pt idx="84423">
                  <c:v>84423</c:v>
                </c:pt>
                <c:pt idx="84424">
                  <c:v>84424</c:v>
                </c:pt>
                <c:pt idx="84425">
                  <c:v>84425</c:v>
                </c:pt>
                <c:pt idx="84426">
                  <c:v>84426</c:v>
                </c:pt>
                <c:pt idx="84427">
                  <c:v>84427</c:v>
                </c:pt>
                <c:pt idx="84428">
                  <c:v>84428</c:v>
                </c:pt>
                <c:pt idx="84429">
                  <c:v>84429</c:v>
                </c:pt>
                <c:pt idx="84430">
                  <c:v>84430</c:v>
                </c:pt>
                <c:pt idx="84431">
                  <c:v>84431</c:v>
                </c:pt>
                <c:pt idx="84432">
                  <c:v>84432</c:v>
                </c:pt>
                <c:pt idx="84433">
                  <c:v>84433</c:v>
                </c:pt>
                <c:pt idx="84434">
                  <c:v>84434</c:v>
                </c:pt>
                <c:pt idx="84435">
                  <c:v>84435</c:v>
                </c:pt>
                <c:pt idx="84436">
                  <c:v>84436</c:v>
                </c:pt>
                <c:pt idx="84437">
                  <c:v>84437</c:v>
                </c:pt>
                <c:pt idx="84438">
                  <c:v>84438</c:v>
                </c:pt>
                <c:pt idx="84439">
                  <c:v>84439</c:v>
                </c:pt>
                <c:pt idx="84440">
                  <c:v>84440</c:v>
                </c:pt>
                <c:pt idx="84441">
                  <c:v>84441</c:v>
                </c:pt>
                <c:pt idx="84442">
                  <c:v>84442</c:v>
                </c:pt>
                <c:pt idx="84443">
                  <c:v>84443</c:v>
                </c:pt>
                <c:pt idx="84444">
                  <c:v>84444</c:v>
                </c:pt>
                <c:pt idx="84445">
                  <c:v>84445</c:v>
                </c:pt>
                <c:pt idx="84446">
                  <c:v>84446</c:v>
                </c:pt>
                <c:pt idx="84447">
                  <c:v>84447</c:v>
                </c:pt>
                <c:pt idx="84448">
                  <c:v>84448</c:v>
                </c:pt>
                <c:pt idx="84449">
                  <c:v>84449</c:v>
                </c:pt>
                <c:pt idx="84450">
                  <c:v>84450</c:v>
                </c:pt>
                <c:pt idx="84451">
                  <c:v>84451</c:v>
                </c:pt>
                <c:pt idx="84452">
                  <c:v>84452</c:v>
                </c:pt>
                <c:pt idx="84453">
                  <c:v>84453</c:v>
                </c:pt>
                <c:pt idx="84454">
                  <c:v>84454</c:v>
                </c:pt>
                <c:pt idx="84455">
                  <c:v>84455</c:v>
                </c:pt>
                <c:pt idx="84456">
                  <c:v>84456</c:v>
                </c:pt>
                <c:pt idx="84457">
                  <c:v>84457</c:v>
                </c:pt>
                <c:pt idx="84458">
                  <c:v>84458</c:v>
                </c:pt>
                <c:pt idx="84459">
                  <c:v>84459</c:v>
                </c:pt>
                <c:pt idx="84460">
                  <c:v>84460</c:v>
                </c:pt>
                <c:pt idx="84461">
                  <c:v>84461</c:v>
                </c:pt>
                <c:pt idx="84462">
                  <c:v>84462</c:v>
                </c:pt>
                <c:pt idx="84463">
                  <c:v>84463</c:v>
                </c:pt>
                <c:pt idx="84464">
                  <c:v>84464</c:v>
                </c:pt>
                <c:pt idx="84465">
                  <c:v>84465</c:v>
                </c:pt>
                <c:pt idx="84466">
                  <c:v>84466</c:v>
                </c:pt>
                <c:pt idx="84467">
                  <c:v>84467</c:v>
                </c:pt>
                <c:pt idx="84468">
                  <c:v>84468</c:v>
                </c:pt>
                <c:pt idx="84469">
                  <c:v>84469</c:v>
                </c:pt>
                <c:pt idx="84470">
                  <c:v>84470</c:v>
                </c:pt>
                <c:pt idx="84471">
                  <c:v>84471</c:v>
                </c:pt>
                <c:pt idx="84472">
                  <c:v>84472</c:v>
                </c:pt>
                <c:pt idx="84473">
                  <c:v>84473</c:v>
                </c:pt>
                <c:pt idx="84474">
                  <c:v>84474</c:v>
                </c:pt>
                <c:pt idx="84475">
                  <c:v>84475</c:v>
                </c:pt>
                <c:pt idx="84476">
                  <c:v>84476</c:v>
                </c:pt>
                <c:pt idx="84477">
                  <c:v>84477</c:v>
                </c:pt>
                <c:pt idx="84478">
                  <c:v>84478</c:v>
                </c:pt>
                <c:pt idx="84479">
                  <c:v>84479</c:v>
                </c:pt>
                <c:pt idx="84480">
                  <c:v>84480</c:v>
                </c:pt>
                <c:pt idx="84481">
                  <c:v>84481</c:v>
                </c:pt>
                <c:pt idx="84482">
                  <c:v>84482</c:v>
                </c:pt>
                <c:pt idx="84483">
                  <c:v>84483</c:v>
                </c:pt>
                <c:pt idx="84484">
                  <c:v>84484</c:v>
                </c:pt>
                <c:pt idx="84485">
                  <c:v>84485</c:v>
                </c:pt>
                <c:pt idx="84486">
                  <c:v>84486</c:v>
                </c:pt>
                <c:pt idx="84487">
                  <c:v>84487</c:v>
                </c:pt>
                <c:pt idx="84488">
                  <c:v>84488</c:v>
                </c:pt>
                <c:pt idx="84489">
                  <c:v>84489</c:v>
                </c:pt>
                <c:pt idx="84490">
                  <c:v>84490</c:v>
                </c:pt>
                <c:pt idx="84491">
                  <c:v>84491</c:v>
                </c:pt>
                <c:pt idx="84492">
                  <c:v>84492</c:v>
                </c:pt>
                <c:pt idx="84493">
                  <c:v>84493</c:v>
                </c:pt>
                <c:pt idx="84494">
                  <c:v>84494</c:v>
                </c:pt>
                <c:pt idx="84495">
                  <c:v>84495</c:v>
                </c:pt>
                <c:pt idx="84496">
                  <c:v>84496</c:v>
                </c:pt>
                <c:pt idx="84497">
                  <c:v>84497</c:v>
                </c:pt>
                <c:pt idx="84498">
                  <c:v>84498</c:v>
                </c:pt>
                <c:pt idx="84499">
                  <c:v>84499</c:v>
                </c:pt>
                <c:pt idx="84500">
                  <c:v>84500</c:v>
                </c:pt>
                <c:pt idx="84501">
                  <c:v>84501</c:v>
                </c:pt>
                <c:pt idx="84502">
                  <c:v>84502</c:v>
                </c:pt>
                <c:pt idx="84503">
                  <c:v>84503</c:v>
                </c:pt>
                <c:pt idx="84504">
                  <c:v>84504</c:v>
                </c:pt>
                <c:pt idx="84505">
                  <c:v>84505</c:v>
                </c:pt>
                <c:pt idx="84506">
                  <c:v>84506</c:v>
                </c:pt>
                <c:pt idx="84507">
                  <c:v>84507</c:v>
                </c:pt>
                <c:pt idx="84508">
                  <c:v>84508</c:v>
                </c:pt>
                <c:pt idx="84509">
                  <c:v>84509</c:v>
                </c:pt>
                <c:pt idx="84510">
                  <c:v>84510</c:v>
                </c:pt>
                <c:pt idx="84511">
                  <c:v>84511</c:v>
                </c:pt>
                <c:pt idx="84512">
                  <c:v>84512</c:v>
                </c:pt>
                <c:pt idx="84513">
                  <c:v>84513</c:v>
                </c:pt>
                <c:pt idx="84514">
                  <c:v>84514</c:v>
                </c:pt>
                <c:pt idx="84515">
                  <c:v>84515</c:v>
                </c:pt>
                <c:pt idx="84516">
                  <c:v>84516</c:v>
                </c:pt>
                <c:pt idx="84517">
                  <c:v>84517</c:v>
                </c:pt>
                <c:pt idx="84518">
                  <c:v>84518</c:v>
                </c:pt>
                <c:pt idx="84519">
                  <c:v>84519</c:v>
                </c:pt>
                <c:pt idx="84520">
                  <c:v>84520</c:v>
                </c:pt>
                <c:pt idx="84521">
                  <c:v>84521</c:v>
                </c:pt>
                <c:pt idx="84522">
                  <c:v>84522</c:v>
                </c:pt>
                <c:pt idx="84523">
                  <c:v>84523</c:v>
                </c:pt>
                <c:pt idx="84524">
                  <c:v>84524</c:v>
                </c:pt>
                <c:pt idx="84525">
                  <c:v>84525</c:v>
                </c:pt>
                <c:pt idx="84526">
                  <c:v>84526</c:v>
                </c:pt>
                <c:pt idx="84527">
                  <c:v>84527</c:v>
                </c:pt>
                <c:pt idx="84528">
                  <c:v>84528</c:v>
                </c:pt>
                <c:pt idx="84529">
                  <c:v>84529</c:v>
                </c:pt>
                <c:pt idx="84530">
                  <c:v>84530</c:v>
                </c:pt>
                <c:pt idx="84531">
                  <c:v>84531</c:v>
                </c:pt>
                <c:pt idx="84532">
                  <c:v>84532</c:v>
                </c:pt>
                <c:pt idx="84533">
                  <c:v>84533</c:v>
                </c:pt>
                <c:pt idx="84534">
                  <c:v>84534</c:v>
                </c:pt>
                <c:pt idx="84535">
                  <c:v>84535</c:v>
                </c:pt>
                <c:pt idx="84536">
                  <c:v>84536</c:v>
                </c:pt>
                <c:pt idx="84537">
                  <c:v>84537</c:v>
                </c:pt>
                <c:pt idx="84538">
                  <c:v>84538</c:v>
                </c:pt>
                <c:pt idx="84539">
                  <c:v>84539</c:v>
                </c:pt>
                <c:pt idx="84540">
                  <c:v>84540</c:v>
                </c:pt>
                <c:pt idx="84541">
                  <c:v>84541</c:v>
                </c:pt>
                <c:pt idx="84542">
                  <c:v>84542</c:v>
                </c:pt>
                <c:pt idx="84543">
                  <c:v>84543</c:v>
                </c:pt>
                <c:pt idx="84544">
                  <c:v>84544</c:v>
                </c:pt>
                <c:pt idx="84545">
                  <c:v>84545</c:v>
                </c:pt>
                <c:pt idx="84546">
                  <c:v>84546</c:v>
                </c:pt>
                <c:pt idx="84547">
                  <c:v>84547</c:v>
                </c:pt>
                <c:pt idx="84548">
                  <c:v>84548</c:v>
                </c:pt>
                <c:pt idx="84549">
                  <c:v>84549</c:v>
                </c:pt>
                <c:pt idx="84550">
                  <c:v>84550</c:v>
                </c:pt>
                <c:pt idx="84551">
                  <c:v>84551</c:v>
                </c:pt>
                <c:pt idx="84552">
                  <c:v>84552</c:v>
                </c:pt>
                <c:pt idx="84553">
                  <c:v>84553</c:v>
                </c:pt>
                <c:pt idx="84554">
                  <c:v>84554</c:v>
                </c:pt>
                <c:pt idx="84555">
                  <c:v>84555</c:v>
                </c:pt>
                <c:pt idx="84556">
                  <c:v>84556</c:v>
                </c:pt>
                <c:pt idx="84557">
                  <c:v>84557</c:v>
                </c:pt>
                <c:pt idx="84558">
                  <c:v>84558</c:v>
                </c:pt>
                <c:pt idx="84559">
                  <c:v>84559</c:v>
                </c:pt>
                <c:pt idx="84560">
                  <c:v>84560</c:v>
                </c:pt>
                <c:pt idx="84561">
                  <c:v>84561</c:v>
                </c:pt>
                <c:pt idx="84562">
                  <c:v>84562</c:v>
                </c:pt>
                <c:pt idx="84563">
                  <c:v>84563</c:v>
                </c:pt>
                <c:pt idx="84564">
                  <c:v>84564</c:v>
                </c:pt>
                <c:pt idx="84565">
                  <c:v>84565</c:v>
                </c:pt>
                <c:pt idx="84566">
                  <c:v>84566</c:v>
                </c:pt>
                <c:pt idx="84567">
                  <c:v>84567</c:v>
                </c:pt>
                <c:pt idx="84568">
                  <c:v>84568</c:v>
                </c:pt>
                <c:pt idx="84569">
                  <c:v>84569</c:v>
                </c:pt>
                <c:pt idx="84570">
                  <c:v>84570</c:v>
                </c:pt>
                <c:pt idx="84571">
                  <c:v>84571</c:v>
                </c:pt>
                <c:pt idx="84572">
                  <c:v>84572</c:v>
                </c:pt>
                <c:pt idx="84573">
                  <c:v>84573</c:v>
                </c:pt>
                <c:pt idx="84574">
                  <c:v>84574</c:v>
                </c:pt>
                <c:pt idx="84575">
                  <c:v>84575</c:v>
                </c:pt>
                <c:pt idx="84576">
                  <c:v>84576</c:v>
                </c:pt>
                <c:pt idx="84577">
                  <c:v>84577</c:v>
                </c:pt>
                <c:pt idx="84578">
                  <c:v>84578</c:v>
                </c:pt>
                <c:pt idx="84579">
                  <c:v>84579</c:v>
                </c:pt>
                <c:pt idx="84580">
                  <c:v>84580</c:v>
                </c:pt>
                <c:pt idx="84581">
                  <c:v>84581</c:v>
                </c:pt>
                <c:pt idx="84582">
                  <c:v>84582</c:v>
                </c:pt>
                <c:pt idx="84583">
                  <c:v>84583</c:v>
                </c:pt>
                <c:pt idx="84584">
                  <c:v>84584</c:v>
                </c:pt>
                <c:pt idx="84585">
                  <c:v>84585</c:v>
                </c:pt>
                <c:pt idx="84586">
                  <c:v>84586</c:v>
                </c:pt>
                <c:pt idx="84587">
                  <c:v>84587</c:v>
                </c:pt>
                <c:pt idx="84588">
                  <c:v>84588</c:v>
                </c:pt>
                <c:pt idx="84589">
                  <c:v>84589</c:v>
                </c:pt>
                <c:pt idx="84590">
                  <c:v>84590</c:v>
                </c:pt>
                <c:pt idx="84591">
                  <c:v>84591</c:v>
                </c:pt>
                <c:pt idx="84592">
                  <c:v>84592</c:v>
                </c:pt>
                <c:pt idx="84593">
                  <c:v>84593</c:v>
                </c:pt>
                <c:pt idx="84594">
                  <c:v>84594</c:v>
                </c:pt>
                <c:pt idx="84595">
                  <c:v>84595</c:v>
                </c:pt>
                <c:pt idx="84596">
                  <c:v>84596</c:v>
                </c:pt>
                <c:pt idx="84597">
                  <c:v>84597</c:v>
                </c:pt>
                <c:pt idx="84598">
                  <c:v>84598</c:v>
                </c:pt>
                <c:pt idx="84599">
                  <c:v>84599</c:v>
                </c:pt>
                <c:pt idx="84600">
                  <c:v>84600</c:v>
                </c:pt>
                <c:pt idx="84601">
                  <c:v>84601</c:v>
                </c:pt>
                <c:pt idx="84602">
                  <c:v>84602</c:v>
                </c:pt>
                <c:pt idx="84603">
                  <c:v>84603</c:v>
                </c:pt>
                <c:pt idx="84604">
                  <c:v>84604</c:v>
                </c:pt>
                <c:pt idx="84605">
                  <c:v>84605</c:v>
                </c:pt>
                <c:pt idx="84606">
                  <c:v>84606</c:v>
                </c:pt>
                <c:pt idx="84607">
                  <c:v>84607</c:v>
                </c:pt>
                <c:pt idx="84608">
                  <c:v>84608</c:v>
                </c:pt>
                <c:pt idx="84609">
                  <c:v>84609</c:v>
                </c:pt>
                <c:pt idx="84610">
                  <c:v>84610</c:v>
                </c:pt>
                <c:pt idx="84611">
                  <c:v>84611</c:v>
                </c:pt>
                <c:pt idx="84612">
                  <c:v>84612</c:v>
                </c:pt>
                <c:pt idx="84613">
                  <c:v>84613</c:v>
                </c:pt>
                <c:pt idx="84614">
                  <c:v>84614</c:v>
                </c:pt>
                <c:pt idx="84615">
                  <c:v>84615</c:v>
                </c:pt>
                <c:pt idx="84616">
                  <c:v>84616</c:v>
                </c:pt>
                <c:pt idx="84617">
                  <c:v>84617</c:v>
                </c:pt>
                <c:pt idx="84618">
                  <c:v>84618</c:v>
                </c:pt>
                <c:pt idx="84619">
                  <c:v>84619</c:v>
                </c:pt>
                <c:pt idx="84620">
                  <c:v>84620</c:v>
                </c:pt>
                <c:pt idx="84621">
                  <c:v>84621</c:v>
                </c:pt>
                <c:pt idx="84622">
                  <c:v>84622</c:v>
                </c:pt>
                <c:pt idx="84623">
                  <c:v>84623</c:v>
                </c:pt>
                <c:pt idx="84624">
                  <c:v>84624</c:v>
                </c:pt>
                <c:pt idx="84625">
                  <c:v>84625</c:v>
                </c:pt>
                <c:pt idx="84626">
                  <c:v>84626</c:v>
                </c:pt>
                <c:pt idx="84627">
                  <c:v>84627</c:v>
                </c:pt>
                <c:pt idx="84628">
                  <c:v>84628</c:v>
                </c:pt>
                <c:pt idx="84629">
                  <c:v>84629</c:v>
                </c:pt>
                <c:pt idx="84630">
                  <c:v>84630</c:v>
                </c:pt>
                <c:pt idx="84631">
                  <c:v>84631</c:v>
                </c:pt>
                <c:pt idx="84632">
                  <c:v>84632</c:v>
                </c:pt>
                <c:pt idx="84633">
                  <c:v>84633</c:v>
                </c:pt>
                <c:pt idx="84634">
                  <c:v>84634</c:v>
                </c:pt>
                <c:pt idx="84635">
                  <c:v>84635</c:v>
                </c:pt>
                <c:pt idx="84636">
                  <c:v>84636</c:v>
                </c:pt>
                <c:pt idx="84637">
                  <c:v>84637</c:v>
                </c:pt>
                <c:pt idx="84638">
                  <c:v>84638</c:v>
                </c:pt>
                <c:pt idx="84639">
                  <c:v>84639</c:v>
                </c:pt>
                <c:pt idx="84640">
                  <c:v>84640</c:v>
                </c:pt>
                <c:pt idx="84641">
                  <c:v>84641</c:v>
                </c:pt>
                <c:pt idx="84642">
                  <c:v>84642</c:v>
                </c:pt>
                <c:pt idx="84643">
                  <c:v>84643</c:v>
                </c:pt>
                <c:pt idx="84644">
                  <c:v>84644</c:v>
                </c:pt>
                <c:pt idx="84645">
                  <c:v>84645</c:v>
                </c:pt>
                <c:pt idx="84646">
                  <c:v>84646</c:v>
                </c:pt>
                <c:pt idx="84647">
                  <c:v>84647</c:v>
                </c:pt>
                <c:pt idx="84648">
                  <c:v>84648</c:v>
                </c:pt>
                <c:pt idx="84649">
                  <c:v>84649</c:v>
                </c:pt>
                <c:pt idx="84650">
                  <c:v>84650</c:v>
                </c:pt>
                <c:pt idx="84651">
                  <c:v>84651</c:v>
                </c:pt>
                <c:pt idx="84652">
                  <c:v>84652</c:v>
                </c:pt>
                <c:pt idx="84653">
                  <c:v>84653</c:v>
                </c:pt>
                <c:pt idx="84654">
                  <c:v>84654</c:v>
                </c:pt>
                <c:pt idx="84655">
                  <c:v>84655</c:v>
                </c:pt>
                <c:pt idx="84656">
                  <c:v>84656</c:v>
                </c:pt>
                <c:pt idx="84657">
                  <c:v>84657</c:v>
                </c:pt>
                <c:pt idx="84658">
                  <c:v>84658</c:v>
                </c:pt>
                <c:pt idx="84659">
                  <c:v>84659</c:v>
                </c:pt>
                <c:pt idx="84660">
                  <c:v>84660</c:v>
                </c:pt>
                <c:pt idx="84661">
                  <c:v>84661</c:v>
                </c:pt>
                <c:pt idx="84662">
                  <c:v>84662</c:v>
                </c:pt>
                <c:pt idx="84663">
                  <c:v>84663</c:v>
                </c:pt>
                <c:pt idx="84664">
                  <c:v>84664</c:v>
                </c:pt>
                <c:pt idx="84665">
                  <c:v>84665</c:v>
                </c:pt>
                <c:pt idx="84666">
                  <c:v>84666</c:v>
                </c:pt>
                <c:pt idx="84667">
                  <c:v>84667</c:v>
                </c:pt>
                <c:pt idx="84668">
                  <c:v>84668</c:v>
                </c:pt>
                <c:pt idx="84669">
                  <c:v>84669</c:v>
                </c:pt>
                <c:pt idx="84670">
                  <c:v>84670</c:v>
                </c:pt>
                <c:pt idx="84671">
                  <c:v>84671</c:v>
                </c:pt>
                <c:pt idx="84672">
                  <c:v>84672</c:v>
                </c:pt>
                <c:pt idx="84673">
                  <c:v>84673</c:v>
                </c:pt>
                <c:pt idx="84674">
                  <c:v>84674</c:v>
                </c:pt>
                <c:pt idx="84675">
                  <c:v>84675</c:v>
                </c:pt>
                <c:pt idx="84676">
                  <c:v>84676</c:v>
                </c:pt>
                <c:pt idx="84677">
                  <c:v>84677</c:v>
                </c:pt>
                <c:pt idx="84678">
                  <c:v>84678</c:v>
                </c:pt>
                <c:pt idx="84679">
                  <c:v>84679</c:v>
                </c:pt>
                <c:pt idx="84680">
                  <c:v>84680</c:v>
                </c:pt>
                <c:pt idx="84681">
                  <c:v>84681</c:v>
                </c:pt>
                <c:pt idx="84682">
                  <c:v>84682</c:v>
                </c:pt>
                <c:pt idx="84683">
                  <c:v>84683</c:v>
                </c:pt>
                <c:pt idx="84684">
                  <c:v>84684</c:v>
                </c:pt>
                <c:pt idx="84685">
                  <c:v>84685</c:v>
                </c:pt>
                <c:pt idx="84686">
                  <c:v>84686</c:v>
                </c:pt>
                <c:pt idx="84687">
                  <c:v>84687</c:v>
                </c:pt>
                <c:pt idx="84688">
                  <c:v>84688</c:v>
                </c:pt>
                <c:pt idx="84689">
                  <c:v>84689</c:v>
                </c:pt>
                <c:pt idx="84690">
                  <c:v>84690</c:v>
                </c:pt>
                <c:pt idx="84691">
                  <c:v>84691</c:v>
                </c:pt>
                <c:pt idx="84692">
                  <c:v>84692</c:v>
                </c:pt>
                <c:pt idx="84693">
                  <c:v>84693</c:v>
                </c:pt>
                <c:pt idx="84694">
                  <c:v>84694</c:v>
                </c:pt>
                <c:pt idx="84695">
                  <c:v>84695</c:v>
                </c:pt>
                <c:pt idx="84696">
                  <c:v>84696</c:v>
                </c:pt>
                <c:pt idx="84697">
                  <c:v>84697</c:v>
                </c:pt>
                <c:pt idx="84698">
                  <c:v>84698</c:v>
                </c:pt>
                <c:pt idx="84699">
                  <c:v>84699</c:v>
                </c:pt>
                <c:pt idx="84700">
                  <c:v>84700</c:v>
                </c:pt>
                <c:pt idx="84701">
                  <c:v>84701</c:v>
                </c:pt>
                <c:pt idx="84702">
                  <c:v>84702</c:v>
                </c:pt>
                <c:pt idx="84703">
                  <c:v>84703</c:v>
                </c:pt>
                <c:pt idx="84704">
                  <c:v>84704</c:v>
                </c:pt>
                <c:pt idx="84705">
                  <c:v>84705</c:v>
                </c:pt>
                <c:pt idx="84706">
                  <c:v>84706</c:v>
                </c:pt>
                <c:pt idx="84707">
                  <c:v>84707</c:v>
                </c:pt>
                <c:pt idx="84708">
                  <c:v>84708</c:v>
                </c:pt>
                <c:pt idx="84709">
                  <c:v>84709</c:v>
                </c:pt>
                <c:pt idx="84710">
                  <c:v>84710</c:v>
                </c:pt>
                <c:pt idx="84711">
                  <c:v>84711</c:v>
                </c:pt>
                <c:pt idx="84712">
                  <c:v>84712</c:v>
                </c:pt>
                <c:pt idx="84713">
                  <c:v>84713</c:v>
                </c:pt>
                <c:pt idx="84714">
                  <c:v>84714</c:v>
                </c:pt>
                <c:pt idx="84715">
                  <c:v>84715</c:v>
                </c:pt>
                <c:pt idx="84716">
                  <c:v>84716</c:v>
                </c:pt>
                <c:pt idx="84717">
                  <c:v>84717</c:v>
                </c:pt>
                <c:pt idx="84718">
                  <c:v>84718</c:v>
                </c:pt>
                <c:pt idx="84719">
                  <c:v>84719</c:v>
                </c:pt>
                <c:pt idx="84720">
                  <c:v>84720</c:v>
                </c:pt>
                <c:pt idx="84721">
                  <c:v>84721</c:v>
                </c:pt>
                <c:pt idx="84722">
                  <c:v>84722</c:v>
                </c:pt>
                <c:pt idx="84723">
                  <c:v>84723</c:v>
                </c:pt>
                <c:pt idx="84724">
                  <c:v>84724</c:v>
                </c:pt>
                <c:pt idx="84725">
                  <c:v>84725</c:v>
                </c:pt>
                <c:pt idx="84726">
                  <c:v>84726</c:v>
                </c:pt>
                <c:pt idx="84727">
                  <c:v>84727</c:v>
                </c:pt>
                <c:pt idx="84728">
                  <c:v>84728</c:v>
                </c:pt>
                <c:pt idx="84729">
                  <c:v>84729</c:v>
                </c:pt>
                <c:pt idx="84730">
                  <c:v>84730</c:v>
                </c:pt>
                <c:pt idx="84731">
                  <c:v>84731</c:v>
                </c:pt>
                <c:pt idx="84732">
                  <c:v>84732</c:v>
                </c:pt>
                <c:pt idx="84733">
                  <c:v>84733</c:v>
                </c:pt>
                <c:pt idx="84734">
                  <c:v>84734</c:v>
                </c:pt>
                <c:pt idx="84735">
                  <c:v>84735</c:v>
                </c:pt>
                <c:pt idx="84736">
                  <c:v>84736</c:v>
                </c:pt>
                <c:pt idx="84737">
                  <c:v>84737</c:v>
                </c:pt>
                <c:pt idx="84738">
                  <c:v>84738</c:v>
                </c:pt>
                <c:pt idx="84739">
                  <c:v>84739</c:v>
                </c:pt>
                <c:pt idx="84740">
                  <c:v>84740</c:v>
                </c:pt>
                <c:pt idx="84741">
                  <c:v>84741</c:v>
                </c:pt>
                <c:pt idx="84742">
                  <c:v>84742</c:v>
                </c:pt>
                <c:pt idx="84743">
                  <c:v>84743</c:v>
                </c:pt>
                <c:pt idx="84744">
                  <c:v>84744</c:v>
                </c:pt>
                <c:pt idx="84745">
                  <c:v>84745</c:v>
                </c:pt>
                <c:pt idx="84746">
                  <c:v>84746</c:v>
                </c:pt>
                <c:pt idx="84747">
                  <c:v>84747</c:v>
                </c:pt>
                <c:pt idx="84748">
                  <c:v>84748</c:v>
                </c:pt>
                <c:pt idx="84749">
                  <c:v>84749</c:v>
                </c:pt>
                <c:pt idx="84750">
                  <c:v>84750</c:v>
                </c:pt>
                <c:pt idx="84751">
                  <c:v>84751</c:v>
                </c:pt>
                <c:pt idx="84752">
                  <c:v>84752</c:v>
                </c:pt>
                <c:pt idx="84753">
                  <c:v>84753</c:v>
                </c:pt>
                <c:pt idx="84754">
                  <c:v>84754</c:v>
                </c:pt>
                <c:pt idx="84755">
                  <c:v>84755</c:v>
                </c:pt>
                <c:pt idx="84756">
                  <c:v>84756</c:v>
                </c:pt>
                <c:pt idx="84757">
                  <c:v>84757</c:v>
                </c:pt>
                <c:pt idx="84758">
                  <c:v>84758</c:v>
                </c:pt>
                <c:pt idx="84759">
                  <c:v>84759</c:v>
                </c:pt>
                <c:pt idx="84760">
                  <c:v>84760</c:v>
                </c:pt>
                <c:pt idx="84761">
                  <c:v>84761</c:v>
                </c:pt>
                <c:pt idx="84762">
                  <c:v>84762</c:v>
                </c:pt>
                <c:pt idx="84763">
                  <c:v>84763</c:v>
                </c:pt>
                <c:pt idx="84764">
                  <c:v>84764</c:v>
                </c:pt>
                <c:pt idx="84765">
                  <c:v>84765</c:v>
                </c:pt>
                <c:pt idx="84766">
                  <c:v>84766</c:v>
                </c:pt>
                <c:pt idx="84767">
                  <c:v>84767</c:v>
                </c:pt>
                <c:pt idx="84768">
                  <c:v>84768</c:v>
                </c:pt>
                <c:pt idx="84769">
                  <c:v>84769</c:v>
                </c:pt>
                <c:pt idx="84770">
                  <c:v>84770</c:v>
                </c:pt>
                <c:pt idx="84771">
                  <c:v>84771</c:v>
                </c:pt>
                <c:pt idx="84772">
                  <c:v>84772</c:v>
                </c:pt>
                <c:pt idx="84773">
                  <c:v>84773</c:v>
                </c:pt>
                <c:pt idx="84774">
                  <c:v>84774</c:v>
                </c:pt>
                <c:pt idx="84775">
                  <c:v>84775</c:v>
                </c:pt>
                <c:pt idx="84776">
                  <c:v>84776</c:v>
                </c:pt>
                <c:pt idx="84777">
                  <c:v>84777</c:v>
                </c:pt>
                <c:pt idx="84778">
                  <c:v>84778</c:v>
                </c:pt>
                <c:pt idx="84779">
                  <c:v>84779</c:v>
                </c:pt>
                <c:pt idx="84780">
                  <c:v>84780</c:v>
                </c:pt>
                <c:pt idx="84781">
                  <c:v>84781</c:v>
                </c:pt>
                <c:pt idx="84782">
                  <c:v>84782</c:v>
                </c:pt>
                <c:pt idx="84783">
                  <c:v>84783</c:v>
                </c:pt>
                <c:pt idx="84784">
                  <c:v>84784</c:v>
                </c:pt>
                <c:pt idx="84785">
                  <c:v>84785</c:v>
                </c:pt>
                <c:pt idx="84786">
                  <c:v>84786</c:v>
                </c:pt>
                <c:pt idx="84787">
                  <c:v>84787</c:v>
                </c:pt>
                <c:pt idx="84788">
                  <c:v>84788</c:v>
                </c:pt>
                <c:pt idx="84789">
                  <c:v>84789</c:v>
                </c:pt>
                <c:pt idx="84790">
                  <c:v>84790</c:v>
                </c:pt>
                <c:pt idx="84791">
                  <c:v>84791</c:v>
                </c:pt>
                <c:pt idx="84792">
                  <c:v>84792</c:v>
                </c:pt>
                <c:pt idx="84793">
                  <c:v>84793</c:v>
                </c:pt>
                <c:pt idx="84794">
                  <c:v>84794</c:v>
                </c:pt>
                <c:pt idx="84795">
                  <c:v>84795</c:v>
                </c:pt>
                <c:pt idx="84796">
                  <c:v>84796</c:v>
                </c:pt>
                <c:pt idx="84797">
                  <c:v>84797</c:v>
                </c:pt>
                <c:pt idx="84798">
                  <c:v>84798</c:v>
                </c:pt>
                <c:pt idx="84799">
                  <c:v>84799</c:v>
                </c:pt>
                <c:pt idx="84800">
                  <c:v>84800</c:v>
                </c:pt>
                <c:pt idx="84801">
                  <c:v>84801</c:v>
                </c:pt>
                <c:pt idx="84802">
                  <c:v>84802</c:v>
                </c:pt>
                <c:pt idx="84803">
                  <c:v>84803</c:v>
                </c:pt>
                <c:pt idx="84804">
                  <c:v>84804</c:v>
                </c:pt>
                <c:pt idx="84805">
                  <c:v>84805</c:v>
                </c:pt>
                <c:pt idx="84806">
                  <c:v>84806</c:v>
                </c:pt>
                <c:pt idx="84807">
                  <c:v>84807</c:v>
                </c:pt>
                <c:pt idx="84808">
                  <c:v>84808</c:v>
                </c:pt>
                <c:pt idx="84809">
                  <c:v>84809</c:v>
                </c:pt>
                <c:pt idx="84810">
                  <c:v>84810</c:v>
                </c:pt>
                <c:pt idx="84811">
                  <c:v>84811</c:v>
                </c:pt>
                <c:pt idx="84812">
                  <c:v>84812</c:v>
                </c:pt>
                <c:pt idx="84813">
                  <c:v>84813</c:v>
                </c:pt>
                <c:pt idx="84814">
                  <c:v>84814</c:v>
                </c:pt>
                <c:pt idx="84815">
                  <c:v>84815</c:v>
                </c:pt>
                <c:pt idx="84816">
                  <c:v>84816</c:v>
                </c:pt>
                <c:pt idx="84817">
                  <c:v>84817</c:v>
                </c:pt>
                <c:pt idx="84818">
                  <c:v>84818</c:v>
                </c:pt>
                <c:pt idx="84819">
                  <c:v>84819</c:v>
                </c:pt>
                <c:pt idx="84820">
                  <c:v>84820</c:v>
                </c:pt>
                <c:pt idx="84821">
                  <c:v>84821</c:v>
                </c:pt>
                <c:pt idx="84822">
                  <c:v>84822</c:v>
                </c:pt>
                <c:pt idx="84823">
                  <c:v>84823</c:v>
                </c:pt>
                <c:pt idx="84824">
                  <c:v>84824</c:v>
                </c:pt>
                <c:pt idx="84825">
                  <c:v>84825</c:v>
                </c:pt>
                <c:pt idx="84826">
                  <c:v>84826</c:v>
                </c:pt>
                <c:pt idx="84827">
                  <c:v>84827</c:v>
                </c:pt>
                <c:pt idx="84828">
                  <c:v>84828</c:v>
                </c:pt>
                <c:pt idx="84829">
                  <c:v>84829</c:v>
                </c:pt>
                <c:pt idx="84830">
                  <c:v>84830</c:v>
                </c:pt>
                <c:pt idx="84831">
                  <c:v>84831</c:v>
                </c:pt>
                <c:pt idx="84832">
                  <c:v>84832</c:v>
                </c:pt>
                <c:pt idx="84833">
                  <c:v>84833</c:v>
                </c:pt>
                <c:pt idx="84834">
                  <c:v>84834</c:v>
                </c:pt>
                <c:pt idx="84835">
                  <c:v>84835</c:v>
                </c:pt>
                <c:pt idx="84836">
                  <c:v>84836</c:v>
                </c:pt>
                <c:pt idx="84837">
                  <c:v>84837</c:v>
                </c:pt>
                <c:pt idx="84838">
                  <c:v>84838</c:v>
                </c:pt>
                <c:pt idx="84839">
                  <c:v>84839</c:v>
                </c:pt>
                <c:pt idx="84840">
                  <c:v>84840</c:v>
                </c:pt>
                <c:pt idx="84841">
                  <c:v>84841</c:v>
                </c:pt>
                <c:pt idx="84842">
                  <c:v>84842</c:v>
                </c:pt>
                <c:pt idx="84843">
                  <c:v>84843</c:v>
                </c:pt>
                <c:pt idx="84844">
                  <c:v>84844</c:v>
                </c:pt>
                <c:pt idx="84845">
                  <c:v>84845</c:v>
                </c:pt>
                <c:pt idx="84846">
                  <c:v>84846</c:v>
                </c:pt>
                <c:pt idx="84847">
                  <c:v>84847</c:v>
                </c:pt>
                <c:pt idx="84848">
                  <c:v>84848</c:v>
                </c:pt>
                <c:pt idx="84849">
                  <c:v>84849</c:v>
                </c:pt>
                <c:pt idx="84850">
                  <c:v>84850</c:v>
                </c:pt>
                <c:pt idx="84851">
                  <c:v>84851</c:v>
                </c:pt>
                <c:pt idx="84852">
                  <c:v>84852</c:v>
                </c:pt>
                <c:pt idx="84853">
                  <c:v>84853</c:v>
                </c:pt>
                <c:pt idx="84854">
                  <c:v>84854</c:v>
                </c:pt>
                <c:pt idx="84855">
                  <c:v>84855</c:v>
                </c:pt>
                <c:pt idx="84856">
                  <c:v>84856</c:v>
                </c:pt>
                <c:pt idx="84857">
                  <c:v>84857</c:v>
                </c:pt>
                <c:pt idx="84858">
                  <c:v>84858</c:v>
                </c:pt>
                <c:pt idx="84859">
                  <c:v>84859</c:v>
                </c:pt>
                <c:pt idx="84860">
                  <c:v>84860</c:v>
                </c:pt>
                <c:pt idx="84861">
                  <c:v>84861</c:v>
                </c:pt>
                <c:pt idx="84862">
                  <c:v>84862</c:v>
                </c:pt>
                <c:pt idx="84863">
                  <c:v>84863</c:v>
                </c:pt>
                <c:pt idx="84864">
                  <c:v>84864</c:v>
                </c:pt>
                <c:pt idx="84865">
                  <c:v>84865</c:v>
                </c:pt>
                <c:pt idx="84866">
                  <c:v>84866</c:v>
                </c:pt>
                <c:pt idx="84867">
                  <c:v>84867</c:v>
                </c:pt>
                <c:pt idx="84868">
                  <c:v>84868</c:v>
                </c:pt>
                <c:pt idx="84869">
                  <c:v>84869</c:v>
                </c:pt>
                <c:pt idx="84870">
                  <c:v>84870</c:v>
                </c:pt>
                <c:pt idx="84871">
                  <c:v>84871</c:v>
                </c:pt>
                <c:pt idx="84872">
                  <c:v>84872</c:v>
                </c:pt>
                <c:pt idx="84873">
                  <c:v>84873</c:v>
                </c:pt>
                <c:pt idx="84874">
                  <c:v>84874</c:v>
                </c:pt>
                <c:pt idx="84875">
                  <c:v>84875</c:v>
                </c:pt>
                <c:pt idx="84876">
                  <c:v>84876</c:v>
                </c:pt>
                <c:pt idx="84877">
                  <c:v>84877</c:v>
                </c:pt>
                <c:pt idx="84878">
                  <c:v>84878</c:v>
                </c:pt>
                <c:pt idx="84879">
                  <c:v>84879</c:v>
                </c:pt>
                <c:pt idx="84880">
                  <c:v>84880</c:v>
                </c:pt>
                <c:pt idx="84881">
                  <c:v>84881</c:v>
                </c:pt>
                <c:pt idx="84882">
                  <c:v>84882</c:v>
                </c:pt>
                <c:pt idx="84883">
                  <c:v>84883</c:v>
                </c:pt>
                <c:pt idx="84884">
                  <c:v>84884</c:v>
                </c:pt>
                <c:pt idx="84885">
                  <c:v>84885</c:v>
                </c:pt>
                <c:pt idx="84886">
                  <c:v>84886</c:v>
                </c:pt>
                <c:pt idx="84887">
                  <c:v>84887</c:v>
                </c:pt>
                <c:pt idx="84888">
                  <c:v>84888</c:v>
                </c:pt>
                <c:pt idx="84889">
                  <c:v>84889</c:v>
                </c:pt>
                <c:pt idx="84890">
                  <c:v>84890</c:v>
                </c:pt>
                <c:pt idx="84891">
                  <c:v>84891</c:v>
                </c:pt>
                <c:pt idx="84892">
                  <c:v>84892</c:v>
                </c:pt>
                <c:pt idx="84893">
                  <c:v>84893</c:v>
                </c:pt>
                <c:pt idx="84894">
                  <c:v>84894</c:v>
                </c:pt>
                <c:pt idx="84895">
                  <c:v>84895</c:v>
                </c:pt>
                <c:pt idx="84896">
                  <c:v>84896</c:v>
                </c:pt>
                <c:pt idx="84897">
                  <c:v>84897</c:v>
                </c:pt>
                <c:pt idx="84898">
                  <c:v>84898</c:v>
                </c:pt>
                <c:pt idx="84899">
                  <c:v>84899</c:v>
                </c:pt>
                <c:pt idx="84900">
                  <c:v>84900</c:v>
                </c:pt>
                <c:pt idx="84901">
                  <c:v>84901</c:v>
                </c:pt>
                <c:pt idx="84902">
                  <c:v>84902</c:v>
                </c:pt>
                <c:pt idx="84903">
                  <c:v>84903</c:v>
                </c:pt>
                <c:pt idx="84904">
                  <c:v>84904</c:v>
                </c:pt>
                <c:pt idx="84905">
                  <c:v>84905</c:v>
                </c:pt>
                <c:pt idx="84906">
                  <c:v>84906</c:v>
                </c:pt>
                <c:pt idx="84907">
                  <c:v>84907</c:v>
                </c:pt>
                <c:pt idx="84908">
                  <c:v>84908</c:v>
                </c:pt>
                <c:pt idx="84909">
                  <c:v>84909</c:v>
                </c:pt>
                <c:pt idx="84910">
                  <c:v>84910</c:v>
                </c:pt>
                <c:pt idx="84911">
                  <c:v>84911</c:v>
                </c:pt>
                <c:pt idx="84912">
                  <c:v>84912</c:v>
                </c:pt>
                <c:pt idx="84913">
                  <c:v>84913</c:v>
                </c:pt>
                <c:pt idx="84914">
                  <c:v>84914</c:v>
                </c:pt>
                <c:pt idx="84915">
                  <c:v>84915</c:v>
                </c:pt>
                <c:pt idx="84916">
                  <c:v>84916</c:v>
                </c:pt>
                <c:pt idx="84917">
                  <c:v>84917</c:v>
                </c:pt>
                <c:pt idx="84918">
                  <c:v>84918</c:v>
                </c:pt>
                <c:pt idx="84919">
                  <c:v>84919</c:v>
                </c:pt>
                <c:pt idx="84920">
                  <c:v>84920</c:v>
                </c:pt>
                <c:pt idx="84921">
                  <c:v>84921</c:v>
                </c:pt>
                <c:pt idx="84922">
                  <c:v>84922</c:v>
                </c:pt>
                <c:pt idx="84923">
                  <c:v>84923</c:v>
                </c:pt>
                <c:pt idx="84924">
                  <c:v>84924</c:v>
                </c:pt>
                <c:pt idx="84925">
                  <c:v>84925</c:v>
                </c:pt>
                <c:pt idx="84926">
                  <c:v>84926</c:v>
                </c:pt>
                <c:pt idx="84927">
                  <c:v>84927</c:v>
                </c:pt>
                <c:pt idx="84928">
                  <c:v>84928</c:v>
                </c:pt>
                <c:pt idx="84929">
                  <c:v>84929</c:v>
                </c:pt>
                <c:pt idx="84930">
                  <c:v>84930</c:v>
                </c:pt>
                <c:pt idx="84931">
                  <c:v>84931</c:v>
                </c:pt>
                <c:pt idx="84932">
                  <c:v>84932</c:v>
                </c:pt>
                <c:pt idx="84933">
                  <c:v>84933</c:v>
                </c:pt>
                <c:pt idx="84934">
                  <c:v>84934</c:v>
                </c:pt>
                <c:pt idx="84935">
                  <c:v>84935</c:v>
                </c:pt>
                <c:pt idx="84936">
                  <c:v>84936</c:v>
                </c:pt>
                <c:pt idx="84937">
                  <c:v>84937</c:v>
                </c:pt>
                <c:pt idx="84938">
                  <c:v>84938</c:v>
                </c:pt>
                <c:pt idx="84939">
                  <c:v>84939</c:v>
                </c:pt>
                <c:pt idx="84940">
                  <c:v>84940</c:v>
                </c:pt>
                <c:pt idx="84941">
                  <c:v>84941</c:v>
                </c:pt>
                <c:pt idx="84942">
                  <c:v>84942</c:v>
                </c:pt>
                <c:pt idx="84943">
                  <c:v>84943</c:v>
                </c:pt>
                <c:pt idx="84944">
                  <c:v>84944</c:v>
                </c:pt>
                <c:pt idx="84945">
                  <c:v>84945</c:v>
                </c:pt>
                <c:pt idx="84946">
                  <c:v>84946</c:v>
                </c:pt>
                <c:pt idx="84947">
                  <c:v>84947</c:v>
                </c:pt>
                <c:pt idx="84948">
                  <c:v>84948</c:v>
                </c:pt>
                <c:pt idx="84949">
                  <c:v>84949</c:v>
                </c:pt>
                <c:pt idx="84950">
                  <c:v>84950</c:v>
                </c:pt>
                <c:pt idx="84951">
                  <c:v>84951</c:v>
                </c:pt>
                <c:pt idx="84952">
                  <c:v>84952</c:v>
                </c:pt>
                <c:pt idx="84953">
                  <c:v>84953</c:v>
                </c:pt>
                <c:pt idx="84954">
                  <c:v>84954</c:v>
                </c:pt>
                <c:pt idx="84955">
                  <c:v>84955</c:v>
                </c:pt>
                <c:pt idx="84956">
                  <c:v>84956</c:v>
                </c:pt>
                <c:pt idx="84957">
                  <c:v>84957</c:v>
                </c:pt>
                <c:pt idx="84958">
                  <c:v>84958</c:v>
                </c:pt>
                <c:pt idx="84959">
                  <c:v>84959</c:v>
                </c:pt>
                <c:pt idx="84960">
                  <c:v>84960</c:v>
                </c:pt>
                <c:pt idx="84961">
                  <c:v>84961</c:v>
                </c:pt>
                <c:pt idx="84962">
                  <c:v>84962</c:v>
                </c:pt>
                <c:pt idx="84963">
                  <c:v>84963</c:v>
                </c:pt>
                <c:pt idx="84964">
                  <c:v>84964</c:v>
                </c:pt>
                <c:pt idx="84965">
                  <c:v>84965</c:v>
                </c:pt>
                <c:pt idx="84966">
                  <c:v>84966</c:v>
                </c:pt>
                <c:pt idx="84967">
                  <c:v>84967</c:v>
                </c:pt>
                <c:pt idx="84968">
                  <c:v>84968</c:v>
                </c:pt>
                <c:pt idx="84969">
                  <c:v>84969</c:v>
                </c:pt>
                <c:pt idx="84970">
                  <c:v>84970</c:v>
                </c:pt>
                <c:pt idx="84971">
                  <c:v>84971</c:v>
                </c:pt>
                <c:pt idx="84972">
                  <c:v>84972</c:v>
                </c:pt>
                <c:pt idx="84973">
                  <c:v>84973</c:v>
                </c:pt>
                <c:pt idx="84974">
                  <c:v>84974</c:v>
                </c:pt>
                <c:pt idx="84975">
                  <c:v>84975</c:v>
                </c:pt>
                <c:pt idx="84976">
                  <c:v>84976</c:v>
                </c:pt>
                <c:pt idx="84977">
                  <c:v>84977</c:v>
                </c:pt>
                <c:pt idx="84978">
                  <c:v>84978</c:v>
                </c:pt>
                <c:pt idx="84979">
                  <c:v>84979</c:v>
                </c:pt>
                <c:pt idx="84980">
                  <c:v>84980</c:v>
                </c:pt>
                <c:pt idx="84981">
                  <c:v>84981</c:v>
                </c:pt>
                <c:pt idx="84982">
                  <c:v>84982</c:v>
                </c:pt>
                <c:pt idx="84983">
                  <c:v>84983</c:v>
                </c:pt>
                <c:pt idx="84984">
                  <c:v>84984</c:v>
                </c:pt>
                <c:pt idx="84985">
                  <c:v>84985</c:v>
                </c:pt>
                <c:pt idx="84986">
                  <c:v>84986</c:v>
                </c:pt>
                <c:pt idx="84987">
                  <c:v>84987</c:v>
                </c:pt>
                <c:pt idx="84988">
                  <c:v>84988</c:v>
                </c:pt>
                <c:pt idx="84989">
                  <c:v>84989</c:v>
                </c:pt>
                <c:pt idx="84990">
                  <c:v>84990</c:v>
                </c:pt>
                <c:pt idx="84991">
                  <c:v>84991</c:v>
                </c:pt>
                <c:pt idx="84992">
                  <c:v>84992</c:v>
                </c:pt>
                <c:pt idx="84993">
                  <c:v>84993</c:v>
                </c:pt>
                <c:pt idx="84994">
                  <c:v>84994</c:v>
                </c:pt>
                <c:pt idx="84995">
                  <c:v>84995</c:v>
                </c:pt>
                <c:pt idx="84996">
                  <c:v>84996</c:v>
                </c:pt>
                <c:pt idx="84997">
                  <c:v>84997</c:v>
                </c:pt>
                <c:pt idx="84998">
                  <c:v>84998</c:v>
                </c:pt>
                <c:pt idx="84999">
                  <c:v>84999</c:v>
                </c:pt>
                <c:pt idx="85000">
                  <c:v>85000</c:v>
                </c:pt>
                <c:pt idx="85001">
                  <c:v>85001</c:v>
                </c:pt>
                <c:pt idx="85002">
                  <c:v>85002</c:v>
                </c:pt>
                <c:pt idx="85003">
                  <c:v>85003</c:v>
                </c:pt>
                <c:pt idx="85004">
                  <c:v>85004</c:v>
                </c:pt>
                <c:pt idx="85005">
                  <c:v>85005</c:v>
                </c:pt>
                <c:pt idx="85006">
                  <c:v>85006</c:v>
                </c:pt>
                <c:pt idx="85007">
                  <c:v>85007</c:v>
                </c:pt>
                <c:pt idx="85008">
                  <c:v>85008</c:v>
                </c:pt>
                <c:pt idx="85009">
                  <c:v>85009</c:v>
                </c:pt>
                <c:pt idx="85010">
                  <c:v>85010</c:v>
                </c:pt>
                <c:pt idx="85011">
                  <c:v>85011</c:v>
                </c:pt>
                <c:pt idx="85012">
                  <c:v>85012</c:v>
                </c:pt>
                <c:pt idx="85013">
                  <c:v>85013</c:v>
                </c:pt>
                <c:pt idx="85014">
                  <c:v>85014</c:v>
                </c:pt>
                <c:pt idx="85015">
                  <c:v>85015</c:v>
                </c:pt>
                <c:pt idx="85016">
                  <c:v>85016</c:v>
                </c:pt>
                <c:pt idx="85017">
                  <c:v>85017</c:v>
                </c:pt>
                <c:pt idx="85018">
                  <c:v>85018</c:v>
                </c:pt>
                <c:pt idx="85019">
                  <c:v>85019</c:v>
                </c:pt>
                <c:pt idx="85020">
                  <c:v>85020</c:v>
                </c:pt>
                <c:pt idx="85021">
                  <c:v>85021</c:v>
                </c:pt>
                <c:pt idx="85022">
                  <c:v>85022</c:v>
                </c:pt>
                <c:pt idx="85023">
                  <c:v>85023</c:v>
                </c:pt>
                <c:pt idx="85024">
                  <c:v>85024</c:v>
                </c:pt>
                <c:pt idx="85025">
                  <c:v>85025</c:v>
                </c:pt>
                <c:pt idx="85026">
                  <c:v>85026</c:v>
                </c:pt>
                <c:pt idx="85027">
                  <c:v>85027</c:v>
                </c:pt>
                <c:pt idx="85028">
                  <c:v>85028</c:v>
                </c:pt>
                <c:pt idx="85029">
                  <c:v>85029</c:v>
                </c:pt>
                <c:pt idx="85030">
                  <c:v>85030</c:v>
                </c:pt>
                <c:pt idx="85031">
                  <c:v>85031</c:v>
                </c:pt>
                <c:pt idx="85032">
                  <c:v>85032</c:v>
                </c:pt>
                <c:pt idx="85033">
                  <c:v>85033</c:v>
                </c:pt>
                <c:pt idx="85034">
                  <c:v>85034</c:v>
                </c:pt>
                <c:pt idx="85035">
                  <c:v>85035</c:v>
                </c:pt>
                <c:pt idx="85036">
                  <c:v>85036</c:v>
                </c:pt>
                <c:pt idx="85037">
                  <c:v>85037</c:v>
                </c:pt>
                <c:pt idx="85038">
                  <c:v>85038</c:v>
                </c:pt>
                <c:pt idx="85039">
                  <c:v>85039</c:v>
                </c:pt>
                <c:pt idx="85040">
                  <c:v>85040</c:v>
                </c:pt>
                <c:pt idx="85041">
                  <c:v>85041</c:v>
                </c:pt>
                <c:pt idx="85042">
                  <c:v>85042</c:v>
                </c:pt>
                <c:pt idx="85043">
                  <c:v>85043</c:v>
                </c:pt>
                <c:pt idx="85044">
                  <c:v>85044</c:v>
                </c:pt>
                <c:pt idx="85045">
                  <c:v>85045</c:v>
                </c:pt>
                <c:pt idx="85046">
                  <c:v>85046</c:v>
                </c:pt>
                <c:pt idx="85047">
                  <c:v>85047</c:v>
                </c:pt>
                <c:pt idx="85048">
                  <c:v>85048</c:v>
                </c:pt>
                <c:pt idx="85049">
                  <c:v>85049</c:v>
                </c:pt>
                <c:pt idx="85050">
                  <c:v>85050</c:v>
                </c:pt>
                <c:pt idx="85051">
                  <c:v>85051</c:v>
                </c:pt>
                <c:pt idx="85052">
                  <c:v>85052</c:v>
                </c:pt>
                <c:pt idx="85053">
                  <c:v>85053</c:v>
                </c:pt>
                <c:pt idx="85054">
                  <c:v>85054</c:v>
                </c:pt>
                <c:pt idx="85055">
                  <c:v>85055</c:v>
                </c:pt>
                <c:pt idx="85056">
                  <c:v>85056</c:v>
                </c:pt>
                <c:pt idx="85057">
                  <c:v>85057</c:v>
                </c:pt>
                <c:pt idx="85058">
                  <c:v>85058</c:v>
                </c:pt>
                <c:pt idx="85059">
                  <c:v>85059</c:v>
                </c:pt>
                <c:pt idx="85060">
                  <c:v>85060</c:v>
                </c:pt>
                <c:pt idx="85061">
                  <c:v>85061</c:v>
                </c:pt>
                <c:pt idx="85062">
                  <c:v>85062</c:v>
                </c:pt>
                <c:pt idx="85063">
                  <c:v>85063</c:v>
                </c:pt>
                <c:pt idx="85064">
                  <c:v>85064</c:v>
                </c:pt>
                <c:pt idx="85065">
                  <c:v>85065</c:v>
                </c:pt>
                <c:pt idx="85066">
                  <c:v>85066</c:v>
                </c:pt>
                <c:pt idx="85067">
                  <c:v>85067</c:v>
                </c:pt>
                <c:pt idx="85068">
                  <c:v>85068</c:v>
                </c:pt>
                <c:pt idx="85069">
                  <c:v>85069</c:v>
                </c:pt>
                <c:pt idx="85070">
                  <c:v>85070</c:v>
                </c:pt>
                <c:pt idx="85071">
                  <c:v>85071</c:v>
                </c:pt>
                <c:pt idx="85072">
                  <c:v>85072</c:v>
                </c:pt>
                <c:pt idx="85073">
                  <c:v>85073</c:v>
                </c:pt>
                <c:pt idx="85074">
                  <c:v>85074</c:v>
                </c:pt>
                <c:pt idx="85075">
                  <c:v>85075</c:v>
                </c:pt>
                <c:pt idx="85076">
                  <c:v>85076</c:v>
                </c:pt>
                <c:pt idx="85077">
                  <c:v>85077</c:v>
                </c:pt>
                <c:pt idx="85078">
                  <c:v>85078</c:v>
                </c:pt>
                <c:pt idx="85079">
                  <c:v>85079</c:v>
                </c:pt>
                <c:pt idx="85080">
                  <c:v>85080</c:v>
                </c:pt>
                <c:pt idx="85081">
                  <c:v>85081</c:v>
                </c:pt>
                <c:pt idx="85082">
                  <c:v>85082</c:v>
                </c:pt>
                <c:pt idx="85083">
                  <c:v>85083</c:v>
                </c:pt>
                <c:pt idx="85084">
                  <c:v>85084</c:v>
                </c:pt>
                <c:pt idx="85085">
                  <c:v>85085</c:v>
                </c:pt>
                <c:pt idx="85086">
                  <c:v>85086</c:v>
                </c:pt>
                <c:pt idx="85087">
                  <c:v>85087</c:v>
                </c:pt>
                <c:pt idx="85088">
                  <c:v>85088</c:v>
                </c:pt>
                <c:pt idx="85089">
                  <c:v>85089</c:v>
                </c:pt>
                <c:pt idx="85090">
                  <c:v>85090</c:v>
                </c:pt>
                <c:pt idx="85091">
                  <c:v>85091</c:v>
                </c:pt>
                <c:pt idx="85092">
                  <c:v>85092</c:v>
                </c:pt>
                <c:pt idx="85093">
                  <c:v>85093</c:v>
                </c:pt>
                <c:pt idx="85094">
                  <c:v>85094</c:v>
                </c:pt>
                <c:pt idx="85095">
                  <c:v>85095</c:v>
                </c:pt>
                <c:pt idx="85096">
                  <c:v>85096</c:v>
                </c:pt>
                <c:pt idx="85097">
                  <c:v>85097</c:v>
                </c:pt>
                <c:pt idx="85098">
                  <c:v>85098</c:v>
                </c:pt>
                <c:pt idx="85099">
                  <c:v>85099</c:v>
                </c:pt>
                <c:pt idx="85100">
                  <c:v>85100</c:v>
                </c:pt>
                <c:pt idx="85101">
                  <c:v>85101</c:v>
                </c:pt>
                <c:pt idx="85102">
                  <c:v>85102</c:v>
                </c:pt>
                <c:pt idx="85103">
                  <c:v>85103</c:v>
                </c:pt>
                <c:pt idx="85104">
                  <c:v>85104</c:v>
                </c:pt>
                <c:pt idx="85105">
                  <c:v>85105</c:v>
                </c:pt>
                <c:pt idx="85106">
                  <c:v>85106</c:v>
                </c:pt>
                <c:pt idx="85107">
                  <c:v>85107</c:v>
                </c:pt>
                <c:pt idx="85108">
                  <c:v>85108</c:v>
                </c:pt>
                <c:pt idx="85109">
                  <c:v>85109</c:v>
                </c:pt>
                <c:pt idx="85110">
                  <c:v>85110</c:v>
                </c:pt>
                <c:pt idx="85111">
                  <c:v>85111</c:v>
                </c:pt>
                <c:pt idx="85112">
                  <c:v>85112</c:v>
                </c:pt>
                <c:pt idx="85113">
                  <c:v>85113</c:v>
                </c:pt>
                <c:pt idx="85114">
                  <c:v>85114</c:v>
                </c:pt>
                <c:pt idx="85115">
                  <c:v>85115</c:v>
                </c:pt>
                <c:pt idx="85116">
                  <c:v>85116</c:v>
                </c:pt>
                <c:pt idx="85117">
                  <c:v>85117</c:v>
                </c:pt>
                <c:pt idx="85118">
                  <c:v>85118</c:v>
                </c:pt>
                <c:pt idx="85119">
                  <c:v>85119</c:v>
                </c:pt>
                <c:pt idx="85120">
                  <c:v>85120</c:v>
                </c:pt>
                <c:pt idx="85121">
                  <c:v>85121</c:v>
                </c:pt>
                <c:pt idx="85122">
                  <c:v>85122</c:v>
                </c:pt>
                <c:pt idx="85123">
                  <c:v>85123</c:v>
                </c:pt>
                <c:pt idx="85124">
                  <c:v>85124</c:v>
                </c:pt>
                <c:pt idx="85125">
                  <c:v>85125</c:v>
                </c:pt>
                <c:pt idx="85126">
                  <c:v>85126</c:v>
                </c:pt>
                <c:pt idx="85127">
                  <c:v>85127</c:v>
                </c:pt>
                <c:pt idx="85128">
                  <c:v>85128</c:v>
                </c:pt>
                <c:pt idx="85129">
                  <c:v>85129</c:v>
                </c:pt>
                <c:pt idx="85130">
                  <c:v>85130</c:v>
                </c:pt>
                <c:pt idx="85131">
                  <c:v>85131</c:v>
                </c:pt>
                <c:pt idx="85132">
                  <c:v>85132</c:v>
                </c:pt>
                <c:pt idx="85133">
                  <c:v>85133</c:v>
                </c:pt>
                <c:pt idx="85134">
                  <c:v>85134</c:v>
                </c:pt>
                <c:pt idx="85135">
                  <c:v>85135</c:v>
                </c:pt>
                <c:pt idx="85136">
                  <c:v>85136</c:v>
                </c:pt>
                <c:pt idx="85137">
                  <c:v>85137</c:v>
                </c:pt>
                <c:pt idx="85138">
                  <c:v>85138</c:v>
                </c:pt>
                <c:pt idx="85139">
                  <c:v>85139</c:v>
                </c:pt>
                <c:pt idx="85140">
                  <c:v>85140</c:v>
                </c:pt>
                <c:pt idx="85141">
                  <c:v>85141</c:v>
                </c:pt>
                <c:pt idx="85142">
                  <c:v>85142</c:v>
                </c:pt>
                <c:pt idx="85143">
                  <c:v>85143</c:v>
                </c:pt>
                <c:pt idx="85144">
                  <c:v>85144</c:v>
                </c:pt>
                <c:pt idx="85145">
                  <c:v>85145</c:v>
                </c:pt>
                <c:pt idx="85146">
                  <c:v>85146</c:v>
                </c:pt>
                <c:pt idx="85147">
                  <c:v>85147</c:v>
                </c:pt>
                <c:pt idx="85148">
                  <c:v>85148</c:v>
                </c:pt>
                <c:pt idx="85149">
                  <c:v>85149</c:v>
                </c:pt>
                <c:pt idx="85150">
                  <c:v>85150</c:v>
                </c:pt>
                <c:pt idx="85151">
                  <c:v>85151</c:v>
                </c:pt>
                <c:pt idx="85152">
                  <c:v>85152</c:v>
                </c:pt>
                <c:pt idx="85153">
                  <c:v>85153</c:v>
                </c:pt>
                <c:pt idx="85154">
                  <c:v>85154</c:v>
                </c:pt>
                <c:pt idx="85155">
                  <c:v>85155</c:v>
                </c:pt>
                <c:pt idx="85156">
                  <c:v>85156</c:v>
                </c:pt>
                <c:pt idx="85157">
                  <c:v>85157</c:v>
                </c:pt>
                <c:pt idx="85158">
                  <c:v>85158</c:v>
                </c:pt>
                <c:pt idx="85159">
                  <c:v>85159</c:v>
                </c:pt>
                <c:pt idx="85160">
                  <c:v>85160</c:v>
                </c:pt>
                <c:pt idx="85161">
                  <c:v>85161</c:v>
                </c:pt>
                <c:pt idx="85162">
                  <c:v>85162</c:v>
                </c:pt>
                <c:pt idx="85163">
                  <c:v>85163</c:v>
                </c:pt>
                <c:pt idx="85164">
                  <c:v>85164</c:v>
                </c:pt>
                <c:pt idx="85165">
                  <c:v>85165</c:v>
                </c:pt>
                <c:pt idx="85166">
                  <c:v>85166</c:v>
                </c:pt>
                <c:pt idx="85167">
                  <c:v>85167</c:v>
                </c:pt>
                <c:pt idx="85168">
                  <c:v>85168</c:v>
                </c:pt>
                <c:pt idx="85169">
                  <c:v>85169</c:v>
                </c:pt>
                <c:pt idx="85170">
                  <c:v>85170</c:v>
                </c:pt>
                <c:pt idx="85171">
                  <c:v>85171</c:v>
                </c:pt>
                <c:pt idx="85172">
                  <c:v>85172</c:v>
                </c:pt>
                <c:pt idx="85173">
                  <c:v>85173</c:v>
                </c:pt>
                <c:pt idx="85174">
                  <c:v>85174</c:v>
                </c:pt>
                <c:pt idx="85175">
                  <c:v>85175</c:v>
                </c:pt>
                <c:pt idx="85176">
                  <c:v>85176</c:v>
                </c:pt>
                <c:pt idx="85177">
                  <c:v>85177</c:v>
                </c:pt>
                <c:pt idx="85178">
                  <c:v>85178</c:v>
                </c:pt>
                <c:pt idx="85179">
                  <c:v>85179</c:v>
                </c:pt>
                <c:pt idx="85180">
                  <c:v>85180</c:v>
                </c:pt>
                <c:pt idx="85181">
                  <c:v>85181</c:v>
                </c:pt>
                <c:pt idx="85182">
                  <c:v>85182</c:v>
                </c:pt>
                <c:pt idx="85183">
                  <c:v>85183</c:v>
                </c:pt>
                <c:pt idx="85184">
                  <c:v>85184</c:v>
                </c:pt>
                <c:pt idx="85185">
                  <c:v>85185</c:v>
                </c:pt>
                <c:pt idx="85186">
                  <c:v>85186</c:v>
                </c:pt>
                <c:pt idx="85187">
                  <c:v>85187</c:v>
                </c:pt>
                <c:pt idx="85188">
                  <c:v>85188</c:v>
                </c:pt>
                <c:pt idx="85189">
                  <c:v>85189</c:v>
                </c:pt>
                <c:pt idx="85190">
                  <c:v>85190</c:v>
                </c:pt>
                <c:pt idx="85191">
                  <c:v>85191</c:v>
                </c:pt>
                <c:pt idx="85192">
                  <c:v>85192</c:v>
                </c:pt>
                <c:pt idx="85193">
                  <c:v>85193</c:v>
                </c:pt>
                <c:pt idx="85194">
                  <c:v>85194</c:v>
                </c:pt>
                <c:pt idx="85195">
                  <c:v>85195</c:v>
                </c:pt>
                <c:pt idx="85196">
                  <c:v>85196</c:v>
                </c:pt>
                <c:pt idx="85197">
                  <c:v>85197</c:v>
                </c:pt>
                <c:pt idx="85198">
                  <c:v>85198</c:v>
                </c:pt>
                <c:pt idx="85199">
                  <c:v>85199</c:v>
                </c:pt>
                <c:pt idx="85200">
                  <c:v>85200</c:v>
                </c:pt>
                <c:pt idx="85201">
                  <c:v>85201</c:v>
                </c:pt>
                <c:pt idx="85202">
                  <c:v>85202</c:v>
                </c:pt>
                <c:pt idx="85203">
                  <c:v>85203</c:v>
                </c:pt>
                <c:pt idx="85204">
                  <c:v>85204</c:v>
                </c:pt>
                <c:pt idx="85205">
                  <c:v>85205</c:v>
                </c:pt>
                <c:pt idx="85206">
                  <c:v>85206</c:v>
                </c:pt>
                <c:pt idx="85207">
                  <c:v>85207</c:v>
                </c:pt>
                <c:pt idx="85208">
                  <c:v>85208</c:v>
                </c:pt>
                <c:pt idx="85209">
                  <c:v>85209</c:v>
                </c:pt>
                <c:pt idx="85210">
                  <c:v>85210</c:v>
                </c:pt>
                <c:pt idx="85211">
                  <c:v>85211</c:v>
                </c:pt>
                <c:pt idx="85212">
                  <c:v>85212</c:v>
                </c:pt>
                <c:pt idx="85213">
                  <c:v>85213</c:v>
                </c:pt>
                <c:pt idx="85214">
                  <c:v>85214</c:v>
                </c:pt>
                <c:pt idx="85215">
                  <c:v>85215</c:v>
                </c:pt>
                <c:pt idx="85216">
                  <c:v>85216</c:v>
                </c:pt>
                <c:pt idx="85217">
                  <c:v>85217</c:v>
                </c:pt>
                <c:pt idx="85218">
                  <c:v>85218</c:v>
                </c:pt>
                <c:pt idx="85219">
                  <c:v>85219</c:v>
                </c:pt>
                <c:pt idx="85220">
                  <c:v>85220</c:v>
                </c:pt>
                <c:pt idx="85221">
                  <c:v>85221</c:v>
                </c:pt>
                <c:pt idx="85222">
                  <c:v>85222</c:v>
                </c:pt>
                <c:pt idx="85223">
                  <c:v>85223</c:v>
                </c:pt>
                <c:pt idx="85224">
                  <c:v>85224</c:v>
                </c:pt>
                <c:pt idx="85225">
                  <c:v>85225</c:v>
                </c:pt>
                <c:pt idx="85226">
                  <c:v>85226</c:v>
                </c:pt>
                <c:pt idx="85227">
                  <c:v>85227</c:v>
                </c:pt>
                <c:pt idx="85228">
                  <c:v>85228</c:v>
                </c:pt>
                <c:pt idx="85229">
                  <c:v>85229</c:v>
                </c:pt>
                <c:pt idx="85230">
                  <c:v>85230</c:v>
                </c:pt>
                <c:pt idx="85231">
                  <c:v>85231</c:v>
                </c:pt>
                <c:pt idx="85232">
                  <c:v>85232</c:v>
                </c:pt>
                <c:pt idx="85233">
                  <c:v>85233</c:v>
                </c:pt>
                <c:pt idx="85234">
                  <c:v>85234</c:v>
                </c:pt>
                <c:pt idx="85235">
                  <c:v>85235</c:v>
                </c:pt>
                <c:pt idx="85236">
                  <c:v>85236</c:v>
                </c:pt>
                <c:pt idx="85237">
                  <c:v>85237</c:v>
                </c:pt>
                <c:pt idx="85238">
                  <c:v>85238</c:v>
                </c:pt>
                <c:pt idx="85239">
                  <c:v>85239</c:v>
                </c:pt>
                <c:pt idx="85240">
                  <c:v>85240</c:v>
                </c:pt>
                <c:pt idx="85241">
                  <c:v>85241</c:v>
                </c:pt>
                <c:pt idx="85242">
                  <c:v>85242</c:v>
                </c:pt>
                <c:pt idx="85243">
                  <c:v>85243</c:v>
                </c:pt>
                <c:pt idx="85244">
                  <c:v>85244</c:v>
                </c:pt>
                <c:pt idx="85245">
                  <c:v>85245</c:v>
                </c:pt>
                <c:pt idx="85246">
                  <c:v>85246</c:v>
                </c:pt>
                <c:pt idx="85247">
                  <c:v>85247</c:v>
                </c:pt>
                <c:pt idx="85248">
                  <c:v>85248</c:v>
                </c:pt>
                <c:pt idx="85249">
                  <c:v>85249</c:v>
                </c:pt>
                <c:pt idx="85250">
                  <c:v>85250</c:v>
                </c:pt>
                <c:pt idx="85251">
                  <c:v>85251</c:v>
                </c:pt>
                <c:pt idx="85252">
                  <c:v>85252</c:v>
                </c:pt>
                <c:pt idx="85253">
                  <c:v>85253</c:v>
                </c:pt>
                <c:pt idx="85254">
                  <c:v>85254</c:v>
                </c:pt>
                <c:pt idx="85255">
                  <c:v>85255</c:v>
                </c:pt>
                <c:pt idx="85256">
                  <c:v>85256</c:v>
                </c:pt>
                <c:pt idx="85257">
                  <c:v>85257</c:v>
                </c:pt>
                <c:pt idx="85258">
                  <c:v>85258</c:v>
                </c:pt>
                <c:pt idx="85259">
                  <c:v>85259</c:v>
                </c:pt>
                <c:pt idx="85260">
                  <c:v>85260</c:v>
                </c:pt>
                <c:pt idx="85261">
                  <c:v>85261</c:v>
                </c:pt>
                <c:pt idx="85262">
                  <c:v>85262</c:v>
                </c:pt>
                <c:pt idx="85263">
                  <c:v>85263</c:v>
                </c:pt>
                <c:pt idx="85264">
                  <c:v>85264</c:v>
                </c:pt>
                <c:pt idx="85265">
                  <c:v>85265</c:v>
                </c:pt>
                <c:pt idx="85266">
                  <c:v>85266</c:v>
                </c:pt>
                <c:pt idx="85267">
                  <c:v>85267</c:v>
                </c:pt>
                <c:pt idx="85268">
                  <c:v>85268</c:v>
                </c:pt>
                <c:pt idx="85269">
                  <c:v>85269</c:v>
                </c:pt>
                <c:pt idx="85270">
                  <c:v>85270</c:v>
                </c:pt>
                <c:pt idx="85271">
                  <c:v>85271</c:v>
                </c:pt>
                <c:pt idx="85272">
                  <c:v>85272</c:v>
                </c:pt>
                <c:pt idx="85273">
                  <c:v>85273</c:v>
                </c:pt>
                <c:pt idx="85274">
                  <c:v>85274</c:v>
                </c:pt>
                <c:pt idx="85275">
                  <c:v>85275</c:v>
                </c:pt>
                <c:pt idx="85276">
                  <c:v>85276</c:v>
                </c:pt>
                <c:pt idx="85277">
                  <c:v>85277</c:v>
                </c:pt>
                <c:pt idx="85278">
                  <c:v>85278</c:v>
                </c:pt>
                <c:pt idx="85279">
                  <c:v>85279</c:v>
                </c:pt>
                <c:pt idx="85280">
                  <c:v>85280</c:v>
                </c:pt>
                <c:pt idx="85281">
                  <c:v>85281</c:v>
                </c:pt>
                <c:pt idx="85282">
                  <c:v>85282</c:v>
                </c:pt>
                <c:pt idx="85283">
                  <c:v>85283</c:v>
                </c:pt>
                <c:pt idx="85284">
                  <c:v>85284</c:v>
                </c:pt>
                <c:pt idx="85285">
                  <c:v>85285</c:v>
                </c:pt>
                <c:pt idx="85286">
                  <c:v>85286</c:v>
                </c:pt>
                <c:pt idx="85287">
                  <c:v>85287</c:v>
                </c:pt>
                <c:pt idx="85288">
                  <c:v>85288</c:v>
                </c:pt>
                <c:pt idx="85289">
                  <c:v>85289</c:v>
                </c:pt>
                <c:pt idx="85290">
                  <c:v>85290</c:v>
                </c:pt>
                <c:pt idx="85291">
                  <c:v>85291</c:v>
                </c:pt>
                <c:pt idx="85292">
                  <c:v>85292</c:v>
                </c:pt>
                <c:pt idx="85293">
                  <c:v>85293</c:v>
                </c:pt>
                <c:pt idx="85294">
                  <c:v>85294</c:v>
                </c:pt>
                <c:pt idx="85295">
                  <c:v>85295</c:v>
                </c:pt>
                <c:pt idx="85296">
                  <c:v>85296</c:v>
                </c:pt>
                <c:pt idx="85297">
                  <c:v>85297</c:v>
                </c:pt>
                <c:pt idx="85298">
                  <c:v>85298</c:v>
                </c:pt>
                <c:pt idx="85299">
                  <c:v>85299</c:v>
                </c:pt>
                <c:pt idx="85300">
                  <c:v>85300</c:v>
                </c:pt>
                <c:pt idx="85301">
                  <c:v>85301</c:v>
                </c:pt>
                <c:pt idx="85302">
                  <c:v>85302</c:v>
                </c:pt>
                <c:pt idx="85303">
                  <c:v>85303</c:v>
                </c:pt>
                <c:pt idx="85304">
                  <c:v>85304</c:v>
                </c:pt>
                <c:pt idx="85305">
                  <c:v>85305</c:v>
                </c:pt>
                <c:pt idx="85306">
                  <c:v>85306</c:v>
                </c:pt>
                <c:pt idx="85307">
                  <c:v>85307</c:v>
                </c:pt>
                <c:pt idx="85308">
                  <c:v>85308</c:v>
                </c:pt>
                <c:pt idx="85309">
                  <c:v>85309</c:v>
                </c:pt>
                <c:pt idx="85310">
                  <c:v>85310</c:v>
                </c:pt>
                <c:pt idx="85311">
                  <c:v>85311</c:v>
                </c:pt>
                <c:pt idx="85312">
                  <c:v>85312</c:v>
                </c:pt>
                <c:pt idx="85313">
                  <c:v>85313</c:v>
                </c:pt>
                <c:pt idx="85314">
                  <c:v>85314</c:v>
                </c:pt>
                <c:pt idx="85315">
                  <c:v>85315</c:v>
                </c:pt>
                <c:pt idx="85316">
                  <c:v>85316</c:v>
                </c:pt>
                <c:pt idx="85317">
                  <c:v>85317</c:v>
                </c:pt>
                <c:pt idx="85318">
                  <c:v>85318</c:v>
                </c:pt>
                <c:pt idx="85319">
                  <c:v>85319</c:v>
                </c:pt>
                <c:pt idx="85320">
                  <c:v>85320</c:v>
                </c:pt>
                <c:pt idx="85321">
                  <c:v>85321</c:v>
                </c:pt>
                <c:pt idx="85322">
                  <c:v>85322</c:v>
                </c:pt>
                <c:pt idx="85323">
                  <c:v>85323</c:v>
                </c:pt>
                <c:pt idx="85324">
                  <c:v>85324</c:v>
                </c:pt>
                <c:pt idx="85325">
                  <c:v>85325</c:v>
                </c:pt>
                <c:pt idx="85326">
                  <c:v>85326</c:v>
                </c:pt>
                <c:pt idx="85327">
                  <c:v>85327</c:v>
                </c:pt>
                <c:pt idx="85328">
                  <c:v>85328</c:v>
                </c:pt>
                <c:pt idx="85329">
                  <c:v>85329</c:v>
                </c:pt>
                <c:pt idx="85330">
                  <c:v>85330</c:v>
                </c:pt>
                <c:pt idx="85331">
                  <c:v>85331</c:v>
                </c:pt>
                <c:pt idx="85332">
                  <c:v>85332</c:v>
                </c:pt>
                <c:pt idx="85333">
                  <c:v>85333</c:v>
                </c:pt>
                <c:pt idx="85334">
                  <c:v>85334</c:v>
                </c:pt>
                <c:pt idx="85335">
                  <c:v>85335</c:v>
                </c:pt>
                <c:pt idx="85336">
                  <c:v>85336</c:v>
                </c:pt>
                <c:pt idx="85337">
                  <c:v>85337</c:v>
                </c:pt>
                <c:pt idx="85338">
                  <c:v>85338</c:v>
                </c:pt>
                <c:pt idx="85339">
                  <c:v>85339</c:v>
                </c:pt>
                <c:pt idx="85340">
                  <c:v>85340</c:v>
                </c:pt>
                <c:pt idx="85341">
                  <c:v>85341</c:v>
                </c:pt>
                <c:pt idx="85342">
                  <c:v>85342</c:v>
                </c:pt>
                <c:pt idx="85343">
                  <c:v>85343</c:v>
                </c:pt>
                <c:pt idx="85344">
                  <c:v>85344</c:v>
                </c:pt>
                <c:pt idx="85345">
                  <c:v>85345</c:v>
                </c:pt>
                <c:pt idx="85346">
                  <c:v>85346</c:v>
                </c:pt>
                <c:pt idx="85347">
                  <c:v>85347</c:v>
                </c:pt>
                <c:pt idx="85348">
                  <c:v>85348</c:v>
                </c:pt>
                <c:pt idx="85349">
                  <c:v>85349</c:v>
                </c:pt>
                <c:pt idx="85350">
                  <c:v>85350</c:v>
                </c:pt>
                <c:pt idx="85351">
                  <c:v>85351</c:v>
                </c:pt>
                <c:pt idx="85352">
                  <c:v>85352</c:v>
                </c:pt>
                <c:pt idx="85353">
                  <c:v>85353</c:v>
                </c:pt>
                <c:pt idx="85354">
                  <c:v>85354</c:v>
                </c:pt>
                <c:pt idx="85355">
                  <c:v>85355</c:v>
                </c:pt>
                <c:pt idx="85356">
                  <c:v>85356</c:v>
                </c:pt>
                <c:pt idx="85357">
                  <c:v>85357</c:v>
                </c:pt>
                <c:pt idx="85358">
                  <c:v>85358</c:v>
                </c:pt>
                <c:pt idx="85359">
                  <c:v>85359</c:v>
                </c:pt>
                <c:pt idx="85360">
                  <c:v>85360</c:v>
                </c:pt>
                <c:pt idx="85361">
                  <c:v>85361</c:v>
                </c:pt>
                <c:pt idx="85362">
                  <c:v>85362</c:v>
                </c:pt>
                <c:pt idx="85363">
                  <c:v>85363</c:v>
                </c:pt>
                <c:pt idx="85364">
                  <c:v>85364</c:v>
                </c:pt>
                <c:pt idx="85365">
                  <c:v>85365</c:v>
                </c:pt>
                <c:pt idx="85366">
                  <c:v>85366</c:v>
                </c:pt>
                <c:pt idx="85367">
                  <c:v>85367</c:v>
                </c:pt>
                <c:pt idx="85368">
                  <c:v>85368</c:v>
                </c:pt>
                <c:pt idx="85369">
                  <c:v>85369</c:v>
                </c:pt>
                <c:pt idx="85370">
                  <c:v>85370</c:v>
                </c:pt>
                <c:pt idx="85371">
                  <c:v>85371</c:v>
                </c:pt>
                <c:pt idx="85372">
                  <c:v>85372</c:v>
                </c:pt>
                <c:pt idx="85373">
                  <c:v>85373</c:v>
                </c:pt>
                <c:pt idx="85374">
                  <c:v>85374</c:v>
                </c:pt>
                <c:pt idx="85375">
                  <c:v>85375</c:v>
                </c:pt>
                <c:pt idx="85376">
                  <c:v>85376</c:v>
                </c:pt>
                <c:pt idx="85377">
                  <c:v>85377</c:v>
                </c:pt>
                <c:pt idx="85378">
                  <c:v>85378</c:v>
                </c:pt>
                <c:pt idx="85379">
                  <c:v>85379</c:v>
                </c:pt>
                <c:pt idx="85380">
                  <c:v>85380</c:v>
                </c:pt>
                <c:pt idx="85381">
                  <c:v>85381</c:v>
                </c:pt>
                <c:pt idx="85382">
                  <c:v>85382</c:v>
                </c:pt>
                <c:pt idx="85383">
                  <c:v>85383</c:v>
                </c:pt>
                <c:pt idx="85384">
                  <c:v>85384</c:v>
                </c:pt>
                <c:pt idx="85385">
                  <c:v>85385</c:v>
                </c:pt>
                <c:pt idx="85386">
                  <c:v>85386</c:v>
                </c:pt>
                <c:pt idx="85387">
                  <c:v>85387</c:v>
                </c:pt>
                <c:pt idx="85388">
                  <c:v>85388</c:v>
                </c:pt>
                <c:pt idx="85389">
                  <c:v>85389</c:v>
                </c:pt>
                <c:pt idx="85390">
                  <c:v>85390</c:v>
                </c:pt>
                <c:pt idx="85391">
                  <c:v>85391</c:v>
                </c:pt>
                <c:pt idx="85392">
                  <c:v>85392</c:v>
                </c:pt>
                <c:pt idx="85393">
                  <c:v>85393</c:v>
                </c:pt>
                <c:pt idx="85394">
                  <c:v>85394</c:v>
                </c:pt>
                <c:pt idx="85395">
                  <c:v>85395</c:v>
                </c:pt>
                <c:pt idx="85396">
                  <c:v>85396</c:v>
                </c:pt>
                <c:pt idx="85397">
                  <c:v>85397</c:v>
                </c:pt>
                <c:pt idx="85398">
                  <c:v>85398</c:v>
                </c:pt>
                <c:pt idx="85399">
                  <c:v>85399</c:v>
                </c:pt>
                <c:pt idx="85400">
                  <c:v>85400</c:v>
                </c:pt>
                <c:pt idx="85401">
                  <c:v>85401</c:v>
                </c:pt>
                <c:pt idx="85402">
                  <c:v>85402</c:v>
                </c:pt>
                <c:pt idx="85403">
                  <c:v>85403</c:v>
                </c:pt>
                <c:pt idx="85404">
                  <c:v>85404</c:v>
                </c:pt>
                <c:pt idx="85405">
                  <c:v>85405</c:v>
                </c:pt>
                <c:pt idx="85406">
                  <c:v>85406</c:v>
                </c:pt>
                <c:pt idx="85407">
                  <c:v>85407</c:v>
                </c:pt>
                <c:pt idx="85408">
                  <c:v>85408</c:v>
                </c:pt>
                <c:pt idx="85409">
                  <c:v>85409</c:v>
                </c:pt>
                <c:pt idx="85410">
                  <c:v>85410</c:v>
                </c:pt>
                <c:pt idx="85411">
                  <c:v>85411</c:v>
                </c:pt>
                <c:pt idx="85412">
                  <c:v>85412</c:v>
                </c:pt>
                <c:pt idx="85413">
                  <c:v>85413</c:v>
                </c:pt>
                <c:pt idx="85414">
                  <c:v>85414</c:v>
                </c:pt>
                <c:pt idx="85415">
                  <c:v>85415</c:v>
                </c:pt>
                <c:pt idx="85416">
                  <c:v>85416</c:v>
                </c:pt>
                <c:pt idx="85417">
                  <c:v>85417</c:v>
                </c:pt>
                <c:pt idx="85418">
                  <c:v>85418</c:v>
                </c:pt>
                <c:pt idx="85419">
                  <c:v>85419</c:v>
                </c:pt>
                <c:pt idx="85420">
                  <c:v>85420</c:v>
                </c:pt>
                <c:pt idx="85421">
                  <c:v>85421</c:v>
                </c:pt>
                <c:pt idx="85422">
                  <c:v>85422</c:v>
                </c:pt>
                <c:pt idx="85423">
                  <c:v>85423</c:v>
                </c:pt>
                <c:pt idx="85424">
                  <c:v>85424</c:v>
                </c:pt>
                <c:pt idx="85425">
                  <c:v>85425</c:v>
                </c:pt>
                <c:pt idx="85426">
                  <c:v>85426</c:v>
                </c:pt>
                <c:pt idx="85427">
                  <c:v>85427</c:v>
                </c:pt>
                <c:pt idx="85428">
                  <c:v>85428</c:v>
                </c:pt>
                <c:pt idx="85429">
                  <c:v>85429</c:v>
                </c:pt>
                <c:pt idx="85430">
                  <c:v>85430</c:v>
                </c:pt>
                <c:pt idx="85431">
                  <c:v>85431</c:v>
                </c:pt>
                <c:pt idx="85432">
                  <c:v>85432</c:v>
                </c:pt>
                <c:pt idx="85433">
                  <c:v>85433</c:v>
                </c:pt>
                <c:pt idx="85434">
                  <c:v>85434</c:v>
                </c:pt>
                <c:pt idx="85435">
                  <c:v>85435</c:v>
                </c:pt>
                <c:pt idx="85436">
                  <c:v>85436</c:v>
                </c:pt>
                <c:pt idx="85437">
                  <c:v>85437</c:v>
                </c:pt>
                <c:pt idx="85438">
                  <c:v>85438</c:v>
                </c:pt>
                <c:pt idx="85439">
                  <c:v>85439</c:v>
                </c:pt>
                <c:pt idx="85440">
                  <c:v>85440</c:v>
                </c:pt>
                <c:pt idx="85441">
                  <c:v>85441</c:v>
                </c:pt>
                <c:pt idx="85442">
                  <c:v>85442</c:v>
                </c:pt>
                <c:pt idx="85443">
                  <c:v>85443</c:v>
                </c:pt>
                <c:pt idx="85444">
                  <c:v>85444</c:v>
                </c:pt>
                <c:pt idx="85445">
                  <c:v>85445</c:v>
                </c:pt>
                <c:pt idx="85446">
                  <c:v>85446</c:v>
                </c:pt>
                <c:pt idx="85447">
                  <c:v>85447</c:v>
                </c:pt>
                <c:pt idx="85448">
                  <c:v>85448</c:v>
                </c:pt>
                <c:pt idx="85449">
                  <c:v>85449</c:v>
                </c:pt>
                <c:pt idx="85450">
                  <c:v>85450</c:v>
                </c:pt>
                <c:pt idx="85451">
                  <c:v>85451</c:v>
                </c:pt>
                <c:pt idx="85452">
                  <c:v>85452</c:v>
                </c:pt>
                <c:pt idx="85453">
                  <c:v>85453</c:v>
                </c:pt>
                <c:pt idx="85454">
                  <c:v>85454</c:v>
                </c:pt>
                <c:pt idx="85455">
                  <c:v>85455</c:v>
                </c:pt>
                <c:pt idx="85456">
                  <c:v>85456</c:v>
                </c:pt>
                <c:pt idx="85457">
                  <c:v>85457</c:v>
                </c:pt>
                <c:pt idx="85458">
                  <c:v>85458</c:v>
                </c:pt>
                <c:pt idx="85459">
                  <c:v>85459</c:v>
                </c:pt>
                <c:pt idx="85460">
                  <c:v>85460</c:v>
                </c:pt>
                <c:pt idx="85461">
                  <c:v>85461</c:v>
                </c:pt>
                <c:pt idx="85462">
                  <c:v>85462</c:v>
                </c:pt>
                <c:pt idx="85463">
                  <c:v>85463</c:v>
                </c:pt>
                <c:pt idx="85464">
                  <c:v>85464</c:v>
                </c:pt>
                <c:pt idx="85465">
                  <c:v>85465</c:v>
                </c:pt>
                <c:pt idx="85466">
                  <c:v>85466</c:v>
                </c:pt>
                <c:pt idx="85467">
                  <c:v>85467</c:v>
                </c:pt>
                <c:pt idx="85468">
                  <c:v>85468</c:v>
                </c:pt>
                <c:pt idx="85469">
                  <c:v>85469</c:v>
                </c:pt>
                <c:pt idx="85470">
                  <c:v>85470</c:v>
                </c:pt>
                <c:pt idx="85471">
                  <c:v>85471</c:v>
                </c:pt>
                <c:pt idx="85472">
                  <c:v>85472</c:v>
                </c:pt>
                <c:pt idx="85473">
                  <c:v>85473</c:v>
                </c:pt>
                <c:pt idx="85474">
                  <c:v>85474</c:v>
                </c:pt>
                <c:pt idx="85475">
                  <c:v>85475</c:v>
                </c:pt>
                <c:pt idx="85476">
                  <c:v>85476</c:v>
                </c:pt>
                <c:pt idx="85477">
                  <c:v>85477</c:v>
                </c:pt>
                <c:pt idx="85478">
                  <c:v>85478</c:v>
                </c:pt>
                <c:pt idx="85479">
                  <c:v>85479</c:v>
                </c:pt>
                <c:pt idx="85480">
                  <c:v>85480</c:v>
                </c:pt>
                <c:pt idx="85481">
                  <c:v>85481</c:v>
                </c:pt>
                <c:pt idx="85482">
                  <c:v>85482</c:v>
                </c:pt>
                <c:pt idx="85483">
                  <c:v>85483</c:v>
                </c:pt>
                <c:pt idx="85484">
                  <c:v>85484</c:v>
                </c:pt>
                <c:pt idx="85485">
                  <c:v>85485</c:v>
                </c:pt>
                <c:pt idx="85486">
                  <c:v>85486</c:v>
                </c:pt>
                <c:pt idx="85487">
                  <c:v>85487</c:v>
                </c:pt>
                <c:pt idx="85488">
                  <c:v>85488</c:v>
                </c:pt>
                <c:pt idx="85489">
                  <c:v>85489</c:v>
                </c:pt>
                <c:pt idx="85490">
                  <c:v>85490</c:v>
                </c:pt>
                <c:pt idx="85491">
                  <c:v>85491</c:v>
                </c:pt>
                <c:pt idx="85492">
                  <c:v>85492</c:v>
                </c:pt>
                <c:pt idx="85493">
                  <c:v>85493</c:v>
                </c:pt>
                <c:pt idx="85494">
                  <c:v>85494</c:v>
                </c:pt>
                <c:pt idx="85495">
                  <c:v>85495</c:v>
                </c:pt>
                <c:pt idx="85496">
                  <c:v>85496</c:v>
                </c:pt>
                <c:pt idx="85497">
                  <c:v>85497</c:v>
                </c:pt>
                <c:pt idx="85498">
                  <c:v>85498</c:v>
                </c:pt>
                <c:pt idx="85499">
                  <c:v>85499</c:v>
                </c:pt>
                <c:pt idx="85500">
                  <c:v>85500</c:v>
                </c:pt>
                <c:pt idx="85501">
                  <c:v>85501</c:v>
                </c:pt>
                <c:pt idx="85502">
                  <c:v>85502</c:v>
                </c:pt>
                <c:pt idx="85503">
                  <c:v>85503</c:v>
                </c:pt>
                <c:pt idx="85504">
                  <c:v>85504</c:v>
                </c:pt>
                <c:pt idx="85505">
                  <c:v>85505</c:v>
                </c:pt>
                <c:pt idx="85506">
                  <c:v>85506</c:v>
                </c:pt>
                <c:pt idx="85507">
                  <c:v>85507</c:v>
                </c:pt>
                <c:pt idx="85508">
                  <c:v>85508</c:v>
                </c:pt>
                <c:pt idx="85509">
                  <c:v>85509</c:v>
                </c:pt>
                <c:pt idx="85510">
                  <c:v>85510</c:v>
                </c:pt>
                <c:pt idx="85511">
                  <c:v>85511</c:v>
                </c:pt>
                <c:pt idx="85512">
                  <c:v>85512</c:v>
                </c:pt>
                <c:pt idx="85513">
                  <c:v>85513</c:v>
                </c:pt>
                <c:pt idx="85514">
                  <c:v>85514</c:v>
                </c:pt>
                <c:pt idx="85515">
                  <c:v>85515</c:v>
                </c:pt>
                <c:pt idx="85516">
                  <c:v>85516</c:v>
                </c:pt>
                <c:pt idx="85517">
                  <c:v>85517</c:v>
                </c:pt>
                <c:pt idx="85518">
                  <c:v>85518</c:v>
                </c:pt>
                <c:pt idx="85519">
                  <c:v>85519</c:v>
                </c:pt>
                <c:pt idx="85520">
                  <c:v>85520</c:v>
                </c:pt>
                <c:pt idx="85521">
                  <c:v>85521</c:v>
                </c:pt>
                <c:pt idx="85522">
                  <c:v>85522</c:v>
                </c:pt>
                <c:pt idx="85523">
                  <c:v>85523</c:v>
                </c:pt>
                <c:pt idx="85524">
                  <c:v>85524</c:v>
                </c:pt>
                <c:pt idx="85525">
                  <c:v>85525</c:v>
                </c:pt>
                <c:pt idx="85526">
                  <c:v>85526</c:v>
                </c:pt>
                <c:pt idx="85527">
                  <c:v>85527</c:v>
                </c:pt>
                <c:pt idx="85528">
                  <c:v>85528</c:v>
                </c:pt>
                <c:pt idx="85529">
                  <c:v>85529</c:v>
                </c:pt>
                <c:pt idx="85530">
                  <c:v>85530</c:v>
                </c:pt>
                <c:pt idx="85531">
                  <c:v>85531</c:v>
                </c:pt>
                <c:pt idx="85532">
                  <c:v>85532</c:v>
                </c:pt>
                <c:pt idx="85533">
                  <c:v>85533</c:v>
                </c:pt>
                <c:pt idx="85534">
                  <c:v>85534</c:v>
                </c:pt>
                <c:pt idx="85535">
                  <c:v>85535</c:v>
                </c:pt>
                <c:pt idx="85536">
                  <c:v>85536</c:v>
                </c:pt>
                <c:pt idx="85537">
                  <c:v>85537</c:v>
                </c:pt>
                <c:pt idx="85538">
                  <c:v>85538</c:v>
                </c:pt>
                <c:pt idx="85539">
                  <c:v>85539</c:v>
                </c:pt>
                <c:pt idx="85540">
                  <c:v>85540</c:v>
                </c:pt>
                <c:pt idx="85541">
                  <c:v>85541</c:v>
                </c:pt>
                <c:pt idx="85542">
                  <c:v>85542</c:v>
                </c:pt>
                <c:pt idx="85543">
                  <c:v>85543</c:v>
                </c:pt>
                <c:pt idx="85544">
                  <c:v>85544</c:v>
                </c:pt>
                <c:pt idx="85545">
                  <c:v>85545</c:v>
                </c:pt>
                <c:pt idx="85546">
                  <c:v>85546</c:v>
                </c:pt>
                <c:pt idx="85547">
                  <c:v>85547</c:v>
                </c:pt>
                <c:pt idx="85548">
                  <c:v>85548</c:v>
                </c:pt>
                <c:pt idx="85549">
                  <c:v>85549</c:v>
                </c:pt>
                <c:pt idx="85550">
                  <c:v>85550</c:v>
                </c:pt>
                <c:pt idx="85551">
                  <c:v>85551</c:v>
                </c:pt>
                <c:pt idx="85552">
                  <c:v>85552</c:v>
                </c:pt>
                <c:pt idx="85553">
                  <c:v>85553</c:v>
                </c:pt>
                <c:pt idx="85554">
                  <c:v>85554</c:v>
                </c:pt>
                <c:pt idx="85555">
                  <c:v>85555</c:v>
                </c:pt>
                <c:pt idx="85556">
                  <c:v>85556</c:v>
                </c:pt>
                <c:pt idx="85557">
                  <c:v>85557</c:v>
                </c:pt>
                <c:pt idx="85558">
                  <c:v>85558</c:v>
                </c:pt>
                <c:pt idx="85559">
                  <c:v>85559</c:v>
                </c:pt>
                <c:pt idx="85560">
                  <c:v>85560</c:v>
                </c:pt>
                <c:pt idx="85561">
                  <c:v>85561</c:v>
                </c:pt>
                <c:pt idx="85562">
                  <c:v>85562</c:v>
                </c:pt>
                <c:pt idx="85563">
                  <c:v>85563</c:v>
                </c:pt>
                <c:pt idx="85564">
                  <c:v>85564</c:v>
                </c:pt>
                <c:pt idx="85565">
                  <c:v>85565</c:v>
                </c:pt>
                <c:pt idx="85566">
                  <c:v>85566</c:v>
                </c:pt>
                <c:pt idx="85567">
                  <c:v>85567</c:v>
                </c:pt>
                <c:pt idx="85568">
                  <c:v>85568</c:v>
                </c:pt>
                <c:pt idx="85569">
                  <c:v>85569</c:v>
                </c:pt>
                <c:pt idx="85570">
                  <c:v>85570</c:v>
                </c:pt>
                <c:pt idx="85571">
                  <c:v>85571</c:v>
                </c:pt>
                <c:pt idx="85572">
                  <c:v>85572</c:v>
                </c:pt>
                <c:pt idx="85573">
                  <c:v>85573</c:v>
                </c:pt>
                <c:pt idx="85574">
                  <c:v>85574</c:v>
                </c:pt>
                <c:pt idx="85575">
                  <c:v>85575</c:v>
                </c:pt>
                <c:pt idx="85576">
                  <c:v>85576</c:v>
                </c:pt>
                <c:pt idx="85577">
                  <c:v>85577</c:v>
                </c:pt>
                <c:pt idx="85578">
                  <c:v>85578</c:v>
                </c:pt>
                <c:pt idx="85579">
                  <c:v>85579</c:v>
                </c:pt>
                <c:pt idx="85580">
                  <c:v>85580</c:v>
                </c:pt>
                <c:pt idx="85581">
                  <c:v>85581</c:v>
                </c:pt>
                <c:pt idx="85582">
                  <c:v>85582</c:v>
                </c:pt>
                <c:pt idx="85583">
                  <c:v>85583</c:v>
                </c:pt>
                <c:pt idx="85584">
                  <c:v>85584</c:v>
                </c:pt>
                <c:pt idx="85585">
                  <c:v>85585</c:v>
                </c:pt>
                <c:pt idx="85586">
                  <c:v>85586</c:v>
                </c:pt>
                <c:pt idx="85587">
                  <c:v>85587</c:v>
                </c:pt>
                <c:pt idx="85588">
                  <c:v>85588</c:v>
                </c:pt>
                <c:pt idx="85589">
                  <c:v>85589</c:v>
                </c:pt>
                <c:pt idx="85590">
                  <c:v>85590</c:v>
                </c:pt>
                <c:pt idx="85591">
                  <c:v>85591</c:v>
                </c:pt>
                <c:pt idx="85592">
                  <c:v>85592</c:v>
                </c:pt>
                <c:pt idx="85593">
                  <c:v>85593</c:v>
                </c:pt>
                <c:pt idx="85594">
                  <c:v>85594</c:v>
                </c:pt>
                <c:pt idx="85595">
                  <c:v>85595</c:v>
                </c:pt>
                <c:pt idx="85596">
                  <c:v>85596</c:v>
                </c:pt>
                <c:pt idx="85597">
                  <c:v>85597</c:v>
                </c:pt>
                <c:pt idx="85598">
                  <c:v>85598</c:v>
                </c:pt>
                <c:pt idx="85599">
                  <c:v>85599</c:v>
                </c:pt>
                <c:pt idx="85600">
                  <c:v>85600</c:v>
                </c:pt>
                <c:pt idx="85601">
                  <c:v>85601</c:v>
                </c:pt>
                <c:pt idx="85602">
                  <c:v>85602</c:v>
                </c:pt>
                <c:pt idx="85603">
                  <c:v>85603</c:v>
                </c:pt>
                <c:pt idx="85604">
                  <c:v>85604</c:v>
                </c:pt>
                <c:pt idx="85605">
                  <c:v>85605</c:v>
                </c:pt>
                <c:pt idx="85606">
                  <c:v>85606</c:v>
                </c:pt>
                <c:pt idx="85607">
                  <c:v>85607</c:v>
                </c:pt>
                <c:pt idx="85608">
                  <c:v>85608</c:v>
                </c:pt>
                <c:pt idx="85609">
                  <c:v>85609</c:v>
                </c:pt>
                <c:pt idx="85610">
                  <c:v>85610</c:v>
                </c:pt>
                <c:pt idx="85611">
                  <c:v>85611</c:v>
                </c:pt>
                <c:pt idx="85612">
                  <c:v>85612</c:v>
                </c:pt>
                <c:pt idx="85613">
                  <c:v>85613</c:v>
                </c:pt>
                <c:pt idx="85614">
                  <c:v>85614</c:v>
                </c:pt>
                <c:pt idx="85615">
                  <c:v>85615</c:v>
                </c:pt>
                <c:pt idx="85616">
                  <c:v>85616</c:v>
                </c:pt>
                <c:pt idx="85617">
                  <c:v>85617</c:v>
                </c:pt>
                <c:pt idx="85618">
                  <c:v>85618</c:v>
                </c:pt>
                <c:pt idx="85619">
                  <c:v>85619</c:v>
                </c:pt>
                <c:pt idx="85620">
                  <c:v>85620</c:v>
                </c:pt>
                <c:pt idx="85621">
                  <c:v>85621</c:v>
                </c:pt>
                <c:pt idx="85622">
                  <c:v>85622</c:v>
                </c:pt>
                <c:pt idx="85623">
                  <c:v>85623</c:v>
                </c:pt>
                <c:pt idx="85624">
                  <c:v>85624</c:v>
                </c:pt>
                <c:pt idx="85625">
                  <c:v>85625</c:v>
                </c:pt>
                <c:pt idx="85626">
                  <c:v>85626</c:v>
                </c:pt>
                <c:pt idx="85627">
                  <c:v>85627</c:v>
                </c:pt>
                <c:pt idx="85628">
                  <c:v>85628</c:v>
                </c:pt>
                <c:pt idx="85629">
                  <c:v>85629</c:v>
                </c:pt>
                <c:pt idx="85630">
                  <c:v>85630</c:v>
                </c:pt>
                <c:pt idx="85631">
                  <c:v>85631</c:v>
                </c:pt>
                <c:pt idx="85632">
                  <c:v>85632</c:v>
                </c:pt>
                <c:pt idx="85633">
                  <c:v>85633</c:v>
                </c:pt>
                <c:pt idx="85634">
                  <c:v>85634</c:v>
                </c:pt>
                <c:pt idx="85635">
                  <c:v>85635</c:v>
                </c:pt>
                <c:pt idx="85636">
                  <c:v>85636</c:v>
                </c:pt>
                <c:pt idx="85637">
                  <c:v>85637</c:v>
                </c:pt>
                <c:pt idx="85638">
                  <c:v>85638</c:v>
                </c:pt>
                <c:pt idx="85639">
                  <c:v>85639</c:v>
                </c:pt>
                <c:pt idx="85640">
                  <c:v>85640</c:v>
                </c:pt>
                <c:pt idx="85641">
                  <c:v>85641</c:v>
                </c:pt>
                <c:pt idx="85642">
                  <c:v>85642</c:v>
                </c:pt>
                <c:pt idx="85643">
                  <c:v>85643</c:v>
                </c:pt>
                <c:pt idx="85644">
                  <c:v>85644</c:v>
                </c:pt>
                <c:pt idx="85645">
                  <c:v>85645</c:v>
                </c:pt>
                <c:pt idx="85646">
                  <c:v>85646</c:v>
                </c:pt>
                <c:pt idx="85647">
                  <c:v>85647</c:v>
                </c:pt>
                <c:pt idx="85648">
                  <c:v>85648</c:v>
                </c:pt>
                <c:pt idx="85649">
                  <c:v>85649</c:v>
                </c:pt>
                <c:pt idx="85650">
                  <c:v>85650</c:v>
                </c:pt>
                <c:pt idx="85651">
                  <c:v>85651</c:v>
                </c:pt>
                <c:pt idx="85652">
                  <c:v>85652</c:v>
                </c:pt>
                <c:pt idx="85653">
                  <c:v>85653</c:v>
                </c:pt>
                <c:pt idx="85654">
                  <c:v>85654</c:v>
                </c:pt>
                <c:pt idx="85655">
                  <c:v>85655</c:v>
                </c:pt>
                <c:pt idx="85656">
                  <c:v>85656</c:v>
                </c:pt>
                <c:pt idx="85657">
                  <c:v>85657</c:v>
                </c:pt>
                <c:pt idx="85658">
                  <c:v>85658</c:v>
                </c:pt>
                <c:pt idx="85659">
                  <c:v>85659</c:v>
                </c:pt>
                <c:pt idx="85660">
                  <c:v>85660</c:v>
                </c:pt>
                <c:pt idx="85661">
                  <c:v>85661</c:v>
                </c:pt>
                <c:pt idx="85662">
                  <c:v>85662</c:v>
                </c:pt>
                <c:pt idx="85663">
                  <c:v>85663</c:v>
                </c:pt>
                <c:pt idx="85664">
                  <c:v>85664</c:v>
                </c:pt>
                <c:pt idx="85665">
                  <c:v>85665</c:v>
                </c:pt>
                <c:pt idx="85666">
                  <c:v>85666</c:v>
                </c:pt>
                <c:pt idx="85667">
                  <c:v>85667</c:v>
                </c:pt>
                <c:pt idx="85668">
                  <c:v>85668</c:v>
                </c:pt>
                <c:pt idx="85669">
                  <c:v>85669</c:v>
                </c:pt>
                <c:pt idx="85670">
                  <c:v>85670</c:v>
                </c:pt>
                <c:pt idx="85671">
                  <c:v>85671</c:v>
                </c:pt>
                <c:pt idx="85672">
                  <c:v>85672</c:v>
                </c:pt>
                <c:pt idx="85673">
                  <c:v>85673</c:v>
                </c:pt>
                <c:pt idx="85674">
                  <c:v>85674</c:v>
                </c:pt>
                <c:pt idx="85675">
                  <c:v>85675</c:v>
                </c:pt>
                <c:pt idx="85676">
                  <c:v>85676</c:v>
                </c:pt>
                <c:pt idx="85677">
                  <c:v>85677</c:v>
                </c:pt>
                <c:pt idx="85678">
                  <c:v>85678</c:v>
                </c:pt>
                <c:pt idx="85679">
                  <c:v>85679</c:v>
                </c:pt>
                <c:pt idx="85680">
                  <c:v>85680</c:v>
                </c:pt>
                <c:pt idx="85681">
                  <c:v>85681</c:v>
                </c:pt>
                <c:pt idx="85682">
                  <c:v>85682</c:v>
                </c:pt>
                <c:pt idx="85683">
                  <c:v>85683</c:v>
                </c:pt>
                <c:pt idx="85684">
                  <c:v>85684</c:v>
                </c:pt>
                <c:pt idx="85685">
                  <c:v>85685</c:v>
                </c:pt>
                <c:pt idx="85686">
                  <c:v>85686</c:v>
                </c:pt>
                <c:pt idx="85687">
                  <c:v>85687</c:v>
                </c:pt>
                <c:pt idx="85688">
                  <c:v>85688</c:v>
                </c:pt>
                <c:pt idx="85689">
                  <c:v>85689</c:v>
                </c:pt>
                <c:pt idx="85690">
                  <c:v>85690</c:v>
                </c:pt>
                <c:pt idx="85691">
                  <c:v>85691</c:v>
                </c:pt>
                <c:pt idx="85692">
                  <c:v>85692</c:v>
                </c:pt>
                <c:pt idx="85693">
                  <c:v>85693</c:v>
                </c:pt>
                <c:pt idx="85694">
                  <c:v>85694</c:v>
                </c:pt>
                <c:pt idx="85695">
                  <c:v>85695</c:v>
                </c:pt>
                <c:pt idx="85696">
                  <c:v>85696</c:v>
                </c:pt>
                <c:pt idx="85697">
                  <c:v>85697</c:v>
                </c:pt>
                <c:pt idx="85698">
                  <c:v>85698</c:v>
                </c:pt>
                <c:pt idx="85699">
                  <c:v>85699</c:v>
                </c:pt>
                <c:pt idx="85700">
                  <c:v>85700</c:v>
                </c:pt>
                <c:pt idx="85701">
                  <c:v>85701</c:v>
                </c:pt>
                <c:pt idx="85702">
                  <c:v>85702</c:v>
                </c:pt>
                <c:pt idx="85703">
                  <c:v>85703</c:v>
                </c:pt>
                <c:pt idx="85704">
                  <c:v>85704</c:v>
                </c:pt>
                <c:pt idx="85705">
                  <c:v>85705</c:v>
                </c:pt>
                <c:pt idx="85706">
                  <c:v>85706</c:v>
                </c:pt>
                <c:pt idx="85707">
                  <c:v>85707</c:v>
                </c:pt>
                <c:pt idx="85708">
                  <c:v>85708</c:v>
                </c:pt>
                <c:pt idx="85709">
                  <c:v>85709</c:v>
                </c:pt>
                <c:pt idx="85710">
                  <c:v>85710</c:v>
                </c:pt>
                <c:pt idx="85711">
                  <c:v>85711</c:v>
                </c:pt>
                <c:pt idx="85712">
                  <c:v>85712</c:v>
                </c:pt>
                <c:pt idx="85713">
                  <c:v>85713</c:v>
                </c:pt>
                <c:pt idx="85714">
                  <c:v>85714</c:v>
                </c:pt>
                <c:pt idx="85715">
                  <c:v>85715</c:v>
                </c:pt>
                <c:pt idx="85716">
                  <c:v>85716</c:v>
                </c:pt>
                <c:pt idx="85717">
                  <c:v>85717</c:v>
                </c:pt>
                <c:pt idx="85718">
                  <c:v>85718</c:v>
                </c:pt>
                <c:pt idx="85719">
                  <c:v>85719</c:v>
                </c:pt>
                <c:pt idx="85720">
                  <c:v>85720</c:v>
                </c:pt>
                <c:pt idx="85721">
                  <c:v>85721</c:v>
                </c:pt>
                <c:pt idx="85722">
                  <c:v>85722</c:v>
                </c:pt>
                <c:pt idx="85723">
                  <c:v>85723</c:v>
                </c:pt>
                <c:pt idx="85724">
                  <c:v>85724</c:v>
                </c:pt>
                <c:pt idx="85725">
                  <c:v>85725</c:v>
                </c:pt>
                <c:pt idx="85726">
                  <c:v>85726</c:v>
                </c:pt>
                <c:pt idx="85727">
                  <c:v>85727</c:v>
                </c:pt>
                <c:pt idx="85728">
                  <c:v>85728</c:v>
                </c:pt>
                <c:pt idx="85729">
                  <c:v>85729</c:v>
                </c:pt>
                <c:pt idx="85730">
                  <c:v>85730</c:v>
                </c:pt>
                <c:pt idx="85731">
                  <c:v>85731</c:v>
                </c:pt>
                <c:pt idx="85732">
                  <c:v>85732</c:v>
                </c:pt>
                <c:pt idx="85733">
                  <c:v>85733</c:v>
                </c:pt>
                <c:pt idx="85734">
                  <c:v>85734</c:v>
                </c:pt>
                <c:pt idx="85735">
                  <c:v>85735</c:v>
                </c:pt>
                <c:pt idx="85736">
                  <c:v>85736</c:v>
                </c:pt>
                <c:pt idx="85737">
                  <c:v>85737</c:v>
                </c:pt>
                <c:pt idx="85738">
                  <c:v>85738</c:v>
                </c:pt>
                <c:pt idx="85739">
                  <c:v>85739</c:v>
                </c:pt>
                <c:pt idx="85740">
                  <c:v>85740</c:v>
                </c:pt>
                <c:pt idx="85741">
                  <c:v>85741</c:v>
                </c:pt>
                <c:pt idx="85742">
                  <c:v>85742</c:v>
                </c:pt>
                <c:pt idx="85743">
                  <c:v>85743</c:v>
                </c:pt>
                <c:pt idx="85744">
                  <c:v>85744</c:v>
                </c:pt>
                <c:pt idx="85745">
                  <c:v>85745</c:v>
                </c:pt>
                <c:pt idx="85746">
                  <c:v>85746</c:v>
                </c:pt>
                <c:pt idx="85747">
                  <c:v>85747</c:v>
                </c:pt>
                <c:pt idx="85748">
                  <c:v>85748</c:v>
                </c:pt>
                <c:pt idx="85749">
                  <c:v>85749</c:v>
                </c:pt>
                <c:pt idx="85750">
                  <c:v>85750</c:v>
                </c:pt>
                <c:pt idx="85751">
                  <c:v>85751</c:v>
                </c:pt>
                <c:pt idx="85752">
                  <c:v>85752</c:v>
                </c:pt>
                <c:pt idx="85753">
                  <c:v>85753</c:v>
                </c:pt>
                <c:pt idx="85754">
                  <c:v>85754</c:v>
                </c:pt>
                <c:pt idx="85755">
                  <c:v>85755</c:v>
                </c:pt>
                <c:pt idx="85756">
                  <c:v>85756</c:v>
                </c:pt>
                <c:pt idx="85757">
                  <c:v>85757</c:v>
                </c:pt>
                <c:pt idx="85758">
                  <c:v>85758</c:v>
                </c:pt>
                <c:pt idx="85759">
                  <c:v>85759</c:v>
                </c:pt>
                <c:pt idx="85760">
                  <c:v>85760</c:v>
                </c:pt>
                <c:pt idx="85761">
                  <c:v>85761</c:v>
                </c:pt>
                <c:pt idx="85762">
                  <c:v>85762</c:v>
                </c:pt>
                <c:pt idx="85763">
                  <c:v>85763</c:v>
                </c:pt>
                <c:pt idx="85764">
                  <c:v>85764</c:v>
                </c:pt>
                <c:pt idx="85765">
                  <c:v>85765</c:v>
                </c:pt>
                <c:pt idx="85766">
                  <c:v>85766</c:v>
                </c:pt>
                <c:pt idx="85767">
                  <c:v>85767</c:v>
                </c:pt>
                <c:pt idx="85768">
                  <c:v>85768</c:v>
                </c:pt>
                <c:pt idx="85769">
                  <c:v>85769</c:v>
                </c:pt>
                <c:pt idx="85770">
                  <c:v>85770</c:v>
                </c:pt>
                <c:pt idx="85771">
                  <c:v>85771</c:v>
                </c:pt>
                <c:pt idx="85772">
                  <c:v>85772</c:v>
                </c:pt>
                <c:pt idx="85773">
                  <c:v>85773</c:v>
                </c:pt>
                <c:pt idx="85774">
                  <c:v>85774</c:v>
                </c:pt>
                <c:pt idx="85775">
                  <c:v>85775</c:v>
                </c:pt>
                <c:pt idx="85776">
                  <c:v>85776</c:v>
                </c:pt>
                <c:pt idx="85777">
                  <c:v>85777</c:v>
                </c:pt>
                <c:pt idx="85778">
                  <c:v>85778</c:v>
                </c:pt>
                <c:pt idx="85779">
                  <c:v>85779</c:v>
                </c:pt>
                <c:pt idx="85780">
                  <c:v>85780</c:v>
                </c:pt>
                <c:pt idx="85781">
                  <c:v>85781</c:v>
                </c:pt>
                <c:pt idx="85782">
                  <c:v>85782</c:v>
                </c:pt>
                <c:pt idx="85783">
                  <c:v>85783</c:v>
                </c:pt>
                <c:pt idx="85784">
                  <c:v>85784</c:v>
                </c:pt>
                <c:pt idx="85785">
                  <c:v>85785</c:v>
                </c:pt>
                <c:pt idx="85786">
                  <c:v>85786</c:v>
                </c:pt>
                <c:pt idx="85787">
                  <c:v>85787</c:v>
                </c:pt>
                <c:pt idx="85788">
                  <c:v>85788</c:v>
                </c:pt>
                <c:pt idx="85789">
                  <c:v>85789</c:v>
                </c:pt>
                <c:pt idx="85790">
                  <c:v>85790</c:v>
                </c:pt>
                <c:pt idx="85791">
                  <c:v>85791</c:v>
                </c:pt>
                <c:pt idx="85792">
                  <c:v>85792</c:v>
                </c:pt>
                <c:pt idx="85793">
                  <c:v>85793</c:v>
                </c:pt>
                <c:pt idx="85794">
                  <c:v>85794</c:v>
                </c:pt>
                <c:pt idx="85795">
                  <c:v>85795</c:v>
                </c:pt>
                <c:pt idx="85796">
                  <c:v>85796</c:v>
                </c:pt>
                <c:pt idx="85797">
                  <c:v>85797</c:v>
                </c:pt>
                <c:pt idx="85798">
                  <c:v>85798</c:v>
                </c:pt>
                <c:pt idx="85799">
                  <c:v>85799</c:v>
                </c:pt>
                <c:pt idx="85800">
                  <c:v>85800</c:v>
                </c:pt>
                <c:pt idx="85801">
                  <c:v>85801</c:v>
                </c:pt>
                <c:pt idx="85802">
                  <c:v>85802</c:v>
                </c:pt>
                <c:pt idx="85803">
                  <c:v>85803</c:v>
                </c:pt>
                <c:pt idx="85804">
                  <c:v>85804</c:v>
                </c:pt>
                <c:pt idx="85805">
                  <c:v>85805</c:v>
                </c:pt>
                <c:pt idx="85806">
                  <c:v>85806</c:v>
                </c:pt>
                <c:pt idx="85807">
                  <c:v>85807</c:v>
                </c:pt>
                <c:pt idx="85808">
                  <c:v>85808</c:v>
                </c:pt>
                <c:pt idx="85809">
                  <c:v>85809</c:v>
                </c:pt>
                <c:pt idx="85810">
                  <c:v>85810</c:v>
                </c:pt>
                <c:pt idx="85811">
                  <c:v>85811</c:v>
                </c:pt>
                <c:pt idx="85812">
                  <c:v>85812</c:v>
                </c:pt>
                <c:pt idx="85813">
                  <c:v>85813</c:v>
                </c:pt>
                <c:pt idx="85814">
                  <c:v>85814</c:v>
                </c:pt>
                <c:pt idx="85815">
                  <c:v>85815</c:v>
                </c:pt>
                <c:pt idx="85816">
                  <c:v>85816</c:v>
                </c:pt>
                <c:pt idx="85817">
                  <c:v>85817</c:v>
                </c:pt>
                <c:pt idx="85818">
                  <c:v>85818</c:v>
                </c:pt>
                <c:pt idx="85819">
                  <c:v>85819</c:v>
                </c:pt>
                <c:pt idx="85820">
                  <c:v>85820</c:v>
                </c:pt>
                <c:pt idx="85821">
                  <c:v>85821</c:v>
                </c:pt>
                <c:pt idx="85822">
                  <c:v>85822</c:v>
                </c:pt>
                <c:pt idx="85823">
                  <c:v>85823</c:v>
                </c:pt>
                <c:pt idx="85824">
                  <c:v>85824</c:v>
                </c:pt>
                <c:pt idx="85825">
                  <c:v>85825</c:v>
                </c:pt>
                <c:pt idx="85826">
                  <c:v>85826</c:v>
                </c:pt>
                <c:pt idx="85827">
                  <c:v>85827</c:v>
                </c:pt>
                <c:pt idx="85828">
                  <c:v>85828</c:v>
                </c:pt>
                <c:pt idx="85829">
                  <c:v>85829</c:v>
                </c:pt>
                <c:pt idx="85830">
                  <c:v>85830</c:v>
                </c:pt>
                <c:pt idx="85831">
                  <c:v>85831</c:v>
                </c:pt>
                <c:pt idx="85832">
                  <c:v>85832</c:v>
                </c:pt>
                <c:pt idx="85833">
                  <c:v>85833</c:v>
                </c:pt>
                <c:pt idx="85834">
                  <c:v>85834</c:v>
                </c:pt>
                <c:pt idx="85835">
                  <c:v>85835</c:v>
                </c:pt>
                <c:pt idx="85836">
                  <c:v>85836</c:v>
                </c:pt>
                <c:pt idx="85837">
                  <c:v>85837</c:v>
                </c:pt>
                <c:pt idx="85838">
                  <c:v>85838</c:v>
                </c:pt>
                <c:pt idx="85839">
                  <c:v>85839</c:v>
                </c:pt>
                <c:pt idx="85840">
                  <c:v>85840</c:v>
                </c:pt>
                <c:pt idx="85841">
                  <c:v>85841</c:v>
                </c:pt>
                <c:pt idx="85842">
                  <c:v>85842</c:v>
                </c:pt>
                <c:pt idx="85843">
                  <c:v>85843</c:v>
                </c:pt>
                <c:pt idx="85844">
                  <c:v>85844</c:v>
                </c:pt>
                <c:pt idx="85845">
                  <c:v>85845</c:v>
                </c:pt>
                <c:pt idx="85846">
                  <c:v>85846</c:v>
                </c:pt>
                <c:pt idx="85847">
                  <c:v>85847</c:v>
                </c:pt>
                <c:pt idx="85848">
                  <c:v>85848</c:v>
                </c:pt>
                <c:pt idx="85849">
                  <c:v>85849</c:v>
                </c:pt>
                <c:pt idx="85850">
                  <c:v>85850</c:v>
                </c:pt>
                <c:pt idx="85851">
                  <c:v>85851</c:v>
                </c:pt>
                <c:pt idx="85852">
                  <c:v>85852</c:v>
                </c:pt>
                <c:pt idx="85853">
                  <c:v>85853</c:v>
                </c:pt>
                <c:pt idx="85854">
                  <c:v>85854</c:v>
                </c:pt>
                <c:pt idx="85855">
                  <c:v>85855</c:v>
                </c:pt>
                <c:pt idx="85856">
                  <c:v>85856</c:v>
                </c:pt>
                <c:pt idx="85857">
                  <c:v>85857</c:v>
                </c:pt>
                <c:pt idx="85858">
                  <c:v>85858</c:v>
                </c:pt>
                <c:pt idx="85859">
                  <c:v>85859</c:v>
                </c:pt>
                <c:pt idx="85860">
                  <c:v>85860</c:v>
                </c:pt>
                <c:pt idx="85861">
                  <c:v>85861</c:v>
                </c:pt>
                <c:pt idx="85862">
                  <c:v>85862</c:v>
                </c:pt>
                <c:pt idx="85863">
                  <c:v>85863</c:v>
                </c:pt>
                <c:pt idx="85864">
                  <c:v>85864</c:v>
                </c:pt>
                <c:pt idx="85865">
                  <c:v>85865</c:v>
                </c:pt>
                <c:pt idx="85866">
                  <c:v>85866</c:v>
                </c:pt>
                <c:pt idx="85867">
                  <c:v>85867</c:v>
                </c:pt>
                <c:pt idx="85868">
                  <c:v>85868</c:v>
                </c:pt>
                <c:pt idx="85869">
                  <c:v>85869</c:v>
                </c:pt>
                <c:pt idx="85870">
                  <c:v>85870</c:v>
                </c:pt>
                <c:pt idx="85871">
                  <c:v>85871</c:v>
                </c:pt>
                <c:pt idx="85872">
                  <c:v>85872</c:v>
                </c:pt>
                <c:pt idx="85873">
                  <c:v>85873</c:v>
                </c:pt>
                <c:pt idx="85874">
                  <c:v>85874</c:v>
                </c:pt>
                <c:pt idx="85875">
                  <c:v>85875</c:v>
                </c:pt>
                <c:pt idx="85876">
                  <c:v>85876</c:v>
                </c:pt>
                <c:pt idx="85877">
                  <c:v>85877</c:v>
                </c:pt>
                <c:pt idx="85878">
                  <c:v>85878</c:v>
                </c:pt>
                <c:pt idx="85879">
                  <c:v>85879</c:v>
                </c:pt>
                <c:pt idx="85880">
                  <c:v>85880</c:v>
                </c:pt>
                <c:pt idx="85881">
                  <c:v>85881</c:v>
                </c:pt>
                <c:pt idx="85882">
                  <c:v>85882</c:v>
                </c:pt>
                <c:pt idx="85883">
                  <c:v>85883</c:v>
                </c:pt>
                <c:pt idx="85884">
                  <c:v>85884</c:v>
                </c:pt>
                <c:pt idx="85885">
                  <c:v>85885</c:v>
                </c:pt>
                <c:pt idx="85886">
                  <c:v>85886</c:v>
                </c:pt>
                <c:pt idx="85887">
                  <c:v>85887</c:v>
                </c:pt>
                <c:pt idx="85888">
                  <c:v>85888</c:v>
                </c:pt>
                <c:pt idx="85889">
                  <c:v>85889</c:v>
                </c:pt>
                <c:pt idx="85890">
                  <c:v>85890</c:v>
                </c:pt>
                <c:pt idx="85891">
                  <c:v>85891</c:v>
                </c:pt>
                <c:pt idx="85892">
                  <c:v>85892</c:v>
                </c:pt>
                <c:pt idx="85893">
                  <c:v>85893</c:v>
                </c:pt>
                <c:pt idx="85894">
                  <c:v>85894</c:v>
                </c:pt>
                <c:pt idx="85895">
                  <c:v>85895</c:v>
                </c:pt>
                <c:pt idx="85896">
                  <c:v>85896</c:v>
                </c:pt>
                <c:pt idx="85897">
                  <c:v>85897</c:v>
                </c:pt>
                <c:pt idx="85898">
                  <c:v>85898</c:v>
                </c:pt>
                <c:pt idx="85899">
                  <c:v>85899</c:v>
                </c:pt>
                <c:pt idx="85900">
                  <c:v>85900</c:v>
                </c:pt>
                <c:pt idx="85901">
                  <c:v>85901</c:v>
                </c:pt>
                <c:pt idx="85902">
                  <c:v>85902</c:v>
                </c:pt>
                <c:pt idx="85903">
                  <c:v>85903</c:v>
                </c:pt>
                <c:pt idx="85904">
                  <c:v>85904</c:v>
                </c:pt>
                <c:pt idx="85905">
                  <c:v>85905</c:v>
                </c:pt>
                <c:pt idx="85906">
                  <c:v>85906</c:v>
                </c:pt>
                <c:pt idx="85907">
                  <c:v>85907</c:v>
                </c:pt>
                <c:pt idx="85908">
                  <c:v>85908</c:v>
                </c:pt>
                <c:pt idx="85909">
                  <c:v>85909</c:v>
                </c:pt>
                <c:pt idx="85910">
                  <c:v>85910</c:v>
                </c:pt>
                <c:pt idx="85911">
                  <c:v>85911</c:v>
                </c:pt>
                <c:pt idx="85912">
                  <c:v>85912</c:v>
                </c:pt>
                <c:pt idx="85913">
                  <c:v>85913</c:v>
                </c:pt>
                <c:pt idx="85914">
                  <c:v>85914</c:v>
                </c:pt>
                <c:pt idx="85915">
                  <c:v>85915</c:v>
                </c:pt>
                <c:pt idx="85916">
                  <c:v>85916</c:v>
                </c:pt>
                <c:pt idx="85917">
                  <c:v>85917</c:v>
                </c:pt>
                <c:pt idx="85918">
                  <c:v>85918</c:v>
                </c:pt>
                <c:pt idx="85919">
                  <c:v>85919</c:v>
                </c:pt>
                <c:pt idx="85920">
                  <c:v>85920</c:v>
                </c:pt>
                <c:pt idx="85921">
                  <c:v>85921</c:v>
                </c:pt>
                <c:pt idx="85922">
                  <c:v>85922</c:v>
                </c:pt>
                <c:pt idx="85923">
                  <c:v>85923</c:v>
                </c:pt>
                <c:pt idx="85924">
                  <c:v>85924</c:v>
                </c:pt>
                <c:pt idx="85925">
                  <c:v>85925</c:v>
                </c:pt>
                <c:pt idx="85926">
                  <c:v>85926</c:v>
                </c:pt>
                <c:pt idx="85927">
                  <c:v>85927</c:v>
                </c:pt>
                <c:pt idx="85928">
                  <c:v>85928</c:v>
                </c:pt>
                <c:pt idx="85929">
                  <c:v>85929</c:v>
                </c:pt>
                <c:pt idx="85930">
                  <c:v>85930</c:v>
                </c:pt>
                <c:pt idx="85931">
                  <c:v>85931</c:v>
                </c:pt>
                <c:pt idx="85932">
                  <c:v>85932</c:v>
                </c:pt>
                <c:pt idx="85933">
                  <c:v>85933</c:v>
                </c:pt>
                <c:pt idx="85934">
                  <c:v>85934</c:v>
                </c:pt>
                <c:pt idx="85935">
                  <c:v>85935</c:v>
                </c:pt>
                <c:pt idx="85936">
                  <c:v>85936</c:v>
                </c:pt>
                <c:pt idx="85937">
                  <c:v>85937</c:v>
                </c:pt>
                <c:pt idx="85938">
                  <c:v>85938</c:v>
                </c:pt>
                <c:pt idx="85939">
                  <c:v>85939</c:v>
                </c:pt>
                <c:pt idx="85940">
                  <c:v>85940</c:v>
                </c:pt>
                <c:pt idx="85941">
                  <c:v>85941</c:v>
                </c:pt>
                <c:pt idx="85942">
                  <c:v>85942</c:v>
                </c:pt>
                <c:pt idx="85943">
                  <c:v>85943</c:v>
                </c:pt>
                <c:pt idx="85944">
                  <c:v>85944</c:v>
                </c:pt>
                <c:pt idx="85945">
                  <c:v>85945</c:v>
                </c:pt>
                <c:pt idx="85946">
                  <c:v>85946</c:v>
                </c:pt>
                <c:pt idx="85947">
                  <c:v>85947</c:v>
                </c:pt>
                <c:pt idx="85948">
                  <c:v>85948</c:v>
                </c:pt>
                <c:pt idx="85949">
                  <c:v>85949</c:v>
                </c:pt>
                <c:pt idx="85950">
                  <c:v>85950</c:v>
                </c:pt>
                <c:pt idx="85951">
                  <c:v>85951</c:v>
                </c:pt>
                <c:pt idx="85952">
                  <c:v>85952</c:v>
                </c:pt>
                <c:pt idx="85953">
                  <c:v>85953</c:v>
                </c:pt>
                <c:pt idx="85954">
                  <c:v>85954</c:v>
                </c:pt>
                <c:pt idx="85955">
                  <c:v>85955</c:v>
                </c:pt>
                <c:pt idx="85956">
                  <c:v>85956</c:v>
                </c:pt>
                <c:pt idx="85957">
                  <c:v>85957</c:v>
                </c:pt>
                <c:pt idx="85958">
                  <c:v>85958</c:v>
                </c:pt>
                <c:pt idx="85959">
                  <c:v>85959</c:v>
                </c:pt>
                <c:pt idx="85960">
                  <c:v>85960</c:v>
                </c:pt>
                <c:pt idx="85961">
                  <c:v>85961</c:v>
                </c:pt>
                <c:pt idx="85962">
                  <c:v>85962</c:v>
                </c:pt>
                <c:pt idx="85963">
                  <c:v>85963</c:v>
                </c:pt>
                <c:pt idx="85964">
                  <c:v>85964</c:v>
                </c:pt>
                <c:pt idx="85965">
                  <c:v>85965</c:v>
                </c:pt>
                <c:pt idx="85966">
                  <c:v>85966</c:v>
                </c:pt>
                <c:pt idx="85967">
                  <c:v>85967</c:v>
                </c:pt>
                <c:pt idx="85968">
                  <c:v>85968</c:v>
                </c:pt>
                <c:pt idx="85969">
                  <c:v>85969</c:v>
                </c:pt>
                <c:pt idx="85970">
                  <c:v>85970</c:v>
                </c:pt>
                <c:pt idx="85971">
                  <c:v>85971</c:v>
                </c:pt>
                <c:pt idx="85972">
                  <c:v>85972</c:v>
                </c:pt>
                <c:pt idx="85973">
                  <c:v>85973</c:v>
                </c:pt>
                <c:pt idx="85974">
                  <c:v>85974</c:v>
                </c:pt>
                <c:pt idx="85975">
                  <c:v>85975</c:v>
                </c:pt>
                <c:pt idx="85976">
                  <c:v>85976</c:v>
                </c:pt>
                <c:pt idx="85977">
                  <c:v>85977</c:v>
                </c:pt>
                <c:pt idx="85978">
                  <c:v>85978</c:v>
                </c:pt>
                <c:pt idx="85979">
                  <c:v>85979</c:v>
                </c:pt>
                <c:pt idx="85980">
                  <c:v>85980</c:v>
                </c:pt>
                <c:pt idx="85981">
                  <c:v>85981</c:v>
                </c:pt>
                <c:pt idx="85982">
                  <c:v>85982</c:v>
                </c:pt>
                <c:pt idx="85983">
                  <c:v>85983</c:v>
                </c:pt>
                <c:pt idx="85984">
                  <c:v>85984</c:v>
                </c:pt>
                <c:pt idx="85985">
                  <c:v>85985</c:v>
                </c:pt>
                <c:pt idx="85986">
                  <c:v>85986</c:v>
                </c:pt>
                <c:pt idx="85987">
                  <c:v>85987</c:v>
                </c:pt>
                <c:pt idx="85988">
                  <c:v>85988</c:v>
                </c:pt>
                <c:pt idx="85989">
                  <c:v>85989</c:v>
                </c:pt>
                <c:pt idx="85990">
                  <c:v>85990</c:v>
                </c:pt>
                <c:pt idx="85991">
                  <c:v>85991</c:v>
                </c:pt>
                <c:pt idx="85992">
                  <c:v>85992</c:v>
                </c:pt>
                <c:pt idx="85993">
                  <c:v>85993</c:v>
                </c:pt>
                <c:pt idx="85994">
                  <c:v>85994</c:v>
                </c:pt>
                <c:pt idx="85995">
                  <c:v>85995</c:v>
                </c:pt>
                <c:pt idx="85996">
                  <c:v>85996</c:v>
                </c:pt>
                <c:pt idx="85997">
                  <c:v>85997</c:v>
                </c:pt>
                <c:pt idx="85998">
                  <c:v>85998</c:v>
                </c:pt>
                <c:pt idx="85999">
                  <c:v>85999</c:v>
                </c:pt>
                <c:pt idx="86000">
                  <c:v>86000</c:v>
                </c:pt>
                <c:pt idx="86001">
                  <c:v>86001</c:v>
                </c:pt>
                <c:pt idx="86002">
                  <c:v>86002</c:v>
                </c:pt>
                <c:pt idx="86003">
                  <c:v>86003</c:v>
                </c:pt>
                <c:pt idx="86004">
                  <c:v>86004</c:v>
                </c:pt>
                <c:pt idx="86005">
                  <c:v>86005</c:v>
                </c:pt>
                <c:pt idx="86006">
                  <c:v>86006</c:v>
                </c:pt>
                <c:pt idx="86007">
                  <c:v>86007</c:v>
                </c:pt>
                <c:pt idx="86008">
                  <c:v>86008</c:v>
                </c:pt>
                <c:pt idx="86009">
                  <c:v>86009</c:v>
                </c:pt>
                <c:pt idx="86010">
                  <c:v>86010</c:v>
                </c:pt>
                <c:pt idx="86011">
                  <c:v>86011</c:v>
                </c:pt>
                <c:pt idx="86012">
                  <c:v>86012</c:v>
                </c:pt>
                <c:pt idx="86013">
                  <c:v>86013</c:v>
                </c:pt>
                <c:pt idx="86014">
                  <c:v>86014</c:v>
                </c:pt>
                <c:pt idx="86015">
                  <c:v>86015</c:v>
                </c:pt>
                <c:pt idx="86016">
                  <c:v>86016</c:v>
                </c:pt>
                <c:pt idx="86017">
                  <c:v>86017</c:v>
                </c:pt>
                <c:pt idx="86018">
                  <c:v>86018</c:v>
                </c:pt>
                <c:pt idx="86019">
                  <c:v>86019</c:v>
                </c:pt>
                <c:pt idx="86020">
                  <c:v>86020</c:v>
                </c:pt>
                <c:pt idx="86021">
                  <c:v>86021</c:v>
                </c:pt>
                <c:pt idx="86022">
                  <c:v>86022</c:v>
                </c:pt>
                <c:pt idx="86023">
                  <c:v>86023</c:v>
                </c:pt>
                <c:pt idx="86024">
                  <c:v>86024</c:v>
                </c:pt>
                <c:pt idx="86025">
                  <c:v>86025</c:v>
                </c:pt>
                <c:pt idx="86026">
                  <c:v>86026</c:v>
                </c:pt>
                <c:pt idx="86027">
                  <c:v>86027</c:v>
                </c:pt>
                <c:pt idx="86028">
                  <c:v>86028</c:v>
                </c:pt>
                <c:pt idx="86029">
                  <c:v>86029</c:v>
                </c:pt>
                <c:pt idx="86030">
                  <c:v>86030</c:v>
                </c:pt>
                <c:pt idx="86031">
                  <c:v>86031</c:v>
                </c:pt>
                <c:pt idx="86032">
                  <c:v>86032</c:v>
                </c:pt>
                <c:pt idx="86033">
                  <c:v>86033</c:v>
                </c:pt>
                <c:pt idx="86034">
                  <c:v>86034</c:v>
                </c:pt>
                <c:pt idx="86035">
                  <c:v>86035</c:v>
                </c:pt>
                <c:pt idx="86036">
                  <c:v>86036</c:v>
                </c:pt>
                <c:pt idx="86037">
                  <c:v>86037</c:v>
                </c:pt>
                <c:pt idx="86038">
                  <c:v>86038</c:v>
                </c:pt>
                <c:pt idx="86039">
                  <c:v>86039</c:v>
                </c:pt>
                <c:pt idx="86040">
                  <c:v>86040</c:v>
                </c:pt>
                <c:pt idx="86041">
                  <c:v>86041</c:v>
                </c:pt>
                <c:pt idx="86042">
                  <c:v>86042</c:v>
                </c:pt>
                <c:pt idx="86043">
                  <c:v>86043</c:v>
                </c:pt>
                <c:pt idx="86044">
                  <c:v>86044</c:v>
                </c:pt>
                <c:pt idx="86045">
                  <c:v>86045</c:v>
                </c:pt>
                <c:pt idx="86046">
                  <c:v>86046</c:v>
                </c:pt>
                <c:pt idx="86047">
                  <c:v>86047</c:v>
                </c:pt>
                <c:pt idx="86048">
                  <c:v>86048</c:v>
                </c:pt>
                <c:pt idx="86049">
                  <c:v>86049</c:v>
                </c:pt>
                <c:pt idx="86050">
                  <c:v>86050</c:v>
                </c:pt>
                <c:pt idx="86051">
                  <c:v>86051</c:v>
                </c:pt>
                <c:pt idx="86052">
                  <c:v>86052</c:v>
                </c:pt>
                <c:pt idx="86053">
                  <c:v>86053</c:v>
                </c:pt>
                <c:pt idx="86054">
                  <c:v>86054</c:v>
                </c:pt>
                <c:pt idx="86055">
                  <c:v>86055</c:v>
                </c:pt>
                <c:pt idx="86056">
                  <c:v>86056</c:v>
                </c:pt>
                <c:pt idx="86057">
                  <c:v>86057</c:v>
                </c:pt>
                <c:pt idx="86058">
                  <c:v>86058</c:v>
                </c:pt>
                <c:pt idx="86059">
                  <c:v>86059</c:v>
                </c:pt>
                <c:pt idx="86060">
                  <c:v>86060</c:v>
                </c:pt>
                <c:pt idx="86061">
                  <c:v>86061</c:v>
                </c:pt>
                <c:pt idx="86062">
                  <c:v>86062</c:v>
                </c:pt>
                <c:pt idx="86063">
                  <c:v>86063</c:v>
                </c:pt>
                <c:pt idx="86064">
                  <c:v>86064</c:v>
                </c:pt>
                <c:pt idx="86065">
                  <c:v>86065</c:v>
                </c:pt>
                <c:pt idx="86066">
                  <c:v>86066</c:v>
                </c:pt>
                <c:pt idx="86067">
                  <c:v>86067</c:v>
                </c:pt>
                <c:pt idx="86068">
                  <c:v>86068</c:v>
                </c:pt>
                <c:pt idx="86069">
                  <c:v>86069</c:v>
                </c:pt>
                <c:pt idx="86070">
                  <c:v>86070</c:v>
                </c:pt>
                <c:pt idx="86071">
                  <c:v>86071</c:v>
                </c:pt>
                <c:pt idx="86072">
                  <c:v>86072</c:v>
                </c:pt>
                <c:pt idx="86073">
                  <c:v>86073</c:v>
                </c:pt>
                <c:pt idx="86074">
                  <c:v>86074</c:v>
                </c:pt>
                <c:pt idx="86075">
                  <c:v>86075</c:v>
                </c:pt>
                <c:pt idx="86076">
                  <c:v>86076</c:v>
                </c:pt>
                <c:pt idx="86077">
                  <c:v>86077</c:v>
                </c:pt>
                <c:pt idx="86078">
                  <c:v>86078</c:v>
                </c:pt>
                <c:pt idx="86079">
                  <c:v>86079</c:v>
                </c:pt>
                <c:pt idx="86080">
                  <c:v>86080</c:v>
                </c:pt>
                <c:pt idx="86081">
                  <c:v>86081</c:v>
                </c:pt>
                <c:pt idx="86082">
                  <c:v>86082</c:v>
                </c:pt>
                <c:pt idx="86083">
                  <c:v>86083</c:v>
                </c:pt>
                <c:pt idx="86084">
                  <c:v>86084</c:v>
                </c:pt>
                <c:pt idx="86085">
                  <c:v>86085</c:v>
                </c:pt>
                <c:pt idx="86086">
                  <c:v>86086</c:v>
                </c:pt>
                <c:pt idx="86087">
                  <c:v>86087</c:v>
                </c:pt>
                <c:pt idx="86088">
                  <c:v>86088</c:v>
                </c:pt>
                <c:pt idx="86089">
                  <c:v>86089</c:v>
                </c:pt>
                <c:pt idx="86090">
                  <c:v>86090</c:v>
                </c:pt>
                <c:pt idx="86091">
                  <c:v>86091</c:v>
                </c:pt>
                <c:pt idx="86092">
                  <c:v>86092</c:v>
                </c:pt>
                <c:pt idx="86093">
                  <c:v>86093</c:v>
                </c:pt>
                <c:pt idx="86094">
                  <c:v>86094</c:v>
                </c:pt>
                <c:pt idx="86095">
                  <c:v>86095</c:v>
                </c:pt>
                <c:pt idx="86096">
                  <c:v>86096</c:v>
                </c:pt>
                <c:pt idx="86097">
                  <c:v>86097</c:v>
                </c:pt>
                <c:pt idx="86098">
                  <c:v>86098</c:v>
                </c:pt>
                <c:pt idx="86099">
                  <c:v>86099</c:v>
                </c:pt>
                <c:pt idx="86100">
                  <c:v>86100</c:v>
                </c:pt>
                <c:pt idx="86101">
                  <c:v>86101</c:v>
                </c:pt>
                <c:pt idx="86102">
                  <c:v>86102</c:v>
                </c:pt>
                <c:pt idx="86103">
                  <c:v>86103</c:v>
                </c:pt>
                <c:pt idx="86104">
                  <c:v>86104</c:v>
                </c:pt>
                <c:pt idx="86105">
                  <c:v>86105</c:v>
                </c:pt>
                <c:pt idx="86106">
                  <c:v>86106</c:v>
                </c:pt>
                <c:pt idx="86107">
                  <c:v>86107</c:v>
                </c:pt>
                <c:pt idx="86108">
                  <c:v>86108</c:v>
                </c:pt>
                <c:pt idx="86109">
                  <c:v>86109</c:v>
                </c:pt>
                <c:pt idx="86110">
                  <c:v>86110</c:v>
                </c:pt>
                <c:pt idx="86111">
                  <c:v>86111</c:v>
                </c:pt>
                <c:pt idx="86112">
                  <c:v>86112</c:v>
                </c:pt>
                <c:pt idx="86113">
                  <c:v>86113</c:v>
                </c:pt>
                <c:pt idx="86114">
                  <c:v>86114</c:v>
                </c:pt>
                <c:pt idx="86115">
                  <c:v>86115</c:v>
                </c:pt>
                <c:pt idx="86116">
                  <c:v>86116</c:v>
                </c:pt>
                <c:pt idx="86117">
                  <c:v>86117</c:v>
                </c:pt>
                <c:pt idx="86118">
                  <c:v>86118</c:v>
                </c:pt>
                <c:pt idx="86119">
                  <c:v>86119</c:v>
                </c:pt>
                <c:pt idx="86120">
                  <c:v>86120</c:v>
                </c:pt>
                <c:pt idx="86121">
                  <c:v>86121</c:v>
                </c:pt>
                <c:pt idx="86122">
                  <c:v>86122</c:v>
                </c:pt>
                <c:pt idx="86123">
                  <c:v>86123</c:v>
                </c:pt>
                <c:pt idx="86124">
                  <c:v>86124</c:v>
                </c:pt>
                <c:pt idx="86125">
                  <c:v>86125</c:v>
                </c:pt>
                <c:pt idx="86126">
                  <c:v>86126</c:v>
                </c:pt>
                <c:pt idx="86127">
                  <c:v>86127</c:v>
                </c:pt>
                <c:pt idx="86128">
                  <c:v>86128</c:v>
                </c:pt>
                <c:pt idx="86129">
                  <c:v>86129</c:v>
                </c:pt>
                <c:pt idx="86130">
                  <c:v>86130</c:v>
                </c:pt>
                <c:pt idx="86131">
                  <c:v>86131</c:v>
                </c:pt>
                <c:pt idx="86132">
                  <c:v>86132</c:v>
                </c:pt>
                <c:pt idx="86133">
                  <c:v>86133</c:v>
                </c:pt>
                <c:pt idx="86134">
                  <c:v>86134</c:v>
                </c:pt>
                <c:pt idx="86135">
                  <c:v>86135</c:v>
                </c:pt>
                <c:pt idx="86136">
                  <c:v>86136</c:v>
                </c:pt>
                <c:pt idx="86137">
                  <c:v>86137</c:v>
                </c:pt>
                <c:pt idx="86138">
                  <c:v>86138</c:v>
                </c:pt>
                <c:pt idx="86139">
                  <c:v>86139</c:v>
                </c:pt>
                <c:pt idx="86140">
                  <c:v>86140</c:v>
                </c:pt>
                <c:pt idx="86141">
                  <c:v>86141</c:v>
                </c:pt>
                <c:pt idx="86142">
                  <c:v>86142</c:v>
                </c:pt>
                <c:pt idx="86143">
                  <c:v>86143</c:v>
                </c:pt>
                <c:pt idx="86144">
                  <c:v>86144</c:v>
                </c:pt>
                <c:pt idx="86145">
                  <c:v>86145</c:v>
                </c:pt>
                <c:pt idx="86146">
                  <c:v>86146</c:v>
                </c:pt>
                <c:pt idx="86147">
                  <c:v>86147</c:v>
                </c:pt>
                <c:pt idx="86148">
                  <c:v>86148</c:v>
                </c:pt>
                <c:pt idx="86149">
                  <c:v>86149</c:v>
                </c:pt>
                <c:pt idx="86150">
                  <c:v>86150</c:v>
                </c:pt>
                <c:pt idx="86151">
                  <c:v>86151</c:v>
                </c:pt>
                <c:pt idx="86152">
                  <c:v>86152</c:v>
                </c:pt>
                <c:pt idx="86153">
                  <c:v>86153</c:v>
                </c:pt>
                <c:pt idx="86154">
                  <c:v>86154</c:v>
                </c:pt>
                <c:pt idx="86155">
                  <c:v>86155</c:v>
                </c:pt>
                <c:pt idx="86156">
                  <c:v>86156</c:v>
                </c:pt>
                <c:pt idx="86157">
                  <c:v>86157</c:v>
                </c:pt>
                <c:pt idx="86158">
                  <c:v>86158</c:v>
                </c:pt>
                <c:pt idx="86159">
                  <c:v>86159</c:v>
                </c:pt>
                <c:pt idx="86160">
                  <c:v>86160</c:v>
                </c:pt>
                <c:pt idx="86161">
                  <c:v>86161</c:v>
                </c:pt>
                <c:pt idx="86162">
                  <c:v>86162</c:v>
                </c:pt>
                <c:pt idx="86163">
                  <c:v>86163</c:v>
                </c:pt>
                <c:pt idx="86164">
                  <c:v>86164</c:v>
                </c:pt>
                <c:pt idx="86165">
                  <c:v>86165</c:v>
                </c:pt>
                <c:pt idx="86166">
                  <c:v>86166</c:v>
                </c:pt>
                <c:pt idx="86167">
                  <c:v>86167</c:v>
                </c:pt>
                <c:pt idx="86168">
                  <c:v>86168</c:v>
                </c:pt>
                <c:pt idx="86169">
                  <c:v>86169</c:v>
                </c:pt>
                <c:pt idx="86170">
                  <c:v>86170</c:v>
                </c:pt>
                <c:pt idx="86171">
                  <c:v>86171</c:v>
                </c:pt>
                <c:pt idx="86172">
                  <c:v>86172</c:v>
                </c:pt>
                <c:pt idx="86173">
                  <c:v>86173</c:v>
                </c:pt>
                <c:pt idx="86174">
                  <c:v>86174</c:v>
                </c:pt>
                <c:pt idx="86175">
                  <c:v>86175</c:v>
                </c:pt>
                <c:pt idx="86176">
                  <c:v>86176</c:v>
                </c:pt>
                <c:pt idx="86177">
                  <c:v>86177</c:v>
                </c:pt>
                <c:pt idx="86178">
                  <c:v>86178</c:v>
                </c:pt>
                <c:pt idx="86179">
                  <c:v>86179</c:v>
                </c:pt>
                <c:pt idx="86180">
                  <c:v>86180</c:v>
                </c:pt>
                <c:pt idx="86181">
                  <c:v>86181</c:v>
                </c:pt>
                <c:pt idx="86182">
                  <c:v>86182</c:v>
                </c:pt>
                <c:pt idx="86183">
                  <c:v>86183</c:v>
                </c:pt>
                <c:pt idx="86184">
                  <c:v>86184</c:v>
                </c:pt>
                <c:pt idx="86185">
                  <c:v>86185</c:v>
                </c:pt>
                <c:pt idx="86186">
                  <c:v>86186</c:v>
                </c:pt>
                <c:pt idx="86187">
                  <c:v>86187</c:v>
                </c:pt>
                <c:pt idx="86188">
                  <c:v>86188</c:v>
                </c:pt>
                <c:pt idx="86189">
                  <c:v>86189</c:v>
                </c:pt>
                <c:pt idx="86190">
                  <c:v>86190</c:v>
                </c:pt>
                <c:pt idx="86191">
                  <c:v>86191</c:v>
                </c:pt>
                <c:pt idx="86192">
                  <c:v>86192</c:v>
                </c:pt>
                <c:pt idx="86193">
                  <c:v>86193</c:v>
                </c:pt>
                <c:pt idx="86194">
                  <c:v>86194</c:v>
                </c:pt>
                <c:pt idx="86195">
                  <c:v>86195</c:v>
                </c:pt>
                <c:pt idx="86196">
                  <c:v>86196</c:v>
                </c:pt>
                <c:pt idx="86197">
                  <c:v>86197</c:v>
                </c:pt>
                <c:pt idx="86198">
                  <c:v>86198</c:v>
                </c:pt>
                <c:pt idx="86199">
                  <c:v>86199</c:v>
                </c:pt>
                <c:pt idx="86200">
                  <c:v>86200</c:v>
                </c:pt>
                <c:pt idx="86201">
                  <c:v>86201</c:v>
                </c:pt>
                <c:pt idx="86202">
                  <c:v>86202</c:v>
                </c:pt>
                <c:pt idx="86203">
                  <c:v>86203</c:v>
                </c:pt>
                <c:pt idx="86204">
                  <c:v>86204</c:v>
                </c:pt>
                <c:pt idx="86205">
                  <c:v>86205</c:v>
                </c:pt>
                <c:pt idx="86206">
                  <c:v>86206</c:v>
                </c:pt>
                <c:pt idx="86207">
                  <c:v>86207</c:v>
                </c:pt>
                <c:pt idx="86208">
                  <c:v>86208</c:v>
                </c:pt>
                <c:pt idx="86209">
                  <c:v>86209</c:v>
                </c:pt>
                <c:pt idx="86210">
                  <c:v>86210</c:v>
                </c:pt>
                <c:pt idx="86211">
                  <c:v>86211</c:v>
                </c:pt>
                <c:pt idx="86212">
                  <c:v>86212</c:v>
                </c:pt>
                <c:pt idx="86213">
                  <c:v>86213</c:v>
                </c:pt>
                <c:pt idx="86214">
                  <c:v>86214</c:v>
                </c:pt>
                <c:pt idx="86215">
                  <c:v>86215</c:v>
                </c:pt>
                <c:pt idx="86216">
                  <c:v>86216</c:v>
                </c:pt>
                <c:pt idx="86217">
                  <c:v>86217</c:v>
                </c:pt>
                <c:pt idx="86218">
                  <c:v>86218</c:v>
                </c:pt>
                <c:pt idx="86219">
                  <c:v>86219</c:v>
                </c:pt>
                <c:pt idx="86220">
                  <c:v>86220</c:v>
                </c:pt>
                <c:pt idx="86221">
                  <c:v>86221</c:v>
                </c:pt>
                <c:pt idx="86222">
                  <c:v>86222</c:v>
                </c:pt>
                <c:pt idx="86223">
                  <c:v>86223</c:v>
                </c:pt>
                <c:pt idx="86224">
                  <c:v>86224</c:v>
                </c:pt>
                <c:pt idx="86225">
                  <c:v>86225</c:v>
                </c:pt>
                <c:pt idx="86226">
                  <c:v>86226</c:v>
                </c:pt>
                <c:pt idx="86227">
                  <c:v>86227</c:v>
                </c:pt>
                <c:pt idx="86228">
                  <c:v>86228</c:v>
                </c:pt>
                <c:pt idx="86229">
                  <c:v>86229</c:v>
                </c:pt>
                <c:pt idx="86230">
                  <c:v>86230</c:v>
                </c:pt>
                <c:pt idx="86231">
                  <c:v>86231</c:v>
                </c:pt>
                <c:pt idx="86232">
                  <c:v>86232</c:v>
                </c:pt>
                <c:pt idx="86233">
                  <c:v>86233</c:v>
                </c:pt>
                <c:pt idx="86234">
                  <c:v>86234</c:v>
                </c:pt>
                <c:pt idx="86235">
                  <c:v>86235</c:v>
                </c:pt>
                <c:pt idx="86236">
                  <c:v>86236</c:v>
                </c:pt>
                <c:pt idx="86237">
                  <c:v>86237</c:v>
                </c:pt>
                <c:pt idx="86238">
                  <c:v>86238</c:v>
                </c:pt>
                <c:pt idx="86239">
                  <c:v>86239</c:v>
                </c:pt>
                <c:pt idx="86240">
                  <c:v>86240</c:v>
                </c:pt>
                <c:pt idx="86241">
                  <c:v>86241</c:v>
                </c:pt>
                <c:pt idx="86242">
                  <c:v>86242</c:v>
                </c:pt>
                <c:pt idx="86243">
                  <c:v>86243</c:v>
                </c:pt>
                <c:pt idx="86244">
                  <c:v>86244</c:v>
                </c:pt>
                <c:pt idx="86245">
                  <c:v>86245</c:v>
                </c:pt>
                <c:pt idx="86246">
                  <c:v>86246</c:v>
                </c:pt>
                <c:pt idx="86247">
                  <c:v>86247</c:v>
                </c:pt>
                <c:pt idx="86248">
                  <c:v>86248</c:v>
                </c:pt>
                <c:pt idx="86249">
                  <c:v>86249</c:v>
                </c:pt>
                <c:pt idx="86250">
                  <c:v>86250</c:v>
                </c:pt>
                <c:pt idx="86251">
                  <c:v>86251</c:v>
                </c:pt>
                <c:pt idx="86252">
                  <c:v>86252</c:v>
                </c:pt>
                <c:pt idx="86253">
                  <c:v>86253</c:v>
                </c:pt>
                <c:pt idx="86254">
                  <c:v>86254</c:v>
                </c:pt>
                <c:pt idx="86255">
                  <c:v>86255</c:v>
                </c:pt>
                <c:pt idx="86256">
                  <c:v>86256</c:v>
                </c:pt>
                <c:pt idx="86257">
                  <c:v>86257</c:v>
                </c:pt>
                <c:pt idx="86258">
                  <c:v>86258</c:v>
                </c:pt>
                <c:pt idx="86259">
                  <c:v>86259</c:v>
                </c:pt>
                <c:pt idx="86260">
                  <c:v>86260</c:v>
                </c:pt>
                <c:pt idx="86261">
                  <c:v>86261</c:v>
                </c:pt>
                <c:pt idx="86262">
                  <c:v>86262</c:v>
                </c:pt>
                <c:pt idx="86263">
                  <c:v>86263</c:v>
                </c:pt>
                <c:pt idx="86264">
                  <c:v>86264</c:v>
                </c:pt>
                <c:pt idx="86265">
                  <c:v>86265</c:v>
                </c:pt>
                <c:pt idx="86266">
                  <c:v>86266</c:v>
                </c:pt>
                <c:pt idx="86267">
                  <c:v>86267</c:v>
                </c:pt>
                <c:pt idx="86268">
                  <c:v>86268</c:v>
                </c:pt>
                <c:pt idx="86269">
                  <c:v>86269</c:v>
                </c:pt>
                <c:pt idx="86270">
                  <c:v>86270</c:v>
                </c:pt>
                <c:pt idx="86271">
                  <c:v>86271</c:v>
                </c:pt>
                <c:pt idx="86272">
                  <c:v>86272</c:v>
                </c:pt>
                <c:pt idx="86273">
                  <c:v>86273</c:v>
                </c:pt>
                <c:pt idx="86274">
                  <c:v>86274</c:v>
                </c:pt>
                <c:pt idx="86275">
                  <c:v>86275</c:v>
                </c:pt>
                <c:pt idx="86276">
                  <c:v>86276</c:v>
                </c:pt>
                <c:pt idx="86277">
                  <c:v>86277</c:v>
                </c:pt>
                <c:pt idx="86278">
                  <c:v>86278</c:v>
                </c:pt>
                <c:pt idx="86279">
                  <c:v>86279</c:v>
                </c:pt>
                <c:pt idx="86280">
                  <c:v>86280</c:v>
                </c:pt>
                <c:pt idx="86281">
                  <c:v>86281</c:v>
                </c:pt>
                <c:pt idx="86282">
                  <c:v>86282</c:v>
                </c:pt>
                <c:pt idx="86283">
                  <c:v>86283</c:v>
                </c:pt>
                <c:pt idx="86284">
                  <c:v>86284</c:v>
                </c:pt>
                <c:pt idx="86285">
                  <c:v>86285</c:v>
                </c:pt>
                <c:pt idx="86286">
                  <c:v>86286</c:v>
                </c:pt>
                <c:pt idx="86287">
                  <c:v>86287</c:v>
                </c:pt>
                <c:pt idx="86288">
                  <c:v>86288</c:v>
                </c:pt>
                <c:pt idx="86289">
                  <c:v>86289</c:v>
                </c:pt>
                <c:pt idx="86290">
                  <c:v>86290</c:v>
                </c:pt>
                <c:pt idx="86291">
                  <c:v>86291</c:v>
                </c:pt>
                <c:pt idx="86292">
                  <c:v>86292</c:v>
                </c:pt>
                <c:pt idx="86293">
                  <c:v>86293</c:v>
                </c:pt>
                <c:pt idx="86294">
                  <c:v>86294</c:v>
                </c:pt>
                <c:pt idx="86295">
                  <c:v>86295</c:v>
                </c:pt>
                <c:pt idx="86296">
                  <c:v>86296</c:v>
                </c:pt>
                <c:pt idx="86297">
                  <c:v>86297</c:v>
                </c:pt>
                <c:pt idx="86298">
                  <c:v>86298</c:v>
                </c:pt>
                <c:pt idx="86299">
                  <c:v>86299</c:v>
                </c:pt>
                <c:pt idx="86300">
                  <c:v>86300</c:v>
                </c:pt>
                <c:pt idx="86301">
                  <c:v>86301</c:v>
                </c:pt>
                <c:pt idx="86302">
                  <c:v>86302</c:v>
                </c:pt>
                <c:pt idx="86303">
                  <c:v>86303</c:v>
                </c:pt>
                <c:pt idx="86304">
                  <c:v>86304</c:v>
                </c:pt>
                <c:pt idx="86305">
                  <c:v>86305</c:v>
                </c:pt>
                <c:pt idx="86306">
                  <c:v>86306</c:v>
                </c:pt>
                <c:pt idx="86307">
                  <c:v>86307</c:v>
                </c:pt>
                <c:pt idx="86308">
                  <c:v>86308</c:v>
                </c:pt>
                <c:pt idx="86309">
                  <c:v>86309</c:v>
                </c:pt>
                <c:pt idx="86310">
                  <c:v>86310</c:v>
                </c:pt>
                <c:pt idx="86311">
                  <c:v>86311</c:v>
                </c:pt>
                <c:pt idx="86312">
                  <c:v>86312</c:v>
                </c:pt>
                <c:pt idx="86313">
                  <c:v>86313</c:v>
                </c:pt>
                <c:pt idx="86314">
                  <c:v>86314</c:v>
                </c:pt>
                <c:pt idx="86315">
                  <c:v>86315</c:v>
                </c:pt>
                <c:pt idx="86316">
                  <c:v>86316</c:v>
                </c:pt>
                <c:pt idx="86317">
                  <c:v>86317</c:v>
                </c:pt>
                <c:pt idx="86318">
                  <c:v>86318</c:v>
                </c:pt>
                <c:pt idx="86319">
                  <c:v>86319</c:v>
                </c:pt>
                <c:pt idx="86320">
                  <c:v>86320</c:v>
                </c:pt>
                <c:pt idx="86321">
                  <c:v>86321</c:v>
                </c:pt>
                <c:pt idx="86322">
                  <c:v>86322</c:v>
                </c:pt>
                <c:pt idx="86323">
                  <c:v>86323</c:v>
                </c:pt>
                <c:pt idx="86324">
                  <c:v>86324</c:v>
                </c:pt>
                <c:pt idx="86325">
                  <c:v>86325</c:v>
                </c:pt>
                <c:pt idx="86326">
                  <c:v>86326</c:v>
                </c:pt>
                <c:pt idx="86327">
                  <c:v>86327</c:v>
                </c:pt>
                <c:pt idx="86328">
                  <c:v>86328</c:v>
                </c:pt>
                <c:pt idx="86329">
                  <c:v>86329</c:v>
                </c:pt>
                <c:pt idx="86330">
                  <c:v>86330</c:v>
                </c:pt>
                <c:pt idx="86331">
                  <c:v>86331</c:v>
                </c:pt>
                <c:pt idx="86332">
                  <c:v>86332</c:v>
                </c:pt>
                <c:pt idx="86333">
                  <c:v>86333</c:v>
                </c:pt>
                <c:pt idx="86334">
                  <c:v>86334</c:v>
                </c:pt>
                <c:pt idx="86335">
                  <c:v>86335</c:v>
                </c:pt>
                <c:pt idx="86336">
                  <c:v>86336</c:v>
                </c:pt>
                <c:pt idx="86337">
                  <c:v>86337</c:v>
                </c:pt>
                <c:pt idx="86338">
                  <c:v>86338</c:v>
                </c:pt>
                <c:pt idx="86339">
                  <c:v>86339</c:v>
                </c:pt>
                <c:pt idx="86340">
                  <c:v>86340</c:v>
                </c:pt>
                <c:pt idx="86341">
                  <c:v>86341</c:v>
                </c:pt>
                <c:pt idx="86342">
                  <c:v>86342</c:v>
                </c:pt>
                <c:pt idx="86343">
                  <c:v>86343</c:v>
                </c:pt>
                <c:pt idx="86344">
                  <c:v>86344</c:v>
                </c:pt>
                <c:pt idx="86345">
                  <c:v>86345</c:v>
                </c:pt>
                <c:pt idx="86346">
                  <c:v>86346</c:v>
                </c:pt>
                <c:pt idx="86347">
                  <c:v>86347</c:v>
                </c:pt>
                <c:pt idx="86348">
                  <c:v>86348</c:v>
                </c:pt>
                <c:pt idx="86349">
                  <c:v>86349</c:v>
                </c:pt>
                <c:pt idx="86350">
                  <c:v>86350</c:v>
                </c:pt>
                <c:pt idx="86351">
                  <c:v>86351</c:v>
                </c:pt>
                <c:pt idx="86352">
                  <c:v>86352</c:v>
                </c:pt>
                <c:pt idx="86353">
                  <c:v>86353</c:v>
                </c:pt>
                <c:pt idx="86354">
                  <c:v>86354</c:v>
                </c:pt>
                <c:pt idx="86355">
                  <c:v>86355</c:v>
                </c:pt>
                <c:pt idx="86356">
                  <c:v>86356</c:v>
                </c:pt>
                <c:pt idx="86357">
                  <c:v>86357</c:v>
                </c:pt>
                <c:pt idx="86358">
                  <c:v>86358</c:v>
                </c:pt>
                <c:pt idx="86359">
                  <c:v>86359</c:v>
                </c:pt>
                <c:pt idx="86360">
                  <c:v>86360</c:v>
                </c:pt>
                <c:pt idx="86361">
                  <c:v>86361</c:v>
                </c:pt>
                <c:pt idx="86362">
                  <c:v>86362</c:v>
                </c:pt>
                <c:pt idx="86363">
                  <c:v>86363</c:v>
                </c:pt>
                <c:pt idx="86364">
                  <c:v>86364</c:v>
                </c:pt>
                <c:pt idx="86365">
                  <c:v>86365</c:v>
                </c:pt>
                <c:pt idx="86366">
                  <c:v>86366</c:v>
                </c:pt>
                <c:pt idx="86367">
                  <c:v>86367</c:v>
                </c:pt>
                <c:pt idx="86368">
                  <c:v>86368</c:v>
                </c:pt>
                <c:pt idx="86369">
                  <c:v>86369</c:v>
                </c:pt>
                <c:pt idx="86370">
                  <c:v>86370</c:v>
                </c:pt>
                <c:pt idx="86371">
                  <c:v>86371</c:v>
                </c:pt>
                <c:pt idx="86372">
                  <c:v>86372</c:v>
                </c:pt>
                <c:pt idx="86373">
                  <c:v>86373</c:v>
                </c:pt>
                <c:pt idx="86374">
                  <c:v>86374</c:v>
                </c:pt>
                <c:pt idx="86375">
                  <c:v>86375</c:v>
                </c:pt>
                <c:pt idx="86376">
                  <c:v>86376</c:v>
                </c:pt>
                <c:pt idx="86377">
                  <c:v>86377</c:v>
                </c:pt>
                <c:pt idx="86378">
                  <c:v>86378</c:v>
                </c:pt>
                <c:pt idx="86379">
                  <c:v>86379</c:v>
                </c:pt>
                <c:pt idx="86380">
                  <c:v>86380</c:v>
                </c:pt>
                <c:pt idx="86381">
                  <c:v>86381</c:v>
                </c:pt>
                <c:pt idx="86382">
                  <c:v>86382</c:v>
                </c:pt>
                <c:pt idx="86383">
                  <c:v>86383</c:v>
                </c:pt>
                <c:pt idx="86384">
                  <c:v>86384</c:v>
                </c:pt>
                <c:pt idx="86385">
                  <c:v>86385</c:v>
                </c:pt>
                <c:pt idx="86386">
                  <c:v>86386</c:v>
                </c:pt>
                <c:pt idx="86387">
                  <c:v>86387</c:v>
                </c:pt>
                <c:pt idx="86388">
                  <c:v>86388</c:v>
                </c:pt>
                <c:pt idx="86389">
                  <c:v>86389</c:v>
                </c:pt>
                <c:pt idx="86390">
                  <c:v>86390</c:v>
                </c:pt>
                <c:pt idx="86391">
                  <c:v>86391</c:v>
                </c:pt>
                <c:pt idx="86392">
                  <c:v>86392</c:v>
                </c:pt>
                <c:pt idx="86393">
                  <c:v>86393</c:v>
                </c:pt>
                <c:pt idx="86394">
                  <c:v>86394</c:v>
                </c:pt>
                <c:pt idx="86395">
                  <c:v>86395</c:v>
                </c:pt>
                <c:pt idx="86396">
                  <c:v>86396</c:v>
                </c:pt>
                <c:pt idx="86397">
                  <c:v>86397</c:v>
                </c:pt>
                <c:pt idx="86398">
                  <c:v>86398</c:v>
                </c:pt>
                <c:pt idx="86399">
                  <c:v>86399</c:v>
                </c:pt>
                <c:pt idx="86400">
                  <c:v>86400</c:v>
                </c:pt>
                <c:pt idx="86401">
                  <c:v>86401</c:v>
                </c:pt>
                <c:pt idx="86402">
                  <c:v>86402</c:v>
                </c:pt>
                <c:pt idx="86403">
                  <c:v>86403</c:v>
                </c:pt>
                <c:pt idx="86404">
                  <c:v>86404</c:v>
                </c:pt>
                <c:pt idx="86405">
                  <c:v>86405</c:v>
                </c:pt>
                <c:pt idx="86406">
                  <c:v>86406</c:v>
                </c:pt>
                <c:pt idx="86407">
                  <c:v>86407</c:v>
                </c:pt>
                <c:pt idx="86408">
                  <c:v>86408</c:v>
                </c:pt>
                <c:pt idx="86409">
                  <c:v>86409</c:v>
                </c:pt>
                <c:pt idx="86410">
                  <c:v>86410</c:v>
                </c:pt>
                <c:pt idx="86411">
                  <c:v>86411</c:v>
                </c:pt>
                <c:pt idx="86412">
                  <c:v>86412</c:v>
                </c:pt>
                <c:pt idx="86413">
                  <c:v>86413</c:v>
                </c:pt>
                <c:pt idx="86414">
                  <c:v>86414</c:v>
                </c:pt>
                <c:pt idx="86415">
                  <c:v>86415</c:v>
                </c:pt>
                <c:pt idx="86416">
                  <c:v>86416</c:v>
                </c:pt>
                <c:pt idx="86417">
                  <c:v>86417</c:v>
                </c:pt>
                <c:pt idx="86418">
                  <c:v>86418</c:v>
                </c:pt>
                <c:pt idx="86419">
                  <c:v>86419</c:v>
                </c:pt>
                <c:pt idx="86420">
                  <c:v>86420</c:v>
                </c:pt>
                <c:pt idx="86421">
                  <c:v>86421</c:v>
                </c:pt>
                <c:pt idx="86422">
                  <c:v>86422</c:v>
                </c:pt>
                <c:pt idx="86423">
                  <c:v>86423</c:v>
                </c:pt>
                <c:pt idx="86424">
                  <c:v>86424</c:v>
                </c:pt>
                <c:pt idx="86425">
                  <c:v>86425</c:v>
                </c:pt>
                <c:pt idx="86426">
                  <c:v>86426</c:v>
                </c:pt>
                <c:pt idx="86427">
                  <c:v>86427</c:v>
                </c:pt>
                <c:pt idx="86428">
                  <c:v>86428</c:v>
                </c:pt>
                <c:pt idx="86429">
                  <c:v>86429</c:v>
                </c:pt>
                <c:pt idx="86430">
                  <c:v>86430</c:v>
                </c:pt>
                <c:pt idx="86431">
                  <c:v>86431</c:v>
                </c:pt>
                <c:pt idx="86432">
                  <c:v>86432</c:v>
                </c:pt>
                <c:pt idx="86433">
                  <c:v>86433</c:v>
                </c:pt>
                <c:pt idx="86434">
                  <c:v>86434</c:v>
                </c:pt>
                <c:pt idx="86435">
                  <c:v>86435</c:v>
                </c:pt>
                <c:pt idx="86436">
                  <c:v>86436</c:v>
                </c:pt>
                <c:pt idx="86437">
                  <c:v>86437</c:v>
                </c:pt>
                <c:pt idx="86438">
                  <c:v>86438</c:v>
                </c:pt>
                <c:pt idx="86439">
                  <c:v>86439</c:v>
                </c:pt>
                <c:pt idx="86440">
                  <c:v>86440</c:v>
                </c:pt>
                <c:pt idx="86441">
                  <c:v>86441</c:v>
                </c:pt>
                <c:pt idx="86442">
                  <c:v>86442</c:v>
                </c:pt>
                <c:pt idx="86443">
                  <c:v>86443</c:v>
                </c:pt>
                <c:pt idx="86444">
                  <c:v>86444</c:v>
                </c:pt>
                <c:pt idx="86445">
                  <c:v>86445</c:v>
                </c:pt>
                <c:pt idx="86446">
                  <c:v>86446</c:v>
                </c:pt>
                <c:pt idx="86447">
                  <c:v>86447</c:v>
                </c:pt>
                <c:pt idx="86448">
                  <c:v>86448</c:v>
                </c:pt>
                <c:pt idx="86449">
                  <c:v>86449</c:v>
                </c:pt>
                <c:pt idx="86450">
                  <c:v>86450</c:v>
                </c:pt>
                <c:pt idx="86451">
                  <c:v>86451</c:v>
                </c:pt>
                <c:pt idx="86452">
                  <c:v>86452</c:v>
                </c:pt>
                <c:pt idx="86453">
                  <c:v>86453</c:v>
                </c:pt>
                <c:pt idx="86454">
                  <c:v>86454</c:v>
                </c:pt>
                <c:pt idx="86455">
                  <c:v>86455</c:v>
                </c:pt>
                <c:pt idx="86456">
                  <c:v>86456</c:v>
                </c:pt>
                <c:pt idx="86457">
                  <c:v>86457</c:v>
                </c:pt>
                <c:pt idx="86458">
                  <c:v>86458</c:v>
                </c:pt>
                <c:pt idx="86459">
                  <c:v>86459</c:v>
                </c:pt>
                <c:pt idx="86460">
                  <c:v>86460</c:v>
                </c:pt>
                <c:pt idx="86461">
                  <c:v>86461</c:v>
                </c:pt>
                <c:pt idx="86462">
                  <c:v>86462</c:v>
                </c:pt>
                <c:pt idx="86463">
                  <c:v>86463</c:v>
                </c:pt>
                <c:pt idx="86464">
                  <c:v>86464</c:v>
                </c:pt>
                <c:pt idx="86465">
                  <c:v>86465</c:v>
                </c:pt>
                <c:pt idx="86466">
                  <c:v>86466</c:v>
                </c:pt>
                <c:pt idx="86467">
                  <c:v>86467</c:v>
                </c:pt>
                <c:pt idx="86468">
                  <c:v>86468</c:v>
                </c:pt>
                <c:pt idx="86469">
                  <c:v>86469</c:v>
                </c:pt>
                <c:pt idx="86470">
                  <c:v>86470</c:v>
                </c:pt>
                <c:pt idx="86471">
                  <c:v>86471</c:v>
                </c:pt>
                <c:pt idx="86472">
                  <c:v>86472</c:v>
                </c:pt>
                <c:pt idx="86473">
                  <c:v>86473</c:v>
                </c:pt>
                <c:pt idx="86474">
                  <c:v>86474</c:v>
                </c:pt>
                <c:pt idx="86475">
                  <c:v>86475</c:v>
                </c:pt>
                <c:pt idx="86476">
                  <c:v>86476</c:v>
                </c:pt>
                <c:pt idx="86477">
                  <c:v>86477</c:v>
                </c:pt>
                <c:pt idx="86478">
                  <c:v>86478</c:v>
                </c:pt>
                <c:pt idx="86479">
                  <c:v>86479</c:v>
                </c:pt>
                <c:pt idx="86480">
                  <c:v>86480</c:v>
                </c:pt>
                <c:pt idx="86481">
                  <c:v>86481</c:v>
                </c:pt>
                <c:pt idx="86482">
                  <c:v>86482</c:v>
                </c:pt>
                <c:pt idx="86483">
                  <c:v>86483</c:v>
                </c:pt>
                <c:pt idx="86484">
                  <c:v>86484</c:v>
                </c:pt>
                <c:pt idx="86485">
                  <c:v>86485</c:v>
                </c:pt>
                <c:pt idx="86486">
                  <c:v>86486</c:v>
                </c:pt>
                <c:pt idx="86487">
                  <c:v>86487</c:v>
                </c:pt>
                <c:pt idx="86488">
                  <c:v>86488</c:v>
                </c:pt>
                <c:pt idx="86489">
                  <c:v>86489</c:v>
                </c:pt>
                <c:pt idx="86490">
                  <c:v>86490</c:v>
                </c:pt>
                <c:pt idx="86491">
                  <c:v>86491</c:v>
                </c:pt>
                <c:pt idx="86492">
                  <c:v>86492</c:v>
                </c:pt>
                <c:pt idx="86493">
                  <c:v>86493</c:v>
                </c:pt>
                <c:pt idx="86494">
                  <c:v>86494</c:v>
                </c:pt>
                <c:pt idx="86495">
                  <c:v>86495</c:v>
                </c:pt>
                <c:pt idx="86496">
                  <c:v>86496</c:v>
                </c:pt>
                <c:pt idx="86497">
                  <c:v>86497</c:v>
                </c:pt>
                <c:pt idx="86498">
                  <c:v>86498</c:v>
                </c:pt>
                <c:pt idx="86499">
                  <c:v>86499</c:v>
                </c:pt>
                <c:pt idx="86500">
                  <c:v>86500</c:v>
                </c:pt>
                <c:pt idx="86501">
                  <c:v>86501</c:v>
                </c:pt>
                <c:pt idx="86502">
                  <c:v>86502</c:v>
                </c:pt>
                <c:pt idx="86503">
                  <c:v>86503</c:v>
                </c:pt>
                <c:pt idx="86504">
                  <c:v>86504</c:v>
                </c:pt>
                <c:pt idx="86505">
                  <c:v>86505</c:v>
                </c:pt>
                <c:pt idx="86506">
                  <c:v>86506</c:v>
                </c:pt>
                <c:pt idx="86507">
                  <c:v>86507</c:v>
                </c:pt>
                <c:pt idx="86508">
                  <c:v>86508</c:v>
                </c:pt>
                <c:pt idx="86509">
                  <c:v>86509</c:v>
                </c:pt>
                <c:pt idx="86510">
                  <c:v>86510</c:v>
                </c:pt>
                <c:pt idx="86511">
                  <c:v>86511</c:v>
                </c:pt>
                <c:pt idx="86512">
                  <c:v>86512</c:v>
                </c:pt>
                <c:pt idx="86513">
                  <c:v>86513</c:v>
                </c:pt>
                <c:pt idx="86514">
                  <c:v>86514</c:v>
                </c:pt>
                <c:pt idx="86515">
                  <c:v>86515</c:v>
                </c:pt>
                <c:pt idx="86516">
                  <c:v>86516</c:v>
                </c:pt>
                <c:pt idx="86517">
                  <c:v>86517</c:v>
                </c:pt>
                <c:pt idx="86518">
                  <c:v>86518</c:v>
                </c:pt>
                <c:pt idx="86519">
                  <c:v>86519</c:v>
                </c:pt>
                <c:pt idx="86520">
                  <c:v>86520</c:v>
                </c:pt>
                <c:pt idx="86521">
                  <c:v>86521</c:v>
                </c:pt>
                <c:pt idx="86522">
                  <c:v>86522</c:v>
                </c:pt>
                <c:pt idx="86523">
                  <c:v>86523</c:v>
                </c:pt>
                <c:pt idx="86524">
                  <c:v>86524</c:v>
                </c:pt>
                <c:pt idx="86525">
                  <c:v>86525</c:v>
                </c:pt>
                <c:pt idx="86526">
                  <c:v>86526</c:v>
                </c:pt>
                <c:pt idx="86527">
                  <c:v>86527</c:v>
                </c:pt>
                <c:pt idx="86528">
                  <c:v>86528</c:v>
                </c:pt>
                <c:pt idx="86529">
                  <c:v>86529</c:v>
                </c:pt>
                <c:pt idx="86530">
                  <c:v>86530</c:v>
                </c:pt>
                <c:pt idx="86531">
                  <c:v>86531</c:v>
                </c:pt>
                <c:pt idx="86532">
                  <c:v>86532</c:v>
                </c:pt>
                <c:pt idx="86533">
                  <c:v>86533</c:v>
                </c:pt>
                <c:pt idx="86534">
                  <c:v>86534</c:v>
                </c:pt>
                <c:pt idx="86535">
                  <c:v>86535</c:v>
                </c:pt>
                <c:pt idx="86536">
                  <c:v>86536</c:v>
                </c:pt>
                <c:pt idx="86537">
                  <c:v>86537</c:v>
                </c:pt>
                <c:pt idx="86538">
                  <c:v>86538</c:v>
                </c:pt>
                <c:pt idx="86539">
                  <c:v>86539</c:v>
                </c:pt>
                <c:pt idx="86540">
                  <c:v>86540</c:v>
                </c:pt>
                <c:pt idx="86541">
                  <c:v>86541</c:v>
                </c:pt>
                <c:pt idx="86542">
                  <c:v>86542</c:v>
                </c:pt>
                <c:pt idx="86543">
                  <c:v>86543</c:v>
                </c:pt>
                <c:pt idx="86544">
                  <c:v>86544</c:v>
                </c:pt>
                <c:pt idx="86545">
                  <c:v>86545</c:v>
                </c:pt>
                <c:pt idx="86546">
                  <c:v>86546</c:v>
                </c:pt>
                <c:pt idx="86547">
                  <c:v>86547</c:v>
                </c:pt>
                <c:pt idx="86548">
                  <c:v>86548</c:v>
                </c:pt>
                <c:pt idx="86549">
                  <c:v>86549</c:v>
                </c:pt>
                <c:pt idx="86550">
                  <c:v>86550</c:v>
                </c:pt>
                <c:pt idx="86551">
                  <c:v>86551</c:v>
                </c:pt>
                <c:pt idx="86552">
                  <c:v>86552</c:v>
                </c:pt>
                <c:pt idx="86553">
                  <c:v>86553</c:v>
                </c:pt>
                <c:pt idx="86554">
                  <c:v>86554</c:v>
                </c:pt>
                <c:pt idx="86555">
                  <c:v>86555</c:v>
                </c:pt>
                <c:pt idx="86556">
                  <c:v>86556</c:v>
                </c:pt>
                <c:pt idx="86557">
                  <c:v>86557</c:v>
                </c:pt>
                <c:pt idx="86558">
                  <c:v>86558</c:v>
                </c:pt>
                <c:pt idx="86559">
                  <c:v>86559</c:v>
                </c:pt>
                <c:pt idx="86560">
                  <c:v>86560</c:v>
                </c:pt>
                <c:pt idx="86561">
                  <c:v>86561</c:v>
                </c:pt>
                <c:pt idx="86562">
                  <c:v>86562</c:v>
                </c:pt>
                <c:pt idx="86563">
                  <c:v>86563</c:v>
                </c:pt>
                <c:pt idx="86564">
                  <c:v>86564</c:v>
                </c:pt>
                <c:pt idx="86565">
                  <c:v>86565</c:v>
                </c:pt>
                <c:pt idx="86566">
                  <c:v>86566</c:v>
                </c:pt>
                <c:pt idx="86567">
                  <c:v>86567</c:v>
                </c:pt>
                <c:pt idx="86568">
                  <c:v>86568</c:v>
                </c:pt>
                <c:pt idx="86569">
                  <c:v>86569</c:v>
                </c:pt>
                <c:pt idx="86570">
                  <c:v>86570</c:v>
                </c:pt>
                <c:pt idx="86571">
                  <c:v>86571</c:v>
                </c:pt>
                <c:pt idx="86572">
                  <c:v>86572</c:v>
                </c:pt>
                <c:pt idx="86573">
                  <c:v>86573</c:v>
                </c:pt>
                <c:pt idx="86574">
                  <c:v>86574</c:v>
                </c:pt>
                <c:pt idx="86575">
                  <c:v>86575</c:v>
                </c:pt>
                <c:pt idx="86576">
                  <c:v>86576</c:v>
                </c:pt>
                <c:pt idx="86577">
                  <c:v>86577</c:v>
                </c:pt>
                <c:pt idx="86578">
                  <c:v>86578</c:v>
                </c:pt>
                <c:pt idx="86579">
                  <c:v>86579</c:v>
                </c:pt>
                <c:pt idx="86580">
                  <c:v>86580</c:v>
                </c:pt>
                <c:pt idx="86581">
                  <c:v>86581</c:v>
                </c:pt>
                <c:pt idx="86582">
                  <c:v>86582</c:v>
                </c:pt>
                <c:pt idx="86583">
                  <c:v>86583</c:v>
                </c:pt>
                <c:pt idx="86584">
                  <c:v>86584</c:v>
                </c:pt>
                <c:pt idx="86585">
                  <c:v>86585</c:v>
                </c:pt>
                <c:pt idx="86586">
                  <c:v>86586</c:v>
                </c:pt>
                <c:pt idx="86587">
                  <c:v>86587</c:v>
                </c:pt>
                <c:pt idx="86588">
                  <c:v>86588</c:v>
                </c:pt>
                <c:pt idx="86589">
                  <c:v>86589</c:v>
                </c:pt>
                <c:pt idx="86590">
                  <c:v>86590</c:v>
                </c:pt>
                <c:pt idx="86591">
                  <c:v>86591</c:v>
                </c:pt>
                <c:pt idx="86592">
                  <c:v>86592</c:v>
                </c:pt>
                <c:pt idx="86593">
                  <c:v>86593</c:v>
                </c:pt>
                <c:pt idx="86594">
                  <c:v>86594</c:v>
                </c:pt>
                <c:pt idx="86595">
                  <c:v>86595</c:v>
                </c:pt>
                <c:pt idx="86596">
                  <c:v>86596</c:v>
                </c:pt>
                <c:pt idx="86597">
                  <c:v>86597</c:v>
                </c:pt>
                <c:pt idx="86598">
                  <c:v>86598</c:v>
                </c:pt>
                <c:pt idx="86599">
                  <c:v>86599</c:v>
                </c:pt>
                <c:pt idx="86600">
                  <c:v>86600</c:v>
                </c:pt>
                <c:pt idx="86601">
                  <c:v>86601</c:v>
                </c:pt>
                <c:pt idx="86602">
                  <c:v>86602</c:v>
                </c:pt>
                <c:pt idx="86603">
                  <c:v>86603</c:v>
                </c:pt>
                <c:pt idx="86604">
                  <c:v>86604</c:v>
                </c:pt>
                <c:pt idx="86605">
                  <c:v>86605</c:v>
                </c:pt>
                <c:pt idx="86606">
                  <c:v>86606</c:v>
                </c:pt>
                <c:pt idx="86607">
                  <c:v>86607</c:v>
                </c:pt>
                <c:pt idx="86608">
                  <c:v>86608</c:v>
                </c:pt>
                <c:pt idx="86609">
                  <c:v>86609</c:v>
                </c:pt>
                <c:pt idx="86610">
                  <c:v>86610</c:v>
                </c:pt>
                <c:pt idx="86611">
                  <c:v>86611</c:v>
                </c:pt>
                <c:pt idx="86612">
                  <c:v>86612</c:v>
                </c:pt>
                <c:pt idx="86613">
                  <c:v>86613</c:v>
                </c:pt>
                <c:pt idx="86614">
                  <c:v>86614</c:v>
                </c:pt>
                <c:pt idx="86615">
                  <c:v>86615</c:v>
                </c:pt>
                <c:pt idx="86616">
                  <c:v>86616</c:v>
                </c:pt>
                <c:pt idx="86617">
                  <c:v>86617</c:v>
                </c:pt>
                <c:pt idx="86618">
                  <c:v>86618</c:v>
                </c:pt>
                <c:pt idx="86619">
                  <c:v>86619</c:v>
                </c:pt>
                <c:pt idx="86620">
                  <c:v>86620</c:v>
                </c:pt>
                <c:pt idx="86621">
                  <c:v>86621</c:v>
                </c:pt>
                <c:pt idx="86622">
                  <c:v>86622</c:v>
                </c:pt>
                <c:pt idx="86623">
                  <c:v>86623</c:v>
                </c:pt>
                <c:pt idx="86624">
                  <c:v>86624</c:v>
                </c:pt>
                <c:pt idx="86625">
                  <c:v>86625</c:v>
                </c:pt>
                <c:pt idx="86626">
                  <c:v>86626</c:v>
                </c:pt>
                <c:pt idx="86627">
                  <c:v>86627</c:v>
                </c:pt>
                <c:pt idx="86628">
                  <c:v>86628</c:v>
                </c:pt>
                <c:pt idx="86629">
                  <c:v>86629</c:v>
                </c:pt>
                <c:pt idx="86630">
                  <c:v>86630</c:v>
                </c:pt>
                <c:pt idx="86631">
                  <c:v>86631</c:v>
                </c:pt>
                <c:pt idx="86632">
                  <c:v>86632</c:v>
                </c:pt>
                <c:pt idx="86633">
                  <c:v>86633</c:v>
                </c:pt>
                <c:pt idx="86634">
                  <c:v>86634</c:v>
                </c:pt>
                <c:pt idx="86635">
                  <c:v>86635</c:v>
                </c:pt>
                <c:pt idx="86636">
                  <c:v>86636</c:v>
                </c:pt>
                <c:pt idx="86637">
                  <c:v>86637</c:v>
                </c:pt>
                <c:pt idx="86638">
                  <c:v>86638</c:v>
                </c:pt>
                <c:pt idx="86639">
                  <c:v>86639</c:v>
                </c:pt>
                <c:pt idx="86640">
                  <c:v>86640</c:v>
                </c:pt>
                <c:pt idx="86641">
                  <c:v>86641</c:v>
                </c:pt>
                <c:pt idx="86642">
                  <c:v>86642</c:v>
                </c:pt>
                <c:pt idx="86643">
                  <c:v>86643</c:v>
                </c:pt>
                <c:pt idx="86644">
                  <c:v>86644</c:v>
                </c:pt>
                <c:pt idx="86645">
                  <c:v>86645</c:v>
                </c:pt>
                <c:pt idx="86646">
                  <c:v>86646</c:v>
                </c:pt>
                <c:pt idx="86647">
                  <c:v>86647</c:v>
                </c:pt>
                <c:pt idx="86648">
                  <c:v>86648</c:v>
                </c:pt>
                <c:pt idx="86649">
                  <c:v>86649</c:v>
                </c:pt>
                <c:pt idx="86650">
                  <c:v>86650</c:v>
                </c:pt>
                <c:pt idx="86651">
                  <c:v>86651</c:v>
                </c:pt>
                <c:pt idx="86652">
                  <c:v>86652</c:v>
                </c:pt>
                <c:pt idx="86653">
                  <c:v>86653</c:v>
                </c:pt>
                <c:pt idx="86654">
                  <c:v>86654</c:v>
                </c:pt>
                <c:pt idx="86655">
                  <c:v>86655</c:v>
                </c:pt>
                <c:pt idx="86656">
                  <c:v>86656</c:v>
                </c:pt>
                <c:pt idx="86657">
                  <c:v>86657</c:v>
                </c:pt>
                <c:pt idx="86658">
                  <c:v>86658</c:v>
                </c:pt>
                <c:pt idx="86659">
                  <c:v>86659</c:v>
                </c:pt>
                <c:pt idx="86660">
                  <c:v>86660</c:v>
                </c:pt>
                <c:pt idx="86661">
                  <c:v>86661</c:v>
                </c:pt>
                <c:pt idx="86662">
                  <c:v>86662</c:v>
                </c:pt>
                <c:pt idx="86663">
                  <c:v>86663</c:v>
                </c:pt>
                <c:pt idx="86664">
                  <c:v>86664</c:v>
                </c:pt>
                <c:pt idx="86665">
                  <c:v>86665</c:v>
                </c:pt>
                <c:pt idx="86666">
                  <c:v>86666</c:v>
                </c:pt>
                <c:pt idx="86667">
                  <c:v>86667</c:v>
                </c:pt>
                <c:pt idx="86668">
                  <c:v>86668</c:v>
                </c:pt>
                <c:pt idx="86669">
                  <c:v>86669</c:v>
                </c:pt>
                <c:pt idx="86670">
                  <c:v>86670</c:v>
                </c:pt>
                <c:pt idx="86671">
                  <c:v>86671</c:v>
                </c:pt>
                <c:pt idx="86672">
                  <c:v>86672</c:v>
                </c:pt>
                <c:pt idx="86673">
                  <c:v>86673</c:v>
                </c:pt>
                <c:pt idx="86674">
                  <c:v>86674</c:v>
                </c:pt>
                <c:pt idx="86675">
                  <c:v>86675</c:v>
                </c:pt>
                <c:pt idx="86676">
                  <c:v>86676</c:v>
                </c:pt>
                <c:pt idx="86677">
                  <c:v>86677</c:v>
                </c:pt>
                <c:pt idx="86678">
                  <c:v>86678</c:v>
                </c:pt>
                <c:pt idx="86679">
                  <c:v>86679</c:v>
                </c:pt>
                <c:pt idx="86680">
                  <c:v>86680</c:v>
                </c:pt>
                <c:pt idx="86681">
                  <c:v>86681</c:v>
                </c:pt>
                <c:pt idx="86682">
                  <c:v>86682</c:v>
                </c:pt>
                <c:pt idx="86683">
                  <c:v>86683</c:v>
                </c:pt>
                <c:pt idx="86684">
                  <c:v>86684</c:v>
                </c:pt>
                <c:pt idx="86685">
                  <c:v>86685</c:v>
                </c:pt>
                <c:pt idx="86686">
                  <c:v>86686</c:v>
                </c:pt>
                <c:pt idx="86687">
                  <c:v>86687</c:v>
                </c:pt>
                <c:pt idx="86688">
                  <c:v>86688</c:v>
                </c:pt>
                <c:pt idx="86689">
                  <c:v>86689</c:v>
                </c:pt>
                <c:pt idx="86690">
                  <c:v>86690</c:v>
                </c:pt>
                <c:pt idx="86691">
                  <c:v>86691</c:v>
                </c:pt>
                <c:pt idx="86692">
                  <c:v>86692</c:v>
                </c:pt>
                <c:pt idx="86693">
                  <c:v>86693</c:v>
                </c:pt>
                <c:pt idx="86694">
                  <c:v>86694</c:v>
                </c:pt>
                <c:pt idx="86695">
                  <c:v>86695</c:v>
                </c:pt>
                <c:pt idx="86696">
                  <c:v>86696</c:v>
                </c:pt>
                <c:pt idx="86697">
                  <c:v>86697</c:v>
                </c:pt>
                <c:pt idx="86698">
                  <c:v>86698</c:v>
                </c:pt>
                <c:pt idx="86699">
                  <c:v>86699</c:v>
                </c:pt>
                <c:pt idx="86700">
                  <c:v>86700</c:v>
                </c:pt>
                <c:pt idx="86701">
                  <c:v>86701</c:v>
                </c:pt>
                <c:pt idx="86702">
                  <c:v>86702</c:v>
                </c:pt>
                <c:pt idx="86703">
                  <c:v>86703</c:v>
                </c:pt>
                <c:pt idx="86704">
                  <c:v>86704</c:v>
                </c:pt>
                <c:pt idx="86705">
                  <c:v>86705</c:v>
                </c:pt>
                <c:pt idx="86706">
                  <c:v>86706</c:v>
                </c:pt>
                <c:pt idx="86707">
                  <c:v>86707</c:v>
                </c:pt>
                <c:pt idx="86708">
                  <c:v>86708</c:v>
                </c:pt>
                <c:pt idx="86709">
                  <c:v>86709</c:v>
                </c:pt>
                <c:pt idx="86710">
                  <c:v>86710</c:v>
                </c:pt>
                <c:pt idx="86711">
                  <c:v>86711</c:v>
                </c:pt>
                <c:pt idx="86712">
                  <c:v>86712</c:v>
                </c:pt>
                <c:pt idx="86713">
                  <c:v>86713</c:v>
                </c:pt>
                <c:pt idx="86714">
                  <c:v>86714</c:v>
                </c:pt>
                <c:pt idx="86715">
                  <c:v>86715</c:v>
                </c:pt>
                <c:pt idx="86716">
                  <c:v>86716</c:v>
                </c:pt>
                <c:pt idx="86717">
                  <c:v>86717</c:v>
                </c:pt>
                <c:pt idx="86718">
                  <c:v>86718</c:v>
                </c:pt>
                <c:pt idx="86719">
                  <c:v>86719</c:v>
                </c:pt>
                <c:pt idx="86720">
                  <c:v>86720</c:v>
                </c:pt>
                <c:pt idx="86721">
                  <c:v>86721</c:v>
                </c:pt>
                <c:pt idx="86722">
                  <c:v>86722</c:v>
                </c:pt>
                <c:pt idx="86723">
                  <c:v>86723</c:v>
                </c:pt>
                <c:pt idx="86724">
                  <c:v>86724</c:v>
                </c:pt>
                <c:pt idx="86725">
                  <c:v>86725</c:v>
                </c:pt>
                <c:pt idx="86726">
                  <c:v>86726</c:v>
                </c:pt>
                <c:pt idx="86727">
                  <c:v>86727</c:v>
                </c:pt>
                <c:pt idx="86728">
                  <c:v>86728</c:v>
                </c:pt>
                <c:pt idx="86729">
                  <c:v>86729</c:v>
                </c:pt>
                <c:pt idx="86730">
                  <c:v>86730</c:v>
                </c:pt>
                <c:pt idx="86731">
                  <c:v>86731</c:v>
                </c:pt>
                <c:pt idx="86732">
                  <c:v>86732</c:v>
                </c:pt>
                <c:pt idx="86733">
                  <c:v>86733</c:v>
                </c:pt>
                <c:pt idx="86734">
                  <c:v>86734</c:v>
                </c:pt>
                <c:pt idx="86735">
                  <c:v>86735</c:v>
                </c:pt>
                <c:pt idx="86736">
                  <c:v>86736</c:v>
                </c:pt>
                <c:pt idx="86737">
                  <c:v>86737</c:v>
                </c:pt>
                <c:pt idx="86738">
                  <c:v>86738</c:v>
                </c:pt>
                <c:pt idx="86739">
                  <c:v>86739</c:v>
                </c:pt>
                <c:pt idx="86740">
                  <c:v>86740</c:v>
                </c:pt>
                <c:pt idx="86741">
                  <c:v>86741</c:v>
                </c:pt>
                <c:pt idx="86742">
                  <c:v>86742</c:v>
                </c:pt>
                <c:pt idx="86743">
                  <c:v>86743</c:v>
                </c:pt>
                <c:pt idx="86744">
                  <c:v>86744</c:v>
                </c:pt>
                <c:pt idx="86745">
                  <c:v>86745</c:v>
                </c:pt>
                <c:pt idx="86746">
                  <c:v>86746</c:v>
                </c:pt>
                <c:pt idx="86747">
                  <c:v>86747</c:v>
                </c:pt>
                <c:pt idx="86748">
                  <c:v>86748</c:v>
                </c:pt>
                <c:pt idx="86749">
                  <c:v>86749</c:v>
                </c:pt>
                <c:pt idx="86750">
                  <c:v>86750</c:v>
                </c:pt>
                <c:pt idx="86751">
                  <c:v>86751</c:v>
                </c:pt>
                <c:pt idx="86752">
                  <c:v>86752</c:v>
                </c:pt>
                <c:pt idx="86753">
                  <c:v>86753</c:v>
                </c:pt>
                <c:pt idx="86754">
                  <c:v>86754</c:v>
                </c:pt>
                <c:pt idx="86755">
                  <c:v>86755</c:v>
                </c:pt>
                <c:pt idx="86756">
                  <c:v>86756</c:v>
                </c:pt>
                <c:pt idx="86757">
                  <c:v>86757</c:v>
                </c:pt>
                <c:pt idx="86758">
                  <c:v>86758</c:v>
                </c:pt>
                <c:pt idx="86759">
                  <c:v>86759</c:v>
                </c:pt>
                <c:pt idx="86760">
                  <c:v>86760</c:v>
                </c:pt>
                <c:pt idx="86761">
                  <c:v>86761</c:v>
                </c:pt>
                <c:pt idx="86762">
                  <c:v>86762</c:v>
                </c:pt>
                <c:pt idx="86763">
                  <c:v>86763</c:v>
                </c:pt>
                <c:pt idx="86764">
                  <c:v>86764</c:v>
                </c:pt>
                <c:pt idx="86765">
                  <c:v>86765</c:v>
                </c:pt>
                <c:pt idx="86766">
                  <c:v>86766</c:v>
                </c:pt>
                <c:pt idx="86767">
                  <c:v>86767</c:v>
                </c:pt>
                <c:pt idx="86768">
                  <c:v>86768</c:v>
                </c:pt>
                <c:pt idx="86769">
                  <c:v>86769</c:v>
                </c:pt>
                <c:pt idx="86770">
                  <c:v>86770</c:v>
                </c:pt>
                <c:pt idx="86771">
                  <c:v>86771</c:v>
                </c:pt>
                <c:pt idx="86772">
                  <c:v>86772</c:v>
                </c:pt>
                <c:pt idx="86773">
                  <c:v>86773</c:v>
                </c:pt>
                <c:pt idx="86774">
                  <c:v>86774</c:v>
                </c:pt>
                <c:pt idx="86775">
                  <c:v>86775</c:v>
                </c:pt>
                <c:pt idx="86776">
                  <c:v>86776</c:v>
                </c:pt>
                <c:pt idx="86777">
                  <c:v>86777</c:v>
                </c:pt>
                <c:pt idx="86778">
                  <c:v>86778</c:v>
                </c:pt>
                <c:pt idx="86779">
                  <c:v>86779</c:v>
                </c:pt>
                <c:pt idx="86780">
                  <c:v>86780</c:v>
                </c:pt>
                <c:pt idx="86781">
                  <c:v>86781</c:v>
                </c:pt>
                <c:pt idx="86782">
                  <c:v>86782</c:v>
                </c:pt>
                <c:pt idx="86783">
                  <c:v>86783</c:v>
                </c:pt>
                <c:pt idx="86784">
                  <c:v>86784</c:v>
                </c:pt>
                <c:pt idx="86785">
                  <c:v>86785</c:v>
                </c:pt>
                <c:pt idx="86786">
                  <c:v>86786</c:v>
                </c:pt>
                <c:pt idx="86787">
                  <c:v>86787</c:v>
                </c:pt>
                <c:pt idx="86788">
                  <c:v>86788</c:v>
                </c:pt>
                <c:pt idx="86789">
                  <c:v>86789</c:v>
                </c:pt>
                <c:pt idx="86790">
                  <c:v>86790</c:v>
                </c:pt>
                <c:pt idx="86791">
                  <c:v>86791</c:v>
                </c:pt>
                <c:pt idx="86792">
                  <c:v>86792</c:v>
                </c:pt>
                <c:pt idx="86793">
                  <c:v>86793</c:v>
                </c:pt>
                <c:pt idx="86794">
                  <c:v>86794</c:v>
                </c:pt>
                <c:pt idx="86795">
                  <c:v>86795</c:v>
                </c:pt>
                <c:pt idx="86796">
                  <c:v>86796</c:v>
                </c:pt>
                <c:pt idx="86797">
                  <c:v>86797</c:v>
                </c:pt>
                <c:pt idx="86798">
                  <c:v>86798</c:v>
                </c:pt>
                <c:pt idx="86799">
                  <c:v>86799</c:v>
                </c:pt>
                <c:pt idx="86800">
                  <c:v>86800</c:v>
                </c:pt>
                <c:pt idx="86801">
                  <c:v>86801</c:v>
                </c:pt>
                <c:pt idx="86802">
                  <c:v>86802</c:v>
                </c:pt>
                <c:pt idx="86803">
                  <c:v>86803</c:v>
                </c:pt>
                <c:pt idx="86804">
                  <c:v>86804</c:v>
                </c:pt>
                <c:pt idx="86805">
                  <c:v>86805</c:v>
                </c:pt>
                <c:pt idx="86806">
                  <c:v>86806</c:v>
                </c:pt>
                <c:pt idx="86807">
                  <c:v>86807</c:v>
                </c:pt>
                <c:pt idx="86808">
                  <c:v>86808</c:v>
                </c:pt>
                <c:pt idx="86809">
                  <c:v>86809</c:v>
                </c:pt>
                <c:pt idx="86810">
                  <c:v>86810</c:v>
                </c:pt>
                <c:pt idx="86811">
                  <c:v>86811</c:v>
                </c:pt>
                <c:pt idx="86812">
                  <c:v>86812</c:v>
                </c:pt>
                <c:pt idx="86813">
                  <c:v>86813</c:v>
                </c:pt>
                <c:pt idx="86814">
                  <c:v>86814</c:v>
                </c:pt>
                <c:pt idx="86815">
                  <c:v>86815</c:v>
                </c:pt>
                <c:pt idx="86816">
                  <c:v>86816</c:v>
                </c:pt>
                <c:pt idx="86817">
                  <c:v>86817</c:v>
                </c:pt>
                <c:pt idx="86818">
                  <c:v>86818</c:v>
                </c:pt>
                <c:pt idx="86819">
                  <c:v>86819</c:v>
                </c:pt>
                <c:pt idx="86820">
                  <c:v>86820</c:v>
                </c:pt>
                <c:pt idx="86821">
                  <c:v>86821</c:v>
                </c:pt>
                <c:pt idx="86822">
                  <c:v>86822</c:v>
                </c:pt>
                <c:pt idx="86823">
                  <c:v>86823</c:v>
                </c:pt>
                <c:pt idx="86824">
                  <c:v>86824</c:v>
                </c:pt>
                <c:pt idx="86825">
                  <c:v>86825</c:v>
                </c:pt>
                <c:pt idx="86826">
                  <c:v>86826</c:v>
                </c:pt>
                <c:pt idx="86827">
                  <c:v>86827</c:v>
                </c:pt>
                <c:pt idx="86828">
                  <c:v>86828</c:v>
                </c:pt>
                <c:pt idx="86829">
                  <c:v>86829</c:v>
                </c:pt>
                <c:pt idx="86830">
                  <c:v>86830</c:v>
                </c:pt>
                <c:pt idx="86831">
                  <c:v>86831</c:v>
                </c:pt>
                <c:pt idx="86832">
                  <c:v>86832</c:v>
                </c:pt>
                <c:pt idx="86833">
                  <c:v>86833</c:v>
                </c:pt>
                <c:pt idx="86834">
                  <c:v>86834</c:v>
                </c:pt>
                <c:pt idx="86835">
                  <c:v>86835</c:v>
                </c:pt>
                <c:pt idx="86836">
                  <c:v>86836</c:v>
                </c:pt>
                <c:pt idx="86837">
                  <c:v>86837</c:v>
                </c:pt>
                <c:pt idx="86838">
                  <c:v>86838</c:v>
                </c:pt>
                <c:pt idx="86839">
                  <c:v>86839</c:v>
                </c:pt>
                <c:pt idx="86840">
                  <c:v>86840</c:v>
                </c:pt>
                <c:pt idx="86841">
                  <c:v>86841</c:v>
                </c:pt>
                <c:pt idx="86842">
                  <c:v>86842</c:v>
                </c:pt>
                <c:pt idx="86843">
                  <c:v>86843</c:v>
                </c:pt>
                <c:pt idx="86844">
                  <c:v>86844</c:v>
                </c:pt>
                <c:pt idx="86845">
                  <c:v>86845</c:v>
                </c:pt>
                <c:pt idx="86846">
                  <c:v>86846</c:v>
                </c:pt>
                <c:pt idx="86847">
                  <c:v>86847</c:v>
                </c:pt>
                <c:pt idx="86848">
                  <c:v>86848</c:v>
                </c:pt>
                <c:pt idx="86849">
                  <c:v>86849</c:v>
                </c:pt>
                <c:pt idx="86850">
                  <c:v>86850</c:v>
                </c:pt>
                <c:pt idx="86851">
                  <c:v>86851</c:v>
                </c:pt>
                <c:pt idx="86852">
                  <c:v>86852</c:v>
                </c:pt>
                <c:pt idx="86853">
                  <c:v>86853</c:v>
                </c:pt>
                <c:pt idx="86854">
                  <c:v>86854</c:v>
                </c:pt>
                <c:pt idx="86855">
                  <c:v>86855</c:v>
                </c:pt>
                <c:pt idx="86856">
                  <c:v>86856</c:v>
                </c:pt>
                <c:pt idx="86857">
                  <c:v>86857</c:v>
                </c:pt>
                <c:pt idx="86858">
                  <c:v>86858</c:v>
                </c:pt>
                <c:pt idx="86859">
                  <c:v>86859</c:v>
                </c:pt>
                <c:pt idx="86860">
                  <c:v>86860</c:v>
                </c:pt>
                <c:pt idx="86861">
                  <c:v>86861</c:v>
                </c:pt>
                <c:pt idx="86862">
                  <c:v>86862</c:v>
                </c:pt>
                <c:pt idx="86863">
                  <c:v>86863</c:v>
                </c:pt>
                <c:pt idx="86864">
                  <c:v>86864</c:v>
                </c:pt>
                <c:pt idx="86865">
                  <c:v>86865</c:v>
                </c:pt>
                <c:pt idx="86866">
                  <c:v>86866</c:v>
                </c:pt>
                <c:pt idx="86867">
                  <c:v>86867</c:v>
                </c:pt>
                <c:pt idx="86868">
                  <c:v>86868</c:v>
                </c:pt>
                <c:pt idx="86869">
                  <c:v>86869</c:v>
                </c:pt>
                <c:pt idx="86870">
                  <c:v>86870</c:v>
                </c:pt>
                <c:pt idx="86871">
                  <c:v>86871</c:v>
                </c:pt>
                <c:pt idx="86872">
                  <c:v>86872</c:v>
                </c:pt>
                <c:pt idx="86873">
                  <c:v>86873</c:v>
                </c:pt>
                <c:pt idx="86874">
                  <c:v>86874</c:v>
                </c:pt>
                <c:pt idx="86875">
                  <c:v>86875</c:v>
                </c:pt>
                <c:pt idx="86876">
                  <c:v>86876</c:v>
                </c:pt>
                <c:pt idx="86877">
                  <c:v>86877</c:v>
                </c:pt>
                <c:pt idx="86878">
                  <c:v>86878</c:v>
                </c:pt>
                <c:pt idx="86879">
                  <c:v>86879</c:v>
                </c:pt>
                <c:pt idx="86880">
                  <c:v>86880</c:v>
                </c:pt>
                <c:pt idx="86881">
                  <c:v>86881</c:v>
                </c:pt>
                <c:pt idx="86882">
                  <c:v>86882</c:v>
                </c:pt>
                <c:pt idx="86883">
                  <c:v>86883</c:v>
                </c:pt>
                <c:pt idx="86884">
                  <c:v>86884</c:v>
                </c:pt>
                <c:pt idx="86885">
                  <c:v>86885</c:v>
                </c:pt>
                <c:pt idx="86886">
                  <c:v>86886</c:v>
                </c:pt>
                <c:pt idx="86887">
                  <c:v>86887</c:v>
                </c:pt>
                <c:pt idx="86888">
                  <c:v>86888</c:v>
                </c:pt>
                <c:pt idx="86889">
                  <c:v>86889</c:v>
                </c:pt>
                <c:pt idx="86890">
                  <c:v>86890</c:v>
                </c:pt>
                <c:pt idx="86891">
                  <c:v>86891</c:v>
                </c:pt>
                <c:pt idx="86892">
                  <c:v>86892</c:v>
                </c:pt>
                <c:pt idx="86893">
                  <c:v>86893</c:v>
                </c:pt>
                <c:pt idx="86894">
                  <c:v>86894</c:v>
                </c:pt>
                <c:pt idx="86895">
                  <c:v>86895</c:v>
                </c:pt>
                <c:pt idx="86896">
                  <c:v>86896</c:v>
                </c:pt>
                <c:pt idx="86897">
                  <c:v>86897</c:v>
                </c:pt>
                <c:pt idx="86898">
                  <c:v>86898</c:v>
                </c:pt>
                <c:pt idx="86899">
                  <c:v>86899</c:v>
                </c:pt>
                <c:pt idx="86900">
                  <c:v>86900</c:v>
                </c:pt>
                <c:pt idx="86901">
                  <c:v>86901</c:v>
                </c:pt>
                <c:pt idx="86902">
                  <c:v>86902</c:v>
                </c:pt>
                <c:pt idx="86903">
                  <c:v>86903</c:v>
                </c:pt>
                <c:pt idx="86904">
                  <c:v>86904</c:v>
                </c:pt>
                <c:pt idx="86905">
                  <c:v>86905</c:v>
                </c:pt>
                <c:pt idx="86906">
                  <c:v>86906</c:v>
                </c:pt>
                <c:pt idx="86907">
                  <c:v>86907</c:v>
                </c:pt>
                <c:pt idx="86908">
                  <c:v>86908</c:v>
                </c:pt>
                <c:pt idx="86909">
                  <c:v>86909</c:v>
                </c:pt>
                <c:pt idx="86910">
                  <c:v>86910</c:v>
                </c:pt>
                <c:pt idx="86911">
                  <c:v>86911</c:v>
                </c:pt>
                <c:pt idx="86912">
                  <c:v>86912</c:v>
                </c:pt>
                <c:pt idx="86913">
                  <c:v>86913</c:v>
                </c:pt>
                <c:pt idx="86914">
                  <c:v>86914</c:v>
                </c:pt>
                <c:pt idx="86915">
                  <c:v>86915</c:v>
                </c:pt>
                <c:pt idx="86916">
                  <c:v>86916</c:v>
                </c:pt>
                <c:pt idx="86917">
                  <c:v>86917</c:v>
                </c:pt>
                <c:pt idx="86918">
                  <c:v>86918</c:v>
                </c:pt>
                <c:pt idx="86919">
                  <c:v>86919</c:v>
                </c:pt>
                <c:pt idx="86920">
                  <c:v>86920</c:v>
                </c:pt>
                <c:pt idx="86921">
                  <c:v>86921</c:v>
                </c:pt>
                <c:pt idx="86922">
                  <c:v>86922</c:v>
                </c:pt>
                <c:pt idx="86923">
                  <c:v>86923</c:v>
                </c:pt>
                <c:pt idx="86924">
                  <c:v>86924</c:v>
                </c:pt>
                <c:pt idx="86925">
                  <c:v>86925</c:v>
                </c:pt>
                <c:pt idx="86926">
                  <c:v>86926</c:v>
                </c:pt>
                <c:pt idx="86927">
                  <c:v>86927</c:v>
                </c:pt>
                <c:pt idx="86928">
                  <c:v>86928</c:v>
                </c:pt>
                <c:pt idx="86929">
                  <c:v>86929</c:v>
                </c:pt>
                <c:pt idx="86930">
                  <c:v>86930</c:v>
                </c:pt>
                <c:pt idx="86931">
                  <c:v>86931</c:v>
                </c:pt>
                <c:pt idx="86932">
                  <c:v>86932</c:v>
                </c:pt>
                <c:pt idx="86933">
                  <c:v>86933</c:v>
                </c:pt>
                <c:pt idx="86934">
                  <c:v>86934</c:v>
                </c:pt>
                <c:pt idx="86935">
                  <c:v>86935</c:v>
                </c:pt>
                <c:pt idx="86936">
                  <c:v>86936</c:v>
                </c:pt>
                <c:pt idx="86937">
                  <c:v>86937</c:v>
                </c:pt>
                <c:pt idx="86938">
                  <c:v>86938</c:v>
                </c:pt>
                <c:pt idx="86939">
                  <c:v>86939</c:v>
                </c:pt>
                <c:pt idx="86940">
                  <c:v>86940</c:v>
                </c:pt>
                <c:pt idx="86941">
                  <c:v>86941</c:v>
                </c:pt>
                <c:pt idx="86942">
                  <c:v>86942</c:v>
                </c:pt>
                <c:pt idx="86943">
                  <c:v>86943</c:v>
                </c:pt>
                <c:pt idx="86944">
                  <c:v>86944</c:v>
                </c:pt>
                <c:pt idx="86945">
                  <c:v>86945</c:v>
                </c:pt>
                <c:pt idx="86946">
                  <c:v>86946</c:v>
                </c:pt>
                <c:pt idx="86947">
                  <c:v>86947</c:v>
                </c:pt>
                <c:pt idx="86948">
                  <c:v>86948</c:v>
                </c:pt>
                <c:pt idx="86949">
                  <c:v>86949</c:v>
                </c:pt>
                <c:pt idx="86950">
                  <c:v>86950</c:v>
                </c:pt>
                <c:pt idx="86951">
                  <c:v>86951</c:v>
                </c:pt>
                <c:pt idx="86952">
                  <c:v>86952</c:v>
                </c:pt>
                <c:pt idx="86953">
                  <c:v>86953</c:v>
                </c:pt>
                <c:pt idx="86954">
                  <c:v>86954</c:v>
                </c:pt>
                <c:pt idx="86955">
                  <c:v>86955</c:v>
                </c:pt>
                <c:pt idx="86956">
                  <c:v>86956</c:v>
                </c:pt>
                <c:pt idx="86957">
                  <c:v>86957</c:v>
                </c:pt>
                <c:pt idx="86958">
                  <c:v>86958</c:v>
                </c:pt>
                <c:pt idx="86959">
                  <c:v>86959</c:v>
                </c:pt>
                <c:pt idx="86960">
                  <c:v>86960</c:v>
                </c:pt>
                <c:pt idx="86961">
                  <c:v>86961</c:v>
                </c:pt>
                <c:pt idx="86962">
                  <c:v>86962</c:v>
                </c:pt>
                <c:pt idx="86963">
                  <c:v>86963</c:v>
                </c:pt>
                <c:pt idx="86964">
                  <c:v>86964</c:v>
                </c:pt>
                <c:pt idx="86965">
                  <c:v>86965</c:v>
                </c:pt>
                <c:pt idx="86966">
                  <c:v>86966</c:v>
                </c:pt>
                <c:pt idx="86967">
                  <c:v>86967</c:v>
                </c:pt>
                <c:pt idx="86968">
                  <c:v>86968</c:v>
                </c:pt>
                <c:pt idx="86969">
                  <c:v>86969</c:v>
                </c:pt>
                <c:pt idx="86970">
                  <c:v>86970</c:v>
                </c:pt>
                <c:pt idx="86971">
                  <c:v>86971</c:v>
                </c:pt>
                <c:pt idx="86972">
                  <c:v>86972</c:v>
                </c:pt>
                <c:pt idx="86973">
                  <c:v>86973</c:v>
                </c:pt>
                <c:pt idx="86974">
                  <c:v>86974</c:v>
                </c:pt>
                <c:pt idx="86975">
                  <c:v>86975</c:v>
                </c:pt>
                <c:pt idx="86976">
                  <c:v>86976</c:v>
                </c:pt>
                <c:pt idx="86977">
                  <c:v>86977</c:v>
                </c:pt>
                <c:pt idx="86978">
                  <c:v>86978</c:v>
                </c:pt>
                <c:pt idx="86979">
                  <c:v>86979</c:v>
                </c:pt>
                <c:pt idx="86980">
                  <c:v>86980</c:v>
                </c:pt>
                <c:pt idx="86981">
                  <c:v>86981</c:v>
                </c:pt>
                <c:pt idx="86982">
                  <c:v>86982</c:v>
                </c:pt>
                <c:pt idx="86983">
                  <c:v>86983</c:v>
                </c:pt>
                <c:pt idx="86984">
                  <c:v>86984</c:v>
                </c:pt>
                <c:pt idx="86985">
                  <c:v>86985</c:v>
                </c:pt>
                <c:pt idx="86986">
                  <c:v>86986</c:v>
                </c:pt>
                <c:pt idx="86987">
                  <c:v>86987</c:v>
                </c:pt>
                <c:pt idx="86988">
                  <c:v>86988</c:v>
                </c:pt>
                <c:pt idx="86989">
                  <c:v>86989</c:v>
                </c:pt>
                <c:pt idx="86990">
                  <c:v>86990</c:v>
                </c:pt>
                <c:pt idx="86991">
                  <c:v>86991</c:v>
                </c:pt>
                <c:pt idx="86992">
                  <c:v>86992</c:v>
                </c:pt>
                <c:pt idx="86993">
                  <c:v>86993</c:v>
                </c:pt>
                <c:pt idx="86994">
                  <c:v>86994</c:v>
                </c:pt>
                <c:pt idx="86995">
                  <c:v>86995</c:v>
                </c:pt>
                <c:pt idx="86996">
                  <c:v>86996</c:v>
                </c:pt>
                <c:pt idx="86997">
                  <c:v>86997</c:v>
                </c:pt>
                <c:pt idx="86998">
                  <c:v>86998</c:v>
                </c:pt>
                <c:pt idx="86999">
                  <c:v>86999</c:v>
                </c:pt>
                <c:pt idx="87000">
                  <c:v>87000</c:v>
                </c:pt>
                <c:pt idx="87001">
                  <c:v>87001</c:v>
                </c:pt>
                <c:pt idx="87002">
                  <c:v>87002</c:v>
                </c:pt>
                <c:pt idx="87003">
                  <c:v>87003</c:v>
                </c:pt>
                <c:pt idx="87004">
                  <c:v>87004</c:v>
                </c:pt>
                <c:pt idx="87005">
                  <c:v>87005</c:v>
                </c:pt>
                <c:pt idx="87006">
                  <c:v>87006</c:v>
                </c:pt>
                <c:pt idx="87007">
                  <c:v>87007</c:v>
                </c:pt>
                <c:pt idx="87008">
                  <c:v>87008</c:v>
                </c:pt>
                <c:pt idx="87009">
                  <c:v>87009</c:v>
                </c:pt>
                <c:pt idx="87010">
                  <c:v>87010</c:v>
                </c:pt>
                <c:pt idx="87011">
                  <c:v>87011</c:v>
                </c:pt>
                <c:pt idx="87012">
                  <c:v>87012</c:v>
                </c:pt>
                <c:pt idx="87013">
                  <c:v>87013</c:v>
                </c:pt>
                <c:pt idx="87014">
                  <c:v>87014</c:v>
                </c:pt>
                <c:pt idx="87015">
                  <c:v>87015</c:v>
                </c:pt>
                <c:pt idx="87016">
                  <c:v>87016</c:v>
                </c:pt>
                <c:pt idx="87017">
                  <c:v>87017</c:v>
                </c:pt>
                <c:pt idx="87018">
                  <c:v>87018</c:v>
                </c:pt>
                <c:pt idx="87019">
                  <c:v>87019</c:v>
                </c:pt>
                <c:pt idx="87020">
                  <c:v>87020</c:v>
                </c:pt>
                <c:pt idx="87021">
                  <c:v>87021</c:v>
                </c:pt>
                <c:pt idx="87022">
                  <c:v>87022</c:v>
                </c:pt>
                <c:pt idx="87023">
                  <c:v>87023</c:v>
                </c:pt>
                <c:pt idx="87024">
                  <c:v>87024</c:v>
                </c:pt>
                <c:pt idx="87025">
                  <c:v>87025</c:v>
                </c:pt>
                <c:pt idx="87026">
                  <c:v>87026</c:v>
                </c:pt>
                <c:pt idx="87027">
                  <c:v>87027</c:v>
                </c:pt>
                <c:pt idx="87028">
                  <c:v>87028</c:v>
                </c:pt>
                <c:pt idx="87029">
                  <c:v>87029</c:v>
                </c:pt>
                <c:pt idx="87030">
                  <c:v>87030</c:v>
                </c:pt>
                <c:pt idx="87031">
                  <c:v>87031</c:v>
                </c:pt>
                <c:pt idx="87032">
                  <c:v>87032</c:v>
                </c:pt>
                <c:pt idx="87033">
                  <c:v>87033</c:v>
                </c:pt>
                <c:pt idx="87034">
                  <c:v>87034</c:v>
                </c:pt>
                <c:pt idx="87035">
                  <c:v>87035</c:v>
                </c:pt>
                <c:pt idx="87036">
                  <c:v>87036</c:v>
                </c:pt>
                <c:pt idx="87037">
                  <c:v>87037</c:v>
                </c:pt>
                <c:pt idx="87038">
                  <c:v>87038</c:v>
                </c:pt>
                <c:pt idx="87039">
                  <c:v>87039</c:v>
                </c:pt>
                <c:pt idx="87040">
                  <c:v>87040</c:v>
                </c:pt>
                <c:pt idx="87041">
                  <c:v>87041</c:v>
                </c:pt>
                <c:pt idx="87042">
                  <c:v>87042</c:v>
                </c:pt>
                <c:pt idx="87043">
                  <c:v>87043</c:v>
                </c:pt>
                <c:pt idx="87044">
                  <c:v>87044</c:v>
                </c:pt>
                <c:pt idx="87045">
                  <c:v>87045</c:v>
                </c:pt>
                <c:pt idx="87046">
                  <c:v>87046</c:v>
                </c:pt>
                <c:pt idx="87047">
                  <c:v>87047</c:v>
                </c:pt>
                <c:pt idx="87048">
                  <c:v>87048</c:v>
                </c:pt>
                <c:pt idx="87049">
                  <c:v>87049</c:v>
                </c:pt>
                <c:pt idx="87050">
                  <c:v>87050</c:v>
                </c:pt>
                <c:pt idx="87051">
                  <c:v>87051</c:v>
                </c:pt>
                <c:pt idx="87052">
                  <c:v>87052</c:v>
                </c:pt>
                <c:pt idx="87053">
                  <c:v>87053</c:v>
                </c:pt>
                <c:pt idx="87054">
                  <c:v>87054</c:v>
                </c:pt>
                <c:pt idx="87055">
                  <c:v>87055</c:v>
                </c:pt>
                <c:pt idx="87056">
                  <c:v>87056</c:v>
                </c:pt>
                <c:pt idx="87057">
                  <c:v>87057</c:v>
                </c:pt>
                <c:pt idx="87058">
                  <c:v>87058</c:v>
                </c:pt>
                <c:pt idx="87059">
                  <c:v>87059</c:v>
                </c:pt>
                <c:pt idx="87060">
                  <c:v>87060</c:v>
                </c:pt>
                <c:pt idx="87061">
                  <c:v>87061</c:v>
                </c:pt>
                <c:pt idx="87062">
                  <c:v>87062</c:v>
                </c:pt>
                <c:pt idx="87063">
                  <c:v>87063</c:v>
                </c:pt>
                <c:pt idx="87064">
                  <c:v>87064</c:v>
                </c:pt>
                <c:pt idx="87065">
                  <c:v>87065</c:v>
                </c:pt>
                <c:pt idx="87066">
                  <c:v>87066</c:v>
                </c:pt>
                <c:pt idx="87067">
                  <c:v>87067</c:v>
                </c:pt>
                <c:pt idx="87068">
                  <c:v>87068</c:v>
                </c:pt>
                <c:pt idx="87069">
                  <c:v>87069</c:v>
                </c:pt>
                <c:pt idx="87070">
                  <c:v>87070</c:v>
                </c:pt>
                <c:pt idx="87071">
                  <c:v>87071</c:v>
                </c:pt>
                <c:pt idx="87072">
                  <c:v>87072</c:v>
                </c:pt>
                <c:pt idx="87073">
                  <c:v>87073</c:v>
                </c:pt>
                <c:pt idx="87074">
                  <c:v>87074</c:v>
                </c:pt>
                <c:pt idx="87075">
                  <c:v>87075</c:v>
                </c:pt>
                <c:pt idx="87076">
                  <c:v>87076</c:v>
                </c:pt>
                <c:pt idx="87077">
                  <c:v>87077</c:v>
                </c:pt>
                <c:pt idx="87078">
                  <c:v>87078</c:v>
                </c:pt>
                <c:pt idx="87079">
                  <c:v>87079</c:v>
                </c:pt>
                <c:pt idx="87080">
                  <c:v>87080</c:v>
                </c:pt>
                <c:pt idx="87081">
                  <c:v>87081</c:v>
                </c:pt>
                <c:pt idx="87082">
                  <c:v>87082</c:v>
                </c:pt>
                <c:pt idx="87083">
                  <c:v>87083</c:v>
                </c:pt>
                <c:pt idx="87084">
                  <c:v>87084</c:v>
                </c:pt>
                <c:pt idx="87085">
                  <c:v>87085</c:v>
                </c:pt>
                <c:pt idx="87086">
                  <c:v>87086</c:v>
                </c:pt>
                <c:pt idx="87087">
                  <c:v>87087</c:v>
                </c:pt>
                <c:pt idx="87088">
                  <c:v>87088</c:v>
                </c:pt>
                <c:pt idx="87089">
                  <c:v>87089</c:v>
                </c:pt>
                <c:pt idx="87090">
                  <c:v>87090</c:v>
                </c:pt>
                <c:pt idx="87091">
                  <c:v>87091</c:v>
                </c:pt>
                <c:pt idx="87092">
                  <c:v>87092</c:v>
                </c:pt>
                <c:pt idx="87093">
                  <c:v>87093</c:v>
                </c:pt>
                <c:pt idx="87094">
                  <c:v>87094</c:v>
                </c:pt>
                <c:pt idx="87095">
                  <c:v>87095</c:v>
                </c:pt>
                <c:pt idx="87096">
                  <c:v>87096</c:v>
                </c:pt>
                <c:pt idx="87097">
                  <c:v>87097</c:v>
                </c:pt>
                <c:pt idx="87098">
                  <c:v>87098</c:v>
                </c:pt>
                <c:pt idx="87099">
                  <c:v>87099</c:v>
                </c:pt>
                <c:pt idx="87100">
                  <c:v>87100</c:v>
                </c:pt>
                <c:pt idx="87101">
                  <c:v>87101</c:v>
                </c:pt>
                <c:pt idx="87102">
                  <c:v>87102</c:v>
                </c:pt>
                <c:pt idx="87103">
                  <c:v>87103</c:v>
                </c:pt>
                <c:pt idx="87104">
                  <c:v>87104</c:v>
                </c:pt>
                <c:pt idx="87105">
                  <c:v>87105</c:v>
                </c:pt>
                <c:pt idx="87106">
                  <c:v>87106</c:v>
                </c:pt>
                <c:pt idx="87107">
                  <c:v>87107</c:v>
                </c:pt>
                <c:pt idx="87108">
                  <c:v>87108</c:v>
                </c:pt>
                <c:pt idx="87109">
                  <c:v>87109</c:v>
                </c:pt>
                <c:pt idx="87110">
                  <c:v>87110</c:v>
                </c:pt>
                <c:pt idx="87111">
                  <c:v>87111</c:v>
                </c:pt>
                <c:pt idx="87112">
                  <c:v>87112</c:v>
                </c:pt>
                <c:pt idx="87113">
                  <c:v>87113</c:v>
                </c:pt>
                <c:pt idx="87114">
                  <c:v>87114</c:v>
                </c:pt>
                <c:pt idx="87115">
                  <c:v>87115</c:v>
                </c:pt>
                <c:pt idx="87116">
                  <c:v>87116</c:v>
                </c:pt>
                <c:pt idx="87117">
                  <c:v>87117</c:v>
                </c:pt>
                <c:pt idx="87118">
                  <c:v>87118</c:v>
                </c:pt>
                <c:pt idx="87119">
                  <c:v>87119</c:v>
                </c:pt>
                <c:pt idx="87120">
                  <c:v>87120</c:v>
                </c:pt>
                <c:pt idx="87121">
                  <c:v>87121</c:v>
                </c:pt>
                <c:pt idx="87122">
                  <c:v>87122</c:v>
                </c:pt>
                <c:pt idx="87123">
                  <c:v>87123</c:v>
                </c:pt>
                <c:pt idx="87124">
                  <c:v>87124</c:v>
                </c:pt>
                <c:pt idx="87125">
                  <c:v>87125</c:v>
                </c:pt>
                <c:pt idx="87126">
                  <c:v>87126</c:v>
                </c:pt>
                <c:pt idx="87127">
                  <c:v>87127</c:v>
                </c:pt>
                <c:pt idx="87128">
                  <c:v>87128</c:v>
                </c:pt>
                <c:pt idx="87129">
                  <c:v>87129</c:v>
                </c:pt>
                <c:pt idx="87130">
                  <c:v>87130</c:v>
                </c:pt>
                <c:pt idx="87131">
                  <c:v>87131</c:v>
                </c:pt>
                <c:pt idx="87132">
                  <c:v>87132</c:v>
                </c:pt>
                <c:pt idx="87133">
                  <c:v>87133</c:v>
                </c:pt>
                <c:pt idx="87134">
                  <c:v>87134</c:v>
                </c:pt>
                <c:pt idx="87135">
                  <c:v>87135</c:v>
                </c:pt>
                <c:pt idx="87136">
                  <c:v>87136</c:v>
                </c:pt>
                <c:pt idx="87137">
                  <c:v>87137</c:v>
                </c:pt>
                <c:pt idx="87138">
                  <c:v>87138</c:v>
                </c:pt>
                <c:pt idx="87139">
                  <c:v>87139</c:v>
                </c:pt>
                <c:pt idx="87140">
                  <c:v>87140</c:v>
                </c:pt>
                <c:pt idx="87141">
                  <c:v>87141</c:v>
                </c:pt>
                <c:pt idx="87142">
                  <c:v>87142</c:v>
                </c:pt>
                <c:pt idx="87143">
                  <c:v>87143</c:v>
                </c:pt>
                <c:pt idx="87144">
                  <c:v>87144</c:v>
                </c:pt>
                <c:pt idx="87145">
                  <c:v>87145</c:v>
                </c:pt>
                <c:pt idx="87146">
                  <c:v>87146</c:v>
                </c:pt>
                <c:pt idx="87147">
                  <c:v>87147</c:v>
                </c:pt>
                <c:pt idx="87148">
                  <c:v>87148</c:v>
                </c:pt>
                <c:pt idx="87149">
                  <c:v>87149</c:v>
                </c:pt>
                <c:pt idx="87150">
                  <c:v>87150</c:v>
                </c:pt>
                <c:pt idx="87151">
                  <c:v>87151</c:v>
                </c:pt>
                <c:pt idx="87152">
                  <c:v>87152</c:v>
                </c:pt>
                <c:pt idx="87153">
                  <c:v>87153</c:v>
                </c:pt>
                <c:pt idx="87154">
                  <c:v>87154</c:v>
                </c:pt>
                <c:pt idx="87155">
                  <c:v>87155</c:v>
                </c:pt>
                <c:pt idx="87156">
                  <c:v>87156</c:v>
                </c:pt>
                <c:pt idx="87157">
                  <c:v>87157</c:v>
                </c:pt>
                <c:pt idx="87158">
                  <c:v>87158</c:v>
                </c:pt>
                <c:pt idx="87159">
                  <c:v>87159</c:v>
                </c:pt>
                <c:pt idx="87160">
                  <c:v>87160</c:v>
                </c:pt>
                <c:pt idx="87161">
                  <c:v>87161</c:v>
                </c:pt>
                <c:pt idx="87162">
                  <c:v>87162</c:v>
                </c:pt>
                <c:pt idx="87163">
                  <c:v>87163</c:v>
                </c:pt>
                <c:pt idx="87164">
                  <c:v>87164</c:v>
                </c:pt>
                <c:pt idx="87165">
                  <c:v>87165</c:v>
                </c:pt>
                <c:pt idx="87166">
                  <c:v>87166</c:v>
                </c:pt>
                <c:pt idx="87167">
                  <c:v>87167</c:v>
                </c:pt>
                <c:pt idx="87168">
                  <c:v>87168</c:v>
                </c:pt>
                <c:pt idx="87169">
                  <c:v>87169</c:v>
                </c:pt>
                <c:pt idx="87170">
                  <c:v>87170</c:v>
                </c:pt>
                <c:pt idx="87171">
                  <c:v>87171</c:v>
                </c:pt>
                <c:pt idx="87172">
                  <c:v>87172</c:v>
                </c:pt>
                <c:pt idx="87173">
                  <c:v>87173</c:v>
                </c:pt>
                <c:pt idx="87174">
                  <c:v>87174</c:v>
                </c:pt>
                <c:pt idx="87175">
                  <c:v>87175</c:v>
                </c:pt>
                <c:pt idx="87176">
                  <c:v>87176</c:v>
                </c:pt>
                <c:pt idx="87177">
                  <c:v>87177</c:v>
                </c:pt>
                <c:pt idx="87178">
                  <c:v>87178</c:v>
                </c:pt>
                <c:pt idx="87179">
                  <c:v>87179</c:v>
                </c:pt>
                <c:pt idx="87180">
                  <c:v>87180</c:v>
                </c:pt>
                <c:pt idx="87181">
                  <c:v>87181</c:v>
                </c:pt>
                <c:pt idx="87182">
                  <c:v>87182</c:v>
                </c:pt>
                <c:pt idx="87183">
                  <c:v>87183</c:v>
                </c:pt>
                <c:pt idx="87184">
                  <c:v>87184</c:v>
                </c:pt>
                <c:pt idx="87185">
                  <c:v>87185</c:v>
                </c:pt>
                <c:pt idx="87186">
                  <c:v>87186</c:v>
                </c:pt>
                <c:pt idx="87187">
                  <c:v>87187</c:v>
                </c:pt>
                <c:pt idx="87188">
                  <c:v>87188</c:v>
                </c:pt>
                <c:pt idx="87189">
                  <c:v>87189</c:v>
                </c:pt>
                <c:pt idx="87190">
                  <c:v>87190</c:v>
                </c:pt>
                <c:pt idx="87191">
                  <c:v>87191</c:v>
                </c:pt>
                <c:pt idx="87192">
                  <c:v>87192</c:v>
                </c:pt>
                <c:pt idx="87193">
                  <c:v>87193</c:v>
                </c:pt>
                <c:pt idx="87194">
                  <c:v>87194</c:v>
                </c:pt>
                <c:pt idx="87195">
                  <c:v>87195</c:v>
                </c:pt>
                <c:pt idx="87196">
                  <c:v>87196</c:v>
                </c:pt>
                <c:pt idx="87197">
                  <c:v>87197</c:v>
                </c:pt>
                <c:pt idx="87198">
                  <c:v>87198</c:v>
                </c:pt>
                <c:pt idx="87199">
                  <c:v>87199</c:v>
                </c:pt>
                <c:pt idx="87200">
                  <c:v>87200</c:v>
                </c:pt>
                <c:pt idx="87201">
                  <c:v>87201</c:v>
                </c:pt>
                <c:pt idx="87202">
                  <c:v>87202</c:v>
                </c:pt>
                <c:pt idx="87203">
                  <c:v>87203</c:v>
                </c:pt>
                <c:pt idx="87204">
                  <c:v>87204</c:v>
                </c:pt>
                <c:pt idx="87205">
                  <c:v>87205</c:v>
                </c:pt>
                <c:pt idx="87206">
                  <c:v>87206</c:v>
                </c:pt>
                <c:pt idx="87207">
                  <c:v>87207</c:v>
                </c:pt>
                <c:pt idx="87208">
                  <c:v>87208</c:v>
                </c:pt>
                <c:pt idx="87209">
                  <c:v>87209</c:v>
                </c:pt>
                <c:pt idx="87210">
                  <c:v>87210</c:v>
                </c:pt>
                <c:pt idx="87211">
                  <c:v>87211</c:v>
                </c:pt>
                <c:pt idx="87212">
                  <c:v>87212</c:v>
                </c:pt>
                <c:pt idx="87213">
                  <c:v>87213</c:v>
                </c:pt>
                <c:pt idx="87214">
                  <c:v>87214</c:v>
                </c:pt>
                <c:pt idx="87215">
                  <c:v>87215</c:v>
                </c:pt>
                <c:pt idx="87216">
                  <c:v>87216</c:v>
                </c:pt>
                <c:pt idx="87217">
                  <c:v>87217</c:v>
                </c:pt>
                <c:pt idx="87218">
                  <c:v>87218</c:v>
                </c:pt>
                <c:pt idx="87219">
                  <c:v>87219</c:v>
                </c:pt>
                <c:pt idx="87220">
                  <c:v>87220</c:v>
                </c:pt>
                <c:pt idx="87221">
                  <c:v>87221</c:v>
                </c:pt>
                <c:pt idx="87222">
                  <c:v>87222</c:v>
                </c:pt>
                <c:pt idx="87223">
                  <c:v>87223</c:v>
                </c:pt>
                <c:pt idx="87224">
                  <c:v>87224</c:v>
                </c:pt>
                <c:pt idx="87225">
                  <c:v>87225</c:v>
                </c:pt>
                <c:pt idx="87226">
                  <c:v>87226</c:v>
                </c:pt>
                <c:pt idx="87227">
                  <c:v>87227</c:v>
                </c:pt>
                <c:pt idx="87228">
                  <c:v>87228</c:v>
                </c:pt>
                <c:pt idx="87229">
                  <c:v>87229</c:v>
                </c:pt>
                <c:pt idx="87230">
                  <c:v>87230</c:v>
                </c:pt>
                <c:pt idx="87231">
                  <c:v>87231</c:v>
                </c:pt>
                <c:pt idx="87232">
                  <c:v>87232</c:v>
                </c:pt>
                <c:pt idx="87233">
                  <c:v>87233</c:v>
                </c:pt>
                <c:pt idx="87234">
                  <c:v>87234</c:v>
                </c:pt>
                <c:pt idx="87235">
                  <c:v>87235</c:v>
                </c:pt>
                <c:pt idx="87236">
                  <c:v>87236</c:v>
                </c:pt>
                <c:pt idx="87237">
                  <c:v>87237</c:v>
                </c:pt>
                <c:pt idx="87238">
                  <c:v>87238</c:v>
                </c:pt>
                <c:pt idx="87239">
                  <c:v>87239</c:v>
                </c:pt>
                <c:pt idx="87240">
                  <c:v>87240</c:v>
                </c:pt>
                <c:pt idx="87241">
                  <c:v>87241</c:v>
                </c:pt>
                <c:pt idx="87242">
                  <c:v>87242</c:v>
                </c:pt>
                <c:pt idx="87243">
                  <c:v>87243</c:v>
                </c:pt>
                <c:pt idx="87244">
                  <c:v>87244</c:v>
                </c:pt>
                <c:pt idx="87245">
                  <c:v>87245</c:v>
                </c:pt>
                <c:pt idx="87246">
                  <c:v>87246</c:v>
                </c:pt>
                <c:pt idx="87247">
                  <c:v>87247</c:v>
                </c:pt>
                <c:pt idx="87248">
                  <c:v>87248</c:v>
                </c:pt>
                <c:pt idx="87249">
                  <c:v>87249</c:v>
                </c:pt>
                <c:pt idx="87250">
                  <c:v>87250</c:v>
                </c:pt>
                <c:pt idx="87251">
                  <c:v>87251</c:v>
                </c:pt>
                <c:pt idx="87252">
                  <c:v>87252</c:v>
                </c:pt>
                <c:pt idx="87253">
                  <c:v>87253</c:v>
                </c:pt>
                <c:pt idx="87254">
                  <c:v>87254</c:v>
                </c:pt>
                <c:pt idx="87255">
                  <c:v>87255</c:v>
                </c:pt>
                <c:pt idx="87256">
                  <c:v>87256</c:v>
                </c:pt>
                <c:pt idx="87257">
                  <c:v>87257</c:v>
                </c:pt>
                <c:pt idx="87258">
                  <c:v>87258</c:v>
                </c:pt>
                <c:pt idx="87259">
                  <c:v>87259</c:v>
                </c:pt>
                <c:pt idx="87260">
                  <c:v>87260</c:v>
                </c:pt>
                <c:pt idx="87261">
                  <c:v>87261</c:v>
                </c:pt>
                <c:pt idx="87262">
                  <c:v>87262</c:v>
                </c:pt>
                <c:pt idx="87263">
                  <c:v>87263</c:v>
                </c:pt>
                <c:pt idx="87264">
                  <c:v>87264</c:v>
                </c:pt>
                <c:pt idx="87265">
                  <c:v>87265</c:v>
                </c:pt>
                <c:pt idx="87266">
                  <c:v>87266</c:v>
                </c:pt>
                <c:pt idx="87267">
                  <c:v>87267</c:v>
                </c:pt>
                <c:pt idx="87268">
                  <c:v>87268</c:v>
                </c:pt>
                <c:pt idx="87269">
                  <c:v>87269</c:v>
                </c:pt>
                <c:pt idx="87270">
                  <c:v>87270</c:v>
                </c:pt>
                <c:pt idx="87271">
                  <c:v>87271</c:v>
                </c:pt>
                <c:pt idx="87272">
                  <c:v>87272</c:v>
                </c:pt>
                <c:pt idx="87273">
                  <c:v>87273</c:v>
                </c:pt>
                <c:pt idx="87274">
                  <c:v>87274</c:v>
                </c:pt>
                <c:pt idx="87275">
                  <c:v>87275</c:v>
                </c:pt>
                <c:pt idx="87276">
                  <c:v>87276</c:v>
                </c:pt>
                <c:pt idx="87277">
                  <c:v>87277</c:v>
                </c:pt>
                <c:pt idx="87278">
                  <c:v>87278</c:v>
                </c:pt>
                <c:pt idx="87279">
                  <c:v>87279</c:v>
                </c:pt>
                <c:pt idx="87280">
                  <c:v>87280</c:v>
                </c:pt>
                <c:pt idx="87281">
                  <c:v>87281</c:v>
                </c:pt>
                <c:pt idx="87282">
                  <c:v>87282</c:v>
                </c:pt>
                <c:pt idx="87283">
                  <c:v>87283</c:v>
                </c:pt>
                <c:pt idx="87284">
                  <c:v>87284</c:v>
                </c:pt>
                <c:pt idx="87285">
                  <c:v>87285</c:v>
                </c:pt>
                <c:pt idx="87286">
                  <c:v>87286</c:v>
                </c:pt>
                <c:pt idx="87287">
                  <c:v>87287</c:v>
                </c:pt>
                <c:pt idx="87288">
                  <c:v>87288</c:v>
                </c:pt>
                <c:pt idx="87289">
                  <c:v>87289</c:v>
                </c:pt>
                <c:pt idx="87290">
                  <c:v>87290</c:v>
                </c:pt>
                <c:pt idx="87291">
                  <c:v>87291</c:v>
                </c:pt>
                <c:pt idx="87292">
                  <c:v>87292</c:v>
                </c:pt>
                <c:pt idx="87293">
                  <c:v>87293</c:v>
                </c:pt>
                <c:pt idx="87294">
                  <c:v>87294</c:v>
                </c:pt>
                <c:pt idx="87295">
                  <c:v>87295</c:v>
                </c:pt>
                <c:pt idx="87296">
                  <c:v>87296</c:v>
                </c:pt>
                <c:pt idx="87297">
                  <c:v>87297</c:v>
                </c:pt>
                <c:pt idx="87298">
                  <c:v>87298</c:v>
                </c:pt>
                <c:pt idx="87299">
                  <c:v>87299</c:v>
                </c:pt>
                <c:pt idx="87300">
                  <c:v>87300</c:v>
                </c:pt>
                <c:pt idx="87301">
                  <c:v>87301</c:v>
                </c:pt>
                <c:pt idx="87302">
                  <c:v>87302</c:v>
                </c:pt>
                <c:pt idx="87303">
                  <c:v>87303</c:v>
                </c:pt>
                <c:pt idx="87304">
                  <c:v>87304</c:v>
                </c:pt>
                <c:pt idx="87305">
                  <c:v>87305</c:v>
                </c:pt>
                <c:pt idx="87306">
                  <c:v>87306</c:v>
                </c:pt>
                <c:pt idx="87307">
                  <c:v>87307</c:v>
                </c:pt>
                <c:pt idx="87308">
                  <c:v>87308</c:v>
                </c:pt>
                <c:pt idx="87309">
                  <c:v>87309</c:v>
                </c:pt>
                <c:pt idx="87310">
                  <c:v>87310</c:v>
                </c:pt>
                <c:pt idx="87311">
                  <c:v>87311</c:v>
                </c:pt>
                <c:pt idx="87312">
                  <c:v>87312</c:v>
                </c:pt>
                <c:pt idx="87313">
                  <c:v>87313</c:v>
                </c:pt>
                <c:pt idx="87314">
                  <c:v>87314</c:v>
                </c:pt>
                <c:pt idx="87315">
                  <c:v>87315</c:v>
                </c:pt>
                <c:pt idx="87316">
                  <c:v>87316</c:v>
                </c:pt>
                <c:pt idx="87317">
                  <c:v>87317</c:v>
                </c:pt>
                <c:pt idx="87318">
                  <c:v>87318</c:v>
                </c:pt>
                <c:pt idx="87319">
                  <c:v>87319</c:v>
                </c:pt>
                <c:pt idx="87320">
                  <c:v>87320</c:v>
                </c:pt>
                <c:pt idx="87321">
                  <c:v>87321</c:v>
                </c:pt>
                <c:pt idx="87322">
                  <c:v>87322</c:v>
                </c:pt>
                <c:pt idx="87323">
                  <c:v>87323</c:v>
                </c:pt>
                <c:pt idx="87324">
                  <c:v>87324</c:v>
                </c:pt>
                <c:pt idx="87325">
                  <c:v>87325</c:v>
                </c:pt>
                <c:pt idx="87326">
                  <c:v>87326</c:v>
                </c:pt>
                <c:pt idx="87327">
                  <c:v>87327</c:v>
                </c:pt>
                <c:pt idx="87328">
                  <c:v>87328</c:v>
                </c:pt>
                <c:pt idx="87329">
                  <c:v>87329</c:v>
                </c:pt>
                <c:pt idx="87330">
                  <c:v>87330</c:v>
                </c:pt>
                <c:pt idx="87331">
                  <c:v>87331</c:v>
                </c:pt>
                <c:pt idx="87332">
                  <c:v>87332</c:v>
                </c:pt>
                <c:pt idx="87333">
                  <c:v>87333</c:v>
                </c:pt>
                <c:pt idx="87334">
                  <c:v>87334</c:v>
                </c:pt>
                <c:pt idx="87335">
                  <c:v>87335</c:v>
                </c:pt>
                <c:pt idx="87336">
                  <c:v>87336</c:v>
                </c:pt>
                <c:pt idx="87337">
                  <c:v>87337</c:v>
                </c:pt>
                <c:pt idx="87338">
                  <c:v>87338</c:v>
                </c:pt>
                <c:pt idx="87339">
                  <c:v>87339</c:v>
                </c:pt>
                <c:pt idx="87340">
                  <c:v>87340</c:v>
                </c:pt>
                <c:pt idx="87341">
                  <c:v>87341</c:v>
                </c:pt>
                <c:pt idx="87342">
                  <c:v>87342</c:v>
                </c:pt>
                <c:pt idx="87343">
                  <c:v>87343</c:v>
                </c:pt>
                <c:pt idx="87344">
                  <c:v>87344</c:v>
                </c:pt>
                <c:pt idx="87345">
                  <c:v>87345</c:v>
                </c:pt>
                <c:pt idx="87346">
                  <c:v>87346</c:v>
                </c:pt>
                <c:pt idx="87347">
                  <c:v>87347</c:v>
                </c:pt>
                <c:pt idx="87348">
                  <c:v>87348</c:v>
                </c:pt>
                <c:pt idx="87349">
                  <c:v>87349</c:v>
                </c:pt>
                <c:pt idx="87350">
                  <c:v>87350</c:v>
                </c:pt>
                <c:pt idx="87351">
                  <c:v>87351</c:v>
                </c:pt>
                <c:pt idx="87352">
                  <c:v>87352</c:v>
                </c:pt>
                <c:pt idx="87353">
                  <c:v>87353</c:v>
                </c:pt>
                <c:pt idx="87354">
                  <c:v>87354</c:v>
                </c:pt>
                <c:pt idx="87355">
                  <c:v>87355</c:v>
                </c:pt>
                <c:pt idx="87356">
                  <c:v>87356</c:v>
                </c:pt>
                <c:pt idx="87357">
                  <c:v>87357</c:v>
                </c:pt>
                <c:pt idx="87358">
                  <c:v>87358</c:v>
                </c:pt>
                <c:pt idx="87359">
                  <c:v>87359</c:v>
                </c:pt>
                <c:pt idx="87360">
                  <c:v>87360</c:v>
                </c:pt>
                <c:pt idx="87361">
                  <c:v>87361</c:v>
                </c:pt>
                <c:pt idx="87362">
                  <c:v>87362</c:v>
                </c:pt>
                <c:pt idx="87363">
                  <c:v>87363</c:v>
                </c:pt>
                <c:pt idx="87364">
                  <c:v>87364</c:v>
                </c:pt>
                <c:pt idx="87365">
                  <c:v>87365</c:v>
                </c:pt>
                <c:pt idx="87366">
                  <c:v>87366</c:v>
                </c:pt>
                <c:pt idx="87367">
                  <c:v>87367</c:v>
                </c:pt>
                <c:pt idx="87368">
                  <c:v>87368</c:v>
                </c:pt>
                <c:pt idx="87369">
                  <c:v>87369</c:v>
                </c:pt>
                <c:pt idx="87370">
                  <c:v>87370</c:v>
                </c:pt>
                <c:pt idx="87371">
                  <c:v>87371</c:v>
                </c:pt>
                <c:pt idx="87372">
                  <c:v>87372</c:v>
                </c:pt>
                <c:pt idx="87373">
                  <c:v>87373</c:v>
                </c:pt>
                <c:pt idx="87374">
                  <c:v>87374</c:v>
                </c:pt>
                <c:pt idx="87375">
                  <c:v>87375</c:v>
                </c:pt>
                <c:pt idx="87376">
                  <c:v>87376</c:v>
                </c:pt>
                <c:pt idx="87377">
                  <c:v>87377</c:v>
                </c:pt>
                <c:pt idx="87378">
                  <c:v>87378</c:v>
                </c:pt>
                <c:pt idx="87379">
                  <c:v>87379</c:v>
                </c:pt>
                <c:pt idx="87380">
                  <c:v>87380</c:v>
                </c:pt>
                <c:pt idx="87381">
                  <c:v>87381</c:v>
                </c:pt>
                <c:pt idx="87382">
                  <c:v>87382</c:v>
                </c:pt>
                <c:pt idx="87383">
                  <c:v>87383</c:v>
                </c:pt>
                <c:pt idx="87384">
                  <c:v>87384</c:v>
                </c:pt>
                <c:pt idx="87385">
                  <c:v>87385</c:v>
                </c:pt>
                <c:pt idx="87386">
                  <c:v>87386</c:v>
                </c:pt>
                <c:pt idx="87387">
                  <c:v>87387</c:v>
                </c:pt>
                <c:pt idx="87388">
                  <c:v>87388</c:v>
                </c:pt>
                <c:pt idx="87389">
                  <c:v>87389</c:v>
                </c:pt>
                <c:pt idx="87390">
                  <c:v>87390</c:v>
                </c:pt>
                <c:pt idx="87391">
                  <c:v>87391</c:v>
                </c:pt>
                <c:pt idx="87392">
                  <c:v>87392</c:v>
                </c:pt>
                <c:pt idx="87393">
                  <c:v>87393</c:v>
                </c:pt>
                <c:pt idx="87394">
                  <c:v>87394</c:v>
                </c:pt>
                <c:pt idx="87395">
                  <c:v>87395</c:v>
                </c:pt>
                <c:pt idx="87396">
                  <c:v>87396</c:v>
                </c:pt>
                <c:pt idx="87397">
                  <c:v>87397</c:v>
                </c:pt>
                <c:pt idx="87398">
                  <c:v>87398</c:v>
                </c:pt>
                <c:pt idx="87399">
                  <c:v>87399</c:v>
                </c:pt>
                <c:pt idx="87400">
                  <c:v>87400</c:v>
                </c:pt>
                <c:pt idx="87401">
                  <c:v>87401</c:v>
                </c:pt>
                <c:pt idx="87402">
                  <c:v>87402</c:v>
                </c:pt>
                <c:pt idx="87403">
                  <c:v>87403</c:v>
                </c:pt>
                <c:pt idx="87404">
                  <c:v>87404</c:v>
                </c:pt>
                <c:pt idx="87405">
                  <c:v>87405</c:v>
                </c:pt>
                <c:pt idx="87406">
                  <c:v>87406</c:v>
                </c:pt>
                <c:pt idx="87407">
                  <c:v>87407</c:v>
                </c:pt>
                <c:pt idx="87408">
                  <c:v>87408</c:v>
                </c:pt>
                <c:pt idx="87409">
                  <c:v>87409</c:v>
                </c:pt>
                <c:pt idx="87410">
                  <c:v>87410</c:v>
                </c:pt>
                <c:pt idx="87411">
                  <c:v>87411</c:v>
                </c:pt>
                <c:pt idx="87412">
                  <c:v>87412</c:v>
                </c:pt>
                <c:pt idx="87413">
                  <c:v>87413</c:v>
                </c:pt>
                <c:pt idx="87414">
                  <c:v>87414</c:v>
                </c:pt>
                <c:pt idx="87415">
                  <c:v>87415</c:v>
                </c:pt>
                <c:pt idx="87416">
                  <c:v>87416</c:v>
                </c:pt>
                <c:pt idx="87417">
                  <c:v>87417</c:v>
                </c:pt>
                <c:pt idx="87418">
                  <c:v>87418</c:v>
                </c:pt>
                <c:pt idx="87419">
                  <c:v>87419</c:v>
                </c:pt>
                <c:pt idx="87420">
                  <c:v>87420</c:v>
                </c:pt>
                <c:pt idx="87421">
                  <c:v>87421</c:v>
                </c:pt>
                <c:pt idx="87422">
                  <c:v>87422</c:v>
                </c:pt>
                <c:pt idx="87423">
                  <c:v>87423</c:v>
                </c:pt>
                <c:pt idx="87424">
                  <c:v>87424</c:v>
                </c:pt>
                <c:pt idx="87425">
                  <c:v>87425</c:v>
                </c:pt>
                <c:pt idx="87426">
                  <c:v>87426</c:v>
                </c:pt>
                <c:pt idx="87427">
                  <c:v>87427</c:v>
                </c:pt>
                <c:pt idx="87428">
                  <c:v>87428</c:v>
                </c:pt>
                <c:pt idx="87429">
                  <c:v>87429</c:v>
                </c:pt>
                <c:pt idx="87430">
                  <c:v>87430</c:v>
                </c:pt>
                <c:pt idx="87431">
                  <c:v>87431</c:v>
                </c:pt>
                <c:pt idx="87432">
                  <c:v>87432</c:v>
                </c:pt>
                <c:pt idx="87433">
                  <c:v>87433</c:v>
                </c:pt>
                <c:pt idx="87434">
                  <c:v>87434</c:v>
                </c:pt>
                <c:pt idx="87435">
                  <c:v>87435</c:v>
                </c:pt>
                <c:pt idx="87436">
                  <c:v>87436</c:v>
                </c:pt>
                <c:pt idx="87437">
                  <c:v>87437</c:v>
                </c:pt>
                <c:pt idx="87438">
                  <c:v>87438</c:v>
                </c:pt>
                <c:pt idx="87439">
                  <c:v>87439</c:v>
                </c:pt>
                <c:pt idx="87440">
                  <c:v>87440</c:v>
                </c:pt>
                <c:pt idx="87441">
                  <c:v>87441</c:v>
                </c:pt>
                <c:pt idx="87442">
                  <c:v>87442</c:v>
                </c:pt>
                <c:pt idx="87443">
                  <c:v>87443</c:v>
                </c:pt>
                <c:pt idx="87444">
                  <c:v>87444</c:v>
                </c:pt>
                <c:pt idx="87445">
                  <c:v>87445</c:v>
                </c:pt>
                <c:pt idx="87446">
                  <c:v>87446</c:v>
                </c:pt>
                <c:pt idx="87447">
                  <c:v>87447</c:v>
                </c:pt>
                <c:pt idx="87448">
                  <c:v>87448</c:v>
                </c:pt>
                <c:pt idx="87449">
                  <c:v>87449</c:v>
                </c:pt>
                <c:pt idx="87450">
                  <c:v>87450</c:v>
                </c:pt>
                <c:pt idx="87451">
                  <c:v>87451</c:v>
                </c:pt>
                <c:pt idx="87452">
                  <c:v>87452</c:v>
                </c:pt>
                <c:pt idx="87453">
                  <c:v>87453</c:v>
                </c:pt>
                <c:pt idx="87454">
                  <c:v>87454</c:v>
                </c:pt>
                <c:pt idx="87455">
                  <c:v>87455</c:v>
                </c:pt>
                <c:pt idx="87456">
                  <c:v>87456</c:v>
                </c:pt>
                <c:pt idx="87457">
                  <c:v>87457</c:v>
                </c:pt>
                <c:pt idx="87458">
                  <c:v>87458</c:v>
                </c:pt>
                <c:pt idx="87459">
                  <c:v>87459</c:v>
                </c:pt>
                <c:pt idx="87460">
                  <c:v>87460</c:v>
                </c:pt>
                <c:pt idx="87461">
                  <c:v>87461</c:v>
                </c:pt>
                <c:pt idx="87462">
                  <c:v>87462</c:v>
                </c:pt>
                <c:pt idx="87463">
                  <c:v>87463</c:v>
                </c:pt>
                <c:pt idx="87464">
                  <c:v>87464</c:v>
                </c:pt>
                <c:pt idx="87465">
                  <c:v>87465</c:v>
                </c:pt>
                <c:pt idx="87466">
                  <c:v>87466</c:v>
                </c:pt>
                <c:pt idx="87467">
                  <c:v>87467</c:v>
                </c:pt>
                <c:pt idx="87468">
                  <c:v>87468</c:v>
                </c:pt>
                <c:pt idx="87469">
                  <c:v>87469</c:v>
                </c:pt>
                <c:pt idx="87470">
                  <c:v>87470</c:v>
                </c:pt>
                <c:pt idx="87471">
                  <c:v>87471</c:v>
                </c:pt>
                <c:pt idx="87472">
                  <c:v>87472</c:v>
                </c:pt>
                <c:pt idx="87473">
                  <c:v>87473</c:v>
                </c:pt>
                <c:pt idx="87474">
                  <c:v>87474</c:v>
                </c:pt>
                <c:pt idx="87475">
                  <c:v>87475</c:v>
                </c:pt>
                <c:pt idx="87476">
                  <c:v>87476</c:v>
                </c:pt>
                <c:pt idx="87477">
                  <c:v>87477</c:v>
                </c:pt>
                <c:pt idx="87478">
                  <c:v>87478</c:v>
                </c:pt>
                <c:pt idx="87479">
                  <c:v>87479</c:v>
                </c:pt>
                <c:pt idx="87480">
                  <c:v>87480</c:v>
                </c:pt>
                <c:pt idx="87481">
                  <c:v>87481</c:v>
                </c:pt>
                <c:pt idx="87482">
                  <c:v>87482</c:v>
                </c:pt>
                <c:pt idx="87483">
                  <c:v>87483</c:v>
                </c:pt>
                <c:pt idx="87484">
                  <c:v>87484</c:v>
                </c:pt>
                <c:pt idx="87485">
                  <c:v>87485</c:v>
                </c:pt>
                <c:pt idx="87486">
                  <c:v>87486</c:v>
                </c:pt>
                <c:pt idx="87487">
                  <c:v>87487</c:v>
                </c:pt>
                <c:pt idx="87488">
                  <c:v>87488</c:v>
                </c:pt>
                <c:pt idx="87489">
                  <c:v>87489</c:v>
                </c:pt>
                <c:pt idx="87490">
                  <c:v>87490</c:v>
                </c:pt>
                <c:pt idx="87491">
                  <c:v>87491</c:v>
                </c:pt>
                <c:pt idx="87492">
                  <c:v>87492</c:v>
                </c:pt>
                <c:pt idx="87493">
                  <c:v>87493</c:v>
                </c:pt>
                <c:pt idx="87494">
                  <c:v>87494</c:v>
                </c:pt>
                <c:pt idx="87495">
                  <c:v>87495</c:v>
                </c:pt>
                <c:pt idx="87496">
                  <c:v>87496</c:v>
                </c:pt>
                <c:pt idx="87497">
                  <c:v>87497</c:v>
                </c:pt>
                <c:pt idx="87498">
                  <c:v>87498</c:v>
                </c:pt>
                <c:pt idx="87499">
                  <c:v>87499</c:v>
                </c:pt>
                <c:pt idx="87500">
                  <c:v>87500</c:v>
                </c:pt>
                <c:pt idx="87501">
                  <c:v>87501</c:v>
                </c:pt>
                <c:pt idx="87502">
                  <c:v>87502</c:v>
                </c:pt>
                <c:pt idx="87503">
                  <c:v>87503</c:v>
                </c:pt>
                <c:pt idx="87504">
                  <c:v>87504</c:v>
                </c:pt>
                <c:pt idx="87505">
                  <c:v>87505</c:v>
                </c:pt>
                <c:pt idx="87506">
                  <c:v>87506</c:v>
                </c:pt>
                <c:pt idx="87507">
                  <c:v>87507</c:v>
                </c:pt>
                <c:pt idx="87508">
                  <c:v>87508</c:v>
                </c:pt>
                <c:pt idx="87509">
                  <c:v>87509</c:v>
                </c:pt>
                <c:pt idx="87510">
                  <c:v>87510</c:v>
                </c:pt>
                <c:pt idx="87511">
                  <c:v>87511</c:v>
                </c:pt>
                <c:pt idx="87512">
                  <c:v>87512</c:v>
                </c:pt>
                <c:pt idx="87513">
                  <c:v>87513</c:v>
                </c:pt>
                <c:pt idx="87514">
                  <c:v>87514</c:v>
                </c:pt>
                <c:pt idx="87515">
                  <c:v>87515</c:v>
                </c:pt>
                <c:pt idx="87516">
                  <c:v>87516</c:v>
                </c:pt>
                <c:pt idx="87517">
                  <c:v>87517</c:v>
                </c:pt>
                <c:pt idx="87518">
                  <c:v>87518</c:v>
                </c:pt>
                <c:pt idx="87519">
                  <c:v>87519</c:v>
                </c:pt>
                <c:pt idx="87520">
                  <c:v>87520</c:v>
                </c:pt>
                <c:pt idx="87521">
                  <c:v>87521</c:v>
                </c:pt>
                <c:pt idx="87522">
                  <c:v>87522</c:v>
                </c:pt>
                <c:pt idx="87523">
                  <c:v>87523</c:v>
                </c:pt>
                <c:pt idx="87524">
                  <c:v>87524</c:v>
                </c:pt>
                <c:pt idx="87525">
                  <c:v>87525</c:v>
                </c:pt>
                <c:pt idx="87526">
                  <c:v>87526</c:v>
                </c:pt>
                <c:pt idx="87527">
                  <c:v>87527</c:v>
                </c:pt>
                <c:pt idx="87528">
                  <c:v>87528</c:v>
                </c:pt>
                <c:pt idx="87529">
                  <c:v>87529</c:v>
                </c:pt>
                <c:pt idx="87530">
                  <c:v>87530</c:v>
                </c:pt>
                <c:pt idx="87531">
                  <c:v>87531</c:v>
                </c:pt>
                <c:pt idx="87532">
                  <c:v>87532</c:v>
                </c:pt>
                <c:pt idx="87533">
                  <c:v>87533</c:v>
                </c:pt>
                <c:pt idx="87534">
                  <c:v>87534</c:v>
                </c:pt>
                <c:pt idx="87535">
                  <c:v>87535</c:v>
                </c:pt>
                <c:pt idx="87536">
                  <c:v>87536</c:v>
                </c:pt>
                <c:pt idx="87537">
                  <c:v>87537</c:v>
                </c:pt>
                <c:pt idx="87538">
                  <c:v>87538</c:v>
                </c:pt>
                <c:pt idx="87539">
                  <c:v>87539</c:v>
                </c:pt>
                <c:pt idx="87540">
                  <c:v>87540</c:v>
                </c:pt>
                <c:pt idx="87541">
                  <c:v>87541</c:v>
                </c:pt>
                <c:pt idx="87542">
                  <c:v>87542</c:v>
                </c:pt>
                <c:pt idx="87543">
                  <c:v>87543</c:v>
                </c:pt>
                <c:pt idx="87544">
                  <c:v>87544</c:v>
                </c:pt>
                <c:pt idx="87545">
                  <c:v>87545</c:v>
                </c:pt>
                <c:pt idx="87546">
                  <c:v>87546</c:v>
                </c:pt>
                <c:pt idx="87547">
                  <c:v>87547</c:v>
                </c:pt>
                <c:pt idx="87548">
                  <c:v>87548</c:v>
                </c:pt>
                <c:pt idx="87549">
                  <c:v>87549</c:v>
                </c:pt>
                <c:pt idx="87550">
                  <c:v>87550</c:v>
                </c:pt>
                <c:pt idx="87551">
                  <c:v>87551</c:v>
                </c:pt>
                <c:pt idx="87552">
                  <c:v>87552</c:v>
                </c:pt>
                <c:pt idx="87553">
                  <c:v>87553</c:v>
                </c:pt>
                <c:pt idx="87554">
                  <c:v>87554</c:v>
                </c:pt>
                <c:pt idx="87555">
                  <c:v>87555</c:v>
                </c:pt>
                <c:pt idx="87556">
                  <c:v>87556</c:v>
                </c:pt>
                <c:pt idx="87557">
                  <c:v>87557</c:v>
                </c:pt>
                <c:pt idx="87558">
                  <c:v>87558</c:v>
                </c:pt>
                <c:pt idx="87559">
                  <c:v>87559</c:v>
                </c:pt>
                <c:pt idx="87560">
                  <c:v>87560</c:v>
                </c:pt>
                <c:pt idx="87561">
                  <c:v>87561</c:v>
                </c:pt>
                <c:pt idx="87562">
                  <c:v>87562</c:v>
                </c:pt>
                <c:pt idx="87563">
                  <c:v>87563</c:v>
                </c:pt>
                <c:pt idx="87564">
                  <c:v>87564</c:v>
                </c:pt>
                <c:pt idx="87565">
                  <c:v>87565</c:v>
                </c:pt>
                <c:pt idx="87566">
                  <c:v>87566</c:v>
                </c:pt>
                <c:pt idx="87567">
                  <c:v>87567</c:v>
                </c:pt>
                <c:pt idx="87568">
                  <c:v>87568</c:v>
                </c:pt>
                <c:pt idx="87569">
                  <c:v>87569</c:v>
                </c:pt>
                <c:pt idx="87570">
                  <c:v>87570</c:v>
                </c:pt>
                <c:pt idx="87571">
                  <c:v>87571</c:v>
                </c:pt>
                <c:pt idx="87572">
                  <c:v>87572</c:v>
                </c:pt>
                <c:pt idx="87573">
                  <c:v>87573</c:v>
                </c:pt>
                <c:pt idx="87574">
                  <c:v>87574</c:v>
                </c:pt>
                <c:pt idx="87575">
                  <c:v>87575</c:v>
                </c:pt>
                <c:pt idx="87576">
                  <c:v>87576</c:v>
                </c:pt>
                <c:pt idx="87577">
                  <c:v>87577</c:v>
                </c:pt>
                <c:pt idx="87578">
                  <c:v>87578</c:v>
                </c:pt>
                <c:pt idx="87579">
                  <c:v>87579</c:v>
                </c:pt>
                <c:pt idx="87580">
                  <c:v>87580</c:v>
                </c:pt>
                <c:pt idx="87581">
                  <c:v>87581</c:v>
                </c:pt>
                <c:pt idx="87582">
                  <c:v>87582</c:v>
                </c:pt>
                <c:pt idx="87583">
                  <c:v>87583</c:v>
                </c:pt>
                <c:pt idx="87584">
                  <c:v>87584</c:v>
                </c:pt>
                <c:pt idx="87585">
                  <c:v>87585</c:v>
                </c:pt>
                <c:pt idx="87586">
                  <c:v>87586</c:v>
                </c:pt>
                <c:pt idx="87587">
                  <c:v>87587</c:v>
                </c:pt>
                <c:pt idx="87588">
                  <c:v>87588</c:v>
                </c:pt>
                <c:pt idx="87589">
                  <c:v>87589</c:v>
                </c:pt>
                <c:pt idx="87590">
                  <c:v>87590</c:v>
                </c:pt>
                <c:pt idx="87591">
                  <c:v>87591</c:v>
                </c:pt>
                <c:pt idx="87592">
                  <c:v>87592</c:v>
                </c:pt>
                <c:pt idx="87593">
                  <c:v>87593</c:v>
                </c:pt>
                <c:pt idx="87594">
                  <c:v>87594</c:v>
                </c:pt>
                <c:pt idx="87595">
                  <c:v>87595</c:v>
                </c:pt>
                <c:pt idx="87596">
                  <c:v>87596</c:v>
                </c:pt>
                <c:pt idx="87597">
                  <c:v>87597</c:v>
                </c:pt>
                <c:pt idx="87598">
                  <c:v>87598</c:v>
                </c:pt>
                <c:pt idx="87599">
                  <c:v>87599</c:v>
                </c:pt>
                <c:pt idx="87600">
                  <c:v>87600</c:v>
                </c:pt>
                <c:pt idx="87601">
                  <c:v>87601</c:v>
                </c:pt>
                <c:pt idx="87602">
                  <c:v>87602</c:v>
                </c:pt>
                <c:pt idx="87603">
                  <c:v>87603</c:v>
                </c:pt>
                <c:pt idx="87604">
                  <c:v>87604</c:v>
                </c:pt>
                <c:pt idx="87605">
                  <c:v>87605</c:v>
                </c:pt>
                <c:pt idx="87606">
                  <c:v>87606</c:v>
                </c:pt>
                <c:pt idx="87607">
                  <c:v>87607</c:v>
                </c:pt>
                <c:pt idx="87608">
                  <c:v>87608</c:v>
                </c:pt>
                <c:pt idx="87609">
                  <c:v>87609</c:v>
                </c:pt>
                <c:pt idx="87610">
                  <c:v>87610</c:v>
                </c:pt>
                <c:pt idx="87611">
                  <c:v>87611</c:v>
                </c:pt>
                <c:pt idx="87612">
                  <c:v>87612</c:v>
                </c:pt>
                <c:pt idx="87613">
                  <c:v>87613</c:v>
                </c:pt>
                <c:pt idx="87614">
                  <c:v>87614</c:v>
                </c:pt>
                <c:pt idx="87615">
                  <c:v>87615</c:v>
                </c:pt>
                <c:pt idx="87616">
                  <c:v>87616</c:v>
                </c:pt>
                <c:pt idx="87617">
                  <c:v>87617</c:v>
                </c:pt>
                <c:pt idx="87618">
                  <c:v>87618</c:v>
                </c:pt>
                <c:pt idx="87619">
                  <c:v>87619</c:v>
                </c:pt>
                <c:pt idx="87620">
                  <c:v>87620</c:v>
                </c:pt>
                <c:pt idx="87621">
                  <c:v>87621</c:v>
                </c:pt>
                <c:pt idx="87622">
                  <c:v>87622</c:v>
                </c:pt>
                <c:pt idx="87623">
                  <c:v>87623</c:v>
                </c:pt>
                <c:pt idx="87624">
                  <c:v>87624</c:v>
                </c:pt>
                <c:pt idx="87625">
                  <c:v>87625</c:v>
                </c:pt>
                <c:pt idx="87626">
                  <c:v>87626</c:v>
                </c:pt>
                <c:pt idx="87627">
                  <c:v>87627</c:v>
                </c:pt>
                <c:pt idx="87628">
                  <c:v>87628</c:v>
                </c:pt>
                <c:pt idx="87629">
                  <c:v>87629</c:v>
                </c:pt>
                <c:pt idx="87630">
                  <c:v>87630</c:v>
                </c:pt>
                <c:pt idx="87631">
                  <c:v>87631</c:v>
                </c:pt>
                <c:pt idx="87632">
                  <c:v>87632</c:v>
                </c:pt>
                <c:pt idx="87633">
                  <c:v>87633</c:v>
                </c:pt>
                <c:pt idx="87634">
                  <c:v>87634</c:v>
                </c:pt>
                <c:pt idx="87635">
                  <c:v>87635</c:v>
                </c:pt>
                <c:pt idx="87636">
                  <c:v>87636</c:v>
                </c:pt>
                <c:pt idx="87637">
                  <c:v>87637</c:v>
                </c:pt>
                <c:pt idx="87638">
                  <c:v>87638</c:v>
                </c:pt>
                <c:pt idx="87639">
                  <c:v>87639</c:v>
                </c:pt>
                <c:pt idx="87640">
                  <c:v>87640</c:v>
                </c:pt>
                <c:pt idx="87641">
                  <c:v>87641</c:v>
                </c:pt>
                <c:pt idx="87642">
                  <c:v>87642</c:v>
                </c:pt>
                <c:pt idx="87643">
                  <c:v>87643</c:v>
                </c:pt>
                <c:pt idx="87644">
                  <c:v>87644</c:v>
                </c:pt>
                <c:pt idx="87645">
                  <c:v>87645</c:v>
                </c:pt>
                <c:pt idx="87646">
                  <c:v>87646</c:v>
                </c:pt>
                <c:pt idx="87647">
                  <c:v>87647</c:v>
                </c:pt>
                <c:pt idx="87648">
                  <c:v>87648</c:v>
                </c:pt>
                <c:pt idx="87649">
                  <c:v>87649</c:v>
                </c:pt>
                <c:pt idx="87650">
                  <c:v>87650</c:v>
                </c:pt>
                <c:pt idx="87651">
                  <c:v>87651</c:v>
                </c:pt>
                <c:pt idx="87652">
                  <c:v>87652</c:v>
                </c:pt>
                <c:pt idx="87653">
                  <c:v>87653</c:v>
                </c:pt>
                <c:pt idx="87654">
                  <c:v>87654</c:v>
                </c:pt>
                <c:pt idx="87655">
                  <c:v>87655</c:v>
                </c:pt>
                <c:pt idx="87656">
                  <c:v>87656</c:v>
                </c:pt>
                <c:pt idx="87657">
                  <c:v>87657</c:v>
                </c:pt>
                <c:pt idx="87658">
                  <c:v>87658</c:v>
                </c:pt>
                <c:pt idx="87659">
                  <c:v>87659</c:v>
                </c:pt>
                <c:pt idx="87660">
                  <c:v>87660</c:v>
                </c:pt>
                <c:pt idx="87661">
                  <c:v>87661</c:v>
                </c:pt>
                <c:pt idx="87662">
                  <c:v>87662</c:v>
                </c:pt>
                <c:pt idx="87663">
                  <c:v>87663</c:v>
                </c:pt>
                <c:pt idx="87664">
                  <c:v>87664</c:v>
                </c:pt>
                <c:pt idx="87665">
                  <c:v>87665</c:v>
                </c:pt>
                <c:pt idx="87666">
                  <c:v>87666</c:v>
                </c:pt>
                <c:pt idx="87667">
                  <c:v>87667</c:v>
                </c:pt>
                <c:pt idx="87668">
                  <c:v>87668</c:v>
                </c:pt>
                <c:pt idx="87669">
                  <c:v>87669</c:v>
                </c:pt>
                <c:pt idx="87670">
                  <c:v>87670</c:v>
                </c:pt>
                <c:pt idx="87671">
                  <c:v>87671</c:v>
                </c:pt>
                <c:pt idx="87672">
                  <c:v>87672</c:v>
                </c:pt>
                <c:pt idx="87673">
                  <c:v>87673</c:v>
                </c:pt>
                <c:pt idx="87674">
                  <c:v>87674</c:v>
                </c:pt>
                <c:pt idx="87675">
                  <c:v>87675</c:v>
                </c:pt>
                <c:pt idx="87676">
                  <c:v>87676</c:v>
                </c:pt>
                <c:pt idx="87677">
                  <c:v>87677</c:v>
                </c:pt>
                <c:pt idx="87678">
                  <c:v>87678</c:v>
                </c:pt>
                <c:pt idx="87679">
                  <c:v>87679</c:v>
                </c:pt>
                <c:pt idx="87680">
                  <c:v>87680</c:v>
                </c:pt>
                <c:pt idx="87681">
                  <c:v>87681</c:v>
                </c:pt>
                <c:pt idx="87682">
                  <c:v>87682</c:v>
                </c:pt>
                <c:pt idx="87683">
                  <c:v>87683</c:v>
                </c:pt>
                <c:pt idx="87684">
                  <c:v>87684</c:v>
                </c:pt>
                <c:pt idx="87685">
                  <c:v>87685</c:v>
                </c:pt>
                <c:pt idx="87686">
                  <c:v>87686</c:v>
                </c:pt>
                <c:pt idx="87687">
                  <c:v>87687</c:v>
                </c:pt>
                <c:pt idx="87688">
                  <c:v>87688</c:v>
                </c:pt>
                <c:pt idx="87689">
                  <c:v>87689</c:v>
                </c:pt>
                <c:pt idx="87690">
                  <c:v>87690</c:v>
                </c:pt>
                <c:pt idx="87691">
                  <c:v>87691</c:v>
                </c:pt>
                <c:pt idx="87692">
                  <c:v>87692</c:v>
                </c:pt>
                <c:pt idx="87693">
                  <c:v>87693</c:v>
                </c:pt>
                <c:pt idx="87694">
                  <c:v>87694</c:v>
                </c:pt>
                <c:pt idx="87695">
                  <c:v>87695</c:v>
                </c:pt>
                <c:pt idx="87696">
                  <c:v>87696</c:v>
                </c:pt>
                <c:pt idx="87697">
                  <c:v>87697</c:v>
                </c:pt>
                <c:pt idx="87698">
                  <c:v>87698</c:v>
                </c:pt>
                <c:pt idx="87699">
                  <c:v>87699</c:v>
                </c:pt>
                <c:pt idx="87700">
                  <c:v>87700</c:v>
                </c:pt>
                <c:pt idx="87701">
                  <c:v>87701</c:v>
                </c:pt>
                <c:pt idx="87702">
                  <c:v>87702</c:v>
                </c:pt>
                <c:pt idx="87703">
                  <c:v>87703</c:v>
                </c:pt>
                <c:pt idx="87704">
                  <c:v>87704</c:v>
                </c:pt>
                <c:pt idx="87705">
                  <c:v>87705</c:v>
                </c:pt>
                <c:pt idx="87706">
                  <c:v>87706</c:v>
                </c:pt>
                <c:pt idx="87707">
                  <c:v>87707</c:v>
                </c:pt>
                <c:pt idx="87708">
                  <c:v>87708</c:v>
                </c:pt>
                <c:pt idx="87709">
                  <c:v>87709</c:v>
                </c:pt>
                <c:pt idx="87710">
                  <c:v>87710</c:v>
                </c:pt>
                <c:pt idx="87711">
                  <c:v>87711</c:v>
                </c:pt>
                <c:pt idx="87712">
                  <c:v>87712</c:v>
                </c:pt>
                <c:pt idx="87713">
                  <c:v>87713</c:v>
                </c:pt>
                <c:pt idx="87714">
                  <c:v>87714</c:v>
                </c:pt>
                <c:pt idx="87715">
                  <c:v>87715</c:v>
                </c:pt>
                <c:pt idx="87716">
                  <c:v>87716</c:v>
                </c:pt>
                <c:pt idx="87717">
                  <c:v>87717</c:v>
                </c:pt>
                <c:pt idx="87718">
                  <c:v>87718</c:v>
                </c:pt>
                <c:pt idx="87719">
                  <c:v>87719</c:v>
                </c:pt>
                <c:pt idx="87720">
                  <c:v>87720</c:v>
                </c:pt>
                <c:pt idx="87721">
                  <c:v>87721</c:v>
                </c:pt>
                <c:pt idx="87722">
                  <c:v>87722</c:v>
                </c:pt>
                <c:pt idx="87723">
                  <c:v>87723</c:v>
                </c:pt>
                <c:pt idx="87724">
                  <c:v>87724</c:v>
                </c:pt>
                <c:pt idx="87725">
                  <c:v>87725</c:v>
                </c:pt>
                <c:pt idx="87726">
                  <c:v>87726</c:v>
                </c:pt>
                <c:pt idx="87727">
                  <c:v>87727</c:v>
                </c:pt>
                <c:pt idx="87728">
                  <c:v>87728</c:v>
                </c:pt>
                <c:pt idx="87729">
                  <c:v>87729</c:v>
                </c:pt>
                <c:pt idx="87730">
                  <c:v>87730</c:v>
                </c:pt>
                <c:pt idx="87731">
                  <c:v>87731</c:v>
                </c:pt>
                <c:pt idx="87732">
                  <c:v>87732</c:v>
                </c:pt>
                <c:pt idx="87733">
                  <c:v>87733</c:v>
                </c:pt>
                <c:pt idx="87734">
                  <c:v>87734</c:v>
                </c:pt>
                <c:pt idx="87735">
                  <c:v>87735</c:v>
                </c:pt>
                <c:pt idx="87736">
                  <c:v>87736</c:v>
                </c:pt>
                <c:pt idx="87737">
                  <c:v>87737</c:v>
                </c:pt>
                <c:pt idx="87738">
                  <c:v>87738</c:v>
                </c:pt>
                <c:pt idx="87739">
                  <c:v>87739</c:v>
                </c:pt>
                <c:pt idx="87740">
                  <c:v>87740</c:v>
                </c:pt>
                <c:pt idx="87741">
                  <c:v>87741</c:v>
                </c:pt>
                <c:pt idx="87742">
                  <c:v>87742</c:v>
                </c:pt>
                <c:pt idx="87743">
                  <c:v>87743</c:v>
                </c:pt>
                <c:pt idx="87744">
                  <c:v>87744</c:v>
                </c:pt>
                <c:pt idx="87745">
                  <c:v>87745</c:v>
                </c:pt>
                <c:pt idx="87746">
                  <c:v>87746</c:v>
                </c:pt>
                <c:pt idx="87747">
                  <c:v>87747</c:v>
                </c:pt>
                <c:pt idx="87748">
                  <c:v>87748</c:v>
                </c:pt>
                <c:pt idx="87749">
                  <c:v>87749</c:v>
                </c:pt>
                <c:pt idx="87750">
                  <c:v>87750</c:v>
                </c:pt>
                <c:pt idx="87751">
                  <c:v>87751</c:v>
                </c:pt>
                <c:pt idx="87752">
                  <c:v>87752</c:v>
                </c:pt>
                <c:pt idx="87753">
                  <c:v>87753</c:v>
                </c:pt>
                <c:pt idx="87754">
                  <c:v>87754</c:v>
                </c:pt>
                <c:pt idx="87755">
                  <c:v>87755</c:v>
                </c:pt>
                <c:pt idx="87756">
                  <c:v>87756</c:v>
                </c:pt>
                <c:pt idx="87757">
                  <c:v>87757</c:v>
                </c:pt>
                <c:pt idx="87758">
                  <c:v>87758</c:v>
                </c:pt>
                <c:pt idx="87759">
                  <c:v>87759</c:v>
                </c:pt>
                <c:pt idx="87760">
                  <c:v>87760</c:v>
                </c:pt>
                <c:pt idx="87761">
                  <c:v>87761</c:v>
                </c:pt>
                <c:pt idx="87762">
                  <c:v>87762</c:v>
                </c:pt>
                <c:pt idx="87763">
                  <c:v>87763</c:v>
                </c:pt>
                <c:pt idx="87764">
                  <c:v>87764</c:v>
                </c:pt>
                <c:pt idx="87765">
                  <c:v>87765</c:v>
                </c:pt>
                <c:pt idx="87766">
                  <c:v>87766</c:v>
                </c:pt>
                <c:pt idx="87767">
                  <c:v>87767</c:v>
                </c:pt>
                <c:pt idx="87768">
                  <c:v>87768</c:v>
                </c:pt>
                <c:pt idx="87769">
                  <c:v>87769</c:v>
                </c:pt>
                <c:pt idx="87770">
                  <c:v>87770</c:v>
                </c:pt>
                <c:pt idx="87771">
                  <c:v>87771</c:v>
                </c:pt>
                <c:pt idx="87772">
                  <c:v>87772</c:v>
                </c:pt>
                <c:pt idx="87773">
                  <c:v>87773</c:v>
                </c:pt>
                <c:pt idx="87774">
                  <c:v>87774</c:v>
                </c:pt>
                <c:pt idx="87775">
                  <c:v>87775</c:v>
                </c:pt>
                <c:pt idx="87776">
                  <c:v>87776</c:v>
                </c:pt>
                <c:pt idx="87777">
                  <c:v>87777</c:v>
                </c:pt>
                <c:pt idx="87778">
                  <c:v>87778</c:v>
                </c:pt>
                <c:pt idx="87779">
                  <c:v>87779</c:v>
                </c:pt>
                <c:pt idx="87780">
                  <c:v>87780</c:v>
                </c:pt>
                <c:pt idx="87781">
                  <c:v>87781</c:v>
                </c:pt>
                <c:pt idx="87782">
                  <c:v>87782</c:v>
                </c:pt>
                <c:pt idx="87783">
                  <c:v>87783</c:v>
                </c:pt>
                <c:pt idx="87784">
                  <c:v>87784</c:v>
                </c:pt>
                <c:pt idx="87785">
                  <c:v>87785</c:v>
                </c:pt>
                <c:pt idx="87786">
                  <c:v>87786</c:v>
                </c:pt>
                <c:pt idx="87787">
                  <c:v>87787</c:v>
                </c:pt>
                <c:pt idx="87788">
                  <c:v>87788</c:v>
                </c:pt>
                <c:pt idx="87789">
                  <c:v>87789</c:v>
                </c:pt>
                <c:pt idx="87790">
                  <c:v>87790</c:v>
                </c:pt>
                <c:pt idx="87791">
                  <c:v>87791</c:v>
                </c:pt>
                <c:pt idx="87792">
                  <c:v>87792</c:v>
                </c:pt>
                <c:pt idx="87793">
                  <c:v>87793</c:v>
                </c:pt>
                <c:pt idx="87794">
                  <c:v>87794</c:v>
                </c:pt>
                <c:pt idx="87795">
                  <c:v>87795</c:v>
                </c:pt>
                <c:pt idx="87796">
                  <c:v>87796</c:v>
                </c:pt>
                <c:pt idx="87797">
                  <c:v>87797</c:v>
                </c:pt>
                <c:pt idx="87798">
                  <c:v>87798</c:v>
                </c:pt>
                <c:pt idx="87799">
                  <c:v>87799</c:v>
                </c:pt>
                <c:pt idx="87800">
                  <c:v>87800</c:v>
                </c:pt>
                <c:pt idx="87801">
                  <c:v>87801</c:v>
                </c:pt>
                <c:pt idx="87802">
                  <c:v>87802</c:v>
                </c:pt>
                <c:pt idx="87803">
                  <c:v>87803</c:v>
                </c:pt>
                <c:pt idx="87804">
                  <c:v>87804</c:v>
                </c:pt>
                <c:pt idx="87805">
                  <c:v>87805</c:v>
                </c:pt>
                <c:pt idx="87806">
                  <c:v>87806</c:v>
                </c:pt>
                <c:pt idx="87807">
                  <c:v>87807</c:v>
                </c:pt>
                <c:pt idx="87808">
                  <c:v>87808</c:v>
                </c:pt>
                <c:pt idx="87809">
                  <c:v>87809</c:v>
                </c:pt>
                <c:pt idx="87810">
                  <c:v>87810</c:v>
                </c:pt>
                <c:pt idx="87811">
                  <c:v>87811</c:v>
                </c:pt>
                <c:pt idx="87812">
                  <c:v>87812</c:v>
                </c:pt>
                <c:pt idx="87813">
                  <c:v>87813</c:v>
                </c:pt>
                <c:pt idx="87814">
                  <c:v>87814</c:v>
                </c:pt>
                <c:pt idx="87815">
                  <c:v>87815</c:v>
                </c:pt>
                <c:pt idx="87816">
                  <c:v>87816</c:v>
                </c:pt>
                <c:pt idx="87817">
                  <c:v>87817</c:v>
                </c:pt>
                <c:pt idx="87818">
                  <c:v>87818</c:v>
                </c:pt>
                <c:pt idx="87819">
                  <c:v>87819</c:v>
                </c:pt>
                <c:pt idx="87820">
                  <c:v>87820</c:v>
                </c:pt>
                <c:pt idx="87821">
                  <c:v>87821</c:v>
                </c:pt>
                <c:pt idx="87822">
                  <c:v>87822</c:v>
                </c:pt>
                <c:pt idx="87823">
                  <c:v>87823</c:v>
                </c:pt>
                <c:pt idx="87824">
                  <c:v>87824</c:v>
                </c:pt>
                <c:pt idx="87825">
                  <c:v>87825</c:v>
                </c:pt>
                <c:pt idx="87826">
                  <c:v>87826</c:v>
                </c:pt>
                <c:pt idx="87827">
                  <c:v>87827</c:v>
                </c:pt>
                <c:pt idx="87828">
                  <c:v>87828</c:v>
                </c:pt>
                <c:pt idx="87829">
                  <c:v>87829</c:v>
                </c:pt>
                <c:pt idx="87830">
                  <c:v>87830</c:v>
                </c:pt>
                <c:pt idx="87831">
                  <c:v>87831</c:v>
                </c:pt>
                <c:pt idx="87832">
                  <c:v>87832</c:v>
                </c:pt>
                <c:pt idx="87833">
                  <c:v>87833</c:v>
                </c:pt>
                <c:pt idx="87834">
                  <c:v>87834</c:v>
                </c:pt>
                <c:pt idx="87835">
                  <c:v>87835</c:v>
                </c:pt>
                <c:pt idx="87836">
                  <c:v>87836</c:v>
                </c:pt>
                <c:pt idx="87837">
                  <c:v>87837</c:v>
                </c:pt>
                <c:pt idx="87838">
                  <c:v>87838</c:v>
                </c:pt>
                <c:pt idx="87839">
                  <c:v>87839</c:v>
                </c:pt>
                <c:pt idx="87840">
                  <c:v>87840</c:v>
                </c:pt>
                <c:pt idx="87841">
                  <c:v>87841</c:v>
                </c:pt>
                <c:pt idx="87842">
                  <c:v>87842</c:v>
                </c:pt>
                <c:pt idx="87843">
                  <c:v>87843</c:v>
                </c:pt>
                <c:pt idx="87844">
                  <c:v>87844</c:v>
                </c:pt>
                <c:pt idx="87845">
                  <c:v>87845</c:v>
                </c:pt>
                <c:pt idx="87846">
                  <c:v>87846</c:v>
                </c:pt>
                <c:pt idx="87847">
                  <c:v>87847</c:v>
                </c:pt>
                <c:pt idx="87848">
                  <c:v>87848</c:v>
                </c:pt>
                <c:pt idx="87849">
                  <c:v>87849</c:v>
                </c:pt>
                <c:pt idx="87850">
                  <c:v>87850</c:v>
                </c:pt>
                <c:pt idx="87851">
                  <c:v>87851</c:v>
                </c:pt>
                <c:pt idx="87852">
                  <c:v>87852</c:v>
                </c:pt>
                <c:pt idx="87853">
                  <c:v>87853</c:v>
                </c:pt>
                <c:pt idx="87854">
                  <c:v>87854</c:v>
                </c:pt>
                <c:pt idx="87855">
                  <c:v>87855</c:v>
                </c:pt>
                <c:pt idx="87856">
                  <c:v>87856</c:v>
                </c:pt>
                <c:pt idx="87857">
                  <c:v>87857</c:v>
                </c:pt>
                <c:pt idx="87858">
                  <c:v>87858</c:v>
                </c:pt>
                <c:pt idx="87859">
                  <c:v>87859</c:v>
                </c:pt>
                <c:pt idx="87860">
                  <c:v>87860</c:v>
                </c:pt>
                <c:pt idx="87861">
                  <c:v>87861</c:v>
                </c:pt>
                <c:pt idx="87862">
                  <c:v>87862</c:v>
                </c:pt>
                <c:pt idx="87863">
                  <c:v>87863</c:v>
                </c:pt>
                <c:pt idx="87864">
                  <c:v>87864</c:v>
                </c:pt>
                <c:pt idx="87865">
                  <c:v>87865</c:v>
                </c:pt>
                <c:pt idx="87866">
                  <c:v>87866</c:v>
                </c:pt>
                <c:pt idx="87867">
                  <c:v>87867</c:v>
                </c:pt>
                <c:pt idx="87868">
                  <c:v>87868</c:v>
                </c:pt>
                <c:pt idx="87869">
                  <c:v>87869</c:v>
                </c:pt>
                <c:pt idx="87870">
                  <c:v>87870</c:v>
                </c:pt>
                <c:pt idx="87871">
                  <c:v>87871</c:v>
                </c:pt>
                <c:pt idx="87872">
                  <c:v>87872</c:v>
                </c:pt>
                <c:pt idx="87873">
                  <c:v>87873</c:v>
                </c:pt>
                <c:pt idx="87874">
                  <c:v>87874</c:v>
                </c:pt>
                <c:pt idx="87875">
                  <c:v>87875</c:v>
                </c:pt>
                <c:pt idx="87876">
                  <c:v>87876</c:v>
                </c:pt>
                <c:pt idx="87877">
                  <c:v>87877</c:v>
                </c:pt>
                <c:pt idx="87878">
                  <c:v>87878</c:v>
                </c:pt>
                <c:pt idx="87879">
                  <c:v>87879</c:v>
                </c:pt>
                <c:pt idx="87880">
                  <c:v>87880</c:v>
                </c:pt>
                <c:pt idx="87881">
                  <c:v>87881</c:v>
                </c:pt>
                <c:pt idx="87882">
                  <c:v>87882</c:v>
                </c:pt>
                <c:pt idx="87883">
                  <c:v>87883</c:v>
                </c:pt>
                <c:pt idx="87884">
                  <c:v>87884</c:v>
                </c:pt>
                <c:pt idx="87885">
                  <c:v>87885</c:v>
                </c:pt>
                <c:pt idx="87886">
                  <c:v>87886</c:v>
                </c:pt>
                <c:pt idx="87887">
                  <c:v>87887</c:v>
                </c:pt>
                <c:pt idx="87888">
                  <c:v>87888</c:v>
                </c:pt>
                <c:pt idx="87889">
                  <c:v>87889</c:v>
                </c:pt>
                <c:pt idx="87890">
                  <c:v>87890</c:v>
                </c:pt>
                <c:pt idx="87891">
                  <c:v>87891</c:v>
                </c:pt>
                <c:pt idx="87892">
                  <c:v>87892</c:v>
                </c:pt>
                <c:pt idx="87893">
                  <c:v>87893</c:v>
                </c:pt>
                <c:pt idx="87894">
                  <c:v>87894</c:v>
                </c:pt>
                <c:pt idx="87895">
                  <c:v>87895</c:v>
                </c:pt>
                <c:pt idx="87896">
                  <c:v>87896</c:v>
                </c:pt>
                <c:pt idx="87897">
                  <c:v>87897</c:v>
                </c:pt>
                <c:pt idx="87898">
                  <c:v>87898</c:v>
                </c:pt>
                <c:pt idx="87899">
                  <c:v>87899</c:v>
                </c:pt>
                <c:pt idx="87900">
                  <c:v>87900</c:v>
                </c:pt>
                <c:pt idx="87901">
                  <c:v>87901</c:v>
                </c:pt>
                <c:pt idx="87902">
                  <c:v>87902</c:v>
                </c:pt>
                <c:pt idx="87903">
                  <c:v>87903</c:v>
                </c:pt>
                <c:pt idx="87904">
                  <c:v>87904</c:v>
                </c:pt>
                <c:pt idx="87905">
                  <c:v>87905</c:v>
                </c:pt>
                <c:pt idx="87906">
                  <c:v>87906</c:v>
                </c:pt>
                <c:pt idx="87907">
                  <c:v>87907</c:v>
                </c:pt>
                <c:pt idx="87908">
                  <c:v>87908</c:v>
                </c:pt>
                <c:pt idx="87909">
                  <c:v>87909</c:v>
                </c:pt>
                <c:pt idx="87910">
                  <c:v>87910</c:v>
                </c:pt>
                <c:pt idx="87911">
                  <c:v>87911</c:v>
                </c:pt>
                <c:pt idx="87912">
                  <c:v>87912</c:v>
                </c:pt>
                <c:pt idx="87913">
                  <c:v>87913</c:v>
                </c:pt>
                <c:pt idx="87914">
                  <c:v>87914</c:v>
                </c:pt>
                <c:pt idx="87915">
                  <c:v>87915</c:v>
                </c:pt>
                <c:pt idx="87916">
                  <c:v>87916</c:v>
                </c:pt>
                <c:pt idx="87917">
                  <c:v>87917</c:v>
                </c:pt>
                <c:pt idx="87918">
                  <c:v>87918</c:v>
                </c:pt>
                <c:pt idx="87919">
                  <c:v>87919</c:v>
                </c:pt>
                <c:pt idx="87920">
                  <c:v>87920</c:v>
                </c:pt>
                <c:pt idx="87921">
                  <c:v>87921</c:v>
                </c:pt>
                <c:pt idx="87922">
                  <c:v>87922</c:v>
                </c:pt>
                <c:pt idx="87923">
                  <c:v>87923</c:v>
                </c:pt>
                <c:pt idx="87924">
                  <c:v>87924</c:v>
                </c:pt>
                <c:pt idx="87925">
                  <c:v>87925</c:v>
                </c:pt>
                <c:pt idx="87926">
                  <c:v>87926</c:v>
                </c:pt>
                <c:pt idx="87927">
                  <c:v>87927</c:v>
                </c:pt>
                <c:pt idx="87928">
                  <c:v>87928</c:v>
                </c:pt>
                <c:pt idx="87929">
                  <c:v>87929</c:v>
                </c:pt>
                <c:pt idx="87930">
                  <c:v>87930</c:v>
                </c:pt>
                <c:pt idx="87931">
                  <c:v>87931</c:v>
                </c:pt>
                <c:pt idx="87932">
                  <c:v>87932</c:v>
                </c:pt>
                <c:pt idx="87933">
                  <c:v>87933</c:v>
                </c:pt>
                <c:pt idx="87934">
                  <c:v>87934</c:v>
                </c:pt>
                <c:pt idx="87935">
                  <c:v>87935</c:v>
                </c:pt>
                <c:pt idx="87936">
                  <c:v>87936</c:v>
                </c:pt>
                <c:pt idx="87937">
                  <c:v>87937</c:v>
                </c:pt>
                <c:pt idx="87938">
                  <c:v>87938</c:v>
                </c:pt>
                <c:pt idx="87939">
                  <c:v>87939</c:v>
                </c:pt>
                <c:pt idx="87940">
                  <c:v>87940</c:v>
                </c:pt>
                <c:pt idx="87941">
                  <c:v>87941</c:v>
                </c:pt>
                <c:pt idx="87942">
                  <c:v>87942</c:v>
                </c:pt>
                <c:pt idx="87943">
                  <c:v>87943</c:v>
                </c:pt>
                <c:pt idx="87944">
                  <c:v>87944</c:v>
                </c:pt>
                <c:pt idx="87945">
                  <c:v>87945</c:v>
                </c:pt>
                <c:pt idx="87946">
                  <c:v>87946</c:v>
                </c:pt>
                <c:pt idx="87947">
                  <c:v>87947</c:v>
                </c:pt>
                <c:pt idx="87948">
                  <c:v>87948</c:v>
                </c:pt>
                <c:pt idx="87949">
                  <c:v>87949</c:v>
                </c:pt>
                <c:pt idx="87950">
                  <c:v>87950</c:v>
                </c:pt>
                <c:pt idx="87951">
                  <c:v>87951</c:v>
                </c:pt>
                <c:pt idx="87952">
                  <c:v>87952</c:v>
                </c:pt>
                <c:pt idx="87953">
                  <c:v>87953</c:v>
                </c:pt>
                <c:pt idx="87954">
                  <c:v>87954</c:v>
                </c:pt>
                <c:pt idx="87955">
                  <c:v>87955</c:v>
                </c:pt>
                <c:pt idx="87956">
                  <c:v>87956</c:v>
                </c:pt>
                <c:pt idx="87957">
                  <c:v>87957</c:v>
                </c:pt>
                <c:pt idx="87958">
                  <c:v>87958</c:v>
                </c:pt>
                <c:pt idx="87959">
                  <c:v>87959</c:v>
                </c:pt>
                <c:pt idx="87960">
                  <c:v>87960</c:v>
                </c:pt>
                <c:pt idx="87961">
                  <c:v>87961</c:v>
                </c:pt>
                <c:pt idx="87962">
                  <c:v>87962</c:v>
                </c:pt>
                <c:pt idx="87963">
                  <c:v>87963</c:v>
                </c:pt>
                <c:pt idx="87964">
                  <c:v>87964</c:v>
                </c:pt>
                <c:pt idx="87965">
                  <c:v>87965</c:v>
                </c:pt>
                <c:pt idx="87966">
                  <c:v>87966</c:v>
                </c:pt>
                <c:pt idx="87967">
                  <c:v>87967</c:v>
                </c:pt>
                <c:pt idx="87968">
                  <c:v>87968</c:v>
                </c:pt>
                <c:pt idx="87969">
                  <c:v>87969</c:v>
                </c:pt>
                <c:pt idx="87970">
                  <c:v>87970</c:v>
                </c:pt>
                <c:pt idx="87971">
                  <c:v>87971</c:v>
                </c:pt>
                <c:pt idx="87972">
                  <c:v>87972</c:v>
                </c:pt>
                <c:pt idx="87973">
                  <c:v>87973</c:v>
                </c:pt>
                <c:pt idx="87974">
                  <c:v>87974</c:v>
                </c:pt>
                <c:pt idx="87975">
                  <c:v>87975</c:v>
                </c:pt>
                <c:pt idx="87976">
                  <c:v>87976</c:v>
                </c:pt>
                <c:pt idx="87977">
                  <c:v>87977</c:v>
                </c:pt>
                <c:pt idx="87978">
                  <c:v>87978</c:v>
                </c:pt>
                <c:pt idx="87979">
                  <c:v>87979</c:v>
                </c:pt>
                <c:pt idx="87980">
                  <c:v>87980</c:v>
                </c:pt>
                <c:pt idx="87981">
                  <c:v>87981</c:v>
                </c:pt>
                <c:pt idx="87982">
                  <c:v>87982</c:v>
                </c:pt>
                <c:pt idx="87983">
                  <c:v>87983</c:v>
                </c:pt>
                <c:pt idx="87984">
                  <c:v>87984</c:v>
                </c:pt>
                <c:pt idx="87985">
                  <c:v>87985</c:v>
                </c:pt>
                <c:pt idx="87986">
                  <c:v>87986</c:v>
                </c:pt>
                <c:pt idx="87987">
                  <c:v>87987</c:v>
                </c:pt>
                <c:pt idx="87988">
                  <c:v>87988</c:v>
                </c:pt>
                <c:pt idx="87989">
                  <c:v>87989</c:v>
                </c:pt>
                <c:pt idx="87990">
                  <c:v>87990</c:v>
                </c:pt>
                <c:pt idx="87991">
                  <c:v>87991</c:v>
                </c:pt>
                <c:pt idx="87992">
                  <c:v>87992</c:v>
                </c:pt>
                <c:pt idx="87993">
                  <c:v>87993</c:v>
                </c:pt>
                <c:pt idx="87994">
                  <c:v>87994</c:v>
                </c:pt>
                <c:pt idx="87995">
                  <c:v>87995</c:v>
                </c:pt>
                <c:pt idx="87996">
                  <c:v>87996</c:v>
                </c:pt>
                <c:pt idx="87997">
                  <c:v>87997</c:v>
                </c:pt>
                <c:pt idx="87998">
                  <c:v>87998</c:v>
                </c:pt>
                <c:pt idx="87999">
                  <c:v>87999</c:v>
                </c:pt>
                <c:pt idx="88000">
                  <c:v>88000</c:v>
                </c:pt>
                <c:pt idx="88001">
                  <c:v>88001</c:v>
                </c:pt>
                <c:pt idx="88002">
                  <c:v>88002</c:v>
                </c:pt>
                <c:pt idx="88003">
                  <c:v>88003</c:v>
                </c:pt>
                <c:pt idx="88004">
                  <c:v>88004</c:v>
                </c:pt>
                <c:pt idx="88005">
                  <c:v>88005</c:v>
                </c:pt>
                <c:pt idx="88006">
                  <c:v>88006</c:v>
                </c:pt>
                <c:pt idx="88007">
                  <c:v>88007</c:v>
                </c:pt>
                <c:pt idx="88008">
                  <c:v>88008</c:v>
                </c:pt>
                <c:pt idx="88009">
                  <c:v>88009</c:v>
                </c:pt>
                <c:pt idx="88010">
                  <c:v>88010</c:v>
                </c:pt>
                <c:pt idx="88011">
                  <c:v>88011</c:v>
                </c:pt>
                <c:pt idx="88012">
                  <c:v>88012</c:v>
                </c:pt>
                <c:pt idx="88013">
                  <c:v>88013</c:v>
                </c:pt>
                <c:pt idx="88014">
                  <c:v>88014</c:v>
                </c:pt>
                <c:pt idx="88015">
                  <c:v>88015</c:v>
                </c:pt>
                <c:pt idx="88016">
                  <c:v>88016</c:v>
                </c:pt>
                <c:pt idx="88017">
                  <c:v>88017</c:v>
                </c:pt>
                <c:pt idx="88018">
                  <c:v>88018</c:v>
                </c:pt>
                <c:pt idx="88019">
                  <c:v>88019</c:v>
                </c:pt>
                <c:pt idx="88020">
                  <c:v>88020</c:v>
                </c:pt>
                <c:pt idx="88021">
                  <c:v>88021</c:v>
                </c:pt>
                <c:pt idx="88022">
                  <c:v>88022</c:v>
                </c:pt>
                <c:pt idx="88023">
                  <c:v>88023</c:v>
                </c:pt>
                <c:pt idx="88024">
                  <c:v>88024</c:v>
                </c:pt>
                <c:pt idx="88025">
                  <c:v>88025</c:v>
                </c:pt>
                <c:pt idx="88026">
                  <c:v>88026</c:v>
                </c:pt>
                <c:pt idx="88027">
                  <c:v>88027</c:v>
                </c:pt>
                <c:pt idx="88028">
                  <c:v>88028</c:v>
                </c:pt>
                <c:pt idx="88029">
                  <c:v>88029</c:v>
                </c:pt>
                <c:pt idx="88030">
                  <c:v>88030</c:v>
                </c:pt>
                <c:pt idx="88031">
                  <c:v>88031</c:v>
                </c:pt>
                <c:pt idx="88032">
                  <c:v>88032</c:v>
                </c:pt>
                <c:pt idx="88033">
                  <c:v>88033</c:v>
                </c:pt>
                <c:pt idx="88034">
                  <c:v>88034</c:v>
                </c:pt>
                <c:pt idx="88035">
                  <c:v>88035</c:v>
                </c:pt>
                <c:pt idx="88036">
                  <c:v>88036</c:v>
                </c:pt>
                <c:pt idx="88037">
                  <c:v>88037</c:v>
                </c:pt>
                <c:pt idx="88038">
                  <c:v>88038</c:v>
                </c:pt>
                <c:pt idx="88039">
                  <c:v>88039</c:v>
                </c:pt>
                <c:pt idx="88040">
                  <c:v>88040</c:v>
                </c:pt>
                <c:pt idx="88041">
                  <c:v>88041</c:v>
                </c:pt>
                <c:pt idx="88042">
                  <c:v>88042</c:v>
                </c:pt>
                <c:pt idx="88043">
                  <c:v>88043</c:v>
                </c:pt>
                <c:pt idx="88044">
                  <c:v>88044</c:v>
                </c:pt>
                <c:pt idx="88045">
                  <c:v>88045</c:v>
                </c:pt>
                <c:pt idx="88046">
                  <c:v>88046</c:v>
                </c:pt>
                <c:pt idx="88047">
                  <c:v>88047</c:v>
                </c:pt>
                <c:pt idx="88048">
                  <c:v>88048</c:v>
                </c:pt>
                <c:pt idx="88049">
                  <c:v>88049</c:v>
                </c:pt>
                <c:pt idx="88050">
                  <c:v>88050</c:v>
                </c:pt>
                <c:pt idx="88051">
                  <c:v>88051</c:v>
                </c:pt>
                <c:pt idx="88052">
                  <c:v>88052</c:v>
                </c:pt>
                <c:pt idx="88053">
                  <c:v>88053</c:v>
                </c:pt>
                <c:pt idx="88054">
                  <c:v>88054</c:v>
                </c:pt>
                <c:pt idx="88055">
                  <c:v>88055</c:v>
                </c:pt>
                <c:pt idx="88056">
                  <c:v>88056</c:v>
                </c:pt>
                <c:pt idx="88057">
                  <c:v>88057</c:v>
                </c:pt>
                <c:pt idx="88058">
                  <c:v>88058</c:v>
                </c:pt>
                <c:pt idx="88059">
                  <c:v>88059</c:v>
                </c:pt>
                <c:pt idx="88060">
                  <c:v>88060</c:v>
                </c:pt>
                <c:pt idx="88061">
                  <c:v>88061</c:v>
                </c:pt>
                <c:pt idx="88062">
                  <c:v>88062</c:v>
                </c:pt>
                <c:pt idx="88063">
                  <c:v>88063</c:v>
                </c:pt>
                <c:pt idx="88064">
                  <c:v>88064</c:v>
                </c:pt>
                <c:pt idx="88065">
                  <c:v>88065</c:v>
                </c:pt>
                <c:pt idx="88066">
                  <c:v>88066</c:v>
                </c:pt>
                <c:pt idx="88067">
                  <c:v>88067</c:v>
                </c:pt>
                <c:pt idx="88068">
                  <c:v>88068</c:v>
                </c:pt>
                <c:pt idx="88069">
                  <c:v>88069</c:v>
                </c:pt>
                <c:pt idx="88070">
                  <c:v>88070</c:v>
                </c:pt>
                <c:pt idx="88071">
                  <c:v>88071</c:v>
                </c:pt>
                <c:pt idx="88072">
                  <c:v>88072</c:v>
                </c:pt>
                <c:pt idx="88073">
                  <c:v>88073</c:v>
                </c:pt>
                <c:pt idx="88074">
                  <c:v>88074</c:v>
                </c:pt>
                <c:pt idx="88075">
                  <c:v>88075</c:v>
                </c:pt>
                <c:pt idx="88076">
                  <c:v>88076</c:v>
                </c:pt>
                <c:pt idx="88077">
                  <c:v>88077</c:v>
                </c:pt>
                <c:pt idx="88078">
                  <c:v>88078</c:v>
                </c:pt>
                <c:pt idx="88079">
                  <c:v>88079</c:v>
                </c:pt>
                <c:pt idx="88080">
                  <c:v>88080</c:v>
                </c:pt>
                <c:pt idx="88081">
                  <c:v>88081</c:v>
                </c:pt>
                <c:pt idx="88082">
                  <c:v>88082</c:v>
                </c:pt>
                <c:pt idx="88083">
                  <c:v>88083</c:v>
                </c:pt>
                <c:pt idx="88084">
                  <c:v>88084</c:v>
                </c:pt>
                <c:pt idx="88085">
                  <c:v>88085</c:v>
                </c:pt>
                <c:pt idx="88086">
                  <c:v>88086</c:v>
                </c:pt>
                <c:pt idx="88087">
                  <c:v>88087</c:v>
                </c:pt>
                <c:pt idx="88088">
                  <c:v>88088</c:v>
                </c:pt>
                <c:pt idx="88089">
                  <c:v>88089</c:v>
                </c:pt>
                <c:pt idx="88090">
                  <c:v>88090</c:v>
                </c:pt>
                <c:pt idx="88091">
                  <c:v>88091</c:v>
                </c:pt>
                <c:pt idx="88092">
                  <c:v>88092</c:v>
                </c:pt>
                <c:pt idx="88093">
                  <c:v>88093</c:v>
                </c:pt>
                <c:pt idx="88094">
                  <c:v>88094</c:v>
                </c:pt>
                <c:pt idx="88095">
                  <c:v>88095</c:v>
                </c:pt>
                <c:pt idx="88096">
                  <c:v>88096</c:v>
                </c:pt>
                <c:pt idx="88097">
                  <c:v>88097</c:v>
                </c:pt>
                <c:pt idx="88098">
                  <c:v>88098</c:v>
                </c:pt>
                <c:pt idx="88099">
                  <c:v>88099</c:v>
                </c:pt>
                <c:pt idx="88100">
                  <c:v>88100</c:v>
                </c:pt>
                <c:pt idx="88101">
                  <c:v>88101</c:v>
                </c:pt>
                <c:pt idx="88102">
                  <c:v>88102</c:v>
                </c:pt>
                <c:pt idx="88103">
                  <c:v>88103</c:v>
                </c:pt>
                <c:pt idx="88104">
                  <c:v>88104</c:v>
                </c:pt>
                <c:pt idx="88105">
                  <c:v>88105</c:v>
                </c:pt>
                <c:pt idx="88106">
                  <c:v>88106</c:v>
                </c:pt>
                <c:pt idx="88107">
                  <c:v>88107</c:v>
                </c:pt>
                <c:pt idx="88108">
                  <c:v>88108</c:v>
                </c:pt>
                <c:pt idx="88109">
                  <c:v>88109</c:v>
                </c:pt>
                <c:pt idx="88110">
                  <c:v>88110</c:v>
                </c:pt>
                <c:pt idx="88111">
                  <c:v>88111</c:v>
                </c:pt>
                <c:pt idx="88112">
                  <c:v>88112</c:v>
                </c:pt>
                <c:pt idx="88113">
                  <c:v>88113</c:v>
                </c:pt>
                <c:pt idx="88114">
                  <c:v>88114</c:v>
                </c:pt>
                <c:pt idx="88115">
                  <c:v>88115</c:v>
                </c:pt>
                <c:pt idx="88116">
                  <c:v>88116</c:v>
                </c:pt>
                <c:pt idx="88117">
                  <c:v>88117</c:v>
                </c:pt>
                <c:pt idx="88118">
                  <c:v>88118</c:v>
                </c:pt>
                <c:pt idx="88119">
                  <c:v>88119</c:v>
                </c:pt>
                <c:pt idx="88120">
                  <c:v>88120</c:v>
                </c:pt>
                <c:pt idx="88121">
                  <c:v>88121</c:v>
                </c:pt>
                <c:pt idx="88122">
                  <c:v>88122</c:v>
                </c:pt>
                <c:pt idx="88123">
                  <c:v>88123</c:v>
                </c:pt>
                <c:pt idx="88124">
                  <c:v>88124</c:v>
                </c:pt>
                <c:pt idx="88125">
                  <c:v>88125</c:v>
                </c:pt>
                <c:pt idx="88126">
                  <c:v>88126</c:v>
                </c:pt>
                <c:pt idx="88127">
                  <c:v>88127</c:v>
                </c:pt>
                <c:pt idx="88128">
                  <c:v>88128</c:v>
                </c:pt>
                <c:pt idx="88129">
                  <c:v>88129</c:v>
                </c:pt>
                <c:pt idx="88130">
                  <c:v>88130</c:v>
                </c:pt>
                <c:pt idx="88131">
                  <c:v>88131</c:v>
                </c:pt>
                <c:pt idx="88132">
                  <c:v>88132</c:v>
                </c:pt>
                <c:pt idx="88133">
                  <c:v>88133</c:v>
                </c:pt>
                <c:pt idx="88134">
                  <c:v>88134</c:v>
                </c:pt>
                <c:pt idx="88135">
                  <c:v>88135</c:v>
                </c:pt>
                <c:pt idx="88136">
                  <c:v>88136</c:v>
                </c:pt>
                <c:pt idx="88137">
                  <c:v>88137</c:v>
                </c:pt>
                <c:pt idx="88138">
                  <c:v>88138</c:v>
                </c:pt>
                <c:pt idx="88139">
                  <c:v>88139</c:v>
                </c:pt>
                <c:pt idx="88140">
                  <c:v>88140</c:v>
                </c:pt>
                <c:pt idx="88141">
                  <c:v>88141</c:v>
                </c:pt>
                <c:pt idx="88142">
                  <c:v>88142</c:v>
                </c:pt>
                <c:pt idx="88143">
                  <c:v>88143</c:v>
                </c:pt>
                <c:pt idx="88144">
                  <c:v>88144</c:v>
                </c:pt>
                <c:pt idx="88145">
                  <c:v>88145</c:v>
                </c:pt>
                <c:pt idx="88146">
                  <c:v>88146</c:v>
                </c:pt>
                <c:pt idx="88147">
                  <c:v>88147</c:v>
                </c:pt>
                <c:pt idx="88148">
                  <c:v>88148</c:v>
                </c:pt>
                <c:pt idx="88149">
                  <c:v>88149</c:v>
                </c:pt>
                <c:pt idx="88150">
                  <c:v>88150</c:v>
                </c:pt>
                <c:pt idx="88151">
                  <c:v>88151</c:v>
                </c:pt>
                <c:pt idx="88152">
                  <c:v>88152</c:v>
                </c:pt>
                <c:pt idx="88153">
                  <c:v>88153</c:v>
                </c:pt>
                <c:pt idx="88154">
                  <c:v>88154</c:v>
                </c:pt>
                <c:pt idx="88155">
                  <c:v>88155</c:v>
                </c:pt>
                <c:pt idx="88156">
                  <c:v>88156</c:v>
                </c:pt>
                <c:pt idx="88157">
                  <c:v>88157</c:v>
                </c:pt>
                <c:pt idx="88158">
                  <c:v>88158</c:v>
                </c:pt>
                <c:pt idx="88159">
                  <c:v>88159</c:v>
                </c:pt>
                <c:pt idx="88160">
                  <c:v>88160</c:v>
                </c:pt>
                <c:pt idx="88161">
                  <c:v>88161</c:v>
                </c:pt>
                <c:pt idx="88162">
                  <c:v>88162</c:v>
                </c:pt>
                <c:pt idx="88163">
                  <c:v>88163</c:v>
                </c:pt>
                <c:pt idx="88164">
                  <c:v>88164</c:v>
                </c:pt>
                <c:pt idx="88165">
                  <c:v>88165</c:v>
                </c:pt>
                <c:pt idx="88166">
                  <c:v>88166</c:v>
                </c:pt>
                <c:pt idx="88167">
                  <c:v>88167</c:v>
                </c:pt>
                <c:pt idx="88168">
                  <c:v>88168</c:v>
                </c:pt>
                <c:pt idx="88169">
                  <c:v>88169</c:v>
                </c:pt>
                <c:pt idx="88170">
                  <c:v>88170</c:v>
                </c:pt>
                <c:pt idx="88171">
                  <c:v>88171</c:v>
                </c:pt>
                <c:pt idx="88172">
                  <c:v>88172</c:v>
                </c:pt>
                <c:pt idx="88173">
                  <c:v>88173</c:v>
                </c:pt>
                <c:pt idx="88174">
                  <c:v>88174</c:v>
                </c:pt>
                <c:pt idx="88175">
                  <c:v>88175</c:v>
                </c:pt>
                <c:pt idx="88176">
                  <c:v>88176</c:v>
                </c:pt>
                <c:pt idx="88177">
                  <c:v>88177</c:v>
                </c:pt>
                <c:pt idx="88178">
                  <c:v>88178</c:v>
                </c:pt>
                <c:pt idx="88179">
                  <c:v>88179</c:v>
                </c:pt>
                <c:pt idx="88180">
                  <c:v>88180</c:v>
                </c:pt>
                <c:pt idx="88181">
                  <c:v>88181</c:v>
                </c:pt>
                <c:pt idx="88182">
                  <c:v>88182</c:v>
                </c:pt>
                <c:pt idx="88183">
                  <c:v>88183</c:v>
                </c:pt>
                <c:pt idx="88184">
                  <c:v>88184</c:v>
                </c:pt>
                <c:pt idx="88185">
                  <c:v>88185</c:v>
                </c:pt>
                <c:pt idx="88186">
                  <c:v>88186</c:v>
                </c:pt>
                <c:pt idx="88187">
                  <c:v>88187</c:v>
                </c:pt>
                <c:pt idx="88188">
                  <c:v>88188</c:v>
                </c:pt>
                <c:pt idx="88189">
                  <c:v>88189</c:v>
                </c:pt>
                <c:pt idx="88190">
                  <c:v>88190</c:v>
                </c:pt>
                <c:pt idx="88191">
                  <c:v>88191</c:v>
                </c:pt>
                <c:pt idx="88192">
                  <c:v>88192</c:v>
                </c:pt>
                <c:pt idx="88193">
                  <c:v>88193</c:v>
                </c:pt>
                <c:pt idx="88194">
                  <c:v>88194</c:v>
                </c:pt>
                <c:pt idx="88195">
                  <c:v>88195</c:v>
                </c:pt>
                <c:pt idx="88196">
                  <c:v>88196</c:v>
                </c:pt>
                <c:pt idx="88197">
                  <c:v>88197</c:v>
                </c:pt>
                <c:pt idx="88198">
                  <c:v>88198</c:v>
                </c:pt>
                <c:pt idx="88199">
                  <c:v>88199</c:v>
                </c:pt>
                <c:pt idx="88200">
                  <c:v>88200</c:v>
                </c:pt>
                <c:pt idx="88201">
                  <c:v>88201</c:v>
                </c:pt>
                <c:pt idx="88202">
                  <c:v>88202</c:v>
                </c:pt>
                <c:pt idx="88203">
                  <c:v>88203</c:v>
                </c:pt>
                <c:pt idx="88204">
                  <c:v>88204</c:v>
                </c:pt>
                <c:pt idx="88205">
                  <c:v>88205</c:v>
                </c:pt>
                <c:pt idx="88206">
                  <c:v>88206</c:v>
                </c:pt>
                <c:pt idx="88207">
                  <c:v>88207</c:v>
                </c:pt>
                <c:pt idx="88208">
                  <c:v>88208</c:v>
                </c:pt>
                <c:pt idx="88209">
                  <c:v>88209</c:v>
                </c:pt>
                <c:pt idx="88210">
                  <c:v>88210</c:v>
                </c:pt>
                <c:pt idx="88211">
                  <c:v>88211</c:v>
                </c:pt>
                <c:pt idx="88212">
                  <c:v>88212</c:v>
                </c:pt>
                <c:pt idx="88213">
                  <c:v>88213</c:v>
                </c:pt>
                <c:pt idx="88214">
                  <c:v>88214</c:v>
                </c:pt>
                <c:pt idx="88215">
                  <c:v>88215</c:v>
                </c:pt>
                <c:pt idx="88216">
                  <c:v>88216</c:v>
                </c:pt>
                <c:pt idx="88217">
                  <c:v>88217</c:v>
                </c:pt>
                <c:pt idx="88218">
                  <c:v>88218</c:v>
                </c:pt>
                <c:pt idx="88219">
                  <c:v>88219</c:v>
                </c:pt>
                <c:pt idx="88220">
                  <c:v>88220</c:v>
                </c:pt>
                <c:pt idx="88221">
                  <c:v>88221</c:v>
                </c:pt>
                <c:pt idx="88222">
                  <c:v>88222</c:v>
                </c:pt>
                <c:pt idx="88223">
                  <c:v>88223</c:v>
                </c:pt>
                <c:pt idx="88224">
                  <c:v>88224</c:v>
                </c:pt>
                <c:pt idx="88225">
                  <c:v>88225</c:v>
                </c:pt>
                <c:pt idx="88226">
                  <c:v>88226</c:v>
                </c:pt>
                <c:pt idx="88227">
                  <c:v>88227</c:v>
                </c:pt>
                <c:pt idx="88228">
                  <c:v>88228</c:v>
                </c:pt>
                <c:pt idx="88229">
                  <c:v>88229</c:v>
                </c:pt>
                <c:pt idx="88230">
                  <c:v>88230</c:v>
                </c:pt>
                <c:pt idx="88231">
                  <c:v>88231</c:v>
                </c:pt>
                <c:pt idx="88232">
                  <c:v>88232</c:v>
                </c:pt>
                <c:pt idx="88233">
                  <c:v>88233</c:v>
                </c:pt>
                <c:pt idx="88234">
                  <c:v>88234</c:v>
                </c:pt>
                <c:pt idx="88235">
                  <c:v>88235</c:v>
                </c:pt>
                <c:pt idx="88236">
                  <c:v>88236</c:v>
                </c:pt>
                <c:pt idx="88237">
                  <c:v>88237</c:v>
                </c:pt>
                <c:pt idx="88238">
                  <c:v>88238</c:v>
                </c:pt>
                <c:pt idx="88239">
                  <c:v>88239</c:v>
                </c:pt>
                <c:pt idx="88240">
                  <c:v>88240</c:v>
                </c:pt>
                <c:pt idx="88241">
                  <c:v>88241</c:v>
                </c:pt>
                <c:pt idx="88242">
                  <c:v>88242</c:v>
                </c:pt>
                <c:pt idx="88243">
                  <c:v>88243</c:v>
                </c:pt>
                <c:pt idx="88244">
                  <c:v>88244</c:v>
                </c:pt>
                <c:pt idx="88245">
                  <c:v>88245</c:v>
                </c:pt>
                <c:pt idx="88246">
                  <c:v>88246</c:v>
                </c:pt>
                <c:pt idx="88247">
                  <c:v>88247</c:v>
                </c:pt>
                <c:pt idx="88248">
                  <c:v>88248</c:v>
                </c:pt>
                <c:pt idx="88249">
                  <c:v>88249</c:v>
                </c:pt>
                <c:pt idx="88250">
                  <c:v>88250</c:v>
                </c:pt>
                <c:pt idx="88251">
                  <c:v>88251</c:v>
                </c:pt>
                <c:pt idx="88252">
                  <c:v>88252</c:v>
                </c:pt>
                <c:pt idx="88253">
                  <c:v>88253</c:v>
                </c:pt>
                <c:pt idx="88254">
                  <c:v>88254</c:v>
                </c:pt>
                <c:pt idx="88255">
                  <c:v>88255</c:v>
                </c:pt>
                <c:pt idx="88256">
                  <c:v>88256</c:v>
                </c:pt>
                <c:pt idx="88257">
                  <c:v>88257</c:v>
                </c:pt>
                <c:pt idx="88258">
                  <c:v>88258</c:v>
                </c:pt>
                <c:pt idx="88259">
                  <c:v>88259</c:v>
                </c:pt>
                <c:pt idx="88260">
                  <c:v>88260</c:v>
                </c:pt>
                <c:pt idx="88261">
                  <c:v>88261</c:v>
                </c:pt>
                <c:pt idx="88262">
                  <c:v>88262</c:v>
                </c:pt>
                <c:pt idx="88263">
                  <c:v>88263</c:v>
                </c:pt>
                <c:pt idx="88264">
                  <c:v>88264</c:v>
                </c:pt>
                <c:pt idx="88265">
                  <c:v>88265</c:v>
                </c:pt>
                <c:pt idx="88266">
                  <c:v>88266</c:v>
                </c:pt>
                <c:pt idx="88267">
                  <c:v>88267</c:v>
                </c:pt>
                <c:pt idx="88268">
                  <c:v>88268</c:v>
                </c:pt>
                <c:pt idx="88269">
                  <c:v>88269</c:v>
                </c:pt>
                <c:pt idx="88270">
                  <c:v>88270</c:v>
                </c:pt>
                <c:pt idx="88271">
                  <c:v>88271</c:v>
                </c:pt>
                <c:pt idx="88272">
                  <c:v>88272</c:v>
                </c:pt>
                <c:pt idx="88273">
                  <c:v>88273</c:v>
                </c:pt>
                <c:pt idx="88274">
                  <c:v>88274</c:v>
                </c:pt>
                <c:pt idx="88275">
                  <c:v>88275</c:v>
                </c:pt>
                <c:pt idx="88276">
                  <c:v>88276</c:v>
                </c:pt>
                <c:pt idx="88277">
                  <c:v>88277</c:v>
                </c:pt>
                <c:pt idx="88278">
                  <c:v>88278</c:v>
                </c:pt>
                <c:pt idx="88279">
                  <c:v>88279</c:v>
                </c:pt>
                <c:pt idx="88280">
                  <c:v>88280</c:v>
                </c:pt>
                <c:pt idx="88281">
                  <c:v>88281</c:v>
                </c:pt>
                <c:pt idx="88282">
                  <c:v>88282</c:v>
                </c:pt>
                <c:pt idx="88283">
                  <c:v>88283</c:v>
                </c:pt>
                <c:pt idx="88284">
                  <c:v>88284</c:v>
                </c:pt>
                <c:pt idx="88285">
                  <c:v>88285</c:v>
                </c:pt>
                <c:pt idx="88286">
                  <c:v>88286</c:v>
                </c:pt>
                <c:pt idx="88287">
                  <c:v>88287</c:v>
                </c:pt>
                <c:pt idx="88288">
                  <c:v>88288</c:v>
                </c:pt>
                <c:pt idx="88289">
                  <c:v>88289</c:v>
                </c:pt>
                <c:pt idx="88290">
                  <c:v>88290</c:v>
                </c:pt>
                <c:pt idx="88291">
                  <c:v>88291</c:v>
                </c:pt>
                <c:pt idx="88292">
                  <c:v>88292</c:v>
                </c:pt>
                <c:pt idx="88293">
                  <c:v>88293</c:v>
                </c:pt>
                <c:pt idx="88294">
                  <c:v>88294</c:v>
                </c:pt>
                <c:pt idx="88295">
                  <c:v>88295</c:v>
                </c:pt>
                <c:pt idx="88296">
                  <c:v>88296</c:v>
                </c:pt>
                <c:pt idx="88297">
                  <c:v>88297</c:v>
                </c:pt>
                <c:pt idx="88298">
                  <c:v>88298</c:v>
                </c:pt>
                <c:pt idx="88299">
                  <c:v>88299</c:v>
                </c:pt>
                <c:pt idx="88300">
                  <c:v>88300</c:v>
                </c:pt>
                <c:pt idx="88301">
                  <c:v>88301</c:v>
                </c:pt>
                <c:pt idx="88302">
                  <c:v>88302</c:v>
                </c:pt>
                <c:pt idx="88303">
                  <c:v>88303</c:v>
                </c:pt>
                <c:pt idx="88304">
                  <c:v>88304</c:v>
                </c:pt>
                <c:pt idx="88305">
                  <c:v>88305</c:v>
                </c:pt>
                <c:pt idx="88306">
                  <c:v>88306</c:v>
                </c:pt>
                <c:pt idx="88307">
                  <c:v>88307</c:v>
                </c:pt>
                <c:pt idx="88308">
                  <c:v>88308</c:v>
                </c:pt>
                <c:pt idx="88309">
                  <c:v>88309</c:v>
                </c:pt>
                <c:pt idx="88310">
                  <c:v>88310</c:v>
                </c:pt>
                <c:pt idx="88311">
                  <c:v>88311</c:v>
                </c:pt>
                <c:pt idx="88312">
                  <c:v>88312</c:v>
                </c:pt>
                <c:pt idx="88313">
                  <c:v>88313</c:v>
                </c:pt>
                <c:pt idx="88314">
                  <c:v>88314</c:v>
                </c:pt>
                <c:pt idx="88315">
                  <c:v>88315</c:v>
                </c:pt>
                <c:pt idx="88316">
                  <c:v>88316</c:v>
                </c:pt>
                <c:pt idx="88317">
                  <c:v>88317</c:v>
                </c:pt>
                <c:pt idx="88318">
                  <c:v>88318</c:v>
                </c:pt>
                <c:pt idx="88319">
                  <c:v>88319</c:v>
                </c:pt>
                <c:pt idx="88320">
                  <c:v>88320</c:v>
                </c:pt>
                <c:pt idx="88321">
                  <c:v>88321</c:v>
                </c:pt>
                <c:pt idx="88322">
                  <c:v>88322</c:v>
                </c:pt>
                <c:pt idx="88323">
                  <c:v>88323</c:v>
                </c:pt>
                <c:pt idx="88324">
                  <c:v>88324</c:v>
                </c:pt>
                <c:pt idx="88325">
                  <c:v>88325</c:v>
                </c:pt>
                <c:pt idx="88326">
                  <c:v>88326</c:v>
                </c:pt>
                <c:pt idx="88327">
                  <c:v>88327</c:v>
                </c:pt>
                <c:pt idx="88328">
                  <c:v>88328</c:v>
                </c:pt>
                <c:pt idx="88329">
                  <c:v>88329</c:v>
                </c:pt>
                <c:pt idx="88330">
                  <c:v>88330</c:v>
                </c:pt>
                <c:pt idx="88331">
                  <c:v>88331</c:v>
                </c:pt>
                <c:pt idx="88332">
                  <c:v>88332</c:v>
                </c:pt>
                <c:pt idx="88333">
                  <c:v>88333</c:v>
                </c:pt>
                <c:pt idx="88334">
                  <c:v>88334</c:v>
                </c:pt>
                <c:pt idx="88335">
                  <c:v>88335</c:v>
                </c:pt>
                <c:pt idx="88336">
                  <c:v>88336</c:v>
                </c:pt>
                <c:pt idx="88337">
                  <c:v>88337</c:v>
                </c:pt>
                <c:pt idx="88338">
                  <c:v>88338</c:v>
                </c:pt>
                <c:pt idx="88339">
                  <c:v>88339</c:v>
                </c:pt>
                <c:pt idx="88340">
                  <c:v>88340</c:v>
                </c:pt>
                <c:pt idx="88341">
                  <c:v>88341</c:v>
                </c:pt>
                <c:pt idx="88342">
                  <c:v>88342</c:v>
                </c:pt>
                <c:pt idx="88343">
                  <c:v>88343</c:v>
                </c:pt>
                <c:pt idx="88344">
                  <c:v>88344</c:v>
                </c:pt>
                <c:pt idx="88345">
                  <c:v>88345</c:v>
                </c:pt>
                <c:pt idx="88346">
                  <c:v>88346</c:v>
                </c:pt>
                <c:pt idx="88347">
                  <c:v>88347</c:v>
                </c:pt>
                <c:pt idx="88348">
                  <c:v>88348</c:v>
                </c:pt>
                <c:pt idx="88349">
                  <c:v>88349</c:v>
                </c:pt>
                <c:pt idx="88350">
                  <c:v>88350</c:v>
                </c:pt>
                <c:pt idx="88351">
                  <c:v>88351</c:v>
                </c:pt>
                <c:pt idx="88352">
                  <c:v>88352</c:v>
                </c:pt>
                <c:pt idx="88353">
                  <c:v>88353</c:v>
                </c:pt>
                <c:pt idx="88354">
                  <c:v>88354</c:v>
                </c:pt>
                <c:pt idx="88355">
                  <c:v>88355</c:v>
                </c:pt>
                <c:pt idx="88356">
                  <c:v>88356</c:v>
                </c:pt>
                <c:pt idx="88357">
                  <c:v>88357</c:v>
                </c:pt>
                <c:pt idx="88358">
                  <c:v>88358</c:v>
                </c:pt>
                <c:pt idx="88359">
                  <c:v>88359</c:v>
                </c:pt>
                <c:pt idx="88360">
                  <c:v>88360</c:v>
                </c:pt>
                <c:pt idx="88361">
                  <c:v>88361</c:v>
                </c:pt>
                <c:pt idx="88362">
                  <c:v>88362</c:v>
                </c:pt>
                <c:pt idx="88363">
                  <c:v>88363</c:v>
                </c:pt>
                <c:pt idx="88364">
                  <c:v>88364</c:v>
                </c:pt>
                <c:pt idx="88365">
                  <c:v>88365</c:v>
                </c:pt>
                <c:pt idx="88366">
                  <c:v>88366</c:v>
                </c:pt>
                <c:pt idx="88367">
                  <c:v>88367</c:v>
                </c:pt>
                <c:pt idx="88368">
                  <c:v>88368</c:v>
                </c:pt>
                <c:pt idx="88369">
                  <c:v>88369</c:v>
                </c:pt>
                <c:pt idx="88370">
                  <c:v>88370</c:v>
                </c:pt>
                <c:pt idx="88371">
                  <c:v>88371</c:v>
                </c:pt>
                <c:pt idx="88372">
                  <c:v>88372</c:v>
                </c:pt>
                <c:pt idx="88373">
                  <c:v>88373</c:v>
                </c:pt>
                <c:pt idx="88374">
                  <c:v>88374</c:v>
                </c:pt>
                <c:pt idx="88375">
                  <c:v>88375</c:v>
                </c:pt>
                <c:pt idx="88376">
                  <c:v>88376</c:v>
                </c:pt>
                <c:pt idx="88377">
                  <c:v>88377</c:v>
                </c:pt>
                <c:pt idx="88378">
                  <c:v>88378</c:v>
                </c:pt>
                <c:pt idx="88379">
                  <c:v>88379</c:v>
                </c:pt>
                <c:pt idx="88380">
                  <c:v>88380</c:v>
                </c:pt>
                <c:pt idx="88381">
                  <c:v>88381</c:v>
                </c:pt>
                <c:pt idx="88382">
                  <c:v>88382</c:v>
                </c:pt>
                <c:pt idx="88383">
                  <c:v>88383</c:v>
                </c:pt>
                <c:pt idx="88384">
                  <c:v>88384</c:v>
                </c:pt>
                <c:pt idx="88385">
                  <c:v>88385</c:v>
                </c:pt>
                <c:pt idx="88386">
                  <c:v>88386</c:v>
                </c:pt>
                <c:pt idx="88387">
                  <c:v>88387</c:v>
                </c:pt>
                <c:pt idx="88388">
                  <c:v>88388</c:v>
                </c:pt>
                <c:pt idx="88389">
                  <c:v>88389</c:v>
                </c:pt>
                <c:pt idx="88390">
                  <c:v>88390</c:v>
                </c:pt>
                <c:pt idx="88391">
                  <c:v>88391</c:v>
                </c:pt>
                <c:pt idx="88392">
                  <c:v>88392</c:v>
                </c:pt>
                <c:pt idx="88393">
                  <c:v>88393</c:v>
                </c:pt>
                <c:pt idx="88394">
                  <c:v>88394</c:v>
                </c:pt>
                <c:pt idx="88395">
                  <c:v>88395</c:v>
                </c:pt>
                <c:pt idx="88396">
                  <c:v>88396</c:v>
                </c:pt>
                <c:pt idx="88397">
                  <c:v>88397</c:v>
                </c:pt>
                <c:pt idx="88398">
                  <c:v>88398</c:v>
                </c:pt>
                <c:pt idx="88399">
                  <c:v>88399</c:v>
                </c:pt>
                <c:pt idx="88400">
                  <c:v>88400</c:v>
                </c:pt>
                <c:pt idx="88401">
                  <c:v>88401</c:v>
                </c:pt>
                <c:pt idx="88402">
                  <c:v>88402</c:v>
                </c:pt>
                <c:pt idx="88403">
                  <c:v>88403</c:v>
                </c:pt>
                <c:pt idx="88404">
                  <c:v>88404</c:v>
                </c:pt>
                <c:pt idx="88405">
                  <c:v>88405</c:v>
                </c:pt>
                <c:pt idx="88406">
                  <c:v>88406</c:v>
                </c:pt>
                <c:pt idx="88407">
                  <c:v>88407</c:v>
                </c:pt>
                <c:pt idx="88408">
                  <c:v>88408</c:v>
                </c:pt>
                <c:pt idx="88409">
                  <c:v>88409</c:v>
                </c:pt>
                <c:pt idx="88410">
                  <c:v>88410</c:v>
                </c:pt>
                <c:pt idx="88411">
                  <c:v>88411</c:v>
                </c:pt>
                <c:pt idx="88412">
                  <c:v>88412</c:v>
                </c:pt>
                <c:pt idx="88413">
                  <c:v>88413</c:v>
                </c:pt>
                <c:pt idx="88414">
                  <c:v>88414</c:v>
                </c:pt>
                <c:pt idx="88415">
                  <c:v>88415</c:v>
                </c:pt>
                <c:pt idx="88416">
                  <c:v>88416</c:v>
                </c:pt>
                <c:pt idx="88417">
                  <c:v>88417</c:v>
                </c:pt>
                <c:pt idx="88418">
                  <c:v>88418</c:v>
                </c:pt>
                <c:pt idx="88419">
                  <c:v>88419</c:v>
                </c:pt>
                <c:pt idx="88420">
                  <c:v>88420</c:v>
                </c:pt>
                <c:pt idx="88421">
                  <c:v>88421</c:v>
                </c:pt>
                <c:pt idx="88422">
                  <c:v>88422</c:v>
                </c:pt>
                <c:pt idx="88423">
                  <c:v>88423</c:v>
                </c:pt>
                <c:pt idx="88424">
                  <c:v>88424</c:v>
                </c:pt>
                <c:pt idx="88425">
                  <c:v>88425</c:v>
                </c:pt>
                <c:pt idx="88426">
                  <c:v>88426</c:v>
                </c:pt>
                <c:pt idx="88427">
                  <c:v>88427</c:v>
                </c:pt>
                <c:pt idx="88428">
                  <c:v>88428</c:v>
                </c:pt>
                <c:pt idx="88429">
                  <c:v>88429</c:v>
                </c:pt>
                <c:pt idx="88430">
                  <c:v>88430</c:v>
                </c:pt>
                <c:pt idx="88431">
                  <c:v>88431</c:v>
                </c:pt>
                <c:pt idx="88432">
                  <c:v>88432</c:v>
                </c:pt>
                <c:pt idx="88433">
                  <c:v>88433</c:v>
                </c:pt>
                <c:pt idx="88434">
                  <c:v>88434</c:v>
                </c:pt>
                <c:pt idx="88435">
                  <c:v>88435</c:v>
                </c:pt>
                <c:pt idx="88436">
                  <c:v>88436</c:v>
                </c:pt>
                <c:pt idx="88437">
                  <c:v>88437</c:v>
                </c:pt>
                <c:pt idx="88438">
                  <c:v>88438</c:v>
                </c:pt>
                <c:pt idx="88439">
                  <c:v>88439</c:v>
                </c:pt>
                <c:pt idx="88440">
                  <c:v>88440</c:v>
                </c:pt>
                <c:pt idx="88441">
                  <c:v>88441</c:v>
                </c:pt>
                <c:pt idx="88442">
                  <c:v>88442</c:v>
                </c:pt>
                <c:pt idx="88443">
                  <c:v>88443</c:v>
                </c:pt>
                <c:pt idx="88444">
                  <c:v>88444</c:v>
                </c:pt>
                <c:pt idx="88445">
                  <c:v>88445</c:v>
                </c:pt>
                <c:pt idx="88446">
                  <c:v>88446</c:v>
                </c:pt>
                <c:pt idx="88447">
                  <c:v>88447</c:v>
                </c:pt>
                <c:pt idx="88448">
                  <c:v>88448</c:v>
                </c:pt>
                <c:pt idx="88449">
                  <c:v>88449</c:v>
                </c:pt>
                <c:pt idx="88450">
                  <c:v>88450</c:v>
                </c:pt>
                <c:pt idx="88451">
                  <c:v>88451</c:v>
                </c:pt>
                <c:pt idx="88452">
                  <c:v>88452</c:v>
                </c:pt>
                <c:pt idx="88453">
                  <c:v>88453</c:v>
                </c:pt>
                <c:pt idx="88454">
                  <c:v>88454</c:v>
                </c:pt>
                <c:pt idx="88455">
                  <c:v>88455</c:v>
                </c:pt>
                <c:pt idx="88456">
                  <c:v>88456</c:v>
                </c:pt>
                <c:pt idx="88457">
                  <c:v>88457</c:v>
                </c:pt>
                <c:pt idx="88458">
                  <c:v>88458</c:v>
                </c:pt>
                <c:pt idx="88459">
                  <c:v>88459</c:v>
                </c:pt>
                <c:pt idx="88460">
                  <c:v>88460</c:v>
                </c:pt>
                <c:pt idx="88461">
                  <c:v>88461</c:v>
                </c:pt>
                <c:pt idx="88462">
                  <c:v>88462</c:v>
                </c:pt>
                <c:pt idx="88463">
                  <c:v>88463</c:v>
                </c:pt>
                <c:pt idx="88464">
                  <c:v>88464</c:v>
                </c:pt>
                <c:pt idx="88465">
                  <c:v>88465</c:v>
                </c:pt>
                <c:pt idx="88466">
                  <c:v>88466</c:v>
                </c:pt>
                <c:pt idx="88467">
                  <c:v>88467</c:v>
                </c:pt>
                <c:pt idx="88468">
                  <c:v>88468</c:v>
                </c:pt>
                <c:pt idx="88469">
                  <c:v>88469</c:v>
                </c:pt>
                <c:pt idx="88470">
                  <c:v>88470</c:v>
                </c:pt>
                <c:pt idx="88471">
                  <c:v>88471</c:v>
                </c:pt>
                <c:pt idx="88472">
                  <c:v>88472</c:v>
                </c:pt>
                <c:pt idx="88473">
                  <c:v>88473</c:v>
                </c:pt>
                <c:pt idx="88474">
                  <c:v>88474</c:v>
                </c:pt>
                <c:pt idx="88475">
                  <c:v>88475</c:v>
                </c:pt>
                <c:pt idx="88476">
                  <c:v>88476</c:v>
                </c:pt>
                <c:pt idx="88477">
                  <c:v>88477</c:v>
                </c:pt>
                <c:pt idx="88478">
                  <c:v>88478</c:v>
                </c:pt>
                <c:pt idx="88479">
                  <c:v>88479</c:v>
                </c:pt>
                <c:pt idx="88480">
                  <c:v>88480</c:v>
                </c:pt>
                <c:pt idx="88481">
                  <c:v>88481</c:v>
                </c:pt>
                <c:pt idx="88482">
                  <c:v>88482</c:v>
                </c:pt>
                <c:pt idx="88483">
                  <c:v>88483</c:v>
                </c:pt>
                <c:pt idx="88484">
                  <c:v>88484</c:v>
                </c:pt>
                <c:pt idx="88485">
                  <c:v>88485</c:v>
                </c:pt>
                <c:pt idx="88486">
                  <c:v>88486</c:v>
                </c:pt>
                <c:pt idx="88487">
                  <c:v>88487</c:v>
                </c:pt>
                <c:pt idx="88488">
                  <c:v>88488</c:v>
                </c:pt>
                <c:pt idx="88489">
                  <c:v>88489</c:v>
                </c:pt>
                <c:pt idx="88490">
                  <c:v>88490</c:v>
                </c:pt>
                <c:pt idx="88491">
                  <c:v>88491</c:v>
                </c:pt>
                <c:pt idx="88492">
                  <c:v>88492</c:v>
                </c:pt>
                <c:pt idx="88493">
                  <c:v>88493</c:v>
                </c:pt>
                <c:pt idx="88494">
                  <c:v>88494</c:v>
                </c:pt>
                <c:pt idx="88495">
                  <c:v>88495</c:v>
                </c:pt>
                <c:pt idx="88496">
                  <c:v>88496</c:v>
                </c:pt>
                <c:pt idx="88497">
                  <c:v>88497</c:v>
                </c:pt>
                <c:pt idx="88498">
                  <c:v>88498</c:v>
                </c:pt>
                <c:pt idx="88499">
                  <c:v>88499</c:v>
                </c:pt>
                <c:pt idx="88500">
                  <c:v>88500</c:v>
                </c:pt>
                <c:pt idx="88501">
                  <c:v>88501</c:v>
                </c:pt>
                <c:pt idx="88502">
                  <c:v>88502</c:v>
                </c:pt>
                <c:pt idx="88503">
                  <c:v>88503</c:v>
                </c:pt>
                <c:pt idx="88504">
                  <c:v>88504</c:v>
                </c:pt>
                <c:pt idx="88505">
                  <c:v>88505</c:v>
                </c:pt>
                <c:pt idx="88506">
                  <c:v>88506</c:v>
                </c:pt>
                <c:pt idx="88507">
                  <c:v>88507</c:v>
                </c:pt>
                <c:pt idx="88508">
                  <c:v>88508</c:v>
                </c:pt>
                <c:pt idx="88509">
                  <c:v>88509</c:v>
                </c:pt>
                <c:pt idx="88510">
                  <c:v>88510</c:v>
                </c:pt>
                <c:pt idx="88511">
                  <c:v>88511</c:v>
                </c:pt>
                <c:pt idx="88512">
                  <c:v>88512</c:v>
                </c:pt>
                <c:pt idx="88513">
                  <c:v>88513</c:v>
                </c:pt>
                <c:pt idx="88514">
                  <c:v>88514</c:v>
                </c:pt>
                <c:pt idx="88515">
                  <c:v>88515</c:v>
                </c:pt>
                <c:pt idx="88516">
                  <c:v>88516</c:v>
                </c:pt>
                <c:pt idx="88517">
                  <c:v>88517</c:v>
                </c:pt>
                <c:pt idx="88518">
                  <c:v>88518</c:v>
                </c:pt>
                <c:pt idx="88519">
                  <c:v>88519</c:v>
                </c:pt>
                <c:pt idx="88520">
                  <c:v>88520</c:v>
                </c:pt>
                <c:pt idx="88521">
                  <c:v>88521</c:v>
                </c:pt>
                <c:pt idx="88522">
                  <c:v>88522</c:v>
                </c:pt>
                <c:pt idx="88523">
                  <c:v>88523</c:v>
                </c:pt>
                <c:pt idx="88524">
                  <c:v>88524</c:v>
                </c:pt>
                <c:pt idx="88525">
                  <c:v>88525</c:v>
                </c:pt>
                <c:pt idx="88526">
                  <c:v>88526</c:v>
                </c:pt>
                <c:pt idx="88527">
                  <c:v>88527</c:v>
                </c:pt>
                <c:pt idx="88528">
                  <c:v>88528</c:v>
                </c:pt>
                <c:pt idx="88529">
                  <c:v>88529</c:v>
                </c:pt>
                <c:pt idx="88530">
                  <c:v>88530</c:v>
                </c:pt>
                <c:pt idx="88531">
                  <c:v>88531</c:v>
                </c:pt>
                <c:pt idx="88532">
                  <c:v>88532</c:v>
                </c:pt>
                <c:pt idx="88533">
                  <c:v>88533</c:v>
                </c:pt>
                <c:pt idx="88534">
                  <c:v>88534</c:v>
                </c:pt>
                <c:pt idx="88535">
                  <c:v>88535</c:v>
                </c:pt>
                <c:pt idx="88536">
                  <c:v>88536</c:v>
                </c:pt>
                <c:pt idx="88537">
                  <c:v>88537</c:v>
                </c:pt>
                <c:pt idx="88538">
                  <c:v>88538</c:v>
                </c:pt>
                <c:pt idx="88539">
                  <c:v>88539</c:v>
                </c:pt>
                <c:pt idx="88540">
                  <c:v>88540</c:v>
                </c:pt>
                <c:pt idx="88541">
                  <c:v>88541</c:v>
                </c:pt>
                <c:pt idx="88542">
                  <c:v>88542</c:v>
                </c:pt>
                <c:pt idx="88543">
                  <c:v>88543</c:v>
                </c:pt>
                <c:pt idx="88544">
                  <c:v>88544</c:v>
                </c:pt>
                <c:pt idx="88545">
                  <c:v>88545</c:v>
                </c:pt>
                <c:pt idx="88546">
                  <c:v>88546</c:v>
                </c:pt>
                <c:pt idx="88547">
                  <c:v>88547</c:v>
                </c:pt>
                <c:pt idx="88548">
                  <c:v>88548</c:v>
                </c:pt>
                <c:pt idx="88549">
                  <c:v>88549</c:v>
                </c:pt>
                <c:pt idx="88550">
                  <c:v>88550</c:v>
                </c:pt>
                <c:pt idx="88551">
                  <c:v>88551</c:v>
                </c:pt>
                <c:pt idx="88552">
                  <c:v>88552</c:v>
                </c:pt>
                <c:pt idx="88553">
                  <c:v>88553</c:v>
                </c:pt>
                <c:pt idx="88554">
                  <c:v>88554</c:v>
                </c:pt>
                <c:pt idx="88555">
                  <c:v>88555</c:v>
                </c:pt>
                <c:pt idx="88556">
                  <c:v>88556</c:v>
                </c:pt>
                <c:pt idx="88557">
                  <c:v>88557</c:v>
                </c:pt>
                <c:pt idx="88558">
                  <c:v>88558</c:v>
                </c:pt>
                <c:pt idx="88559">
                  <c:v>88559</c:v>
                </c:pt>
                <c:pt idx="88560">
                  <c:v>88560</c:v>
                </c:pt>
                <c:pt idx="88561">
                  <c:v>88561</c:v>
                </c:pt>
                <c:pt idx="88562">
                  <c:v>88562</c:v>
                </c:pt>
                <c:pt idx="88563">
                  <c:v>88563</c:v>
                </c:pt>
                <c:pt idx="88564">
                  <c:v>88564</c:v>
                </c:pt>
                <c:pt idx="88565">
                  <c:v>88565</c:v>
                </c:pt>
                <c:pt idx="88566">
                  <c:v>88566</c:v>
                </c:pt>
                <c:pt idx="88567">
                  <c:v>88567</c:v>
                </c:pt>
                <c:pt idx="88568">
                  <c:v>88568</c:v>
                </c:pt>
                <c:pt idx="88569">
                  <c:v>88569</c:v>
                </c:pt>
                <c:pt idx="88570">
                  <c:v>88570</c:v>
                </c:pt>
                <c:pt idx="88571">
                  <c:v>88571</c:v>
                </c:pt>
                <c:pt idx="88572">
                  <c:v>88572</c:v>
                </c:pt>
                <c:pt idx="88573">
                  <c:v>88573</c:v>
                </c:pt>
                <c:pt idx="88574">
                  <c:v>88574</c:v>
                </c:pt>
                <c:pt idx="88575">
                  <c:v>88575</c:v>
                </c:pt>
                <c:pt idx="88576">
                  <c:v>88576</c:v>
                </c:pt>
                <c:pt idx="88577">
                  <c:v>88577</c:v>
                </c:pt>
                <c:pt idx="88578">
                  <c:v>88578</c:v>
                </c:pt>
                <c:pt idx="88579">
                  <c:v>88579</c:v>
                </c:pt>
                <c:pt idx="88580">
                  <c:v>88580</c:v>
                </c:pt>
                <c:pt idx="88581">
                  <c:v>88581</c:v>
                </c:pt>
                <c:pt idx="88582">
                  <c:v>88582</c:v>
                </c:pt>
                <c:pt idx="88583">
                  <c:v>88583</c:v>
                </c:pt>
                <c:pt idx="88584">
                  <c:v>88584</c:v>
                </c:pt>
                <c:pt idx="88585">
                  <c:v>88585</c:v>
                </c:pt>
                <c:pt idx="88586">
                  <c:v>88586</c:v>
                </c:pt>
                <c:pt idx="88587">
                  <c:v>88587</c:v>
                </c:pt>
                <c:pt idx="88588">
                  <c:v>88588</c:v>
                </c:pt>
                <c:pt idx="88589">
                  <c:v>88589</c:v>
                </c:pt>
                <c:pt idx="88590">
                  <c:v>88590</c:v>
                </c:pt>
                <c:pt idx="88591">
                  <c:v>88591</c:v>
                </c:pt>
                <c:pt idx="88592">
                  <c:v>88592</c:v>
                </c:pt>
                <c:pt idx="88593">
                  <c:v>88593</c:v>
                </c:pt>
                <c:pt idx="88594">
                  <c:v>88594</c:v>
                </c:pt>
                <c:pt idx="88595">
                  <c:v>88595</c:v>
                </c:pt>
                <c:pt idx="88596">
                  <c:v>88596</c:v>
                </c:pt>
                <c:pt idx="88597">
                  <c:v>88597</c:v>
                </c:pt>
                <c:pt idx="88598">
                  <c:v>88598</c:v>
                </c:pt>
                <c:pt idx="88599">
                  <c:v>88599</c:v>
                </c:pt>
                <c:pt idx="88600">
                  <c:v>88600</c:v>
                </c:pt>
                <c:pt idx="88601">
                  <c:v>88601</c:v>
                </c:pt>
                <c:pt idx="88602">
                  <c:v>88602</c:v>
                </c:pt>
                <c:pt idx="88603">
                  <c:v>88603</c:v>
                </c:pt>
                <c:pt idx="88604">
                  <c:v>88604</c:v>
                </c:pt>
                <c:pt idx="88605">
                  <c:v>88605</c:v>
                </c:pt>
                <c:pt idx="88606">
                  <c:v>88606</c:v>
                </c:pt>
                <c:pt idx="88607">
                  <c:v>88607</c:v>
                </c:pt>
                <c:pt idx="88608">
                  <c:v>88608</c:v>
                </c:pt>
                <c:pt idx="88609">
                  <c:v>88609</c:v>
                </c:pt>
                <c:pt idx="88610">
                  <c:v>88610</c:v>
                </c:pt>
                <c:pt idx="88611">
                  <c:v>88611</c:v>
                </c:pt>
                <c:pt idx="88612">
                  <c:v>88612</c:v>
                </c:pt>
                <c:pt idx="88613">
                  <c:v>88613</c:v>
                </c:pt>
                <c:pt idx="88614">
                  <c:v>88614</c:v>
                </c:pt>
                <c:pt idx="88615">
                  <c:v>88615</c:v>
                </c:pt>
                <c:pt idx="88616">
                  <c:v>88616</c:v>
                </c:pt>
                <c:pt idx="88617">
                  <c:v>88617</c:v>
                </c:pt>
                <c:pt idx="88618">
                  <c:v>88618</c:v>
                </c:pt>
                <c:pt idx="88619">
                  <c:v>88619</c:v>
                </c:pt>
                <c:pt idx="88620">
                  <c:v>88620</c:v>
                </c:pt>
                <c:pt idx="88621">
                  <c:v>88621</c:v>
                </c:pt>
                <c:pt idx="88622">
                  <c:v>88622</c:v>
                </c:pt>
                <c:pt idx="88623">
                  <c:v>88623</c:v>
                </c:pt>
                <c:pt idx="88624">
                  <c:v>88624</c:v>
                </c:pt>
                <c:pt idx="88625">
                  <c:v>88625</c:v>
                </c:pt>
                <c:pt idx="88626">
                  <c:v>88626</c:v>
                </c:pt>
                <c:pt idx="88627">
                  <c:v>88627</c:v>
                </c:pt>
                <c:pt idx="88628">
                  <c:v>88628</c:v>
                </c:pt>
                <c:pt idx="88629">
                  <c:v>88629</c:v>
                </c:pt>
                <c:pt idx="88630">
                  <c:v>88630</c:v>
                </c:pt>
                <c:pt idx="88631">
                  <c:v>88631</c:v>
                </c:pt>
                <c:pt idx="88632">
                  <c:v>88632</c:v>
                </c:pt>
                <c:pt idx="88633">
                  <c:v>88633</c:v>
                </c:pt>
                <c:pt idx="88634">
                  <c:v>88634</c:v>
                </c:pt>
                <c:pt idx="88635">
                  <c:v>88635</c:v>
                </c:pt>
                <c:pt idx="88636">
                  <c:v>88636</c:v>
                </c:pt>
                <c:pt idx="88637">
                  <c:v>88637</c:v>
                </c:pt>
                <c:pt idx="88638">
                  <c:v>88638</c:v>
                </c:pt>
                <c:pt idx="88639">
                  <c:v>88639</c:v>
                </c:pt>
                <c:pt idx="88640">
                  <c:v>88640</c:v>
                </c:pt>
                <c:pt idx="88641">
                  <c:v>88641</c:v>
                </c:pt>
                <c:pt idx="88642">
                  <c:v>88642</c:v>
                </c:pt>
                <c:pt idx="88643">
                  <c:v>88643</c:v>
                </c:pt>
                <c:pt idx="88644">
                  <c:v>88644</c:v>
                </c:pt>
                <c:pt idx="88645">
                  <c:v>88645</c:v>
                </c:pt>
                <c:pt idx="88646">
                  <c:v>88646</c:v>
                </c:pt>
                <c:pt idx="88647">
                  <c:v>88647</c:v>
                </c:pt>
                <c:pt idx="88648">
                  <c:v>88648</c:v>
                </c:pt>
                <c:pt idx="88649">
                  <c:v>88649</c:v>
                </c:pt>
                <c:pt idx="88650">
                  <c:v>88650</c:v>
                </c:pt>
                <c:pt idx="88651">
                  <c:v>88651</c:v>
                </c:pt>
                <c:pt idx="88652">
                  <c:v>88652</c:v>
                </c:pt>
                <c:pt idx="88653">
                  <c:v>88653</c:v>
                </c:pt>
                <c:pt idx="88654">
                  <c:v>88654</c:v>
                </c:pt>
                <c:pt idx="88655">
                  <c:v>88655</c:v>
                </c:pt>
                <c:pt idx="88656">
                  <c:v>88656</c:v>
                </c:pt>
                <c:pt idx="88657">
                  <c:v>88657</c:v>
                </c:pt>
                <c:pt idx="88658">
                  <c:v>88658</c:v>
                </c:pt>
                <c:pt idx="88659">
                  <c:v>88659</c:v>
                </c:pt>
                <c:pt idx="88660">
                  <c:v>88660</c:v>
                </c:pt>
                <c:pt idx="88661">
                  <c:v>88661</c:v>
                </c:pt>
                <c:pt idx="88662">
                  <c:v>88662</c:v>
                </c:pt>
                <c:pt idx="88663">
                  <c:v>88663</c:v>
                </c:pt>
                <c:pt idx="88664">
                  <c:v>88664</c:v>
                </c:pt>
                <c:pt idx="88665">
                  <c:v>88665</c:v>
                </c:pt>
                <c:pt idx="88666">
                  <c:v>88666</c:v>
                </c:pt>
                <c:pt idx="88667">
                  <c:v>88667</c:v>
                </c:pt>
                <c:pt idx="88668">
                  <c:v>88668</c:v>
                </c:pt>
                <c:pt idx="88669">
                  <c:v>88669</c:v>
                </c:pt>
                <c:pt idx="88670">
                  <c:v>88670</c:v>
                </c:pt>
                <c:pt idx="88671">
                  <c:v>88671</c:v>
                </c:pt>
                <c:pt idx="88672">
                  <c:v>88672</c:v>
                </c:pt>
                <c:pt idx="88673">
                  <c:v>88673</c:v>
                </c:pt>
                <c:pt idx="88674">
                  <c:v>88674</c:v>
                </c:pt>
                <c:pt idx="88675">
                  <c:v>88675</c:v>
                </c:pt>
                <c:pt idx="88676">
                  <c:v>88676</c:v>
                </c:pt>
                <c:pt idx="88677">
                  <c:v>88677</c:v>
                </c:pt>
                <c:pt idx="88678">
                  <c:v>88678</c:v>
                </c:pt>
                <c:pt idx="88679">
                  <c:v>88679</c:v>
                </c:pt>
                <c:pt idx="88680">
                  <c:v>88680</c:v>
                </c:pt>
                <c:pt idx="88681">
                  <c:v>88681</c:v>
                </c:pt>
                <c:pt idx="88682">
                  <c:v>88682</c:v>
                </c:pt>
                <c:pt idx="88683">
                  <c:v>88683</c:v>
                </c:pt>
                <c:pt idx="88684">
                  <c:v>88684</c:v>
                </c:pt>
                <c:pt idx="88685">
                  <c:v>88685</c:v>
                </c:pt>
                <c:pt idx="88686">
                  <c:v>88686</c:v>
                </c:pt>
                <c:pt idx="88687">
                  <c:v>88687</c:v>
                </c:pt>
                <c:pt idx="88688">
                  <c:v>88688</c:v>
                </c:pt>
                <c:pt idx="88689">
                  <c:v>88689</c:v>
                </c:pt>
                <c:pt idx="88690">
                  <c:v>88690</c:v>
                </c:pt>
                <c:pt idx="88691">
                  <c:v>88691</c:v>
                </c:pt>
                <c:pt idx="88692">
                  <c:v>88692</c:v>
                </c:pt>
                <c:pt idx="88693">
                  <c:v>88693</c:v>
                </c:pt>
                <c:pt idx="88694">
                  <c:v>88694</c:v>
                </c:pt>
                <c:pt idx="88695">
                  <c:v>88695</c:v>
                </c:pt>
                <c:pt idx="88696">
                  <c:v>88696</c:v>
                </c:pt>
                <c:pt idx="88697">
                  <c:v>88697</c:v>
                </c:pt>
                <c:pt idx="88698">
                  <c:v>88698</c:v>
                </c:pt>
                <c:pt idx="88699">
                  <c:v>88699</c:v>
                </c:pt>
                <c:pt idx="88700">
                  <c:v>88700</c:v>
                </c:pt>
                <c:pt idx="88701">
                  <c:v>88701</c:v>
                </c:pt>
                <c:pt idx="88702">
                  <c:v>88702</c:v>
                </c:pt>
                <c:pt idx="88703">
                  <c:v>88703</c:v>
                </c:pt>
                <c:pt idx="88704">
                  <c:v>88704</c:v>
                </c:pt>
                <c:pt idx="88705">
                  <c:v>88705</c:v>
                </c:pt>
                <c:pt idx="88706">
                  <c:v>88706</c:v>
                </c:pt>
                <c:pt idx="88707">
                  <c:v>88707</c:v>
                </c:pt>
                <c:pt idx="88708">
                  <c:v>88708</c:v>
                </c:pt>
                <c:pt idx="88709">
                  <c:v>88709</c:v>
                </c:pt>
                <c:pt idx="88710">
                  <c:v>88710</c:v>
                </c:pt>
                <c:pt idx="88711">
                  <c:v>88711</c:v>
                </c:pt>
                <c:pt idx="88712">
                  <c:v>88712</c:v>
                </c:pt>
                <c:pt idx="88713">
                  <c:v>88713</c:v>
                </c:pt>
                <c:pt idx="88714">
                  <c:v>88714</c:v>
                </c:pt>
                <c:pt idx="88715">
                  <c:v>88715</c:v>
                </c:pt>
                <c:pt idx="88716">
                  <c:v>88716</c:v>
                </c:pt>
                <c:pt idx="88717">
                  <c:v>88717</c:v>
                </c:pt>
                <c:pt idx="88718">
                  <c:v>88718</c:v>
                </c:pt>
                <c:pt idx="88719">
                  <c:v>88719</c:v>
                </c:pt>
                <c:pt idx="88720">
                  <c:v>88720</c:v>
                </c:pt>
                <c:pt idx="88721">
                  <c:v>88721</c:v>
                </c:pt>
                <c:pt idx="88722">
                  <c:v>88722</c:v>
                </c:pt>
                <c:pt idx="88723">
                  <c:v>88723</c:v>
                </c:pt>
                <c:pt idx="88724">
                  <c:v>88724</c:v>
                </c:pt>
                <c:pt idx="88725">
                  <c:v>88725</c:v>
                </c:pt>
                <c:pt idx="88726">
                  <c:v>88726</c:v>
                </c:pt>
                <c:pt idx="88727">
                  <c:v>88727</c:v>
                </c:pt>
                <c:pt idx="88728">
                  <c:v>88728</c:v>
                </c:pt>
                <c:pt idx="88729">
                  <c:v>88729</c:v>
                </c:pt>
                <c:pt idx="88730">
                  <c:v>88730</c:v>
                </c:pt>
                <c:pt idx="88731">
                  <c:v>88731</c:v>
                </c:pt>
                <c:pt idx="88732">
                  <c:v>88732</c:v>
                </c:pt>
                <c:pt idx="88733">
                  <c:v>88733</c:v>
                </c:pt>
                <c:pt idx="88734">
                  <c:v>88734</c:v>
                </c:pt>
                <c:pt idx="88735">
                  <c:v>88735</c:v>
                </c:pt>
                <c:pt idx="88736">
                  <c:v>88736</c:v>
                </c:pt>
                <c:pt idx="88737">
                  <c:v>88737</c:v>
                </c:pt>
                <c:pt idx="88738">
                  <c:v>88738</c:v>
                </c:pt>
                <c:pt idx="88739">
                  <c:v>88739</c:v>
                </c:pt>
                <c:pt idx="88740">
                  <c:v>88740</c:v>
                </c:pt>
                <c:pt idx="88741">
                  <c:v>88741</c:v>
                </c:pt>
                <c:pt idx="88742">
                  <c:v>88742</c:v>
                </c:pt>
                <c:pt idx="88743">
                  <c:v>88743</c:v>
                </c:pt>
                <c:pt idx="88744">
                  <c:v>88744</c:v>
                </c:pt>
                <c:pt idx="88745">
                  <c:v>88745</c:v>
                </c:pt>
                <c:pt idx="88746">
                  <c:v>88746</c:v>
                </c:pt>
                <c:pt idx="88747">
                  <c:v>88747</c:v>
                </c:pt>
                <c:pt idx="88748">
                  <c:v>88748</c:v>
                </c:pt>
                <c:pt idx="88749">
                  <c:v>88749</c:v>
                </c:pt>
                <c:pt idx="88750">
                  <c:v>88750</c:v>
                </c:pt>
                <c:pt idx="88751">
                  <c:v>88751</c:v>
                </c:pt>
                <c:pt idx="88752">
                  <c:v>88752</c:v>
                </c:pt>
                <c:pt idx="88753">
                  <c:v>88753</c:v>
                </c:pt>
                <c:pt idx="88754">
                  <c:v>88754</c:v>
                </c:pt>
                <c:pt idx="88755">
                  <c:v>88755</c:v>
                </c:pt>
                <c:pt idx="88756">
                  <c:v>88756</c:v>
                </c:pt>
                <c:pt idx="88757">
                  <c:v>88757</c:v>
                </c:pt>
                <c:pt idx="88758">
                  <c:v>88758</c:v>
                </c:pt>
                <c:pt idx="88759">
                  <c:v>88759</c:v>
                </c:pt>
                <c:pt idx="88760">
                  <c:v>88760</c:v>
                </c:pt>
                <c:pt idx="88761">
                  <c:v>88761</c:v>
                </c:pt>
                <c:pt idx="88762">
                  <c:v>88762</c:v>
                </c:pt>
                <c:pt idx="88763">
                  <c:v>88763</c:v>
                </c:pt>
                <c:pt idx="88764">
                  <c:v>88764</c:v>
                </c:pt>
                <c:pt idx="88765">
                  <c:v>88765</c:v>
                </c:pt>
                <c:pt idx="88766">
                  <c:v>88766</c:v>
                </c:pt>
                <c:pt idx="88767">
                  <c:v>88767</c:v>
                </c:pt>
                <c:pt idx="88768">
                  <c:v>88768</c:v>
                </c:pt>
                <c:pt idx="88769">
                  <c:v>88769</c:v>
                </c:pt>
                <c:pt idx="88770">
                  <c:v>88770</c:v>
                </c:pt>
                <c:pt idx="88771">
                  <c:v>88771</c:v>
                </c:pt>
                <c:pt idx="88772">
                  <c:v>88772</c:v>
                </c:pt>
                <c:pt idx="88773">
                  <c:v>88773</c:v>
                </c:pt>
                <c:pt idx="88774">
                  <c:v>88774</c:v>
                </c:pt>
                <c:pt idx="88775">
                  <c:v>88775</c:v>
                </c:pt>
                <c:pt idx="88776">
                  <c:v>88776</c:v>
                </c:pt>
                <c:pt idx="88777">
                  <c:v>88777</c:v>
                </c:pt>
                <c:pt idx="88778">
                  <c:v>88778</c:v>
                </c:pt>
                <c:pt idx="88779">
                  <c:v>88779</c:v>
                </c:pt>
                <c:pt idx="88780">
                  <c:v>88780</c:v>
                </c:pt>
                <c:pt idx="88781">
                  <c:v>88781</c:v>
                </c:pt>
                <c:pt idx="88782">
                  <c:v>88782</c:v>
                </c:pt>
                <c:pt idx="88783">
                  <c:v>88783</c:v>
                </c:pt>
                <c:pt idx="88784">
                  <c:v>88784</c:v>
                </c:pt>
                <c:pt idx="88785">
                  <c:v>88785</c:v>
                </c:pt>
                <c:pt idx="88786">
                  <c:v>88786</c:v>
                </c:pt>
                <c:pt idx="88787">
                  <c:v>88787</c:v>
                </c:pt>
                <c:pt idx="88788">
                  <c:v>88788</c:v>
                </c:pt>
                <c:pt idx="88789">
                  <c:v>88789</c:v>
                </c:pt>
                <c:pt idx="88790">
                  <c:v>88790</c:v>
                </c:pt>
                <c:pt idx="88791">
                  <c:v>88791</c:v>
                </c:pt>
                <c:pt idx="88792">
                  <c:v>88792</c:v>
                </c:pt>
                <c:pt idx="88793">
                  <c:v>88793</c:v>
                </c:pt>
                <c:pt idx="88794">
                  <c:v>88794</c:v>
                </c:pt>
                <c:pt idx="88795">
                  <c:v>88795</c:v>
                </c:pt>
                <c:pt idx="88796">
                  <c:v>88796</c:v>
                </c:pt>
                <c:pt idx="88797">
                  <c:v>88797</c:v>
                </c:pt>
                <c:pt idx="88798">
                  <c:v>88798</c:v>
                </c:pt>
                <c:pt idx="88799">
                  <c:v>88799</c:v>
                </c:pt>
                <c:pt idx="88800">
                  <c:v>88800</c:v>
                </c:pt>
                <c:pt idx="88801">
                  <c:v>88801</c:v>
                </c:pt>
                <c:pt idx="88802">
                  <c:v>88802</c:v>
                </c:pt>
                <c:pt idx="88803">
                  <c:v>88803</c:v>
                </c:pt>
                <c:pt idx="88804">
                  <c:v>88804</c:v>
                </c:pt>
                <c:pt idx="88805">
                  <c:v>88805</c:v>
                </c:pt>
                <c:pt idx="88806">
                  <c:v>88806</c:v>
                </c:pt>
                <c:pt idx="88807">
                  <c:v>88807</c:v>
                </c:pt>
                <c:pt idx="88808">
                  <c:v>88808</c:v>
                </c:pt>
                <c:pt idx="88809">
                  <c:v>88809</c:v>
                </c:pt>
                <c:pt idx="88810">
                  <c:v>88810</c:v>
                </c:pt>
                <c:pt idx="88811">
                  <c:v>88811</c:v>
                </c:pt>
                <c:pt idx="88812">
                  <c:v>88812</c:v>
                </c:pt>
                <c:pt idx="88813">
                  <c:v>88813</c:v>
                </c:pt>
                <c:pt idx="88814">
                  <c:v>88814</c:v>
                </c:pt>
                <c:pt idx="88815">
                  <c:v>88815</c:v>
                </c:pt>
                <c:pt idx="88816">
                  <c:v>88816</c:v>
                </c:pt>
                <c:pt idx="88817">
                  <c:v>88817</c:v>
                </c:pt>
                <c:pt idx="88818">
                  <c:v>88818</c:v>
                </c:pt>
                <c:pt idx="88819">
                  <c:v>88819</c:v>
                </c:pt>
                <c:pt idx="88820">
                  <c:v>88820</c:v>
                </c:pt>
                <c:pt idx="88821">
                  <c:v>88821</c:v>
                </c:pt>
                <c:pt idx="88822">
                  <c:v>88822</c:v>
                </c:pt>
                <c:pt idx="88823">
                  <c:v>88823</c:v>
                </c:pt>
                <c:pt idx="88824">
                  <c:v>88824</c:v>
                </c:pt>
                <c:pt idx="88825">
                  <c:v>88825</c:v>
                </c:pt>
                <c:pt idx="88826">
                  <c:v>88826</c:v>
                </c:pt>
                <c:pt idx="88827">
                  <c:v>88827</c:v>
                </c:pt>
                <c:pt idx="88828">
                  <c:v>88828</c:v>
                </c:pt>
                <c:pt idx="88829">
                  <c:v>88829</c:v>
                </c:pt>
                <c:pt idx="88830">
                  <c:v>88830</c:v>
                </c:pt>
                <c:pt idx="88831">
                  <c:v>88831</c:v>
                </c:pt>
                <c:pt idx="88832">
                  <c:v>88832</c:v>
                </c:pt>
                <c:pt idx="88833">
                  <c:v>88833</c:v>
                </c:pt>
                <c:pt idx="88834">
                  <c:v>88834</c:v>
                </c:pt>
                <c:pt idx="88835">
                  <c:v>88835</c:v>
                </c:pt>
                <c:pt idx="88836">
                  <c:v>88836</c:v>
                </c:pt>
                <c:pt idx="88837">
                  <c:v>88837</c:v>
                </c:pt>
                <c:pt idx="88838">
                  <c:v>88838</c:v>
                </c:pt>
                <c:pt idx="88839">
                  <c:v>88839</c:v>
                </c:pt>
                <c:pt idx="88840">
                  <c:v>88840</c:v>
                </c:pt>
                <c:pt idx="88841">
                  <c:v>88841</c:v>
                </c:pt>
                <c:pt idx="88842">
                  <c:v>88842</c:v>
                </c:pt>
                <c:pt idx="88843">
                  <c:v>88843</c:v>
                </c:pt>
                <c:pt idx="88844">
                  <c:v>88844</c:v>
                </c:pt>
                <c:pt idx="88845">
                  <c:v>88845</c:v>
                </c:pt>
                <c:pt idx="88846">
                  <c:v>88846</c:v>
                </c:pt>
                <c:pt idx="88847">
                  <c:v>88847</c:v>
                </c:pt>
                <c:pt idx="88848">
                  <c:v>88848</c:v>
                </c:pt>
                <c:pt idx="88849">
                  <c:v>88849</c:v>
                </c:pt>
                <c:pt idx="88850">
                  <c:v>88850</c:v>
                </c:pt>
                <c:pt idx="88851">
                  <c:v>88851</c:v>
                </c:pt>
                <c:pt idx="88852">
                  <c:v>88852</c:v>
                </c:pt>
                <c:pt idx="88853">
                  <c:v>88853</c:v>
                </c:pt>
                <c:pt idx="88854">
                  <c:v>88854</c:v>
                </c:pt>
                <c:pt idx="88855">
                  <c:v>88855</c:v>
                </c:pt>
                <c:pt idx="88856">
                  <c:v>88856</c:v>
                </c:pt>
                <c:pt idx="88857">
                  <c:v>88857</c:v>
                </c:pt>
                <c:pt idx="88858">
                  <c:v>88858</c:v>
                </c:pt>
                <c:pt idx="88859">
                  <c:v>88859</c:v>
                </c:pt>
                <c:pt idx="88860">
                  <c:v>88860</c:v>
                </c:pt>
                <c:pt idx="88861">
                  <c:v>88861</c:v>
                </c:pt>
                <c:pt idx="88862">
                  <c:v>88862</c:v>
                </c:pt>
                <c:pt idx="88863">
                  <c:v>88863</c:v>
                </c:pt>
                <c:pt idx="88864">
                  <c:v>88864</c:v>
                </c:pt>
                <c:pt idx="88865">
                  <c:v>88865</c:v>
                </c:pt>
                <c:pt idx="88866">
                  <c:v>88866</c:v>
                </c:pt>
                <c:pt idx="88867">
                  <c:v>88867</c:v>
                </c:pt>
                <c:pt idx="88868">
                  <c:v>88868</c:v>
                </c:pt>
                <c:pt idx="88869">
                  <c:v>88869</c:v>
                </c:pt>
                <c:pt idx="88870">
                  <c:v>88870</c:v>
                </c:pt>
                <c:pt idx="88871">
                  <c:v>88871</c:v>
                </c:pt>
                <c:pt idx="88872">
                  <c:v>88872</c:v>
                </c:pt>
                <c:pt idx="88873">
                  <c:v>88873</c:v>
                </c:pt>
                <c:pt idx="88874">
                  <c:v>88874</c:v>
                </c:pt>
                <c:pt idx="88875">
                  <c:v>88875</c:v>
                </c:pt>
                <c:pt idx="88876">
                  <c:v>88876</c:v>
                </c:pt>
                <c:pt idx="88877">
                  <c:v>88877</c:v>
                </c:pt>
                <c:pt idx="88878">
                  <c:v>88878</c:v>
                </c:pt>
                <c:pt idx="88879">
                  <c:v>88879</c:v>
                </c:pt>
                <c:pt idx="88880">
                  <c:v>88880</c:v>
                </c:pt>
                <c:pt idx="88881">
                  <c:v>88881</c:v>
                </c:pt>
                <c:pt idx="88882">
                  <c:v>88882</c:v>
                </c:pt>
                <c:pt idx="88883">
                  <c:v>88883</c:v>
                </c:pt>
                <c:pt idx="88884">
                  <c:v>88884</c:v>
                </c:pt>
                <c:pt idx="88885">
                  <c:v>88885</c:v>
                </c:pt>
                <c:pt idx="88886">
                  <c:v>88886</c:v>
                </c:pt>
                <c:pt idx="88887">
                  <c:v>88887</c:v>
                </c:pt>
                <c:pt idx="88888">
                  <c:v>88888</c:v>
                </c:pt>
                <c:pt idx="88889">
                  <c:v>88889</c:v>
                </c:pt>
                <c:pt idx="88890">
                  <c:v>88890</c:v>
                </c:pt>
                <c:pt idx="88891">
                  <c:v>88891</c:v>
                </c:pt>
                <c:pt idx="88892">
                  <c:v>88892</c:v>
                </c:pt>
                <c:pt idx="88893">
                  <c:v>88893</c:v>
                </c:pt>
                <c:pt idx="88894">
                  <c:v>88894</c:v>
                </c:pt>
                <c:pt idx="88895">
                  <c:v>88895</c:v>
                </c:pt>
                <c:pt idx="88896">
                  <c:v>88896</c:v>
                </c:pt>
                <c:pt idx="88897">
                  <c:v>88897</c:v>
                </c:pt>
                <c:pt idx="88898">
                  <c:v>88898</c:v>
                </c:pt>
                <c:pt idx="88899">
                  <c:v>88899</c:v>
                </c:pt>
                <c:pt idx="88900">
                  <c:v>88900</c:v>
                </c:pt>
                <c:pt idx="88901">
                  <c:v>88901</c:v>
                </c:pt>
                <c:pt idx="88902">
                  <c:v>88902</c:v>
                </c:pt>
                <c:pt idx="88903">
                  <c:v>88903</c:v>
                </c:pt>
                <c:pt idx="88904">
                  <c:v>88904</c:v>
                </c:pt>
                <c:pt idx="88905">
                  <c:v>88905</c:v>
                </c:pt>
                <c:pt idx="88906">
                  <c:v>88906</c:v>
                </c:pt>
                <c:pt idx="88907">
                  <c:v>88907</c:v>
                </c:pt>
                <c:pt idx="88908">
                  <c:v>88908</c:v>
                </c:pt>
                <c:pt idx="88909">
                  <c:v>88909</c:v>
                </c:pt>
                <c:pt idx="88910">
                  <c:v>88910</c:v>
                </c:pt>
                <c:pt idx="88911">
                  <c:v>88911</c:v>
                </c:pt>
                <c:pt idx="88912">
                  <c:v>88912</c:v>
                </c:pt>
                <c:pt idx="88913">
                  <c:v>88913</c:v>
                </c:pt>
                <c:pt idx="88914">
                  <c:v>88914</c:v>
                </c:pt>
                <c:pt idx="88915">
                  <c:v>88915</c:v>
                </c:pt>
                <c:pt idx="88916">
                  <c:v>88916</c:v>
                </c:pt>
                <c:pt idx="88917">
                  <c:v>88917</c:v>
                </c:pt>
                <c:pt idx="88918">
                  <c:v>88918</c:v>
                </c:pt>
                <c:pt idx="88919">
                  <c:v>88919</c:v>
                </c:pt>
                <c:pt idx="88920">
                  <c:v>88920</c:v>
                </c:pt>
                <c:pt idx="88921">
                  <c:v>88921</c:v>
                </c:pt>
                <c:pt idx="88922">
                  <c:v>88922</c:v>
                </c:pt>
                <c:pt idx="88923">
                  <c:v>88923</c:v>
                </c:pt>
                <c:pt idx="88924">
                  <c:v>88924</c:v>
                </c:pt>
                <c:pt idx="88925">
                  <c:v>88925</c:v>
                </c:pt>
                <c:pt idx="88926">
                  <c:v>88926</c:v>
                </c:pt>
                <c:pt idx="88927">
                  <c:v>88927</c:v>
                </c:pt>
                <c:pt idx="88928">
                  <c:v>88928</c:v>
                </c:pt>
                <c:pt idx="88929">
                  <c:v>88929</c:v>
                </c:pt>
                <c:pt idx="88930">
                  <c:v>88930</c:v>
                </c:pt>
                <c:pt idx="88931">
                  <c:v>88931</c:v>
                </c:pt>
                <c:pt idx="88932">
                  <c:v>88932</c:v>
                </c:pt>
                <c:pt idx="88933">
                  <c:v>88933</c:v>
                </c:pt>
                <c:pt idx="88934">
                  <c:v>88934</c:v>
                </c:pt>
                <c:pt idx="88935">
                  <c:v>88935</c:v>
                </c:pt>
                <c:pt idx="88936">
                  <c:v>88936</c:v>
                </c:pt>
                <c:pt idx="88937">
                  <c:v>88937</c:v>
                </c:pt>
                <c:pt idx="88938">
                  <c:v>88938</c:v>
                </c:pt>
                <c:pt idx="88939">
                  <c:v>88939</c:v>
                </c:pt>
                <c:pt idx="88940">
                  <c:v>88940</c:v>
                </c:pt>
                <c:pt idx="88941">
                  <c:v>88941</c:v>
                </c:pt>
                <c:pt idx="88942">
                  <c:v>88942</c:v>
                </c:pt>
                <c:pt idx="88943">
                  <c:v>88943</c:v>
                </c:pt>
                <c:pt idx="88944">
                  <c:v>88944</c:v>
                </c:pt>
                <c:pt idx="88945">
                  <c:v>88945</c:v>
                </c:pt>
                <c:pt idx="88946">
                  <c:v>88946</c:v>
                </c:pt>
                <c:pt idx="88947">
                  <c:v>88947</c:v>
                </c:pt>
                <c:pt idx="88948">
                  <c:v>88948</c:v>
                </c:pt>
                <c:pt idx="88949">
                  <c:v>88949</c:v>
                </c:pt>
                <c:pt idx="88950">
                  <c:v>88950</c:v>
                </c:pt>
                <c:pt idx="88951">
                  <c:v>88951</c:v>
                </c:pt>
                <c:pt idx="88952">
                  <c:v>88952</c:v>
                </c:pt>
                <c:pt idx="88953">
                  <c:v>88953</c:v>
                </c:pt>
                <c:pt idx="88954">
                  <c:v>88954</c:v>
                </c:pt>
                <c:pt idx="88955">
                  <c:v>88955</c:v>
                </c:pt>
                <c:pt idx="88956">
                  <c:v>88956</c:v>
                </c:pt>
                <c:pt idx="88957">
                  <c:v>88957</c:v>
                </c:pt>
                <c:pt idx="88958">
                  <c:v>88958</c:v>
                </c:pt>
                <c:pt idx="88959">
                  <c:v>88959</c:v>
                </c:pt>
                <c:pt idx="88960">
                  <c:v>88960</c:v>
                </c:pt>
                <c:pt idx="88961">
                  <c:v>88961</c:v>
                </c:pt>
                <c:pt idx="88962">
                  <c:v>88962</c:v>
                </c:pt>
                <c:pt idx="88963">
                  <c:v>88963</c:v>
                </c:pt>
                <c:pt idx="88964">
                  <c:v>88964</c:v>
                </c:pt>
                <c:pt idx="88965">
                  <c:v>88965</c:v>
                </c:pt>
                <c:pt idx="88966">
                  <c:v>88966</c:v>
                </c:pt>
                <c:pt idx="88967">
                  <c:v>88967</c:v>
                </c:pt>
                <c:pt idx="88968">
                  <c:v>88968</c:v>
                </c:pt>
                <c:pt idx="88969">
                  <c:v>88969</c:v>
                </c:pt>
                <c:pt idx="88970">
                  <c:v>88970</c:v>
                </c:pt>
                <c:pt idx="88971">
                  <c:v>88971</c:v>
                </c:pt>
                <c:pt idx="88972">
                  <c:v>88972</c:v>
                </c:pt>
                <c:pt idx="88973">
                  <c:v>88973</c:v>
                </c:pt>
                <c:pt idx="88974">
                  <c:v>88974</c:v>
                </c:pt>
                <c:pt idx="88975">
                  <c:v>88975</c:v>
                </c:pt>
                <c:pt idx="88976">
                  <c:v>88976</c:v>
                </c:pt>
                <c:pt idx="88977">
                  <c:v>88977</c:v>
                </c:pt>
                <c:pt idx="88978">
                  <c:v>88978</c:v>
                </c:pt>
                <c:pt idx="88979">
                  <c:v>88979</c:v>
                </c:pt>
                <c:pt idx="88980">
                  <c:v>88980</c:v>
                </c:pt>
                <c:pt idx="88981">
                  <c:v>88981</c:v>
                </c:pt>
                <c:pt idx="88982">
                  <c:v>88982</c:v>
                </c:pt>
                <c:pt idx="88983">
                  <c:v>88983</c:v>
                </c:pt>
                <c:pt idx="88984">
                  <c:v>88984</c:v>
                </c:pt>
                <c:pt idx="88985">
                  <c:v>88985</c:v>
                </c:pt>
                <c:pt idx="88986">
                  <c:v>88986</c:v>
                </c:pt>
                <c:pt idx="88987">
                  <c:v>88987</c:v>
                </c:pt>
                <c:pt idx="88988">
                  <c:v>88988</c:v>
                </c:pt>
                <c:pt idx="88989">
                  <c:v>88989</c:v>
                </c:pt>
                <c:pt idx="88990">
                  <c:v>88990</c:v>
                </c:pt>
                <c:pt idx="88991">
                  <c:v>88991</c:v>
                </c:pt>
                <c:pt idx="88992">
                  <c:v>88992</c:v>
                </c:pt>
                <c:pt idx="88993">
                  <c:v>88993</c:v>
                </c:pt>
                <c:pt idx="88994">
                  <c:v>88994</c:v>
                </c:pt>
                <c:pt idx="88995">
                  <c:v>88995</c:v>
                </c:pt>
                <c:pt idx="88996">
                  <c:v>88996</c:v>
                </c:pt>
                <c:pt idx="88997">
                  <c:v>88997</c:v>
                </c:pt>
                <c:pt idx="88998">
                  <c:v>88998</c:v>
                </c:pt>
                <c:pt idx="88999">
                  <c:v>88999</c:v>
                </c:pt>
                <c:pt idx="89000">
                  <c:v>89000</c:v>
                </c:pt>
                <c:pt idx="89001">
                  <c:v>89001</c:v>
                </c:pt>
                <c:pt idx="89002">
                  <c:v>89002</c:v>
                </c:pt>
                <c:pt idx="89003">
                  <c:v>89003</c:v>
                </c:pt>
                <c:pt idx="89004">
                  <c:v>89004</c:v>
                </c:pt>
                <c:pt idx="89005">
                  <c:v>89005</c:v>
                </c:pt>
                <c:pt idx="89006">
                  <c:v>89006</c:v>
                </c:pt>
                <c:pt idx="89007">
                  <c:v>89007</c:v>
                </c:pt>
                <c:pt idx="89008">
                  <c:v>89008</c:v>
                </c:pt>
                <c:pt idx="89009">
                  <c:v>89009</c:v>
                </c:pt>
                <c:pt idx="89010">
                  <c:v>89010</c:v>
                </c:pt>
                <c:pt idx="89011">
                  <c:v>89011</c:v>
                </c:pt>
                <c:pt idx="89012">
                  <c:v>89012</c:v>
                </c:pt>
                <c:pt idx="89013">
                  <c:v>89013</c:v>
                </c:pt>
                <c:pt idx="89014">
                  <c:v>89014</c:v>
                </c:pt>
                <c:pt idx="89015">
                  <c:v>89015</c:v>
                </c:pt>
                <c:pt idx="89016">
                  <c:v>89016</c:v>
                </c:pt>
                <c:pt idx="89017">
                  <c:v>89017</c:v>
                </c:pt>
                <c:pt idx="89018">
                  <c:v>89018</c:v>
                </c:pt>
                <c:pt idx="89019">
                  <c:v>89019</c:v>
                </c:pt>
                <c:pt idx="89020">
                  <c:v>89020</c:v>
                </c:pt>
                <c:pt idx="89021">
                  <c:v>89021</c:v>
                </c:pt>
                <c:pt idx="89022">
                  <c:v>89022</c:v>
                </c:pt>
                <c:pt idx="89023">
                  <c:v>89023</c:v>
                </c:pt>
                <c:pt idx="89024">
                  <c:v>89024</c:v>
                </c:pt>
                <c:pt idx="89025">
                  <c:v>89025</c:v>
                </c:pt>
                <c:pt idx="89026">
                  <c:v>89026</c:v>
                </c:pt>
                <c:pt idx="89027">
                  <c:v>89027</c:v>
                </c:pt>
                <c:pt idx="89028">
                  <c:v>89028</c:v>
                </c:pt>
                <c:pt idx="89029">
                  <c:v>89029</c:v>
                </c:pt>
                <c:pt idx="89030">
                  <c:v>89030</c:v>
                </c:pt>
                <c:pt idx="89031">
                  <c:v>89031</c:v>
                </c:pt>
                <c:pt idx="89032">
                  <c:v>89032</c:v>
                </c:pt>
                <c:pt idx="89033">
                  <c:v>89033</c:v>
                </c:pt>
                <c:pt idx="89034">
                  <c:v>89034</c:v>
                </c:pt>
                <c:pt idx="89035">
                  <c:v>89035</c:v>
                </c:pt>
                <c:pt idx="89036">
                  <c:v>89036</c:v>
                </c:pt>
                <c:pt idx="89037">
                  <c:v>89037</c:v>
                </c:pt>
                <c:pt idx="89038">
                  <c:v>89038</c:v>
                </c:pt>
                <c:pt idx="89039">
                  <c:v>89039</c:v>
                </c:pt>
                <c:pt idx="89040">
                  <c:v>89040</c:v>
                </c:pt>
                <c:pt idx="89041">
                  <c:v>89041</c:v>
                </c:pt>
                <c:pt idx="89042">
                  <c:v>89042</c:v>
                </c:pt>
                <c:pt idx="89043">
                  <c:v>89043</c:v>
                </c:pt>
                <c:pt idx="89044">
                  <c:v>89044</c:v>
                </c:pt>
                <c:pt idx="89045">
                  <c:v>89045</c:v>
                </c:pt>
                <c:pt idx="89046">
                  <c:v>89046</c:v>
                </c:pt>
                <c:pt idx="89047">
                  <c:v>89047</c:v>
                </c:pt>
                <c:pt idx="89048">
                  <c:v>89048</c:v>
                </c:pt>
                <c:pt idx="89049">
                  <c:v>89049</c:v>
                </c:pt>
                <c:pt idx="89050">
                  <c:v>89050</c:v>
                </c:pt>
                <c:pt idx="89051">
                  <c:v>89051</c:v>
                </c:pt>
                <c:pt idx="89052">
                  <c:v>89052</c:v>
                </c:pt>
                <c:pt idx="89053">
                  <c:v>89053</c:v>
                </c:pt>
                <c:pt idx="89054">
                  <c:v>89054</c:v>
                </c:pt>
                <c:pt idx="89055">
                  <c:v>89055</c:v>
                </c:pt>
                <c:pt idx="89056">
                  <c:v>89056</c:v>
                </c:pt>
                <c:pt idx="89057">
                  <c:v>89057</c:v>
                </c:pt>
                <c:pt idx="89058">
                  <c:v>89058</c:v>
                </c:pt>
                <c:pt idx="89059">
                  <c:v>89059</c:v>
                </c:pt>
                <c:pt idx="89060">
                  <c:v>89060</c:v>
                </c:pt>
                <c:pt idx="89061">
                  <c:v>89061</c:v>
                </c:pt>
                <c:pt idx="89062">
                  <c:v>89062</c:v>
                </c:pt>
                <c:pt idx="89063">
                  <c:v>89063</c:v>
                </c:pt>
                <c:pt idx="89064">
                  <c:v>89064</c:v>
                </c:pt>
                <c:pt idx="89065">
                  <c:v>89065</c:v>
                </c:pt>
                <c:pt idx="89066">
                  <c:v>89066</c:v>
                </c:pt>
                <c:pt idx="89067">
                  <c:v>89067</c:v>
                </c:pt>
                <c:pt idx="89068">
                  <c:v>89068</c:v>
                </c:pt>
                <c:pt idx="89069">
                  <c:v>89069</c:v>
                </c:pt>
                <c:pt idx="89070">
                  <c:v>89070</c:v>
                </c:pt>
                <c:pt idx="89071">
                  <c:v>89071</c:v>
                </c:pt>
                <c:pt idx="89072">
                  <c:v>89072</c:v>
                </c:pt>
                <c:pt idx="89073">
                  <c:v>89073</c:v>
                </c:pt>
                <c:pt idx="89074">
                  <c:v>89074</c:v>
                </c:pt>
                <c:pt idx="89075">
                  <c:v>89075</c:v>
                </c:pt>
                <c:pt idx="89076">
                  <c:v>89076</c:v>
                </c:pt>
                <c:pt idx="89077">
                  <c:v>89077</c:v>
                </c:pt>
                <c:pt idx="89078">
                  <c:v>89078</c:v>
                </c:pt>
                <c:pt idx="89079">
                  <c:v>89079</c:v>
                </c:pt>
                <c:pt idx="89080">
                  <c:v>89080</c:v>
                </c:pt>
                <c:pt idx="89081">
                  <c:v>89081</c:v>
                </c:pt>
                <c:pt idx="89082">
                  <c:v>89082</c:v>
                </c:pt>
                <c:pt idx="89083">
                  <c:v>89083</c:v>
                </c:pt>
                <c:pt idx="89084">
                  <c:v>89084</c:v>
                </c:pt>
                <c:pt idx="89085">
                  <c:v>89085</c:v>
                </c:pt>
                <c:pt idx="89086">
                  <c:v>89086</c:v>
                </c:pt>
                <c:pt idx="89087">
                  <c:v>89087</c:v>
                </c:pt>
                <c:pt idx="89088">
                  <c:v>89088</c:v>
                </c:pt>
                <c:pt idx="89089">
                  <c:v>89089</c:v>
                </c:pt>
                <c:pt idx="89090">
                  <c:v>89090</c:v>
                </c:pt>
                <c:pt idx="89091">
                  <c:v>89091</c:v>
                </c:pt>
                <c:pt idx="89092">
                  <c:v>89092</c:v>
                </c:pt>
                <c:pt idx="89093">
                  <c:v>89093</c:v>
                </c:pt>
                <c:pt idx="89094">
                  <c:v>89094</c:v>
                </c:pt>
                <c:pt idx="89095">
                  <c:v>89095</c:v>
                </c:pt>
                <c:pt idx="89096">
                  <c:v>89096</c:v>
                </c:pt>
                <c:pt idx="89097">
                  <c:v>89097</c:v>
                </c:pt>
                <c:pt idx="89098">
                  <c:v>89098</c:v>
                </c:pt>
                <c:pt idx="89099">
                  <c:v>89099</c:v>
                </c:pt>
                <c:pt idx="89100">
                  <c:v>89100</c:v>
                </c:pt>
                <c:pt idx="89101">
                  <c:v>89101</c:v>
                </c:pt>
                <c:pt idx="89102">
                  <c:v>89102</c:v>
                </c:pt>
                <c:pt idx="89103">
                  <c:v>89103</c:v>
                </c:pt>
                <c:pt idx="89104">
                  <c:v>89104</c:v>
                </c:pt>
                <c:pt idx="89105">
                  <c:v>89105</c:v>
                </c:pt>
                <c:pt idx="89106">
                  <c:v>89106</c:v>
                </c:pt>
                <c:pt idx="89107">
                  <c:v>89107</c:v>
                </c:pt>
                <c:pt idx="89108">
                  <c:v>89108</c:v>
                </c:pt>
                <c:pt idx="89109">
                  <c:v>89109</c:v>
                </c:pt>
                <c:pt idx="89110">
                  <c:v>89110</c:v>
                </c:pt>
                <c:pt idx="89111">
                  <c:v>89111</c:v>
                </c:pt>
                <c:pt idx="89112">
                  <c:v>89112</c:v>
                </c:pt>
                <c:pt idx="89113">
                  <c:v>89113</c:v>
                </c:pt>
                <c:pt idx="89114">
                  <c:v>89114</c:v>
                </c:pt>
                <c:pt idx="89115">
                  <c:v>89115</c:v>
                </c:pt>
                <c:pt idx="89116">
                  <c:v>89116</c:v>
                </c:pt>
                <c:pt idx="89117">
                  <c:v>89117</c:v>
                </c:pt>
                <c:pt idx="89118">
                  <c:v>89118</c:v>
                </c:pt>
                <c:pt idx="89119">
                  <c:v>89119</c:v>
                </c:pt>
                <c:pt idx="89120">
                  <c:v>89120</c:v>
                </c:pt>
                <c:pt idx="89121">
                  <c:v>89121</c:v>
                </c:pt>
                <c:pt idx="89122">
                  <c:v>89122</c:v>
                </c:pt>
                <c:pt idx="89123">
                  <c:v>89123</c:v>
                </c:pt>
                <c:pt idx="89124">
                  <c:v>89124</c:v>
                </c:pt>
                <c:pt idx="89125">
                  <c:v>89125</c:v>
                </c:pt>
                <c:pt idx="89126">
                  <c:v>89126</c:v>
                </c:pt>
                <c:pt idx="89127">
                  <c:v>89127</c:v>
                </c:pt>
                <c:pt idx="89128">
                  <c:v>89128</c:v>
                </c:pt>
                <c:pt idx="89129">
                  <c:v>89129</c:v>
                </c:pt>
                <c:pt idx="89130">
                  <c:v>89130</c:v>
                </c:pt>
                <c:pt idx="89131">
                  <c:v>89131</c:v>
                </c:pt>
                <c:pt idx="89132">
                  <c:v>89132</c:v>
                </c:pt>
                <c:pt idx="89133">
                  <c:v>89133</c:v>
                </c:pt>
                <c:pt idx="89134">
                  <c:v>89134</c:v>
                </c:pt>
                <c:pt idx="89135">
                  <c:v>89135</c:v>
                </c:pt>
                <c:pt idx="89136">
                  <c:v>89136</c:v>
                </c:pt>
                <c:pt idx="89137">
                  <c:v>89137</c:v>
                </c:pt>
                <c:pt idx="89138">
                  <c:v>89138</c:v>
                </c:pt>
                <c:pt idx="89139">
                  <c:v>89139</c:v>
                </c:pt>
                <c:pt idx="89140">
                  <c:v>89140</c:v>
                </c:pt>
                <c:pt idx="89141">
                  <c:v>89141</c:v>
                </c:pt>
                <c:pt idx="89142">
                  <c:v>89142</c:v>
                </c:pt>
                <c:pt idx="89143">
                  <c:v>89143</c:v>
                </c:pt>
                <c:pt idx="89144">
                  <c:v>89144</c:v>
                </c:pt>
                <c:pt idx="89145">
                  <c:v>89145</c:v>
                </c:pt>
                <c:pt idx="89146">
                  <c:v>89146</c:v>
                </c:pt>
                <c:pt idx="89147">
                  <c:v>89147</c:v>
                </c:pt>
                <c:pt idx="89148">
                  <c:v>89148</c:v>
                </c:pt>
                <c:pt idx="89149">
                  <c:v>89149</c:v>
                </c:pt>
                <c:pt idx="89150">
                  <c:v>89150</c:v>
                </c:pt>
                <c:pt idx="89151">
                  <c:v>89151</c:v>
                </c:pt>
                <c:pt idx="89152">
                  <c:v>89152</c:v>
                </c:pt>
                <c:pt idx="89153">
                  <c:v>89153</c:v>
                </c:pt>
                <c:pt idx="89154">
                  <c:v>89154</c:v>
                </c:pt>
                <c:pt idx="89155">
                  <c:v>89155</c:v>
                </c:pt>
                <c:pt idx="89156">
                  <c:v>89156</c:v>
                </c:pt>
                <c:pt idx="89157">
                  <c:v>89157</c:v>
                </c:pt>
                <c:pt idx="89158">
                  <c:v>89158</c:v>
                </c:pt>
                <c:pt idx="89159">
                  <c:v>89159</c:v>
                </c:pt>
                <c:pt idx="89160">
                  <c:v>89160</c:v>
                </c:pt>
                <c:pt idx="89161">
                  <c:v>89161</c:v>
                </c:pt>
                <c:pt idx="89162">
                  <c:v>89162</c:v>
                </c:pt>
                <c:pt idx="89163">
                  <c:v>89163</c:v>
                </c:pt>
                <c:pt idx="89164">
                  <c:v>89164</c:v>
                </c:pt>
                <c:pt idx="89165">
                  <c:v>89165</c:v>
                </c:pt>
                <c:pt idx="89166">
                  <c:v>89166</c:v>
                </c:pt>
                <c:pt idx="89167">
                  <c:v>89167</c:v>
                </c:pt>
                <c:pt idx="89168">
                  <c:v>89168</c:v>
                </c:pt>
                <c:pt idx="89169">
                  <c:v>89169</c:v>
                </c:pt>
                <c:pt idx="89170">
                  <c:v>89170</c:v>
                </c:pt>
                <c:pt idx="89171">
                  <c:v>89171</c:v>
                </c:pt>
                <c:pt idx="89172">
                  <c:v>89172</c:v>
                </c:pt>
                <c:pt idx="89173">
                  <c:v>89173</c:v>
                </c:pt>
                <c:pt idx="89174">
                  <c:v>89174</c:v>
                </c:pt>
                <c:pt idx="89175">
                  <c:v>89175</c:v>
                </c:pt>
                <c:pt idx="89176">
                  <c:v>89176</c:v>
                </c:pt>
                <c:pt idx="89177">
                  <c:v>89177</c:v>
                </c:pt>
                <c:pt idx="89178">
                  <c:v>89178</c:v>
                </c:pt>
                <c:pt idx="89179">
                  <c:v>89179</c:v>
                </c:pt>
                <c:pt idx="89180">
                  <c:v>89180</c:v>
                </c:pt>
                <c:pt idx="89181">
                  <c:v>89181</c:v>
                </c:pt>
                <c:pt idx="89182">
                  <c:v>89182</c:v>
                </c:pt>
                <c:pt idx="89183">
                  <c:v>89183</c:v>
                </c:pt>
                <c:pt idx="89184">
                  <c:v>89184</c:v>
                </c:pt>
                <c:pt idx="89185">
                  <c:v>89185</c:v>
                </c:pt>
                <c:pt idx="89186">
                  <c:v>89186</c:v>
                </c:pt>
                <c:pt idx="89187">
                  <c:v>89187</c:v>
                </c:pt>
                <c:pt idx="89188">
                  <c:v>89188</c:v>
                </c:pt>
                <c:pt idx="89189">
                  <c:v>89189</c:v>
                </c:pt>
                <c:pt idx="89190">
                  <c:v>89190</c:v>
                </c:pt>
                <c:pt idx="89191">
                  <c:v>89191</c:v>
                </c:pt>
                <c:pt idx="89192">
                  <c:v>89192</c:v>
                </c:pt>
                <c:pt idx="89193">
                  <c:v>89193</c:v>
                </c:pt>
                <c:pt idx="89194">
                  <c:v>89194</c:v>
                </c:pt>
                <c:pt idx="89195">
                  <c:v>89195</c:v>
                </c:pt>
                <c:pt idx="89196">
                  <c:v>89196</c:v>
                </c:pt>
                <c:pt idx="89197">
                  <c:v>89197</c:v>
                </c:pt>
                <c:pt idx="89198">
                  <c:v>89198</c:v>
                </c:pt>
                <c:pt idx="89199">
                  <c:v>89199</c:v>
                </c:pt>
                <c:pt idx="89200">
                  <c:v>89200</c:v>
                </c:pt>
                <c:pt idx="89201">
                  <c:v>89201</c:v>
                </c:pt>
                <c:pt idx="89202">
                  <c:v>89202</c:v>
                </c:pt>
                <c:pt idx="89203">
                  <c:v>89203</c:v>
                </c:pt>
                <c:pt idx="89204">
                  <c:v>89204</c:v>
                </c:pt>
                <c:pt idx="89205">
                  <c:v>89205</c:v>
                </c:pt>
                <c:pt idx="89206">
                  <c:v>89206</c:v>
                </c:pt>
                <c:pt idx="89207">
                  <c:v>89207</c:v>
                </c:pt>
                <c:pt idx="89208">
                  <c:v>89208</c:v>
                </c:pt>
                <c:pt idx="89209">
                  <c:v>89209</c:v>
                </c:pt>
                <c:pt idx="89210">
                  <c:v>89210</c:v>
                </c:pt>
                <c:pt idx="89211">
                  <c:v>89211</c:v>
                </c:pt>
                <c:pt idx="89212">
                  <c:v>89212</c:v>
                </c:pt>
                <c:pt idx="89213">
                  <c:v>89213</c:v>
                </c:pt>
                <c:pt idx="89214">
                  <c:v>89214</c:v>
                </c:pt>
                <c:pt idx="89215">
                  <c:v>89215</c:v>
                </c:pt>
                <c:pt idx="89216">
                  <c:v>89216</c:v>
                </c:pt>
                <c:pt idx="89217">
                  <c:v>89217</c:v>
                </c:pt>
                <c:pt idx="89218">
                  <c:v>89218</c:v>
                </c:pt>
                <c:pt idx="89219">
                  <c:v>89219</c:v>
                </c:pt>
                <c:pt idx="89220">
                  <c:v>89220</c:v>
                </c:pt>
                <c:pt idx="89221">
                  <c:v>89221</c:v>
                </c:pt>
                <c:pt idx="89222">
                  <c:v>89222</c:v>
                </c:pt>
                <c:pt idx="89223">
                  <c:v>89223</c:v>
                </c:pt>
                <c:pt idx="89224">
                  <c:v>89224</c:v>
                </c:pt>
                <c:pt idx="89225">
                  <c:v>89225</c:v>
                </c:pt>
                <c:pt idx="89226">
                  <c:v>89226</c:v>
                </c:pt>
                <c:pt idx="89227">
                  <c:v>89227</c:v>
                </c:pt>
                <c:pt idx="89228">
                  <c:v>89228</c:v>
                </c:pt>
                <c:pt idx="89229">
                  <c:v>89229</c:v>
                </c:pt>
                <c:pt idx="89230">
                  <c:v>89230</c:v>
                </c:pt>
                <c:pt idx="89231">
                  <c:v>89231</c:v>
                </c:pt>
                <c:pt idx="89232">
                  <c:v>89232</c:v>
                </c:pt>
                <c:pt idx="89233">
                  <c:v>89233</c:v>
                </c:pt>
                <c:pt idx="89234">
                  <c:v>89234</c:v>
                </c:pt>
                <c:pt idx="89235">
                  <c:v>89235</c:v>
                </c:pt>
                <c:pt idx="89236">
                  <c:v>89236</c:v>
                </c:pt>
                <c:pt idx="89237">
                  <c:v>89237</c:v>
                </c:pt>
                <c:pt idx="89238">
                  <c:v>89238</c:v>
                </c:pt>
                <c:pt idx="89239">
                  <c:v>89239</c:v>
                </c:pt>
                <c:pt idx="89240">
                  <c:v>89240</c:v>
                </c:pt>
                <c:pt idx="89241">
                  <c:v>89241</c:v>
                </c:pt>
                <c:pt idx="89242">
                  <c:v>89242</c:v>
                </c:pt>
                <c:pt idx="89243">
                  <c:v>89243</c:v>
                </c:pt>
                <c:pt idx="89244">
                  <c:v>89244</c:v>
                </c:pt>
                <c:pt idx="89245">
                  <c:v>89245</c:v>
                </c:pt>
                <c:pt idx="89246">
                  <c:v>89246</c:v>
                </c:pt>
                <c:pt idx="89247">
                  <c:v>89247</c:v>
                </c:pt>
                <c:pt idx="89248">
                  <c:v>89248</c:v>
                </c:pt>
                <c:pt idx="89249">
                  <c:v>89249</c:v>
                </c:pt>
                <c:pt idx="89250">
                  <c:v>89250</c:v>
                </c:pt>
                <c:pt idx="89251">
                  <c:v>89251</c:v>
                </c:pt>
                <c:pt idx="89252">
                  <c:v>89252</c:v>
                </c:pt>
                <c:pt idx="89253">
                  <c:v>89253</c:v>
                </c:pt>
                <c:pt idx="89254">
                  <c:v>89254</c:v>
                </c:pt>
                <c:pt idx="89255">
                  <c:v>89255</c:v>
                </c:pt>
                <c:pt idx="89256">
                  <c:v>89256</c:v>
                </c:pt>
                <c:pt idx="89257">
                  <c:v>89257</c:v>
                </c:pt>
                <c:pt idx="89258">
                  <c:v>89258</c:v>
                </c:pt>
                <c:pt idx="89259">
                  <c:v>89259</c:v>
                </c:pt>
                <c:pt idx="89260">
                  <c:v>89260</c:v>
                </c:pt>
                <c:pt idx="89261">
                  <c:v>89261</c:v>
                </c:pt>
                <c:pt idx="89262">
                  <c:v>89262</c:v>
                </c:pt>
                <c:pt idx="89263">
                  <c:v>89263</c:v>
                </c:pt>
                <c:pt idx="89264">
                  <c:v>89264</c:v>
                </c:pt>
                <c:pt idx="89265">
                  <c:v>89265</c:v>
                </c:pt>
                <c:pt idx="89266">
                  <c:v>89266</c:v>
                </c:pt>
                <c:pt idx="89267">
                  <c:v>89267</c:v>
                </c:pt>
                <c:pt idx="89268">
                  <c:v>89268</c:v>
                </c:pt>
                <c:pt idx="89269">
                  <c:v>89269</c:v>
                </c:pt>
                <c:pt idx="89270">
                  <c:v>89270</c:v>
                </c:pt>
                <c:pt idx="89271">
                  <c:v>89271</c:v>
                </c:pt>
                <c:pt idx="89272">
                  <c:v>89272</c:v>
                </c:pt>
                <c:pt idx="89273">
                  <c:v>89273</c:v>
                </c:pt>
                <c:pt idx="89274">
                  <c:v>89274</c:v>
                </c:pt>
                <c:pt idx="89275">
                  <c:v>89275</c:v>
                </c:pt>
                <c:pt idx="89276">
                  <c:v>89276</c:v>
                </c:pt>
                <c:pt idx="89277">
                  <c:v>89277</c:v>
                </c:pt>
                <c:pt idx="89278">
                  <c:v>89278</c:v>
                </c:pt>
                <c:pt idx="89279">
                  <c:v>89279</c:v>
                </c:pt>
                <c:pt idx="89280">
                  <c:v>89280</c:v>
                </c:pt>
                <c:pt idx="89281">
                  <c:v>89281</c:v>
                </c:pt>
                <c:pt idx="89282">
                  <c:v>89282</c:v>
                </c:pt>
                <c:pt idx="89283">
                  <c:v>89283</c:v>
                </c:pt>
                <c:pt idx="89284">
                  <c:v>89284</c:v>
                </c:pt>
                <c:pt idx="89285">
                  <c:v>89285</c:v>
                </c:pt>
                <c:pt idx="89286">
                  <c:v>89286</c:v>
                </c:pt>
                <c:pt idx="89287">
                  <c:v>89287</c:v>
                </c:pt>
                <c:pt idx="89288">
                  <c:v>89288</c:v>
                </c:pt>
                <c:pt idx="89289">
                  <c:v>89289</c:v>
                </c:pt>
                <c:pt idx="89290">
                  <c:v>89290</c:v>
                </c:pt>
                <c:pt idx="89291">
                  <c:v>89291</c:v>
                </c:pt>
                <c:pt idx="89292">
                  <c:v>89292</c:v>
                </c:pt>
                <c:pt idx="89293">
                  <c:v>89293</c:v>
                </c:pt>
                <c:pt idx="89294">
                  <c:v>89294</c:v>
                </c:pt>
                <c:pt idx="89295">
                  <c:v>89295</c:v>
                </c:pt>
                <c:pt idx="89296">
                  <c:v>89296</c:v>
                </c:pt>
                <c:pt idx="89297">
                  <c:v>89297</c:v>
                </c:pt>
                <c:pt idx="89298">
                  <c:v>89298</c:v>
                </c:pt>
                <c:pt idx="89299">
                  <c:v>89299</c:v>
                </c:pt>
                <c:pt idx="89300">
                  <c:v>89300</c:v>
                </c:pt>
                <c:pt idx="89301">
                  <c:v>89301</c:v>
                </c:pt>
                <c:pt idx="89302">
                  <c:v>89302</c:v>
                </c:pt>
                <c:pt idx="89303">
                  <c:v>89303</c:v>
                </c:pt>
                <c:pt idx="89304">
                  <c:v>89304</c:v>
                </c:pt>
                <c:pt idx="89305">
                  <c:v>89305</c:v>
                </c:pt>
                <c:pt idx="89306">
                  <c:v>89306</c:v>
                </c:pt>
                <c:pt idx="89307">
                  <c:v>89307</c:v>
                </c:pt>
                <c:pt idx="89308">
                  <c:v>89308</c:v>
                </c:pt>
                <c:pt idx="89309">
                  <c:v>89309</c:v>
                </c:pt>
                <c:pt idx="89310">
                  <c:v>89310</c:v>
                </c:pt>
                <c:pt idx="89311">
                  <c:v>89311</c:v>
                </c:pt>
                <c:pt idx="89312">
                  <c:v>89312</c:v>
                </c:pt>
                <c:pt idx="89313">
                  <c:v>89313</c:v>
                </c:pt>
                <c:pt idx="89314">
                  <c:v>89314</c:v>
                </c:pt>
                <c:pt idx="89315">
                  <c:v>89315</c:v>
                </c:pt>
                <c:pt idx="89316">
                  <c:v>89316</c:v>
                </c:pt>
                <c:pt idx="89317">
                  <c:v>89317</c:v>
                </c:pt>
                <c:pt idx="89318">
                  <c:v>89318</c:v>
                </c:pt>
                <c:pt idx="89319">
                  <c:v>89319</c:v>
                </c:pt>
                <c:pt idx="89320">
                  <c:v>89320</c:v>
                </c:pt>
                <c:pt idx="89321">
                  <c:v>89321</c:v>
                </c:pt>
                <c:pt idx="89322">
                  <c:v>89322</c:v>
                </c:pt>
                <c:pt idx="89323">
                  <c:v>89323</c:v>
                </c:pt>
                <c:pt idx="89324">
                  <c:v>89324</c:v>
                </c:pt>
                <c:pt idx="89325">
                  <c:v>89325</c:v>
                </c:pt>
                <c:pt idx="89326">
                  <c:v>89326</c:v>
                </c:pt>
                <c:pt idx="89327">
                  <c:v>89327</c:v>
                </c:pt>
                <c:pt idx="89328">
                  <c:v>89328</c:v>
                </c:pt>
                <c:pt idx="89329">
                  <c:v>89329</c:v>
                </c:pt>
                <c:pt idx="89330">
                  <c:v>89330</c:v>
                </c:pt>
                <c:pt idx="89331">
                  <c:v>89331</c:v>
                </c:pt>
                <c:pt idx="89332">
                  <c:v>89332</c:v>
                </c:pt>
                <c:pt idx="89333">
                  <c:v>89333</c:v>
                </c:pt>
                <c:pt idx="89334">
                  <c:v>89334</c:v>
                </c:pt>
                <c:pt idx="89335">
                  <c:v>89335</c:v>
                </c:pt>
                <c:pt idx="89336">
                  <c:v>89336</c:v>
                </c:pt>
                <c:pt idx="89337">
                  <c:v>89337</c:v>
                </c:pt>
                <c:pt idx="89338">
                  <c:v>89338</c:v>
                </c:pt>
                <c:pt idx="89339">
                  <c:v>89339</c:v>
                </c:pt>
                <c:pt idx="89340">
                  <c:v>89340</c:v>
                </c:pt>
                <c:pt idx="89341">
                  <c:v>89341</c:v>
                </c:pt>
                <c:pt idx="89342">
                  <c:v>89342</c:v>
                </c:pt>
                <c:pt idx="89343">
                  <c:v>89343</c:v>
                </c:pt>
                <c:pt idx="89344">
                  <c:v>89344</c:v>
                </c:pt>
                <c:pt idx="89345">
                  <c:v>89345</c:v>
                </c:pt>
                <c:pt idx="89346">
                  <c:v>89346</c:v>
                </c:pt>
                <c:pt idx="89347">
                  <c:v>89347</c:v>
                </c:pt>
                <c:pt idx="89348">
                  <c:v>89348</c:v>
                </c:pt>
                <c:pt idx="89349">
                  <c:v>89349</c:v>
                </c:pt>
                <c:pt idx="89350">
                  <c:v>89350</c:v>
                </c:pt>
                <c:pt idx="89351">
                  <c:v>89351</c:v>
                </c:pt>
                <c:pt idx="89352">
                  <c:v>89352</c:v>
                </c:pt>
                <c:pt idx="89353">
                  <c:v>89353</c:v>
                </c:pt>
                <c:pt idx="89354">
                  <c:v>89354</c:v>
                </c:pt>
                <c:pt idx="89355">
                  <c:v>89355</c:v>
                </c:pt>
                <c:pt idx="89356">
                  <c:v>89356</c:v>
                </c:pt>
                <c:pt idx="89357">
                  <c:v>89357</c:v>
                </c:pt>
                <c:pt idx="89358">
                  <c:v>89358</c:v>
                </c:pt>
                <c:pt idx="89359">
                  <c:v>89359</c:v>
                </c:pt>
                <c:pt idx="89360">
                  <c:v>89360</c:v>
                </c:pt>
                <c:pt idx="89361">
                  <c:v>89361</c:v>
                </c:pt>
                <c:pt idx="89362">
                  <c:v>89362</c:v>
                </c:pt>
                <c:pt idx="89363">
                  <c:v>89363</c:v>
                </c:pt>
                <c:pt idx="89364">
                  <c:v>89364</c:v>
                </c:pt>
                <c:pt idx="89365">
                  <c:v>89365</c:v>
                </c:pt>
                <c:pt idx="89366">
                  <c:v>89366</c:v>
                </c:pt>
                <c:pt idx="89367">
                  <c:v>89367</c:v>
                </c:pt>
                <c:pt idx="89368">
                  <c:v>89368</c:v>
                </c:pt>
                <c:pt idx="89369">
                  <c:v>89369</c:v>
                </c:pt>
                <c:pt idx="89370">
                  <c:v>89370</c:v>
                </c:pt>
                <c:pt idx="89371">
                  <c:v>89371</c:v>
                </c:pt>
                <c:pt idx="89372">
                  <c:v>89372</c:v>
                </c:pt>
                <c:pt idx="89373">
                  <c:v>89373</c:v>
                </c:pt>
                <c:pt idx="89374">
                  <c:v>89374</c:v>
                </c:pt>
                <c:pt idx="89375">
                  <c:v>89375</c:v>
                </c:pt>
                <c:pt idx="89376">
                  <c:v>89376</c:v>
                </c:pt>
                <c:pt idx="89377">
                  <c:v>89377</c:v>
                </c:pt>
                <c:pt idx="89378">
                  <c:v>89378</c:v>
                </c:pt>
                <c:pt idx="89379">
                  <c:v>89379</c:v>
                </c:pt>
                <c:pt idx="89380">
                  <c:v>89380</c:v>
                </c:pt>
                <c:pt idx="89381">
                  <c:v>89381</c:v>
                </c:pt>
                <c:pt idx="89382">
                  <c:v>89382</c:v>
                </c:pt>
                <c:pt idx="89383">
                  <c:v>89383</c:v>
                </c:pt>
                <c:pt idx="89384">
                  <c:v>89384</c:v>
                </c:pt>
                <c:pt idx="89385">
                  <c:v>89385</c:v>
                </c:pt>
                <c:pt idx="89386">
                  <c:v>89386</c:v>
                </c:pt>
                <c:pt idx="89387">
                  <c:v>89387</c:v>
                </c:pt>
                <c:pt idx="89388">
                  <c:v>89388</c:v>
                </c:pt>
                <c:pt idx="89389">
                  <c:v>89389</c:v>
                </c:pt>
                <c:pt idx="89390">
                  <c:v>89390</c:v>
                </c:pt>
                <c:pt idx="89391">
                  <c:v>89391</c:v>
                </c:pt>
                <c:pt idx="89392">
                  <c:v>89392</c:v>
                </c:pt>
                <c:pt idx="89393">
                  <c:v>89393</c:v>
                </c:pt>
                <c:pt idx="89394">
                  <c:v>89394</c:v>
                </c:pt>
                <c:pt idx="89395">
                  <c:v>89395</c:v>
                </c:pt>
                <c:pt idx="89396">
                  <c:v>89396</c:v>
                </c:pt>
                <c:pt idx="89397">
                  <c:v>89397</c:v>
                </c:pt>
                <c:pt idx="89398">
                  <c:v>89398</c:v>
                </c:pt>
                <c:pt idx="89399">
                  <c:v>89399</c:v>
                </c:pt>
                <c:pt idx="89400">
                  <c:v>89400</c:v>
                </c:pt>
                <c:pt idx="89401">
                  <c:v>89401</c:v>
                </c:pt>
                <c:pt idx="89402">
                  <c:v>89402</c:v>
                </c:pt>
                <c:pt idx="89403">
                  <c:v>89403</c:v>
                </c:pt>
                <c:pt idx="89404">
                  <c:v>89404</c:v>
                </c:pt>
                <c:pt idx="89405">
                  <c:v>89405</c:v>
                </c:pt>
                <c:pt idx="89406">
                  <c:v>89406</c:v>
                </c:pt>
                <c:pt idx="89407">
                  <c:v>89407</c:v>
                </c:pt>
                <c:pt idx="89408">
                  <c:v>89408</c:v>
                </c:pt>
                <c:pt idx="89409">
                  <c:v>89409</c:v>
                </c:pt>
                <c:pt idx="89410">
                  <c:v>89410</c:v>
                </c:pt>
                <c:pt idx="89411">
                  <c:v>89411</c:v>
                </c:pt>
                <c:pt idx="89412">
                  <c:v>89412</c:v>
                </c:pt>
                <c:pt idx="89413">
                  <c:v>89413</c:v>
                </c:pt>
                <c:pt idx="89414">
                  <c:v>89414</c:v>
                </c:pt>
                <c:pt idx="89415">
                  <c:v>89415</c:v>
                </c:pt>
                <c:pt idx="89416">
                  <c:v>89416</c:v>
                </c:pt>
                <c:pt idx="89417">
                  <c:v>89417</c:v>
                </c:pt>
                <c:pt idx="89418">
                  <c:v>89418</c:v>
                </c:pt>
                <c:pt idx="89419">
                  <c:v>89419</c:v>
                </c:pt>
                <c:pt idx="89420">
                  <c:v>89420</c:v>
                </c:pt>
                <c:pt idx="89421">
                  <c:v>89421</c:v>
                </c:pt>
                <c:pt idx="89422">
                  <c:v>89422</c:v>
                </c:pt>
                <c:pt idx="89423">
                  <c:v>89423</c:v>
                </c:pt>
                <c:pt idx="89424">
                  <c:v>89424</c:v>
                </c:pt>
                <c:pt idx="89425">
                  <c:v>89425</c:v>
                </c:pt>
                <c:pt idx="89426">
                  <c:v>89426</c:v>
                </c:pt>
                <c:pt idx="89427">
                  <c:v>89427</c:v>
                </c:pt>
                <c:pt idx="89428">
                  <c:v>89428</c:v>
                </c:pt>
                <c:pt idx="89429">
                  <c:v>89429</c:v>
                </c:pt>
                <c:pt idx="89430">
                  <c:v>89430</c:v>
                </c:pt>
                <c:pt idx="89431">
                  <c:v>89431</c:v>
                </c:pt>
                <c:pt idx="89432">
                  <c:v>89432</c:v>
                </c:pt>
                <c:pt idx="89433">
                  <c:v>89433</c:v>
                </c:pt>
                <c:pt idx="89434">
                  <c:v>89434</c:v>
                </c:pt>
                <c:pt idx="89435">
                  <c:v>89435</c:v>
                </c:pt>
                <c:pt idx="89436">
                  <c:v>89436</c:v>
                </c:pt>
                <c:pt idx="89437">
                  <c:v>89437</c:v>
                </c:pt>
                <c:pt idx="89438">
                  <c:v>89438</c:v>
                </c:pt>
                <c:pt idx="89439">
                  <c:v>89439</c:v>
                </c:pt>
                <c:pt idx="89440">
                  <c:v>89440</c:v>
                </c:pt>
                <c:pt idx="89441">
                  <c:v>89441</c:v>
                </c:pt>
                <c:pt idx="89442">
                  <c:v>89442</c:v>
                </c:pt>
                <c:pt idx="89443">
                  <c:v>89443</c:v>
                </c:pt>
                <c:pt idx="89444">
                  <c:v>89444</c:v>
                </c:pt>
                <c:pt idx="89445">
                  <c:v>89445</c:v>
                </c:pt>
                <c:pt idx="89446">
                  <c:v>89446</c:v>
                </c:pt>
                <c:pt idx="89447">
                  <c:v>89447</c:v>
                </c:pt>
                <c:pt idx="89448">
                  <c:v>89448</c:v>
                </c:pt>
                <c:pt idx="89449">
                  <c:v>89449</c:v>
                </c:pt>
                <c:pt idx="89450">
                  <c:v>89450</c:v>
                </c:pt>
                <c:pt idx="89451">
                  <c:v>89451</c:v>
                </c:pt>
                <c:pt idx="89452">
                  <c:v>89452</c:v>
                </c:pt>
                <c:pt idx="89453">
                  <c:v>89453</c:v>
                </c:pt>
                <c:pt idx="89454">
                  <c:v>89454</c:v>
                </c:pt>
                <c:pt idx="89455">
                  <c:v>89455</c:v>
                </c:pt>
                <c:pt idx="89456">
                  <c:v>89456</c:v>
                </c:pt>
                <c:pt idx="89457">
                  <c:v>89457</c:v>
                </c:pt>
                <c:pt idx="89458">
                  <c:v>89458</c:v>
                </c:pt>
                <c:pt idx="89459">
                  <c:v>89459</c:v>
                </c:pt>
                <c:pt idx="89460">
                  <c:v>89460</c:v>
                </c:pt>
                <c:pt idx="89461">
                  <c:v>89461</c:v>
                </c:pt>
                <c:pt idx="89462">
                  <c:v>89462</c:v>
                </c:pt>
                <c:pt idx="89463">
                  <c:v>89463</c:v>
                </c:pt>
                <c:pt idx="89464">
                  <c:v>89464</c:v>
                </c:pt>
                <c:pt idx="89465">
                  <c:v>89465</c:v>
                </c:pt>
                <c:pt idx="89466">
                  <c:v>89466</c:v>
                </c:pt>
                <c:pt idx="89467">
                  <c:v>89467</c:v>
                </c:pt>
                <c:pt idx="89468">
                  <c:v>89468</c:v>
                </c:pt>
                <c:pt idx="89469">
                  <c:v>89469</c:v>
                </c:pt>
                <c:pt idx="89470">
                  <c:v>89470</c:v>
                </c:pt>
                <c:pt idx="89471">
                  <c:v>89471</c:v>
                </c:pt>
                <c:pt idx="89472">
                  <c:v>89472</c:v>
                </c:pt>
                <c:pt idx="89473">
                  <c:v>89473</c:v>
                </c:pt>
                <c:pt idx="89474">
                  <c:v>89474</c:v>
                </c:pt>
                <c:pt idx="89475">
                  <c:v>89475</c:v>
                </c:pt>
                <c:pt idx="89476">
                  <c:v>89476</c:v>
                </c:pt>
                <c:pt idx="89477">
                  <c:v>89477</c:v>
                </c:pt>
                <c:pt idx="89478">
                  <c:v>89478</c:v>
                </c:pt>
                <c:pt idx="89479">
                  <c:v>89479</c:v>
                </c:pt>
                <c:pt idx="89480">
                  <c:v>89480</c:v>
                </c:pt>
                <c:pt idx="89481">
                  <c:v>89481</c:v>
                </c:pt>
                <c:pt idx="89482">
                  <c:v>89482</c:v>
                </c:pt>
                <c:pt idx="89483">
                  <c:v>89483</c:v>
                </c:pt>
                <c:pt idx="89484">
                  <c:v>89484</c:v>
                </c:pt>
                <c:pt idx="89485">
                  <c:v>89485</c:v>
                </c:pt>
                <c:pt idx="89486">
                  <c:v>89486</c:v>
                </c:pt>
                <c:pt idx="89487">
                  <c:v>89487</c:v>
                </c:pt>
                <c:pt idx="89488">
                  <c:v>89488</c:v>
                </c:pt>
                <c:pt idx="89489">
                  <c:v>89489</c:v>
                </c:pt>
                <c:pt idx="89490">
                  <c:v>89490</c:v>
                </c:pt>
                <c:pt idx="89491">
                  <c:v>89491</c:v>
                </c:pt>
                <c:pt idx="89492">
                  <c:v>89492</c:v>
                </c:pt>
                <c:pt idx="89493">
                  <c:v>89493</c:v>
                </c:pt>
                <c:pt idx="89494">
                  <c:v>89494</c:v>
                </c:pt>
                <c:pt idx="89495">
                  <c:v>89495</c:v>
                </c:pt>
                <c:pt idx="89496">
                  <c:v>89496</c:v>
                </c:pt>
                <c:pt idx="89497">
                  <c:v>89497</c:v>
                </c:pt>
                <c:pt idx="89498">
                  <c:v>89498</c:v>
                </c:pt>
                <c:pt idx="89499">
                  <c:v>89499</c:v>
                </c:pt>
                <c:pt idx="89500">
                  <c:v>89500</c:v>
                </c:pt>
                <c:pt idx="89501">
                  <c:v>89501</c:v>
                </c:pt>
                <c:pt idx="89502">
                  <c:v>89502</c:v>
                </c:pt>
                <c:pt idx="89503">
                  <c:v>89503</c:v>
                </c:pt>
                <c:pt idx="89504">
                  <c:v>89504</c:v>
                </c:pt>
                <c:pt idx="89505">
                  <c:v>89505</c:v>
                </c:pt>
                <c:pt idx="89506">
                  <c:v>89506</c:v>
                </c:pt>
                <c:pt idx="89507">
                  <c:v>89507</c:v>
                </c:pt>
                <c:pt idx="89508">
                  <c:v>89508</c:v>
                </c:pt>
                <c:pt idx="89509">
                  <c:v>89509</c:v>
                </c:pt>
                <c:pt idx="89510">
                  <c:v>89510</c:v>
                </c:pt>
                <c:pt idx="89511">
                  <c:v>89511</c:v>
                </c:pt>
                <c:pt idx="89512">
                  <c:v>89512</c:v>
                </c:pt>
                <c:pt idx="89513">
                  <c:v>89513</c:v>
                </c:pt>
                <c:pt idx="89514">
                  <c:v>89514</c:v>
                </c:pt>
                <c:pt idx="89515">
                  <c:v>89515</c:v>
                </c:pt>
                <c:pt idx="89516">
                  <c:v>89516</c:v>
                </c:pt>
                <c:pt idx="89517">
                  <c:v>89517</c:v>
                </c:pt>
                <c:pt idx="89518">
                  <c:v>89518</c:v>
                </c:pt>
                <c:pt idx="89519">
                  <c:v>89519</c:v>
                </c:pt>
                <c:pt idx="89520">
                  <c:v>89520</c:v>
                </c:pt>
                <c:pt idx="89521">
                  <c:v>89521</c:v>
                </c:pt>
                <c:pt idx="89522">
                  <c:v>89522</c:v>
                </c:pt>
                <c:pt idx="89523">
                  <c:v>89523</c:v>
                </c:pt>
                <c:pt idx="89524">
                  <c:v>89524</c:v>
                </c:pt>
                <c:pt idx="89525">
                  <c:v>89525</c:v>
                </c:pt>
                <c:pt idx="89526">
                  <c:v>89526</c:v>
                </c:pt>
                <c:pt idx="89527">
                  <c:v>89527</c:v>
                </c:pt>
                <c:pt idx="89528">
                  <c:v>89528</c:v>
                </c:pt>
                <c:pt idx="89529">
                  <c:v>89529</c:v>
                </c:pt>
                <c:pt idx="89530">
                  <c:v>89530</c:v>
                </c:pt>
                <c:pt idx="89531">
                  <c:v>89531</c:v>
                </c:pt>
                <c:pt idx="89532">
                  <c:v>89532</c:v>
                </c:pt>
                <c:pt idx="89533">
                  <c:v>89533</c:v>
                </c:pt>
                <c:pt idx="89534">
                  <c:v>89534</c:v>
                </c:pt>
                <c:pt idx="89535">
                  <c:v>89535</c:v>
                </c:pt>
                <c:pt idx="89536">
                  <c:v>89536</c:v>
                </c:pt>
                <c:pt idx="89537">
                  <c:v>89537</c:v>
                </c:pt>
                <c:pt idx="89538">
                  <c:v>89538</c:v>
                </c:pt>
                <c:pt idx="89539">
                  <c:v>89539</c:v>
                </c:pt>
                <c:pt idx="89540">
                  <c:v>89540</c:v>
                </c:pt>
                <c:pt idx="89541">
                  <c:v>89541</c:v>
                </c:pt>
                <c:pt idx="89542">
                  <c:v>89542</c:v>
                </c:pt>
                <c:pt idx="89543">
                  <c:v>89543</c:v>
                </c:pt>
                <c:pt idx="89544">
                  <c:v>89544</c:v>
                </c:pt>
                <c:pt idx="89545">
                  <c:v>89545</c:v>
                </c:pt>
                <c:pt idx="89546">
                  <c:v>89546</c:v>
                </c:pt>
                <c:pt idx="89547">
                  <c:v>89547</c:v>
                </c:pt>
                <c:pt idx="89548">
                  <c:v>89548</c:v>
                </c:pt>
                <c:pt idx="89549">
                  <c:v>89549</c:v>
                </c:pt>
                <c:pt idx="89550">
                  <c:v>89550</c:v>
                </c:pt>
                <c:pt idx="89551">
                  <c:v>89551</c:v>
                </c:pt>
                <c:pt idx="89552">
                  <c:v>89552</c:v>
                </c:pt>
                <c:pt idx="89553">
                  <c:v>89553</c:v>
                </c:pt>
                <c:pt idx="89554">
                  <c:v>89554</c:v>
                </c:pt>
                <c:pt idx="89555">
                  <c:v>89555</c:v>
                </c:pt>
                <c:pt idx="89556">
                  <c:v>89556</c:v>
                </c:pt>
                <c:pt idx="89557">
                  <c:v>89557</c:v>
                </c:pt>
                <c:pt idx="89558">
                  <c:v>89558</c:v>
                </c:pt>
                <c:pt idx="89559">
                  <c:v>89559</c:v>
                </c:pt>
                <c:pt idx="89560">
                  <c:v>89560</c:v>
                </c:pt>
                <c:pt idx="89561">
                  <c:v>89561</c:v>
                </c:pt>
                <c:pt idx="89562">
                  <c:v>89562</c:v>
                </c:pt>
                <c:pt idx="89563">
                  <c:v>89563</c:v>
                </c:pt>
                <c:pt idx="89564">
                  <c:v>89564</c:v>
                </c:pt>
                <c:pt idx="89565">
                  <c:v>89565</c:v>
                </c:pt>
                <c:pt idx="89566">
                  <c:v>89566</c:v>
                </c:pt>
                <c:pt idx="89567">
                  <c:v>89567</c:v>
                </c:pt>
                <c:pt idx="89568">
                  <c:v>89568</c:v>
                </c:pt>
                <c:pt idx="89569">
                  <c:v>89569</c:v>
                </c:pt>
                <c:pt idx="89570">
                  <c:v>89570</c:v>
                </c:pt>
                <c:pt idx="89571">
                  <c:v>89571</c:v>
                </c:pt>
                <c:pt idx="89572">
                  <c:v>89572</c:v>
                </c:pt>
                <c:pt idx="89573">
                  <c:v>89573</c:v>
                </c:pt>
                <c:pt idx="89574">
                  <c:v>89574</c:v>
                </c:pt>
                <c:pt idx="89575">
                  <c:v>89575</c:v>
                </c:pt>
                <c:pt idx="89576">
                  <c:v>89576</c:v>
                </c:pt>
                <c:pt idx="89577">
                  <c:v>89577</c:v>
                </c:pt>
                <c:pt idx="89578">
                  <c:v>89578</c:v>
                </c:pt>
                <c:pt idx="89579">
                  <c:v>89579</c:v>
                </c:pt>
                <c:pt idx="89580">
                  <c:v>89580</c:v>
                </c:pt>
                <c:pt idx="89581">
                  <c:v>89581</c:v>
                </c:pt>
                <c:pt idx="89582">
                  <c:v>89582</c:v>
                </c:pt>
                <c:pt idx="89583">
                  <c:v>89583</c:v>
                </c:pt>
                <c:pt idx="89584">
                  <c:v>89584</c:v>
                </c:pt>
                <c:pt idx="89585">
                  <c:v>89585</c:v>
                </c:pt>
                <c:pt idx="89586">
                  <c:v>89586</c:v>
                </c:pt>
                <c:pt idx="89587">
                  <c:v>89587</c:v>
                </c:pt>
                <c:pt idx="89588">
                  <c:v>89588</c:v>
                </c:pt>
                <c:pt idx="89589">
                  <c:v>89589</c:v>
                </c:pt>
                <c:pt idx="89590">
                  <c:v>89590</c:v>
                </c:pt>
                <c:pt idx="89591">
                  <c:v>89591</c:v>
                </c:pt>
                <c:pt idx="89592">
                  <c:v>89592</c:v>
                </c:pt>
                <c:pt idx="89593">
                  <c:v>89593</c:v>
                </c:pt>
                <c:pt idx="89594">
                  <c:v>89594</c:v>
                </c:pt>
                <c:pt idx="89595">
                  <c:v>89595</c:v>
                </c:pt>
                <c:pt idx="89596">
                  <c:v>89596</c:v>
                </c:pt>
                <c:pt idx="89597">
                  <c:v>89597</c:v>
                </c:pt>
                <c:pt idx="89598">
                  <c:v>89598</c:v>
                </c:pt>
                <c:pt idx="89599">
                  <c:v>89599</c:v>
                </c:pt>
                <c:pt idx="89600">
                  <c:v>89600</c:v>
                </c:pt>
                <c:pt idx="89601">
                  <c:v>89601</c:v>
                </c:pt>
                <c:pt idx="89602">
                  <c:v>89602</c:v>
                </c:pt>
                <c:pt idx="89603">
                  <c:v>89603</c:v>
                </c:pt>
                <c:pt idx="89604">
                  <c:v>89604</c:v>
                </c:pt>
                <c:pt idx="89605">
                  <c:v>89605</c:v>
                </c:pt>
                <c:pt idx="89606">
                  <c:v>89606</c:v>
                </c:pt>
                <c:pt idx="89607">
                  <c:v>89607</c:v>
                </c:pt>
                <c:pt idx="89608">
                  <c:v>89608</c:v>
                </c:pt>
                <c:pt idx="89609">
                  <c:v>89609</c:v>
                </c:pt>
                <c:pt idx="89610">
                  <c:v>89610</c:v>
                </c:pt>
                <c:pt idx="89611">
                  <c:v>89611</c:v>
                </c:pt>
                <c:pt idx="89612">
                  <c:v>89612</c:v>
                </c:pt>
                <c:pt idx="89613">
                  <c:v>89613</c:v>
                </c:pt>
                <c:pt idx="89614">
                  <c:v>89614</c:v>
                </c:pt>
                <c:pt idx="89615">
                  <c:v>89615</c:v>
                </c:pt>
                <c:pt idx="89616">
                  <c:v>89616</c:v>
                </c:pt>
                <c:pt idx="89617">
                  <c:v>89617</c:v>
                </c:pt>
                <c:pt idx="89618">
                  <c:v>89618</c:v>
                </c:pt>
                <c:pt idx="89619">
                  <c:v>89619</c:v>
                </c:pt>
                <c:pt idx="89620">
                  <c:v>89620</c:v>
                </c:pt>
                <c:pt idx="89621">
                  <c:v>89621</c:v>
                </c:pt>
                <c:pt idx="89622">
                  <c:v>89622</c:v>
                </c:pt>
                <c:pt idx="89623">
                  <c:v>89623</c:v>
                </c:pt>
                <c:pt idx="89624">
                  <c:v>89624</c:v>
                </c:pt>
                <c:pt idx="89625">
                  <c:v>89625</c:v>
                </c:pt>
                <c:pt idx="89626">
                  <c:v>89626</c:v>
                </c:pt>
                <c:pt idx="89627">
                  <c:v>89627</c:v>
                </c:pt>
                <c:pt idx="89628">
                  <c:v>89628</c:v>
                </c:pt>
                <c:pt idx="89629">
                  <c:v>89629</c:v>
                </c:pt>
                <c:pt idx="89630">
                  <c:v>89630</c:v>
                </c:pt>
                <c:pt idx="89631">
                  <c:v>89631</c:v>
                </c:pt>
                <c:pt idx="89632">
                  <c:v>89632</c:v>
                </c:pt>
                <c:pt idx="89633">
                  <c:v>89633</c:v>
                </c:pt>
                <c:pt idx="89634">
                  <c:v>89634</c:v>
                </c:pt>
                <c:pt idx="89635">
                  <c:v>89635</c:v>
                </c:pt>
                <c:pt idx="89636">
                  <c:v>89636</c:v>
                </c:pt>
                <c:pt idx="89637">
                  <c:v>89637</c:v>
                </c:pt>
                <c:pt idx="89638">
                  <c:v>89638</c:v>
                </c:pt>
                <c:pt idx="89639">
                  <c:v>89639</c:v>
                </c:pt>
                <c:pt idx="89640">
                  <c:v>89640</c:v>
                </c:pt>
                <c:pt idx="89641">
                  <c:v>89641</c:v>
                </c:pt>
                <c:pt idx="89642">
                  <c:v>89642</c:v>
                </c:pt>
                <c:pt idx="89643">
                  <c:v>89643</c:v>
                </c:pt>
                <c:pt idx="89644">
                  <c:v>89644</c:v>
                </c:pt>
                <c:pt idx="89645">
                  <c:v>89645</c:v>
                </c:pt>
                <c:pt idx="89646">
                  <c:v>89646</c:v>
                </c:pt>
                <c:pt idx="89647">
                  <c:v>89647</c:v>
                </c:pt>
                <c:pt idx="89648">
                  <c:v>89648</c:v>
                </c:pt>
                <c:pt idx="89649">
                  <c:v>89649</c:v>
                </c:pt>
                <c:pt idx="89650">
                  <c:v>89650</c:v>
                </c:pt>
                <c:pt idx="89651">
                  <c:v>89651</c:v>
                </c:pt>
                <c:pt idx="89652">
                  <c:v>89652</c:v>
                </c:pt>
                <c:pt idx="89653">
                  <c:v>89653</c:v>
                </c:pt>
                <c:pt idx="89654">
                  <c:v>89654</c:v>
                </c:pt>
                <c:pt idx="89655">
                  <c:v>89655</c:v>
                </c:pt>
                <c:pt idx="89656">
                  <c:v>89656</c:v>
                </c:pt>
                <c:pt idx="89657">
                  <c:v>89657</c:v>
                </c:pt>
                <c:pt idx="89658">
                  <c:v>89658</c:v>
                </c:pt>
                <c:pt idx="89659">
                  <c:v>89659</c:v>
                </c:pt>
                <c:pt idx="89660">
                  <c:v>89660</c:v>
                </c:pt>
                <c:pt idx="89661">
                  <c:v>89661</c:v>
                </c:pt>
                <c:pt idx="89662">
                  <c:v>89662</c:v>
                </c:pt>
                <c:pt idx="89663">
                  <c:v>89663</c:v>
                </c:pt>
                <c:pt idx="89664">
                  <c:v>89664</c:v>
                </c:pt>
                <c:pt idx="89665">
                  <c:v>89665</c:v>
                </c:pt>
                <c:pt idx="89666">
                  <c:v>89666</c:v>
                </c:pt>
                <c:pt idx="89667">
                  <c:v>89667</c:v>
                </c:pt>
                <c:pt idx="89668">
                  <c:v>89668</c:v>
                </c:pt>
                <c:pt idx="89669">
                  <c:v>89669</c:v>
                </c:pt>
                <c:pt idx="89670">
                  <c:v>89670</c:v>
                </c:pt>
                <c:pt idx="89671">
                  <c:v>89671</c:v>
                </c:pt>
                <c:pt idx="89672">
                  <c:v>89672</c:v>
                </c:pt>
                <c:pt idx="89673">
                  <c:v>89673</c:v>
                </c:pt>
                <c:pt idx="89674">
                  <c:v>89674</c:v>
                </c:pt>
                <c:pt idx="89675">
                  <c:v>89675</c:v>
                </c:pt>
                <c:pt idx="89676">
                  <c:v>89676</c:v>
                </c:pt>
                <c:pt idx="89677">
                  <c:v>89677</c:v>
                </c:pt>
                <c:pt idx="89678">
                  <c:v>89678</c:v>
                </c:pt>
                <c:pt idx="89679">
                  <c:v>89679</c:v>
                </c:pt>
                <c:pt idx="89680">
                  <c:v>89680</c:v>
                </c:pt>
                <c:pt idx="89681">
                  <c:v>89681</c:v>
                </c:pt>
                <c:pt idx="89682">
                  <c:v>89682</c:v>
                </c:pt>
                <c:pt idx="89683">
                  <c:v>89683</c:v>
                </c:pt>
                <c:pt idx="89684">
                  <c:v>89684</c:v>
                </c:pt>
                <c:pt idx="89685">
                  <c:v>89685</c:v>
                </c:pt>
                <c:pt idx="89686">
                  <c:v>89686</c:v>
                </c:pt>
                <c:pt idx="89687">
                  <c:v>89687</c:v>
                </c:pt>
                <c:pt idx="89688">
                  <c:v>89688</c:v>
                </c:pt>
                <c:pt idx="89689">
                  <c:v>89689</c:v>
                </c:pt>
                <c:pt idx="89690">
                  <c:v>89690</c:v>
                </c:pt>
                <c:pt idx="89691">
                  <c:v>89691</c:v>
                </c:pt>
                <c:pt idx="89692">
                  <c:v>89692</c:v>
                </c:pt>
                <c:pt idx="89693">
                  <c:v>89693</c:v>
                </c:pt>
                <c:pt idx="89694">
                  <c:v>89694</c:v>
                </c:pt>
                <c:pt idx="89695">
                  <c:v>89695</c:v>
                </c:pt>
                <c:pt idx="89696">
                  <c:v>89696</c:v>
                </c:pt>
                <c:pt idx="89697">
                  <c:v>89697</c:v>
                </c:pt>
                <c:pt idx="89698">
                  <c:v>89698</c:v>
                </c:pt>
                <c:pt idx="89699">
                  <c:v>89699</c:v>
                </c:pt>
                <c:pt idx="89700">
                  <c:v>89700</c:v>
                </c:pt>
                <c:pt idx="89701">
                  <c:v>89701</c:v>
                </c:pt>
                <c:pt idx="89702">
                  <c:v>89702</c:v>
                </c:pt>
                <c:pt idx="89703">
                  <c:v>89703</c:v>
                </c:pt>
                <c:pt idx="89704">
                  <c:v>89704</c:v>
                </c:pt>
                <c:pt idx="89705">
                  <c:v>89705</c:v>
                </c:pt>
                <c:pt idx="89706">
                  <c:v>89706</c:v>
                </c:pt>
                <c:pt idx="89707">
                  <c:v>89707</c:v>
                </c:pt>
                <c:pt idx="89708">
                  <c:v>89708</c:v>
                </c:pt>
                <c:pt idx="89709">
                  <c:v>89709</c:v>
                </c:pt>
                <c:pt idx="89710">
                  <c:v>89710</c:v>
                </c:pt>
                <c:pt idx="89711">
                  <c:v>89711</c:v>
                </c:pt>
                <c:pt idx="89712">
                  <c:v>89712</c:v>
                </c:pt>
                <c:pt idx="89713">
                  <c:v>89713</c:v>
                </c:pt>
                <c:pt idx="89714">
                  <c:v>89714</c:v>
                </c:pt>
                <c:pt idx="89715">
                  <c:v>89715</c:v>
                </c:pt>
                <c:pt idx="89716">
                  <c:v>89716</c:v>
                </c:pt>
                <c:pt idx="89717">
                  <c:v>89717</c:v>
                </c:pt>
                <c:pt idx="89718">
                  <c:v>89718</c:v>
                </c:pt>
                <c:pt idx="89719">
                  <c:v>89719</c:v>
                </c:pt>
                <c:pt idx="89720">
                  <c:v>89720</c:v>
                </c:pt>
                <c:pt idx="89721">
                  <c:v>89721</c:v>
                </c:pt>
                <c:pt idx="89722">
                  <c:v>89722</c:v>
                </c:pt>
                <c:pt idx="89723">
                  <c:v>89723</c:v>
                </c:pt>
                <c:pt idx="89724">
                  <c:v>89724</c:v>
                </c:pt>
                <c:pt idx="89725">
                  <c:v>89725</c:v>
                </c:pt>
                <c:pt idx="89726">
                  <c:v>89726</c:v>
                </c:pt>
                <c:pt idx="89727">
                  <c:v>89727</c:v>
                </c:pt>
                <c:pt idx="89728">
                  <c:v>89728</c:v>
                </c:pt>
                <c:pt idx="89729">
                  <c:v>89729</c:v>
                </c:pt>
                <c:pt idx="89730">
                  <c:v>89730</c:v>
                </c:pt>
                <c:pt idx="89731">
                  <c:v>89731</c:v>
                </c:pt>
                <c:pt idx="89732">
                  <c:v>89732</c:v>
                </c:pt>
                <c:pt idx="89733">
                  <c:v>89733</c:v>
                </c:pt>
                <c:pt idx="89734">
                  <c:v>89734</c:v>
                </c:pt>
                <c:pt idx="89735">
                  <c:v>89735</c:v>
                </c:pt>
                <c:pt idx="89736">
                  <c:v>89736</c:v>
                </c:pt>
                <c:pt idx="89737">
                  <c:v>89737</c:v>
                </c:pt>
                <c:pt idx="89738">
                  <c:v>89738</c:v>
                </c:pt>
                <c:pt idx="89739">
                  <c:v>89739</c:v>
                </c:pt>
                <c:pt idx="89740">
                  <c:v>89740</c:v>
                </c:pt>
                <c:pt idx="89741">
                  <c:v>89741</c:v>
                </c:pt>
                <c:pt idx="89742">
                  <c:v>89742</c:v>
                </c:pt>
                <c:pt idx="89743">
                  <c:v>89743</c:v>
                </c:pt>
                <c:pt idx="89744">
                  <c:v>89744</c:v>
                </c:pt>
                <c:pt idx="89745">
                  <c:v>89745</c:v>
                </c:pt>
                <c:pt idx="89746">
                  <c:v>89746</c:v>
                </c:pt>
                <c:pt idx="89747">
                  <c:v>89747</c:v>
                </c:pt>
                <c:pt idx="89748">
                  <c:v>89748</c:v>
                </c:pt>
                <c:pt idx="89749">
                  <c:v>89749</c:v>
                </c:pt>
                <c:pt idx="89750">
                  <c:v>89750</c:v>
                </c:pt>
                <c:pt idx="89751">
                  <c:v>89751</c:v>
                </c:pt>
                <c:pt idx="89752">
                  <c:v>89752</c:v>
                </c:pt>
                <c:pt idx="89753">
                  <c:v>89753</c:v>
                </c:pt>
                <c:pt idx="89754">
                  <c:v>89754</c:v>
                </c:pt>
                <c:pt idx="89755">
                  <c:v>89755</c:v>
                </c:pt>
                <c:pt idx="89756">
                  <c:v>89756</c:v>
                </c:pt>
                <c:pt idx="89757">
                  <c:v>89757</c:v>
                </c:pt>
                <c:pt idx="89758">
                  <c:v>89758</c:v>
                </c:pt>
                <c:pt idx="89759">
                  <c:v>89759</c:v>
                </c:pt>
                <c:pt idx="89760">
                  <c:v>89760</c:v>
                </c:pt>
                <c:pt idx="89761">
                  <c:v>89761</c:v>
                </c:pt>
                <c:pt idx="89762">
                  <c:v>89762</c:v>
                </c:pt>
                <c:pt idx="89763">
                  <c:v>89763</c:v>
                </c:pt>
                <c:pt idx="89764">
                  <c:v>89764</c:v>
                </c:pt>
                <c:pt idx="89765">
                  <c:v>89765</c:v>
                </c:pt>
                <c:pt idx="89766">
                  <c:v>89766</c:v>
                </c:pt>
                <c:pt idx="89767">
                  <c:v>89767</c:v>
                </c:pt>
                <c:pt idx="89768">
                  <c:v>89768</c:v>
                </c:pt>
                <c:pt idx="89769">
                  <c:v>89769</c:v>
                </c:pt>
                <c:pt idx="89770">
                  <c:v>89770</c:v>
                </c:pt>
                <c:pt idx="89771">
                  <c:v>89771</c:v>
                </c:pt>
                <c:pt idx="89772">
                  <c:v>89772</c:v>
                </c:pt>
                <c:pt idx="89773">
                  <c:v>89773</c:v>
                </c:pt>
                <c:pt idx="89774">
                  <c:v>89774</c:v>
                </c:pt>
                <c:pt idx="89775">
                  <c:v>89775</c:v>
                </c:pt>
                <c:pt idx="89776">
                  <c:v>89776</c:v>
                </c:pt>
                <c:pt idx="89777">
                  <c:v>89777</c:v>
                </c:pt>
                <c:pt idx="89778">
                  <c:v>89778</c:v>
                </c:pt>
                <c:pt idx="89779">
                  <c:v>89779</c:v>
                </c:pt>
                <c:pt idx="89780">
                  <c:v>89780</c:v>
                </c:pt>
                <c:pt idx="89781">
                  <c:v>89781</c:v>
                </c:pt>
                <c:pt idx="89782">
                  <c:v>89782</c:v>
                </c:pt>
                <c:pt idx="89783">
                  <c:v>89783</c:v>
                </c:pt>
                <c:pt idx="89784">
                  <c:v>89784</c:v>
                </c:pt>
                <c:pt idx="89785">
                  <c:v>89785</c:v>
                </c:pt>
                <c:pt idx="89786">
                  <c:v>89786</c:v>
                </c:pt>
                <c:pt idx="89787">
                  <c:v>89787</c:v>
                </c:pt>
                <c:pt idx="89788">
                  <c:v>89788</c:v>
                </c:pt>
                <c:pt idx="89789">
                  <c:v>89789</c:v>
                </c:pt>
                <c:pt idx="89790">
                  <c:v>89790</c:v>
                </c:pt>
                <c:pt idx="89791">
                  <c:v>89791</c:v>
                </c:pt>
                <c:pt idx="89792">
                  <c:v>89792</c:v>
                </c:pt>
                <c:pt idx="89793">
                  <c:v>89793</c:v>
                </c:pt>
                <c:pt idx="89794">
                  <c:v>89794</c:v>
                </c:pt>
                <c:pt idx="89795">
                  <c:v>89795</c:v>
                </c:pt>
                <c:pt idx="89796">
                  <c:v>89796</c:v>
                </c:pt>
                <c:pt idx="89797">
                  <c:v>89797</c:v>
                </c:pt>
                <c:pt idx="89798">
                  <c:v>89798</c:v>
                </c:pt>
                <c:pt idx="89799">
                  <c:v>89799</c:v>
                </c:pt>
                <c:pt idx="89800">
                  <c:v>89800</c:v>
                </c:pt>
                <c:pt idx="89801">
                  <c:v>89801</c:v>
                </c:pt>
                <c:pt idx="89802">
                  <c:v>89802</c:v>
                </c:pt>
                <c:pt idx="89803">
                  <c:v>89803</c:v>
                </c:pt>
                <c:pt idx="89804">
                  <c:v>89804</c:v>
                </c:pt>
                <c:pt idx="89805">
                  <c:v>89805</c:v>
                </c:pt>
                <c:pt idx="89806">
                  <c:v>89806</c:v>
                </c:pt>
                <c:pt idx="89807">
                  <c:v>89807</c:v>
                </c:pt>
                <c:pt idx="89808">
                  <c:v>89808</c:v>
                </c:pt>
                <c:pt idx="89809">
                  <c:v>89809</c:v>
                </c:pt>
                <c:pt idx="89810">
                  <c:v>89810</c:v>
                </c:pt>
                <c:pt idx="89811">
                  <c:v>89811</c:v>
                </c:pt>
                <c:pt idx="89812">
                  <c:v>89812</c:v>
                </c:pt>
                <c:pt idx="89813">
                  <c:v>89813</c:v>
                </c:pt>
                <c:pt idx="89814">
                  <c:v>89814</c:v>
                </c:pt>
                <c:pt idx="89815">
                  <c:v>89815</c:v>
                </c:pt>
                <c:pt idx="89816">
                  <c:v>89816</c:v>
                </c:pt>
                <c:pt idx="89817">
                  <c:v>89817</c:v>
                </c:pt>
                <c:pt idx="89818">
                  <c:v>89818</c:v>
                </c:pt>
                <c:pt idx="89819">
                  <c:v>89819</c:v>
                </c:pt>
                <c:pt idx="89820">
                  <c:v>89820</c:v>
                </c:pt>
                <c:pt idx="89821">
                  <c:v>89821</c:v>
                </c:pt>
                <c:pt idx="89822">
                  <c:v>89822</c:v>
                </c:pt>
                <c:pt idx="89823">
                  <c:v>89823</c:v>
                </c:pt>
                <c:pt idx="89824">
                  <c:v>89824</c:v>
                </c:pt>
                <c:pt idx="89825">
                  <c:v>89825</c:v>
                </c:pt>
                <c:pt idx="89826">
                  <c:v>89826</c:v>
                </c:pt>
                <c:pt idx="89827">
                  <c:v>89827</c:v>
                </c:pt>
                <c:pt idx="89828">
                  <c:v>89828</c:v>
                </c:pt>
                <c:pt idx="89829">
                  <c:v>89829</c:v>
                </c:pt>
                <c:pt idx="89830">
                  <c:v>89830</c:v>
                </c:pt>
                <c:pt idx="89831">
                  <c:v>89831</c:v>
                </c:pt>
                <c:pt idx="89832">
                  <c:v>89832</c:v>
                </c:pt>
                <c:pt idx="89833">
                  <c:v>89833</c:v>
                </c:pt>
                <c:pt idx="89834">
                  <c:v>89834</c:v>
                </c:pt>
                <c:pt idx="89835">
                  <c:v>89835</c:v>
                </c:pt>
                <c:pt idx="89836">
                  <c:v>89836</c:v>
                </c:pt>
                <c:pt idx="89837">
                  <c:v>89837</c:v>
                </c:pt>
                <c:pt idx="89838">
                  <c:v>89838</c:v>
                </c:pt>
                <c:pt idx="89839">
                  <c:v>89839</c:v>
                </c:pt>
                <c:pt idx="89840">
                  <c:v>89840</c:v>
                </c:pt>
                <c:pt idx="89841">
                  <c:v>89841</c:v>
                </c:pt>
                <c:pt idx="89842">
                  <c:v>89842</c:v>
                </c:pt>
                <c:pt idx="89843">
                  <c:v>89843</c:v>
                </c:pt>
                <c:pt idx="89844">
                  <c:v>89844</c:v>
                </c:pt>
                <c:pt idx="89845">
                  <c:v>89845</c:v>
                </c:pt>
                <c:pt idx="89846">
                  <c:v>89846</c:v>
                </c:pt>
                <c:pt idx="89847">
                  <c:v>89847</c:v>
                </c:pt>
                <c:pt idx="89848">
                  <c:v>89848</c:v>
                </c:pt>
                <c:pt idx="89849">
                  <c:v>89849</c:v>
                </c:pt>
                <c:pt idx="89850">
                  <c:v>89850</c:v>
                </c:pt>
                <c:pt idx="89851">
                  <c:v>89851</c:v>
                </c:pt>
                <c:pt idx="89852">
                  <c:v>89852</c:v>
                </c:pt>
                <c:pt idx="89853">
                  <c:v>89853</c:v>
                </c:pt>
                <c:pt idx="89854">
                  <c:v>89854</c:v>
                </c:pt>
                <c:pt idx="89855">
                  <c:v>89855</c:v>
                </c:pt>
                <c:pt idx="89856">
                  <c:v>89856</c:v>
                </c:pt>
                <c:pt idx="89857">
                  <c:v>89857</c:v>
                </c:pt>
                <c:pt idx="89858">
                  <c:v>89858</c:v>
                </c:pt>
                <c:pt idx="89859">
                  <c:v>89859</c:v>
                </c:pt>
                <c:pt idx="89860">
                  <c:v>89860</c:v>
                </c:pt>
                <c:pt idx="89861">
                  <c:v>89861</c:v>
                </c:pt>
                <c:pt idx="89862">
                  <c:v>89862</c:v>
                </c:pt>
                <c:pt idx="89863">
                  <c:v>89863</c:v>
                </c:pt>
                <c:pt idx="89864">
                  <c:v>89864</c:v>
                </c:pt>
                <c:pt idx="89865">
                  <c:v>89865</c:v>
                </c:pt>
                <c:pt idx="89866">
                  <c:v>89866</c:v>
                </c:pt>
                <c:pt idx="89867">
                  <c:v>89867</c:v>
                </c:pt>
                <c:pt idx="89868">
                  <c:v>89868</c:v>
                </c:pt>
                <c:pt idx="89869">
                  <c:v>89869</c:v>
                </c:pt>
                <c:pt idx="89870">
                  <c:v>89870</c:v>
                </c:pt>
                <c:pt idx="89871">
                  <c:v>89871</c:v>
                </c:pt>
                <c:pt idx="89872">
                  <c:v>89872</c:v>
                </c:pt>
                <c:pt idx="89873">
                  <c:v>89873</c:v>
                </c:pt>
                <c:pt idx="89874">
                  <c:v>89874</c:v>
                </c:pt>
                <c:pt idx="89875">
                  <c:v>89875</c:v>
                </c:pt>
                <c:pt idx="89876">
                  <c:v>89876</c:v>
                </c:pt>
                <c:pt idx="89877">
                  <c:v>89877</c:v>
                </c:pt>
                <c:pt idx="89878">
                  <c:v>89878</c:v>
                </c:pt>
                <c:pt idx="89879">
                  <c:v>89879</c:v>
                </c:pt>
                <c:pt idx="89880">
                  <c:v>89880</c:v>
                </c:pt>
                <c:pt idx="89881">
                  <c:v>89881</c:v>
                </c:pt>
                <c:pt idx="89882">
                  <c:v>89882</c:v>
                </c:pt>
                <c:pt idx="89883">
                  <c:v>89883</c:v>
                </c:pt>
                <c:pt idx="89884">
                  <c:v>89884</c:v>
                </c:pt>
                <c:pt idx="89885">
                  <c:v>89885</c:v>
                </c:pt>
                <c:pt idx="89886">
                  <c:v>89886</c:v>
                </c:pt>
                <c:pt idx="89887">
                  <c:v>89887</c:v>
                </c:pt>
                <c:pt idx="89888">
                  <c:v>89888</c:v>
                </c:pt>
                <c:pt idx="89889">
                  <c:v>89889</c:v>
                </c:pt>
                <c:pt idx="89890">
                  <c:v>89890</c:v>
                </c:pt>
                <c:pt idx="89891">
                  <c:v>89891</c:v>
                </c:pt>
                <c:pt idx="89892">
                  <c:v>89892</c:v>
                </c:pt>
                <c:pt idx="89893">
                  <c:v>89893</c:v>
                </c:pt>
                <c:pt idx="89894">
                  <c:v>89894</c:v>
                </c:pt>
                <c:pt idx="89895">
                  <c:v>89895</c:v>
                </c:pt>
                <c:pt idx="89896">
                  <c:v>89896</c:v>
                </c:pt>
                <c:pt idx="89897">
                  <c:v>89897</c:v>
                </c:pt>
                <c:pt idx="89898">
                  <c:v>89898</c:v>
                </c:pt>
                <c:pt idx="89899">
                  <c:v>89899</c:v>
                </c:pt>
                <c:pt idx="89900">
                  <c:v>89900</c:v>
                </c:pt>
                <c:pt idx="89901">
                  <c:v>89901</c:v>
                </c:pt>
                <c:pt idx="89902">
                  <c:v>89902</c:v>
                </c:pt>
                <c:pt idx="89903">
                  <c:v>89903</c:v>
                </c:pt>
                <c:pt idx="89904">
                  <c:v>89904</c:v>
                </c:pt>
                <c:pt idx="89905">
                  <c:v>89905</c:v>
                </c:pt>
                <c:pt idx="89906">
                  <c:v>89906</c:v>
                </c:pt>
                <c:pt idx="89907">
                  <c:v>89907</c:v>
                </c:pt>
                <c:pt idx="89908">
                  <c:v>89908</c:v>
                </c:pt>
                <c:pt idx="89909">
                  <c:v>89909</c:v>
                </c:pt>
                <c:pt idx="89910">
                  <c:v>89910</c:v>
                </c:pt>
                <c:pt idx="89911">
                  <c:v>89911</c:v>
                </c:pt>
                <c:pt idx="89912">
                  <c:v>89912</c:v>
                </c:pt>
                <c:pt idx="89913">
                  <c:v>89913</c:v>
                </c:pt>
                <c:pt idx="89914">
                  <c:v>89914</c:v>
                </c:pt>
                <c:pt idx="89915">
                  <c:v>89915</c:v>
                </c:pt>
                <c:pt idx="89916">
                  <c:v>89916</c:v>
                </c:pt>
                <c:pt idx="89917">
                  <c:v>89917</c:v>
                </c:pt>
                <c:pt idx="89918">
                  <c:v>89918</c:v>
                </c:pt>
                <c:pt idx="89919">
                  <c:v>89919</c:v>
                </c:pt>
                <c:pt idx="89920">
                  <c:v>89920</c:v>
                </c:pt>
                <c:pt idx="89921">
                  <c:v>89921</c:v>
                </c:pt>
                <c:pt idx="89922">
                  <c:v>89922</c:v>
                </c:pt>
                <c:pt idx="89923">
                  <c:v>89923</c:v>
                </c:pt>
                <c:pt idx="89924">
                  <c:v>89924</c:v>
                </c:pt>
                <c:pt idx="89925">
                  <c:v>89925</c:v>
                </c:pt>
                <c:pt idx="89926">
                  <c:v>89926</c:v>
                </c:pt>
                <c:pt idx="89927">
                  <c:v>89927</c:v>
                </c:pt>
                <c:pt idx="89928">
                  <c:v>89928</c:v>
                </c:pt>
                <c:pt idx="89929">
                  <c:v>89929</c:v>
                </c:pt>
                <c:pt idx="89930">
                  <c:v>89930</c:v>
                </c:pt>
                <c:pt idx="89931">
                  <c:v>89931</c:v>
                </c:pt>
                <c:pt idx="89932">
                  <c:v>89932</c:v>
                </c:pt>
                <c:pt idx="89933">
                  <c:v>89933</c:v>
                </c:pt>
                <c:pt idx="89934">
                  <c:v>89934</c:v>
                </c:pt>
                <c:pt idx="89935">
                  <c:v>89935</c:v>
                </c:pt>
                <c:pt idx="89936">
                  <c:v>89936</c:v>
                </c:pt>
                <c:pt idx="89937">
                  <c:v>89937</c:v>
                </c:pt>
                <c:pt idx="89938">
                  <c:v>89938</c:v>
                </c:pt>
                <c:pt idx="89939">
                  <c:v>89939</c:v>
                </c:pt>
                <c:pt idx="89940">
                  <c:v>89940</c:v>
                </c:pt>
                <c:pt idx="89941">
                  <c:v>89941</c:v>
                </c:pt>
                <c:pt idx="89942">
                  <c:v>89942</c:v>
                </c:pt>
                <c:pt idx="89943">
                  <c:v>89943</c:v>
                </c:pt>
                <c:pt idx="89944">
                  <c:v>89944</c:v>
                </c:pt>
                <c:pt idx="89945">
                  <c:v>89945</c:v>
                </c:pt>
                <c:pt idx="89946">
                  <c:v>89946</c:v>
                </c:pt>
                <c:pt idx="89947">
                  <c:v>89947</c:v>
                </c:pt>
                <c:pt idx="89948">
                  <c:v>89948</c:v>
                </c:pt>
                <c:pt idx="89949">
                  <c:v>89949</c:v>
                </c:pt>
                <c:pt idx="89950">
                  <c:v>89950</c:v>
                </c:pt>
                <c:pt idx="89951">
                  <c:v>89951</c:v>
                </c:pt>
                <c:pt idx="89952">
                  <c:v>89952</c:v>
                </c:pt>
                <c:pt idx="89953">
                  <c:v>89953</c:v>
                </c:pt>
                <c:pt idx="89954">
                  <c:v>89954</c:v>
                </c:pt>
                <c:pt idx="89955">
                  <c:v>89955</c:v>
                </c:pt>
                <c:pt idx="89956">
                  <c:v>89956</c:v>
                </c:pt>
                <c:pt idx="89957">
                  <c:v>89957</c:v>
                </c:pt>
                <c:pt idx="89958">
                  <c:v>89958</c:v>
                </c:pt>
                <c:pt idx="89959">
                  <c:v>89959</c:v>
                </c:pt>
                <c:pt idx="89960">
                  <c:v>89960</c:v>
                </c:pt>
                <c:pt idx="89961">
                  <c:v>89961</c:v>
                </c:pt>
                <c:pt idx="89962">
                  <c:v>89962</c:v>
                </c:pt>
                <c:pt idx="89963">
                  <c:v>89963</c:v>
                </c:pt>
                <c:pt idx="89964">
                  <c:v>89964</c:v>
                </c:pt>
                <c:pt idx="89965">
                  <c:v>89965</c:v>
                </c:pt>
                <c:pt idx="89966">
                  <c:v>89966</c:v>
                </c:pt>
                <c:pt idx="89967">
                  <c:v>89967</c:v>
                </c:pt>
                <c:pt idx="89968">
                  <c:v>89968</c:v>
                </c:pt>
                <c:pt idx="89969">
                  <c:v>89969</c:v>
                </c:pt>
                <c:pt idx="89970">
                  <c:v>89970</c:v>
                </c:pt>
                <c:pt idx="89971">
                  <c:v>89971</c:v>
                </c:pt>
                <c:pt idx="89972">
                  <c:v>89972</c:v>
                </c:pt>
                <c:pt idx="89973">
                  <c:v>89973</c:v>
                </c:pt>
                <c:pt idx="89974">
                  <c:v>89974</c:v>
                </c:pt>
                <c:pt idx="89975">
                  <c:v>89975</c:v>
                </c:pt>
                <c:pt idx="89976">
                  <c:v>89976</c:v>
                </c:pt>
                <c:pt idx="89977">
                  <c:v>89977</c:v>
                </c:pt>
                <c:pt idx="89978">
                  <c:v>89978</c:v>
                </c:pt>
                <c:pt idx="89979">
                  <c:v>89979</c:v>
                </c:pt>
                <c:pt idx="89980">
                  <c:v>89980</c:v>
                </c:pt>
                <c:pt idx="89981">
                  <c:v>89981</c:v>
                </c:pt>
                <c:pt idx="89982">
                  <c:v>89982</c:v>
                </c:pt>
                <c:pt idx="89983">
                  <c:v>89983</c:v>
                </c:pt>
                <c:pt idx="89984">
                  <c:v>89984</c:v>
                </c:pt>
                <c:pt idx="89985">
                  <c:v>89985</c:v>
                </c:pt>
                <c:pt idx="89986">
                  <c:v>89986</c:v>
                </c:pt>
                <c:pt idx="89987">
                  <c:v>89987</c:v>
                </c:pt>
                <c:pt idx="89988">
                  <c:v>89988</c:v>
                </c:pt>
                <c:pt idx="89989">
                  <c:v>89989</c:v>
                </c:pt>
                <c:pt idx="89990">
                  <c:v>89990</c:v>
                </c:pt>
                <c:pt idx="89991">
                  <c:v>89991</c:v>
                </c:pt>
                <c:pt idx="89992">
                  <c:v>89992</c:v>
                </c:pt>
                <c:pt idx="89993">
                  <c:v>89993</c:v>
                </c:pt>
                <c:pt idx="89994">
                  <c:v>89994</c:v>
                </c:pt>
                <c:pt idx="89995">
                  <c:v>89995</c:v>
                </c:pt>
                <c:pt idx="89996">
                  <c:v>89996</c:v>
                </c:pt>
                <c:pt idx="89997">
                  <c:v>89997</c:v>
                </c:pt>
                <c:pt idx="89998">
                  <c:v>89998</c:v>
                </c:pt>
                <c:pt idx="89999">
                  <c:v>89999</c:v>
                </c:pt>
                <c:pt idx="90000">
                  <c:v>90000</c:v>
                </c:pt>
                <c:pt idx="90001">
                  <c:v>90001</c:v>
                </c:pt>
                <c:pt idx="90002">
                  <c:v>90002</c:v>
                </c:pt>
                <c:pt idx="90003">
                  <c:v>90003</c:v>
                </c:pt>
                <c:pt idx="90004">
                  <c:v>90004</c:v>
                </c:pt>
                <c:pt idx="90005">
                  <c:v>90005</c:v>
                </c:pt>
                <c:pt idx="90006">
                  <c:v>90006</c:v>
                </c:pt>
                <c:pt idx="90007">
                  <c:v>90007</c:v>
                </c:pt>
                <c:pt idx="90008">
                  <c:v>90008</c:v>
                </c:pt>
                <c:pt idx="90009">
                  <c:v>90009</c:v>
                </c:pt>
                <c:pt idx="90010">
                  <c:v>90010</c:v>
                </c:pt>
                <c:pt idx="90011">
                  <c:v>90011</c:v>
                </c:pt>
                <c:pt idx="90012">
                  <c:v>90012</c:v>
                </c:pt>
                <c:pt idx="90013">
                  <c:v>90013</c:v>
                </c:pt>
                <c:pt idx="90014">
                  <c:v>90014</c:v>
                </c:pt>
                <c:pt idx="90015">
                  <c:v>90015</c:v>
                </c:pt>
                <c:pt idx="90016">
                  <c:v>90016</c:v>
                </c:pt>
                <c:pt idx="90017">
                  <c:v>90017</c:v>
                </c:pt>
                <c:pt idx="90018">
                  <c:v>90018</c:v>
                </c:pt>
                <c:pt idx="90019">
                  <c:v>90019</c:v>
                </c:pt>
                <c:pt idx="90020">
                  <c:v>90020</c:v>
                </c:pt>
                <c:pt idx="90021">
                  <c:v>90021</c:v>
                </c:pt>
                <c:pt idx="90022">
                  <c:v>90022</c:v>
                </c:pt>
                <c:pt idx="90023">
                  <c:v>90023</c:v>
                </c:pt>
                <c:pt idx="90024">
                  <c:v>90024</c:v>
                </c:pt>
                <c:pt idx="90025">
                  <c:v>90025</c:v>
                </c:pt>
                <c:pt idx="90026">
                  <c:v>90026</c:v>
                </c:pt>
                <c:pt idx="90027">
                  <c:v>90027</c:v>
                </c:pt>
                <c:pt idx="90028">
                  <c:v>90028</c:v>
                </c:pt>
                <c:pt idx="90029">
                  <c:v>90029</c:v>
                </c:pt>
                <c:pt idx="90030">
                  <c:v>90030</c:v>
                </c:pt>
                <c:pt idx="90031">
                  <c:v>90031</c:v>
                </c:pt>
                <c:pt idx="90032">
                  <c:v>90032</c:v>
                </c:pt>
                <c:pt idx="90033">
                  <c:v>90033</c:v>
                </c:pt>
                <c:pt idx="90034">
                  <c:v>90034</c:v>
                </c:pt>
                <c:pt idx="90035">
                  <c:v>90035</c:v>
                </c:pt>
                <c:pt idx="90036">
                  <c:v>90036</c:v>
                </c:pt>
                <c:pt idx="90037">
                  <c:v>90037</c:v>
                </c:pt>
                <c:pt idx="90038">
                  <c:v>90038</c:v>
                </c:pt>
                <c:pt idx="90039">
                  <c:v>90039</c:v>
                </c:pt>
                <c:pt idx="90040">
                  <c:v>90040</c:v>
                </c:pt>
                <c:pt idx="90041">
                  <c:v>90041</c:v>
                </c:pt>
                <c:pt idx="90042">
                  <c:v>90042</c:v>
                </c:pt>
                <c:pt idx="90043">
                  <c:v>90043</c:v>
                </c:pt>
                <c:pt idx="90044">
                  <c:v>90044</c:v>
                </c:pt>
                <c:pt idx="90045">
                  <c:v>90045</c:v>
                </c:pt>
                <c:pt idx="90046">
                  <c:v>90046</c:v>
                </c:pt>
                <c:pt idx="90047">
                  <c:v>90047</c:v>
                </c:pt>
                <c:pt idx="90048">
                  <c:v>90048</c:v>
                </c:pt>
                <c:pt idx="90049">
                  <c:v>90049</c:v>
                </c:pt>
                <c:pt idx="90050">
                  <c:v>90050</c:v>
                </c:pt>
                <c:pt idx="90051">
                  <c:v>90051</c:v>
                </c:pt>
                <c:pt idx="90052">
                  <c:v>90052</c:v>
                </c:pt>
                <c:pt idx="90053">
                  <c:v>90053</c:v>
                </c:pt>
                <c:pt idx="90054">
                  <c:v>90054</c:v>
                </c:pt>
                <c:pt idx="90055">
                  <c:v>90055</c:v>
                </c:pt>
                <c:pt idx="90056">
                  <c:v>90056</c:v>
                </c:pt>
                <c:pt idx="90057">
                  <c:v>90057</c:v>
                </c:pt>
                <c:pt idx="90058">
                  <c:v>90058</c:v>
                </c:pt>
                <c:pt idx="90059">
                  <c:v>90059</c:v>
                </c:pt>
                <c:pt idx="90060">
                  <c:v>90060</c:v>
                </c:pt>
                <c:pt idx="90061">
                  <c:v>90061</c:v>
                </c:pt>
                <c:pt idx="90062">
                  <c:v>90062</c:v>
                </c:pt>
                <c:pt idx="90063">
                  <c:v>90063</c:v>
                </c:pt>
                <c:pt idx="90064">
                  <c:v>90064</c:v>
                </c:pt>
                <c:pt idx="90065">
                  <c:v>90065</c:v>
                </c:pt>
                <c:pt idx="90066">
                  <c:v>90066</c:v>
                </c:pt>
                <c:pt idx="90067">
                  <c:v>90067</c:v>
                </c:pt>
                <c:pt idx="90068">
                  <c:v>90068</c:v>
                </c:pt>
                <c:pt idx="90069">
                  <c:v>90069</c:v>
                </c:pt>
                <c:pt idx="90070">
                  <c:v>90070</c:v>
                </c:pt>
                <c:pt idx="90071">
                  <c:v>90071</c:v>
                </c:pt>
                <c:pt idx="90072">
                  <c:v>90072</c:v>
                </c:pt>
                <c:pt idx="90073">
                  <c:v>90073</c:v>
                </c:pt>
                <c:pt idx="90074">
                  <c:v>90074</c:v>
                </c:pt>
                <c:pt idx="90075">
                  <c:v>90075</c:v>
                </c:pt>
                <c:pt idx="90076">
                  <c:v>90076</c:v>
                </c:pt>
                <c:pt idx="90077">
                  <c:v>90077</c:v>
                </c:pt>
                <c:pt idx="90078">
                  <c:v>90078</c:v>
                </c:pt>
                <c:pt idx="90079">
                  <c:v>90079</c:v>
                </c:pt>
                <c:pt idx="90080">
                  <c:v>90080</c:v>
                </c:pt>
                <c:pt idx="90081">
                  <c:v>90081</c:v>
                </c:pt>
                <c:pt idx="90082">
                  <c:v>90082</c:v>
                </c:pt>
                <c:pt idx="90083">
                  <c:v>90083</c:v>
                </c:pt>
                <c:pt idx="90084">
                  <c:v>90084</c:v>
                </c:pt>
                <c:pt idx="90085">
                  <c:v>90085</c:v>
                </c:pt>
                <c:pt idx="90086">
                  <c:v>90086</c:v>
                </c:pt>
                <c:pt idx="90087">
                  <c:v>90087</c:v>
                </c:pt>
                <c:pt idx="90088">
                  <c:v>90088</c:v>
                </c:pt>
                <c:pt idx="90089">
                  <c:v>90089</c:v>
                </c:pt>
                <c:pt idx="90090">
                  <c:v>90090</c:v>
                </c:pt>
                <c:pt idx="90091">
                  <c:v>90091</c:v>
                </c:pt>
                <c:pt idx="90092">
                  <c:v>90092</c:v>
                </c:pt>
                <c:pt idx="90093">
                  <c:v>90093</c:v>
                </c:pt>
                <c:pt idx="90094">
                  <c:v>90094</c:v>
                </c:pt>
                <c:pt idx="90095">
                  <c:v>90095</c:v>
                </c:pt>
                <c:pt idx="90096">
                  <c:v>90096</c:v>
                </c:pt>
                <c:pt idx="90097">
                  <c:v>90097</c:v>
                </c:pt>
                <c:pt idx="90098">
                  <c:v>90098</c:v>
                </c:pt>
                <c:pt idx="90099">
                  <c:v>90099</c:v>
                </c:pt>
                <c:pt idx="90100">
                  <c:v>90100</c:v>
                </c:pt>
                <c:pt idx="90101">
                  <c:v>90101</c:v>
                </c:pt>
                <c:pt idx="90102">
                  <c:v>90102</c:v>
                </c:pt>
                <c:pt idx="90103">
                  <c:v>90103</c:v>
                </c:pt>
                <c:pt idx="90104">
                  <c:v>90104</c:v>
                </c:pt>
                <c:pt idx="90105">
                  <c:v>90105</c:v>
                </c:pt>
                <c:pt idx="90106">
                  <c:v>90106</c:v>
                </c:pt>
                <c:pt idx="90107">
                  <c:v>90107</c:v>
                </c:pt>
                <c:pt idx="90108">
                  <c:v>90108</c:v>
                </c:pt>
                <c:pt idx="90109">
                  <c:v>90109</c:v>
                </c:pt>
                <c:pt idx="90110">
                  <c:v>90110</c:v>
                </c:pt>
                <c:pt idx="90111">
                  <c:v>90111</c:v>
                </c:pt>
                <c:pt idx="90112">
                  <c:v>90112</c:v>
                </c:pt>
                <c:pt idx="90113">
                  <c:v>90113</c:v>
                </c:pt>
                <c:pt idx="90114">
                  <c:v>90114</c:v>
                </c:pt>
                <c:pt idx="90115">
                  <c:v>90115</c:v>
                </c:pt>
                <c:pt idx="90116">
                  <c:v>90116</c:v>
                </c:pt>
                <c:pt idx="90117">
                  <c:v>90117</c:v>
                </c:pt>
                <c:pt idx="90118">
                  <c:v>90118</c:v>
                </c:pt>
                <c:pt idx="90119">
                  <c:v>90119</c:v>
                </c:pt>
                <c:pt idx="90120">
                  <c:v>90120</c:v>
                </c:pt>
                <c:pt idx="90121">
                  <c:v>90121</c:v>
                </c:pt>
                <c:pt idx="90122">
                  <c:v>90122</c:v>
                </c:pt>
                <c:pt idx="90123">
                  <c:v>90123</c:v>
                </c:pt>
                <c:pt idx="90124">
                  <c:v>90124</c:v>
                </c:pt>
                <c:pt idx="90125">
                  <c:v>90125</c:v>
                </c:pt>
                <c:pt idx="90126">
                  <c:v>90126</c:v>
                </c:pt>
                <c:pt idx="90127">
                  <c:v>90127</c:v>
                </c:pt>
                <c:pt idx="90128">
                  <c:v>90128</c:v>
                </c:pt>
                <c:pt idx="90129">
                  <c:v>90129</c:v>
                </c:pt>
                <c:pt idx="90130">
                  <c:v>90130</c:v>
                </c:pt>
                <c:pt idx="90131">
                  <c:v>90131</c:v>
                </c:pt>
                <c:pt idx="90132">
                  <c:v>90132</c:v>
                </c:pt>
                <c:pt idx="90133">
                  <c:v>90133</c:v>
                </c:pt>
                <c:pt idx="90134">
                  <c:v>90134</c:v>
                </c:pt>
                <c:pt idx="90135">
                  <c:v>90135</c:v>
                </c:pt>
                <c:pt idx="90136">
                  <c:v>90136</c:v>
                </c:pt>
                <c:pt idx="90137">
                  <c:v>90137</c:v>
                </c:pt>
                <c:pt idx="90138">
                  <c:v>90138</c:v>
                </c:pt>
                <c:pt idx="90139">
                  <c:v>90139</c:v>
                </c:pt>
                <c:pt idx="90140">
                  <c:v>90140</c:v>
                </c:pt>
                <c:pt idx="90141">
                  <c:v>90141</c:v>
                </c:pt>
                <c:pt idx="90142">
                  <c:v>90142</c:v>
                </c:pt>
                <c:pt idx="90143">
                  <c:v>90143</c:v>
                </c:pt>
                <c:pt idx="90144">
                  <c:v>90144</c:v>
                </c:pt>
                <c:pt idx="90145">
                  <c:v>90145</c:v>
                </c:pt>
                <c:pt idx="90146">
                  <c:v>90146</c:v>
                </c:pt>
                <c:pt idx="90147">
                  <c:v>90147</c:v>
                </c:pt>
                <c:pt idx="90148">
                  <c:v>90148</c:v>
                </c:pt>
                <c:pt idx="90149">
                  <c:v>90149</c:v>
                </c:pt>
                <c:pt idx="90150">
                  <c:v>90150</c:v>
                </c:pt>
                <c:pt idx="90151">
                  <c:v>90151</c:v>
                </c:pt>
                <c:pt idx="90152">
                  <c:v>90152</c:v>
                </c:pt>
                <c:pt idx="90153">
                  <c:v>90153</c:v>
                </c:pt>
                <c:pt idx="90154">
                  <c:v>90154</c:v>
                </c:pt>
                <c:pt idx="90155">
                  <c:v>90155</c:v>
                </c:pt>
                <c:pt idx="90156">
                  <c:v>90156</c:v>
                </c:pt>
                <c:pt idx="90157">
                  <c:v>90157</c:v>
                </c:pt>
                <c:pt idx="90158">
                  <c:v>90158</c:v>
                </c:pt>
                <c:pt idx="90159">
                  <c:v>90159</c:v>
                </c:pt>
                <c:pt idx="90160">
                  <c:v>90160</c:v>
                </c:pt>
                <c:pt idx="90161">
                  <c:v>90161</c:v>
                </c:pt>
                <c:pt idx="90162">
                  <c:v>90162</c:v>
                </c:pt>
                <c:pt idx="90163">
                  <c:v>90163</c:v>
                </c:pt>
                <c:pt idx="90164">
                  <c:v>90164</c:v>
                </c:pt>
                <c:pt idx="90165">
                  <c:v>90165</c:v>
                </c:pt>
                <c:pt idx="90166">
                  <c:v>90166</c:v>
                </c:pt>
                <c:pt idx="90167">
                  <c:v>90167</c:v>
                </c:pt>
                <c:pt idx="90168">
                  <c:v>90168</c:v>
                </c:pt>
                <c:pt idx="90169">
                  <c:v>90169</c:v>
                </c:pt>
                <c:pt idx="90170">
                  <c:v>90170</c:v>
                </c:pt>
                <c:pt idx="90171">
                  <c:v>90171</c:v>
                </c:pt>
                <c:pt idx="90172">
                  <c:v>90172</c:v>
                </c:pt>
                <c:pt idx="90173">
                  <c:v>90173</c:v>
                </c:pt>
                <c:pt idx="90174">
                  <c:v>90174</c:v>
                </c:pt>
                <c:pt idx="90175">
                  <c:v>90175</c:v>
                </c:pt>
                <c:pt idx="90176">
                  <c:v>90176</c:v>
                </c:pt>
                <c:pt idx="90177">
                  <c:v>90177</c:v>
                </c:pt>
                <c:pt idx="90178">
                  <c:v>90178</c:v>
                </c:pt>
                <c:pt idx="90179">
                  <c:v>90179</c:v>
                </c:pt>
                <c:pt idx="90180">
                  <c:v>90180</c:v>
                </c:pt>
                <c:pt idx="90181">
                  <c:v>90181</c:v>
                </c:pt>
                <c:pt idx="90182">
                  <c:v>90182</c:v>
                </c:pt>
                <c:pt idx="90183">
                  <c:v>90183</c:v>
                </c:pt>
                <c:pt idx="90184">
                  <c:v>90184</c:v>
                </c:pt>
                <c:pt idx="90185">
                  <c:v>90185</c:v>
                </c:pt>
                <c:pt idx="90186">
                  <c:v>90186</c:v>
                </c:pt>
                <c:pt idx="90187">
                  <c:v>90187</c:v>
                </c:pt>
                <c:pt idx="90188">
                  <c:v>90188</c:v>
                </c:pt>
                <c:pt idx="90189">
                  <c:v>90189</c:v>
                </c:pt>
                <c:pt idx="90190">
                  <c:v>90190</c:v>
                </c:pt>
                <c:pt idx="90191">
                  <c:v>90191</c:v>
                </c:pt>
                <c:pt idx="90192">
                  <c:v>90192</c:v>
                </c:pt>
                <c:pt idx="90193">
                  <c:v>90193</c:v>
                </c:pt>
                <c:pt idx="90194">
                  <c:v>90194</c:v>
                </c:pt>
                <c:pt idx="90195">
                  <c:v>90195</c:v>
                </c:pt>
                <c:pt idx="90196">
                  <c:v>90196</c:v>
                </c:pt>
                <c:pt idx="90197">
                  <c:v>90197</c:v>
                </c:pt>
                <c:pt idx="90198">
                  <c:v>90198</c:v>
                </c:pt>
                <c:pt idx="90199">
                  <c:v>90199</c:v>
                </c:pt>
                <c:pt idx="90200">
                  <c:v>90200</c:v>
                </c:pt>
                <c:pt idx="90201">
                  <c:v>90201</c:v>
                </c:pt>
                <c:pt idx="90202">
                  <c:v>90202</c:v>
                </c:pt>
                <c:pt idx="90203">
                  <c:v>90203</c:v>
                </c:pt>
                <c:pt idx="90204">
                  <c:v>90204</c:v>
                </c:pt>
                <c:pt idx="90205">
                  <c:v>90205</c:v>
                </c:pt>
                <c:pt idx="90206">
                  <c:v>90206</c:v>
                </c:pt>
                <c:pt idx="90207">
                  <c:v>90207</c:v>
                </c:pt>
                <c:pt idx="90208">
                  <c:v>90208</c:v>
                </c:pt>
                <c:pt idx="90209">
                  <c:v>90209</c:v>
                </c:pt>
                <c:pt idx="90210">
                  <c:v>90210</c:v>
                </c:pt>
                <c:pt idx="90211">
                  <c:v>90211</c:v>
                </c:pt>
                <c:pt idx="90212">
                  <c:v>90212</c:v>
                </c:pt>
                <c:pt idx="90213">
                  <c:v>90213</c:v>
                </c:pt>
                <c:pt idx="90214">
                  <c:v>90214</c:v>
                </c:pt>
                <c:pt idx="90215">
                  <c:v>90215</c:v>
                </c:pt>
                <c:pt idx="90216">
                  <c:v>90216</c:v>
                </c:pt>
                <c:pt idx="90217">
                  <c:v>90217</c:v>
                </c:pt>
                <c:pt idx="90218">
                  <c:v>90218</c:v>
                </c:pt>
                <c:pt idx="90219">
                  <c:v>90219</c:v>
                </c:pt>
                <c:pt idx="90220">
                  <c:v>90220</c:v>
                </c:pt>
                <c:pt idx="90221">
                  <c:v>90221</c:v>
                </c:pt>
                <c:pt idx="90222">
                  <c:v>90222</c:v>
                </c:pt>
                <c:pt idx="90223">
                  <c:v>90223</c:v>
                </c:pt>
                <c:pt idx="90224">
                  <c:v>90224</c:v>
                </c:pt>
                <c:pt idx="90225">
                  <c:v>90225</c:v>
                </c:pt>
                <c:pt idx="90226">
                  <c:v>90226</c:v>
                </c:pt>
                <c:pt idx="90227">
                  <c:v>90227</c:v>
                </c:pt>
                <c:pt idx="90228">
                  <c:v>90228</c:v>
                </c:pt>
                <c:pt idx="90229">
                  <c:v>90229</c:v>
                </c:pt>
                <c:pt idx="90230">
                  <c:v>90230</c:v>
                </c:pt>
                <c:pt idx="90231">
                  <c:v>90231</c:v>
                </c:pt>
                <c:pt idx="90232">
                  <c:v>90232</c:v>
                </c:pt>
                <c:pt idx="90233">
                  <c:v>90233</c:v>
                </c:pt>
                <c:pt idx="90234">
                  <c:v>90234</c:v>
                </c:pt>
                <c:pt idx="90235">
                  <c:v>90235</c:v>
                </c:pt>
                <c:pt idx="90236">
                  <c:v>90236</c:v>
                </c:pt>
                <c:pt idx="90237">
                  <c:v>90237</c:v>
                </c:pt>
                <c:pt idx="90238">
                  <c:v>90238</c:v>
                </c:pt>
                <c:pt idx="90239">
                  <c:v>90239</c:v>
                </c:pt>
                <c:pt idx="90240">
                  <c:v>90240</c:v>
                </c:pt>
                <c:pt idx="90241">
                  <c:v>90241</c:v>
                </c:pt>
                <c:pt idx="90242">
                  <c:v>90242</c:v>
                </c:pt>
                <c:pt idx="90243">
                  <c:v>90243</c:v>
                </c:pt>
                <c:pt idx="90244">
                  <c:v>90244</c:v>
                </c:pt>
                <c:pt idx="90245">
                  <c:v>90245</c:v>
                </c:pt>
                <c:pt idx="90246">
                  <c:v>90246</c:v>
                </c:pt>
                <c:pt idx="90247">
                  <c:v>90247</c:v>
                </c:pt>
                <c:pt idx="90248">
                  <c:v>90248</c:v>
                </c:pt>
                <c:pt idx="90249">
                  <c:v>90249</c:v>
                </c:pt>
                <c:pt idx="90250">
                  <c:v>90250</c:v>
                </c:pt>
                <c:pt idx="90251">
                  <c:v>90251</c:v>
                </c:pt>
                <c:pt idx="90252">
                  <c:v>90252</c:v>
                </c:pt>
                <c:pt idx="90253">
                  <c:v>90253</c:v>
                </c:pt>
                <c:pt idx="90254">
                  <c:v>90254</c:v>
                </c:pt>
                <c:pt idx="90255">
                  <c:v>90255</c:v>
                </c:pt>
                <c:pt idx="90256">
                  <c:v>90256</c:v>
                </c:pt>
                <c:pt idx="90257">
                  <c:v>90257</c:v>
                </c:pt>
                <c:pt idx="90258">
                  <c:v>90258</c:v>
                </c:pt>
                <c:pt idx="90259">
                  <c:v>90259</c:v>
                </c:pt>
                <c:pt idx="90260">
                  <c:v>90260</c:v>
                </c:pt>
                <c:pt idx="90261">
                  <c:v>90261</c:v>
                </c:pt>
                <c:pt idx="90262">
                  <c:v>90262</c:v>
                </c:pt>
                <c:pt idx="90263">
                  <c:v>90263</c:v>
                </c:pt>
                <c:pt idx="90264">
                  <c:v>90264</c:v>
                </c:pt>
                <c:pt idx="90265">
                  <c:v>90265</c:v>
                </c:pt>
                <c:pt idx="90266">
                  <c:v>90266</c:v>
                </c:pt>
                <c:pt idx="90267">
                  <c:v>90267</c:v>
                </c:pt>
                <c:pt idx="90268">
                  <c:v>90268</c:v>
                </c:pt>
                <c:pt idx="90269">
                  <c:v>90269</c:v>
                </c:pt>
                <c:pt idx="90270">
                  <c:v>90270</c:v>
                </c:pt>
                <c:pt idx="90271">
                  <c:v>90271</c:v>
                </c:pt>
                <c:pt idx="90272">
                  <c:v>90272</c:v>
                </c:pt>
                <c:pt idx="90273">
                  <c:v>90273</c:v>
                </c:pt>
                <c:pt idx="90274">
                  <c:v>90274</c:v>
                </c:pt>
                <c:pt idx="90275">
                  <c:v>90275</c:v>
                </c:pt>
                <c:pt idx="90276">
                  <c:v>90276</c:v>
                </c:pt>
                <c:pt idx="90277">
                  <c:v>90277</c:v>
                </c:pt>
                <c:pt idx="90278">
                  <c:v>90278</c:v>
                </c:pt>
                <c:pt idx="90279">
                  <c:v>90279</c:v>
                </c:pt>
                <c:pt idx="90280">
                  <c:v>90280</c:v>
                </c:pt>
                <c:pt idx="90281">
                  <c:v>90281</c:v>
                </c:pt>
                <c:pt idx="90282">
                  <c:v>90282</c:v>
                </c:pt>
                <c:pt idx="90283">
                  <c:v>90283</c:v>
                </c:pt>
                <c:pt idx="90284">
                  <c:v>90284</c:v>
                </c:pt>
                <c:pt idx="90285">
                  <c:v>90285</c:v>
                </c:pt>
                <c:pt idx="90286">
                  <c:v>90286</c:v>
                </c:pt>
                <c:pt idx="90287">
                  <c:v>90287</c:v>
                </c:pt>
                <c:pt idx="90288">
                  <c:v>90288</c:v>
                </c:pt>
                <c:pt idx="90289">
                  <c:v>90289</c:v>
                </c:pt>
                <c:pt idx="90290">
                  <c:v>90290</c:v>
                </c:pt>
                <c:pt idx="90291">
                  <c:v>90291</c:v>
                </c:pt>
                <c:pt idx="90292">
                  <c:v>90292</c:v>
                </c:pt>
                <c:pt idx="90293">
                  <c:v>90293</c:v>
                </c:pt>
                <c:pt idx="90294">
                  <c:v>90294</c:v>
                </c:pt>
                <c:pt idx="90295">
                  <c:v>90295</c:v>
                </c:pt>
                <c:pt idx="90296">
                  <c:v>90296</c:v>
                </c:pt>
                <c:pt idx="90297">
                  <c:v>90297</c:v>
                </c:pt>
                <c:pt idx="90298">
                  <c:v>90298</c:v>
                </c:pt>
                <c:pt idx="90299">
                  <c:v>90299</c:v>
                </c:pt>
                <c:pt idx="90300">
                  <c:v>90300</c:v>
                </c:pt>
                <c:pt idx="90301">
                  <c:v>90301</c:v>
                </c:pt>
                <c:pt idx="90302">
                  <c:v>90302</c:v>
                </c:pt>
                <c:pt idx="90303">
                  <c:v>90303</c:v>
                </c:pt>
                <c:pt idx="90304">
                  <c:v>90304</c:v>
                </c:pt>
                <c:pt idx="90305">
                  <c:v>90305</c:v>
                </c:pt>
                <c:pt idx="90306">
                  <c:v>90306</c:v>
                </c:pt>
                <c:pt idx="90307">
                  <c:v>90307</c:v>
                </c:pt>
                <c:pt idx="90308">
                  <c:v>90308</c:v>
                </c:pt>
                <c:pt idx="90309">
                  <c:v>90309</c:v>
                </c:pt>
                <c:pt idx="90310">
                  <c:v>90310</c:v>
                </c:pt>
                <c:pt idx="90311">
                  <c:v>90311</c:v>
                </c:pt>
                <c:pt idx="90312">
                  <c:v>90312</c:v>
                </c:pt>
                <c:pt idx="90313">
                  <c:v>90313</c:v>
                </c:pt>
                <c:pt idx="90314">
                  <c:v>90314</c:v>
                </c:pt>
                <c:pt idx="90315">
                  <c:v>90315</c:v>
                </c:pt>
                <c:pt idx="90316">
                  <c:v>90316</c:v>
                </c:pt>
                <c:pt idx="90317">
                  <c:v>90317</c:v>
                </c:pt>
                <c:pt idx="90318">
                  <c:v>90318</c:v>
                </c:pt>
                <c:pt idx="90319">
                  <c:v>90319</c:v>
                </c:pt>
                <c:pt idx="90320">
                  <c:v>90320</c:v>
                </c:pt>
                <c:pt idx="90321">
                  <c:v>90321</c:v>
                </c:pt>
                <c:pt idx="90322">
                  <c:v>90322</c:v>
                </c:pt>
                <c:pt idx="90323">
                  <c:v>90323</c:v>
                </c:pt>
                <c:pt idx="90324">
                  <c:v>90324</c:v>
                </c:pt>
                <c:pt idx="90325">
                  <c:v>90325</c:v>
                </c:pt>
                <c:pt idx="90326">
                  <c:v>90326</c:v>
                </c:pt>
                <c:pt idx="90327">
                  <c:v>90327</c:v>
                </c:pt>
                <c:pt idx="90328">
                  <c:v>90328</c:v>
                </c:pt>
                <c:pt idx="90329">
                  <c:v>90329</c:v>
                </c:pt>
                <c:pt idx="90330">
                  <c:v>90330</c:v>
                </c:pt>
                <c:pt idx="90331">
                  <c:v>90331</c:v>
                </c:pt>
                <c:pt idx="90332">
                  <c:v>90332</c:v>
                </c:pt>
                <c:pt idx="90333">
                  <c:v>90333</c:v>
                </c:pt>
                <c:pt idx="90334">
                  <c:v>90334</c:v>
                </c:pt>
                <c:pt idx="90335">
                  <c:v>90335</c:v>
                </c:pt>
                <c:pt idx="90336">
                  <c:v>90336</c:v>
                </c:pt>
                <c:pt idx="90337">
                  <c:v>90337</c:v>
                </c:pt>
                <c:pt idx="90338">
                  <c:v>90338</c:v>
                </c:pt>
                <c:pt idx="90339">
                  <c:v>90339</c:v>
                </c:pt>
                <c:pt idx="90340">
                  <c:v>90340</c:v>
                </c:pt>
                <c:pt idx="90341">
                  <c:v>90341</c:v>
                </c:pt>
                <c:pt idx="90342">
                  <c:v>90342</c:v>
                </c:pt>
                <c:pt idx="90343">
                  <c:v>90343</c:v>
                </c:pt>
                <c:pt idx="90344">
                  <c:v>90344</c:v>
                </c:pt>
                <c:pt idx="90345">
                  <c:v>90345</c:v>
                </c:pt>
                <c:pt idx="90346">
                  <c:v>90346</c:v>
                </c:pt>
                <c:pt idx="90347">
                  <c:v>90347</c:v>
                </c:pt>
                <c:pt idx="90348">
                  <c:v>90348</c:v>
                </c:pt>
                <c:pt idx="90349">
                  <c:v>90349</c:v>
                </c:pt>
                <c:pt idx="90350">
                  <c:v>90350</c:v>
                </c:pt>
                <c:pt idx="90351">
                  <c:v>90351</c:v>
                </c:pt>
                <c:pt idx="90352">
                  <c:v>90352</c:v>
                </c:pt>
                <c:pt idx="90353">
                  <c:v>90353</c:v>
                </c:pt>
                <c:pt idx="90354">
                  <c:v>90354</c:v>
                </c:pt>
                <c:pt idx="90355">
                  <c:v>90355</c:v>
                </c:pt>
                <c:pt idx="90356">
                  <c:v>90356</c:v>
                </c:pt>
                <c:pt idx="90357">
                  <c:v>90357</c:v>
                </c:pt>
                <c:pt idx="90358">
                  <c:v>90358</c:v>
                </c:pt>
                <c:pt idx="90359">
                  <c:v>90359</c:v>
                </c:pt>
                <c:pt idx="90360">
                  <c:v>90360</c:v>
                </c:pt>
                <c:pt idx="90361">
                  <c:v>90361</c:v>
                </c:pt>
                <c:pt idx="90362">
                  <c:v>90362</c:v>
                </c:pt>
                <c:pt idx="90363">
                  <c:v>90363</c:v>
                </c:pt>
                <c:pt idx="90364">
                  <c:v>90364</c:v>
                </c:pt>
                <c:pt idx="90365">
                  <c:v>90365</c:v>
                </c:pt>
                <c:pt idx="90366">
                  <c:v>90366</c:v>
                </c:pt>
                <c:pt idx="90367">
                  <c:v>90367</c:v>
                </c:pt>
                <c:pt idx="90368">
                  <c:v>90368</c:v>
                </c:pt>
                <c:pt idx="90369">
                  <c:v>90369</c:v>
                </c:pt>
                <c:pt idx="90370">
                  <c:v>90370</c:v>
                </c:pt>
                <c:pt idx="90371">
                  <c:v>90371</c:v>
                </c:pt>
                <c:pt idx="90372">
                  <c:v>90372</c:v>
                </c:pt>
                <c:pt idx="90373">
                  <c:v>90373</c:v>
                </c:pt>
                <c:pt idx="90374">
                  <c:v>90374</c:v>
                </c:pt>
                <c:pt idx="90375">
                  <c:v>90375</c:v>
                </c:pt>
                <c:pt idx="90376">
                  <c:v>90376</c:v>
                </c:pt>
                <c:pt idx="90377">
                  <c:v>90377</c:v>
                </c:pt>
                <c:pt idx="90378">
                  <c:v>90378</c:v>
                </c:pt>
                <c:pt idx="90379">
                  <c:v>90379</c:v>
                </c:pt>
                <c:pt idx="90380">
                  <c:v>90380</c:v>
                </c:pt>
                <c:pt idx="90381">
                  <c:v>90381</c:v>
                </c:pt>
                <c:pt idx="90382">
                  <c:v>90382</c:v>
                </c:pt>
                <c:pt idx="90383">
                  <c:v>90383</c:v>
                </c:pt>
                <c:pt idx="90384">
                  <c:v>90384</c:v>
                </c:pt>
                <c:pt idx="90385">
                  <c:v>90385</c:v>
                </c:pt>
                <c:pt idx="90386">
                  <c:v>90386</c:v>
                </c:pt>
                <c:pt idx="90387">
                  <c:v>90387</c:v>
                </c:pt>
                <c:pt idx="90388">
                  <c:v>90388</c:v>
                </c:pt>
                <c:pt idx="90389">
                  <c:v>90389</c:v>
                </c:pt>
                <c:pt idx="90390">
                  <c:v>90390</c:v>
                </c:pt>
                <c:pt idx="90391">
                  <c:v>90391</c:v>
                </c:pt>
                <c:pt idx="90392">
                  <c:v>90392</c:v>
                </c:pt>
                <c:pt idx="90393">
                  <c:v>90393</c:v>
                </c:pt>
                <c:pt idx="90394">
                  <c:v>90394</c:v>
                </c:pt>
                <c:pt idx="90395">
                  <c:v>90395</c:v>
                </c:pt>
                <c:pt idx="90396">
                  <c:v>90396</c:v>
                </c:pt>
                <c:pt idx="90397">
                  <c:v>90397</c:v>
                </c:pt>
                <c:pt idx="90398">
                  <c:v>90398</c:v>
                </c:pt>
                <c:pt idx="90399">
                  <c:v>90399</c:v>
                </c:pt>
                <c:pt idx="90400">
                  <c:v>90400</c:v>
                </c:pt>
                <c:pt idx="90401">
                  <c:v>90401</c:v>
                </c:pt>
                <c:pt idx="90402">
                  <c:v>90402</c:v>
                </c:pt>
                <c:pt idx="90403">
                  <c:v>90403</c:v>
                </c:pt>
                <c:pt idx="90404">
                  <c:v>90404</c:v>
                </c:pt>
                <c:pt idx="90405">
                  <c:v>90405</c:v>
                </c:pt>
                <c:pt idx="90406">
                  <c:v>90406</c:v>
                </c:pt>
                <c:pt idx="90407">
                  <c:v>90407</c:v>
                </c:pt>
                <c:pt idx="90408">
                  <c:v>90408</c:v>
                </c:pt>
                <c:pt idx="90409">
                  <c:v>90409</c:v>
                </c:pt>
                <c:pt idx="90410">
                  <c:v>90410</c:v>
                </c:pt>
                <c:pt idx="90411">
                  <c:v>90411</c:v>
                </c:pt>
                <c:pt idx="90412">
                  <c:v>90412</c:v>
                </c:pt>
                <c:pt idx="90413">
                  <c:v>90413</c:v>
                </c:pt>
                <c:pt idx="90414">
                  <c:v>90414</c:v>
                </c:pt>
                <c:pt idx="90415">
                  <c:v>90415</c:v>
                </c:pt>
                <c:pt idx="90416">
                  <c:v>90416</c:v>
                </c:pt>
                <c:pt idx="90417">
                  <c:v>90417</c:v>
                </c:pt>
                <c:pt idx="90418">
                  <c:v>90418</c:v>
                </c:pt>
                <c:pt idx="90419">
                  <c:v>90419</c:v>
                </c:pt>
                <c:pt idx="90420">
                  <c:v>90420</c:v>
                </c:pt>
                <c:pt idx="90421">
                  <c:v>90421</c:v>
                </c:pt>
                <c:pt idx="90422">
                  <c:v>90422</c:v>
                </c:pt>
                <c:pt idx="90423">
                  <c:v>90423</c:v>
                </c:pt>
                <c:pt idx="90424">
                  <c:v>90424</c:v>
                </c:pt>
                <c:pt idx="90425">
                  <c:v>90425</c:v>
                </c:pt>
                <c:pt idx="90426">
                  <c:v>90426</c:v>
                </c:pt>
                <c:pt idx="90427">
                  <c:v>90427</c:v>
                </c:pt>
                <c:pt idx="90428">
                  <c:v>90428</c:v>
                </c:pt>
                <c:pt idx="90429">
                  <c:v>90429</c:v>
                </c:pt>
                <c:pt idx="90430">
                  <c:v>90430</c:v>
                </c:pt>
                <c:pt idx="90431">
                  <c:v>90431</c:v>
                </c:pt>
                <c:pt idx="90432">
                  <c:v>90432</c:v>
                </c:pt>
                <c:pt idx="90433">
                  <c:v>90433</c:v>
                </c:pt>
                <c:pt idx="90434">
                  <c:v>90434</c:v>
                </c:pt>
                <c:pt idx="90435">
                  <c:v>90435</c:v>
                </c:pt>
                <c:pt idx="90436">
                  <c:v>90436</c:v>
                </c:pt>
                <c:pt idx="90437">
                  <c:v>90437</c:v>
                </c:pt>
                <c:pt idx="90438">
                  <c:v>90438</c:v>
                </c:pt>
                <c:pt idx="90439">
                  <c:v>90439</c:v>
                </c:pt>
                <c:pt idx="90440">
                  <c:v>90440</c:v>
                </c:pt>
                <c:pt idx="90441">
                  <c:v>90441</c:v>
                </c:pt>
                <c:pt idx="90442">
                  <c:v>90442</c:v>
                </c:pt>
                <c:pt idx="90443">
                  <c:v>90443</c:v>
                </c:pt>
                <c:pt idx="90444">
                  <c:v>90444</c:v>
                </c:pt>
                <c:pt idx="90445">
                  <c:v>90445</c:v>
                </c:pt>
                <c:pt idx="90446">
                  <c:v>90446</c:v>
                </c:pt>
                <c:pt idx="90447">
                  <c:v>90447</c:v>
                </c:pt>
                <c:pt idx="90448">
                  <c:v>90448</c:v>
                </c:pt>
                <c:pt idx="90449">
                  <c:v>90449</c:v>
                </c:pt>
                <c:pt idx="90450">
                  <c:v>90450</c:v>
                </c:pt>
                <c:pt idx="90451">
                  <c:v>90451</c:v>
                </c:pt>
                <c:pt idx="90452">
                  <c:v>90452</c:v>
                </c:pt>
                <c:pt idx="90453">
                  <c:v>90453</c:v>
                </c:pt>
                <c:pt idx="90454">
                  <c:v>90454</c:v>
                </c:pt>
                <c:pt idx="90455">
                  <c:v>90455</c:v>
                </c:pt>
                <c:pt idx="90456">
                  <c:v>90456</c:v>
                </c:pt>
                <c:pt idx="90457">
                  <c:v>90457</c:v>
                </c:pt>
                <c:pt idx="90458">
                  <c:v>90458</c:v>
                </c:pt>
                <c:pt idx="90459">
                  <c:v>90459</c:v>
                </c:pt>
                <c:pt idx="90460">
                  <c:v>90460</c:v>
                </c:pt>
                <c:pt idx="90461">
                  <c:v>90461</c:v>
                </c:pt>
                <c:pt idx="90462">
                  <c:v>90462</c:v>
                </c:pt>
                <c:pt idx="90463">
                  <c:v>90463</c:v>
                </c:pt>
                <c:pt idx="90464">
                  <c:v>90464</c:v>
                </c:pt>
                <c:pt idx="90465">
                  <c:v>90465</c:v>
                </c:pt>
                <c:pt idx="90466">
                  <c:v>90466</c:v>
                </c:pt>
                <c:pt idx="90467">
                  <c:v>90467</c:v>
                </c:pt>
                <c:pt idx="90468">
                  <c:v>90468</c:v>
                </c:pt>
                <c:pt idx="90469">
                  <c:v>90469</c:v>
                </c:pt>
                <c:pt idx="90470">
                  <c:v>90470</c:v>
                </c:pt>
                <c:pt idx="90471">
                  <c:v>90471</c:v>
                </c:pt>
                <c:pt idx="90472">
                  <c:v>90472</c:v>
                </c:pt>
                <c:pt idx="90473">
                  <c:v>90473</c:v>
                </c:pt>
                <c:pt idx="90474">
                  <c:v>90474</c:v>
                </c:pt>
                <c:pt idx="90475">
                  <c:v>90475</c:v>
                </c:pt>
                <c:pt idx="90476">
                  <c:v>90476</c:v>
                </c:pt>
                <c:pt idx="90477">
                  <c:v>90477</c:v>
                </c:pt>
                <c:pt idx="90478">
                  <c:v>90478</c:v>
                </c:pt>
                <c:pt idx="90479">
                  <c:v>90479</c:v>
                </c:pt>
                <c:pt idx="90480">
                  <c:v>90480</c:v>
                </c:pt>
                <c:pt idx="90481">
                  <c:v>90481</c:v>
                </c:pt>
                <c:pt idx="90482">
                  <c:v>90482</c:v>
                </c:pt>
                <c:pt idx="90483">
                  <c:v>90483</c:v>
                </c:pt>
                <c:pt idx="90484">
                  <c:v>90484</c:v>
                </c:pt>
                <c:pt idx="90485">
                  <c:v>90485</c:v>
                </c:pt>
                <c:pt idx="90486">
                  <c:v>90486</c:v>
                </c:pt>
                <c:pt idx="90487">
                  <c:v>90487</c:v>
                </c:pt>
                <c:pt idx="90488">
                  <c:v>90488</c:v>
                </c:pt>
                <c:pt idx="90489">
                  <c:v>90489</c:v>
                </c:pt>
                <c:pt idx="90490">
                  <c:v>90490</c:v>
                </c:pt>
                <c:pt idx="90491">
                  <c:v>90491</c:v>
                </c:pt>
                <c:pt idx="90492">
                  <c:v>90492</c:v>
                </c:pt>
                <c:pt idx="90493">
                  <c:v>90493</c:v>
                </c:pt>
                <c:pt idx="90494">
                  <c:v>90494</c:v>
                </c:pt>
                <c:pt idx="90495">
                  <c:v>90495</c:v>
                </c:pt>
                <c:pt idx="90496">
                  <c:v>90496</c:v>
                </c:pt>
                <c:pt idx="90497">
                  <c:v>90497</c:v>
                </c:pt>
                <c:pt idx="90498">
                  <c:v>90498</c:v>
                </c:pt>
                <c:pt idx="90499">
                  <c:v>90499</c:v>
                </c:pt>
                <c:pt idx="90500">
                  <c:v>90500</c:v>
                </c:pt>
                <c:pt idx="90501">
                  <c:v>90501</c:v>
                </c:pt>
                <c:pt idx="90502">
                  <c:v>90502</c:v>
                </c:pt>
                <c:pt idx="90503">
                  <c:v>90503</c:v>
                </c:pt>
                <c:pt idx="90504">
                  <c:v>90504</c:v>
                </c:pt>
                <c:pt idx="90505">
                  <c:v>90505</c:v>
                </c:pt>
                <c:pt idx="90506">
                  <c:v>90506</c:v>
                </c:pt>
                <c:pt idx="90507">
                  <c:v>90507</c:v>
                </c:pt>
                <c:pt idx="90508">
                  <c:v>90508</c:v>
                </c:pt>
                <c:pt idx="90509">
                  <c:v>90509</c:v>
                </c:pt>
                <c:pt idx="90510">
                  <c:v>90510</c:v>
                </c:pt>
                <c:pt idx="90511">
                  <c:v>90511</c:v>
                </c:pt>
                <c:pt idx="90512">
                  <c:v>90512</c:v>
                </c:pt>
                <c:pt idx="90513">
                  <c:v>90513</c:v>
                </c:pt>
                <c:pt idx="90514">
                  <c:v>90514</c:v>
                </c:pt>
                <c:pt idx="90515">
                  <c:v>90515</c:v>
                </c:pt>
                <c:pt idx="90516">
                  <c:v>90516</c:v>
                </c:pt>
                <c:pt idx="90517">
                  <c:v>90517</c:v>
                </c:pt>
                <c:pt idx="90518">
                  <c:v>90518</c:v>
                </c:pt>
                <c:pt idx="90519">
                  <c:v>90519</c:v>
                </c:pt>
                <c:pt idx="90520">
                  <c:v>90520</c:v>
                </c:pt>
                <c:pt idx="90521">
                  <c:v>90521</c:v>
                </c:pt>
                <c:pt idx="90522">
                  <c:v>90522</c:v>
                </c:pt>
                <c:pt idx="90523">
                  <c:v>90523</c:v>
                </c:pt>
                <c:pt idx="90524">
                  <c:v>90524</c:v>
                </c:pt>
                <c:pt idx="90525">
                  <c:v>90525</c:v>
                </c:pt>
                <c:pt idx="90526">
                  <c:v>90526</c:v>
                </c:pt>
                <c:pt idx="90527">
                  <c:v>90527</c:v>
                </c:pt>
                <c:pt idx="90528">
                  <c:v>90528</c:v>
                </c:pt>
                <c:pt idx="90529">
                  <c:v>90529</c:v>
                </c:pt>
                <c:pt idx="90530">
                  <c:v>90530</c:v>
                </c:pt>
                <c:pt idx="90531">
                  <c:v>90531</c:v>
                </c:pt>
                <c:pt idx="90532">
                  <c:v>90532</c:v>
                </c:pt>
                <c:pt idx="90533">
                  <c:v>90533</c:v>
                </c:pt>
                <c:pt idx="90534">
                  <c:v>90534</c:v>
                </c:pt>
                <c:pt idx="90535">
                  <c:v>90535</c:v>
                </c:pt>
                <c:pt idx="90536">
                  <c:v>90536</c:v>
                </c:pt>
                <c:pt idx="90537">
                  <c:v>90537</c:v>
                </c:pt>
                <c:pt idx="90538">
                  <c:v>90538</c:v>
                </c:pt>
                <c:pt idx="90539">
                  <c:v>90539</c:v>
                </c:pt>
                <c:pt idx="90540">
                  <c:v>90540</c:v>
                </c:pt>
                <c:pt idx="90541">
                  <c:v>90541</c:v>
                </c:pt>
                <c:pt idx="90542">
                  <c:v>90542</c:v>
                </c:pt>
                <c:pt idx="90543">
                  <c:v>90543</c:v>
                </c:pt>
                <c:pt idx="90544">
                  <c:v>90544</c:v>
                </c:pt>
                <c:pt idx="90545">
                  <c:v>90545</c:v>
                </c:pt>
                <c:pt idx="90546">
                  <c:v>90546</c:v>
                </c:pt>
                <c:pt idx="90547">
                  <c:v>90547</c:v>
                </c:pt>
                <c:pt idx="90548">
                  <c:v>90548</c:v>
                </c:pt>
                <c:pt idx="90549">
                  <c:v>90549</c:v>
                </c:pt>
                <c:pt idx="90550">
                  <c:v>90550</c:v>
                </c:pt>
                <c:pt idx="90551">
                  <c:v>90551</c:v>
                </c:pt>
                <c:pt idx="90552">
                  <c:v>90552</c:v>
                </c:pt>
                <c:pt idx="90553">
                  <c:v>90553</c:v>
                </c:pt>
                <c:pt idx="90554">
                  <c:v>90554</c:v>
                </c:pt>
                <c:pt idx="90555">
                  <c:v>90555</c:v>
                </c:pt>
                <c:pt idx="90556">
                  <c:v>90556</c:v>
                </c:pt>
                <c:pt idx="90557">
                  <c:v>90557</c:v>
                </c:pt>
                <c:pt idx="90558">
                  <c:v>90558</c:v>
                </c:pt>
                <c:pt idx="90559">
                  <c:v>90559</c:v>
                </c:pt>
                <c:pt idx="90560">
                  <c:v>90560</c:v>
                </c:pt>
                <c:pt idx="90561">
                  <c:v>90561</c:v>
                </c:pt>
                <c:pt idx="90562">
                  <c:v>90562</c:v>
                </c:pt>
                <c:pt idx="90563">
                  <c:v>90563</c:v>
                </c:pt>
                <c:pt idx="90564">
                  <c:v>90564</c:v>
                </c:pt>
                <c:pt idx="90565">
                  <c:v>90565</c:v>
                </c:pt>
                <c:pt idx="90566">
                  <c:v>90566</c:v>
                </c:pt>
                <c:pt idx="90567">
                  <c:v>90567</c:v>
                </c:pt>
                <c:pt idx="90568">
                  <c:v>90568</c:v>
                </c:pt>
                <c:pt idx="90569">
                  <c:v>90569</c:v>
                </c:pt>
                <c:pt idx="90570">
                  <c:v>90570</c:v>
                </c:pt>
                <c:pt idx="90571">
                  <c:v>90571</c:v>
                </c:pt>
                <c:pt idx="90572">
                  <c:v>90572</c:v>
                </c:pt>
                <c:pt idx="90573">
                  <c:v>90573</c:v>
                </c:pt>
                <c:pt idx="90574">
                  <c:v>90574</c:v>
                </c:pt>
                <c:pt idx="90575">
                  <c:v>90575</c:v>
                </c:pt>
                <c:pt idx="90576">
                  <c:v>90576</c:v>
                </c:pt>
                <c:pt idx="90577">
                  <c:v>90577</c:v>
                </c:pt>
                <c:pt idx="90578">
                  <c:v>90578</c:v>
                </c:pt>
                <c:pt idx="90579">
                  <c:v>90579</c:v>
                </c:pt>
                <c:pt idx="90580">
                  <c:v>90580</c:v>
                </c:pt>
                <c:pt idx="90581">
                  <c:v>90581</c:v>
                </c:pt>
                <c:pt idx="90582">
                  <c:v>90582</c:v>
                </c:pt>
                <c:pt idx="90583">
                  <c:v>90583</c:v>
                </c:pt>
                <c:pt idx="90584">
                  <c:v>90584</c:v>
                </c:pt>
                <c:pt idx="90585">
                  <c:v>90585</c:v>
                </c:pt>
                <c:pt idx="90586">
                  <c:v>90586</c:v>
                </c:pt>
                <c:pt idx="90587">
                  <c:v>90587</c:v>
                </c:pt>
                <c:pt idx="90588">
                  <c:v>90588</c:v>
                </c:pt>
                <c:pt idx="90589">
                  <c:v>90589</c:v>
                </c:pt>
                <c:pt idx="90590">
                  <c:v>90590</c:v>
                </c:pt>
                <c:pt idx="90591">
                  <c:v>90591</c:v>
                </c:pt>
                <c:pt idx="90592">
                  <c:v>90592</c:v>
                </c:pt>
                <c:pt idx="90593">
                  <c:v>90593</c:v>
                </c:pt>
                <c:pt idx="90594">
                  <c:v>90594</c:v>
                </c:pt>
                <c:pt idx="90595">
                  <c:v>90595</c:v>
                </c:pt>
                <c:pt idx="90596">
                  <c:v>90596</c:v>
                </c:pt>
                <c:pt idx="90597">
                  <c:v>90597</c:v>
                </c:pt>
                <c:pt idx="90598">
                  <c:v>90598</c:v>
                </c:pt>
                <c:pt idx="90599">
                  <c:v>90599</c:v>
                </c:pt>
                <c:pt idx="90600">
                  <c:v>90600</c:v>
                </c:pt>
                <c:pt idx="90601">
                  <c:v>90601</c:v>
                </c:pt>
                <c:pt idx="90602">
                  <c:v>90602</c:v>
                </c:pt>
                <c:pt idx="90603">
                  <c:v>90603</c:v>
                </c:pt>
                <c:pt idx="90604">
                  <c:v>90604</c:v>
                </c:pt>
                <c:pt idx="90605">
                  <c:v>90605</c:v>
                </c:pt>
                <c:pt idx="90606">
                  <c:v>90606</c:v>
                </c:pt>
                <c:pt idx="90607">
                  <c:v>90607</c:v>
                </c:pt>
                <c:pt idx="90608">
                  <c:v>90608</c:v>
                </c:pt>
                <c:pt idx="90609">
                  <c:v>90609</c:v>
                </c:pt>
                <c:pt idx="90610">
                  <c:v>90610</c:v>
                </c:pt>
                <c:pt idx="90611">
                  <c:v>90611</c:v>
                </c:pt>
                <c:pt idx="90612">
                  <c:v>90612</c:v>
                </c:pt>
                <c:pt idx="90613">
                  <c:v>90613</c:v>
                </c:pt>
                <c:pt idx="90614">
                  <c:v>90614</c:v>
                </c:pt>
                <c:pt idx="90615">
                  <c:v>90615</c:v>
                </c:pt>
                <c:pt idx="90616">
                  <c:v>90616</c:v>
                </c:pt>
                <c:pt idx="90617">
                  <c:v>90617</c:v>
                </c:pt>
                <c:pt idx="90618">
                  <c:v>90618</c:v>
                </c:pt>
                <c:pt idx="90619">
                  <c:v>90619</c:v>
                </c:pt>
                <c:pt idx="90620">
                  <c:v>90620</c:v>
                </c:pt>
                <c:pt idx="90621">
                  <c:v>90621</c:v>
                </c:pt>
                <c:pt idx="90622">
                  <c:v>90622</c:v>
                </c:pt>
                <c:pt idx="90623">
                  <c:v>90623</c:v>
                </c:pt>
                <c:pt idx="90624">
                  <c:v>90624</c:v>
                </c:pt>
                <c:pt idx="90625">
                  <c:v>90625</c:v>
                </c:pt>
                <c:pt idx="90626">
                  <c:v>90626</c:v>
                </c:pt>
                <c:pt idx="90627">
                  <c:v>90627</c:v>
                </c:pt>
                <c:pt idx="90628">
                  <c:v>90628</c:v>
                </c:pt>
                <c:pt idx="90629">
                  <c:v>90629</c:v>
                </c:pt>
                <c:pt idx="90630">
                  <c:v>90630</c:v>
                </c:pt>
                <c:pt idx="90631">
                  <c:v>90631</c:v>
                </c:pt>
                <c:pt idx="90632">
                  <c:v>90632</c:v>
                </c:pt>
                <c:pt idx="90633">
                  <c:v>90633</c:v>
                </c:pt>
                <c:pt idx="90634">
                  <c:v>90634</c:v>
                </c:pt>
                <c:pt idx="90635">
                  <c:v>90635</c:v>
                </c:pt>
                <c:pt idx="90636">
                  <c:v>90636</c:v>
                </c:pt>
                <c:pt idx="90637">
                  <c:v>90637</c:v>
                </c:pt>
                <c:pt idx="90638">
                  <c:v>90638</c:v>
                </c:pt>
                <c:pt idx="90639">
                  <c:v>90639</c:v>
                </c:pt>
                <c:pt idx="90640">
                  <c:v>90640</c:v>
                </c:pt>
                <c:pt idx="90641">
                  <c:v>90641</c:v>
                </c:pt>
                <c:pt idx="90642">
                  <c:v>90642</c:v>
                </c:pt>
                <c:pt idx="90643">
                  <c:v>90643</c:v>
                </c:pt>
                <c:pt idx="90644">
                  <c:v>90644</c:v>
                </c:pt>
                <c:pt idx="90645">
                  <c:v>90645</c:v>
                </c:pt>
                <c:pt idx="90646">
                  <c:v>90646</c:v>
                </c:pt>
                <c:pt idx="90647">
                  <c:v>90647</c:v>
                </c:pt>
                <c:pt idx="90648">
                  <c:v>90648</c:v>
                </c:pt>
                <c:pt idx="90649">
                  <c:v>90649</c:v>
                </c:pt>
                <c:pt idx="90650">
                  <c:v>90650</c:v>
                </c:pt>
                <c:pt idx="90651">
                  <c:v>90651</c:v>
                </c:pt>
                <c:pt idx="90652">
                  <c:v>90652</c:v>
                </c:pt>
                <c:pt idx="90653">
                  <c:v>90653</c:v>
                </c:pt>
                <c:pt idx="90654">
                  <c:v>90654</c:v>
                </c:pt>
                <c:pt idx="90655">
                  <c:v>90655</c:v>
                </c:pt>
                <c:pt idx="90656">
                  <c:v>90656</c:v>
                </c:pt>
                <c:pt idx="90657">
                  <c:v>90657</c:v>
                </c:pt>
                <c:pt idx="90658">
                  <c:v>90658</c:v>
                </c:pt>
                <c:pt idx="90659">
                  <c:v>90659</c:v>
                </c:pt>
                <c:pt idx="90660">
                  <c:v>90660</c:v>
                </c:pt>
                <c:pt idx="90661">
                  <c:v>90661</c:v>
                </c:pt>
                <c:pt idx="90662">
                  <c:v>90662</c:v>
                </c:pt>
                <c:pt idx="90663">
                  <c:v>90663</c:v>
                </c:pt>
                <c:pt idx="90664">
                  <c:v>90664</c:v>
                </c:pt>
                <c:pt idx="90665">
                  <c:v>90665</c:v>
                </c:pt>
                <c:pt idx="90666">
                  <c:v>90666</c:v>
                </c:pt>
                <c:pt idx="90667">
                  <c:v>90667</c:v>
                </c:pt>
                <c:pt idx="90668">
                  <c:v>90668</c:v>
                </c:pt>
                <c:pt idx="90669">
                  <c:v>90669</c:v>
                </c:pt>
                <c:pt idx="90670">
                  <c:v>90670</c:v>
                </c:pt>
                <c:pt idx="90671">
                  <c:v>90671</c:v>
                </c:pt>
                <c:pt idx="90672">
                  <c:v>90672</c:v>
                </c:pt>
                <c:pt idx="90673">
                  <c:v>90673</c:v>
                </c:pt>
                <c:pt idx="90674">
                  <c:v>90674</c:v>
                </c:pt>
                <c:pt idx="90675">
                  <c:v>90675</c:v>
                </c:pt>
                <c:pt idx="90676">
                  <c:v>90676</c:v>
                </c:pt>
                <c:pt idx="90677">
                  <c:v>90677</c:v>
                </c:pt>
                <c:pt idx="90678">
                  <c:v>90678</c:v>
                </c:pt>
                <c:pt idx="90679">
                  <c:v>90679</c:v>
                </c:pt>
                <c:pt idx="90680">
                  <c:v>90680</c:v>
                </c:pt>
                <c:pt idx="90681">
                  <c:v>90681</c:v>
                </c:pt>
                <c:pt idx="90682">
                  <c:v>90682</c:v>
                </c:pt>
                <c:pt idx="90683">
                  <c:v>90683</c:v>
                </c:pt>
                <c:pt idx="90684">
                  <c:v>90684</c:v>
                </c:pt>
                <c:pt idx="90685">
                  <c:v>90685</c:v>
                </c:pt>
                <c:pt idx="90686">
                  <c:v>90686</c:v>
                </c:pt>
                <c:pt idx="90687">
                  <c:v>90687</c:v>
                </c:pt>
                <c:pt idx="90688">
                  <c:v>90688</c:v>
                </c:pt>
                <c:pt idx="90689">
                  <c:v>90689</c:v>
                </c:pt>
                <c:pt idx="90690">
                  <c:v>90690</c:v>
                </c:pt>
                <c:pt idx="90691">
                  <c:v>90691</c:v>
                </c:pt>
                <c:pt idx="90692">
                  <c:v>90692</c:v>
                </c:pt>
                <c:pt idx="90693">
                  <c:v>90693</c:v>
                </c:pt>
                <c:pt idx="90694">
                  <c:v>90694</c:v>
                </c:pt>
                <c:pt idx="90695">
                  <c:v>90695</c:v>
                </c:pt>
                <c:pt idx="90696">
                  <c:v>90696</c:v>
                </c:pt>
                <c:pt idx="90697">
                  <c:v>90697</c:v>
                </c:pt>
                <c:pt idx="90698">
                  <c:v>90698</c:v>
                </c:pt>
                <c:pt idx="90699">
                  <c:v>90699</c:v>
                </c:pt>
                <c:pt idx="90700">
                  <c:v>90700</c:v>
                </c:pt>
                <c:pt idx="90701">
                  <c:v>90701</c:v>
                </c:pt>
                <c:pt idx="90702">
                  <c:v>90702</c:v>
                </c:pt>
                <c:pt idx="90703">
                  <c:v>90703</c:v>
                </c:pt>
                <c:pt idx="90704">
                  <c:v>90704</c:v>
                </c:pt>
                <c:pt idx="90705">
                  <c:v>90705</c:v>
                </c:pt>
                <c:pt idx="90706">
                  <c:v>90706</c:v>
                </c:pt>
                <c:pt idx="90707">
                  <c:v>90707</c:v>
                </c:pt>
                <c:pt idx="90708">
                  <c:v>90708</c:v>
                </c:pt>
                <c:pt idx="90709">
                  <c:v>90709</c:v>
                </c:pt>
                <c:pt idx="90710">
                  <c:v>90710</c:v>
                </c:pt>
                <c:pt idx="90711">
                  <c:v>90711</c:v>
                </c:pt>
                <c:pt idx="90712">
                  <c:v>90712</c:v>
                </c:pt>
                <c:pt idx="90713">
                  <c:v>90713</c:v>
                </c:pt>
                <c:pt idx="90714">
                  <c:v>90714</c:v>
                </c:pt>
                <c:pt idx="90715">
                  <c:v>90715</c:v>
                </c:pt>
                <c:pt idx="90716">
                  <c:v>90716</c:v>
                </c:pt>
                <c:pt idx="90717">
                  <c:v>90717</c:v>
                </c:pt>
                <c:pt idx="90718">
                  <c:v>90718</c:v>
                </c:pt>
                <c:pt idx="90719">
                  <c:v>90719</c:v>
                </c:pt>
                <c:pt idx="90720">
                  <c:v>90720</c:v>
                </c:pt>
                <c:pt idx="90721">
                  <c:v>90721</c:v>
                </c:pt>
                <c:pt idx="90722">
                  <c:v>90722</c:v>
                </c:pt>
                <c:pt idx="90723">
                  <c:v>90723</c:v>
                </c:pt>
                <c:pt idx="90724">
                  <c:v>90724</c:v>
                </c:pt>
                <c:pt idx="90725">
                  <c:v>90725</c:v>
                </c:pt>
                <c:pt idx="90726">
                  <c:v>90726</c:v>
                </c:pt>
                <c:pt idx="90727">
                  <c:v>90727</c:v>
                </c:pt>
                <c:pt idx="90728">
                  <c:v>90728</c:v>
                </c:pt>
                <c:pt idx="90729">
                  <c:v>90729</c:v>
                </c:pt>
                <c:pt idx="90730">
                  <c:v>90730</c:v>
                </c:pt>
                <c:pt idx="90731">
                  <c:v>90731</c:v>
                </c:pt>
                <c:pt idx="90732">
                  <c:v>90732</c:v>
                </c:pt>
                <c:pt idx="90733">
                  <c:v>90733</c:v>
                </c:pt>
                <c:pt idx="90734">
                  <c:v>90734</c:v>
                </c:pt>
                <c:pt idx="90735">
                  <c:v>90735</c:v>
                </c:pt>
                <c:pt idx="90736">
                  <c:v>90736</c:v>
                </c:pt>
                <c:pt idx="90737">
                  <c:v>90737</c:v>
                </c:pt>
                <c:pt idx="90738">
                  <c:v>90738</c:v>
                </c:pt>
                <c:pt idx="90739">
                  <c:v>90739</c:v>
                </c:pt>
                <c:pt idx="90740">
                  <c:v>90740</c:v>
                </c:pt>
                <c:pt idx="90741">
                  <c:v>90741</c:v>
                </c:pt>
                <c:pt idx="90742">
                  <c:v>90742</c:v>
                </c:pt>
                <c:pt idx="90743">
                  <c:v>90743</c:v>
                </c:pt>
                <c:pt idx="90744">
                  <c:v>90744</c:v>
                </c:pt>
                <c:pt idx="90745">
                  <c:v>90745</c:v>
                </c:pt>
                <c:pt idx="90746">
                  <c:v>90746</c:v>
                </c:pt>
                <c:pt idx="90747">
                  <c:v>90747</c:v>
                </c:pt>
                <c:pt idx="90748">
                  <c:v>90748</c:v>
                </c:pt>
                <c:pt idx="90749">
                  <c:v>90749</c:v>
                </c:pt>
                <c:pt idx="90750">
                  <c:v>90750</c:v>
                </c:pt>
                <c:pt idx="90751">
                  <c:v>90751</c:v>
                </c:pt>
                <c:pt idx="90752">
                  <c:v>90752</c:v>
                </c:pt>
                <c:pt idx="90753">
                  <c:v>90753</c:v>
                </c:pt>
                <c:pt idx="90754">
                  <c:v>90754</c:v>
                </c:pt>
                <c:pt idx="90755">
                  <c:v>90755</c:v>
                </c:pt>
                <c:pt idx="90756">
                  <c:v>90756</c:v>
                </c:pt>
                <c:pt idx="90757">
                  <c:v>90757</c:v>
                </c:pt>
                <c:pt idx="90758">
                  <c:v>90758</c:v>
                </c:pt>
                <c:pt idx="90759">
                  <c:v>90759</c:v>
                </c:pt>
                <c:pt idx="90760">
                  <c:v>90760</c:v>
                </c:pt>
                <c:pt idx="90761">
                  <c:v>90761</c:v>
                </c:pt>
                <c:pt idx="90762">
                  <c:v>90762</c:v>
                </c:pt>
                <c:pt idx="90763">
                  <c:v>90763</c:v>
                </c:pt>
                <c:pt idx="90764">
                  <c:v>90764</c:v>
                </c:pt>
                <c:pt idx="90765">
                  <c:v>90765</c:v>
                </c:pt>
                <c:pt idx="90766">
                  <c:v>90766</c:v>
                </c:pt>
                <c:pt idx="90767">
                  <c:v>90767</c:v>
                </c:pt>
                <c:pt idx="90768">
                  <c:v>90768</c:v>
                </c:pt>
                <c:pt idx="90769">
                  <c:v>90769</c:v>
                </c:pt>
                <c:pt idx="90770">
                  <c:v>90770</c:v>
                </c:pt>
                <c:pt idx="90771">
                  <c:v>90771</c:v>
                </c:pt>
                <c:pt idx="90772">
                  <c:v>90772</c:v>
                </c:pt>
                <c:pt idx="90773">
                  <c:v>90773</c:v>
                </c:pt>
                <c:pt idx="90774">
                  <c:v>90774</c:v>
                </c:pt>
                <c:pt idx="90775">
                  <c:v>90775</c:v>
                </c:pt>
                <c:pt idx="90776">
                  <c:v>90776</c:v>
                </c:pt>
                <c:pt idx="90777">
                  <c:v>90777</c:v>
                </c:pt>
                <c:pt idx="90778">
                  <c:v>90778</c:v>
                </c:pt>
                <c:pt idx="90779">
                  <c:v>90779</c:v>
                </c:pt>
                <c:pt idx="90780">
                  <c:v>90780</c:v>
                </c:pt>
                <c:pt idx="90781">
                  <c:v>90781</c:v>
                </c:pt>
                <c:pt idx="90782">
                  <c:v>90782</c:v>
                </c:pt>
                <c:pt idx="90783">
                  <c:v>90783</c:v>
                </c:pt>
                <c:pt idx="90784">
                  <c:v>90784</c:v>
                </c:pt>
                <c:pt idx="90785">
                  <c:v>90785</c:v>
                </c:pt>
                <c:pt idx="90786">
                  <c:v>90786</c:v>
                </c:pt>
                <c:pt idx="90787">
                  <c:v>90787</c:v>
                </c:pt>
                <c:pt idx="90788">
                  <c:v>90788</c:v>
                </c:pt>
                <c:pt idx="90789">
                  <c:v>90789</c:v>
                </c:pt>
                <c:pt idx="90790">
                  <c:v>90790</c:v>
                </c:pt>
                <c:pt idx="90791">
                  <c:v>90791</c:v>
                </c:pt>
                <c:pt idx="90792">
                  <c:v>90792</c:v>
                </c:pt>
                <c:pt idx="90793">
                  <c:v>90793</c:v>
                </c:pt>
                <c:pt idx="90794">
                  <c:v>90794</c:v>
                </c:pt>
                <c:pt idx="90795">
                  <c:v>90795</c:v>
                </c:pt>
                <c:pt idx="90796">
                  <c:v>90796</c:v>
                </c:pt>
                <c:pt idx="90797">
                  <c:v>90797</c:v>
                </c:pt>
                <c:pt idx="90798">
                  <c:v>90798</c:v>
                </c:pt>
                <c:pt idx="90799">
                  <c:v>90799</c:v>
                </c:pt>
                <c:pt idx="90800">
                  <c:v>90800</c:v>
                </c:pt>
                <c:pt idx="90801">
                  <c:v>90801</c:v>
                </c:pt>
                <c:pt idx="90802">
                  <c:v>90802</c:v>
                </c:pt>
                <c:pt idx="90803">
                  <c:v>90803</c:v>
                </c:pt>
                <c:pt idx="90804">
                  <c:v>90804</c:v>
                </c:pt>
                <c:pt idx="90805">
                  <c:v>90805</c:v>
                </c:pt>
                <c:pt idx="90806">
                  <c:v>90806</c:v>
                </c:pt>
                <c:pt idx="90807">
                  <c:v>90807</c:v>
                </c:pt>
                <c:pt idx="90808">
                  <c:v>90808</c:v>
                </c:pt>
                <c:pt idx="90809">
                  <c:v>90809</c:v>
                </c:pt>
                <c:pt idx="90810">
                  <c:v>90810</c:v>
                </c:pt>
                <c:pt idx="90811">
                  <c:v>90811</c:v>
                </c:pt>
                <c:pt idx="90812">
                  <c:v>90812</c:v>
                </c:pt>
                <c:pt idx="90813">
                  <c:v>90813</c:v>
                </c:pt>
                <c:pt idx="90814">
                  <c:v>90814</c:v>
                </c:pt>
                <c:pt idx="90815">
                  <c:v>90815</c:v>
                </c:pt>
                <c:pt idx="90816">
                  <c:v>90816</c:v>
                </c:pt>
                <c:pt idx="90817">
                  <c:v>90817</c:v>
                </c:pt>
                <c:pt idx="90818">
                  <c:v>90818</c:v>
                </c:pt>
                <c:pt idx="90819">
                  <c:v>90819</c:v>
                </c:pt>
                <c:pt idx="90820">
                  <c:v>90820</c:v>
                </c:pt>
                <c:pt idx="90821">
                  <c:v>90821</c:v>
                </c:pt>
                <c:pt idx="90822">
                  <c:v>90822</c:v>
                </c:pt>
                <c:pt idx="90823">
                  <c:v>90823</c:v>
                </c:pt>
                <c:pt idx="90824">
                  <c:v>90824</c:v>
                </c:pt>
                <c:pt idx="90825">
                  <c:v>90825</c:v>
                </c:pt>
                <c:pt idx="90826">
                  <c:v>90826</c:v>
                </c:pt>
                <c:pt idx="90827">
                  <c:v>90827</c:v>
                </c:pt>
                <c:pt idx="90828">
                  <c:v>90828</c:v>
                </c:pt>
                <c:pt idx="90829">
                  <c:v>90829</c:v>
                </c:pt>
                <c:pt idx="90830">
                  <c:v>90830</c:v>
                </c:pt>
                <c:pt idx="90831">
                  <c:v>90831</c:v>
                </c:pt>
                <c:pt idx="90832">
                  <c:v>90832</c:v>
                </c:pt>
                <c:pt idx="90833">
                  <c:v>90833</c:v>
                </c:pt>
                <c:pt idx="90834">
                  <c:v>90834</c:v>
                </c:pt>
                <c:pt idx="90835">
                  <c:v>90835</c:v>
                </c:pt>
                <c:pt idx="90836">
                  <c:v>90836</c:v>
                </c:pt>
                <c:pt idx="90837">
                  <c:v>90837</c:v>
                </c:pt>
                <c:pt idx="90838">
                  <c:v>90838</c:v>
                </c:pt>
                <c:pt idx="90839">
                  <c:v>90839</c:v>
                </c:pt>
                <c:pt idx="90840">
                  <c:v>90840</c:v>
                </c:pt>
                <c:pt idx="90841">
                  <c:v>90841</c:v>
                </c:pt>
                <c:pt idx="90842">
                  <c:v>90842</c:v>
                </c:pt>
                <c:pt idx="90843">
                  <c:v>90843</c:v>
                </c:pt>
                <c:pt idx="90844">
                  <c:v>90844</c:v>
                </c:pt>
                <c:pt idx="90845">
                  <c:v>90845</c:v>
                </c:pt>
                <c:pt idx="90846">
                  <c:v>90846</c:v>
                </c:pt>
                <c:pt idx="90847">
                  <c:v>90847</c:v>
                </c:pt>
                <c:pt idx="90848">
                  <c:v>90848</c:v>
                </c:pt>
                <c:pt idx="90849">
                  <c:v>90849</c:v>
                </c:pt>
                <c:pt idx="90850">
                  <c:v>90850</c:v>
                </c:pt>
                <c:pt idx="90851">
                  <c:v>90851</c:v>
                </c:pt>
                <c:pt idx="90852">
                  <c:v>90852</c:v>
                </c:pt>
                <c:pt idx="90853">
                  <c:v>90853</c:v>
                </c:pt>
                <c:pt idx="90854">
                  <c:v>90854</c:v>
                </c:pt>
                <c:pt idx="90855">
                  <c:v>90855</c:v>
                </c:pt>
                <c:pt idx="90856">
                  <c:v>90856</c:v>
                </c:pt>
                <c:pt idx="90857">
                  <c:v>90857</c:v>
                </c:pt>
                <c:pt idx="90858">
                  <c:v>90858</c:v>
                </c:pt>
                <c:pt idx="90859">
                  <c:v>90859</c:v>
                </c:pt>
                <c:pt idx="90860">
                  <c:v>90860</c:v>
                </c:pt>
                <c:pt idx="90861">
                  <c:v>90861</c:v>
                </c:pt>
                <c:pt idx="90862">
                  <c:v>90862</c:v>
                </c:pt>
                <c:pt idx="90863">
                  <c:v>90863</c:v>
                </c:pt>
                <c:pt idx="90864">
                  <c:v>90864</c:v>
                </c:pt>
                <c:pt idx="90865">
                  <c:v>90865</c:v>
                </c:pt>
                <c:pt idx="90866">
                  <c:v>90866</c:v>
                </c:pt>
                <c:pt idx="90867">
                  <c:v>90867</c:v>
                </c:pt>
                <c:pt idx="90868">
                  <c:v>90868</c:v>
                </c:pt>
                <c:pt idx="90869">
                  <c:v>90869</c:v>
                </c:pt>
                <c:pt idx="90870">
                  <c:v>90870</c:v>
                </c:pt>
                <c:pt idx="90871">
                  <c:v>90871</c:v>
                </c:pt>
                <c:pt idx="90872">
                  <c:v>90872</c:v>
                </c:pt>
                <c:pt idx="90873">
                  <c:v>90873</c:v>
                </c:pt>
                <c:pt idx="90874">
                  <c:v>90874</c:v>
                </c:pt>
                <c:pt idx="90875">
                  <c:v>90875</c:v>
                </c:pt>
                <c:pt idx="90876">
                  <c:v>90876</c:v>
                </c:pt>
                <c:pt idx="90877">
                  <c:v>90877</c:v>
                </c:pt>
                <c:pt idx="90878">
                  <c:v>90878</c:v>
                </c:pt>
                <c:pt idx="90879">
                  <c:v>90879</c:v>
                </c:pt>
                <c:pt idx="90880">
                  <c:v>90880</c:v>
                </c:pt>
                <c:pt idx="90881">
                  <c:v>90881</c:v>
                </c:pt>
                <c:pt idx="90882">
                  <c:v>90882</c:v>
                </c:pt>
                <c:pt idx="90883">
                  <c:v>90883</c:v>
                </c:pt>
                <c:pt idx="90884">
                  <c:v>90884</c:v>
                </c:pt>
                <c:pt idx="90885">
                  <c:v>90885</c:v>
                </c:pt>
                <c:pt idx="90886">
                  <c:v>90886</c:v>
                </c:pt>
                <c:pt idx="90887">
                  <c:v>90887</c:v>
                </c:pt>
                <c:pt idx="90888">
                  <c:v>90888</c:v>
                </c:pt>
                <c:pt idx="90889">
                  <c:v>90889</c:v>
                </c:pt>
                <c:pt idx="90890">
                  <c:v>90890</c:v>
                </c:pt>
                <c:pt idx="90891">
                  <c:v>90891</c:v>
                </c:pt>
                <c:pt idx="90892">
                  <c:v>90892</c:v>
                </c:pt>
                <c:pt idx="90893">
                  <c:v>90893</c:v>
                </c:pt>
                <c:pt idx="90894">
                  <c:v>90894</c:v>
                </c:pt>
                <c:pt idx="90895">
                  <c:v>90895</c:v>
                </c:pt>
                <c:pt idx="90896">
                  <c:v>90896</c:v>
                </c:pt>
                <c:pt idx="90897">
                  <c:v>90897</c:v>
                </c:pt>
                <c:pt idx="90898">
                  <c:v>90898</c:v>
                </c:pt>
                <c:pt idx="90899">
                  <c:v>90899</c:v>
                </c:pt>
                <c:pt idx="90900">
                  <c:v>90900</c:v>
                </c:pt>
                <c:pt idx="90901">
                  <c:v>90901</c:v>
                </c:pt>
                <c:pt idx="90902">
                  <c:v>90902</c:v>
                </c:pt>
                <c:pt idx="90903">
                  <c:v>90903</c:v>
                </c:pt>
                <c:pt idx="90904">
                  <c:v>90904</c:v>
                </c:pt>
                <c:pt idx="90905">
                  <c:v>90905</c:v>
                </c:pt>
                <c:pt idx="90906">
                  <c:v>90906</c:v>
                </c:pt>
                <c:pt idx="90907">
                  <c:v>90907</c:v>
                </c:pt>
                <c:pt idx="90908">
                  <c:v>90908</c:v>
                </c:pt>
                <c:pt idx="90909">
                  <c:v>90909</c:v>
                </c:pt>
                <c:pt idx="90910">
                  <c:v>90910</c:v>
                </c:pt>
                <c:pt idx="90911">
                  <c:v>90911</c:v>
                </c:pt>
                <c:pt idx="90912">
                  <c:v>90912</c:v>
                </c:pt>
                <c:pt idx="90913">
                  <c:v>90913</c:v>
                </c:pt>
                <c:pt idx="90914">
                  <c:v>90914</c:v>
                </c:pt>
                <c:pt idx="90915">
                  <c:v>90915</c:v>
                </c:pt>
                <c:pt idx="90916">
                  <c:v>90916</c:v>
                </c:pt>
                <c:pt idx="90917">
                  <c:v>90917</c:v>
                </c:pt>
                <c:pt idx="90918">
                  <c:v>90918</c:v>
                </c:pt>
                <c:pt idx="90919">
                  <c:v>90919</c:v>
                </c:pt>
                <c:pt idx="90920">
                  <c:v>90920</c:v>
                </c:pt>
                <c:pt idx="90921">
                  <c:v>90921</c:v>
                </c:pt>
                <c:pt idx="90922">
                  <c:v>90922</c:v>
                </c:pt>
                <c:pt idx="90923">
                  <c:v>90923</c:v>
                </c:pt>
                <c:pt idx="90924">
                  <c:v>90924</c:v>
                </c:pt>
                <c:pt idx="90925">
                  <c:v>90925</c:v>
                </c:pt>
                <c:pt idx="90926">
                  <c:v>90926</c:v>
                </c:pt>
                <c:pt idx="90927">
                  <c:v>90927</c:v>
                </c:pt>
                <c:pt idx="90928">
                  <c:v>90928</c:v>
                </c:pt>
                <c:pt idx="90929">
                  <c:v>90929</c:v>
                </c:pt>
                <c:pt idx="90930">
                  <c:v>90930</c:v>
                </c:pt>
                <c:pt idx="90931">
                  <c:v>90931</c:v>
                </c:pt>
                <c:pt idx="90932">
                  <c:v>90932</c:v>
                </c:pt>
                <c:pt idx="90933">
                  <c:v>90933</c:v>
                </c:pt>
                <c:pt idx="90934">
                  <c:v>90934</c:v>
                </c:pt>
                <c:pt idx="90935">
                  <c:v>90935</c:v>
                </c:pt>
                <c:pt idx="90936">
                  <c:v>90936</c:v>
                </c:pt>
                <c:pt idx="90937">
                  <c:v>90937</c:v>
                </c:pt>
                <c:pt idx="90938">
                  <c:v>90938</c:v>
                </c:pt>
                <c:pt idx="90939">
                  <c:v>90939</c:v>
                </c:pt>
                <c:pt idx="90940">
                  <c:v>90940</c:v>
                </c:pt>
                <c:pt idx="90941">
                  <c:v>90941</c:v>
                </c:pt>
                <c:pt idx="90942">
                  <c:v>90942</c:v>
                </c:pt>
                <c:pt idx="90943">
                  <c:v>90943</c:v>
                </c:pt>
                <c:pt idx="90944">
                  <c:v>90944</c:v>
                </c:pt>
                <c:pt idx="90945">
                  <c:v>90945</c:v>
                </c:pt>
                <c:pt idx="90946">
                  <c:v>90946</c:v>
                </c:pt>
                <c:pt idx="90947">
                  <c:v>90947</c:v>
                </c:pt>
                <c:pt idx="90948">
                  <c:v>90948</c:v>
                </c:pt>
                <c:pt idx="90949">
                  <c:v>90949</c:v>
                </c:pt>
                <c:pt idx="90950">
                  <c:v>90950</c:v>
                </c:pt>
                <c:pt idx="90951">
                  <c:v>90951</c:v>
                </c:pt>
                <c:pt idx="90952">
                  <c:v>90952</c:v>
                </c:pt>
                <c:pt idx="90953">
                  <c:v>90953</c:v>
                </c:pt>
                <c:pt idx="90954">
                  <c:v>90954</c:v>
                </c:pt>
                <c:pt idx="90955">
                  <c:v>90955</c:v>
                </c:pt>
                <c:pt idx="90956">
                  <c:v>90956</c:v>
                </c:pt>
                <c:pt idx="90957">
                  <c:v>90957</c:v>
                </c:pt>
                <c:pt idx="90958">
                  <c:v>90958</c:v>
                </c:pt>
                <c:pt idx="90959">
                  <c:v>90959</c:v>
                </c:pt>
                <c:pt idx="90960">
                  <c:v>90960</c:v>
                </c:pt>
                <c:pt idx="90961">
                  <c:v>90961</c:v>
                </c:pt>
                <c:pt idx="90962">
                  <c:v>90962</c:v>
                </c:pt>
                <c:pt idx="90963">
                  <c:v>90963</c:v>
                </c:pt>
                <c:pt idx="90964">
                  <c:v>90964</c:v>
                </c:pt>
                <c:pt idx="90965">
                  <c:v>90965</c:v>
                </c:pt>
                <c:pt idx="90966">
                  <c:v>90966</c:v>
                </c:pt>
                <c:pt idx="90967">
                  <c:v>90967</c:v>
                </c:pt>
                <c:pt idx="90968">
                  <c:v>90968</c:v>
                </c:pt>
                <c:pt idx="90969">
                  <c:v>90969</c:v>
                </c:pt>
                <c:pt idx="90970">
                  <c:v>90970</c:v>
                </c:pt>
                <c:pt idx="90971">
                  <c:v>90971</c:v>
                </c:pt>
                <c:pt idx="90972">
                  <c:v>90972</c:v>
                </c:pt>
                <c:pt idx="90973">
                  <c:v>90973</c:v>
                </c:pt>
                <c:pt idx="90974">
                  <c:v>90974</c:v>
                </c:pt>
                <c:pt idx="90975">
                  <c:v>90975</c:v>
                </c:pt>
                <c:pt idx="90976">
                  <c:v>90976</c:v>
                </c:pt>
                <c:pt idx="90977">
                  <c:v>90977</c:v>
                </c:pt>
                <c:pt idx="90978">
                  <c:v>90978</c:v>
                </c:pt>
                <c:pt idx="90979">
                  <c:v>90979</c:v>
                </c:pt>
                <c:pt idx="90980">
                  <c:v>90980</c:v>
                </c:pt>
                <c:pt idx="90981">
                  <c:v>90981</c:v>
                </c:pt>
                <c:pt idx="90982">
                  <c:v>90982</c:v>
                </c:pt>
                <c:pt idx="90983">
                  <c:v>90983</c:v>
                </c:pt>
                <c:pt idx="90984">
                  <c:v>90984</c:v>
                </c:pt>
                <c:pt idx="90985">
                  <c:v>90985</c:v>
                </c:pt>
                <c:pt idx="90986">
                  <c:v>90986</c:v>
                </c:pt>
                <c:pt idx="90987">
                  <c:v>90987</c:v>
                </c:pt>
                <c:pt idx="90988">
                  <c:v>90988</c:v>
                </c:pt>
                <c:pt idx="90989">
                  <c:v>90989</c:v>
                </c:pt>
                <c:pt idx="90990">
                  <c:v>90990</c:v>
                </c:pt>
                <c:pt idx="90991">
                  <c:v>90991</c:v>
                </c:pt>
                <c:pt idx="90992">
                  <c:v>90992</c:v>
                </c:pt>
                <c:pt idx="90993">
                  <c:v>90993</c:v>
                </c:pt>
                <c:pt idx="90994">
                  <c:v>90994</c:v>
                </c:pt>
                <c:pt idx="90995">
                  <c:v>90995</c:v>
                </c:pt>
                <c:pt idx="90996">
                  <c:v>90996</c:v>
                </c:pt>
                <c:pt idx="90997">
                  <c:v>90997</c:v>
                </c:pt>
                <c:pt idx="90998">
                  <c:v>90998</c:v>
                </c:pt>
                <c:pt idx="90999">
                  <c:v>90999</c:v>
                </c:pt>
                <c:pt idx="91000">
                  <c:v>91000</c:v>
                </c:pt>
                <c:pt idx="91001">
                  <c:v>91001</c:v>
                </c:pt>
                <c:pt idx="91002">
                  <c:v>91002</c:v>
                </c:pt>
                <c:pt idx="91003">
                  <c:v>91003</c:v>
                </c:pt>
                <c:pt idx="91004">
                  <c:v>91004</c:v>
                </c:pt>
                <c:pt idx="91005">
                  <c:v>91005</c:v>
                </c:pt>
                <c:pt idx="91006">
                  <c:v>91006</c:v>
                </c:pt>
                <c:pt idx="91007">
                  <c:v>91007</c:v>
                </c:pt>
                <c:pt idx="91008">
                  <c:v>91008</c:v>
                </c:pt>
                <c:pt idx="91009">
                  <c:v>91009</c:v>
                </c:pt>
                <c:pt idx="91010">
                  <c:v>91010</c:v>
                </c:pt>
                <c:pt idx="91011">
                  <c:v>91011</c:v>
                </c:pt>
                <c:pt idx="91012">
                  <c:v>91012</c:v>
                </c:pt>
                <c:pt idx="91013">
                  <c:v>91013</c:v>
                </c:pt>
                <c:pt idx="91014">
                  <c:v>91014</c:v>
                </c:pt>
                <c:pt idx="91015">
                  <c:v>91015</c:v>
                </c:pt>
                <c:pt idx="91016">
                  <c:v>91016</c:v>
                </c:pt>
                <c:pt idx="91017">
                  <c:v>91017</c:v>
                </c:pt>
                <c:pt idx="91018">
                  <c:v>91018</c:v>
                </c:pt>
                <c:pt idx="91019">
                  <c:v>91019</c:v>
                </c:pt>
                <c:pt idx="91020">
                  <c:v>91020</c:v>
                </c:pt>
                <c:pt idx="91021">
                  <c:v>91021</c:v>
                </c:pt>
                <c:pt idx="91022">
                  <c:v>91022</c:v>
                </c:pt>
                <c:pt idx="91023">
                  <c:v>91023</c:v>
                </c:pt>
                <c:pt idx="91024">
                  <c:v>91024</c:v>
                </c:pt>
                <c:pt idx="91025">
                  <c:v>91025</c:v>
                </c:pt>
                <c:pt idx="91026">
                  <c:v>91026</c:v>
                </c:pt>
                <c:pt idx="91027">
                  <c:v>91027</c:v>
                </c:pt>
                <c:pt idx="91028">
                  <c:v>91028</c:v>
                </c:pt>
                <c:pt idx="91029">
                  <c:v>91029</c:v>
                </c:pt>
                <c:pt idx="91030">
                  <c:v>91030</c:v>
                </c:pt>
                <c:pt idx="91031">
                  <c:v>91031</c:v>
                </c:pt>
                <c:pt idx="91032">
                  <c:v>91032</c:v>
                </c:pt>
                <c:pt idx="91033">
                  <c:v>91033</c:v>
                </c:pt>
                <c:pt idx="91034">
                  <c:v>91034</c:v>
                </c:pt>
                <c:pt idx="91035">
                  <c:v>91035</c:v>
                </c:pt>
                <c:pt idx="91036">
                  <c:v>91036</c:v>
                </c:pt>
                <c:pt idx="91037">
                  <c:v>91037</c:v>
                </c:pt>
                <c:pt idx="91038">
                  <c:v>91038</c:v>
                </c:pt>
                <c:pt idx="91039">
                  <c:v>91039</c:v>
                </c:pt>
                <c:pt idx="91040">
                  <c:v>91040</c:v>
                </c:pt>
                <c:pt idx="91041">
                  <c:v>91041</c:v>
                </c:pt>
                <c:pt idx="91042">
                  <c:v>91042</c:v>
                </c:pt>
                <c:pt idx="91043">
                  <c:v>91043</c:v>
                </c:pt>
                <c:pt idx="91044">
                  <c:v>91044</c:v>
                </c:pt>
                <c:pt idx="91045">
                  <c:v>91045</c:v>
                </c:pt>
                <c:pt idx="91046">
                  <c:v>91046</c:v>
                </c:pt>
                <c:pt idx="91047">
                  <c:v>91047</c:v>
                </c:pt>
                <c:pt idx="91048">
                  <c:v>91048</c:v>
                </c:pt>
                <c:pt idx="91049">
                  <c:v>91049</c:v>
                </c:pt>
                <c:pt idx="91050">
                  <c:v>91050</c:v>
                </c:pt>
                <c:pt idx="91051">
                  <c:v>91051</c:v>
                </c:pt>
                <c:pt idx="91052">
                  <c:v>91052</c:v>
                </c:pt>
                <c:pt idx="91053">
                  <c:v>91053</c:v>
                </c:pt>
                <c:pt idx="91054">
                  <c:v>91054</c:v>
                </c:pt>
                <c:pt idx="91055">
                  <c:v>91055</c:v>
                </c:pt>
                <c:pt idx="91056">
                  <c:v>91056</c:v>
                </c:pt>
                <c:pt idx="91057">
                  <c:v>91057</c:v>
                </c:pt>
                <c:pt idx="91058">
                  <c:v>91058</c:v>
                </c:pt>
                <c:pt idx="91059">
                  <c:v>91059</c:v>
                </c:pt>
                <c:pt idx="91060">
                  <c:v>91060</c:v>
                </c:pt>
                <c:pt idx="91061">
                  <c:v>91061</c:v>
                </c:pt>
                <c:pt idx="91062">
                  <c:v>91062</c:v>
                </c:pt>
                <c:pt idx="91063">
                  <c:v>91063</c:v>
                </c:pt>
                <c:pt idx="91064">
                  <c:v>91064</c:v>
                </c:pt>
                <c:pt idx="91065">
                  <c:v>91065</c:v>
                </c:pt>
                <c:pt idx="91066">
                  <c:v>91066</c:v>
                </c:pt>
                <c:pt idx="91067">
                  <c:v>91067</c:v>
                </c:pt>
                <c:pt idx="91068">
                  <c:v>91068</c:v>
                </c:pt>
                <c:pt idx="91069">
                  <c:v>91069</c:v>
                </c:pt>
                <c:pt idx="91070">
                  <c:v>91070</c:v>
                </c:pt>
                <c:pt idx="91071">
                  <c:v>91071</c:v>
                </c:pt>
                <c:pt idx="91072">
                  <c:v>91072</c:v>
                </c:pt>
                <c:pt idx="91073">
                  <c:v>91073</c:v>
                </c:pt>
                <c:pt idx="91074">
                  <c:v>91074</c:v>
                </c:pt>
                <c:pt idx="91075">
                  <c:v>91075</c:v>
                </c:pt>
                <c:pt idx="91076">
                  <c:v>91076</c:v>
                </c:pt>
                <c:pt idx="91077">
                  <c:v>91077</c:v>
                </c:pt>
                <c:pt idx="91078">
                  <c:v>91078</c:v>
                </c:pt>
                <c:pt idx="91079">
                  <c:v>91079</c:v>
                </c:pt>
                <c:pt idx="91080">
                  <c:v>91080</c:v>
                </c:pt>
                <c:pt idx="91081">
                  <c:v>91081</c:v>
                </c:pt>
                <c:pt idx="91082">
                  <c:v>91082</c:v>
                </c:pt>
                <c:pt idx="91083">
                  <c:v>91083</c:v>
                </c:pt>
                <c:pt idx="91084">
                  <c:v>91084</c:v>
                </c:pt>
                <c:pt idx="91085">
                  <c:v>91085</c:v>
                </c:pt>
                <c:pt idx="91086">
                  <c:v>91086</c:v>
                </c:pt>
                <c:pt idx="91087">
                  <c:v>91087</c:v>
                </c:pt>
                <c:pt idx="91088">
                  <c:v>91088</c:v>
                </c:pt>
                <c:pt idx="91089">
                  <c:v>91089</c:v>
                </c:pt>
                <c:pt idx="91090">
                  <c:v>91090</c:v>
                </c:pt>
                <c:pt idx="91091">
                  <c:v>91091</c:v>
                </c:pt>
                <c:pt idx="91092">
                  <c:v>91092</c:v>
                </c:pt>
                <c:pt idx="91093">
                  <c:v>91093</c:v>
                </c:pt>
                <c:pt idx="91094">
                  <c:v>91094</c:v>
                </c:pt>
                <c:pt idx="91095">
                  <c:v>91095</c:v>
                </c:pt>
                <c:pt idx="91096">
                  <c:v>91096</c:v>
                </c:pt>
                <c:pt idx="91097">
                  <c:v>91097</c:v>
                </c:pt>
                <c:pt idx="91098">
                  <c:v>91098</c:v>
                </c:pt>
                <c:pt idx="91099">
                  <c:v>91099</c:v>
                </c:pt>
                <c:pt idx="91100">
                  <c:v>91100</c:v>
                </c:pt>
                <c:pt idx="91101">
                  <c:v>91101</c:v>
                </c:pt>
                <c:pt idx="91102">
                  <c:v>91102</c:v>
                </c:pt>
                <c:pt idx="91103">
                  <c:v>91103</c:v>
                </c:pt>
                <c:pt idx="91104">
                  <c:v>91104</c:v>
                </c:pt>
                <c:pt idx="91105">
                  <c:v>91105</c:v>
                </c:pt>
                <c:pt idx="91106">
                  <c:v>91106</c:v>
                </c:pt>
                <c:pt idx="91107">
                  <c:v>91107</c:v>
                </c:pt>
                <c:pt idx="91108">
                  <c:v>91108</c:v>
                </c:pt>
                <c:pt idx="91109">
                  <c:v>91109</c:v>
                </c:pt>
                <c:pt idx="91110">
                  <c:v>91110</c:v>
                </c:pt>
                <c:pt idx="91111">
                  <c:v>91111</c:v>
                </c:pt>
                <c:pt idx="91112">
                  <c:v>91112</c:v>
                </c:pt>
                <c:pt idx="91113">
                  <c:v>91113</c:v>
                </c:pt>
                <c:pt idx="91114">
                  <c:v>91114</c:v>
                </c:pt>
                <c:pt idx="91115">
                  <c:v>91115</c:v>
                </c:pt>
                <c:pt idx="91116">
                  <c:v>91116</c:v>
                </c:pt>
                <c:pt idx="91117">
                  <c:v>91117</c:v>
                </c:pt>
                <c:pt idx="91118">
                  <c:v>91118</c:v>
                </c:pt>
                <c:pt idx="91119">
                  <c:v>91119</c:v>
                </c:pt>
                <c:pt idx="91120">
                  <c:v>91120</c:v>
                </c:pt>
                <c:pt idx="91121">
                  <c:v>91121</c:v>
                </c:pt>
                <c:pt idx="91122">
                  <c:v>91122</c:v>
                </c:pt>
                <c:pt idx="91123">
                  <c:v>91123</c:v>
                </c:pt>
                <c:pt idx="91124">
                  <c:v>91124</c:v>
                </c:pt>
                <c:pt idx="91125">
                  <c:v>91125</c:v>
                </c:pt>
                <c:pt idx="91126">
                  <c:v>91126</c:v>
                </c:pt>
                <c:pt idx="91127">
                  <c:v>91127</c:v>
                </c:pt>
                <c:pt idx="91128">
                  <c:v>91128</c:v>
                </c:pt>
                <c:pt idx="91129">
                  <c:v>91129</c:v>
                </c:pt>
                <c:pt idx="91130">
                  <c:v>91130</c:v>
                </c:pt>
                <c:pt idx="91131">
                  <c:v>91131</c:v>
                </c:pt>
                <c:pt idx="91132">
                  <c:v>91132</c:v>
                </c:pt>
                <c:pt idx="91133">
                  <c:v>91133</c:v>
                </c:pt>
                <c:pt idx="91134">
                  <c:v>91134</c:v>
                </c:pt>
                <c:pt idx="91135">
                  <c:v>91135</c:v>
                </c:pt>
                <c:pt idx="91136">
                  <c:v>91136</c:v>
                </c:pt>
                <c:pt idx="91137">
                  <c:v>91137</c:v>
                </c:pt>
                <c:pt idx="91138">
                  <c:v>91138</c:v>
                </c:pt>
                <c:pt idx="91139">
                  <c:v>91139</c:v>
                </c:pt>
                <c:pt idx="91140">
                  <c:v>91140</c:v>
                </c:pt>
                <c:pt idx="91141">
                  <c:v>91141</c:v>
                </c:pt>
                <c:pt idx="91142">
                  <c:v>91142</c:v>
                </c:pt>
                <c:pt idx="91143">
                  <c:v>91143</c:v>
                </c:pt>
                <c:pt idx="91144">
                  <c:v>91144</c:v>
                </c:pt>
                <c:pt idx="91145">
                  <c:v>91145</c:v>
                </c:pt>
                <c:pt idx="91146">
                  <c:v>91146</c:v>
                </c:pt>
                <c:pt idx="91147">
                  <c:v>91147</c:v>
                </c:pt>
                <c:pt idx="91148">
                  <c:v>91148</c:v>
                </c:pt>
                <c:pt idx="91149">
                  <c:v>91149</c:v>
                </c:pt>
                <c:pt idx="91150">
                  <c:v>91150</c:v>
                </c:pt>
                <c:pt idx="91151">
                  <c:v>91151</c:v>
                </c:pt>
                <c:pt idx="91152">
                  <c:v>91152</c:v>
                </c:pt>
                <c:pt idx="91153">
                  <c:v>91153</c:v>
                </c:pt>
                <c:pt idx="91154">
                  <c:v>91154</c:v>
                </c:pt>
                <c:pt idx="91155">
                  <c:v>91155</c:v>
                </c:pt>
                <c:pt idx="91156">
                  <c:v>91156</c:v>
                </c:pt>
                <c:pt idx="91157">
                  <c:v>91157</c:v>
                </c:pt>
                <c:pt idx="91158">
                  <c:v>91158</c:v>
                </c:pt>
                <c:pt idx="91159">
                  <c:v>91159</c:v>
                </c:pt>
                <c:pt idx="91160">
                  <c:v>91160</c:v>
                </c:pt>
                <c:pt idx="91161">
                  <c:v>91161</c:v>
                </c:pt>
                <c:pt idx="91162">
                  <c:v>91162</c:v>
                </c:pt>
                <c:pt idx="91163">
                  <c:v>91163</c:v>
                </c:pt>
                <c:pt idx="91164">
                  <c:v>91164</c:v>
                </c:pt>
                <c:pt idx="91165">
                  <c:v>91165</c:v>
                </c:pt>
                <c:pt idx="91166">
                  <c:v>91166</c:v>
                </c:pt>
                <c:pt idx="91167">
                  <c:v>91167</c:v>
                </c:pt>
                <c:pt idx="91168">
                  <c:v>91168</c:v>
                </c:pt>
                <c:pt idx="91169">
                  <c:v>91169</c:v>
                </c:pt>
                <c:pt idx="91170">
                  <c:v>91170</c:v>
                </c:pt>
                <c:pt idx="91171">
                  <c:v>91171</c:v>
                </c:pt>
                <c:pt idx="91172">
                  <c:v>91172</c:v>
                </c:pt>
                <c:pt idx="91173">
                  <c:v>91173</c:v>
                </c:pt>
                <c:pt idx="91174">
                  <c:v>91174</c:v>
                </c:pt>
                <c:pt idx="91175">
                  <c:v>91175</c:v>
                </c:pt>
                <c:pt idx="91176">
                  <c:v>91176</c:v>
                </c:pt>
                <c:pt idx="91177">
                  <c:v>91177</c:v>
                </c:pt>
                <c:pt idx="91178">
                  <c:v>91178</c:v>
                </c:pt>
                <c:pt idx="91179">
                  <c:v>91179</c:v>
                </c:pt>
                <c:pt idx="91180">
                  <c:v>91180</c:v>
                </c:pt>
                <c:pt idx="91181">
                  <c:v>91181</c:v>
                </c:pt>
                <c:pt idx="91182">
                  <c:v>91182</c:v>
                </c:pt>
                <c:pt idx="91183">
                  <c:v>91183</c:v>
                </c:pt>
                <c:pt idx="91184">
                  <c:v>91184</c:v>
                </c:pt>
                <c:pt idx="91185">
                  <c:v>91185</c:v>
                </c:pt>
                <c:pt idx="91186">
                  <c:v>91186</c:v>
                </c:pt>
                <c:pt idx="91187">
                  <c:v>91187</c:v>
                </c:pt>
                <c:pt idx="91188">
                  <c:v>91188</c:v>
                </c:pt>
                <c:pt idx="91189">
                  <c:v>91189</c:v>
                </c:pt>
                <c:pt idx="91190">
                  <c:v>91190</c:v>
                </c:pt>
                <c:pt idx="91191">
                  <c:v>91191</c:v>
                </c:pt>
                <c:pt idx="91192">
                  <c:v>91192</c:v>
                </c:pt>
                <c:pt idx="91193">
                  <c:v>91193</c:v>
                </c:pt>
                <c:pt idx="91194">
                  <c:v>91194</c:v>
                </c:pt>
                <c:pt idx="91195">
                  <c:v>91195</c:v>
                </c:pt>
                <c:pt idx="91196">
                  <c:v>91196</c:v>
                </c:pt>
                <c:pt idx="91197">
                  <c:v>91197</c:v>
                </c:pt>
                <c:pt idx="91198">
                  <c:v>91198</c:v>
                </c:pt>
                <c:pt idx="91199">
                  <c:v>91199</c:v>
                </c:pt>
                <c:pt idx="91200">
                  <c:v>91200</c:v>
                </c:pt>
                <c:pt idx="91201">
                  <c:v>91201</c:v>
                </c:pt>
                <c:pt idx="91202">
                  <c:v>91202</c:v>
                </c:pt>
                <c:pt idx="91203">
                  <c:v>91203</c:v>
                </c:pt>
                <c:pt idx="91204">
                  <c:v>91204</c:v>
                </c:pt>
                <c:pt idx="91205">
                  <c:v>91205</c:v>
                </c:pt>
                <c:pt idx="91206">
                  <c:v>91206</c:v>
                </c:pt>
                <c:pt idx="91207">
                  <c:v>91207</c:v>
                </c:pt>
                <c:pt idx="91208">
                  <c:v>91208</c:v>
                </c:pt>
                <c:pt idx="91209">
                  <c:v>91209</c:v>
                </c:pt>
                <c:pt idx="91210">
                  <c:v>91210</c:v>
                </c:pt>
                <c:pt idx="91211">
                  <c:v>91211</c:v>
                </c:pt>
                <c:pt idx="91212">
                  <c:v>91212</c:v>
                </c:pt>
                <c:pt idx="91213">
                  <c:v>91213</c:v>
                </c:pt>
                <c:pt idx="91214">
                  <c:v>91214</c:v>
                </c:pt>
                <c:pt idx="91215">
                  <c:v>91215</c:v>
                </c:pt>
                <c:pt idx="91216">
                  <c:v>91216</c:v>
                </c:pt>
                <c:pt idx="91217">
                  <c:v>91217</c:v>
                </c:pt>
                <c:pt idx="91218">
                  <c:v>91218</c:v>
                </c:pt>
                <c:pt idx="91219">
                  <c:v>91219</c:v>
                </c:pt>
                <c:pt idx="91220">
                  <c:v>91220</c:v>
                </c:pt>
                <c:pt idx="91221">
                  <c:v>91221</c:v>
                </c:pt>
                <c:pt idx="91222">
                  <c:v>91222</c:v>
                </c:pt>
                <c:pt idx="91223">
                  <c:v>91223</c:v>
                </c:pt>
                <c:pt idx="91224">
                  <c:v>91224</c:v>
                </c:pt>
                <c:pt idx="91225">
                  <c:v>91225</c:v>
                </c:pt>
                <c:pt idx="91226">
                  <c:v>91226</c:v>
                </c:pt>
                <c:pt idx="91227">
                  <c:v>91227</c:v>
                </c:pt>
                <c:pt idx="91228">
                  <c:v>91228</c:v>
                </c:pt>
                <c:pt idx="91229">
                  <c:v>91229</c:v>
                </c:pt>
                <c:pt idx="91230">
                  <c:v>91230</c:v>
                </c:pt>
                <c:pt idx="91231">
                  <c:v>91231</c:v>
                </c:pt>
                <c:pt idx="91232">
                  <c:v>91232</c:v>
                </c:pt>
                <c:pt idx="91233">
                  <c:v>91233</c:v>
                </c:pt>
                <c:pt idx="91234">
                  <c:v>91234</c:v>
                </c:pt>
                <c:pt idx="91235">
                  <c:v>91235</c:v>
                </c:pt>
                <c:pt idx="91236">
                  <c:v>91236</c:v>
                </c:pt>
                <c:pt idx="91237">
                  <c:v>91237</c:v>
                </c:pt>
                <c:pt idx="91238">
                  <c:v>91238</c:v>
                </c:pt>
                <c:pt idx="91239">
                  <c:v>91239</c:v>
                </c:pt>
                <c:pt idx="91240">
                  <c:v>91240</c:v>
                </c:pt>
                <c:pt idx="91241">
                  <c:v>91241</c:v>
                </c:pt>
                <c:pt idx="91242">
                  <c:v>91242</c:v>
                </c:pt>
                <c:pt idx="91243">
                  <c:v>91243</c:v>
                </c:pt>
                <c:pt idx="91244">
                  <c:v>91244</c:v>
                </c:pt>
                <c:pt idx="91245">
                  <c:v>91245</c:v>
                </c:pt>
                <c:pt idx="91246">
                  <c:v>91246</c:v>
                </c:pt>
                <c:pt idx="91247">
                  <c:v>91247</c:v>
                </c:pt>
                <c:pt idx="91248">
                  <c:v>91248</c:v>
                </c:pt>
                <c:pt idx="91249">
                  <c:v>91249</c:v>
                </c:pt>
                <c:pt idx="91250">
                  <c:v>91250</c:v>
                </c:pt>
                <c:pt idx="91251">
                  <c:v>91251</c:v>
                </c:pt>
                <c:pt idx="91252">
                  <c:v>91252</c:v>
                </c:pt>
                <c:pt idx="91253">
                  <c:v>91253</c:v>
                </c:pt>
                <c:pt idx="91254">
                  <c:v>91254</c:v>
                </c:pt>
                <c:pt idx="91255">
                  <c:v>91255</c:v>
                </c:pt>
                <c:pt idx="91256">
                  <c:v>91256</c:v>
                </c:pt>
                <c:pt idx="91257">
                  <c:v>91257</c:v>
                </c:pt>
                <c:pt idx="91258">
                  <c:v>91258</c:v>
                </c:pt>
                <c:pt idx="91259">
                  <c:v>91259</c:v>
                </c:pt>
                <c:pt idx="91260">
                  <c:v>91260</c:v>
                </c:pt>
                <c:pt idx="91261">
                  <c:v>91261</c:v>
                </c:pt>
                <c:pt idx="91262">
                  <c:v>91262</c:v>
                </c:pt>
                <c:pt idx="91263">
                  <c:v>91263</c:v>
                </c:pt>
                <c:pt idx="91264">
                  <c:v>91264</c:v>
                </c:pt>
                <c:pt idx="91265">
                  <c:v>91265</c:v>
                </c:pt>
                <c:pt idx="91266">
                  <c:v>91266</c:v>
                </c:pt>
                <c:pt idx="91267">
                  <c:v>91267</c:v>
                </c:pt>
                <c:pt idx="91268">
                  <c:v>91268</c:v>
                </c:pt>
                <c:pt idx="91269">
                  <c:v>91269</c:v>
                </c:pt>
                <c:pt idx="91270">
                  <c:v>91270</c:v>
                </c:pt>
                <c:pt idx="91271">
                  <c:v>91271</c:v>
                </c:pt>
                <c:pt idx="91272">
                  <c:v>91272</c:v>
                </c:pt>
                <c:pt idx="91273">
                  <c:v>91273</c:v>
                </c:pt>
                <c:pt idx="91274">
                  <c:v>91274</c:v>
                </c:pt>
                <c:pt idx="91275">
                  <c:v>91275</c:v>
                </c:pt>
                <c:pt idx="91276">
                  <c:v>91276</c:v>
                </c:pt>
                <c:pt idx="91277">
                  <c:v>91277</c:v>
                </c:pt>
                <c:pt idx="91278">
                  <c:v>91278</c:v>
                </c:pt>
                <c:pt idx="91279">
                  <c:v>91279</c:v>
                </c:pt>
                <c:pt idx="91280">
                  <c:v>91280</c:v>
                </c:pt>
                <c:pt idx="91281">
                  <c:v>91281</c:v>
                </c:pt>
                <c:pt idx="91282">
                  <c:v>91282</c:v>
                </c:pt>
                <c:pt idx="91283">
                  <c:v>91283</c:v>
                </c:pt>
                <c:pt idx="91284">
                  <c:v>91284</c:v>
                </c:pt>
                <c:pt idx="91285">
                  <c:v>91285</c:v>
                </c:pt>
                <c:pt idx="91286">
                  <c:v>91286</c:v>
                </c:pt>
                <c:pt idx="91287">
                  <c:v>91287</c:v>
                </c:pt>
                <c:pt idx="91288">
                  <c:v>91288</c:v>
                </c:pt>
                <c:pt idx="91289">
                  <c:v>91289</c:v>
                </c:pt>
                <c:pt idx="91290">
                  <c:v>91290</c:v>
                </c:pt>
                <c:pt idx="91291">
                  <c:v>91291</c:v>
                </c:pt>
                <c:pt idx="91292">
                  <c:v>91292</c:v>
                </c:pt>
                <c:pt idx="91293">
                  <c:v>91293</c:v>
                </c:pt>
                <c:pt idx="91294">
                  <c:v>91294</c:v>
                </c:pt>
                <c:pt idx="91295">
                  <c:v>91295</c:v>
                </c:pt>
                <c:pt idx="91296">
                  <c:v>91296</c:v>
                </c:pt>
                <c:pt idx="91297">
                  <c:v>91297</c:v>
                </c:pt>
                <c:pt idx="91298">
                  <c:v>91298</c:v>
                </c:pt>
                <c:pt idx="91299">
                  <c:v>91299</c:v>
                </c:pt>
                <c:pt idx="91300">
                  <c:v>91300</c:v>
                </c:pt>
                <c:pt idx="91301">
                  <c:v>91301</c:v>
                </c:pt>
                <c:pt idx="91302">
                  <c:v>91302</c:v>
                </c:pt>
                <c:pt idx="91303">
                  <c:v>91303</c:v>
                </c:pt>
                <c:pt idx="91304">
                  <c:v>91304</c:v>
                </c:pt>
                <c:pt idx="91305">
                  <c:v>91305</c:v>
                </c:pt>
                <c:pt idx="91306">
                  <c:v>91306</c:v>
                </c:pt>
                <c:pt idx="91307">
                  <c:v>91307</c:v>
                </c:pt>
                <c:pt idx="91308">
                  <c:v>91308</c:v>
                </c:pt>
                <c:pt idx="91309">
                  <c:v>91309</c:v>
                </c:pt>
                <c:pt idx="91310">
                  <c:v>91310</c:v>
                </c:pt>
                <c:pt idx="91311">
                  <c:v>91311</c:v>
                </c:pt>
                <c:pt idx="91312">
                  <c:v>91312</c:v>
                </c:pt>
                <c:pt idx="91313">
                  <c:v>91313</c:v>
                </c:pt>
                <c:pt idx="91314">
                  <c:v>91314</c:v>
                </c:pt>
                <c:pt idx="91315">
                  <c:v>91315</c:v>
                </c:pt>
                <c:pt idx="91316">
                  <c:v>91316</c:v>
                </c:pt>
                <c:pt idx="91317">
                  <c:v>91317</c:v>
                </c:pt>
                <c:pt idx="91318">
                  <c:v>91318</c:v>
                </c:pt>
                <c:pt idx="91319">
                  <c:v>91319</c:v>
                </c:pt>
                <c:pt idx="91320">
                  <c:v>91320</c:v>
                </c:pt>
                <c:pt idx="91321">
                  <c:v>91321</c:v>
                </c:pt>
                <c:pt idx="91322">
                  <c:v>91322</c:v>
                </c:pt>
                <c:pt idx="91323">
                  <c:v>91323</c:v>
                </c:pt>
                <c:pt idx="91324">
                  <c:v>91324</c:v>
                </c:pt>
                <c:pt idx="91325">
                  <c:v>91325</c:v>
                </c:pt>
                <c:pt idx="91326">
                  <c:v>91326</c:v>
                </c:pt>
                <c:pt idx="91327">
                  <c:v>91327</c:v>
                </c:pt>
                <c:pt idx="91328">
                  <c:v>91328</c:v>
                </c:pt>
                <c:pt idx="91329">
                  <c:v>91329</c:v>
                </c:pt>
                <c:pt idx="91330">
                  <c:v>91330</c:v>
                </c:pt>
                <c:pt idx="91331">
                  <c:v>91331</c:v>
                </c:pt>
                <c:pt idx="91332">
                  <c:v>91332</c:v>
                </c:pt>
                <c:pt idx="91333">
                  <c:v>91333</c:v>
                </c:pt>
                <c:pt idx="91334">
                  <c:v>91334</c:v>
                </c:pt>
                <c:pt idx="91335">
                  <c:v>91335</c:v>
                </c:pt>
                <c:pt idx="91336">
                  <c:v>91336</c:v>
                </c:pt>
                <c:pt idx="91337">
                  <c:v>91337</c:v>
                </c:pt>
                <c:pt idx="91338">
                  <c:v>91338</c:v>
                </c:pt>
                <c:pt idx="91339">
                  <c:v>91339</c:v>
                </c:pt>
                <c:pt idx="91340">
                  <c:v>91340</c:v>
                </c:pt>
                <c:pt idx="91341">
                  <c:v>91341</c:v>
                </c:pt>
                <c:pt idx="91342">
                  <c:v>91342</c:v>
                </c:pt>
                <c:pt idx="91343">
                  <c:v>91343</c:v>
                </c:pt>
                <c:pt idx="91344">
                  <c:v>91344</c:v>
                </c:pt>
                <c:pt idx="91345">
                  <c:v>91345</c:v>
                </c:pt>
                <c:pt idx="91346">
                  <c:v>91346</c:v>
                </c:pt>
                <c:pt idx="91347">
                  <c:v>91347</c:v>
                </c:pt>
                <c:pt idx="91348">
                  <c:v>91348</c:v>
                </c:pt>
                <c:pt idx="91349">
                  <c:v>91349</c:v>
                </c:pt>
                <c:pt idx="91350">
                  <c:v>91350</c:v>
                </c:pt>
                <c:pt idx="91351">
                  <c:v>91351</c:v>
                </c:pt>
                <c:pt idx="91352">
                  <c:v>91352</c:v>
                </c:pt>
                <c:pt idx="91353">
                  <c:v>91353</c:v>
                </c:pt>
                <c:pt idx="91354">
                  <c:v>91354</c:v>
                </c:pt>
                <c:pt idx="91355">
                  <c:v>91355</c:v>
                </c:pt>
                <c:pt idx="91356">
                  <c:v>91356</c:v>
                </c:pt>
                <c:pt idx="91357">
                  <c:v>91357</c:v>
                </c:pt>
                <c:pt idx="91358">
                  <c:v>91358</c:v>
                </c:pt>
                <c:pt idx="91359">
                  <c:v>91359</c:v>
                </c:pt>
                <c:pt idx="91360">
                  <c:v>91360</c:v>
                </c:pt>
                <c:pt idx="91361">
                  <c:v>91361</c:v>
                </c:pt>
                <c:pt idx="91362">
                  <c:v>91362</c:v>
                </c:pt>
                <c:pt idx="91363">
                  <c:v>91363</c:v>
                </c:pt>
                <c:pt idx="91364">
                  <c:v>91364</c:v>
                </c:pt>
                <c:pt idx="91365">
                  <c:v>91365</c:v>
                </c:pt>
                <c:pt idx="91366">
                  <c:v>91366</c:v>
                </c:pt>
                <c:pt idx="91367">
                  <c:v>91367</c:v>
                </c:pt>
                <c:pt idx="91368">
                  <c:v>91368</c:v>
                </c:pt>
                <c:pt idx="91369">
                  <c:v>91369</c:v>
                </c:pt>
                <c:pt idx="91370">
                  <c:v>91370</c:v>
                </c:pt>
                <c:pt idx="91371">
                  <c:v>91371</c:v>
                </c:pt>
                <c:pt idx="91372">
                  <c:v>91372</c:v>
                </c:pt>
                <c:pt idx="91373">
                  <c:v>91373</c:v>
                </c:pt>
                <c:pt idx="91374">
                  <c:v>91374</c:v>
                </c:pt>
                <c:pt idx="91375">
                  <c:v>91375</c:v>
                </c:pt>
                <c:pt idx="91376">
                  <c:v>91376</c:v>
                </c:pt>
                <c:pt idx="91377">
                  <c:v>91377</c:v>
                </c:pt>
                <c:pt idx="91378">
                  <c:v>91378</c:v>
                </c:pt>
                <c:pt idx="91379">
                  <c:v>91379</c:v>
                </c:pt>
                <c:pt idx="91380">
                  <c:v>91380</c:v>
                </c:pt>
                <c:pt idx="91381">
                  <c:v>91381</c:v>
                </c:pt>
                <c:pt idx="91382">
                  <c:v>91382</c:v>
                </c:pt>
                <c:pt idx="91383">
                  <c:v>91383</c:v>
                </c:pt>
                <c:pt idx="91384">
                  <c:v>91384</c:v>
                </c:pt>
                <c:pt idx="91385">
                  <c:v>91385</c:v>
                </c:pt>
                <c:pt idx="91386">
                  <c:v>91386</c:v>
                </c:pt>
                <c:pt idx="91387">
                  <c:v>91387</c:v>
                </c:pt>
                <c:pt idx="91388">
                  <c:v>91388</c:v>
                </c:pt>
                <c:pt idx="91389">
                  <c:v>91389</c:v>
                </c:pt>
                <c:pt idx="91390">
                  <c:v>91390</c:v>
                </c:pt>
                <c:pt idx="91391">
                  <c:v>91391</c:v>
                </c:pt>
                <c:pt idx="91392">
                  <c:v>91392</c:v>
                </c:pt>
                <c:pt idx="91393">
                  <c:v>91393</c:v>
                </c:pt>
                <c:pt idx="91394">
                  <c:v>91394</c:v>
                </c:pt>
                <c:pt idx="91395">
                  <c:v>91395</c:v>
                </c:pt>
                <c:pt idx="91396">
                  <c:v>91396</c:v>
                </c:pt>
                <c:pt idx="91397">
                  <c:v>91397</c:v>
                </c:pt>
                <c:pt idx="91398">
                  <c:v>91398</c:v>
                </c:pt>
                <c:pt idx="91399">
                  <c:v>91399</c:v>
                </c:pt>
                <c:pt idx="91400">
                  <c:v>91400</c:v>
                </c:pt>
                <c:pt idx="91401">
                  <c:v>91401</c:v>
                </c:pt>
                <c:pt idx="91402">
                  <c:v>91402</c:v>
                </c:pt>
                <c:pt idx="91403">
                  <c:v>91403</c:v>
                </c:pt>
                <c:pt idx="91404">
                  <c:v>91404</c:v>
                </c:pt>
                <c:pt idx="91405">
                  <c:v>91405</c:v>
                </c:pt>
                <c:pt idx="91406">
                  <c:v>91406</c:v>
                </c:pt>
                <c:pt idx="91407">
                  <c:v>91407</c:v>
                </c:pt>
                <c:pt idx="91408">
                  <c:v>91408</c:v>
                </c:pt>
                <c:pt idx="91409">
                  <c:v>91409</c:v>
                </c:pt>
                <c:pt idx="91410">
                  <c:v>91410</c:v>
                </c:pt>
                <c:pt idx="91411">
                  <c:v>91411</c:v>
                </c:pt>
                <c:pt idx="91412">
                  <c:v>91412</c:v>
                </c:pt>
                <c:pt idx="91413">
                  <c:v>91413</c:v>
                </c:pt>
                <c:pt idx="91414">
                  <c:v>91414</c:v>
                </c:pt>
                <c:pt idx="91415">
                  <c:v>91415</c:v>
                </c:pt>
                <c:pt idx="91416">
                  <c:v>91416</c:v>
                </c:pt>
                <c:pt idx="91417">
                  <c:v>91417</c:v>
                </c:pt>
                <c:pt idx="91418">
                  <c:v>91418</c:v>
                </c:pt>
                <c:pt idx="91419">
                  <c:v>91419</c:v>
                </c:pt>
                <c:pt idx="91420">
                  <c:v>91420</c:v>
                </c:pt>
                <c:pt idx="91421">
                  <c:v>91421</c:v>
                </c:pt>
                <c:pt idx="91422">
                  <c:v>91422</c:v>
                </c:pt>
                <c:pt idx="91423">
                  <c:v>91423</c:v>
                </c:pt>
                <c:pt idx="91424">
                  <c:v>91424</c:v>
                </c:pt>
                <c:pt idx="91425">
                  <c:v>91425</c:v>
                </c:pt>
                <c:pt idx="91426">
                  <c:v>91426</c:v>
                </c:pt>
                <c:pt idx="91427">
                  <c:v>91427</c:v>
                </c:pt>
                <c:pt idx="91428">
                  <c:v>91428</c:v>
                </c:pt>
                <c:pt idx="91429">
                  <c:v>91429</c:v>
                </c:pt>
                <c:pt idx="91430">
                  <c:v>91430</c:v>
                </c:pt>
                <c:pt idx="91431">
                  <c:v>91431</c:v>
                </c:pt>
                <c:pt idx="91432">
                  <c:v>91432</c:v>
                </c:pt>
                <c:pt idx="91433">
                  <c:v>91433</c:v>
                </c:pt>
                <c:pt idx="91434">
                  <c:v>91434</c:v>
                </c:pt>
                <c:pt idx="91435">
                  <c:v>91435</c:v>
                </c:pt>
                <c:pt idx="91436">
                  <c:v>91436</c:v>
                </c:pt>
                <c:pt idx="91437">
                  <c:v>91437</c:v>
                </c:pt>
                <c:pt idx="91438">
                  <c:v>91438</c:v>
                </c:pt>
                <c:pt idx="91439">
                  <c:v>91439</c:v>
                </c:pt>
                <c:pt idx="91440">
                  <c:v>91440</c:v>
                </c:pt>
                <c:pt idx="91441">
                  <c:v>91441</c:v>
                </c:pt>
                <c:pt idx="91442">
                  <c:v>91442</c:v>
                </c:pt>
                <c:pt idx="91443">
                  <c:v>91443</c:v>
                </c:pt>
                <c:pt idx="91444">
                  <c:v>91444</c:v>
                </c:pt>
                <c:pt idx="91445">
                  <c:v>91445</c:v>
                </c:pt>
                <c:pt idx="91446">
                  <c:v>91446</c:v>
                </c:pt>
                <c:pt idx="91447">
                  <c:v>91447</c:v>
                </c:pt>
                <c:pt idx="91448">
                  <c:v>91448</c:v>
                </c:pt>
                <c:pt idx="91449">
                  <c:v>91449</c:v>
                </c:pt>
                <c:pt idx="91450">
                  <c:v>91450</c:v>
                </c:pt>
                <c:pt idx="91451">
                  <c:v>91451</c:v>
                </c:pt>
                <c:pt idx="91452">
                  <c:v>91452</c:v>
                </c:pt>
                <c:pt idx="91453">
                  <c:v>91453</c:v>
                </c:pt>
                <c:pt idx="91454">
                  <c:v>91454</c:v>
                </c:pt>
                <c:pt idx="91455">
                  <c:v>91455</c:v>
                </c:pt>
                <c:pt idx="91456">
                  <c:v>91456</c:v>
                </c:pt>
                <c:pt idx="91457">
                  <c:v>91457</c:v>
                </c:pt>
                <c:pt idx="91458">
                  <c:v>91458</c:v>
                </c:pt>
                <c:pt idx="91459">
                  <c:v>91459</c:v>
                </c:pt>
                <c:pt idx="91460">
                  <c:v>91460</c:v>
                </c:pt>
                <c:pt idx="91461">
                  <c:v>91461</c:v>
                </c:pt>
                <c:pt idx="91462">
                  <c:v>91462</c:v>
                </c:pt>
                <c:pt idx="91463">
                  <c:v>91463</c:v>
                </c:pt>
                <c:pt idx="91464">
                  <c:v>91464</c:v>
                </c:pt>
                <c:pt idx="91465">
                  <c:v>91465</c:v>
                </c:pt>
                <c:pt idx="91466">
                  <c:v>91466</c:v>
                </c:pt>
                <c:pt idx="91467">
                  <c:v>91467</c:v>
                </c:pt>
                <c:pt idx="91468">
                  <c:v>91468</c:v>
                </c:pt>
                <c:pt idx="91469">
                  <c:v>91469</c:v>
                </c:pt>
                <c:pt idx="91470">
                  <c:v>91470</c:v>
                </c:pt>
                <c:pt idx="91471">
                  <c:v>91471</c:v>
                </c:pt>
                <c:pt idx="91472">
                  <c:v>91472</c:v>
                </c:pt>
                <c:pt idx="91473">
                  <c:v>91473</c:v>
                </c:pt>
                <c:pt idx="91474">
                  <c:v>91474</c:v>
                </c:pt>
                <c:pt idx="91475">
                  <c:v>91475</c:v>
                </c:pt>
                <c:pt idx="91476">
                  <c:v>91476</c:v>
                </c:pt>
                <c:pt idx="91477">
                  <c:v>91477</c:v>
                </c:pt>
                <c:pt idx="91478">
                  <c:v>91478</c:v>
                </c:pt>
                <c:pt idx="91479">
                  <c:v>91479</c:v>
                </c:pt>
                <c:pt idx="91480">
                  <c:v>91480</c:v>
                </c:pt>
                <c:pt idx="91481">
                  <c:v>91481</c:v>
                </c:pt>
                <c:pt idx="91482">
                  <c:v>91482</c:v>
                </c:pt>
                <c:pt idx="91483">
                  <c:v>91483</c:v>
                </c:pt>
                <c:pt idx="91484">
                  <c:v>91484</c:v>
                </c:pt>
                <c:pt idx="91485">
                  <c:v>91485</c:v>
                </c:pt>
                <c:pt idx="91486">
                  <c:v>91486</c:v>
                </c:pt>
                <c:pt idx="91487">
                  <c:v>91487</c:v>
                </c:pt>
                <c:pt idx="91488">
                  <c:v>91488</c:v>
                </c:pt>
                <c:pt idx="91489">
                  <c:v>91489</c:v>
                </c:pt>
                <c:pt idx="91490">
                  <c:v>91490</c:v>
                </c:pt>
                <c:pt idx="91491">
                  <c:v>91491</c:v>
                </c:pt>
                <c:pt idx="91492">
                  <c:v>91492</c:v>
                </c:pt>
                <c:pt idx="91493">
                  <c:v>91493</c:v>
                </c:pt>
                <c:pt idx="91494">
                  <c:v>91494</c:v>
                </c:pt>
                <c:pt idx="91495">
                  <c:v>91495</c:v>
                </c:pt>
                <c:pt idx="91496">
                  <c:v>91496</c:v>
                </c:pt>
                <c:pt idx="91497">
                  <c:v>91497</c:v>
                </c:pt>
                <c:pt idx="91498">
                  <c:v>91498</c:v>
                </c:pt>
                <c:pt idx="91499">
                  <c:v>91499</c:v>
                </c:pt>
                <c:pt idx="91500">
                  <c:v>91500</c:v>
                </c:pt>
                <c:pt idx="91501">
                  <c:v>91501</c:v>
                </c:pt>
                <c:pt idx="91502">
                  <c:v>91502</c:v>
                </c:pt>
                <c:pt idx="91503">
                  <c:v>91503</c:v>
                </c:pt>
                <c:pt idx="91504">
                  <c:v>91504</c:v>
                </c:pt>
                <c:pt idx="91505">
                  <c:v>91505</c:v>
                </c:pt>
                <c:pt idx="91506">
                  <c:v>91506</c:v>
                </c:pt>
                <c:pt idx="91507">
                  <c:v>91507</c:v>
                </c:pt>
                <c:pt idx="91508">
                  <c:v>91508</c:v>
                </c:pt>
                <c:pt idx="91509">
                  <c:v>91509</c:v>
                </c:pt>
                <c:pt idx="91510">
                  <c:v>91510</c:v>
                </c:pt>
                <c:pt idx="91511">
                  <c:v>91511</c:v>
                </c:pt>
                <c:pt idx="91512">
                  <c:v>91512</c:v>
                </c:pt>
                <c:pt idx="91513">
                  <c:v>91513</c:v>
                </c:pt>
                <c:pt idx="91514">
                  <c:v>91514</c:v>
                </c:pt>
                <c:pt idx="91515">
                  <c:v>91515</c:v>
                </c:pt>
                <c:pt idx="91516">
                  <c:v>91516</c:v>
                </c:pt>
                <c:pt idx="91517">
                  <c:v>91517</c:v>
                </c:pt>
                <c:pt idx="91518">
                  <c:v>91518</c:v>
                </c:pt>
                <c:pt idx="91519">
                  <c:v>91519</c:v>
                </c:pt>
                <c:pt idx="91520">
                  <c:v>91520</c:v>
                </c:pt>
                <c:pt idx="91521">
                  <c:v>91521</c:v>
                </c:pt>
                <c:pt idx="91522">
                  <c:v>91522</c:v>
                </c:pt>
                <c:pt idx="91523">
                  <c:v>91523</c:v>
                </c:pt>
                <c:pt idx="91524">
                  <c:v>91524</c:v>
                </c:pt>
                <c:pt idx="91525">
                  <c:v>91525</c:v>
                </c:pt>
                <c:pt idx="91526">
                  <c:v>91526</c:v>
                </c:pt>
                <c:pt idx="91527">
                  <c:v>91527</c:v>
                </c:pt>
                <c:pt idx="91528">
                  <c:v>91528</c:v>
                </c:pt>
                <c:pt idx="91529">
                  <c:v>91529</c:v>
                </c:pt>
                <c:pt idx="91530">
                  <c:v>91530</c:v>
                </c:pt>
                <c:pt idx="91531">
                  <c:v>91531</c:v>
                </c:pt>
                <c:pt idx="91532">
                  <c:v>91532</c:v>
                </c:pt>
                <c:pt idx="91533">
                  <c:v>91533</c:v>
                </c:pt>
                <c:pt idx="91534">
                  <c:v>91534</c:v>
                </c:pt>
                <c:pt idx="91535">
                  <c:v>91535</c:v>
                </c:pt>
                <c:pt idx="91536">
                  <c:v>91536</c:v>
                </c:pt>
                <c:pt idx="91537">
                  <c:v>91537</c:v>
                </c:pt>
                <c:pt idx="91538">
                  <c:v>91538</c:v>
                </c:pt>
                <c:pt idx="91539">
                  <c:v>91539</c:v>
                </c:pt>
                <c:pt idx="91540">
                  <c:v>91540</c:v>
                </c:pt>
                <c:pt idx="91541">
                  <c:v>91541</c:v>
                </c:pt>
                <c:pt idx="91542">
                  <c:v>91542</c:v>
                </c:pt>
                <c:pt idx="91543">
                  <c:v>91543</c:v>
                </c:pt>
                <c:pt idx="91544">
                  <c:v>91544</c:v>
                </c:pt>
                <c:pt idx="91545">
                  <c:v>91545</c:v>
                </c:pt>
                <c:pt idx="91546">
                  <c:v>91546</c:v>
                </c:pt>
                <c:pt idx="91547">
                  <c:v>91547</c:v>
                </c:pt>
                <c:pt idx="91548">
                  <c:v>91548</c:v>
                </c:pt>
                <c:pt idx="91549">
                  <c:v>91549</c:v>
                </c:pt>
                <c:pt idx="91550">
                  <c:v>91550</c:v>
                </c:pt>
                <c:pt idx="91551">
                  <c:v>91551</c:v>
                </c:pt>
                <c:pt idx="91552">
                  <c:v>91552</c:v>
                </c:pt>
                <c:pt idx="91553">
                  <c:v>91553</c:v>
                </c:pt>
                <c:pt idx="91554">
                  <c:v>91554</c:v>
                </c:pt>
                <c:pt idx="91555">
                  <c:v>91555</c:v>
                </c:pt>
                <c:pt idx="91556">
                  <c:v>91556</c:v>
                </c:pt>
                <c:pt idx="91557">
                  <c:v>91557</c:v>
                </c:pt>
                <c:pt idx="91558">
                  <c:v>91558</c:v>
                </c:pt>
                <c:pt idx="91559">
                  <c:v>91559</c:v>
                </c:pt>
                <c:pt idx="91560">
                  <c:v>91560</c:v>
                </c:pt>
                <c:pt idx="91561">
                  <c:v>91561</c:v>
                </c:pt>
                <c:pt idx="91562">
                  <c:v>91562</c:v>
                </c:pt>
                <c:pt idx="91563">
                  <c:v>91563</c:v>
                </c:pt>
                <c:pt idx="91564">
                  <c:v>91564</c:v>
                </c:pt>
                <c:pt idx="91565">
                  <c:v>91565</c:v>
                </c:pt>
                <c:pt idx="91566">
                  <c:v>91566</c:v>
                </c:pt>
                <c:pt idx="91567">
                  <c:v>91567</c:v>
                </c:pt>
                <c:pt idx="91568">
                  <c:v>91568</c:v>
                </c:pt>
                <c:pt idx="91569">
                  <c:v>91569</c:v>
                </c:pt>
                <c:pt idx="91570">
                  <c:v>91570</c:v>
                </c:pt>
                <c:pt idx="91571">
                  <c:v>91571</c:v>
                </c:pt>
                <c:pt idx="91572">
                  <c:v>91572</c:v>
                </c:pt>
                <c:pt idx="91573">
                  <c:v>91573</c:v>
                </c:pt>
                <c:pt idx="91574">
                  <c:v>91574</c:v>
                </c:pt>
                <c:pt idx="91575">
                  <c:v>91575</c:v>
                </c:pt>
                <c:pt idx="91576">
                  <c:v>91576</c:v>
                </c:pt>
                <c:pt idx="91577">
                  <c:v>91577</c:v>
                </c:pt>
                <c:pt idx="91578">
                  <c:v>91578</c:v>
                </c:pt>
                <c:pt idx="91579">
                  <c:v>91579</c:v>
                </c:pt>
                <c:pt idx="91580">
                  <c:v>91580</c:v>
                </c:pt>
                <c:pt idx="91581">
                  <c:v>91581</c:v>
                </c:pt>
                <c:pt idx="91582">
                  <c:v>91582</c:v>
                </c:pt>
                <c:pt idx="91583">
                  <c:v>91583</c:v>
                </c:pt>
                <c:pt idx="91584">
                  <c:v>91584</c:v>
                </c:pt>
                <c:pt idx="91585">
                  <c:v>91585</c:v>
                </c:pt>
                <c:pt idx="91586">
                  <c:v>91586</c:v>
                </c:pt>
                <c:pt idx="91587">
                  <c:v>91587</c:v>
                </c:pt>
                <c:pt idx="91588">
                  <c:v>91588</c:v>
                </c:pt>
                <c:pt idx="91589">
                  <c:v>91589</c:v>
                </c:pt>
                <c:pt idx="91590">
                  <c:v>91590</c:v>
                </c:pt>
                <c:pt idx="91591">
                  <c:v>91591</c:v>
                </c:pt>
                <c:pt idx="91592">
                  <c:v>91592</c:v>
                </c:pt>
                <c:pt idx="91593">
                  <c:v>91593</c:v>
                </c:pt>
                <c:pt idx="91594">
                  <c:v>91594</c:v>
                </c:pt>
                <c:pt idx="91595">
                  <c:v>91595</c:v>
                </c:pt>
                <c:pt idx="91596">
                  <c:v>91596</c:v>
                </c:pt>
                <c:pt idx="91597">
                  <c:v>91597</c:v>
                </c:pt>
                <c:pt idx="91598">
                  <c:v>91598</c:v>
                </c:pt>
                <c:pt idx="91599">
                  <c:v>91599</c:v>
                </c:pt>
                <c:pt idx="91600">
                  <c:v>91600</c:v>
                </c:pt>
                <c:pt idx="91601">
                  <c:v>91601</c:v>
                </c:pt>
                <c:pt idx="91602">
                  <c:v>91602</c:v>
                </c:pt>
                <c:pt idx="91603">
                  <c:v>91603</c:v>
                </c:pt>
                <c:pt idx="91604">
                  <c:v>91604</c:v>
                </c:pt>
                <c:pt idx="91605">
                  <c:v>91605</c:v>
                </c:pt>
                <c:pt idx="91606">
                  <c:v>91606</c:v>
                </c:pt>
                <c:pt idx="91607">
                  <c:v>91607</c:v>
                </c:pt>
                <c:pt idx="91608">
                  <c:v>91608</c:v>
                </c:pt>
                <c:pt idx="91609">
                  <c:v>91609</c:v>
                </c:pt>
                <c:pt idx="91610">
                  <c:v>91610</c:v>
                </c:pt>
                <c:pt idx="91611">
                  <c:v>91611</c:v>
                </c:pt>
                <c:pt idx="91612">
                  <c:v>91612</c:v>
                </c:pt>
                <c:pt idx="91613">
                  <c:v>91613</c:v>
                </c:pt>
                <c:pt idx="91614">
                  <c:v>91614</c:v>
                </c:pt>
                <c:pt idx="91615">
                  <c:v>91615</c:v>
                </c:pt>
                <c:pt idx="91616">
                  <c:v>91616</c:v>
                </c:pt>
                <c:pt idx="91617">
                  <c:v>91617</c:v>
                </c:pt>
                <c:pt idx="91618">
                  <c:v>91618</c:v>
                </c:pt>
                <c:pt idx="91619">
                  <c:v>91619</c:v>
                </c:pt>
                <c:pt idx="91620">
                  <c:v>91620</c:v>
                </c:pt>
                <c:pt idx="91621">
                  <c:v>91621</c:v>
                </c:pt>
                <c:pt idx="91622">
                  <c:v>91622</c:v>
                </c:pt>
                <c:pt idx="91623">
                  <c:v>91623</c:v>
                </c:pt>
                <c:pt idx="91624">
                  <c:v>91624</c:v>
                </c:pt>
                <c:pt idx="91625">
                  <c:v>91625</c:v>
                </c:pt>
                <c:pt idx="91626">
                  <c:v>91626</c:v>
                </c:pt>
                <c:pt idx="91627">
                  <c:v>91627</c:v>
                </c:pt>
                <c:pt idx="91628">
                  <c:v>91628</c:v>
                </c:pt>
                <c:pt idx="91629">
                  <c:v>91629</c:v>
                </c:pt>
                <c:pt idx="91630">
                  <c:v>91630</c:v>
                </c:pt>
                <c:pt idx="91631">
                  <c:v>91631</c:v>
                </c:pt>
                <c:pt idx="91632">
                  <c:v>91632</c:v>
                </c:pt>
                <c:pt idx="91633">
                  <c:v>91633</c:v>
                </c:pt>
                <c:pt idx="91634">
                  <c:v>91634</c:v>
                </c:pt>
                <c:pt idx="91635">
                  <c:v>91635</c:v>
                </c:pt>
                <c:pt idx="91636">
                  <c:v>91636</c:v>
                </c:pt>
                <c:pt idx="91637">
                  <c:v>91637</c:v>
                </c:pt>
                <c:pt idx="91638">
                  <c:v>91638</c:v>
                </c:pt>
                <c:pt idx="91639">
                  <c:v>91639</c:v>
                </c:pt>
                <c:pt idx="91640">
                  <c:v>91640</c:v>
                </c:pt>
                <c:pt idx="91641">
                  <c:v>91641</c:v>
                </c:pt>
                <c:pt idx="91642">
                  <c:v>91642</c:v>
                </c:pt>
                <c:pt idx="91643">
                  <c:v>91643</c:v>
                </c:pt>
                <c:pt idx="91644">
                  <c:v>91644</c:v>
                </c:pt>
                <c:pt idx="91645">
                  <c:v>91645</c:v>
                </c:pt>
                <c:pt idx="91646">
                  <c:v>91646</c:v>
                </c:pt>
                <c:pt idx="91647">
                  <c:v>91647</c:v>
                </c:pt>
                <c:pt idx="91648">
                  <c:v>91648</c:v>
                </c:pt>
                <c:pt idx="91649">
                  <c:v>91649</c:v>
                </c:pt>
                <c:pt idx="91650">
                  <c:v>91650</c:v>
                </c:pt>
                <c:pt idx="91651">
                  <c:v>91651</c:v>
                </c:pt>
                <c:pt idx="91652">
                  <c:v>91652</c:v>
                </c:pt>
                <c:pt idx="91653">
                  <c:v>91653</c:v>
                </c:pt>
                <c:pt idx="91654">
                  <c:v>91654</c:v>
                </c:pt>
                <c:pt idx="91655">
                  <c:v>91655</c:v>
                </c:pt>
                <c:pt idx="91656">
                  <c:v>91656</c:v>
                </c:pt>
                <c:pt idx="91657">
                  <c:v>91657</c:v>
                </c:pt>
                <c:pt idx="91658">
                  <c:v>91658</c:v>
                </c:pt>
                <c:pt idx="91659">
                  <c:v>91659</c:v>
                </c:pt>
                <c:pt idx="91660">
                  <c:v>91660</c:v>
                </c:pt>
                <c:pt idx="91661">
                  <c:v>91661</c:v>
                </c:pt>
                <c:pt idx="91662">
                  <c:v>91662</c:v>
                </c:pt>
                <c:pt idx="91663">
                  <c:v>91663</c:v>
                </c:pt>
                <c:pt idx="91664">
                  <c:v>91664</c:v>
                </c:pt>
                <c:pt idx="91665">
                  <c:v>91665</c:v>
                </c:pt>
                <c:pt idx="91666">
                  <c:v>91666</c:v>
                </c:pt>
                <c:pt idx="91667">
                  <c:v>91667</c:v>
                </c:pt>
                <c:pt idx="91668">
                  <c:v>91668</c:v>
                </c:pt>
                <c:pt idx="91669">
                  <c:v>91669</c:v>
                </c:pt>
                <c:pt idx="91670">
                  <c:v>91670</c:v>
                </c:pt>
                <c:pt idx="91671">
                  <c:v>91671</c:v>
                </c:pt>
                <c:pt idx="91672">
                  <c:v>91672</c:v>
                </c:pt>
                <c:pt idx="91673">
                  <c:v>91673</c:v>
                </c:pt>
                <c:pt idx="91674">
                  <c:v>91674</c:v>
                </c:pt>
                <c:pt idx="91675">
                  <c:v>91675</c:v>
                </c:pt>
                <c:pt idx="91676">
                  <c:v>91676</c:v>
                </c:pt>
                <c:pt idx="91677">
                  <c:v>91677</c:v>
                </c:pt>
                <c:pt idx="91678">
                  <c:v>91678</c:v>
                </c:pt>
                <c:pt idx="91679">
                  <c:v>91679</c:v>
                </c:pt>
                <c:pt idx="91680">
                  <c:v>91680</c:v>
                </c:pt>
                <c:pt idx="91681">
                  <c:v>91681</c:v>
                </c:pt>
                <c:pt idx="91682">
                  <c:v>91682</c:v>
                </c:pt>
                <c:pt idx="91683">
                  <c:v>91683</c:v>
                </c:pt>
                <c:pt idx="91684">
                  <c:v>91684</c:v>
                </c:pt>
                <c:pt idx="91685">
                  <c:v>91685</c:v>
                </c:pt>
                <c:pt idx="91686">
                  <c:v>91686</c:v>
                </c:pt>
                <c:pt idx="91687">
                  <c:v>91687</c:v>
                </c:pt>
                <c:pt idx="91688">
                  <c:v>91688</c:v>
                </c:pt>
                <c:pt idx="91689">
                  <c:v>91689</c:v>
                </c:pt>
                <c:pt idx="91690">
                  <c:v>91690</c:v>
                </c:pt>
                <c:pt idx="91691">
                  <c:v>91691</c:v>
                </c:pt>
                <c:pt idx="91692">
                  <c:v>91692</c:v>
                </c:pt>
                <c:pt idx="91693">
                  <c:v>91693</c:v>
                </c:pt>
                <c:pt idx="91694">
                  <c:v>91694</c:v>
                </c:pt>
                <c:pt idx="91695">
                  <c:v>91695</c:v>
                </c:pt>
                <c:pt idx="91696">
                  <c:v>91696</c:v>
                </c:pt>
                <c:pt idx="91697">
                  <c:v>91697</c:v>
                </c:pt>
                <c:pt idx="91698">
                  <c:v>91698</c:v>
                </c:pt>
                <c:pt idx="91699">
                  <c:v>91699</c:v>
                </c:pt>
                <c:pt idx="91700">
                  <c:v>91700</c:v>
                </c:pt>
                <c:pt idx="91701">
                  <c:v>91701</c:v>
                </c:pt>
                <c:pt idx="91702">
                  <c:v>91702</c:v>
                </c:pt>
                <c:pt idx="91703">
                  <c:v>91703</c:v>
                </c:pt>
                <c:pt idx="91704">
                  <c:v>91704</c:v>
                </c:pt>
                <c:pt idx="91705">
                  <c:v>91705</c:v>
                </c:pt>
                <c:pt idx="91706">
                  <c:v>91706</c:v>
                </c:pt>
                <c:pt idx="91707">
                  <c:v>91707</c:v>
                </c:pt>
                <c:pt idx="91708">
                  <c:v>91708</c:v>
                </c:pt>
                <c:pt idx="91709">
                  <c:v>91709</c:v>
                </c:pt>
                <c:pt idx="91710">
                  <c:v>91710</c:v>
                </c:pt>
                <c:pt idx="91711">
                  <c:v>91711</c:v>
                </c:pt>
                <c:pt idx="91712">
                  <c:v>91712</c:v>
                </c:pt>
                <c:pt idx="91713">
                  <c:v>91713</c:v>
                </c:pt>
                <c:pt idx="91714">
                  <c:v>91714</c:v>
                </c:pt>
                <c:pt idx="91715">
                  <c:v>91715</c:v>
                </c:pt>
                <c:pt idx="91716">
                  <c:v>91716</c:v>
                </c:pt>
                <c:pt idx="91717">
                  <c:v>91717</c:v>
                </c:pt>
                <c:pt idx="91718">
                  <c:v>91718</c:v>
                </c:pt>
                <c:pt idx="91719">
                  <c:v>91719</c:v>
                </c:pt>
                <c:pt idx="91720">
                  <c:v>91720</c:v>
                </c:pt>
                <c:pt idx="91721">
                  <c:v>91721</c:v>
                </c:pt>
                <c:pt idx="91722">
                  <c:v>91722</c:v>
                </c:pt>
                <c:pt idx="91723">
                  <c:v>91723</c:v>
                </c:pt>
                <c:pt idx="91724">
                  <c:v>91724</c:v>
                </c:pt>
                <c:pt idx="91725">
                  <c:v>91725</c:v>
                </c:pt>
                <c:pt idx="91726">
                  <c:v>91726</c:v>
                </c:pt>
                <c:pt idx="91727">
                  <c:v>91727</c:v>
                </c:pt>
                <c:pt idx="91728">
                  <c:v>91728</c:v>
                </c:pt>
                <c:pt idx="91729">
                  <c:v>91729</c:v>
                </c:pt>
                <c:pt idx="91730">
                  <c:v>91730</c:v>
                </c:pt>
                <c:pt idx="91731">
                  <c:v>91731</c:v>
                </c:pt>
                <c:pt idx="91732">
                  <c:v>91732</c:v>
                </c:pt>
                <c:pt idx="91733">
                  <c:v>91733</c:v>
                </c:pt>
                <c:pt idx="91734">
                  <c:v>91734</c:v>
                </c:pt>
                <c:pt idx="91735">
                  <c:v>91735</c:v>
                </c:pt>
                <c:pt idx="91736">
                  <c:v>91736</c:v>
                </c:pt>
                <c:pt idx="91737">
                  <c:v>91737</c:v>
                </c:pt>
                <c:pt idx="91738">
                  <c:v>91738</c:v>
                </c:pt>
                <c:pt idx="91739">
                  <c:v>91739</c:v>
                </c:pt>
                <c:pt idx="91740">
                  <c:v>91740</c:v>
                </c:pt>
                <c:pt idx="91741">
                  <c:v>91741</c:v>
                </c:pt>
                <c:pt idx="91742">
                  <c:v>91742</c:v>
                </c:pt>
                <c:pt idx="91743">
                  <c:v>91743</c:v>
                </c:pt>
                <c:pt idx="91744">
                  <c:v>91744</c:v>
                </c:pt>
                <c:pt idx="91745">
                  <c:v>91745</c:v>
                </c:pt>
                <c:pt idx="91746">
                  <c:v>91746</c:v>
                </c:pt>
                <c:pt idx="91747">
                  <c:v>91747</c:v>
                </c:pt>
                <c:pt idx="91748">
                  <c:v>91748</c:v>
                </c:pt>
                <c:pt idx="91749">
                  <c:v>91749</c:v>
                </c:pt>
                <c:pt idx="91750">
                  <c:v>91750</c:v>
                </c:pt>
                <c:pt idx="91751">
                  <c:v>91751</c:v>
                </c:pt>
                <c:pt idx="91752">
                  <c:v>91752</c:v>
                </c:pt>
                <c:pt idx="91753">
                  <c:v>91753</c:v>
                </c:pt>
                <c:pt idx="91754">
                  <c:v>91754</c:v>
                </c:pt>
                <c:pt idx="91755">
                  <c:v>91755</c:v>
                </c:pt>
                <c:pt idx="91756">
                  <c:v>91756</c:v>
                </c:pt>
                <c:pt idx="91757">
                  <c:v>91757</c:v>
                </c:pt>
                <c:pt idx="91758">
                  <c:v>91758</c:v>
                </c:pt>
                <c:pt idx="91759">
                  <c:v>91759</c:v>
                </c:pt>
                <c:pt idx="91760">
                  <c:v>91760</c:v>
                </c:pt>
                <c:pt idx="91761">
                  <c:v>91761</c:v>
                </c:pt>
                <c:pt idx="91762">
                  <c:v>91762</c:v>
                </c:pt>
                <c:pt idx="91763">
                  <c:v>91763</c:v>
                </c:pt>
                <c:pt idx="91764">
                  <c:v>91764</c:v>
                </c:pt>
                <c:pt idx="91765">
                  <c:v>91765</c:v>
                </c:pt>
                <c:pt idx="91766">
                  <c:v>91766</c:v>
                </c:pt>
                <c:pt idx="91767">
                  <c:v>91767</c:v>
                </c:pt>
                <c:pt idx="91768">
                  <c:v>91768</c:v>
                </c:pt>
                <c:pt idx="91769">
                  <c:v>91769</c:v>
                </c:pt>
                <c:pt idx="91770">
                  <c:v>91770</c:v>
                </c:pt>
                <c:pt idx="91771">
                  <c:v>91771</c:v>
                </c:pt>
                <c:pt idx="91772">
                  <c:v>91772</c:v>
                </c:pt>
                <c:pt idx="91773">
                  <c:v>91773</c:v>
                </c:pt>
                <c:pt idx="91774">
                  <c:v>91774</c:v>
                </c:pt>
                <c:pt idx="91775">
                  <c:v>91775</c:v>
                </c:pt>
                <c:pt idx="91776">
                  <c:v>91776</c:v>
                </c:pt>
                <c:pt idx="91777">
                  <c:v>91777</c:v>
                </c:pt>
                <c:pt idx="91778">
                  <c:v>91778</c:v>
                </c:pt>
                <c:pt idx="91779">
                  <c:v>91779</c:v>
                </c:pt>
                <c:pt idx="91780">
                  <c:v>91780</c:v>
                </c:pt>
                <c:pt idx="91781">
                  <c:v>91781</c:v>
                </c:pt>
                <c:pt idx="91782">
                  <c:v>91782</c:v>
                </c:pt>
                <c:pt idx="91783">
                  <c:v>91783</c:v>
                </c:pt>
                <c:pt idx="91784">
                  <c:v>91784</c:v>
                </c:pt>
                <c:pt idx="91785">
                  <c:v>91785</c:v>
                </c:pt>
                <c:pt idx="91786">
                  <c:v>91786</c:v>
                </c:pt>
                <c:pt idx="91787">
                  <c:v>91787</c:v>
                </c:pt>
                <c:pt idx="91788">
                  <c:v>91788</c:v>
                </c:pt>
                <c:pt idx="91789">
                  <c:v>91789</c:v>
                </c:pt>
                <c:pt idx="91790">
                  <c:v>91790</c:v>
                </c:pt>
                <c:pt idx="91791">
                  <c:v>91791</c:v>
                </c:pt>
                <c:pt idx="91792">
                  <c:v>91792</c:v>
                </c:pt>
                <c:pt idx="91793">
                  <c:v>91793</c:v>
                </c:pt>
                <c:pt idx="91794">
                  <c:v>91794</c:v>
                </c:pt>
                <c:pt idx="91795">
                  <c:v>91795</c:v>
                </c:pt>
                <c:pt idx="91796">
                  <c:v>91796</c:v>
                </c:pt>
                <c:pt idx="91797">
                  <c:v>91797</c:v>
                </c:pt>
                <c:pt idx="91798">
                  <c:v>91798</c:v>
                </c:pt>
                <c:pt idx="91799">
                  <c:v>91799</c:v>
                </c:pt>
                <c:pt idx="91800">
                  <c:v>91800</c:v>
                </c:pt>
                <c:pt idx="91801">
                  <c:v>91801</c:v>
                </c:pt>
                <c:pt idx="91802">
                  <c:v>91802</c:v>
                </c:pt>
                <c:pt idx="91803">
                  <c:v>91803</c:v>
                </c:pt>
                <c:pt idx="91804">
                  <c:v>91804</c:v>
                </c:pt>
                <c:pt idx="91805">
                  <c:v>91805</c:v>
                </c:pt>
                <c:pt idx="91806">
                  <c:v>91806</c:v>
                </c:pt>
                <c:pt idx="91807">
                  <c:v>91807</c:v>
                </c:pt>
                <c:pt idx="91808">
                  <c:v>91808</c:v>
                </c:pt>
                <c:pt idx="91809">
                  <c:v>91809</c:v>
                </c:pt>
                <c:pt idx="91810">
                  <c:v>91810</c:v>
                </c:pt>
                <c:pt idx="91811">
                  <c:v>91811</c:v>
                </c:pt>
                <c:pt idx="91812">
                  <c:v>91812</c:v>
                </c:pt>
                <c:pt idx="91813">
                  <c:v>91813</c:v>
                </c:pt>
                <c:pt idx="91814">
                  <c:v>91814</c:v>
                </c:pt>
                <c:pt idx="91815">
                  <c:v>91815</c:v>
                </c:pt>
                <c:pt idx="91816">
                  <c:v>91816</c:v>
                </c:pt>
                <c:pt idx="91817">
                  <c:v>91817</c:v>
                </c:pt>
                <c:pt idx="91818">
                  <c:v>91818</c:v>
                </c:pt>
                <c:pt idx="91819">
                  <c:v>91819</c:v>
                </c:pt>
                <c:pt idx="91820">
                  <c:v>91820</c:v>
                </c:pt>
                <c:pt idx="91821">
                  <c:v>91821</c:v>
                </c:pt>
                <c:pt idx="91822">
                  <c:v>91822</c:v>
                </c:pt>
                <c:pt idx="91823">
                  <c:v>91823</c:v>
                </c:pt>
                <c:pt idx="91824">
                  <c:v>91824</c:v>
                </c:pt>
                <c:pt idx="91825">
                  <c:v>91825</c:v>
                </c:pt>
                <c:pt idx="91826">
                  <c:v>91826</c:v>
                </c:pt>
                <c:pt idx="91827">
                  <c:v>91827</c:v>
                </c:pt>
                <c:pt idx="91828">
                  <c:v>91828</c:v>
                </c:pt>
                <c:pt idx="91829">
                  <c:v>91829</c:v>
                </c:pt>
                <c:pt idx="91830">
                  <c:v>91830</c:v>
                </c:pt>
                <c:pt idx="91831">
                  <c:v>91831</c:v>
                </c:pt>
                <c:pt idx="91832">
                  <c:v>91832</c:v>
                </c:pt>
                <c:pt idx="91833">
                  <c:v>91833</c:v>
                </c:pt>
                <c:pt idx="91834">
                  <c:v>91834</c:v>
                </c:pt>
                <c:pt idx="91835">
                  <c:v>91835</c:v>
                </c:pt>
                <c:pt idx="91836">
                  <c:v>91836</c:v>
                </c:pt>
                <c:pt idx="91837">
                  <c:v>91837</c:v>
                </c:pt>
                <c:pt idx="91838">
                  <c:v>91838</c:v>
                </c:pt>
                <c:pt idx="91839">
                  <c:v>91839</c:v>
                </c:pt>
                <c:pt idx="91840">
                  <c:v>91840</c:v>
                </c:pt>
                <c:pt idx="91841">
                  <c:v>91841</c:v>
                </c:pt>
                <c:pt idx="91842">
                  <c:v>91842</c:v>
                </c:pt>
                <c:pt idx="91843">
                  <c:v>91843</c:v>
                </c:pt>
                <c:pt idx="91844">
                  <c:v>91844</c:v>
                </c:pt>
                <c:pt idx="91845">
                  <c:v>91845</c:v>
                </c:pt>
                <c:pt idx="91846">
                  <c:v>91846</c:v>
                </c:pt>
                <c:pt idx="91847">
                  <c:v>91847</c:v>
                </c:pt>
                <c:pt idx="91848">
                  <c:v>91848</c:v>
                </c:pt>
                <c:pt idx="91849">
                  <c:v>91849</c:v>
                </c:pt>
                <c:pt idx="91850">
                  <c:v>91850</c:v>
                </c:pt>
                <c:pt idx="91851">
                  <c:v>91851</c:v>
                </c:pt>
                <c:pt idx="91852">
                  <c:v>91852</c:v>
                </c:pt>
                <c:pt idx="91853">
                  <c:v>91853</c:v>
                </c:pt>
                <c:pt idx="91854">
                  <c:v>91854</c:v>
                </c:pt>
                <c:pt idx="91855">
                  <c:v>91855</c:v>
                </c:pt>
                <c:pt idx="91856">
                  <c:v>91856</c:v>
                </c:pt>
                <c:pt idx="91857">
                  <c:v>91857</c:v>
                </c:pt>
                <c:pt idx="91858">
                  <c:v>91858</c:v>
                </c:pt>
                <c:pt idx="91859">
                  <c:v>91859</c:v>
                </c:pt>
                <c:pt idx="91860">
                  <c:v>91860</c:v>
                </c:pt>
                <c:pt idx="91861">
                  <c:v>91861</c:v>
                </c:pt>
                <c:pt idx="91862">
                  <c:v>91862</c:v>
                </c:pt>
                <c:pt idx="91863">
                  <c:v>91863</c:v>
                </c:pt>
                <c:pt idx="91864">
                  <c:v>91864</c:v>
                </c:pt>
                <c:pt idx="91865">
                  <c:v>91865</c:v>
                </c:pt>
                <c:pt idx="91866">
                  <c:v>91866</c:v>
                </c:pt>
                <c:pt idx="91867">
                  <c:v>91867</c:v>
                </c:pt>
                <c:pt idx="91868">
                  <c:v>91868</c:v>
                </c:pt>
                <c:pt idx="91869">
                  <c:v>91869</c:v>
                </c:pt>
                <c:pt idx="91870">
                  <c:v>91870</c:v>
                </c:pt>
                <c:pt idx="91871">
                  <c:v>91871</c:v>
                </c:pt>
                <c:pt idx="91872">
                  <c:v>91872</c:v>
                </c:pt>
                <c:pt idx="91873">
                  <c:v>91873</c:v>
                </c:pt>
                <c:pt idx="91874">
                  <c:v>91874</c:v>
                </c:pt>
                <c:pt idx="91875">
                  <c:v>91875</c:v>
                </c:pt>
                <c:pt idx="91876">
                  <c:v>91876</c:v>
                </c:pt>
                <c:pt idx="91877">
                  <c:v>91877</c:v>
                </c:pt>
                <c:pt idx="91878">
                  <c:v>91878</c:v>
                </c:pt>
                <c:pt idx="91879">
                  <c:v>91879</c:v>
                </c:pt>
                <c:pt idx="91880">
                  <c:v>91880</c:v>
                </c:pt>
                <c:pt idx="91881">
                  <c:v>91881</c:v>
                </c:pt>
                <c:pt idx="91882">
                  <c:v>91882</c:v>
                </c:pt>
                <c:pt idx="91883">
                  <c:v>91883</c:v>
                </c:pt>
                <c:pt idx="91884">
                  <c:v>91884</c:v>
                </c:pt>
                <c:pt idx="91885">
                  <c:v>91885</c:v>
                </c:pt>
                <c:pt idx="91886">
                  <c:v>91886</c:v>
                </c:pt>
                <c:pt idx="91887">
                  <c:v>91887</c:v>
                </c:pt>
                <c:pt idx="91888">
                  <c:v>91888</c:v>
                </c:pt>
                <c:pt idx="91889">
                  <c:v>91889</c:v>
                </c:pt>
                <c:pt idx="91890">
                  <c:v>91890</c:v>
                </c:pt>
                <c:pt idx="91891">
                  <c:v>91891</c:v>
                </c:pt>
                <c:pt idx="91892">
                  <c:v>91892</c:v>
                </c:pt>
                <c:pt idx="91893">
                  <c:v>91893</c:v>
                </c:pt>
                <c:pt idx="91894">
                  <c:v>91894</c:v>
                </c:pt>
                <c:pt idx="91895">
                  <c:v>91895</c:v>
                </c:pt>
                <c:pt idx="91896">
                  <c:v>91896</c:v>
                </c:pt>
                <c:pt idx="91897">
                  <c:v>91897</c:v>
                </c:pt>
                <c:pt idx="91898">
                  <c:v>91898</c:v>
                </c:pt>
                <c:pt idx="91899">
                  <c:v>91899</c:v>
                </c:pt>
                <c:pt idx="91900">
                  <c:v>91900</c:v>
                </c:pt>
                <c:pt idx="91901">
                  <c:v>91901</c:v>
                </c:pt>
                <c:pt idx="91902">
                  <c:v>91902</c:v>
                </c:pt>
                <c:pt idx="91903">
                  <c:v>91903</c:v>
                </c:pt>
                <c:pt idx="91904">
                  <c:v>91904</c:v>
                </c:pt>
                <c:pt idx="91905">
                  <c:v>91905</c:v>
                </c:pt>
                <c:pt idx="91906">
                  <c:v>91906</c:v>
                </c:pt>
                <c:pt idx="91907">
                  <c:v>91907</c:v>
                </c:pt>
                <c:pt idx="91908">
                  <c:v>91908</c:v>
                </c:pt>
                <c:pt idx="91909">
                  <c:v>91909</c:v>
                </c:pt>
                <c:pt idx="91910">
                  <c:v>91910</c:v>
                </c:pt>
                <c:pt idx="91911">
                  <c:v>91911</c:v>
                </c:pt>
                <c:pt idx="91912">
                  <c:v>91912</c:v>
                </c:pt>
                <c:pt idx="91913">
                  <c:v>91913</c:v>
                </c:pt>
                <c:pt idx="91914">
                  <c:v>91914</c:v>
                </c:pt>
                <c:pt idx="91915">
                  <c:v>91915</c:v>
                </c:pt>
                <c:pt idx="91916">
                  <c:v>91916</c:v>
                </c:pt>
                <c:pt idx="91917">
                  <c:v>91917</c:v>
                </c:pt>
                <c:pt idx="91918">
                  <c:v>91918</c:v>
                </c:pt>
                <c:pt idx="91919">
                  <c:v>91919</c:v>
                </c:pt>
                <c:pt idx="91920">
                  <c:v>91920</c:v>
                </c:pt>
                <c:pt idx="91921">
                  <c:v>91921</c:v>
                </c:pt>
                <c:pt idx="91922">
                  <c:v>91922</c:v>
                </c:pt>
                <c:pt idx="91923">
                  <c:v>91923</c:v>
                </c:pt>
                <c:pt idx="91924">
                  <c:v>91924</c:v>
                </c:pt>
                <c:pt idx="91925">
                  <c:v>91925</c:v>
                </c:pt>
                <c:pt idx="91926">
                  <c:v>91926</c:v>
                </c:pt>
                <c:pt idx="91927">
                  <c:v>91927</c:v>
                </c:pt>
                <c:pt idx="91928">
                  <c:v>91928</c:v>
                </c:pt>
                <c:pt idx="91929">
                  <c:v>91929</c:v>
                </c:pt>
                <c:pt idx="91930">
                  <c:v>91930</c:v>
                </c:pt>
                <c:pt idx="91931">
                  <c:v>91931</c:v>
                </c:pt>
                <c:pt idx="91932">
                  <c:v>91932</c:v>
                </c:pt>
                <c:pt idx="91933">
                  <c:v>91933</c:v>
                </c:pt>
                <c:pt idx="91934">
                  <c:v>91934</c:v>
                </c:pt>
                <c:pt idx="91935">
                  <c:v>91935</c:v>
                </c:pt>
                <c:pt idx="91936">
                  <c:v>91936</c:v>
                </c:pt>
                <c:pt idx="91937">
                  <c:v>91937</c:v>
                </c:pt>
                <c:pt idx="91938">
                  <c:v>91938</c:v>
                </c:pt>
                <c:pt idx="91939">
                  <c:v>91939</c:v>
                </c:pt>
                <c:pt idx="91940">
                  <c:v>91940</c:v>
                </c:pt>
                <c:pt idx="91941">
                  <c:v>91941</c:v>
                </c:pt>
                <c:pt idx="91942">
                  <c:v>91942</c:v>
                </c:pt>
                <c:pt idx="91943">
                  <c:v>91943</c:v>
                </c:pt>
                <c:pt idx="91944">
                  <c:v>91944</c:v>
                </c:pt>
                <c:pt idx="91945">
                  <c:v>91945</c:v>
                </c:pt>
                <c:pt idx="91946">
                  <c:v>91946</c:v>
                </c:pt>
                <c:pt idx="91947">
                  <c:v>91947</c:v>
                </c:pt>
                <c:pt idx="91948">
                  <c:v>91948</c:v>
                </c:pt>
                <c:pt idx="91949">
                  <c:v>91949</c:v>
                </c:pt>
                <c:pt idx="91950">
                  <c:v>91950</c:v>
                </c:pt>
                <c:pt idx="91951">
                  <c:v>91951</c:v>
                </c:pt>
                <c:pt idx="91952">
                  <c:v>91952</c:v>
                </c:pt>
                <c:pt idx="91953">
                  <c:v>91953</c:v>
                </c:pt>
                <c:pt idx="91954">
                  <c:v>91954</c:v>
                </c:pt>
                <c:pt idx="91955">
                  <c:v>91955</c:v>
                </c:pt>
                <c:pt idx="91956">
                  <c:v>91956</c:v>
                </c:pt>
                <c:pt idx="91957">
                  <c:v>91957</c:v>
                </c:pt>
                <c:pt idx="91958">
                  <c:v>91958</c:v>
                </c:pt>
                <c:pt idx="91959">
                  <c:v>91959</c:v>
                </c:pt>
                <c:pt idx="91960">
                  <c:v>91960</c:v>
                </c:pt>
                <c:pt idx="91961">
                  <c:v>91961</c:v>
                </c:pt>
                <c:pt idx="91962">
                  <c:v>91962</c:v>
                </c:pt>
                <c:pt idx="91963">
                  <c:v>91963</c:v>
                </c:pt>
                <c:pt idx="91964">
                  <c:v>91964</c:v>
                </c:pt>
                <c:pt idx="91965">
                  <c:v>91965</c:v>
                </c:pt>
                <c:pt idx="91966">
                  <c:v>91966</c:v>
                </c:pt>
                <c:pt idx="91967">
                  <c:v>91967</c:v>
                </c:pt>
                <c:pt idx="91968">
                  <c:v>91968</c:v>
                </c:pt>
                <c:pt idx="91969">
                  <c:v>91969</c:v>
                </c:pt>
                <c:pt idx="91970">
                  <c:v>91970</c:v>
                </c:pt>
                <c:pt idx="91971">
                  <c:v>91971</c:v>
                </c:pt>
                <c:pt idx="91972">
                  <c:v>91972</c:v>
                </c:pt>
                <c:pt idx="91973">
                  <c:v>91973</c:v>
                </c:pt>
                <c:pt idx="91974">
                  <c:v>91974</c:v>
                </c:pt>
                <c:pt idx="91975">
                  <c:v>91975</c:v>
                </c:pt>
                <c:pt idx="91976">
                  <c:v>91976</c:v>
                </c:pt>
                <c:pt idx="91977">
                  <c:v>91977</c:v>
                </c:pt>
                <c:pt idx="91978">
                  <c:v>91978</c:v>
                </c:pt>
                <c:pt idx="91979">
                  <c:v>91979</c:v>
                </c:pt>
                <c:pt idx="91980">
                  <c:v>91980</c:v>
                </c:pt>
                <c:pt idx="91981">
                  <c:v>91981</c:v>
                </c:pt>
                <c:pt idx="91982">
                  <c:v>91982</c:v>
                </c:pt>
                <c:pt idx="91983">
                  <c:v>91983</c:v>
                </c:pt>
                <c:pt idx="91984">
                  <c:v>91984</c:v>
                </c:pt>
                <c:pt idx="91985">
                  <c:v>91985</c:v>
                </c:pt>
                <c:pt idx="91986">
                  <c:v>91986</c:v>
                </c:pt>
                <c:pt idx="91987">
                  <c:v>91987</c:v>
                </c:pt>
                <c:pt idx="91988">
                  <c:v>91988</c:v>
                </c:pt>
                <c:pt idx="91989">
                  <c:v>91989</c:v>
                </c:pt>
                <c:pt idx="91990">
                  <c:v>91990</c:v>
                </c:pt>
                <c:pt idx="91991">
                  <c:v>91991</c:v>
                </c:pt>
                <c:pt idx="91992">
                  <c:v>91992</c:v>
                </c:pt>
                <c:pt idx="91993">
                  <c:v>91993</c:v>
                </c:pt>
                <c:pt idx="91994">
                  <c:v>91994</c:v>
                </c:pt>
                <c:pt idx="91995">
                  <c:v>91995</c:v>
                </c:pt>
                <c:pt idx="91996">
                  <c:v>91996</c:v>
                </c:pt>
                <c:pt idx="91997">
                  <c:v>91997</c:v>
                </c:pt>
                <c:pt idx="91998">
                  <c:v>91998</c:v>
                </c:pt>
                <c:pt idx="91999">
                  <c:v>91999</c:v>
                </c:pt>
                <c:pt idx="92000">
                  <c:v>92000</c:v>
                </c:pt>
                <c:pt idx="92001">
                  <c:v>92001</c:v>
                </c:pt>
                <c:pt idx="92002">
                  <c:v>92002</c:v>
                </c:pt>
                <c:pt idx="92003">
                  <c:v>92003</c:v>
                </c:pt>
                <c:pt idx="92004">
                  <c:v>92004</c:v>
                </c:pt>
                <c:pt idx="92005">
                  <c:v>92005</c:v>
                </c:pt>
                <c:pt idx="92006">
                  <c:v>92006</c:v>
                </c:pt>
                <c:pt idx="92007">
                  <c:v>92007</c:v>
                </c:pt>
                <c:pt idx="92008">
                  <c:v>92008</c:v>
                </c:pt>
                <c:pt idx="92009">
                  <c:v>92009</c:v>
                </c:pt>
                <c:pt idx="92010">
                  <c:v>92010</c:v>
                </c:pt>
                <c:pt idx="92011">
                  <c:v>92011</c:v>
                </c:pt>
                <c:pt idx="92012">
                  <c:v>92012</c:v>
                </c:pt>
                <c:pt idx="92013">
                  <c:v>92013</c:v>
                </c:pt>
                <c:pt idx="92014">
                  <c:v>92014</c:v>
                </c:pt>
                <c:pt idx="92015">
                  <c:v>92015</c:v>
                </c:pt>
                <c:pt idx="92016">
                  <c:v>92016</c:v>
                </c:pt>
                <c:pt idx="92017">
                  <c:v>92017</c:v>
                </c:pt>
                <c:pt idx="92018">
                  <c:v>92018</c:v>
                </c:pt>
                <c:pt idx="92019">
                  <c:v>92019</c:v>
                </c:pt>
                <c:pt idx="92020">
                  <c:v>92020</c:v>
                </c:pt>
                <c:pt idx="92021">
                  <c:v>92021</c:v>
                </c:pt>
                <c:pt idx="92022">
                  <c:v>92022</c:v>
                </c:pt>
                <c:pt idx="92023">
                  <c:v>92023</c:v>
                </c:pt>
                <c:pt idx="92024">
                  <c:v>92024</c:v>
                </c:pt>
                <c:pt idx="92025">
                  <c:v>92025</c:v>
                </c:pt>
                <c:pt idx="92026">
                  <c:v>92026</c:v>
                </c:pt>
                <c:pt idx="92027">
                  <c:v>92027</c:v>
                </c:pt>
                <c:pt idx="92028">
                  <c:v>92028</c:v>
                </c:pt>
                <c:pt idx="92029">
                  <c:v>92029</c:v>
                </c:pt>
                <c:pt idx="92030">
                  <c:v>92030</c:v>
                </c:pt>
                <c:pt idx="92031">
                  <c:v>92031</c:v>
                </c:pt>
                <c:pt idx="92032">
                  <c:v>92032</c:v>
                </c:pt>
                <c:pt idx="92033">
                  <c:v>92033</c:v>
                </c:pt>
                <c:pt idx="92034">
                  <c:v>92034</c:v>
                </c:pt>
                <c:pt idx="92035">
                  <c:v>92035</c:v>
                </c:pt>
                <c:pt idx="92036">
                  <c:v>92036</c:v>
                </c:pt>
                <c:pt idx="92037">
                  <c:v>92037</c:v>
                </c:pt>
                <c:pt idx="92038">
                  <c:v>92038</c:v>
                </c:pt>
                <c:pt idx="92039">
                  <c:v>92039</c:v>
                </c:pt>
                <c:pt idx="92040">
                  <c:v>92040</c:v>
                </c:pt>
                <c:pt idx="92041">
                  <c:v>92041</c:v>
                </c:pt>
                <c:pt idx="92042">
                  <c:v>92042</c:v>
                </c:pt>
                <c:pt idx="92043">
                  <c:v>92043</c:v>
                </c:pt>
                <c:pt idx="92044">
                  <c:v>92044</c:v>
                </c:pt>
                <c:pt idx="92045">
                  <c:v>92045</c:v>
                </c:pt>
                <c:pt idx="92046">
                  <c:v>92046</c:v>
                </c:pt>
                <c:pt idx="92047">
                  <c:v>92047</c:v>
                </c:pt>
                <c:pt idx="92048">
                  <c:v>92048</c:v>
                </c:pt>
                <c:pt idx="92049">
                  <c:v>92049</c:v>
                </c:pt>
                <c:pt idx="92050">
                  <c:v>92050</c:v>
                </c:pt>
                <c:pt idx="92051">
                  <c:v>92051</c:v>
                </c:pt>
                <c:pt idx="92052">
                  <c:v>92052</c:v>
                </c:pt>
                <c:pt idx="92053">
                  <c:v>92053</c:v>
                </c:pt>
                <c:pt idx="92054">
                  <c:v>92054</c:v>
                </c:pt>
                <c:pt idx="92055">
                  <c:v>92055</c:v>
                </c:pt>
                <c:pt idx="92056">
                  <c:v>92056</c:v>
                </c:pt>
                <c:pt idx="92057">
                  <c:v>92057</c:v>
                </c:pt>
                <c:pt idx="92058">
                  <c:v>92058</c:v>
                </c:pt>
                <c:pt idx="92059">
                  <c:v>92059</c:v>
                </c:pt>
                <c:pt idx="92060">
                  <c:v>92060</c:v>
                </c:pt>
                <c:pt idx="92061">
                  <c:v>92061</c:v>
                </c:pt>
                <c:pt idx="92062">
                  <c:v>92062</c:v>
                </c:pt>
                <c:pt idx="92063">
                  <c:v>92063</c:v>
                </c:pt>
                <c:pt idx="92064">
                  <c:v>92064</c:v>
                </c:pt>
                <c:pt idx="92065">
                  <c:v>92065</c:v>
                </c:pt>
                <c:pt idx="92066">
                  <c:v>92066</c:v>
                </c:pt>
                <c:pt idx="92067">
                  <c:v>92067</c:v>
                </c:pt>
                <c:pt idx="92068">
                  <c:v>92068</c:v>
                </c:pt>
                <c:pt idx="92069">
                  <c:v>92069</c:v>
                </c:pt>
                <c:pt idx="92070">
                  <c:v>92070</c:v>
                </c:pt>
                <c:pt idx="92071">
                  <c:v>92071</c:v>
                </c:pt>
                <c:pt idx="92072">
                  <c:v>92072</c:v>
                </c:pt>
                <c:pt idx="92073">
                  <c:v>92073</c:v>
                </c:pt>
                <c:pt idx="92074">
                  <c:v>92074</c:v>
                </c:pt>
                <c:pt idx="92075">
                  <c:v>92075</c:v>
                </c:pt>
                <c:pt idx="92076">
                  <c:v>92076</c:v>
                </c:pt>
                <c:pt idx="92077">
                  <c:v>92077</c:v>
                </c:pt>
                <c:pt idx="92078">
                  <c:v>92078</c:v>
                </c:pt>
                <c:pt idx="92079">
                  <c:v>92079</c:v>
                </c:pt>
                <c:pt idx="92080">
                  <c:v>92080</c:v>
                </c:pt>
                <c:pt idx="92081">
                  <c:v>92081</c:v>
                </c:pt>
                <c:pt idx="92082">
                  <c:v>92082</c:v>
                </c:pt>
                <c:pt idx="92083">
                  <c:v>92083</c:v>
                </c:pt>
                <c:pt idx="92084">
                  <c:v>92084</c:v>
                </c:pt>
                <c:pt idx="92085">
                  <c:v>92085</c:v>
                </c:pt>
                <c:pt idx="92086">
                  <c:v>92086</c:v>
                </c:pt>
                <c:pt idx="92087">
                  <c:v>92087</c:v>
                </c:pt>
                <c:pt idx="92088">
                  <c:v>92088</c:v>
                </c:pt>
                <c:pt idx="92089">
                  <c:v>92089</c:v>
                </c:pt>
                <c:pt idx="92090">
                  <c:v>92090</c:v>
                </c:pt>
                <c:pt idx="92091">
                  <c:v>92091</c:v>
                </c:pt>
                <c:pt idx="92092">
                  <c:v>92092</c:v>
                </c:pt>
                <c:pt idx="92093">
                  <c:v>92093</c:v>
                </c:pt>
                <c:pt idx="92094">
                  <c:v>92094</c:v>
                </c:pt>
                <c:pt idx="92095">
                  <c:v>92095</c:v>
                </c:pt>
                <c:pt idx="92096">
                  <c:v>92096</c:v>
                </c:pt>
                <c:pt idx="92097">
                  <c:v>92097</c:v>
                </c:pt>
                <c:pt idx="92098">
                  <c:v>92098</c:v>
                </c:pt>
                <c:pt idx="92099">
                  <c:v>92099</c:v>
                </c:pt>
                <c:pt idx="92100">
                  <c:v>92100</c:v>
                </c:pt>
                <c:pt idx="92101">
                  <c:v>92101</c:v>
                </c:pt>
                <c:pt idx="92102">
                  <c:v>92102</c:v>
                </c:pt>
                <c:pt idx="92103">
                  <c:v>92103</c:v>
                </c:pt>
                <c:pt idx="92104">
                  <c:v>92104</c:v>
                </c:pt>
                <c:pt idx="92105">
                  <c:v>92105</c:v>
                </c:pt>
                <c:pt idx="92106">
                  <c:v>92106</c:v>
                </c:pt>
                <c:pt idx="92107">
                  <c:v>92107</c:v>
                </c:pt>
                <c:pt idx="92108">
                  <c:v>92108</c:v>
                </c:pt>
                <c:pt idx="92109">
                  <c:v>92109</c:v>
                </c:pt>
                <c:pt idx="92110">
                  <c:v>92110</c:v>
                </c:pt>
                <c:pt idx="92111">
                  <c:v>92111</c:v>
                </c:pt>
                <c:pt idx="92112">
                  <c:v>92112</c:v>
                </c:pt>
                <c:pt idx="92113">
                  <c:v>92113</c:v>
                </c:pt>
                <c:pt idx="92114">
                  <c:v>92114</c:v>
                </c:pt>
                <c:pt idx="92115">
                  <c:v>92115</c:v>
                </c:pt>
                <c:pt idx="92116">
                  <c:v>92116</c:v>
                </c:pt>
                <c:pt idx="92117">
                  <c:v>92117</c:v>
                </c:pt>
                <c:pt idx="92118">
                  <c:v>92118</c:v>
                </c:pt>
                <c:pt idx="92119">
                  <c:v>92119</c:v>
                </c:pt>
                <c:pt idx="92120">
                  <c:v>92120</c:v>
                </c:pt>
                <c:pt idx="92121">
                  <c:v>92121</c:v>
                </c:pt>
                <c:pt idx="92122">
                  <c:v>92122</c:v>
                </c:pt>
                <c:pt idx="92123">
                  <c:v>92123</c:v>
                </c:pt>
                <c:pt idx="92124">
                  <c:v>92124</c:v>
                </c:pt>
                <c:pt idx="92125">
                  <c:v>92125</c:v>
                </c:pt>
                <c:pt idx="92126">
                  <c:v>92126</c:v>
                </c:pt>
                <c:pt idx="92127">
                  <c:v>92127</c:v>
                </c:pt>
                <c:pt idx="92128">
                  <c:v>92128</c:v>
                </c:pt>
                <c:pt idx="92129">
                  <c:v>92129</c:v>
                </c:pt>
                <c:pt idx="92130">
                  <c:v>92130</c:v>
                </c:pt>
                <c:pt idx="92131">
                  <c:v>92131</c:v>
                </c:pt>
                <c:pt idx="92132">
                  <c:v>92132</c:v>
                </c:pt>
                <c:pt idx="92133">
                  <c:v>92133</c:v>
                </c:pt>
                <c:pt idx="92134">
                  <c:v>92134</c:v>
                </c:pt>
                <c:pt idx="92135">
                  <c:v>92135</c:v>
                </c:pt>
                <c:pt idx="92136">
                  <c:v>92136</c:v>
                </c:pt>
                <c:pt idx="92137">
                  <c:v>92137</c:v>
                </c:pt>
                <c:pt idx="92138">
                  <c:v>92138</c:v>
                </c:pt>
                <c:pt idx="92139">
                  <c:v>92139</c:v>
                </c:pt>
                <c:pt idx="92140">
                  <c:v>92140</c:v>
                </c:pt>
                <c:pt idx="92141">
                  <c:v>92141</c:v>
                </c:pt>
                <c:pt idx="92142">
                  <c:v>92142</c:v>
                </c:pt>
                <c:pt idx="92143">
                  <c:v>92143</c:v>
                </c:pt>
                <c:pt idx="92144">
                  <c:v>92144</c:v>
                </c:pt>
                <c:pt idx="92145">
                  <c:v>92145</c:v>
                </c:pt>
                <c:pt idx="92146">
                  <c:v>92146</c:v>
                </c:pt>
                <c:pt idx="92147">
                  <c:v>92147</c:v>
                </c:pt>
                <c:pt idx="92148">
                  <c:v>92148</c:v>
                </c:pt>
                <c:pt idx="92149">
                  <c:v>92149</c:v>
                </c:pt>
                <c:pt idx="92150">
                  <c:v>92150</c:v>
                </c:pt>
                <c:pt idx="92151">
                  <c:v>92151</c:v>
                </c:pt>
                <c:pt idx="92152">
                  <c:v>92152</c:v>
                </c:pt>
                <c:pt idx="92153">
                  <c:v>92153</c:v>
                </c:pt>
                <c:pt idx="92154">
                  <c:v>92154</c:v>
                </c:pt>
                <c:pt idx="92155">
                  <c:v>92155</c:v>
                </c:pt>
                <c:pt idx="92156">
                  <c:v>92156</c:v>
                </c:pt>
                <c:pt idx="92157">
                  <c:v>92157</c:v>
                </c:pt>
                <c:pt idx="92158">
                  <c:v>92158</c:v>
                </c:pt>
                <c:pt idx="92159">
                  <c:v>92159</c:v>
                </c:pt>
                <c:pt idx="92160">
                  <c:v>92160</c:v>
                </c:pt>
                <c:pt idx="92161">
                  <c:v>92161</c:v>
                </c:pt>
                <c:pt idx="92162">
                  <c:v>92162</c:v>
                </c:pt>
                <c:pt idx="92163">
                  <c:v>92163</c:v>
                </c:pt>
                <c:pt idx="92164">
                  <c:v>92164</c:v>
                </c:pt>
                <c:pt idx="92165">
                  <c:v>92165</c:v>
                </c:pt>
                <c:pt idx="92166">
                  <c:v>92166</c:v>
                </c:pt>
                <c:pt idx="92167">
                  <c:v>92167</c:v>
                </c:pt>
                <c:pt idx="92168">
                  <c:v>92168</c:v>
                </c:pt>
                <c:pt idx="92169">
                  <c:v>92169</c:v>
                </c:pt>
                <c:pt idx="92170">
                  <c:v>92170</c:v>
                </c:pt>
                <c:pt idx="92171">
                  <c:v>92171</c:v>
                </c:pt>
                <c:pt idx="92172">
                  <c:v>92172</c:v>
                </c:pt>
                <c:pt idx="92173">
                  <c:v>92173</c:v>
                </c:pt>
                <c:pt idx="92174">
                  <c:v>92174</c:v>
                </c:pt>
                <c:pt idx="92175">
                  <c:v>92175</c:v>
                </c:pt>
                <c:pt idx="92176">
                  <c:v>92176</c:v>
                </c:pt>
                <c:pt idx="92177">
                  <c:v>92177</c:v>
                </c:pt>
                <c:pt idx="92178">
                  <c:v>92178</c:v>
                </c:pt>
                <c:pt idx="92179">
                  <c:v>92179</c:v>
                </c:pt>
                <c:pt idx="92180">
                  <c:v>92180</c:v>
                </c:pt>
                <c:pt idx="92181">
                  <c:v>92181</c:v>
                </c:pt>
                <c:pt idx="92182">
                  <c:v>92182</c:v>
                </c:pt>
                <c:pt idx="92183">
                  <c:v>92183</c:v>
                </c:pt>
                <c:pt idx="92184">
                  <c:v>92184</c:v>
                </c:pt>
                <c:pt idx="92185">
                  <c:v>92185</c:v>
                </c:pt>
                <c:pt idx="92186">
                  <c:v>92186</c:v>
                </c:pt>
                <c:pt idx="92187">
                  <c:v>92187</c:v>
                </c:pt>
                <c:pt idx="92188">
                  <c:v>92188</c:v>
                </c:pt>
                <c:pt idx="92189">
                  <c:v>92189</c:v>
                </c:pt>
                <c:pt idx="92190">
                  <c:v>92190</c:v>
                </c:pt>
                <c:pt idx="92191">
                  <c:v>92191</c:v>
                </c:pt>
                <c:pt idx="92192">
                  <c:v>92192</c:v>
                </c:pt>
                <c:pt idx="92193">
                  <c:v>92193</c:v>
                </c:pt>
                <c:pt idx="92194">
                  <c:v>92194</c:v>
                </c:pt>
                <c:pt idx="92195">
                  <c:v>92195</c:v>
                </c:pt>
                <c:pt idx="92196">
                  <c:v>92196</c:v>
                </c:pt>
                <c:pt idx="92197">
                  <c:v>92197</c:v>
                </c:pt>
                <c:pt idx="92198">
                  <c:v>92198</c:v>
                </c:pt>
                <c:pt idx="92199">
                  <c:v>92199</c:v>
                </c:pt>
                <c:pt idx="92200">
                  <c:v>92200</c:v>
                </c:pt>
                <c:pt idx="92201">
                  <c:v>92201</c:v>
                </c:pt>
                <c:pt idx="92202">
                  <c:v>92202</c:v>
                </c:pt>
                <c:pt idx="92203">
                  <c:v>92203</c:v>
                </c:pt>
                <c:pt idx="92204">
                  <c:v>92204</c:v>
                </c:pt>
                <c:pt idx="92205">
                  <c:v>92205</c:v>
                </c:pt>
                <c:pt idx="92206">
                  <c:v>92206</c:v>
                </c:pt>
                <c:pt idx="92207">
                  <c:v>92207</c:v>
                </c:pt>
                <c:pt idx="92208">
                  <c:v>92208</c:v>
                </c:pt>
                <c:pt idx="92209">
                  <c:v>92209</c:v>
                </c:pt>
                <c:pt idx="92210">
                  <c:v>92210</c:v>
                </c:pt>
                <c:pt idx="92211">
                  <c:v>92211</c:v>
                </c:pt>
                <c:pt idx="92212">
                  <c:v>92212</c:v>
                </c:pt>
                <c:pt idx="92213">
                  <c:v>92213</c:v>
                </c:pt>
                <c:pt idx="92214">
                  <c:v>92214</c:v>
                </c:pt>
                <c:pt idx="92215">
                  <c:v>92215</c:v>
                </c:pt>
                <c:pt idx="92216">
                  <c:v>92216</c:v>
                </c:pt>
                <c:pt idx="92217">
                  <c:v>92217</c:v>
                </c:pt>
                <c:pt idx="92218">
                  <c:v>92218</c:v>
                </c:pt>
                <c:pt idx="92219">
                  <c:v>92219</c:v>
                </c:pt>
                <c:pt idx="92220">
                  <c:v>92220</c:v>
                </c:pt>
                <c:pt idx="92221">
                  <c:v>92221</c:v>
                </c:pt>
                <c:pt idx="92222">
                  <c:v>92222</c:v>
                </c:pt>
                <c:pt idx="92223">
                  <c:v>92223</c:v>
                </c:pt>
                <c:pt idx="92224">
                  <c:v>92224</c:v>
                </c:pt>
                <c:pt idx="92225">
                  <c:v>92225</c:v>
                </c:pt>
                <c:pt idx="92226">
                  <c:v>92226</c:v>
                </c:pt>
                <c:pt idx="92227">
                  <c:v>92227</c:v>
                </c:pt>
                <c:pt idx="92228">
                  <c:v>92228</c:v>
                </c:pt>
                <c:pt idx="92229">
                  <c:v>92229</c:v>
                </c:pt>
                <c:pt idx="92230">
                  <c:v>92230</c:v>
                </c:pt>
                <c:pt idx="92231">
                  <c:v>92231</c:v>
                </c:pt>
                <c:pt idx="92232">
                  <c:v>92232</c:v>
                </c:pt>
                <c:pt idx="92233">
                  <c:v>92233</c:v>
                </c:pt>
                <c:pt idx="92234">
                  <c:v>92234</c:v>
                </c:pt>
                <c:pt idx="92235">
                  <c:v>92235</c:v>
                </c:pt>
                <c:pt idx="92236">
                  <c:v>92236</c:v>
                </c:pt>
                <c:pt idx="92237">
                  <c:v>92237</c:v>
                </c:pt>
                <c:pt idx="92238">
                  <c:v>92238</c:v>
                </c:pt>
                <c:pt idx="92239">
                  <c:v>92239</c:v>
                </c:pt>
                <c:pt idx="92240">
                  <c:v>92240</c:v>
                </c:pt>
                <c:pt idx="92241">
                  <c:v>92241</c:v>
                </c:pt>
                <c:pt idx="92242">
                  <c:v>92242</c:v>
                </c:pt>
                <c:pt idx="92243">
                  <c:v>92243</c:v>
                </c:pt>
                <c:pt idx="92244">
                  <c:v>92244</c:v>
                </c:pt>
                <c:pt idx="92245">
                  <c:v>92245</c:v>
                </c:pt>
                <c:pt idx="92246">
                  <c:v>92246</c:v>
                </c:pt>
                <c:pt idx="92247">
                  <c:v>92247</c:v>
                </c:pt>
                <c:pt idx="92248">
                  <c:v>92248</c:v>
                </c:pt>
                <c:pt idx="92249">
                  <c:v>92249</c:v>
                </c:pt>
                <c:pt idx="92250">
                  <c:v>92250</c:v>
                </c:pt>
                <c:pt idx="92251">
                  <c:v>92251</c:v>
                </c:pt>
                <c:pt idx="92252">
                  <c:v>92252</c:v>
                </c:pt>
                <c:pt idx="92253">
                  <c:v>92253</c:v>
                </c:pt>
                <c:pt idx="92254">
                  <c:v>92254</c:v>
                </c:pt>
                <c:pt idx="92255">
                  <c:v>92255</c:v>
                </c:pt>
                <c:pt idx="92256">
                  <c:v>92256</c:v>
                </c:pt>
                <c:pt idx="92257">
                  <c:v>92257</c:v>
                </c:pt>
                <c:pt idx="92258">
                  <c:v>92258</c:v>
                </c:pt>
                <c:pt idx="92259">
                  <c:v>92259</c:v>
                </c:pt>
                <c:pt idx="92260">
                  <c:v>92260</c:v>
                </c:pt>
                <c:pt idx="92261">
                  <c:v>92261</c:v>
                </c:pt>
                <c:pt idx="92262">
                  <c:v>92262</c:v>
                </c:pt>
                <c:pt idx="92263">
                  <c:v>92263</c:v>
                </c:pt>
                <c:pt idx="92264">
                  <c:v>92264</c:v>
                </c:pt>
                <c:pt idx="92265">
                  <c:v>92265</c:v>
                </c:pt>
                <c:pt idx="92266">
                  <c:v>92266</c:v>
                </c:pt>
                <c:pt idx="92267">
                  <c:v>92267</c:v>
                </c:pt>
                <c:pt idx="92268">
                  <c:v>92268</c:v>
                </c:pt>
                <c:pt idx="92269">
                  <c:v>92269</c:v>
                </c:pt>
                <c:pt idx="92270">
                  <c:v>92270</c:v>
                </c:pt>
                <c:pt idx="92271">
                  <c:v>92271</c:v>
                </c:pt>
                <c:pt idx="92272">
                  <c:v>92272</c:v>
                </c:pt>
                <c:pt idx="92273">
                  <c:v>92273</c:v>
                </c:pt>
                <c:pt idx="92274">
                  <c:v>92274</c:v>
                </c:pt>
                <c:pt idx="92275">
                  <c:v>92275</c:v>
                </c:pt>
                <c:pt idx="92276">
                  <c:v>92276</c:v>
                </c:pt>
                <c:pt idx="92277">
                  <c:v>92277</c:v>
                </c:pt>
                <c:pt idx="92278">
                  <c:v>92278</c:v>
                </c:pt>
                <c:pt idx="92279">
                  <c:v>92279</c:v>
                </c:pt>
                <c:pt idx="92280">
                  <c:v>92280</c:v>
                </c:pt>
                <c:pt idx="92281">
                  <c:v>92281</c:v>
                </c:pt>
                <c:pt idx="92282">
                  <c:v>92282</c:v>
                </c:pt>
                <c:pt idx="92283">
                  <c:v>92283</c:v>
                </c:pt>
                <c:pt idx="92284">
                  <c:v>92284</c:v>
                </c:pt>
                <c:pt idx="92285">
                  <c:v>92285</c:v>
                </c:pt>
                <c:pt idx="92286">
                  <c:v>92286</c:v>
                </c:pt>
                <c:pt idx="92287">
                  <c:v>92287</c:v>
                </c:pt>
                <c:pt idx="92288">
                  <c:v>92288</c:v>
                </c:pt>
                <c:pt idx="92289">
                  <c:v>92289</c:v>
                </c:pt>
                <c:pt idx="92290">
                  <c:v>92290</c:v>
                </c:pt>
                <c:pt idx="92291">
                  <c:v>92291</c:v>
                </c:pt>
                <c:pt idx="92292">
                  <c:v>92292</c:v>
                </c:pt>
                <c:pt idx="92293">
                  <c:v>92293</c:v>
                </c:pt>
                <c:pt idx="92294">
                  <c:v>92294</c:v>
                </c:pt>
                <c:pt idx="92295">
                  <c:v>92295</c:v>
                </c:pt>
                <c:pt idx="92296">
                  <c:v>92296</c:v>
                </c:pt>
                <c:pt idx="92297">
                  <c:v>92297</c:v>
                </c:pt>
                <c:pt idx="92298">
                  <c:v>92298</c:v>
                </c:pt>
                <c:pt idx="92299">
                  <c:v>92299</c:v>
                </c:pt>
                <c:pt idx="92300">
                  <c:v>92300</c:v>
                </c:pt>
                <c:pt idx="92301">
                  <c:v>92301</c:v>
                </c:pt>
                <c:pt idx="92302">
                  <c:v>92302</c:v>
                </c:pt>
                <c:pt idx="92303">
                  <c:v>92303</c:v>
                </c:pt>
                <c:pt idx="92304">
                  <c:v>92304</c:v>
                </c:pt>
                <c:pt idx="92305">
                  <c:v>92305</c:v>
                </c:pt>
                <c:pt idx="92306">
                  <c:v>92306</c:v>
                </c:pt>
                <c:pt idx="92307">
                  <c:v>92307</c:v>
                </c:pt>
                <c:pt idx="92308">
                  <c:v>92308</c:v>
                </c:pt>
                <c:pt idx="92309">
                  <c:v>92309</c:v>
                </c:pt>
                <c:pt idx="92310">
                  <c:v>92310</c:v>
                </c:pt>
                <c:pt idx="92311">
                  <c:v>92311</c:v>
                </c:pt>
                <c:pt idx="92312">
                  <c:v>92312</c:v>
                </c:pt>
                <c:pt idx="92313">
                  <c:v>92313</c:v>
                </c:pt>
                <c:pt idx="92314">
                  <c:v>92314</c:v>
                </c:pt>
                <c:pt idx="92315">
                  <c:v>92315</c:v>
                </c:pt>
                <c:pt idx="92316">
                  <c:v>92316</c:v>
                </c:pt>
                <c:pt idx="92317">
                  <c:v>92317</c:v>
                </c:pt>
                <c:pt idx="92318">
                  <c:v>92318</c:v>
                </c:pt>
                <c:pt idx="92319">
                  <c:v>92319</c:v>
                </c:pt>
                <c:pt idx="92320">
                  <c:v>92320</c:v>
                </c:pt>
                <c:pt idx="92321">
                  <c:v>92321</c:v>
                </c:pt>
                <c:pt idx="92322">
                  <c:v>92322</c:v>
                </c:pt>
                <c:pt idx="92323">
                  <c:v>92323</c:v>
                </c:pt>
                <c:pt idx="92324">
                  <c:v>92324</c:v>
                </c:pt>
                <c:pt idx="92325">
                  <c:v>92325</c:v>
                </c:pt>
                <c:pt idx="92326">
                  <c:v>92326</c:v>
                </c:pt>
                <c:pt idx="92327">
                  <c:v>92327</c:v>
                </c:pt>
                <c:pt idx="92328">
                  <c:v>92328</c:v>
                </c:pt>
                <c:pt idx="92329">
                  <c:v>92329</c:v>
                </c:pt>
                <c:pt idx="92330">
                  <c:v>92330</c:v>
                </c:pt>
                <c:pt idx="92331">
                  <c:v>92331</c:v>
                </c:pt>
                <c:pt idx="92332">
                  <c:v>92332</c:v>
                </c:pt>
                <c:pt idx="92333">
                  <c:v>92333</c:v>
                </c:pt>
                <c:pt idx="92334">
                  <c:v>92334</c:v>
                </c:pt>
                <c:pt idx="92335">
                  <c:v>92335</c:v>
                </c:pt>
                <c:pt idx="92336">
                  <c:v>92336</c:v>
                </c:pt>
                <c:pt idx="92337">
                  <c:v>92337</c:v>
                </c:pt>
                <c:pt idx="92338">
                  <c:v>92338</c:v>
                </c:pt>
                <c:pt idx="92339">
                  <c:v>92339</c:v>
                </c:pt>
                <c:pt idx="92340">
                  <c:v>92340</c:v>
                </c:pt>
                <c:pt idx="92341">
                  <c:v>92341</c:v>
                </c:pt>
                <c:pt idx="92342">
                  <c:v>92342</c:v>
                </c:pt>
                <c:pt idx="92343">
                  <c:v>92343</c:v>
                </c:pt>
                <c:pt idx="92344">
                  <c:v>92344</c:v>
                </c:pt>
                <c:pt idx="92345">
                  <c:v>92345</c:v>
                </c:pt>
                <c:pt idx="92346">
                  <c:v>92346</c:v>
                </c:pt>
                <c:pt idx="92347">
                  <c:v>92347</c:v>
                </c:pt>
                <c:pt idx="92348">
                  <c:v>92348</c:v>
                </c:pt>
                <c:pt idx="92349">
                  <c:v>92349</c:v>
                </c:pt>
                <c:pt idx="92350">
                  <c:v>92350</c:v>
                </c:pt>
                <c:pt idx="92351">
                  <c:v>92351</c:v>
                </c:pt>
                <c:pt idx="92352">
                  <c:v>92352</c:v>
                </c:pt>
                <c:pt idx="92353">
                  <c:v>92353</c:v>
                </c:pt>
                <c:pt idx="92354">
                  <c:v>92354</c:v>
                </c:pt>
                <c:pt idx="92355">
                  <c:v>92355</c:v>
                </c:pt>
                <c:pt idx="92356">
                  <c:v>92356</c:v>
                </c:pt>
                <c:pt idx="92357">
                  <c:v>92357</c:v>
                </c:pt>
                <c:pt idx="92358">
                  <c:v>92358</c:v>
                </c:pt>
                <c:pt idx="92359">
                  <c:v>92359</c:v>
                </c:pt>
                <c:pt idx="92360">
                  <c:v>92360</c:v>
                </c:pt>
                <c:pt idx="92361">
                  <c:v>92361</c:v>
                </c:pt>
                <c:pt idx="92362">
                  <c:v>92362</c:v>
                </c:pt>
                <c:pt idx="92363">
                  <c:v>92363</c:v>
                </c:pt>
                <c:pt idx="92364">
                  <c:v>92364</c:v>
                </c:pt>
                <c:pt idx="92365">
                  <c:v>92365</c:v>
                </c:pt>
                <c:pt idx="92366">
                  <c:v>92366</c:v>
                </c:pt>
                <c:pt idx="92367">
                  <c:v>92367</c:v>
                </c:pt>
                <c:pt idx="92368">
                  <c:v>92368</c:v>
                </c:pt>
                <c:pt idx="92369">
                  <c:v>92369</c:v>
                </c:pt>
                <c:pt idx="92370">
                  <c:v>92370</c:v>
                </c:pt>
                <c:pt idx="92371">
                  <c:v>92371</c:v>
                </c:pt>
                <c:pt idx="92372">
                  <c:v>92372</c:v>
                </c:pt>
                <c:pt idx="92373">
                  <c:v>92373</c:v>
                </c:pt>
                <c:pt idx="92374">
                  <c:v>92374</c:v>
                </c:pt>
                <c:pt idx="92375">
                  <c:v>92375</c:v>
                </c:pt>
                <c:pt idx="92376">
                  <c:v>92376</c:v>
                </c:pt>
                <c:pt idx="92377">
                  <c:v>92377</c:v>
                </c:pt>
                <c:pt idx="92378">
                  <c:v>92378</c:v>
                </c:pt>
                <c:pt idx="92379">
                  <c:v>92379</c:v>
                </c:pt>
                <c:pt idx="92380">
                  <c:v>92380</c:v>
                </c:pt>
                <c:pt idx="92381">
                  <c:v>92381</c:v>
                </c:pt>
                <c:pt idx="92382">
                  <c:v>92382</c:v>
                </c:pt>
                <c:pt idx="92383">
                  <c:v>92383</c:v>
                </c:pt>
                <c:pt idx="92384">
                  <c:v>92384</c:v>
                </c:pt>
                <c:pt idx="92385">
                  <c:v>92385</c:v>
                </c:pt>
                <c:pt idx="92386">
                  <c:v>92386</c:v>
                </c:pt>
                <c:pt idx="92387">
                  <c:v>92387</c:v>
                </c:pt>
                <c:pt idx="92388">
                  <c:v>92388</c:v>
                </c:pt>
                <c:pt idx="92389">
                  <c:v>92389</c:v>
                </c:pt>
                <c:pt idx="92390">
                  <c:v>92390</c:v>
                </c:pt>
                <c:pt idx="92391">
                  <c:v>92391</c:v>
                </c:pt>
                <c:pt idx="92392">
                  <c:v>92392</c:v>
                </c:pt>
                <c:pt idx="92393">
                  <c:v>92393</c:v>
                </c:pt>
                <c:pt idx="92394">
                  <c:v>92394</c:v>
                </c:pt>
                <c:pt idx="92395">
                  <c:v>92395</c:v>
                </c:pt>
                <c:pt idx="92396">
                  <c:v>92396</c:v>
                </c:pt>
                <c:pt idx="92397">
                  <c:v>92397</c:v>
                </c:pt>
                <c:pt idx="92398">
                  <c:v>92398</c:v>
                </c:pt>
                <c:pt idx="92399">
                  <c:v>92399</c:v>
                </c:pt>
                <c:pt idx="92400">
                  <c:v>92400</c:v>
                </c:pt>
                <c:pt idx="92401">
                  <c:v>92401</c:v>
                </c:pt>
                <c:pt idx="92402">
                  <c:v>92402</c:v>
                </c:pt>
                <c:pt idx="92403">
                  <c:v>92403</c:v>
                </c:pt>
                <c:pt idx="92404">
                  <c:v>92404</c:v>
                </c:pt>
                <c:pt idx="92405">
                  <c:v>92405</c:v>
                </c:pt>
                <c:pt idx="92406">
                  <c:v>92406</c:v>
                </c:pt>
                <c:pt idx="92407">
                  <c:v>92407</c:v>
                </c:pt>
                <c:pt idx="92408">
                  <c:v>92408</c:v>
                </c:pt>
                <c:pt idx="92409">
                  <c:v>92409</c:v>
                </c:pt>
                <c:pt idx="92410">
                  <c:v>92410</c:v>
                </c:pt>
                <c:pt idx="92411">
                  <c:v>92411</c:v>
                </c:pt>
                <c:pt idx="92412">
                  <c:v>92412</c:v>
                </c:pt>
                <c:pt idx="92413">
                  <c:v>92413</c:v>
                </c:pt>
                <c:pt idx="92414">
                  <c:v>92414</c:v>
                </c:pt>
                <c:pt idx="92415">
                  <c:v>92415</c:v>
                </c:pt>
                <c:pt idx="92416">
                  <c:v>92416</c:v>
                </c:pt>
                <c:pt idx="92417">
                  <c:v>92417</c:v>
                </c:pt>
                <c:pt idx="92418">
                  <c:v>92418</c:v>
                </c:pt>
                <c:pt idx="92419">
                  <c:v>92419</c:v>
                </c:pt>
                <c:pt idx="92420">
                  <c:v>92420</c:v>
                </c:pt>
                <c:pt idx="92421">
                  <c:v>92421</c:v>
                </c:pt>
                <c:pt idx="92422">
                  <c:v>92422</c:v>
                </c:pt>
                <c:pt idx="92423">
                  <c:v>92423</c:v>
                </c:pt>
                <c:pt idx="92424">
                  <c:v>92424</c:v>
                </c:pt>
                <c:pt idx="92425">
                  <c:v>92425</c:v>
                </c:pt>
                <c:pt idx="92426">
                  <c:v>92426</c:v>
                </c:pt>
                <c:pt idx="92427">
                  <c:v>92427</c:v>
                </c:pt>
                <c:pt idx="92428">
                  <c:v>92428</c:v>
                </c:pt>
                <c:pt idx="92429">
                  <c:v>92429</c:v>
                </c:pt>
                <c:pt idx="92430">
                  <c:v>92430</c:v>
                </c:pt>
                <c:pt idx="92431">
                  <c:v>92431</c:v>
                </c:pt>
                <c:pt idx="92432">
                  <c:v>92432</c:v>
                </c:pt>
                <c:pt idx="92433">
                  <c:v>92433</c:v>
                </c:pt>
                <c:pt idx="92434">
                  <c:v>92434</c:v>
                </c:pt>
                <c:pt idx="92435">
                  <c:v>92435</c:v>
                </c:pt>
                <c:pt idx="92436">
                  <c:v>92436</c:v>
                </c:pt>
                <c:pt idx="92437">
                  <c:v>92437</c:v>
                </c:pt>
                <c:pt idx="92438">
                  <c:v>92438</c:v>
                </c:pt>
                <c:pt idx="92439">
                  <c:v>92439</c:v>
                </c:pt>
                <c:pt idx="92440">
                  <c:v>92440</c:v>
                </c:pt>
                <c:pt idx="92441">
                  <c:v>92441</c:v>
                </c:pt>
                <c:pt idx="92442">
                  <c:v>92442</c:v>
                </c:pt>
                <c:pt idx="92443">
                  <c:v>92443</c:v>
                </c:pt>
                <c:pt idx="92444">
                  <c:v>92444</c:v>
                </c:pt>
                <c:pt idx="92445">
                  <c:v>92445</c:v>
                </c:pt>
                <c:pt idx="92446">
                  <c:v>92446</c:v>
                </c:pt>
                <c:pt idx="92447">
                  <c:v>92447</c:v>
                </c:pt>
                <c:pt idx="92448">
                  <c:v>92448</c:v>
                </c:pt>
                <c:pt idx="92449">
                  <c:v>92449</c:v>
                </c:pt>
                <c:pt idx="92450">
                  <c:v>92450</c:v>
                </c:pt>
                <c:pt idx="92451">
                  <c:v>92451</c:v>
                </c:pt>
                <c:pt idx="92452">
                  <c:v>92452</c:v>
                </c:pt>
                <c:pt idx="92453">
                  <c:v>92453</c:v>
                </c:pt>
                <c:pt idx="92454">
                  <c:v>92454</c:v>
                </c:pt>
                <c:pt idx="92455">
                  <c:v>92455</c:v>
                </c:pt>
                <c:pt idx="92456">
                  <c:v>92456</c:v>
                </c:pt>
                <c:pt idx="92457">
                  <c:v>92457</c:v>
                </c:pt>
                <c:pt idx="92458">
                  <c:v>92458</c:v>
                </c:pt>
                <c:pt idx="92459">
                  <c:v>92459</c:v>
                </c:pt>
                <c:pt idx="92460">
                  <c:v>92460</c:v>
                </c:pt>
                <c:pt idx="92461">
                  <c:v>92461</c:v>
                </c:pt>
                <c:pt idx="92462">
                  <c:v>92462</c:v>
                </c:pt>
                <c:pt idx="92463">
                  <c:v>92463</c:v>
                </c:pt>
                <c:pt idx="92464">
                  <c:v>92464</c:v>
                </c:pt>
                <c:pt idx="92465">
                  <c:v>92465</c:v>
                </c:pt>
                <c:pt idx="92466">
                  <c:v>92466</c:v>
                </c:pt>
                <c:pt idx="92467">
                  <c:v>92467</c:v>
                </c:pt>
                <c:pt idx="92468">
                  <c:v>92468</c:v>
                </c:pt>
                <c:pt idx="92469">
                  <c:v>92469</c:v>
                </c:pt>
                <c:pt idx="92470">
                  <c:v>92470</c:v>
                </c:pt>
                <c:pt idx="92471">
                  <c:v>92471</c:v>
                </c:pt>
                <c:pt idx="92472">
                  <c:v>92472</c:v>
                </c:pt>
                <c:pt idx="92473">
                  <c:v>92473</c:v>
                </c:pt>
                <c:pt idx="92474">
                  <c:v>92474</c:v>
                </c:pt>
                <c:pt idx="92475">
                  <c:v>92475</c:v>
                </c:pt>
                <c:pt idx="92476">
                  <c:v>92476</c:v>
                </c:pt>
                <c:pt idx="92477">
                  <c:v>92477</c:v>
                </c:pt>
                <c:pt idx="92478">
                  <c:v>92478</c:v>
                </c:pt>
                <c:pt idx="92479">
                  <c:v>92479</c:v>
                </c:pt>
                <c:pt idx="92480">
                  <c:v>92480</c:v>
                </c:pt>
                <c:pt idx="92481">
                  <c:v>92481</c:v>
                </c:pt>
                <c:pt idx="92482">
                  <c:v>92482</c:v>
                </c:pt>
                <c:pt idx="92483">
                  <c:v>92483</c:v>
                </c:pt>
                <c:pt idx="92484">
                  <c:v>92484</c:v>
                </c:pt>
                <c:pt idx="92485">
                  <c:v>92485</c:v>
                </c:pt>
                <c:pt idx="92486">
                  <c:v>92486</c:v>
                </c:pt>
                <c:pt idx="92487">
                  <c:v>92487</c:v>
                </c:pt>
                <c:pt idx="92488">
                  <c:v>92488</c:v>
                </c:pt>
                <c:pt idx="92489">
                  <c:v>92489</c:v>
                </c:pt>
                <c:pt idx="92490">
                  <c:v>92490</c:v>
                </c:pt>
                <c:pt idx="92491">
                  <c:v>92491</c:v>
                </c:pt>
                <c:pt idx="92492">
                  <c:v>92492</c:v>
                </c:pt>
                <c:pt idx="92493">
                  <c:v>92493</c:v>
                </c:pt>
                <c:pt idx="92494">
                  <c:v>92494</c:v>
                </c:pt>
                <c:pt idx="92495">
                  <c:v>92495</c:v>
                </c:pt>
                <c:pt idx="92496">
                  <c:v>92496</c:v>
                </c:pt>
                <c:pt idx="92497">
                  <c:v>92497</c:v>
                </c:pt>
                <c:pt idx="92498">
                  <c:v>92498</c:v>
                </c:pt>
                <c:pt idx="92499">
                  <c:v>92499</c:v>
                </c:pt>
                <c:pt idx="92500">
                  <c:v>92500</c:v>
                </c:pt>
                <c:pt idx="92501">
                  <c:v>92501</c:v>
                </c:pt>
                <c:pt idx="92502">
                  <c:v>92502</c:v>
                </c:pt>
                <c:pt idx="92503">
                  <c:v>92503</c:v>
                </c:pt>
                <c:pt idx="92504">
                  <c:v>92504</c:v>
                </c:pt>
                <c:pt idx="92505">
                  <c:v>92505</c:v>
                </c:pt>
                <c:pt idx="92506">
                  <c:v>92506</c:v>
                </c:pt>
                <c:pt idx="92507">
                  <c:v>92507</c:v>
                </c:pt>
                <c:pt idx="92508">
                  <c:v>92508</c:v>
                </c:pt>
                <c:pt idx="92509">
                  <c:v>92509</c:v>
                </c:pt>
                <c:pt idx="92510">
                  <c:v>92510</c:v>
                </c:pt>
                <c:pt idx="92511">
                  <c:v>92511</c:v>
                </c:pt>
                <c:pt idx="92512">
                  <c:v>92512</c:v>
                </c:pt>
                <c:pt idx="92513">
                  <c:v>92513</c:v>
                </c:pt>
                <c:pt idx="92514">
                  <c:v>92514</c:v>
                </c:pt>
                <c:pt idx="92515">
                  <c:v>92515</c:v>
                </c:pt>
                <c:pt idx="92516">
                  <c:v>92516</c:v>
                </c:pt>
                <c:pt idx="92517">
                  <c:v>92517</c:v>
                </c:pt>
                <c:pt idx="92518">
                  <c:v>92518</c:v>
                </c:pt>
                <c:pt idx="92519">
                  <c:v>92519</c:v>
                </c:pt>
                <c:pt idx="92520">
                  <c:v>92520</c:v>
                </c:pt>
                <c:pt idx="92521">
                  <c:v>92521</c:v>
                </c:pt>
                <c:pt idx="92522">
                  <c:v>92522</c:v>
                </c:pt>
                <c:pt idx="92523">
                  <c:v>92523</c:v>
                </c:pt>
                <c:pt idx="92524">
                  <c:v>92524</c:v>
                </c:pt>
                <c:pt idx="92525">
                  <c:v>92525</c:v>
                </c:pt>
                <c:pt idx="92526">
                  <c:v>92526</c:v>
                </c:pt>
                <c:pt idx="92527">
                  <c:v>92527</c:v>
                </c:pt>
                <c:pt idx="92528">
                  <c:v>92528</c:v>
                </c:pt>
                <c:pt idx="92529">
                  <c:v>92529</c:v>
                </c:pt>
                <c:pt idx="92530">
                  <c:v>92530</c:v>
                </c:pt>
                <c:pt idx="92531">
                  <c:v>92531</c:v>
                </c:pt>
                <c:pt idx="92532">
                  <c:v>92532</c:v>
                </c:pt>
                <c:pt idx="92533">
                  <c:v>92533</c:v>
                </c:pt>
                <c:pt idx="92534">
                  <c:v>92534</c:v>
                </c:pt>
                <c:pt idx="92535">
                  <c:v>92535</c:v>
                </c:pt>
                <c:pt idx="92536">
                  <c:v>92536</c:v>
                </c:pt>
                <c:pt idx="92537">
                  <c:v>92537</c:v>
                </c:pt>
                <c:pt idx="92538">
                  <c:v>92538</c:v>
                </c:pt>
                <c:pt idx="92539">
                  <c:v>92539</c:v>
                </c:pt>
                <c:pt idx="92540">
                  <c:v>92540</c:v>
                </c:pt>
                <c:pt idx="92541">
                  <c:v>92541</c:v>
                </c:pt>
                <c:pt idx="92542">
                  <c:v>92542</c:v>
                </c:pt>
                <c:pt idx="92543">
                  <c:v>92543</c:v>
                </c:pt>
                <c:pt idx="92544">
                  <c:v>92544</c:v>
                </c:pt>
                <c:pt idx="92545">
                  <c:v>92545</c:v>
                </c:pt>
                <c:pt idx="92546">
                  <c:v>92546</c:v>
                </c:pt>
                <c:pt idx="92547">
                  <c:v>92547</c:v>
                </c:pt>
                <c:pt idx="92548">
                  <c:v>92548</c:v>
                </c:pt>
                <c:pt idx="92549">
                  <c:v>92549</c:v>
                </c:pt>
                <c:pt idx="92550">
                  <c:v>92550</c:v>
                </c:pt>
                <c:pt idx="92551">
                  <c:v>92551</c:v>
                </c:pt>
                <c:pt idx="92552">
                  <c:v>92552</c:v>
                </c:pt>
                <c:pt idx="92553">
                  <c:v>92553</c:v>
                </c:pt>
                <c:pt idx="92554">
                  <c:v>92554</c:v>
                </c:pt>
                <c:pt idx="92555">
                  <c:v>92555</c:v>
                </c:pt>
                <c:pt idx="92556">
                  <c:v>92556</c:v>
                </c:pt>
                <c:pt idx="92557">
                  <c:v>92557</c:v>
                </c:pt>
                <c:pt idx="92558">
                  <c:v>92558</c:v>
                </c:pt>
                <c:pt idx="92559">
                  <c:v>92559</c:v>
                </c:pt>
                <c:pt idx="92560">
                  <c:v>92560</c:v>
                </c:pt>
                <c:pt idx="92561">
                  <c:v>92561</c:v>
                </c:pt>
                <c:pt idx="92562">
                  <c:v>92562</c:v>
                </c:pt>
                <c:pt idx="92563">
                  <c:v>92563</c:v>
                </c:pt>
                <c:pt idx="92564">
                  <c:v>92564</c:v>
                </c:pt>
                <c:pt idx="92565">
                  <c:v>92565</c:v>
                </c:pt>
                <c:pt idx="92566">
                  <c:v>92566</c:v>
                </c:pt>
                <c:pt idx="92567">
                  <c:v>92567</c:v>
                </c:pt>
                <c:pt idx="92568">
                  <c:v>92568</c:v>
                </c:pt>
                <c:pt idx="92569">
                  <c:v>92569</c:v>
                </c:pt>
                <c:pt idx="92570">
                  <c:v>92570</c:v>
                </c:pt>
                <c:pt idx="92571">
                  <c:v>92571</c:v>
                </c:pt>
                <c:pt idx="92572">
                  <c:v>92572</c:v>
                </c:pt>
                <c:pt idx="92573">
                  <c:v>92573</c:v>
                </c:pt>
                <c:pt idx="92574">
                  <c:v>92574</c:v>
                </c:pt>
                <c:pt idx="92575">
                  <c:v>92575</c:v>
                </c:pt>
                <c:pt idx="92576">
                  <c:v>92576</c:v>
                </c:pt>
                <c:pt idx="92577">
                  <c:v>92577</c:v>
                </c:pt>
                <c:pt idx="92578">
                  <c:v>92578</c:v>
                </c:pt>
                <c:pt idx="92579">
                  <c:v>92579</c:v>
                </c:pt>
                <c:pt idx="92580">
                  <c:v>92580</c:v>
                </c:pt>
                <c:pt idx="92581">
                  <c:v>92581</c:v>
                </c:pt>
                <c:pt idx="92582">
                  <c:v>92582</c:v>
                </c:pt>
                <c:pt idx="92583">
                  <c:v>92583</c:v>
                </c:pt>
                <c:pt idx="92584">
                  <c:v>92584</c:v>
                </c:pt>
                <c:pt idx="92585">
                  <c:v>92585</c:v>
                </c:pt>
                <c:pt idx="92586">
                  <c:v>92586</c:v>
                </c:pt>
                <c:pt idx="92587">
                  <c:v>92587</c:v>
                </c:pt>
                <c:pt idx="92588">
                  <c:v>92588</c:v>
                </c:pt>
                <c:pt idx="92589">
                  <c:v>92589</c:v>
                </c:pt>
                <c:pt idx="92590">
                  <c:v>92590</c:v>
                </c:pt>
                <c:pt idx="92591">
                  <c:v>92591</c:v>
                </c:pt>
                <c:pt idx="92592">
                  <c:v>92592</c:v>
                </c:pt>
                <c:pt idx="92593">
                  <c:v>92593</c:v>
                </c:pt>
                <c:pt idx="92594">
                  <c:v>92594</c:v>
                </c:pt>
                <c:pt idx="92595">
                  <c:v>92595</c:v>
                </c:pt>
                <c:pt idx="92596">
                  <c:v>92596</c:v>
                </c:pt>
                <c:pt idx="92597">
                  <c:v>92597</c:v>
                </c:pt>
                <c:pt idx="92598">
                  <c:v>92598</c:v>
                </c:pt>
                <c:pt idx="92599">
                  <c:v>92599</c:v>
                </c:pt>
                <c:pt idx="92600">
                  <c:v>92600</c:v>
                </c:pt>
                <c:pt idx="92601">
                  <c:v>92601</c:v>
                </c:pt>
                <c:pt idx="92602">
                  <c:v>92602</c:v>
                </c:pt>
                <c:pt idx="92603">
                  <c:v>92603</c:v>
                </c:pt>
                <c:pt idx="92604">
                  <c:v>92604</c:v>
                </c:pt>
                <c:pt idx="92605">
                  <c:v>92605</c:v>
                </c:pt>
                <c:pt idx="92606">
                  <c:v>92606</c:v>
                </c:pt>
                <c:pt idx="92607">
                  <c:v>92607</c:v>
                </c:pt>
                <c:pt idx="92608">
                  <c:v>92608</c:v>
                </c:pt>
                <c:pt idx="92609">
                  <c:v>92609</c:v>
                </c:pt>
                <c:pt idx="92610">
                  <c:v>92610</c:v>
                </c:pt>
                <c:pt idx="92611">
                  <c:v>92611</c:v>
                </c:pt>
                <c:pt idx="92612">
                  <c:v>92612</c:v>
                </c:pt>
                <c:pt idx="92613">
                  <c:v>92613</c:v>
                </c:pt>
                <c:pt idx="92614">
                  <c:v>92614</c:v>
                </c:pt>
                <c:pt idx="92615">
                  <c:v>92615</c:v>
                </c:pt>
                <c:pt idx="92616">
                  <c:v>92616</c:v>
                </c:pt>
                <c:pt idx="92617">
                  <c:v>92617</c:v>
                </c:pt>
                <c:pt idx="92618">
                  <c:v>92618</c:v>
                </c:pt>
                <c:pt idx="92619">
                  <c:v>92619</c:v>
                </c:pt>
                <c:pt idx="92620">
                  <c:v>92620</c:v>
                </c:pt>
                <c:pt idx="92621">
                  <c:v>92621</c:v>
                </c:pt>
                <c:pt idx="92622">
                  <c:v>92622</c:v>
                </c:pt>
                <c:pt idx="92623">
                  <c:v>92623</c:v>
                </c:pt>
                <c:pt idx="92624">
                  <c:v>92624</c:v>
                </c:pt>
                <c:pt idx="92625">
                  <c:v>92625</c:v>
                </c:pt>
                <c:pt idx="92626">
                  <c:v>92626</c:v>
                </c:pt>
                <c:pt idx="92627">
                  <c:v>92627</c:v>
                </c:pt>
                <c:pt idx="92628">
                  <c:v>92628</c:v>
                </c:pt>
                <c:pt idx="92629">
                  <c:v>92629</c:v>
                </c:pt>
                <c:pt idx="92630">
                  <c:v>92630</c:v>
                </c:pt>
                <c:pt idx="92631">
                  <c:v>92631</c:v>
                </c:pt>
                <c:pt idx="92632">
                  <c:v>92632</c:v>
                </c:pt>
                <c:pt idx="92633">
                  <c:v>92633</c:v>
                </c:pt>
                <c:pt idx="92634">
                  <c:v>92634</c:v>
                </c:pt>
                <c:pt idx="92635">
                  <c:v>92635</c:v>
                </c:pt>
                <c:pt idx="92636">
                  <c:v>92636</c:v>
                </c:pt>
                <c:pt idx="92637">
                  <c:v>92637</c:v>
                </c:pt>
                <c:pt idx="92638">
                  <c:v>92638</c:v>
                </c:pt>
                <c:pt idx="92639">
                  <c:v>92639</c:v>
                </c:pt>
                <c:pt idx="92640">
                  <c:v>92640</c:v>
                </c:pt>
                <c:pt idx="92641">
                  <c:v>92641</c:v>
                </c:pt>
                <c:pt idx="92642">
                  <c:v>92642</c:v>
                </c:pt>
                <c:pt idx="92643">
                  <c:v>92643</c:v>
                </c:pt>
                <c:pt idx="92644">
                  <c:v>92644</c:v>
                </c:pt>
                <c:pt idx="92645">
                  <c:v>92645</c:v>
                </c:pt>
                <c:pt idx="92646">
                  <c:v>92646</c:v>
                </c:pt>
                <c:pt idx="92647">
                  <c:v>92647</c:v>
                </c:pt>
                <c:pt idx="92648">
                  <c:v>92648</c:v>
                </c:pt>
                <c:pt idx="92649">
                  <c:v>92649</c:v>
                </c:pt>
                <c:pt idx="92650">
                  <c:v>92650</c:v>
                </c:pt>
                <c:pt idx="92651">
                  <c:v>92651</c:v>
                </c:pt>
                <c:pt idx="92652">
                  <c:v>92652</c:v>
                </c:pt>
                <c:pt idx="92653">
                  <c:v>92653</c:v>
                </c:pt>
                <c:pt idx="92654">
                  <c:v>92654</c:v>
                </c:pt>
                <c:pt idx="92655">
                  <c:v>92655</c:v>
                </c:pt>
                <c:pt idx="92656">
                  <c:v>92656</c:v>
                </c:pt>
                <c:pt idx="92657">
                  <c:v>92657</c:v>
                </c:pt>
                <c:pt idx="92658">
                  <c:v>92658</c:v>
                </c:pt>
                <c:pt idx="92659">
                  <c:v>92659</c:v>
                </c:pt>
                <c:pt idx="92660">
                  <c:v>92660</c:v>
                </c:pt>
                <c:pt idx="92661">
                  <c:v>92661</c:v>
                </c:pt>
                <c:pt idx="92662">
                  <c:v>92662</c:v>
                </c:pt>
                <c:pt idx="92663">
                  <c:v>92663</c:v>
                </c:pt>
                <c:pt idx="92664">
                  <c:v>92664</c:v>
                </c:pt>
                <c:pt idx="92665">
                  <c:v>92665</c:v>
                </c:pt>
                <c:pt idx="92666">
                  <c:v>92666</c:v>
                </c:pt>
                <c:pt idx="92667">
                  <c:v>92667</c:v>
                </c:pt>
                <c:pt idx="92668">
                  <c:v>92668</c:v>
                </c:pt>
                <c:pt idx="92669">
                  <c:v>92669</c:v>
                </c:pt>
                <c:pt idx="92670">
                  <c:v>92670</c:v>
                </c:pt>
                <c:pt idx="92671">
                  <c:v>92671</c:v>
                </c:pt>
                <c:pt idx="92672">
                  <c:v>92672</c:v>
                </c:pt>
                <c:pt idx="92673">
                  <c:v>92673</c:v>
                </c:pt>
                <c:pt idx="92674">
                  <c:v>92674</c:v>
                </c:pt>
                <c:pt idx="92675">
                  <c:v>92675</c:v>
                </c:pt>
                <c:pt idx="92676">
                  <c:v>92676</c:v>
                </c:pt>
                <c:pt idx="92677">
                  <c:v>92677</c:v>
                </c:pt>
                <c:pt idx="92678">
                  <c:v>92678</c:v>
                </c:pt>
                <c:pt idx="92679">
                  <c:v>92679</c:v>
                </c:pt>
                <c:pt idx="92680">
                  <c:v>92680</c:v>
                </c:pt>
                <c:pt idx="92681">
                  <c:v>92681</c:v>
                </c:pt>
                <c:pt idx="92682">
                  <c:v>92682</c:v>
                </c:pt>
                <c:pt idx="92683">
                  <c:v>92683</c:v>
                </c:pt>
                <c:pt idx="92684">
                  <c:v>92684</c:v>
                </c:pt>
                <c:pt idx="92685">
                  <c:v>92685</c:v>
                </c:pt>
                <c:pt idx="92686">
                  <c:v>92686</c:v>
                </c:pt>
                <c:pt idx="92687">
                  <c:v>92687</c:v>
                </c:pt>
                <c:pt idx="92688">
                  <c:v>92688</c:v>
                </c:pt>
                <c:pt idx="92689">
                  <c:v>92689</c:v>
                </c:pt>
                <c:pt idx="92690">
                  <c:v>92690</c:v>
                </c:pt>
                <c:pt idx="92691">
                  <c:v>92691</c:v>
                </c:pt>
                <c:pt idx="92692">
                  <c:v>92692</c:v>
                </c:pt>
                <c:pt idx="92693">
                  <c:v>92693</c:v>
                </c:pt>
                <c:pt idx="92694">
                  <c:v>92694</c:v>
                </c:pt>
                <c:pt idx="92695">
                  <c:v>92695</c:v>
                </c:pt>
                <c:pt idx="92696">
                  <c:v>92696</c:v>
                </c:pt>
                <c:pt idx="92697">
                  <c:v>92697</c:v>
                </c:pt>
                <c:pt idx="92698">
                  <c:v>92698</c:v>
                </c:pt>
                <c:pt idx="92699">
                  <c:v>92699</c:v>
                </c:pt>
                <c:pt idx="92700">
                  <c:v>92700</c:v>
                </c:pt>
                <c:pt idx="92701">
                  <c:v>92701</c:v>
                </c:pt>
                <c:pt idx="92702">
                  <c:v>92702</c:v>
                </c:pt>
                <c:pt idx="92703">
                  <c:v>92703</c:v>
                </c:pt>
                <c:pt idx="92704">
                  <c:v>92704</c:v>
                </c:pt>
                <c:pt idx="92705">
                  <c:v>92705</c:v>
                </c:pt>
                <c:pt idx="92706">
                  <c:v>92706</c:v>
                </c:pt>
                <c:pt idx="92707">
                  <c:v>92707</c:v>
                </c:pt>
                <c:pt idx="92708">
                  <c:v>92708</c:v>
                </c:pt>
                <c:pt idx="92709">
                  <c:v>92709</c:v>
                </c:pt>
                <c:pt idx="92710">
                  <c:v>92710</c:v>
                </c:pt>
                <c:pt idx="92711">
                  <c:v>92711</c:v>
                </c:pt>
                <c:pt idx="92712">
                  <c:v>92712</c:v>
                </c:pt>
                <c:pt idx="92713">
                  <c:v>92713</c:v>
                </c:pt>
                <c:pt idx="92714">
                  <c:v>92714</c:v>
                </c:pt>
                <c:pt idx="92715">
                  <c:v>92715</c:v>
                </c:pt>
                <c:pt idx="92716">
                  <c:v>92716</c:v>
                </c:pt>
                <c:pt idx="92717">
                  <c:v>92717</c:v>
                </c:pt>
                <c:pt idx="92718">
                  <c:v>92718</c:v>
                </c:pt>
                <c:pt idx="92719">
                  <c:v>92719</c:v>
                </c:pt>
                <c:pt idx="92720">
                  <c:v>92720</c:v>
                </c:pt>
                <c:pt idx="92721">
                  <c:v>92721</c:v>
                </c:pt>
                <c:pt idx="92722">
                  <c:v>92722</c:v>
                </c:pt>
                <c:pt idx="92723">
                  <c:v>92723</c:v>
                </c:pt>
                <c:pt idx="92724">
                  <c:v>92724</c:v>
                </c:pt>
                <c:pt idx="92725">
                  <c:v>92725</c:v>
                </c:pt>
                <c:pt idx="92726">
                  <c:v>92726</c:v>
                </c:pt>
                <c:pt idx="92727">
                  <c:v>92727</c:v>
                </c:pt>
                <c:pt idx="92728">
                  <c:v>92728</c:v>
                </c:pt>
                <c:pt idx="92729">
                  <c:v>92729</c:v>
                </c:pt>
                <c:pt idx="92730">
                  <c:v>92730</c:v>
                </c:pt>
                <c:pt idx="92731">
                  <c:v>92731</c:v>
                </c:pt>
                <c:pt idx="92732">
                  <c:v>92732</c:v>
                </c:pt>
                <c:pt idx="92733">
                  <c:v>92733</c:v>
                </c:pt>
                <c:pt idx="92734">
                  <c:v>92734</c:v>
                </c:pt>
                <c:pt idx="92735">
                  <c:v>92735</c:v>
                </c:pt>
                <c:pt idx="92736">
                  <c:v>92736</c:v>
                </c:pt>
                <c:pt idx="92737">
                  <c:v>92737</c:v>
                </c:pt>
                <c:pt idx="92738">
                  <c:v>92738</c:v>
                </c:pt>
                <c:pt idx="92739">
                  <c:v>92739</c:v>
                </c:pt>
                <c:pt idx="92740">
                  <c:v>92740</c:v>
                </c:pt>
                <c:pt idx="92741">
                  <c:v>92741</c:v>
                </c:pt>
                <c:pt idx="92742">
                  <c:v>92742</c:v>
                </c:pt>
                <c:pt idx="92743">
                  <c:v>92743</c:v>
                </c:pt>
                <c:pt idx="92744">
                  <c:v>92744</c:v>
                </c:pt>
                <c:pt idx="92745">
                  <c:v>92745</c:v>
                </c:pt>
                <c:pt idx="92746">
                  <c:v>92746</c:v>
                </c:pt>
                <c:pt idx="92747">
                  <c:v>92747</c:v>
                </c:pt>
                <c:pt idx="92748">
                  <c:v>92748</c:v>
                </c:pt>
                <c:pt idx="92749">
                  <c:v>92749</c:v>
                </c:pt>
                <c:pt idx="92750">
                  <c:v>92750</c:v>
                </c:pt>
                <c:pt idx="92751">
                  <c:v>92751</c:v>
                </c:pt>
                <c:pt idx="92752">
                  <c:v>92752</c:v>
                </c:pt>
                <c:pt idx="92753">
                  <c:v>92753</c:v>
                </c:pt>
                <c:pt idx="92754">
                  <c:v>92754</c:v>
                </c:pt>
                <c:pt idx="92755">
                  <c:v>92755</c:v>
                </c:pt>
                <c:pt idx="92756">
                  <c:v>92756</c:v>
                </c:pt>
                <c:pt idx="92757">
                  <c:v>92757</c:v>
                </c:pt>
                <c:pt idx="92758">
                  <c:v>92758</c:v>
                </c:pt>
                <c:pt idx="92759">
                  <c:v>92759</c:v>
                </c:pt>
                <c:pt idx="92760">
                  <c:v>92760</c:v>
                </c:pt>
                <c:pt idx="92761">
                  <c:v>92761</c:v>
                </c:pt>
                <c:pt idx="92762">
                  <c:v>92762</c:v>
                </c:pt>
                <c:pt idx="92763">
                  <c:v>92763</c:v>
                </c:pt>
                <c:pt idx="92764">
                  <c:v>92764</c:v>
                </c:pt>
                <c:pt idx="92765">
                  <c:v>92765</c:v>
                </c:pt>
                <c:pt idx="92766">
                  <c:v>92766</c:v>
                </c:pt>
                <c:pt idx="92767">
                  <c:v>92767</c:v>
                </c:pt>
                <c:pt idx="92768">
                  <c:v>92768</c:v>
                </c:pt>
                <c:pt idx="92769">
                  <c:v>92769</c:v>
                </c:pt>
                <c:pt idx="92770">
                  <c:v>92770</c:v>
                </c:pt>
                <c:pt idx="92771">
                  <c:v>92771</c:v>
                </c:pt>
                <c:pt idx="92772">
                  <c:v>92772</c:v>
                </c:pt>
                <c:pt idx="92773">
                  <c:v>92773</c:v>
                </c:pt>
                <c:pt idx="92774">
                  <c:v>92774</c:v>
                </c:pt>
                <c:pt idx="92775">
                  <c:v>92775</c:v>
                </c:pt>
                <c:pt idx="92776">
                  <c:v>92776</c:v>
                </c:pt>
                <c:pt idx="92777">
                  <c:v>92777</c:v>
                </c:pt>
                <c:pt idx="92778">
                  <c:v>92778</c:v>
                </c:pt>
                <c:pt idx="92779">
                  <c:v>92779</c:v>
                </c:pt>
                <c:pt idx="92780">
                  <c:v>92780</c:v>
                </c:pt>
                <c:pt idx="92781">
                  <c:v>92781</c:v>
                </c:pt>
                <c:pt idx="92782">
                  <c:v>92782</c:v>
                </c:pt>
                <c:pt idx="92783">
                  <c:v>92783</c:v>
                </c:pt>
                <c:pt idx="92784">
                  <c:v>92784</c:v>
                </c:pt>
                <c:pt idx="92785">
                  <c:v>92785</c:v>
                </c:pt>
                <c:pt idx="92786">
                  <c:v>92786</c:v>
                </c:pt>
                <c:pt idx="92787">
                  <c:v>92787</c:v>
                </c:pt>
                <c:pt idx="92788">
                  <c:v>92788</c:v>
                </c:pt>
                <c:pt idx="92789">
                  <c:v>92789</c:v>
                </c:pt>
                <c:pt idx="92790">
                  <c:v>92790</c:v>
                </c:pt>
                <c:pt idx="92791">
                  <c:v>92791</c:v>
                </c:pt>
                <c:pt idx="92792">
                  <c:v>92792</c:v>
                </c:pt>
                <c:pt idx="92793">
                  <c:v>92793</c:v>
                </c:pt>
                <c:pt idx="92794">
                  <c:v>92794</c:v>
                </c:pt>
                <c:pt idx="92795">
                  <c:v>92795</c:v>
                </c:pt>
                <c:pt idx="92796">
                  <c:v>92796</c:v>
                </c:pt>
                <c:pt idx="92797">
                  <c:v>92797</c:v>
                </c:pt>
                <c:pt idx="92798">
                  <c:v>92798</c:v>
                </c:pt>
                <c:pt idx="92799">
                  <c:v>92799</c:v>
                </c:pt>
                <c:pt idx="92800">
                  <c:v>92800</c:v>
                </c:pt>
                <c:pt idx="92801">
                  <c:v>92801</c:v>
                </c:pt>
                <c:pt idx="92802">
                  <c:v>92802</c:v>
                </c:pt>
                <c:pt idx="92803">
                  <c:v>92803</c:v>
                </c:pt>
                <c:pt idx="92804">
                  <c:v>92804</c:v>
                </c:pt>
                <c:pt idx="92805">
                  <c:v>92805</c:v>
                </c:pt>
                <c:pt idx="92806">
                  <c:v>92806</c:v>
                </c:pt>
                <c:pt idx="92807">
                  <c:v>92807</c:v>
                </c:pt>
                <c:pt idx="92808">
                  <c:v>92808</c:v>
                </c:pt>
                <c:pt idx="92809">
                  <c:v>92809</c:v>
                </c:pt>
                <c:pt idx="92810">
                  <c:v>92810</c:v>
                </c:pt>
                <c:pt idx="92811">
                  <c:v>92811</c:v>
                </c:pt>
                <c:pt idx="92812">
                  <c:v>92812</c:v>
                </c:pt>
                <c:pt idx="92813">
                  <c:v>92813</c:v>
                </c:pt>
                <c:pt idx="92814">
                  <c:v>92814</c:v>
                </c:pt>
                <c:pt idx="92815">
                  <c:v>92815</c:v>
                </c:pt>
                <c:pt idx="92816">
                  <c:v>92816</c:v>
                </c:pt>
                <c:pt idx="92817">
                  <c:v>92817</c:v>
                </c:pt>
                <c:pt idx="92818">
                  <c:v>92818</c:v>
                </c:pt>
                <c:pt idx="92819">
                  <c:v>92819</c:v>
                </c:pt>
                <c:pt idx="92820">
                  <c:v>92820</c:v>
                </c:pt>
                <c:pt idx="92821">
                  <c:v>92821</c:v>
                </c:pt>
                <c:pt idx="92822">
                  <c:v>92822</c:v>
                </c:pt>
                <c:pt idx="92823">
                  <c:v>92823</c:v>
                </c:pt>
                <c:pt idx="92824">
                  <c:v>92824</c:v>
                </c:pt>
                <c:pt idx="92825">
                  <c:v>92825</c:v>
                </c:pt>
                <c:pt idx="92826">
                  <c:v>92826</c:v>
                </c:pt>
                <c:pt idx="92827">
                  <c:v>92827</c:v>
                </c:pt>
                <c:pt idx="92828">
                  <c:v>92828</c:v>
                </c:pt>
                <c:pt idx="92829">
                  <c:v>92829</c:v>
                </c:pt>
                <c:pt idx="92830">
                  <c:v>92830</c:v>
                </c:pt>
                <c:pt idx="92831">
                  <c:v>92831</c:v>
                </c:pt>
                <c:pt idx="92832">
                  <c:v>92832</c:v>
                </c:pt>
                <c:pt idx="92833">
                  <c:v>92833</c:v>
                </c:pt>
                <c:pt idx="92834">
                  <c:v>92834</c:v>
                </c:pt>
                <c:pt idx="92835">
                  <c:v>92835</c:v>
                </c:pt>
                <c:pt idx="92836">
                  <c:v>92836</c:v>
                </c:pt>
                <c:pt idx="92837">
                  <c:v>92837</c:v>
                </c:pt>
                <c:pt idx="92838">
                  <c:v>92838</c:v>
                </c:pt>
                <c:pt idx="92839">
                  <c:v>92839</c:v>
                </c:pt>
                <c:pt idx="92840">
                  <c:v>92840</c:v>
                </c:pt>
                <c:pt idx="92841">
                  <c:v>92841</c:v>
                </c:pt>
                <c:pt idx="92842">
                  <c:v>92842</c:v>
                </c:pt>
                <c:pt idx="92843">
                  <c:v>92843</c:v>
                </c:pt>
                <c:pt idx="92844">
                  <c:v>92844</c:v>
                </c:pt>
                <c:pt idx="92845">
                  <c:v>92845</c:v>
                </c:pt>
                <c:pt idx="92846">
                  <c:v>92846</c:v>
                </c:pt>
                <c:pt idx="92847">
                  <c:v>92847</c:v>
                </c:pt>
                <c:pt idx="92848">
                  <c:v>92848</c:v>
                </c:pt>
                <c:pt idx="92849">
                  <c:v>92849</c:v>
                </c:pt>
                <c:pt idx="92850">
                  <c:v>92850</c:v>
                </c:pt>
                <c:pt idx="92851">
                  <c:v>92851</c:v>
                </c:pt>
                <c:pt idx="92852">
                  <c:v>92852</c:v>
                </c:pt>
                <c:pt idx="92853">
                  <c:v>92853</c:v>
                </c:pt>
                <c:pt idx="92854">
                  <c:v>92854</c:v>
                </c:pt>
                <c:pt idx="92855">
                  <c:v>92855</c:v>
                </c:pt>
                <c:pt idx="92856">
                  <c:v>92856</c:v>
                </c:pt>
                <c:pt idx="92857">
                  <c:v>92857</c:v>
                </c:pt>
                <c:pt idx="92858">
                  <c:v>92858</c:v>
                </c:pt>
                <c:pt idx="92859">
                  <c:v>92859</c:v>
                </c:pt>
                <c:pt idx="92860">
                  <c:v>92860</c:v>
                </c:pt>
                <c:pt idx="92861">
                  <c:v>92861</c:v>
                </c:pt>
                <c:pt idx="92862">
                  <c:v>92862</c:v>
                </c:pt>
                <c:pt idx="92863">
                  <c:v>92863</c:v>
                </c:pt>
                <c:pt idx="92864">
                  <c:v>92864</c:v>
                </c:pt>
                <c:pt idx="92865">
                  <c:v>92865</c:v>
                </c:pt>
                <c:pt idx="92866">
                  <c:v>92866</c:v>
                </c:pt>
                <c:pt idx="92867">
                  <c:v>92867</c:v>
                </c:pt>
                <c:pt idx="92868">
                  <c:v>92868</c:v>
                </c:pt>
                <c:pt idx="92869">
                  <c:v>92869</c:v>
                </c:pt>
                <c:pt idx="92870">
                  <c:v>92870</c:v>
                </c:pt>
                <c:pt idx="92871">
                  <c:v>92871</c:v>
                </c:pt>
                <c:pt idx="92872">
                  <c:v>92872</c:v>
                </c:pt>
                <c:pt idx="92873">
                  <c:v>92873</c:v>
                </c:pt>
                <c:pt idx="92874">
                  <c:v>92874</c:v>
                </c:pt>
                <c:pt idx="92875">
                  <c:v>92875</c:v>
                </c:pt>
                <c:pt idx="92876">
                  <c:v>92876</c:v>
                </c:pt>
                <c:pt idx="92877">
                  <c:v>92877</c:v>
                </c:pt>
                <c:pt idx="92878">
                  <c:v>92878</c:v>
                </c:pt>
                <c:pt idx="92879">
                  <c:v>92879</c:v>
                </c:pt>
                <c:pt idx="92880">
                  <c:v>92880</c:v>
                </c:pt>
                <c:pt idx="92881">
                  <c:v>92881</c:v>
                </c:pt>
                <c:pt idx="92882">
                  <c:v>92882</c:v>
                </c:pt>
                <c:pt idx="92883">
                  <c:v>92883</c:v>
                </c:pt>
                <c:pt idx="92884">
                  <c:v>92884</c:v>
                </c:pt>
                <c:pt idx="92885">
                  <c:v>92885</c:v>
                </c:pt>
                <c:pt idx="92886">
                  <c:v>92886</c:v>
                </c:pt>
                <c:pt idx="92887">
                  <c:v>92887</c:v>
                </c:pt>
                <c:pt idx="92888">
                  <c:v>92888</c:v>
                </c:pt>
                <c:pt idx="92889">
                  <c:v>92889</c:v>
                </c:pt>
                <c:pt idx="92890">
                  <c:v>92890</c:v>
                </c:pt>
                <c:pt idx="92891">
                  <c:v>92891</c:v>
                </c:pt>
                <c:pt idx="92892">
                  <c:v>92892</c:v>
                </c:pt>
                <c:pt idx="92893">
                  <c:v>92893</c:v>
                </c:pt>
                <c:pt idx="92894">
                  <c:v>92894</c:v>
                </c:pt>
                <c:pt idx="92895">
                  <c:v>92895</c:v>
                </c:pt>
                <c:pt idx="92896">
                  <c:v>92896</c:v>
                </c:pt>
                <c:pt idx="92897">
                  <c:v>92897</c:v>
                </c:pt>
                <c:pt idx="92898">
                  <c:v>92898</c:v>
                </c:pt>
                <c:pt idx="92899">
                  <c:v>92899</c:v>
                </c:pt>
                <c:pt idx="92900">
                  <c:v>92900</c:v>
                </c:pt>
                <c:pt idx="92901">
                  <c:v>92901</c:v>
                </c:pt>
                <c:pt idx="92902">
                  <c:v>92902</c:v>
                </c:pt>
                <c:pt idx="92903">
                  <c:v>92903</c:v>
                </c:pt>
                <c:pt idx="92904">
                  <c:v>92904</c:v>
                </c:pt>
                <c:pt idx="92905">
                  <c:v>92905</c:v>
                </c:pt>
                <c:pt idx="92906">
                  <c:v>92906</c:v>
                </c:pt>
                <c:pt idx="92907">
                  <c:v>92907</c:v>
                </c:pt>
                <c:pt idx="92908">
                  <c:v>92908</c:v>
                </c:pt>
                <c:pt idx="92909">
                  <c:v>92909</c:v>
                </c:pt>
                <c:pt idx="92910">
                  <c:v>92910</c:v>
                </c:pt>
                <c:pt idx="92911">
                  <c:v>92911</c:v>
                </c:pt>
                <c:pt idx="92912">
                  <c:v>92912</c:v>
                </c:pt>
                <c:pt idx="92913">
                  <c:v>92913</c:v>
                </c:pt>
                <c:pt idx="92914">
                  <c:v>92914</c:v>
                </c:pt>
                <c:pt idx="92915">
                  <c:v>92915</c:v>
                </c:pt>
                <c:pt idx="92916">
                  <c:v>92916</c:v>
                </c:pt>
                <c:pt idx="92917">
                  <c:v>92917</c:v>
                </c:pt>
                <c:pt idx="92918">
                  <c:v>92918</c:v>
                </c:pt>
                <c:pt idx="92919">
                  <c:v>92919</c:v>
                </c:pt>
                <c:pt idx="92920">
                  <c:v>92920</c:v>
                </c:pt>
                <c:pt idx="92921">
                  <c:v>92921</c:v>
                </c:pt>
                <c:pt idx="92922">
                  <c:v>92922</c:v>
                </c:pt>
                <c:pt idx="92923">
                  <c:v>92923</c:v>
                </c:pt>
                <c:pt idx="92924">
                  <c:v>92924</c:v>
                </c:pt>
                <c:pt idx="92925">
                  <c:v>92925</c:v>
                </c:pt>
                <c:pt idx="92926">
                  <c:v>92926</c:v>
                </c:pt>
                <c:pt idx="92927">
                  <c:v>92927</c:v>
                </c:pt>
                <c:pt idx="92928">
                  <c:v>92928</c:v>
                </c:pt>
                <c:pt idx="92929">
                  <c:v>92929</c:v>
                </c:pt>
                <c:pt idx="92930">
                  <c:v>92930</c:v>
                </c:pt>
                <c:pt idx="92931">
                  <c:v>92931</c:v>
                </c:pt>
                <c:pt idx="92932">
                  <c:v>92932</c:v>
                </c:pt>
                <c:pt idx="92933">
                  <c:v>92933</c:v>
                </c:pt>
                <c:pt idx="92934">
                  <c:v>92934</c:v>
                </c:pt>
                <c:pt idx="92935">
                  <c:v>92935</c:v>
                </c:pt>
                <c:pt idx="92936">
                  <c:v>92936</c:v>
                </c:pt>
                <c:pt idx="92937">
                  <c:v>92937</c:v>
                </c:pt>
                <c:pt idx="92938">
                  <c:v>92938</c:v>
                </c:pt>
                <c:pt idx="92939">
                  <c:v>92939</c:v>
                </c:pt>
                <c:pt idx="92940">
                  <c:v>92940</c:v>
                </c:pt>
                <c:pt idx="92941">
                  <c:v>92941</c:v>
                </c:pt>
                <c:pt idx="92942">
                  <c:v>92942</c:v>
                </c:pt>
                <c:pt idx="92943">
                  <c:v>92943</c:v>
                </c:pt>
                <c:pt idx="92944">
                  <c:v>92944</c:v>
                </c:pt>
                <c:pt idx="92945">
                  <c:v>92945</c:v>
                </c:pt>
                <c:pt idx="92946">
                  <c:v>92946</c:v>
                </c:pt>
                <c:pt idx="92947">
                  <c:v>92947</c:v>
                </c:pt>
                <c:pt idx="92948">
                  <c:v>92948</c:v>
                </c:pt>
                <c:pt idx="92949">
                  <c:v>92949</c:v>
                </c:pt>
                <c:pt idx="92950">
                  <c:v>92950</c:v>
                </c:pt>
                <c:pt idx="92951">
                  <c:v>92951</c:v>
                </c:pt>
                <c:pt idx="92952">
                  <c:v>92952</c:v>
                </c:pt>
                <c:pt idx="92953">
                  <c:v>92953</c:v>
                </c:pt>
                <c:pt idx="92954">
                  <c:v>92954</c:v>
                </c:pt>
                <c:pt idx="92955">
                  <c:v>92955</c:v>
                </c:pt>
                <c:pt idx="92956">
                  <c:v>92956</c:v>
                </c:pt>
                <c:pt idx="92957">
                  <c:v>92957</c:v>
                </c:pt>
                <c:pt idx="92958">
                  <c:v>92958</c:v>
                </c:pt>
                <c:pt idx="92959">
                  <c:v>92959</c:v>
                </c:pt>
                <c:pt idx="92960">
                  <c:v>92960</c:v>
                </c:pt>
                <c:pt idx="92961">
                  <c:v>92961</c:v>
                </c:pt>
                <c:pt idx="92962">
                  <c:v>92962</c:v>
                </c:pt>
                <c:pt idx="92963">
                  <c:v>92963</c:v>
                </c:pt>
                <c:pt idx="92964">
                  <c:v>92964</c:v>
                </c:pt>
                <c:pt idx="92965">
                  <c:v>92965</c:v>
                </c:pt>
                <c:pt idx="92966">
                  <c:v>92966</c:v>
                </c:pt>
                <c:pt idx="92967">
                  <c:v>92967</c:v>
                </c:pt>
                <c:pt idx="92968">
                  <c:v>92968</c:v>
                </c:pt>
                <c:pt idx="92969">
                  <c:v>92969</c:v>
                </c:pt>
                <c:pt idx="92970">
                  <c:v>92970</c:v>
                </c:pt>
                <c:pt idx="92971">
                  <c:v>92971</c:v>
                </c:pt>
                <c:pt idx="92972">
                  <c:v>92972</c:v>
                </c:pt>
                <c:pt idx="92973">
                  <c:v>92973</c:v>
                </c:pt>
                <c:pt idx="92974">
                  <c:v>92974</c:v>
                </c:pt>
                <c:pt idx="92975">
                  <c:v>92975</c:v>
                </c:pt>
                <c:pt idx="92976">
                  <c:v>92976</c:v>
                </c:pt>
                <c:pt idx="92977">
                  <c:v>92977</c:v>
                </c:pt>
                <c:pt idx="92978">
                  <c:v>92978</c:v>
                </c:pt>
                <c:pt idx="92979">
                  <c:v>92979</c:v>
                </c:pt>
                <c:pt idx="92980">
                  <c:v>92980</c:v>
                </c:pt>
                <c:pt idx="92981">
                  <c:v>92981</c:v>
                </c:pt>
                <c:pt idx="92982">
                  <c:v>92982</c:v>
                </c:pt>
                <c:pt idx="92983">
                  <c:v>92983</c:v>
                </c:pt>
                <c:pt idx="92984">
                  <c:v>92984</c:v>
                </c:pt>
                <c:pt idx="92985">
                  <c:v>92985</c:v>
                </c:pt>
                <c:pt idx="92986">
                  <c:v>92986</c:v>
                </c:pt>
                <c:pt idx="92987">
                  <c:v>92987</c:v>
                </c:pt>
                <c:pt idx="92988">
                  <c:v>92988</c:v>
                </c:pt>
                <c:pt idx="92989">
                  <c:v>92989</c:v>
                </c:pt>
                <c:pt idx="92990">
                  <c:v>92990</c:v>
                </c:pt>
                <c:pt idx="92991">
                  <c:v>92991</c:v>
                </c:pt>
                <c:pt idx="92992">
                  <c:v>92992</c:v>
                </c:pt>
                <c:pt idx="92993">
                  <c:v>92993</c:v>
                </c:pt>
                <c:pt idx="92994">
                  <c:v>92994</c:v>
                </c:pt>
                <c:pt idx="92995">
                  <c:v>92995</c:v>
                </c:pt>
                <c:pt idx="92996">
                  <c:v>92996</c:v>
                </c:pt>
                <c:pt idx="92997">
                  <c:v>92997</c:v>
                </c:pt>
                <c:pt idx="92998">
                  <c:v>92998</c:v>
                </c:pt>
                <c:pt idx="92999">
                  <c:v>92999</c:v>
                </c:pt>
                <c:pt idx="93000">
                  <c:v>93000</c:v>
                </c:pt>
                <c:pt idx="93001">
                  <c:v>93001</c:v>
                </c:pt>
                <c:pt idx="93002">
                  <c:v>93002</c:v>
                </c:pt>
                <c:pt idx="93003">
                  <c:v>93003</c:v>
                </c:pt>
                <c:pt idx="93004">
                  <c:v>93004</c:v>
                </c:pt>
                <c:pt idx="93005">
                  <c:v>93005</c:v>
                </c:pt>
                <c:pt idx="93006">
                  <c:v>93006</c:v>
                </c:pt>
                <c:pt idx="93007">
                  <c:v>93007</c:v>
                </c:pt>
                <c:pt idx="93008">
                  <c:v>93008</c:v>
                </c:pt>
                <c:pt idx="93009">
                  <c:v>93009</c:v>
                </c:pt>
                <c:pt idx="93010">
                  <c:v>93010</c:v>
                </c:pt>
                <c:pt idx="93011">
                  <c:v>93011</c:v>
                </c:pt>
                <c:pt idx="93012">
                  <c:v>93012</c:v>
                </c:pt>
                <c:pt idx="93013">
                  <c:v>93013</c:v>
                </c:pt>
                <c:pt idx="93014">
                  <c:v>93014</c:v>
                </c:pt>
                <c:pt idx="93015">
                  <c:v>93015</c:v>
                </c:pt>
                <c:pt idx="93016">
                  <c:v>93016</c:v>
                </c:pt>
                <c:pt idx="93017">
                  <c:v>93017</c:v>
                </c:pt>
                <c:pt idx="93018">
                  <c:v>93018</c:v>
                </c:pt>
                <c:pt idx="93019">
                  <c:v>93019</c:v>
                </c:pt>
                <c:pt idx="93020">
                  <c:v>93020</c:v>
                </c:pt>
                <c:pt idx="93021">
                  <c:v>93021</c:v>
                </c:pt>
                <c:pt idx="93022">
                  <c:v>93022</c:v>
                </c:pt>
                <c:pt idx="93023">
                  <c:v>93023</c:v>
                </c:pt>
                <c:pt idx="93024">
                  <c:v>93024</c:v>
                </c:pt>
                <c:pt idx="93025">
                  <c:v>93025</c:v>
                </c:pt>
                <c:pt idx="93026">
                  <c:v>93026</c:v>
                </c:pt>
                <c:pt idx="93027">
                  <c:v>93027</c:v>
                </c:pt>
                <c:pt idx="93028">
                  <c:v>93028</c:v>
                </c:pt>
                <c:pt idx="93029">
                  <c:v>93029</c:v>
                </c:pt>
                <c:pt idx="93030">
                  <c:v>93030</c:v>
                </c:pt>
                <c:pt idx="93031">
                  <c:v>93031</c:v>
                </c:pt>
                <c:pt idx="93032">
                  <c:v>93032</c:v>
                </c:pt>
                <c:pt idx="93033">
                  <c:v>93033</c:v>
                </c:pt>
                <c:pt idx="93034">
                  <c:v>93034</c:v>
                </c:pt>
                <c:pt idx="93035">
                  <c:v>93035</c:v>
                </c:pt>
                <c:pt idx="93036">
                  <c:v>93036</c:v>
                </c:pt>
                <c:pt idx="93037">
                  <c:v>93037</c:v>
                </c:pt>
                <c:pt idx="93038">
                  <c:v>93038</c:v>
                </c:pt>
                <c:pt idx="93039">
                  <c:v>93039</c:v>
                </c:pt>
                <c:pt idx="93040">
                  <c:v>93040</c:v>
                </c:pt>
                <c:pt idx="93041">
                  <c:v>93041</c:v>
                </c:pt>
                <c:pt idx="93042">
                  <c:v>93042</c:v>
                </c:pt>
                <c:pt idx="93043">
                  <c:v>93043</c:v>
                </c:pt>
                <c:pt idx="93044">
                  <c:v>93044</c:v>
                </c:pt>
                <c:pt idx="93045">
                  <c:v>93045</c:v>
                </c:pt>
                <c:pt idx="93046">
                  <c:v>93046</c:v>
                </c:pt>
                <c:pt idx="93047">
                  <c:v>93047</c:v>
                </c:pt>
                <c:pt idx="93048">
                  <c:v>93048</c:v>
                </c:pt>
                <c:pt idx="93049">
                  <c:v>93049</c:v>
                </c:pt>
                <c:pt idx="93050">
                  <c:v>93050</c:v>
                </c:pt>
                <c:pt idx="93051">
                  <c:v>93051</c:v>
                </c:pt>
                <c:pt idx="93052">
                  <c:v>93052</c:v>
                </c:pt>
                <c:pt idx="93053">
                  <c:v>93053</c:v>
                </c:pt>
                <c:pt idx="93054">
                  <c:v>93054</c:v>
                </c:pt>
                <c:pt idx="93055">
                  <c:v>93055</c:v>
                </c:pt>
                <c:pt idx="93056">
                  <c:v>93056</c:v>
                </c:pt>
                <c:pt idx="93057">
                  <c:v>93057</c:v>
                </c:pt>
                <c:pt idx="93058">
                  <c:v>93058</c:v>
                </c:pt>
                <c:pt idx="93059">
                  <c:v>93059</c:v>
                </c:pt>
                <c:pt idx="93060">
                  <c:v>93060</c:v>
                </c:pt>
                <c:pt idx="93061">
                  <c:v>93061</c:v>
                </c:pt>
                <c:pt idx="93062">
                  <c:v>93062</c:v>
                </c:pt>
                <c:pt idx="93063">
                  <c:v>93063</c:v>
                </c:pt>
                <c:pt idx="93064">
                  <c:v>93064</c:v>
                </c:pt>
                <c:pt idx="93065">
                  <c:v>93065</c:v>
                </c:pt>
                <c:pt idx="93066">
                  <c:v>93066</c:v>
                </c:pt>
                <c:pt idx="93067">
                  <c:v>93067</c:v>
                </c:pt>
                <c:pt idx="93068">
                  <c:v>93068</c:v>
                </c:pt>
                <c:pt idx="93069">
                  <c:v>93069</c:v>
                </c:pt>
                <c:pt idx="93070">
                  <c:v>93070</c:v>
                </c:pt>
                <c:pt idx="93071">
                  <c:v>93071</c:v>
                </c:pt>
                <c:pt idx="93072">
                  <c:v>93072</c:v>
                </c:pt>
                <c:pt idx="93073">
                  <c:v>93073</c:v>
                </c:pt>
                <c:pt idx="93074">
                  <c:v>93074</c:v>
                </c:pt>
                <c:pt idx="93075">
                  <c:v>93075</c:v>
                </c:pt>
                <c:pt idx="93076">
                  <c:v>93076</c:v>
                </c:pt>
                <c:pt idx="93077">
                  <c:v>93077</c:v>
                </c:pt>
                <c:pt idx="93078">
                  <c:v>93078</c:v>
                </c:pt>
                <c:pt idx="93079">
                  <c:v>93079</c:v>
                </c:pt>
                <c:pt idx="93080">
                  <c:v>93080</c:v>
                </c:pt>
                <c:pt idx="93081">
                  <c:v>93081</c:v>
                </c:pt>
                <c:pt idx="93082">
                  <c:v>93082</c:v>
                </c:pt>
                <c:pt idx="93083">
                  <c:v>93083</c:v>
                </c:pt>
                <c:pt idx="93084">
                  <c:v>93084</c:v>
                </c:pt>
                <c:pt idx="93085">
                  <c:v>93085</c:v>
                </c:pt>
                <c:pt idx="93086">
                  <c:v>93086</c:v>
                </c:pt>
                <c:pt idx="93087">
                  <c:v>93087</c:v>
                </c:pt>
                <c:pt idx="93088">
                  <c:v>93088</c:v>
                </c:pt>
                <c:pt idx="93089">
                  <c:v>93089</c:v>
                </c:pt>
                <c:pt idx="93090">
                  <c:v>93090</c:v>
                </c:pt>
                <c:pt idx="93091">
                  <c:v>93091</c:v>
                </c:pt>
                <c:pt idx="93092">
                  <c:v>93092</c:v>
                </c:pt>
                <c:pt idx="93093">
                  <c:v>93093</c:v>
                </c:pt>
                <c:pt idx="93094">
                  <c:v>93094</c:v>
                </c:pt>
                <c:pt idx="93095">
                  <c:v>93095</c:v>
                </c:pt>
                <c:pt idx="93096">
                  <c:v>93096</c:v>
                </c:pt>
                <c:pt idx="93097">
                  <c:v>93097</c:v>
                </c:pt>
                <c:pt idx="93098">
                  <c:v>93098</c:v>
                </c:pt>
                <c:pt idx="93099">
                  <c:v>93099</c:v>
                </c:pt>
                <c:pt idx="93100">
                  <c:v>93100</c:v>
                </c:pt>
                <c:pt idx="93101">
                  <c:v>93101</c:v>
                </c:pt>
                <c:pt idx="93102">
                  <c:v>93102</c:v>
                </c:pt>
                <c:pt idx="93103">
                  <c:v>93103</c:v>
                </c:pt>
                <c:pt idx="93104">
                  <c:v>93104</c:v>
                </c:pt>
                <c:pt idx="93105">
                  <c:v>93105</c:v>
                </c:pt>
                <c:pt idx="93106">
                  <c:v>93106</c:v>
                </c:pt>
                <c:pt idx="93107">
                  <c:v>93107</c:v>
                </c:pt>
                <c:pt idx="93108">
                  <c:v>93108</c:v>
                </c:pt>
                <c:pt idx="93109">
                  <c:v>93109</c:v>
                </c:pt>
                <c:pt idx="93110">
                  <c:v>93110</c:v>
                </c:pt>
                <c:pt idx="93111">
                  <c:v>93111</c:v>
                </c:pt>
                <c:pt idx="93112">
                  <c:v>93112</c:v>
                </c:pt>
                <c:pt idx="93113">
                  <c:v>93113</c:v>
                </c:pt>
                <c:pt idx="93114">
                  <c:v>93114</c:v>
                </c:pt>
                <c:pt idx="93115">
                  <c:v>93115</c:v>
                </c:pt>
                <c:pt idx="93116">
                  <c:v>93116</c:v>
                </c:pt>
                <c:pt idx="93117">
                  <c:v>93117</c:v>
                </c:pt>
                <c:pt idx="93118">
                  <c:v>93118</c:v>
                </c:pt>
                <c:pt idx="93119">
                  <c:v>93119</c:v>
                </c:pt>
                <c:pt idx="93120">
                  <c:v>93120</c:v>
                </c:pt>
                <c:pt idx="93121">
                  <c:v>93121</c:v>
                </c:pt>
                <c:pt idx="93122">
                  <c:v>93122</c:v>
                </c:pt>
                <c:pt idx="93123">
                  <c:v>93123</c:v>
                </c:pt>
                <c:pt idx="93124">
                  <c:v>93124</c:v>
                </c:pt>
                <c:pt idx="93125">
                  <c:v>93125</c:v>
                </c:pt>
                <c:pt idx="93126">
                  <c:v>93126</c:v>
                </c:pt>
                <c:pt idx="93127">
                  <c:v>93127</c:v>
                </c:pt>
                <c:pt idx="93128">
                  <c:v>93128</c:v>
                </c:pt>
                <c:pt idx="93129">
                  <c:v>93129</c:v>
                </c:pt>
                <c:pt idx="93130">
                  <c:v>93130</c:v>
                </c:pt>
                <c:pt idx="93131">
                  <c:v>93131</c:v>
                </c:pt>
                <c:pt idx="93132">
                  <c:v>93132</c:v>
                </c:pt>
                <c:pt idx="93133">
                  <c:v>93133</c:v>
                </c:pt>
                <c:pt idx="93134">
                  <c:v>93134</c:v>
                </c:pt>
                <c:pt idx="93135">
                  <c:v>93135</c:v>
                </c:pt>
                <c:pt idx="93136">
                  <c:v>93136</c:v>
                </c:pt>
                <c:pt idx="93137">
                  <c:v>93137</c:v>
                </c:pt>
                <c:pt idx="93138">
                  <c:v>93138</c:v>
                </c:pt>
                <c:pt idx="93139">
                  <c:v>93139</c:v>
                </c:pt>
                <c:pt idx="93140">
                  <c:v>93140</c:v>
                </c:pt>
                <c:pt idx="93141">
                  <c:v>93141</c:v>
                </c:pt>
                <c:pt idx="93142">
                  <c:v>93142</c:v>
                </c:pt>
                <c:pt idx="93143">
                  <c:v>93143</c:v>
                </c:pt>
                <c:pt idx="93144">
                  <c:v>93144</c:v>
                </c:pt>
                <c:pt idx="93145">
                  <c:v>93145</c:v>
                </c:pt>
                <c:pt idx="93146">
                  <c:v>93146</c:v>
                </c:pt>
                <c:pt idx="93147">
                  <c:v>93147</c:v>
                </c:pt>
                <c:pt idx="93148">
                  <c:v>93148</c:v>
                </c:pt>
                <c:pt idx="93149">
                  <c:v>93149</c:v>
                </c:pt>
                <c:pt idx="93150">
                  <c:v>93150</c:v>
                </c:pt>
                <c:pt idx="93151">
                  <c:v>93151</c:v>
                </c:pt>
                <c:pt idx="93152">
                  <c:v>93152</c:v>
                </c:pt>
                <c:pt idx="93153">
                  <c:v>93153</c:v>
                </c:pt>
                <c:pt idx="93154">
                  <c:v>93154</c:v>
                </c:pt>
                <c:pt idx="93155">
                  <c:v>93155</c:v>
                </c:pt>
                <c:pt idx="93156">
                  <c:v>93156</c:v>
                </c:pt>
                <c:pt idx="93157">
                  <c:v>93157</c:v>
                </c:pt>
                <c:pt idx="93158">
                  <c:v>93158</c:v>
                </c:pt>
                <c:pt idx="93159">
                  <c:v>93159</c:v>
                </c:pt>
                <c:pt idx="93160">
                  <c:v>93160</c:v>
                </c:pt>
                <c:pt idx="93161">
                  <c:v>93161</c:v>
                </c:pt>
                <c:pt idx="93162">
                  <c:v>93162</c:v>
                </c:pt>
                <c:pt idx="93163">
                  <c:v>93163</c:v>
                </c:pt>
                <c:pt idx="93164">
                  <c:v>93164</c:v>
                </c:pt>
                <c:pt idx="93165">
                  <c:v>93165</c:v>
                </c:pt>
                <c:pt idx="93166">
                  <c:v>93166</c:v>
                </c:pt>
                <c:pt idx="93167">
                  <c:v>93167</c:v>
                </c:pt>
                <c:pt idx="93168">
                  <c:v>93168</c:v>
                </c:pt>
                <c:pt idx="93169">
                  <c:v>93169</c:v>
                </c:pt>
                <c:pt idx="93170">
                  <c:v>93170</c:v>
                </c:pt>
                <c:pt idx="93171">
                  <c:v>93171</c:v>
                </c:pt>
                <c:pt idx="93172">
                  <c:v>93172</c:v>
                </c:pt>
                <c:pt idx="93173">
                  <c:v>93173</c:v>
                </c:pt>
                <c:pt idx="93174">
                  <c:v>93174</c:v>
                </c:pt>
                <c:pt idx="93175">
                  <c:v>93175</c:v>
                </c:pt>
                <c:pt idx="93176">
                  <c:v>93176</c:v>
                </c:pt>
                <c:pt idx="93177">
                  <c:v>93177</c:v>
                </c:pt>
                <c:pt idx="93178">
                  <c:v>93178</c:v>
                </c:pt>
                <c:pt idx="93179">
                  <c:v>93179</c:v>
                </c:pt>
                <c:pt idx="93180">
                  <c:v>93180</c:v>
                </c:pt>
                <c:pt idx="93181">
                  <c:v>93181</c:v>
                </c:pt>
                <c:pt idx="93182">
                  <c:v>93182</c:v>
                </c:pt>
                <c:pt idx="93183">
                  <c:v>93183</c:v>
                </c:pt>
                <c:pt idx="93184">
                  <c:v>93184</c:v>
                </c:pt>
                <c:pt idx="93185">
                  <c:v>93185</c:v>
                </c:pt>
                <c:pt idx="93186">
                  <c:v>93186</c:v>
                </c:pt>
                <c:pt idx="93187">
                  <c:v>93187</c:v>
                </c:pt>
                <c:pt idx="93188">
                  <c:v>93188</c:v>
                </c:pt>
                <c:pt idx="93189">
                  <c:v>93189</c:v>
                </c:pt>
                <c:pt idx="93190">
                  <c:v>93190</c:v>
                </c:pt>
                <c:pt idx="93191">
                  <c:v>93191</c:v>
                </c:pt>
                <c:pt idx="93192">
                  <c:v>93192</c:v>
                </c:pt>
                <c:pt idx="93193">
                  <c:v>93193</c:v>
                </c:pt>
                <c:pt idx="93194">
                  <c:v>93194</c:v>
                </c:pt>
                <c:pt idx="93195">
                  <c:v>93195</c:v>
                </c:pt>
                <c:pt idx="93196">
                  <c:v>93196</c:v>
                </c:pt>
                <c:pt idx="93197">
                  <c:v>93197</c:v>
                </c:pt>
                <c:pt idx="93198">
                  <c:v>93198</c:v>
                </c:pt>
                <c:pt idx="93199">
                  <c:v>93199</c:v>
                </c:pt>
                <c:pt idx="93200">
                  <c:v>93200</c:v>
                </c:pt>
                <c:pt idx="93201">
                  <c:v>93201</c:v>
                </c:pt>
                <c:pt idx="93202">
                  <c:v>93202</c:v>
                </c:pt>
                <c:pt idx="93203">
                  <c:v>93203</c:v>
                </c:pt>
                <c:pt idx="93204">
                  <c:v>93204</c:v>
                </c:pt>
                <c:pt idx="93205">
                  <c:v>93205</c:v>
                </c:pt>
                <c:pt idx="93206">
                  <c:v>93206</c:v>
                </c:pt>
                <c:pt idx="93207">
                  <c:v>93207</c:v>
                </c:pt>
                <c:pt idx="93208">
                  <c:v>93208</c:v>
                </c:pt>
                <c:pt idx="93209">
                  <c:v>93209</c:v>
                </c:pt>
                <c:pt idx="93210">
                  <c:v>93210</c:v>
                </c:pt>
                <c:pt idx="93211">
                  <c:v>93211</c:v>
                </c:pt>
                <c:pt idx="93212">
                  <c:v>93212</c:v>
                </c:pt>
                <c:pt idx="93213">
                  <c:v>93213</c:v>
                </c:pt>
                <c:pt idx="93214">
                  <c:v>93214</c:v>
                </c:pt>
                <c:pt idx="93215">
                  <c:v>93215</c:v>
                </c:pt>
                <c:pt idx="93216">
                  <c:v>93216</c:v>
                </c:pt>
                <c:pt idx="93217">
                  <c:v>93217</c:v>
                </c:pt>
                <c:pt idx="93218">
                  <c:v>93218</c:v>
                </c:pt>
                <c:pt idx="93219">
                  <c:v>93219</c:v>
                </c:pt>
                <c:pt idx="93220">
                  <c:v>93220</c:v>
                </c:pt>
                <c:pt idx="93221">
                  <c:v>93221</c:v>
                </c:pt>
                <c:pt idx="93222">
                  <c:v>93222</c:v>
                </c:pt>
                <c:pt idx="93223">
                  <c:v>93223</c:v>
                </c:pt>
                <c:pt idx="93224">
                  <c:v>93224</c:v>
                </c:pt>
                <c:pt idx="93225">
                  <c:v>93225</c:v>
                </c:pt>
                <c:pt idx="93226">
                  <c:v>93226</c:v>
                </c:pt>
                <c:pt idx="93227">
                  <c:v>93227</c:v>
                </c:pt>
                <c:pt idx="93228">
                  <c:v>93228</c:v>
                </c:pt>
                <c:pt idx="93229">
                  <c:v>93229</c:v>
                </c:pt>
                <c:pt idx="93230">
                  <c:v>93230</c:v>
                </c:pt>
                <c:pt idx="93231">
                  <c:v>93231</c:v>
                </c:pt>
                <c:pt idx="93232">
                  <c:v>93232</c:v>
                </c:pt>
                <c:pt idx="93233">
                  <c:v>93233</c:v>
                </c:pt>
                <c:pt idx="93234">
                  <c:v>93234</c:v>
                </c:pt>
                <c:pt idx="93235">
                  <c:v>93235</c:v>
                </c:pt>
                <c:pt idx="93236">
                  <c:v>93236</c:v>
                </c:pt>
                <c:pt idx="93237">
                  <c:v>93237</c:v>
                </c:pt>
                <c:pt idx="93238">
                  <c:v>93238</c:v>
                </c:pt>
                <c:pt idx="93239">
                  <c:v>93239</c:v>
                </c:pt>
                <c:pt idx="93240">
                  <c:v>93240</c:v>
                </c:pt>
                <c:pt idx="93241">
                  <c:v>93241</c:v>
                </c:pt>
                <c:pt idx="93242">
                  <c:v>93242</c:v>
                </c:pt>
                <c:pt idx="93243">
                  <c:v>93243</c:v>
                </c:pt>
                <c:pt idx="93244">
                  <c:v>93244</c:v>
                </c:pt>
                <c:pt idx="93245">
                  <c:v>93245</c:v>
                </c:pt>
                <c:pt idx="93246">
                  <c:v>93246</c:v>
                </c:pt>
                <c:pt idx="93247">
                  <c:v>93247</c:v>
                </c:pt>
                <c:pt idx="93248">
                  <c:v>93248</c:v>
                </c:pt>
                <c:pt idx="93249">
                  <c:v>93249</c:v>
                </c:pt>
                <c:pt idx="93250">
                  <c:v>93250</c:v>
                </c:pt>
                <c:pt idx="93251">
                  <c:v>93251</c:v>
                </c:pt>
                <c:pt idx="93252">
                  <c:v>93252</c:v>
                </c:pt>
                <c:pt idx="93253">
                  <c:v>93253</c:v>
                </c:pt>
                <c:pt idx="93254">
                  <c:v>93254</c:v>
                </c:pt>
                <c:pt idx="93255">
                  <c:v>93255</c:v>
                </c:pt>
                <c:pt idx="93256">
                  <c:v>93256</c:v>
                </c:pt>
                <c:pt idx="93257">
                  <c:v>93257</c:v>
                </c:pt>
                <c:pt idx="93258">
                  <c:v>93258</c:v>
                </c:pt>
                <c:pt idx="93259">
                  <c:v>93259</c:v>
                </c:pt>
                <c:pt idx="93260">
                  <c:v>93260</c:v>
                </c:pt>
                <c:pt idx="93261">
                  <c:v>93261</c:v>
                </c:pt>
                <c:pt idx="93262">
                  <c:v>93262</c:v>
                </c:pt>
                <c:pt idx="93263">
                  <c:v>93263</c:v>
                </c:pt>
                <c:pt idx="93264">
                  <c:v>93264</c:v>
                </c:pt>
                <c:pt idx="93265">
                  <c:v>93265</c:v>
                </c:pt>
                <c:pt idx="93266">
                  <c:v>93266</c:v>
                </c:pt>
                <c:pt idx="93267">
                  <c:v>93267</c:v>
                </c:pt>
                <c:pt idx="93268">
                  <c:v>93268</c:v>
                </c:pt>
                <c:pt idx="93269">
                  <c:v>93269</c:v>
                </c:pt>
                <c:pt idx="93270">
                  <c:v>93270</c:v>
                </c:pt>
                <c:pt idx="93271">
                  <c:v>93271</c:v>
                </c:pt>
                <c:pt idx="93272">
                  <c:v>93272</c:v>
                </c:pt>
                <c:pt idx="93273">
                  <c:v>93273</c:v>
                </c:pt>
                <c:pt idx="93274">
                  <c:v>93274</c:v>
                </c:pt>
                <c:pt idx="93275">
                  <c:v>93275</c:v>
                </c:pt>
                <c:pt idx="93276">
                  <c:v>93276</c:v>
                </c:pt>
                <c:pt idx="93277">
                  <c:v>93277</c:v>
                </c:pt>
                <c:pt idx="93278">
                  <c:v>93278</c:v>
                </c:pt>
                <c:pt idx="93279">
                  <c:v>93279</c:v>
                </c:pt>
                <c:pt idx="93280">
                  <c:v>93280</c:v>
                </c:pt>
                <c:pt idx="93281">
                  <c:v>93281</c:v>
                </c:pt>
                <c:pt idx="93282">
                  <c:v>93282</c:v>
                </c:pt>
                <c:pt idx="93283">
                  <c:v>93283</c:v>
                </c:pt>
                <c:pt idx="93284">
                  <c:v>93284</c:v>
                </c:pt>
                <c:pt idx="93285">
                  <c:v>93285</c:v>
                </c:pt>
                <c:pt idx="93286">
                  <c:v>93286</c:v>
                </c:pt>
                <c:pt idx="93287">
                  <c:v>93287</c:v>
                </c:pt>
                <c:pt idx="93288">
                  <c:v>93288</c:v>
                </c:pt>
                <c:pt idx="93289">
                  <c:v>93289</c:v>
                </c:pt>
                <c:pt idx="93290">
                  <c:v>93290</c:v>
                </c:pt>
                <c:pt idx="93291">
                  <c:v>93291</c:v>
                </c:pt>
                <c:pt idx="93292">
                  <c:v>93292</c:v>
                </c:pt>
                <c:pt idx="93293">
                  <c:v>93293</c:v>
                </c:pt>
                <c:pt idx="93294">
                  <c:v>93294</c:v>
                </c:pt>
                <c:pt idx="93295">
                  <c:v>93295</c:v>
                </c:pt>
                <c:pt idx="93296">
                  <c:v>93296</c:v>
                </c:pt>
                <c:pt idx="93297">
                  <c:v>93297</c:v>
                </c:pt>
                <c:pt idx="93298">
                  <c:v>93298</c:v>
                </c:pt>
                <c:pt idx="93299">
                  <c:v>93299</c:v>
                </c:pt>
                <c:pt idx="93300">
                  <c:v>93300</c:v>
                </c:pt>
                <c:pt idx="93301">
                  <c:v>93301</c:v>
                </c:pt>
                <c:pt idx="93302">
                  <c:v>93302</c:v>
                </c:pt>
                <c:pt idx="93303">
                  <c:v>93303</c:v>
                </c:pt>
                <c:pt idx="93304">
                  <c:v>93304</c:v>
                </c:pt>
                <c:pt idx="93305">
                  <c:v>93305</c:v>
                </c:pt>
                <c:pt idx="93306">
                  <c:v>93306</c:v>
                </c:pt>
                <c:pt idx="93307">
                  <c:v>93307</c:v>
                </c:pt>
                <c:pt idx="93308">
                  <c:v>93308</c:v>
                </c:pt>
                <c:pt idx="93309">
                  <c:v>93309</c:v>
                </c:pt>
                <c:pt idx="93310">
                  <c:v>93310</c:v>
                </c:pt>
                <c:pt idx="93311">
                  <c:v>93311</c:v>
                </c:pt>
                <c:pt idx="93312">
                  <c:v>93312</c:v>
                </c:pt>
                <c:pt idx="93313">
                  <c:v>93313</c:v>
                </c:pt>
                <c:pt idx="93314">
                  <c:v>93314</c:v>
                </c:pt>
                <c:pt idx="93315">
                  <c:v>93315</c:v>
                </c:pt>
                <c:pt idx="93316">
                  <c:v>93316</c:v>
                </c:pt>
                <c:pt idx="93317">
                  <c:v>93317</c:v>
                </c:pt>
                <c:pt idx="93318">
                  <c:v>93318</c:v>
                </c:pt>
                <c:pt idx="93319">
                  <c:v>93319</c:v>
                </c:pt>
                <c:pt idx="93320">
                  <c:v>93320</c:v>
                </c:pt>
                <c:pt idx="93321">
                  <c:v>93321</c:v>
                </c:pt>
                <c:pt idx="93322">
                  <c:v>93322</c:v>
                </c:pt>
                <c:pt idx="93323">
                  <c:v>93323</c:v>
                </c:pt>
                <c:pt idx="93324">
                  <c:v>93324</c:v>
                </c:pt>
                <c:pt idx="93325">
                  <c:v>93325</c:v>
                </c:pt>
                <c:pt idx="93326">
                  <c:v>93326</c:v>
                </c:pt>
                <c:pt idx="93327">
                  <c:v>93327</c:v>
                </c:pt>
                <c:pt idx="93328">
                  <c:v>93328</c:v>
                </c:pt>
                <c:pt idx="93329">
                  <c:v>93329</c:v>
                </c:pt>
                <c:pt idx="93330">
                  <c:v>93330</c:v>
                </c:pt>
                <c:pt idx="93331">
                  <c:v>93331</c:v>
                </c:pt>
                <c:pt idx="93332">
                  <c:v>93332</c:v>
                </c:pt>
                <c:pt idx="93333">
                  <c:v>93333</c:v>
                </c:pt>
                <c:pt idx="93334">
                  <c:v>93334</c:v>
                </c:pt>
                <c:pt idx="93335">
                  <c:v>93335</c:v>
                </c:pt>
                <c:pt idx="93336">
                  <c:v>93336</c:v>
                </c:pt>
                <c:pt idx="93337">
                  <c:v>93337</c:v>
                </c:pt>
                <c:pt idx="93338">
                  <c:v>93338</c:v>
                </c:pt>
                <c:pt idx="93339">
                  <c:v>93339</c:v>
                </c:pt>
                <c:pt idx="93340">
                  <c:v>93340</c:v>
                </c:pt>
                <c:pt idx="93341">
                  <c:v>93341</c:v>
                </c:pt>
                <c:pt idx="93342">
                  <c:v>93342</c:v>
                </c:pt>
                <c:pt idx="93343">
                  <c:v>93343</c:v>
                </c:pt>
                <c:pt idx="93344">
                  <c:v>93344</c:v>
                </c:pt>
                <c:pt idx="93345">
                  <c:v>93345</c:v>
                </c:pt>
                <c:pt idx="93346">
                  <c:v>93346</c:v>
                </c:pt>
                <c:pt idx="93347">
                  <c:v>93347</c:v>
                </c:pt>
                <c:pt idx="93348">
                  <c:v>93348</c:v>
                </c:pt>
                <c:pt idx="93349">
                  <c:v>93349</c:v>
                </c:pt>
                <c:pt idx="93350">
                  <c:v>93350</c:v>
                </c:pt>
                <c:pt idx="93351">
                  <c:v>93351</c:v>
                </c:pt>
                <c:pt idx="93352">
                  <c:v>93352</c:v>
                </c:pt>
                <c:pt idx="93353">
                  <c:v>93353</c:v>
                </c:pt>
                <c:pt idx="93354">
                  <c:v>93354</c:v>
                </c:pt>
                <c:pt idx="93355">
                  <c:v>93355</c:v>
                </c:pt>
                <c:pt idx="93356">
                  <c:v>93356</c:v>
                </c:pt>
                <c:pt idx="93357">
                  <c:v>93357</c:v>
                </c:pt>
                <c:pt idx="93358">
                  <c:v>93358</c:v>
                </c:pt>
                <c:pt idx="93359">
                  <c:v>93359</c:v>
                </c:pt>
                <c:pt idx="93360">
                  <c:v>93360</c:v>
                </c:pt>
                <c:pt idx="93361">
                  <c:v>93361</c:v>
                </c:pt>
                <c:pt idx="93362">
                  <c:v>93362</c:v>
                </c:pt>
                <c:pt idx="93363">
                  <c:v>93363</c:v>
                </c:pt>
                <c:pt idx="93364">
                  <c:v>93364</c:v>
                </c:pt>
                <c:pt idx="93365">
                  <c:v>93365</c:v>
                </c:pt>
                <c:pt idx="93366">
                  <c:v>93366</c:v>
                </c:pt>
                <c:pt idx="93367">
                  <c:v>93367</c:v>
                </c:pt>
                <c:pt idx="93368">
                  <c:v>93368</c:v>
                </c:pt>
                <c:pt idx="93369">
                  <c:v>93369</c:v>
                </c:pt>
                <c:pt idx="93370">
                  <c:v>93370</c:v>
                </c:pt>
                <c:pt idx="93371">
                  <c:v>93371</c:v>
                </c:pt>
                <c:pt idx="93372">
                  <c:v>93372</c:v>
                </c:pt>
                <c:pt idx="93373">
                  <c:v>93373</c:v>
                </c:pt>
                <c:pt idx="93374">
                  <c:v>93374</c:v>
                </c:pt>
                <c:pt idx="93375">
                  <c:v>93375</c:v>
                </c:pt>
                <c:pt idx="93376">
                  <c:v>93376</c:v>
                </c:pt>
                <c:pt idx="93377">
                  <c:v>93377</c:v>
                </c:pt>
                <c:pt idx="93378">
                  <c:v>93378</c:v>
                </c:pt>
                <c:pt idx="93379">
                  <c:v>93379</c:v>
                </c:pt>
                <c:pt idx="93380">
                  <c:v>93380</c:v>
                </c:pt>
                <c:pt idx="93381">
                  <c:v>93381</c:v>
                </c:pt>
                <c:pt idx="93382">
                  <c:v>93382</c:v>
                </c:pt>
                <c:pt idx="93383">
                  <c:v>93383</c:v>
                </c:pt>
                <c:pt idx="93384">
                  <c:v>93384</c:v>
                </c:pt>
                <c:pt idx="93385">
                  <c:v>93385</c:v>
                </c:pt>
                <c:pt idx="93386">
                  <c:v>93386</c:v>
                </c:pt>
                <c:pt idx="93387">
                  <c:v>93387</c:v>
                </c:pt>
                <c:pt idx="93388">
                  <c:v>93388</c:v>
                </c:pt>
                <c:pt idx="93389">
                  <c:v>93389</c:v>
                </c:pt>
                <c:pt idx="93390">
                  <c:v>93390</c:v>
                </c:pt>
                <c:pt idx="93391">
                  <c:v>93391</c:v>
                </c:pt>
                <c:pt idx="93392">
                  <c:v>93392</c:v>
                </c:pt>
                <c:pt idx="93393">
                  <c:v>93393</c:v>
                </c:pt>
                <c:pt idx="93394">
                  <c:v>93394</c:v>
                </c:pt>
                <c:pt idx="93395">
                  <c:v>93395</c:v>
                </c:pt>
                <c:pt idx="93396">
                  <c:v>93396</c:v>
                </c:pt>
                <c:pt idx="93397">
                  <c:v>93397</c:v>
                </c:pt>
                <c:pt idx="93398">
                  <c:v>93398</c:v>
                </c:pt>
                <c:pt idx="93399">
                  <c:v>93399</c:v>
                </c:pt>
                <c:pt idx="93400">
                  <c:v>93400</c:v>
                </c:pt>
                <c:pt idx="93401">
                  <c:v>93401</c:v>
                </c:pt>
                <c:pt idx="93402">
                  <c:v>93402</c:v>
                </c:pt>
                <c:pt idx="93403">
                  <c:v>93403</c:v>
                </c:pt>
                <c:pt idx="93404">
                  <c:v>93404</c:v>
                </c:pt>
                <c:pt idx="93405">
                  <c:v>93405</c:v>
                </c:pt>
                <c:pt idx="93406">
                  <c:v>93406</c:v>
                </c:pt>
                <c:pt idx="93407">
                  <c:v>93407</c:v>
                </c:pt>
                <c:pt idx="93408">
                  <c:v>93408</c:v>
                </c:pt>
                <c:pt idx="93409">
                  <c:v>93409</c:v>
                </c:pt>
                <c:pt idx="93410">
                  <c:v>93410</c:v>
                </c:pt>
                <c:pt idx="93411">
                  <c:v>93411</c:v>
                </c:pt>
                <c:pt idx="93412">
                  <c:v>93412</c:v>
                </c:pt>
                <c:pt idx="93413">
                  <c:v>93413</c:v>
                </c:pt>
                <c:pt idx="93414">
                  <c:v>93414</c:v>
                </c:pt>
                <c:pt idx="93415">
                  <c:v>93415</c:v>
                </c:pt>
                <c:pt idx="93416">
                  <c:v>93416</c:v>
                </c:pt>
                <c:pt idx="93417">
                  <c:v>93417</c:v>
                </c:pt>
                <c:pt idx="93418">
                  <c:v>93418</c:v>
                </c:pt>
                <c:pt idx="93419">
                  <c:v>93419</c:v>
                </c:pt>
                <c:pt idx="93420">
                  <c:v>93420</c:v>
                </c:pt>
                <c:pt idx="93421">
                  <c:v>93421</c:v>
                </c:pt>
                <c:pt idx="93422">
                  <c:v>93422</c:v>
                </c:pt>
                <c:pt idx="93423">
                  <c:v>93423</c:v>
                </c:pt>
                <c:pt idx="93424">
                  <c:v>93424</c:v>
                </c:pt>
                <c:pt idx="93425">
                  <c:v>93425</c:v>
                </c:pt>
                <c:pt idx="93426">
                  <c:v>93426</c:v>
                </c:pt>
                <c:pt idx="93427">
                  <c:v>93427</c:v>
                </c:pt>
                <c:pt idx="93428">
                  <c:v>93428</c:v>
                </c:pt>
                <c:pt idx="93429">
                  <c:v>93429</c:v>
                </c:pt>
                <c:pt idx="93430">
                  <c:v>93430</c:v>
                </c:pt>
                <c:pt idx="93431">
                  <c:v>93431</c:v>
                </c:pt>
                <c:pt idx="93432">
                  <c:v>93432</c:v>
                </c:pt>
                <c:pt idx="93433">
                  <c:v>93433</c:v>
                </c:pt>
                <c:pt idx="93434">
                  <c:v>93434</c:v>
                </c:pt>
                <c:pt idx="93435">
                  <c:v>93435</c:v>
                </c:pt>
                <c:pt idx="93436">
                  <c:v>93436</c:v>
                </c:pt>
                <c:pt idx="93437">
                  <c:v>93437</c:v>
                </c:pt>
                <c:pt idx="93438">
                  <c:v>93438</c:v>
                </c:pt>
                <c:pt idx="93439">
                  <c:v>93439</c:v>
                </c:pt>
                <c:pt idx="93440">
                  <c:v>93440</c:v>
                </c:pt>
                <c:pt idx="93441">
                  <c:v>93441</c:v>
                </c:pt>
                <c:pt idx="93442">
                  <c:v>93442</c:v>
                </c:pt>
                <c:pt idx="93443">
                  <c:v>93443</c:v>
                </c:pt>
                <c:pt idx="93444">
                  <c:v>93444</c:v>
                </c:pt>
                <c:pt idx="93445">
                  <c:v>93445</c:v>
                </c:pt>
                <c:pt idx="93446">
                  <c:v>93446</c:v>
                </c:pt>
                <c:pt idx="93447">
                  <c:v>93447</c:v>
                </c:pt>
                <c:pt idx="93448">
                  <c:v>93448</c:v>
                </c:pt>
                <c:pt idx="93449">
                  <c:v>93449</c:v>
                </c:pt>
                <c:pt idx="93450">
                  <c:v>93450</c:v>
                </c:pt>
                <c:pt idx="93451">
                  <c:v>93451</c:v>
                </c:pt>
                <c:pt idx="93452">
                  <c:v>93452</c:v>
                </c:pt>
                <c:pt idx="93453">
                  <c:v>93453</c:v>
                </c:pt>
                <c:pt idx="93454">
                  <c:v>93454</c:v>
                </c:pt>
                <c:pt idx="93455">
                  <c:v>93455</c:v>
                </c:pt>
                <c:pt idx="93456">
                  <c:v>93456</c:v>
                </c:pt>
                <c:pt idx="93457">
                  <c:v>93457</c:v>
                </c:pt>
                <c:pt idx="93458">
                  <c:v>93458</c:v>
                </c:pt>
                <c:pt idx="93459">
                  <c:v>93459</c:v>
                </c:pt>
                <c:pt idx="93460">
                  <c:v>93460</c:v>
                </c:pt>
                <c:pt idx="93461">
                  <c:v>93461</c:v>
                </c:pt>
                <c:pt idx="93462">
                  <c:v>93462</c:v>
                </c:pt>
                <c:pt idx="93463">
                  <c:v>93463</c:v>
                </c:pt>
                <c:pt idx="93464">
                  <c:v>93464</c:v>
                </c:pt>
                <c:pt idx="93465">
                  <c:v>93465</c:v>
                </c:pt>
                <c:pt idx="93466">
                  <c:v>93466</c:v>
                </c:pt>
                <c:pt idx="93467">
                  <c:v>93467</c:v>
                </c:pt>
                <c:pt idx="93468">
                  <c:v>93468</c:v>
                </c:pt>
                <c:pt idx="93469">
                  <c:v>93469</c:v>
                </c:pt>
                <c:pt idx="93470">
                  <c:v>93470</c:v>
                </c:pt>
                <c:pt idx="93471">
                  <c:v>93471</c:v>
                </c:pt>
                <c:pt idx="93472">
                  <c:v>93472</c:v>
                </c:pt>
                <c:pt idx="93473">
                  <c:v>93473</c:v>
                </c:pt>
                <c:pt idx="93474">
                  <c:v>93474</c:v>
                </c:pt>
                <c:pt idx="93475">
                  <c:v>93475</c:v>
                </c:pt>
                <c:pt idx="93476">
                  <c:v>93476</c:v>
                </c:pt>
                <c:pt idx="93477">
                  <c:v>93477</c:v>
                </c:pt>
                <c:pt idx="93478">
                  <c:v>93478</c:v>
                </c:pt>
                <c:pt idx="93479">
                  <c:v>93479</c:v>
                </c:pt>
                <c:pt idx="93480">
                  <c:v>93480</c:v>
                </c:pt>
                <c:pt idx="93481">
                  <c:v>93481</c:v>
                </c:pt>
                <c:pt idx="93482">
                  <c:v>93482</c:v>
                </c:pt>
                <c:pt idx="93483">
                  <c:v>93483</c:v>
                </c:pt>
                <c:pt idx="93484">
                  <c:v>93484</c:v>
                </c:pt>
                <c:pt idx="93485">
                  <c:v>93485</c:v>
                </c:pt>
                <c:pt idx="93486">
                  <c:v>93486</c:v>
                </c:pt>
                <c:pt idx="93487">
                  <c:v>93487</c:v>
                </c:pt>
                <c:pt idx="93488">
                  <c:v>93488</c:v>
                </c:pt>
                <c:pt idx="93489">
                  <c:v>93489</c:v>
                </c:pt>
                <c:pt idx="93490">
                  <c:v>93490</c:v>
                </c:pt>
                <c:pt idx="93491">
                  <c:v>93491</c:v>
                </c:pt>
                <c:pt idx="93492">
                  <c:v>93492</c:v>
                </c:pt>
                <c:pt idx="93493">
                  <c:v>93493</c:v>
                </c:pt>
                <c:pt idx="93494">
                  <c:v>93494</c:v>
                </c:pt>
                <c:pt idx="93495">
                  <c:v>93495</c:v>
                </c:pt>
                <c:pt idx="93496">
                  <c:v>93496</c:v>
                </c:pt>
                <c:pt idx="93497">
                  <c:v>93497</c:v>
                </c:pt>
                <c:pt idx="93498">
                  <c:v>93498</c:v>
                </c:pt>
                <c:pt idx="93499">
                  <c:v>93499</c:v>
                </c:pt>
                <c:pt idx="93500">
                  <c:v>93500</c:v>
                </c:pt>
                <c:pt idx="93501">
                  <c:v>93501</c:v>
                </c:pt>
                <c:pt idx="93502">
                  <c:v>93502</c:v>
                </c:pt>
                <c:pt idx="93503">
                  <c:v>93503</c:v>
                </c:pt>
                <c:pt idx="93504">
                  <c:v>93504</c:v>
                </c:pt>
                <c:pt idx="93505">
                  <c:v>93505</c:v>
                </c:pt>
                <c:pt idx="93506">
                  <c:v>93506</c:v>
                </c:pt>
                <c:pt idx="93507">
                  <c:v>93507</c:v>
                </c:pt>
                <c:pt idx="93508">
                  <c:v>93508</c:v>
                </c:pt>
                <c:pt idx="93509">
                  <c:v>93509</c:v>
                </c:pt>
                <c:pt idx="93510">
                  <c:v>93510</c:v>
                </c:pt>
                <c:pt idx="93511">
                  <c:v>93511</c:v>
                </c:pt>
                <c:pt idx="93512">
                  <c:v>93512</c:v>
                </c:pt>
                <c:pt idx="93513">
                  <c:v>93513</c:v>
                </c:pt>
                <c:pt idx="93514">
                  <c:v>93514</c:v>
                </c:pt>
                <c:pt idx="93515">
                  <c:v>93515</c:v>
                </c:pt>
                <c:pt idx="93516">
                  <c:v>93516</c:v>
                </c:pt>
                <c:pt idx="93517">
                  <c:v>93517</c:v>
                </c:pt>
                <c:pt idx="93518">
                  <c:v>93518</c:v>
                </c:pt>
                <c:pt idx="93519">
                  <c:v>93519</c:v>
                </c:pt>
                <c:pt idx="93520">
                  <c:v>93520</c:v>
                </c:pt>
                <c:pt idx="93521">
                  <c:v>93521</c:v>
                </c:pt>
                <c:pt idx="93522">
                  <c:v>93522</c:v>
                </c:pt>
                <c:pt idx="93523">
                  <c:v>93523</c:v>
                </c:pt>
                <c:pt idx="93524">
                  <c:v>93524</c:v>
                </c:pt>
                <c:pt idx="93525">
                  <c:v>93525</c:v>
                </c:pt>
                <c:pt idx="93526">
                  <c:v>93526</c:v>
                </c:pt>
                <c:pt idx="93527">
                  <c:v>93527</c:v>
                </c:pt>
                <c:pt idx="93528">
                  <c:v>93528</c:v>
                </c:pt>
                <c:pt idx="93529">
                  <c:v>93529</c:v>
                </c:pt>
                <c:pt idx="93530">
                  <c:v>93530</c:v>
                </c:pt>
                <c:pt idx="93531">
                  <c:v>93531</c:v>
                </c:pt>
                <c:pt idx="93532">
                  <c:v>93532</c:v>
                </c:pt>
                <c:pt idx="93533">
                  <c:v>93533</c:v>
                </c:pt>
                <c:pt idx="93534">
                  <c:v>93534</c:v>
                </c:pt>
                <c:pt idx="93535">
                  <c:v>93535</c:v>
                </c:pt>
                <c:pt idx="93536">
                  <c:v>93536</c:v>
                </c:pt>
                <c:pt idx="93537">
                  <c:v>93537</c:v>
                </c:pt>
                <c:pt idx="93538">
                  <c:v>93538</c:v>
                </c:pt>
                <c:pt idx="93539">
                  <c:v>93539</c:v>
                </c:pt>
                <c:pt idx="93540">
                  <c:v>93540</c:v>
                </c:pt>
                <c:pt idx="93541">
                  <c:v>93541</c:v>
                </c:pt>
                <c:pt idx="93542">
                  <c:v>93542</c:v>
                </c:pt>
                <c:pt idx="93543">
                  <c:v>93543</c:v>
                </c:pt>
                <c:pt idx="93544">
                  <c:v>93544</c:v>
                </c:pt>
                <c:pt idx="93545">
                  <c:v>93545</c:v>
                </c:pt>
                <c:pt idx="93546">
                  <c:v>93546</c:v>
                </c:pt>
                <c:pt idx="93547">
                  <c:v>93547</c:v>
                </c:pt>
                <c:pt idx="93548">
                  <c:v>93548</c:v>
                </c:pt>
                <c:pt idx="93549">
                  <c:v>93549</c:v>
                </c:pt>
                <c:pt idx="93550">
                  <c:v>93550</c:v>
                </c:pt>
                <c:pt idx="93551">
                  <c:v>93551</c:v>
                </c:pt>
                <c:pt idx="93552">
                  <c:v>93552</c:v>
                </c:pt>
                <c:pt idx="93553">
                  <c:v>93553</c:v>
                </c:pt>
                <c:pt idx="93554">
                  <c:v>93554</c:v>
                </c:pt>
                <c:pt idx="93555">
                  <c:v>93555</c:v>
                </c:pt>
                <c:pt idx="93556">
                  <c:v>93556</c:v>
                </c:pt>
                <c:pt idx="93557">
                  <c:v>93557</c:v>
                </c:pt>
                <c:pt idx="93558">
                  <c:v>93558</c:v>
                </c:pt>
                <c:pt idx="93559">
                  <c:v>93559</c:v>
                </c:pt>
                <c:pt idx="93560">
                  <c:v>93560</c:v>
                </c:pt>
                <c:pt idx="93561">
                  <c:v>93561</c:v>
                </c:pt>
                <c:pt idx="93562">
                  <c:v>93562</c:v>
                </c:pt>
                <c:pt idx="93563">
                  <c:v>93563</c:v>
                </c:pt>
                <c:pt idx="93564">
                  <c:v>93564</c:v>
                </c:pt>
                <c:pt idx="93565">
                  <c:v>93565</c:v>
                </c:pt>
                <c:pt idx="93566">
                  <c:v>93566</c:v>
                </c:pt>
                <c:pt idx="93567">
                  <c:v>93567</c:v>
                </c:pt>
                <c:pt idx="93568">
                  <c:v>93568</c:v>
                </c:pt>
                <c:pt idx="93569">
                  <c:v>93569</c:v>
                </c:pt>
                <c:pt idx="93570">
                  <c:v>93570</c:v>
                </c:pt>
                <c:pt idx="93571">
                  <c:v>93571</c:v>
                </c:pt>
                <c:pt idx="93572">
                  <c:v>93572</c:v>
                </c:pt>
                <c:pt idx="93573">
                  <c:v>93573</c:v>
                </c:pt>
                <c:pt idx="93574">
                  <c:v>93574</c:v>
                </c:pt>
                <c:pt idx="93575">
                  <c:v>93575</c:v>
                </c:pt>
                <c:pt idx="93576">
                  <c:v>93576</c:v>
                </c:pt>
                <c:pt idx="93577">
                  <c:v>93577</c:v>
                </c:pt>
                <c:pt idx="93578">
                  <c:v>93578</c:v>
                </c:pt>
                <c:pt idx="93579">
                  <c:v>93579</c:v>
                </c:pt>
                <c:pt idx="93580">
                  <c:v>93580</c:v>
                </c:pt>
                <c:pt idx="93581">
                  <c:v>93581</c:v>
                </c:pt>
                <c:pt idx="93582">
                  <c:v>93582</c:v>
                </c:pt>
                <c:pt idx="93583">
                  <c:v>93583</c:v>
                </c:pt>
                <c:pt idx="93584">
                  <c:v>93584</c:v>
                </c:pt>
                <c:pt idx="93585">
                  <c:v>93585</c:v>
                </c:pt>
                <c:pt idx="93586">
                  <c:v>93586</c:v>
                </c:pt>
                <c:pt idx="93587">
                  <c:v>93587</c:v>
                </c:pt>
                <c:pt idx="93588">
                  <c:v>93588</c:v>
                </c:pt>
                <c:pt idx="93589">
                  <c:v>93589</c:v>
                </c:pt>
                <c:pt idx="93590">
                  <c:v>93590</c:v>
                </c:pt>
                <c:pt idx="93591">
                  <c:v>93591</c:v>
                </c:pt>
                <c:pt idx="93592">
                  <c:v>93592</c:v>
                </c:pt>
                <c:pt idx="93593">
                  <c:v>93593</c:v>
                </c:pt>
                <c:pt idx="93594">
                  <c:v>93594</c:v>
                </c:pt>
                <c:pt idx="93595">
                  <c:v>93595</c:v>
                </c:pt>
                <c:pt idx="93596">
                  <c:v>93596</c:v>
                </c:pt>
                <c:pt idx="93597">
                  <c:v>93597</c:v>
                </c:pt>
                <c:pt idx="93598">
                  <c:v>93598</c:v>
                </c:pt>
                <c:pt idx="93599">
                  <c:v>93599</c:v>
                </c:pt>
                <c:pt idx="93600">
                  <c:v>93600</c:v>
                </c:pt>
                <c:pt idx="93601">
                  <c:v>93601</c:v>
                </c:pt>
                <c:pt idx="93602">
                  <c:v>93602</c:v>
                </c:pt>
                <c:pt idx="93603">
                  <c:v>93603</c:v>
                </c:pt>
                <c:pt idx="93604">
                  <c:v>93604</c:v>
                </c:pt>
                <c:pt idx="93605">
                  <c:v>93605</c:v>
                </c:pt>
                <c:pt idx="93606">
                  <c:v>93606</c:v>
                </c:pt>
                <c:pt idx="93607">
                  <c:v>93607</c:v>
                </c:pt>
                <c:pt idx="93608">
                  <c:v>93608</c:v>
                </c:pt>
                <c:pt idx="93609">
                  <c:v>93609</c:v>
                </c:pt>
                <c:pt idx="93610">
                  <c:v>93610</c:v>
                </c:pt>
                <c:pt idx="93611">
                  <c:v>93611</c:v>
                </c:pt>
                <c:pt idx="93612">
                  <c:v>93612</c:v>
                </c:pt>
                <c:pt idx="93613">
                  <c:v>93613</c:v>
                </c:pt>
                <c:pt idx="93614">
                  <c:v>93614</c:v>
                </c:pt>
                <c:pt idx="93615">
                  <c:v>93615</c:v>
                </c:pt>
                <c:pt idx="93616">
                  <c:v>93616</c:v>
                </c:pt>
                <c:pt idx="93617">
                  <c:v>93617</c:v>
                </c:pt>
                <c:pt idx="93618">
                  <c:v>93618</c:v>
                </c:pt>
                <c:pt idx="93619">
                  <c:v>93619</c:v>
                </c:pt>
                <c:pt idx="93620">
                  <c:v>93620</c:v>
                </c:pt>
                <c:pt idx="93621">
                  <c:v>93621</c:v>
                </c:pt>
                <c:pt idx="93622">
                  <c:v>93622</c:v>
                </c:pt>
                <c:pt idx="93623">
                  <c:v>93623</c:v>
                </c:pt>
                <c:pt idx="93624">
                  <c:v>93624</c:v>
                </c:pt>
                <c:pt idx="93625">
                  <c:v>93625</c:v>
                </c:pt>
                <c:pt idx="93626">
                  <c:v>93626</c:v>
                </c:pt>
                <c:pt idx="93627">
                  <c:v>93627</c:v>
                </c:pt>
                <c:pt idx="93628">
                  <c:v>93628</c:v>
                </c:pt>
                <c:pt idx="93629">
                  <c:v>93629</c:v>
                </c:pt>
                <c:pt idx="93630">
                  <c:v>93630</c:v>
                </c:pt>
                <c:pt idx="93631">
                  <c:v>93631</c:v>
                </c:pt>
                <c:pt idx="93632">
                  <c:v>93632</c:v>
                </c:pt>
                <c:pt idx="93633">
                  <c:v>93633</c:v>
                </c:pt>
                <c:pt idx="93634">
                  <c:v>93634</c:v>
                </c:pt>
                <c:pt idx="93635">
                  <c:v>93635</c:v>
                </c:pt>
                <c:pt idx="93636">
                  <c:v>93636</c:v>
                </c:pt>
                <c:pt idx="93637">
                  <c:v>93637</c:v>
                </c:pt>
                <c:pt idx="93638">
                  <c:v>93638</c:v>
                </c:pt>
                <c:pt idx="93639">
                  <c:v>93639</c:v>
                </c:pt>
                <c:pt idx="93640">
                  <c:v>93640</c:v>
                </c:pt>
                <c:pt idx="93641">
                  <c:v>93641</c:v>
                </c:pt>
                <c:pt idx="93642">
                  <c:v>93642</c:v>
                </c:pt>
                <c:pt idx="93643">
                  <c:v>93643</c:v>
                </c:pt>
                <c:pt idx="93644">
                  <c:v>93644</c:v>
                </c:pt>
                <c:pt idx="93645">
                  <c:v>93645</c:v>
                </c:pt>
                <c:pt idx="93646">
                  <c:v>93646</c:v>
                </c:pt>
                <c:pt idx="93647">
                  <c:v>93647</c:v>
                </c:pt>
                <c:pt idx="93648">
                  <c:v>93648</c:v>
                </c:pt>
                <c:pt idx="93649">
                  <c:v>93649</c:v>
                </c:pt>
                <c:pt idx="93650">
                  <c:v>93650</c:v>
                </c:pt>
                <c:pt idx="93651">
                  <c:v>93651</c:v>
                </c:pt>
                <c:pt idx="93652">
                  <c:v>93652</c:v>
                </c:pt>
                <c:pt idx="93653">
                  <c:v>93653</c:v>
                </c:pt>
                <c:pt idx="93654">
                  <c:v>93654</c:v>
                </c:pt>
                <c:pt idx="93655">
                  <c:v>93655</c:v>
                </c:pt>
                <c:pt idx="93656">
                  <c:v>93656</c:v>
                </c:pt>
                <c:pt idx="93657">
                  <c:v>93657</c:v>
                </c:pt>
                <c:pt idx="93658">
                  <c:v>93658</c:v>
                </c:pt>
                <c:pt idx="93659">
                  <c:v>93659</c:v>
                </c:pt>
                <c:pt idx="93660">
                  <c:v>93660</c:v>
                </c:pt>
                <c:pt idx="93661">
                  <c:v>93661</c:v>
                </c:pt>
                <c:pt idx="93662">
                  <c:v>93662</c:v>
                </c:pt>
                <c:pt idx="93663">
                  <c:v>93663</c:v>
                </c:pt>
                <c:pt idx="93664">
                  <c:v>93664</c:v>
                </c:pt>
                <c:pt idx="93665">
                  <c:v>93665</c:v>
                </c:pt>
                <c:pt idx="93666">
                  <c:v>93666</c:v>
                </c:pt>
                <c:pt idx="93667">
                  <c:v>93667</c:v>
                </c:pt>
                <c:pt idx="93668">
                  <c:v>93668</c:v>
                </c:pt>
                <c:pt idx="93669">
                  <c:v>93669</c:v>
                </c:pt>
                <c:pt idx="93670">
                  <c:v>93670</c:v>
                </c:pt>
                <c:pt idx="93671">
                  <c:v>93671</c:v>
                </c:pt>
                <c:pt idx="93672">
                  <c:v>93672</c:v>
                </c:pt>
                <c:pt idx="93673">
                  <c:v>93673</c:v>
                </c:pt>
                <c:pt idx="93674">
                  <c:v>93674</c:v>
                </c:pt>
                <c:pt idx="93675">
                  <c:v>93675</c:v>
                </c:pt>
                <c:pt idx="93676">
                  <c:v>93676</c:v>
                </c:pt>
                <c:pt idx="93677">
                  <c:v>93677</c:v>
                </c:pt>
                <c:pt idx="93678">
                  <c:v>93678</c:v>
                </c:pt>
                <c:pt idx="93679">
                  <c:v>93679</c:v>
                </c:pt>
                <c:pt idx="93680">
                  <c:v>93680</c:v>
                </c:pt>
                <c:pt idx="93681">
                  <c:v>93681</c:v>
                </c:pt>
                <c:pt idx="93682">
                  <c:v>93682</c:v>
                </c:pt>
                <c:pt idx="93683">
                  <c:v>93683</c:v>
                </c:pt>
                <c:pt idx="93684">
                  <c:v>93684</c:v>
                </c:pt>
                <c:pt idx="93685">
                  <c:v>93685</c:v>
                </c:pt>
                <c:pt idx="93686">
                  <c:v>93686</c:v>
                </c:pt>
                <c:pt idx="93687">
                  <c:v>93687</c:v>
                </c:pt>
                <c:pt idx="93688">
                  <c:v>93688</c:v>
                </c:pt>
                <c:pt idx="93689">
                  <c:v>93689</c:v>
                </c:pt>
                <c:pt idx="93690">
                  <c:v>93690</c:v>
                </c:pt>
                <c:pt idx="93691">
                  <c:v>93691</c:v>
                </c:pt>
                <c:pt idx="93692">
                  <c:v>93692</c:v>
                </c:pt>
                <c:pt idx="93693">
                  <c:v>93693</c:v>
                </c:pt>
                <c:pt idx="93694">
                  <c:v>93694</c:v>
                </c:pt>
                <c:pt idx="93695">
                  <c:v>93695</c:v>
                </c:pt>
                <c:pt idx="93696">
                  <c:v>93696</c:v>
                </c:pt>
                <c:pt idx="93697">
                  <c:v>93697</c:v>
                </c:pt>
                <c:pt idx="93698">
                  <c:v>93698</c:v>
                </c:pt>
                <c:pt idx="93699">
                  <c:v>93699</c:v>
                </c:pt>
                <c:pt idx="93700">
                  <c:v>93700</c:v>
                </c:pt>
                <c:pt idx="93701">
                  <c:v>93701</c:v>
                </c:pt>
                <c:pt idx="93702">
                  <c:v>93702</c:v>
                </c:pt>
                <c:pt idx="93703">
                  <c:v>93703</c:v>
                </c:pt>
                <c:pt idx="93704">
                  <c:v>93704</c:v>
                </c:pt>
                <c:pt idx="93705">
                  <c:v>93705</c:v>
                </c:pt>
                <c:pt idx="93706">
                  <c:v>93706</c:v>
                </c:pt>
                <c:pt idx="93707">
                  <c:v>93707</c:v>
                </c:pt>
                <c:pt idx="93708">
                  <c:v>93708</c:v>
                </c:pt>
                <c:pt idx="93709">
                  <c:v>93709</c:v>
                </c:pt>
                <c:pt idx="93710">
                  <c:v>93710</c:v>
                </c:pt>
                <c:pt idx="93711">
                  <c:v>93711</c:v>
                </c:pt>
                <c:pt idx="93712">
                  <c:v>93712</c:v>
                </c:pt>
                <c:pt idx="93713">
                  <c:v>93713</c:v>
                </c:pt>
                <c:pt idx="93714">
                  <c:v>93714</c:v>
                </c:pt>
                <c:pt idx="93715">
                  <c:v>93715</c:v>
                </c:pt>
                <c:pt idx="93716">
                  <c:v>93716</c:v>
                </c:pt>
                <c:pt idx="93717">
                  <c:v>93717</c:v>
                </c:pt>
                <c:pt idx="93718">
                  <c:v>93718</c:v>
                </c:pt>
                <c:pt idx="93719">
                  <c:v>93719</c:v>
                </c:pt>
                <c:pt idx="93720">
                  <c:v>93720</c:v>
                </c:pt>
                <c:pt idx="93721">
                  <c:v>93721</c:v>
                </c:pt>
                <c:pt idx="93722">
                  <c:v>93722</c:v>
                </c:pt>
                <c:pt idx="93723">
                  <c:v>93723</c:v>
                </c:pt>
                <c:pt idx="93724">
                  <c:v>93724</c:v>
                </c:pt>
                <c:pt idx="93725">
                  <c:v>93725</c:v>
                </c:pt>
                <c:pt idx="93726">
                  <c:v>93726</c:v>
                </c:pt>
                <c:pt idx="93727">
                  <c:v>93727</c:v>
                </c:pt>
                <c:pt idx="93728">
                  <c:v>93728</c:v>
                </c:pt>
                <c:pt idx="93729">
                  <c:v>93729</c:v>
                </c:pt>
                <c:pt idx="93730">
                  <c:v>93730</c:v>
                </c:pt>
                <c:pt idx="93731">
                  <c:v>93731</c:v>
                </c:pt>
                <c:pt idx="93732">
                  <c:v>93732</c:v>
                </c:pt>
                <c:pt idx="93733">
                  <c:v>93733</c:v>
                </c:pt>
                <c:pt idx="93734">
                  <c:v>93734</c:v>
                </c:pt>
                <c:pt idx="93735">
                  <c:v>93735</c:v>
                </c:pt>
                <c:pt idx="93736">
                  <c:v>93736</c:v>
                </c:pt>
                <c:pt idx="93737">
                  <c:v>93737</c:v>
                </c:pt>
                <c:pt idx="93738">
                  <c:v>93738</c:v>
                </c:pt>
                <c:pt idx="93739">
                  <c:v>93739</c:v>
                </c:pt>
                <c:pt idx="93740">
                  <c:v>93740</c:v>
                </c:pt>
                <c:pt idx="93741">
                  <c:v>93741</c:v>
                </c:pt>
                <c:pt idx="93742">
                  <c:v>93742</c:v>
                </c:pt>
                <c:pt idx="93743">
                  <c:v>93743</c:v>
                </c:pt>
                <c:pt idx="93744">
                  <c:v>93744</c:v>
                </c:pt>
                <c:pt idx="93745">
                  <c:v>93745</c:v>
                </c:pt>
                <c:pt idx="93746">
                  <c:v>93746</c:v>
                </c:pt>
                <c:pt idx="93747">
                  <c:v>93747</c:v>
                </c:pt>
                <c:pt idx="93748">
                  <c:v>93748</c:v>
                </c:pt>
                <c:pt idx="93749">
                  <c:v>93749</c:v>
                </c:pt>
                <c:pt idx="93750">
                  <c:v>93750</c:v>
                </c:pt>
                <c:pt idx="93751">
                  <c:v>93751</c:v>
                </c:pt>
                <c:pt idx="93752">
                  <c:v>93752</c:v>
                </c:pt>
                <c:pt idx="93753">
                  <c:v>93753</c:v>
                </c:pt>
                <c:pt idx="93754">
                  <c:v>93754</c:v>
                </c:pt>
                <c:pt idx="93755">
                  <c:v>93755</c:v>
                </c:pt>
                <c:pt idx="93756">
                  <c:v>93756</c:v>
                </c:pt>
                <c:pt idx="93757">
                  <c:v>93757</c:v>
                </c:pt>
                <c:pt idx="93758">
                  <c:v>93758</c:v>
                </c:pt>
                <c:pt idx="93759">
                  <c:v>93759</c:v>
                </c:pt>
                <c:pt idx="93760">
                  <c:v>93760</c:v>
                </c:pt>
                <c:pt idx="93761">
                  <c:v>93761</c:v>
                </c:pt>
                <c:pt idx="93762">
                  <c:v>93762</c:v>
                </c:pt>
                <c:pt idx="93763">
                  <c:v>93763</c:v>
                </c:pt>
                <c:pt idx="93764">
                  <c:v>93764</c:v>
                </c:pt>
                <c:pt idx="93765">
                  <c:v>93765</c:v>
                </c:pt>
                <c:pt idx="93766">
                  <c:v>93766</c:v>
                </c:pt>
                <c:pt idx="93767">
                  <c:v>93767</c:v>
                </c:pt>
                <c:pt idx="93768">
                  <c:v>93768</c:v>
                </c:pt>
                <c:pt idx="93769">
                  <c:v>93769</c:v>
                </c:pt>
                <c:pt idx="93770">
                  <c:v>93770</c:v>
                </c:pt>
                <c:pt idx="93771">
                  <c:v>93771</c:v>
                </c:pt>
                <c:pt idx="93772">
                  <c:v>93772</c:v>
                </c:pt>
                <c:pt idx="93773">
                  <c:v>93773</c:v>
                </c:pt>
                <c:pt idx="93774">
                  <c:v>93774</c:v>
                </c:pt>
                <c:pt idx="93775">
                  <c:v>93775</c:v>
                </c:pt>
                <c:pt idx="93776">
                  <c:v>93776</c:v>
                </c:pt>
                <c:pt idx="93777">
                  <c:v>93777</c:v>
                </c:pt>
                <c:pt idx="93778">
                  <c:v>93778</c:v>
                </c:pt>
                <c:pt idx="93779">
                  <c:v>93779</c:v>
                </c:pt>
                <c:pt idx="93780">
                  <c:v>93780</c:v>
                </c:pt>
                <c:pt idx="93781">
                  <c:v>93781</c:v>
                </c:pt>
                <c:pt idx="93782">
                  <c:v>93782</c:v>
                </c:pt>
                <c:pt idx="93783">
                  <c:v>93783</c:v>
                </c:pt>
                <c:pt idx="93784">
                  <c:v>93784</c:v>
                </c:pt>
                <c:pt idx="93785">
                  <c:v>93785</c:v>
                </c:pt>
                <c:pt idx="93786">
                  <c:v>93786</c:v>
                </c:pt>
                <c:pt idx="93787">
                  <c:v>93787</c:v>
                </c:pt>
                <c:pt idx="93788">
                  <c:v>93788</c:v>
                </c:pt>
                <c:pt idx="93789">
                  <c:v>93789</c:v>
                </c:pt>
                <c:pt idx="93790">
                  <c:v>93790</c:v>
                </c:pt>
                <c:pt idx="93791">
                  <c:v>93791</c:v>
                </c:pt>
                <c:pt idx="93792">
                  <c:v>93792</c:v>
                </c:pt>
                <c:pt idx="93793">
                  <c:v>93793</c:v>
                </c:pt>
                <c:pt idx="93794">
                  <c:v>93794</c:v>
                </c:pt>
                <c:pt idx="93795">
                  <c:v>93795</c:v>
                </c:pt>
                <c:pt idx="93796">
                  <c:v>93796</c:v>
                </c:pt>
                <c:pt idx="93797">
                  <c:v>93797</c:v>
                </c:pt>
                <c:pt idx="93798">
                  <c:v>93798</c:v>
                </c:pt>
                <c:pt idx="93799">
                  <c:v>93799</c:v>
                </c:pt>
                <c:pt idx="93800">
                  <c:v>93800</c:v>
                </c:pt>
                <c:pt idx="93801">
                  <c:v>93801</c:v>
                </c:pt>
                <c:pt idx="93802">
                  <c:v>93802</c:v>
                </c:pt>
                <c:pt idx="93803">
                  <c:v>93803</c:v>
                </c:pt>
                <c:pt idx="93804">
                  <c:v>93804</c:v>
                </c:pt>
                <c:pt idx="93805">
                  <c:v>93805</c:v>
                </c:pt>
                <c:pt idx="93806">
                  <c:v>93806</c:v>
                </c:pt>
                <c:pt idx="93807">
                  <c:v>93807</c:v>
                </c:pt>
                <c:pt idx="93808">
                  <c:v>93808</c:v>
                </c:pt>
                <c:pt idx="93809">
                  <c:v>93809</c:v>
                </c:pt>
                <c:pt idx="93810">
                  <c:v>93810</c:v>
                </c:pt>
                <c:pt idx="93811">
                  <c:v>93811</c:v>
                </c:pt>
                <c:pt idx="93812">
                  <c:v>93812</c:v>
                </c:pt>
                <c:pt idx="93813">
                  <c:v>93813</c:v>
                </c:pt>
                <c:pt idx="93814">
                  <c:v>93814</c:v>
                </c:pt>
                <c:pt idx="93815">
                  <c:v>93815</c:v>
                </c:pt>
                <c:pt idx="93816">
                  <c:v>93816</c:v>
                </c:pt>
                <c:pt idx="93817">
                  <c:v>93817</c:v>
                </c:pt>
                <c:pt idx="93818">
                  <c:v>93818</c:v>
                </c:pt>
                <c:pt idx="93819">
                  <c:v>93819</c:v>
                </c:pt>
                <c:pt idx="93820">
                  <c:v>93820</c:v>
                </c:pt>
                <c:pt idx="93821">
                  <c:v>93821</c:v>
                </c:pt>
                <c:pt idx="93822">
                  <c:v>93822</c:v>
                </c:pt>
                <c:pt idx="93823">
                  <c:v>93823</c:v>
                </c:pt>
                <c:pt idx="93824">
                  <c:v>93824</c:v>
                </c:pt>
                <c:pt idx="93825">
                  <c:v>93825</c:v>
                </c:pt>
                <c:pt idx="93826">
                  <c:v>93826</c:v>
                </c:pt>
                <c:pt idx="93827">
                  <c:v>93827</c:v>
                </c:pt>
                <c:pt idx="93828">
                  <c:v>93828</c:v>
                </c:pt>
                <c:pt idx="93829">
                  <c:v>93829</c:v>
                </c:pt>
                <c:pt idx="93830">
                  <c:v>93830</c:v>
                </c:pt>
                <c:pt idx="93831">
                  <c:v>93831</c:v>
                </c:pt>
                <c:pt idx="93832">
                  <c:v>93832</c:v>
                </c:pt>
                <c:pt idx="93833">
                  <c:v>93833</c:v>
                </c:pt>
                <c:pt idx="93834">
                  <c:v>93834</c:v>
                </c:pt>
                <c:pt idx="93835">
                  <c:v>93835</c:v>
                </c:pt>
                <c:pt idx="93836">
                  <c:v>93836</c:v>
                </c:pt>
                <c:pt idx="93837">
                  <c:v>93837</c:v>
                </c:pt>
                <c:pt idx="93838">
                  <c:v>93838</c:v>
                </c:pt>
                <c:pt idx="93839">
                  <c:v>93839</c:v>
                </c:pt>
                <c:pt idx="93840">
                  <c:v>93840</c:v>
                </c:pt>
                <c:pt idx="93841">
                  <c:v>93841</c:v>
                </c:pt>
                <c:pt idx="93842">
                  <c:v>93842</c:v>
                </c:pt>
                <c:pt idx="93843">
                  <c:v>93843</c:v>
                </c:pt>
                <c:pt idx="93844">
                  <c:v>93844</c:v>
                </c:pt>
                <c:pt idx="93845">
                  <c:v>93845</c:v>
                </c:pt>
                <c:pt idx="93846">
                  <c:v>93846</c:v>
                </c:pt>
                <c:pt idx="93847">
                  <c:v>93847</c:v>
                </c:pt>
                <c:pt idx="93848">
                  <c:v>93848</c:v>
                </c:pt>
                <c:pt idx="93849">
                  <c:v>93849</c:v>
                </c:pt>
                <c:pt idx="93850">
                  <c:v>93850</c:v>
                </c:pt>
                <c:pt idx="93851">
                  <c:v>93851</c:v>
                </c:pt>
                <c:pt idx="93852">
                  <c:v>93852</c:v>
                </c:pt>
                <c:pt idx="93853">
                  <c:v>93853</c:v>
                </c:pt>
                <c:pt idx="93854">
                  <c:v>93854</c:v>
                </c:pt>
                <c:pt idx="93855">
                  <c:v>93855</c:v>
                </c:pt>
                <c:pt idx="93856">
                  <c:v>93856</c:v>
                </c:pt>
                <c:pt idx="93857">
                  <c:v>93857</c:v>
                </c:pt>
                <c:pt idx="93858">
                  <c:v>93858</c:v>
                </c:pt>
                <c:pt idx="93859">
                  <c:v>93859</c:v>
                </c:pt>
                <c:pt idx="93860">
                  <c:v>93860</c:v>
                </c:pt>
                <c:pt idx="93861">
                  <c:v>93861</c:v>
                </c:pt>
                <c:pt idx="93862">
                  <c:v>93862</c:v>
                </c:pt>
                <c:pt idx="93863">
                  <c:v>93863</c:v>
                </c:pt>
                <c:pt idx="93864">
                  <c:v>93864</c:v>
                </c:pt>
                <c:pt idx="93865">
                  <c:v>93865</c:v>
                </c:pt>
                <c:pt idx="93866">
                  <c:v>93866</c:v>
                </c:pt>
                <c:pt idx="93867">
                  <c:v>93867</c:v>
                </c:pt>
                <c:pt idx="93868">
                  <c:v>93868</c:v>
                </c:pt>
                <c:pt idx="93869">
                  <c:v>93869</c:v>
                </c:pt>
                <c:pt idx="93870">
                  <c:v>93870</c:v>
                </c:pt>
                <c:pt idx="93871">
                  <c:v>93871</c:v>
                </c:pt>
                <c:pt idx="93872">
                  <c:v>93872</c:v>
                </c:pt>
                <c:pt idx="93873">
                  <c:v>93873</c:v>
                </c:pt>
                <c:pt idx="93874">
                  <c:v>93874</c:v>
                </c:pt>
                <c:pt idx="93875">
                  <c:v>93875</c:v>
                </c:pt>
                <c:pt idx="93876">
                  <c:v>93876</c:v>
                </c:pt>
                <c:pt idx="93877">
                  <c:v>93877</c:v>
                </c:pt>
                <c:pt idx="93878">
                  <c:v>93878</c:v>
                </c:pt>
                <c:pt idx="93879">
                  <c:v>93879</c:v>
                </c:pt>
                <c:pt idx="93880">
                  <c:v>93880</c:v>
                </c:pt>
                <c:pt idx="93881">
                  <c:v>93881</c:v>
                </c:pt>
                <c:pt idx="93882">
                  <c:v>93882</c:v>
                </c:pt>
                <c:pt idx="93883">
                  <c:v>93883</c:v>
                </c:pt>
                <c:pt idx="93884">
                  <c:v>93884</c:v>
                </c:pt>
                <c:pt idx="93885">
                  <c:v>93885</c:v>
                </c:pt>
                <c:pt idx="93886">
                  <c:v>93886</c:v>
                </c:pt>
                <c:pt idx="93887">
                  <c:v>93887</c:v>
                </c:pt>
                <c:pt idx="93888">
                  <c:v>93888</c:v>
                </c:pt>
                <c:pt idx="93889">
                  <c:v>93889</c:v>
                </c:pt>
                <c:pt idx="93890">
                  <c:v>93890</c:v>
                </c:pt>
                <c:pt idx="93891">
                  <c:v>93891</c:v>
                </c:pt>
                <c:pt idx="93892">
                  <c:v>93892</c:v>
                </c:pt>
                <c:pt idx="93893">
                  <c:v>93893</c:v>
                </c:pt>
                <c:pt idx="93894">
                  <c:v>93894</c:v>
                </c:pt>
                <c:pt idx="93895">
                  <c:v>93895</c:v>
                </c:pt>
                <c:pt idx="93896">
                  <c:v>93896</c:v>
                </c:pt>
                <c:pt idx="93897">
                  <c:v>93897</c:v>
                </c:pt>
                <c:pt idx="93898">
                  <c:v>93898</c:v>
                </c:pt>
                <c:pt idx="93899">
                  <c:v>93899</c:v>
                </c:pt>
                <c:pt idx="93900">
                  <c:v>93900</c:v>
                </c:pt>
                <c:pt idx="93901">
                  <c:v>93901</c:v>
                </c:pt>
                <c:pt idx="93902">
                  <c:v>93902</c:v>
                </c:pt>
                <c:pt idx="93903">
                  <c:v>93903</c:v>
                </c:pt>
                <c:pt idx="93904">
                  <c:v>93904</c:v>
                </c:pt>
                <c:pt idx="93905">
                  <c:v>93905</c:v>
                </c:pt>
                <c:pt idx="93906">
                  <c:v>93906</c:v>
                </c:pt>
                <c:pt idx="93907">
                  <c:v>93907</c:v>
                </c:pt>
                <c:pt idx="93908">
                  <c:v>93908</c:v>
                </c:pt>
                <c:pt idx="93909">
                  <c:v>93909</c:v>
                </c:pt>
                <c:pt idx="93910">
                  <c:v>93910</c:v>
                </c:pt>
                <c:pt idx="93911">
                  <c:v>93911</c:v>
                </c:pt>
                <c:pt idx="93912">
                  <c:v>93912</c:v>
                </c:pt>
                <c:pt idx="93913">
                  <c:v>93913</c:v>
                </c:pt>
                <c:pt idx="93914">
                  <c:v>93914</c:v>
                </c:pt>
                <c:pt idx="93915">
                  <c:v>93915</c:v>
                </c:pt>
                <c:pt idx="93916">
                  <c:v>93916</c:v>
                </c:pt>
                <c:pt idx="93917">
                  <c:v>93917</c:v>
                </c:pt>
                <c:pt idx="93918">
                  <c:v>93918</c:v>
                </c:pt>
                <c:pt idx="93919">
                  <c:v>93919</c:v>
                </c:pt>
                <c:pt idx="93920">
                  <c:v>93920</c:v>
                </c:pt>
                <c:pt idx="93921">
                  <c:v>93921</c:v>
                </c:pt>
                <c:pt idx="93922">
                  <c:v>93922</c:v>
                </c:pt>
                <c:pt idx="93923">
                  <c:v>93923</c:v>
                </c:pt>
                <c:pt idx="93924">
                  <c:v>93924</c:v>
                </c:pt>
                <c:pt idx="93925">
                  <c:v>93925</c:v>
                </c:pt>
                <c:pt idx="93926">
                  <c:v>93926</c:v>
                </c:pt>
                <c:pt idx="93927">
                  <c:v>93927</c:v>
                </c:pt>
                <c:pt idx="93928">
                  <c:v>93928</c:v>
                </c:pt>
                <c:pt idx="93929">
                  <c:v>93929</c:v>
                </c:pt>
                <c:pt idx="93930">
                  <c:v>93930</c:v>
                </c:pt>
                <c:pt idx="93931">
                  <c:v>93931</c:v>
                </c:pt>
                <c:pt idx="93932">
                  <c:v>93932</c:v>
                </c:pt>
                <c:pt idx="93933">
                  <c:v>93933</c:v>
                </c:pt>
                <c:pt idx="93934">
                  <c:v>93934</c:v>
                </c:pt>
                <c:pt idx="93935">
                  <c:v>93935</c:v>
                </c:pt>
                <c:pt idx="93936">
                  <c:v>93936</c:v>
                </c:pt>
                <c:pt idx="93937">
                  <c:v>93937</c:v>
                </c:pt>
                <c:pt idx="93938">
                  <c:v>93938</c:v>
                </c:pt>
                <c:pt idx="93939">
                  <c:v>93939</c:v>
                </c:pt>
                <c:pt idx="93940">
                  <c:v>93940</c:v>
                </c:pt>
                <c:pt idx="93941">
                  <c:v>93941</c:v>
                </c:pt>
                <c:pt idx="93942">
                  <c:v>93942</c:v>
                </c:pt>
                <c:pt idx="93943">
                  <c:v>93943</c:v>
                </c:pt>
                <c:pt idx="93944">
                  <c:v>93944</c:v>
                </c:pt>
                <c:pt idx="93945">
                  <c:v>93945</c:v>
                </c:pt>
                <c:pt idx="93946">
                  <c:v>93946</c:v>
                </c:pt>
                <c:pt idx="93947">
                  <c:v>93947</c:v>
                </c:pt>
                <c:pt idx="93948">
                  <c:v>93948</c:v>
                </c:pt>
                <c:pt idx="93949">
                  <c:v>93949</c:v>
                </c:pt>
                <c:pt idx="93950">
                  <c:v>93950</c:v>
                </c:pt>
                <c:pt idx="93951">
                  <c:v>93951</c:v>
                </c:pt>
                <c:pt idx="93952">
                  <c:v>93952</c:v>
                </c:pt>
                <c:pt idx="93953">
                  <c:v>93953</c:v>
                </c:pt>
                <c:pt idx="93954">
                  <c:v>93954</c:v>
                </c:pt>
                <c:pt idx="93955">
                  <c:v>93955</c:v>
                </c:pt>
                <c:pt idx="93956">
                  <c:v>93956</c:v>
                </c:pt>
                <c:pt idx="93957">
                  <c:v>93957</c:v>
                </c:pt>
                <c:pt idx="93958">
                  <c:v>93958</c:v>
                </c:pt>
                <c:pt idx="93959">
                  <c:v>93959</c:v>
                </c:pt>
                <c:pt idx="93960">
                  <c:v>93960</c:v>
                </c:pt>
                <c:pt idx="93961">
                  <c:v>93961</c:v>
                </c:pt>
                <c:pt idx="93962">
                  <c:v>93962</c:v>
                </c:pt>
                <c:pt idx="93963">
                  <c:v>93963</c:v>
                </c:pt>
                <c:pt idx="93964">
                  <c:v>93964</c:v>
                </c:pt>
                <c:pt idx="93965">
                  <c:v>93965</c:v>
                </c:pt>
                <c:pt idx="93966">
                  <c:v>93966</c:v>
                </c:pt>
                <c:pt idx="93967">
                  <c:v>93967</c:v>
                </c:pt>
                <c:pt idx="93968">
                  <c:v>93968</c:v>
                </c:pt>
                <c:pt idx="93969">
                  <c:v>93969</c:v>
                </c:pt>
                <c:pt idx="93970">
                  <c:v>93970</c:v>
                </c:pt>
                <c:pt idx="93971">
                  <c:v>93971</c:v>
                </c:pt>
                <c:pt idx="93972">
                  <c:v>93972</c:v>
                </c:pt>
                <c:pt idx="93973">
                  <c:v>93973</c:v>
                </c:pt>
                <c:pt idx="93974">
                  <c:v>93974</c:v>
                </c:pt>
                <c:pt idx="93975">
                  <c:v>93975</c:v>
                </c:pt>
                <c:pt idx="93976">
                  <c:v>93976</c:v>
                </c:pt>
                <c:pt idx="93977">
                  <c:v>93977</c:v>
                </c:pt>
                <c:pt idx="93978">
                  <c:v>93978</c:v>
                </c:pt>
                <c:pt idx="93979">
                  <c:v>93979</c:v>
                </c:pt>
                <c:pt idx="93980">
                  <c:v>93980</c:v>
                </c:pt>
                <c:pt idx="93981">
                  <c:v>93981</c:v>
                </c:pt>
                <c:pt idx="93982">
                  <c:v>93982</c:v>
                </c:pt>
                <c:pt idx="93983">
                  <c:v>93983</c:v>
                </c:pt>
                <c:pt idx="93984">
                  <c:v>93984</c:v>
                </c:pt>
                <c:pt idx="93985">
                  <c:v>93985</c:v>
                </c:pt>
                <c:pt idx="93986">
                  <c:v>93986</c:v>
                </c:pt>
                <c:pt idx="93987">
                  <c:v>93987</c:v>
                </c:pt>
                <c:pt idx="93988">
                  <c:v>93988</c:v>
                </c:pt>
                <c:pt idx="93989">
                  <c:v>93989</c:v>
                </c:pt>
                <c:pt idx="93990">
                  <c:v>93990</c:v>
                </c:pt>
                <c:pt idx="93991">
                  <c:v>93991</c:v>
                </c:pt>
                <c:pt idx="93992">
                  <c:v>93992</c:v>
                </c:pt>
                <c:pt idx="93993">
                  <c:v>93993</c:v>
                </c:pt>
                <c:pt idx="93994">
                  <c:v>93994</c:v>
                </c:pt>
                <c:pt idx="93995">
                  <c:v>93995</c:v>
                </c:pt>
                <c:pt idx="93996">
                  <c:v>93996</c:v>
                </c:pt>
                <c:pt idx="93997">
                  <c:v>93997</c:v>
                </c:pt>
                <c:pt idx="93998">
                  <c:v>93998</c:v>
                </c:pt>
                <c:pt idx="93999">
                  <c:v>93999</c:v>
                </c:pt>
                <c:pt idx="94000">
                  <c:v>94000</c:v>
                </c:pt>
                <c:pt idx="94001">
                  <c:v>94001</c:v>
                </c:pt>
                <c:pt idx="94002">
                  <c:v>94002</c:v>
                </c:pt>
                <c:pt idx="94003">
                  <c:v>94003</c:v>
                </c:pt>
                <c:pt idx="94004">
                  <c:v>94004</c:v>
                </c:pt>
                <c:pt idx="94005">
                  <c:v>94005</c:v>
                </c:pt>
                <c:pt idx="94006">
                  <c:v>94006</c:v>
                </c:pt>
                <c:pt idx="94007">
                  <c:v>94007</c:v>
                </c:pt>
                <c:pt idx="94008">
                  <c:v>94008</c:v>
                </c:pt>
                <c:pt idx="94009">
                  <c:v>94009</c:v>
                </c:pt>
                <c:pt idx="94010">
                  <c:v>94010</c:v>
                </c:pt>
                <c:pt idx="94011">
                  <c:v>94011</c:v>
                </c:pt>
                <c:pt idx="94012">
                  <c:v>94012</c:v>
                </c:pt>
                <c:pt idx="94013">
                  <c:v>94013</c:v>
                </c:pt>
                <c:pt idx="94014">
                  <c:v>94014</c:v>
                </c:pt>
                <c:pt idx="94015">
                  <c:v>94015</c:v>
                </c:pt>
                <c:pt idx="94016">
                  <c:v>94016</c:v>
                </c:pt>
                <c:pt idx="94017">
                  <c:v>94017</c:v>
                </c:pt>
                <c:pt idx="94018">
                  <c:v>94018</c:v>
                </c:pt>
                <c:pt idx="94019">
                  <c:v>94019</c:v>
                </c:pt>
                <c:pt idx="94020">
                  <c:v>94020</c:v>
                </c:pt>
                <c:pt idx="94021">
                  <c:v>94021</c:v>
                </c:pt>
                <c:pt idx="94022">
                  <c:v>94022</c:v>
                </c:pt>
                <c:pt idx="94023">
                  <c:v>94023</c:v>
                </c:pt>
                <c:pt idx="94024">
                  <c:v>94024</c:v>
                </c:pt>
                <c:pt idx="94025">
                  <c:v>94025</c:v>
                </c:pt>
                <c:pt idx="94026">
                  <c:v>94026</c:v>
                </c:pt>
                <c:pt idx="94027">
                  <c:v>94027</c:v>
                </c:pt>
                <c:pt idx="94028">
                  <c:v>94028</c:v>
                </c:pt>
                <c:pt idx="94029">
                  <c:v>94029</c:v>
                </c:pt>
                <c:pt idx="94030">
                  <c:v>94030</c:v>
                </c:pt>
                <c:pt idx="94031">
                  <c:v>94031</c:v>
                </c:pt>
                <c:pt idx="94032">
                  <c:v>94032</c:v>
                </c:pt>
                <c:pt idx="94033">
                  <c:v>94033</c:v>
                </c:pt>
                <c:pt idx="94034">
                  <c:v>94034</c:v>
                </c:pt>
                <c:pt idx="94035">
                  <c:v>94035</c:v>
                </c:pt>
                <c:pt idx="94036">
                  <c:v>94036</c:v>
                </c:pt>
                <c:pt idx="94037">
                  <c:v>94037</c:v>
                </c:pt>
                <c:pt idx="94038">
                  <c:v>94038</c:v>
                </c:pt>
                <c:pt idx="94039">
                  <c:v>94039</c:v>
                </c:pt>
                <c:pt idx="94040">
                  <c:v>94040</c:v>
                </c:pt>
                <c:pt idx="94041">
                  <c:v>94041</c:v>
                </c:pt>
                <c:pt idx="94042">
                  <c:v>94042</c:v>
                </c:pt>
                <c:pt idx="94043">
                  <c:v>94043</c:v>
                </c:pt>
                <c:pt idx="94044">
                  <c:v>94044</c:v>
                </c:pt>
                <c:pt idx="94045">
                  <c:v>94045</c:v>
                </c:pt>
                <c:pt idx="94046">
                  <c:v>94046</c:v>
                </c:pt>
                <c:pt idx="94047">
                  <c:v>94047</c:v>
                </c:pt>
                <c:pt idx="94048">
                  <c:v>94048</c:v>
                </c:pt>
                <c:pt idx="94049">
                  <c:v>94049</c:v>
                </c:pt>
                <c:pt idx="94050">
                  <c:v>94050</c:v>
                </c:pt>
                <c:pt idx="94051">
                  <c:v>94051</c:v>
                </c:pt>
                <c:pt idx="94052">
                  <c:v>94052</c:v>
                </c:pt>
                <c:pt idx="94053">
                  <c:v>94053</c:v>
                </c:pt>
                <c:pt idx="94054">
                  <c:v>94054</c:v>
                </c:pt>
                <c:pt idx="94055">
                  <c:v>94055</c:v>
                </c:pt>
                <c:pt idx="94056">
                  <c:v>94056</c:v>
                </c:pt>
                <c:pt idx="94057">
                  <c:v>94057</c:v>
                </c:pt>
                <c:pt idx="94058">
                  <c:v>94058</c:v>
                </c:pt>
                <c:pt idx="94059">
                  <c:v>94059</c:v>
                </c:pt>
                <c:pt idx="94060">
                  <c:v>94060</c:v>
                </c:pt>
                <c:pt idx="94061">
                  <c:v>94061</c:v>
                </c:pt>
                <c:pt idx="94062">
                  <c:v>94062</c:v>
                </c:pt>
                <c:pt idx="94063">
                  <c:v>94063</c:v>
                </c:pt>
                <c:pt idx="94064">
                  <c:v>94064</c:v>
                </c:pt>
                <c:pt idx="94065">
                  <c:v>94065</c:v>
                </c:pt>
                <c:pt idx="94066">
                  <c:v>94066</c:v>
                </c:pt>
                <c:pt idx="94067">
                  <c:v>94067</c:v>
                </c:pt>
                <c:pt idx="94068">
                  <c:v>94068</c:v>
                </c:pt>
                <c:pt idx="94069">
                  <c:v>94069</c:v>
                </c:pt>
                <c:pt idx="94070">
                  <c:v>94070</c:v>
                </c:pt>
                <c:pt idx="94071">
                  <c:v>94071</c:v>
                </c:pt>
                <c:pt idx="94072">
                  <c:v>94072</c:v>
                </c:pt>
                <c:pt idx="94073">
                  <c:v>94073</c:v>
                </c:pt>
                <c:pt idx="94074">
                  <c:v>94074</c:v>
                </c:pt>
                <c:pt idx="94075">
                  <c:v>94075</c:v>
                </c:pt>
                <c:pt idx="94076">
                  <c:v>94076</c:v>
                </c:pt>
                <c:pt idx="94077">
                  <c:v>94077</c:v>
                </c:pt>
                <c:pt idx="94078">
                  <c:v>94078</c:v>
                </c:pt>
                <c:pt idx="94079">
                  <c:v>94079</c:v>
                </c:pt>
                <c:pt idx="94080">
                  <c:v>94080</c:v>
                </c:pt>
                <c:pt idx="94081">
                  <c:v>94081</c:v>
                </c:pt>
                <c:pt idx="94082">
                  <c:v>94082</c:v>
                </c:pt>
                <c:pt idx="94083">
                  <c:v>94083</c:v>
                </c:pt>
                <c:pt idx="94084">
                  <c:v>94084</c:v>
                </c:pt>
                <c:pt idx="94085">
                  <c:v>94085</c:v>
                </c:pt>
                <c:pt idx="94086">
                  <c:v>94086</c:v>
                </c:pt>
                <c:pt idx="94087">
                  <c:v>94087</c:v>
                </c:pt>
                <c:pt idx="94088">
                  <c:v>94088</c:v>
                </c:pt>
                <c:pt idx="94089">
                  <c:v>94089</c:v>
                </c:pt>
                <c:pt idx="94090">
                  <c:v>94090</c:v>
                </c:pt>
                <c:pt idx="94091">
                  <c:v>94091</c:v>
                </c:pt>
                <c:pt idx="94092">
                  <c:v>94092</c:v>
                </c:pt>
                <c:pt idx="94093">
                  <c:v>94093</c:v>
                </c:pt>
                <c:pt idx="94094">
                  <c:v>94094</c:v>
                </c:pt>
                <c:pt idx="94095">
                  <c:v>94095</c:v>
                </c:pt>
                <c:pt idx="94096">
                  <c:v>94096</c:v>
                </c:pt>
                <c:pt idx="94097">
                  <c:v>94097</c:v>
                </c:pt>
                <c:pt idx="94098">
                  <c:v>94098</c:v>
                </c:pt>
                <c:pt idx="94099">
                  <c:v>94099</c:v>
                </c:pt>
                <c:pt idx="94100">
                  <c:v>94100</c:v>
                </c:pt>
                <c:pt idx="94101">
                  <c:v>94101</c:v>
                </c:pt>
                <c:pt idx="94102">
                  <c:v>94102</c:v>
                </c:pt>
                <c:pt idx="94103">
                  <c:v>94103</c:v>
                </c:pt>
                <c:pt idx="94104">
                  <c:v>94104</c:v>
                </c:pt>
                <c:pt idx="94105">
                  <c:v>94105</c:v>
                </c:pt>
                <c:pt idx="94106">
                  <c:v>94106</c:v>
                </c:pt>
                <c:pt idx="94107">
                  <c:v>94107</c:v>
                </c:pt>
                <c:pt idx="94108">
                  <c:v>94108</c:v>
                </c:pt>
                <c:pt idx="94109">
                  <c:v>94109</c:v>
                </c:pt>
                <c:pt idx="94110">
                  <c:v>94110</c:v>
                </c:pt>
                <c:pt idx="94111">
                  <c:v>94111</c:v>
                </c:pt>
                <c:pt idx="94112">
                  <c:v>94112</c:v>
                </c:pt>
                <c:pt idx="94113">
                  <c:v>94113</c:v>
                </c:pt>
                <c:pt idx="94114">
                  <c:v>94114</c:v>
                </c:pt>
                <c:pt idx="94115">
                  <c:v>94115</c:v>
                </c:pt>
                <c:pt idx="94116">
                  <c:v>94116</c:v>
                </c:pt>
                <c:pt idx="94117">
                  <c:v>94117</c:v>
                </c:pt>
                <c:pt idx="94118">
                  <c:v>94118</c:v>
                </c:pt>
                <c:pt idx="94119">
                  <c:v>94119</c:v>
                </c:pt>
                <c:pt idx="94120">
                  <c:v>94120</c:v>
                </c:pt>
                <c:pt idx="94121">
                  <c:v>94121</c:v>
                </c:pt>
                <c:pt idx="94122">
                  <c:v>94122</c:v>
                </c:pt>
                <c:pt idx="94123">
                  <c:v>94123</c:v>
                </c:pt>
                <c:pt idx="94124">
                  <c:v>94124</c:v>
                </c:pt>
                <c:pt idx="94125">
                  <c:v>94125</c:v>
                </c:pt>
                <c:pt idx="94126">
                  <c:v>94126</c:v>
                </c:pt>
                <c:pt idx="94127">
                  <c:v>94127</c:v>
                </c:pt>
                <c:pt idx="94128">
                  <c:v>94128</c:v>
                </c:pt>
                <c:pt idx="94129">
                  <c:v>94129</c:v>
                </c:pt>
                <c:pt idx="94130">
                  <c:v>94130</c:v>
                </c:pt>
                <c:pt idx="94131">
                  <c:v>94131</c:v>
                </c:pt>
                <c:pt idx="94132">
                  <c:v>94132</c:v>
                </c:pt>
                <c:pt idx="94133">
                  <c:v>94133</c:v>
                </c:pt>
                <c:pt idx="94134">
                  <c:v>94134</c:v>
                </c:pt>
                <c:pt idx="94135">
                  <c:v>94135</c:v>
                </c:pt>
                <c:pt idx="94136">
                  <c:v>94136</c:v>
                </c:pt>
                <c:pt idx="94137">
                  <c:v>94137</c:v>
                </c:pt>
                <c:pt idx="94138">
                  <c:v>94138</c:v>
                </c:pt>
                <c:pt idx="94139">
                  <c:v>94139</c:v>
                </c:pt>
                <c:pt idx="94140">
                  <c:v>94140</c:v>
                </c:pt>
                <c:pt idx="94141">
                  <c:v>94141</c:v>
                </c:pt>
                <c:pt idx="94142">
                  <c:v>94142</c:v>
                </c:pt>
                <c:pt idx="94143">
                  <c:v>94143</c:v>
                </c:pt>
                <c:pt idx="94144">
                  <c:v>94144</c:v>
                </c:pt>
                <c:pt idx="94145">
                  <c:v>94145</c:v>
                </c:pt>
                <c:pt idx="94146">
                  <c:v>94146</c:v>
                </c:pt>
                <c:pt idx="94147">
                  <c:v>94147</c:v>
                </c:pt>
                <c:pt idx="94148">
                  <c:v>94148</c:v>
                </c:pt>
                <c:pt idx="94149">
                  <c:v>94149</c:v>
                </c:pt>
                <c:pt idx="94150">
                  <c:v>94150</c:v>
                </c:pt>
                <c:pt idx="94151">
                  <c:v>94151</c:v>
                </c:pt>
                <c:pt idx="94152">
                  <c:v>94152</c:v>
                </c:pt>
                <c:pt idx="94153">
                  <c:v>94153</c:v>
                </c:pt>
                <c:pt idx="94154">
                  <c:v>94154</c:v>
                </c:pt>
                <c:pt idx="94155">
                  <c:v>94155</c:v>
                </c:pt>
                <c:pt idx="94156">
                  <c:v>94156</c:v>
                </c:pt>
                <c:pt idx="94157">
                  <c:v>94157</c:v>
                </c:pt>
                <c:pt idx="94158">
                  <c:v>94158</c:v>
                </c:pt>
                <c:pt idx="94159">
                  <c:v>94159</c:v>
                </c:pt>
                <c:pt idx="94160">
                  <c:v>94160</c:v>
                </c:pt>
                <c:pt idx="94161">
                  <c:v>94161</c:v>
                </c:pt>
                <c:pt idx="94162">
                  <c:v>94162</c:v>
                </c:pt>
                <c:pt idx="94163">
                  <c:v>94163</c:v>
                </c:pt>
                <c:pt idx="94164">
                  <c:v>94164</c:v>
                </c:pt>
                <c:pt idx="94165">
                  <c:v>94165</c:v>
                </c:pt>
                <c:pt idx="94166">
                  <c:v>94166</c:v>
                </c:pt>
                <c:pt idx="94167">
                  <c:v>94167</c:v>
                </c:pt>
                <c:pt idx="94168">
                  <c:v>94168</c:v>
                </c:pt>
                <c:pt idx="94169">
                  <c:v>94169</c:v>
                </c:pt>
                <c:pt idx="94170">
                  <c:v>94170</c:v>
                </c:pt>
                <c:pt idx="94171">
                  <c:v>94171</c:v>
                </c:pt>
                <c:pt idx="94172">
                  <c:v>94172</c:v>
                </c:pt>
                <c:pt idx="94173">
                  <c:v>94173</c:v>
                </c:pt>
                <c:pt idx="94174">
                  <c:v>94174</c:v>
                </c:pt>
                <c:pt idx="94175">
                  <c:v>94175</c:v>
                </c:pt>
                <c:pt idx="94176">
                  <c:v>94176</c:v>
                </c:pt>
                <c:pt idx="94177">
                  <c:v>94177</c:v>
                </c:pt>
                <c:pt idx="94178">
                  <c:v>94178</c:v>
                </c:pt>
                <c:pt idx="94179">
                  <c:v>94179</c:v>
                </c:pt>
                <c:pt idx="94180">
                  <c:v>94180</c:v>
                </c:pt>
                <c:pt idx="94181">
                  <c:v>94181</c:v>
                </c:pt>
                <c:pt idx="94182">
                  <c:v>94182</c:v>
                </c:pt>
                <c:pt idx="94183">
                  <c:v>94183</c:v>
                </c:pt>
                <c:pt idx="94184">
                  <c:v>94184</c:v>
                </c:pt>
                <c:pt idx="94185">
                  <c:v>94185</c:v>
                </c:pt>
                <c:pt idx="94186">
                  <c:v>94186</c:v>
                </c:pt>
                <c:pt idx="94187">
                  <c:v>94187</c:v>
                </c:pt>
                <c:pt idx="94188">
                  <c:v>94188</c:v>
                </c:pt>
                <c:pt idx="94189">
                  <c:v>94189</c:v>
                </c:pt>
                <c:pt idx="94190">
                  <c:v>94190</c:v>
                </c:pt>
                <c:pt idx="94191">
                  <c:v>94191</c:v>
                </c:pt>
                <c:pt idx="94192">
                  <c:v>94192</c:v>
                </c:pt>
                <c:pt idx="94193">
                  <c:v>94193</c:v>
                </c:pt>
                <c:pt idx="94194">
                  <c:v>94194</c:v>
                </c:pt>
                <c:pt idx="94195">
                  <c:v>94195</c:v>
                </c:pt>
                <c:pt idx="94196">
                  <c:v>94196</c:v>
                </c:pt>
                <c:pt idx="94197">
                  <c:v>94197</c:v>
                </c:pt>
                <c:pt idx="94198">
                  <c:v>94198</c:v>
                </c:pt>
                <c:pt idx="94199">
                  <c:v>94199</c:v>
                </c:pt>
                <c:pt idx="94200">
                  <c:v>94200</c:v>
                </c:pt>
                <c:pt idx="94201">
                  <c:v>94201</c:v>
                </c:pt>
                <c:pt idx="94202">
                  <c:v>94202</c:v>
                </c:pt>
                <c:pt idx="94203">
                  <c:v>94203</c:v>
                </c:pt>
                <c:pt idx="94204">
                  <c:v>94204</c:v>
                </c:pt>
                <c:pt idx="94205">
                  <c:v>94205</c:v>
                </c:pt>
                <c:pt idx="94206">
                  <c:v>94206</c:v>
                </c:pt>
                <c:pt idx="94207">
                  <c:v>94207</c:v>
                </c:pt>
                <c:pt idx="94208">
                  <c:v>94208</c:v>
                </c:pt>
                <c:pt idx="94209">
                  <c:v>94209</c:v>
                </c:pt>
                <c:pt idx="94210">
                  <c:v>94210</c:v>
                </c:pt>
                <c:pt idx="94211">
                  <c:v>94211</c:v>
                </c:pt>
                <c:pt idx="94212">
                  <c:v>94212</c:v>
                </c:pt>
                <c:pt idx="94213">
                  <c:v>94213</c:v>
                </c:pt>
                <c:pt idx="94214">
                  <c:v>94214</c:v>
                </c:pt>
                <c:pt idx="94215">
                  <c:v>94215</c:v>
                </c:pt>
                <c:pt idx="94216">
                  <c:v>94216</c:v>
                </c:pt>
                <c:pt idx="94217">
                  <c:v>94217</c:v>
                </c:pt>
                <c:pt idx="94218">
                  <c:v>94218</c:v>
                </c:pt>
                <c:pt idx="94219">
                  <c:v>94219</c:v>
                </c:pt>
                <c:pt idx="94220">
                  <c:v>94220</c:v>
                </c:pt>
                <c:pt idx="94221">
                  <c:v>94221</c:v>
                </c:pt>
                <c:pt idx="94222">
                  <c:v>94222</c:v>
                </c:pt>
                <c:pt idx="94223">
                  <c:v>94223</c:v>
                </c:pt>
                <c:pt idx="94224">
                  <c:v>94224</c:v>
                </c:pt>
                <c:pt idx="94225">
                  <c:v>94225</c:v>
                </c:pt>
                <c:pt idx="94226">
                  <c:v>94226</c:v>
                </c:pt>
                <c:pt idx="94227">
                  <c:v>94227</c:v>
                </c:pt>
                <c:pt idx="94228">
                  <c:v>94228</c:v>
                </c:pt>
                <c:pt idx="94229">
                  <c:v>94229</c:v>
                </c:pt>
                <c:pt idx="94230">
                  <c:v>94230</c:v>
                </c:pt>
                <c:pt idx="94231">
                  <c:v>94231</c:v>
                </c:pt>
                <c:pt idx="94232">
                  <c:v>94232</c:v>
                </c:pt>
                <c:pt idx="94233">
                  <c:v>94233</c:v>
                </c:pt>
                <c:pt idx="94234">
                  <c:v>94234</c:v>
                </c:pt>
                <c:pt idx="94235">
                  <c:v>94235</c:v>
                </c:pt>
                <c:pt idx="94236">
                  <c:v>94236</c:v>
                </c:pt>
                <c:pt idx="94237">
                  <c:v>94237</c:v>
                </c:pt>
                <c:pt idx="94238">
                  <c:v>94238</c:v>
                </c:pt>
                <c:pt idx="94239">
                  <c:v>94239</c:v>
                </c:pt>
                <c:pt idx="94240">
                  <c:v>94240</c:v>
                </c:pt>
                <c:pt idx="94241">
                  <c:v>94241</c:v>
                </c:pt>
                <c:pt idx="94242">
                  <c:v>94242</c:v>
                </c:pt>
                <c:pt idx="94243">
                  <c:v>94243</c:v>
                </c:pt>
                <c:pt idx="94244">
                  <c:v>94244</c:v>
                </c:pt>
                <c:pt idx="94245">
                  <c:v>94245</c:v>
                </c:pt>
                <c:pt idx="94246">
                  <c:v>94246</c:v>
                </c:pt>
                <c:pt idx="94247">
                  <c:v>94247</c:v>
                </c:pt>
                <c:pt idx="94248">
                  <c:v>94248</c:v>
                </c:pt>
                <c:pt idx="94249">
                  <c:v>94249</c:v>
                </c:pt>
                <c:pt idx="94250">
                  <c:v>94250</c:v>
                </c:pt>
                <c:pt idx="94251">
                  <c:v>94251</c:v>
                </c:pt>
                <c:pt idx="94252">
                  <c:v>94252</c:v>
                </c:pt>
                <c:pt idx="94253">
                  <c:v>94253</c:v>
                </c:pt>
                <c:pt idx="94254">
                  <c:v>94254</c:v>
                </c:pt>
                <c:pt idx="94255">
                  <c:v>94255</c:v>
                </c:pt>
                <c:pt idx="94256">
                  <c:v>94256</c:v>
                </c:pt>
                <c:pt idx="94257">
                  <c:v>94257</c:v>
                </c:pt>
                <c:pt idx="94258">
                  <c:v>94258</c:v>
                </c:pt>
                <c:pt idx="94259">
                  <c:v>94259</c:v>
                </c:pt>
                <c:pt idx="94260">
                  <c:v>94260</c:v>
                </c:pt>
                <c:pt idx="94261">
                  <c:v>94261</c:v>
                </c:pt>
                <c:pt idx="94262">
                  <c:v>94262</c:v>
                </c:pt>
                <c:pt idx="94263">
                  <c:v>94263</c:v>
                </c:pt>
                <c:pt idx="94264">
                  <c:v>94264</c:v>
                </c:pt>
                <c:pt idx="94265">
                  <c:v>94265</c:v>
                </c:pt>
                <c:pt idx="94266">
                  <c:v>94266</c:v>
                </c:pt>
                <c:pt idx="94267">
                  <c:v>94267</c:v>
                </c:pt>
                <c:pt idx="94268">
                  <c:v>94268</c:v>
                </c:pt>
                <c:pt idx="94269">
                  <c:v>94269</c:v>
                </c:pt>
                <c:pt idx="94270">
                  <c:v>94270</c:v>
                </c:pt>
                <c:pt idx="94271">
                  <c:v>94271</c:v>
                </c:pt>
                <c:pt idx="94272">
                  <c:v>94272</c:v>
                </c:pt>
                <c:pt idx="94273">
                  <c:v>94273</c:v>
                </c:pt>
                <c:pt idx="94274">
                  <c:v>94274</c:v>
                </c:pt>
                <c:pt idx="94275">
                  <c:v>94275</c:v>
                </c:pt>
                <c:pt idx="94276">
                  <c:v>94276</c:v>
                </c:pt>
                <c:pt idx="94277">
                  <c:v>94277</c:v>
                </c:pt>
                <c:pt idx="94278">
                  <c:v>94278</c:v>
                </c:pt>
                <c:pt idx="94279">
                  <c:v>94279</c:v>
                </c:pt>
                <c:pt idx="94280">
                  <c:v>94280</c:v>
                </c:pt>
                <c:pt idx="94281">
                  <c:v>94281</c:v>
                </c:pt>
                <c:pt idx="94282">
                  <c:v>94282</c:v>
                </c:pt>
                <c:pt idx="94283">
                  <c:v>94283</c:v>
                </c:pt>
                <c:pt idx="94284">
                  <c:v>94284</c:v>
                </c:pt>
                <c:pt idx="94285">
                  <c:v>94285</c:v>
                </c:pt>
                <c:pt idx="94286">
                  <c:v>94286</c:v>
                </c:pt>
                <c:pt idx="94287">
                  <c:v>94287</c:v>
                </c:pt>
                <c:pt idx="94288">
                  <c:v>94288</c:v>
                </c:pt>
                <c:pt idx="94289">
                  <c:v>94289</c:v>
                </c:pt>
                <c:pt idx="94290">
                  <c:v>94290</c:v>
                </c:pt>
                <c:pt idx="94291">
                  <c:v>94291</c:v>
                </c:pt>
                <c:pt idx="94292">
                  <c:v>94292</c:v>
                </c:pt>
                <c:pt idx="94293">
                  <c:v>94293</c:v>
                </c:pt>
                <c:pt idx="94294">
                  <c:v>94294</c:v>
                </c:pt>
                <c:pt idx="94295">
                  <c:v>94295</c:v>
                </c:pt>
                <c:pt idx="94296">
                  <c:v>94296</c:v>
                </c:pt>
                <c:pt idx="94297">
                  <c:v>94297</c:v>
                </c:pt>
                <c:pt idx="94298">
                  <c:v>94298</c:v>
                </c:pt>
                <c:pt idx="94299">
                  <c:v>94299</c:v>
                </c:pt>
                <c:pt idx="94300">
                  <c:v>94300</c:v>
                </c:pt>
                <c:pt idx="94301">
                  <c:v>94301</c:v>
                </c:pt>
                <c:pt idx="94302">
                  <c:v>94302</c:v>
                </c:pt>
                <c:pt idx="94303">
                  <c:v>94303</c:v>
                </c:pt>
                <c:pt idx="94304">
                  <c:v>94304</c:v>
                </c:pt>
                <c:pt idx="94305">
                  <c:v>94305</c:v>
                </c:pt>
                <c:pt idx="94306">
                  <c:v>94306</c:v>
                </c:pt>
                <c:pt idx="94307">
                  <c:v>94307</c:v>
                </c:pt>
                <c:pt idx="94308">
                  <c:v>94308</c:v>
                </c:pt>
                <c:pt idx="94309">
                  <c:v>94309</c:v>
                </c:pt>
                <c:pt idx="94310">
                  <c:v>94310</c:v>
                </c:pt>
                <c:pt idx="94311">
                  <c:v>94311</c:v>
                </c:pt>
                <c:pt idx="94312">
                  <c:v>94312</c:v>
                </c:pt>
                <c:pt idx="94313">
                  <c:v>94313</c:v>
                </c:pt>
                <c:pt idx="94314">
                  <c:v>94314</c:v>
                </c:pt>
                <c:pt idx="94315">
                  <c:v>94315</c:v>
                </c:pt>
                <c:pt idx="94316">
                  <c:v>94316</c:v>
                </c:pt>
                <c:pt idx="94317">
                  <c:v>94317</c:v>
                </c:pt>
                <c:pt idx="94318">
                  <c:v>94318</c:v>
                </c:pt>
                <c:pt idx="94319">
                  <c:v>94319</c:v>
                </c:pt>
                <c:pt idx="94320">
                  <c:v>94320</c:v>
                </c:pt>
                <c:pt idx="94321">
                  <c:v>94321</c:v>
                </c:pt>
                <c:pt idx="94322">
                  <c:v>94322</c:v>
                </c:pt>
                <c:pt idx="94323">
                  <c:v>94323</c:v>
                </c:pt>
                <c:pt idx="94324">
                  <c:v>94324</c:v>
                </c:pt>
                <c:pt idx="94325">
                  <c:v>94325</c:v>
                </c:pt>
                <c:pt idx="94326">
                  <c:v>94326</c:v>
                </c:pt>
                <c:pt idx="94327">
                  <c:v>94327</c:v>
                </c:pt>
                <c:pt idx="94328">
                  <c:v>94328</c:v>
                </c:pt>
                <c:pt idx="94329">
                  <c:v>94329</c:v>
                </c:pt>
                <c:pt idx="94330">
                  <c:v>94330</c:v>
                </c:pt>
                <c:pt idx="94331">
                  <c:v>94331</c:v>
                </c:pt>
                <c:pt idx="94332">
                  <c:v>94332</c:v>
                </c:pt>
                <c:pt idx="94333">
                  <c:v>94333</c:v>
                </c:pt>
                <c:pt idx="94334">
                  <c:v>94334</c:v>
                </c:pt>
                <c:pt idx="94335">
                  <c:v>94335</c:v>
                </c:pt>
                <c:pt idx="94336">
                  <c:v>94336</c:v>
                </c:pt>
                <c:pt idx="94337">
                  <c:v>94337</c:v>
                </c:pt>
                <c:pt idx="94338">
                  <c:v>94338</c:v>
                </c:pt>
                <c:pt idx="94339">
                  <c:v>94339</c:v>
                </c:pt>
                <c:pt idx="94340">
                  <c:v>94340</c:v>
                </c:pt>
                <c:pt idx="94341">
                  <c:v>94341</c:v>
                </c:pt>
                <c:pt idx="94342">
                  <c:v>94342</c:v>
                </c:pt>
                <c:pt idx="94343">
                  <c:v>94343</c:v>
                </c:pt>
                <c:pt idx="94344">
                  <c:v>94344</c:v>
                </c:pt>
                <c:pt idx="94345">
                  <c:v>94345</c:v>
                </c:pt>
                <c:pt idx="94346">
                  <c:v>94346</c:v>
                </c:pt>
                <c:pt idx="94347">
                  <c:v>94347</c:v>
                </c:pt>
                <c:pt idx="94348">
                  <c:v>94348</c:v>
                </c:pt>
                <c:pt idx="94349">
                  <c:v>94349</c:v>
                </c:pt>
                <c:pt idx="94350">
                  <c:v>94350</c:v>
                </c:pt>
                <c:pt idx="94351">
                  <c:v>94351</c:v>
                </c:pt>
                <c:pt idx="94352">
                  <c:v>94352</c:v>
                </c:pt>
                <c:pt idx="94353">
                  <c:v>94353</c:v>
                </c:pt>
                <c:pt idx="94354">
                  <c:v>94354</c:v>
                </c:pt>
                <c:pt idx="94355">
                  <c:v>94355</c:v>
                </c:pt>
                <c:pt idx="94356">
                  <c:v>94356</c:v>
                </c:pt>
                <c:pt idx="94357">
                  <c:v>94357</c:v>
                </c:pt>
                <c:pt idx="94358">
                  <c:v>94358</c:v>
                </c:pt>
                <c:pt idx="94359">
                  <c:v>94359</c:v>
                </c:pt>
                <c:pt idx="94360">
                  <c:v>94360</c:v>
                </c:pt>
                <c:pt idx="94361">
                  <c:v>94361</c:v>
                </c:pt>
                <c:pt idx="94362">
                  <c:v>94362</c:v>
                </c:pt>
                <c:pt idx="94363">
                  <c:v>94363</c:v>
                </c:pt>
                <c:pt idx="94364">
                  <c:v>94364</c:v>
                </c:pt>
                <c:pt idx="94365">
                  <c:v>94365</c:v>
                </c:pt>
                <c:pt idx="94366">
                  <c:v>94366</c:v>
                </c:pt>
                <c:pt idx="94367">
                  <c:v>94367</c:v>
                </c:pt>
                <c:pt idx="94368">
                  <c:v>94368</c:v>
                </c:pt>
                <c:pt idx="94369">
                  <c:v>94369</c:v>
                </c:pt>
                <c:pt idx="94370">
                  <c:v>94370</c:v>
                </c:pt>
                <c:pt idx="94371">
                  <c:v>94371</c:v>
                </c:pt>
                <c:pt idx="94372">
                  <c:v>94372</c:v>
                </c:pt>
                <c:pt idx="94373">
                  <c:v>94373</c:v>
                </c:pt>
                <c:pt idx="94374">
                  <c:v>94374</c:v>
                </c:pt>
                <c:pt idx="94375">
                  <c:v>94375</c:v>
                </c:pt>
                <c:pt idx="94376">
                  <c:v>94376</c:v>
                </c:pt>
                <c:pt idx="94377">
                  <c:v>94377</c:v>
                </c:pt>
                <c:pt idx="94378">
                  <c:v>94378</c:v>
                </c:pt>
                <c:pt idx="94379">
                  <c:v>94379</c:v>
                </c:pt>
                <c:pt idx="94380">
                  <c:v>94380</c:v>
                </c:pt>
                <c:pt idx="94381">
                  <c:v>94381</c:v>
                </c:pt>
                <c:pt idx="94382">
                  <c:v>94382</c:v>
                </c:pt>
                <c:pt idx="94383">
                  <c:v>94383</c:v>
                </c:pt>
                <c:pt idx="94384">
                  <c:v>94384</c:v>
                </c:pt>
                <c:pt idx="94385">
                  <c:v>94385</c:v>
                </c:pt>
                <c:pt idx="94386">
                  <c:v>94386</c:v>
                </c:pt>
                <c:pt idx="94387">
                  <c:v>94387</c:v>
                </c:pt>
                <c:pt idx="94388">
                  <c:v>94388</c:v>
                </c:pt>
                <c:pt idx="94389">
                  <c:v>94389</c:v>
                </c:pt>
                <c:pt idx="94390">
                  <c:v>94390</c:v>
                </c:pt>
                <c:pt idx="94391">
                  <c:v>94391</c:v>
                </c:pt>
                <c:pt idx="94392">
                  <c:v>94392</c:v>
                </c:pt>
                <c:pt idx="94393">
                  <c:v>94393</c:v>
                </c:pt>
                <c:pt idx="94394">
                  <c:v>94394</c:v>
                </c:pt>
                <c:pt idx="94395">
                  <c:v>94395</c:v>
                </c:pt>
                <c:pt idx="94396">
                  <c:v>94396</c:v>
                </c:pt>
                <c:pt idx="94397">
                  <c:v>94397</c:v>
                </c:pt>
                <c:pt idx="94398">
                  <c:v>94398</c:v>
                </c:pt>
                <c:pt idx="94399">
                  <c:v>94399</c:v>
                </c:pt>
                <c:pt idx="94400">
                  <c:v>94400</c:v>
                </c:pt>
                <c:pt idx="94401">
                  <c:v>94401</c:v>
                </c:pt>
                <c:pt idx="94402">
                  <c:v>94402</c:v>
                </c:pt>
                <c:pt idx="94403">
                  <c:v>94403</c:v>
                </c:pt>
                <c:pt idx="94404">
                  <c:v>94404</c:v>
                </c:pt>
                <c:pt idx="94405">
                  <c:v>94405</c:v>
                </c:pt>
                <c:pt idx="94406">
                  <c:v>94406</c:v>
                </c:pt>
                <c:pt idx="94407">
                  <c:v>94407</c:v>
                </c:pt>
                <c:pt idx="94408">
                  <c:v>94408</c:v>
                </c:pt>
                <c:pt idx="94409">
                  <c:v>94409</c:v>
                </c:pt>
                <c:pt idx="94410">
                  <c:v>94410</c:v>
                </c:pt>
                <c:pt idx="94411">
                  <c:v>94411</c:v>
                </c:pt>
                <c:pt idx="94412">
                  <c:v>94412</c:v>
                </c:pt>
                <c:pt idx="94413">
                  <c:v>94413</c:v>
                </c:pt>
                <c:pt idx="94414">
                  <c:v>94414</c:v>
                </c:pt>
                <c:pt idx="94415">
                  <c:v>94415</c:v>
                </c:pt>
                <c:pt idx="94416">
                  <c:v>94416</c:v>
                </c:pt>
                <c:pt idx="94417">
                  <c:v>94417</c:v>
                </c:pt>
                <c:pt idx="94418">
                  <c:v>94418</c:v>
                </c:pt>
                <c:pt idx="94419">
                  <c:v>94419</c:v>
                </c:pt>
                <c:pt idx="94420">
                  <c:v>94420</c:v>
                </c:pt>
                <c:pt idx="94421">
                  <c:v>94421</c:v>
                </c:pt>
                <c:pt idx="94422">
                  <c:v>94422</c:v>
                </c:pt>
                <c:pt idx="94423">
                  <c:v>94423</c:v>
                </c:pt>
                <c:pt idx="94424">
                  <c:v>94424</c:v>
                </c:pt>
                <c:pt idx="94425">
                  <c:v>94425</c:v>
                </c:pt>
                <c:pt idx="94426">
                  <c:v>94426</c:v>
                </c:pt>
                <c:pt idx="94427">
                  <c:v>94427</c:v>
                </c:pt>
                <c:pt idx="94428">
                  <c:v>94428</c:v>
                </c:pt>
                <c:pt idx="94429">
                  <c:v>94429</c:v>
                </c:pt>
                <c:pt idx="94430">
                  <c:v>94430</c:v>
                </c:pt>
                <c:pt idx="94431">
                  <c:v>94431</c:v>
                </c:pt>
                <c:pt idx="94432">
                  <c:v>94432</c:v>
                </c:pt>
                <c:pt idx="94433">
                  <c:v>94433</c:v>
                </c:pt>
                <c:pt idx="94434">
                  <c:v>94434</c:v>
                </c:pt>
                <c:pt idx="94435">
                  <c:v>94435</c:v>
                </c:pt>
                <c:pt idx="94436">
                  <c:v>94436</c:v>
                </c:pt>
                <c:pt idx="94437">
                  <c:v>94437</c:v>
                </c:pt>
                <c:pt idx="94438">
                  <c:v>94438</c:v>
                </c:pt>
                <c:pt idx="94439">
                  <c:v>94439</c:v>
                </c:pt>
                <c:pt idx="94440">
                  <c:v>94440</c:v>
                </c:pt>
                <c:pt idx="94441">
                  <c:v>94441</c:v>
                </c:pt>
                <c:pt idx="94442">
                  <c:v>94442</c:v>
                </c:pt>
                <c:pt idx="94443">
                  <c:v>94443</c:v>
                </c:pt>
                <c:pt idx="94444">
                  <c:v>94444</c:v>
                </c:pt>
                <c:pt idx="94445">
                  <c:v>94445</c:v>
                </c:pt>
                <c:pt idx="94446">
                  <c:v>94446</c:v>
                </c:pt>
                <c:pt idx="94447">
                  <c:v>94447</c:v>
                </c:pt>
                <c:pt idx="94448">
                  <c:v>94448</c:v>
                </c:pt>
                <c:pt idx="94449">
                  <c:v>94449</c:v>
                </c:pt>
                <c:pt idx="94450">
                  <c:v>94450</c:v>
                </c:pt>
                <c:pt idx="94451">
                  <c:v>94451</c:v>
                </c:pt>
                <c:pt idx="94452">
                  <c:v>94452</c:v>
                </c:pt>
                <c:pt idx="94453">
                  <c:v>94453</c:v>
                </c:pt>
                <c:pt idx="94454">
                  <c:v>94454</c:v>
                </c:pt>
                <c:pt idx="94455">
                  <c:v>94455</c:v>
                </c:pt>
                <c:pt idx="94456">
                  <c:v>94456</c:v>
                </c:pt>
                <c:pt idx="94457">
                  <c:v>94457</c:v>
                </c:pt>
                <c:pt idx="94458">
                  <c:v>94458</c:v>
                </c:pt>
                <c:pt idx="94459">
                  <c:v>94459</c:v>
                </c:pt>
                <c:pt idx="94460">
                  <c:v>94460</c:v>
                </c:pt>
                <c:pt idx="94461">
                  <c:v>94461</c:v>
                </c:pt>
                <c:pt idx="94462">
                  <c:v>94462</c:v>
                </c:pt>
                <c:pt idx="94463">
                  <c:v>94463</c:v>
                </c:pt>
                <c:pt idx="94464">
                  <c:v>94464</c:v>
                </c:pt>
                <c:pt idx="94465">
                  <c:v>94465</c:v>
                </c:pt>
                <c:pt idx="94466">
                  <c:v>94466</c:v>
                </c:pt>
                <c:pt idx="94467">
                  <c:v>94467</c:v>
                </c:pt>
                <c:pt idx="94468">
                  <c:v>94468</c:v>
                </c:pt>
                <c:pt idx="94469">
                  <c:v>94469</c:v>
                </c:pt>
                <c:pt idx="94470">
                  <c:v>94470</c:v>
                </c:pt>
                <c:pt idx="94471">
                  <c:v>94471</c:v>
                </c:pt>
                <c:pt idx="94472">
                  <c:v>94472</c:v>
                </c:pt>
                <c:pt idx="94473">
                  <c:v>94473</c:v>
                </c:pt>
                <c:pt idx="94474">
                  <c:v>94474</c:v>
                </c:pt>
                <c:pt idx="94475">
                  <c:v>94475</c:v>
                </c:pt>
                <c:pt idx="94476">
                  <c:v>94476</c:v>
                </c:pt>
                <c:pt idx="94477">
                  <c:v>94477</c:v>
                </c:pt>
                <c:pt idx="94478">
                  <c:v>94478</c:v>
                </c:pt>
                <c:pt idx="94479">
                  <c:v>94479</c:v>
                </c:pt>
                <c:pt idx="94480">
                  <c:v>94480</c:v>
                </c:pt>
                <c:pt idx="94481">
                  <c:v>94481</c:v>
                </c:pt>
                <c:pt idx="94482">
                  <c:v>94482</c:v>
                </c:pt>
                <c:pt idx="94483">
                  <c:v>94483</c:v>
                </c:pt>
                <c:pt idx="94484">
                  <c:v>94484</c:v>
                </c:pt>
                <c:pt idx="94485">
                  <c:v>94485</c:v>
                </c:pt>
                <c:pt idx="94486">
                  <c:v>94486</c:v>
                </c:pt>
                <c:pt idx="94487">
                  <c:v>94487</c:v>
                </c:pt>
                <c:pt idx="94488">
                  <c:v>94488</c:v>
                </c:pt>
                <c:pt idx="94489">
                  <c:v>94489</c:v>
                </c:pt>
                <c:pt idx="94490">
                  <c:v>94490</c:v>
                </c:pt>
                <c:pt idx="94491">
                  <c:v>94491</c:v>
                </c:pt>
                <c:pt idx="94492">
                  <c:v>94492</c:v>
                </c:pt>
                <c:pt idx="94493">
                  <c:v>94493</c:v>
                </c:pt>
                <c:pt idx="94494">
                  <c:v>94494</c:v>
                </c:pt>
                <c:pt idx="94495">
                  <c:v>94495</c:v>
                </c:pt>
                <c:pt idx="94496">
                  <c:v>94496</c:v>
                </c:pt>
                <c:pt idx="94497">
                  <c:v>94497</c:v>
                </c:pt>
                <c:pt idx="94498">
                  <c:v>94498</c:v>
                </c:pt>
                <c:pt idx="94499">
                  <c:v>94499</c:v>
                </c:pt>
                <c:pt idx="94500">
                  <c:v>94500</c:v>
                </c:pt>
                <c:pt idx="94501">
                  <c:v>94501</c:v>
                </c:pt>
                <c:pt idx="94502">
                  <c:v>94502</c:v>
                </c:pt>
                <c:pt idx="94503">
                  <c:v>94503</c:v>
                </c:pt>
                <c:pt idx="94504">
                  <c:v>94504</c:v>
                </c:pt>
                <c:pt idx="94505">
                  <c:v>94505</c:v>
                </c:pt>
                <c:pt idx="94506">
                  <c:v>94506</c:v>
                </c:pt>
                <c:pt idx="94507">
                  <c:v>94507</c:v>
                </c:pt>
                <c:pt idx="94508">
                  <c:v>94508</c:v>
                </c:pt>
                <c:pt idx="94509">
                  <c:v>94509</c:v>
                </c:pt>
                <c:pt idx="94510">
                  <c:v>94510</c:v>
                </c:pt>
                <c:pt idx="94511">
                  <c:v>94511</c:v>
                </c:pt>
                <c:pt idx="94512">
                  <c:v>94512</c:v>
                </c:pt>
                <c:pt idx="94513">
                  <c:v>94513</c:v>
                </c:pt>
                <c:pt idx="94514">
                  <c:v>94514</c:v>
                </c:pt>
                <c:pt idx="94515">
                  <c:v>94515</c:v>
                </c:pt>
                <c:pt idx="94516">
                  <c:v>94516</c:v>
                </c:pt>
                <c:pt idx="94517">
                  <c:v>94517</c:v>
                </c:pt>
                <c:pt idx="94518">
                  <c:v>94518</c:v>
                </c:pt>
                <c:pt idx="94519">
                  <c:v>94519</c:v>
                </c:pt>
                <c:pt idx="94520">
                  <c:v>94520</c:v>
                </c:pt>
                <c:pt idx="94521">
                  <c:v>94521</c:v>
                </c:pt>
                <c:pt idx="94522">
                  <c:v>94522</c:v>
                </c:pt>
                <c:pt idx="94523">
                  <c:v>94523</c:v>
                </c:pt>
                <c:pt idx="94524">
                  <c:v>94524</c:v>
                </c:pt>
                <c:pt idx="94525">
                  <c:v>94525</c:v>
                </c:pt>
                <c:pt idx="94526">
                  <c:v>94526</c:v>
                </c:pt>
                <c:pt idx="94527">
                  <c:v>94527</c:v>
                </c:pt>
                <c:pt idx="94528">
                  <c:v>94528</c:v>
                </c:pt>
                <c:pt idx="94529">
                  <c:v>94529</c:v>
                </c:pt>
                <c:pt idx="94530">
                  <c:v>94530</c:v>
                </c:pt>
                <c:pt idx="94531">
                  <c:v>94531</c:v>
                </c:pt>
                <c:pt idx="94532">
                  <c:v>94532</c:v>
                </c:pt>
                <c:pt idx="94533">
                  <c:v>94533</c:v>
                </c:pt>
                <c:pt idx="94534">
                  <c:v>94534</c:v>
                </c:pt>
                <c:pt idx="94535">
                  <c:v>94535</c:v>
                </c:pt>
                <c:pt idx="94536">
                  <c:v>94536</c:v>
                </c:pt>
                <c:pt idx="94537">
                  <c:v>94537</c:v>
                </c:pt>
                <c:pt idx="94538">
                  <c:v>94538</c:v>
                </c:pt>
                <c:pt idx="94539">
                  <c:v>94539</c:v>
                </c:pt>
                <c:pt idx="94540">
                  <c:v>94540</c:v>
                </c:pt>
                <c:pt idx="94541">
                  <c:v>94541</c:v>
                </c:pt>
                <c:pt idx="94542">
                  <c:v>94542</c:v>
                </c:pt>
                <c:pt idx="94543">
                  <c:v>94543</c:v>
                </c:pt>
                <c:pt idx="94544">
                  <c:v>94544</c:v>
                </c:pt>
                <c:pt idx="94545">
                  <c:v>94545</c:v>
                </c:pt>
                <c:pt idx="94546">
                  <c:v>94546</c:v>
                </c:pt>
                <c:pt idx="94547">
                  <c:v>94547</c:v>
                </c:pt>
                <c:pt idx="94548">
                  <c:v>94548</c:v>
                </c:pt>
                <c:pt idx="94549">
                  <c:v>94549</c:v>
                </c:pt>
                <c:pt idx="94550">
                  <c:v>94550</c:v>
                </c:pt>
                <c:pt idx="94551">
                  <c:v>94551</c:v>
                </c:pt>
                <c:pt idx="94552">
                  <c:v>94552</c:v>
                </c:pt>
                <c:pt idx="94553">
                  <c:v>94553</c:v>
                </c:pt>
                <c:pt idx="94554">
                  <c:v>94554</c:v>
                </c:pt>
                <c:pt idx="94555">
                  <c:v>94555</c:v>
                </c:pt>
                <c:pt idx="94556">
                  <c:v>94556</c:v>
                </c:pt>
                <c:pt idx="94557">
                  <c:v>94557</c:v>
                </c:pt>
                <c:pt idx="94558">
                  <c:v>94558</c:v>
                </c:pt>
                <c:pt idx="94559">
                  <c:v>94559</c:v>
                </c:pt>
                <c:pt idx="94560">
                  <c:v>94560</c:v>
                </c:pt>
                <c:pt idx="94561">
                  <c:v>94561</c:v>
                </c:pt>
                <c:pt idx="94562">
                  <c:v>94562</c:v>
                </c:pt>
                <c:pt idx="94563">
                  <c:v>94563</c:v>
                </c:pt>
                <c:pt idx="94564">
                  <c:v>94564</c:v>
                </c:pt>
                <c:pt idx="94565">
                  <c:v>94565</c:v>
                </c:pt>
                <c:pt idx="94566">
                  <c:v>94566</c:v>
                </c:pt>
                <c:pt idx="94567">
                  <c:v>94567</c:v>
                </c:pt>
                <c:pt idx="94568">
                  <c:v>94568</c:v>
                </c:pt>
                <c:pt idx="94569">
                  <c:v>94569</c:v>
                </c:pt>
                <c:pt idx="94570">
                  <c:v>94570</c:v>
                </c:pt>
                <c:pt idx="94571">
                  <c:v>94571</c:v>
                </c:pt>
                <c:pt idx="94572">
                  <c:v>94572</c:v>
                </c:pt>
                <c:pt idx="94573">
                  <c:v>94573</c:v>
                </c:pt>
                <c:pt idx="94574">
                  <c:v>94574</c:v>
                </c:pt>
                <c:pt idx="94575">
                  <c:v>94575</c:v>
                </c:pt>
                <c:pt idx="94576">
                  <c:v>94576</c:v>
                </c:pt>
                <c:pt idx="94577">
                  <c:v>94577</c:v>
                </c:pt>
                <c:pt idx="94578">
                  <c:v>94578</c:v>
                </c:pt>
                <c:pt idx="94579">
                  <c:v>94579</c:v>
                </c:pt>
                <c:pt idx="94580">
                  <c:v>94580</c:v>
                </c:pt>
                <c:pt idx="94581">
                  <c:v>94581</c:v>
                </c:pt>
                <c:pt idx="94582">
                  <c:v>94582</c:v>
                </c:pt>
                <c:pt idx="94583">
                  <c:v>94583</c:v>
                </c:pt>
                <c:pt idx="94584">
                  <c:v>94584</c:v>
                </c:pt>
                <c:pt idx="94585">
                  <c:v>94585</c:v>
                </c:pt>
                <c:pt idx="94586">
                  <c:v>94586</c:v>
                </c:pt>
                <c:pt idx="94587">
                  <c:v>94587</c:v>
                </c:pt>
                <c:pt idx="94588">
                  <c:v>94588</c:v>
                </c:pt>
                <c:pt idx="94589">
                  <c:v>94589</c:v>
                </c:pt>
                <c:pt idx="94590">
                  <c:v>94590</c:v>
                </c:pt>
                <c:pt idx="94591">
                  <c:v>94591</c:v>
                </c:pt>
                <c:pt idx="94592">
                  <c:v>94592</c:v>
                </c:pt>
                <c:pt idx="94593">
                  <c:v>94593</c:v>
                </c:pt>
                <c:pt idx="94594">
                  <c:v>94594</c:v>
                </c:pt>
                <c:pt idx="94595">
                  <c:v>94595</c:v>
                </c:pt>
                <c:pt idx="94596">
                  <c:v>94596</c:v>
                </c:pt>
                <c:pt idx="94597">
                  <c:v>94597</c:v>
                </c:pt>
                <c:pt idx="94598">
                  <c:v>94598</c:v>
                </c:pt>
                <c:pt idx="94599">
                  <c:v>94599</c:v>
                </c:pt>
                <c:pt idx="94600">
                  <c:v>94600</c:v>
                </c:pt>
                <c:pt idx="94601">
                  <c:v>94601</c:v>
                </c:pt>
                <c:pt idx="94602">
                  <c:v>94602</c:v>
                </c:pt>
                <c:pt idx="94603">
                  <c:v>94603</c:v>
                </c:pt>
                <c:pt idx="94604">
                  <c:v>94604</c:v>
                </c:pt>
                <c:pt idx="94605">
                  <c:v>94605</c:v>
                </c:pt>
                <c:pt idx="94606">
                  <c:v>94606</c:v>
                </c:pt>
                <c:pt idx="94607">
                  <c:v>94607</c:v>
                </c:pt>
                <c:pt idx="94608">
                  <c:v>94608</c:v>
                </c:pt>
                <c:pt idx="94609">
                  <c:v>94609</c:v>
                </c:pt>
                <c:pt idx="94610">
                  <c:v>94610</c:v>
                </c:pt>
                <c:pt idx="94611">
                  <c:v>94611</c:v>
                </c:pt>
                <c:pt idx="94612">
                  <c:v>94612</c:v>
                </c:pt>
                <c:pt idx="94613">
                  <c:v>94613</c:v>
                </c:pt>
                <c:pt idx="94614">
                  <c:v>94614</c:v>
                </c:pt>
                <c:pt idx="94615">
                  <c:v>94615</c:v>
                </c:pt>
                <c:pt idx="94616">
                  <c:v>94616</c:v>
                </c:pt>
                <c:pt idx="94617">
                  <c:v>94617</c:v>
                </c:pt>
                <c:pt idx="94618">
                  <c:v>94618</c:v>
                </c:pt>
                <c:pt idx="94619">
                  <c:v>94619</c:v>
                </c:pt>
                <c:pt idx="94620">
                  <c:v>94620</c:v>
                </c:pt>
                <c:pt idx="94621">
                  <c:v>94621</c:v>
                </c:pt>
                <c:pt idx="94622">
                  <c:v>94622</c:v>
                </c:pt>
                <c:pt idx="94623">
                  <c:v>94623</c:v>
                </c:pt>
                <c:pt idx="94624">
                  <c:v>94624</c:v>
                </c:pt>
                <c:pt idx="94625">
                  <c:v>94625</c:v>
                </c:pt>
                <c:pt idx="94626">
                  <c:v>94626</c:v>
                </c:pt>
                <c:pt idx="94627">
                  <c:v>94627</c:v>
                </c:pt>
                <c:pt idx="94628">
                  <c:v>94628</c:v>
                </c:pt>
                <c:pt idx="94629">
                  <c:v>94629</c:v>
                </c:pt>
                <c:pt idx="94630">
                  <c:v>94630</c:v>
                </c:pt>
                <c:pt idx="94631">
                  <c:v>94631</c:v>
                </c:pt>
                <c:pt idx="94632">
                  <c:v>94632</c:v>
                </c:pt>
                <c:pt idx="94633">
                  <c:v>94633</c:v>
                </c:pt>
                <c:pt idx="94634">
                  <c:v>94634</c:v>
                </c:pt>
                <c:pt idx="94635">
                  <c:v>94635</c:v>
                </c:pt>
                <c:pt idx="94636">
                  <c:v>94636</c:v>
                </c:pt>
                <c:pt idx="94637">
                  <c:v>94637</c:v>
                </c:pt>
                <c:pt idx="94638">
                  <c:v>94638</c:v>
                </c:pt>
                <c:pt idx="94639">
                  <c:v>94639</c:v>
                </c:pt>
                <c:pt idx="94640">
                  <c:v>94640</c:v>
                </c:pt>
                <c:pt idx="94641">
                  <c:v>94641</c:v>
                </c:pt>
                <c:pt idx="94642">
                  <c:v>94642</c:v>
                </c:pt>
                <c:pt idx="94643">
                  <c:v>94643</c:v>
                </c:pt>
                <c:pt idx="94644">
                  <c:v>94644</c:v>
                </c:pt>
                <c:pt idx="94645">
                  <c:v>94645</c:v>
                </c:pt>
                <c:pt idx="94646">
                  <c:v>94646</c:v>
                </c:pt>
                <c:pt idx="94647">
                  <c:v>94647</c:v>
                </c:pt>
                <c:pt idx="94648">
                  <c:v>94648</c:v>
                </c:pt>
                <c:pt idx="94649">
                  <c:v>94649</c:v>
                </c:pt>
                <c:pt idx="94650">
                  <c:v>94650</c:v>
                </c:pt>
                <c:pt idx="94651">
                  <c:v>94651</c:v>
                </c:pt>
                <c:pt idx="94652">
                  <c:v>94652</c:v>
                </c:pt>
                <c:pt idx="94653">
                  <c:v>94653</c:v>
                </c:pt>
                <c:pt idx="94654">
                  <c:v>94654</c:v>
                </c:pt>
                <c:pt idx="94655">
                  <c:v>94655</c:v>
                </c:pt>
                <c:pt idx="94656">
                  <c:v>94656</c:v>
                </c:pt>
                <c:pt idx="94657">
                  <c:v>94657</c:v>
                </c:pt>
                <c:pt idx="94658">
                  <c:v>94658</c:v>
                </c:pt>
                <c:pt idx="94659">
                  <c:v>94659</c:v>
                </c:pt>
                <c:pt idx="94660">
                  <c:v>94660</c:v>
                </c:pt>
                <c:pt idx="94661">
                  <c:v>94661</c:v>
                </c:pt>
                <c:pt idx="94662">
                  <c:v>94662</c:v>
                </c:pt>
                <c:pt idx="94663">
                  <c:v>94663</c:v>
                </c:pt>
                <c:pt idx="94664">
                  <c:v>94664</c:v>
                </c:pt>
                <c:pt idx="94665">
                  <c:v>94665</c:v>
                </c:pt>
                <c:pt idx="94666">
                  <c:v>94666</c:v>
                </c:pt>
                <c:pt idx="94667">
                  <c:v>94667</c:v>
                </c:pt>
                <c:pt idx="94668">
                  <c:v>94668</c:v>
                </c:pt>
                <c:pt idx="94669">
                  <c:v>94669</c:v>
                </c:pt>
                <c:pt idx="94670">
                  <c:v>94670</c:v>
                </c:pt>
                <c:pt idx="94671">
                  <c:v>94671</c:v>
                </c:pt>
                <c:pt idx="94672">
                  <c:v>94672</c:v>
                </c:pt>
                <c:pt idx="94673">
                  <c:v>94673</c:v>
                </c:pt>
                <c:pt idx="94674">
                  <c:v>94674</c:v>
                </c:pt>
                <c:pt idx="94675">
                  <c:v>94675</c:v>
                </c:pt>
                <c:pt idx="94676">
                  <c:v>94676</c:v>
                </c:pt>
                <c:pt idx="94677">
                  <c:v>94677</c:v>
                </c:pt>
                <c:pt idx="94678">
                  <c:v>94678</c:v>
                </c:pt>
                <c:pt idx="94679">
                  <c:v>94679</c:v>
                </c:pt>
                <c:pt idx="94680">
                  <c:v>94680</c:v>
                </c:pt>
                <c:pt idx="94681">
                  <c:v>94681</c:v>
                </c:pt>
                <c:pt idx="94682">
                  <c:v>94682</c:v>
                </c:pt>
                <c:pt idx="94683">
                  <c:v>94683</c:v>
                </c:pt>
                <c:pt idx="94684">
                  <c:v>94684</c:v>
                </c:pt>
                <c:pt idx="94685">
                  <c:v>94685</c:v>
                </c:pt>
                <c:pt idx="94686">
                  <c:v>94686</c:v>
                </c:pt>
                <c:pt idx="94687">
                  <c:v>94687</c:v>
                </c:pt>
                <c:pt idx="94688">
                  <c:v>94688</c:v>
                </c:pt>
                <c:pt idx="94689">
                  <c:v>94689</c:v>
                </c:pt>
                <c:pt idx="94690">
                  <c:v>94690</c:v>
                </c:pt>
                <c:pt idx="94691">
                  <c:v>94691</c:v>
                </c:pt>
                <c:pt idx="94692">
                  <c:v>94692</c:v>
                </c:pt>
                <c:pt idx="94693">
                  <c:v>94693</c:v>
                </c:pt>
                <c:pt idx="94694">
                  <c:v>94694</c:v>
                </c:pt>
                <c:pt idx="94695">
                  <c:v>94695</c:v>
                </c:pt>
                <c:pt idx="94696">
                  <c:v>94696</c:v>
                </c:pt>
                <c:pt idx="94697">
                  <c:v>94697</c:v>
                </c:pt>
                <c:pt idx="94698">
                  <c:v>94698</c:v>
                </c:pt>
                <c:pt idx="94699">
                  <c:v>94699</c:v>
                </c:pt>
                <c:pt idx="94700">
                  <c:v>94700</c:v>
                </c:pt>
                <c:pt idx="94701">
                  <c:v>94701</c:v>
                </c:pt>
                <c:pt idx="94702">
                  <c:v>94702</c:v>
                </c:pt>
                <c:pt idx="94703">
                  <c:v>94703</c:v>
                </c:pt>
                <c:pt idx="94704">
                  <c:v>94704</c:v>
                </c:pt>
                <c:pt idx="94705">
                  <c:v>94705</c:v>
                </c:pt>
                <c:pt idx="94706">
                  <c:v>94706</c:v>
                </c:pt>
                <c:pt idx="94707">
                  <c:v>94707</c:v>
                </c:pt>
                <c:pt idx="94708">
                  <c:v>94708</c:v>
                </c:pt>
                <c:pt idx="94709">
                  <c:v>94709</c:v>
                </c:pt>
                <c:pt idx="94710">
                  <c:v>94710</c:v>
                </c:pt>
                <c:pt idx="94711">
                  <c:v>94711</c:v>
                </c:pt>
                <c:pt idx="94712">
                  <c:v>94712</c:v>
                </c:pt>
                <c:pt idx="94713">
                  <c:v>94713</c:v>
                </c:pt>
                <c:pt idx="94714">
                  <c:v>94714</c:v>
                </c:pt>
                <c:pt idx="94715">
                  <c:v>94715</c:v>
                </c:pt>
                <c:pt idx="94716">
                  <c:v>94716</c:v>
                </c:pt>
                <c:pt idx="94717">
                  <c:v>94717</c:v>
                </c:pt>
                <c:pt idx="94718">
                  <c:v>94718</c:v>
                </c:pt>
                <c:pt idx="94719">
                  <c:v>94719</c:v>
                </c:pt>
                <c:pt idx="94720">
                  <c:v>94720</c:v>
                </c:pt>
                <c:pt idx="94721">
                  <c:v>94721</c:v>
                </c:pt>
                <c:pt idx="94722">
                  <c:v>94722</c:v>
                </c:pt>
                <c:pt idx="94723">
                  <c:v>94723</c:v>
                </c:pt>
                <c:pt idx="94724">
                  <c:v>94724</c:v>
                </c:pt>
                <c:pt idx="94725">
                  <c:v>94725</c:v>
                </c:pt>
                <c:pt idx="94726">
                  <c:v>94726</c:v>
                </c:pt>
                <c:pt idx="94727">
                  <c:v>94727</c:v>
                </c:pt>
                <c:pt idx="94728">
                  <c:v>94728</c:v>
                </c:pt>
                <c:pt idx="94729">
                  <c:v>94729</c:v>
                </c:pt>
                <c:pt idx="94730">
                  <c:v>94730</c:v>
                </c:pt>
                <c:pt idx="94731">
                  <c:v>94731</c:v>
                </c:pt>
                <c:pt idx="94732">
                  <c:v>94732</c:v>
                </c:pt>
                <c:pt idx="94733">
                  <c:v>94733</c:v>
                </c:pt>
                <c:pt idx="94734">
                  <c:v>94734</c:v>
                </c:pt>
                <c:pt idx="94735">
                  <c:v>94735</c:v>
                </c:pt>
                <c:pt idx="94736">
                  <c:v>94736</c:v>
                </c:pt>
                <c:pt idx="94737">
                  <c:v>94737</c:v>
                </c:pt>
                <c:pt idx="94738">
                  <c:v>94738</c:v>
                </c:pt>
                <c:pt idx="94739">
                  <c:v>94739</c:v>
                </c:pt>
                <c:pt idx="94740">
                  <c:v>94740</c:v>
                </c:pt>
                <c:pt idx="94741">
                  <c:v>94741</c:v>
                </c:pt>
                <c:pt idx="94742">
                  <c:v>94742</c:v>
                </c:pt>
                <c:pt idx="94743">
                  <c:v>94743</c:v>
                </c:pt>
                <c:pt idx="94744">
                  <c:v>94744</c:v>
                </c:pt>
                <c:pt idx="94745">
                  <c:v>94745</c:v>
                </c:pt>
                <c:pt idx="94746">
                  <c:v>94746</c:v>
                </c:pt>
                <c:pt idx="94747">
                  <c:v>94747</c:v>
                </c:pt>
                <c:pt idx="94748">
                  <c:v>94748</c:v>
                </c:pt>
                <c:pt idx="94749">
                  <c:v>94749</c:v>
                </c:pt>
                <c:pt idx="94750">
                  <c:v>94750</c:v>
                </c:pt>
                <c:pt idx="94751">
                  <c:v>94751</c:v>
                </c:pt>
                <c:pt idx="94752">
                  <c:v>94752</c:v>
                </c:pt>
                <c:pt idx="94753">
                  <c:v>94753</c:v>
                </c:pt>
                <c:pt idx="94754">
                  <c:v>94754</c:v>
                </c:pt>
                <c:pt idx="94755">
                  <c:v>94755</c:v>
                </c:pt>
                <c:pt idx="94756">
                  <c:v>94756</c:v>
                </c:pt>
                <c:pt idx="94757">
                  <c:v>94757</c:v>
                </c:pt>
                <c:pt idx="94758">
                  <c:v>94758</c:v>
                </c:pt>
                <c:pt idx="94759">
                  <c:v>94759</c:v>
                </c:pt>
                <c:pt idx="94760">
                  <c:v>94760</c:v>
                </c:pt>
                <c:pt idx="94761">
                  <c:v>94761</c:v>
                </c:pt>
                <c:pt idx="94762">
                  <c:v>94762</c:v>
                </c:pt>
                <c:pt idx="94763">
                  <c:v>94763</c:v>
                </c:pt>
                <c:pt idx="94764">
                  <c:v>94764</c:v>
                </c:pt>
                <c:pt idx="94765">
                  <c:v>94765</c:v>
                </c:pt>
                <c:pt idx="94766">
                  <c:v>94766</c:v>
                </c:pt>
                <c:pt idx="94767">
                  <c:v>94767</c:v>
                </c:pt>
                <c:pt idx="94768">
                  <c:v>94768</c:v>
                </c:pt>
                <c:pt idx="94769">
                  <c:v>94769</c:v>
                </c:pt>
                <c:pt idx="94770">
                  <c:v>94770</c:v>
                </c:pt>
                <c:pt idx="94771">
                  <c:v>94771</c:v>
                </c:pt>
                <c:pt idx="94772">
                  <c:v>94772</c:v>
                </c:pt>
                <c:pt idx="94773">
                  <c:v>94773</c:v>
                </c:pt>
                <c:pt idx="94774">
                  <c:v>94774</c:v>
                </c:pt>
                <c:pt idx="94775">
                  <c:v>94775</c:v>
                </c:pt>
                <c:pt idx="94776">
                  <c:v>94776</c:v>
                </c:pt>
                <c:pt idx="94777">
                  <c:v>94777</c:v>
                </c:pt>
                <c:pt idx="94778">
                  <c:v>94778</c:v>
                </c:pt>
                <c:pt idx="94779">
                  <c:v>94779</c:v>
                </c:pt>
                <c:pt idx="94780">
                  <c:v>94780</c:v>
                </c:pt>
                <c:pt idx="94781">
                  <c:v>94781</c:v>
                </c:pt>
                <c:pt idx="94782">
                  <c:v>94782</c:v>
                </c:pt>
                <c:pt idx="94783">
                  <c:v>94783</c:v>
                </c:pt>
                <c:pt idx="94784">
                  <c:v>94784</c:v>
                </c:pt>
                <c:pt idx="94785">
                  <c:v>94785</c:v>
                </c:pt>
                <c:pt idx="94786">
                  <c:v>94786</c:v>
                </c:pt>
                <c:pt idx="94787">
                  <c:v>94787</c:v>
                </c:pt>
                <c:pt idx="94788">
                  <c:v>94788</c:v>
                </c:pt>
                <c:pt idx="94789">
                  <c:v>94789</c:v>
                </c:pt>
                <c:pt idx="94790">
                  <c:v>94790</c:v>
                </c:pt>
                <c:pt idx="94791">
                  <c:v>94791</c:v>
                </c:pt>
                <c:pt idx="94792">
                  <c:v>94792</c:v>
                </c:pt>
                <c:pt idx="94793">
                  <c:v>94793</c:v>
                </c:pt>
                <c:pt idx="94794">
                  <c:v>94794</c:v>
                </c:pt>
                <c:pt idx="94795">
                  <c:v>94795</c:v>
                </c:pt>
                <c:pt idx="94796">
                  <c:v>94796</c:v>
                </c:pt>
                <c:pt idx="94797">
                  <c:v>94797</c:v>
                </c:pt>
                <c:pt idx="94798">
                  <c:v>94798</c:v>
                </c:pt>
                <c:pt idx="94799">
                  <c:v>94799</c:v>
                </c:pt>
                <c:pt idx="94800">
                  <c:v>94800</c:v>
                </c:pt>
                <c:pt idx="94801">
                  <c:v>94801</c:v>
                </c:pt>
                <c:pt idx="94802">
                  <c:v>94802</c:v>
                </c:pt>
                <c:pt idx="94803">
                  <c:v>94803</c:v>
                </c:pt>
                <c:pt idx="94804">
                  <c:v>94804</c:v>
                </c:pt>
                <c:pt idx="94805">
                  <c:v>94805</c:v>
                </c:pt>
                <c:pt idx="94806">
                  <c:v>94806</c:v>
                </c:pt>
                <c:pt idx="94807">
                  <c:v>94807</c:v>
                </c:pt>
                <c:pt idx="94808">
                  <c:v>94808</c:v>
                </c:pt>
                <c:pt idx="94809">
                  <c:v>94809</c:v>
                </c:pt>
                <c:pt idx="94810">
                  <c:v>94810</c:v>
                </c:pt>
                <c:pt idx="94811">
                  <c:v>94811</c:v>
                </c:pt>
                <c:pt idx="94812">
                  <c:v>94812</c:v>
                </c:pt>
                <c:pt idx="94813">
                  <c:v>94813</c:v>
                </c:pt>
                <c:pt idx="94814">
                  <c:v>94814</c:v>
                </c:pt>
                <c:pt idx="94815">
                  <c:v>94815</c:v>
                </c:pt>
                <c:pt idx="94816">
                  <c:v>94816</c:v>
                </c:pt>
                <c:pt idx="94817">
                  <c:v>94817</c:v>
                </c:pt>
                <c:pt idx="94818">
                  <c:v>94818</c:v>
                </c:pt>
                <c:pt idx="94819">
                  <c:v>94819</c:v>
                </c:pt>
                <c:pt idx="94820">
                  <c:v>94820</c:v>
                </c:pt>
                <c:pt idx="94821">
                  <c:v>94821</c:v>
                </c:pt>
                <c:pt idx="94822">
                  <c:v>94822</c:v>
                </c:pt>
                <c:pt idx="94823">
                  <c:v>94823</c:v>
                </c:pt>
                <c:pt idx="94824">
                  <c:v>94824</c:v>
                </c:pt>
                <c:pt idx="94825">
                  <c:v>94825</c:v>
                </c:pt>
                <c:pt idx="94826">
                  <c:v>94826</c:v>
                </c:pt>
                <c:pt idx="94827">
                  <c:v>94827</c:v>
                </c:pt>
                <c:pt idx="94828">
                  <c:v>94828</c:v>
                </c:pt>
                <c:pt idx="94829">
                  <c:v>94829</c:v>
                </c:pt>
                <c:pt idx="94830">
                  <c:v>94830</c:v>
                </c:pt>
                <c:pt idx="94831">
                  <c:v>94831</c:v>
                </c:pt>
                <c:pt idx="94832">
                  <c:v>94832</c:v>
                </c:pt>
                <c:pt idx="94833">
                  <c:v>94833</c:v>
                </c:pt>
                <c:pt idx="94834">
                  <c:v>94834</c:v>
                </c:pt>
                <c:pt idx="94835">
                  <c:v>94835</c:v>
                </c:pt>
                <c:pt idx="94836">
                  <c:v>94836</c:v>
                </c:pt>
                <c:pt idx="94837">
                  <c:v>94837</c:v>
                </c:pt>
                <c:pt idx="94838">
                  <c:v>94838</c:v>
                </c:pt>
                <c:pt idx="94839">
                  <c:v>94839</c:v>
                </c:pt>
                <c:pt idx="94840">
                  <c:v>94840</c:v>
                </c:pt>
                <c:pt idx="94841">
                  <c:v>94841</c:v>
                </c:pt>
                <c:pt idx="94842">
                  <c:v>94842</c:v>
                </c:pt>
                <c:pt idx="94843">
                  <c:v>94843</c:v>
                </c:pt>
                <c:pt idx="94844">
                  <c:v>94844</c:v>
                </c:pt>
                <c:pt idx="94845">
                  <c:v>94845</c:v>
                </c:pt>
                <c:pt idx="94846">
                  <c:v>94846</c:v>
                </c:pt>
                <c:pt idx="94847">
                  <c:v>94847</c:v>
                </c:pt>
                <c:pt idx="94848">
                  <c:v>94848</c:v>
                </c:pt>
                <c:pt idx="94849">
                  <c:v>94849</c:v>
                </c:pt>
                <c:pt idx="94850">
                  <c:v>94850</c:v>
                </c:pt>
                <c:pt idx="94851">
                  <c:v>94851</c:v>
                </c:pt>
                <c:pt idx="94852">
                  <c:v>94852</c:v>
                </c:pt>
                <c:pt idx="94853">
                  <c:v>94853</c:v>
                </c:pt>
                <c:pt idx="94854">
                  <c:v>94854</c:v>
                </c:pt>
                <c:pt idx="94855">
                  <c:v>94855</c:v>
                </c:pt>
                <c:pt idx="94856">
                  <c:v>94856</c:v>
                </c:pt>
                <c:pt idx="94857">
                  <c:v>94857</c:v>
                </c:pt>
                <c:pt idx="94858">
                  <c:v>94858</c:v>
                </c:pt>
                <c:pt idx="94859">
                  <c:v>94859</c:v>
                </c:pt>
                <c:pt idx="94860">
                  <c:v>94860</c:v>
                </c:pt>
                <c:pt idx="94861">
                  <c:v>94861</c:v>
                </c:pt>
                <c:pt idx="94862">
                  <c:v>94862</c:v>
                </c:pt>
                <c:pt idx="94863">
                  <c:v>94863</c:v>
                </c:pt>
                <c:pt idx="94864">
                  <c:v>94864</c:v>
                </c:pt>
                <c:pt idx="94865">
                  <c:v>94865</c:v>
                </c:pt>
                <c:pt idx="94866">
                  <c:v>94866</c:v>
                </c:pt>
                <c:pt idx="94867">
                  <c:v>94867</c:v>
                </c:pt>
                <c:pt idx="94868">
                  <c:v>94868</c:v>
                </c:pt>
                <c:pt idx="94869">
                  <c:v>94869</c:v>
                </c:pt>
                <c:pt idx="94870">
                  <c:v>94870</c:v>
                </c:pt>
                <c:pt idx="94871">
                  <c:v>94871</c:v>
                </c:pt>
                <c:pt idx="94872">
                  <c:v>94872</c:v>
                </c:pt>
                <c:pt idx="94873">
                  <c:v>94873</c:v>
                </c:pt>
                <c:pt idx="94874">
                  <c:v>94874</c:v>
                </c:pt>
                <c:pt idx="94875">
                  <c:v>94875</c:v>
                </c:pt>
                <c:pt idx="94876">
                  <c:v>94876</c:v>
                </c:pt>
                <c:pt idx="94877">
                  <c:v>94877</c:v>
                </c:pt>
                <c:pt idx="94878">
                  <c:v>94878</c:v>
                </c:pt>
                <c:pt idx="94879">
                  <c:v>94879</c:v>
                </c:pt>
                <c:pt idx="94880">
                  <c:v>94880</c:v>
                </c:pt>
                <c:pt idx="94881">
                  <c:v>94881</c:v>
                </c:pt>
                <c:pt idx="94882">
                  <c:v>94882</c:v>
                </c:pt>
                <c:pt idx="94883">
                  <c:v>94883</c:v>
                </c:pt>
                <c:pt idx="94884">
                  <c:v>94884</c:v>
                </c:pt>
                <c:pt idx="94885">
                  <c:v>94885</c:v>
                </c:pt>
                <c:pt idx="94886">
                  <c:v>94886</c:v>
                </c:pt>
                <c:pt idx="94887">
                  <c:v>94887</c:v>
                </c:pt>
                <c:pt idx="94888">
                  <c:v>94888</c:v>
                </c:pt>
                <c:pt idx="94889">
                  <c:v>94889</c:v>
                </c:pt>
                <c:pt idx="94890">
                  <c:v>94890</c:v>
                </c:pt>
                <c:pt idx="94891">
                  <c:v>94891</c:v>
                </c:pt>
                <c:pt idx="94892">
                  <c:v>94892</c:v>
                </c:pt>
                <c:pt idx="94893">
                  <c:v>94893</c:v>
                </c:pt>
                <c:pt idx="94894">
                  <c:v>94894</c:v>
                </c:pt>
                <c:pt idx="94895">
                  <c:v>94895</c:v>
                </c:pt>
                <c:pt idx="94896">
                  <c:v>94896</c:v>
                </c:pt>
                <c:pt idx="94897">
                  <c:v>94897</c:v>
                </c:pt>
                <c:pt idx="94898">
                  <c:v>94898</c:v>
                </c:pt>
                <c:pt idx="94899">
                  <c:v>94899</c:v>
                </c:pt>
                <c:pt idx="94900">
                  <c:v>94900</c:v>
                </c:pt>
                <c:pt idx="94901">
                  <c:v>94901</c:v>
                </c:pt>
                <c:pt idx="94902">
                  <c:v>94902</c:v>
                </c:pt>
                <c:pt idx="94903">
                  <c:v>94903</c:v>
                </c:pt>
                <c:pt idx="94904">
                  <c:v>94904</c:v>
                </c:pt>
                <c:pt idx="94905">
                  <c:v>94905</c:v>
                </c:pt>
                <c:pt idx="94906">
                  <c:v>94906</c:v>
                </c:pt>
                <c:pt idx="94907">
                  <c:v>94907</c:v>
                </c:pt>
                <c:pt idx="94908">
                  <c:v>94908</c:v>
                </c:pt>
                <c:pt idx="94909">
                  <c:v>94909</c:v>
                </c:pt>
                <c:pt idx="94910">
                  <c:v>94910</c:v>
                </c:pt>
                <c:pt idx="94911">
                  <c:v>94911</c:v>
                </c:pt>
                <c:pt idx="94912">
                  <c:v>94912</c:v>
                </c:pt>
                <c:pt idx="94913">
                  <c:v>94913</c:v>
                </c:pt>
                <c:pt idx="94914">
                  <c:v>94914</c:v>
                </c:pt>
                <c:pt idx="94915">
                  <c:v>94915</c:v>
                </c:pt>
                <c:pt idx="94916">
                  <c:v>94916</c:v>
                </c:pt>
                <c:pt idx="94917">
                  <c:v>94917</c:v>
                </c:pt>
                <c:pt idx="94918">
                  <c:v>94918</c:v>
                </c:pt>
                <c:pt idx="94919">
                  <c:v>94919</c:v>
                </c:pt>
                <c:pt idx="94920">
                  <c:v>94920</c:v>
                </c:pt>
                <c:pt idx="94921">
                  <c:v>94921</c:v>
                </c:pt>
                <c:pt idx="94922">
                  <c:v>94922</c:v>
                </c:pt>
                <c:pt idx="94923">
                  <c:v>94923</c:v>
                </c:pt>
                <c:pt idx="94924">
                  <c:v>94924</c:v>
                </c:pt>
                <c:pt idx="94925">
                  <c:v>94925</c:v>
                </c:pt>
                <c:pt idx="94926">
                  <c:v>94926</c:v>
                </c:pt>
                <c:pt idx="94927">
                  <c:v>94927</c:v>
                </c:pt>
                <c:pt idx="94928">
                  <c:v>94928</c:v>
                </c:pt>
                <c:pt idx="94929">
                  <c:v>94929</c:v>
                </c:pt>
                <c:pt idx="94930">
                  <c:v>94930</c:v>
                </c:pt>
                <c:pt idx="94931">
                  <c:v>94931</c:v>
                </c:pt>
                <c:pt idx="94932">
                  <c:v>94932</c:v>
                </c:pt>
                <c:pt idx="94933">
                  <c:v>94933</c:v>
                </c:pt>
                <c:pt idx="94934">
                  <c:v>94934</c:v>
                </c:pt>
                <c:pt idx="94935">
                  <c:v>94935</c:v>
                </c:pt>
                <c:pt idx="94936">
                  <c:v>94936</c:v>
                </c:pt>
                <c:pt idx="94937">
                  <c:v>94937</c:v>
                </c:pt>
                <c:pt idx="94938">
                  <c:v>94938</c:v>
                </c:pt>
                <c:pt idx="94939">
                  <c:v>94939</c:v>
                </c:pt>
                <c:pt idx="94940">
                  <c:v>94940</c:v>
                </c:pt>
                <c:pt idx="94941">
                  <c:v>94941</c:v>
                </c:pt>
                <c:pt idx="94942">
                  <c:v>94942</c:v>
                </c:pt>
                <c:pt idx="94943">
                  <c:v>94943</c:v>
                </c:pt>
                <c:pt idx="94944">
                  <c:v>94944</c:v>
                </c:pt>
                <c:pt idx="94945">
                  <c:v>94945</c:v>
                </c:pt>
                <c:pt idx="94946">
                  <c:v>94946</c:v>
                </c:pt>
                <c:pt idx="94947">
                  <c:v>94947</c:v>
                </c:pt>
                <c:pt idx="94948">
                  <c:v>94948</c:v>
                </c:pt>
                <c:pt idx="94949">
                  <c:v>94949</c:v>
                </c:pt>
                <c:pt idx="94950">
                  <c:v>94950</c:v>
                </c:pt>
                <c:pt idx="94951">
                  <c:v>94951</c:v>
                </c:pt>
                <c:pt idx="94952">
                  <c:v>94952</c:v>
                </c:pt>
                <c:pt idx="94953">
                  <c:v>94953</c:v>
                </c:pt>
                <c:pt idx="94954">
                  <c:v>94954</c:v>
                </c:pt>
                <c:pt idx="94955">
                  <c:v>94955</c:v>
                </c:pt>
                <c:pt idx="94956">
                  <c:v>94956</c:v>
                </c:pt>
                <c:pt idx="94957">
                  <c:v>94957</c:v>
                </c:pt>
                <c:pt idx="94958">
                  <c:v>94958</c:v>
                </c:pt>
                <c:pt idx="94959">
                  <c:v>94959</c:v>
                </c:pt>
                <c:pt idx="94960">
                  <c:v>94960</c:v>
                </c:pt>
                <c:pt idx="94961">
                  <c:v>94961</c:v>
                </c:pt>
                <c:pt idx="94962">
                  <c:v>94962</c:v>
                </c:pt>
                <c:pt idx="94963">
                  <c:v>94963</c:v>
                </c:pt>
                <c:pt idx="94964">
                  <c:v>94964</c:v>
                </c:pt>
                <c:pt idx="94965">
                  <c:v>94965</c:v>
                </c:pt>
                <c:pt idx="94966">
                  <c:v>94966</c:v>
                </c:pt>
                <c:pt idx="94967">
                  <c:v>94967</c:v>
                </c:pt>
                <c:pt idx="94968">
                  <c:v>94968</c:v>
                </c:pt>
                <c:pt idx="94969">
                  <c:v>94969</c:v>
                </c:pt>
                <c:pt idx="94970">
                  <c:v>94970</c:v>
                </c:pt>
                <c:pt idx="94971">
                  <c:v>94971</c:v>
                </c:pt>
                <c:pt idx="94972">
                  <c:v>94972</c:v>
                </c:pt>
                <c:pt idx="94973">
                  <c:v>94973</c:v>
                </c:pt>
                <c:pt idx="94974">
                  <c:v>94974</c:v>
                </c:pt>
                <c:pt idx="94975">
                  <c:v>94975</c:v>
                </c:pt>
                <c:pt idx="94976">
                  <c:v>94976</c:v>
                </c:pt>
                <c:pt idx="94977">
                  <c:v>94977</c:v>
                </c:pt>
                <c:pt idx="94978">
                  <c:v>94978</c:v>
                </c:pt>
                <c:pt idx="94979">
                  <c:v>94979</c:v>
                </c:pt>
                <c:pt idx="94980">
                  <c:v>94980</c:v>
                </c:pt>
                <c:pt idx="94981">
                  <c:v>94981</c:v>
                </c:pt>
                <c:pt idx="94982">
                  <c:v>94982</c:v>
                </c:pt>
                <c:pt idx="94983">
                  <c:v>94983</c:v>
                </c:pt>
                <c:pt idx="94984">
                  <c:v>94984</c:v>
                </c:pt>
                <c:pt idx="94985">
                  <c:v>94985</c:v>
                </c:pt>
                <c:pt idx="94986">
                  <c:v>94986</c:v>
                </c:pt>
                <c:pt idx="94987">
                  <c:v>94987</c:v>
                </c:pt>
                <c:pt idx="94988">
                  <c:v>94988</c:v>
                </c:pt>
                <c:pt idx="94989">
                  <c:v>94989</c:v>
                </c:pt>
                <c:pt idx="94990">
                  <c:v>94990</c:v>
                </c:pt>
                <c:pt idx="94991">
                  <c:v>94991</c:v>
                </c:pt>
                <c:pt idx="94992">
                  <c:v>94992</c:v>
                </c:pt>
                <c:pt idx="94993">
                  <c:v>94993</c:v>
                </c:pt>
                <c:pt idx="94994">
                  <c:v>94994</c:v>
                </c:pt>
                <c:pt idx="94995">
                  <c:v>94995</c:v>
                </c:pt>
                <c:pt idx="94996">
                  <c:v>94996</c:v>
                </c:pt>
                <c:pt idx="94997">
                  <c:v>94997</c:v>
                </c:pt>
                <c:pt idx="94998">
                  <c:v>94998</c:v>
                </c:pt>
                <c:pt idx="94999">
                  <c:v>94999</c:v>
                </c:pt>
                <c:pt idx="95000">
                  <c:v>95000</c:v>
                </c:pt>
                <c:pt idx="95001">
                  <c:v>95001</c:v>
                </c:pt>
                <c:pt idx="95002">
                  <c:v>95002</c:v>
                </c:pt>
                <c:pt idx="95003">
                  <c:v>95003</c:v>
                </c:pt>
                <c:pt idx="95004">
                  <c:v>95004</c:v>
                </c:pt>
                <c:pt idx="95005">
                  <c:v>95005</c:v>
                </c:pt>
                <c:pt idx="95006">
                  <c:v>95006</c:v>
                </c:pt>
                <c:pt idx="95007">
                  <c:v>95007</c:v>
                </c:pt>
                <c:pt idx="95008">
                  <c:v>95008</c:v>
                </c:pt>
                <c:pt idx="95009">
                  <c:v>95009</c:v>
                </c:pt>
                <c:pt idx="95010">
                  <c:v>95010</c:v>
                </c:pt>
                <c:pt idx="95011">
                  <c:v>95011</c:v>
                </c:pt>
                <c:pt idx="95012">
                  <c:v>95012</c:v>
                </c:pt>
                <c:pt idx="95013">
                  <c:v>95013</c:v>
                </c:pt>
                <c:pt idx="95014">
                  <c:v>95014</c:v>
                </c:pt>
                <c:pt idx="95015">
                  <c:v>95015</c:v>
                </c:pt>
                <c:pt idx="95016">
                  <c:v>95016</c:v>
                </c:pt>
                <c:pt idx="95017">
                  <c:v>95017</c:v>
                </c:pt>
                <c:pt idx="95018">
                  <c:v>95018</c:v>
                </c:pt>
                <c:pt idx="95019">
                  <c:v>95019</c:v>
                </c:pt>
                <c:pt idx="95020">
                  <c:v>95020</c:v>
                </c:pt>
                <c:pt idx="95021">
                  <c:v>95021</c:v>
                </c:pt>
                <c:pt idx="95022">
                  <c:v>95022</c:v>
                </c:pt>
                <c:pt idx="95023">
                  <c:v>95023</c:v>
                </c:pt>
                <c:pt idx="95024">
                  <c:v>95024</c:v>
                </c:pt>
                <c:pt idx="95025">
                  <c:v>95025</c:v>
                </c:pt>
                <c:pt idx="95026">
                  <c:v>95026</c:v>
                </c:pt>
                <c:pt idx="95027">
                  <c:v>95027</c:v>
                </c:pt>
                <c:pt idx="95028">
                  <c:v>95028</c:v>
                </c:pt>
                <c:pt idx="95029">
                  <c:v>95029</c:v>
                </c:pt>
                <c:pt idx="95030">
                  <c:v>95030</c:v>
                </c:pt>
                <c:pt idx="95031">
                  <c:v>95031</c:v>
                </c:pt>
                <c:pt idx="95032">
                  <c:v>95032</c:v>
                </c:pt>
                <c:pt idx="95033">
                  <c:v>95033</c:v>
                </c:pt>
                <c:pt idx="95034">
                  <c:v>95034</c:v>
                </c:pt>
                <c:pt idx="95035">
                  <c:v>95035</c:v>
                </c:pt>
                <c:pt idx="95036">
                  <c:v>95036</c:v>
                </c:pt>
                <c:pt idx="95037">
                  <c:v>95037</c:v>
                </c:pt>
                <c:pt idx="95038">
                  <c:v>95038</c:v>
                </c:pt>
                <c:pt idx="95039">
                  <c:v>95039</c:v>
                </c:pt>
                <c:pt idx="95040">
                  <c:v>95040</c:v>
                </c:pt>
                <c:pt idx="95041">
                  <c:v>95041</c:v>
                </c:pt>
                <c:pt idx="95042">
                  <c:v>95042</c:v>
                </c:pt>
                <c:pt idx="95043">
                  <c:v>95043</c:v>
                </c:pt>
                <c:pt idx="95044">
                  <c:v>95044</c:v>
                </c:pt>
                <c:pt idx="95045">
                  <c:v>95045</c:v>
                </c:pt>
                <c:pt idx="95046">
                  <c:v>95046</c:v>
                </c:pt>
                <c:pt idx="95047">
                  <c:v>95047</c:v>
                </c:pt>
                <c:pt idx="95048">
                  <c:v>95048</c:v>
                </c:pt>
                <c:pt idx="95049">
                  <c:v>95049</c:v>
                </c:pt>
                <c:pt idx="95050">
                  <c:v>95050</c:v>
                </c:pt>
                <c:pt idx="95051">
                  <c:v>95051</c:v>
                </c:pt>
                <c:pt idx="95052">
                  <c:v>95052</c:v>
                </c:pt>
                <c:pt idx="95053">
                  <c:v>95053</c:v>
                </c:pt>
                <c:pt idx="95054">
                  <c:v>95054</c:v>
                </c:pt>
                <c:pt idx="95055">
                  <c:v>95055</c:v>
                </c:pt>
                <c:pt idx="95056">
                  <c:v>95056</c:v>
                </c:pt>
                <c:pt idx="95057">
                  <c:v>95057</c:v>
                </c:pt>
                <c:pt idx="95058">
                  <c:v>95058</c:v>
                </c:pt>
                <c:pt idx="95059">
                  <c:v>95059</c:v>
                </c:pt>
                <c:pt idx="95060">
                  <c:v>95060</c:v>
                </c:pt>
                <c:pt idx="95061">
                  <c:v>95061</c:v>
                </c:pt>
                <c:pt idx="95062">
                  <c:v>95062</c:v>
                </c:pt>
                <c:pt idx="95063">
                  <c:v>95063</c:v>
                </c:pt>
                <c:pt idx="95064">
                  <c:v>95064</c:v>
                </c:pt>
                <c:pt idx="95065">
                  <c:v>95065</c:v>
                </c:pt>
                <c:pt idx="95066">
                  <c:v>95066</c:v>
                </c:pt>
                <c:pt idx="95067">
                  <c:v>95067</c:v>
                </c:pt>
                <c:pt idx="95068">
                  <c:v>95068</c:v>
                </c:pt>
                <c:pt idx="95069">
                  <c:v>95069</c:v>
                </c:pt>
                <c:pt idx="95070">
                  <c:v>95070</c:v>
                </c:pt>
                <c:pt idx="95071">
                  <c:v>95071</c:v>
                </c:pt>
                <c:pt idx="95072">
                  <c:v>95072</c:v>
                </c:pt>
                <c:pt idx="95073">
                  <c:v>95073</c:v>
                </c:pt>
                <c:pt idx="95074">
                  <c:v>95074</c:v>
                </c:pt>
                <c:pt idx="95075">
                  <c:v>95075</c:v>
                </c:pt>
                <c:pt idx="95076">
                  <c:v>95076</c:v>
                </c:pt>
                <c:pt idx="95077">
                  <c:v>95077</c:v>
                </c:pt>
                <c:pt idx="95078">
                  <c:v>95078</c:v>
                </c:pt>
                <c:pt idx="95079">
                  <c:v>95079</c:v>
                </c:pt>
                <c:pt idx="95080">
                  <c:v>95080</c:v>
                </c:pt>
                <c:pt idx="95081">
                  <c:v>95081</c:v>
                </c:pt>
                <c:pt idx="95082">
                  <c:v>95082</c:v>
                </c:pt>
                <c:pt idx="95083">
                  <c:v>95083</c:v>
                </c:pt>
                <c:pt idx="95084">
                  <c:v>95084</c:v>
                </c:pt>
                <c:pt idx="95085">
                  <c:v>95085</c:v>
                </c:pt>
                <c:pt idx="95086">
                  <c:v>95086</c:v>
                </c:pt>
                <c:pt idx="95087">
                  <c:v>95087</c:v>
                </c:pt>
                <c:pt idx="95088">
                  <c:v>95088</c:v>
                </c:pt>
                <c:pt idx="95089">
                  <c:v>95089</c:v>
                </c:pt>
                <c:pt idx="95090">
                  <c:v>95090</c:v>
                </c:pt>
                <c:pt idx="95091">
                  <c:v>95091</c:v>
                </c:pt>
                <c:pt idx="95092">
                  <c:v>95092</c:v>
                </c:pt>
                <c:pt idx="95093">
                  <c:v>95093</c:v>
                </c:pt>
                <c:pt idx="95094">
                  <c:v>95094</c:v>
                </c:pt>
                <c:pt idx="95095">
                  <c:v>95095</c:v>
                </c:pt>
                <c:pt idx="95096">
                  <c:v>95096</c:v>
                </c:pt>
                <c:pt idx="95097">
                  <c:v>95097</c:v>
                </c:pt>
                <c:pt idx="95098">
                  <c:v>95098</c:v>
                </c:pt>
                <c:pt idx="95099">
                  <c:v>95099</c:v>
                </c:pt>
                <c:pt idx="95100">
                  <c:v>95100</c:v>
                </c:pt>
                <c:pt idx="95101">
                  <c:v>95101</c:v>
                </c:pt>
                <c:pt idx="95102">
                  <c:v>95102</c:v>
                </c:pt>
                <c:pt idx="95103">
                  <c:v>95103</c:v>
                </c:pt>
                <c:pt idx="95104">
                  <c:v>95104</c:v>
                </c:pt>
                <c:pt idx="95105">
                  <c:v>95105</c:v>
                </c:pt>
                <c:pt idx="95106">
                  <c:v>95106</c:v>
                </c:pt>
                <c:pt idx="95107">
                  <c:v>95107</c:v>
                </c:pt>
                <c:pt idx="95108">
                  <c:v>95108</c:v>
                </c:pt>
                <c:pt idx="95109">
                  <c:v>95109</c:v>
                </c:pt>
                <c:pt idx="95110">
                  <c:v>95110</c:v>
                </c:pt>
                <c:pt idx="95111">
                  <c:v>95111</c:v>
                </c:pt>
                <c:pt idx="95112">
                  <c:v>95112</c:v>
                </c:pt>
                <c:pt idx="95113">
                  <c:v>95113</c:v>
                </c:pt>
                <c:pt idx="95114">
                  <c:v>95114</c:v>
                </c:pt>
                <c:pt idx="95115">
                  <c:v>95115</c:v>
                </c:pt>
                <c:pt idx="95116">
                  <c:v>95116</c:v>
                </c:pt>
                <c:pt idx="95117">
                  <c:v>95117</c:v>
                </c:pt>
                <c:pt idx="95118">
                  <c:v>95118</c:v>
                </c:pt>
                <c:pt idx="95119">
                  <c:v>95119</c:v>
                </c:pt>
                <c:pt idx="95120">
                  <c:v>95120</c:v>
                </c:pt>
                <c:pt idx="95121">
                  <c:v>95121</c:v>
                </c:pt>
                <c:pt idx="95122">
                  <c:v>95122</c:v>
                </c:pt>
                <c:pt idx="95123">
                  <c:v>95123</c:v>
                </c:pt>
                <c:pt idx="95124">
                  <c:v>95124</c:v>
                </c:pt>
                <c:pt idx="95125">
                  <c:v>95125</c:v>
                </c:pt>
                <c:pt idx="95126">
                  <c:v>95126</c:v>
                </c:pt>
                <c:pt idx="95127">
                  <c:v>95127</c:v>
                </c:pt>
                <c:pt idx="95128">
                  <c:v>95128</c:v>
                </c:pt>
                <c:pt idx="95129">
                  <c:v>95129</c:v>
                </c:pt>
                <c:pt idx="95130">
                  <c:v>95130</c:v>
                </c:pt>
                <c:pt idx="95131">
                  <c:v>95131</c:v>
                </c:pt>
                <c:pt idx="95132">
                  <c:v>95132</c:v>
                </c:pt>
                <c:pt idx="95133">
                  <c:v>95133</c:v>
                </c:pt>
                <c:pt idx="95134">
                  <c:v>95134</c:v>
                </c:pt>
                <c:pt idx="95135">
                  <c:v>95135</c:v>
                </c:pt>
                <c:pt idx="95136">
                  <c:v>95136</c:v>
                </c:pt>
                <c:pt idx="95137">
                  <c:v>95137</c:v>
                </c:pt>
                <c:pt idx="95138">
                  <c:v>95138</c:v>
                </c:pt>
                <c:pt idx="95139">
                  <c:v>95139</c:v>
                </c:pt>
                <c:pt idx="95140">
                  <c:v>95140</c:v>
                </c:pt>
                <c:pt idx="95141">
                  <c:v>95141</c:v>
                </c:pt>
                <c:pt idx="95142">
                  <c:v>95142</c:v>
                </c:pt>
                <c:pt idx="95143">
                  <c:v>95143</c:v>
                </c:pt>
                <c:pt idx="95144">
                  <c:v>95144</c:v>
                </c:pt>
                <c:pt idx="95145">
                  <c:v>95145</c:v>
                </c:pt>
                <c:pt idx="95146">
                  <c:v>95146</c:v>
                </c:pt>
                <c:pt idx="95147">
                  <c:v>95147</c:v>
                </c:pt>
                <c:pt idx="95148">
                  <c:v>95148</c:v>
                </c:pt>
                <c:pt idx="95149">
                  <c:v>95149</c:v>
                </c:pt>
                <c:pt idx="95150">
                  <c:v>95150</c:v>
                </c:pt>
                <c:pt idx="95151">
                  <c:v>95151</c:v>
                </c:pt>
                <c:pt idx="95152">
                  <c:v>95152</c:v>
                </c:pt>
                <c:pt idx="95153">
                  <c:v>95153</c:v>
                </c:pt>
                <c:pt idx="95154">
                  <c:v>95154</c:v>
                </c:pt>
                <c:pt idx="95155">
                  <c:v>95155</c:v>
                </c:pt>
                <c:pt idx="95156">
                  <c:v>95156</c:v>
                </c:pt>
                <c:pt idx="95157">
                  <c:v>95157</c:v>
                </c:pt>
                <c:pt idx="95158">
                  <c:v>95158</c:v>
                </c:pt>
                <c:pt idx="95159">
                  <c:v>95159</c:v>
                </c:pt>
                <c:pt idx="95160">
                  <c:v>95160</c:v>
                </c:pt>
                <c:pt idx="95161">
                  <c:v>95161</c:v>
                </c:pt>
                <c:pt idx="95162">
                  <c:v>95162</c:v>
                </c:pt>
                <c:pt idx="95163">
                  <c:v>95163</c:v>
                </c:pt>
                <c:pt idx="95164">
                  <c:v>95164</c:v>
                </c:pt>
                <c:pt idx="95165">
                  <c:v>95165</c:v>
                </c:pt>
                <c:pt idx="95166">
                  <c:v>95166</c:v>
                </c:pt>
                <c:pt idx="95167">
                  <c:v>95167</c:v>
                </c:pt>
                <c:pt idx="95168">
                  <c:v>95168</c:v>
                </c:pt>
                <c:pt idx="95169">
                  <c:v>95169</c:v>
                </c:pt>
                <c:pt idx="95170">
                  <c:v>95170</c:v>
                </c:pt>
                <c:pt idx="95171">
                  <c:v>95171</c:v>
                </c:pt>
                <c:pt idx="95172">
                  <c:v>95172</c:v>
                </c:pt>
                <c:pt idx="95173">
                  <c:v>95173</c:v>
                </c:pt>
                <c:pt idx="95174">
                  <c:v>95174</c:v>
                </c:pt>
                <c:pt idx="95175">
                  <c:v>95175</c:v>
                </c:pt>
                <c:pt idx="95176">
                  <c:v>95176</c:v>
                </c:pt>
                <c:pt idx="95177">
                  <c:v>95177</c:v>
                </c:pt>
                <c:pt idx="95178">
                  <c:v>95178</c:v>
                </c:pt>
                <c:pt idx="95179">
                  <c:v>95179</c:v>
                </c:pt>
                <c:pt idx="95180">
                  <c:v>95180</c:v>
                </c:pt>
                <c:pt idx="95181">
                  <c:v>95181</c:v>
                </c:pt>
                <c:pt idx="95182">
                  <c:v>95182</c:v>
                </c:pt>
                <c:pt idx="95183">
                  <c:v>95183</c:v>
                </c:pt>
                <c:pt idx="95184">
                  <c:v>95184</c:v>
                </c:pt>
                <c:pt idx="95185">
                  <c:v>95185</c:v>
                </c:pt>
                <c:pt idx="95186">
                  <c:v>95186</c:v>
                </c:pt>
                <c:pt idx="95187">
                  <c:v>95187</c:v>
                </c:pt>
                <c:pt idx="95188">
                  <c:v>95188</c:v>
                </c:pt>
                <c:pt idx="95189">
                  <c:v>95189</c:v>
                </c:pt>
                <c:pt idx="95190">
                  <c:v>95190</c:v>
                </c:pt>
                <c:pt idx="95191">
                  <c:v>95191</c:v>
                </c:pt>
                <c:pt idx="95192">
                  <c:v>95192</c:v>
                </c:pt>
                <c:pt idx="95193">
                  <c:v>95193</c:v>
                </c:pt>
                <c:pt idx="95194">
                  <c:v>95194</c:v>
                </c:pt>
                <c:pt idx="95195">
                  <c:v>95195</c:v>
                </c:pt>
                <c:pt idx="95196">
                  <c:v>95196</c:v>
                </c:pt>
                <c:pt idx="95197">
                  <c:v>95197</c:v>
                </c:pt>
                <c:pt idx="95198">
                  <c:v>95198</c:v>
                </c:pt>
                <c:pt idx="95199">
                  <c:v>95199</c:v>
                </c:pt>
                <c:pt idx="95200">
                  <c:v>95200</c:v>
                </c:pt>
                <c:pt idx="95201">
                  <c:v>95201</c:v>
                </c:pt>
                <c:pt idx="95202">
                  <c:v>95202</c:v>
                </c:pt>
                <c:pt idx="95203">
                  <c:v>95203</c:v>
                </c:pt>
                <c:pt idx="95204">
                  <c:v>95204</c:v>
                </c:pt>
                <c:pt idx="95205">
                  <c:v>95205</c:v>
                </c:pt>
                <c:pt idx="95206">
                  <c:v>95206</c:v>
                </c:pt>
                <c:pt idx="95207">
                  <c:v>95207</c:v>
                </c:pt>
                <c:pt idx="95208">
                  <c:v>95208</c:v>
                </c:pt>
                <c:pt idx="95209">
                  <c:v>95209</c:v>
                </c:pt>
                <c:pt idx="95210">
                  <c:v>95210</c:v>
                </c:pt>
                <c:pt idx="95211">
                  <c:v>95211</c:v>
                </c:pt>
                <c:pt idx="95212">
                  <c:v>95212</c:v>
                </c:pt>
                <c:pt idx="95213">
                  <c:v>95213</c:v>
                </c:pt>
                <c:pt idx="95214">
                  <c:v>95214</c:v>
                </c:pt>
                <c:pt idx="95215">
                  <c:v>95215</c:v>
                </c:pt>
                <c:pt idx="95216">
                  <c:v>95216</c:v>
                </c:pt>
                <c:pt idx="95217">
                  <c:v>95217</c:v>
                </c:pt>
                <c:pt idx="95218">
                  <c:v>95218</c:v>
                </c:pt>
                <c:pt idx="95219">
                  <c:v>95219</c:v>
                </c:pt>
                <c:pt idx="95220">
                  <c:v>95220</c:v>
                </c:pt>
                <c:pt idx="95221">
                  <c:v>95221</c:v>
                </c:pt>
                <c:pt idx="95222">
                  <c:v>95222</c:v>
                </c:pt>
                <c:pt idx="95223">
                  <c:v>95223</c:v>
                </c:pt>
                <c:pt idx="95224">
                  <c:v>95224</c:v>
                </c:pt>
                <c:pt idx="95225">
                  <c:v>95225</c:v>
                </c:pt>
                <c:pt idx="95226">
                  <c:v>95226</c:v>
                </c:pt>
                <c:pt idx="95227">
                  <c:v>95227</c:v>
                </c:pt>
                <c:pt idx="95228">
                  <c:v>95228</c:v>
                </c:pt>
                <c:pt idx="95229">
                  <c:v>95229</c:v>
                </c:pt>
                <c:pt idx="95230">
                  <c:v>95230</c:v>
                </c:pt>
                <c:pt idx="95231">
                  <c:v>95231</c:v>
                </c:pt>
                <c:pt idx="95232">
                  <c:v>95232</c:v>
                </c:pt>
                <c:pt idx="95233">
                  <c:v>95233</c:v>
                </c:pt>
                <c:pt idx="95234">
                  <c:v>95234</c:v>
                </c:pt>
                <c:pt idx="95235">
                  <c:v>95235</c:v>
                </c:pt>
                <c:pt idx="95236">
                  <c:v>95236</c:v>
                </c:pt>
                <c:pt idx="95237">
                  <c:v>95237</c:v>
                </c:pt>
                <c:pt idx="95238">
                  <c:v>95238</c:v>
                </c:pt>
                <c:pt idx="95239">
                  <c:v>95239</c:v>
                </c:pt>
                <c:pt idx="95240">
                  <c:v>95240</c:v>
                </c:pt>
                <c:pt idx="95241">
                  <c:v>95241</c:v>
                </c:pt>
                <c:pt idx="95242">
                  <c:v>95242</c:v>
                </c:pt>
                <c:pt idx="95243">
                  <c:v>95243</c:v>
                </c:pt>
                <c:pt idx="95244">
                  <c:v>95244</c:v>
                </c:pt>
                <c:pt idx="95245">
                  <c:v>95245</c:v>
                </c:pt>
                <c:pt idx="95246">
                  <c:v>95246</c:v>
                </c:pt>
                <c:pt idx="95247">
                  <c:v>95247</c:v>
                </c:pt>
                <c:pt idx="95248">
                  <c:v>95248</c:v>
                </c:pt>
                <c:pt idx="95249">
                  <c:v>95249</c:v>
                </c:pt>
                <c:pt idx="95250">
                  <c:v>95250</c:v>
                </c:pt>
                <c:pt idx="95251">
                  <c:v>95251</c:v>
                </c:pt>
                <c:pt idx="95252">
                  <c:v>95252</c:v>
                </c:pt>
                <c:pt idx="95253">
                  <c:v>95253</c:v>
                </c:pt>
                <c:pt idx="95254">
                  <c:v>95254</c:v>
                </c:pt>
                <c:pt idx="95255">
                  <c:v>95255</c:v>
                </c:pt>
                <c:pt idx="95256">
                  <c:v>95256</c:v>
                </c:pt>
                <c:pt idx="95257">
                  <c:v>95257</c:v>
                </c:pt>
                <c:pt idx="95258">
                  <c:v>95258</c:v>
                </c:pt>
                <c:pt idx="95259">
                  <c:v>95259</c:v>
                </c:pt>
                <c:pt idx="95260">
                  <c:v>95260</c:v>
                </c:pt>
                <c:pt idx="95261">
                  <c:v>95261</c:v>
                </c:pt>
                <c:pt idx="95262">
                  <c:v>95262</c:v>
                </c:pt>
                <c:pt idx="95263">
                  <c:v>95263</c:v>
                </c:pt>
                <c:pt idx="95264">
                  <c:v>95264</c:v>
                </c:pt>
                <c:pt idx="95265">
                  <c:v>95265</c:v>
                </c:pt>
                <c:pt idx="95266">
                  <c:v>95266</c:v>
                </c:pt>
                <c:pt idx="95267">
                  <c:v>95267</c:v>
                </c:pt>
                <c:pt idx="95268">
                  <c:v>95268</c:v>
                </c:pt>
                <c:pt idx="95269">
                  <c:v>95269</c:v>
                </c:pt>
                <c:pt idx="95270">
                  <c:v>95270</c:v>
                </c:pt>
                <c:pt idx="95271">
                  <c:v>95271</c:v>
                </c:pt>
                <c:pt idx="95272">
                  <c:v>95272</c:v>
                </c:pt>
                <c:pt idx="95273">
                  <c:v>95273</c:v>
                </c:pt>
                <c:pt idx="95274">
                  <c:v>95274</c:v>
                </c:pt>
                <c:pt idx="95275">
                  <c:v>95275</c:v>
                </c:pt>
                <c:pt idx="95276">
                  <c:v>95276</c:v>
                </c:pt>
                <c:pt idx="95277">
                  <c:v>95277</c:v>
                </c:pt>
                <c:pt idx="95278">
                  <c:v>95278</c:v>
                </c:pt>
                <c:pt idx="95279">
                  <c:v>95279</c:v>
                </c:pt>
                <c:pt idx="95280">
                  <c:v>95280</c:v>
                </c:pt>
                <c:pt idx="95281">
                  <c:v>95281</c:v>
                </c:pt>
                <c:pt idx="95282">
                  <c:v>95282</c:v>
                </c:pt>
                <c:pt idx="95283">
                  <c:v>95283</c:v>
                </c:pt>
                <c:pt idx="95284">
                  <c:v>95284</c:v>
                </c:pt>
                <c:pt idx="95285">
                  <c:v>95285</c:v>
                </c:pt>
                <c:pt idx="95286">
                  <c:v>95286</c:v>
                </c:pt>
                <c:pt idx="95287">
                  <c:v>95287</c:v>
                </c:pt>
                <c:pt idx="95288">
                  <c:v>95288</c:v>
                </c:pt>
                <c:pt idx="95289">
                  <c:v>95289</c:v>
                </c:pt>
                <c:pt idx="95290">
                  <c:v>95290</c:v>
                </c:pt>
                <c:pt idx="95291">
                  <c:v>95291</c:v>
                </c:pt>
                <c:pt idx="95292">
                  <c:v>95292</c:v>
                </c:pt>
                <c:pt idx="95293">
                  <c:v>95293</c:v>
                </c:pt>
                <c:pt idx="95294">
                  <c:v>95294</c:v>
                </c:pt>
                <c:pt idx="95295">
                  <c:v>95295</c:v>
                </c:pt>
                <c:pt idx="95296">
                  <c:v>95296</c:v>
                </c:pt>
                <c:pt idx="95297">
                  <c:v>95297</c:v>
                </c:pt>
                <c:pt idx="95298">
                  <c:v>95298</c:v>
                </c:pt>
                <c:pt idx="95299">
                  <c:v>95299</c:v>
                </c:pt>
                <c:pt idx="95300">
                  <c:v>95300</c:v>
                </c:pt>
                <c:pt idx="95301">
                  <c:v>95301</c:v>
                </c:pt>
                <c:pt idx="95302">
                  <c:v>95302</c:v>
                </c:pt>
                <c:pt idx="95303">
                  <c:v>95303</c:v>
                </c:pt>
                <c:pt idx="95304">
                  <c:v>95304</c:v>
                </c:pt>
                <c:pt idx="95305">
                  <c:v>95305</c:v>
                </c:pt>
                <c:pt idx="95306">
                  <c:v>95306</c:v>
                </c:pt>
                <c:pt idx="95307">
                  <c:v>95307</c:v>
                </c:pt>
                <c:pt idx="95308">
                  <c:v>95308</c:v>
                </c:pt>
                <c:pt idx="95309">
                  <c:v>95309</c:v>
                </c:pt>
                <c:pt idx="95310">
                  <c:v>95310</c:v>
                </c:pt>
                <c:pt idx="95311">
                  <c:v>95311</c:v>
                </c:pt>
                <c:pt idx="95312">
                  <c:v>95312</c:v>
                </c:pt>
                <c:pt idx="95313">
                  <c:v>95313</c:v>
                </c:pt>
                <c:pt idx="95314">
                  <c:v>95314</c:v>
                </c:pt>
                <c:pt idx="95315">
                  <c:v>95315</c:v>
                </c:pt>
                <c:pt idx="95316">
                  <c:v>95316</c:v>
                </c:pt>
                <c:pt idx="95317">
                  <c:v>95317</c:v>
                </c:pt>
                <c:pt idx="95318">
                  <c:v>95318</c:v>
                </c:pt>
                <c:pt idx="95319">
                  <c:v>95319</c:v>
                </c:pt>
                <c:pt idx="95320">
                  <c:v>95320</c:v>
                </c:pt>
                <c:pt idx="95321">
                  <c:v>95321</c:v>
                </c:pt>
                <c:pt idx="95322">
                  <c:v>95322</c:v>
                </c:pt>
                <c:pt idx="95323">
                  <c:v>95323</c:v>
                </c:pt>
                <c:pt idx="95324">
                  <c:v>95324</c:v>
                </c:pt>
                <c:pt idx="95325">
                  <c:v>95325</c:v>
                </c:pt>
                <c:pt idx="95326">
                  <c:v>95326</c:v>
                </c:pt>
                <c:pt idx="95327">
                  <c:v>95327</c:v>
                </c:pt>
                <c:pt idx="95328">
                  <c:v>95328</c:v>
                </c:pt>
                <c:pt idx="95329">
                  <c:v>95329</c:v>
                </c:pt>
                <c:pt idx="95330">
                  <c:v>95330</c:v>
                </c:pt>
                <c:pt idx="95331">
                  <c:v>95331</c:v>
                </c:pt>
                <c:pt idx="95332">
                  <c:v>95332</c:v>
                </c:pt>
                <c:pt idx="95333">
                  <c:v>95333</c:v>
                </c:pt>
                <c:pt idx="95334">
                  <c:v>95334</c:v>
                </c:pt>
                <c:pt idx="95335">
                  <c:v>95335</c:v>
                </c:pt>
                <c:pt idx="95336">
                  <c:v>95336</c:v>
                </c:pt>
                <c:pt idx="95337">
                  <c:v>95337</c:v>
                </c:pt>
                <c:pt idx="95338">
                  <c:v>95338</c:v>
                </c:pt>
                <c:pt idx="95339">
                  <c:v>95339</c:v>
                </c:pt>
                <c:pt idx="95340">
                  <c:v>95340</c:v>
                </c:pt>
                <c:pt idx="95341">
                  <c:v>95341</c:v>
                </c:pt>
                <c:pt idx="95342">
                  <c:v>95342</c:v>
                </c:pt>
                <c:pt idx="95343">
                  <c:v>95343</c:v>
                </c:pt>
                <c:pt idx="95344">
                  <c:v>95344</c:v>
                </c:pt>
                <c:pt idx="95345">
                  <c:v>95345</c:v>
                </c:pt>
                <c:pt idx="95346">
                  <c:v>95346</c:v>
                </c:pt>
                <c:pt idx="95347">
                  <c:v>95347</c:v>
                </c:pt>
                <c:pt idx="95348">
                  <c:v>95348</c:v>
                </c:pt>
                <c:pt idx="95349">
                  <c:v>95349</c:v>
                </c:pt>
                <c:pt idx="95350">
                  <c:v>95350</c:v>
                </c:pt>
                <c:pt idx="95351">
                  <c:v>95351</c:v>
                </c:pt>
                <c:pt idx="95352">
                  <c:v>95352</c:v>
                </c:pt>
                <c:pt idx="95353">
                  <c:v>95353</c:v>
                </c:pt>
                <c:pt idx="95354">
                  <c:v>95354</c:v>
                </c:pt>
                <c:pt idx="95355">
                  <c:v>95355</c:v>
                </c:pt>
                <c:pt idx="95356">
                  <c:v>95356</c:v>
                </c:pt>
                <c:pt idx="95357">
                  <c:v>95357</c:v>
                </c:pt>
                <c:pt idx="95358">
                  <c:v>95358</c:v>
                </c:pt>
                <c:pt idx="95359">
                  <c:v>95359</c:v>
                </c:pt>
                <c:pt idx="95360">
                  <c:v>95360</c:v>
                </c:pt>
                <c:pt idx="95361">
                  <c:v>95361</c:v>
                </c:pt>
                <c:pt idx="95362">
                  <c:v>95362</c:v>
                </c:pt>
                <c:pt idx="95363">
                  <c:v>95363</c:v>
                </c:pt>
                <c:pt idx="95364">
                  <c:v>95364</c:v>
                </c:pt>
                <c:pt idx="95365">
                  <c:v>95365</c:v>
                </c:pt>
                <c:pt idx="95366">
                  <c:v>95366</c:v>
                </c:pt>
                <c:pt idx="95367">
                  <c:v>95367</c:v>
                </c:pt>
                <c:pt idx="95368">
                  <c:v>95368</c:v>
                </c:pt>
                <c:pt idx="95369">
                  <c:v>95369</c:v>
                </c:pt>
                <c:pt idx="95370">
                  <c:v>95370</c:v>
                </c:pt>
                <c:pt idx="95371">
                  <c:v>95371</c:v>
                </c:pt>
                <c:pt idx="95372">
                  <c:v>95372</c:v>
                </c:pt>
                <c:pt idx="95373">
                  <c:v>95373</c:v>
                </c:pt>
                <c:pt idx="95374">
                  <c:v>95374</c:v>
                </c:pt>
                <c:pt idx="95375">
                  <c:v>95375</c:v>
                </c:pt>
                <c:pt idx="95376">
                  <c:v>95376</c:v>
                </c:pt>
                <c:pt idx="95377">
                  <c:v>95377</c:v>
                </c:pt>
                <c:pt idx="95378">
                  <c:v>95378</c:v>
                </c:pt>
                <c:pt idx="95379">
                  <c:v>95379</c:v>
                </c:pt>
                <c:pt idx="95380">
                  <c:v>95380</c:v>
                </c:pt>
                <c:pt idx="95381">
                  <c:v>95381</c:v>
                </c:pt>
                <c:pt idx="95382">
                  <c:v>95382</c:v>
                </c:pt>
                <c:pt idx="95383">
                  <c:v>95383</c:v>
                </c:pt>
                <c:pt idx="95384">
                  <c:v>95384</c:v>
                </c:pt>
                <c:pt idx="95385">
                  <c:v>95385</c:v>
                </c:pt>
                <c:pt idx="95386">
                  <c:v>95386</c:v>
                </c:pt>
                <c:pt idx="95387">
                  <c:v>95387</c:v>
                </c:pt>
                <c:pt idx="95388">
                  <c:v>95388</c:v>
                </c:pt>
                <c:pt idx="95389">
                  <c:v>95389</c:v>
                </c:pt>
                <c:pt idx="95390">
                  <c:v>95390</c:v>
                </c:pt>
                <c:pt idx="95391">
                  <c:v>95391</c:v>
                </c:pt>
                <c:pt idx="95392">
                  <c:v>95392</c:v>
                </c:pt>
                <c:pt idx="95393">
                  <c:v>95393</c:v>
                </c:pt>
                <c:pt idx="95394">
                  <c:v>95394</c:v>
                </c:pt>
                <c:pt idx="95395">
                  <c:v>95395</c:v>
                </c:pt>
                <c:pt idx="95396">
                  <c:v>95396</c:v>
                </c:pt>
                <c:pt idx="95397">
                  <c:v>95397</c:v>
                </c:pt>
                <c:pt idx="95398">
                  <c:v>95398</c:v>
                </c:pt>
                <c:pt idx="95399">
                  <c:v>95399</c:v>
                </c:pt>
                <c:pt idx="95400">
                  <c:v>95400</c:v>
                </c:pt>
                <c:pt idx="95401">
                  <c:v>95401</c:v>
                </c:pt>
                <c:pt idx="95402">
                  <c:v>95402</c:v>
                </c:pt>
                <c:pt idx="95403">
                  <c:v>95403</c:v>
                </c:pt>
                <c:pt idx="95404">
                  <c:v>95404</c:v>
                </c:pt>
                <c:pt idx="95405">
                  <c:v>95405</c:v>
                </c:pt>
                <c:pt idx="95406">
                  <c:v>95406</c:v>
                </c:pt>
                <c:pt idx="95407">
                  <c:v>95407</c:v>
                </c:pt>
                <c:pt idx="95408">
                  <c:v>95408</c:v>
                </c:pt>
                <c:pt idx="95409">
                  <c:v>95409</c:v>
                </c:pt>
                <c:pt idx="95410">
                  <c:v>95410</c:v>
                </c:pt>
                <c:pt idx="95411">
                  <c:v>95411</c:v>
                </c:pt>
                <c:pt idx="95412">
                  <c:v>95412</c:v>
                </c:pt>
                <c:pt idx="95413">
                  <c:v>95413</c:v>
                </c:pt>
                <c:pt idx="95414">
                  <c:v>95414</c:v>
                </c:pt>
                <c:pt idx="95415">
                  <c:v>95415</c:v>
                </c:pt>
                <c:pt idx="95416">
                  <c:v>95416</c:v>
                </c:pt>
                <c:pt idx="95417">
                  <c:v>95417</c:v>
                </c:pt>
                <c:pt idx="95418">
                  <c:v>95418</c:v>
                </c:pt>
                <c:pt idx="95419">
                  <c:v>95419</c:v>
                </c:pt>
                <c:pt idx="95420">
                  <c:v>95420</c:v>
                </c:pt>
                <c:pt idx="95421">
                  <c:v>95421</c:v>
                </c:pt>
                <c:pt idx="95422">
                  <c:v>95422</c:v>
                </c:pt>
                <c:pt idx="95423">
                  <c:v>95423</c:v>
                </c:pt>
                <c:pt idx="95424">
                  <c:v>95424</c:v>
                </c:pt>
                <c:pt idx="95425">
                  <c:v>95425</c:v>
                </c:pt>
                <c:pt idx="95426">
                  <c:v>95426</c:v>
                </c:pt>
                <c:pt idx="95427">
                  <c:v>95427</c:v>
                </c:pt>
                <c:pt idx="95428">
                  <c:v>95428</c:v>
                </c:pt>
                <c:pt idx="95429">
                  <c:v>95429</c:v>
                </c:pt>
                <c:pt idx="95430">
                  <c:v>95430</c:v>
                </c:pt>
                <c:pt idx="95431">
                  <c:v>95431</c:v>
                </c:pt>
                <c:pt idx="95432">
                  <c:v>95432</c:v>
                </c:pt>
                <c:pt idx="95433">
                  <c:v>95433</c:v>
                </c:pt>
                <c:pt idx="95434">
                  <c:v>95434</c:v>
                </c:pt>
                <c:pt idx="95435">
                  <c:v>95435</c:v>
                </c:pt>
                <c:pt idx="95436">
                  <c:v>95436</c:v>
                </c:pt>
                <c:pt idx="95437">
                  <c:v>95437</c:v>
                </c:pt>
                <c:pt idx="95438">
                  <c:v>95438</c:v>
                </c:pt>
                <c:pt idx="95439">
                  <c:v>95439</c:v>
                </c:pt>
                <c:pt idx="95440">
                  <c:v>95440</c:v>
                </c:pt>
                <c:pt idx="95441">
                  <c:v>95441</c:v>
                </c:pt>
                <c:pt idx="95442">
                  <c:v>95442</c:v>
                </c:pt>
                <c:pt idx="95443">
                  <c:v>95443</c:v>
                </c:pt>
                <c:pt idx="95444">
                  <c:v>95444</c:v>
                </c:pt>
                <c:pt idx="95445">
                  <c:v>95445</c:v>
                </c:pt>
                <c:pt idx="95446">
                  <c:v>95446</c:v>
                </c:pt>
                <c:pt idx="95447">
                  <c:v>95447</c:v>
                </c:pt>
                <c:pt idx="95448">
                  <c:v>95448</c:v>
                </c:pt>
                <c:pt idx="95449">
                  <c:v>95449</c:v>
                </c:pt>
                <c:pt idx="95450">
                  <c:v>95450</c:v>
                </c:pt>
                <c:pt idx="95451">
                  <c:v>95451</c:v>
                </c:pt>
                <c:pt idx="95452">
                  <c:v>95452</c:v>
                </c:pt>
                <c:pt idx="95453">
                  <c:v>95453</c:v>
                </c:pt>
                <c:pt idx="95454">
                  <c:v>95454</c:v>
                </c:pt>
                <c:pt idx="95455">
                  <c:v>95455</c:v>
                </c:pt>
                <c:pt idx="95456">
                  <c:v>95456</c:v>
                </c:pt>
                <c:pt idx="95457">
                  <c:v>95457</c:v>
                </c:pt>
                <c:pt idx="95458">
                  <c:v>95458</c:v>
                </c:pt>
                <c:pt idx="95459">
                  <c:v>95459</c:v>
                </c:pt>
                <c:pt idx="95460">
                  <c:v>95460</c:v>
                </c:pt>
                <c:pt idx="95461">
                  <c:v>95461</c:v>
                </c:pt>
                <c:pt idx="95462">
                  <c:v>95462</c:v>
                </c:pt>
                <c:pt idx="95463">
                  <c:v>95463</c:v>
                </c:pt>
                <c:pt idx="95464">
                  <c:v>95464</c:v>
                </c:pt>
                <c:pt idx="95465">
                  <c:v>95465</c:v>
                </c:pt>
                <c:pt idx="95466">
                  <c:v>95466</c:v>
                </c:pt>
                <c:pt idx="95467">
                  <c:v>95467</c:v>
                </c:pt>
                <c:pt idx="95468">
                  <c:v>95468</c:v>
                </c:pt>
                <c:pt idx="95469">
                  <c:v>95469</c:v>
                </c:pt>
                <c:pt idx="95470">
                  <c:v>95470</c:v>
                </c:pt>
                <c:pt idx="95471">
                  <c:v>95471</c:v>
                </c:pt>
                <c:pt idx="95472">
                  <c:v>95472</c:v>
                </c:pt>
                <c:pt idx="95473">
                  <c:v>95473</c:v>
                </c:pt>
                <c:pt idx="95474">
                  <c:v>95474</c:v>
                </c:pt>
                <c:pt idx="95475">
                  <c:v>95475</c:v>
                </c:pt>
                <c:pt idx="95476">
                  <c:v>95476</c:v>
                </c:pt>
                <c:pt idx="95477">
                  <c:v>95477</c:v>
                </c:pt>
                <c:pt idx="95478">
                  <c:v>95478</c:v>
                </c:pt>
                <c:pt idx="95479">
                  <c:v>95479</c:v>
                </c:pt>
                <c:pt idx="95480">
                  <c:v>95480</c:v>
                </c:pt>
                <c:pt idx="95481">
                  <c:v>95481</c:v>
                </c:pt>
                <c:pt idx="95482">
                  <c:v>95482</c:v>
                </c:pt>
                <c:pt idx="95483">
                  <c:v>95483</c:v>
                </c:pt>
                <c:pt idx="95484">
                  <c:v>95484</c:v>
                </c:pt>
                <c:pt idx="95485">
                  <c:v>95485</c:v>
                </c:pt>
                <c:pt idx="95486">
                  <c:v>95486</c:v>
                </c:pt>
                <c:pt idx="95487">
                  <c:v>95487</c:v>
                </c:pt>
                <c:pt idx="95488">
                  <c:v>95488</c:v>
                </c:pt>
                <c:pt idx="95489">
                  <c:v>95489</c:v>
                </c:pt>
                <c:pt idx="95490">
                  <c:v>95490</c:v>
                </c:pt>
                <c:pt idx="95491">
                  <c:v>95491</c:v>
                </c:pt>
                <c:pt idx="95492">
                  <c:v>95492</c:v>
                </c:pt>
                <c:pt idx="95493">
                  <c:v>95493</c:v>
                </c:pt>
                <c:pt idx="95494">
                  <c:v>95494</c:v>
                </c:pt>
                <c:pt idx="95495">
                  <c:v>95495</c:v>
                </c:pt>
                <c:pt idx="95496">
                  <c:v>95496</c:v>
                </c:pt>
                <c:pt idx="95497">
                  <c:v>95497</c:v>
                </c:pt>
                <c:pt idx="95498">
                  <c:v>95498</c:v>
                </c:pt>
                <c:pt idx="95499">
                  <c:v>95499</c:v>
                </c:pt>
                <c:pt idx="95500">
                  <c:v>95500</c:v>
                </c:pt>
                <c:pt idx="95501">
                  <c:v>95501</c:v>
                </c:pt>
                <c:pt idx="95502">
                  <c:v>95502</c:v>
                </c:pt>
                <c:pt idx="95503">
                  <c:v>95503</c:v>
                </c:pt>
                <c:pt idx="95504">
                  <c:v>95504</c:v>
                </c:pt>
                <c:pt idx="95505">
                  <c:v>95505</c:v>
                </c:pt>
                <c:pt idx="95506">
                  <c:v>95506</c:v>
                </c:pt>
                <c:pt idx="95507">
                  <c:v>95507</c:v>
                </c:pt>
                <c:pt idx="95508">
                  <c:v>95508</c:v>
                </c:pt>
                <c:pt idx="95509">
                  <c:v>95509</c:v>
                </c:pt>
                <c:pt idx="95510">
                  <c:v>95510</c:v>
                </c:pt>
                <c:pt idx="95511">
                  <c:v>95511</c:v>
                </c:pt>
                <c:pt idx="95512">
                  <c:v>95512</c:v>
                </c:pt>
                <c:pt idx="95513">
                  <c:v>95513</c:v>
                </c:pt>
                <c:pt idx="95514">
                  <c:v>95514</c:v>
                </c:pt>
                <c:pt idx="95515">
                  <c:v>95515</c:v>
                </c:pt>
                <c:pt idx="95516">
                  <c:v>95516</c:v>
                </c:pt>
                <c:pt idx="95517">
                  <c:v>95517</c:v>
                </c:pt>
                <c:pt idx="95518">
                  <c:v>95518</c:v>
                </c:pt>
                <c:pt idx="95519">
                  <c:v>95519</c:v>
                </c:pt>
                <c:pt idx="95520">
                  <c:v>95520</c:v>
                </c:pt>
                <c:pt idx="95521">
                  <c:v>95521</c:v>
                </c:pt>
                <c:pt idx="95522">
                  <c:v>95522</c:v>
                </c:pt>
                <c:pt idx="95523">
                  <c:v>95523</c:v>
                </c:pt>
                <c:pt idx="95524">
                  <c:v>95524</c:v>
                </c:pt>
                <c:pt idx="95525">
                  <c:v>95525</c:v>
                </c:pt>
                <c:pt idx="95526">
                  <c:v>95526</c:v>
                </c:pt>
                <c:pt idx="95527">
                  <c:v>95527</c:v>
                </c:pt>
                <c:pt idx="95528">
                  <c:v>95528</c:v>
                </c:pt>
                <c:pt idx="95529">
                  <c:v>95529</c:v>
                </c:pt>
                <c:pt idx="95530">
                  <c:v>95530</c:v>
                </c:pt>
                <c:pt idx="95531">
                  <c:v>95531</c:v>
                </c:pt>
                <c:pt idx="95532">
                  <c:v>95532</c:v>
                </c:pt>
                <c:pt idx="95533">
                  <c:v>95533</c:v>
                </c:pt>
                <c:pt idx="95534">
                  <c:v>95534</c:v>
                </c:pt>
                <c:pt idx="95535">
                  <c:v>95535</c:v>
                </c:pt>
                <c:pt idx="95536">
                  <c:v>95536</c:v>
                </c:pt>
                <c:pt idx="95537">
                  <c:v>95537</c:v>
                </c:pt>
                <c:pt idx="95538">
                  <c:v>95538</c:v>
                </c:pt>
                <c:pt idx="95539">
                  <c:v>95539</c:v>
                </c:pt>
                <c:pt idx="95540">
                  <c:v>95540</c:v>
                </c:pt>
                <c:pt idx="95541">
                  <c:v>95541</c:v>
                </c:pt>
                <c:pt idx="95542">
                  <c:v>95542</c:v>
                </c:pt>
                <c:pt idx="95543">
                  <c:v>95543</c:v>
                </c:pt>
                <c:pt idx="95544">
                  <c:v>95544</c:v>
                </c:pt>
                <c:pt idx="95545">
                  <c:v>95545</c:v>
                </c:pt>
                <c:pt idx="95546">
                  <c:v>95546</c:v>
                </c:pt>
                <c:pt idx="95547">
                  <c:v>95547</c:v>
                </c:pt>
                <c:pt idx="95548">
                  <c:v>95548</c:v>
                </c:pt>
                <c:pt idx="95549">
                  <c:v>95549</c:v>
                </c:pt>
                <c:pt idx="95550">
                  <c:v>95550</c:v>
                </c:pt>
                <c:pt idx="95551">
                  <c:v>95551</c:v>
                </c:pt>
                <c:pt idx="95552">
                  <c:v>95552</c:v>
                </c:pt>
                <c:pt idx="95553">
                  <c:v>95553</c:v>
                </c:pt>
                <c:pt idx="95554">
                  <c:v>95554</c:v>
                </c:pt>
                <c:pt idx="95555">
                  <c:v>95555</c:v>
                </c:pt>
                <c:pt idx="95556">
                  <c:v>95556</c:v>
                </c:pt>
                <c:pt idx="95557">
                  <c:v>95557</c:v>
                </c:pt>
                <c:pt idx="95558">
                  <c:v>95558</c:v>
                </c:pt>
                <c:pt idx="95559">
                  <c:v>95559</c:v>
                </c:pt>
                <c:pt idx="95560">
                  <c:v>95560</c:v>
                </c:pt>
                <c:pt idx="95561">
                  <c:v>95561</c:v>
                </c:pt>
                <c:pt idx="95562">
                  <c:v>95562</c:v>
                </c:pt>
                <c:pt idx="95563">
                  <c:v>95563</c:v>
                </c:pt>
                <c:pt idx="95564">
                  <c:v>95564</c:v>
                </c:pt>
                <c:pt idx="95565">
                  <c:v>95565</c:v>
                </c:pt>
                <c:pt idx="95566">
                  <c:v>95566</c:v>
                </c:pt>
                <c:pt idx="95567">
                  <c:v>95567</c:v>
                </c:pt>
                <c:pt idx="95568">
                  <c:v>95568</c:v>
                </c:pt>
                <c:pt idx="95569">
                  <c:v>95569</c:v>
                </c:pt>
                <c:pt idx="95570">
                  <c:v>95570</c:v>
                </c:pt>
                <c:pt idx="95571">
                  <c:v>95571</c:v>
                </c:pt>
                <c:pt idx="95572">
                  <c:v>95572</c:v>
                </c:pt>
                <c:pt idx="95573">
                  <c:v>95573</c:v>
                </c:pt>
                <c:pt idx="95574">
                  <c:v>95574</c:v>
                </c:pt>
                <c:pt idx="95575">
                  <c:v>95575</c:v>
                </c:pt>
                <c:pt idx="95576">
                  <c:v>95576</c:v>
                </c:pt>
                <c:pt idx="95577">
                  <c:v>95577</c:v>
                </c:pt>
                <c:pt idx="95578">
                  <c:v>95578</c:v>
                </c:pt>
                <c:pt idx="95579">
                  <c:v>95579</c:v>
                </c:pt>
                <c:pt idx="95580">
                  <c:v>95580</c:v>
                </c:pt>
                <c:pt idx="95581">
                  <c:v>95581</c:v>
                </c:pt>
                <c:pt idx="95582">
                  <c:v>95582</c:v>
                </c:pt>
                <c:pt idx="95583">
                  <c:v>95583</c:v>
                </c:pt>
                <c:pt idx="95584">
                  <c:v>95584</c:v>
                </c:pt>
                <c:pt idx="95585">
                  <c:v>95585</c:v>
                </c:pt>
                <c:pt idx="95586">
                  <c:v>95586</c:v>
                </c:pt>
                <c:pt idx="95587">
                  <c:v>95587</c:v>
                </c:pt>
                <c:pt idx="95588">
                  <c:v>95588</c:v>
                </c:pt>
                <c:pt idx="95589">
                  <c:v>95589</c:v>
                </c:pt>
                <c:pt idx="95590">
                  <c:v>95590</c:v>
                </c:pt>
                <c:pt idx="95591">
                  <c:v>95591</c:v>
                </c:pt>
                <c:pt idx="95592">
                  <c:v>95592</c:v>
                </c:pt>
                <c:pt idx="95593">
                  <c:v>95593</c:v>
                </c:pt>
                <c:pt idx="95594">
                  <c:v>95594</c:v>
                </c:pt>
                <c:pt idx="95595">
                  <c:v>95595</c:v>
                </c:pt>
                <c:pt idx="95596">
                  <c:v>95596</c:v>
                </c:pt>
                <c:pt idx="95597">
                  <c:v>95597</c:v>
                </c:pt>
                <c:pt idx="95598">
                  <c:v>95598</c:v>
                </c:pt>
                <c:pt idx="95599">
                  <c:v>95599</c:v>
                </c:pt>
                <c:pt idx="95600">
                  <c:v>95600</c:v>
                </c:pt>
                <c:pt idx="95601">
                  <c:v>95601</c:v>
                </c:pt>
                <c:pt idx="95602">
                  <c:v>95602</c:v>
                </c:pt>
                <c:pt idx="95603">
                  <c:v>95603</c:v>
                </c:pt>
                <c:pt idx="95604">
                  <c:v>95604</c:v>
                </c:pt>
                <c:pt idx="95605">
                  <c:v>95605</c:v>
                </c:pt>
                <c:pt idx="95606">
                  <c:v>95606</c:v>
                </c:pt>
                <c:pt idx="95607">
                  <c:v>95607</c:v>
                </c:pt>
                <c:pt idx="95608">
                  <c:v>95608</c:v>
                </c:pt>
                <c:pt idx="95609">
                  <c:v>95609</c:v>
                </c:pt>
                <c:pt idx="95610">
                  <c:v>95610</c:v>
                </c:pt>
                <c:pt idx="95611">
                  <c:v>95611</c:v>
                </c:pt>
                <c:pt idx="95612">
                  <c:v>95612</c:v>
                </c:pt>
                <c:pt idx="95613">
                  <c:v>95613</c:v>
                </c:pt>
                <c:pt idx="95614">
                  <c:v>95614</c:v>
                </c:pt>
                <c:pt idx="95615">
                  <c:v>95615</c:v>
                </c:pt>
                <c:pt idx="95616">
                  <c:v>95616</c:v>
                </c:pt>
                <c:pt idx="95617">
                  <c:v>95617</c:v>
                </c:pt>
                <c:pt idx="95618">
                  <c:v>95618</c:v>
                </c:pt>
                <c:pt idx="95619">
                  <c:v>95619</c:v>
                </c:pt>
                <c:pt idx="95620">
                  <c:v>95620</c:v>
                </c:pt>
                <c:pt idx="95621">
                  <c:v>95621</c:v>
                </c:pt>
                <c:pt idx="95622">
                  <c:v>95622</c:v>
                </c:pt>
                <c:pt idx="95623">
                  <c:v>95623</c:v>
                </c:pt>
                <c:pt idx="95624">
                  <c:v>95624</c:v>
                </c:pt>
                <c:pt idx="95625">
                  <c:v>95625</c:v>
                </c:pt>
                <c:pt idx="95626">
                  <c:v>95626</c:v>
                </c:pt>
                <c:pt idx="95627">
                  <c:v>95627</c:v>
                </c:pt>
                <c:pt idx="95628">
                  <c:v>95628</c:v>
                </c:pt>
                <c:pt idx="95629">
                  <c:v>95629</c:v>
                </c:pt>
                <c:pt idx="95630">
                  <c:v>95630</c:v>
                </c:pt>
                <c:pt idx="95631">
                  <c:v>95631</c:v>
                </c:pt>
                <c:pt idx="95632">
                  <c:v>95632</c:v>
                </c:pt>
                <c:pt idx="95633">
                  <c:v>95633</c:v>
                </c:pt>
                <c:pt idx="95634">
                  <c:v>95634</c:v>
                </c:pt>
                <c:pt idx="95635">
                  <c:v>95635</c:v>
                </c:pt>
                <c:pt idx="95636">
                  <c:v>95636</c:v>
                </c:pt>
                <c:pt idx="95637">
                  <c:v>95637</c:v>
                </c:pt>
                <c:pt idx="95638">
                  <c:v>95638</c:v>
                </c:pt>
                <c:pt idx="95639">
                  <c:v>95639</c:v>
                </c:pt>
                <c:pt idx="95640">
                  <c:v>95640</c:v>
                </c:pt>
                <c:pt idx="95641">
                  <c:v>95641</c:v>
                </c:pt>
                <c:pt idx="95642">
                  <c:v>95642</c:v>
                </c:pt>
                <c:pt idx="95643">
                  <c:v>95643</c:v>
                </c:pt>
                <c:pt idx="95644">
                  <c:v>95644</c:v>
                </c:pt>
                <c:pt idx="95645">
                  <c:v>95645</c:v>
                </c:pt>
                <c:pt idx="95646">
                  <c:v>95646</c:v>
                </c:pt>
                <c:pt idx="95647">
                  <c:v>95647</c:v>
                </c:pt>
                <c:pt idx="95648">
                  <c:v>95648</c:v>
                </c:pt>
                <c:pt idx="95649">
                  <c:v>95649</c:v>
                </c:pt>
                <c:pt idx="95650">
                  <c:v>95650</c:v>
                </c:pt>
                <c:pt idx="95651">
                  <c:v>95651</c:v>
                </c:pt>
                <c:pt idx="95652">
                  <c:v>95652</c:v>
                </c:pt>
                <c:pt idx="95653">
                  <c:v>95653</c:v>
                </c:pt>
                <c:pt idx="95654">
                  <c:v>95654</c:v>
                </c:pt>
                <c:pt idx="95655">
                  <c:v>95655</c:v>
                </c:pt>
                <c:pt idx="95656">
                  <c:v>95656</c:v>
                </c:pt>
                <c:pt idx="95657">
                  <c:v>95657</c:v>
                </c:pt>
                <c:pt idx="95658">
                  <c:v>95658</c:v>
                </c:pt>
                <c:pt idx="95659">
                  <c:v>95659</c:v>
                </c:pt>
                <c:pt idx="95660">
                  <c:v>95660</c:v>
                </c:pt>
                <c:pt idx="95661">
                  <c:v>95661</c:v>
                </c:pt>
                <c:pt idx="95662">
                  <c:v>95662</c:v>
                </c:pt>
                <c:pt idx="95663">
                  <c:v>95663</c:v>
                </c:pt>
                <c:pt idx="95664">
                  <c:v>95664</c:v>
                </c:pt>
                <c:pt idx="95665">
                  <c:v>95665</c:v>
                </c:pt>
                <c:pt idx="95666">
                  <c:v>95666</c:v>
                </c:pt>
                <c:pt idx="95667">
                  <c:v>95667</c:v>
                </c:pt>
                <c:pt idx="95668">
                  <c:v>95668</c:v>
                </c:pt>
                <c:pt idx="95669">
                  <c:v>95669</c:v>
                </c:pt>
                <c:pt idx="95670">
                  <c:v>95670</c:v>
                </c:pt>
                <c:pt idx="95671">
                  <c:v>95671</c:v>
                </c:pt>
                <c:pt idx="95672">
                  <c:v>95672</c:v>
                </c:pt>
                <c:pt idx="95673">
                  <c:v>95673</c:v>
                </c:pt>
                <c:pt idx="95674">
                  <c:v>95674</c:v>
                </c:pt>
                <c:pt idx="95675">
                  <c:v>95675</c:v>
                </c:pt>
                <c:pt idx="95676">
                  <c:v>95676</c:v>
                </c:pt>
                <c:pt idx="95677">
                  <c:v>95677</c:v>
                </c:pt>
                <c:pt idx="95678">
                  <c:v>95678</c:v>
                </c:pt>
                <c:pt idx="95679">
                  <c:v>95679</c:v>
                </c:pt>
                <c:pt idx="95680">
                  <c:v>95680</c:v>
                </c:pt>
                <c:pt idx="95681">
                  <c:v>95681</c:v>
                </c:pt>
                <c:pt idx="95682">
                  <c:v>95682</c:v>
                </c:pt>
                <c:pt idx="95683">
                  <c:v>95683</c:v>
                </c:pt>
                <c:pt idx="95684">
                  <c:v>95684</c:v>
                </c:pt>
                <c:pt idx="95685">
                  <c:v>95685</c:v>
                </c:pt>
                <c:pt idx="95686">
                  <c:v>95686</c:v>
                </c:pt>
                <c:pt idx="95687">
                  <c:v>95687</c:v>
                </c:pt>
                <c:pt idx="95688">
                  <c:v>95688</c:v>
                </c:pt>
                <c:pt idx="95689">
                  <c:v>95689</c:v>
                </c:pt>
                <c:pt idx="95690">
                  <c:v>95690</c:v>
                </c:pt>
                <c:pt idx="95691">
                  <c:v>95691</c:v>
                </c:pt>
                <c:pt idx="95692">
                  <c:v>95692</c:v>
                </c:pt>
                <c:pt idx="95693">
                  <c:v>95693</c:v>
                </c:pt>
                <c:pt idx="95694">
                  <c:v>95694</c:v>
                </c:pt>
                <c:pt idx="95695">
                  <c:v>95695</c:v>
                </c:pt>
                <c:pt idx="95696">
                  <c:v>95696</c:v>
                </c:pt>
                <c:pt idx="95697">
                  <c:v>95697</c:v>
                </c:pt>
                <c:pt idx="95698">
                  <c:v>95698</c:v>
                </c:pt>
                <c:pt idx="95699">
                  <c:v>95699</c:v>
                </c:pt>
                <c:pt idx="95700">
                  <c:v>95700</c:v>
                </c:pt>
                <c:pt idx="95701">
                  <c:v>95701</c:v>
                </c:pt>
                <c:pt idx="95702">
                  <c:v>95702</c:v>
                </c:pt>
                <c:pt idx="95703">
                  <c:v>95703</c:v>
                </c:pt>
                <c:pt idx="95704">
                  <c:v>95704</c:v>
                </c:pt>
                <c:pt idx="95705">
                  <c:v>95705</c:v>
                </c:pt>
                <c:pt idx="95706">
                  <c:v>95706</c:v>
                </c:pt>
                <c:pt idx="95707">
                  <c:v>95707</c:v>
                </c:pt>
                <c:pt idx="95708">
                  <c:v>95708</c:v>
                </c:pt>
                <c:pt idx="95709">
                  <c:v>95709</c:v>
                </c:pt>
                <c:pt idx="95710">
                  <c:v>95710</c:v>
                </c:pt>
                <c:pt idx="95711">
                  <c:v>95711</c:v>
                </c:pt>
                <c:pt idx="95712">
                  <c:v>95712</c:v>
                </c:pt>
                <c:pt idx="95713">
                  <c:v>95713</c:v>
                </c:pt>
                <c:pt idx="95714">
                  <c:v>95714</c:v>
                </c:pt>
                <c:pt idx="95715">
                  <c:v>95715</c:v>
                </c:pt>
                <c:pt idx="95716">
                  <c:v>95716</c:v>
                </c:pt>
                <c:pt idx="95717">
                  <c:v>95717</c:v>
                </c:pt>
                <c:pt idx="95718">
                  <c:v>95718</c:v>
                </c:pt>
                <c:pt idx="95719">
                  <c:v>95719</c:v>
                </c:pt>
                <c:pt idx="95720">
                  <c:v>95720</c:v>
                </c:pt>
                <c:pt idx="95721">
                  <c:v>95721</c:v>
                </c:pt>
                <c:pt idx="95722">
                  <c:v>95722</c:v>
                </c:pt>
                <c:pt idx="95723">
                  <c:v>95723</c:v>
                </c:pt>
                <c:pt idx="95724">
                  <c:v>95724</c:v>
                </c:pt>
                <c:pt idx="95725">
                  <c:v>95725</c:v>
                </c:pt>
                <c:pt idx="95726">
                  <c:v>95726</c:v>
                </c:pt>
                <c:pt idx="95727">
                  <c:v>95727</c:v>
                </c:pt>
                <c:pt idx="95728">
                  <c:v>95728</c:v>
                </c:pt>
                <c:pt idx="95729">
                  <c:v>95729</c:v>
                </c:pt>
                <c:pt idx="95730">
                  <c:v>95730</c:v>
                </c:pt>
                <c:pt idx="95731">
                  <c:v>95731</c:v>
                </c:pt>
                <c:pt idx="95732">
                  <c:v>95732</c:v>
                </c:pt>
                <c:pt idx="95733">
                  <c:v>95733</c:v>
                </c:pt>
                <c:pt idx="95734">
                  <c:v>95734</c:v>
                </c:pt>
                <c:pt idx="95735">
                  <c:v>95735</c:v>
                </c:pt>
                <c:pt idx="95736">
                  <c:v>95736</c:v>
                </c:pt>
                <c:pt idx="95737">
                  <c:v>95737</c:v>
                </c:pt>
                <c:pt idx="95738">
                  <c:v>95738</c:v>
                </c:pt>
                <c:pt idx="95739">
                  <c:v>95739</c:v>
                </c:pt>
                <c:pt idx="95740">
                  <c:v>95740</c:v>
                </c:pt>
                <c:pt idx="95741">
                  <c:v>95741</c:v>
                </c:pt>
                <c:pt idx="95742">
                  <c:v>95742</c:v>
                </c:pt>
                <c:pt idx="95743">
                  <c:v>95743</c:v>
                </c:pt>
                <c:pt idx="95744">
                  <c:v>95744</c:v>
                </c:pt>
                <c:pt idx="95745">
                  <c:v>95745</c:v>
                </c:pt>
                <c:pt idx="95746">
                  <c:v>95746</c:v>
                </c:pt>
                <c:pt idx="95747">
                  <c:v>95747</c:v>
                </c:pt>
                <c:pt idx="95748">
                  <c:v>95748</c:v>
                </c:pt>
                <c:pt idx="95749">
                  <c:v>95749</c:v>
                </c:pt>
                <c:pt idx="95750">
                  <c:v>95750</c:v>
                </c:pt>
                <c:pt idx="95751">
                  <c:v>95751</c:v>
                </c:pt>
                <c:pt idx="95752">
                  <c:v>95752</c:v>
                </c:pt>
                <c:pt idx="95753">
                  <c:v>95753</c:v>
                </c:pt>
                <c:pt idx="95754">
                  <c:v>95754</c:v>
                </c:pt>
                <c:pt idx="95755">
                  <c:v>95755</c:v>
                </c:pt>
                <c:pt idx="95756">
                  <c:v>95756</c:v>
                </c:pt>
                <c:pt idx="95757">
                  <c:v>95757</c:v>
                </c:pt>
                <c:pt idx="95758">
                  <c:v>95758</c:v>
                </c:pt>
                <c:pt idx="95759">
                  <c:v>95759</c:v>
                </c:pt>
                <c:pt idx="95760">
                  <c:v>95760</c:v>
                </c:pt>
                <c:pt idx="95761">
                  <c:v>95761</c:v>
                </c:pt>
                <c:pt idx="95762">
                  <c:v>95762</c:v>
                </c:pt>
                <c:pt idx="95763">
                  <c:v>95763</c:v>
                </c:pt>
                <c:pt idx="95764">
                  <c:v>95764</c:v>
                </c:pt>
                <c:pt idx="95765">
                  <c:v>95765</c:v>
                </c:pt>
                <c:pt idx="95766">
                  <c:v>95766</c:v>
                </c:pt>
                <c:pt idx="95767">
                  <c:v>95767</c:v>
                </c:pt>
                <c:pt idx="95768">
                  <c:v>95768</c:v>
                </c:pt>
                <c:pt idx="95769">
                  <c:v>95769</c:v>
                </c:pt>
                <c:pt idx="95770">
                  <c:v>95770</c:v>
                </c:pt>
                <c:pt idx="95771">
                  <c:v>95771</c:v>
                </c:pt>
                <c:pt idx="95772">
                  <c:v>95772</c:v>
                </c:pt>
                <c:pt idx="95773">
                  <c:v>95773</c:v>
                </c:pt>
                <c:pt idx="95774">
                  <c:v>95774</c:v>
                </c:pt>
                <c:pt idx="95775">
                  <c:v>95775</c:v>
                </c:pt>
                <c:pt idx="95776">
                  <c:v>95776</c:v>
                </c:pt>
                <c:pt idx="95777">
                  <c:v>95777</c:v>
                </c:pt>
                <c:pt idx="95778">
                  <c:v>95778</c:v>
                </c:pt>
                <c:pt idx="95779">
                  <c:v>95779</c:v>
                </c:pt>
                <c:pt idx="95780">
                  <c:v>95780</c:v>
                </c:pt>
                <c:pt idx="95781">
                  <c:v>95781</c:v>
                </c:pt>
                <c:pt idx="95782">
                  <c:v>95782</c:v>
                </c:pt>
                <c:pt idx="95783">
                  <c:v>95783</c:v>
                </c:pt>
                <c:pt idx="95784">
                  <c:v>95784</c:v>
                </c:pt>
                <c:pt idx="95785">
                  <c:v>95785</c:v>
                </c:pt>
                <c:pt idx="95786">
                  <c:v>95786</c:v>
                </c:pt>
                <c:pt idx="95787">
                  <c:v>95787</c:v>
                </c:pt>
                <c:pt idx="95788">
                  <c:v>95788</c:v>
                </c:pt>
                <c:pt idx="95789">
                  <c:v>95789</c:v>
                </c:pt>
                <c:pt idx="95790">
                  <c:v>95790</c:v>
                </c:pt>
                <c:pt idx="95791">
                  <c:v>95791</c:v>
                </c:pt>
                <c:pt idx="95792">
                  <c:v>95792</c:v>
                </c:pt>
                <c:pt idx="95793">
                  <c:v>95793</c:v>
                </c:pt>
                <c:pt idx="95794">
                  <c:v>95794</c:v>
                </c:pt>
                <c:pt idx="95795">
                  <c:v>95795</c:v>
                </c:pt>
                <c:pt idx="95796">
                  <c:v>95796</c:v>
                </c:pt>
                <c:pt idx="95797">
                  <c:v>95797</c:v>
                </c:pt>
                <c:pt idx="95798">
                  <c:v>95798</c:v>
                </c:pt>
                <c:pt idx="95799">
                  <c:v>95799</c:v>
                </c:pt>
                <c:pt idx="95800">
                  <c:v>95800</c:v>
                </c:pt>
                <c:pt idx="95801">
                  <c:v>95801</c:v>
                </c:pt>
                <c:pt idx="95802">
                  <c:v>95802</c:v>
                </c:pt>
                <c:pt idx="95803">
                  <c:v>95803</c:v>
                </c:pt>
                <c:pt idx="95804">
                  <c:v>95804</c:v>
                </c:pt>
                <c:pt idx="95805">
                  <c:v>95805</c:v>
                </c:pt>
                <c:pt idx="95806">
                  <c:v>95806</c:v>
                </c:pt>
                <c:pt idx="95807">
                  <c:v>95807</c:v>
                </c:pt>
                <c:pt idx="95808">
                  <c:v>95808</c:v>
                </c:pt>
                <c:pt idx="95809">
                  <c:v>95809</c:v>
                </c:pt>
                <c:pt idx="95810">
                  <c:v>95810</c:v>
                </c:pt>
                <c:pt idx="95811">
                  <c:v>95811</c:v>
                </c:pt>
                <c:pt idx="95812">
                  <c:v>95812</c:v>
                </c:pt>
                <c:pt idx="95813">
                  <c:v>95813</c:v>
                </c:pt>
                <c:pt idx="95814">
                  <c:v>95814</c:v>
                </c:pt>
                <c:pt idx="95815">
                  <c:v>95815</c:v>
                </c:pt>
                <c:pt idx="95816">
                  <c:v>95816</c:v>
                </c:pt>
                <c:pt idx="95817">
                  <c:v>95817</c:v>
                </c:pt>
                <c:pt idx="95818">
                  <c:v>95818</c:v>
                </c:pt>
                <c:pt idx="95819">
                  <c:v>95819</c:v>
                </c:pt>
                <c:pt idx="95820">
                  <c:v>95820</c:v>
                </c:pt>
                <c:pt idx="95821">
                  <c:v>95821</c:v>
                </c:pt>
                <c:pt idx="95822">
                  <c:v>95822</c:v>
                </c:pt>
                <c:pt idx="95823">
                  <c:v>95823</c:v>
                </c:pt>
                <c:pt idx="95824">
                  <c:v>95824</c:v>
                </c:pt>
                <c:pt idx="95825">
                  <c:v>95825</c:v>
                </c:pt>
                <c:pt idx="95826">
                  <c:v>95826</c:v>
                </c:pt>
                <c:pt idx="95827">
                  <c:v>95827</c:v>
                </c:pt>
                <c:pt idx="95828">
                  <c:v>95828</c:v>
                </c:pt>
                <c:pt idx="95829">
                  <c:v>95829</c:v>
                </c:pt>
                <c:pt idx="95830">
                  <c:v>95830</c:v>
                </c:pt>
                <c:pt idx="95831">
                  <c:v>95831</c:v>
                </c:pt>
                <c:pt idx="95832">
                  <c:v>95832</c:v>
                </c:pt>
                <c:pt idx="95833">
                  <c:v>95833</c:v>
                </c:pt>
                <c:pt idx="95834">
                  <c:v>95834</c:v>
                </c:pt>
                <c:pt idx="95835">
                  <c:v>95835</c:v>
                </c:pt>
                <c:pt idx="95836">
                  <c:v>95836</c:v>
                </c:pt>
                <c:pt idx="95837">
                  <c:v>95837</c:v>
                </c:pt>
                <c:pt idx="95838">
                  <c:v>95838</c:v>
                </c:pt>
                <c:pt idx="95839">
                  <c:v>95839</c:v>
                </c:pt>
                <c:pt idx="95840">
                  <c:v>95840</c:v>
                </c:pt>
                <c:pt idx="95841">
                  <c:v>95841</c:v>
                </c:pt>
                <c:pt idx="95842">
                  <c:v>95842</c:v>
                </c:pt>
                <c:pt idx="95843">
                  <c:v>95843</c:v>
                </c:pt>
                <c:pt idx="95844">
                  <c:v>95844</c:v>
                </c:pt>
                <c:pt idx="95845">
                  <c:v>95845</c:v>
                </c:pt>
                <c:pt idx="95846">
                  <c:v>95846</c:v>
                </c:pt>
                <c:pt idx="95847">
                  <c:v>95847</c:v>
                </c:pt>
                <c:pt idx="95848">
                  <c:v>95848</c:v>
                </c:pt>
                <c:pt idx="95849">
                  <c:v>95849</c:v>
                </c:pt>
                <c:pt idx="95850">
                  <c:v>95850</c:v>
                </c:pt>
                <c:pt idx="95851">
                  <c:v>95851</c:v>
                </c:pt>
                <c:pt idx="95852">
                  <c:v>95852</c:v>
                </c:pt>
                <c:pt idx="95853">
                  <c:v>95853</c:v>
                </c:pt>
                <c:pt idx="95854">
                  <c:v>95854</c:v>
                </c:pt>
                <c:pt idx="95855">
                  <c:v>95855</c:v>
                </c:pt>
                <c:pt idx="95856">
                  <c:v>95856</c:v>
                </c:pt>
                <c:pt idx="95857">
                  <c:v>95857</c:v>
                </c:pt>
                <c:pt idx="95858">
                  <c:v>95858</c:v>
                </c:pt>
                <c:pt idx="95859">
                  <c:v>95859</c:v>
                </c:pt>
                <c:pt idx="95860">
                  <c:v>95860</c:v>
                </c:pt>
                <c:pt idx="95861">
                  <c:v>95861</c:v>
                </c:pt>
                <c:pt idx="95862">
                  <c:v>95862</c:v>
                </c:pt>
                <c:pt idx="95863">
                  <c:v>95863</c:v>
                </c:pt>
                <c:pt idx="95864">
                  <c:v>95864</c:v>
                </c:pt>
                <c:pt idx="95865">
                  <c:v>95865</c:v>
                </c:pt>
                <c:pt idx="95866">
                  <c:v>95866</c:v>
                </c:pt>
                <c:pt idx="95867">
                  <c:v>95867</c:v>
                </c:pt>
                <c:pt idx="95868">
                  <c:v>95868</c:v>
                </c:pt>
                <c:pt idx="95869">
                  <c:v>95869</c:v>
                </c:pt>
                <c:pt idx="95870">
                  <c:v>95870</c:v>
                </c:pt>
                <c:pt idx="95871">
                  <c:v>95871</c:v>
                </c:pt>
                <c:pt idx="95872">
                  <c:v>95872</c:v>
                </c:pt>
                <c:pt idx="95873">
                  <c:v>95873</c:v>
                </c:pt>
                <c:pt idx="95874">
                  <c:v>95874</c:v>
                </c:pt>
                <c:pt idx="95875">
                  <c:v>95875</c:v>
                </c:pt>
                <c:pt idx="95876">
                  <c:v>95876</c:v>
                </c:pt>
                <c:pt idx="95877">
                  <c:v>95877</c:v>
                </c:pt>
                <c:pt idx="95878">
                  <c:v>95878</c:v>
                </c:pt>
                <c:pt idx="95879">
                  <c:v>95879</c:v>
                </c:pt>
                <c:pt idx="95880">
                  <c:v>95880</c:v>
                </c:pt>
                <c:pt idx="95881">
                  <c:v>95881</c:v>
                </c:pt>
                <c:pt idx="95882">
                  <c:v>95882</c:v>
                </c:pt>
                <c:pt idx="95883">
                  <c:v>95883</c:v>
                </c:pt>
                <c:pt idx="95884">
                  <c:v>95884</c:v>
                </c:pt>
                <c:pt idx="95885">
                  <c:v>95885</c:v>
                </c:pt>
                <c:pt idx="95886">
                  <c:v>95886</c:v>
                </c:pt>
                <c:pt idx="95887">
                  <c:v>95887</c:v>
                </c:pt>
                <c:pt idx="95888">
                  <c:v>95888</c:v>
                </c:pt>
                <c:pt idx="95889">
                  <c:v>95889</c:v>
                </c:pt>
                <c:pt idx="95890">
                  <c:v>95890</c:v>
                </c:pt>
                <c:pt idx="95891">
                  <c:v>95891</c:v>
                </c:pt>
                <c:pt idx="95892">
                  <c:v>95892</c:v>
                </c:pt>
                <c:pt idx="95893">
                  <c:v>95893</c:v>
                </c:pt>
                <c:pt idx="95894">
                  <c:v>95894</c:v>
                </c:pt>
                <c:pt idx="95895">
                  <c:v>95895</c:v>
                </c:pt>
                <c:pt idx="95896">
                  <c:v>95896</c:v>
                </c:pt>
                <c:pt idx="95897">
                  <c:v>95897</c:v>
                </c:pt>
                <c:pt idx="95898">
                  <c:v>95898</c:v>
                </c:pt>
                <c:pt idx="95899">
                  <c:v>95899</c:v>
                </c:pt>
                <c:pt idx="95900">
                  <c:v>95900</c:v>
                </c:pt>
                <c:pt idx="95901">
                  <c:v>95901</c:v>
                </c:pt>
                <c:pt idx="95902">
                  <c:v>95902</c:v>
                </c:pt>
                <c:pt idx="95903">
                  <c:v>95903</c:v>
                </c:pt>
                <c:pt idx="95904">
                  <c:v>95904</c:v>
                </c:pt>
                <c:pt idx="95905">
                  <c:v>95905</c:v>
                </c:pt>
                <c:pt idx="95906">
                  <c:v>95906</c:v>
                </c:pt>
                <c:pt idx="95907">
                  <c:v>95907</c:v>
                </c:pt>
                <c:pt idx="95908">
                  <c:v>95908</c:v>
                </c:pt>
                <c:pt idx="95909">
                  <c:v>95909</c:v>
                </c:pt>
                <c:pt idx="95910">
                  <c:v>95910</c:v>
                </c:pt>
                <c:pt idx="95911">
                  <c:v>95911</c:v>
                </c:pt>
                <c:pt idx="95912">
                  <c:v>95912</c:v>
                </c:pt>
                <c:pt idx="95913">
                  <c:v>95913</c:v>
                </c:pt>
                <c:pt idx="95914">
                  <c:v>95914</c:v>
                </c:pt>
                <c:pt idx="95915">
                  <c:v>95915</c:v>
                </c:pt>
                <c:pt idx="95916">
                  <c:v>95916</c:v>
                </c:pt>
                <c:pt idx="95917">
                  <c:v>95917</c:v>
                </c:pt>
                <c:pt idx="95918">
                  <c:v>95918</c:v>
                </c:pt>
                <c:pt idx="95919">
                  <c:v>95919</c:v>
                </c:pt>
                <c:pt idx="95920">
                  <c:v>95920</c:v>
                </c:pt>
                <c:pt idx="95921">
                  <c:v>95921</c:v>
                </c:pt>
                <c:pt idx="95922">
                  <c:v>95922</c:v>
                </c:pt>
                <c:pt idx="95923">
                  <c:v>95923</c:v>
                </c:pt>
                <c:pt idx="95924">
                  <c:v>95924</c:v>
                </c:pt>
                <c:pt idx="95925">
                  <c:v>95925</c:v>
                </c:pt>
                <c:pt idx="95926">
                  <c:v>95926</c:v>
                </c:pt>
                <c:pt idx="95927">
                  <c:v>95927</c:v>
                </c:pt>
                <c:pt idx="95928">
                  <c:v>95928</c:v>
                </c:pt>
                <c:pt idx="95929">
                  <c:v>95929</c:v>
                </c:pt>
                <c:pt idx="95930">
                  <c:v>95930</c:v>
                </c:pt>
                <c:pt idx="95931">
                  <c:v>95931</c:v>
                </c:pt>
                <c:pt idx="95932">
                  <c:v>95932</c:v>
                </c:pt>
                <c:pt idx="95933">
                  <c:v>95933</c:v>
                </c:pt>
                <c:pt idx="95934">
                  <c:v>95934</c:v>
                </c:pt>
                <c:pt idx="95935">
                  <c:v>95935</c:v>
                </c:pt>
                <c:pt idx="95936">
                  <c:v>95936</c:v>
                </c:pt>
                <c:pt idx="95937">
                  <c:v>95937</c:v>
                </c:pt>
                <c:pt idx="95938">
                  <c:v>95938</c:v>
                </c:pt>
                <c:pt idx="95939">
                  <c:v>95939</c:v>
                </c:pt>
                <c:pt idx="95940">
                  <c:v>95940</c:v>
                </c:pt>
                <c:pt idx="95941">
                  <c:v>95941</c:v>
                </c:pt>
                <c:pt idx="95942">
                  <c:v>95942</c:v>
                </c:pt>
                <c:pt idx="95943">
                  <c:v>95943</c:v>
                </c:pt>
                <c:pt idx="95944">
                  <c:v>95944</c:v>
                </c:pt>
                <c:pt idx="95945">
                  <c:v>95945</c:v>
                </c:pt>
                <c:pt idx="95946">
                  <c:v>95946</c:v>
                </c:pt>
                <c:pt idx="95947">
                  <c:v>95947</c:v>
                </c:pt>
                <c:pt idx="95948">
                  <c:v>95948</c:v>
                </c:pt>
                <c:pt idx="95949">
                  <c:v>95949</c:v>
                </c:pt>
                <c:pt idx="95950">
                  <c:v>95950</c:v>
                </c:pt>
                <c:pt idx="95951">
                  <c:v>95951</c:v>
                </c:pt>
                <c:pt idx="95952">
                  <c:v>95952</c:v>
                </c:pt>
                <c:pt idx="95953">
                  <c:v>95953</c:v>
                </c:pt>
                <c:pt idx="95954">
                  <c:v>95954</c:v>
                </c:pt>
                <c:pt idx="95955">
                  <c:v>95955</c:v>
                </c:pt>
                <c:pt idx="95956">
                  <c:v>95956</c:v>
                </c:pt>
                <c:pt idx="95957">
                  <c:v>95957</c:v>
                </c:pt>
                <c:pt idx="95958">
                  <c:v>95958</c:v>
                </c:pt>
                <c:pt idx="95959">
                  <c:v>95959</c:v>
                </c:pt>
                <c:pt idx="95960">
                  <c:v>95960</c:v>
                </c:pt>
                <c:pt idx="95961">
                  <c:v>95961</c:v>
                </c:pt>
                <c:pt idx="95962">
                  <c:v>95962</c:v>
                </c:pt>
                <c:pt idx="95963">
                  <c:v>95963</c:v>
                </c:pt>
                <c:pt idx="95964">
                  <c:v>95964</c:v>
                </c:pt>
                <c:pt idx="95965">
                  <c:v>95965</c:v>
                </c:pt>
                <c:pt idx="95966">
                  <c:v>95966</c:v>
                </c:pt>
                <c:pt idx="95967">
                  <c:v>95967</c:v>
                </c:pt>
                <c:pt idx="95968">
                  <c:v>95968</c:v>
                </c:pt>
                <c:pt idx="95969">
                  <c:v>95969</c:v>
                </c:pt>
                <c:pt idx="95970">
                  <c:v>95970</c:v>
                </c:pt>
                <c:pt idx="95971">
                  <c:v>95971</c:v>
                </c:pt>
                <c:pt idx="95972">
                  <c:v>95972</c:v>
                </c:pt>
                <c:pt idx="95973">
                  <c:v>95973</c:v>
                </c:pt>
                <c:pt idx="95974">
                  <c:v>95974</c:v>
                </c:pt>
                <c:pt idx="95975">
                  <c:v>95975</c:v>
                </c:pt>
                <c:pt idx="95976">
                  <c:v>95976</c:v>
                </c:pt>
                <c:pt idx="95977">
                  <c:v>95977</c:v>
                </c:pt>
                <c:pt idx="95978">
                  <c:v>95978</c:v>
                </c:pt>
                <c:pt idx="95979">
                  <c:v>95979</c:v>
                </c:pt>
                <c:pt idx="95980">
                  <c:v>95980</c:v>
                </c:pt>
                <c:pt idx="95981">
                  <c:v>95981</c:v>
                </c:pt>
                <c:pt idx="95982">
                  <c:v>95982</c:v>
                </c:pt>
                <c:pt idx="95983">
                  <c:v>95983</c:v>
                </c:pt>
                <c:pt idx="95984">
                  <c:v>95984</c:v>
                </c:pt>
                <c:pt idx="95985">
                  <c:v>95985</c:v>
                </c:pt>
                <c:pt idx="95986">
                  <c:v>95986</c:v>
                </c:pt>
                <c:pt idx="95987">
                  <c:v>95987</c:v>
                </c:pt>
                <c:pt idx="95988">
                  <c:v>95988</c:v>
                </c:pt>
                <c:pt idx="95989">
                  <c:v>95989</c:v>
                </c:pt>
                <c:pt idx="95990">
                  <c:v>95990</c:v>
                </c:pt>
                <c:pt idx="95991">
                  <c:v>95991</c:v>
                </c:pt>
                <c:pt idx="95992">
                  <c:v>95992</c:v>
                </c:pt>
                <c:pt idx="95993">
                  <c:v>95993</c:v>
                </c:pt>
                <c:pt idx="95994">
                  <c:v>95994</c:v>
                </c:pt>
                <c:pt idx="95995">
                  <c:v>95995</c:v>
                </c:pt>
                <c:pt idx="95996">
                  <c:v>95996</c:v>
                </c:pt>
                <c:pt idx="95997">
                  <c:v>95997</c:v>
                </c:pt>
                <c:pt idx="95998">
                  <c:v>95998</c:v>
                </c:pt>
                <c:pt idx="95999">
                  <c:v>95999</c:v>
                </c:pt>
                <c:pt idx="96000">
                  <c:v>96000</c:v>
                </c:pt>
                <c:pt idx="96001">
                  <c:v>96001</c:v>
                </c:pt>
                <c:pt idx="96002">
                  <c:v>96002</c:v>
                </c:pt>
                <c:pt idx="96003">
                  <c:v>96003</c:v>
                </c:pt>
                <c:pt idx="96004">
                  <c:v>96004</c:v>
                </c:pt>
                <c:pt idx="96005">
                  <c:v>96005</c:v>
                </c:pt>
                <c:pt idx="96006">
                  <c:v>96006</c:v>
                </c:pt>
                <c:pt idx="96007">
                  <c:v>96007</c:v>
                </c:pt>
                <c:pt idx="96008">
                  <c:v>96008</c:v>
                </c:pt>
                <c:pt idx="96009">
                  <c:v>96009</c:v>
                </c:pt>
                <c:pt idx="96010">
                  <c:v>96010</c:v>
                </c:pt>
                <c:pt idx="96011">
                  <c:v>96011</c:v>
                </c:pt>
                <c:pt idx="96012">
                  <c:v>96012</c:v>
                </c:pt>
                <c:pt idx="96013">
                  <c:v>96013</c:v>
                </c:pt>
                <c:pt idx="96014">
                  <c:v>96014</c:v>
                </c:pt>
                <c:pt idx="96015">
                  <c:v>96015</c:v>
                </c:pt>
                <c:pt idx="96016">
                  <c:v>96016</c:v>
                </c:pt>
                <c:pt idx="96017">
                  <c:v>96017</c:v>
                </c:pt>
                <c:pt idx="96018">
                  <c:v>96018</c:v>
                </c:pt>
                <c:pt idx="96019">
                  <c:v>96019</c:v>
                </c:pt>
                <c:pt idx="96020">
                  <c:v>96020</c:v>
                </c:pt>
                <c:pt idx="96021">
                  <c:v>96021</c:v>
                </c:pt>
                <c:pt idx="96022">
                  <c:v>96022</c:v>
                </c:pt>
                <c:pt idx="96023">
                  <c:v>96023</c:v>
                </c:pt>
                <c:pt idx="96024">
                  <c:v>96024</c:v>
                </c:pt>
                <c:pt idx="96025">
                  <c:v>96025</c:v>
                </c:pt>
                <c:pt idx="96026">
                  <c:v>96026</c:v>
                </c:pt>
                <c:pt idx="96027">
                  <c:v>96027</c:v>
                </c:pt>
                <c:pt idx="96028">
                  <c:v>96028</c:v>
                </c:pt>
                <c:pt idx="96029">
                  <c:v>96029</c:v>
                </c:pt>
                <c:pt idx="96030">
                  <c:v>96030</c:v>
                </c:pt>
                <c:pt idx="96031">
                  <c:v>96031</c:v>
                </c:pt>
                <c:pt idx="96032">
                  <c:v>96032</c:v>
                </c:pt>
                <c:pt idx="96033">
                  <c:v>96033</c:v>
                </c:pt>
                <c:pt idx="96034">
                  <c:v>96034</c:v>
                </c:pt>
                <c:pt idx="96035">
                  <c:v>96035</c:v>
                </c:pt>
                <c:pt idx="96036">
                  <c:v>96036</c:v>
                </c:pt>
                <c:pt idx="96037">
                  <c:v>96037</c:v>
                </c:pt>
                <c:pt idx="96038">
                  <c:v>96038</c:v>
                </c:pt>
                <c:pt idx="96039">
                  <c:v>96039</c:v>
                </c:pt>
                <c:pt idx="96040">
                  <c:v>96040</c:v>
                </c:pt>
                <c:pt idx="96041">
                  <c:v>96041</c:v>
                </c:pt>
                <c:pt idx="96042">
                  <c:v>96042</c:v>
                </c:pt>
                <c:pt idx="96043">
                  <c:v>96043</c:v>
                </c:pt>
                <c:pt idx="96044">
                  <c:v>96044</c:v>
                </c:pt>
                <c:pt idx="96045">
                  <c:v>96045</c:v>
                </c:pt>
                <c:pt idx="96046">
                  <c:v>96046</c:v>
                </c:pt>
                <c:pt idx="96047">
                  <c:v>96047</c:v>
                </c:pt>
                <c:pt idx="96048">
                  <c:v>96048</c:v>
                </c:pt>
                <c:pt idx="96049">
                  <c:v>96049</c:v>
                </c:pt>
                <c:pt idx="96050">
                  <c:v>96050</c:v>
                </c:pt>
                <c:pt idx="96051">
                  <c:v>96051</c:v>
                </c:pt>
                <c:pt idx="96052">
                  <c:v>96052</c:v>
                </c:pt>
                <c:pt idx="96053">
                  <c:v>96053</c:v>
                </c:pt>
                <c:pt idx="96054">
                  <c:v>96054</c:v>
                </c:pt>
                <c:pt idx="96055">
                  <c:v>96055</c:v>
                </c:pt>
                <c:pt idx="96056">
                  <c:v>96056</c:v>
                </c:pt>
                <c:pt idx="96057">
                  <c:v>96057</c:v>
                </c:pt>
                <c:pt idx="96058">
                  <c:v>96058</c:v>
                </c:pt>
                <c:pt idx="96059">
                  <c:v>96059</c:v>
                </c:pt>
                <c:pt idx="96060">
                  <c:v>96060</c:v>
                </c:pt>
                <c:pt idx="96061">
                  <c:v>96061</c:v>
                </c:pt>
                <c:pt idx="96062">
                  <c:v>96062</c:v>
                </c:pt>
                <c:pt idx="96063">
                  <c:v>96063</c:v>
                </c:pt>
                <c:pt idx="96064">
                  <c:v>96064</c:v>
                </c:pt>
                <c:pt idx="96065">
                  <c:v>96065</c:v>
                </c:pt>
                <c:pt idx="96066">
                  <c:v>96066</c:v>
                </c:pt>
                <c:pt idx="96067">
                  <c:v>96067</c:v>
                </c:pt>
                <c:pt idx="96068">
                  <c:v>96068</c:v>
                </c:pt>
                <c:pt idx="96069">
                  <c:v>96069</c:v>
                </c:pt>
                <c:pt idx="96070">
                  <c:v>96070</c:v>
                </c:pt>
                <c:pt idx="96071">
                  <c:v>96071</c:v>
                </c:pt>
                <c:pt idx="96072">
                  <c:v>96072</c:v>
                </c:pt>
                <c:pt idx="96073">
                  <c:v>96073</c:v>
                </c:pt>
                <c:pt idx="96074">
                  <c:v>96074</c:v>
                </c:pt>
                <c:pt idx="96075">
                  <c:v>96075</c:v>
                </c:pt>
                <c:pt idx="96076">
                  <c:v>96076</c:v>
                </c:pt>
                <c:pt idx="96077">
                  <c:v>96077</c:v>
                </c:pt>
                <c:pt idx="96078">
                  <c:v>96078</c:v>
                </c:pt>
                <c:pt idx="96079">
                  <c:v>96079</c:v>
                </c:pt>
                <c:pt idx="96080">
                  <c:v>96080</c:v>
                </c:pt>
                <c:pt idx="96081">
                  <c:v>96081</c:v>
                </c:pt>
                <c:pt idx="96082">
                  <c:v>96082</c:v>
                </c:pt>
                <c:pt idx="96083">
                  <c:v>96083</c:v>
                </c:pt>
                <c:pt idx="96084">
                  <c:v>96084</c:v>
                </c:pt>
                <c:pt idx="96085">
                  <c:v>96085</c:v>
                </c:pt>
                <c:pt idx="96086">
                  <c:v>96086</c:v>
                </c:pt>
                <c:pt idx="96087">
                  <c:v>96087</c:v>
                </c:pt>
                <c:pt idx="96088">
                  <c:v>96088</c:v>
                </c:pt>
                <c:pt idx="96089">
                  <c:v>96089</c:v>
                </c:pt>
                <c:pt idx="96090">
                  <c:v>96090</c:v>
                </c:pt>
                <c:pt idx="96091">
                  <c:v>96091</c:v>
                </c:pt>
                <c:pt idx="96092">
                  <c:v>96092</c:v>
                </c:pt>
                <c:pt idx="96093">
                  <c:v>96093</c:v>
                </c:pt>
                <c:pt idx="96094">
                  <c:v>96094</c:v>
                </c:pt>
                <c:pt idx="96095">
                  <c:v>96095</c:v>
                </c:pt>
                <c:pt idx="96096">
                  <c:v>96096</c:v>
                </c:pt>
                <c:pt idx="96097">
                  <c:v>96097</c:v>
                </c:pt>
                <c:pt idx="96098">
                  <c:v>96098</c:v>
                </c:pt>
                <c:pt idx="96099">
                  <c:v>96099</c:v>
                </c:pt>
                <c:pt idx="96100">
                  <c:v>96100</c:v>
                </c:pt>
                <c:pt idx="96101">
                  <c:v>96101</c:v>
                </c:pt>
                <c:pt idx="96102">
                  <c:v>96102</c:v>
                </c:pt>
                <c:pt idx="96103">
                  <c:v>96103</c:v>
                </c:pt>
                <c:pt idx="96104">
                  <c:v>96104</c:v>
                </c:pt>
                <c:pt idx="96105">
                  <c:v>96105</c:v>
                </c:pt>
                <c:pt idx="96106">
                  <c:v>96106</c:v>
                </c:pt>
                <c:pt idx="96107">
                  <c:v>96107</c:v>
                </c:pt>
                <c:pt idx="96108">
                  <c:v>96108</c:v>
                </c:pt>
                <c:pt idx="96109">
                  <c:v>96109</c:v>
                </c:pt>
                <c:pt idx="96110">
                  <c:v>96110</c:v>
                </c:pt>
                <c:pt idx="96111">
                  <c:v>96111</c:v>
                </c:pt>
                <c:pt idx="96112">
                  <c:v>96112</c:v>
                </c:pt>
                <c:pt idx="96113">
                  <c:v>96113</c:v>
                </c:pt>
                <c:pt idx="96114">
                  <c:v>96114</c:v>
                </c:pt>
                <c:pt idx="96115">
                  <c:v>96115</c:v>
                </c:pt>
                <c:pt idx="96116">
                  <c:v>96116</c:v>
                </c:pt>
                <c:pt idx="96117">
                  <c:v>96117</c:v>
                </c:pt>
                <c:pt idx="96118">
                  <c:v>96118</c:v>
                </c:pt>
                <c:pt idx="96119">
                  <c:v>96119</c:v>
                </c:pt>
                <c:pt idx="96120">
                  <c:v>96120</c:v>
                </c:pt>
                <c:pt idx="96121">
                  <c:v>96121</c:v>
                </c:pt>
                <c:pt idx="96122">
                  <c:v>96122</c:v>
                </c:pt>
                <c:pt idx="96123">
                  <c:v>96123</c:v>
                </c:pt>
                <c:pt idx="96124">
                  <c:v>96124</c:v>
                </c:pt>
                <c:pt idx="96125">
                  <c:v>96125</c:v>
                </c:pt>
                <c:pt idx="96126">
                  <c:v>96126</c:v>
                </c:pt>
                <c:pt idx="96127">
                  <c:v>96127</c:v>
                </c:pt>
                <c:pt idx="96128">
                  <c:v>96128</c:v>
                </c:pt>
                <c:pt idx="96129">
                  <c:v>96129</c:v>
                </c:pt>
                <c:pt idx="96130">
                  <c:v>96130</c:v>
                </c:pt>
                <c:pt idx="96131">
                  <c:v>96131</c:v>
                </c:pt>
                <c:pt idx="96132">
                  <c:v>96132</c:v>
                </c:pt>
                <c:pt idx="96133">
                  <c:v>96133</c:v>
                </c:pt>
                <c:pt idx="96134">
                  <c:v>96134</c:v>
                </c:pt>
                <c:pt idx="96135">
                  <c:v>96135</c:v>
                </c:pt>
                <c:pt idx="96136">
                  <c:v>96136</c:v>
                </c:pt>
                <c:pt idx="96137">
                  <c:v>96137</c:v>
                </c:pt>
                <c:pt idx="96138">
                  <c:v>96138</c:v>
                </c:pt>
                <c:pt idx="96139">
                  <c:v>96139</c:v>
                </c:pt>
                <c:pt idx="96140">
                  <c:v>96140</c:v>
                </c:pt>
                <c:pt idx="96141">
                  <c:v>96141</c:v>
                </c:pt>
                <c:pt idx="96142">
                  <c:v>96142</c:v>
                </c:pt>
                <c:pt idx="96143">
                  <c:v>96143</c:v>
                </c:pt>
                <c:pt idx="96144">
                  <c:v>96144</c:v>
                </c:pt>
                <c:pt idx="96145">
                  <c:v>96145</c:v>
                </c:pt>
                <c:pt idx="96146">
                  <c:v>96146</c:v>
                </c:pt>
                <c:pt idx="96147">
                  <c:v>96147</c:v>
                </c:pt>
                <c:pt idx="96148">
                  <c:v>96148</c:v>
                </c:pt>
                <c:pt idx="96149">
                  <c:v>96149</c:v>
                </c:pt>
                <c:pt idx="96150">
                  <c:v>96150</c:v>
                </c:pt>
                <c:pt idx="96151">
                  <c:v>96151</c:v>
                </c:pt>
                <c:pt idx="96152">
                  <c:v>96152</c:v>
                </c:pt>
                <c:pt idx="96153">
                  <c:v>96153</c:v>
                </c:pt>
                <c:pt idx="96154">
                  <c:v>96154</c:v>
                </c:pt>
                <c:pt idx="96155">
                  <c:v>96155</c:v>
                </c:pt>
                <c:pt idx="96156">
                  <c:v>96156</c:v>
                </c:pt>
                <c:pt idx="96157">
                  <c:v>96157</c:v>
                </c:pt>
                <c:pt idx="96158">
                  <c:v>96158</c:v>
                </c:pt>
                <c:pt idx="96159">
                  <c:v>96159</c:v>
                </c:pt>
                <c:pt idx="96160">
                  <c:v>96160</c:v>
                </c:pt>
                <c:pt idx="96161">
                  <c:v>96161</c:v>
                </c:pt>
                <c:pt idx="96162">
                  <c:v>96162</c:v>
                </c:pt>
                <c:pt idx="96163">
                  <c:v>96163</c:v>
                </c:pt>
                <c:pt idx="96164">
                  <c:v>96164</c:v>
                </c:pt>
                <c:pt idx="96165">
                  <c:v>96165</c:v>
                </c:pt>
                <c:pt idx="96166">
                  <c:v>96166</c:v>
                </c:pt>
                <c:pt idx="96167">
                  <c:v>96167</c:v>
                </c:pt>
                <c:pt idx="96168">
                  <c:v>96168</c:v>
                </c:pt>
                <c:pt idx="96169">
                  <c:v>96169</c:v>
                </c:pt>
                <c:pt idx="96170">
                  <c:v>96170</c:v>
                </c:pt>
                <c:pt idx="96171">
                  <c:v>96171</c:v>
                </c:pt>
                <c:pt idx="96172">
                  <c:v>96172</c:v>
                </c:pt>
                <c:pt idx="96173">
                  <c:v>96173</c:v>
                </c:pt>
                <c:pt idx="96174">
                  <c:v>96174</c:v>
                </c:pt>
                <c:pt idx="96175">
                  <c:v>96175</c:v>
                </c:pt>
                <c:pt idx="96176">
                  <c:v>96176</c:v>
                </c:pt>
                <c:pt idx="96177">
                  <c:v>96177</c:v>
                </c:pt>
                <c:pt idx="96178">
                  <c:v>96178</c:v>
                </c:pt>
                <c:pt idx="96179">
                  <c:v>96179</c:v>
                </c:pt>
                <c:pt idx="96180">
                  <c:v>96180</c:v>
                </c:pt>
                <c:pt idx="96181">
                  <c:v>96181</c:v>
                </c:pt>
                <c:pt idx="96182">
                  <c:v>96182</c:v>
                </c:pt>
                <c:pt idx="96183">
                  <c:v>96183</c:v>
                </c:pt>
                <c:pt idx="96184">
                  <c:v>96184</c:v>
                </c:pt>
                <c:pt idx="96185">
                  <c:v>96185</c:v>
                </c:pt>
                <c:pt idx="96186">
                  <c:v>96186</c:v>
                </c:pt>
                <c:pt idx="96187">
                  <c:v>96187</c:v>
                </c:pt>
                <c:pt idx="96188">
                  <c:v>96188</c:v>
                </c:pt>
                <c:pt idx="96189">
                  <c:v>96189</c:v>
                </c:pt>
                <c:pt idx="96190">
                  <c:v>96190</c:v>
                </c:pt>
                <c:pt idx="96191">
                  <c:v>96191</c:v>
                </c:pt>
                <c:pt idx="96192">
                  <c:v>96192</c:v>
                </c:pt>
                <c:pt idx="96193">
                  <c:v>96193</c:v>
                </c:pt>
                <c:pt idx="96194">
                  <c:v>96194</c:v>
                </c:pt>
                <c:pt idx="96195">
                  <c:v>96195</c:v>
                </c:pt>
                <c:pt idx="96196">
                  <c:v>96196</c:v>
                </c:pt>
                <c:pt idx="96197">
                  <c:v>96197</c:v>
                </c:pt>
                <c:pt idx="96198">
                  <c:v>96198</c:v>
                </c:pt>
                <c:pt idx="96199">
                  <c:v>96199</c:v>
                </c:pt>
                <c:pt idx="96200">
                  <c:v>96200</c:v>
                </c:pt>
                <c:pt idx="96201">
                  <c:v>96201</c:v>
                </c:pt>
                <c:pt idx="96202">
                  <c:v>96202</c:v>
                </c:pt>
                <c:pt idx="96203">
                  <c:v>96203</c:v>
                </c:pt>
                <c:pt idx="96204">
                  <c:v>96204</c:v>
                </c:pt>
                <c:pt idx="96205">
                  <c:v>96205</c:v>
                </c:pt>
                <c:pt idx="96206">
                  <c:v>96206</c:v>
                </c:pt>
                <c:pt idx="96207">
                  <c:v>96207</c:v>
                </c:pt>
                <c:pt idx="96208">
                  <c:v>96208</c:v>
                </c:pt>
                <c:pt idx="96209">
                  <c:v>96209</c:v>
                </c:pt>
                <c:pt idx="96210">
                  <c:v>96210</c:v>
                </c:pt>
                <c:pt idx="96211">
                  <c:v>96211</c:v>
                </c:pt>
                <c:pt idx="96212">
                  <c:v>96212</c:v>
                </c:pt>
                <c:pt idx="96213">
                  <c:v>96213</c:v>
                </c:pt>
                <c:pt idx="96214">
                  <c:v>96214</c:v>
                </c:pt>
                <c:pt idx="96215">
                  <c:v>96215</c:v>
                </c:pt>
                <c:pt idx="96216">
                  <c:v>96216</c:v>
                </c:pt>
                <c:pt idx="96217">
                  <c:v>96217</c:v>
                </c:pt>
                <c:pt idx="96218">
                  <c:v>96218</c:v>
                </c:pt>
                <c:pt idx="96219">
                  <c:v>96219</c:v>
                </c:pt>
                <c:pt idx="96220">
                  <c:v>96220</c:v>
                </c:pt>
                <c:pt idx="96221">
                  <c:v>96221</c:v>
                </c:pt>
                <c:pt idx="96222">
                  <c:v>96222</c:v>
                </c:pt>
                <c:pt idx="96223">
                  <c:v>96223</c:v>
                </c:pt>
                <c:pt idx="96224">
                  <c:v>96224</c:v>
                </c:pt>
                <c:pt idx="96225">
                  <c:v>96225</c:v>
                </c:pt>
                <c:pt idx="96226">
                  <c:v>96226</c:v>
                </c:pt>
                <c:pt idx="96227">
                  <c:v>96227</c:v>
                </c:pt>
                <c:pt idx="96228">
                  <c:v>96228</c:v>
                </c:pt>
                <c:pt idx="96229">
                  <c:v>96229</c:v>
                </c:pt>
                <c:pt idx="96230">
                  <c:v>96230</c:v>
                </c:pt>
                <c:pt idx="96231">
                  <c:v>96231</c:v>
                </c:pt>
                <c:pt idx="96232">
                  <c:v>96232</c:v>
                </c:pt>
                <c:pt idx="96233">
                  <c:v>96233</c:v>
                </c:pt>
                <c:pt idx="96234">
                  <c:v>96234</c:v>
                </c:pt>
                <c:pt idx="96235">
                  <c:v>96235</c:v>
                </c:pt>
                <c:pt idx="96236">
                  <c:v>96236</c:v>
                </c:pt>
                <c:pt idx="96237">
                  <c:v>96237</c:v>
                </c:pt>
                <c:pt idx="96238">
                  <c:v>96238</c:v>
                </c:pt>
                <c:pt idx="96239">
                  <c:v>96239</c:v>
                </c:pt>
                <c:pt idx="96240">
                  <c:v>96240</c:v>
                </c:pt>
                <c:pt idx="96241">
                  <c:v>96241</c:v>
                </c:pt>
                <c:pt idx="96242">
                  <c:v>96242</c:v>
                </c:pt>
                <c:pt idx="96243">
                  <c:v>96243</c:v>
                </c:pt>
                <c:pt idx="96244">
                  <c:v>96244</c:v>
                </c:pt>
                <c:pt idx="96245">
                  <c:v>96245</c:v>
                </c:pt>
                <c:pt idx="96246">
                  <c:v>96246</c:v>
                </c:pt>
                <c:pt idx="96247">
                  <c:v>96247</c:v>
                </c:pt>
                <c:pt idx="96248">
                  <c:v>96248</c:v>
                </c:pt>
                <c:pt idx="96249">
                  <c:v>96249</c:v>
                </c:pt>
                <c:pt idx="96250">
                  <c:v>96250</c:v>
                </c:pt>
                <c:pt idx="96251">
                  <c:v>96251</c:v>
                </c:pt>
                <c:pt idx="96252">
                  <c:v>96252</c:v>
                </c:pt>
                <c:pt idx="96253">
                  <c:v>96253</c:v>
                </c:pt>
                <c:pt idx="96254">
                  <c:v>96254</c:v>
                </c:pt>
                <c:pt idx="96255">
                  <c:v>96255</c:v>
                </c:pt>
                <c:pt idx="96256">
                  <c:v>96256</c:v>
                </c:pt>
                <c:pt idx="96257">
                  <c:v>96257</c:v>
                </c:pt>
                <c:pt idx="96258">
                  <c:v>96258</c:v>
                </c:pt>
                <c:pt idx="96259">
                  <c:v>96259</c:v>
                </c:pt>
                <c:pt idx="96260">
                  <c:v>96260</c:v>
                </c:pt>
                <c:pt idx="96261">
                  <c:v>96261</c:v>
                </c:pt>
                <c:pt idx="96262">
                  <c:v>96262</c:v>
                </c:pt>
                <c:pt idx="96263">
                  <c:v>96263</c:v>
                </c:pt>
                <c:pt idx="96264">
                  <c:v>96264</c:v>
                </c:pt>
                <c:pt idx="96265">
                  <c:v>96265</c:v>
                </c:pt>
                <c:pt idx="96266">
                  <c:v>96266</c:v>
                </c:pt>
                <c:pt idx="96267">
                  <c:v>96267</c:v>
                </c:pt>
                <c:pt idx="96268">
                  <c:v>96268</c:v>
                </c:pt>
                <c:pt idx="96269">
                  <c:v>96269</c:v>
                </c:pt>
                <c:pt idx="96270">
                  <c:v>96270</c:v>
                </c:pt>
                <c:pt idx="96271">
                  <c:v>96271</c:v>
                </c:pt>
                <c:pt idx="96272">
                  <c:v>96272</c:v>
                </c:pt>
                <c:pt idx="96273">
                  <c:v>96273</c:v>
                </c:pt>
                <c:pt idx="96274">
                  <c:v>96274</c:v>
                </c:pt>
                <c:pt idx="96275">
                  <c:v>96275</c:v>
                </c:pt>
                <c:pt idx="96276">
                  <c:v>96276</c:v>
                </c:pt>
                <c:pt idx="96277">
                  <c:v>96277</c:v>
                </c:pt>
                <c:pt idx="96278">
                  <c:v>96278</c:v>
                </c:pt>
                <c:pt idx="96279">
                  <c:v>96279</c:v>
                </c:pt>
                <c:pt idx="96280">
                  <c:v>96280</c:v>
                </c:pt>
                <c:pt idx="96281">
                  <c:v>96281</c:v>
                </c:pt>
                <c:pt idx="96282">
                  <c:v>96282</c:v>
                </c:pt>
                <c:pt idx="96283">
                  <c:v>96283</c:v>
                </c:pt>
                <c:pt idx="96284">
                  <c:v>96284</c:v>
                </c:pt>
                <c:pt idx="96285">
                  <c:v>96285</c:v>
                </c:pt>
                <c:pt idx="96286">
                  <c:v>96286</c:v>
                </c:pt>
                <c:pt idx="96287">
                  <c:v>96287</c:v>
                </c:pt>
                <c:pt idx="96288">
                  <c:v>96288</c:v>
                </c:pt>
                <c:pt idx="96289">
                  <c:v>96289</c:v>
                </c:pt>
                <c:pt idx="96290">
                  <c:v>96290</c:v>
                </c:pt>
                <c:pt idx="96291">
                  <c:v>96291</c:v>
                </c:pt>
                <c:pt idx="96292">
                  <c:v>96292</c:v>
                </c:pt>
                <c:pt idx="96293">
                  <c:v>96293</c:v>
                </c:pt>
                <c:pt idx="96294">
                  <c:v>96294</c:v>
                </c:pt>
                <c:pt idx="96295">
                  <c:v>96295</c:v>
                </c:pt>
                <c:pt idx="96296">
                  <c:v>96296</c:v>
                </c:pt>
                <c:pt idx="96297">
                  <c:v>96297</c:v>
                </c:pt>
                <c:pt idx="96298">
                  <c:v>96298</c:v>
                </c:pt>
                <c:pt idx="96299">
                  <c:v>96299</c:v>
                </c:pt>
                <c:pt idx="96300">
                  <c:v>96300</c:v>
                </c:pt>
                <c:pt idx="96301">
                  <c:v>96301</c:v>
                </c:pt>
                <c:pt idx="96302">
                  <c:v>96302</c:v>
                </c:pt>
                <c:pt idx="96303">
                  <c:v>96303</c:v>
                </c:pt>
                <c:pt idx="96304">
                  <c:v>96304</c:v>
                </c:pt>
                <c:pt idx="96305">
                  <c:v>96305</c:v>
                </c:pt>
                <c:pt idx="96306">
                  <c:v>96306</c:v>
                </c:pt>
                <c:pt idx="96307">
                  <c:v>96307</c:v>
                </c:pt>
                <c:pt idx="96308">
                  <c:v>96308</c:v>
                </c:pt>
                <c:pt idx="96309">
                  <c:v>96309</c:v>
                </c:pt>
                <c:pt idx="96310">
                  <c:v>96310</c:v>
                </c:pt>
                <c:pt idx="96311">
                  <c:v>96311</c:v>
                </c:pt>
                <c:pt idx="96312">
                  <c:v>96312</c:v>
                </c:pt>
                <c:pt idx="96313">
                  <c:v>96313</c:v>
                </c:pt>
                <c:pt idx="96314">
                  <c:v>96314</c:v>
                </c:pt>
                <c:pt idx="96315">
                  <c:v>96315</c:v>
                </c:pt>
                <c:pt idx="96316">
                  <c:v>96316</c:v>
                </c:pt>
                <c:pt idx="96317">
                  <c:v>96317</c:v>
                </c:pt>
                <c:pt idx="96318">
                  <c:v>96318</c:v>
                </c:pt>
                <c:pt idx="96319">
                  <c:v>96319</c:v>
                </c:pt>
                <c:pt idx="96320">
                  <c:v>96320</c:v>
                </c:pt>
                <c:pt idx="96321">
                  <c:v>96321</c:v>
                </c:pt>
                <c:pt idx="96322">
                  <c:v>96322</c:v>
                </c:pt>
                <c:pt idx="96323">
                  <c:v>96323</c:v>
                </c:pt>
                <c:pt idx="96324">
                  <c:v>96324</c:v>
                </c:pt>
                <c:pt idx="96325">
                  <c:v>96325</c:v>
                </c:pt>
                <c:pt idx="96326">
                  <c:v>96326</c:v>
                </c:pt>
                <c:pt idx="96327">
                  <c:v>96327</c:v>
                </c:pt>
                <c:pt idx="96328">
                  <c:v>96328</c:v>
                </c:pt>
                <c:pt idx="96329">
                  <c:v>96329</c:v>
                </c:pt>
                <c:pt idx="96330">
                  <c:v>96330</c:v>
                </c:pt>
                <c:pt idx="96331">
                  <c:v>96331</c:v>
                </c:pt>
                <c:pt idx="96332">
                  <c:v>96332</c:v>
                </c:pt>
                <c:pt idx="96333">
                  <c:v>96333</c:v>
                </c:pt>
                <c:pt idx="96334">
                  <c:v>96334</c:v>
                </c:pt>
                <c:pt idx="96335">
                  <c:v>96335</c:v>
                </c:pt>
                <c:pt idx="96336">
                  <c:v>96336</c:v>
                </c:pt>
                <c:pt idx="96337">
                  <c:v>96337</c:v>
                </c:pt>
                <c:pt idx="96338">
                  <c:v>96338</c:v>
                </c:pt>
                <c:pt idx="96339">
                  <c:v>96339</c:v>
                </c:pt>
                <c:pt idx="96340">
                  <c:v>96340</c:v>
                </c:pt>
                <c:pt idx="96341">
                  <c:v>96341</c:v>
                </c:pt>
                <c:pt idx="96342">
                  <c:v>96342</c:v>
                </c:pt>
                <c:pt idx="96343">
                  <c:v>96343</c:v>
                </c:pt>
                <c:pt idx="96344">
                  <c:v>96344</c:v>
                </c:pt>
                <c:pt idx="96345">
                  <c:v>96345</c:v>
                </c:pt>
                <c:pt idx="96346">
                  <c:v>96346</c:v>
                </c:pt>
                <c:pt idx="96347">
                  <c:v>96347</c:v>
                </c:pt>
                <c:pt idx="96348">
                  <c:v>96348</c:v>
                </c:pt>
                <c:pt idx="96349">
                  <c:v>96349</c:v>
                </c:pt>
                <c:pt idx="96350">
                  <c:v>96350</c:v>
                </c:pt>
                <c:pt idx="96351">
                  <c:v>96351</c:v>
                </c:pt>
                <c:pt idx="96352">
                  <c:v>96352</c:v>
                </c:pt>
                <c:pt idx="96353">
                  <c:v>96353</c:v>
                </c:pt>
                <c:pt idx="96354">
                  <c:v>96354</c:v>
                </c:pt>
                <c:pt idx="96355">
                  <c:v>96355</c:v>
                </c:pt>
                <c:pt idx="96356">
                  <c:v>96356</c:v>
                </c:pt>
                <c:pt idx="96357">
                  <c:v>96357</c:v>
                </c:pt>
                <c:pt idx="96358">
                  <c:v>96358</c:v>
                </c:pt>
                <c:pt idx="96359">
                  <c:v>96359</c:v>
                </c:pt>
                <c:pt idx="96360">
                  <c:v>96360</c:v>
                </c:pt>
                <c:pt idx="96361">
                  <c:v>96361</c:v>
                </c:pt>
                <c:pt idx="96362">
                  <c:v>96362</c:v>
                </c:pt>
                <c:pt idx="96363">
                  <c:v>96363</c:v>
                </c:pt>
                <c:pt idx="96364">
                  <c:v>96364</c:v>
                </c:pt>
                <c:pt idx="96365">
                  <c:v>96365</c:v>
                </c:pt>
                <c:pt idx="96366">
                  <c:v>96366</c:v>
                </c:pt>
                <c:pt idx="96367">
                  <c:v>96367</c:v>
                </c:pt>
                <c:pt idx="96368">
                  <c:v>96368</c:v>
                </c:pt>
                <c:pt idx="96369">
                  <c:v>96369</c:v>
                </c:pt>
                <c:pt idx="96370">
                  <c:v>96370</c:v>
                </c:pt>
                <c:pt idx="96371">
                  <c:v>96371</c:v>
                </c:pt>
                <c:pt idx="96372">
                  <c:v>96372</c:v>
                </c:pt>
                <c:pt idx="96373">
                  <c:v>96373</c:v>
                </c:pt>
                <c:pt idx="96374">
                  <c:v>96374</c:v>
                </c:pt>
                <c:pt idx="96375">
                  <c:v>96375</c:v>
                </c:pt>
                <c:pt idx="96376">
                  <c:v>96376</c:v>
                </c:pt>
                <c:pt idx="96377">
                  <c:v>96377</c:v>
                </c:pt>
                <c:pt idx="96378">
                  <c:v>96378</c:v>
                </c:pt>
                <c:pt idx="96379">
                  <c:v>96379</c:v>
                </c:pt>
                <c:pt idx="96380">
                  <c:v>96380</c:v>
                </c:pt>
                <c:pt idx="96381">
                  <c:v>96381</c:v>
                </c:pt>
                <c:pt idx="96382">
                  <c:v>96382</c:v>
                </c:pt>
                <c:pt idx="96383">
                  <c:v>96383</c:v>
                </c:pt>
                <c:pt idx="96384">
                  <c:v>96384</c:v>
                </c:pt>
                <c:pt idx="96385">
                  <c:v>96385</c:v>
                </c:pt>
                <c:pt idx="96386">
                  <c:v>96386</c:v>
                </c:pt>
                <c:pt idx="96387">
                  <c:v>96387</c:v>
                </c:pt>
                <c:pt idx="96388">
                  <c:v>96388</c:v>
                </c:pt>
                <c:pt idx="96389">
                  <c:v>96389</c:v>
                </c:pt>
                <c:pt idx="96390">
                  <c:v>96390</c:v>
                </c:pt>
                <c:pt idx="96391">
                  <c:v>96391</c:v>
                </c:pt>
                <c:pt idx="96392">
                  <c:v>96392</c:v>
                </c:pt>
                <c:pt idx="96393">
                  <c:v>96393</c:v>
                </c:pt>
                <c:pt idx="96394">
                  <c:v>96394</c:v>
                </c:pt>
                <c:pt idx="96395">
                  <c:v>96395</c:v>
                </c:pt>
                <c:pt idx="96396">
                  <c:v>96396</c:v>
                </c:pt>
                <c:pt idx="96397">
                  <c:v>96397</c:v>
                </c:pt>
                <c:pt idx="96398">
                  <c:v>96398</c:v>
                </c:pt>
                <c:pt idx="96399">
                  <c:v>96399</c:v>
                </c:pt>
                <c:pt idx="96400">
                  <c:v>96400</c:v>
                </c:pt>
                <c:pt idx="96401">
                  <c:v>96401</c:v>
                </c:pt>
                <c:pt idx="96402">
                  <c:v>96402</c:v>
                </c:pt>
                <c:pt idx="96403">
                  <c:v>96403</c:v>
                </c:pt>
                <c:pt idx="96404">
                  <c:v>96404</c:v>
                </c:pt>
                <c:pt idx="96405">
                  <c:v>96405</c:v>
                </c:pt>
                <c:pt idx="96406">
                  <c:v>96406</c:v>
                </c:pt>
                <c:pt idx="96407">
                  <c:v>96407</c:v>
                </c:pt>
                <c:pt idx="96408">
                  <c:v>96408</c:v>
                </c:pt>
                <c:pt idx="96409">
                  <c:v>96409</c:v>
                </c:pt>
                <c:pt idx="96410">
                  <c:v>96410</c:v>
                </c:pt>
                <c:pt idx="96411">
                  <c:v>96411</c:v>
                </c:pt>
                <c:pt idx="96412">
                  <c:v>96412</c:v>
                </c:pt>
                <c:pt idx="96413">
                  <c:v>96413</c:v>
                </c:pt>
                <c:pt idx="96414">
                  <c:v>96414</c:v>
                </c:pt>
                <c:pt idx="96415">
                  <c:v>96415</c:v>
                </c:pt>
                <c:pt idx="96416">
                  <c:v>96416</c:v>
                </c:pt>
                <c:pt idx="96417">
                  <c:v>96417</c:v>
                </c:pt>
                <c:pt idx="96418">
                  <c:v>96418</c:v>
                </c:pt>
                <c:pt idx="96419">
                  <c:v>96419</c:v>
                </c:pt>
                <c:pt idx="96420">
                  <c:v>96420</c:v>
                </c:pt>
                <c:pt idx="96421">
                  <c:v>96421</c:v>
                </c:pt>
                <c:pt idx="96422">
                  <c:v>96422</c:v>
                </c:pt>
                <c:pt idx="96423">
                  <c:v>96423</c:v>
                </c:pt>
                <c:pt idx="96424">
                  <c:v>96424</c:v>
                </c:pt>
                <c:pt idx="96425">
                  <c:v>96425</c:v>
                </c:pt>
                <c:pt idx="96426">
                  <c:v>96426</c:v>
                </c:pt>
                <c:pt idx="96427">
                  <c:v>96427</c:v>
                </c:pt>
                <c:pt idx="96428">
                  <c:v>96428</c:v>
                </c:pt>
                <c:pt idx="96429">
                  <c:v>96429</c:v>
                </c:pt>
                <c:pt idx="96430">
                  <c:v>96430</c:v>
                </c:pt>
                <c:pt idx="96431">
                  <c:v>96431</c:v>
                </c:pt>
                <c:pt idx="96432">
                  <c:v>96432</c:v>
                </c:pt>
                <c:pt idx="96433">
                  <c:v>96433</c:v>
                </c:pt>
                <c:pt idx="96434">
                  <c:v>96434</c:v>
                </c:pt>
                <c:pt idx="96435">
                  <c:v>96435</c:v>
                </c:pt>
                <c:pt idx="96436">
                  <c:v>96436</c:v>
                </c:pt>
                <c:pt idx="96437">
                  <c:v>96437</c:v>
                </c:pt>
                <c:pt idx="96438">
                  <c:v>96438</c:v>
                </c:pt>
                <c:pt idx="96439">
                  <c:v>96439</c:v>
                </c:pt>
                <c:pt idx="96440">
                  <c:v>96440</c:v>
                </c:pt>
                <c:pt idx="96441">
                  <c:v>96441</c:v>
                </c:pt>
                <c:pt idx="96442">
                  <c:v>96442</c:v>
                </c:pt>
                <c:pt idx="96443">
                  <c:v>96443</c:v>
                </c:pt>
                <c:pt idx="96444">
                  <c:v>96444</c:v>
                </c:pt>
                <c:pt idx="96445">
                  <c:v>96445</c:v>
                </c:pt>
                <c:pt idx="96446">
                  <c:v>96446</c:v>
                </c:pt>
                <c:pt idx="96447">
                  <c:v>96447</c:v>
                </c:pt>
                <c:pt idx="96448">
                  <c:v>96448</c:v>
                </c:pt>
                <c:pt idx="96449">
                  <c:v>96449</c:v>
                </c:pt>
                <c:pt idx="96450">
                  <c:v>96450</c:v>
                </c:pt>
                <c:pt idx="96451">
                  <c:v>96451</c:v>
                </c:pt>
                <c:pt idx="96452">
                  <c:v>96452</c:v>
                </c:pt>
                <c:pt idx="96453">
                  <c:v>96453</c:v>
                </c:pt>
                <c:pt idx="96454">
                  <c:v>96454</c:v>
                </c:pt>
                <c:pt idx="96455">
                  <c:v>96455</c:v>
                </c:pt>
                <c:pt idx="96456">
                  <c:v>96456</c:v>
                </c:pt>
                <c:pt idx="96457">
                  <c:v>96457</c:v>
                </c:pt>
                <c:pt idx="96458">
                  <c:v>96458</c:v>
                </c:pt>
                <c:pt idx="96459">
                  <c:v>96459</c:v>
                </c:pt>
                <c:pt idx="96460">
                  <c:v>96460</c:v>
                </c:pt>
                <c:pt idx="96461">
                  <c:v>96461</c:v>
                </c:pt>
                <c:pt idx="96462">
                  <c:v>96462</c:v>
                </c:pt>
                <c:pt idx="96463">
                  <c:v>96463</c:v>
                </c:pt>
                <c:pt idx="96464">
                  <c:v>96464</c:v>
                </c:pt>
                <c:pt idx="96465">
                  <c:v>96465</c:v>
                </c:pt>
                <c:pt idx="96466">
                  <c:v>96466</c:v>
                </c:pt>
                <c:pt idx="96467">
                  <c:v>96467</c:v>
                </c:pt>
                <c:pt idx="96468">
                  <c:v>96468</c:v>
                </c:pt>
                <c:pt idx="96469">
                  <c:v>96469</c:v>
                </c:pt>
                <c:pt idx="96470">
                  <c:v>96470</c:v>
                </c:pt>
                <c:pt idx="96471">
                  <c:v>96471</c:v>
                </c:pt>
                <c:pt idx="96472">
                  <c:v>96472</c:v>
                </c:pt>
                <c:pt idx="96473">
                  <c:v>96473</c:v>
                </c:pt>
                <c:pt idx="96474">
                  <c:v>96474</c:v>
                </c:pt>
                <c:pt idx="96475">
                  <c:v>96475</c:v>
                </c:pt>
                <c:pt idx="96476">
                  <c:v>96476</c:v>
                </c:pt>
                <c:pt idx="96477">
                  <c:v>96477</c:v>
                </c:pt>
                <c:pt idx="96478">
                  <c:v>96478</c:v>
                </c:pt>
                <c:pt idx="96479">
                  <c:v>96479</c:v>
                </c:pt>
                <c:pt idx="96480">
                  <c:v>96480</c:v>
                </c:pt>
                <c:pt idx="96481">
                  <c:v>96481</c:v>
                </c:pt>
                <c:pt idx="96482">
                  <c:v>96482</c:v>
                </c:pt>
                <c:pt idx="96483">
                  <c:v>96483</c:v>
                </c:pt>
                <c:pt idx="96484">
                  <c:v>96484</c:v>
                </c:pt>
                <c:pt idx="96485">
                  <c:v>96485</c:v>
                </c:pt>
                <c:pt idx="96486">
                  <c:v>96486</c:v>
                </c:pt>
                <c:pt idx="96487">
                  <c:v>96487</c:v>
                </c:pt>
                <c:pt idx="96488">
                  <c:v>96488</c:v>
                </c:pt>
                <c:pt idx="96489">
                  <c:v>96489</c:v>
                </c:pt>
                <c:pt idx="96490">
                  <c:v>96490</c:v>
                </c:pt>
                <c:pt idx="96491">
                  <c:v>96491</c:v>
                </c:pt>
                <c:pt idx="96492">
                  <c:v>96492</c:v>
                </c:pt>
                <c:pt idx="96493">
                  <c:v>96493</c:v>
                </c:pt>
                <c:pt idx="96494">
                  <c:v>96494</c:v>
                </c:pt>
                <c:pt idx="96495">
                  <c:v>96495</c:v>
                </c:pt>
                <c:pt idx="96496">
                  <c:v>96496</c:v>
                </c:pt>
                <c:pt idx="96497">
                  <c:v>96497</c:v>
                </c:pt>
                <c:pt idx="96498">
                  <c:v>96498</c:v>
                </c:pt>
                <c:pt idx="96499">
                  <c:v>96499</c:v>
                </c:pt>
                <c:pt idx="96500">
                  <c:v>96500</c:v>
                </c:pt>
                <c:pt idx="96501">
                  <c:v>96501</c:v>
                </c:pt>
                <c:pt idx="96502">
                  <c:v>96502</c:v>
                </c:pt>
                <c:pt idx="96503">
                  <c:v>96503</c:v>
                </c:pt>
                <c:pt idx="96504">
                  <c:v>96504</c:v>
                </c:pt>
                <c:pt idx="96505">
                  <c:v>96505</c:v>
                </c:pt>
                <c:pt idx="96506">
                  <c:v>96506</c:v>
                </c:pt>
                <c:pt idx="96507">
                  <c:v>96507</c:v>
                </c:pt>
                <c:pt idx="96508">
                  <c:v>96508</c:v>
                </c:pt>
                <c:pt idx="96509">
                  <c:v>96509</c:v>
                </c:pt>
                <c:pt idx="96510">
                  <c:v>96510</c:v>
                </c:pt>
                <c:pt idx="96511">
                  <c:v>96511</c:v>
                </c:pt>
                <c:pt idx="96512">
                  <c:v>96512</c:v>
                </c:pt>
                <c:pt idx="96513">
                  <c:v>96513</c:v>
                </c:pt>
                <c:pt idx="96514">
                  <c:v>96514</c:v>
                </c:pt>
                <c:pt idx="96515">
                  <c:v>96515</c:v>
                </c:pt>
                <c:pt idx="96516">
                  <c:v>96516</c:v>
                </c:pt>
                <c:pt idx="96517">
                  <c:v>96517</c:v>
                </c:pt>
                <c:pt idx="96518">
                  <c:v>96518</c:v>
                </c:pt>
                <c:pt idx="96519">
                  <c:v>96519</c:v>
                </c:pt>
                <c:pt idx="96520">
                  <c:v>96520</c:v>
                </c:pt>
                <c:pt idx="96521">
                  <c:v>96521</c:v>
                </c:pt>
                <c:pt idx="96522">
                  <c:v>96522</c:v>
                </c:pt>
                <c:pt idx="96523">
                  <c:v>96523</c:v>
                </c:pt>
                <c:pt idx="96524">
                  <c:v>96524</c:v>
                </c:pt>
                <c:pt idx="96525">
                  <c:v>96525</c:v>
                </c:pt>
                <c:pt idx="96526">
                  <c:v>96526</c:v>
                </c:pt>
                <c:pt idx="96527">
                  <c:v>96527</c:v>
                </c:pt>
                <c:pt idx="96528">
                  <c:v>96528</c:v>
                </c:pt>
                <c:pt idx="96529">
                  <c:v>96529</c:v>
                </c:pt>
                <c:pt idx="96530">
                  <c:v>96530</c:v>
                </c:pt>
                <c:pt idx="96531">
                  <c:v>96531</c:v>
                </c:pt>
                <c:pt idx="96532">
                  <c:v>96532</c:v>
                </c:pt>
                <c:pt idx="96533">
                  <c:v>96533</c:v>
                </c:pt>
                <c:pt idx="96534">
                  <c:v>96534</c:v>
                </c:pt>
                <c:pt idx="96535">
                  <c:v>96535</c:v>
                </c:pt>
                <c:pt idx="96536">
                  <c:v>96536</c:v>
                </c:pt>
                <c:pt idx="96537">
                  <c:v>96537</c:v>
                </c:pt>
                <c:pt idx="96538">
                  <c:v>96538</c:v>
                </c:pt>
                <c:pt idx="96539">
                  <c:v>96539</c:v>
                </c:pt>
                <c:pt idx="96540">
                  <c:v>96540</c:v>
                </c:pt>
                <c:pt idx="96541">
                  <c:v>96541</c:v>
                </c:pt>
                <c:pt idx="96542">
                  <c:v>96542</c:v>
                </c:pt>
                <c:pt idx="96543">
                  <c:v>96543</c:v>
                </c:pt>
                <c:pt idx="96544">
                  <c:v>96544</c:v>
                </c:pt>
                <c:pt idx="96545">
                  <c:v>96545</c:v>
                </c:pt>
                <c:pt idx="96546">
                  <c:v>96546</c:v>
                </c:pt>
                <c:pt idx="96547">
                  <c:v>96547</c:v>
                </c:pt>
                <c:pt idx="96548">
                  <c:v>96548</c:v>
                </c:pt>
                <c:pt idx="96549">
                  <c:v>96549</c:v>
                </c:pt>
                <c:pt idx="96550">
                  <c:v>96550</c:v>
                </c:pt>
                <c:pt idx="96551">
                  <c:v>96551</c:v>
                </c:pt>
                <c:pt idx="96552">
                  <c:v>96552</c:v>
                </c:pt>
                <c:pt idx="96553">
                  <c:v>96553</c:v>
                </c:pt>
                <c:pt idx="96554">
                  <c:v>96554</c:v>
                </c:pt>
                <c:pt idx="96555">
                  <c:v>96555</c:v>
                </c:pt>
                <c:pt idx="96556">
                  <c:v>96556</c:v>
                </c:pt>
                <c:pt idx="96557">
                  <c:v>96557</c:v>
                </c:pt>
                <c:pt idx="96558">
                  <c:v>96558</c:v>
                </c:pt>
                <c:pt idx="96559">
                  <c:v>96559</c:v>
                </c:pt>
                <c:pt idx="96560">
                  <c:v>96560</c:v>
                </c:pt>
                <c:pt idx="96561">
                  <c:v>96561</c:v>
                </c:pt>
                <c:pt idx="96562">
                  <c:v>96562</c:v>
                </c:pt>
                <c:pt idx="96563">
                  <c:v>96563</c:v>
                </c:pt>
                <c:pt idx="96564">
                  <c:v>96564</c:v>
                </c:pt>
                <c:pt idx="96565">
                  <c:v>96565</c:v>
                </c:pt>
                <c:pt idx="96566">
                  <c:v>96566</c:v>
                </c:pt>
                <c:pt idx="96567">
                  <c:v>96567</c:v>
                </c:pt>
                <c:pt idx="96568">
                  <c:v>96568</c:v>
                </c:pt>
                <c:pt idx="96569">
                  <c:v>96569</c:v>
                </c:pt>
                <c:pt idx="96570">
                  <c:v>96570</c:v>
                </c:pt>
                <c:pt idx="96571">
                  <c:v>96571</c:v>
                </c:pt>
                <c:pt idx="96572">
                  <c:v>96572</c:v>
                </c:pt>
                <c:pt idx="96573">
                  <c:v>96573</c:v>
                </c:pt>
                <c:pt idx="96574">
                  <c:v>96574</c:v>
                </c:pt>
                <c:pt idx="96575">
                  <c:v>96575</c:v>
                </c:pt>
                <c:pt idx="96576">
                  <c:v>96576</c:v>
                </c:pt>
                <c:pt idx="96577">
                  <c:v>96577</c:v>
                </c:pt>
                <c:pt idx="96578">
                  <c:v>96578</c:v>
                </c:pt>
                <c:pt idx="96579">
                  <c:v>96579</c:v>
                </c:pt>
                <c:pt idx="96580">
                  <c:v>96580</c:v>
                </c:pt>
                <c:pt idx="96581">
                  <c:v>96581</c:v>
                </c:pt>
                <c:pt idx="96582">
                  <c:v>96582</c:v>
                </c:pt>
                <c:pt idx="96583">
                  <c:v>96583</c:v>
                </c:pt>
                <c:pt idx="96584">
                  <c:v>96584</c:v>
                </c:pt>
                <c:pt idx="96585">
                  <c:v>96585</c:v>
                </c:pt>
                <c:pt idx="96586">
                  <c:v>96586</c:v>
                </c:pt>
                <c:pt idx="96587">
                  <c:v>96587</c:v>
                </c:pt>
                <c:pt idx="96588">
                  <c:v>96588</c:v>
                </c:pt>
                <c:pt idx="96589">
                  <c:v>96589</c:v>
                </c:pt>
                <c:pt idx="96590">
                  <c:v>96590</c:v>
                </c:pt>
                <c:pt idx="96591">
                  <c:v>96591</c:v>
                </c:pt>
                <c:pt idx="96592">
                  <c:v>96592</c:v>
                </c:pt>
                <c:pt idx="96593">
                  <c:v>96593</c:v>
                </c:pt>
                <c:pt idx="96594">
                  <c:v>96594</c:v>
                </c:pt>
                <c:pt idx="96595">
                  <c:v>96595</c:v>
                </c:pt>
                <c:pt idx="96596">
                  <c:v>96596</c:v>
                </c:pt>
                <c:pt idx="96597">
                  <c:v>96597</c:v>
                </c:pt>
                <c:pt idx="96598">
                  <c:v>96598</c:v>
                </c:pt>
                <c:pt idx="96599">
                  <c:v>96599</c:v>
                </c:pt>
                <c:pt idx="96600">
                  <c:v>96600</c:v>
                </c:pt>
                <c:pt idx="96601">
                  <c:v>96601</c:v>
                </c:pt>
                <c:pt idx="96602">
                  <c:v>96602</c:v>
                </c:pt>
                <c:pt idx="96603">
                  <c:v>96603</c:v>
                </c:pt>
                <c:pt idx="96604">
                  <c:v>96604</c:v>
                </c:pt>
                <c:pt idx="96605">
                  <c:v>96605</c:v>
                </c:pt>
                <c:pt idx="96606">
                  <c:v>96606</c:v>
                </c:pt>
                <c:pt idx="96607">
                  <c:v>96607</c:v>
                </c:pt>
                <c:pt idx="96608">
                  <c:v>96608</c:v>
                </c:pt>
                <c:pt idx="96609">
                  <c:v>96609</c:v>
                </c:pt>
                <c:pt idx="96610">
                  <c:v>96610</c:v>
                </c:pt>
                <c:pt idx="96611">
                  <c:v>96611</c:v>
                </c:pt>
                <c:pt idx="96612">
                  <c:v>96612</c:v>
                </c:pt>
                <c:pt idx="96613">
                  <c:v>96613</c:v>
                </c:pt>
                <c:pt idx="96614">
                  <c:v>96614</c:v>
                </c:pt>
                <c:pt idx="96615">
                  <c:v>96615</c:v>
                </c:pt>
                <c:pt idx="96616">
                  <c:v>96616</c:v>
                </c:pt>
                <c:pt idx="96617">
                  <c:v>96617</c:v>
                </c:pt>
                <c:pt idx="96618">
                  <c:v>96618</c:v>
                </c:pt>
                <c:pt idx="96619">
                  <c:v>96619</c:v>
                </c:pt>
                <c:pt idx="96620">
                  <c:v>96620</c:v>
                </c:pt>
                <c:pt idx="96621">
                  <c:v>96621</c:v>
                </c:pt>
                <c:pt idx="96622">
                  <c:v>96622</c:v>
                </c:pt>
                <c:pt idx="96623">
                  <c:v>96623</c:v>
                </c:pt>
                <c:pt idx="96624">
                  <c:v>96624</c:v>
                </c:pt>
                <c:pt idx="96625">
                  <c:v>96625</c:v>
                </c:pt>
                <c:pt idx="96626">
                  <c:v>96626</c:v>
                </c:pt>
                <c:pt idx="96627">
                  <c:v>96627</c:v>
                </c:pt>
                <c:pt idx="96628">
                  <c:v>96628</c:v>
                </c:pt>
                <c:pt idx="96629">
                  <c:v>96629</c:v>
                </c:pt>
                <c:pt idx="96630">
                  <c:v>96630</c:v>
                </c:pt>
                <c:pt idx="96631">
                  <c:v>96631</c:v>
                </c:pt>
                <c:pt idx="96632">
                  <c:v>96632</c:v>
                </c:pt>
                <c:pt idx="96633">
                  <c:v>96633</c:v>
                </c:pt>
                <c:pt idx="96634">
                  <c:v>96634</c:v>
                </c:pt>
                <c:pt idx="96635">
                  <c:v>96635</c:v>
                </c:pt>
                <c:pt idx="96636">
                  <c:v>96636</c:v>
                </c:pt>
                <c:pt idx="96637">
                  <c:v>96637</c:v>
                </c:pt>
                <c:pt idx="96638">
                  <c:v>96638</c:v>
                </c:pt>
                <c:pt idx="96639">
                  <c:v>96639</c:v>
                </c:pt>
                <c:pt idx="96640">
                  <c:v>96640</c:v>
                </c:pt>
                <c:pt idx="96641">
                  <c:v>96641</c:v>
                </c:pt>
                <c:pt idx="96642">
                  <c:v>96642</c:v>
                </c:pt>
                <c:pt idx="96643">
                  <c:v>96643</c:v>
                </c:pt>
                <c:pt idx="96644">
                  <c:v>96644</c:v>
                </c:pt>
                <c:pt idx="96645">
                  <c:v>96645</c:v>
                </c:pt>
                <c:pt idx="96646">
                  <c:v>96646</c:v>
                </c:pt>
                <c:pt idx="96647">
                  <c:v>96647</c:v>
                </c:pt>
                <c:pt idx="96648">
                  <c:v>96648</c:v>
                </c:pt>
                <c:pt idx="96649">
                  <c:v>96649</c:v>
                </c:pt>
                <c:pt idx="96650">
                  <c:v>96650</c:v>
                </c:pt>
                <c:pt idx="96651">
                  <c:v>96651</c:v>
                </c:pt>
                <c:pt idx="96652">
                  <c:v>96652</c:v>
                </c:pt>
                <c:pt idx="96653">
                  <c:v>96653</c:v>
                </c:pt>
                <c:pt idx="96654">
                  <c:v>96654</c:v>
                </c:pt>
                <c:pt idx="96655">
                  <c:v>96655</c:v>
                </c:pt>
                <c:pt idx="96656">
                  <c:v>96656</c:v>
                </c:pt>
                <c:pt idx="96657">
                  <c:v>96657</c:v>
                </c:pt>
                <c:pt idx="96658">
                  <c:v>96658</c:v>
                </c:pt>
                <c:pt idx="96659">
                  <c:v>96659</c:v>
                </c:pt>
                <c:pt idx="96660">
                  <c:v>96660</c:v>
                </c:pt>
                <c:pt idx="96661">
                  <c:v>96661</c:v>
                </c:pt>
                <c:pt idx="96662">
                  <c:v>96662</c:v>
                </c:pt>
                <c:pt idx="96663">
                  <c:v>96663</c:v>
                </c:pt>
                <c:pt idx="96664">
                  <c:v>96664</c:v>
                </c:pt>
                <c:pt idx="96665">
                  <c:v>96665</c:v>
                </c:pt>
                <c:pt idx="96666">
                  <c:v>96666</c:v>
                </c:pt>
                <c:pt idx="96667">
                  <c:v>96667</c:v>
                </c:pt>
                <c:pt idx="96668">
                  <c:v>96668</c:v>
                </c:pt>
                <c:pt idx="96669">
                  <c:v>96669</c:v>
                </c:pt>
                <c:pt idx="96670">
                  <c:v>96670</c:v>
                </c:pt>
                <c:pt idx="96671">
                  <c:v>96671</c:v>
                </c:pt>
                <c:pt idx="96672">
                  <c:v>96672</c:v>
                </c:pt>
                <c:pt idx="96673">
                  <c:v>96673</c:v>
                </c:pt>
                <c:pt idx="96674">
                  <c:v>96674</c:v>
                </c:pt>
                <c:pt idx="96675">
                  <c:v>96675</c:v>
                </c:pt>
                <c:pt idx="96676">
                  <c:v>96676</c:v>
                </c:pt>
                <c:pt idx="96677">
                  <c:v>96677</c:v>
                </c:pt>
                <c:pt idx="96678">
                  <c:v>96678</c:v>
                </c:pt>
                <c:pt idx="96679">
                  <c:v>96679</c:v>
                </c:pt>
                <c:pt idx="96680">
                  <c:v>96680</c:v>
                </c:pt>
                <c:pt idx="96681">
                  <c:v>96681</c:v>
                </c:pt>
                <c:pt idx="96682">
                  <c:v>96682</c:v>
                </c:pt>
                <c:pt idx="96683">
                  <c:v>96683</c:v>
                </c:pt>
                <c:pt idx="96684">
                  <c:v>96684</c:v>
                </c:pt>
                <c:pt idx="96685">
                  <c:v>96685</c:v>
                </c:pt>
                <c:pt idx="96686">
                  <c:v>96686</c:v>
                </c:pt>
                <c:pt idx="96687">
                  <c:v>96687</c:v>
                </c:pt>
                <c:pt idx="96688">
                  <c:v>96688</c:v>
                </c:pt>
                <c:pt idx="96689">
                  <c:v>96689</c:v>
                </c:pt>
                <c:pt idx="96690">
                  <c:v>96690</c:v>
                </c:pt>
                <c:pt idx="96691">
                  <c:v>96691</c:v>
                </c:pt>
                <c:pt idx="96692">
                  <c:v>96692</c:v>
                </c:pt>
                <c:pt idx="96693">
                  <c:v>96693</c:v>
                </c:pt>
                <c:pt idx="96694">
                  <c:v>96694</c:v>
                </c:pt>
                <c:pt idx="96695">
                  <c:v>96695</c:v>
                </c:pt>
                <c:pt idx="96696">
                  <c:v>96696</c:v>
                </c:pt>
                <c:pt idx="96697">
                  <c:v>96697</c:v>
                </c:pt>
                <c:pt idx="96698">
                  <c:v>96698</c:v>
                </c:pt>
                <c:pt idx="96699">
                  <c:v>96699</c:v>
                </c:pt>
                <c:pt idx="96700">
                  <c:v>96700</c:v>
                </c:pt>
                <c:pt idx="96701">
                  <c:v>96701</c:v>
                </c:pt>
                <c:pt idx="96702">
                  <c:v>96702</c:v>
                </c:pt>
                <c:pt idx="96703">
                  <c:v>96703</c:v>
                </c:pt>
                <c:pt idx="96704">
                  <c:v>96704</c:v>
                </c:pt>
                <c:pt idx="96705">
                  <c:v>96705</c:v>
                </c:pt>
                <c:pt idx="96706">
                  <c:v>96706</c:v>
                </c:pt>
                <c:pt idx="96707">
                  <c:v>96707</c:v>
                </c:pt>
                <c:pt idx="96708">
                  <c:v>96708</c:v>
                </c:pt>
                <c:pt idx="96709">
                  <c:v>96709</c:v>
                </c:pt>
                <c:pt idx="96710">
                  <c:v>96710</c:v>
                </c:pt>
                <c:pt idx="96711">
                  <c:v>96711</c:v>
                </c:pt>
                <c:pt idx="96712">
                  <c:v>96712</c:v>
                </c:pt>
                <c:pt idx="96713">
                  <c:v>96713</c:v>
                </c:pt>
                <c:pt idx="96714">
                  <c:v>96714</c:v>
                </c:pt>
                <c:pt idx="96715">
                  <c:v>96715</c:v>
                </c:pt>
                <c:pt idx="96716">
                  <c:v>96716</c:v>
                </c:pt>
                <c:pt idx="96717">
                  <c:v>96717</c:v>
                </c:pt>
                <c:pt idx="96718">
                  <c:v>96718</c:v>
                </c:pt>
                <c:pt idx="96719">
                  <c:v>96719</c:v>
                </c:pt>
                <c:pt idx="96720">
                  <c:v>96720</c:v>
                </c:pt>
                <c:pt idx="96721">
                  <c:v>96721</c:v>
                </c:pt>
                <c:pt idx="96722">
                  <c:v>96722</c:v>
                </c:pt>
                <c:pt idx="96723">
                  <c:v>96723</c:v>
                </c:pt>
                <c:pt idx="96724">
                  <c:v>96724</c:v>
                </c:pt>
                <c:pt idx="96725">
                  <c:v>96725</c:v>
                </c:pt>
                <c:pt idx="96726">
                  <c:v>96726</c:v>
                </c:pt>
                <c:pt idx="96727">
                  <c:v>96727</c:v>
                </c:pt>
                <c:pt idx="96728">
                  <c:v>96728</c:v>
                </c:pt>
                <c:pt idx="96729">
                  <c:v>96729</c:v>
                </c:pt>
                <c:pt idx="96730">
                  <c:v>96730</c:v>
                </c:pt>
                <c:pt idx="96731">
                  <c:v>96731</c:v>
                </c:pt>
                <c:pt idx="96732">
                  <c:v>96732</c:v>
                </c:pt>
                <c:pt idx="96733">
                  <c:v>96733</c:v>
                </c:pt>
                <c:pt idx="96734">
                  <c:v>96734</c:v>
                </c:pt>
                <c:pt idx="96735">
                  <c:v>96735</c:v>
                </c:pt>
                <c:pt idx="96736">
                  <c:v>96736</c:v>
                </c:pt>
                <c:pt idx="96737">
                  <c:v>96737</c:v>
                </c:pt>
                <c:pt idx="96738">
                  <c:v>96738</c:v>
                </c:pt>
                <c:pt idx="96739">
                  <c:v>96739</c:v>
                </c:pt>
                <c:pt idx="96740">
                  <c:v>96740</c:v>
                </c:pt>
                <c:pt idx="96741">
                  <c:v>96741</c:v>
                </c:pt>
                <c:pt idx="96742">
                  <c:v>96742</c:v>
                </c:pt>
                <c:pt idx="96743">
                  <c:v>96743</c:v>
                </c:pt>
                <c:pt idx="96744">
                  <c:v>96744</c:v>
                </c:pt>
                <c:pt idx="96745">
                  <c:v>96745</c:v>
                </c:pt>
                <c:pt idx="96746">
                  <c:v>96746</c:v>
                </c:pt>
                <c:pt idx="96747">
                  <c:v>96747</c:v>
                </c:pt>
                <c:pt idx="96748">
                  <c:v>96748</c:v>
                </c:pt>
                <c:pt idx="96749">
                  <c:v>96749</c:v>
                </c:pt>
                <c:pt idx="96750">
                  <c:v>96750</c:v>
                </c:pt>
                <c:pt idx="96751">
                  <c:v>96751</c:v>
                </c:pt>
                <c:pt idx="96752">
                  <c:v>96752</c:v>
                </c:pt>
                <c:pt idx="96753">
                  <c:v>96753</c:v>
                </c:pt>
                <c:pt idx="96754">
                  <c:v>96754</c:v>
                </c:pt>
                <c:pt idx="96755">
                  <c:v>96755</c:v>
                </c:pt>
                <c:pt idx="96756">
                  <c:v>96756</c:v>
                </c:pt>
                <c:pt idx="96757">
                  <c:v>96757</c:v>
                </c:pt>
                <c:pt idx="96758">
                  <c:v>96758</c:v>
                </c:pt>
                <c:pt idx="96759">
                  <c:v>96759</c:v>
                </c:pt>
                <c:pt idx="96760">
                  <c:v>96760</c:v>
                </c:pt>
                <c:pt idx="96761">
                  <c:v>96761</c:v>
                </c:pt>
                <c:pt idx="96762">
                  <c:v>96762</c:v>
                </c:pt>
                <c:pt idx="96763">
                  <c:v>96763</c:v>
                </c:pt>
                <c:pt idx="96764">
                  <c:v>96764</c:v>
                </c:pt>
                <c:pt idx="96765">
                  <c:v>96765</c:v>
                </c:pt>
                <c:pt idx="96766">
                  <c:v>96766</c:v>
                </c:pt>
                <c:pt idx="96767">
                  <c:v>96767</c:v>
                </c:pt>
                <c:pt idx="96768">
                  <c:v>96768</c:v>
                </c:pt>
                <c:pt idx="96769">
                  <c:v>96769</c:v>
                </c:pt>
                <c:pt idx="96770">
                  <c:v>96770</c:v>
                </c:pt>
                <c:pt idx="96771">
                  <c:v>96771</c:v>
                </c:pt>
                <c:pt idx="96772">
                  <c:v>96772</c:v>
                </c:pt>
                <c:pt idx="96773">
                  <c:v>96773</c:v>
                </c:pt>
                <c:pt idx="96774">
                  <c:v>96774</c:v>
                </c:pt>
                <c:pt idx="96775">
                  <c:v>96775</c:v>
                </c:pt>
                <c:pt idx="96776">
                  <c:v>96776</c:v>
                </c:pt>
                <c:pt idx="96777">
                  <c:v>96777</c:v>
                </c:pt>
                <c:pt idx="96778">
                  <c:v>96778</c:v>
                </c:pt>
                <c:pt idx="96779">
                  <c:v>96779</c:v>
                </c:pt>
                <c:pt idx="96780">
                  <c:v>96780</c:v>
                </c:pt>
                <c:pt idx="96781">
                  <c:v>96781</c:v>
                </c:pt>
                <c:pt idx="96782">
                  <c:v>96782</c:v>
                </c:pt>
                <c:pt idx="96783">
                  <c:v>96783</c:v>
                </c:pt>
                <c:pt idx="96784">
                  <c:v>96784</c:v>
                </c:pt>
                <c:pt idx="96785">
                  <c:v>96785</c:v>
                </c:pt>
                <c:pt idx="96786">
                  <c:v>96786</c:v>
                </c:pt>
                <c:pt idx="96787">
                  <c:v>96787</c:v>
                </c:pt>
                <c:pt idx="96788">
                  <c:v>96788</c:v>
                </c:pt>
                <c:pt idx="96789">
                  <c:v>96789</c:v>
                </c:pt>
                <c:pt idx="96790">
                  <c:v>96790</c:v>
                </c:pt>
                <c:pt idx="96791">
                  <c:v>96791</c:v>
                </c:pt>
                <c:pt idx="96792">
                  <c:v>96792</c:v>
                </c:pt>
                <c:pt idx="96793">
                  <c:v>96793</c:v>
                </c:pt>
                <c:pt idx="96794">
                  <c:v>96794</c:v>
                </c:pt>
                <c:pt idx="96795">
                  <c:v>96795</c:v>
                </c:pt>
                <c:pt idx="96796">
                  <c:v>96796</c:v>
                </c:pt>
                <c:pt idx="96797">
                  <c:v>96797</c:v>
                </c:pt>
                <c:pt idx="96798">
                  <c:v>96798</c:v>
                </c:pt>
                <c:pt idx="96799">
                  <c:v>96799</c:v>
                </c:pt>
                <c:pt idx="96800">
                  <c:v>96800</c:v>
                </c:pt>
                <c:pt idx="96801">
                  <c:v>96801</c:v>
                </c:pt>
                <c:pt idx="96802">
                  <c:v>96802</c:v>
                </c:pt>
                <c:pt idx="96803">
                  <c:v>96803</c:v>
                </c:pt>
                <c:pt idx="96804">
                  <c:v>96804</c:v>
                </c:pt>
                <c:pt idx="96805">
                  <c:v>96805</c:v>
                </c:pt>
                <c:pt idx="96806">
                  <c:v>96806</c:v>
                </c:pt>
                <c:pt idx="96807">
                  <c:v>96807</c:v>
                </c:pt>
                <c:pt idx="96808">
                  <c:v>96808</c:v>
                </c:pt>
                <c:pt idx="96809">
                  <c:v>96809</c:v>
                </c:pt>
                <c:pt idx="96810">
                  <c:v>96810</c:v>
                </c:pt>
                <c:pt idx="96811">
                  <c:v>96811</c:v>
                </c:pt>
                <c:pt idx="96812">
                  <c:v>96812</c:v>
                </c:pt>
                <c:pt idx="96813">
                  <c:v>96813</c:v>
                </c:pt>
                <c:pt idx="96814">
                  <c:v>96814</c:v>
                </c:pt>
                <c:pt idx="96815">
                  <c:v>96815</c:v>
                </c:pt>
                <c:pt idx="96816">
                  <c:v>96816</c:v>
                </c:pt>
                <c:pt idx="96817">
                  <c:v>96817</c:v>
                </c:pt>
                <c:pt idx="96818">
                  <c:v>96818</c:v>
                </c:pt>
                <c:pt idx="96819">
                  <c:v>96819</c:v>
                </c:pt>
                <c:pt idx="96820">
                  <c:v>96820</c:v>
                </c:pt>
                <c:pt idx="96821">
                  <c:v>96821</c:v>
                </c:pt>
                <c:pt idx="96822">
                  <c:v>96822</c:v>
                </c:pt>
                <c:pt idx="96823">
                  <c:v>96823</c:v>
                </c:pt>
                <c:pt idx="96824">
                  <c:v>96824</c:v>
                </c:pt>
                <c:pt idx="96825">
                  <c:v>96825</c:v>
                </c:pt>
                <c:pt idx="96826">
                  <c:v>96826</c:v>
                </c:pt>
                <c:pt idx="96827">
                  <c:v>96827</c:v>
                </c:pt>
                <c:pt idx="96828">
                  <c:v>96828</c:v>
                </c:pt>
                <c:pt idx="96829">
                  <c:v>96829</c:v>
                </c:pt>
                <c:pt idx="96830">
                  <c:v>96830</c:v>
                </c:pt>
                <c:pt idx="96831">
                  <c:v>96831</c:v>
                </c:pt>
                <c:pt idx="96832">
                  <c:v>96832</c:v>
                </c:pt>
                <c:pt idx="96833">
                  <c:v>96833</c:v>
                </c:pt>
                <c:pt idx="96834">
                  <c:v>96834</c:v>
                </c:pt>
                <c:pt idx="96835">
                  <c:v>96835</c:v>
                </c:pt>
                <c:pt idx="96836">
                  <c:v>96836</c:v>
                </c:pt>
                <c:pt idx="96837">
                  <c:v>96837</c:v>
                </c:pt>
                <c:pt idx="96838">
                  <c:v>96838</c:v>
                </c:pt>
                <c:pt idx="96839">
                  <c:v>96839</c:v>
                </c:pt>
                <c:pt idx="96840">
                  <c:v>96840</c:v>
                </c:pt>
                <c:pt idx="96841">
                  <c:v>96841</c:v>
                </c:pt>
                <c:pt idx="96842">
                  <c:v>96842</c:v>
                </c:pt>
                <c:pt idx="96843">
                  <c:v>96843</c:v>
                </c:pt>
                <c:pt idx="96844">
                  <c:v>96844</c:v>
                </c:pt>
                <c:pt idx="96845">
                  <c:v>96845</c:v>
                </c:pt>
                <c:pt idx="96846">
                  <c:v>96846</c:v>
                </c:pt>
                <c:pt idx="96847">
                  <c:v>96847</c:v>
                </c:pt>
                <c:pt idx="96848">
                  <c:v>96848</c:v>
                </c:pt>
                <c:pt idx="96849">
                  <c:v>96849</c:v>
                </c:pt>
                <c:pt idx="96850">
                  <c:v>96850</c:v>
                </c:pt>
                <c:pt idx="96851">
                  <c:v>96851</c:v>
                </c:pt>
                <c:pt idx="96852">
                  <c:v>96852</c:v>
                </c:pt>
                <c:pt idx="96853">
                  <c:v>96853</c:v>
                </c:pt>
                <c:pt idx="96854">
                  <c:v>96854</c:v>
                </c:pt>
                <c:pt idx="96855">
                  <c:v>96855</c:v>
                </c:pt>
                <c:pt idx="96856">
                  <c:v>96856</c:v>
                </c:pt>
                <c:pt idx="96857">
                  <c:v>96857</c:v>
                </c:pt>
                <c:pt idx="96858">
                  <c:v>96858</c:v>
                </c:pt>
                <c:pt idx="96859">
                  <c:v>96859</c:v>
                </c:pt>
                <c:pt idx="96860">
                  <c:v>96860</c:v>
                </c:pt>
                <c:pt idx="96861">
                  <c:v>96861</c:v>
                </c:pt>
                <c:pt idx="96862">
                  <c:v>96862</c:v>
                </c:pt>
                <c:pt idx="96863">
                  <c:v>96863</c:v>
                </c:pt>
                <c:pt idx="96864">
                  <c:v>96864</c:v>
                </c:pt>
                <c:pt idx="96865">
                  <c:v>96865</c:v>
                </c:pt>
                <c:pt idx="96866">
                  <c:v>96866</c:v>
                </c:pt>
                <c:pt idx="96867">
                  <c:v>96867</c:v>
                </c:pt>
                <c:pt idx="96868">
                  <c:v>96868</c:v>
                </c:pt>
                <c:pt idx="96869">
                  <c:v>96869</c:v>
                </c:pt>
                <c:pt idx="96870">
                  <c:v>96870</c:v>
                </c:pt>
                <c:pt idx="96871">
                  <c:v>96871</c:v>
                </c:pt>
                <c:pt idx="96872">
                  <c:v>96872</c:v>
                </c:pt>
                <c:pt idx="96873">
                  <c:v>96873</c:v>
                </c:pt>
                <c:pt idx="96874">
                  <c:v>96874</c:v>
                </c:pt>
                <c:pt idx="96875">
                  <c:v>96875</c:v>
                </c:pt>
                <c:pt idx="96876">
                  <c:v>96876</c:v>
                </c:pt>
                <c:pt idx="96877">
                  <c:v>96877</c:v>
                </c:pt>
                <c:pt idx="96878">
                  <c:v>96878</c:v>
                </c:pt>
                <c:pt idx="96879">
                  <c:v>96879</c:v>
                </c:pt>
                <c:pt idx="96880">
                  <c:v>96880</c:v>
                </c:pt>
                <c:pt idx="96881">
                  <c:v>96881</c:v>
                </c:pt>
                <c:pt idx="96882">
                  <c:v>96882</c:v>
                </c:pt>
                <c:pt idx="96883">
                  <c:v>96883</c:v>
                </c:pt>
                <c:pt idx="96884">
                  <c:v>96884</c:v>
                </c:pt>
                <c:pt idx="96885">
                  <c:v>96885</c:v>
                </c:pt>
                <c:pt idx="96886">
                  <c:v>96886</c:v>
                </c:pt>
                <c:pt idx="96887">
                  <c:v>96887</c:v>
                </c:pt>
                <c:pt idx="96888">
                  <c:v>96888</c:v>
                </c:pt>
                <c:pt idx="96889">
                  <c:v>96889</c:v>
                </c:pt>
                <c:pt idx="96890">
                  <c:v>96890</c:v>
                </c:pt>
                <c:pt idx="96891">
                  <c:v>96891</c:v>
                </c:pt>
                <c:pt idx="96892">
                  <c:v>96892</c:v>
                </c:pt>
                <c:pt idx="96893">
                  <c:v>96893</c:v>
                </c:pt>
                <c:pt idx="96894">
                  <c:v>96894</c:v>
                </c:pt>
                <c:pt idx="96895">
                  <c:v>96895</c:v>
                </c:pt>
                <c:pt idx="96896">
                  <c:v>96896</c:v>
                </c:pt>
                <c:pt idx="96897">
                  <c:v>96897</c:v>
                </c:pt>
                <c:pt idx="96898">
                  <c:v>96898</c:v>
                </c:pt>
                <c:pt idx="96899">
                  <c:v>96899</c:v>
                </c:pt>
                <c:pt idx="96900">
                  <c:v>96900</c:v>
                </c:pt>
                <c:pt idx="96901">
                  <c:v>96901</c:v>
                </c:pt>
                <c:pt idx="96902">
                  <c:v>96902</c:v>
                </c:pt>
                <c:pt idx="96903">
                  <c:v>96903</c:v>
                </c:pt>
                <c:pt idx="96904">
                  <c:v>96904</c:v>
                </c:pt>
                <c:pt idx="96905">
                  <c:v>96905</c:v>
                </c:pt>
                <c:pt idx="96906">
                  <c:v>96906</c:v>
                </c:pt>
                <c:pt idx="96907">
                  <c:v>96907</c:v>
                </c:pt>
                <c:pt idx="96908">
                  <c:v>96908</c:v>
                </c:pt>
                <c:pt idx="96909">
                  <c:v>96909</c:v>
                </c:pt>
                <c:pt idx="96910">
                  <c:v>96910</c:v>
                </c:pt>
                <c:pt idx="96911">
                  <c:v>96911</c:v>
                </c:pt>
                <c:pt idx="96912">
                  <c:v>96912</c:v>
                </c:pt>
                <c:pt idx="96913">
                  <c:v>96913</c:v>
                </c:pt>
                <c:pt idx="96914">
                  <c:v>96914</c:v>
                </c:pt>
                <c:pt idx="96915">
                  <c:v>96915</c:v>
                </c:pt>
                <c:pt idx="96916">
                  <c:v>96916</c:v>
                </c:pt>
                <c:pt idx="96917">
                  <c:v>96917</c:v>
                </c:pt>
                <c:pt idx="96918">
                  <c:v>96918</c:v>
                </c:pt>
                <c:pt idx="96919">
                  <c:v>96919</c:v>
                </c:pt>
                <c:pt idx="96920">
                  <c:v>96920</c:v>
                </c:pt>
                <c:pt idx="96921">
                  <c:v>96921</c:v>
                </c:pt>
                <c:pt idx="96922">
                  <c:v>96922</c:v>
                </c:pt>
                <c:pt idx="96923">
                  <c:v>96923</c:v>
                </c:pt>
                <c:pt idx="96924">
                  <c:v>96924</c:v>
                </c:pt>
                <c:pt idx="96925">
                  <c:v>96925</c:v>
                </c:pt>
                <c:pt idx="96926">
                  <c:v>96926</c:v>
                </c:pt>
                <c:pt idx="96927">
                  <c:v>96927</c:v>
                </c:pt>
                <c:pt idx="96928">
                  <c:v>96928</c:v>
                </c:pt>
                <c:pt idx="96929">
                  <c:v>96929</c:v>
                </c:pt>
                <c:pt idx="96930">
                  <c:v>96930</c:v>
                </c:pt>
                <c:pt idx="96931">
                  <c:v>96931</c:v>
                </c:pt>
                <c:pt idx="96932">
                  <c:v>96932</c:v>
                </c:pt>
                <c:pt idx="96933">
                  <c:v>96933</c:v>
                </c:pt>
                <c:pt idx="96934">
                  <c:v>96934</c:v>
                </c:pt>
                <c:pt idx="96935">
                  <c:v>96935</c:v>
                </c:pt>
                <c:pt idx="96936">
                  <c:v>96936</c:v>
                </c:pt>
                <c:pt idx="96937">
                  <c:v>96937</c:v>
                </c:pt>
                <c:pt idx="96938">
                  <c:v>96938</c:v>
                </c:pt>
                <c:pt idx="96939">
                  <c:v>96939</c:v>
                </c:pt>
                <c:pt idx="96940">
                  <c:v>96940</c:v>
                </c:pt>
                <c:pt idx="96941">
                  <c:v>96941</c:v>
                </c:pt>
                <c:pt idx="96942">
                  <c:v>96942</c:v>
                </c:pt>
                <c:pt idx="96943">
                  <c:v>96943</c:v>
                </c:pt>
                <c:pt idx="96944">
                  <c:v>96944</c:v>
                </c:pt>
                <c:pt idx="96945">
                  <c:v>96945</c:v>
                </c:pt>
                <c:pt idx="96946">
                  <c:v>96946</c:v>
                </c:pt>
                <c:pt idx="96947">
                  <c:v>96947</c:v>
                </c:pt>
                <c:pt idx="96948">
                  <c:v>96948</c:v>
                </c:pt>
                <c:pt idx="96949">
                  <c:v>96949</c:v>
                </c:pt>
                <c:pt idx="96950">
                  <c:v>96950</c:v>
                </c:pt>
                <c:pt idx="96951">
                  <c:v>96951</c:v>
                </c:pt>
                <c:pt idx="96952">
                  <c:v>96952</c:v>
                </c:pt>
                <c:pt idx="96953">
                  <c:v>96953</c:v>
                </c:pt>
                <c:pt idx="96954">
                  <c:v>96954</c:v>
                </c:pt>
                <c:pt idx="96955">
                  <c:v>96955</c:v>
                </c:pt>
                <c:pt idx="96956">
                  <c:v>96956</c:v>
                </c:pt>
                <c:pt idx="96957">
                  <c:v>96957</c:v>
                </c:pt>
                <c:pt idx="96958">
                  <c:v>96958</c:v>
                </c:pt>
                <c:pt idx="96959">
                  <c:v>96959</c:v>
                </c:pt>
                <c:pt idx="96960">
                  <c:v>96960</c:v>
                </c:pt>
                <c:pt idx="96961">
                  <c:v>96961</c:v>
                </c:pt>
                <c:pt idx="96962">
                  <c:v>96962</c:v>
                </c:pt>
                <c:pt idx="96963">
                  <c:v>96963</c:v>
                </c:pt>
                <c:pt idx="96964">
                  <c:v>96964</c:v>
                </c:pt>
                <c:pt idx="96965">
                  <c:v>96965</c:v>
                </c:pt>
                <c:pt idx="96966">
                  <c:v>96966</c:v>
                </c:pt>
                <c:pt idx="96967">
                  <c:v>96967</c:v>
                </c:pt>
                <c:pt idx="96968">
                  <c:v>96968</c:v>
                </c:pt>
                <c:pt idx="96969">
                  <c:v>96969</c:v>
                </c:pt>
                <c:pt idx="96970">
                  <c:v>96970</c:v>
                </c:pt>
                <c:pt idx="96971">
                  <c:v>96971</c:v>
                </c:pt>
                <c:pt idx="96972">
                  <c:v>96972</c:v>
                </c:pt>
                <c:pt idx="96973">
                  <c:v>96973</c:v>
                </c:pt>
                <c:pt idx="96974">
                  <c:v>96974</c:v>
                </c:pt>
                <c:pt idx="96975">
                  <c:v>96975</c:v>
                </c:pt>
                <c:pt idx="96976">
                  <c:v>96976</c:v>
                </c:pt>
                <c:pt idx="96977">
                  <c:v>96977</c:v>
                </c:pt>
                <c:pt idx="96978">
                  <c:v>96978</c:v>
                </c:pt>
                <c:pt idx="96979">
                  <c:v>96979</c:v>
                </c:pt>
                <c:pt idx="96980">
                  <c:v>96980</c:v>
                </c:pt>
                <c:pt idx="96981">
                  <c:v>96981</c:v>
                </c:pt>
                <c:pt idx="96982">
                  <c:v>96982</c:v>
                </c:pt>
                <c:pt idx="96983">
                  <c:v>96983</c:v>
                </c:pt>
                <c:pt idx="96984">
                  <c:v>96984</c:v>
                </c:pt>
                <c:pt idx="96985">
                  <c:v>96985</c:v>
                </c:pt>
                <c:pt idx="96986">
                  <c:v>96986</c:v>
                </c:pt>
                <c:pt idx="96987">
                  <c:v>96987</c:v>
                </c:pt>
                <c:pt idx="96988">
                  <c:v>96988</c:v>
                </c:pt>
                <c:pt idx="96989">
                  <c:v>96989</c:v>
                </c:pt>
                <c:pt idx="96990">
                  <c:v>96990</c:v>
                </c:pt>
                <c:pt idx="96991">
                  <c:v>96991</c:v>
                </c:pt>
                <c:pt idx="96992">
                  <c:v>96992</c:v>
                </c:pt>
                <c:pt idx="96993">
                  <c:v>96993</c:v>
                </c:pt>
                <c:pt idx="96994">
                  <c:v>96994</c:v>
                </c:pt>
                <c:pt idx="96995">
                  <c:v>96995</c:v>
                </c:pt>
                <c:pt idx="96996">
                  <c:v>96996</c:v>
                </c:pt>
                <c:pt idx="96997">
                  <c:v>96997</c:v>
                </c:pt>
                <c:pt idx="96998">
                  <c:v>96998</c:v>
                </c:pt>
                <c:pt idx="96999">
                  <c:v>96999</c:v>
                </c:pt>
                <c:pt idx="97000">
                  <c:v>97000</c:v>
                </c:pt>
                <c:pt idx="97001">
                  <c:v>97001</c:v>
                </c:pt>
                <c:pt idx="97002">
                  <c:v>97002</c:v>
                </c:pt>
                <c:pt idx="97003">
                  <c:v>97003</c:v>
                </c:pt>
                <c:pt idx="97004">
                  <c:v>97004</c:v>
                </c:pt>
                <c:pt idx="97005">
                  <c:v>97005</c:v>
                </c:pt>
                <c:pt idx="97006">
                  <c:v>97006</c:v>
                </c:pt>
                <c:pt idx="97007">
                  <c:v>97007</c:v>
                </c:pt>
                <c:pt idx="97008">
                  <c:v>97008</c:v>
                </c:pt>
                <c:pt idx="97009">
                  <c:v>97009</c:v>
                </c:pt>
                <c:pt idx="97010">
                  <c:v>97010</c:v>
                </c:pt>
                <c:pt idx="97011">
                  <c:v>97011</c:v>
                </c:pt>
                <c:pt idx="97012">
                  <c:v>97012</c:v>
                </c:pt>
                <c:pt idx="97013">
                  <c:v>97013</c:v>
                </c:pt>
                <c:pt idx="97014">
                  <c:v>97014</c:v>
                </c:pt>
                <c:pt idx="97015">
                  <c:v>97015</c:v>
                </c:pt>
                <c:pt idx="97016">
                  <c:v>97016</c:v>
                </c:pt>
                <c:pt idx="97017">
                  <c:v>97017</c:v>
                </c:pt>
                <c:pt idx="97018">
                  <c:v>97018</c:v>
                </c:pt>
                <c:pt idx="97019">
                  <c:v>97019</c:v>
                </c:pt>
                <c:pt idx="97020">
                  <c:v>97020</c:v>
                </c:pt>
                <c:pt idx="97021">
                  <c:v>97021</c:v>
                </c:pt>
                <c:pt idx="97022">
                  <c:v>97022</c:v>
                </c:pt>
                <c:pt idx="97023">
                  <c:v>97023</c:v>
                </c:pt>
                <c:pt idx="97024">
                  <c:v>97024</c:v>
                </c:pt>
                <c:pt idx="97025">
                  <c:v>97025</c:v>
                </c:pt>
                <c:pt idx="97026">
                  <c:v>97026</c:v>
                </c:pt>
                <c:pt idx="97027">
                  <c:v>97027</c:v>
                </c:pt>
                <c:pt idx="97028">
                  <c:v>97028</c:v>
                </c:pt>
                <c:pt idx="97029">
                  <c:v>97029</c:v>
                </c:pt>
                <c:pt idx="97030">
                  <c:v>97030</c:v>
                </c:pt>
                <c:pt idx="97031">
                  <c:v>97031</c:v>
                </c:pt>
                <c:pt idx="97032">
                  <c:v>97032</c:v>
                </c:pt>
                <c:pt idx="97033">
                  <c:v>97033</c:v>
                </c:pt>
                <c:pt idx="97034">
                  <c:v>97034</c:v>
                </c:pt>
                <c:pt idx="97035">
                  <c:v>97035</c:v>
                </c:pt>
                <c:pt idx="97036">
                  <c:v>97036</c:v>
                </c:pt>
                <c:pt idx="97037">
                  <c:v>97037</c:v>
                </c:pt>
                <c:pt idx="97038">
                  <c:v>97038</c:v>
                </c:pt>
                <c:pt idx="97039">
                  <c:v>97039</c:v>
                </c:pt>
                <c:pt idx="97040">
                  <c:v>97040</c:v>
                </c:pt>
                <c:pt idx="97041">
                  <c:v>97041</c:v>
                </c:pt>
                <c:pt idx="97042">
                  <c:v>97042</c:v>
                </c:pt>
                <c:pt idx="97043">
                  <c:v>97043</c:v>
                </c:pt>
                <c:pt idx="97044">
                  <c:v>97044</c:v>
                </c:pt>
                <c:pt idx="97045">
                  <c:v>97045</c:v>
                </c:pt>
                <c:pt idx="97046">
                  <c:v>97046</c:v>
                </c:pt>
                <c:pt idx="97047">
                  <c:v>97047</c:v>
                </c:pt>
                <c:pt idx="97048">
                  <c:v>97048</c:v>
                </c:pt>
                <c:pt idx="97049">
                  <c:v>97049</c:v>
                </c:pt>
                <c:pt idx="97050">
                  <c:v>97050</c:v>
                </c:pt>
                <c:pt idx="97051">
                  <c:v>97051</c:v>
                </c:pt>
                <c:pt idx="97052">
                  <c:v>97052</c:v>
                </c:pt>
                <c:pt idx="97053">
                  <c:v>97053</c:v>
                </c:pt>
                <c:pt idx="97054">
                  <c:v>97054</c:v>
                </c:pt>
                <c:pt idx="97055">
                  <c:v>97055</c:v>
                </c:pt>
                <c:pt idx="97056">
                  <c:v>97056</c:v>
                </c:pt>
                <c:pt idx="97057">
                  <c:v>97057</c:v>
                </c:pt>
                <c:pt idx="97058">
                  <c:v>97058</c:v>
                </c:pt>
                <c:pt idx="97059">
                  <c:v>97059</c:v>
                </c:pt>
                <c:pt idx="97060">
                  <c:v>97060</c:v>
                </c:pt>
                <c:pt idx="97061">
                  <c:v>97061</c:v>
                </c:pt>
                <c:pt idx="97062">
                  <c:v>97062</c:v>
                </c:pt>
                <c:pt idx="97063">
                  <c:v>97063</c:v>
                </c:pt>
                <c:pt idx="97064">
                  <c:v>97064</c:v>
                </c:pt>
                <c:pt idx="97065">
                  <c:v>97065</c:v>
                </c:pt>
                <c:pt idx="97066">
                  <c:v>97066</c:v>
                </c:pt>
                <c:pt idx="97067">
                  <c:v>97067</c:v>
                </c:pt>
                <c:pt idx="97068">
                  <c:v>97068</c:v>
                </c:pt>
                <c:pt idx="97069">
                  <c:v>97069</c:v>
                </c:pt>
                <c:pt idx="97070">
                  <c:v>97070</c:v>
                </c:pt>
                <c:pt idx="97071">
                  <c:v>97071</c:v>
                </c:pt>
                <c:pt idx="97072">
                  <c:v>97072</c:v>
                </c:pt>
                <c:pt idx="97073">
                  <c:v>97073</c:v>
                </c:pt>
                <c:pt idx="97074">
                  <c:v>97074</c:v>
                </c:pt>
                <c:pt idx="97075">
                  <c:v>97075</c:v>
                </c:pt>
                <c:pt idx="97076">
                  <c:v>97076</c:v>
                </c:pt>
                <c:pt idx="97077">
                  <c:v>97077</c:v>
                </c:pt>
                <c:pt idx="97078">
                  <c:v>97078</c:v>
                </c:pt>
                <c:pt idx="97079">
                  <c:v>97079</c:v>
                </c:pt>
                <c:pt idx="97080">
                  <c:v>97080</c:v>
                </c:pt>
                <c:pt idx="97081">
                  <c:v>97081</c:v>
                </c:pt>
                <c:pt idx="97082">
                  <c:v>97082</c:v>
                </c:pt>
                <c:pt idx="97083">
                  <c:v>97083</c:v>
                </c:pt>
                <c:pt idx="97084">
                  <c:v>97084</c:v>
                </c:pt>
                <c:pt idx="97085">
                  <c:v>97085</c:v>
                </c:pt>
                <c:pt idx="97086">
                  <c:v>97086</c:v>
                </c:pt>
                <c:pt idx="97087">
                  <c:v>97087</c:v>
                </c:pt>
                <c:pt idx="97088">
                  <c:v>97088</c:v>
                </c:pt>
                <c:pt idx="97089">
                  <c:v>97089</c:v>
                </c:pt>
                <c:pt idx="97090">
                  <c:v>97090</c:v>
                </c:pt>
                <c:pt idx="97091">
                  <c:v>97091</c:v>
                </c:pt>
                <c:pt idx="97092">
                  <c:v>97092</c:v>
                </c:pt>
                <c:pt idx="97093">
                  <c:v>97093</c:v>
                </c:pt>
                <c:pt idx="97094">
                  <c:v>97094</c:v>
                </c:pt>
                <c:pt idx="97095">
                  <c:v>97095</c:v>
                </c:pt>
                <c:pt idx="97096">
                  <c:v>97096</c:v>
                </c:pt>
                <c:pt idx="97097">
                  <c:v>97097</c:v>
                </c:pt>
                <c:pt idx="97098">
                  <c:v>97098</c:v>
                </c:pt>
                <c:pt idx="97099">
                  <c:v>97099</c:v>
                </c:pt>
                <c:pt idx="97100">
                  <c:v>97100</c:v>
                </c:pt>
                <c:pt idx="97101">
                  <c:v>97101</c:v>
                </c:pt>
                <c:pt idx="97102">
                  <c:v>97102</c:v>
                </c:pt>
                <c:pt idx="97103">
                  <c:v>97103</c:v>
                </c:pt>
                <c:pt idx="97104">
                  <c:v>97104</c:v>
                </c:pt>
                <c:pt idx="97105">
                  <c:v>97105</c:v>
                </c:pt>
                <c:pt idx="97106">
                  <c:v>97106</c:v>
                </c:pt>
                <c:pt idx="97107">
                  <c:v>97107</c:v>
                </c:pt>
                <c:pt idx="97108">
                  <c:v>97108</c:v>
                </c:pt>
                <c:pt idx="97109">
                  <c:v>97109</c:v>
                </c:pt>
                <c:pt idx="97110">
                  <c:v>97110</c:v>
                </c:pt>
                <c:pt idx="97111">
                  <c:v>97111</c:v>
                </c:pt>
                <c:pt idx="97112">
                  <c:v>97112</c:v>
                </c:pt>
                <c:pt idx="97113">
                  <c:v>97113</c:v>
                </c:pt>
                <c:pt idx="97114">
                  <c:v>97114</c:v>
                </c:pt>
                <c:pt idx="97115">
                  <c:v>97115</c:v>
                </c:pt>
                <c:pt idx="97116">
                  <c:v>97116</c:v>
                </c:pt>
                <c:pt idx="97117">
                  <c:v>97117</c:v>
                </c:pt>
                <c:pt idx="97118">
                  <c:v>97118</c:v>
                </c:pt>
                <c:pt idx="97119">
                  <c:v>97119</c:v>
                </c:pt>
                <c:pt idx="97120">
                  <c:v>97120</c:v>
                </c:pt>
                <c:pt idx="97121">
                  <c:v>97121</c:v>
                </c:pt>
                <c:pt idx="97122">
                  <c:v>97122</c:v>
                </c:pt>
                <c:pt idx="97123">
                  <c:v>97123</c:v>
                </c:pt>
                <c:pt idx="97124">
                  <c:v>97124</c:v>
                </c:pt>
                <c:pt idx="97125">
                  <c:v>97125</c:v>
                </c:pt>
                <c:pt idx="97126">
                  <c:v>97126</c:v>
                </c:pt>
                <c:pt idx="97127">
                  <c:v>97127</c:v>
                </c:pt>
                <c:pt idx="97128">
                  <c:v>97128</c:v>
                </c:pt>
                <c:pt idx="97129">
                  <c:v>97129</c:v>
                </c:pt>
                <c:pt idx="97130">
                  <c:v>97130</c:v>
                </c:pt>
                <c:pt idx="97131">
                  <c:v>97131</c:v>
                </c:pt>
                <c:pt idx="97132">
                  <c:v>97132</c:v>
                </c:pt>
                <c:pt idx="97133">
                  <c:v>97133</c:v>
                </c:pt>
                <c:pt idx="97134">
                  <c:v>97134</c:v>
                </c:pt>
                <c:pt idx="97135">
                  <c:v>97135</c:v>
                </c:pt>
                <c:pt idx="97136">
                  <c:v>97136</c:v>
                </c:pt>
                <c:pt idx="97137">
                  <c:v>97137</c:v>
                </c:pt>
                <c:pt idx="97138">
                  <c:v>97138</c:v>
                </c:pt>
                <c:pt idx="97139">
                  <c:v>97139</c:v>
                </c:pt>
                <c:pt idx="97140">
                  <c:v>97140</c:v>
                </c:pt>
                <c:pt idx="97141">
                  <c:v>97141</c:v>
                </c:pt>
                <c:pt idx="97142">
                  <c:v>97142</c:v>
                </c:pt>
                <c:pt idx="97143">
                  <c:v>97143</c:v>
                </c:pt>
                <c:pt idx="97144">
                  <c:v>97144</c:v>
                </c:pt>
                <c:pt idx="97145">
                  <c:v>97145</c:v>
                </c:pt>
                <c:pt idx="97146">
                  <c:v>97146</c:v>
                </c:pt>
                <c:pt idx="97147">
                  <c:v>97147</c:v>
                </c:pt>
                <c:pt idx="97148">
                  <c:v>97148</c:v>
                </c:pt>
                <c:pt idx="97149">
                  <c:v>97149</c:v>
                </c:pt>
                <c:pt idx="97150">
                  <c:v>97150</c:v>
                </c:pt>
                <c:pt idx="97151">
                  <c:v>97151</c:v>
                </c:pt>
                <c:pt idx="97152">
                  <c:v>97152</c:v>
                </c:pt>
                <c:pt idx="97153">
                  <c:v>97153</c:v>
                </c:pt>
                <c:pt idx="97154">
                  <c:v>97154</c:v>
                </c:pt>
                <c:pt idx="97155">
                  <c:v>97155</c:v>
                </c:pt>
                <c:pt idx="97156">
                  <c:v>97156</c:v>
                </c:pt>
                <c:pt idx="97157">
                  <c:v>97157</c:v>
                </c:pt>
                <c:pt idx="97158">
                  <c:v>97158</c:v>
                </c:pt>
                <c:pt idx="97159">
                  <c:v>97159</c:v>
                </c:pt>
                <c:pt idx="97160">
                  <c:v>97160</c:v>
                </c:pt>
                <c:pt idx="97161">
                  <c:v>97161</c:v>
                </c:pt>
                <c:pt idx="97162">
                  <c:v>97162</c:v>
                </c:pt>
                <c:pt idx="97163">
                  <c:v>97163</c:v>
                </c:pt>
                <c:pt idx="97164">
                  <c:v>97164</c:v>
                </c:pt>
                <c:pt idx="97165">
                  <c:v>97165</c:v>
                </c:pt>
                <c:pt idx="97166">
                  <c:v>97166</c:v>
                </c:pt>
                <c:pt idx="97167">
                  <c:v>97167</c:v>
                </c:pt>
                <c:pt idx="97168">
                  <c:v>97168</c:v>
                </c:pt>
                <c:pt idx="97169">
                  <c:v>97169</c:v>
                </c:pt>
                <c:pt idx="97170">
                  <c:v>97170</c:v>
                </c:pt>
                <c:pt idx="97171">
                  <c:v>97171</c:v>
                </c:pt>
                <c:pt idx="97172">
                  <c:v>97172</c:v>
                </c:pt>
                <c:pt idx="97173">
                  <c:v>97173</c:v>
                </c:pt>
                <c:pt idx="97174">
                  <c:v>97174</c:v>
                </c:pt>
                <c:pt idx="97175">
                  <c:v>97175</c:v>
                </c:pt>
                <c:pt idx="97176">
                  <c:v>97176</c:v>
                </c:pt>
                <c:pt idx="97177">
                  <c:v>97177</c:v>
                </c:pt>
                <c:pt idx="97178">
                  <c:v>97178</c:v>
                </c:pt>
                <c:pt idx="97179">
                  <c:v>97179</c:v>
                </c:pt>
                <c:pt idx="97180">
                  <c:v>97180</c:v>
                </c:pt>
                <c:pt idx="97181">
                  <c:v>97181</c:v>
                </c:pt>
                <c:pt idx="97182">
                  <c:v>97182</c:v>
                </c:pt>
                <c:pt idx="97183">
                  <c:v>97183</c:v>
                </c:pt>
                <c:pt idx="97184">
                  <c:v>97184</c:v>
                </c:pt>
                <c:pt idx="97185">
                  <c:v>97185</c:v>
                </c:pt>
                <c:pt idx="97186">
                  <c:v>97186</c:v>
                </c:pt>
                <c:pt idx="97187">
                  <c:v>97187</c:v>
                </c:pt>
                <c:pt idx="97188">
                  <c:v>97188</c:v>
                </c:pt>
                <c:pt idx="97189">
                  <c:v>97189</c:v>
                </c:pt>
                <c:pt idx="97190">
                  <c:v>97190</c:v>
                </c:pt>
                <c:pt idx="97191">
                  <c:v>97191</c:v>
                </c:pt>
                <c:pt idx="97192">
                  <c:v>97192</c:v>
                </c:pt>
                <c:pt idx="97193">
                  <c:v>97193</c:v>
                </c:pt>
                <c:pt idx="97194">
                  <c:v>97194</c:v>
                </c:pt>
                <c:pt idx="97195">
                  <c:v>97195</c:v>
                </c:pt>
                <c:pt idx="97196">
                  <c:v>97196</c:v>
                </c:pt>
                <c:pt idx="97197">
                  <c:v>97197</c:v>
                </c:pt>
                <c:pt idx="97198">
                  <c:v>97198</c:v>
                </c:pt>
                <c:pt idx="97199">
                  <c:v>97199</c:v>
                </c:pt>
                <c:pt idx="97200">
                  <c:v>97200</c:v>
                </c:pt>
                <c:pt idx="97201">
                  <c:v>97201</c:v>
                </c:pt>
                <c:pt idx="97202">
                  <c:v>97202</c:v>
                </c:pt>
                <c:pt idx="97203">
                  <c:v>97203</c:v>
                </c:pt>
                <c:pt idx="97204">
                  <c:v>97204</c:v>
                </c:pt>
                <c:pt idx="97205">
                  <c:v>97205</c:v>
                </c:pt>
                <c:pt idx="97206">
                  <c:v>97206</c:v>
                </c:pt>
                <c:pt idx="97207">
                  <c:v>97207</c:v>
                </c:pt>
                <c:pt idx="97208">
                  <c:v>97208</c:v>
                </c:pt>
                <c:pt idx="97209">
                  <c:v>97209</c:v>
                </c:pt>
                <c:pt idx="97210">
                  <c:v>97210</c:v>
                </c:pt>
                <c:pt idx="97211">
                  <c:v>97211</c:v>
                </c:pt>
                <c:pt idx="97212">
                  <c:v>97212</c:v>
                </c:pt>
                <c:pt idx="97213">
                  <c:v>97213</c:v>
                </c:pt>
                <c:pt idx="97214">
                  <c:v>97214</c:v>
                </c:pt>
                <c:pt idx="97215">
                  <c:v>97215</c:v>
                </c:pt>
                <c:pt idx="97216">
                  <c:v>97216</c:v>
                </c:pt>
                <c:pt idx="97217">
                  <c:v>97217</c:v>
                </c:pt>
                <c:pt idx="97218">
                  <c:v>97218</c:v>
                </c:pt>
                <c:pt idx="97219">
                  <c:v>97219</c:v>
                </c:pt>
                <c:pt idx="97220">
                  <c:v>97220</c:v>
                </c:pt>
                <c:pt idx="97221">
                  <c:v>97221</c:v>
                </c:pt>
                <c:pt idx="97222">
                  <c:v>97222</c:v>
                </c:pt>
                <c:pt idx="97223">
                  <c:v>97223</c:v>
                </c:pt>
                <c:pt idx="97224">
                  <c:v>97224</c:v>
                </c:pt>
                <c:pt idx="97225">
                  <c:v>97225</c:v>
                </c:pt>
                <c:pt idx="97226">
                  <c:v>97226</c:v>
                </c:pt>
                <c:pt idx="97227">
                  <c:v>97227</c:v>
                </c:pt>
                <c:pt idx="97228">
                  <c:v>97228</c:v>
                </c:pt>
                <c:pt idx="97229">
                  <c:v>97229</c:v>
                </c:pt>
                <c:pt idx="97230">
                  <c:v>97230</c:v>
                </c:pt>
                <c:pt idx="97231">
                  <c:v>97231</c:v>
                </c:pt>
                <c:pt idx="97232">
                  <c:v>97232</c:v>
                </c:pt>
                <c:pt idx="97233">
                  <c:v>97233</c:v>
                </c:pt>
                <c:pt idx="97234">
                  <c:v>97234</c:v>
                </c:pt>
                <c:pt idx="97235">
                  <c:v>97235</c:v>
                </c:pt>
                <c:pt idx="97236">
                  <c:v>97236</c:v>
                </c:pt>
                <c:pt idx="97237">
                  <c:v>97237</c:v>
                </c:pt>
                <c:pt idx="97238">
                  <c:v>97238</c:v>
                </c:pt>
                <c:pt idx="97239">
                  <c:v>97239</c:v>
                </c:pt>
                <c:pt idx="97240">
                  <c:v>97240</c:v>
                </c:pt>
                <c:pt idx="97241">
                  <c:v>97241</c:v>
                </c:pt>
                <c:pt idx="97242">
                  <c:v>97242</c:v>
                </c:pt>
                <c:pt idx="97243">
                  <c:v>97243</c:v>
                </c:pt>
                <c:pt idx="97244">
                  <c:v>97244</c:v>
                </c:pt>
                <c:pt idx="97245">
                  <c:v>97245</c:v>
                </c:pt>
                <c:pt idx="97246">
                  <c:v>97246</c:v>
                </c:pt>
                <c:pt idx="97247">
                  <c:v>97247</c:v>
                </c:pt>
                <c:pt idx="97248">
                  <c:v>97248</c:v>
                </c:pt>
                <c:pt idx="97249">
                  <c:v>97249</c:v>
                </c:pt>
                <c:pt idx="97250">
                  <c:v>97250</c:v>
                </c:pt>
                <c:pt idx="97251">
                  <c:v>97251</c:v>
                </c:pt>
                <c:pt idx="97252">
                  <c:v>97252</c:v>
                </c:pt>
                <c:pt idx="97253">
                  <c:v>97253</c:v>
                </c:pt>
                <c:pt idx="97254">
                  <c:v>97254</c:v>
                </c:pt>
                <c:pt idx="97255">
                  <c:v>97255</c:v>
                </c:pt>
                <c:pt idx="97256">
                  <c:v>97256</c:v>
                </c:pt>
                <c:pt idx="97257">
                  <c:v>97257</c:v>
                </c:pt>
                <c:pt idx="97258">
                  <c:v>97258</c:v>
                </c:pt>
                <c:pt idx="97259">
                  <c:v>97259</c:v>
                </c:pt>
                <c:pt idx="97260">
                  <c:v>97260</c:v>
                </c:pt>
                <c:pt idx="97261">
                  <c:v>97261</c:v>
                </c:pt>
                <c:pt idx="97262">
                  <c:v>97262</c:v>
                </c:pt>
                <c:pt idx="97263">
                  <c:v>97263</c:v>
                </c:pt>
                <c:pt idx="97264">
                  <c:v>97264</c:v>
                </c:pt>
                <c:pt idx="97265">
                  <c:v>97265</c:v>
                </c:pt>
                <c:pt idx="97266">
                  <c:v>97266</c:v>
                </c:pt>
                <c:pt idx="97267">
                  <c:v>97267</c:v>
                </c:pt>
                <c:pt idx="97268">
                  <c:v>97268</c:v>
                </c:pt>
                <c:pt idx="97269">
                  <c:v>97269</c:v>
                </c:pt>
                <c:pt idx="97270">
                  <c:v>97270</c:v>
                </c:pt>
                <c:pt idx="97271">
                  <c:v>97271</c:v>
                </c:pt>
                <c:pt idx="97272">
                  <c:v>97272</c:v>
                </c:pt>
                <c:pt idx="97273">
                  <c:v>97273</c:v>
                </c:pt>
                <c:pt idx="97274">
                  <c:v>97274</c:v>
                </c:pt>
                <c:pt idx="97275">
                  <c:v>97275</c:v>
                </c:pt>
                <c:pt idx="97276">
                  <c:v>97276</c:v>
                </c:pt>
                <c:pt idx="97277">
                  <c:v>97277</c:v>
                </c:pt>
                <c:pt idx="97278">
                  <c:v>97278</c:v>
                </c:pt>
                <c:pt idx="97279">
                  <c:v>97279</c:v>
                </c:pt>
                <c:pt idx="97280">
                  <c:v>97280</c:v>
                </c:pt>
                <c:pt idx="97281">
                  <c:v>97281</c:v>
                </c:pt>
                <c:pt idx="97282">
                  <c:v>97282</c:v>
                </c:pt>
                <c:pt idx="97283">
                  <c:v>97283</c:v>
                </c:pt>
                <c:pt idx="97284">
                  <c:v>97284</c:v>
                </c:pt>
                <c:pt idx="97285">
                  <c:v>97285</c:v>
                </c:pt>
                <c:pt idx="97286">
                  <c:v>97286</c:v>
                </c:pt>
                <c:pt idx="97287">
                  <c:v>97287</c:v>
                </c:pt>
                <c:pt idx="97288">
                  <c:v>97288</c:v>
                </c:pt>
                <c:pt idx="97289">
                  <c:v>97289</c:v>
                </c:pt>
                <c:pt idx="97290">
                  <c:v>97290</c:v>
                </c:pt>
                <c:pt idx="97291">
                  <c:v>97291</c:v>
                </c:pt>
                <c:pt idx="97292">
                  <c:v>97292</c:v>
                </c:pt>
                <c:pt idx="97293">
                  <c:v>97293</c:v>
                </c:pt>
                <c:pt idx="97294">
                  <c:v>97294</c:v>
                </c:pt>
                <c:pt idx="97295">
                  <c:v>97295</c:v>
                </c:pt>
                <c:pt idx="97296">
                  <c:v>97296</c:v>
                </c:pt>
                <c:pt idx="97297">
                  <c:v>97297</c:v>
                </c:pt>
                <c:pt idx="97298">
                  <c:v>97298</c:v>
                </c:pt>
                <c:pt idx="97299">
                  <c:v>97299</c:v>
                </c:pt>
                <c:pt idx="97300">
                  <c:v>97300</c:v>
                </c:pt>
                <c:pt idx="97301">
                  <c:v>97301</c:v>
                </c:pt>
                <c:pt idx="97302">
                  <c:v>97302</c:v>
                </c:pt>
                <c:pt idx="97303">
                  <c:v>97303</c:v>
                </c:pt>
                <c:pt idx="97304">
                  <c:v>97304</c:v>
                </c:pt>
                <c:pt idx="97305">
                  <c:v>97305</c:v>
                </c:pt>
                <c:pt idx="97306">
                  <c:v>97306</c:v>
                </c:pt>
                <c:pt idx="97307">
                  <c:v>97307</c:v>
                </c:pt>
                <c:pt idx="97308">
                  <c:v>97308</c:v>
                </c:pt>
                <c:pt idx="97309">
                  <c:v>97309</c:v>
                </c:pt>
                <c:pt idx="97310">
                  <c:v>97310</c:v>
                </c:pt>
                <c:pt idx="97311">
                  <c:v>97311</c:v>
                </c:pt>
                <c:pt idx="97312">
                  <c:v>97312</c:v>
                </c:pt>
                <c:pt idx="97313">
                  <c:v>97313</c:v>
                </c:pt>
                <c:pt idx="97314">
                  <c:v>97314</c:v>
                </c:pt>
                <c:pt idx="97315">
                  <c:v>97315</c:v>
                </c:pt>
                <c:pt idx="97316">
                  <c:v>97316</c:v>
                </c:pt>
                <c:pt idx="97317">
                  <c:v>97317</c:v>
                </c:pt>
                <c:pt idx="97318">
                  <c:v>97318</c:v>
                </c:pt>
                <c:pt idx="97319">
                  <c:v>97319</c:v>
                </c:pt>
                <c:pt idx="97320">
                  <c:v>97320</c:v>
                </c:pt>
                <c:pt idx="97321">
                  <c:v>97321</c:v>
                </c:pt>
                <c:pt idx="97322">
                  <c:v>97322</c:v>
                </c:pt>
                <c:pt idx="97323">
                  <c:v>97323</c:v>
                </c:pt>
                <c:pt idx="97324">
                  <c:v>97324</c:v>
                </c:pt>
                <c:pt idx="97325">
                  <c:v>97325</c:v>
                </c:pt>
                <c:pt idx="97326">
                  <c:v>97326</c:v>
                </c:pt>
                <c:pt idx="97327">
                  <c:v>97327</c:v>
                </c:pt>
                <c:pt idx="97328">
                  <c:v>97328</c:v>
                </c:pt>
                <c:pt idx="97329">
                  <c:v>97329</c:v>
                </c:pt>
                <c:pt idx="97330">
                  <c:v>97330</c:v>
                </c:pt>
                <c:pt idx="97331">
                  <c:v>97331</c:v>
                </c:pt>
                <c:pt idx="97332">
                  <c:v>97332</c:v>
                </c:pt>
                <c:pt idx="97333">
                  <c:v>97333</c:v>
                </c:pt>
                <c:pt idx="97334">
                  <c:v>97334</c:v>
                </c:pt>
                <c:pt idx="97335">
                  <c:v>97335</c:v>
                </c:pt>
                <c:pt idx="97336">
                  <c:v>97336</c:v>
                </c:pt>
                <c:pt idx="97337">
                  <c:v>97337</c:v>
                </c:pt>
                <c:pt idx="97338">
                  <c:v>97338</c:v>
                </c:pt>
                <c:pt idx="97339">
                  <c:v>97339</c:v>
                </c:pt>
                <c:pt idx="97340">
                  <c:v>97340</c:v>
                </c:pt>
                <c:pt idx="97341">
                  <c:v>97341</c:v>
                </c:pt>
                <c:pt idx="97342">
                  <c:v>97342</c:v>
                </c:pt>
                <c:pt idx="97343">
                  <c:v>97343</c:v>
                </c:pt>
                <c:pt idx="97344">
                  <c:v>97344</c:v>
                </c:pt>
                <c:pt idx="97345">
                  <c:v>97345</c:v>
                </c:pt>
                <c:pt idx="97346">
                  <c:v>97346</c:v>
                </c:pt>
                <c:pt idx="97347">
                  <c:v>97347</c:v>
                </c:pt>
                <c:pt idx="97348">
                  <c:v>97348</c:v>
                </c:pt>
                <c:pt idx="97349">
                  <c:v>97349</c:v>
                </c:pt>
                <c:pt idx="97350">
                  <c:v>97350</c:v>
                </c:pt>
                <c:pt idx="97351">
                  <c:v>97351</c:v>
                </c:pt>
                <c:pt idx="97352">
                  <c:v>97352</c:v>
                </c:pt>
                <c:pt idx="97353">
                  <c:v>97353</c:v>
                </c:pt>
                <c:pt idx="97354">
                  <c:v>97354</c:v>
                </c:pt>
                <c:pt idx="97355">
                  <c:v>97355</c:v>
                </c:pt>
                <c:pt idx="97356">
                  <c:v>97356</c:v>
                </c:pt>
                <c:pt idx="97357">
                  <c:v>97357</c:v>
                </c:pt>
                <c:pt idx="97358">
                  <c:v>97358</c:v>
                </c:pt>
                <c:pt idx="97359">
                  <c:v>97359</c:v>
                </c:pt>
                <c:pt idx="97360">
                  <c:v>97360</c:v>
                </c:pt>
                <c:pt idx="97361">
                  <c:v>97361</c:v>
                </c:pt>
                <c:pt idx="97362">
                  <c:v>97362</c:v>
                </c:pt>
                <c:pt idx="97363">
                  <c:v>97363</c:v>
                </c:pt>
                <c:pt idx="97364">
                  <c:v>97364</c:v>
                </c:pt>
                <c:pt idx="97365">
                  <c:v>97365</c:v>
                </c:pt>
                <c:pt idx="97366">
                  <c:v>97366</c:v>
                </c:pt>
                <c:pt idx="97367">
                  <c:v>97367</c:v>
                </c:pt>
                <c:pt idx="97368">
                  <c:v>97368</c:v>
                </c:pt>
                <c:pt idx="97369">
                  <c:v>97369</c:v>
                </c:pt>
                <c:pt idx="97370">
                  <c:v>97370</c:v>
                </c:pt>
                <c:pt idx="97371">
                  <c:v>97371</c:v>
                </c:pt>
                <c:pt idx="97372">
                  <c:v>97372</c:v>
                </c:pt>
                <c:pt idx="97373">
                  <c:v>97373</c:v>
                </c:pt>
                <c:pt idx="97374">
                  <c:v>97374</c:v>
                </c:pt>
                <c:pt idx="97375">
                  <c:v>97375</c:v>
                </c:pt>
                <c:pt idx="97376">
                  <c:v>97376</c:v>
                </c:pt>
                <c:pt idx="97377">
                  <c:v>97377</c:v>
                </c:pt>
                <c:pt idx="97378">
                  <c:v>97378</c:v>
                </c:pt>
                <c:pt idx="97379">
                  <c:v>97379</c:v>
                </c:pt>
                <c:pt idx="97380">
                  <c:v>97380</c:v>
                </c:pt>
                <c:pt idx="97381">
                  <c:v>97381</c:v>
                </c:pt>
                <c:pt idx="97382">
                  <c:v>97382</c:v>
                </c:pt>
                <c:pt idx="97383">
                  <c:v>97383</c:v>
                </c:pt>
                <c:pt idx="97384">
                  <c:v>97384</c:v>
                </c:pt>
                <c:pt idx="97385">
                  <c:v>97385</c:v>
                </c:pt>
                <c:pt idx="97386">
                  <c:v>97386</c:v>
                </c:pt>
                <c:pt idx="97387">
                  <c:v>97387</c:v>
                </c:pt>
                <c:pt idx="97388">
                  <c:v>97388</c:v>
                </c:pt>
                <c:pt idx="97389">
                  <c:v>97389</c:v>
                </c:pt>
                <c:pt idx="97390">
                  <c:v>97390</c:v>
                </c:pt>
                <c:pt idx="97391">
                  <c:v>97391</c:v>
                </c:pt>
                <c:pt idx="97392">
                  <c:v>97392</c:v>
                </c:pt>
                <c:pt idx="97393">
                  <c:v>97393</c:v>
                </c:pt>
                <c:pt idx="97394">
                  <c:v>97394</c:v>
                </c:pt>
                <c:pt idx="97395">
                  <c:v>97395</c:v>
                </c:pt>
                <c:pt idx="97396">
                  <c:v>97396</c:v>
                </c:pt>
                <c:pt idx="97397">
                  <c:v>97397</c:v>
                </c:pt>
                <c:pt idx="97398">
                  <c:v>97398</c:v>
                </c:pt>
                <c:pt idx="97399">
                  <c:v>97399</c:v>
                </c:pt>
                <c:pt idx="97400">
                  <c:v>97400</c:v>
                </c:pt>
                <c:pt idx="97401">
                  <c:v>97401</c:v>
                </c:pt>
                <c:pt idx="97402">
                  <c:v>97402</c:v>
                </c:pt>
                <c:pt idx="97403">
                  <c:v>97403</c:v>
                </c:pt>
                <c:pt idx="97404">
                  <c:v>97404</c:v>
                </c:pt>
                <c:pt idx="97405">
                  <c:v>97405</c:v>
                </c:pt>
                <c:pt idx="97406">
                  <c:v>97406</c:v>
                </c:pt>
                <c:pt idx="97407">
                  <c:v>97407</c:v>
                </c:pt>
                <c:pt idx="97408">
                  <c:v>97408</c:v>
                </c:pt>
                <c:pt idx="97409">
                  <c:v>97409</c:v>
                </c:pt>
                <c:pt idx="97410">
                  <c:v>97410</c:v>
                </c:pt>
                <c:pt idx="97411">
                  <c:v>97411</c:v>
                </c:pt>
                <c:pt idx="97412">
                  <c:v>97412</c:v>
                </c:pt>
                <c:pt idx="97413">
                  <c:v>97413</c:v>
                </c:pt>
                <c:pt idx="97414">
                  <c:v>97414</c:v>
                </c:pt>
              </c:numCache>
            </c:numRef>
          </c:xVal>
          <c:yVal>
            <c:numRef>
              <c:f>'[ERROR_4.xlsx]Datos modelo'!$B$2:$B$97416</c:f>
              <c:numCache>
                <c:formatCode>General</c:formatCode>
                <c:ptCount val="97415"/>
                <c:pt idx="0">
                  <c:v>0.37972292304039001</c:v>
                </c:pt>
                <c:pt idx="1">
                  <c:v>0.370917618274689</c:v>
                </c:pt>
                <c:pt idx="2">
                  <c:v>0.36034199595451299</c:v>
                </c:pt>
                <c:pt idx="3">
                  <c:v>0.34739705920219399</c:v>
                </c:pt>
                <c:pt idx="4">
                  <c:v>0.33031222224235501</c:v>
                </c:pt>
                <c:pt idx="5">
                  <c:v>0.30762580037116999</c:v>
                </c:pt>
                <c:pt idx="6">
                  <c:v>0.27574279904365501</c:v>
                </c:pt>
                <c:pt idx="7">
                  <c:v>0.21214759349823001</c:v>
                </c:pt>
                <c:pt idx="8">
                  <c:v>0.13260580599308</c:v>
                </c:pt>
                <c:pt idx="9">
                  <c:v>7.7232472598552704E-2</c:v>
                </c:pt>
                <c:pt idx="10">
                  <c:v>5.1323827356100103E-2</c:v>
                </c:pt>
                <c:pt idx="11">
                  <c:v>3.9573837071657202E-2</c:v>
                </c:pt>
                <c:pt idx="12">
                  <c:v>3.9009828120470103E-2</c:v>
                </c:pt>
                <c:pt idx="13">
                  <c:v>4.6133708208799397E-2</c:v>
                </c:pt>
                <c:pt idx="14">
                  <c:v>5.6956328451633502E-2</c:v>
                </c:pt>
                <c:pt idx="15">
                  <c:v>6.7554339766502394E-2</c:v>
                </c:pt>
                <c:pt idx="16">
                  <c:v>7.5113818049430903E-2</c:v>
                </c:pt>
                <c:pt idx="17">
                  <c:v>7.8295171260833699E-2</c:v>
                </c:pt>
                <c:pt idx="18">
                  <c:v>7.70666748285294E-2</c:v>
                </c:pt>
                <c:pt idx="19">
                  <c:v>7.2251953184604603E-2</c:v>
                </c:pt>
                <c:pt idx="20">
                  <c:v>6.5130174160003704E-2</c:v>
                </c:pt>
                <c:pt idx="21">
                  <c:v>5.7086411863565403E-2</c:v>
                </c:pt>
                <c:pt idx="22">
                  <c:v>4.9392551183700603E-2</c:v>
                </c:pt>
                <c:pt idx="23">
                  <c:v>4.3054763227701201E-2</c:v>
                </c:pt>
                <c:pt idx="24">
                  <c:v>3.8716554641723598E-2</c:v>
                </c:pt>
                <c:pt idx="25">
                  <c:v>3.66104207932949E-2</c:v>
                </c:pt>
                <c:pt idx="26">
                  <c:v>3.6564566195011097E-2</c:v>
                </c:pt>
                <c:pt idx="27">
                  <c:v>3.8076952099800103E-2</c:v>
                </c:pt>
                <c:pt idx="28">
                  <c:v>4.0436588227748899E-2</c:v>
                </c:pt>
                <c:pt idx="29">
                  <c:v>4.2882453650236102E-2</c:v>
                </c:pt>
                <c:pt idx="30">
                  <c:v>4.4774197041988401E-2</c:v>
                </c:pt>
                <c:pt idx="31">
                  <c:v>4.5698039233684602E-2</c:v>
                </c:pt>
                <c:pt idx="32">
                  <c:v>4.5518577098846401E-2</c:v>
                </c:pt>
                <c:pt idx="33">
                  <c:v>4.4357649981975597E-2</c:v>
                </c:pt>
                <c:pt idx="34">
                  <c:v>4.2524728924035998E-2</c:v>
                </c:pt>
                <c:pt idx="35">
                  <c:v>4.04155142605305E-2</c:v>
                </c:pt>
                <c:pt idx="36">
                  <c:v>3.8423418998718303E-2</c:v>
                </c:pt>
                <c:pt idx="37">
                  <c:v>3.6858674138784402E-2</c:v>
                </c:pt>
                <c:pt idx="38">
                  <c:v>3.5957153886556598E-2</c:v>
                </c:pt>
                <c:pt idx="39">
                  <c:v>3.5731185227632502E-2</c:v>
                </c:pt>
                <c:pt idx="40">
                  <c:v>3.6085788160562501E-2</c:v>
                </c:pt>
                <c:pt idx="41">
                  <c:v>3.6775756627321202E-2</c:v>
                </c:pt>
                <c:pt idx="42">
                  <c:v>3.74677516520023E-2</c:v>
                </c:pt>
                <c:pt idx="43">
                  <c:v>3.7974327802658102E-2</c:v>
                </c:pt>
                <c:pt idx="44">
                  <c:v>3.8194000720977797E-2</c:v>
                </c:pt>
                <c:pt idx="45">
                  <c:v>3.8088362663984299E-2</c:v>
                </c:pt>
                <c:pt idx="46">
                  <c:v>3.7733163684606601E-2</c:v>
                </c:pt>
                <c:pt idx="47">
                  <c:v>3.72122600674629E-2</c:v>
                </c:pt>
                <c:pt idx="48">
                  <c:v>3.6647867411374997E-2</c:v>
                </c:pt>
                <c:pt idx="49">
                  <c:v>3.6176946014165899E-2</c:v>
                </c:pt>
                <c:pt idx="50">
                  <c:v>3.5841953009367003E-2</c:v>
                </c:pt>
                <c:pt idx="51">
                  <c:v>3.5683199763298E-2</c:v>
                </c:pt>
                <c:pt idx="52">
                  <c:v>3.5692095756530803E-2</c:v>
                </c:pt>
                <c:pt idx="53">
                  <c:v>3.5825379192829097E-2</c:v>
                </c:pt>
                <c:pt idx="54">
                  <c:v>3.6015439778566402E-2</c:v>
                </c:pt>
                <c:pt idx="55">
                  <c:v>3.6192037165165003E-2</c:v>
                </c:pt>
                <c:pt idx="56">
                  <c:v>3.6303725093603099E-2</c:v>
                </c:pt>
                <c:pt idx="57">
                  <c:v>3.6322213709354401E-2</c:v>
                </c:pt>
                <c:pt idx="58">
                  <c:v>3.6247506737708997E-2</c:v>
                </c:pt>
                <c:pt idx="59">
                  <c:v>3.6103557795286199E-2</c:v>
                </c:pt>
                <c:pt idx="60">
                  <c:v>3.5928614437580102E-2</c:v>
                </c:pt>
                <c:pt idx="61">
                  <c:v>3.5761907696723903E-2</c:v>
                </c:pt>
                <c:pt idx="62">
                  <c:v>3.5636786371469498E-2</c:v>
                </c:pt>
                <c:pt idx="63">
                  <c:v>3.5570230334997198E-2</c:v>
                </c:pt>
                <c:pt idx="64">
                  <c:v>3.5561736673116698E-2</c:v>
                </c:pt>
                <c:pt idx="65">
                  <c:v>3.5593889653682702E-2</c:v>
                </c:pt>
                <c:pt idx="66">
                  <c:v>3.5645756870508201E-2</c:v>
                </c:pt>
                <c:pt idx="67">
                  <c:v>3.5693436861038201E-2</c:v>
                </c:pt>
                <c:pt idx="68">
                  <c:v>3.5717066377401401E-2</c:v>
                </c:pt>
                <c:pt idx="69">
                  <c:v>3.5708047449588803E-2</c:v>
                </c:pt>
                <c:pt idx="70">
                  <c:v>3.56699451804161E-2</c:v>
                </c:pt>
                <c:pt idx="71">
                  <c:v>3.5625450313091299E-2</c:v>
                </c:pt>
                <c:pt idx="72">
                  <c:v>3.5569243133068099E-2</c:v>
                </c:pt>
                <c:pt idx="73">
                  <c:v>3.5516601055860499E-2</c:v>
                </c:pt>
                <c:pt idx="74">
                  <c:v>3.5478632897138603E-2</c:v>
                </c:pt>
                <c:pt idx="75">
                  <c:v>3.5461913794279099E-2</c:v>
                </c:pt>
                <c:pt idx="76">
                  <c:v>3.5474065691232702E-2</c:v>
                </c:pt>
                <c:pt idx="77">
                  <c:v>3.5499244928359999E-2</c:v>
                </c:pt>
                <c:pt idx="78">
                  <c:v>3.5524532198905903E-2</c:v>
                </c:pt>
                <c:pt idx="79">
                  <c:v>3.5537071526050602E-2</c:v>
                </c:pt>
                <c:pt idx="80">
                  <c:v>3.5537198185920701E-2</c:v>
                </c:pt>
                <c:pt idx="81">
                  <c:v>3.5529863089323002E-2</c:v>
                </c:pt>
                <c:pt idx="82">
                  <c:v>3.5511568188667297E-2</c:v>
                </c:pt>
                <c:pt idx="83">
                  <c:v>3.5488702356815303E-2</c:v>
                </c:pt>
                <c:pt idx="84">
                  <c:v>3.54753322899342E-2</c:v>
                </c:pt>
                <c:pt idx="85">
                  <c:v>3.5463843494653702E-2</c:v>
                </c:pt>
                <c:pt idx="86">
                  <c:v>3.5460498183965697E-2</c:v>
                </c:pt>
                <c:pt idx="87">
                  <c:v>3.5466954112052897E-2</c:v>
                </c:pt>
                <c:pt idx="88">
                  <c:v>3.5469695925712599E-2</c:v>
                </c:pt>
                <c:pt idx="89">
                  <c:v>3.54796089231968E-2</c:v>
                </c:pt>
                <c:pt idx="90">
                  <c:v>3.54855619370937E-2</c:v>
                </c:pt>
                <c:pt idx="91">
                  <c:v>3.5485375672578798E-2</c:v>
                </c:pt>
                <c:pt idx="92">
                  <c:v>3.5487692803144497E-2</c:v>
                </c:pt>
                <c:pt idx="93">
                  <c:v>3.54830659925938E-2</c:v>
                </c:pt>
                <c:pt idx="94">
                  <c:v>3.5473510622978197E-2</c:v>
                </c:pt>
                <c:pt idx="95">
                  <c:v>3.5466294735670097E-2</c:v>
                </c:pt>
                <c:pt idx="96">
                  <c:v>3.5465087741613402E-2</c:v>
                </c:pt>
                <c:pt idx="97">
                  <c:v>3.5464953631162602E-2</c:v>
                </c:pt>
                <c:pt idx="98">
                  <c:v>3.5465020686388002E-2</c:v>
                </c:pt>
                <c:pt idx="99">
                  <c:v>3.5464253276586498E-2</c:v>
                </c:pt>
                <c:pt idx="100">
                  <c:v>3.5461064428091001E-2</c:v>
                </c:pt>
                <c:pt idx="101">
                  <c:v>3.5457253456115702E-2</c:v>
                </c:pt>
                <c:pt idx="102">
                  <c:v>3.5460561513900798E-2</c:v>
                </c:pt>
                <c:pt idx="103">
                  <c:v>3.5459719598293298E-2</c:v>
                </c:pt>
                <c:pt idx="104">
                  <c:v>3.5457529127597802E-2</c:v>
                </c:pt>
                <c:pt idx="105">
                  <c:v>3.54507528245449E-2</c:v>
                </c:pt>
                <c:pt idx="106">
                  <c:v>3.5446807742118801E-2</c:v>
                </c:pt>
                <c:pt idx="107">
                  <c:v>3.5452041774988202E-2</c:v>
                </c:pt>
                <c:pt idx="108">
                  <c:v>3.5451330244541203E-2</c:v>
                </c:pt>
                <c:pt idx="109">
                  <c:v>3.5450585186481497E-2</c:v>
                </c:pt>
                <c:pt idx="110">
                  <c:v>3.5451229661703103E-2</c:v>
                </c:pt>
                <c:pt idx="111">
                  <c:v>3.54496575891972E-2</c:v>
                </c:pt>
                <c:pt idx="112">
                  <c:v>3.5446062684059101E-2</c:v>
                </c:pt>
                <c:pt idx="113">
                  <c:v>3.5450715571641901E-2</c:v>
                </c:pt>
                <c:pt idx="114">
                  <c:v>3.5450309514999397E-2</c:v>
                </c:pt>
                <c:pt idx="115">
                  <c:v>3.54475528001785E-2</c:v>
                </c:pt>
                <c:pt idx="116">
                  <c:v>3.5441108047962203E-2</c:v>
                </c:pt>
                <c:pt idx="117">
                  <c:v>3.5442560911178603E-2</c:v>
                </c:pt>
                <c:pt idx="118">
                  <c:v>3.5443946719169603E-2</c:v>
                </c:pt>
                <c:pt idx="119">
                  <c:v>3.5445474088192E-2</c:v>
                </c:pt>
                <c:pt idx="120">
                  <c:v>3.5445224493742003E-2</c:v>
                </c:pt>
                <c:pt idx="121">
                  <c:v>3.5445127636194201E-2</c:v>
                </c:pt>
                <c:pt idx="122">
                  <c:v>3.5443004220724099E-2</c:v>
                </c:pt>
                <c:pt idx="123">
                  <c:v>3.5438485443592099E-2</c:v>
                </c:pt>
                <c:pt idx="124">
                  <c:v>3.54388505220413E-2</c:v>
                </c:pt>
                <c:pt idx="125">
                  <c:v>3.5445377230644198E-2</c:v>
                </c:pt>
                <c:pt idx="126">
                  <c:v>3.5443946719169603E-2</c:v>
                </c:pt>
                <c:pt idx="127">
                  <c:v>3.5445138812065097E-2</c:v>
                </c:pt>
                <c:pt idx="128">
                  <c:v>3.5443995147943497E-2</c:v>
                </c:pt>
                <c:pt idx="129">
                  <c:v>3.5439178347587599E-2</c:v>
                </c:pt>
                <c:pt idx="130">
                  <c:v>3.5444121807813603E-2</c:v>
                </c:pt>
                <c:pt idx="131">
                  <c:v>3.5445969551801702E-2</c:v>
                </c:pt>
                <c:pt idx="132">
                  <c:v>3.5444401204586001E-2</c:v>
                </c:pt>
                <c:pt idx="133">
                  <c:v>3.5441141575574903E-2</c:v>
                </c:pt>
                <c:pt idx="134">
                  <c:v>3.5445544868707698E-2</c:v>
                </c:pt>
                <c:pt idx="135">
                  <c:v>3.5448383539915099E-2</c:v>
                </c:pt>
                <c:pt idx="136">
                  <c:v>3.5447847098112099E-2</c:v>
                </c:pt>
                <c:pt idx="137">
                  <c:v>3.5444259643554701E-2</c:v>
                </c:pt>
                <c:pt idx="138">
                  <c:v>3.5437349230050999E-2</c:v>
                </c:pt>
                <c:pt idx="139">
                  <c:v>3.5439725965261501E-2</c:v>
                </c:pt>
                <c:pt idx="140">
                  <c:v>3.5441465675830799E-2</c:v>
                </c:pt>
                <c:pt idx="141">
                  <c:v>3.5439170897007002E-2</c:v>
                </c:pt>
                <c:pt idx="142">
                  <c:v>3.5434234887361499E-2</c:v>
                </c:pt>
                <c:pt idx="143">
                  <c:v>3.5440552979707697E-2</c:v>
                </c:pt>
                <c:pt idx="144">
                  <c:v>3.54424677789211E-2</c:v>
                </c:pt>
                <c:pt idx="145">
                  <c:v>3.5440422594547299E-2</c:v>
                </c:pt>
                <c:pt idx="146">
                  <c:v>3.5434603691101102E-2</c:v>
                </c:pt>
                <c:pt idx="147">
                  <c:v>3.5436075180769001E-2</c:v>
                </c:pt>
                <c:pt idx="148">
                  <c:v>3.5430751740932499E-2</c:v>
                </c:pt>
                <c:pt idx="149">
                  <c:v>3.54322195053101E-2</c:v>
                </c:pt>
                <c:pt idx="150">
                  <c:v>3.5429611802101101E-2</c:v>
                </c:pt>
                <c:pt idx="151">
                  <c:v>3.54254059493542E-2</c:v>
                </c:pt>
                <c:pt idx="152">
                  <c:v>3.54267582297325E-2</c:v>
                </c:pt>
                <c:pt idx="153">
                  <c:v>3.542535379529E-2</c:v>
                </c:pt>
                <c:pt idx="154">
                  <c:v>3.5421561449766201E-2</c:v>
                </c:pt>
                <c:pt idx="155">
                  <c:v>3.5422258079051999E-2</c:v>
                </c:pt>
                <c:pt idx="156">
                  <c:v>3.5423181951045997E-2</c:v>
                </c:pt>
                <c:pt idx="157">
                  <c:v>3.5420756787061698E-2</c:v>
                </c:pt>
                <c:pt idx="158">
                  <c:v>3.5418931394815403E-2</c:v>
                </c:pt>
                <c:pt idx="159">
                  <c:v>3.5421103239059497E-2</c:v>
                </c:pt>
                <c:pt idx="160">
                  <c:v>3.54230329394341E-2</c:v>
                </c:pt>
                <c:pt idx="161">
                  <c:v>3.5422116518020602E-2</c:v>
                </c:pt>
                <c:pt idx="162">
                  <c:v>3.5418648272752797E-2</c:v>
                </c:pt>
                <c:pt idx="163">
                  <c:v>3.54196988046169E-2</c:v>
                </c:pt>
                <c:pt idx="164">
                  <c:v>3.5418745130300501E-2</c:v>
                </c:pt>
                <c:pt idx="165">
                  <c:v>3.5417269915342303E-2</c:v>
                </c:pt>
                <c:pt idx="166">
                  <c:v>3.5414095968008E-2</c:v>
                </c:pt>
                <c:pt idx="167">
                  <c:v>3.5413622856140102E-2</c:v>
                </c:pt>
                <c:pt idx="168">
                  <c:v>3.5411458462476703E-2</c:v>
                </c:pt>
                <c:pt idx="169">
                  <c:v>3.5410799086093903E-2</c:v>
                </c:pt>
                <c:pt idx="170">
                  <c:v>3.5411056131124503E-2</c:v>
                </c:pt>
                <c:pt idx="171">
                  <c:v>3.5407800227403599E-2</c:v>
                </c:pt>
                <c:pt idx="172">
                  <c:v>3.5410985350608798E-2</c:v>
                </c:pt>
                <c:pt idx="173">
                  <c:v>3.54124344885349E-2</c:v>
                </c:pt>
                <c:pt idx="174">
                  <c:v>3.5409871488809599E-2</c:v>
                </c:pt>
                <c:pt idx="175">
                  <c:v>3.5408440977334997E-2</c:v>
                </c:pt>
                <c:pt idx="176">
                  <c:v>3.5406492650508901E-2</c:v>
                </c:pt>
                <c:pt idx="177">
                  <c:v>3.5405695438385003E-2</c:v>
                </c:pt>
                <c:pt idx="178">
                  <c:v>3.5405531525611898E-2</c:v>
                </c:pt>
                <c:pt idx="179">
                  <c:v>3.5403501242399202E-2</c:v>
                </c:pt>
                <c:pt idx="180">
                  <c:v>3.5405579954385799E-2</c:v>
                </c:pt>
                <c:pt idx="181">
                  <c:v>3.5404585301876103E-2</c:v>
                </c:pt>
                <c:pt idx="182">
                  <c:v>3.5401526838541003E-2</c:v>
                </c:pt>
                <c:pt idx="183">
                  <c:v>3.5402432084083599E-2</c:v>
                </c:pt>
                <c:pt idx="184">
                  <c:v>3.5400014370679897E-2</c:v>
                </c:pt>
                <c:pt idx="185">
                  <c:v>3.5401541739702197E-2</c:v>
                </c:pt>
                <c:pt idx="186">
                  <c:v>3.5401582717895501E-2</c:v>
                </c:pt>
                <c:pt idx="187">
                  <c:v>3.54009419679642E-2</c:v>
                </c:pt>
                <c:pt idx="188">
                  <c:v>3.5401441156864201E-2</c:v>
                </c:pt>
                <c:pt idx="189">
                  <c:v>3.5397835075855297E-2</c:v>
                </c:pt>
                <c:pt idx="190">
                  <c:v>3.5400256514549297E-2</c:v>
                </c:pt>
                <c:pt idx="191">
                  <c:v>3.5402499139308902E-2</c:v>
                </c:pt>
                <c:pt idx="192">
                  <c:v>3.5400308668613399E-2</c:v>
                </c:pt>
                <c:pt idx="193">
                  <c:v>3.5396944731473902E-2</c:v>
                </c:pt>
                <c:pt idx="194">
                  <c:v>3.53966169059277E-2</c:v>
                </c:pt>
                <c:pt idx="195">
                  <c:v>3.5398859530687297E-2</c:v>
                </c:pt>
                <c:pt idx="196">
                  <c:v>3.5398721694946303E-2</c:v>
                </c:pt>
                <c:pt idx="197">
                  <c:v>3.5394761711359003E-2</c:v>
                </c:pt>
                <c:pt idx="198">
                  <c:v>3.53919975459576E-2</c:v>
                </c:pt>
                <c:pt idx="199">
                  <c:v>3.5392194986343398E-2</c:v>
                </c:pt>
                <c:pt idx="200">
                  <c:v>3.5391256213188199E-2</c:v>
                </c:pt>
                <c:pt idx="201">
                  <c:v>3.5390857607126201E-2</c:v>
                </c:pt>
                <c:pt idx="202">
                  <c:v>3.5391960293054602E-2</c:v>
                </c:pt>
                <c:pt idx="203">
                  <c:v>3.53902354836464E-2</c:v>
                </c:pt>
                <c:pt idx="204">
                  <c:v>3.5387471318244899E-2</c:v>
                </c:pt>
                <c:pt idx="205">
                  <c:v>3.5388428717851597E-2</c:v>
                </c:pt>
                <c:pt idx="206">
                  <c:v>3.5392392426729202E-2</c:v>
                </c:pt>
                <c:pt idx="207">
                  <c:v>3.5394333302974701E-2</c:v>
                </c:pt>
                <c:pt idx="208">
                  <c:v>3.53929661214352E-2</c:v>
                </c:pt>
                <c:pt idx="209">
                  <c:v>3.5388708114624003E-2</c:v>
                </c:pt>
                <c:pt idx="210">
                  <c:v>3.5382572561502498E-2</c:v>
                </c:pt>
                <c:pt idx="211">
                  <c:v>3.53840216994286E-2</c:v>
                </c:pt>
                <c:pt idx="212">
                  <c:v>3.5387165844440502E-2</c:v>
                </c:pt>
                <c:pt idx="213">
                  <c:v>3.5385258495807703E-2</c:v>
                </c:pt>
                <c:pt idx="214">
                  <c:v>3.5381969064474099E-2</c:v>
                </c:pt>
                <c:pt idx="215">
                  <c:v>3.5381410270929302E-2</c:v>
                </c:pt>
                <c:pt idx="216">
                  <c:v>3.5383518785238301E-2</c:v>
                </c:pt>
                <c:pt idx="217">
                  <c:v>3.5381782799959197E-2</c:v>
                </c:pt>
                <c:pt idx="218">
                  <c:v>3.5381607711315197E-2</c:v>
                </c:pt>
                <c:pt idx="219">
                  <c:v>3.5380005836486803E-2</c:v>
                </c:pt>
                <c:pt idx="220">
                  <c:v>3.5377234220504802E-2</c:v>
                </c:pt>
                <c:pt idx="221">
                  <c:v>3.5379864275455503E-2</c:v>
                </c:pt>
                <c:pt idx="222">
                  <c:v>3.5381101071834599E-2</c:v>
                </c:pt>
                <c:pt idx="223">
                  <c:v>3.5379253327846499E-2</c:v>
                </c:pt>
                <c:pt idx="224">
                  <c:v>3.53751182556152E-2</c:v>
                </c:pt>
                <c:pt idx="225">
                  <c:v>3.53748016059399E-2</c:v>
                </c:pt>
                <c:pt idx="226">
                  <c:v>3.53744067251682E-2</c:v>
                </c:pt>
                <c:pt idx="227">
                  <c:v>3.5374436527490602E-2</c:v>
                </c:pt>
                <c:pt idx="228">
                  <c:v>3.5375222563743598E-2</c:v>
                </c:pt>
                <c:pt idx="229">
                  <c:v>3.5370793193578699E-2</c:v>
                </c:pt>
                <c:pt idx="230">
                  <c:v>3.53679694235325E-2</c:v>
                </c:pt>
                <c:pt idx="231">
                  <c:v>3.5369511693716001E-2</c:v>
                </c:pt>
                <c:pt idx="232">
                  <c:v>3.5368636250495897E-2</c:v>
                </c:pt>
                <c:pt idx="233">
                  <c:v>3.5369064658880199E-2</c:v>
                </c:pt>
                <c:pt idx="234">
                  <c:v>3.5369284451007801E-2</c:v>
                </c:pt>
                <c:pt idx="235">
                  <c:v>3.5366214811801903E-2</c:v>
                </c:pt>
                <c:pt idx="236">
                  <c:v>3.53658050298691E-2</c:v>
                </c:pt>
                <c:pt idx="237">
                  <c:v>3.53649444878101E-2</c:v>
                </c:pt>
                <c:pt idx="238">
                  <c:v>3.5364955663681003E-2</c:v>
                </c:pt>
                <c:pt idx="239">
                  <c:v>3.5365577787160901E-2</c:v>
                </c:pt>
                <c:pt idx="240">
                  <c:v>3.5363327711820602E-2</c:v>
                </c:pt>
                <c:pt idx="241">
                  <c:v>3.5362903028726599E-2</c:v>
                </c:pt>
                <c:pt idx="242">
                  <c:v>3.5362359136343002E-2</c:v>
                </c:pt>
                <c:pt idx="243">
                  <c:v>3.5359725356101997E-2</c:v>
                </c:pt>
                <c:pt idx="244">
                  <c:v>3.5364430397749003E-2</c:v>
                </c:pt>
                <c:pt idx="245">
                  <c:v>3.5365443676710101E-2</c:v>
                </c:pt>
                <c:pt idx="246">
                  <c:v>3.5361584275960901E-2</c:v>
                </c:pt>
                <c:pt idx="247">
                  <c:v>3.5361073911189998E-2</c:v>
                </c:pt>
                <c:pt idx="248">
                  <c:v>3.5362005233764697E-2</c:v>
                </c:pt>
                <c:pt idx="249">
                  <c:v>3.5361714661121403E-2</c:v>
                </c:pt>
                <c:pt idx="250">
                  <c:v>3.5361956804990803E-2</c:v>
                </c:pt>
                <c:pt idx="251">
                  <c:v>3.5359557718038601E-2</c:v>
                </c:pt>
                <c:pt idx="252">
                  <c:v>3.5355512052774402E-2</c:v>
                </c:pt>
                <c:pt idx="253">
                  <c:v>3.5354115068912499E-2</c:v>
                </c:pt>
                <c:pt idx="254">
                  <c:v>3.5354994237422901E-2</c:v>
                </c:pt>
                <c:pt idx="255">
                  <c:v>3.5356167703867E-2</c:v>
                </c:pt>
                <c:pt idx="256">
                  <c:v>3.5353239625692402E-2</c:v>
                </c:pt>
                <c:pt idx="257">
                  <c:v>3.5351112484931897E-2</c:v>
                </c:pt>
                <c:pt idx="258">
                  <c:v>3.5357967019081102E-2</c:v>
                </c:pt>
                <c:pt idx="259">
                  <c:v>3.5359114408493E-2</c:v>
                </c:pt>
                <c:pt idx="260">
                  <c:v>3.5355828702449799E-2</c:v>
                </c:pt>
                <c:pt idx="261">
                  <c:v>3.5348102450370802E-2</c:v>
                </c:pt>
                <c:pt idx="262">
                  <c:v>3.5348206758499097E-2</c:v>
                </c:pt>
                <c:pt idx="263">
                  <c:v>3.5347577184438699E-2</c:v>
                </c:pt>
                <c:pt idx="264">
                  <c:v>3.5344809293746997E-2</c:v>
                </c:pt>
                <c:pt idx="265">
                  <c:v>3.5344328731298398E-2</c:v>
                </c:pt>
                <c:pt idx="266">
                  <c:v>3.53439413011074E-2</c:v>
                </c:pt>
                <c:pt idx="267">
                  <c:v>3.5344157367944697E-2</c:v>
                </c:pt>
                <c:pt idx="268">
                  <c:v>3.53421606123447E-2</c:v>
                </c:pt>
                <c:pt idx="269">
                  <c:v>3.5340663045644802E-2</c:v>
                </c:pt>
                <c:pt idx="270">
                  <c:v>3.5343024879693999E-2</c:v>
                </c:pt>
                <c:pt idx="271">
                  <c:v>3.5340074449777603E-2</c:v>
                </c:pt>
                <c:pt idx="272">
                  <c:v>3.5337999463081401E-2</c:v>
                </c:pt>
                <c:pt idx="273">
                  <c:v>3.53438332676888E-2</c:v>
                </c:pt>
                <c:pt idx="274">
                  <c:v>3.5340622067451498E-2</c:v>
                </c:pt>
                <c:pt idx="275">
                  <c:v>3.5337898880243301E-2</c:v>
                </c:pt>
                <c:pt idx="276">
                  <c:v>3.53394560515881E-2</c:v>
                </c:pt>
                <c:pt idx="277">
                  <c:v>3.5338006913661998E-2</c:v>
                </c:pt>
                <c:pt idx="278">
                  <c:v>3.5337131470441797E-2</c:v>
                </c:pt>
                <c:pt idx="279">
                  <c:v>3.5337679088115699E-2</c:v>
                </c:pt>
                <c:pt idx="280">
                  <c:v>3.5333082079887397E-2</c:v>
                </c:pt>
                <c:pt idx="281">
                  <c:v>3.5332150757312802E-2</c:v>
                </c:pt>
                <c:pt idx="282">
                  <c:v>3.5336039960384397E-2</c:v>
                </c:pt>
                <c:pt idx="283">
                  <c:v>3.5337619483470903E-2</c:v>
                </c:pt>
                <c:pt idx="284">
                  <c:v>3.53354625403881E-2</c:v>
                </c:pt>
                <c:pt idx="285">
                  <c:v>3.5330157727003098E-2</c:v>
                </c:pt>
                <c:pt idx="286">
                  <c:v>3.5336717963218703E-2</c:v>
                </c:pt>
                <c:pt idx="287">
                  <c:v>3.5338953137397801E-2</c:v>
                </c:pt>
                <c:pt idx="288">
                  <c:v>3.5334728658199303E-2</c:v>
                </c:pt>
                <c:pt idx="289">
                  <c:v>3.5327877849340397E-2</c:v>
                </c:pt>
                <c:pt idx="290">
                  <c:v>3.53344604372978E-2</c:v>
                </c:pt>
                <c:pt idx="291">
                  <c:v>3.5337764769792598E-2</c:v>
                </c:pt>
                <c:pt idx="292">
                  <c:v>3.53365503251553E-2</c:v>
                </c:pt>
                <c:pt idx="293">
                  <c:v>3.5337537527084302E-2</c:v>
                </c:pt>
                <c:pt idx="294">
                  <c:v>3.5335749387741103E-2</c:v>
                </c:pt>
                <c:pt idx="295">
                  <c:v>3.5330228507518803E-2</c:v>
                </c:pt>
                <c:pt idx="296">
                  <c:v>3.5324633121490499E-2</c:v>
                </c:pt>
                <c:pt idx="297">
                  <c:v>3.5328138619661303E-2</c:v>
                </c:pt>
                <c:pt idx="298">
                  <c:v>3.5328868776559802E-2</c:v>
                </c:pt>
                <c:pt idx="299">
                  <c:v>3.5329069942235898E-2</c:v>
                </c:pt>
                <c:pt idx="300">
                  <c:v>3.5329770296812099E-2</c:v>
                </c:pt>
                <c:pt idx="301">
                  <c:v>3.5326346755027799E-2</c:v>
                </c:pt>
                <c:pt idx="302">
                  <c:v>3.5319559276104001E-2</c:v>
                </c:pt>
                <c:pt idx="303">
                  <c:v>3.5323899239301702E-2</c:v>
                </c:pt>
                <c:pt idx="304">
                  <c:v>3.5327684134244898E-2</c:v>
                </c:pt>
                <c:pt idx="305">
                  <c:v>3.5324636846780798E-2</c:v>
                </c:pt>
                <c:pt idx="306">
                  <c:v>3.5320308059453999E-2</c:v>
                </c:pt>
                <c:pt idx="307">
                  <c:v>3.5319257527589798E-2</c:v>
                </c:pt>
                <c:pt idx="308">
                  <c:v>3.5320911556482301E-2</c:v>
                </c:pt>
                <c:pt idx="309">
                  <c:v>3.5318341106176397E-2</c:v>
                </c:pt>
                <c:pt idx="310">
                  <c:v>3.5312287509441397E-2</c:v>
                </c:pt>
                <c:pt idx="311">
                  <c:v>3.5319190472364398E-2</c:v>
                </c:pt>
                <c:pt idx="312">
                  <c:v>3.5322181880474098E-2</c:v>
                </c:pt>
                <c:pt idx="313">
                  <c:v>3.5318501293659203E-2</c:v>
                </c:pt>
                <c:pt idx="314">
                  <c:v>3.5313121974468203E-2</c:v>
                </c:pt>
                <c:pt idx="315">
                  <c:v>3.5314615815877901E-2</c:v>
                </c:pt>
                <c:pt idx="316">
                  <c:v>3.5317629575729398E-2</c:v>
                </c:pt>
                <c:pt idx="317">
                  <c:v>3.53160537779331E-2</c:v>
                </c:pt>
                <c:pt idx="318">
                  <c:v>3.5316113382577903E-2</c:v>
                </c:pt>
                <c:pt idx="319">
                  <c:v>3.5313986241817502E-2</c:v>
                </c:pt>
                <c:pt idx="320">
                  <c:v>3.53080444037914E-2</c:v>
                </c:pt>
                <c:pt idx="321">
                  <c:v>3.5311330109834699E-2</c:v>
                </c:pt>
                <c:pt idx="322">
                  <c:v>3.5317521542310701E-2</c:v>
                </c:pt>
                <c:pt idx="323">
                  <c:v>3.53200286626816E-2</c:v>
                </c:pt>
                <c:pt idx="324">
                  <c:v>3.53179574012756E-2</c:v>
                </c:pt>
                <c:pt idx="325">
                  <c:v>3.5311695188283899E-2</c:v>
                </c:pt>
                <c:pt idx="326">
                  <c:v>3.5311788320541403E-2</c:v>
                </c:pt>
                <c:pt idx="327">
                  <c:v>3.5311818122863797E-2</c:v>
                </c:pt>
                <c:pt idx="328">
                  <c:v>3.5311914980411502E-2</c:v>
                </c:pt>
                <c:pt idx="329">
                  <c:v>3.5313609987497302E-2</c:v>
                </c:pt>
                <c:pt idx="330">
                  <c:v>3.5311058163642897E-2</c:v>
                </c:pt>
                <c:pt idx="331">
                  <c:v>3.5304587334394497E-2</c:v>
                </c:pt>
                <c:pt idx="332">
                  <c:v>3.5300858318805702E-2</c:v>
                </c:pt>
                <c:pt idx="333">
                  <c:v>3.53044457733631E-2</c:v>
                </c:pt>
                <c:pt idx="334">
                  <c:v>3.5306494683027302E-2</c:v>
                </c:pt>
                <c:pt idx="335">
                  <c:v>3.53040099143982E-2</c:v>
                </c:pt>
                <c:pt idx="336">
                  <c:v>3.5298835486173602E-2</c:v>
                </c:pt>
                <c:pt idx="337">
                  <c:v>3.5297147929668399E-2</c:v>
                </c:pt>
                <c:pt idx="338">
                  <c:v>3.5293571650981903E-2</c:v>
                </c:pt>
                <c:pt idx="339">
                  <c:v>3.52924019098282E-2</c:v>
                </c:pt>
                <c:pt idx="340">
                  <c:v>3.5290040075779003E-2</c:v>
                </c:pt>
                <c:pt idx="341">
                  <c:v>3.5291463136673001E-2</c:v>
                </c:pt>
                <c:pt idx="342">
                  <c:v>3.5297229886055E-2</c:v>
                </c:pt>
                <c:pt idx="343">
                  <c:v>3.5296883434057201E-2</c:v>
                </c:pt>
                <c:pt idx="344">
                  <c:v>3.52914668619633E-2</c:v>
                </c:pt>
                <c:pt idx="345">
                  <c:v>3.5289812833070797E-2</c:v>
                </c:pt>
                <c:pt idx="346">
                  <c:v>3.5296458750963197E-2</c:v>
                </c:pt>
                <c:pt idx="347">
                  <c:v>3.5298746079206501E-2</c:v>
                </c:pt>
                <c:pt idx="348">
                  <c:v>3.5296414047479602E-2</c:v>
                </c:pt>
                <c:pt idx="349">
                  <c:v>3.528992831707E-2</c:v>
                </c:pt>
                <c:pt idx="350">
                  <c:v>3.5287637263536502E-2</c:v>
                </c:pt>
                <c:pt idx="351">
                  <c:v>3.5293623805046102E-2</c:v>
                </c:pt>
                <c:pt idx="352">
                  <c:v>3.5296734422445297E-2</c:v>
                </c:pt>
                <c:pt idx="353">
                  <c:v>3.5295363515615498E-2</c:v>
                </c:pt>
                <c:pt idx="354">
                  <c:v>3.5292796790599802E-2</c:v>
                </c:pt>
                <c:pt idx="355">
                  <c:v>3.5291377454996102E-2</c:v>
                </c:pt>
                <c:pt idx="356">
                  <c:v>3.5285167396068601E-2</c:v>
                </c:pt>
                <c:pt idx="357">
                  <c:v>3.5277120769023902E-2</c:v>
                </c:pt>
                <c:pt idx="358">
                  <c:v>3.5278625786304502E-2</c:v>
                </c:pt>
                <c:pt idx="359">
                  <c:v>3.5278953611850697E-2</c:v>
                </c:pt>
                <c:pt idx="360">
                  <c:v>3.5276457667350797E-2</c:v>
                </c:pt>
                <c:pt idx="361">
                  <c:v>3.5276234149932903E-2</c:v>
                </c:pt>
                <c:pt idx="362">
                  <c:v>3.52733507752419E-2</c:v>
                </c:pt>
                <c:pt idx="363">
                  <c:v>3.5274840891361202E-2</c:v>
                </c:pt>
                <c:pt idx="364">
                  <c:v>3.5273298621177701E-2</c:v>
                </c:pt>
                <c:pt idx="365">
                  <c:v>3.5274628549814203E-2</c:v>
                </c:pt>
                <c:pt idx="366">
                  <c:v>3.52699272334576E-2</c:v>
                </c:pt>
                <c:pt idx="367">
                  <c:v>3.5274628549814203E-2</c:v>
                </c:pt>
                <c:pt idx="368">
                  <c:v>3.5277213901281398E-2</c:v>
                </c:pt>
                <c:pt idx="369">
                  <c:v>3.5276077687740298E-2</c:v>
                </c:pt>
                <c:pt idx="370">
                  <c:v>3.5270404070615803E-2</c:v>
                </c:pt>
                <c:pt idx="371">
                  <c:v>3.5272572189569501E-2</c:v>
                </c:pt>
                <c:pt idx="372">
                  <c:v>3.5273887217044803E-2</c:v>
                </c:pt>
                <c:pt idx="373">
                  <c:v>3.5270880907773999E-2</c:v>
                </c:pt>
                <c:pt idx="374">
                  <c:v>3.52671444416046E-2</c:v>
                </c:pt>
                <c:pt idx="375">
                  <c:v>3.5270605236291899E-2</c:v>
                </c:pt>
                <c:pt idx="376">
                  <c:v>3.52744609117508E-2</c:v>
                </c:pt>
                <c:pt idx="377">
                  <c:v>3.52742373943329E-2</c:v>
                </c:pt>
                <c:pt idx="378">
                  <c:v>3.52728180587292E-2</c:v>
                </c:pt>
                <c:pt idx="379">
                  <c:v>3.5269781947135898E-2</c:v>
                </c:pt>
                <c:pt idx="380">
                  <c:v>3.5262279212474802E-2</c:v>
                </c:pt>
                <c:pt idx="381">
                  <c:v>3.5268358886241899E-2</c:v>
                </c:pt>
                <c:pt idx="382">
                  <c:v>3.5270567983388901E-2</c:v>
                </c:pt>
                <c:pt idx="383">
                  <c:v>3.5272043198347099E-2</c:v>
                </c:pt>
                <c:pt idx="384">
                  <c:v>3.5271633416414302E-2</c:v>
                </c:pt>
                <c:pt idx="385">
                  <c:v>3.5266939550638199E-2</c:v>
                </c:pt>
                <c:pt idx="386">
                  <c:v>3.5258080810308498E-2</c:v>
                </c:pt>
                <c:pt idx="387">
                  <c:v>3.5260286182165097E-2</c:v>
                </c:pt>
                <c:pt idx="388">
                  <c:v>3.5260725766420399E-2</c:v>
                </c:pt>
                <c:pt idx="389">
                  <c:v>3.5255290567874902E-2</c:v>
                </c:pt>
                <c:pt idx="390">
                  <c:v>3.5259746015071897E-2</c:v>
                </c:pt>
                <c:pt idx="391">
                  <c:v>3.5262797027826302E-2</c:v>
                </c:pt>
                <c:pt idx="392">
                  <c:v>3.5261046141385997E-2</c:v>
                </c:pt>
                <c:pt idx="393">
                  <c:v>3.5255134105682401E-2</c:v>
                </c:pt>
                <c:pt idx="394">
                  <c:v>3.5250402987003299E-2</c:v>
                </c:pt>
                <c:pt idx="395">
                  <c:v>3.52510027587414E-2</c:v>
                </c:pt>
                <c:pt idx="396">
                  <c:v>3.5251393914222703E-2</c:v>
                </c:pt>
                <c:pt idx="397">
                  <c:v>3.5250835120677997E-2</c:v>
                </c:pt>
                <c:pt idx="398">
                  <c:v>3.5250440239906297E-2</c:v>
                </c:pt>
                <c:pt idx="399">
                  <c:v>3.5252835601568201E-2</c:v>
                </c:pt>
                <c:pt idx="400">
                  <c:v>3.5250555723905598E-2</c:v>
                </c:pt>
                <c:pt idx="401">
                  <c:v>3.5252753645181698E-2</c:v>
                </c:pt>
                <c:pt idx="402">
                  <c:v>3.5254091024398797E-2</c:v>
                </c:pt>
                <c:pt idx="403">
                  <c:v>3.5255488008260699E-2</c:v>
                </c:pt>
                <c:pt idx="404">
                  <c:v>3.5251025110483197E-2</c:v>
                </c:pt>
                <c:pt idx="405">
                  <c:v>3.5242028534412398E-2</c:v>
                </c:pt>
                <c:pt idx="406">
                  <c:v>3.52542586624622E-2</c:v>
                </c:pt>
                <c:pt idx="407">
                  <c:v>3.5259835422038997E-2</c:v>
                </c:pt>
                <c:pt idx="408">
                  <c:v>3.5258088260889102E-2</c:v>
                </c:pt>
                <c:pt idx="409">
                  <c:v>3.5250201821327203E-2</c:v>
                </c:pt>
                <c:pt idx="410">
                  <c:v>3.5243142396211603E-2</c:v>
                </c:pt>
                <c:pt idx="411">
                  <c:v>3.5247750580310801E-2</c:v>
                </c:pt>
                <c:pt idx="412">
                  <c:v>3.5250358283519703E-2</c:v>
                </c:pt>
                <c:pt idx="413">
                  <c:v>3.5246506333351101E-2</c:v>
                </c:pt>
                <c:pt idx="414">
                  <c:v>3.52440848946571E-2</c:v>
                </c:pt>
                <c:pt idx="415">
                  <c:v>3.52418310940266E-2</c:v>
                </c:pt>
                <c:pt idx="416">
                  <c:v>3.5245254635810901E-2</c:v>
                </c:pt>
                <c:pt idx="417">
                  <c:v>3.5244192928075797E-2</c:v>
                </c:pt>
                <c:pt idx="418">
                  <c:v>3.5244785249233197E-2</c:v>
                </c:pt>
                <c:pt idx="419">
                  <c:v>3.5245884209871299E-2</c:v>
                </c:pt>
                <c:pt idx="420">
                  <c:v>3.5242564976215397E-2</c:v>
                </c:pt>
                <c:pt idx="421">
                  <c:v>3.5240948200225802E-2</c:v>
                </c:pt>
                <c:pt idx="422">
                  <c:v>3.52375619113445E-2</c:v>
                </c:pt>
                <c:pt idx="423">
                  <c:v>3.5239595919847502E-2</c:v>
                </c:pt>
                <c:pt idx="424">
                  <c:v>3.5240314900875098E-2</c:v>
                </c:pt>
                <c:pt idx="425">
                  <c:v>3.5239946097135502E-2</c:v>
                </c:pt>
                <c:pt idx="426">
                  <c:v>3.5237554460763897E-2</c:v>
                </c:pt>
                <c:pt idx="427">
                  <c:v>3.5230472683906597E-2</c:v>
                </c:pt>
                <c:pt idx="428">
                  <c:v>3.52279767394066E-2</c:v>
                </c:pt>
                <c:pt idx="429">
                  <c:v>3.5233259201049798E-2</c:v>
                </c:pt>
                <c:pt idx="430">
                  <c:v>3.5232901573181201E-2</c:v>
                </c:pt>
                <c:pt idx="431">
                  <c:v>3.5227660089731203E-2</c:v>
                </c:pt>
                <c:pt idx="432">
                  <c:v>3.5227969288826003E-2</c:v>
                </c:pt>
                <c:pt idx="433">
                  <c:v>3.5230446606874501E-2</c:v>
                </c:pt>
                <c:pt idx="434">
                  <c:v>3.5226542502641699E-2</c:v>
                </c:pt>
                <c:pt idx="435">
                  <c:v>3.5222984850406702E-2</c:v>
                </c:pt>
                <c:pt idx="436">
                  <c:v>3.5224549472332001E-2</c:v>
                </c:pt>
                <c:pt idx="437">
                  <c:v>3.5223804414272301E-2</c:v>
                </c:pt>
                <c:pt idx="438">
                  <c:v>3.5223517566919299E-2</c:v>
                </c:pt>
                <c:pt idx="439">
                  <c:v>3.5222262144088697E-2</c:v>
                </c:pt>
                <c:pt idx="440">
                  <c:v>3.52214351296425E-2</c:v>
                </c:pt>
                <c:pt idx="441">
                  <c:v>3.5219553858041798E-2</c:v>
                </c:pt>
                <c:pt idx="442">
                  <c:v>3.5222589969635003E-2</c:v>
                </c:pt>
                <c:pt idx="443">
                  <c:v>3.52230817079544E-2</c:v>
                </c:pt>
                <c:pt idx="444">
                  <c:v>3.5220570862293202E-2</c:v>
                </c:pt>
                <c:pt idx="445">
                  <c:v>3.5220254212617902E-2</c:v>
                </c:pt>
                <c:pt idx="446">
                  <c:v>3.5220135003328303E-2</c:v>
                </c:pt>
                <c:pt idx="447">
                  <c:v>3.5220086574554402E-2</c:v>
                </c:pt>
                <c:pt idx="448">
                  <c:v>3.5214014351367902E-2</c:v>
                </c:pt>
                <c:pt idx="449">
                  <c:v>3.5216461867093998E-2</c:v>
                </c:pt>
                <c:pt idx="450">
                  <c:v>3.5217624157667202E-2</c:v>
                </c:pt>
                <c:pt idx="451">
                  <c:v>3.5220120102167102E-2</c:v>
                </c:pt>
                <c:pt idx="452">
                  <c:v>3.5214878618717201E-2</c:v>
                </c:pt>
                <c:pt idx="453">
                  <c:v>3.5210005939006798E-2</c:v>
                </c:pt>
                <c:pt idx="454">
                  <c:v>3.5213395953178399E-2</c:v>
                </c:pt>
                <c:pt idx="455">
                  <c:v>3.5213898867368698E-2</c:v>
                </c:pt>
                <c:pt idx="456">
                  <c:v>3.5216256976127597E-2</c:v>
                </c:pt>
                <c:pt idx="457">
                  <c:v>3.5214021801948603E-2</c:v>
                </c:pt>
                <c:pt idx="458">
                  <c:v>3.5208430141210598E-2</c:v>
                </c:pt>
                <c:pt idx="459">
                  <c:v>3.5206444561481497E-2</c:v>
                </c:pt>
                <c:pt idx="460">
                  <c:v>3.5204183310270303E-2</c:v>
                </c:pt>
                <c:pt idx="461">
                  <c:v>3.5208668559789699E-2</c:v>
                </c:pt>
                <c:pt idx="462">
                  <c:v>3.52106615900993E-2</c:v>
                </c:pt>
                <c:pt idx="463">
                  <c:v>3.5206098109483698E-2</c:v>
                </c:pt>
                <c:pt idx="464">
                  <c:v>3.5203192383050898E-2</c:v>
                </c:pt>
                <c:pt idx="465">
                  <c:v>3.5210240632295602E-2</c:v>
                </c:pt>
                <c:pt idx="466">
                  <c:v>3.52113470435143E-2</c:v>
                </c:pt>
                <c:pt idx="467">
                  <c:v>3.5205718129873297E-2</c:v>
                </c:pt>
                <c:pt idx="468">
                  <c:v>3.5209808498621001E-2</c:v>
                </c:pt>
                <c:pt idx="469">
                  <c:v>3.52100692689419E-2</c:v>
                </c:pt>
                <c:pt idx="470">
                  <c:v>3.5211618989705998E-2</c:v>
                </c:pt>
                <c:pt idx="471">
                  <c:v>3.5209577530622503E-2</c:v>
                </c:pt>
                <c:pt idx="472">
                  <c:v>3.5200767219066599E-2</c:v>
                </c:pt>
                <c:pt idx="473">
                  <c:v>3.5200528800487497E-2</c:v>
                </c:pt>
                <c:pt idx="474">
                  <c:v>3.5209380090236699E-2</c:v>
                </c:pt>
                <c:pt idx="475">
                  <c:v>3.5212825983762699E-2</c:v>
                </c:pt>
                <c:pt idx="476">
                  <c:v>3.5209082067012801E-2</c:v>
                </c:pt>
                <c:pt idx="477">
                  <c:v>3.5200249403715099E-2</c:v>
                </c:pt>
                <c:pt idx="478">
                  <c:v>3.5191338509321199E-2</c:v>
                </c:pt>
                <c:pt idx="479">
                  <c:v>3.51964384317398E-2</c:v>
                </c:pt>
                <c:pt idx="480">
                  <c:v>3.5193823277950301E-2</c:v>
                </c:pt>
                <c:pt idx="481">
                  <c:v>3.5188775509595899E-2</c:v>
                </c:pt>
                <c:pt idx="482">
                  <c:v>3.5186987370252602E-2</c:v>
                </c:pt>
                <c:pt idx="483">
                  <c:v>3.5190567374229403E-2</c:v>
                </c:pt>
                <c:pt idx="484">
                  <c:v>3.5187859088182401E-2</c:v>
                </c:pt>
                <c:pt idx="485">
                  <c:v>3.5190407186746597E-2</c:v>
                </c:pt>
                <c:pt idx="486">
                  <c:v>3.51942591369152E-2</c:v>
                </c:pt>
                <c:pt idx="487">
                  <c:v>3.5193976014852503E-2</c:v>
                </c:pt>
                <c:pt idx="488">
                  <c:v>3.5188749432563803E-2</c:v>
                </c:pt>
                <c:pt idx="489">
                  <c:v>3.5189166665077203E-2</c:v>
                </c:pt>
                <c:pt idx="490">
                  <c:v>3.5188589245081003E-2</c:v>
                </c:pt>
                <c:pt idx="491">
                  <c:v>3.5189714282751097E-2</c:v>
                </c:pt>
                <c:pt idx="492">
                  <c:v>3.5185933113098103E-2</c:v>
                </c:pt>
                <c:pt idx="493">
                  <c:v>3.5183060914278003E-2</c:v>
                </c:pt>
                <c:pt idx="494">
                  <c:v>3.5186968743801103E-2</c:v>
                </c:pt>
                <c:pt idx="495">
                  <c:v>3.5189904272556298E-2</c:v>
                </c:pt>
                <c:pt idx="496">
                  <c:v>3.5186741501092897E-2</c:v>
                </c:pt>
                <c:pt idx="497">
                  <c:v>3.5187415778636898E-2</c:v>
                </c:pt>
                <c:pt idx="498">
                  <c:v>3.5182058811187703E-2</c:v>
                </c:pt>
                <c:pt idx="499">
                  <c:v>3.5187322646379499E-2</c:v>
                </c:pt>
                <c:pt idx="500">
                  <c:v>3.5187926143407801E-2</c:v>
                </c:pt>
                <c:pt idx="501">
                  <c:v>3.5191107541322701E-2</c:v>
                </c:pt>
                <c:pt idx="502">
                  <c:v>3.51910032331944E-2</c:v>
                </c:pt>
                <c:pt idx="503">
                  <c:v>3.5185102373361601E-2</c:v>
                </c:pt>
                <c:pt idx="504">
                  <c:v>3.5176023840904201E-2</c:v>
                </c:pt>
                <c:pt idx="505">
                  <c:v>3.5177551209926598E-2</c:v>
                </c:pt>
                <c:pt idx="506">
                  <c:v>3.5183120518922799E-2</c:v>
                </c:pt>
                <c:pt idx="507">
                  <c:v>3.5179018974304199E-2</c:v>
                </c:pt>
                <c:pt idx="508">
                  <c:v>3.5174369812011698E-2</c:v>
                </c:pt>
                <c:pt idx="509">
                  <c:v>3.5172320902347599E-2</c:v>
                </c:pt>
                <c:pt idx="510">
                  <c:v>3.5174164921045303E-2</c:v>
                </c:pt>
                <c:pt idx="511">
                  <c:v>3.5169541835784898E-2</c:v>
                </c:pt>
                <c:pt idx="512">
                  <c:v>3.5168398171663298E-2</c:v>
                </c:pt>
                <c:pt idx="513">
                  <c:v>3.5170610994100598E-2</c:v>
                </c:pt>
                <c:pt idx="514">
                  <c:v>3.51651944220066E-2</c:v>
                </c:pt>
                <c:pt idx="515">
                  <c:v>3.5166386514902101E-2</c:v>
                </c:pt>
                <c:pt idx="516">
                  <c:v>3.5167757421731997E-2</c:v>
                </c:pt>
                <c:pt idx="517">
                  <c:v>3.5168379545211799E-2</c:v>
                </c:pt>
                <c:pt idx="518">
                  <c:v>3.5166431218385703E-2</c:v>
                </c:pt>
                <c:pt idx="519">
                  <c:v>3.5158332437276799E-2</c:v>
                </c:pt>
                <c:pt idx="520">
                  <c:v>3.5162579268217101E-2</c:v>
                </c:pt>
                <c:pt idx="521">
                  <c:v>3.5165384411811801E-2</c:v>
                </c:pt>
                <c:pt idx="522">
                  <c:v>3.5163186490535701E-2</c:v>
                </c:pt>
                <c:pt idx="523">
                  <c:v>3.5160291939973803E-2</c:v>
                </c:pt>
                <c:pt idx="524">
                  <c:v>3.51571179926395E-2</c:v>
                </c:pt>
                <c:pt idx="525">
                  <c:v>3.5164095461368602E-2</c:v>
                </c:pt>
                <c:pt idx="526">
                  <c:v>3.5166274756193203E-2</c:v>
                </c:pt>
                <c:pt idx="527">
                  <c:v>3.5165000706911101E-2</c:v>
                </c:pt>
                <c:pt idx="528">
                  <c:v>3.5163179039955098E-2</c:v>
                </c:pt>
                <c:pt idx="529">
                  <c:v>3.5154841840267202E-2</c:v>
                </c:pt>
                <c:pt idx="530">
                  <c:v>3.51575613021851E-2</c:v>
                </c:pt>
                <c:pt idx="531">
                  <c:v>3.5167772322893101E-2</c:v>
                </c:pt>
                <c:pt idx="532">
                  <c:v>3.5171486437320702E-2</c:v>
                </c:pt>
                <c:pt idx="533">
                  <c:v>3.5168454051017803E-2</c:v>
                </c:pt>
                <c:pt idx="534">
                  <c:v>3.5160467028617901E-2</c:v>
                </c:pt>
                <c:pt idx="535">
                  <c:v>3.5155251622199998E-2</c:v>
                </c:pt>
                <c:pt idx="536">
                  <c:v>3.5154294222593301E-2</c:v>
                </c:pt>
                <c:pt idx="537">
                  <c:v>3.5155154764652301E-2</c:v>
                </c:pt>
                <c:pt idx="538">
                  <c:v>3.5149786621332203E-2</c:v>
                </c:pt>
                <c:pt idx="539">
                  <c:v>3.5145297646522501E-2</c:v>
                </c:pt>
                <c:pt idx="540">
                  <c:v>3.5150200128555298E-2</c:v>
                </c:pt>
                <c:pt idx="541">
                  <c:v>3.5152945667505299E-2</c:v>
                </c:pt>
                <c:pt idx="542">
                  <c:v>3.5153370350599303E-2</c:v>
                </c:pt>
                <c:pt idx="543">
                  <c:v>3.5148706287145601E-2</c:v>
                </c:pt>
                <c:pt idx="544">
                  <c:v>3.5145539790391901E-2</c:v>
                </c:pt>
                <c:pt idx="545">
                  <c:v>3.5141348838806201E-2</c:v>
                </c:pt>
                <c:pt idx="546">
                  <c:v>3.5142250359058401E-2</c:v>
                </c:pt>
                <c:pt idx="547">
                  <c:v>3.5142105072736698E-2</c:v>
                </c:pt>
                <c:pt idx="548">
                  <c:v>3.5145424306392697E-2</c:v>
                </c:pt>
                <c:pt idx="549">
                  <c:v>3.5145815461874001E-2</c:v>
                </c:pt>
                <c:pt idx="550">
                  <c:v>3.5142261534929303E-2</c:v>
                </c:pt>
                <c:pt idx="551">
                  <c:v>3.5142704844474799E-2</c:v>
                </c:pt>
                <c:pt idx="552">
                  <c:v>3.5146664828062099E-2</c:v>
                </c:pt>
                <c:pt idx="553">
                  <c:v>3.5146977752447101E-2</c:v>
                </c:pt>
                <c:pt idx="554">
                  <c:v>3.5138200968504001E-2</c:v>
                </c:pt>
                <c:pt idx="555">
                  <c:v>3.5138424485921901E-2</c:v>
                </c:pt>
                <c:pt idx="556">
                  <c:v>3.5142023116350202E-2</c:v>
                </c:pt>
                <c:pt idx="557">
                  <c:v>3.5142496228218099E-2</c:v>
                </c:pt>
                <c:pt idx="558">
                  <c:v>3.5141460597515099E-2</c:v>
                </c:pt>
                <c:pt idx="559">
                  <c:v>3.5135317593812901E-2</c:v>
                </c:pt>
                <c:pt idx="560">
                  <c:v>3.5135928541421897E-2</c:v>
                </c:pt>
                <c:pt idx="561">
                  <c:v>3.51394712924957E-2</c:v>
                </c:pt>
                <c:pt idx="562">
                  <c:v>3.5142365843057598E-2</c:v>
                </c:pt>
                <c:pt idx="563">
                  <c:v>3.5139352083206198E-2</c:v>
                </c:pt>
                <c:pt idx="564">
                  <c:v>3.5131141543388401E-2</c:v>
                </c:pt>
                <c:pt idx="565">
                  <c:v>3.5130556672811501E-2</c:v>
                </c:pt>
                <c:pt idx="566">
                  <c:v>3.5134822130203303E-2</c:v>
                </c:pt>
                <c:pt idx="567">
                  <c:v>3.5133294761180899E-2</c:v>
                </c:pt>
                <c:pt idx="568">
                  <c:v>3.5134769976139103E-2</c:v>
                </c:pt>
                <c:pt idx="569">
                  <c:v>3.5132419317960698E-2</c:v>
                </c:pt>
                <c:pt idx="570">
                  <c:v>3.5125654190778698E-2</c:v>
                </c:pt>
                <c:pt idx="571">
                  <c:v>3.5132504999637597E-2</c:v>
                </c:pt>
                <c:pt idx="572">
                  <c:v>3.5142108798026997E-2</c:v>
                </c:pt>
                <c:pt idx="573">
                  <c:v>3.5143364220857599E-2</c:v>
                </c:pt>
                <c:pt idx="574">
                  <c:v>3.51330488920212E-2</c:v>
                </c:pt>
                <c:pt idx="575">
                  <c:v>3.5122327506542199E-2</c:v>
                </c:pt>
                <c:pt idx="576">
                  <c:v>3.5131465643644298E-2</c:v>
                </c:pt>
                <c:pt idx="577">
                  <c:v>3.5137683153152501E-2</c:v>
                </c:pt>
                <c:pt idx="578">
                  <c:v>3.5137042403221103E-2</c:v>
                </c:pt>
                <c:pt idx="579">
                  <c:v>3.5129744559526402E-2</c:v>
                </c:pt>
                <c:pt idx="580">
                  <c:v>3.5128191113471999E-2</c:v>
                </c:pt>
                <c:pt idx="581">
                  <c:v>3.5121820867061601E-2</c:v>
                </c:pt>
                <c:pt idx="582">
                  <c:v>3.5121154040098197E-2</c:v>
                </c:pt>
                <c:pt idx="583">
                  <c:v>3.5124529153108597E-2</c:v>
                </c:pt>
                <c:pt idx="584">
                  <c:v>3.5128280520439203E-2</c:v>
                </c:pt>
                <c:pt idx="585">
                  <c:v>3.5125888884067501E-2</c:v>
                </c:pt>
                <c:pt idx="586">
                  <c:v>3.5117916762828799E-2</c:v>
                </c:pt>
                <c:pt idx="587">
                  <c:v>3.5117335617542302E-2</c:v>
                </c:pt>
                <c:pt idx="588">
                  <c:v>3.5123012959957102E-2</c:v>
                </c:pt>
                <c:pt idx="589">
                  <c:v>3.5122338682413101E-2</c:v>
                </c:pt>
                <c:pt idx="590">
                  <c:v>3.5115882754325901E-2</c:v>
                </c:pt>
                <c:pt idx="591">
                  <c:v>3.51183824241161E-2</c:v>
                </c:pt>
                <c:pt idx="592">
                  <c:v>3.51169295608997E-2</c:v>
                </c:pt>
                <c:pt idx="593">
                  <c:v>3.5123150795698201E-2</c:v>
                </c:pt>
                <c:pt idx="594">
                  <c:v>3.5127423703670502E-2</c:v>
                </c:pt>
                <c:pt idx="595">
                  <c:v>3.5125296562910101E-2</c:v>
                </c:pt>
                <c:pt idx="596">
                  <c:v>3.5117078572511701E-2</c:v>
                </c:pt>
                <c:pt idx="597">
                  <c:v>3.5103008151054403E-2</c:v>
                </c:pt>
                <c:pt idx="598">
                  <c:v>3.5111531615257298E-2</c:v>
                </c:pt>
                <c:pt idx="599">
                  <c:v>3.5116098821163198E-2</c:v>
                </c:pt>
                <c:pt idx="600">
                  <c:v>3.5119555890560102E-2</c:v>
                </c:pt>
                <c:pt idx="601">
                  <c:v>3.5118214786052697E-2</c:v>
                </c:pt>
                <c:pt idx="602">
                  <c:v>3.51185165345669E-2</c:v>
                </c:pt>
                <c:pt idx="603">
                  <c:v>3.5113774240016903E-2</c:v>
                </c:pt>
                <c:pt idx="604">
                  <c:v>3.51056978106499E-2</c:v>
                </c:pt>
                <c:pt idx="605">
                  <c:v>3.5105023533105802E-2</c:v>
                </c:pt>
                <c:pt idx="606">
                  <c:v>3.51106151938438E-2</c:v>
                </c:pt>
                <c:pt idx="607">
                  <c:v>3.5103671252727502E-2</c:v>
                </c:pt>
                <c:pt idx="608">
                  <c:v>3.51010113954544E-2</c:v>
                </c:pt>
                <c:pt idx="609">
                  <c:v>3.5104170441627502E-2</c:v>
                </c:pt>
                <c:pt idx="610">
                  <c:v>3.5105332732200602E-2</c:v>
                </c:pt>
                <c:pt idx="611">
                  <c:v>3.5103999078273801E-2</c:v>
                </c:pt>
                <c:pt idx="612">
                  <c:v>3.50996069610119E-2</c:v>
                </c:pt>
                <c:pt idx="613">
                  <c:v>3.5092864185571698E-2</c:v>
                </c:pt>
                <c:pt idx="614">
                  <c:v>3.51069234311581E-2</c:v>
                </c:pt>
                <c:pt idx="615">
                  <c:v>3.5111431032419198E-2</c:v>
                </c:pt>
                <c:pt idx="616">
                  <c:v>3.5102985799312598E-2</c:v>
                </c:pt>
                <c:pt idx="617">
                  <c:v>3.5099390894174597E-2</c:v>
                </c:pt>
                <c:pt idx="618">
                  <c:v>3.5103403031825998E-2</c:v>
                </c:pt>
                <c:pt idx="619">
                  <c:v>3.5109359771013302E-2</c:v>
                </c:pt>
                <c:pt idx="620">
                  <c:v>3.5109214484691599E-2</c:v>
                </c:pt>
                <c:pt idx="621">
                  <c:v>3.51035334169865E-2</c:v>
                </c:pt>
                <c:pt idx="622">
                  <c:v>3.5094998776912703E-2</c:v>
                </c:pt>
                <c:pt idx="623">
                  <c:v>3.5091936588287402E-2</c:v>
                </c:pt>
                <c:pt idx="624">
                  <c:v>3.5106059163808802E-2</c:v>
                </c:pt>
                <c:pt idx="625">
                  <c:v>3.5107351839542403E-2</c:v>
                </c:pt>
                <c:pt idx="626">
                  <c:v>3.5097114741802202E-2</c:v>
                </c:pt>
                <c:pt idx="627">
                  <c:v>3.5091575235128403E-2</c:v>
                </c:pt>
                <c:pt idx="628">
                  <c:v>3.5089496523141903E-2</c:v>
                </c:pt>
                <c:pt idx="629">
                  <c:v>3.5090293735265697E-2</c:v>
                </c:pt>
                <c:pt idx="630">
                  <c:v>3.5093057900667197E-2</c:v>
                </c:pt>
                <c:pt idx="631">
                  <c:v>3.5092193633318003E-2</c:v>
                </c:pt>
                <c:pt idx="632">
                  <c:v>3.5089049488305997E-2</c:v>
                </c:pt>
                <c:pt idx="633">
                  <c:v>3.5087347030639697E-2</c:v>
                </c:pt>
                <c:pt idx="634">
                  <c:v>3.50834131240845E-2</c:v>
                </c:pt>
                <c:pt idx="635">
                  <c:v>3.5084284842014299E-2</c:v>
                </c:pt>
                <c:pt idx="636">
                  <c:v>3.5080946981906898E-2</c:v>
                </c:pt>
                <c:pt idx="637">
                  <c:v>3.5078585147857701E-2</c:v>
                </c:pt>
                <c:pt idx="638">
                  <c:v>3.5078983753919601E-2</c:v>
                </c:pt>
                <c:pt idx="639">
                  <c:v>3.5079643130302401E-2</c:v>
                </c:pt>
                <c:pt idx="640">
                  <c:v>3.5085879266262103E-2</c:v>
                </c:pt>
                <c:pt idx="641">
                  <c:v>3.5086672753095599E-2</c:v>
                </c:pt>
                <c:pt idx="642">
                  <c:v>3.5081088542938198E-2</c:v>
                </c:pt>
                <c:pt idx="643">
                  <c:v>3.5075958818197202E-2</c:v>
                </c:pt>
                <c:pt idx="644">
                  <c:v>3.5087075084447902E-2</c:v>
                </c:pt>
                <c:pt idx="645">
                  <c:v>3.5091094672679901E-2</c:v>
                </c:pt>
                <c:pt idx="646">
                  <c:v>3.50882411003113E-2</c:v>
                </c:pt>
                <c:pt idx="647">
                  <c:v>3.5079181194305399E-2</c:v>
                </c:pt>
                <c:pt idx="648">
                  <c:v>3.5077836364507703E-2</c:v>
                </c:pt>
                <c:pt idx="649">
                  <c:v>3.5083685070276302E-2</c:v>
                </c:pt>
                <c:pt idx="650">
                  <c:v>3.5088926553726203E-2</c:v>
                </c:pt>
                <c:pt idx="651">
                  <c:v>3.5087574273347903E-2</c:v>
                </c:pt>
                <c:pt idx="652">
                  <c:v>3.5080295056104702E-2</c:v>
                </c:pt>
                <c:pt idx="653">
                  <c:v>3.5080797970295001E-2</c:v>
                </c:pt>
                <c:pt idx="654">
                  <c:v>3.5078901797533001E-2</c:v>
                </c:pt>
                <c:pt idx="655">
                  <c:v>3.5077631473541301E-2</c:v>
                </c:pt>
                <c:pt idx="656">
                  <c:v>3.5080660134553902E-2</c:v>
                </c:pt>
                <c:pt idx="657">
                  <c:v>3.5077128559351002E-2</c:v>
                </c:pt>
                <c:pt idx="658">
                  <c:v>3.5069033503532403E-2</c:v>
                </c:pt>
                <c:pt idx="659">
                  <c:v>3.5064194351434701E-2</c:v>
                </c:pt>
                <c:pt idx="660">
                  <c:v>3.5065848380327197E-2</c:v>
                </c:pt>
                <c:pt idx="661">
                  <c:v>3.5066083073616E-2</c:v>
                </c:pt>
                <c:pt idx="662">
                  <c:v>3.5069618374109303E-2</c:v>
                </c:pt>
                <c:pt idx="663">
                  <c:v>3.5070456564426401E-2</c:v>
                </c:pt>
                <c:pt idx="664">
                  <c:v>3.5066932439804098E-2</c:v>
                </c:pt>
                <c:pt idx="665">
                  <c:v>3.5070616751909298E-2</c:v>
                </c:pt>
                <c:pt idx="666">
                  <c:v>3.5070903599262203E-2</c:v>
                </c:pt>
                <c:pt idx="667">
                  <c:v>3.5067293792963E-2</c:v>
                </c:pt>
                <c:pt idx="668">
                  <c:v>3.50622236728668E-2</c:v>
                </c:pt>
                <c:pt idx="669">
                  <c:v>3.5064198076724999E-2</c:v>
                </c:pt>
                <c:pt idx="670">
                  <c:v>3.5065207630395903E-2</c:v>
                </c:pt>
                <c:pt idx="671">
                  <c:v>3.5063397139310802E-2</c:v>
                </c:pt>
                <c:pt idx="672">
                  <c:v>3.5058721899986302E-2</c:v>
                </c:pt>
                <c:pt idx="673">
                  <c:v>3.5054773092269897E-2</c:v>
                </c:pt>
                <c:pt idx="674">
                  <c:v>3.5058114677667597E-2</c:v>
                </c:pt>
                <c:pt idx="675">
                  <c:v>3.5058353096246699E-2</c:v>
                </c:pt>
                <c:pt idx="676">
                  <c:v>3.5057298839092303E-2</c:v>
                </c:pt>
                <c:pt idx="677">
                  <c:v>3.5062573850154898E-2</c:v>
                </c:pt>
                <c:pt idx="678">
                  <c:v>3.5064537078142201E-2</c:v>
                </c:pt>
                <c:pt idx="679">
                  <c:v>3.5062633454799701E-2</c:v>
                </c:pt>
                <c:pt idx="680">
                  <c:v>3.5057619214057902E-2</c:v>
                </c:pt>
                <c:pt idx="681">
                  <c:v>3.5059049725532497E-2</c:v>
                </c:pt>
                <c:pt idx="682">
                  <c:v>3.50678637623787E-2</c:v>
                </c:pt>
                <c:pt idx="683">
                  <c:v>3.5065885633230202E-2</c:v>
                </c:pt>
                <c:pt idx="684">
                  <c:v>3.5054847598075901E-2</c:v>
                </c:pt>
                <c:pt idx="685">
                  <c:v>3.5054728388786302E-2</c:v>
                </c:pt>
                <c:pt idx="686">
                  <c:v>3.5057533532381099E-2</c:v>
                </c:pt>
                <c:pt idx="687">
                  <c:v>3.5056181252002702E-2</c:v>
                </c:pt>
                <c:pt idx="688">
                  <c:v>3.5056732594966902E-2</c:v>
                </c:pt>
                <c:pt idx="689">
                  <c:v>3.5056773573160199E-2</c:v>
                </c:pt>
                <c:pt idx="690">
                  <c:v>3.5050511360168499E-2</c:v>
                </c:pt>
                <c:pt idx="691">
                  <c:v>3.5051017999649103E-2</c:v>
                </c:pt>
                <c:pt idx="692">
                  <c:v>3.5052996128797503E-2</c:v>
                </c:pt>
                <c:pt idx="693">
                  <c:v>3.5052176564931897E-2</c:v>
                </c:pt>
                <c:pt idx="694">
                  <c:v>3.5050708800554303E-2</c:v>
                </c:pt>
                <c:pt idx="695">
                  <c:v>3.5053588449955E-2</c:v>
                </c:pt>
                <c:pt idx="696">
                  <c:v>3.5051468759775203E-2</c:v>
                </c:pt>
                <c:pt idx="697">
                  <c:v>3.5041544586420101E-2</c:v>
                </c:pt>
                <c:pt idx="698">
                  <c:v>3.5053789615631097E-2</c:v>
                </c:pt>
                <c:pt idx="699">
                  <c:v>3.5060375928878798E-2</c:v>
                </c:pt>
                <c:pt idx="700">
                  <c:v>3.5059805959463099E-2</c:v>
                </c:pt>
                <c:pt idx="701">
                  <c:v>3.5052984952926601E-2</c:v>
                </c:pt>
                <c:pt idx="702">
                  <c:v>3.5054340958595297E-2</c:v>
                </c:pt>
                <c:pt idx="703">
                  <c:v>3.50546650588512E-2</c:v>
                </c:pt>
                <c:pt idx="704">
                  <c:v>3.5051140934228897E-2</c:v>
                </c:pt>
                <c:pt idx="705">
                  <c:v>3.5046156495809597E-2</c:v>
                </c:pt>
                <c:pt idx="706">
                  <c:v>3.5048242658376701E-2</c:v>
                </c:pt>
                <c:pt idx="707">
                  <c:v>3.5042937844991698E-2</c:v>
                </c:pt>
                <c:pt idx="708">
                  <c:v>3.5041198134422302E-2</c:v>
                </c:pt>
                <c:pt idx="709">
                  <c:v>3.5040944814682E-2</c:v>
                </c:pt>
                <c:pt idx="710">
                  <c:v>3.5042665898799903E-2</c:v>
                </c:pt>
                <c:pt idx="711">
                  <c:v>3.50400097668171E-2</c:v>
                </c:pt>
                <c:pt idx="712">
                  <c:v>3.5037212073802997E-2</c:v>
                </c:pt>
                <c:pt idx="713">
                  <c:v>3.5038009285926798E-2</c:v>
                </c:pt>
                <c:pt idx="714">
                  <c:v>3.5034466534853002E-2</c:v>
                </c:pt>
                <c:pt idx="715">
                  <c:v>3.5033624619245501E-2</c:v>
                </c:pt>
                <c:pt idx="716">
                  <c:v>3.5035409033298499E-2</c:v>
                </c:pt>
                <c:pt idx="717">
                  <c:v>3.5037439316511203E-2</c:v>
                </c:pt>
                <c:pt idx="718">
                  <c:v>3.5037707537412602E-2</c:v>
                </c:pt>
                <c:pt idx="719">
                  <c:v>3.5033047199249302E-2</c:v>
                </c:pt>
                <c:pt idx="720">
                  <c:v>3.5030886530876201E-2</c:v>
                </c:pt>
                <c:pt idx="721">
                  <c:v>3.50322425365448E-2</c:v>
                </c:pt>
                <c:pt idx="722">
                  <c:v>3.5038374364376103E-2</c:v>
                </c:pt>
                <c:pt idx="723">
                  <c:v>3.5039156675338697E-2</c:v>
                </c:pt>
                <c:pt idx="724">
                  <c:v>3.5034991800785099E-2</c:v>
                </c:pt>
                <c:pt idx="725">
                  <c:v>3.5034064203500803E-2</c:v>
                </c:pt>
                <c:pt idx="726">
                  <c:v>3.5036455839872402E-2</c:v>
                </c:pt>
                <c:pt idx="727">
                  <c:v>3.50354574620724E-2</c:v>
                </c:pt>
                <c:pt idx="728">
                  <c:v>3.5030871629715001E-2</c:v>
                </c:pt>
                <c:pt idx="729">
                  <c:v>3.5037167370319401E-2</c:v>
                </c:pt>
                <c:pt idx="730">
                  <c:v>3.50392311811447E-2</c:v>
                </c:pt>
                <c:pt idx="731">
                  <c:v>3.5031970590352998E-2</c:v>
                </c:pt>
                <c:pt idx="732">
                  <c:v>3.5030547529459E-2</c:v>
                </c:pt>
                <c:pt idx="733">
                  <c:v>3.5038810223341002E-2</c:v>
                </c:pt>
                <c:pt idx="734">
                  <c:v>3.5039376467466403E-2</c:v>
                </c:pt>
                <c:pt idx="735">
                  <c:v>3.5039048641920097E-2</c:v>
                </c:pt>
                <c:pt idx="736">
                  <c:v>3.5040386021137203E-2</c:v>
                </c:pt>
                <c:pt idx="737">
                  <c:v>3.50354909896851E-2</c:v>
                </c:pt>
                <c:pt idx="738">
                  <c:v>3.5038519650697701E-2</c:v>
                </c:pt>
                <c:pt idx="739">
                  <c:v>3.5038445144891697E-2</c:v>
                </c:pt>
                <c:pt idx="740">
                  <c:v>3.5030554980039597E-2</c:v>
                </c:pt>
                <c:pt idx="741">
                  <c:v>3.50233986973763E-2</c:v>
                </c:pt>
                <c:pt idx="742">
                  <c:v>3.5024303942918798E-2</c:v>
                </c:pt>
                <c:pt idx="743">
                  <c:v>3.5028200596571003E-2</c:v>
                </c:pt>
                <c:pt idx="744">
                  <c:v>3.5025630146265002E-2</c:v>
                </c:pt>
                <c:pt idx="745">
                  <c:v>3.5027392208576202E-2</c:v>
                </c:pt>
                <c:pt idx="746">
                  <c:v>3.5027060657739598E-2</c:v>
                </c:pt>
                <c:pt idx="747">
                  <c:v>3.5023272037506097E-2</c:v>
                </c:pt>
                <c:pt idx="748">
                  <c:v>3.5017076879739803E-2</c:v>
                </c:pt>
                <c:pt idx="749">
                  <c:v>3.5031337291002301E-2</c:v>
                </c:pt>
                <c:pt idx="750">
                  <c:v>3.5036265850067097E-2</c:v>
                </c:pt>
                <c:pt idx="751">
                  <c:v>3.50286923348904E-2</c:v>
                </c:pt>
                <c:pt idx="752">
                  <c:v>3.5021360963582999E-2</c:v>
                </c:pt>
                <c:pt idx="753">
                  <c:v>3.5021599382162101E-2</c:v>
                </c:pt>
                <c:pt idx="754">
                  <c:v>3.5021189600229298E-2</c:v>
                </c:pt>
                <c:pt idx="755">
                  <c:v>3.5033982247114202E-2</c:v>
                </c:pt>
                <c:pt idx="756">
                  <c:v>3.5037703812122303E-2</c:v>
                </c:pt>
                <c:pt idx="757">
                  <c:v>3.5036776214838E-2</c:v>
                </c:pt>
                <c:pt idx="758">
                  <c:v>3.5032544285059003E-2</c:v>
                </c:pt>
                <c:pt idx="759">
                  <c:v>3.5026971250772497E-2</c:v>
                </c:pt>
                <c:pt idx="760">
                  <c:v>3.5027600824832902E-2</c:v>
                </c:pt>
                <c:pt idx="761">
                  <c:v>3.5030879080295597E-2</c:v>
                </c:pt>
                <c:pt idx="762">
                  <c:v>3.5027388483285897E-2</c:v>
                </c:pt>
                <c:pt idx="763">
                  <c:v>3.5019949078559903E-2</c:v>
                </c:pt>
                <c:pt idx="764">
                  <c:v>3.5024274140596397E-2</c:v>
                </c:pt>
                <c:pt idx="765">
                  <c:v>3.5028360784053802E-2</c:v>
                </c:pt>
                <c:pt idx="766">
                  <c:v>3.5027060657739598E-2</c:v>
                </c:pt>
                <c:pt idx="767">
                  <c:v>3.5021677613258403E-2</c:v>
                </c:pt>
                <c:pt idx="768">
                  <c:v>3.5013739019632298E-2</c:v>
                </c:pt>
                <c:pt idx="769">
                  <c:v>3.5026904195547097E-2</c:v>
                </c:pt>
                <c:pt idx="770">
                  <c:v>3.5033702850341797E-2</c:v>
                </c:pt>
                <c:pt idx="771">
                  <c:v>3.5031564533710501E-2</c:v>
                </c:pt>
                <c:pt idx="772">
                  <c:v>3.5022057592868798E-2</c:v>
                </c:pt>
                <c:pt idx="773">
                  <c:v>3.5013165324926397E-2</c:v>
                </c:pt>
                <c:pt idx="774">
                  <c:v>3.5016994923353202E-2</c:v>
                </c:pt>
                <c:pt idx="775">
                  <c:v>3.5017248243093498E-2</c:v>
                </c:pt>
                <c:pt idx="776">
                  <c:v>3.5014253109693499E-2</c:v>
                </c:pt>
                <c:pt idx="777">
                  <c:v>3.5009171813726397E-2</c:v>
                </c:pt>
                <c:pt idx="778">
                  <c:v>3.5008881241083097E-2</c:v>
                </c:pt>
                <c:pt idx="779">
                  <c:v>3.5006996244192103E-2</c:v>
                </c:pt>
                <c:pt idx="780">
                  <c:v>3.4999310970306403E-2</c:v>
                </c:pt>
                <c:pt idx="781">
                  <c:v>3.5015270113945E-2</c:v>
                </c:pt>
                <c:pt idx="782">
                  <c:v>3.5017352551221903E-2</c:v>
                </c:pt>
                <c:pt idx="783">
                  <c:v>3.5003591328859301E-2</c:v>
                </c:pt>
                <c:pt idx="784">
                  <c:v>3.4999188035726603E-2</c:v>
                </c:pt>
                <c:pt idx="785">
                  <c:v>3.50056998431683E-2</c:v>
                </c:pt>
                <c:pt idx="786">
                  <c:v>3.50087657570839E-2</c:v>
                </c:pt>
                <c:pt idx="787">
                  <c:v>3.5008441656827899E-2</c:v>
                </c:pt>
                <c:pt idx="788">
                  <c:v>3.5004302859306301E-2</c:v>
                </c:pt>
                <c:pt idx="789">
                  <c:v>3.4998439252376598E-2</c:v>
                </c:pt>
                <c:pt idx="790">
                  <c:v>3.5004511475563001E-2</c:v>
                </c:pt>
                <c:pt idx="791">
                  <c:v>3.5007055848836899E-2</c:v>
                </c:pt>
                <c:pt idx="792">
                  <c:v>3.5019092261791201E-2</c:v>
                </c:pt>
                <c:pt idx="793">
                  <c:v>3.5017255693674101E-2</c:v>
                </c:pt>
                <c:pt idx="794">
                  <c:v>3.5007819533348097E-2</c:v>
                </c:pt>
                <c:pt idx="795">
                  <c:v>3.5002280026674298E-2</c:v>
                </c:pt>
                <c:pt idx="796">
                  <c:v>3.5003811120986897E-2</c:v>
                </c:pt>
                <c:pt idx="797">
                  <c:v>3.5007476806640597E-2</c:v>
                </c:pt>
                <c:pt idx="798">
                  <c:v>3.50064262747765E-2</c:v>
                </c:pt>
                <c:pt idx="799">
                  <c:v>3.5004954785108601E-2</c:v>
                </c:pt>
                <c:pt idx="800">
                  <c:v>3.5002898424863801E-2</c:v>
                </c:pt>
                <c:pt idx="801">
                  <c:v>3.5000223666429499E-2</c:v>
                </c:pt>
                <c:pt idx="802">
                  <c:v>3.49969975650311E-2</c:v>
                </c:pt>
                <c:pt idx="803">
                  <c:v>3.49937491118908E-2</c:v>
                </c:pt>
                <c:pt idx="804">
                  <c:v>3.4992359578609501E-2</c:v>
                </c:pt>
                <c:pt idx="805">
                  <c:v>3.5001590847969097E-2</c:v>
                </c:pt>
                <c:pt idx="806">
                  <c:v>3.5004865378141403E-2</c:v>
                </c:pt>
                <c:pt idx="807">
                  <c:v>3.4998200833797503E-2</c:v>
                </c:pt>
                <c:pt idx="808">
                  <c:v>3.4988082945346798E-2</c:v>
                </c:pt>
                <c:pt idx="809">
                  <c:v>3.4988697618246099E-2</c:v>
                </c:pt>
                <c:pt idx="810">
                  <c:v>3.4988060593605E-2</c:v>
                </c:pt>
                <c:pt idx="811">
                  <c:v>3.4986406564712497E-2</c:v>
                </c:pt>
                <c:pt idx="812">
                  <c:v>3.4981586039066301E-2</c:v>
                </c:pt>
                <c:pt idx="813">
                  <c:v>3.49922776222229E-2</c:v>
                </c:pt>
                <c:pt idx="814">
                  <c:v>3.49925868213177E-2</c:v>
                </c:pt>
                <c:pt idx="815">
                  <c:v>3.4990087151527398E-2</c:v>
                </c:pt>
                <c:pt idx="816">
                  <c:v>3.49854789674282E-2</c:v>
                </c:pt>
                <c:pt idx="817">
                  <c:v>3.4987155348062501E-2</c:v>
                </c:pt>
                <c:pt idx="818">
                  <c:v>3.4991044551134103E-2</c:v>
                </c:pt>
                <c:pt idx="819">
                  <c:v>3.4990690648555797E-2</c:v>
                </c:pt>
                <c:pt idx="820">
                  <c:v>3.4987729042768499E-2</c:v>
                </c:pt>
                <c:pt idx="821">
                  <c:v>3.49827073514462E-2</c:v>
                </c:pt>
                <c:pt idx="822">
                  <c:v>3.4982547163963297E-2</c:v>
                </c:pt>
                <c:pt idx="823">
                  <c:v>3.49808447062969E-2</c:v>
                </c:pt>
                <c:pt idx="824">
                  <c:v>3.4974064677953699E-2</c:v>
                </c:pt>
                <c:pt idx="825">
                  <c:v>3.4972041845321697E-2</c:v>
                </c:pt>
                <c:pt idx="826">
                  <c:v>3.49825397133827E-2</c:v>
                </c:pt>
                <c:pt idx="827">
                  <c:v>3.4977078437805197E-2</c:v>
                </c:pt>
                <c:pt idx="828">
                  <c:v>3.4976039081811898E-2</c:v>
                </c:pt>
                <c:pt idx="829">
                  <c:v>3.4979417920112603E-2</c:v>
                </c:pt>
                <c:pt idx="830">
                  <c:v>3.4979760646820103E-2</c:v>
                </c:pt>
                <c:pt idx="831">
                  <c:v>3.4978963434696198E-2</c:v>
                </c:pt>
                <c:pt idx="832">
                  <c:v>3.4978151321411098E-2</c:v>
                </c:pt>
                <c:pt idx="833">
                  <c:v>3.4975603222846999E-2</c:v>
                </c:pt>
                <c:pt idx="834">
                  <c:v>3.4981407225132002E-2</c:v>
                </c:pt>
                <c:pt idx="835">
                  <c:v>3.4978330135345501E-2</c:v>
                </c:pt>
                <c:pt idx="836">
                  <c:v>3.49687524139881E-2</c:v>
                </c:pt>
                <c:pt idx="837">
                  <c:v>3.4972615540027598E-2</c:v>
                </c:pt>
                <c:pt idx="838">
                  <c:v>3.49741466343403E-2</c:v>
                </c:pt>
                <c:pt idx="839">
                  <c:v>3.4973677247762701E-2</c:v>
                </c:pt>
                <c:pt idx="840">
                  <c:v>3.4971021115779898E-2</c:v>
                </c:pt>
                <c:pt idx="841">
                  <c:v>3.4969985485076897E-2</c:v>
                </c:pt>
                <c:pt idx="842">
                  <c:v>3.4975484013557399E-2</c:v>
                </c:pt>
                <c:pt idx="843">
                  <c:v>3.4972850233316401E-2</c:v>
                </c:pt>
                <c:pt idx="844">
                  <c:v>3.4971710294485099E-2</c:v>
                </c:pt>
                <c:pt idx="845">
                  <c:v>3.4975279122590998E-2</c:v>
                </c:pt>
                <c:pt idx="846">
                  <c:v>3.4977387636899997E-2</c:v>
                </c:pt>
                <c:pt idx="847">
                  <c:v>3.4976784139871597E-2</c:v>
                </c:pt>
                <c:pt idx="848">
                  <c:v>3.4973718225955998E-2</c:v>
                </c:pt>
                <c:pt idx="849">
                  <c:v>3.4969665110111202E-2</c:v>
                </c:pt>
                <c:pt idx="850">
                  <c:v>3.4966122359037399E-2</c:v>
                </c:pt>
                <c:pt idx="851">
                  <c:v>3.4973636269569397E-2</c:v>
                </c:pt>
                <c:pt idx="852">
                  <c:v>3.4972004592418698E-2</c:v>
                </c:pt>
                <c:pt idx="853">
                  <c:v>3.49648259580135E-2</c:v>
                </c:pt>
                <c:pt idx="854">
                  <c:v>3.4971639513969401E-2</c:v>
                </c:pt>
                <c:pt idx="855">
                  <c:v>3.49777638912201E-2</c:v>
                </c:pt>
                <c:pt idx="856">
                  <c:v>3.4979682415723801E-2</c:v>
                </c:pt>
                <c:pt idx="857">
                  <c:v>3.4977607429027599E-2</c:v>
                </c:pt>
                <c:pt idx="858">
                  <c:v>3.4973796457052203E-2</c:v>
                </c:pt>
                <c:pt idx="859">
                  <c:v>3.4969814121723203E-2</c:v>
                </c:pt>
                <c:pt idx="860">
                  <c:v>3.4970231354236603E-2</c:v>
                </c:pt>
                <c:pt idx="861">
                  <c:v>3.4967627376317999E-2</c:v>
                </c:pt>
                <c:pt idx="862">
                  <c:v>3.4960936754941899E-2</c:v>
                </c:pt>
                <c:pt idx="863">
                  <c:v>3.4959416836500203E-2</c:v>
                </c:pt>
                <c:pt idx="864">
                  <c:v>3.4973643720150001E-2</c:v>
                </c:pt>
                <c:pt idx="865">
                  <c:v>3.4975346177816398E-2</c:v>
                </c:pt>
                <c:pt idx="866">
                  <c:v>3.4965004771947902E-2</c:v>
                </c:pt>
                <c:pt idx="867">
                  <c:v>3.49611006677151E-2</c:v>
                </c:pt>
                <c:pt idx="868">
                  <c:v>3.4961611032485997E-2</c:v>
                </c:pt>
                <c:pt idx="869">
                  <c:v>3.4966815263032899E-2</c:v>
                </c:pt>
                <c:pt idx="870">
                  <c:v>3.49688194692135E-2</c:v>
                </c:pt>
                <c:pt idx="871">
                  <c:v>3.4965600818395601E-2</c:v>
                </c:pt>
                <c:pt idx="872">
                  <c:v>3.4964129328727701E-2</c:v>
                </c:pt>
                <c:pt idx="873">
                  <c:v>3.4962851554155301E-2</c:v>
                </c:pt>
                <c:pt idx="874">
                  <c:v>3.49606014788151E-2</c:v>
                </c:pt>
                <c:pt idx="875">
                  <c:v>3.4961961209774003E-2</c:v>
                </c:pt>
                <c:pt idx="876">
                  <c:v>3.4959092736244202E-2</c:v>
                </c:pt>
                <c:pt idx="877">
                  <c:v>3.49548384547234E-2</c:v>
                </c:pt>
                <c:pt idx="878">
                  <c:v>3.4959875047206899E-2</c:v>
                </c:pt>
                <c:pt idx="879">
                  <c:v>3.4958273172378498E-2</c:v>
                </c:pt>
                <c:pt idx="880">
                  <c:v>3.4942250698804897E-2</c:v>
                </c:pt>
                <c:pt idx="881">
                  <c:v>3.4953929483890499E-2</c:v>
                </c:pt>
                <c:pt idx="882">
                  <c:v>3.4956961870193502E-2</c:v>
                </c:pt>
                <c:pt idx="883">
                  <c:v>3.4954149276018101E-2</c:v>
                </c:pt>
                <c:pt idx="884">
                  <c:v>3.4960713237523998E-2</c:v>
                </c:pt>
                <c:pt idx="885">
                  <c:v>3.4948576241731602E-2</c:v>
                </c:pt>
                <c:pt idx="886">
                  <c:v>3.4947082400322002E-2</c:v>
                </c:pt>
                <c:pt idx="887">
                  <c:v>3.4955967217683799E-2</c:v>
                </c:pt>
                <c:pt idx="888">
                  <c:v>3.4951169043779401E-2</c:v>
                </c:pt>
                <c:pt idx="889">
                  <c:v>3.4944362938404097E-2</c:v>
                </c:pt>
                <c:pt idx="890">
                  <c:v>3.4950397908687598E-2</c:v>
                </c:pt>
                <c:pt idx="891">
                  <c:v>3.4950263798236902E-2</c:v>
                </c:pt>
                <c:pt idx="892">
                  <c:v>3.4940645098686197E-2</c:v>
                </c:pt>
                <c:pt idx="893">
                  <c:v>3.49387340247631E-2</c:v>
                </c:pt>
                <c:pt idx="894">
                  <c:v>3.4935466945171398E-2</c:v>
                </c:pt>
                <c:pt idx="895">
                  <c:v>3.4944768995046602E-2</c:v>
                </c:pt>
                <c:pt idx="896">
                  <c:v>3.4943975508213002E-2</c:v>
                </c:pt>
                <c:pt idx="897">
                  <c:v>3.4939408302307101E-2</c:v>
                </c:pt>
                <c:pt idx="898">
                  <c:v>3.4937694668769802E-2</c:v>
                </c:pt>
                <c:pt idx="899">
                  <c:v>3.4943033009767498E-2</c:v>
                </c:pt>
                <c:pt idx="900">
                  <c:v>3.4940969198942198E-2</c:v>
                </c:pt>
                <c:pt idx="901">
                  <c:v>3.49367968738079E-2</c:v>
                </c:pt>
                <c:pt idx="902">
                  <c:v>3.4931037575006499E-2</c:v>
                </c:pt>
                <c:pt idx="903">
                  <c:v>3.4929364919662503E-2</c:v>
                </c:pt>
                <c:pt idx="904">
                  <c:v>3.4932050853967701E-2</c:v>
                </c:pt>
                <c:pt idx="905">
                  <c:v>3.4930888563394498E-2</c:v>
                </c:pt>
                <c:pt idx="906">
                  <c:v>3.4928724169731099E-2</c:v>
                </c:pt>
                <c:pt idx="907">
                  <c:v>3.4925971180200598E-2</c:v>
                </c:pt>
                <c:pt idx="908">
                  <c:v>3.4935284405946697E-2</c:v>
                </c:pt>
                <c:pt idx="909">
                  <c:v>3.4931648522615398E-2</c:v>
                </c:pt>
                <c:pt idx="910">
                  <c:v>3.4933913499116898E-2</c:v>
                </c:pt>
                <c:pt idx="911">
                  <c:v>3.4938797354698202E-2</c:v>
                </c:pt>
                <c:pt idx="912">
                  <c:v>3.4941300749778803E-2</c:v>
                </c:pt>
                <c:pt idx="913">
                  <c:v>3.4937802702188499E-2</c:v>
                </c:pt>
                <c:pt idx="914">
                  <c:v>3.4928958863019902E-2</c:v>
                </c:pt>
                <c:pt idx="915">
                  <c:v>3.49368304014206E-2</c:v>
                </c:pt>
                <c:pt idx="916">
                  <c:v>3.4947168081998797E-2</c:v>
                </c:pt>
                <c:pt idx="917">
                  <c:v>3.4954648464918102E-2</c:v>
                </c:pt>
                <c:pt idx="918">
                  <c:v>3.4953135997057003E-2</c:v>
                </c:pt>
                <c:pt idx="919">
                  <c:v>3.49432118237019E-2</c:v>
                </c:pt>
                <c:pt idx="920">
                  <c:v>3.4920707345008802E-2</c:v>
                </c:pt>
                <c:pt idx="921">
                  <c:v>3.4935697913169902E-2</c:v>
                </c:pt>
                <c:pt idx="922">
                  <c:v>3.49452570080757E-2</c:v>
                </c:pt>
                <c:pt idx="923">
                  <c:v>3.4949168562889099E-2</c:v>
                </c:pt>
                <c:pt idx="924">
                  <c:v>3.4950181841850302E-2</c:v>
                </c:pt>
                <c:pt idx="925">
                  <c:v>3.4949444234371199E-2</c:v>
                </c:pt>
                <c:pt idx="926">
                  <c:v>3.4947969019413001E-2</c:v>
                </c:pt>
                <c:pt idx="927">
                  <c:v>3.4945812076330199E-2</c:v>
                </c:pt>
                <c:pt idx="928">
                  <c:v>3.49424183368683E-2</c:v>
                </c:pt>
                <c:pt idx="929">
                  <c:v>3.49375568330288E-2</c:v>
                </c:pt>
                <c:pt idx="930">
                  <c:v>3.4935057163238498E-2</c:v>
                </c:pt>
                <c:pt idx="931">
                  <c:v>3.49317453801632E-2</c:v>
                </c:pt>
                <c:pt idx="932">
                  <c:v>3.4925796091556501E-2</c:v>
                </c:pt>
                <c:pt idx="933">
                  <c:v>3.49130108952522E-2</c:v>
                </c:pt>
                <c:pt idx="934">
                  <c:v>3.4931793808937101E-2</c:v>
                </c:pt>
                <c:pt idx="935">
                  <c:v>3.4940164536237703E-2</c:v>
                </c:pt>
                <c:pt idx="936">
                  <c:v>3.4940406680107103E-2</c:v>
                </c:pt>
                <c:pt idx="937">
                  <c:v>3.4939669072628E-2</c:v>
                </c:pt>
                <c:pt idx="938">
                  <c:v>3.4932862967252697E-2</c:v>
                </c:pt>
                <c:pt idx="939">
                  <c:v>3.4929037094116197E-2</c:v>
                </c:pt>
                <c:pt idx="940">
                  <c:v>3.49158421158791E-2</c:v>
                </c:pt>
                <c:pt idx="941">
                  <c:v>3.4912135452032103E-2</c:v>
                </c:pt>
                <c:pt idx="942">
                  <c:v>3.49160693585873E-2</c:v>
                </c:pt>
                <c:pt idx="943">
                  <c:v>3.4918889403343201E-2</c:v>
                </c:pt>
                <c:pt idx="944">
                  <c:v>3.4931030124425902E-2</c:v>
                </c:pt>
                <c:pt idx="945">
                  <c:v>3.4920115023851402E-2</c:v>
                </c:pt>
                <c:pt idx="946">
                  <c:v>3.4908629953861202E-2</c:v>
                </c:pt>
                <c:pt idx="947">
                  <c:v>3.4925427287817001E-2</c:v>
                </c:pt>
                <c:pt idx="948">
                  <c:v>3.4929092973470702E-2</c:v>
                </c:pt>
                <c:pt idx="949">
                  <c:v>3.4919559955596903E-2</c:v>
                </c:pt>
                <c:pt idx="950">
                  <c:v>3.4909006208181402E-2</c:v>
                </c:pt>
                <c:pt idx="951">
                  <c:v>3.49085442721844E-2</c:v>
                </c:pt>
                <c:pt idx="952">
                  <c:v>3.4924723207950599E-2</c:v>
                </c:pt>
                <c:pt idx="953">
                  <c:v>3.4930311143398299E-2</c:v>
                </c:pt>
                <c:pt idx="954">
                  <c:v>3.4929804503917701E-2</c:v>
                </c:pt>
                <c:pt idx="955">
                  <c:v>3.4928191453218502E-2</c:v>
                </c:pt>
                <c:pt idx="956">
                  <c:v>3.4926578402519198E-2</c:v>
                </c:pt>
                <c:pt idx="957">
                  <c:v>3.49242351949215E-2</c:v>
                </c:pt>
                <c:pt idx="958">
                  <c:v>3.4919433295726797E-2</c:v>
                </c:pt>
                <c:pt idx="959">
                  <c:v>3.4925486892461798E-2</c:v>
                </c:pt>
                <c:pt idx="960">
                  <c:v>3.4925695508718498E-2</c:v>
                </c:pt>
                <c:pt idx="961">
                  <c:v>3.4914605319499997E-2</c:v>
                </c:pt>
                <c:pt idx="962">
                  <c:v>3.4900359809398603E-2</c:v>
                </c:pt>
                <c:pt idx="963">
                  <c:v>3.4906182438135203E-2</c:v>
                </c:pt>
                <c:pt idx="964">
                  <c:v>3.4894112497568103E-2</c:v>
                </c:pt>
                <c:pt idx="965">
                  <c:v>3.4893658012151697E-2</c:v>
                </c:pt>
                <c:pt idx="966">
                  <c:v>3.49039249122143E-2</c:v>
                </c:pt>
                <c:pt idx="967">
                  <c:v>3.49008440971375E-2</c:v>
                </c:pt>
                <c:pt idx="968">
                  <c:v>3.4903872758150101E-2</c:v>
                </c:pt>
                <c:pt idx="969">
                  <c:v>3.4901045262813603E-2</c:v>
                </c:pt>
                <c:pt idx="970">
                  <c:v>3.4908488392829902E-2</c:v>
                </c:pt>
                <c:pt idx="971">
                  <c:v>3.4903313964605297E-2</c:v>
                </c:pt>
                <c:pt idx="972">
                  <c:v>3.4912720322609003E-2</c:v>
                </c:pt>
                <c:pt idx="973">
                  <c:v>3.4910574555396999E-2</c:v>
                </c:pt>
                <c:pt idx="974">
                  <c:v>3.4908231347799301E-2</c:v>
                </c:pt>
                <c:pt idx="975">
                  <c:v>3.49099636077881E-2</c:v>
                </c:pt>
                <c:pt idx="976">
                  <c:v>3.4909814596176203E-2</c:v>
                </c:pt>
                <c:pt idx="977">
                  <c:v>3.4898024052381502E-2</c:v>
                </c:pt>
                <c:pt idx="978">
                  <c:v>3.4902013838291203E-2</c:v>
                </c:pt>
                <c:pt idx="979">
                  <c:v>3.4908477216959E-2</c:v>
                </c:pt>
                <c:pt idx="980">
                  <c:v>3.4909375011920901E-2</c:v>
                </c:pt>
                <c:pt idx="981">
                  <c:v>3.4906238317489603E-2</c:v>
                </c:pt>
                <c:pt idx="982">
                  <c:v>3.48989628255367E-2</c:v>
                </c:pt>
                <c:pt idx="983">
                  <c:v>3.4892145544290501E-2</c:v>
                </c:pt>
                <c:pt idx="984">
                  <c:v>3.4888777881860698E-2</c:v>
                </c:pt>
                <c:pt idx="985">
                  <c:v>3.4892763942480101E-2</c:v>
                </c:pt>
                <c:pt idx="986">
                  <c:v>3.4882627427578E-2</c:v>
                </c:pt>
                <c:pt idx="987">
                  <c:v>3.4892741590738303E-2</c:v>
                </c:pt>
                <c:pt idx="988">
                  <c:v>3.4899279475212097E-2</c:v>
                </c:pt>
                <c:pt idx="989">
                  <c:v>3.4897245466709102E-2</c:v>
                </c:pt>
                <c:pt idx="990">
                  <c:v>3.4904450178146397E-2</c:v>
                </c:pt>
                <c:pt idx="991">
                  <c:v>3.4905131906271002E-2</c:v>
                </c:pt>
                <c:pt idx="992">
                  <c:v>3.48978191614151E-2</c:v>
                </c:pt>
                <c:pt idx="993">
                  <c:v>3.4881643950939199E-2</c:v>
                </c:pt>
                <c:pt idx="994">
                  <c:v>3.4890040755271898E-2</c:v>
                </c:pt>
                <c:pt idx="995">
                  <c:v>3.48931849002838E-2</c:v>
                </c:pt>
                <c:pt idx="996">
                  <c:v>3.48963998258114E-2</c:v>
                </c:pt>
                <c:pt idx="997">
                  <c:v>3.48939262330532E-2</c:v>
                </c:pt>
                <c:pt idx="998">
                  <c:v>3.4900125116109897E-2</c:v>
                </c:pt>
                <c:pt idx="999">
                  <c:v>3.4897074103355401E-2</c:v>
                </c:pt>
                <c:pt idx="1000">
                  <c:v>3.4880619496107101E-2</c:v>
                </c:pt>
                <c:pt idx="1001">
                  <c:v>3.4885544329881703E-2</c:v>
                </c:pt>
                <c:pt idx="1002">
                  <c:v>3.4891035407781601E-2</c:v>
                </c:pt>
                <c:pt idx="1003">
                  <c:v>3.4892018884420402E-2</c:v>
                </c:pt>
                <c:pt idx="1004">
                  <c:v>3.4885805100202602E-2</c:v>
                </c:pt>
                <c:pt idx="1005">
                  <c:v>3.4890271723270402E-2</c:v>
                </c:pt>
                <c:pt idx="1006">
                  <c:v>3.4884873777627903E-2</c:v>
                </c:pt>
                <c:pt idx="1007">
                  <c:v>3.4889508038759197E-2</c:v>
                </c:pt>
                <c:pt idx="1008">
                  <c:v>3.4887008368968998E-2</c:v>
                </c:pt>
                <c:pt idx="1009">
                  <c:v>3.4878525882959401E-2</c:v>
                </c:pt>
                <c:pt idx="1010">
                  <c:v>3.4877482801675803E-2</c:v>
                </c:pt>
                <c:pt idx="1011">
                  <c:v>3.4891903400421101E-2</c:v>
                </c:pt>
                <c:pt idx="1012">
                  <c:v>3.4892808645963697E-2</c:v>
                </c:pt>
                <c:pt idx="1013">
                  <c:v>3.4898150712251698E-2</c:v>
                </c:pt>
                <c:pt idx="1014">
                  <c:v>3.4889303147792802E-2</c:v>
                </c:pt>
                <c:pt idx="1015">
                  <c:v>3.4876666963100399E-2</c:v>
                </c:pt>
                <c:pt idx="1016">
                  <c:v>3.48810404539108E-2</c:v>
                </c:pt>
                <c:pt idx="1017">
                  <c:v>3.4886080771684598E-2</c:v>
                </c:pt>
                <c:pt idx="1018">
                  <c:v>3.4882389008998899E-2</c:v>
                </c:pt>
                <c:pt idx="1019">
                  <c:v>3.48816253244877E-2</c:v>
                </c:pt>
                <c:pt idx="1020">
                  <c:v>3.4874591976404197E-2</c:v>
                </c:pt>
                <c:pt idx="1021">
                  <c:v>3.4874819219112403E-2</c:v>
                </c:pt>
                <c:pt idx="1022">
                  <c:v>3.4876748919487E-2</c:v>
                </c:pt>
                <c:pt idx="1023">
                  <c:v>3.48736494779587E-2</c:v>
                </c:pt>
                <c:pt idx="1024">
                  <c:v>3.48775424063206E-2</c:v>
                </c:pt>
                <c:pt idx="1025">
                  <c:v>3.4878965467214598E-2</c:v>
                </c:pt>
                <c:pt idx="1026">
                  <c:v>3.4879051148891498E-2</c:v>
                </c:pt>
                <c:pt idx="1027">
                  <c:v>3.4872721880674397E-2</c:v>
                </c:pt>
                <c:pt idx="1028">
                  <c:v>3.4883458167314502E-2</c:v>
                </c:pt>
                <c:pt idx="1029">
                  <c:v>3.4882511943578699E-2</c:v>
                </c:pt>
                <c:pt idx="1030">
                  <c:v>3.4876517951488502E-2</c:v>
                </c:pt>
                <c:pt idx="1031">
                  <c:v>3.4891225397586802E-2</c:v>
                </c:pt>
                <c:pt idx="1032">
                  <c:v>3.4897904843091999E-2</c:v>
                </c:pt>
                <c:pt idx="1033">
                  <c:v>3.4893047064542798E-2</c:v>
                </c:pt>
                <c:pt idx="1034">
                  <c:v>3.4880395978689201E-2</c:v>
                </c:pt>
                <c:pt idx="1035">
                  <c:v>3.4865256398916203E-2</c:v>
                </c:pt>
                <c:pt idx="1036">
                  <c:v>3.4869208931922899E-2</c:v>
                </c:pt>
                <c:pt idx="1037">
                  <c:v>3.4875173121690702E-2</c:v>
                </c:pt>
                <c:pt idx="1038">
                  <c:v>3.4872293472289997E-2</c:v>
                </c:pt>
                <c:pt idx="1039">
                  <c:v>3.4862305968999897E-2</c:v>
                </c:pt>
                <c:pt idx="1040">
                  <c:v>3.4861683845519999E-2</c:v>
                </c:pt>
                <c:pt idx="1041">
                  <c:v>3.4865453839302098E-2</c:v>
                </c:pt>
                <c:pt idx="1042">
                  <c:v>3.4869942814111703E-2</c:v>
                </c:pt>
                <c:pt idx="1043">
                  <c:v>3.4867458045482601E-2</c:v>
                </c:pt>
                <c:pt idx="1044">
                  <c:v>3.4867156296968502E-2</c:v>
                </c:pt>
                <c:pt idx="1045">
                  <c:v>3.4864548593759502E-2</c:v>
                </c:pt>
                <c:pt idx="1046">
                  <c:v>3.4859895706176799E-2</c:v>
                </c:pt>
                <c:pt idx="1047">
                  <c:v>3.4862581640481997E-2</c:v>
                </c:pt>
                <c:pt idx="1048">
                  <c:v>3.4856159240007401E-2</c:v>
                </c:pt>
                <c:pt idx="1049">
                  <c:v>3.4852489829063402E-2</c:v>
                </c:pt>
                <c:pt idx="1050">
                  <c:v>3.4855805337428998E-2</c:v>
                </c:pt>
                <c:pt idx="1051">
                  <c:v>3.4849736839532901E-2</c:v>
                </c:pt>
                <c:pt idx="1052">
                  <c:v>3.4852791577577598E-2</c:v>
                </c:pt>
                <c:pt idx="1053">
                  <c:v>3.4863553941249903E-2</c:v>
                </c:pt>
                <c:pt idx="1054">
                  <c:v>3.4861899912357303E-2</c:v>
                </c:pt>
                <c:pt idx="1055">
                  <c:v>3.4855939447879798E-2</c:v>
                </c:pt>
                <c:pt idx="1056">
                  <c:v>3.4854575991630603E-2</c:v>
                </c:pt>
                <c:pt idx="1057">
                  <c:v>3.48473563790321E-2</c:v>
                </c:pt>
                <c:pt idx="1058">
                  <c:v>3.4847494214773199E-2</c:v>
                </c:pt>
                <c:pt idx="1059">
                  <c:v>3.4852590411901502E-2</c:v>
                </c:pt>
                <c:pt idx="1060">
                  <c:v>3.48510406911373E-2</c:v>
                </c:pt>
                <c:pt idx="1061">
                  <c:v>3.4856360405683497E-2</c:v>
                </c:pt>
                <c:pt idx="1062">
                  <c:v>3.4856755286455203E-2</c:v>
                </c:pt>
                <c:pt idx="1063">
                  <c:v>3.4852478653192499E-2</c:v>
                </c:pt>
                <c:pt idx="1064">
                  <c:v>3.4853871911764103E-2</c:v>
                </c:pt>
                <c:pt idx="1065">
                  <c:v>3.4852236509323099E-2</c:v>
                </c:pt>
                <c:pt idx="1066">
                  <c:v>3.4851945936679798E-2</c:v>
                </c:pt>
                <c:pt idx="1067">
                  <c:v>3.4855786710977603E-2</c:v>
                </c:pt>
                <c:pt idx="1068">
                  <c:v>3.4853246062994003E-2</c:v>
                </c:pt>
                <c:pt idx="1069">
                  <c:v>3.48436497151852E-2</c:v>
                </c:pt>
                <c:pt idx="1070">
                  <c:v>3.4848947077989599E-2</c:v>
                </c:pt>
                <c:pt idx="1071">
                  <c:v>3.4844432026147801E-2</c:v>
                </c:pt>
                <c:pt idx="1072">
                  <c:v>3.4839186817407601E-2</c:v>
                </c:pt>
                <c:pt idx="1073">
                  <c:v>3.4842569380998598E-2</c:v>
                </c:pt>
                <c:pt idx="1074">
                  <c:v>3.4844391047954601E-2</c:v>
                </c:pt>
                <c:pt idx="1075">
                  <c:v>3.4848727285861997E-2</c:v>
                </c:pt>
                <c:pt idx="1076">
                  <c:v>3.4845635294914197E-2</c:v>
                </c:pt>
                <c:pt idx="1077">
                  <c:v>3.4839279949665097E-2</c:v>
                </c:pt>
                <c:pt idx="1078">
                  <c:v>3.48472334444523E-2</c:v>
                </c:pt>
                <c:pt idx="1079">
                  <c:v>3.4848939627409002E-2</c:v>
                </c:pt>
                <c:pt idx="1080">
                  <c:v>3.4858155995607397E-2</c:v>
                </c:pt>
                <c:pt idx="1081">
                  <c:v>3.4859146922826802E-2</c:v>
                </c:pt>
                <c:pt idx="1082">
                  <c:v>3.4854646772146197E-2</c:v>
                </c:pt>
                <c:pt idx="1083">
                  <c:v>3.4846615046262699E-2</c:v>
                </c:pt>
                <c:pt idx="1084">
                  <c:v>3.4842964261770297E-2</c:v>
                </c:pt>
                <c:pt idx="1085">
                  <c:v>3.4840144217014299E-2</c:v>
                </c:pt>
                <c:pt idx="1086">
                  <c:v>3.4846480935812003E-2</c:v>
                </c:pt>
                <c:pt idx="1087">
                  <c:v>3.4844901412725497E-2</c:v>
                </c:pt>
                <c:pt idx="1088">
                  <c:v>3.4842897206544897E-2</c:v>
                </c:pt>
                <c:pt idx="1089">
                  <c:v>3.48395332694054E-2</c:v>
                </c:pt>
                <c:pt idx="1090">
                  <c:v>3.4833051264286E-2</c:v>
                </c:pt>
                <c:pt idx="1091">
                  <c:v>3.4830521792173399E-2</c:v>
                </c:pt>
                <c:pt idx="1092">
                  <c:v>3.4841533750295597E-2</c:v>
                </c:pt>
                <c:pt idx="1093">
                  <c:v>3.4839402884244898E-2</c:v>
                </c:pt>
                <c:pt idx="1094">
                  <c:v>3.4837376326322597E-2</c:v>
                </c:pt>
                <c:pt idx="1095">
                  <c:v>3.48411276936531E-2</c:v>
                </c:pt>
                <c:pt idx="1096">
                  <c:v>3.4844931215047802E-2</c:v>
                </c:pt>
                <c:pt idx="1097">
                  <c:v>3.48402261734009E-2</c:v>
                </c:pt>
                <c:pt idx="1098">
                  <c:v>3.4838605672121097E-2</c:v>
                </c:pt>
                <c:pt idx="1099">
                  <c:v>3.4835901111364399E-2</c:v>
                </c:pt>
                <c:pt idx="1100">
                  <c:v>3.4829866141080898E-2</c:v>
                </c:pt>
                <c:pt idx="1101">
                  <c:v>3.4842137247323997E-2</c:v>
                </c:pt>
                <c:pt idx="1102">
                  <c:v>3.4838143736123997E-2</c:v>
                </c:pt>
                <c:pt idx="1103">
                  <c:v>3.4830428659915903E-2</c:v>
                </c:pt>
                <c:pt idx="1104">
                  <c:v>3.4834213554859203E-2</c:v>
                </c:pt>
                <c:pt idx="1105">
                  <c:v>3.4835763275623301E-2</c:v>
                </c:pt>
                <c:pt idx="1106">
                  <c:v>3.4840296953916501E-2</c:v>
                </c:pt>
                <c:pt idx="1107">
                  <c:v>3.48406098783016E-2</c:v>
                </c:pt>
                <c:pt idx="1108">
                  <c:v>3.4838054329156903E-2</c:v>
                </c:pt>
                <c:pt idx="1109">
                  <c:v>3.48246060311794E-2</c:v>
                </c:pt>
                <c:pt idx="1110">
                  <c:v>3.4850426018238102E-2</c:v>
                </c:pt>
                <c:pt idx="1111">
                  <c:v>3.4854192286729799E-2</c:v>
                </c:pt>
                <c:pt idx="1112">
                  <c:v>3.4842077642679201E-2</c:v>
                </c:pt>
                <c:pt idx="1113">
                  <c:v>3.48476842045784E-2</c:v>
                </c:pt>
                <c:pt idx="1114">
                  <c:v>3.4845281392335899E-2</c:v>
                </c:pt>
                <c:pt idx="1115">
                  <c:v>3.4851551055908203E-2</c:v>
                </c:pt>
                <c:pt idx="1116">
                  <c:v>3.4849677234888098E-2</c:v>
                </c:pt>
                <c:pt idx="1117">
                  <c:v>3.4844484180212E-2</c:v>
                </c:pt>
                <c:pt idx="1118">
                  <c:v>3.4834440797567402E-2</c:v>
                </c:pt>
                <c:pt idx="1119">
                  <c:v>3.4843698143958997E-2</c:v>
                </c:pt>
                <c:pt idx="1120">
                  <c:v>3.4852962940931299E-2</c:v>
                </c:pt>
                <c:pt idx="1121">
                  <c:v>3.4842301160097101E-2</c:v>
                </c:pt>
                <c:pt idx="1122">
                  <c:v>3.4839276224374799E-2</c:v>
                </c:pt>
                <c:pt idx="1123">
                  <c:v>3.48406247794628E-2</c:v>
                </c:pt>
                <c:pt idx="1124">
                  <c:v>3.4840282052755397E-2</c:v>
                </c:pt>
                <c:pt idx="1125">
                  <c:v>3.4828562289476402E-2</c:v>
                </c:pt>
                <c:pt idx="1126">
                  <c:v>3.4825652837753303E-2</c:v>
                </c:pt>
                <c:pt idx="1127">
                  <c:v>3.4834239631891202E-2</c:v>
                </c:pt>
                <c:pt idx="1128">
                  <c:v>3.4829769283533103E-2</c:v>
                </c:pt>
                <c:pt idx="1129">
                  <c:v>3.4840025007724797E-2</c:v>
                </c:pt>
                <c:pt idx="1130">
                  <c:v>3.4838818013668102E-2</c:v>
                </c:pt>
                <c:pt idx="1131">
                  <c:v>3.4832574427127803E-2</c:v>
                </c:pt>
                <c:pt idx="1132">
                  <c:v>3.4823432564735399E-2</c:v>
                </c:pt>
                <c:pt idx="1133">
                  <c:v>3.48228216171265E-2</c:v>
                </c:pt>
                <c:pt idx="1134">
                  <c:v>3.48251909017563E-2</c:v>
                </c:pt>
                <c:pt idx="1135">
                  <c:v>3.4828137606382398E-2</c:v>
                </c:pt>
                <c:pt idx="1136">
                  <c:v>3.4823384135961498E-2</c:v>
                </c:pt>
                <c:pt idx="1137">
                  <c:v>3.4815564751625103E-2</c:v>
                </c:pt>
                <c:pt idx="1138">
                  <c:v>3.48189622163773E-2</c:v>
                </c:pt>
                <c:pt idx="1139">
                  <c:v>3.4813906997442197E-2</c:v>
                </c:pt>
                <c:pt idx="1140">
                  <c:v>3.4811805933713899E-2</c:v>
                </c:pt>
                <c:pt idx="1141">
                  <c:v>3.4811452031135601E-2</c:v>
                </c:pt>
                <c:pt idx="1142">
                  <c:v>3.4817948937416097E-2</c:v>
                </c:pt>
                <c:pt idx="1143">
                  <c:v>3.4828249365091303E-2</c:v>
                </c:pt>
                <c:pt idx="1144">
                  <c:v>3.4822680056095102E-2</c:v>
                </c:pt>
                <c:pt idx="1145">
                  <c:v>3.4822322428226499E-2</c:v>
                </c:pt>
                <c:pt idx="1146">
                  <c:v>3.4824635833501802E-2</c:v>
                </c:pt>
                <c:pt idx="1147">
                  <c:v>3.4816130995750399E-2</c:v>
                </c:pt>
                <c:pt idx="1148">
                  <c:v>3.4830398857593502E-2</c:v>
                </c:pt>
                <c:pt idx="1149">
                  <c:v>3.4834142774343498E-2</c:v>
                </c:pt>
                <c:pt idx="1150">
                  <c:v>3.4824777394533199E-2</c:v>
                </c:pt>
                <c:pt idx="1151">
                  <c:v>3.4807194024324403E-2</c:v>
                </c:pt>
                <c:pt idx="1152">
                  <c:v>3.4826278686523403E-2</c:v>
                </c:pt>
                <c:pt idx="1153">
                  <c:v>3.4834824502468102E-2</c:v>
                </c:pt>
                <c:pt idx="1154">
                  <c:v>3.4831259399652502E-2</c:v>
                </c:pt>
                <c:pt idx="1155">
                  <c:v>3.4817598760128E-2</c:v>
                </c:pt>
                <c:pt idx="1156">
                  <c:v>3.48287746310234E-2</c:v>
                </c:pt>
                <c:pt idx="1157">
                  <c:v>3.4837208688259097E-2</c:v>
                </c:pt>
                <c:pt idx="1158">
                  <c:v>3.4835599362850203E-2</c:v>
                </c:pt>
                <c:pt idx="1159">
                  <c:v>3.4826468676328701E-2</c:v>
                </c:pt>
                <c:pt idx="1160">
                  <c:v>3.4814853221178103E-2</c:v>
                </c:pt>
                <c:pt idx="1161">
                  <c:v>3.4814972430467599E-2</c:v>
                </c:pt>
                <c:pt idx="1162">
                  <c:v>3.4812729805707897E-2</c:v>
                </c:pt>
                <c:pt idx="1163">
                  <c:v>3.4823458641767502E-2</c:v>
                </c:pt>
                <c:pt idx="1164">
                  <c:v>3.4824807196855503E-2</c:v>
                </c:pt>
                <c:pt idx="1165">
                  <c:v>3.4817975014448201E-2</c:v>
                </c:pt>
                <c:pt idx="1166">
                  <c:v>3.4810569137334803E-2</c:v>
                </c:pt>
                <c:pt idx="1167">
                  <c:v>3.4818697720766102E-2</c:v>
                </c:pt>
                <c:pt idx="1168">
                  <c:v>3.48296761512756E-2</c:v>
                </c:pt>
                <c:pt idx="1169">
                  <c:v>3.4829542040824897E-2</c:v>
                </c:pt>
                <c:pt idx="1170">
                  <c:v>3.4817330539226497E-2</c:v>
                </c:pt>
                <c:pt idx="1171">
                  <c:v>3.4821096807718298E-2</c:v>
                </c:pt>
                <c:pt idx="1172">
                  <c:v>3.4820329397916801E-2</c:v>
                </c:pt>
                <c:pt idx="1173">
                  <c:v>3.4823328256607097E-2</c:v>
                </c:pt>
                <c:pt idx="1174">
                  <c:v>3.4824118018150302E-2</c:v>
                </c:pt>
                <c:pt idx="1175">
                  <c:v>3.4818992018699597E-2</c:v>
                </c:pt>
                <c:pt idx="1176">
                  <c:v>3.4813057631254203E-2</c:v>
                </c:pt>
                <c:pt idx="1177">
                  <c:v>5.6233525276184103E-2</c:v>
                </c:pt>
                <c:pt idx="1178">
                  <c:v>5.24396300315857E-2</c:v>
                </c:pt>
                <c:pt idx="1179">
                  <c:v>5.0429113209247603E-2</c:v>
                </c:pt>
                <c:pt idx="1180">
                  <c:v>5.2260845899581902E-2</c:v>
                </c:pt>
                <c:pt idx="1181">
                  <c:v>5.3387362509965897E-2</c:v>
                </c:pt>
                <c:pt idx="1182">
                  <c:v>5.1893852651119197E-2</c:v>
                </c:pt>
                <c:pt idx="1183">
                  <c:v>5.0316322594881099E-2</c:v>
                </c:pt>
                <c:pt idx="1184">
                  <c:v>5.0386678427457803E-2</c:v>
                </c:pt>
                <c:pt idx="1185">
                  <c:v>5.1524650305509602E-2</c:v>
                </c:pt>
                <c:pt idx="1186">
                  <c:v>5.2107542753219598E-2</c:v>
                </c:pt>
                <c:pt idx="1187">
                  <c:v>5.1552008837461499E-2</c:v>
                </c:pt>
                <c:pt idx="1188">
                  <c:v>5.0778448581695598E-2</c:v>
                </c:pt>
                <c:pt idx="1189">
                  <c:v>5.0726890563964802E-2</c:v>
                </c:pt>
                <c:pt idx="1190">
                  <c:v>5.1179874688386903E-2</c:v>
                </c:pt>
                <c:pt idx="1191">
                  <c:v>5.1281273365020801E-2</c:v>
                </c:pt>
                <c:pt idx="1192">
                  <c:v>5.0737045705318499E-2</c:v>
                </c:pt>
                <c:pt idx="1193">
                  <c:v>5.00929430127144E-2</c:v>
                </c:pt>
                <c:pt idx="1194">
                  <c:v>4.99072074890137E-2</c:v>
                </c:pt>
                <c:pt idx="1195">
                  <c:v>5.00343628227711E-2</c:v>
                </c:pt>
                <c:pt idx="1196">
                  <c:v>4.9960386008024202E-2</c:v>
                </c:pt>
                <c:pt idx="1197">
                  <c:v>4.9699775874614702E-2</c:v>
                </c:pt>
                <c:pt idx="1198">
                  <c:v>4.9989011138677597E-2</c:v>
                </c:pt>
                <c:pt idx="1199">
                  <c:v>5.0105858594179202E-2</c:v>
                </c:pt>
                <c:pt idx="1200">
                  <c:v>4.9746938049793202E-2</c:v>
                </c:pt>
                <c:pt idx="1201">
                  <c:v>4.9911461770534502E-2</c:v>
                </c:pt>
                <c:pt idx="1202">
                  <c:v>5.0008989870548297E-2</c:v>
                </c:pt>
                <c:pt idx="1203">
                  <c:v>4.9738749861717203E-2</c:v>
                </c:pt>
                <c:pt idx="1204">
                  <c:v>4.9794089049100897E-2</c:v>
                </c:pt>
                <c:pt idx="1205">
                  <c:v>4.9902785569429398E-2</c:v>
                </c:pt>
                <c:pt idx="1206">
                  <c:v>4.9720831215381601E-2</c:v>
                </c:pt>
                <c:pt idx="1207">
                  <c:v>4.9721349030733102E-2</c:v>
                </c:pt>
                <c:pt idx="1208">
                  <c:v>4.9833465367555597E-2</c:v>
                </c:pt>
                <c:pt idx="1209">
                  <c:v>4.9735020846128498E-2</c:v>
                </c:pt>
                <c:pt idx="1210">
                  <c:v>4.9687650054693201E-2</c:v>
                </c:pt>
                <c:pt idx="1211">
                  <c:v>4.9781024456024198E-2</c:v>
                </c:pt>
                <c:pt idx="1212">
                  <c:v>4.9748037010431297E-2</c:v>
                </c:pt>
                <c:pt idx="1213">
                  <c:v>4.9683459103107501E-2</c:v>
                </c:pt>
                <c:pt idx="1214">
                  <c:v>4.97388765215874E-2</c:v>
                </c:pt>
                <c:pt idx="1215">
                  <c:v>4.9747273325920098E-2</c:v>
                </c:pt>
                <c:pt idx="1216">
                  <c:v>4.96854223310947E-2</c:v>
                </c:pt>
                <c:pt idx="1217">
                  <c:v>4.97006252408028E-2</c:v>
                </c:pt>
                <c:pt idx="1218">
                  <c:v>4.97281849384308E-2</c:v>
                </c:pt>
                <c:pt idx="1219">
                  <c:v>4.9686260521411903E-2</c:v>
                </c:pt>
                <c:pt idx="1220">
                  <c:v>4.96753007173538E-2</c:v>
                </c:pt>
                <c:pt idx="1221">
                  <c:v>4.9703441560268402E-2</c:v>
                </c:pt>
                <c:pt idx="1222">
                  <c:v>4.96862828731537E-2</c:v>
                </c:pt>
                <c:pt idx="1223">
                  <c:v>4.9665085971355501E-2</c:v>
                </c:pt>
                <c:pt idx="1224">
                  <c:v>4.96849715709686E-2</c:v>
                </c:pt>
                <c:pt idx="1225">
                  <c:v>4.96864914894104E-2</c:v>
                </c:pt>
                <c:pt idx="1226">
                  <c:v>4.9666434526443502E-2</c:v>
                </c:pt>
                <c:pt idx="1227">
                  <c:v>4.9674201756715802E-2</c:v>
                </c:pt>
                <c:pt idx="1228">
                  <c:v>4.9683906137943303E-2</c:v>
                </c:pt>
                <c:pt idx="1229">
                  <c:v>4.96699884533882E-2</c:v>
                </c:pt>
                <c:pt idx="1230">
                  <c:v>4.9667239189147998E-2</c:v>
                </c:pt>
                <c:pt idx="1231">
                  <c:v>4.9677036702632897E-2</c:v>
                </c:pt>
                <c:pt idx="1232">
                  <c:v>4.9670554697513601E-2</c:v>
                </c:pt>
                <c:pt idx="1233">
                  <c:v>4.9662865698337597E-2</c:v>
                </c:pt>
                <c:pt idx="1234">
                  <c:v>4.9669072031974799E-2</c:v>
                </c:pt>
                <c:pt idx="1235">
                  <c:v>4.9669004976749399E-2</c:v>
                </c:pt>
                <c:pt idx="1236">
                  <c:v>4.9661520868539803E-2</c:v>
                </c:pt>
                <c:pt idx="1237">
                  <c:v>4.9663532525301E-2</c:v>
                </c:pt>
                <c:pt idx="1238">
                  <c:v>4.9666959792375599E-2</c:v>
                </c:pt>
                <c:pt idx="1239">
                  <c:v>4.9662370234727901E-2</c:v>
                </c:pt>
                <c:pt idx="1240">
                  <c:v>4.96612191200256E-2</c:v>
                </c:pt>
                <c:pt idx="1241">
                  <c:v>4.96648848056793E-2</c:v>
                </c:pt>
                <c:pt idx="1242">
                  <c:v>4.9663320183754002E-2</c:v>
                </c:pt>
                <c:pt idx="1243">
                  <c:v>4.9660556018352502E-2</c:v>
                </c:pt>
                <c:pt idx="1244">
                  <c:v>4.96625825762749E-2</c:v>
                </c:pt>
                <c:pt idx="1245">
                  <c:v>4.96629998087883E-2</c:v>
                </c:pt>
                <c:pt idx="1246">
                  <c:v>4.96603175997734E-2</c:v>
                </c:pt>
                <c:pt idx="1247">
                  <c:v>4.9660537391901002E-2</c:v>
                </c:pt>
                <c:pt idx="1248">
                  <c:v>4.9661774188280099E-2</c:v>
                </c:pt>
                <c:pt idx="1249">
                  <c:v>4.9660202115774203E-2</c:v>
                </c:pt>
                <c:pt idx="1250">
                  <c:v>4.9659363925457001E-2</c:v>
                </c:pt>
                <c:pt idx="1251">
                  <c:v>4.9660544842481599E-2</c:v>
                </c:pt>
                <c:pt idx="1252">
                  <c:v>4.9660194665193599E-2</c:v>
                </c:pt>
                <c:pt idx="1253">
                  <c:v>4.9659103155136101E-2</c:v>
                </c:pt>
                <c:pt idx="1254">
                  <c:v>4.9659721553325702E-2</c:v>
                </c:pt>
                <c:pt idx="1255">
                  <c:v>4.9660079181194298E-2</c:v>
                </c:pt>
                <c:pt idx="1256">
                  <c:v>4.9659214913845097E-2</c:v>
                </c:pt>
                <c:pt idx="1257">
                  <c:v>4.9659185111522702E-2</c:v>
                </c:pt>
                <c:pt idx="1258">
                  <c:v>4.9659699201583897E-2</c:v>
                </c:pt>
                <c:pt idx="1259">
                  <c:v>4.9659229815006298E-2</c:v>
                </c:pt>
                <c:pt idx="1260">
                  <c:v>4.9658827483654001E-2</c:v>
                </c:pt>
                <c:pt idx="1261">
                  <c:v>4.9659192562103299E-2</c:v>
                </c:pt>
                <c:pt idx="1262">
                  <c:v>4.96591068804264E-2</c:v>
                </c:pt>
                <c:pt idx="1263">
                  <c:v>4.96586561203003E-2</c:v>
                </c:pt>
                <c:pt idx="1264">
                  <c:v>4.9658793956041301E-2</c:v>
                </c:pt>
                <c:pt idx="1265">
                  <c:v>4.9658942967653302E-2</c:v>
                </c:pt>
                <c:pt idx="1266">
                  <c:v>4.9658644944429398E-2</c:v>
                </c:pt>
                <c:pt idx="1267">
                  <c:v>4.9658596515655497E-2</c:v>
                </c:pt>
                <c:pt idx="1268">
                  <c:v>4.9658793956041301E-2</c:v>
                </c:pt>
                <c:pt idx="1269">
                  <c:v>4.9658667296171202E-2</c:v>
                </c:pt>
                <c:pt idx="1270">
                  <c:v>4.9658514559269E-2</c:v>
                </c:pt>
                <c:pt idx="1271">
                  <c:v>4.9658637493848801E-2</c:v>
                </c:pt>
                <c:pt idx="1272">
                  <c:v>4.9658637493848801E-2</c:v>
                </c:pt>
                <c:pt idx="1273">
                  <c:v>4.9658477306366001E-2</c:v>
                </c:pt>
                <c:pt idx="1274">
                  <c:v>4.9658499658107799E-2</c:v>
                </c:pt>
                <c:pt idx="1275">
                  <c:v>4.96585555374622E-2</c:v>
                </c:pt>
                <c:pt idx="1276">
                  <c:v>4.96584475040436E-2</c:v>
                </c:pt>
                <c:pt idx="1277">
                  <c:v>4.9658406525850303E-2</c:v>
                </c:pt>
                <c:pt idx="1278">
                  <c:v>4.9658469855785398E-2</c:v>
                </c:pt>
                <c:pt idx="1279">
                  <c:v>4.9658432602882399E-2</c:v>
                </c:pt>
                <c:pt idx="1280">
                  <c:v>4.9658365547656999E-2</c:v>
                </c:pt>
                <c:pt idx="1281">
                  <c:v>4.9658410251140601E-2</c:v>
                </c:pt>
                <c:pt idx="1282">
                  <c:v>4.9658417701721198E-2</c:v>
                </c:pt>
                <c:pt idx="1283">
                  <c:v>4.9658358097076402E-2</c:v>
                </c:pt>
                <c:pt idx="1284">
                  <c:v>4.9658365547656999E-2</c:v>
                </c:pt>
                <c:pt idx="1285">
                  <c:v>4.9658387899398797E-2</c:v>
                </c:pt>
                <c:pt idx="1286">
                  <c:v>4.9658354371786097E-2</c:v>
                </c:pt>
                <c:pt idx="1287">
                  <c:v>4.9658335745334597E-2</c:v>
                </c:pt>
                <c:pt idx="1288">
                  <c:v>4.9658358097076402E-2</c:v>
                </c:pt>
                <c:pt idx="1289">
                  <c:v>4.9658343195915201E-2</c:v>
                </c:pt>
                <c:pt idx="1290">
                  <c:v>4.96583133935928E-2</c:v>
                </c:pt>
                <c:pt idx="1291">
                  <c:v>4.9658324569463702E-2</c:v>
                </c:pt>
                <c:pt idx="1292">
                  <c:v>4.9658328294754001E-2</c:v>
                </c:pt>
                <c:pt idx="1293">
                  <c:v>4.9658305943012203E-2</c:v>
                </c:pt>
                <c:pt idx="1294">
                  <c:v>4.9658309668302501E-2</c:v>
                </c:pt>
                <c:pt idx="1295">
                  <c:v>4.9658317118883098E-2</c:v>
                </c:pt>
                <c:pt idx="1296">
                  <c:v>4.9658305943012203E-2</c:v>
                </c:pt>
                <c:pt idx="1297">
                  <c:v>4.9658298492431599E-2</c:v>
                </c:pt>
                <c:pt idx="1298">
                  <c:v>4.9658305943012203E-2</c:v>
                </c:pt>
                <c:pt idx="1299">
                  <c:v>4.9658305943012203E-2</c:v>
                </c:pt>
                <c:pt idx="1300">
                  <c:v>4.9658291041851002E-2</c:v>
                </c:pt>
                <c:pt idx="1301">
                  <c:v>4.9658294767141301E-2</c:v>
                </c:pt>
                <c:pt idx="1302">
                  <c:v>4.9658294767141301E-2</c:v>
                </c:pt>
                <c:pt idx="1303">
                  <c:v>4.9658287316560801E-2</c:v>
                </c:pt>
                <c:pt idx="1304">
                  <c:v>4.9658287316560801E-2</c:v>
                </c:pt>
                <c:pt idx="1305">
                  <c:v>4.9658291041851002E-2</c:v>
                </c:pt>
                <c:pt idx="1306">
                  <c:v>4.9658287316560801E-2</c:v>
                </c:pt>
                <c:pt idx="1307">
                  <c:v>4.9658279865980197E-2</c:v>
                </c:pt>
                <c:pt idx="1308">
                  <c:v>4.9658287316560801E-2</c:v>
                </c:pt>
                <c:pt idx="1309">
                  <c:v>4.9658287316560801E-2</c:v>
                </c:pt>
                <c:pt idx="1310">
                  <c:v>4.9658279865980197E-2</c:v>
                </c:pt>
                <c:pt idx="1311">
                  <c:v>4.9658283591270502E-2</c:v>
                </c:pt>
                <c:pt idx="1312">
                  <c:v>4.9658279865980197E-2</c:v>
                </c:pt>
                <c:pt idx="1313">
                  <c:v>4.9658276140689898E-2</c:v>
                </c:pt>
                <c:pt idx="1314">
                  <c:v>4.9658279865980197E-2</c:v>
                </c:pt>
                <c:pt idx="1315">
                  <c:v>4.9658279865980197E-2</c:v>
                </c:pt>
                <c:pt idx="1316">
                  <c:v>4.9658276140689898E-2</c:v>
                </c:pt>
                <c:pt idx="1317">
                  <c:v>4.9658276140689898E-2</c:v>
                </c:pt>
                <c:pt idx="1318">
                  <c:v>4.9658276140689898E-2</c:v>
                </c:pt>
                <c:pt idx="1319">
                  <c:v>4.9658279865980197E-2</c:v>
                </c:pt>
                <c:pt idx="1320">
                  <c:v>4.9658276140689898E-2</c:v>
                </c:pt>
                <c:pt idx="1321">
                  <c:v>4.9658276140689898E-2</c:v>
                </c:pt>
                <c:pt idx="1322">
                  <c:v>4.9658276140689898E-2</c:v>
                </c:pt>
                <c:pt idx="1323">
                  <c:v>4.9658276140689898E-2</c:v>
                </c:pt>
                <c:pt idx="1324">
                  <c:v>4.9658276140689898E-2</c:v>
                </c:pt>
                <c:pt idx="1325">
                  <c:v>4.9658276140689898E-2</c:v>
                </c:pt>
                <c:pt idx="1326">
                  <c:v>4.9658276140689898E-2</c:v>
                </c:pt>
                <c:pt idx="1327">
                  <c:v>4.9658276140689898E-2</c:v>
                </c:pt>
                <c:pt idx="1328">
                  <c:v>4.9658276140689898E-2</c:v>
                </c:pt>
                <c:pt idx="1329">
                  <c:v>4.9658276140689898E-2</c:v>
                </c:pt>
                <c:pt idx="1330">
                  <c:v>4.9658276140689898E-2</c:v>
                </c:pt>
                <c:pt idx="1331">
                  <c:v>4.9658276140689898E-2</c:v>
                </c:pt>
                <c:pt idx="1332">
                  <c:v>4.9658276140689898E-2</c:v>
                </c:pt>
                <c:pt idx="1333">
                  <c:v>4.9658276140689898E-2</c:v>
                </c:pt>
                <c:pt idx="1334">
                  <c:v>4.96582724153996E-2</c:v>
                </c:pt>
                <c:pt idx="1335">
                  <c:v>4.9658276140689898E-2</c:v>
                </c:pt>
                <c:pt idx="1336">
                  <c:v>4.96582724153996E-2</c:v>
                </c:pt>
                <c:pt idx="1337">
                  <c:v>4.96582724153996E-2</c:v>
                </c:pt>
                <c:pt idx="1338">
                  <c:v>4.96582724153996E-2</c:v>
                </c:pt>
                <c:pt idx="1339">
                  <c:v>4.96582724153996E-2</c:v>
                </c:pt>
                <c:pt idx="1340">
                  <c:v>4.9658276140689898E-2</c:v>
                </c:pt>
                <c:pt idx="1341">
                  <c:v>4.96582724153996E-2</c:v>
                </c:pt>
                <c:pt idx="1342">
                  <c:v>4.96582724153996E-2</c:v>
                </c:pt>
                <c:pt idx="1343">
                  <c:v>4.96582724153996E-2</c:v>
                </c:pt>
                <c:pt idx="1344">
                  <c:v>4.9658276140689898E-2</c:v>
                </c:pt>
                <c:pt idx="1345">
                  <c:v>4.9658276140689898E-2</c:v>
                </c:pt>
                <c:pt idx="1346">
                  <c:v>4.96582724153996E-2</c:v>
                </c:pt>
                <c:pt idx="1347">
                  <c:v>4.96582724153996E-2</c:v>
                </c:pt>
                <c:pt idx="1348">
                  <c:v>4.9658276140689898E-2</c:v>
                </c:pt>
                <c:pt idx="1349">
                  <c:v>4.9658276140689898E-2</c:v>
                </c:pt>
                <c:pt idx="1350">
                  <c:v>4.96582724153996E-2</c:v>
                </c:pt>
                <c:pt idx="1351">
                  <c:v>4.9658276140689898E-2</c:v>
                </c:pt>
                <c:pt idx="1352">
                  <c:v>4.96582724153996E-2</c:v>
                </c:pt>
                <c:pt idx="1353">
                  <c:v>4.96582724153996E-2</c:v>
                </c:pt>
                <c:pt idx="1354">
                  <c:v>4.96582724153996E-2</c:v>
                </c:pt>
                <c:pt idx="1355">
                  <c:v>4.9658268690109302E-2</c:v>
                </c:pt>
                <c:pt idx="1356">
                  <c:v>4.96582724153996E-2</c:v>
                </c:pt>
                <c:pt idx="1357">
                  <c:v>4.9658276140689898E-2</c:v>
                </c:pt>
                <c:pt idx="1358">
                  <c:v>4.9658268690109302E-2</c:v>
                </c:pt>
                <c:pt idx="1359">
                  <c:v>4.96582724153996E-2</c:v>
                </c:pt>
                <c:pt idx="1360">
                  <c:v>4.9658268690109302E-2</c:v>
                </c:pt>
                <c:pt idx="1361">
                  <c:v>4.96582724153996E-2</c:v>
                </c:pt>
                <c:pt idx="1362">
                  <c:v>4.96582724153996E-2</c:v>
                </c:pt>
                <c:pt idx="1363">
                  <c:v>4.96582724153996E-2</c:v>
                </c:pt>
                <c:pt idx="1364">
                  <c:v>4.96582724153996E-2</c:v>
                </c:pt>
                <c:pt idx="1365">
                  <c:v>4.96582724153996E-2</c:v>
                </c:pt>
                <c:pt idx="1366">
                  <c:v>4.9658276140689898E-2</c:v>
                </c:pt>
                <c:pt idx="1367">
                  <c:v>4.96582724153996E-2</c:v>
                </c:pt>
                <c:pt idx="1368">
                  <c:v>4.9658268690109302E-2</c:v>
                </c:pt>
                <c:pt idx="1369">
                  <c:v>4.96582724153996E-2</c:v>
                </c:pt>
                <c:pt idx="1370">
                  <c:v>4.96582724153996E-2</c:v>
                </c:pt>
                <c:pt idx="1371">
                  <c:v>4.9658276140689898E-2</c:v>
                </c:pt>
                <c:pt idx="1372">
                  <c:v>4.9658276140689898E-2</c:v>
                </c:pt>
                <c:pt idx="1373">
                  <c:v>4.96582724153996E-2</c:v>
                </c:pt>
                <c:pt idx="1374">
                  <c:v>4.96582724153996E-2</c:v>
                </c:pt>
                <c:pt idx="1375">
                  <c:v>4.96582724153996E-2</c:v>
                </c:pt>
                <c:pt idx="1376">
                  <c:v>4.96582724153996E-2</c:v>
                </c:pt>
                <c:pt idx="1377">
                  <c:v>4.96582724153996E-2</c:v>
                </c:pt>
                <c:pt idx="1378">
                  <c:v>4.96582724153996E-2</c:v>
                </c:pt>
                <c:pt idx="1379">
                  <c:v>4.96582724153996E-2</c:v>
                </c:pt>
                <c:pt idx="1380">
                  <c:v>4.96582724153996E-2</c:v>
                </c:pt>
                <c:pt idx="1381">
                  <c:v>0.107003524899483</c:v>
                </c:pt>
                <c:pt idx="1382">
                  <c:v>0.105337083339691</c:v>
                </c:pt>
                <c:pt idx="1383">
                  <c:v>0.103478901088238</c:v>
                </c:pt>
                <c:pt idx="1384">
                  <c:v>0.102409116923809</c:v>
                </c:pt>
                <c:pt idx="1385">
                  <c:v>0.102233201265335</c:v>
                </c:pt>
                <c:pt idx="1386">
                  <c:v>0.102345302700996</c:v>
                </c:pt>
                <c:pt idx="1387">
                  <c:v>0.102330349385738</c:v>
                </c:pt>
                <c:pt idx="1388">
                  <c:v>0.101505994796753</c:v>
                </c:pt>
                <c:pt idx="1389">
                  <c:v>0.10005277395248401</c:v>
                </c:pt>
                <c:pt idx="1390">
                  <c:v>9.8128959536552499E-2</c:v>
                </c:pt>
                <c:pt idx="1391">
                  <c:v>9.6274115145206507E-2</c:v>
                </c:pt>
                <c:pt idx="1392">
                  <c:v>9.4303138554096194E-2</c:v>
                </c:pt>
                <c:pt idx="1393">
                  <c:v>9.1592580080032404E-2</c:v>
                </c:pt>
                <c:pt idx="1394">
                  <c:v>8.8077537715435E-2</c:v>
                </c:pt>
                <c:pt idx="1395">
                  <c:v>8.3312764763832106E-2</c:v>
                </c:pt>
                <c:pt idx="1396">
                  <c:v>7.6851226389408098E-2</c:v>
                </c:pt>
                <c:pt idx="1397">
                  <c:v>6.8675100803375203E-2</c:v>
                </c:pt>
                <c:pt idx="1398">
                  <c:v>6.0027506202459301E-2</c:v>
                </c:pt>
                <c:pt idx="1399">
                  <c:v>5.0102423876523999E-2</c:v>
                </c:pt>
                <c:pt idx="1400">
                  <c:v>3.8468960672617E-2</c:v>
                </c:pt>
                <c:pt idx="1401">
                  <c:v>2.8937928378582001E-2</c:v>
                </c:pt>
                <c:pt idx="1402">
                  <c:v>2.14873868972063E-2</c:v>
                </c:pt>
                <c:pt idx="1403">
                  <c:v>1.59055888652802E-2</c:v>
                </c:pt>
                <c:pt idx="1404">
                  <c:v>1.1876652948558299E-2</c:v>
                </c:pt>
                <c:pt idx="1405">
                  <c:v>9.2772748321294802E-3</c:v>
                </c:pt>
                <c:pt idx="1406">
                  <c:v>8.1109805032610893E-3</c:v>
                </c:pt>
                <c:pt idx="1407">
                  <c:v>8.2754055038094503E-3</c:v>
                </c:pt>
                <c:pt idx="1408">
                  <c:v>9.4552338123321499E-3</c:v>
                </c:pt>
                <c:pt idx="1409">
                  <c:v>1.10235884785652E-2</c:v>
                </c:pt>
                <c:pt idx="1410">
                  <c:v>1.24654415994883E-2</c:v>
                </c:pt>
                <c:pt idx="1411">
                  <c:v>1.34896263480187E-2</c:v>
                </c:pt>
                <c:pt idx="1412">
                  <c:v>1.4015131630003499E-2</c:v>
                </c:pt>
                <c:pt idx="1413">
                  <c:v>1.4084123075008399E-2</c:v>
                </c:pt>
                <c:pt idx="1414">
                  <c:v>1.3775719329714799E-2</c:v>
                </c:pt>
                <c:pt idx="1415">
                  <c:v>1.3165993615984899E-2</c:v>
                </c:pt>
                <c:pt idx="1416">
                  <c:v>1.2331651523709301E-2</c:v>
                </c:pt>
                <c:pt idx="1417">
                  <c:v>1.1365742422640299E-2</c:v>
                </c:pt>
                <c:pt idx="1418">
                  <c:v>1.0378029197454499E-2</c:v>
                </c:pt>
                <c:pt idx="1419">
                  <c:v>9.4698341563344002E-3</c:v>
                </c:pt>
                <c:pt idx="1420">
                  <c:v>8.7311873212456703E-3</c:v>
                </c:pt>
                <c:pt idx="1421">
                  <c:v>8.2078734412789293E-3</c:v>
                </c:pt>
                <c:pt idx="1422">
                  <c:v>7.8479321673512493E-3</c:v>
                </c:pt>
                <c:pt idx="1423">
                  <c:v>7.5825271196663397E-3</c:v>
                </c:pt>
                <c:pt idx="1424">
                  <c:v>7.39091588184238E-3</c:v>
                </c:pt>
                <c:pt idx="1425">
                  <c:v>7.26057402789593E-3</c:v>
                </c:pt>
                <c:pt idx="1426">
                  <c:v>7.19604082405567E-3</c:v>
                </c:pt>
                <c:pt idx="1427">
                  <c:v>7.1964366361498798E-3</c:v>
                </c:pt>
                <c:pt idx="1428">
                  <c:v>7.2275167331099502E-3</c:v>
                </c:pt>
                <c:pt idx="1429">
                  <c:v>7.27959303185344E-3</c:v>
                </c:pt>
                <c:pt idx="1430">
                  <c:v>7.3423241265118096E-3</c:v>
                </c:pt>
                <c:pt idx="1431">
                  <c:v>7.4054752476513403E-3</c:v>
                </c:pt>
                <c:pt idx="1432">
                  <c:v>7.4602365493774397E-3</c:v>
                </c:pt>
                <c:pt idx="1433">
                  <c:v>7.50043150037527E-3</c:v>
                </c:pt>
                <c:pt idx="1434">
                  <c:v>7.5230617076158498E-3</c:v>
                </c:pt>
                <c:pt idx="1435">
                  <c:v>7.5279721058905099E-3</c:v>
                </c:pt>
                <c:pt idx="1436">
                  <c:v>7.5169084593653696E-3</c:v>
                </c:pt>
                <c:pt idx="1437">
                  <c:v>7.4924225918948702E-3</c:v>
                </c:pt>
                <c:pt idx="1438">
                  <c:v>7.4570626020431501E-3</c:v>
                </c:pt>
                <c:pt idx="1439">
                  <c:v>7.4130711145698998E-3</c:v>
                </c:pt>
                <c:pt idx="1440">
                  <c:v>7.3688062839209999E-3</c:v>
                </c:pt>
                <c:pt idx="1441">
                  <c:v>7.3236511088907701E-3</c:v>
                </c:pt>
                <c:pt idx="1442">
                  <c:v>7.27699371054769E-3</c:v>
                </c:pt>
                <c:pt idx="1443">
                  <c:v>7.2305132634937798E-3</c:v>
                </c:pt>
                <c:pt idx="1444">
                  <c:v>7.1868761442601698E-3</c:v>
                </c:pt>
                <c:pt idx="1445">
                  <c:v>7.1488553658127802E-3</c:v>
                </c:pt>
                <c:pt idx="1446">
                  <c:v>7.1182809770107304E-3</c:v>
                </c:pt>
                <c:pt idx="1447">
                  <c:v>7.0954691618680997E-3</c:v>
                </c:pt>
                <c:pt idx="1448">
                  <c:v>7.07938754931092E-3</c:v>
                </c:pt>
                <c:pt idx="1449">
                  <c:v>7.0684254169464103E-3</c:v>
                </c:pt>
                <c:pt idx="1450">
                  <c:v>7.06115365028381E-3</c:v>
                </c:pt>
                <c:pt idx="1451">
                  <c:v>7.0567722432315402E-3</c:v>
                </c:pt>
                <c:pt idx="1452">
                  <c:v>7.0550013333559002E-3</c:v>
                </c:pt>
                <c:pt idx="1453">
                  <c:v>7.0556830614805204E-3</c:v>
                </c:pt>
                <c:pt idx="1454">
                  <c:v>7.0583857595920597E-3</c:v>
                </c:pt>
                <c:pt idx="1455">
                  <c:v>7.0622591301798803E-3</c:v>
                </c:pt>
                <c:pt idx="1456">
                  <c:v>7.06625822931528E-3</c:v>
                </c:pt>
                <c:pt idx="1457">
                  <c:v>7.0694647729396803E-3</c:v>
                </c:pt>
                <c:pt idx="1458">
                  <c:v>7.0713786408305203E-3</c:v>
                </c:pt>
                <c:pt idx="1459">
                  <c:v>7.0719481445848898E-3</c:v>
                </c:pt>
                <c:pt idx="1460">
                  <c:v>7.0714256726205401E-3</c:v>
                </c:pt>
                <c:pt idx="1461">
                  <c:v>7.0701171644032001E-3</c:v>
                </c:pt>
                <c:pt idx="1462">
                  <c:v>7.0682023651897899E-3</c:v>
                </c:pt>
                <c:pt idx="1463">
                  <c:v>7.0657064206898204E-3</c:v>
                </c:pt>
                <c:pt idx="1464">
                  <c:v>7.0625822991132702E-3</c:v>
                </c:pt>
                <c:pt idx="1465">
                  <c:v>7.0588625967502603E-3</c:v>
                </c:pt>
                <c:pt idx="1466">
                  <c:v>7.0547214709222299E-3</c:v>
                </c:pt>
                <c:pt idx="1467">
                  <c:v>7.0504415780305897E-3</c:v>
                </c:pt>
                <c:pt idx="1468">
                  <c:v>7.0463269948959403E-3</c:v>
                </c:pt>
                <c:pt idx="1469">
                  <c:v>7.0425905287265804E-3</c:v>
                </c:pt>
                <c:pt idx="1470">
                  <c:v>7.0393253117799802E-3</c:v>
                </c:pt>
                <c:pt idx="1471">
                  <c:v>7.0364950224757203E-3</c:v>
                </c:pt>
                <c:pt idx="1472">
                  <c:v>7.0340321399271497E-3</c:v>
                </c:pt>
                <c:pt idx="1473">
                  <c:v>7.0318798534572098E-3</c:v>
                </c:pt>
                <c:pt idx="1474">
                  <c:v>7.0300311781465999E-3</c:v>
                </c:pt>
                <c:pt idx="1475">
                  <c:v>7.02850893139839E-3</c:v>
                </c:pt>
                <c:pt idx="1476">
                  <c:v>7.0273177698254603E-3</c:v>
                </c:pt>
                <c:pt idx="1477">
                  <c:v>7.02643254771829E-3</c:v>
                </c:pt>
                <c:pt idx="1478">
                  <c:v>7.0257768966257598E-3</c:v>
                </c:pt>
                <c:pt idx="1479">
                  <c:v>7.0252446457743601E-3</c:v>
                </c:pt>
                <c:pt idx="1480">
                  <c:v>7.0247463881969504E-3</c:v>
                </c:pt>
                <c:pt idx="1481">
                  <c:v>7.0242267102003098E-3</c:v>
                </c:pt>
                <c:pt idx="1482">
                  <c:v>7.0236669853329702E-3</c:v>
                </c:pt>
                <c:pt idx="1483">
                  <c:v>7.0230667479336296E-3</c:v>
                </c:pt>
                <c:pt idx="1484">
                  <c:v>7.0224436931312102E-3</c:v>
                </c:pt>
                <c:pt idx="1485">
                  <c:v>7.0217796601355102E-3</c:v>
                </c:pt>
                <c:pt idx="1486">
                  <c:v>7.0210644043982003E-3</c:v>
                </c:pt>
                <c:pt idx="1487">
                  <c:v>7.0202769711613698E-3</c:v>
                </c:pt>
                <c:pt idx="1488">
                  <c:v>7.0194150321185598E-3</c:v>
                </c:pt>
                <c:pt idx="1489">
                  <c:v>7.0184962823986998E-3</c:v>
                </c:pt>
                <c:pt idx="1490">
                  <c:v>7.0175360888242704E-3</c:v>
                </c:pt>
                <c:pt idx="1491">
                  <c:v>7.0165656507015202E-3</c:v>
                </c:pt>
                <c:pt idx="1492">
                  <c:v>7.0156045258045197E-3</c:v>
                </c:pt>
                <c:pt idx="1493">
                  <c:v>7.0146620273590097E-3</c:v>
                </c:pt>
                <c:pt idx="1494">
                  <c:v>7.0137362927198401E-3</c:v>
                </c:pt>
                <c:pt idx="1495">
                  <c:v>7.01282871887088E-3</c:v>
                </c:pt>
                <c:pt idx="1496">
                  <c:v>7.0119420997798399E-3</c:v>
                </c:pt>
                <c:pt idx="1497">
                  <c:v>7.0110787637531801E-3</c:v>
                </c:pt>
                <c:pt idx="1498">
                  <c:v>7.0102447643876102E-3</c:v>
                </c:pt>
                <c:pt idx="1499">
                  <c:v>7.0094494149088903E-3</c:v>
                </c:pt>
                <c:pt idx="1500">
                  <c:v>7.0086838677525503E-3</c:v>
                </c:pt>
                <c:pt idx="1501">
                  <c:v>7.0079499855637602E-3</c:v>
                </c:pt>
                <c:pt idx="1502">
                  <c:v>7.0072384551167497E-3</c:v>
                </c:pt>
                <c:pt idx="1503">
                  <c:v>7.00653903186321E-3</c:v>
                </c:pt>
                <c:pt idx="1504">
                  <c:v>7.0058521814644302E-3</c:v>
                </c:pt>
                <c:pt idx="1505">
                  <c:v>7.0051704533398203E-3</c:v>
                </c:pt>
                <c:pt idx="1506">
                  <c:v>7.0044975727796598E-3</c:v>
                </c:pt>
                <c:pt idx="1507">
                  <c:v>7.0038288831710798E-3</c:v>
                </c:pt>
                <c:pt idx="1508">
                  <c:v>7.0031667128205299E-3</c:v>
                </c:pt>
                <c:pt idx="1509">
                  <c:v>7.0025040768086902E-3</c:v>
                </c:pt>
                <c:pt idx="1510">
                  <c:v>7.0018367841839799E-3</c:v>
                </c:pt>
                <c:pt idx="1511">
                  <c:v>7.0011713542044197E-3</c:v>
                </c:pt>
                <c:pt idx="1512">
                  <c:v>7.0005008019506897E-3</c:v>
                </c:pt>
                <c:pt idx="1513">
                  <c:v>6.9998255930841004E-3</c:v>
                </c:pt>
                <c:pt idx="1514">
                  <c:v>6.9991545751690899E-3</c:v>
                </c:pt>
                <c:pt idx="1515">
                  <c:v>6.9984840229153598E-3</c:v>
                </c:pt>
                <c:pt idx="1516">
                  <c:v>6.9978167302906496E-3</c:v>
                </c:pt>
                <c:pt idx="1517">
                  <c:v>6.9971526972949496E-3</c:v>
                </c:pt>
                <c:pt idx="1518">
                  <c:v>6.9964895956218199E-3</c:v>
                </c:pt>
                <c:pt idx="1519">
                  <c:v>6.9958269596099897E-3</c:v>
                </c:pt>
                <c:pt idx="1520">
                  <c:v>6.9951699115335898E-3</c:v>
                </c:pt>
                <c:pt idx="1521">
                  <c:v>6.9945207796990897E-3</c:v>
                </c:pt>
                <c:pt idx="1522">
                  <c:v>6.9938735105097303E-3</c:v>
                </c:pt>
                <c:pt idx="1523">
                  <c:v>6.99323043227196E-3</c:v>
                </c:pt>
                <c:pt idx="1524">
                  <c:v>6.9925952702760696E-3</c:v>
                </c:pt>
                <c:pt idx="1525">
                  <c:v>6.9919656962156296E-3</c:v>
                </c:pt>
                <c:pt idx="1526">
                  <c:v>6.9913365878164803E-3</c:v>
                </c:pt>
                <c:pt idx="1527">
                  <c:v>6.9907144643366302E-3</c:v>
                </c:pt>
                <c:pt idx="1528">
                  <c:v>6.9900951348245101E-3</c:v>
                </c:pt>
                <c:pt idx="1529">
                  <c:v>6.9894804619252699E-3</c:v>
                </c:pt>
                <c:pt idx="1530">
                  <c:v>6.9888709113001797E-3</c:v>
                </c:pt>
                <c:pt idx="1531">
                  <c:v>6.9882608950138101E-3</c:v>
                </c:pt>
                <c:pt idx="1532">
                  <c:v>6.9876583293080304E-3</c:v>
                </c:pt>
                <c:pt idx="1533">
                  <c:v>6.9870566949248297E-3</c:v>
                </c:pt>
                <c:pt idx="1534">
                  <c:v>6.9864569231867799E-3</c:v>
                </c:pt>
                <c:pt idx="1535">
                  <c:v>6.9858599454164496E-3</c:v>
                </c:pt>
                <c:pt idx="1536">
                  <c:v>6.9852657616138502E-3</c:v>
                </c:pt>
                <c:pt idx="1537">
                  <c:v>6.9846771657466897E-3</c:v>
                </c:pt>
                <c:pt idx="1538">
                  <c:v>6.9840862415730997E-3</c:v>
                </c:pt>
                <c:pt idx="1539">
                  <c:v>6.9835009053349504E-3</c:v>
                </c:pt>
                <c:pt idx="1540">
                  <c:v>6.9829160347580901E-3</c:v>
                </c:pt>
                <c:pt idx="1541">
                  <c:v>6.98233488947153E-3</c:v>
                </c:pt>
                <c:pt idx="1542">
                  <c:v>6.9817574694752702E-3</c:v>
                </c:pt>
                <c:pt idx="1543">
                  <c:v>6.9811805151403002E-3</c:v>
                </c:pt>
                <c:pt idx="1544">
                  <c:v>6.9806082174181999E-3</c:v>
                </c:pt>
                <c:pt idx="1545">
                  <c:v>6.98003824800253E-3</c:v>
                </c:pt>
                <c:pt idx="1546">
                  <c:v>6.9794734008610301E-3</c:v>
                </c:pt>
                <c:pt idx="1547">
                  <c:v>6.9789071567356604E-3</c:v>
                </c:pt>
                <c:pt idx="1548">
                  <c:v>6.9783460348844502E-3</c:v>
                </c:pt>
                <c:pt idx="1549">
                  <c:v>6.9777881726622599E-3</c:v>
                </c:pt>
                <c:pt idx="1550">
                  <c:v>6.9772275164723396E-3</c:v>
                </c:pt>
                <c:pt idx="1551">
                  <c:v>6.9766771048307401E-3</c:v>
                </c:pt>
                <c:pt idx="1552">
                  <c:v>6.9761257618665704E-3</c:v>
                </c:pt>
                <c:pt idx="1553">
                  <c:v>6.9755795411765601E-3</c:v>
                </c:pt>
                <c:pt idx="1554">
                  <c:v>6.97503285482526E-3</c:v>
                </c:pt>
                <c:pt idx="1555">
                  <c:v>6.9744884967803998E-3</c:v>
                </c:pt>
                <c:pt idx="1556">
                  <c:v>6.9739492610096897E-3</c:v>
                </c:pt>
                <c:pt idx="1557">
                  <c:v>6.9734128192067198E-3</c:v>
                </c:pt>
                <c:pt idx="1558">
                  <c:v>6.9728763774037396E-3</c:v>
                </c:pt>
                <c:pt idx="1559">
                  <c:v>6.9723464548587799E-3</c:v>
                </c:pt>
                <c:pt idx="1560">
                  <c:v>6.9718114100396598E-3</c:v>
                </c:pt>
                <c:pt idx="1561">
                  <c:v>6.9712861441075802E-3</c:v>
                </c:pt>
                <c:pt idx="1562">
                  <c:v>6.9707599468529198E-3</c:v>
                </c:pt>
                <c:pt idx="1563">
                  <c:v>6.9702351465821301E-3</c:v>
                </c:pt>
                <c:pt idx="1564">
                  <c:v>6.9697173312306404E-3</c:v>
                </c:pt>
                <c:pt idx="1565">
                  <c:v>6.9691990502178704E-3</c:v>
                </c:pt>
                <c:pt idx="1566">
                  <c:v>6.96868496015668E-3</c:v>
                </c:pt>
                <c:pt idx="1567">
                  <c:v>6.9681708700954897E-3</c:v>
                </c:pt>
                <c:pt idx="1568">
                  <c:v>6.9676586426794503E-3</c:v>
                </c:pt>
                <c:pt idx="1569">
                  <c:v>6.96714920923114E-3</c:v>
                </c:pt>
                <c:pt idx="1570">
                  <c:v>6.96664024144411E-3</c:v>
                </c:pt>
                <c:pt idx="1571">
                  <c:v>6.9661373272538202E-3</c:v>
                </c:pt>
                <c:pt idx="1572">
                  <c:v>6.9656358100473898E-3</c:v>
                </c:pt>
                <c:pt idx="1573">
                  <c:v>6.9651338271796703E-3</c:v>
                </c:pt>
                <c:pt idx="1574">
                  <c:v>6.9646383635699801E-3</c:v>
                </c:pt>
                <c:pt idx="1575">
                  <c:v>6.9641442969441397E-3</c:v>
                </c:pt>
                <c:pt idx="1576">
                  <c:v>6.9636492989957298E-3</c:v>
                </c:pt>
                <c:pt idx="1577">
                  <c:v>6.9631589576601999E-3</c:v>
                </c:pt>
                <c:pt idx="1578">
                  <c:v>6.96267187595367E-3</c:v>
                </c:pt>
                <c:pt idx="1579">
                  <c:v>6.9621833972632902E-3</c:v>
                </c:pt>
                <c:pt idx="1580">
                  <c:v>6.9616981782019199E-3</c:v>
                </c:pt>
                <c:pt idx="1581">
                  <c:v>6.9612185470759903E-3</c:v>
                </c:pt>
                <c:pt idx="1582">
                  <c:v>6.9607379846274896E-3</c:v>
                </c:pt>
                <c:pt idx="1583">
                  <c:v>6.9602616131305703E-3</c:v>
                </c:pt>
                <c:pt idx="1584">
                  <c:v>6.9597857072949401E-3</c:v>
                </c:pt>
                <c:pt idx="1585">
                  <c:v>6.9593121297657498E-3</c:v>
                </c:pt>
                <c:pt idx="1586">
                  <c:v>6.9588408805429901E-3</c:v>
                </c:pt>
                <c:pt idx="1587">
                  <c:v>6.95837335661054E-3</c:v>
                </c:pt>
                <c:pt idx="1588">
                  <c:v>6.9579067640006499E-3</c:v>
                </c:pt>
                <c:pt idx="1589">
                  <c:v>6.9574401713907701E-3</c:v>
                </c:pt>
                <c:pt idx="1590">
                  <c:v>6.9569759070873304E-3</c:v>
                </c:pt>
                <c:pt idx="1591">
                  <c:v>6.9565149024128897E-3</c:v>
                </c:pt>
                <c:pt idx="1592">
                  <c:v>6.9560552947223204E-3</c:v>
                </c:pt>
                <c:pt idx="1593">
                  <c:v>6.9556003436446199E-3</c:v>
                </c:pt>
                <c:pt idx="1594">
                  <c:v>6.9551449269056303E-3</c:v>
                </c:pt>
                <c:pt idx="1595">
                  <c:v>6.9546918384730799E-3</c:v>
                </c:pt>
                <c:pt idx="1596">
                  <c:v>6.9542429409921204E-3</c:v>
                </c:pt>
                <c:pt idx="1597">
                  <c:v>6.9537940435111497E-3</c:v>
                </c:pt>
                <c:pt idx="1598">
                  <c:v>6.9533484056591996E-3</c:v>
                </c:pt>
                <c:pt idx="1599">
                  <c:v>6.9528985768556604E-3</c:v>
                </c:pt>
                <c:pt idx="1600">
                  <c:v>6.9524585269391502E-3</c:v>
                </c:pt>
                <c:pt idx="1601">
                  <c:v>6.9520175457000698E-3</c:v>
                </c:pt>
                <c:pt idx="1602">
                  <c:v>6.9515756331384199E-3</c:v>
                </c:pt>
                <c:pt idx="1603">
                  <c:v>6.9511397741734999E-3</c:v>
                </c:pt>
                <c:pt idx="1604">
                  <c:v>6.9507048465311501E-3</c:v>
                </c:pt>
                <c:pt idx="1605">
                  <c:v>6.9502708502113802E-3</c:v>
                </c:pt>
                <c:pt idx="1606">
                  <c:v>6.9498401135206197E-3</c:v>
                </c:pt>
                <c:pt idx="1607">
                  <c:v>6.9494112394750101E-3</c:v>
                </c:pt>
                <c:pt idx="1608">
                  <c:v>6.9489837624132599E-3</c:v>
                </c:pt>
                <c:pt idx="1609">
                  <c:v>6.9485586136579496E-3</c:v>
                </c:pt>
                <c:pt idx="1610">
                  <c:v>6.94813020527363E-3</c:v>
                </c:pt>
                <c:pt idx="1611">
                  <c:v>6.9477092474699003E-3</c:v>
                </c:pt>
                <c:pt idx="1612">
                  <c:v>6.94728689268232E-3</c:v>
                </c:pt>
                <c:pt idx="1613">
                  <c:v>6.9468677975237404E-3</c:v>
                </c:pt>
                <c:pt idx="1614">
                  <c:v>6.9464426487684302E-3</c:v>
                </c:pt>
                <c:pt idx="1615">
                  <c:v>6.9459695369005203E-3</c:v>
                </c:pt>
                <c:pt idx="1616">
                  <c:v>6.9454726763069604E-3</c:v>
                </c:pt>
                <c:pt idx="1617">
                  <c:v>6.9449576549231997E-3</c:v>
                </c:pt>
                <c:pt idx="1618">
                  <c:v>6.9444323889911201E-3</c:v>
                </c:pt>
                <c:pt idx="1619">
                  <c:v>6.9438903592526904E-3</c:v>
                </c:pt>
                <c:pt idx="1620">
                  <c:v>6.9433371536433697E-3</c:v>
                </c:pt>
                <c:pt idx="1621">
                  <c:v>6.9427690468728499E-3</c:v>
                </c:pt>
                <c:pt idx="1622">
                  <c:v>6.94219395518303E-3</c:v>
                </c:pt>
                <c:pt idx="1623">
                  <c:v>6.9416095502674597E-3</c:v>
                </c:pt>
                <c:pt idx="1624">
                  <c:v>6.9410153664648498E-3</c:v>
                </c:pt>
                <c:pt idx="1625">
                  <c:v>6.9404128007590797E-3</c:v>
                </c:pt>
                <c:pt idx="1626">
                  <c:v>6.9398037157952803E-3</c:v>
                </c:pt>
                <c:pt idx="1627">
                  <c:v>6.9391909055411798E-3</c:v>
                </c:pt>
                <c:pt idx="1628">
                  <c:v>6.9385706447064903E-3</c:v>
                </c:pt>
                <c:pt idx="1629">
                  <c:v>6.9379447959363504E-3</c:v>
                </c:pt>
                <c:pt idx="1630">
                  <c:v>6.9373170845210604E-3</c:v>
                </c:pt>
                <c:pt idx="1631">
                  <c:v>6.9366814568638802E-3</c:v>
                </c:pt>
                <c:pt idx="1632">
                  <c:v>6.9360439665615602E-3</c:v>
                </c:pt>
                <c:pt idx="1633">
                  <c:v>6.9354022853076501E-3</c:v>
                </c:pt>
                <c:pt idx="1634">
                  <c:v>6.9347582757473001E-3</c:v>
                </c:pt>
                <c:pt idx="1635">
                  <c:v>6.9341114722192296E-3</c:v>
                </c:pt>
                <c:pt idx="1636">
                  <c:v>6.9334576837718504E-3</c:v>
                </c:pt>
                <c:pt idx="1637">
                  <c:v>6.9328048266470398E-3</c:v>
                </c:pt>
                <c:pt idx="1638">
                  <c:v>6.9321473129093699E-3</c:v>
                </c:pt>
                <c:pt idx="1639">
                  <c:v>6.9314874708652496E-3</c:v>
                </c:pt>
                <c:pt idx="1640">
                  <c:v>6.93082623183727E-3</c:v>
                </c:pt>
                <c:pt idx="1641">
                  <c:v>6.9301621988415701E-3</c:v>
                </c:pt>
                <c:pt idx="1642">
                  <c:v>6.9294939748942904E-3</c:v>
                </c:pt>
                <c:pt idx="1643">
                  <c:v>6.9288252852857104E-3</c:v>
                </c:pt>
                <c:pt idx="1644">
                  <c:v>6.9281547330319899E-3</c:v>
                </c:pt>
                <c:pt idx="1645">
                  <c:v>6.9274841807782702E-3</c:v>
                </c:pt>
                <c:pt idx="1646">
                  <c:v>6.9268075749278103E-3</c:v>
                </c:pt>
                <c:pt idx="1647">
                  <c:v>6.9261309690773496E-3</c:v>
                </c:pt>
                <c:pt idx="1648">
                  <c:v>6.9254515692591702E-3</c:v>
                </c:pt>
                <c:pt idx="1649">
                  <c:v>6.9247665815055396E-3</c:v>
                </c:pt>
                <c:pt idx="1650">
                  <c:v>6.92408159375191E-3</c:v>
                </c:pt>
                <c:pt idx="1651">
                  <c:v>6.9233984686434304E-3</c:v>
                </c:pt>
                <c:pt idx="1652">
                  <c:v>6.9227083586156403E-3</c:v>
                </c:pt>
                <c:pt idx="1653">
                  <c:v>6.9220163859427001E-3</c:v>
                </c:pt>
                <c:pt idx="1654">
                  <c:v>6.9213225506246099E-3</c:v>
                </c:pt>
                <c:pt idx="1655">
                  <c:v>6.92062405869365E-3</c:v>
                </c:pt>
                <c:pt idx="1656">
                  <c:v>6.9199232384562501E-3</c:v>
                </c:pt>
                <c:pt idx="1657">
                  <c:v>6.9192228838801401E-3</c:v>
                </c:pt>
                <c:pt idx="1658">
                  <c:v>6.9185183383524401E-3</c:v>
                </c:pt>
                <c:pt idx="1659">
                  <c:v>6.9178114645183104E-3</c:v>
                </c:pt>
                <c:pt idx="1660">
                  <c:v>6.9170990027487304E-3</c:v>
                </c:pt>
                <c:pt idx="1661">
                  <c:v>6.9163851439952902E-3</c:v>
                </c:pt>
                <c:pt idx="1662">
                  <c:v>6.9156689569354101E-3</c:v>
                </c:pt>
                <c:pt idx="1663">
                  <c:v>6.9149504415690899E-3</c:v>
                </c:pt>
                <c:pt idx="1664">
                  <c:v>6.91422540694475E-3</c:v>
                </c:pt>
                <c:pt idx="1665">
                  <c:v>6.9134999066591298E-3</c:v>
                </c:pt>
                <c:pt idx="1666">
                  <c:v>6.9127692840993396E-3</c:v>
                </c:pt>
                <c:pt idx="1667">
                  <c:v>6.9120372645556901E-3</c:v>
                </c:pt>
                <c:pt idx="1668">
                  <c:v>6.9113005883991701E-3</c:v>
                </c:pt>
                <c:pt idx="1669">
                  <c:v>6.9105573929846304E-3</c:v>
                </c:pt>
                <c:pt idx="1670">
                  <c:v>6.9098141975700899E-3</c:v>
                </c:pt>
                <c:pt idx="1671">
                  <c:v>6.9090654142200999E-3</c:v>
                </c:pt>
                <c:pt idx="1672">
                  <c:v>6.9083124399185198E-3</c:v>
                </c:pt>
                <c:pt idx="1673">
                  <c:v>6.9075557403266404E-3</c:v>
                </c:pt>
                <c:pt idx="1674">
                  <c:v>6.9067939184606101E-3</c:v>
                </c:pt>
                <c:pt idx="1675">
                  <c:v>6.9060279056429898E-3</c:v>
                </c:pt>
                <c:pt idx="1676">
                  <c:v>6.9052614271640804E-3</c:v>
                </c:pt>
                <c:pt idx="1677">
                  <c:v>6.90448330715299E-3</c:v>
                </c:pt>
                <c:pt idx="1678">
                  <c:v>6.9037042558193198E-3</c:v>
                </c:pt>
                <c:pt idx="1679">
                  <c:v>6.9029196165502097E-3</c:v>
                </c:pt>
                <c:pt idx="1680">
                  <c:v>6.9021345116198098E-3</c:v>
                </c:pt>
                <c:pt idx="1681">
                  <c:v>6.9013405591249501E-3</c:v>
                </c:pt>
                <c:pt idx="1682">
                  <c:v>6.9005405530333502E-3</c:v>
                </c:pt>
                <c:pt idx="1683">
                  <c:v>6.8997363559901697E-3</c:v>
                </c:pt>
                <c:pt idx="1684">
                  <c:v>6.8989251740276796E-3</c:v>
                </c:pt>
                <c:pt idx="1685">
                  <c:v>6.8981102667748902E-3</c:v>
                </c:pt>
                <c:pt idx="1686">
                  <c:v>6.8972902372479499E-3</c:v>
                </c:pt>
                <c:pt idx="1687">
                  <c:v>6.8964627571403998E-3</c:v>
                </c:pt>
                <c:pt idx="1688">
                  <c:v>6.8956320174038402E-3</c:v>
                </c:pt>
                <c:pt idx="1689">
                  <c:v>6.8947970867157E-3</c:v>
                </c:pt>
                <c:pt idx="1690">
                  <c:v>6.89395144581795E-3</c:v>
                </c:pt>
                <c:pt idx="1691">
                  <c:v>6.8931016139686099E-3</c:v>
                </c:pt>
                <c:pt idx="1692">
                  <c:v>6.89224572852254E-3</c:v>
                </c:pt>
                <c:pt idx="1693">
                  <c:v>6.8913814611733003E-3</c:v>
                </c:pt>
                <c:pt idx="1694">
                  <c:v>6.8905120715498898E-3</c:v>
                </c:pt>
                <c:pt idx="1695">
                  <c:v>6.8896352313458902E-3</c:v>
                </c:pt>
                <c:pt idx="1696">
                  <c:v>6.8887532688677302E-3</c:v>
                </c:pt>
                <c:pt idx="1697">
                  <c:v>6.8878610618412503E-3</c:v>
                </c:pt>
                <c:pt idx="1698">
                  <c:v>6.88696186989546E-3</c:v>
                </c:pt>
                <c:pt idx="1699">
                  <c:v>6.8860612809658103E-3</c:v>
                </c:pt>
                <c:pt idx="1700">
                  <c:v>6.8851499818265499E-3</c:v>
                </c:pt>
                <c:pt idx="1701">
                  <c:v>6.8842307664454001E-3</c:v>
                </c:pt>
                <c:pt idx="1702">
                  <c:v>6.8833045661449398E-3</c:v>
                </c:pt>
                <c:pt idx="1703">
                  <c:v>6.8823709152638904E-3</c:v>
                </c:pt>
                <c:pt idx="1704">
                  <c:v>6.88142562285066E-3</c:v>
                </c:pt>
                <c:pt idx="1705">
                  <c:v>6.8804756738245496E-3</c:v>
                </c:pt>
                <c:pt idx="1706">
                  <c:v>6.8795168772339804E-3</c:v>
                </c:pt>
                <c:pt idx="1707">
                  <c:v>6.8785501644015304E-3</c:v>
                </c:pt>
                <c:pt idx="1708">
                  <c:v>6.87757600098848E-3</c:v>
                </c:pt>
                <c:pt idx="1709">
                  <c:v>6.8765915930271201E-3</c:v>
                </c:pt>
                <c:pt idx="1710">
                  <c:v>6.8756011314690096E-3</c:v>
                </c:pt>
                <c:pt idx="1711">
                  <c:v>6.8745976313948597E-3</c:v>
                </c:pt>
                <c:pt idx="1712">
                  <c:v>6.8735866807401198E-3</c:v>
                </c:pt>
                <c:pt idx="1713">
                  <c:v>6.8725678138434904E-3</c:v>
                </c:pt>
                <c:pt idx="1714">
                  <c:v>6.8715359084308199E-3</c:v>
                </c:pt>
                <c:pt idx="1715">
                  <c:v>6.8704998120665602E-3</c:v>
                </c:pt>
                <c:pt idx="1716">
                  <c:v>6.86945207417011E-3</c:v>
                </c:pt>
                <c:pt idx="1717">
                  <c:v>6.8683922290802002E-3</c:v>
                </c:pt>
                <c:pt idx="1718">
                  <c:v>6.8673244677484001E-3</c:v>
                </c:pt>
                <c:pt idx="1719">
                  <c:v>6.8663689307868498E-3</c:v>
                </c:pt>
                <c:pt idx="1720">
                  <c:v>6.8660709075629702E-3</c:v>
                </c:pt>
                <c:pt idx="1721">
                  <c:v>6.8657295778393797E-3</c:v>
                </c:pt>
                <c:pt idx="1722">
                  <c:v>6.8653435446321999E-3</c:v>
                </c:pt>
                <c:pt idx="1723">
                  <c:v>6.8649174645543098E-3</c:v>
                </c:pt>
                <c:pt idx="1724">
                  <c:v>6.8644569255411599E-3</c:v>
                </c:pt>
                <c:pt idx="1725">
                  <c:v>6.8639605306088898E-3</c:v>
                </c:pt>
                <c:pt idx="1726">
                  <c:v>6.8634385243058196E-3</c:v>
                </c:pt>
                <c:pt idx="1727">
                  <c:v>6.8628890439867999E-3</c:v>
                </c:pt>
                <c:pt idx="1728">
                  <c:v>6.8623139522969697E-3</c:v>
                </c:pt>
                <c:pt idx="1729">
                  <c:v>6.86171604320407E-3</c:v>
                </c:pt>
                <c:pt idx="1730">
                  <c:v>6.8610967136919498E-3</c:v>
                </c:pt>
                <c:pt idx="1731">
                  <c:v>6.8604582920670501E-3</c:v>
                </c:pt>
                <c:pt idx="1732">
                  <c:v>6.85980450361967E-3</c:v>
                </c:pt>
                <c:pt idx="1733">
                  <c:v>6.8591325543820901E-3</c:v>
                </c:pt>
                <c:pt idx="1734">
                  <c:v>6.8584466353058798E-3</c:v>
                </c:pt>
                <c:pt idx="1735">
                  <c:v>6.8577458150684799E-3</c:v>
                </c:pt>
                <c:pt idx="1736">
                  <c:v>6.8570356816053399E-3</c:v>
                </c:pt>
                <c:pt idx="1737">
                  <c:v>6.8563120439648602E-3</c:v>
                </c:pt>
                <c:pt idx="1738">
                  <c:v>6.8555735051631901E-3</c:v>
                </c:pt>
                <c:pt idx="1739">
                  <c:v>6.8550226278603103E-3</c:v>
                </c:pt>
                <c:pt idx="1740">
                  <c:v>6.8546463735401596E-3</c:v>
                </c:pt>
                <c:pt idx="1741">
                  <c:v>6.8541830405592901E-3</c:v>
                </c:pt>
                <c:pt idx="1742">
                  <c:v>6.8536414764821503E-3</c:v>
                </c:pt>
                <c:pt idx="1743">
                  <c:v>6.85302307829261E-3</c:v>
                </c:pt>
                <c:pt idx="1744">
                  <c:v>6.8523390218615497E-3</c:v>
                </c:pt>
                <c:pt idx="1745">
                  <c:v>6.8515948951244398E-3</c:v>
                </c:pt>
                <c:pt idx="1746">
                  <c:v>6.8510142154991601E-3</c:v>
                </c:pt>
                <c:pt idx="1747">
                  <c:v>6.8505518138408704E-3</c:v>
                </c:pt>
                <c:pt idx="1748">
                  <c:v>6.8500540219247298E-3</c:v>
                </c:pt>
                <c:pt idx="1749">
                  <c:v>6.8495175801217599E-3</c:v>
                </c:pt>
                <c:pt idx="1750">
                  <c:v>6.8489573895931201E-3</c:v>
                </c:pt>
                <c:pt idx="1751">
                  <c:v>6.8483632057905197E-3</c:v>
                </c:pt>
                <c:pt idx="1752">
                  <c:v>6.8477476015686998E-3</c:v>
                </c:pt>
                <c:pt idx="1753">
                  <c:v>6.8471035920083497E-3</c:v>
                </c:pt>
                <c:pt idx="1754">
                  <c:v>6.8464400246739396E-3</c:v>
                </c:pt>
                <c:pt idx="1755">
                  <c:v>6.8460404872894296E-3</c:v>
                </c:pt>
                <c:pt idx="1756">
                  <c:v>6.8455818109214297E-3</c:v>
                </c:pt>
                <c:pt idx="1757">
                  <c:v>6.8450323306024101E-3</c:v>
                </c:pt>
                <c:pt idx="1758">
                  <c:v>6.8443967029452298E-3</c:v>
                </c:pt>
                <c:pt idx="1759">
                  <c:v>6.8436893634498102E-3</c:v>
                </c:pt>
                <c:pt idx="1760">
                  <c:v>6.8431813269853601E-3</c:v>
                </c:pt>
                <c:pt idx="1761">
                  <c:v>6.8427170626819099E-3</c:v>
                </c:pt>
                <c:pt idx="1762">
                  <c:v>6.84221275150776E-3</c:v>
                </c:pt>
                <c:pt idx="1763">
                  <c:v>6.8416716530919101E-3</c:v>
                </c:pt>
                <c:pt idx="1764">
                  <c:v>6.8411021493375301E-3</c:v>
                </c:pt>
                <c:pt idx="1765">
                  <c:v>6.8404958583414598E-3</c:v>
                </c:pt>
                <c:pt idx="1766">
                  <c:v>6.8398667499423001E-3</c:v>
                </c:pt>
                <c:pt idx="1767">
                  <c:v>6.8392110988497699E-3</c:v>
                </c:pt>
                <c:pt idx="1768">
                  <c:v>6.8388595245778604E-3</c:v>
                </c:pt>
                <c:pt idx="1769">
                  <c:v>6.8384092301130303E-3</c:v>
                </c:pt>
                <c:pt idx="1770">
                  <c:v>6.8378560245037096E-3</c:v>
                </c:pt>
                <c:pt idx="1771">
                  <c:v>6.8372040987014797E-3</c:v>
                </c:pt>
                <c:pt idx="1772">
                  <c:v>6.8364674225449597E-3</c:v>
                </c:pt>
                <c:pt idx="1773">
                  <c:v>6.8360716104507498E-3</c:v>
                </c:pt>
                <c:pt idx="1774">
                  <c:v>6.8356380797922603E-3</c:v>
                </c:pt>
                <c:pt idx="1775">
                  <c:v>6.8351589143276197E-3</c:v>
                </c:pt>
                <c:pt idx="1776">
                  <c:v>6.8346350453794003E-3</c:v>
                </c:pt>
                <c:pt idx="1777">
                  <c:v>6.8340729922056198E-3</c:v>
                </c:pt>
                <c:pt idx="1778">
                  <c:v>6.8334802053868797E-3</c:v>
                </c:pt>
                <c:pt idx="1779">
                  <c:v>6.8328543566167398E-3</c:v>
                </c:pt>
                <c:pt idx="1780">
                  <c:v>6.8322001025080698E-3</c:v>
                </c:pt>
                <c:pt idx="1781">
                  <c:v>6.8316627293825202E-3</c:v>
                </c:pt>
                <c:pt idx="1782">
                  <c:v>6.8312282674014603E-3</c:v>
                </c:pt>
                <c:pt idx="1783">
                  <c:v>6.8306759931147099E-3</c:v>
                </c:pt>
                <c:pt idx="1784">
                  <c:v>6.8300152197480202E-3</c:v>
                </c:pt>
                <c:pt idx="1785">
                  <c:v>6.8295090459287201E-3</c:v>
                </c:pt>
                <c:pt idx="1786">
                  <c:v>6.82905688881874E-3</c:v>
                </c:pt>
                <c:pt idx="1787">
                  <c:v>6.8285549059510196E-3</c:v>
                </c:pt>
                <c:pt idx="1788">
                  <c:v>6.828005425632E-3</c:v>
                </c:pt>
                <c:pt idx="1789">
                  <c:v>6.8274219520389999E-3</c:v>
                </c:pt>
                <c:pt idx="1790">
                  <c:v>6.8267993628978703E-3</c:v>
                </c:pt>
                <c:pt idx="1791">
                  <c:v>6.8263080902397598E-3</c:v>
                </c:pt>
                <c:pt idx="1792">
                  <c:v>6.8258433602750301E-3</c:v>
                </c:pt>
                <c:pt idx="1793">
                  <c:v>6.8252501077950001E-3</c:v>
                </c:pt>
                <c:pt idx="1794">
                  <c:v>6.8246540613472496E-3</c:v>
                </c:pt>
                <c:pt idx="1795">
                  <c:v>6.8241744302213201E-3</c:v>
                </c:pt>
                <c:pt idx="1796">
                  <c:v>6.8236510269343896E-3</c:v>
                </c:pt>
                <c:pt idx="1797">
                  <c:v>6.8230810575187198E-3</c:v>
                </c:pt>
                <c:pt idx="1798">
                  <c:v>6.8225264549255397E-3</c:v>
                </c:pt>
                <c:pt idx="1799">
                  <c:v>6.8219937384128597E-3</c:v>
                </c:pt>
                <c:pt idx="1800">
                  <c:v>6.8215033970773203E-3</c:v>
                </c:pt>
                <c:pt idx="1801">
                  <c:v>6.8210000172257397E-3</c:v>
                </c:pt>
                <c:pt idx="1802">
                  <c:v>6.8204565905034499E-3</c:v>
                </c:pt>
                <c:pt idx="1803">
                  <c:v>6.8198689259588701E-3</c:v>
                </c:pt>
                <c:pt idx="1804">
                  <c:v>6.8195136263966604E-3</c:v>
                </c:pt>
                <c:pt idx="1805">
                  <c:v>6.8190158344805197E-3</c:v>
                </c:pt>
                <c:pt idx="1806">
                  <c:v>6.8183811381459201E-3</c:v>
                </c:pt>
                <c:pt idx="1807">
                  <c:v>6.8178591318428499E-3</c:v>
                </c:pt>
                <c:pt idx="1808">
                  <c:v>6.8174167536199102E-3</c:v>
                </c:pt>
                <c:pt idx="1809">
                  <c:v>6.81691849604249E-3</c:v>
                </c:pt>
                <c:pt idx="1810">
                  <c:v>6.81637367233634E-3</c:v>
                </c:pt>
                <c:pt idx="1811">
                  <c:v>6.81577995419502E-3</c:v>
                </c:pt>
                <c:pt idx="1812">
                  <c:v>6.81520532816649E-3</c:v>
                </c:pt>
                <c:pt idx="1813">
                  <c:v>6.8147201091051102E-3</c:v>
                </c:pt>
                <c:pt idx="1814">
                  <c:v>6.81416364386678E-3</c:v>
                </c:pt>
                <c:pt idx="1815">
                  <c:v>6.8136584013700503E-3</c:v>
                </c:pt>
                <c:pt idx="1816">
                  <c:v>6.8131061270832998E-3</c:v>
                </c:pt>
                <c:pt idx="1817">
                  <c:v>6.8127326667308799E-3</c:v>
                </c:pt>
                <c:pt idx="1818">
                  <c:v>6.8122018128633499E-3</c:v>
                </c:pt>
                <c:pt idx="1819">
                  <c:v>6.8115810863673704E-3</c:v>
                </c:pt>
                <c:pt idx="1820">
                  <c:v>6.81110378354788E-3</c:v>
                </c:pt>
                <c:pt idx="1821">
                  <c:v>6.8105719983577702E-3</c:v>
                </c:pt>
                <c:pt idx="1822">
                  <c:v>6.8100718781352E-3</c:v>
                </c:pt>
                <c:pt idx="1823">
                  <c:v>6.8095107562840002E-3</c:v>
                </c:pt>
                <c:pt idx="1824">
                  <c:v>6.8091140128672097E-3</c:v>
                </c:pt>
                <c:pt idx="1825">
                  <c:v>6.8086567334830804E-3</c:v>
                </c:pt>
                <c:pt idx="1826">
                  <c:v>6.80814310908318E-3</c:v>
                </c:pt>
                <c:pt idx="1827">
                  <c:v>6.8075754679739501E-3</c:v>
                </c:pt>
                <c:pt idx="1828">
                  <c:v>6.8069677799940101E-3</c:v>
                </c:pt>
                <c:pt idx="1829">
                  <c:v>6.8064657971262897E-3</c:v>
                </c:pt>
                <c:pt idx="1830">
                  <c:v>6.8060341291129598E-3</c:v>
                </c:pt>
                <c:pt idx="1831">
                  <c:v>6.8055591545999102E-3</c:v>
                </c:pt>
                <c:pt idx="1832">
                  <c:v>6.8050245754420801E-3</c:v>
                </c:pt>
                <c:pt idx="1833">
                  <c:v>6.8044369108974899E-3</c:v>
                </c:pt>
                <c:pt idx="1834">
                  <c:v>6.8041421473026302E-3</c:v>
                </c:pt>
                <c:pt idx="1835">
                  <c:v>6.80367043241859E-3</c:v>
                </c:pt>
                <c:pt idx="1836">
                  <c:v>6.8030254915356601E-3</c:v>
                </c:pt>
                <c:pt idx="1837">
                  <c:v>6.8025304935872598E-3</c:v>
                </c:pt>
                <c:pt idx="1838">
                  <c:v>6.80213002488017E-3</c:v>
                </c:pt>
                <c:pt idx="1839">
                  <c:v>6.8016601726412799E-3</c:v>
                </c:pt>
                <c:pt idx="1840">
                  <c:v>6.8011311814189001E-3</c:v>
                </c:pt>
                <c:pt idx="1841">
                  <c:v>6.8005472421646101E-3</c:v>
                </c:pt>
                <c:pt idx="1842">
                  <c:v>6.7999213933944702E-3</c:v>
                </c:pt>
                <c:pt idx="1843">
                  <c:v>6.7994515411555802E-3</c:v>
                </c:pt>
                <c:pt idx="1844">
                  <c:v>6.7989840172231197E-3</c:v>
                </c:pt>
                <c:pt idx="1845">
                  <c:v>6.7985095083713497E-3</c:v>
                </c:pt>
                <c:pt idx="1846">
                  <c:v>6.7979707382619398E-3</c:v>
                </c:pt>
                <c:pt idx="1847">
                  <c:v>6.7975185811519597E-3</c:v>
                </c:pt>
                <c:pt idx="1848">
                  <c:v>6.7969937808811699E-3</c:v>
                </c:pt>
                <c:pt idx="1849">
                  <c:v>6.79653091356158E-3</c:v>
                </c:pt>
                <c:pt idx="1850">
                  <c:v>6.79608713835478E-3</c:v>
                </c:pt>
                <c:pt idx="1851">
                  <c:v>6.7955767735838899E-3</c:v>
                </c:pt>
                <c:pt idx="1852">
                  <c:v>6.7950044758617904E-3</c:v>
                </c:pt>
                <c:pt idx="1853">
                  <c:v>6.79460959509015E-3</c:v>
                </c:pt>
                <c:pt idx="1854">
                  <c:v>6.7941308952868002E-3</c:v>
                </c:pt>
                <c:pt idx="1855">
                  <c:v>6.7934938706457598E-3</c:v>
                </c:pt>
                <c:pt idx="1856">
                  <c:v>6.7930356599390498E-3</c:v>
                </c:pt>
                <c:pt idx="1857">
                  <c:v>6.79250899702311E-3</c:v>
                </c:pt>
                <c:pt idx="1858">
                  <c:v>6.7921578884124799E-3</c:v>
                </c:pt>
                <c:pt idx="1859">
                  <c:v>6.7916181869804903E-3</c:v>
                </c:pt>
                <c:pt idx="1860">
                  <c:v>6.7911152727901901E-3</c:v>
                </c:pt>
                <c:pt idx="1861">
                  <c:v>6.7906910553574597E-3</c:v>
                </c:pt>
                <c:pt idx="1862">
                  <c:v>6.7901937291026098E-3</c:v>
                </c:pt>
                <c:pt idx="1863">
                  <c:v>6.7896316759288302E-3</c:v>
                </c:pt>
                <c:pt idx="1864">
                  <c:v>6.7892074584960903E-3</c:v>
                </c:pt>
                <c:pt idx="1865">
                  <c:v>6.7887254990637302E-3</c:v>
                </c:pt>
                <c:pt idx="1866">
                  <c:v>6.7881564609706402E-3</c:v>
                </c:pt>
                <c:pt idx="1867">
                  <c:v>6.7877126857638402E-3</c:v>
                </c:pt>
                <c:pt idx="1868">
                  <c:v>6.7871971987187897E-3</c:v>
                </c:pt>
                <c:pt idx="1869">
                  <c:v>6.78673759102821E-3</c:v>
                </c:pt>
                <c:pt idx="1870">
                  <c:v>6.7861876450478996E-3</c:v>
                </c:pt>
                <c:pt idx="1871">
                  <c:v>6.78584352135658E-3</c:v>
                </c:pt>
                <c:pt idx="1872">
                  <c:v>6.7854314111173196E-3</c:v>
                </c:pt>
                <c:pt idx="1873">
                  <c:v>6.7849485203623798E-3</c:v>
                </c:pt>
                <c:pt idx="1874">
                  <c:v>6.7843911238014698E-3</c:v>
                </c:pt>
                <c:pt idx="1875">
                  <c:v>6.7837699316442004E-3</c:v>
                </c:pt>
                <c:pt idx="1876">
                  <c:v>6.7836432717740501E-3</c:v>
                </c:pt>
                <c:pt idx="1877">
                  <c:v>6.7832549102604398E-3</c:v>
                </c:pt>
                <c:pt idx="1878">
                  <c:v>6.7826178856194002E-3</c:v>
                </c:pt>
                <c:pt idx="1879">
                  <c:v>6.7819091491401204E-3</c:v>
                </c:pt>
                <c:pt idx="1880">
                  <c:v>6.7815496586263197E-3</c:v>
                </c:pt>
                <c:pt idx="1881">
                  <c:v>6.7811077460646603E-3</c:v>
                </c:pt>
                <c:pt idx="1882">
                  <c:v>6.7805834114551501E-3</c:v>
                </c:pt>
                <c:pt idx="1883">
                  <c:v>6.7799920216202701E-3</c:v>
                </c:pt>
                <c:pt idx="1884">
                  <c:v>6.7797275260090802E-3</c:v>
                </c:pt>
                <c:pt idx="1885">
                  <c:v>6.77930004894733E-3</c:v>
                </c:pt>
                <c:pt idx="1886">
                  <c:v>6.7786173895001403E-3</c:v>
                </c:pt>
                <c:pt idx="1887">
                  <c:v>6.7782448604703002E-3</c:v>
                </c:pt>
                <c:pt idx="1888">
                  <c:v>6.7779170349240303E-3</c:v>
                </c:pt>
                <c:pt idx="1889">
                  <c:v>6.7774979397654499E-3</c:v>
                </c:pt>
                <c:pt idx="1890">
                  <c:v>6.77699316293001E-3</c:v>
                </c:pt>
                <c:pt idx="1891">
                  <c:v>6.7764171399176103E-3</c:v>
                </c:pt>
                <c:pt idx="1892">
                  <c:v>6.7757731303572698E-3</c:v>
                </c:pt>
                <c:pt idx="1893">
                  <c:v>6.7755160853266699E-3</c:v>
                </c:pt>
                <c:pt idx="1894">
                  <c:v>6.7751733586192096E-3</c:v>
                </c:pt>
                <c:pt idx="1895">
                  <c:v>6.7745484411716496E-3</c:v>
                </c:pt>
                <c:pt idx="1896">
                  <c:v>6.7738979123532798E-3</c:v>
                </c:pt>
                <c:pt idx="1897">
                  <c:v>6.7735514603555202E-3</c:v>
                </c:pt>
                <c:pt idx="1898">
                  <c:v>6.7731109447777297E-3</c:v>
                </c:pt>
                <c:pt idx="1899">
                  <c:v>6.7725898697972298E-3</c:v>
                </c:pt>
                <c:pt idx="1900">
                  <c:v>6.7719919607043301E-3</c:v>
                </c:pt>
                <c:pt idx="1901">
                  <c:v>6.7717833444476102E-3</c:v>
                </c:pt>
                <c:pt idx="1902">
                  <c:v>6.7713777534663703E-3</c:v>
                </c:pt>
                <c:pt idx="1903">
                  <c:v>6.7706801928579799E-3</c:v>
                </c:pt>
                <c:pt idx="1904">
                  <c:v>6.7702881060540702E-3</c:v>
                </c:pt>
                <c:pt idx="1905">
                  <c:v>6.7699830979108802E-3</c:v>
                </c:pt>
                <c:pt idx="1906">
                  <c:v>6.7695798352360699E-3</c:v>
                </c:pt>
                <c:pt idx="1907">
                  <c:v>6.7690857686102399E-3</c:v>
                </c:pt>
                <c:pt idx="1908">
                  <c:v>6.7685111425817004E-3</c:v>
                </c:pt>
                <c:pt idx="1909">
                  <c:v>6.7678587511181797E-3</c:v>
                </c:pt>
                <c:pt idx="1910">
                  <c:v>6.76764827221632E-3</c:v>
                </c:pt>
                <c:pt idx="1911">
                  <c:v>6.7673195153474799E-3</c:v>
                </c:pt>
                <c:pt idx="1912">
                  <c:v>6.7666806280612998E-3</c:v>
                </c:pt>
                <c:pt idx="1913">
                  <c:v>6.7660333588719403E-3</c:v>
                </c:pt>
                <c:pt idx="1914">
                  <c:v>6.7657129839062699E-3</c:v>
                </c:pt>
                <c:pt idx="1915">
                  <c:v>6.7652892321348199E-3</c:v>
                </c:pt>
                <c:pt idx="1916">
                  <c:v>6.7647774703800704E-3</c:v>
                </c:pt>
                <c:pt idx="1917">
                  <c:v>6.7641781643033002E-3</c:v>
                </c:pt>
                <c:pt idx="1918">
                  <c:v>6.76391227170825E-3</c:v>
                </c:pt>
                <c:pt idx="1919">
                  <c:v>6.7635076120495796E-3</c:v>
                </c:pt>
                <c:pt idx="1920">
                  <c:v>6.7627839744090999E-3</c:v>
                </c:pt>
                <c:pt idx="1921">
                  <c:v>6.7625525407493097E-3</c:v>
                </c:pt>
                <c:pt idx="1922">
                  <c:v>6.7622750066220804E-3</c:v>
                </c:pt>
                <c:pt idx="1923">
                  <c:v>6.76189409568906E-3</c:v>
                </c:pt>
                <c:pt idx="1924">
                  <c:v>6.7614121362567E-3</c:v>
                </c:pt>
                <c:pt idx="1925">
                  <c:v>6.7608417011797402E-3</c:v>
                </c:pt>
                <c:pt idx="1926">
                  <c:v>6.7601883783936501E-3</c:v>
                </c:pt>
                <c:pt idx="1927">
                  <c:v>6.7597376182675396E-3</c:v>
                </c:pt>
                <c:pt idx="1928">
                  <c:v>6.7594181746244396E-3</c:v>
                </c:pt>
                <c:pt idx="1929">
                  <c:v>6.7587555386125998E-3</c:v>
                </c:pt>
                <c:pt idx="1930">
                  <c:v>6.7584295757114896E-3</c:v>
                </c:pt>
                <c:pt idx="1931">
                  <c:v>6.7581380717456297E-3</c:v>
                </c:pt>
                <c:pt idx="1932">
                  <c:v>6.75773434340954E-3</c:v>
                </c:pt>
                <c:pt idx="1933">
                  <c:v>6.7572328262031096E-3</c:v>
                </c:pt>
                <c:pt idx="1934">
                  <c:v>6.7566400393843703E-3</c:v>
                </c:pt>
                <c:pt idx="1935">
                  <c:v>6.7559625022113297E-3</c:v>
                </c:pt>
                <c:pt idx="1936">
                  <c:v>6.7560658790171198E-3</c:v>
                </c:pt>
                <c:pt idx="1937">
                  <c:v>6.7557869479060199E-3</c:v>
                </c:pt>
                <c:pt idx="1938">
                  <c:v>6.7551396787166604E-3</c:v>
                </c:pt>
                <c:pt idx="1939">
                  <c:v>6.7541715689003502E-3</c:v>
                </c:pt>
                <c:pt idx="1940">
                  <c:v>6.7538814619183601E-3</c:v>
                </c:pt>
                <c:pt idx="1941">
                  <c:v>6.7534795962274101E-3</c:v>
                </c:pt>
                <c:pt idx="1942">
                  <c:v>6.7529715597629599E-3</c:v>
                </c:pt>
                <c:pt idx="1943">
                  <c:v>6.7524127662181898E-3</c:v>
                </c:pt>
                <c:pt idx="1944">
                  <c:v>6.7519755102694E-3</c:v>
                </c:pt>
                <c:pt idx="1945">
                  <c:v>6.7515335977077501E-3</c:v>
                </c:pt>
                <c:pt idx="1946">
                  <c:v>6.7511759698391004E-3</c:v>
                </c:pt>
                <c:pt idx="1947">
                  <c:v>6.7507638595998296E-3</c:v>
                </c:pt>
                <c:pt idx="1948">
                  <c:v>6.7502427846193296E-3</c:v>
                </c:pt>
                <c:pt idx="1949">
                  <c:v>6.7499177530407897E-3</c:v>
                </c:pt>
                <c:pt idx="1950">
                  <c:v>6.7493943497538601E-3</c:v>
                </c:pt>
                <c:pt idx="1951">
                  <c:v>6.74901949241758E-3</c:v>
                </c:pt>
                <c:pt idx="1952">
                  <c:v>6.7486907355487399E-3</c:v>
                </c:pt>
                <c:pt idx="1953">
                  <c:v>6.7482427693903498E-3</c:v>
                </c:pt>
                <c:pt idx="1954">
                  <c:v>6.7476942203938996E-3</c:v>
                </c:pt>
                <c:pt idx="1955">
                  <c:v>6.7471461370587401E-3</c:v>
                </c:pt>
                <c:pt idx="1956">
                  <c:v>6.7466725595295403E-3</c:v>
                </c:pt>
                <c:pt idx="1957">
                  <c:v>6.7464094609022097E-3</c:v>
                </c:pt>
                <c:pt idx="1958">
                  <c:v>6.74606394022703E-3</c:v>
                </c:pt>
                <c:pt idx="1959">
                  <c:v>6.7456047981977497E-3</c:v>
                </c:pt>
                <c:pt idx="1960">
                  <c:v>6.7450385540723801E-3</c:v>
                </c:pt>
                <c:pt idx="1961">
                  <c:v>6.7446031607687499E-3</c:v>
                </c:pt>
                <c:pt idx="1962">
                  <c:v>6.74415472894907E-3</c:v>
                </c:pt>
                <c:pt idx="1963">
                  <c:v>6.7437319085001998E-3</c:v>
                </c:pt>
                <c:pt idx="1964">
                  <c:v>6.7433831281960002E-3</c:v>
                </c:pt>
                <c:pt idx="1965">
                  <c:v>6.7429165355861204E-3</c:v>
                </c:pt>
                <c:pt idx="1966">
                  <c:v>6.7423451691865904E-3</c:v>
                </c:pt>
                <c:pt idx="1967">
                  <c:v>6.7421756684780104E-3</c:v>
                </c:pt>
                <c:pt idx="1968">
                  <c:v>6.74173887819052E-3</c:v>
                </c:pt>
                <c:pt idx="1969">
                  <c:v>6.7410324700176699E-3</c:v>
                </c:pt>
                <c:pt idx="1970">
                  <c:v>6.7406860180199198E-3</c:v>
                </c:pt>
                <c:pt idx="1971">
                  <c:v>6.7402194254100297E-3</c:v>
                </c:pt>
                <c:pt idx="1972">
                  <c:v>6.7397602833807503E-3</c:v>
                </c:pt>
                <c:pt idx="1973">
                  <c:v>6.7393020726740404E-3</c:v>
                </c:pt>
                <c:pt idx="1974">
                  <c:v>6.7388415336608904E-3</c:v>
                </c:pt>
                <c:pt idx="1975">
                  <c:v>6.7386268638074398E-3</c:v>
                </c:pt>
                <c:pt idx="1976">
                  <c:v>6.7380121909081901E-3</c:v>
                </c:pt>
                <c:pt idx="1977">
                  <c:v>6.73781661316752E-3</c:v>
                </c:pt>
                <c:pt idx="1978">
                  <c:v>6.7375539802014802E-3</c:v>
                </c:pt>
                <c:pt idx="1979">
                  <c:v>6.7371563054621202E-3</c:v>
                </c:pt>
                <c:pt idx="1980">
                  <c:v>6.73664640635252E-3</c:v>
                </c:pt>
                <c:pt idx="1981">
                  <c:v>6.7360247485339598E-3</c:v>
                </c:pt>
                <c:pt idx="1982">
                  <c:v>6.7355632781982396E-3</c:v>
                </c:pt>
                <c:pt idx="1983">
                  <c:v>6.73519726842642E-3</c:v>
                </c:pt>
                <c:pt idx="1984">
                  <c:v>6.7346226423978797E-3</c:v>
                </c:pt>
                <c:pt idx="1985">
                  <c:v>6.7342640832066501E-3</c:v>
                </c:pt>
                <c:pt idx="1986">
                  <c:v>6.7337770015001297E-3</c:v>
                </c:pt>
                <c:pt idx="1987">
                  <c:v>6.7334258928894997E-3</c:v>
                </c:pt>
                <c:pt idx="1988">
                  <c:v>6.7328428849577904E-3</c:v>
                </c:pt>
                <c:pt idx="1989">
                  <c:v>6.73271901905537E-3</c:v>
                </c:pt>
                <c:pt idx="1990">
                  <c:v>6.7324568517506097E-3</c:v>
                </c:pt>
                <c:pt idx="1991">
                  <c:v>6.7320563830435302E-3</c:v>
                </c:pt>
                <c:pt idx="1992">
                  <c:v>6.7315334454178801E-3</c:v>
                </c:pt>
                <c:pt idx="1993">
                  <c:v>6.7308959551155602E-3</c:v>
                </c:pt>
                <c:pt idx="1994">
                  <c:v>6.7305751144885999E-3</c:v>
                </c:pt>
                <c:pt idx="1995">
                  <c:v>6.7302351817488696E-3</c:v>
                </c:pt>
                <c:pt idx="1996">
                  <c:v>6.7294901236891799E-3</c:v>
                </c:pt>
                <c:pt idx="1997">
                  <c:v>6.7291338928043799E-3</c:v>
                </c:pt>
                <c:pt idx="1998">
                  <c:v>6.7286510020494496E-3</c:v>
                </c:pt>
                <c:pt idx="1999">
                  <c:v>6.7284936085343404E-3</c:v>
                </c:pt>
                <c:pt idx="2000">
                  <c:v>6.7279045470058901E-3</c:v>
                </c:pt>
                <c:pt idx="2001">
                  <c:v>6.7276237532496496E-3</c:v>
                </c:pt>
                <c:pt idx="2002">
                  <c:v>6.72737648710609E-3</c:v>
                </c:pt>
                <c:pt idx="2003">
                  <c:v>6.7269830033183098E-3</c:v>
                </c:pt>
                <c:pt idx="2004">
                  <c:v>6.72646332532167E-3</c:v>
                </c:pt>
                <c:pt idx="2005">
                  <c:v>6.72582630068064E-3</c:v>
                </c:pt>
                <c:pt idx="2006">
                  <c:v>6.7256474867463103E-3</c:v>
                </c:pt>
                <c:pt idx="2007">
                  <c:v>6.7253042943775697E-3</c:v>
                </c:pt>
                <c:pt idx="2008">
                  <c:v>6.7244432866573299E-3</c:v>
                </c:pt>
                <c:pt idx="2009">
                  <c:v>6.7241010256111596E-3</c:v>
                </c:pt>
                <c:pt idx="2010">
                  <c:v>6.7236279137432601E-3</c:v>
                </c:pt>
                <c:pt idx="2011">
                  <c:v>6.7235310561955001E-3</c:v>
                </c:pt>
                <c:pt idx="2012">
                  <c:v>6.72292103990912E-3</c:v>
                </c:pt>
                <c:pt idx="2013">
                  <c:v>6.7226490937173401E-3</c:v>
                </c:pt>
                <c:pt idx="2014">
                  <c:v>6.7224204540252703E-3</c:v>
                </c:pt>
                <c:pt idx="2015">
                  <c:v>6.7220428027212602E-3</c:v>
                </c:pt>
                <c:pt idx="2016">
                  <c:v>6.7215301096439396E-3</c:v>
                </c:pt>
                <c:pt idx="2017">
                  <c:v>6.7208977416157696E-3</c:v>
                </c:pt>
                <c:pt idx="2018">
                  <c:v>6.72061229124665E-3</c:v>
                </c:pt>
                <c:pt idx="2019">
                  <c:v>6.7202625796198802E-3</c:v>
                </c:pt>
                <c:pt idx="2020">
                  <c:v>6.7195463925600104E-3</c:v>
                </c:pt>
                <c:pt idx="2021">
                  <c:v>6.7192250862717602E-3</c:v>
                </c:pt>
                <c:pt idx="2022">
                  <c:v>6.7187626846134697E-3</c:v>
                </c:pt>
                <c:pt idx="2023">
                  <c:v>6.7184283398091802E-3</c:v>
                </c:pt>
                <c:pt idx="2024">
                  <c:v>6.7178676836192599E-3</c:v>
                </c:pt>
                <c:pt idx="2025">
                  <c:v>6.7174588330090098E-3</c:v>
                </c:pt>
                <c:pt idx="2026">
                  <c:v>6.7172618582844699E-3</c:v>
                </c:pt>
                <c:pt idx="2027">
                  <c:v>6.7169372923672199E-3</c:v>
                </c:pt>
                <c:pt idx="2028">
                  <c:v>6.7164683714509002E-3</c:v>
                </c:pt>
                <c:pt idx="2029">
                  <c:v>6.7158709280192904E-3</c:v>
                </c:pt>
                <c:pt idx="2030">
                  <c:v>6.7158951424062304E-3</c:v>
                </c:pt>
                <c:pt idx="2031">
                  <c:v>6.7154802381992401E-3</c:v>
                </c:pt>
                <c:pt idx="2032">
                  <c:v>6.7146373912692096E-3</c:v>
                </c:pt>
                <c:pt idx="2033">
                  <c:v>6.71435426920653E-3</c:v>
                </c:pt>
                <c:pt idx="2034">
                  <c:v>6.7139202728867496E-3</c:v>
                </c:pt>
                <c:pt idx="2035">
                  <c:v>6.7134089767932901E-3</c:v>
                </c:pt>
                <c:pt idx="2036">
                  <c:v>6.7130876705050503E-3</c:v>
                </c:pt>
                <c:pt idx="2037">
                  <c:v>6.7126699723303301E-3</c:v>
                </c:pt>
                <c:pt idx="2038">
                  <c:v>6.7122518084943303E-3</c:v>
                </c:pt>
                <c:pt idx="2039">
                  <c:v>6.7118667066097303E-3</c:v>
                </c:pt>
                <c:pt idx="2040">
                  <c:v>6.7114592529833299E-3</c:v>
                </c:pt>
                <c:pt idx="2041">
                  <c:v>6.7110243253409897E-3</c:v>
                </c:pt>
                <c:pt idx="2042">
                  <c:v>6.71067880466581E-3</c:v>
                </c:pt>
                <c:pt idx="2043">
                  <c:v>6.7102839238941704E-3</c:v>
                </c:pt>
                <c:pt idx="2044">
                  <c:v>6.7097465507686199E-3</c:v>
                </c:pt>
                <c:pt idx="2045">
                  <c:v>6.7098969593644099E-3</c:v>
                </c:pt>
                <c:pt idx="2046">
                  <c:v>6.7093721590936201E-3</c:v>
                </c:pt>
                <c:pt idx="2047">
                  <c:v>6.7086964845657401E-3</c:v>
                </c:pt>
                <c:pt idx="2048">
                  <c:v>6.7084766924381299E-3</c:v>
                </c:pt>
                <c:pt idx="2049">
                  <c:v>6.7080915905535204E-3</c:v>
                </c:pt>
                <c:pt idx="2050">
                  <c:v>6.7075593397021302E-3</c:v>
                </c:pt>
                <c:pt idx="2051">
                  <c:v>6.7070624791085703E-3</c:v>
                </c:pt>
                <c:pt idx="2052">
                  <c:v>6.7065660841763002E-3</c:v>
                </c:pt>
                <c:pt idx="2053">
                  <c:v>6.7063025198876901E-3</c:v>
                </c:pt>
                <c:pt idx="2054">
                  <c:v>6.7059197463095197E-3</c:v>
                </c:pt>
                <c:pt idx="2055">
                  <c:v>6.70558586716652E-3</c:v>
                </c:pt>
                <c:pt idx="2056">
                  <c:v>6.7050973884761299E-3</c:v>
                </c:pt>
                <c:pt idx="2057">
                  <c:v>6.7047779448330402E-3</c:v>
                </c:pt>
                <c:pt idx="2058">
                  <c:v>6.7041814327239999E-3</c:v>
                </c:pt>
                <c:pt idx="2059">
                  <c:v>6.7038754932582396E-3</c:v>
                </c:pt>
                <c:pt idx="2060">
                  <c:v>6.7036054097116002E-3</c:v>
                </c:pt>
                <c:pt idx="2061">
                  <c:v>6.7033055238425697E-3</c:v>
                </c:pt>
                <c:pt idx="2062">
                  <c:v>6.7028473131358597E-3</c:v>
                </c:pt>
                <c:pt idx="2063">
                  <c:v>6.7022424191236496E-3</c:v>
                </c:pt>
                <c:pt idx="2064">
                  <c:v>6.7024575546383901E-3</c:v>
                </c:pt>
                <c:pt idx="2065">
                  <c:v>6.7020351998508003E-3</c:v>
                </c:pt>
                <c:pt idx="2066">
                  <c:v>6.7010731436312199E-3</c:v>
                </c:pt>
                <c:pt idx="2067">
                  <c:v>6.7008337937295402E-3</c:v>
                </c:pt>
                <c:pt idx="2068">
                  <c:v>6.7004268057644402E-3</c:v>
                </c:pt>
                <c:pt idx="2069">
                  <c:v>6.69986801221967E-3</c:v>
                </c:pt>
                <c:pt idx="2070">
                  <c:v>6.7000770941376703E-3</c:v>
                </c:pt>
                <c:pt idx="2071">
                  <c:v>6.6995657980442099E-3</c:v>
                </c:pt>
                <c:pt idx="2072">
                  <c:v>6.6988305188715501E-3</c:v>
                </c:pt>
                <c:pt idx="2073">
                  <c:v>6.6986312158405798E-3</c:v>
                </c:pt>
                <c:pt idx="2074">
                  <c:v>6.6982577554881599E-3</c:v>
                </c:pt>
                <c:pt idx="2075">
                  <c:v>6.69772643595934E-3</c:v>
                </c:pt>
                <c:pt idx="2076">
                  <c:v>6.69727846980095E-3</c:v>
                </c:pt>
                <c:pt idx="2077">
                  <c:v>6.6967471502721301E-3</c:v>
                </c:pt>
                <c:pt idx="2078">
                  <c:v>6.6965105943381804E-3</c:v>
                </c:pt>
                <c:pt idx="2079">
                  <c:v>6.6961529664695298E-3</c:v>
                </c:pt>
                <c:pt idx="2080">
                  <c:v>6.6958498209714898E-3</c:v>
                </c:pt>
                <c:pt idx="2081">
                  <c:v>6.6953743807971504E-3</c:v>
                </c:pt>
                <c:pt idx="2082">
                  <c:v>6.6949133761227096E-3</c:v>
                </c:pt>
                <c:pt idx="2083">
                  <c:v>6.6945008002221602E-3</c:v>
                </c:pt>
                <c:pt idx="2084">
                  <c:v>6.6940737888216998E-3</c:v>
                </c:pt>
                <c:pt idx="2085">
                  <c:v>6.6939853131771096E-3</c:v>
                </c:pt>
                <c:pt idx="2086">
                  <c:v>6.6932803019881301E-3</c:v>
                </c:pt>
                <c:pt idx="2087">
                  <c:v>6.6928914748132203E-3</c:v>
                </c:pt>
                <c:pt idx="2088">
                  <c:v>6.6928328014910204E-3</c:v>
                </c:pt>
                <c:pt idx="2089">
                  <c:v>6.6921631805598701E-3</c:v>
                </c:pt>
                <c:pt idx="2090">
                  <c:v>6.6918013617396398E-3</c:v>
                </c:pt>
                <c:pt idx="2091">
                  <c:v>6.6915089264512097E-3</c:v>
                </c:pt>
                <c:pt idx="2092">
                  <c:v>6.6911196336150204E-3</c:v>
                </c:pt>
                <c:pt idx="2093">
                  <c:v>6.6907773725688501E-3</c:v>
                </c:pt>
                <c:pt idx="2094">
                  <c:v>6.6902716644108304E-3</c:v>
                </c:pt>
                <c:pt idx="2095">
                  <c:v>6.6902819089591503E-3</c:v>
                </c:pt>
                <c:pt idx="2096">
                  <c:v>6.68965885415673E-3</c:v>
                </c:pt>
                <c:pt idx="2097">
                  <c:v>6.6894260235130804E-3</c:v>
                </c:pt>
                <c:pt idx="2098">
                  <c:v>6.6893002949655099E-3</c:v>
                </c:pt>
                <c:pt idx="2099">
                  <c:v>6.6889808513224099E-3</c:v>
                </c:pt>
                <c:pt idx="2100">
                  <c:v>6.6884919069707402E-3</c:v>
                </c:pt>
                <c:pt idx="2101">
                  <c:v>6.6878446377813799E-3</c:v>
                </c:pt>
                <c:pt idx="2102">
                  <c:v>6.6874055191874504E-3</c:v>
                </c:pt>
                <c:pt idx="2103">
                  <c:v>6.6870180889964104E-3</c:v>
                </c:pt>
                <c:pt idx="2104">
                  <c:v>6.6866828128695497E-3</c:v>
                </c:pt>
                <c:pt idx="2105">
                  <c:v>6.6864769905805596E-3</c:v>
                </c:pt>
                <c:pt idx="2106">
                  <c:v>6.6860835067927803E-3</c:v>
                </c:pt>
                <c:pt idx="2107">
                  <c:v>6.6855279728770299E-3</c:v>
                </c:pt>
                <c:pt idx="2108">
                  <c:v>6.6851107403635996E-3</c:v>
                </c:pt>
                <c:pt idx="2109">
                  <c:v>6.6845645196735902E-3</c:v>
                </c:pt>
                <c:pt idx="2110">
                  <c:v>6.6845896653830996E-3</c:v>
                </c:pt>
                <c:pt idx="2111">
                  <c:v>6.6844485700130497E-3</c:v>
                </c:pt>
                <c:pt idx="2112">
                  <c:v>6.6841132938861899E-3</c:v>
                </c:pt>
                <c:pt idx="2113">
                  <c:v>6.6836029291152997E-3</c:v>
                </c:pt>
                <c:pt idx="2114">
                  <c:v>6.6829351708292996E-3</c:v>
                </c:pt>
                <c:pt idx="2115">
                  <c:v>6.6826525144279003E-3</c:v>
                </c:pt>
                <c:pt idx="2116">
                  <c:v>6.6822976805269701E-3</c:v>
                </c:pt>
                <c:pt idx="2117">
                  <c:v>6.6817533224821099E-3</c:v>
                </c:pt>
                <c:pt idx="2118">
                  <c:v>6.6815544851124304E-3</c:v>
                </c:pt>
                <c:pt idx="2119">
                  <c:v>6.6811628639698003E-3</c:v>
                </c:pt>
                <c:pt idx="2120">
                  <c:v>6.6806008107960198E-3</c:v>
                </c:pt>
                <c:pt idx="2121">
                  <c:v>6.6804490052163601E-3</c:v>
                </c:pt>
                <c:pt idx="2122">
                  <c:v>6.6798925399780299E-3</c:v>
                </c:pt>
                <c:pt idx="2123">
                  <c:v>6.6796950995922097E-3</c:v>
                </c:pt>
                <c:pt idx="2124">
                  <c:v>6.6795758903026598E-3</c:v>
                </c:pt>
                <c:pt idx="2125">
                  <c:v>6.67925039306283E-3</c:v>
                </c:pt>
                <c:pt idx="2126">
                  <c:v>6.6787484101951096E-3</c:v>
                </c:pt>
                <c:pt idx="2127">
                  <c:v>6.6780848428606996E-3</c:v>
                </c:pt>
                <c:pt idx="2128">
                  <c:v>6.6779358312487602E-3</c:v>
                </c:pt>
                <c:pt idx="2129">
                  <c:v>6.6775619052350504E-3</c:v>
                </c:pt>
                <c:pt idx="2130">
                  <c:v>6.6769472323358102E-3</c:v>
                </c:pt>
                <c:pt idx="2131">
                  <c:v>6.6767702810466298E-3</c:v>
                </c:pt>
                <c:pt idx="2132">
                  <c:v>6.6763972863554998E-3</c:v>
                </c:pt>
                <c:pt idx="2133">
                  <c:v>6.6758459433913196E-3</c:v>
                </c:pt>
                <c:pt idx="2134">
                  <c:v>6.6755930893123202E-3</c:v>
                </c:pt>
                <c:pt idx="2135">
                  <c:v>6.6750021651387197E-3</c:v>
                </c:pt>
                <c:pt idx="2136">
                  <c:v>6.6750012338161503E-3</c:v>
                </c:pt>
                <c:pt idx="2137">
                  <c:v>6.6749118268489803E-3</c:v>
                </c:pt>
                <c:pt idx="2138">
                  <c:v>6.6746091470122303E-3</c:v>
                </c:pt>
                <c:pt idx="2139">
                  <c:v>6.6741211339831404E-3</c:v>
                </c:pt>
                <c:pt idx="2140">
                  <c:v>6.6734668798744696E-3</c:v>
                </c:pt>
                <c:pt idx="2141">
                  <c:v>6.6728787496685999E-3</c:v>
                </c:pt>
                <c:pt idx="2142">
                  <c:v>6.6724736243486396E-3</c:v>
                </c:pt>
                <c:pt idx="2143">
                  <c:v>6.6723888739943504E-3</c:v>
                </c:pt>
                <c:pt idx="2144">
                  <c:v>6.6722398623824102E-3</c:v>
                </c:pt>
                <c:pt idx="2145">
                  <c:v>6.67188735678792E-3</c:v>
                </c:pt>
                <c:pt idx="2146">
                  <c:v>6.6713509149849397E-3</c:v>
                </c:pt>
                <c:pt idx="2147">
                  <c:v>6.6706486977636797E-3</c:v>
                </c:pt>
                <c:pt idx="2148">
                  <c:v>6.6711218096315904E-3</c:v>
                </c:pt>
                <c:pt idx="2149">
                  <c:v>6.6707981750369098E-3</c:v>
                </c:pt>
                <c:pt idx="2150">
                  <c:v>6.6694770939648203E-3</c:v>
                </c:pt>
                <c:pt idx="2151">
                  <c:v>6.6693099215626699E-3</c:v>
                </c:pt>
                <c:pt idx="2152">
                  <c:v>6.66893878951669E-3</c:v>
                </c:pt>
                <c:pt idx="2153">
                  <c:v>6.6684288904070898E-3</c:v>
                </c:pt>
                <c:pt idx="2154">
                  <c:v>6.6682831384241598E-3</c:v>
                </c:pt>
                <c:pt idx="2155">
                  <c:v>6.6679702140390899E-3</c:v>
                </c:pt>
                <c:pt idx="2156">
                  <c:v>6.6674663685262203E-3</c:v>
                </c:pt>
                <c:pt idx="2157">
                  <c:v>6.6673769615590598E-3</c:v>
                </c:pt>
                <c:pt idx="2158">
                  <c:v>6.6666589118540296E-3</c:v>
                </c:pt>
                <c:pt idx="2159">
                  <c:v>6.6668139770626996E-3</c:v>
                </c:pt>
                <c:pt idx="2160">
                  <c:v>6.66679488494992E-3</c:v>
                </c:pt>
                <c:pt idx="2161">
                  <c:v>6.66655460372567E-3</c:v>
                </c:pt>
                <c:pt idx="2162">
                  <c:v>6.6661117598414404E-3</c:v>
                </c:pt>
                <c:pt idx="2163">
                  <c:v>6.6654863767325904E-3</c:v>
                </c:pt>
                <c:pt idx="2164">
                  <c:v>6.6647012718021896E-3</c:v>
                </c:pt>
                <c:pt idx="2165">
                  <c:v>6.66497042402625E-3</c:v>
                </c:pt>
                <c:pt idx="2166">
                  <c:v>6.6647827625274702E-3</c:v>
                </c:pt>
                <c:pt idx="2167">
                  <c:v>6.6635017283260796E-3</c:v>
                </c:pt>
                <c:pt idx="2168">
                  <c:v>6.6638356074690801E-3</c:v>
                </c:pt>
                <c:pt idx="2169">
                  <c:v>6.6640200093388601E-3</c:v>
                </c:pt>
                <c:pt idx="2170">
                  <c:v>6.6639604046940804E-3</c:v>
                </c:pt>
                <c:pt idx="2171">
                  <c:v>6.6636754199862498E-3</c:v>
                </c:pt>
                <c:pt idx="2172">
                  <c:v>6.6631888039410097E-3</c:v>
                </c:pt>
                <c:pt idx="2173">
                  <c:v>6.6625247709453097E-3</c:v>
                </c:pt>
                <c:pt idx="2174">
                  <c:v>6.6616986878216301E-3</c:v>
                </c:pt>
                <c:pt idx="2175">
                  <c:v>6.66073011234403E-3</c:v>
                </c:pt>
                <c:pt idx="2176">
                  <c:v>6.6617876291274998E-3</c:v>
                </c:pt>
                <c:pt idx="2177">
                  <c:v>6.66194688528776E-3</c:v>
                </c:pt>
                <c:pt idx="2178">
                  <c:v>6.6609280183911298E-3</c:v>
                </c:pt>
                <c:pt idx="2179">
                  <c:v>6.6593671217560803E-3</c:v>
                </c:pt>
                <c:pt idx="2180">
                  <c:v>6.6594765521585898E-3</c:v>
                </c:pt>
                <c:pt idx="2181">
                  <c:v>6.6593466326594396E-3</c:v>
                </c:pt>
                <c:pt idx="2182">
                  <c:v>6.6589927300810797E-3</c:v>
                </c:pt>
                <c:pt idx="2183">
                  <c:v>6.65844092145562E-3</c:v>
                </c:pt>
                <c:pt idx="2184">
                  <c:v>6.6577191464602999E-3</c:v>
                </c:pt>
                <c:pt idx="2185">
                  <c:v>6.65786163881421E-3</c:v>
                </c:pt>
                <c:pt idx="2186">
                  <c:v>6.6575310193002198E-3</c:v>
                </c:pt>
                <c:pt idx="2187">
                  <c:v>6.6566155292093797E-3</c:v>
                </c:pt>
                <c:pt idx="2188">
                  <c:v>6.6564995795488401E-3</c:v>
                </c:pt>
                <c:pt idx="2189">
                  <c:v>6.6561661660671199E-3</c:v>
                </c:pt>
                <c:pt idx="2190">
                  <c:v>6.6556348465383096E-3</c:v>
                </c:pt>
                <c:pt idx="2191">
                  <c:v>6.6554071381688101E-3</c:v>
                </c:pt>
                <c:pt idx="2192">
                  <c:v>6.6547356545925201E-3</c:v>
                </c:pt>
                <c:pt idx="2193">
                  <c:v>6.6544939763843996E-3</c:v>
                </c:pt>
                <c:pt idx="2194">
                  <c:v>6.6544236615300196E-3</c:v>
                </c:pt>
                <c:pt idx="2195">
                  <c:v>6.65427092462778E-3</c:v>
                </c:pt>
                <c:pt idx="2196">
                  <c:v>6.6539021208882297E-3</c:v>
                </c:pt>
                <c:pt idx="2197">
                  <c:v>6.6533321514725702E-3</c:v>
                </c:pt>
                <c:pt idx="2198">
                  <c:v>6.6528618335723903E-3</c:v>
                </c:pt>
                <c:pt idx="2199">
                  <c:v>6.6523789428174496E-3</c:v>
                </c:pt>
                <c:pt idx="2200">
                  <c:v>6.6520622931420803E-3</c:v>
                </c:pt>
                <c:pt idx="2201">
                  <c:v>6.6520385444164302E-3</c:v>
                </c:pt>
                <c:pt idx="2202">
                  <c:v>6.6518769599497301E-3</c:v>
                </c:pt>
                <c:pt idx="2203">
                  <c:v>6.6514969803392896E-3</c:v>
                </c:pt>
                <c:pt idx="2204">
                  <c:v>6.6509176976978796E-3</c:v>
                </c:pt>
                <c:pt idx="2205">
                  <c:v>6.6505940631031999E-3</c:v>
                </c:pt>
                <c:pt idx="2206">
                  <c:v>6.64995610713959E-3</c:v>
                </c:pt>
                <c:pt idx="2207">
                  <c:v>6.64981314912439E-3</c:v>
                </c:pt>
                <c:pt idx="2208">
                  <c:v>6.6496185027062902E-3</c:v>
                </c:pt>
                <c:pt idx="2209">
                  <c:v>6.64945924654603E-3</c:v>
                </c:pt>
                <c:pt idx="2210">
                  <c:v>6.6490820609033099E-3</c:v>
                </c:pt>
                <c:pt idx="2211">
                  <c:v>6.6485055722296299E-3</c:v>
                </c:pt>
                <c:pt idx="2212">
                  <c:v>6.6483682021498697E-3</c:v>
                </c:pt>
                <c:pt idx="2213">
                  <c:v>6.6476995125412898E-3</c:v>
                </c:pt>
                <c:pt idx="2214">
                  <c:v>6.6478434018790696E-3</c:v>
                </c:pt>
                <c:pt idx="2215">
                  <c:v>6.6478746011853201E-3</c:v>
                </c:pt>
                <c:pt idx="2216">
                  <c:v>6.6476645879447504E-3</c:v>
                </c:pt>
                <c:pt idx="2217">
                  <c:v>6.6472343169152702E-3</c:v>
                </c:pt>
                <c:pt idx="2218">
                  <c:v>6.6466084681451303E-3</c:v>
                </c:pt>
                <c:pt idx="2219">
                  <c:v>6.6458070650696798E-3</c:v>
                </c:pt>
                <c:pt idx="2220">
                  <c:v>6.6462703980505501E-3</c:v>
                </c:pt>
                <c:pt idx="2221">
                  <c:v>6.6460487432777899E-3</c:v>
                </c:pt>
                <c:pt idx="2222">
                  <c:v>6.6446214914321899E-3</c:v>
                </c:pt>
                <c:pt idx="2223">
                  <c:v>6.6445237025618597E-3</c:v>
                </c:pt>
                <c:pt idx="2224">
                  <c:v>6.6441912204027202E-3</c:v>
                </c:pt>
                <c:pt idx="2225">
                  <c:v>6.64365431293845E-3</c:v>
                </c:pt>
                <c:pt idx="2226">
                  <c:v>6.6440938971936703E-3</c:v>
                </c:pt>
                <c:pt idx="2227">
                  <c:v>6.6433167085051502E-3</c:v>
                </c:pt>
                <c:pt idx="2228">
                  <c:v>6.6431346349418198E-3</c:v>
                </c:pt>
                <c:pt idx="2229">
                  <c:v>6.6432175226509597E-3</c:v>
                </c:pt>
                <c:pt idx="2230">
                  <c:v>6.6430503502488102E-3</c:v>
                </c:pt>
                <c:pt idx="2231">
                  <c:v>6.6426582634448996E-3</c:v>
                </c:pt>
                <c:pt idx="2232">
                  <c:v>6.6420636139810103E-3</c:v>
                </c:pt>
                <c:pt idx="2233">
                  <c:v>6.6412854939699199E-3</c:v>
                </c:pt>
                <c:pt idx="2234">
                  <c:v>6.64135767146945E-3</c:v>
                </c:pt>
                <c:pt idx="2235">
                  <c:v>6.6410633735358698E-3</c:v>
                </c:pt>
                <c:pt idx="2236">
                  <c:v>6.6402060911059397E-3</c:v>
                </c:pt>
                <c:pt idx="2237">
                  <c:v>6.6401483491063101E-3</c:v>
                </c:pt>
                <c:pt idx="2238">
                  <c:v>6.6398531198501604E-3</c:v>
                </c:pt>
                <c:pt idx="2239">
                  <c:v>6.6393436864018501E-3</c:v>
                </c:pt>
                <c:pt idx="2240">
                  <c:v>6.6387369297444803E-3</c:v>
                </c:pt>
                <c:pt idx="2241">
                  <c:v>6.6385236568749003E-3</c:v>
                </c:pt>
                <c:pt idx="2242">
                  <c:v>6.63817441090941E-3</c:v>
                </c:pt>
                <c:pt idx="2243">
                  <c:v>6.6378898918628701E-3</c:v>
                </c:pt>
                <c:pt idx="2244">
                  <c:v>6.6376328468322797E-3</c:v>
                </c:pt>
                <c:pt idx="2245">
                  <c:v>6.6374056041240701E-3</c:v>
                </c:pt>
                <c:pt idx="2246">
                  <c:v>6.63695530965924E-3</c:v>
                </c:pt>
                <c:pt idx="2247">
                  <c:v>6.6366381943225904E-3</c:v>
                </c:pt>
                <c:pt idx="2248">
                  <c:v>6.6362475045025401E-3</c:v>
                </c:pt>
                <c:pt idx="2249">
                  <c:v>6.6359508782625198E-3</c:v>
                </c:pt>
                <c:pt idx="2250">
                  <c:v>6.63543632254005E-3</c:v>
                </c:pt>
                <c:pt idx="2251">
                  <c:v>6.6361092031002001E-3</c:v>
                </c:pt>
                <c:pt idx="2252">
                  <c:v>6.6352202557027401E-3</c:v>
                </c:pt>
                <c:pt idx="2253">
                  <c:v>6.63506286218763E-3</c:v>
                </c:pt>
                <c:pt idx="2254">
                  <c:v>6.6352090798318403E-3</c:v>
                </c:pt>
                <c:pt idx="2255">
                  <c:v>6.63509452715516E-3</c:v>
                </c:pt>
                <c:pt idx="2256">
                  <c:v>6.63474341854453E-3</c:v>
                </c:pt>
                <c:pt idx="2257">
                  <c:v>6.6341808997094597E-3</c:v>
                </c:pt>
                <c:pt idx="2258">
                  <c:v>6.6334288567304603E-3</c:v>
                </c:pt>
                <c:pt idx="2259">
                  <c:v>6.6326861269772096E-3</c:v>
                </c:pt>
                <c:pt idx="2260">
                  <c:v>6.6323000937700298E-3</c:v>
                </c:pt>
                <c:pt idx="2261">
                  <c:v>6.6324891522526698E-3</c:v>
                </c:pt>
                <c:pt idx="2262">
                  <c:v>6.6324947401881201E-3</c:v>
                </c:pt>
                <c:pt idx="2263">
                  <c:v>6.6322539933025802E-3</c:v>
                </c:pt>
                <c:pt idx="2264">
                  <c:v>6.63178507238627E-3</c:v>
                </c:pt>
                <c:pt idx="2265">
                  <c:v>6.6311149857938298E-3</c:v>
                </c:pt>
                <c:pt idx="2266">
                  <c:v>6.6305203363299396E-3</c:v>
                </c:pt>
                <c:pt idx="2267">
                  <c:v>6.6300462931394603E-3</c:v>
                </c:pt>
                <c:pt idx="2268">
                  <c:v>6.6299708560109199E-3</c:v>
                </c:pt>
                <c:pt idx="2269">
                  <c:v>6.6297571174800396E-3</c:v>
                </c:pt>
                <c:pt idx="2270">
                  <c:v>6.6296462900936604E-3</c:v>
                </c:pt>
                <c:pt idx="2271">
                  <c:v>6.6292970441281804E-3</c:v>
                </c:pt>
                <c:pt idx="2272">
                  <c:v>6.6287363879382602E-3</c:v>
                </c:pt>
                <c:pt idx="2273">
                  <c:v>6.6285384818911596E-3</c:v>
                </c:pt>
                <c:pt idx="2274">
                  <c:v>6.6278614103794098E-3</c:v>
                </c:pt>
                <c:pt idx="2275">
                  <c:v>6.6275130957365001E-3</c:v>
                </c:pt>
                <c:pt idx="2276">
                  <c:v>6.6277435980737201E-3</c:v>
                </c:pt>
                <c:pt idx="2277">
                  <c:v>6.6277137957513298E-3</c:v>
                </c:pt>
                <c:pt idx="2278">
                  <c:v>6.6274325363338002E-3</c:v>
                </c:pt>
                <c:pt idx="2279">
                  <c:v>6.6269286908209298E-3</c:v>
                </c:pt>
                <c:pt idx="2280">
                  <c:v>6.6262250766158104E-3</c:v>
                </c:pt>
                <c:pt idx="2281">
                  <c:v>6.6264583729207498E-3</c:v>
                </c:pt>
                <c:pt idx="2282">
                  <c:v>6.6259186714887602E-3</c:v>
                </c:pt>
                <c:pt idx="2283">
                  <c:v>6.6254870034754302E-3</c:v>
                </c:pt>
                <c:pt idx="2284">
                  <c:v>6.6255675628781301E-3</c:v>
                </c:pt>
                <c:pt idx="2285">
                  <c:v>6.6253906115889601E-3</c:v>
                </c:pt>
                <c:pt idx="2286">
                  <c:v>6.6249798983335504E-3</c:v>
                </c:pt>
                <c:pt idx="2287">
                  <c:v>6.6243559122085597E-3</c:v>
                </c:pt>
                <c:pt idx="2288">
                  <c:v>6.6235442645847797E-3</c:v>
                </c:pt>
                <c:pt idx="2289">
                  <c:v>6.6248620860278598E-3</c:v>
                </c:pt>
                <c:pt idx="2290">
                  <c:v>6.6245445050299202E-3</c:v>
                </c:pt>
                <c:pt idx="2291">
                  <c:v>6.6225728951394601E-3</c:v>
                </c:pt>
                <c:pt idx="2292">
                  <c:v>6.6226022318005597E-3</c:v>
                </c:pt>
                <c:pt idx="2293">
                  <c:v>6.6223805770278003E-3</c:v>
                </c:pt>
                <c:pt idx="2294">
                  <c:v>6.6219219006597996E-3</c:v>
                </c:pt>
                <c:pt idx="2295">
                  <c:v>6.6215666010975803E-3</c:v>
                </c:pt>
                <c:pt idx="2296">
                  <c:v>6.6212518140673603E-3</c:v>
                </c:pt>
                <c:pt idx="2297">
                  <c:v>6.6209910437464697E-3</c:v>
                </c:pt>
                <c:pt idx="2298">
                  <c:v>6.6205062903463797E-3</c:v>
                </c:pt>
                <c:pt idx="2299">
                  <c:v>6.62099430337548E-3</c:v>
                </c:pt>
                <c:pt idx="2300">
                  <c:v>6.6199190914630899E-3</c:v>
                </c:pt>
                <c:pt idx="2301">
                  <c:v>6.6203591413796E-3</c:v>
                </c:pt>
                <c:pt idx="2302">
                  <c:v>6.6206236369907899E-3</c:v>
                </c:pt>
                <c:pt idx="2303">
                  <c:v>6.6206026822328602E-3</c:v>
                </c:pt>
                <c:pt idx="2304">
                  <c:v>6.6203307360410699E-3</c:v>
                </c:pt>
                <c:pt idx="2305">
                  <c:v>6.6198292188346403E-3</c:v>
                </c:pt>
                <c:pt idx="2306">
                  <c:v>6.6191209480166401E-3</c:v>
                </c:pt>
                <c:pt idx="2307">
                  <c:v>6.6182329319417503E-3</c:v>
                </c:pt>
                <c:pt idx="2308">
                  <c:v>6.6180974245071402E-3</c:v>
                </c:pt>
                <c:pt idx="2309">
                  <c:v>6.6179218702018304E-3</c:v>
                </c:pt>
                <c:pt idx="2310">
                  <c:v>6.6171288490295401E-3</c:v>
                </c:pt>
                <c:pt idx="2311">
                  <c:v>6.6171451471746003E-3</c:v>
                </c:pt>
                <c:pt idx="2312">
                  <c:v>6.6169057972729197E-3</c:v>
                </c:pt>
                <c:pt idx="2313">
                  <c:v>6.6164317540824396E-3</c:v>
                </c:pt>
                <c:pt idx="2314">
                  <c:v>6.6157542169094103E-3</c:v>
                </c:pt>
                <c:pt idx="2315">
                  <c:v>6.6165928728878498E-3</c:v>
                </c:pt>
                <c:pt idx="2316">
                  <c:v>6.6159265115857098E-3</c:v>
                </c:pt>
                <c:pt idx="2317">
                  <c:v>6.6151851788163202E-3</c:v>
                </c:pt>
                <c:pt idx="2318">
                  <c:v>6.6153518855571799E-3</c:v>
                </c:pt>
                <c:pt idx="2319">
                  <c:v>6.6152466461062397E-3</c:v>
                </c:pt>
                <c:pt idx="2320">
                  <c:v>6.6148964688181903E-3</c:v>
                </c:pt>
                <c:pt idx="2321">
                  <c:v>6.6143237054348001E-3</c:v>
                </c:pt>
                <c:pt idx="2322">
                  <c:v>6.6135539673268804E-3</c:v>
                </c:pt>
                <c:pt idx="2323">
                  <c:v>6.61401124671102E-3</c:v>
                </c:pt>
                <c:pt idx="2324">
                  <c:v>6.6135278902947903E-3</c:v>
                </c:pt>
                <c:pt idx="2325">
                  <c:v>6.6127986647188698E-3</c:v>
                </c:pt>
                <c:pt idx="2326">
                  <c:v>6.6129229962825801E-3</c:v>
                </c:pt>
                <c:pt idx="2327">
                  <c:v>6.61277817562223E-3</c:v>
                </c:pt>
                <c:pt idx="2328">
                  <c:v>6.61239074543119E-3</c:v>
                </c:pt>
                <c:pt idx="2329">
                  <c:v>6.6117839887738202E-3</c:v>
                </c:pt>
                <c:pt idx="2330">
                  <c:v>6.6109835170209399E-3</c:v>
                </c:pt>
                <c:pt idx="2331">
                  <c:v>6.61244662478566E-3</c:v>
                </c:pt>
                <c:pt idx="2332">
                  <c:v>6.6120191477239097E-3</c:v>
                </c:pt>
                <c:pt idx="2333">
                  <c:v>6.6101849079132097E-3</c:v>
                </c:pt>
                <c:pt idx="2334">
                  <c:v>6.6103055141866198E-3</c:v>
                </c:pt>
                <c:pt idx="2335">
                  <c:v>6.6101583652198297E-3</c:v>
                </c:pt>
                <c:pt idx="2336">
                  <c:v>6.6097723320126499E-3</c:v>
                </c:pt>
                <c:pt idx="2337">
                  <c:v>6.6091665066778703E-3</c:v>
                </c:pt>
                <c:pt idx="2338">
                  <c:v>6.6093187779188199E-3</c:v>
                </c:pt>
                <c:pt idx="2339">
                  <c:v>6.6084149293601504E-3</c:v>
                </c:pt>
                <c:pt idx="2340">
                  <c:v>6.60885591059923E-3</c:v>
                </c:pt>
                <c:pt idx="2341">
                  <c:v>6.6091185435652698E-3</c:v>
                </c:pt>
                <c:pt idx="2342">
                  <c:v>6.6090933978557604E-3</c:v>
                </c:pt>
                <c:pt idx="2343">
                  <c:v>6.6088107414543603E-3</c:v>
                </c:pt>
                <c:pt idx="2344">
                  <c:v>6.6083027049899101E-3</c:v>
                </c:pt>
                <c:pt idx="2345">
                  <c:v>6.6075832583010197E-3</c:v>
                </c:pt>
                <c:pt idx="2346">
                  <c:v>6.6066812723875098E-3</c:v>
                </c:pt>
                <c:pt idx="2347">
                  <c:v>6.6072861663997199E-3</c:v>
                </c:pt>
                <c:pt idx="2348">
                  <c:v>6.6070687025785498E-3</c:v>
                </c:pt>
                <c:pt idx="2349">
                  <c:v>6.6056833602487998E-3</c:v>
                </c:pt>
                <c:pt idx="2350">
                  <c:v>6.6057704389095298E-3</c:v>
                </c:pt>
                <c:pt idx="2351">
                  <c:v>6.60559209063649E-3</c:v>
                </c:pt>
                <c:pt idx="2352">
                  <c:v>6.6051715984940503E-3</c:v>
                </c:pt>
                <c:pt idx="2353">
                  <c:v>6.6045336425304404E-3</c:v>
                </c:pt>
                <c:pt idx="2354">
                  <c:v>6.6050821915268898E-3</c:v>
                </c:pt>
                <c:pt idx="2355">
                  <c:v>6.6042058169841801E-3</c:v>
                </c:pt>
                <c:pt idx="2356">
                  <c:v>6.6042090766131904E-3</c:v>
                </c:pt>
                <c:pt idx="2357">
                  <c:v>6.60448241978884E-3</c:v>
                </c:pt>
                <c:pt idx="2358">
                  <c:v>6.6044693812727902E-3</c:v>
                </c:pt>
                <c:pt idx="2359">
                  <c:v>6.6042011603713001E-3</c:v>
                </c:pt>
                <c:pt idx="2360">
                  <c:v>6.6037015058100198E-3</c:v>
                </c:pt>
                <c:pt idx="2361">
                  <c:v>6.6029857844114304E-3</c:v>
                </c:pt>
                <c:pt idx="2362">
                  <c:v>6.6020917147398004E-3</c:v>
                </c:pt>
                <c:pt idx="2363">
                  <c:v>6.6030584275722504E-3</c:v>
                </c:pt>
                <c:pt idx="2364">
                  <c:v>6.6027911379933401E-3</c:v>
                </c:pt>
                <c:pt idx="2365">
                  <c:v>6.60116830840707E-3</c:v>
                </c:pt>
                <c:pt idx="2366">
                  <c:v>6.6012907773256302E-3</c:v>
                </c:pt>
                <c:pt idx="2367">
                  <c:v>6.6011450253427003E-3</c:v>
                </c:pt>
                <c:pt idx="2368">
                  <c:v>6.6007510758936397E-3</c:v>
                </c:pt>
                <c:pt idx="2369">
                  <c:v>6.6001368686556799E-3</c:v>
                </c:pt>
                <c:pt idx="2370">
                  <c:v>6.6003818064928098E-3</c:v>
                </c:pt>
                <c:pt idx="2371">
                  <c:v>6.5993950702250004E-3</c:v>
                </c:pt>
                <c:pt idx="2372">
                  <c:v>6.5999310463666899E-3</c:v>
                </c:pt>
                <c:pt idx="2373">
                  <c:v>6.6002518869936501E-3</c:v>
                </c:pt>
                <c:pt idx="2374">
                  <c:v>6.6002835519611801E-3</c:v>
                </c:pt>
                <c:pt idx="2375">
                  <c:v>6.6000525839626798E-3</c:v>
                </c:pt>
                <c:pt idx="2376">
                  <c:v>6.5995822660624998E-3</c:v>
                </c:pt>
                <c:pt idx="2377">
                  <c:v>6.5989019349217398E-3</c:v>
                </c:pt>
                <c:pt idx="2378">
                  <c:v>6.5980306826531896E-3</c:v>
                </c:pt>
                <c:pt idx="2379">
                  <c:v>6.5975585021078604E-3</c:v>
                </c:pt>
                <c:pt idx="2380">
                  <c:v>6.5972008742392098E-3</c:v>
                </c:pt>
                <c:pt idx="2381">
                  <c:v>6.5972148440778299E-3</c:v>
                </c:pt>
                <c:pt idx="2382">
                  <c:v>6.5973852761089802E-3</c:v>
                </c:pt>
                <c:pt idx="2383">
                  <c:v>6.5972791053354801E-3</c:v>
                </c:pt>
                <c:pt idx="2384">
                  <c:v>6.5969200804829597E-3</c:v>
                </c:pt>
                <c:pt idx="2385">
                  <c:v>6.5963389351963997E-3</c:v>
                </c:pt>
                <c:pt idx="2386">
                  <c:v>6.5955598838627399E-3</c:v>
                </c:pt>
                <c:pt idx="2387">
                  <c:v>6.5960930660367003E-3</c:v>
                </c:pt>
                <c:pt idx="2388">
                  <c:v>6.59548211842775E-3</c:v>
                </c:pt>
                <c:pt idx="2389">
                  <c:v>6.5949992276728197E-3</c:v>
                </c:pt>
                <c:pt idx="2390">
                  <c:v>6.5952455624938002E-3</c:v>
                </c:pt>
                <c:pt idx="2391">
                  <c:v>6.5952097065746802E-3</c:v>
                </c:pt>
                <c:pt idx="2392">
                  <c:v>6.5949191339314001E-3</c:v>
                </c:pt>
                <c:pt idx="2393">
                  <c:v>6.5943980589509002E-3</c:v>
                </c:pt>
                <c:pt idx="2394">
                  <c:v>6.5936665050685397E-3</c:v>
                </c:pt>
                <c:pt idx="2395">
                  <c:v>6.5930192358791802E-3</c:v>
                </c:pt>
                <c:pt idx="2396">
                  <c:v>6.5926462411880502E-3</c:v>
                </c:pt>
                <c:pt idx="2397">
                  <c:v>6.59229140728712E-3</c:v>
                </c:pt>
                <c:pt idx="2398">
                  <c:v>6.59301551058888E-3</c:v>
                </c:pt>
                <c:pt idx="2399">
                  <c:v>6.59190816804767E-3</c:v>
                </c:pt>
                <c:pt idx="2400">
                  <c:v>6.5918280743062496E-3</c:v>
                </c:pt>
                <c:pt idx="2401">
                  <c:v>6.5915016457438504E-3</c:v>
                </c:pt>
                <c:pt idx="2402">
                  <c:v>6.5910336561501E-3</c:v>
                </c:pt>
                <c:pt idx="2403">
                  <c:v>6.5911645069718404E-3</c:v>
                </c:pt>
                <c:pt idx="2404">
                  <c:v>6.5911076962947898E-3</c:v>
                </c:pt>
                <c:pt idx="2405">
                  <c:v>6.5907933749258501E-3</c:v>
                </c:pt>
                <c:pt idx="2406">
                  <c:v>6.5902573987841597E-3</c:v>
                </c:pt>
                <c:pt idx="2407">
                  <c:v>6.5900981426238996E-3</c:v>
                </c:pt>
                <c:pt idx="2408">
                  <c:v>6.5895779989659804E-3</c:v>
                </c:pt>
                <c:pt idx="2409">
                  <c:v>6.5893740393221396E-3</c:v>
                </c:pt>
                <c:pt idx="2410">
                  <c:v>6.5889339894056303E-3</c:v>
                </c:pt>
                <c:pt idx="2411">
                  <c:v>6.5896790474653201E-3</c:v>
                </c:pt>
                <c:pt idx="2412">
                  <c:v>6.5884278155863302E-3</c:v>
                </c:pt>
                <c:pt idx="2413">
                  <c:v>6.5883016213774698E-3</c:v>
                </c:pt>
                <c:pt idx="2414">
                  <c:v>6.5879309549927703E-3</c:v>
                </c:pt>
                <c:pt idx="2415">
                  <c:v>6.5883486531674897E-3</c:v>
                </c:pt>
                <c:pt idx="2416">
                  <c:v>6.58754026517272E-3</c:v>
                </c:pt>
                <c:pt idx="2417">
                  <c:v>6.5874718129634901E-3</c:v>
                </c:pt>
                <c:pt idx="2418">
                  <c:v>6.5871439874172202E-3</c:v>
                </c:pt>
                <c:pt idx="2419">
                  <c:v>6.5866010263562202E-3</c:v>
                </c:pt>
                <c:pt idx="2420">
                  <c:v>6.5877423621714098E-3</c:v>
                </c:pt>
                <c:pt idx="2421">
                  <c:v>6.5864147618412998E-3</c:v>
                </c:pt>
                <c:pt idx="2422">
                  <c:v>6.5867183730006201E-3</c:v>
                </c:pt>
                <c:pt idx="2423">
                  <c:v>6.5871872939169398E-3</c:v>
                </c:pt>
                <c:pt idx="2424">
                  <c:v>6.5873474813997798E-3</c:v>
                </c:pt>
                <c:pt idx="2425">
                  <c:v>6.5872338600456697E-3</c:v>
                </c:pt>
                <c:pt idx="2426">
                  <c:v>6.58686645328999E-3</c:v>
                </c:pt>
                <c:pt idx="2427">
                  <c:v>6.58627506345511E-3</c:v>
                </c:pt>
                <c:pt idx="2428">
                  <c:v>6.58548763021827E-3</c:v>
                </c:pt>
                <c:pt idx="2429">
                  <c:v>6.5845265053212599E-3</c:v>
                </c:pt>
                <c:pt idx="2430">
                  <c:v>6.5849120728671603E-3</c:v>
                </c:pt>
                <c:pt idx="2431">
                  <c:v>6.5846759825944901E-3</c:v>
                </c:pt>
                <c:pt idx="2432">
                  <c:v>6.58366130664945E-3</c:v>
                </c:pt>
                <c:pt idx="2433">
                  <c:v>6.5838783048093302E-3</c:v>
                </c:pt>
                <c:pt idx="2434">
                  <c:v>6.5838117152452504E-3</c:v>
                </c:pt>
                <c:pt idx="2435">
                  <c:v>6.5834941342473004E-3</c:v>
                </c:pt>
                <c:pt idx="2436">
                  <c:v>6.5829493105411504E-3</c:v>
                </c:pt>
                <c:pt idx="2437">
                  <c:v>6.5822042524814597E-3</c:v>
                </c:pt>
                <c:pt idx="2438">
                  <c:v>6.5832980908453499E-3</c:v>
                </c:pt>
                <c:pt idx="2439">
                  <c:v>6.5824491903185801E-3</c:v>
                </c:pt>
                <c:pt idx="2440">
                  <c:v>6.5819043666124301E-3</c:v>
                </c:pt>
                <c:pt idx="2441">
                  <c:v>6.5822731703519804E-3</c:v>
                </c:pt>
                <c:pt idx="2442">
                  <c:v>6.5823560580611203E-3</c:v>
                </c:pt>
                <c:pt idx="2443">
                  <c:v>6.5821679309010497E-3</c:v>
                </c:pt>
                <c:pt idx="2444">
                  <c:v>6.5817446447908896E-3</c:v>
                </c:pt>
                <c:pt idx="2445">
                  <c:v>6.5811038948595498E-3</c:v>
                </c:pt>
                <c:pt idx="2446">
                  <c:v>6.5802703611552698E-3</c:v>
                </c:pt>
                <c:pt idx="2447">
                  <c:v>6.5803360193967802E-3</c:v>
                </c:pt>
                <c:pt idx="2448">
                  <c:v>6.5797017887234696E-3</c:v>
                </c:pt>
                <c:pt idx="2449">
                  <c:v>6.57978933304548E-3</c:v>
                </c:pt>
                <c:pt idx="2450">
                  <c:v>6.5801190212369E-3</c:v>
                </c:pt>
                <c:pt idx="2451">
                  <c:v>6.5801618620753297E-3</c:v>
                </c:pt>
                <c:pt idx="2452">
                  <c:v>6.5799402073025703E-3</c:v>
                </c:pt>
                <c:pt idx="2453">
                  <c:v>6.5794847905635799E-3</c:v>
                </c:pt>
                <c:pt idx="2454">
                  <c:v>6.5788174979388696E-3</c:v>
                </c:pt>
                <c:pt idx="2455">
                  <c:v>6.5779681317508203E-3</c:v>
                </c:pt>
                <c:pt idx="2456">
                  <c:v>6.5786009654402698E-3</c:v>
                </c:pt>
                <c:pt idx="2457">
                  <c:v>6.5779956057667698E-3</c:v>
                </c:pt>
                <c:pt idx="2458">
                  <c:v>6.5774614922702304E-3</c:v>
                </c:pt>
                <c:pt idx="2459">
                  <c:v>6.5777986310422403E-3</c:v>
                </c:pt>
                <c:pt idx="2460">
                  <c:v>6.5778498537838502E-3</c:v>
                </c:pt>
                <c:pt idx="2461">
                  <c:v>6.57763564959168E-3</c:v>
                </c:pt>
                <c:pt idx="2462">
                  <c:v>6.5771839581430002E-3</c:v>
                </c:pt>
                <c:pt idx="2463">
                  <c:v>6.57652365043759E-3</c:v>
                </c:pt>
                <c:pt idx="2464">
                  <c:v>6.5756817348301402E-3</c:v>
                </c:pt>
                <c:pt idx="2465">
                  <c:v>6.57685054466128E-3</c:v>
                </c:pt>
                <c:pt idx="2466">
                  <c:v>6.5762000158429198E-3</c:v>
                </c:pt>
                <c:pt idx="2467">
                  <c:v>6.5752249211072896E-3</c:v>
                </c:pt>
                <c:pt idx="2468">
                  <c:v>6.5755825489759497E-3</c:v>
                </c:pt>
                <c:pt idx="2469">
                  <c:v>6.5756542608141899E-3</c:v>
                </c:pt>
                <c:pt idx="2470">
                  <c:v>6.57546240836382E-3</c:v>
                </c:pt>
                <c:pt idx="2471">
                  <c:v>6.5750344656407798E-3</c:v>
                </c:pt>
                <c:pt idx="2472">
                  <c:v>6.5743937157094496E-3</c:v>
                </c:pt>
                <c:pt idx="2473">
                  <c:v>6.5735694952309097E-3</c:v>
                </c:pt>
                <c:pt idx="2474">
                  <c:v>6.5745981410145803E-3</c:v>
                </c:pt>
                <c:pt idx="2475">
                  <c:v>6.5738735720515303E-3</c:v>
                </c:pt>
                <c:pt idx="2476">
                  <c:v>6.5731834620237403E-3</c:v>
                </c:pt>
                <c:pt idx="2477">
                  <c:v>6.57357275485992E-3</c:v>
                </c:pt>
                <c:pt idx="2478">
                  <c:v>6.5736682154238198E-3</c:v>
                </c:pt>
                <c:pt idx="2479">
                  <c:v>6.5735010430216798E-3</c:v>
                </c:pt>
                <c:pt idx="2480">
                  <c:v>6.5730940550565702E-3</c:v>
                </c:pt>
                <c:pt idx="2481">
                  <c:v>6.5724761225283198E-3</c:v>
                </c:pt>
                <c:pt idx="2482">
                  <c:v>6.5716714598238503E-3</c:v>
                </c:pt>
                <c:pt idx="2483">
                  <c:v>6.5717082470655398E-3</c:v>
                </c:pt>
                <c:pt idx="2484">
                  <c:v>6.5708984620869203E-3</c:v>
                </c:pt>
                <c:pt idx="2485">
                  <c:v>6.5713590011000599E-3</c:v>
                </c:pt>
                <c:pt idx="2486">
                  <c:v>6.5717757679522003E-3</c:v>
                </c:pt>
                <c:pt idx="2487">
                  <c:v>6.5718991681933403E-3</c:v>
                </c:pt>
                <c:pt idx="2488">
                  <c:v>6.5717562101781403E-3</c:v>
                </c:pt>
                <c:pt idx="2489">
                  <c:v>6.5713687799871003E-3</c:v>
                </c:pt>
                <c:pt idx="2490">
                  <c:v>6.5707685425877597E-3</c:v>
                </c:pt>
                <c:pt idx="2491">
                  <c:v>6.5699815750122096E-3</c:v>
                </c:pt>
                <c:pt idx="2492">
                  <c:v>6.56902743503451E-3</c:v>
                </c:pt>
                <c:pt idx="2493">
                  <c:v>6.5712034702300999E-3</c:v>
                </c:pt>
                <c:pt idx="2494">
                  <c:v>6.5708039328455899E-3</c:v>
                </c:pt>
                <c:pt idx="2495">
                  <c:v>6.5683838911354498E-3</c:v>
                </c:pt>
                <c:pt idx="2496">
                  <c:v>6.56872475519776E-3</c:v>
                </c:pt>
                <c:pt idx="2497">
                  <c:v>6.5687848255038296E-3</c:v>
                </c:pt>
                <c:pt idx="2498">
                  <c:v>6.5685855224728602E-3</c:v>
                </c:pt>
                <c:pt idx="2499">
                  <c:v>6.5681505948305104E-3</c:v>
                </c:pt>
                <c:pt idx="2500">
                  <c:v>6.5675149671733397E-3</c:v>
                </c:pt>
                <c:pt idx="2501">
                  <c:v>6.5672039054334198E-3</c:v>
                </c:pt>
                <c:pt idx="2502">
                  <c:v>6.5667829476296902E-3</c:v>
                </c:pt>
                <c:pt idx="2503">
                  <c:v>6.5666101872920999E-3</c:v>
                </c:pt>
                <c:pt idx="2504">
                  <c:v>6.5662083216011498E-3</c:v>
                </c:pt>
                <c:pt idx="2505">
                  <c:v>6.5670465119183098E-3</c:v>
                </c:pt>
                <c:pt idx="2506">
                  <c:v>6.5658818930387497E-3</c:v>
                </c:pt>
                <c:pt idx="2507">
                  <c:v>6.5658884122967703E-3</c:v>
                </c:pt>
                <c:pt idx="2508">
                  <c:v>6.5656499937176696E-3</c:v>
                </c:pt>
                <c:pt idx="2509">
                  <c:v>6.5651852637529399E-3</c:v>
                </c:pt>
                <c:pt idx="2510">
                  <c:v>6.5658362582325901E-3</c:v>
                </c:pt>
                <c:pt idx="2511">
                  <c:v>6.5647508017718801E-3</c:v>
                </c:pt>
                <c:pt idx="2512">
                  <c:v>6.5647116862237497E-3</c:v>
                </c:pt>
                <c:pt idx="2513">
                  <c:v>6.5644332207739397E-3</c:v>
                </c:pt>
                <c:pt idx="2514">
                  <c:v>6.5639386884868102E-3</c:v>
                </c:pt>
                <c:pt idx="2515">
                  <c:v>6.5653887577354899E-3</c:v>
                </c:pt>
                <c:pt idx="2516">
                  <c:v>6.5635195933282401E-3</c:v>
                </c:pt>
                <c:pt idx="2517">
                  <c:v>6.5644825808703899E-3</c:v>
                </c:pt>
                <c:pt idx="2518">
                  <c:v>6.5651657059788704E-3</c:v>
                </c:pt>
                <c:pt idx="2519">
                  <c:v>6.5655331127345597E-3</c:v>
                </c:pt>
                <c:pt idx="2520">
                  <c:v>6.56560901552439E-3</c:v>
                </c:pt>
                <c:pt idx="2521">
                  <c:v>6.5654218196868896E-3</c:v>
                </c:pt>
                <c:pt idx="2522">
                  <c:v>6.5650027245283101E-3</c:v>
                </c:pt>
                <c:pt idx="2523">
                  <c:v>6.5643773414194601E-3</c:v>
                </c:pt>
                <c:pt idx="2524">
                  <c:v>6.5635656937956801E-3</c:v>
                </c:pt>
                <c:pt idx="2525">
                  <c:v>6.5625933930277798E-3</c:v>
                </c:pt>
                <c:pt idx="2526">
                  <c:v>6.5614776685833896E-3</c:v>
                </c:pt>
                <c:pt idx="2527">
                  <c:v>6.5644397400319602E-3</c:v>
                </c:pt>
                <c:pt idx="2528">
                  <c:v>6.5644532442092904E-3</c:v>
                </c:pt>
                <c:pt idx="2529">
                  <c:v>6.5610771998763102E-3</c:v>
                </c:pt>
                <c:pt idx="2530">
                  <c:v>6.5619559027254599E-3</c:v>
                </c:pt>
                <c:pt idx="2531">
                  <c:v>6.5629743039608002E-3</c:v>
                </c:pt>
                <c:pt idx="2532">
                  <c:v>6.5636252984404599E-3</c:v>
                </c:pt>
                <c:pt idx="2533">
                  <c:v>6.56395172700286E-3</c:v>
                </c:pt>
                <c:pt idx="2534">
                  <c:v>6.5640015527606002E-3</c:v>
                </c:pt>
                <c:pt idx="2535">
                  <c:v>6.5638027153909198E-3</c:v>
                </c:pt>
                <c:pt idx="2536">
                  <c:v>6.5633789636194697E-3</c:v>
                </c:pt>
                <c:pt idx="2537">
                  <c:v>6.5627363510429903E-3</c:v>
                </c:pt>
                <c:pt idx="2538">
                  <c:v>6.5618953667581099E-3</c:v>
                </c:pt>
                <c:pt idx="2539">
                  <c:v>6.5608853474259403E-3</c:v>
                </c:pt>
                <c:pt idx="2540">
                  <c:v>6.5597426146268801E-3</c:v>
                </c:pt>
                <c:pt idx="2541">
                  <c:v>6.55848579481244E-3</c:v>
                </c:pt>
                <c:pt idx="2542">
                  <c:v>6.56100315973163E-3</c:v>
                </c:pt>
                <c:pt idx="2543">
                  <c:v>6.5614646300673502E-3</c:v>
                </c:pt>
                <c:pt idx="2544">
                  <c:v>6.5583637915551697E-3</c:v>
                </c:pt>
                <c:pt idx="2545">
                  <c:v>6.5586157143115997E-3</c:v>
                </c:pt>
                <c:pt idx="2546">
                  <c:v>6.5595610067248301E-3</c:v>
                </c:pt>
                <c:pt idx="2547">
                  <c:v>6.5601603128016004E-3</c:v>
                </c:pt>
                <c:pt idx="2548">
                  <c:v>6.5604662522673598E-3</c:v>
                </c:pt>
                <c:pt idx="2549">
                  <c:v>6.56050629913807E-3</c:v>
                </c:pt>
                <c:pt idx="2550">
                  <c:v>6.5602962858974899E-3</c:v>
                </c:pt>
                <c:pt idx="2551">
                  <c:v>6.5598501823842499E-3</c:v>
                </c:pt>
                <c:pt idx="2552">
                  <c:v>6.5591880120337001E-3</c:v>
                </c:pt>
                <c:pt idx="2553">
                  <c:v>6.5583400428295101E-3</c:v>
                </c:pt>
                <c:pt idx="2554">
                  <c:v>6.5573402680456699E-3</c:v>
                </c:pt>
                <c:pt idx="2555">
                  <c:v>6.5562147647142402E-3</c:v>
                </c:pt>
                <c:pt idx="2556">
                  <c:v>6.5551330335438304E-3</c:v>
                </c:pt>
                <c:pt idx="2557">
                  <c:v>6.5551567822694796E-3</c:v>
                </c:pt>
                <c:pt idx="2558">
                  <c:v>6.5553667955100502E-3</c:v>
                </c:pt>
                <c:pt idx="2559">
                  <c:v>6.5556899644434504E-3</c:v>
                </c:pt>
                <c:pt idx="2560">
                  <c:v>6.5557295456528698E-3</c:v>
                </c:pt>
                <c:pt idx="2561">
                  <c:v>6.5555307082831903E-3</c:v>
                </c:pt>
                <c:pt idx="2562">
                  <c:v>6.5551288425922402E-3</c:v>
                </c:pt>
                <c:pt idx="2563">
                  <c:v>6.5545379184186502E-3</c:v>
                </c:pt>
                <c:pt idx="2564">
                  <c:v>6.5537695772945898E-3</c:v>
                </c:pt>
                <c:pt idx="2565">
                  <c:v>6.5546962432563296E-3</c:v>
                </c:pt>
                <c:pt idx="2566">
                  <c:v>6.5534980967640903E-3</c:v>
                </c:pt>
                <c:pt idx="2567">
                  <c:v>6.5537523478269603E-3</c:v>
                </c:pt>
                <c:pt idx="2568">
                  <c:v>6.5543474629521396E-3</c:v>
                </c:pt>
                <c:pt idx="2569">
                  <c:v>6.5546468831598802E-3</c:v>
                </c:pt>
                <c:pt idx="2570">
                  <c:v>6.5546585246920603E-3</c:v>
                </c:pt>
                <c:pt idx="2571">
                  <c:v>6.5544182434678104E-3</c:v>
                </c:pt>
                <c:pt idx="2572">
                  <c:v>6.55396236106753E-3</c:v>
                </c:pt>
                <c:pt idx="2573">
                  <c:v>6.5533253364265E-3</c:v>
                </c:pt>
                <c:pt idx="2574">
                  <c:v>6.5525285899639104E-3</c:v>
                </c:pt>
                <c:pt idx="2575">
                  <c:v>6.5515823662281002E-3</c:v>
                </c:pt>
                <c:pt idx="2576">
                  <c:v>6.5532159060239801E-3</c:v>
                </c:pt>
                <c:pt idx="2577">
                  <c:v>6.55258866026998E-3</c:v>
                </c:pt>
                <c:pt idx="2578">
                  <c:v>6.5511595457792299E-3</c:v>
                </c:pt>
                <c:pt idx="2579">
                  <c:v>6.5516545437276398E-3</c:v>
                </c:pt>
                <c:pt idx="2580">
                  <c:v>6.5518664196133596E-3</c:v>
                </c:pt>
                <c:pt idx="2581">
                  <c:v>6.5518040210008604E-3</c:v>
                </c:pt>
                <c:pt idx="2582">
                  <c:v>6.5515022724866902E-3</c:v>
                </c:pt>
                <c:pt idx="2583">
                  <c:v>6.5509956330061002E-3</c:v>
                </c:pt>
                <c:pt idx="2584">
                  <c:v>6.5503250807523701E-3</c:v>
                </c:pt>
                <c:pt idx="2585">
                  <c:v>6.54950458556414E-3</c:v>
                </c:pt>
                <c:pt idx="2586">
                  <c:v>6.5513672307133701E-3</c:v>
                </c:pt>
                <c:pt idx="2587">
                  <c:v>6.5503069199621703E-3</c:v>
                </c:pt>
                <c:pt idx="2588">
                  <c:v>6.5494016744196398E-3</c:v>
                </c:pt>
                <c:pt idx="2589">
                  <c:v>6.5499828197061998E-3</c:v>
                </c:pt>
                <c:pt idx="2590">
                  <c:v>6.5502841025590897E-3</c:v>
                </c:pt>
                <c:pt idx="2591">
                  <c:v>6.5503106452524697E-3</c:v>
                </c:pt>
                <c:pt idx="2592">
                  <c:v>6.5500871278345602E-3</c:v>
                </c:pt>
                <c:pt idx="2593">
                  <c:v>6.54964987188578E-3</c:v>
                </c:pt>
                <c:pt idx="2594">
                  <c:v>6.5490305423736598E-3</c:v>
                </c:pt>
                <c:pt idx="2595">
                  <c:v>6.5482556819915798E-3</c:v>
                </c:pt>
                <c:pt idx="2596">
                  <c:v>6.5473346039652798E-3</c:v>
                </c:pt>
                <c:pt idx="2597">
                  <c:v>6.5499544143676801E-3</c:v>
                </c:pt>
                <c:pt idx="2598">
                  <c:v>6.5491856075823298E-3</c:v>
                </c:pt>
                <c:pt idx="2599">
                  <c:v>6.5470407716929904E-3</c:v>
                </c:pt>
                <c:pt idx="2600">
                  <c:v>6.5475818701088402E-3</c:v>
                </c:pt>
                <c:pt idx="2601">
                  <c:v>6.5478421747684496E-3</c:v>
                </c:pt>
                <c:pt idx="2602">
                  <c:v>6.5478337928652798E-3</c:v>
                </c:pt>
                <c:pt idx="2603">
                  <c:v>6.5475869923829998E-3</c:v>
                </c:pt>
                <c:pt idx="2604">
                  <c:v>6.5471366979181801E-3</c:v>
                </c:pt>
                <c:pt idx="2605">
                  <c:v>6.5465127117931799E-3</c:v>
                </c:pt>
                <c:pt idx="2606">
                  <c:v>6.5457378514110999E-3</c:v>
                </c:pt>
                <c:pt idx="2607">
                  <c:v>6.5463422797620296E-3</c:v>
                </c:pt>
                <c:pt idx="2608">
                  <c:v>6.5450519323348999E-3</c:v>
                </c:pt>
                <c:pt idx="2609">
                  <c:v>6.5458100289106404E-3</c:v>
                </c:pt>
                <c:pt idx="2610">
                  <c:v>6.5464498475194003E-3</c:v>
                </c:pt>
                <c:pt idx="2611">
                  <c:v>6.5468074753880501E-3</c:v>
                </c:pt>
                <c:pt idx="2612">
                  <c:v>6.5468917600810502E-3</c:v>
                </c:pt>
                <c:pt idx="2613">
                  <c:v>6.5467245876789102E-3</c:v>
                </c:pt>
                <c:pt idx="2614">
                  <c:v>6.5463404171168804E-3</c:v>
                </c:pt>
                <c:pt idx="2615">
                  <c:v>6.5457690507173599E-3</c:v>
                </c:pt>
                <c:pt idx="2616">
                  <c:v>6.5450384281575697E-3</c:v>
                </c:pt>
                <c:pt idx="2617">
                  <c:v>6.5441629849374303E-3</c:v>
                </c:pt>
                <c:pt idx="2618">
                  <c:v>6.5431576222181303E-3</c:v>
                </c:pt>
                <c:pt idx="2619">
                  <c:v>6.54684193432331E-3</c:v>
                </c:pt>
                <c:pt idx="2620">
                  <c:v>6.5463185310363804E-3</c:v>
                </c:pt>
                <c:pt idx="2621">
                  <c:v>6.5427185036242E-3</c:v>
                </c:pt>
                <c:pt idx="2622">
                  <c:v>6.5432409755885601E-3</c:v>
                </c:pt>
                <c:pt idx="2623">
                  <c:v>6.54348125681281E-3</c:v>
                </c:pt>
                <c:pt idx="2624">
                  <c:v>6.5434607677161702E-3</c:v>
                </c:pt>
                <c:pt idx="2625">
                  <c:v>6.5432055853307299E-3</c:v>
                </c:pt>
                <c:pt idx="2626">
                  <c:v>6.5427683293819401E-3</c:v>
                </c:pt>
                <c:pt idx="2627">
                  <c:v>6.5421727485954796E-3</c:v>
                </c:pt>
                <c:pt idx="2628">
                  <c:v>6.5414225682616199E-3</c:v>
                </c:pt>
                <c:pt idx="2629">
                  <c:v>6.5438826568424702E-3</c:v>
                </c:pt>
                <c:pt idx="2630">
                  <c:v>6.5424158237874499E-3</c:v>
                </c:pt>
                <c:pt idx="2631">
                  <c:v>6.5415888093411896E-3</c:v>
                </c:pt>
                <c:pt idx="2632">
                  <c:v>6.5422840416431401E-3</c:v>
                </c:pt>
                <c:pt idx="2633">
                  <c:v>6.5426975488662702E-3</c:v>
                </c:pt>
                <c:pt idx="2634">
                  <c:v>6.5428270027041401E-3</c:v>
                </c:pt>
                <c:pt idx="2635">
                  <c:v>6.54270593076944E-3</c:v>
                </c:pt>
                <c:pt idx="2636">
                  <c:v>6.5423683263361497E-3</c:v>
                </c:pt>
                <c:pt idx="2637">
                  <c:v>6.5418551675975297E-3</c:v>
                </c:pt>
                <c:pt idx="2638">
                  <c:v>6.5411827526986599E-3</c:v>
                </c:pt>
                <c:pt idx="2639">
                  <c:v>6.5403617918491398E-3</c:v>
                </c:pt>
                <c:pt idx="2640">
                  <c:v>6.5394076518714402E-3</c:v>
                </c:pt>
                <c:pt idx="2641">
                  <c:v>6.5422328189015397E-3</c:v>
                </c:pt>
                <c:pt idx="2642">
                  <c:v>6.5414588898420299E-3</c:v>
                </c:pt>
                <c:pt idx="2643">
                  <c:v>6.53914455324412E-3</c:v>
                </c:pt>
                <c:pt idx="2644">
                  <c:v>6.5397336147725599E-3</c:v>
                </c:pt>
                <c:pt idx="2645">
                  <c:v>6.54003862291575E-3</c:v>
                </c:pt>
                <c:pt idx="2646">
                  <c:v>6.5400688908994198E-3</c:v>
                </c:pt>
                <c:pt idx="2647">
                  <c:v>6.5398728474974598E-3</c:v>
                </c:pt>
                <c:pt idx="2648">
                  <c:v>6.5394924022257302E-3</c:v>
                </c:pt>
                <c:pt idx="2649">
                  <c:v>6.5389489755034499E-3</c:v>
                </c:pt>
                <c:pt idx="2650">
                  <c:v>6.5382537432014899E-3</c:v>
                </c:pt>
                <c:pt idx="2651">
                  <c:v>6.5374104306101799E-3</c:v>
                </c:pt>
                <c:pt idx="2652">
                  <c:v>6.5405638888478296E-3</c:v>
                </c:pt>
                <c:pt idx="2653">
                  <c:v>6.5393303520977497E-3</c:v>
                </c:pt>
                <c:pt idx="2654">
                  <c:v>6.5374230034649398E-3</c:v>
                </c:pt>
                <c:pt idx="2655">
                  <c:v>6.5381033346056999E-3</c:v>
                </c:pt>
                <c:pt idx="2656">
                  <c:v>6.5384958870708899E-3</c:v>
                </c:pt>
                <c:pt idx="2657">
                  <c:v>6.5386025235056903E-3</c:v>
                </c:pt>
                <c:pt idx="2658">
                  <c:v>6.5384688787162304E-3</c:v>
                </c:pt>
                <c:pt idx="2659">
                  <c:v>6.5381443127989804E-3</c:v>
                </c:pt>
                <c:pt idx="2660">
                  <c:v>6.5376572310924504E-3</c:v>
                </c:pt>
                <c:pt idx="2661">
                  <c:v>6.5370169468224101E-3</c:v>
                </c:pt>
                <c:pt idx="2662">
                  <c:v>6.5362183377146704E-3</c:v>
                </c:pt>
                <c:pt idx="2663">
                  <c:v>6.5354406833648699E-3</c:v>
                </c:pt>
                <c:pt idx="2664">
                  <c:v>6.5353517420589898E-3</c:v>
                </c:pt>
                <c:pt idx="2665">
                  <c:v>6.535226944834E-3</c:v>
                </c:pt>
                <c:pt idx="2666">
                  <c:v>6.5349210053682301E-3</c:v>
                </c:pt>
                <c:pt idx="2667">
                  <c:v>6.5357056446373497E-3</c:v>
                </c:pt>
                <c:pt idx="2668">
                  <c:v>6.5349130891263502E-3</c:v>
                </c:pt>
                <c:pt idx="2669">
                  <c:v>6.5351198427379097E-3</c:v>
                </c:pt>
                <c:pt idx="2670">
                  <c:v>6.5350933000445401E-3</c:v>
                </c:pt>
                <c:pt idx="2671">
                  <c:v>6.5348739735782198E-3</c:v>
                </c:pt>
                <c:pt idx="2672">
                  <c:v>6.53448328375816E-3</c:v>
                </c:pt>
                <c:pt idx="2673">
                  <c:v>6.5339310094714199E-3</c:v>
                </c:pt>
                <c:pt idx="2674">
                  <c:v>6.5349857322871702E-3</c:v>
                </c:pt>
                <c:pt idx="2675">
                  <c:v>6.5334937535226397E-3</c:v>
                </c:pt>
                <c:pt idx="2676">
                  <c:v>6.5335398539900797E-3</c:v>
                </c:pt>
                <c:pt idx="2677">
                  <c:v>6.5333931706845804E-3</c:v>
                </c:pt>
                <c:pt idx="2678">
                  <c:v>6.5330592915415799E-3</c:v>
                </c:pt>
                <c:pt idx="2679">
                  <c:v>6.5334569662809398E-3</c:v>
                </c:pt>
                <c:pt idx="2680">
                  <c:v>6.5330169163644296E-3</c:v>
                </c:pt>
                <c:pt idx="2681">
                  <c:v>6.5332236699760004E-3</c:v>
                </c:pt>
                <c:pt idx="2682">
                  <c:v>6.5332073718309402E-3</c:v>
                </c:pt>
                <c:pt idx="2683">
                  <c:v>6.5329931676387804E-3</c:v>
                </c:pt>
                <c:pt idx="2684">
                  <c:v>6.5326034091413004E-3</c:v>
                </c:pt>
                <c:pt idx="2685">
                  <c:v>6.53205765411258E-3</c:v>
                </c:pt>
                <c:pt idx="2686">
                  <c:v>6.5328325144946601E-3</c:v>
                </c:pt>
                <c:pt idx="2687">
                  <c:v>6.5316469408571703E-3</c:v>
                </c:pt>
                <c:pt idx="2688">
                  <c:v>6.5317153930664097E-3</c:v>
                </c:pt>
                <c:pt idx="2689">
                  <c:v>6.5315845422446702E-3</c:v>
                </c:pt>
                <c:pt idx="2690">
                  <c:v>6.5312655642628696E-3</c:v>
                </c:pt>
                <c:pt idx="2691">
                  <c:v>6.5310029312968297E-3</c:v>
                </c:pt>
                <c:pt idx="2692">
                  <c:v>6.5312613733112803E-3</c:v>
                </c:pt>
                <c:pt idx="2693">
                  <c:v>6.5314965322613699E-3</c:v>
                </c:pt>
                <c:pt idx="2694">
                  <c:v>6.5315039828419703E-3</c:v>
                </c:pt>
                <c:pt idx="2695">
                  <c:v>6.5313144586980299E-3</c:v>
                </c:pt>
                <c:pt idx="2696">
                  <c:v>6.5309475176036401E-3</c:v>
                </c:pt>
                <c:pt idx="2697">
                  <c:v>6.53042504563928E-3</c:v>
                </c:pt>
                <c:pt idx="2698">
                  <c:v>6.5297563560307E-3</c:v>
                </c:pt>
                <c:pt idx="2699">
                  <c:v>6.5328846685588403E-3</c:v>
                </c:pt>
                <c:pt idx="2700">
                  <c:v>6.5308129414916099E-3</c:v>
                </c:pt>
                <c:pt idx="2701">
                  <c:v>6.5302914008498201E-3</c:v>
                </c:pt>
                <c:pt idx="2702">
                  <c:v>6.5311314538121197E-3</c:v>
                </c:pt>
                <c:pt idx="2703">
                  <c:v>6.5316753461957004E-3</c:v>
                </c:pt>
                <c:pt idx="2704">
                  <c:v>6.53194868937135E-3</c:v>
                </c:pt>
                <c:pt idx="2705">
                  <c:v>6.5319831483066099E-3</c:v>
                </c:pt>
                <c:pt idx="2706">
                  <c:v>6.5318169072270402E-3</c:v>
                </c:pt>
                <c:pt idx="2707">
                  <c:v>6.5314690582454196E-3</c:v>
                </c:pt>
                <c:pt idx="2708">
                  <c:v>6.5309489145875003E-3</c:v>
                </c:pt>
                <c:pt idx="2709">
                  <c:v>6.5302718430757497E-3</c:v>
                </c:pt>
                <c:pt idx="2710">
                  <c:v>6.5294564701616799E-3</c:v>
                </c:pt>
                <c:pt idx="2711">
                  <c:v>6.52853539213538E-3</c:v>
                </c:pt>
                <c:pt idx="2712">
                  <c:v>6.5281428396701804E-3</c:v>
                </c:pt>
                <c:pt idx="2713">
                  <c:v>6.5275626257062002E-3</c:v>
                </c:pt>
                <c:pt idx="2714">
                  <c:v>6.5274075604975198E-3</c:v>
                </c:pt>
                <c:pt idx="2715">
                  <c:v>6.5279384143650497E-3</c:v>
                </c:pt>
                <c:pt idx="2716">
                  <c:v>6.5276785753667398E-3</c:v>
                </c:pt>
                <c:pt idx="2717">
                  <c:v>6.5280343405902403E-3</c:v>
                </c:pt>
                <c:pt idx="2718">
                  <c:v>6.5281651914119703E-3</c:v>
                </c:pt>
                <c:pt idx="2719">
                  <c:v>6.5280972048640303E-3</c:v>
                </c:pt>
                <c:pt idx="2720">
                  <c:v>6.5278508700430402E-3</c:v>
                </c:pt>
                <c:pt idx="2721">
                  <c:v>6.5274336375296099E-3</c:v>
                </c:pt>
                <c:pt idx="2722">
                  <c:v>6.5268604084849401E-3</c:v>
                </c:pt>
                <c:pt idx="2723">
                  <c:v>6.5261526033282297E-3</c:v>
                </c:pt>
                <c:pt idx="2724">
                  <c:v>6.5287877805530999E-3</c:v>
                </c:pt>
                <c:pt idx="2725">
                  <c:v>6.52674492448568E-3</c:v>
                </c:pt>
                <c:pt idx="2726">
                  <c:v>6.5266825258731799E-3</c:v>
                </c:pt>
                <c:pt idx="2727">
                  <c:v>6.5275221131742001E-3</c:v>
                </c:pt>
                <c:pt idx="2728">
                  <c:v>6.5280646085739101E-3</c:v>
                </c:pt>
                <c:pt idx="2729">
                  <c:v>6.5283444710075899E-3</c:v>
                </c:pt>
                <c:pt idx="2730">
                  <c:v>6.52840221300721E-3</c:v>
                </c:pt>
                <c:pt idx="2731">
                  <c:v>6.5282750874757801E-3</c:v>
                </c:pt>
                <c:pt idx="2732">
                  <c:v>6.5279654227197196E-3</c:v>
                </c:pt>
                <c:pt idx="2733">
                  <c:v>6.5274806693196297E-3</c:v>
                </c:pt>
                <c:pt idx="2734">
                  <c:v>6.5268329344689898E-3</c:v>
                </c:pt>
                <c:pt idx="2735">
                  <c:v>6.5260557457804697E-3</c:v>
                </c:pt>
                <c:pt idx="2736">
                  <c:v>6.5251821652054804E-3</c:v>
                </c:pt>
                <c:pt idx="2737">
                  <c:v>6.5242270939052096E-3</c:v>
                </c:pt>
                <c:pt idx="2738">
                  <c:v>6.5277735702693497E-3</c:v>
                </c:pt>
                <c:pt idx="2739">
                  <c:v>6.5268608741462196E-3</c:v>
                </c:pt>
                <c:pt idx="2740">
                  <c:v>6.52415212243796E-3</c:v>
                </c:pt>
                <c:pt idx="2741">
                  <c:v>6.5248026512563203E-3</c:v>
                </c:pt>
                <c:pt idx="2742">
                  <c:v>6.5251966007053904E-3</c:v>
                </c:pt>
                <c:pt idx="2743">
                  <c:v>6.5253679640591101E-3</c:v>
                </c:pt>
                <c:pt idx="2744">
                  <c:v>6.5253498032689103E-3</c:v>
                </c:pt>
                <c:pt idx="2745">
                  <c:v>6.5251523628830901E-3</c:v>
                </c:pt>
                <c:pt idx="2746">
                  <c:v>6.52477517724037E-3</c:v>
                </c:pt>
                <c:pt idx="2747">
                  <c:v>6.5242378041148203E-3</c:v>
                </c:pt>
                <c:pt idx="2748">
                  <c:v>6.5235672518610998E-3</c:v>
                </c:pt>
                <c:pt idx="2749">
                  <c:v>6.5227923914790197E-3</c:v>
                </c:pt>
                <c:pt idx="2750">
                  <c:v>6.5239141695201397E-3</c:v>
                </c:pt>
                <c:pt idx="2751">
                  <c:v>6.5221227705478703E-3</c:v>
                </c:pt>
                <c:pt idx="2752">
                  <c:v>6.5231984481215503E-3</c:v>
                </c:pt>
                <c:pt idx="2753">
                  <c:v>6.5239961259067102E-3</c:v>
                </c:pt>
                <c:pt idx="2754">
                  <c:v>6.52451300993562E-3</c:v>
                </c:pt>
                <c:pt idx="2755">
                  <c:v>6.5247863531112697E-3</c:v>
                </c:pt>
                <c:pt idx="2756">
                  <c:v>6.5248589962720897E-3</c:v>
                </c:pt>
                <c:pt idx="2757">
                  <c:v>6.5247481688857096E-3</c:v>
                </c:pt>
                <c:pt idx="2758">
                  <c:v>6.5244538709521302E-3</c:v>
                </c:pt>
                <c:pt idx="2759">
                  <c:v>6.5239798277616501E-3</c:v>
                </c:pt>
                <c:pt idx="2760">
                  <c:v>6.5233563072979502E-3</c:v>
                </c:pt>
                <c:pt idx="2761">
                  <c:v>6.5226145088672699E-3</c:v>
                </c:pt>
                <c:pt idx="2762">
                  <c:v>6.5217842347919898E-3</c:v>
                </c:pt>
                <c:pt idx="2763">
                  <c:v>6.5208771266043204E-3</c:v>
                </c:pt>
                <c:pt idx="2764">
                  <c:v>6.5231276676058804E-3</c:v>
                </c:pt>
                <c:pt idx="2765">
                  <c:v>6.5219821408390999E-3</c:v>
                </c:pt>
                <c:pt idx="2766">
                  <c:v>6.5209125168621601E-3</c:v>
                </c:pt>
                <c:pt idx="2767">
                  <c:v>6.5216077491641001E-3</c:v>
                </c:pt>
                <c:pt idx="2768">
                  <c:v>6.52205664664507E-3</c:v>
                </c:pt>
                <c:pt idx="2769">
                  <c:v>6.5222880803048602E-3</c:v>
                </c:pt>
                <c:pt idx="2770">
                  <c:v>6.5223257988691304E-3</c:v>
                </c:pt>
                <c:pt idx="2771">
                  <c:v>6.5221758559346199E-3</c:v>
                </c:pt>
                <c:pt idx="2772">
                  <c:v>6.5218494273722198E-3</c:v>
                </c:pt>
                <c:pt idx="2773">
                  <c:v>6.5213637426495604E-3</c:v>
                </c:pt>
                <c:pt idx="2774">
                  <c:v>6.52075093239546E-3</c:v>
                </c:pt>
                <c:pt idx="2775">
                  <c:v>6.5200296230614203E-3</c:v>
                </c:pt>
                <c:pt idx="2776">
                  <c:v>6.5192230977117998E-3</c:v>
                </c:pt>
                <c:pt idx="2777">
                  <c:v>6.5206848084926597E-3</c:v>
                </c:pt>
                <c:pt idx="2778">
                  <c:v>6.5190196037292498E-3</c:v>
                </c:pt>
                <c:pt idx="2779">
                  <c:v>6.5195281058549898E-3</c:v>
                </c:pt>
                <c:pt idx="2780">
                  <c:v>6.5203076228499404E-3</c:v>
                </c:pt>
                <c:pt idx="2781">
                  <c:v>6.5208291634917303E-3</c:v>
                </c:pt>
                <c:pt idx="2782">
                  <c:v>6.5211267210543199E-3</c:v>
                </c:pt>
                <c:pt idx="2783">
                  <c:v>6.5212245099246502E-3</c:v>
                </c:pt>
                <c:pt idx="2784">
                  <c:v>6.5211351029574897E-3</c:v>
                </c:pt>
                <c:pt idx="2785">
                  <c:v>6.5208668820559996E-3</c:v>
                </c:pt>
                <c:pt idx="2786">
                  <c:v>6.5204286947846404E-3</c:v>
                </c:pt>
                <c:pt idx="2787">
                  <c:v>6.5198559314012501E-3</c:v>
                </c:pt>
                <c:pt idx="2788">
                  <c:v>6.5191704779863401E-3</c:v>
                </c:pt>
                <c:pt idx="2789">
                  <c:v>6.5183923579752497E-3</c:v>
                </c:pt>
                <c:pt idx="2790">
                  <c:v>6.5175374038517501E-3</c:v>
                </c:pt>
                <c:pt idx="2791">
                  <c:v>6.5187965519726302E-3</c:v>
                </c:pt>
                <c:pt idx="2792">
                  <c:v>6.5173408947885002E-3</c:v>
                </c:pt>
                <c:pt idx="2793">
                  <c:v>6.5177185460925102E-3</c:v>
                </c:pt>
                <c:pt idx="2794">
                  <c:v>6.5184747800230997E-3</c:v>
                </c:pt>
                <c:pt idx="2795">
                  <c:v>6.5189800225198304E-3</c:v>
                </c:pt>
                <c:pt idx="2796">
                  <c:v>6.51927292346954E-3</c:v>
                </c:pt>
                <c:pt idx="2797">
                  <c:v>6.5193637274205702E-3</c:v>
                </c:pt>
                <c:pt idx="2798">
                  <c:v>6.51927292346954E-3</c:v>
                </c:pt>
                <c:pt idx="2799">
                  <c:v>6.5190074965357798E-3</c:v>
                </c:pt>
                <c:pt idx="2800">
                  <c:v>6.5185828134417499E-3</c:v>
                </c:pt>
                <c:pt idx="2801">
                  <c:v>6.5180272795259996E-3</c:v>
                </c:pt>
                <c:pt idx="2802">
                  <c:v>6.51736371219158E-3</c:v>
                </c:pt>
                <c:pt idx="2803">
                  <c:v>6.5166084095835703E-3</c:v>
                </c:pt>
                <c:pt idx="2804">
                  <c:v>6.5157730132341402E-3</c:v>
                </c:pt>
                <c:pt idx="2805">
                  <c:v>6.5173492766916804E-3</c:v>
                </c:pt>
                <c:pt idx="2806">
                  <c:v>6.5157408826053099E-3</c:v>
                </c:pt>
                <c:pt idx="2807">
                  <c:v>6.5160249359905702E-3</c:v>
                </c:pt>
                <c:pt idx="2808">
                  <c:v>6.5168072469532498E-3</c:v>
                </c:pt>
                <c:pt idx="2809">
                  <c:v>6.5173446200788004E-3</c:v>
                </c:pt>
                <c:pt idx="2810">
                  <c:v>6.5176631323993197E-3</c:v>
                </c:pt>
                <c:pt idx="2811">
                  <c:v>6.5177832730114503E-3</c:v>
                </c:pt>
                <c:pt idx="2812">
                  <c:v>6.5177213400602297E-3</c:v>
                </c:pt>
                <c:pt idx="2813">
                  <c:v>6.5174885094165802E-3</c:v>
                </c:pt>
                <c:pt idx="2814">
                  <c:v>6.5170968882739501E-3</c:v>
                </c:pt>
                <c:pt idx="2815">
                  <c:v>6.5165739506483104E-3</c:v>
                </c:pt>
                <c:pt idx="2816">
                  <c:v>6.5159397199749999E-3</c:v>
                </c:pt>
                <c:pt idx="2817">
                  <c:v>6.5152132883667998E-3</c:v>
                </c:pt>
                <c:pt idx="2818">
                  <c:v>6.5144118852913397E-3</c:v>
                </c:pt>
                <c:pt idx="2819">
                  <c:v>6.5137045457959201E-3</c:v>
                </c:pt>
                <c:pt idx="2820">
                  <c:v>6.5136868506669998E-3</c:v>
                </c:pt>
                <c:pt idx="2821">
                  <c:v>6.5136603079736198E-3</c:v>
                </c:pt>
                <c:pt idx="2822">
                  <c:v>6.5134768374264301E-3</c:v>
                </c:pt>
                <c:pt idx="2823">
                  <c:v>6.5131615847349202E-3</c:v>
                </c:pt>
                <c:pt idx="2824">
                  <c:v>6.5147131681442304E-3</c:v>
                </c:pt>
                <c:pt idx="2825">
                  <c:v>6.5132658928632702E-3</c:v>
                </c:pt>
                <c:pt idx="2826">
                  <c:v>6.5135955810546901E-3</c:v>
                </c:pt>
                <c:pt idx="2827">
                  <c:v>6.5137431956827597E-3</c:v>
                </c:pt>
                <c:pt idx="2828">
                  <c:v>6.5137199126184004E-3</c:v>
                </c:pt>
                <c:pt idx="2829">
                  <c:v>6.5135378390550596E-3</c:v>
                </c:pt>
                <c:pt idx="2830">
                  <c:v>6.5132258459925704E-3</c:v>
                </c:pt>
                <c:pt idx="2831">
                  <c:v>6.5127895213663604E-3</c:v>
                </c:pt>
                <c:pt idx="2832">
                  <c:v>6.5122526139020902E-3</c:v>
                </c:pt>
                <c:pt idx="2833">
                  <c:v>6.5144519321620499E-3</c:v>
                </c:pt>
                <c:pt idx="2834">
                  <c:v>6.5119746141135701E-3</c:v>
                </c:pt>
                <c:pt idx="2835">
                  <c:v>6.512142252177E-3</c:v>
                </c:pt>
                <c:pt idx="2836">
                  <c:v>6.5121506340801699E-3</c:v>
                </c:pt>
                <c:pt idx="2837">
                  <c:v>6.5119997598230899E-3</c:v>
                </c:pt>
                <c:pt idx="2838">
                  <c:v>6.51172082871199E-3</c:v>
                </c:pt>
                <c:pt idx="2839">
                  <c:v>6.5113757736980898E-3</c:v>
                </c:pt>
                <c:pt idx="2840">
                  <c:v>6.5118824131786797E-3</c:v>
                </c:pt>
                <c:pt idx="2841">
                  <c:v>6.5122414380312001E-3</c:v>
                </c:pt>
                <c:pt idx="2842">
                  <c:v>6.5124197863042398E-3</c:v>
                </c:pt>
                <c:pt idx="2843">
                  <c:v>6.5124249085784002E-3</c:v>
                </c:pt>
                <c:pt idx="2844">
                  <c:v>6.5122721716761598E-3</c:v>
                </c:pt>
                <c:pt idx="2845">
                  <c:v>6.5119862556457502E-3</c:v>
                </c:pt>
                <c:pt idx="2846">
                  <c:v>6.5115778706967796E-3</c:v>
                </c:pt>
                <c:pt idx="2847">
                  <c:v>6.5110637806355997E-3</c:v>
                </c:pt>
                <c:pt idx="2848">
                  <c:v>6.5104616805911099E-3</c:v>
                </c:pt>
                <c:pt idx="2849">
                  <c:v>6.5136332996189603E-3</c:v>
                </c:pt>
                <c:pt idx="2850">
                  <c:v>6.5106702968478203E-3</c:v>
                </c:pt>
                <c:pt idx="2851">
                  <c:v>6.5112919546663796E-3</c:v>
                </c:pt>
                <c:pt idx="2852">
                  <c:v>6.51225913316011E-3</c:v>
                </c:pt>
                <c:pt idx="2853">
                  <c:v>6.51297345757484E-3</c:v>
                </c:pt>
                <c:pt idx="2854">
                  <c:v>6.5134554170072096E-3</c:v>
                </c:pt>
                <c:pt idx="2855">
                  <c:v>6.5137315541505796E-3</c:v>
                </c:pt>
                <c:pt idx="2856">
                  <c:v>6.5138256177306201E-3</c:v>
                </c:pt>
                <c:pt idx="2857">
                  <c:v>6.5137473866343498E-3</c:v>
                </c:pt>
                <c:pt idx="2858">
                  <c:v>6.5135010518133701E-3</c:v>
                </c:pt>
                <c:pt idx="2859">
                  <c:v>6.5131038427352897E-3</c:v>
                </c:pt>
                <c:pt idx="2860">
                  <c:v>6.5125795081257803E-3</c:v>
                </c:pt>
                <c:pt idx="2861">
                  <c:v>6.5119592472910898E-3</c:v>
                </c:pt>
                <c:pt idx="2862">
                  <c:v>6.5112542361020999E-3</c:v>
                </c:pt>
                <c:pt idx="2863">
                  <c:v>6.5104751847684401E-3</c:v>
                </c:pt>
                <c:pt idx="2864">
                  <c:v>6.5096379257738599E-3</c:v>
                </c:pt>
                <c:pt idx="2865">
                  <c:v>6.5087513066828303E-3</c:v>
                </c:pt>
                <c:pt idx="2866">
                  <c:v>6.5132807940244701E-3</c:v>
                </c:pt>
                <c:pt idx="2867">
                  <c:v>6.5118423663079799E-3</c:v>
                </c:pt>
                <c:pt idx="2868">
                  <c:v>6.5088970586657498E-3</c:v>
                </c:pt>
                <c:pt idx="2869">
                  <c:v>6.5096644684672399E-3</c:v>
                </c:pt>
                <c:pt idx="2870">
                  <c:v>6.5102200023829902E-3</c:v>
                </c:pt>
                <c:pt idx="2871">
                  <c:v>6.5105739049613502E-3</c:v>
                </c:pt>
                <c:pt idx="2872">
                  <c:v>6.5107415430247801E-3</c:v>
                </c:pt>
                <c:pt idx="2873">
                  <c:v>6.5107429400086403E-3</c:v>
                </c:pt>
                <c:pt idx="2874">
                  <c:v>6.5105916000902696E-3</c:v>
                </c:pt>
                <c:pt idx="2875">
                  <c:v>6.5103019587695599E-3</c:v>
                </c:pt>
                <c:pt idx="2876">
                  <c:v>6.5098856575787102E-3</c:v>
                </c:pt>
                <c:pt idx="2877">
                  <c:v>6.5093669109046503E-3</c:v>
                </c:pt>
                <c:pt idx="2878">
                  <c:v>6.5087610855698603E-3</c:v>
                </c:pt>
                <c:pt idx="2879">
                  <c:v>6.5080840140581096E-3</c:v>
                </c:pt>
                <c:pt idx="2880">
                  <c:v>6.5073473379015897E-3</c:v>
                </c:pt>
                <c:pt idx="2881">
                  <c:v>6.5102195367217099E-3</c:v>
                </c:pt>
                <c:pt idx="2882">
                  <c:v>6.5079350024461798E-3</c:v>
                </c:pt>
                <c:pt idx="2883">
                  <c:v>6.5078553743660502E-3</c:v>
                </c:pt>
                <c:pt idx="2884">
                  <c:v>6.50872150436044E-3</c:v>
                </c:pt>
                <c:pt idx="2885">
                  <c:v>6.5093622542917702E-3</c:v>
                </c:pt>
                <c:pt idx="2886">
                  <c:v>6.5098004415631303E-3</c:v>
                </c:pt>
                <c:pt idx="2887">
                  <c:v>6.5100505016744102E-3</c:v>
                </c:pt>
                <c:pt idx="2888">
                  <c:v>6.5101333893835501E-3</c:v>
                </c:pt>
                <c:pt idx="2889">
                  <c:v>6.5100486390292601E-3</c:v>
                </c:pt>
                <c:pt idx="2890">
                  <c:v>6.5098106861114502E-3</c:v>
                </c:pt>
                <c:pt idx="2891">
                  <c:v>6.50943629443646E-3</c:v>
                </c:pt>
                <c:pt idx="2892">
                  <c:v>6.5089529380202302E-3</c:v>
                </c:pt>
                <c:pt idx="2893">
                  <c:v>6.5083787776529798E-3</c:v>
                </c:pt>
                <c:pt idx="2894">
                  <c:v>6.50773057714105E-3</c:v>
                </c:pt>
                <c:pt idx="2895">
                  <c:v>6.5070097334682898E-3</c:v>
                </c:pt>
                <c:pt idx="2896">
                  <c:v>6.5062395296990897E-3</c:v>
                </c:pt>
                <c:pt idx="2897">
                  <c:v>6.5056793391704603E-3</c:v>
                </c:pt>
                <c:pt idx="2898">
                  <c:v>6.5055973827838898E-3</c:v>
                </c:pt>
                <c:pt idx="2899">
                  <c:v>6.5056234598159799E-3</c:v>
                </c:pt>
                <c:pt idx="2900">
                  <c:v>6.5055205486714901E-3</c:v>
                </c:pt>
                <c:pt idx="2901">
                  <c:v>6.5052988938987298E-3</c:v>
                </c:pt>
                <c:pt idx="2902">
                  <c:v>6.5050870180129996E-3</c:v>
                </c:pt>
                <c:pt idx="2903">
                  <c:v>6.5055838786065596E-3</c:v>
                </c:pt>
                <c:pt idx="2904">
                  <c:v>6.50601275265217E-3</c:v>
                </c:pt>
                <c:pt idx="2905">
                  <c:v>6.5062702633440503E-3</c:v>
                </c:pt>
                <c:pt idx="2906">
                  <c:v>6.5063666552305204E-3</c:v>
                </c:pt>
                <c:pt idx="2907">
                  <c:v>6.5063158981502099E-3</c:v>
                </c:pt>
                <c:pt idx="2908">
                  <c:v>6.5061384811997396E-3</c:v>
                </c:pt>
                <c:pt idx="2909">
                  <c:v>6.5058474428951801E-3</c:v>
                </c:pt>
                <c:pt idx="2910">
                  <c:v>6.5054544247686898E-3</c:v>
                </c:pt>
                <c:pt idx="2911">
                  <c:v>6.5049761906266204E-3</c:v>
                </c:pt>
                <c:pt idx="2912">
                  <c:v>6.5044229850172997E-3</c:v>
                </c:pt>
                <c:pt idx="2913">
                  <c:v>6.5054739825427498E-3</c:v>
                </c:pt>
                <c:pt idx="2914">
                  <c:v>6.5041501075029399E-3</c:v>
                </c:pt>
                <c:pt idx="2915">
                  <c:v>6.50434335693717E-3</c:v>
                </c:pt>
                <c:pt idx="2916">
                  <c:v>6.5043861977755997E-3</c:v>
                </c:pt>
                <c:pt idx="2917">
                  <c:v>6.5042958594858698E-3</c:v>
                </c:pt>
                <c:pt idx="2918">
                  <c:v>6.5040881745517297E-3</c:v>
                </c:pt>
                <c:pt idx="2919">
                  <c:v>6.5037892200052799E-3</c:v>
                </c:pt>
                <c:pt idx="2920">
                  <c:v>6.5034036524593804E-3</c:v>
                </c:pt>
                <c:pt idx="2921">
                  <c:v>6.5062702633440503E-3</c:v>
                </c:pt>
                <c:pt idx="2922">
                  <c:v>6.5033971332013598E-3</c:v>
                </c:pt>
                <c:pt idx="2923">
                  <c:v>6.5036974847316699E-3</c:v>
                </c:pt>
                <c:pt idx="2924">
                  <c:v>6.5038562752306496E-3</c:v>
                </c:pt>
                <c:pt idx="2925">
                  <c:v>6.5038762986660004E-3</c:v>
                </c:pt>
                <c:pt idx="2926">
                  <c:v>6.5037636086344702E-3</c:v>
                </c:pt>
                <c:pt idx="2927">
                  <c:v>6.5035405568778498E-3</c:v>
                </c:pt>
                <c:pt idx="2928">
                  <c:v>6.5032178536057498E-3</c:v>
                </c:pt>
                <c:pt idx="2929">
                  <c:v>6.5028169192373796E-3</c:v>
                </c:pt>
                <c:pt idx="2930">
                  <c:v>6.5040965564549004E-3</c:v>
                </c:pt>
                <c:pt idx="2931">
                  <c:v>6.5027908422052904E-3</c:v>
                </c:pt>
                <c:pt idx="2932">
                  <c:v>6.5030842088162899E-3</c:v>
                </c:pt>
                <c:pt idx="2933">
                  <c:v>6.5032364800572404E-3</c:v>
                </c:pt>
                <c:pt idx="2934">
                  <c:v>6.5032495185732798E-3</c:v>
                </c:pt>
                <c:pt idx="2935">
                  <c:v>6.5031349658966099E-3</c:v>
                </c:pt>
                <c:pt idx="2936">
                  <c:v>6.5029100514948403E-3</c:v>
                </c:pt>
                <c:pt idx="2937">
                  <c:v>6.50259200483561E-3</c:v>
                </c:pt>
                <c:pt idx="2938">
                  <c:v>6.50219433009625E-3</c:v>
                </c:pt>
                <c:pt idx="2939">
                  <c:v>6.5022874623537098E-3</c:v>
                </c:pt>
                <c:pt idx="2940">
                  <c:v>6.5021733753383203E-3</c:v>
                </c:pt>
                <c:pt idx="2941">
                  <c:v>6.5024732612073404E-3</c:v>
                </c:pt>
                <c:pt idx="2942">
                  <c:v>6.50262832641602E-3</c:v>
                </c:pt>
                <c:pt idx="2943">
                  <c:v>6.5026446245610697E-3</c:v>
                </c:pt>
                <c:pt idx="2944">
                  <c:v>6.5025393851101398E-3</c:v>
                </c:pt>
                <c:pt idx="2945">
                  <c:v>6.5023219212889697E-3</c:v>
                </c:pt>
                <c:pt idx="2946">
                  <c:v>6.5020141191780602E-3</c:v>
                </c:pt>
                <c:pt idx="2947">
                  <c:v>6.50162296369672E-3</c:v>
                </c:pt>
                <c:pt idx="2948">
                  <c:v>6.5011628903448599E-3</c:v>
                </c:pt>
                <c:pt idx="2949">
                  <c:v>6.5038441680371796E-3</c:v>
                </c:pt>
                <c:pt idx="2950">
                  <c:v>6.50103902444243E-3</c:v>
                </c:pt>
                <c:pt idx="2951">
                  <c:v>6.5012960694730299E-3</c:v>
                </c:pt>
                <c:pt idx="2952">
                  <c:v>6.5014199353754503E-3</c:v>
                </c:pt>
                <c:pt idx="2953">
                  <c:v>6.5014101564884203E-3</c:v>
                </c:pt>
                <c:pt idx="2954">
                  <c:v>6.50128116831183E-3</c:v>
                </c:pt>
                <c:pt idx="2955">
                  <c:v>6.5010567195713503E-3</c:v>
                </c:pt>
                <c:pt idx="2956">
                  <c:v>6.5007493831217298E-3</c:v>
                </c:pt>
                <c:pt idx="2957">
                  <c:v>6.5003670752048501E-3</c:v>
                </c:pt>
                <c:pt idx="2958">
                  <c:v>6.5034017898142303E-3</c:v>
                </c:pt>
                <c:pt idx="2959">
                  <c:v>6.5003638155758398E-3</c:v>
                </c:pt>
                <c:pt idx="2960">
                  <c:v>6.5006790682673498E-3</c:v>
                </c:pt>
                <c:pt idx="2961">
                  <c:v>6.5008546225726596E-3</c:v>
                </c:pt>
                <c:pt idx="2962">
                  <c:v>6.50089839473367E-3</c:v>
                </c:pt>
                <c:pt idx="2963">
                  <c:v>6.5008155070245301E-3</c:v>
                </c:pt>
                <c:pt idx="2964">
                  <c:v>6.50063157081604E-3</c:v>
                </c:pt>
                <c:pt idx="2965">
                  <c:v>6.5003549680113801E-3</c:v>
                </c:pt>
                <c:pt idx="2966">
                  <c:v>6.5000103786587698E-3</c:v>
                </c:pt>
                <c:pt idx="2967">
                  <c:v>6.4995917491614801E-3</c:v>
                </c:pt>
                <c:pt idx="2968">
                  <c:v>6.5030693076551004E-3</c:v>
                </c:pt>
                <c:pt idx="2969">
                  <c:v>6.4995335415005701E-3</c:v>
                </c:pt>
                <c:pt idx="2970">
                  <c:v>6.4998222514987001E-3</c:v>
                </c:pt>
                <c:pt idx="2971">
                  <c:v>6.4999810419976703E-3</c:v>
                </c:pt>
                <c:pt idx="2972">
                  <c:v>6.5000075846910503E-3</c:v>
                </c:pt>
                <c:pt idx="2973">
                  <c:v>6.4999181777238898E-3</c:v>
                </c:pt>
                <c:pt idx="2974">
                  <c:v>6.4997244626283698E-3</c:v>
                </c:pt>
                <c:pt idx="2975">
                  <c:v>6.4994571730494499E-3</c:v>
                </c:pt>
                <c:pt idx="2976">
                  <c:v>6.49911025539041E-3</c:v>
                </c:pt>
                <c:pt idx="2977">
                  <c:v>6.5001528710126903E-3</c:v>
                </c:pt>
                <c:pt idx="2978">
                  <c:v>6.4991777762770696E-3</c:v>
                </c:pt>
                <c:pt idx="2979">
                  <c:v>6.4995191060006601E-3</c:v>
                </c:pt>
                <c:pt idx="2980">
                  <c:v>6.4997295849025302E-3</c:v>
                </c:pt>
                <c:pt idx="2981">
                  <c:v>6.4998008310794804E-3</c:v>
                </c:pt>
                <c:pt idx="2982">
                  <c:v>6.4997537992894702E-3</c:v>
                </c:pt>
                <c:pt idx="2983">
                  <c:v>6.4995964057743601E-3</c:v>
                </c:pt>
                <c:pt idx="2984">
                  <c:v>6.4993519335985201E-3</c:v>
                </c:pt>
                <c:pt idx="2985">
                  <c:v>6.4990282990038404E-3</c:v>
                </c:pt>
                <c:pt idx="2986">
                  <c:v>6.49863760918379E-3</c:v>
                </c:pt>
                <c:pt idx="2987">
                  <c:v>6.4981859177350998E-3</c:v>
                </c:pt>
                <c:pt idx="2988">
                  <c:v>6.5014194697141699E-3</c:v>
                </c:pt>
                <c:pt idx="2989">
                  <c:v>6.4980797469615902E-3</c:v>
                </c:pt>
                <c:pt idx="2990">
                  <c:v>6.4983512274920897E-3</c:v>
                </c:pt>
                <c:pt idx="2991">
                  <c:v>6.4984960481524502E-3</c:v>
                </c:pt>
                <c:pt idx="2992">
                  <c:v>6.4985090866684896E-3</c:v>
                </c:pt>
                <c:pt idx="2993">
                  <c:v>6.4984126947820204E-3</c:v>
                </c:pt>
                <c:pt idx="2994">
                  <c:v>6.4982310868799704E-3</c:v>
                </c:pt>
                <c:pt idx="2995">
                  <c:v>6.4979759044945301E-3</c:v>
                </c:pt>
                <c:pt idx="2996">
                  <c:v>6.49765413254499E-3</c:v>
                </c:pt>
                <c:pt idx="2997">
                  <c:v>6.4990106038749201E-3</c:v>
                </c:pt>
                <c:pt idx="2998">
                  <c:v>6.4977393485605699E-3</c:v>
                </c:pt>
                <c:pt idx="2999">
                  <c:v>6.4980932511389299E-3</c:v>
                </c:pt>
                <c:pt idx="3000">
                  <c:v>6.49832049384713E-3</c:v>
                </c:pt>
                <c:pt idx="3001">
                  <c:v>6.4984182827174698E-3</c:v>
                </c:pt>
                <c:pt idx="3002">
                  <c:v>6.4983880147337896E-3</c:v>
                </c:pt>
                <c:pt idx="3003">
                  <c:v>6.4982576295733504E-3</c:v>
                </c:pt>
                <c:pt idx="3004">
                  <c:v>6.4980401657521699E-3</c:v>
                </c:pt>
                <c:pt idx="3005">
                  <c:v>6.4977528527379001E-3</c:v>
                </c:pt>
                <c:pt idx="3006">
                  <c:v>6.4973933622241003E-3</c:v>
                </c:pt>
                <c:pt idx="3007">
                  <c:v>6.4969719387590903E-3</c:v>
                </c:pt>
                <c:pt idx="3008">
                  <c:v>6.4982902258634602E-3</c:v>
                </c:pt>
                <c:pt idx="3009">
                  <c:v>6.4969193190336201E-3</c:v>
                </c:pt>
                <c:pt idx="3010">
                  <c:v>6.4972187392413599E-3</c:v>
                </c:pt>
                <c:pt idx="3011">
                  <c:v>6.4973891712725197E-3</c:v>
                </c:pt>
                <c:pt idx="3012">
                  <c:v>6.4974259585142101E-3</c:v>
                </c:pt>
                <c:pt idx="3013">
                  <c:v>6.4973593689501303E-3</c:v>
                </c:pt>
                <c:pt idx="3014">
                  <c:v>6.4972024410963102E-3</c:v>
                </c:pt>
                <c:pt idx="3015">
                  <c:v>6.4969775266945397E-3</c:v>
                </c:pt>
                <c:pt idx="3016">
                  <c:v>6.4966795034706601E-3</c:v>
                </c:pt>
                <c:pt idx="3017">
                  <c:v>6.4963106997311098E-3</c:v>
                </c:pt>
                <c:pt idx="3018">
                  <c:v>6.49724248796701E-3</c:v>
                </c:pt>
                <c:pt idx="3019">
                  <c:v>6.4963414333760799E-3</c:v>
                </c:pt>
                <c:pt idx="3020">
                  <c:v>6.4966822974383796E-3</c:v>
                </c:pt>
                <c:pt idx="3021">
                  <c:v>6.49689324200153E-3</c:v>
                </c:pt>
                <c:pt idx="3022">
                  <c:v>6.49697100743652E-3</c:v>
                </c:pt>
                <c:pt idx="3023">
                  <c:v>6.49693235754967E-3</c:v>
                </c:pt>
                <c:pt idx="3024">
                  <c:v>6.4968052320182297E-3</c:v>
                </c:pt>
                <c:pt idx="3025">
                  <c:v>6.4966054633259799E-3</c:v>
                </c:pt>
                <c:pt idx="3026">
                  <c:v>6.4963353797793397E-3</c:v>
                </c:pt>
                <c:pt idx="3027">
                  <c:v>6.4959926530718803E-3</c:v>
                </c:pt>
                <c:pt idx="3028">
                  <c:v>6.4955884590744998E-3</c:v>
                </c:pt>
                <c:pt idx="3029">
                  <c:v>6.4969598315656202E-3</c:v>
                </c:pt>
                <c:pt idx="3030">
                  <c:v>6.4955749548971696E-3</c:v>
                </c:pt>
                <c:pt idx="3031">
                  <c:v>6.4958976581692704E-3</c:v>
                </c:pt>
                <c:pt idx="3032">
                  <c:v>6.4960848540067699E-3</c:v>
                </c:pt>
                <c:pt idx="3033">
                  <c:v>6.4961393363773797E-3</c:v>
                </c:pt>
                <c:pt idx="3034">
                  <c:v>6.4960932359099397E-3</c:v>
                </c:pt>
                <c:pt idx="3035">
                  <c:v>6.4959693700075202E-3</c:v>
                </c:pt>
                <c:pt idx="3036">
                  <c:v>6.4957789145410104E-3</c:v>
                </c:pt>
                <c:pt idx="3037">
                  <c:v>6.4955116249620897E-3</c:v>
                </c:pt>
                <c:pt idx="3038">
                  <c:v>6.4951712265610704E-3</c:v>
                </c:pt>
                <c:pt idx="3039">
                  <c:v>6.4947791397571598E-3</c:v>
                </c:pt>
                <c:pt idx="3040">
                  <c:v>6.4974934794008697E-3</c:v>
                </c:pt>
                <c:pt idx="3041">
                  <c:v>6.4947954379022104E-3</c:v>
                </c:pt>
                <c:pt idx="3042">
                  <c:v>6.4951241947710497E-3</c:v>
                </c:pt>
                <c:pt idx="3043">
                  <c:v>6.4953132532537001E-3</c:v>
                </c:pt>
                <c:pt idx="3044">
                  <c:v>6.4953775145113503E-3</c:v>
                </c:pt>
                <c:pt idx="3045">
                  <c:v>6.4953467808663897E-3</c:v>
                </c:pt>
                <c:pt idx="3046">
                  <c:v>6.4952452667057497E-3</c:v>
                </c:pt>
                <c:pt idx="3047">
                  <c:v>6.4950753003358798E-3</c:v>
                </c:pt>
                <c:pt idx="3048">
                  <c:v>6.4948261715471701E-3</c:v>
                </c:pt>
                <c:pt idx="3049">
                  <c:v>6.4945025369524999E-3</c:v>
                </c:pt>
                <c:pt idx="3050">
                  <c:v>6.4941318705678003E-3</c:v>
                </c:pt>
                <c:pt idx="3051">
                  <c:v>6.4965966157615202E-3</c:v>
                </c:pt>
                <c:pt idx="3052">
                  <c:v>6.4941854216158399E-3</c:v>
                </c:pt>
                <c:pt idx="3053">
                  <c:v>6.4945290796458704E-3</c:v>
                </c:pt>
                <c:pt idx="3054">
                  <c:v>6.4947293139994101E-3</c:v>
                </c:pt>
                <c:pt idx="3055">
                  <c:v>6.4948080107569703E-3</c:v>
                </c:pt>
                <c:pt idx="3056">
                  <c:v>6.4947931095957799E-3</c:v>
                </c:pt>
                <c:pt idx="3057">
                  <c:v>6.4947130158543604E-3</c:v>
                </c:pt>
                <c:pt idx="3058">
                  <c:v>6.4945607446134099E-3</c:v>
                </c:pt>
                <c:pt idx="3059">
                  <c:v>6.4943237230181703E-3</c:v>
                </c:pt>
                <c:pt idx="3060">
                  <c:v>6.4940168522298301E-3</c:v>
                </c:pt>
                <c:pt idx="3061">
                  <c:v>6.4936596900224703E-3</c:v>
                </c:pt>
                <c:pt idx="3062">
                  <c:v>6.4940620213746999E-3</c:v>
                </c:pt>
                <c:pt idx="3063">
                  <c:v>6.4937477000057697E-3</c:v>
                </c:pt>
                <c:pt idx="3064">
                  <c:v>6.4940983429551099E-3</c:v>
                </c:pt>
                <c:pt idx="3065">
                  <c:v>6.49430835619569E-3</c:v>
                </c:pt>
                <c:pt idx="3066">
                  <c:v>6.4943977631628496E-3</c:v>
                </c:pt>
                <c:pt idx="3067">
                  <c:v>6.4944010227918599E-3</c:v>
                </c:pt>
                <c:pt idx="3068">
                  <c:v>6.4943330362439199E-3</c:v>
                </c:pt>
                <c:pt idx="3069">
                  <c:v>6.49418728426099E-3</c:v>
                </c:pt>
                <c:pt idx="3070">
                  <c:v>6.4939609728753601E-3</c:v>
                </c:pt>
                <c:pt idx="3071">
                  <c:v>6.4936615526676204E-3</c:v>
                </c:pt>
                <c:pt idx="3072">
                  <c:v>6.4933146350085701E-3</c:v>
                </c:pt>
                <c:pt idx="3073">
                  <c:v>6.4929397776722899E-3</c:v>
                </c:pt>
                <c:pt idx="3074">
                  <c:v>6.4943167380988598E-3</c:v>
                </c:pt>
                <c:pt idx="3075">
                  <c:v>6.4929723739623997E-3</c:v>
                </c:pt>
                <c:pt idx="3076">
                  <c:v>6.4932801760733102E-3</c:v>
                </c:pt>
                <c:pt idx="3077">
                  <c:v>6.4934594556689297E-3</c:v>
                </c:pt>
                <c:pt idx="3078">
                  <c:v>6.4935432747006399E-3</c:v>
                </c:pt>
                <c:pt idx="3079">
                  <c:v>6.49354979395867E-3</c:v>
                </c:pt>
                <c:pt idx="3080">
                  <c:v>6.4934836700558697E-3</c:v>
                </c:pt>
                <c:pt idx="3081">
                  <c:v>6.4933337271213497E-3</c:v>
                </c:pt>
                <c:pt idx="3082">
                  <c:v>6.4931046217680003E-3</c:v>
                </c:pt>
                <c:pt idx="3083">
                  <c:v>6.4928168430924398E-3</c:v>
                </c:pt>
                <c:pt idx="3084">
                  <c:v>6.4924908801913296E-3</c:v>
                </c:pt>
                <c:pt idx="3085">
                  <c:v>6.4921379089355503E-3</c:v>
                </c:pt>
                <c:pt idx="3086">
                  <c:v>6.4954231493175004E-3</c:v>
                </c:pt>
                <c:pt idx="3087">
                  <c:v>6.4921798184514098E-3</c:v>
                </c:pt>
                <c:pt idx="3088">
                  <c:v>6.4924908801913296E-3</c:v>
                </c:pt>
                <c:pt idx="3089">
                  <c:v>6.49268738925457E-3</c:v>
                </c:pt>
                <c:pt idx="3090">
                  <c:v>6.4927921630442099E-3</c:v>
                </c:pt>
                <c:pt idx="3091">
                  <c:v>6.4928168430924398E-3</c:v>
                </c:pt>
                <c:pt idx="3092">
                  <c:v>6.4927637577056902E-3</c:v>
                </c:pt>
                <c:pt idx="3093">
                  <c:v>6.4926324412226703E-3</c:v>
                </c:pt>
                <c:pt idx="3094">
                  <c:v>6.4924247562885302E-3</c:v>
                </c:pt>
                <c:pt idx="3095">
                  <c:v>6.4921644516289199E-3</c:v>
                </c:pt>
                <c:pt idx="3096">
                  <c:v>6.4918650314211897E-3</c:v>
                </c:pt>
                <c:pt idx="3097">
                  <c:v>6.4915316179394696E-3</c:v>
                </c:pt>
                <c:pt idx="3098">
                  <c:v>6.4945099875330899E-3</c:v>
                </c:pt>
                <c:pt idx="3099">
                  <c:v>6.4916065894067296E-3</c:v>
                </c:pt>
                <c:pt idx="3100">
                  <c:v>6.49192882701755E-3</c:v>
                </c:pt>
                <c:pt idx="3101">
                  <c:v>6.4921458251774302E-3</c:v>
                </c:pt>
                <c:pt idx="3102">
                  <c:v>6.4922673627734202E-3</c:v>
                </c:pt>
                <c:pt idx="3103">
                  <c:v>6.4923106692731398E-3</c:v>
                </c:pt>
                <c:pt idx="3104">
                  <c:v>6.4922715537249999E-3</c:v>
                </c:pt>
                <c:pt idx="3105">
                  <c:v>6.4921532757580298E-3</c:v>
                </c:pt>
                <c:pt idx="3106">
                  <c:v>6.4919670112431101E-3</c:v>
                </c:pt>
                <c:pt idx="3107">
                  <c:v>6.4917253330349896E-3</c:v>
                </c:pt>
                <c:pt idx="3108">
                  <c:v>6.4914403483271599E-3</c:v>
                </c:pt>
                <c:pt idx="3109">
                  <c:v>6.4911199733614904E-3</c:v>
                </c:pt>
                <c:pt idx="3110">
                  <c:v>6.4915926195681104E-3</c:v>
                </c:pt>
                <c:pt idx="3111">
                  <c:v>6.4912177622318303E-3</c:v>
                </c:pt>
                <c:pt idx="3112">
                  <c:v>6.4915562979877004E-3</c:v>
                </c:pt>
                <c:pt idx="3113">
                  <c:v>6.4917816780507599E-3</c:v>
                </c:pt>
                <c:pt idx="3114">
                  <c:v>6.4919204451143698E-3</c:v>
                </c:pt>
                <c:pt idx="3115">
                  <c:v>6.4919702708721204E-3</c:v>
                </c:pt>
                <c:pt idx="3116">
                  <c:v>6.4919404685497301E-3</c:v>
                </c:pt>
                <c:pt idx="3117">
                  <c:v>6.4918329007923603E-3</c:v>
                </c:pt>
                <c:pt idx="3118">
                  <c:v>6.4916550181806096E-3</c:v>
                </c:pt>
                <c:pt idx="3119">
                  <c:v>6.4914189279079403E-3</c:v>
                </c:pt>
                <c:pt idx="3120">
                  <c:v>6.49114139378071E-3</c:v>
                </c:pt>
                <c:pt idx="3121">
                  <c:v>6.4908270724117799E-3</c:v>
                </c:pt>
                <c:pt idx="3122">
                  <c:v>6.4904824830591696E-3</c:v>
                </c:pt>
                <c:pt idx="3123">
                  <c:v>6.49151718243957E-3</c:v>
                </c:pt>
                <c:pt idx="3124">
                  <c:v>6.4905248582363103E-3</c:v>
                </c:pt>
                <c:pt idx="3125">
                  <c:v>6.4908349886536598E-3</c:v>
                </c:pt>
                <c:pt idx="3126">
                  <c:v>6.4910519868135504E-3</c:v>
                </c:pt>
                <c:pt idx="3127">
                  <c:v>6.4911777153611201E-3</c:v>
                </c:pt>
                <c:pt idx="3128">
                  <c:v>6.4912224188446999E-3</c:v>
                </c:pt>
                <c:pt idx="3129">
                  <c:v>6.49118795990944E-3</c:v>
                </c:pt>
                <c:pt idx="3130">
                  <c:v>6.4910845831036602E-3</c:v>
                </c:pt>
                <c:pt idx="3131">
                  <c:v>6.4909127540886402E-3</c:v>
                </c:pt>
                <c:pt idx="3132">
                  <c:v>6.4906897023320198E-3</c:v>
                </c:pt>
                <c:pt idx="3133">
                  <c:v>6.4904261380434002E-3</c:v>
                </c:pt>
                <c:pt idx="3134">
                  <c:v>6.4901276491582402E-3</c:v>
                </c:pt>
                <c:pt idx="3135">
                  <c:v>6.4897979609668298E-3</c:v>
                </c:pt>
                <c:pt idx="3136">
                  <c:v>6.4919157885015002E-3</c:v>
                </c:pt>
                <c:pt idx="3137">
                  <c:v>6.4898612909019002E-3</c:v>
                </c:pt>
                <c:pt idx="3138">
                  <c:v>6.4901853911578699E-3</c:v>
                </c:pt>
                <c:pt idx="3139">
                  <c:v>6.4904112368822098E-3</c:v>
                </c:pt>
                <c:pt idx="3140">
                  <c:v>6.4905495382845402E-3</c:v>
                </c:pt>
                <c:pt idx="3141">
                  <c:v>6.4906049519777298E-3</c:v>
                </c:pt>
                <c:pt idx="3142">
                  <c:v>6.4905900508165403E-3</c:v>
                </c:pt>
                <c:pt idx="3143">
                  <c:v>6.4905039034783901E-3</c:v>
                </c:pt>
                <c:pt idx="3144">
                  <c:v>6.4903530292212998E-3</c:v>
                </c:pt>
                <c:pt idx="3145">
                  <c:v>6.4901490695774599E-3</c:v>
                </c:pt>
                <c:pt idx="3146">
                  <c:v>6.4899027347564697E-3</c:v>
                </c:pt>
                <c:pt idx="3147">
                  <c:v>6.4896214753389402E-3</c:v>
                </c:pt>
                <c:pt idx="3148">
                  <c:v>6.4893113449215898E-3</c:v>
                </c:pt>
                <c:pt idx="3149">
                  <c:v>6.4900829456746604E-3</c:v>
                </c:pt>
                <c:pt idx="3150">
                  <c:v>6.48940727114677E-3</c:v>
                </c:pt>
                <c:pt idx="3151">
                  <c:v>6.4897420816123503E-3</c:v>
                </c:pt>
                <c:pt idx="3152">
                  <c:v>6.4899791032075899E-3</c:v>
                </c:pt>
                <c:pt idx="3153">
                  <c:v>6.4901313744485404E-3</c:v>
                </c:pt>
                <c:pt idx="3154">
                  <c:v>6.4902012236416401E-3</c:v>
                </c:pt>
                <c:pt idx="3155">
                  <c:v>6.4902002923190602E-3</c:v>
                </c:pt>
                <c:pt idx="3156">
                  <c:v>6.49012625217438E-3</c:v>
                </c:pt>
                <c:pt idx="3157">
                  <c:v>6.48998841643333E-3</c:v>
                </c:pt>
                <c:pt idx="3158">
                  <c:v>6.4897965639829601E-3</c:v>
                </c:pt>
                <c:pt idx="3159">
                  <c:v>6.4895614050328697E-3</c:v>
                </c:pt>
                <c:pt idx="3160">
                  <c:v>6.4892917871475202E-3</c:v>
                </c:pt>
                <c:pt idx="3161">
                  <c:v>6.4889905042946399E-3</c:v>
                </c:pt>
                <c:pt idx="3162">
                  <c:v>6.4886687323450999E-3</c:v>
                </c:pt>
                <c:pt idx="3163">
                  <c:v>6.4905076287686799E-3</c:v>
                </c:pt>
                <c:pt idx="3164">
                  <c:v>6.4887301996350297E-3</c:v>
                </c:pt>
                <c:pt idx="3165">
                  <c:v>6.4890468493103998E-3</c:v>
                </c:pt>
                <c:pt idx="3166">
                  <c:v>6.48927828297019E-3</c:v>
                </c:pt>
                <c:pt idx="3167">
                  <c:v>6.4894231036305402E-3</c:v>
                </c:pt>
                <c:pt idx="3168">
                  <c:v>6.4894934184849297E-3</c:v>
                </c:pt>
                <c:pt idx="3169">
                  <c:v>6.4894915558397796E-3</c:v>
                </c:pt>
                <c:pt idx="3170">
                  <c:v>6.4894258975982701E-3</c:v>
                </c:pt>
                <c:pt idx="3171">
                  <c:v>6.4892983064055399E-3</c:v>
                </c:pt>
                <c:pt idx="3172">
                  <c:v>6.4891194924712198E-3</c:v>
                </c:pt>
                <c:pt idx="3173">
                  <c:v>6.4889010973274699E-3</c:v>
                </c:pt>
                <c:pt idx="3174">
                  <c:v>6.4886449836194498E-3</c:v>
                </c:pt>
                <c:pt idx="3175">
                  <c:v>6.4883641898632102E-3</c:v>
                </c:pt>
                <c:pt idx="3176">
                  <c:v>6.4880615100264601E-3</c:v>
                </c:pt>
                <c:pt idx="3177">
                  <c:v>6.4904717728495598E-3</c:v>
                </c:pt>
                <c:pt idx="3178">
                  <c:v>6.4881513826549097E-3</c:v>
                </c:pt>
                <c:pt idx="3179">
                  <c:v>6.4884750172495799E-3</c:v>
                </c:pt>
                <c:pt idx="3180">
                  <c:v>6.4887171611189799E-3</c:v>
                </c:pt>
                <c:pt idx="3181">
                  <c:v>6.48887641727924E-3</c:v>
                </c:pt>
                <c:pt idx="3182">
                  <c:v>6.4889579080045197E-3</c:v>
                </c:pt>
                <c:pt idx="3183">
                  <c:v>6.4889751374721501E-3</c:v>
                </c:pt>
                <c:pt idx="3184">
                  <c:v>6.4889243803918396E-3</c:v>
                </c:pt>
                <c:pt idx="3185">
                  <c:v>6.4888163469731799E-3</c:v>
                </c:pt>
                <c:pt idx="3186">
                  <c:v>6.4886561594903504E-3</c:v>
                </c:pt>
                <c:pt idx="3187">
                  <c:v>6.4884540624916597E-3</c:v>
                </c:pt>
                <c:pt idx="3188">
                  <c:v>6.48821704089642E-3</c:v>
                </c:pt>
                <c:pt idx="3189">
                  <c:v>6.4879525452852301E-3</c:v>
                </c:pt>
                <c:pt idx="3190">
                  <c:v>6.4876643009483797E-3</c:v>
                </c:pt>
                <c:pt idx="3191">
                  <c:v>6.48787803947926E-3</c:v>
                </c:pt>
                <c:pt idx="3192">
                  <c:v>6.4877779223024897E-3</c:v>
                </c:pt>
                <c:pt idx="3193">
                  <c:v>6.4881108701229104E-3</c:v>
                </c:pt>
                <c:pt idx="3194">
                  <c:v>6.4883627928793404E-3</c:v>
                </c:pt>
                <c:pt idx="3195">
                  <c:v>6.4885318279266401E-3</c:v>
                </c:pt>
                <c:pt idx="3196">
                  <c:v>6.4886277541518203E-3</c:v>
                </c:pt>
                <c:pt idx="3197">
                  <c:v>6.4886556938290596E-3</c:v>
                </c:pt>
                <c:pt idx="3198">
                  <c:v>6.4886142499744901E-3</c:v>
                </c:pt>
                <c:pt idx="3199">
                  <c:v>6.4885141327977198E-3</c:v>
                </c:pt>
                <c:pt idx="3200">
                  <c:v>6.4883618615567702E-3</c:v>
                </c:pt>
                <c:pt idx="3201">
                  <c:v>6.4881681464612501E-3</c:v>
                </c:pt>
                <c:pt idx="3202">
                  <c:v>6.4879376441240302E-3</c:v>
                </c:pt>
                <c:pt idx="3203">
                  <c:v>6.4876810647547297E-3</c:v>
                </c:pt>
                <c:pt idx="3204">
                  <c:v>6.4874007366597696E-3</c:v>
                </c:pt>
                <c:pt idx="3205">
                  <c:v>6.4871008507907399E-3</c:v>
                </c:pt>
                <c:pt idx="3206">
                  <c:v>6.4877755939960497E-3</c:v>
                </c:pt>
                <c:pt idx="3207">
                  <c:v>6.4871879294514699E-3</c:v>
                </c:pt>
                <c:pt idx="3208">
                  <c:v>6.4875073730945596E-3</c:v>
                </c:pt>
                <c:pt idx="3209">
                  <c:v>6.4877518452703996E-3</c:v>
                </c:pt>
                <c:pt idx="3210">
                  <c:v>6.4879157580435302E-3</c:v>
                </c:pt>
                <c:pt idx="3211">
                  <c:v>6.4880084246397001E-3</c:v>
                </c:pt>
                <c:pt idx="3212">
                  <c:v>6.48803543299437E-3</c:v>
                </c:pt>
                <c:pt idx="3213">
                  <c:v>6.4880005083978202E-3</c:v>
                </c:pt>
                <c:pt idx="3214">
                  <c:v>6.48791203275323E-3</c:v>
                </c:pt>
                <c:pt idx="3215">
                  <c:v>6.4877700060606003E-3</c:v>
                </c:pt>
                <c:pt idx="3216">
                  <c:v>6.4875883981585503E-3</c:v>
                </c:pt>
                <c:pt idx="3217">
                  <c:v>6.4873741939663896E-3</c:v>
                </c:pt>
                <c:pt idx="3218">
                  <c:v>6.4871306531131302E-3</c:v>
                </c:pt>
                <c:pt idx="3219">
                  <c:v>6.4868680201470904E-3</c:v>
                </c:pt>
                <c:pt idx="3220">
                  <c:v>6.4865848980844003E-3</c:v>
                </c:pt>
                <c:pt idx="3221">
                  <c:v>6.4870263449847698E-3</c:v>
                </c:pt>
                <c:pt idx="3222">
                  <c:v>6.4866971224546398E-3</c:v>
                </c:pt>
                <c:pt idx="3223">
                  <c:v>6.4870235510170503E-3</c:v>
                </c:pt>
                <c:pt idx="3224">
                  <c:v>6.4872773364186304E-3</c:v>
                </c:pt>
                <c:pt idx="3225">
                  <c:v>6.4874524250626599E-3</c:v>
                </c:pt>
                <c:pt idx="3226">
                  <c:v>6.4875562675297304E-3</c:v>
                </c:pt>
                <c:pt idx="3227">
                  <c:v>6.4875991083681601E-3</c:v>
                </c:pt>
                <c:pt idx="3228">
                  <c:v>6.4875786192715203E-3</c:v>
                </c:pt>
                <c:pt idx="3229">
                  <c:v>6.4875031821429703E-3</c:v>
                </c:pt>
                <c:pt idx="3230">
                  <c:v>6.4873760566115397E-3</c:v>
                </c:pt>
                <c:pt idx="3231">
                  <c:v>6.4872102811932598E-3</c:v>
                </c:pt>
                <c:pt idx="3232">
                  <c:v>6.48700818419457E-3</c:v>
                </c:pt>
                <c:pt idx="3233">
                  <c:v>6.4867786131799204E-3</c:v>
                </c:pt>
                <c:pt idx="3234">
                  <c:v>6.4865299500524998E-3</c:v>
                </c:pt>
                <c:pt idx="3235">
                  <c:v>6.4862603321671503E-3</c:v>
                </c:pt>
                <c:pt idx="3236">
                  <c:v>6.4859832637011996E-3</c:v>
                </c:pt>
                <c:pt idx="3237">
                  <c:v>6.4879609271883999E-3</c:v>
                </c:pt>
                <c:pt idx="3238">
                  <c:v>6.4860801212489596E-3</c:v>
                </c:pt>
                <c:pt idx="3239">
                  <c:v>6.4863990992307698E-3</c:v>
                </c:pt>
                <c:pt idx="3240">
                  <c:v>6.4866463653743302E-3</c:v>
                </c:pt>
                <c:pt idx="3241">
                  <c:v>6.4868200570344899E-3</c:v>
                </c:pt>
                <c:pt idx="3242">
                  <c:v>6.4869262278080004E-3</c:v>
                </c:pt>
                <c:pt idx="3243">
                  <c:v>6.4869783818721797E-3</c:v>
                </c:pt>
                <c:pt idx="3244">
                  <c:v>6.4869704656302903E-3</c:v>
                </c:pt>
                <c:pt idx="3245">
                  <c:v>6.4869062043726401E-3</c:v>
                </c:pt>
                <c:pt idx="3246">
                  <c:v>6.4867963083088398E-3</c:v>
                </c:pt>
                <c:pt idx="3247">
                  <c:v>6.48664264008403E-3</c:v>
                </c:pt>
                <c:pt idx="3248">
                  <c:v>6.4864591695368299E-3</c:v>
                </c:pt>
                <c:pt idx="3249">
                  <c:v>6.4862491562962497E-3</c:v>
                </c:pt>
                <c:pt idx="3250">
                  <c:v>6.4860205166041903E-3</c:v>
                </c:pt>
                <c:pt idx="3251">
                  <c:v>6.4857732504606299E-3</c:v>
                </c:pt>
                <c:pt idx="3252">
                  <c:v>6.4855138771235899E-3</c:v>
                </c:pt>
                <c:pt idx="3253">
                  <c:v>6.4869243651628503E-3</c:v>
                </c:pt>
                <c:pt idx="3254">
                  <c:v>6.4856358803808698E-3</c:v>
                </c:pt>
                <c:pt idx="3255">
                  <c:v>6.48596184328198E-3</c:v>
                </c:pt>
                <c:pt idx="3256">
                  <c:v>6.4862170256674298E-3</c:v>
                </c:pt>
                <c:pt idx="3257">
                  <c:v>6.4864070154726497E-3</c:v>
                </c:pt>
                <c:pt idx="3258">
                  <c:v>6.4865271560847803E-3</c:v>
                </c:pt>
                <c:pt idx="3259">
                  <c:v>6.4865900203585599E-3</c:v>
                </c:pt>
                <c:pt idx="3260">
                  <c:v>6.48659421131015E-3</c:v>
                </c:pt>
                <c:pt idx="3261">
                  <c:v>6.4865453168749801E-3</c:v>
                </c:pt>
                <c:pt idx="3262">
                  <c:v>6.4864475280046498E-3</c:v>
                </c:pt>
                <c:pt idx="3263">
                  <c:v>6.4863110892474703E-3</c:v>
                </c:pt>
                <c:pt idx="3264">
                  <c:v>6.4861387945711604E-3</c:v>
                </c:pt>
                <c:pt idx="3265">
                  <c:v>6.4859441481530701E-3</c:v>
                </c:pt>
                <c:pt idx="3266">
                  <c:v>6.4857234247028802E-3</c:v>
                </c:pt>
                <c:pt idx="3267">
                  <c:v>6.4854831434786302E-3</c:v>
                </c:pt>
                <c:pt idx="3268">
                  <c:v>6.4852354116737799E-3</c:v>
                </c:pt>
                <c:pt idx="3269">
                  <c:v>6.4849802292883396E-3</c:v>
                </c:pt>
                <c:pt idx="3270">
                  <c:v>6.48727221414447E-3</c:v>
                </c:pt>
                <c:pt idx="3271">
                  <c:v>6.48509431630373E-3</c:v>
                </c:pt>
                <c:pt idx="3272">
                  <c:v>6.4854123629629603E-3</c:v>
                </c:pt>
                <c:pt idx="3273">
                  <c:v>6.4856628887355302E-3</c:v>
                </c:pt>
                <c:pt idx="3274">
                  <c:v>6.4858496189117397E-3</c:v>
                </c:pt>
                <c:pt idx="3275">
                  <c:v>6.48597395047545E-3</c:v>
                </c:pt>
                <c:pt idx="3276">
                  <c:v>6.4860419370234004E-3</c:v>
                </c:pt>
                <c:pt idx="3277">
                  <c:v>6.4860563725233104E-3</c:v>
                </c:pt>
                <c:pt idx="3278">
                  <c:v>6.4860200509429004E-3</c:v>
                </c:pt>
                <c:pt idx="3279">
                  <c:v>6.4859357662499003E-3</c:v>
                </c:pt>
                <c:pt idx="3280">
                  <c:v>6.48581143468619E-3</c:v>
                </c:pt>
                <c:pt idx="3281">
                  <c:v>6.4856545068323604E-3</c:v>
                </c:pt>
                <c:pt idx="3282">
                  <c:v>6.4854752272367503E-3</c:v>
                </c:pt>
                <c:pt idx="3283">
                  <c:v>6.4852703362703297E-3</c:v>
                </c:pt>
                <c:pt idx="3284">
                  <c:v>6.4850496128201502E-3</c:v>
                </c:pt>
                <c:pt idx="3285">
                  <c:v>6.4848163165152099E-3</c:v>
                </c:pt>
                <c:pt idx="3286">
                  <c:v>6.4845825545489797E-3</c:v>
                </c:pt>
                <c:pt idx="3287">
                  <c:v>6.4855385571718199E-3</c:v>
                </c:pt>
                <c:pt idx="3288">
                  <c:v>6.4847134053707097E-3</c:v>
                </c:pt>
                <c:pt idx="3289">
                  <c:v>6.4850370399653903E-3</c:v>
                </c:pt>
                <c:pt idx="3290">
                  <c:v>6.4852982759475699E-3</c:v>
                </c:pt>
                <c:pt idx="3291">
                  <c:v>6.4854957163333901E-3</c:v>
                </c:pt>
                <c:pt idx="3292">
                  <c:v>6.4856312237680002E-3</c:v>
                </c:pt>
                <c:pt idx="3293">
                  <c:v>6.4857089892029797E-3</c:v>
                </c:pt>
                <c:pt idx="3294">
                  <c:v>6.4857355318963502E-3</c:v>
                </c:pt>
                <c:pt idx="3295">
                  <c:v>6.4857117831707001E-3</c:v>
                </c:pt>
                <c:pt idx="3296">
                  <c:v>6.4856363460421597E-3</c:v>
                </c:pt>
                <c:pt idx="3297">
                  <c:v>6.4855222590267702E-3</c:v>
                </c:pt>
                <c:pt idx="3298">
                  <c:v>6.4853793010115597E-3</c:v>
                </c:pt>
                <c:pt idx="3299">
                  <c:v>6.4852051436901101E-3</c:v>
                </c:pt>
                <c:pt idx="3300">
                  <c:v>6.48501189425588E-3</c:v>
                </c:pt>
                <c:pt idx="3301">
                  <c:v>6.4847986213862896E-3</c:v>
                </c:pt>
                <c:pt idx="3302">
                  <c:v>6.4845746383070998E-3</c:v>
                </c:pt>
                <c:pt idx="3303">
                  <c:v>6.4843413420021499E-3</c:v>
                </c:pt>
                <c:pt idx="3304">
                  <c:v>6.4841094426810698E-3</c:v>
                </c:pt>
                <c:pt idx="3305">
                  <c:v>6.4854146912694003E-3</c:v>
                </c:pt>
                <c:pt idx="3306">
                  <c:v>6.4842323772609199E-3</c:v>
                </c:pt>
                <c:pt idx="3307">
                  <c:v>6.4845504239201598E-3</c:v>
                </c:pt>
                <c:pt idx="3308">
                  <c:v>6.4848093315959003E-3</c:v>
                </c:pt>
                <c:pt idx="3309">
                  <c:v>6.4850035123527102E-3</c:v>
                </c:pt>
                <c:pt idx="3310">
                  <c:v>6.4851380884647404E-3</c:v>
                </c:pt>
                <c:pt idx="3311">
                  <c:v>6.4852209761738803E-3</c:v>
                </c:pt>
                <c:pt idx="3312">
                  <c:v>6.4852568320930004E-3</c:v>
                </c:pt>
                <c:pt idx="3313">
                  <c:v>6.4852423965930999E-3</c:v>
                </c:pt>
                <c:pt idx="3314">
                  <c:v>6.4851795323193099E-3</c:v>
                </c:pt>
                <c:pt idx="3315">
                  <c:v>6.4850752241909504E-3</c:v>
                </c:pt>
                <c:pt idx="3316">
                  <c:v>6.4849439077079296E-3</c:v>
                </c:pt>
                <c:pt idx="3317">
                  <c:v>6.4847865141928196E-3</c:v>
                </c:pt>
                <c:pt idx="3318">
                  <c:v>6.4846095629036401E-3</c:v>
                </c:pt>
                <c:pt idx="3319">
                  <c:v>6.4844102598726801E-3</c:v>
                </c:pt>
                <c:pt idx="3320">
                  <c:v>6.4841988496482398E-3</c:v>
                </c:pt>
                <c:pt idx="3321">
                  <c:v>6.4839841797947901E-3</c:v>
                </c:pt>
                <c:pt idx="3322">
                  <c:v>6.4837639220058901E-3</c:v>
                </c:pt>
                <c:pt idx="3323">
                  <c:v>6.48354599252343E-3</c:v>
                </c:pt>
                <c:pt idx="3324">
                  <c:v>6.4873178489506201E-3</c:v>
                </c:pt>
                <c:pt idx="3325">
                  <c:v>6.4836726523935804E-3</c:v>
                </c:pt>
                <c:pt idx="3326">
                  <c:v>6.4839869737625096E-3</c:v>
                </c:pt>
                <c:pt idx="3327">
                  <c:v>6.4842435531318196E-3</c:v>
                </c:pt>
                <c:pt idx="3328">
                  <c:v>6.4844335429370403E-3</c:v>
                </c:pt>
                <c:pt idx="3329">
                  <c:v>6.4845727756619497E-3</c:v>
                </c:pt>
                <c:pt idx="3330">
                  <c:v>6.4846687018871299E-3</c:v>
                </c:pt>
                <c:pt idx="3331">
                  <c:v>6.4847236499190296E-3</c:v>
                </c:pt>
                <c:pt idx="3332">
                  <c:v>6.4847199246287398E-3</c:v>
                </c:pt>
                <c:pt idx="3333">
                  <c:v>6.4846719615161402E-3</c:v>
                </c:pt>
                <c:pt idx="3334">
                  <c:v>6.4845895394682902E-3</c:v>
                </c:pt>
                <c:pt idx="3335">
                  <c:v>6.4844759181141897E-3</c:v>
                </c:pt>
                <c:pt idx="3336">
                  <c:v>6.4843413420021499E-3</c:v>
                </c:pt>
                <c:pt idx="3337">
                  <c:v>6.4841806888580296E-3</c:v>
                </c:pt>
                <c:pt idx="3338">
                  <c:v>6.4840004779398398E-3</c:v>
                </c:pt>
                <c:pt idx="3339">
                  <c:v>6.4838062971830403E-3</c:v>
                </c:pt>
                <c:pt idx="3340">
                  <c:v>6.4836116507649396E-3</c:v>
                </c:pt>
                <c:pt idx="3341">
                  <c:v>6.4834109507501099E-3</c:v>
                </c:pt>
                <c:pt idx="3342">
                  <c:v>6.4832083880901302E-3</c:v>
                </c:pt>
                <c:pt idx="3343">
                  <c:v>6.48503378033638E-3</c:v>
                </c:pt>
                <c:pt idx="3344">
                  <c:v>6.48335460573435E-3</c:v>
                </c:pt>
                <c:pt idx="3345">
                  <c:v>6.4836801029741799E-3</c:v>
                </c:pt>
                <c:pt idx="3346">
                  <c:v>6.48394366726279E-3</c:v>
                </c:pt>
                <c:pt idx="3347">
                  <c:v>6.4841425046324704E-3</c:v>
                </c:pt>
                <c:pt idx="3348">
                  <c:v>6.4842915162444097E-3</c:v>
                </c:pt>
                <c:pt idx="3349">
                  <c:v>6.4844023436307898E-3</c:v>
                </c:pt>
                <c:pt idx="3350">
                  <c:v>6.4844652079045799E-3</c:v>
                </c:pt>
                <c:pt idx="3351">
                  <c:v>6.4844768494367599E-3</c:v>
                </c:pt>
                <c:pt idx="3352">
                  <c:v>6.4844358712434803E-3</c:v>
                </c:pt>
                <c:pt idx="3353">
                  <c:v>6.4843595027923601E-3</c:v>
                </c:pt>
                <c:pt idx="3354">
                  <c:v>6.4842565916478599E-3</c:v>
                </c:pt>
                <c:pt idx="3355">
                  <c:v>6.48412760347128E-3</c:v>
                </c:pt>
                <c:pt idx="3356">
                  <c:v>6.4839739352464702E-3</c:v>
                </c:pt>
                <c:pt idx="3357">
                  <c:v>6.48379838094115E-3</c:v>
                </c:pt>
                <c:pt idx="3358">
                  <c:v>6.4836097881197903E-3</c:v>
                </c:pt>
                <c:pt idx="3359">
                  <c:v>6.4834160730242703E-3</c:v>
                </c:pt>
                <c:pt idx="3360">
                  <c:v>6.4832232892513301E-3</c:v>
                </c:pt>
                <c:pt idx="3361">
                  <c:v>6.4830230548977904E-3</c:v>
                </c:pt>
                <c:pt idx="3362">
                  <c:v>6.4828209578990902E-3</c:v>
                </c:pt>
                <c:pt idx="3363">
                  <c:v>6.4841378480195999E-3</c:v>
                </c:pt>
                <c:pt idx="3364">
                  <c:v>6.4829732291400398E-3</c:v>
                </c:pt>
                <c:pt idx="3365">
                  <c:v>6.4832866191863996E-3</c:v>
                </c:pt>
                <c:pt idx="3366">
                  <c:v>6.4835418015718503E-3</c:v>
                </c:pt>
                <c:pt idx="3367">
                  <c:v>6.4837369136512297E-3</c:v>
                </c:pt>
                <c:pt idx="3368">
                  <c:v>6.4838891848921802E-3</c:v>
                </c:pt>
                <c:pt idx="3369">
                  <c:v>6.4840056002140097E-3</c:v>
                </c:pt>
                <c:pt idx="3370">
                  <c:v>6.4840759150683897E-3</c:v>
                </c:pt>
                <c:pt idx="3371">
                  <c:v>6.4840898849070098E-3</c:v>
                </c:pt>
                <c:pt idx="3372">
                  <c:v>6.48405496031046E-3</c:v>
                </c:pt>
                <c:pt idx="3373">
                  <c:v>6.48399209603667E-3</c:v>
                </c:pt>
                <c:pt idx="3374">
                  <c:v>6.4839026890695104E-3</c:v>
                </c:pt>
                <c:pt idx="3375">
                  <c:v>6.4837853424251097E-3</c:v>
                </c:pt>
                <c:pt idx="3376">
                  <c:v>6.4836414530873299E-3</c:v>
                </c:pt>
                <c:pt idx="3377">
                  <c:v>6.4834738150238999E-3</c:v>
                </c:pt>
                <c:pt idx="3378">
                  <c:v>6.4833001233637298E-3</c:v>
                </c:pt>
                <c:pt idx="3379">
                  <c:v>6.48312224075198E-3</c:v>
                </c:pt>
                <c:pt idx="3380">
                  <c:v>6.4829359762370604E-3</c:v>
                </c:pt>
                <c:pt idx="3381">
                  <c:v>6.4827473834156999E-3</c:v>
                </c:pt>
                <c:pt idx="3382">
                  <c:v>6.4825559966266199E-3</c:v>
                </c:pt>
                <c:pt idx="3383">
                  <c:v>6.4823739230632799E-3</c:v>
                </c:pt>
                <c:pt idx="3384">
                  <c:v>6.48497324436903E-3</c:v>
                </c:pt>
                <c:pt idx="3385">
                  <c:v>6.4825317822396799E-3</c:v>
                </c:pt>
                <c:pt idx="3386">
                  <c:v>6.4828293398022704E-3</c:v>
                </c:pt>
                <c:pt idx="3387">
                  <c:v>6.4830742776393899E-3</c:v>
                </c:pt>
                <c:pt idx="3388">
                  <c:v>6.4832717180252101E-3</c:v>
                </c:pt>
                <c:pt idx="3389">
                  <c:v>6.4834384247660602E-3</c:v>
                </c:pt>
                <c:pt idx="3390">
                  <c:v>6.4835650846362097E-3</c:v>
                </c:pt>
                <c:pt idx="3391">
                  <c:v>6.4836423844099001E-3</c:v>
                </c:pt>
                <c:pt idx="3392">
                  <c:v>6.4836642704904097E-3</c:v>
                </c:pt>
                <c:pt idx="3393">
                  <c:v>6.4836503006517896E-3</c:v>
                </c:pt>
                <c:pt idx="3394">
                  <c:v>6.4836028032004799E-3</c:v>
                </c:pt>
                <c:pt idx="3395">
                  <c:v>6.4835282973945097E-3</c:v>
                </c:pt>
                <c:pt idx="3396">
                  <c:v>6.4834277145564599E-3</c:v>
                </c:pt>
                <c:pt idx="3397">
                  <c:v>6.4832945354282899E-3</c:v>
                </c:pt>
                <c:pt idx="3398">
                  <c:v>6.4831455238163497E-3</c:v>
                </c:pt>
                <c:pt idx="3399">
                  <c:v>6.4829881303012397E-3</c:v>
                </c:pt>
                <c:pt idx="3400">
                  <c:v>6.4828246831893904E-3</c:v>
                </c:pt>
                <c:pt idx="3401">
                  <c:v>6.4826491288840797E-3</c:v>
                </c:pt>
                <c:pt idx="3402">
                  <c:v>6.48247310891748E-3</c:v>
                </c:pt>
                <c:pt idx="3403">
                  <c:v>6.4822961576283004E-3</c:v>
                </c:pt>
                <c:pt idx="3404">
                  <c:v>6.4821229316294202E-3</c:v>
                </c:pt>
                <c:pt idx="3405">
                  <c:v>6.4819571562111404E-3</c:v>
                </c:pt>
                <c:pt idx="3406">
                  <c:v>6.4855716191232196E-3</c:v>
                </c:pt>
                <c:pt idx="3407">
                  <c:v>6.4821131527423902E-3</c:v>
                </c:pt>
                <c:pt idx="3408">
                  <c:v>6.4823995344340801E-3</c:v>
                </c:pt>
                <c:pt idx="3409">
                  <c:v>6.4826458692550703E-3</c:v>
                </c:pt>
                <c:pt idx="3410">
                  <c:v>6.4828549511730697E-3</c:v>
                </c:pt>
                <c:pt idx="3411">
                  <c:v>6.4830286428332303E-3</c:v>
                </c:pt>
                <c:pt idx="3412">
                  <c:v>6.4831627532839801E-3</c:v>
                </c:pt>
                <c:pt idx="3413">
                  <c:v>6.4832447096705402E-3</c:v>
                </c:pt>
                <c:pt idx="3414">
                  <c:v>6.4832828938961003E-3</c:v>
                </c:pt>
                <c:pt idx="3415">
                  <c:v>6.4832828938961003E-3</c:v>
                </c:pt>
                <c:pt idx="3416">
                  <c:v>6.4832516945898498E-3</c:v>
                </c:pt>
                <c:pt idx="3417">
                  <c:v>6.4831906929612203E-3</c:v>
                </c:pt>
                <c:pt idx="3418">
                  <c:v>6.48309802636504E-3</c:v>
                </c:pt>
                <c:pt idx="3419">
                  <c:v>6.4829853363335098E-3</c:v>
                </c:pt>
                <c:pt idx="3420">
                  <c:v>6.4828507602214796E-3</c:v>
                </c:pt>
                <c:pt idx="3421">
                  <c:v>6.4827073365449897E-3</c:v>
                </c:pt>
                <c:pt idx="3422">
                  <c:v>6.4825527369976E-3</c:v>
                </c:pt>
                <c:pt idx="3423">
                  <c:v>6.4823878929019E-3</c:v>
                </c:pt>
                <c:pt idx="3424">
                  <c:v>6.4822239801287703E-3</c:v>
                </c:pt>
                <c:pt idx="3425">
                  <c:v>6.4820568077266199E-3</c:v>
                </c:pt>
                <c:pt idx="3426">
                  <c:v>6.4818980172276497E-3</c:v>
                </c:pt>
                <c:pt idx="3427">
                  <c:v>6.4817387610673896E-3</c:v>
                </c:pt>
                <c:pt idx="3428">
                  <c:v>6.4815864898264399E-3</c:v>
                </c:pt>
                <c:pt idx="3429">
                  <c:v>6.4855595119297496E-3</c:v>
                </c:pt>
                <c:pt idx="3430">
                  <c:v>6.4817373640835303E-3</c:v>
                </c:pt>
                <c:pt idx="3431">
                  <c:v>6.4820195548236396E-3</c:v>
                </c:pt>
                <c:pt idx="3432">
                  <c:v>6.4822696149349204E-3</c:v>
                </c:pt>
                <c:pt idx="3433">
                  <c:v>6.4824819564819301E-3</c:v>
                </c:pt>
                <c:pt idx="3434">
                  <c:v>6.4826607704162598E-3</c:v>
                </c:pt>
                <c:pt idx="3435">
                  <c:v>6.48279534652829E-3</c:v>
                </c:pt>
                <c:pt idx="3436">
                  <c:v>6.4828926697373399E-3</c:v>
                </c:pt>
                <c:pt idx="3437">
                  <c:v>6.4829434268176599E-3</c:v>
                </c:pt>
                <c:pt idx="3438">
                  <c:v>6.4829555340111299E-3</c:v>
                </c:pt>
                <c:pt idx="3439">
                  <c:v>6.4829369075596298E-3</c:v>
                </c:pt>
                <c:pt idx="3440">
                  <c:v>6.4828875474631804E-3</c:v>
                </c:pt>
                <c:pt idx="3441">
                  <c:v>6.4828083850443398E-3</c:v>
                </c:pt>
                <c:pt idx="3442">
                  <c:v>6.4827040769159803E-3</c:v>
                </c:pt>
                <c:pt idx="3443">
                  <c:v>6.4825857989489998E-3</c:v>
                </c:pt>
                <c:pt idx="3444">
                  <c:v>6.4824488945305399E-3</c:v>
                </c:pt>
                <c:pt idx="3445">
                  <c:v>6.4823082648217704E-3</c:v>
                </c:pt>
                <c:pt idx="3446">
                  <c:v>6.4821541309356698E-3</c:v>
                </c:pt>
                <c:pt idx="3447">
                  <c:v>6.4819986000657099E-3</c:v>
                </c:pt>
                <c:pt idx="3448">
                  <c:v>6.4818398095667397E-3</c:v>
                </c:pt>
                <c:pt idx="3449">
                  <c:v>6.4816875383257901E-3</c:v>
                </c:pt>
                <c:pt idx="3450">
                  <c:v>6.4815366640686998E-3</c:v>
                </c:pt>
                <c:pt idx="3451">
                  <c:v>6.4813890494406197E-3</c:v>
                </c:pt>
                <c:pt idx="3452">
                  <c:v>6.4812498167157199E-3</c:v>
                </c:pt>
                <c:pt idx="3453">
                  <c:v>6.4851194620132498E-3</c:v>
                </c:pt>
                <c:pt idx="3454">
                  <c:v>6.4814053475856798E-3</c:v>
                </c:pt>
                <c:pt idx="3455">
                  <c:v>6.4816838130354899E-3</c:v>
                </c:pt>
                <c:pt idx="3456">
                  <c:v>6.4819306135177604E-3</c:v>
                </c:pt>
                <c:pt idx="3457">
                  <c:v>6.4821438863873499E-3</c:v>
                </c:pt>
                <c:pt idx="3458">
                  <c:v>6.4823240973055397E-3</c:v>
                </c:pt>
                <c:pt idx="3459">
                  <c:v>6.4824689179658898E-3</c:v>
                </c:pt>
                <c:pt idx="3460">
                  <c:v>6.4825741574168197E-3</c:v>
                </c:pt>
                <c:pt idx="3461">
                  <c:v>6.4826360903680299E-3</c:v>
                </c:pt>
                <c:pt idx="3462">
                  <c:v>6.4826589077711097E-3</c:v>
                </c:pt>
                <c:pt idx="3463">
                  <c:v>6.4826491288840797E-3</c:v>
                </c:pt>
                <c:pt idx="3464">
                  <c:v>6.4826100133359398E-3</c:v>
                </c:pt>
                <c:pt idx="3465">
                  <c:v>6.4825448207557201E-3</c:v>
                </c:pt>
                <c:pt idx="3466">
                  <c:v>6.4824526198208297E-3</c:v>
                </c:pt>
                <c:pt idx="3467">
                  <c:v>6.4823413267731701E-3</c:v>
                </c:pt>
                <c:pt idx="3468">
                  <c:v>6.4822155982255901E-3</c:v>
                </c:pt>
                <c:pt idx="3469">
                  <c:v>6.4820814877748498E-3</c:v>
                </c:pt>
                <c:pt idx="3470">
                  <c:v>6.4819389954209302E-3</c:v>
                </c:pt>
                <c:pt idx="3471">
                  <c:v>6.4817918464541401E-3</c:v>
                </c:pt>
                <c:pt idx="3472">
                  <c:v>6.4816395752132E-3</c:v>
                </c:pt>
                <c:pt idx="3473">
                  <c:v>6.4814919605851199E-3</c:v>
                </c:pt>
                <c:pt idx="3474">
                  <c:v>6.4813490025699199E-3</c:v>
                </c:pt>
                <c:pt idx="3475">
                  <c:v>6.4812088385224299E-3</c:v>
                </c:pt>
                <c:pt idx="3476">
                  <c:v>6.4810733310878303E-3</c:v>
                </c:pt>
                <c:pt idx="3477">
                  <c:v>6.4809499308466903E-3</c:v>
                </c:pt>
                <c:pt idx="3478">
                  <c:v>6.4843078143894698E-3</c:v>
                </c:pt>
                <c:pt idx="3479">
                  <c:v>6.4811012707650696E-3</c:v>
                </c:pt>
                <c:pt idx="3480">
                  <c:v>6.4813732169568599E-3</c:v>
                </c:pt>
                <c:pt idx="3481">
                  <c:v>6.4816209487616998E-3</c:v>
                </c:pt>
                <c:pt idx="3482">
                  <c:v>6.4818342216312903E-3</c:v>
                </c:pt>
                <c:pt idx="3483">
                  <c:v>6.4820167608559097E-3</c:v>
                </c:pt>
                <c:pt idx="3484">
                  <c:v>6.4821708947420103E-3</c:v>
                </c:pt>
                <c:pt idx="3485">
                  <c:v>6.4822854474186897E-3</c:v>
                </c:pt>
                <c:pt idx="3486">
                  <c:v>6.4823562279343596E-3</c:v>
                </c:pt>
                <c:pt idx="3487">
                  <c:v>6.4823864959180398E-3</c:v>
                </c:pt>
                <c:pt idx="3488">
                  <c:v>6.4823874272406101E-3</c:v>
                </c:pt>
                <c:pt idx="3489">
                  <c:v>6.4823594875633699E-3</c:v>
                </c:pt>
                <c:pt idx="3490">
                  <c:v>6.4823036082088999E-3</c:v>
                </c:pt>
                <c:pt idx="3491">
                  <c:v>6.4822197891771802E-3</c:v>
                </c:pt>
                <c:pt idx="3492">
                  <c:v>6.4821182750165497E-3</c:v>
                </c:pt>
                <c:pt idx="3493">
                  <c:v>6.4820023253560101E-3</c:v>
                </c:pt>
                <c:pt idx="3494">
                  <c:v>6.4818756654858598E-3</c:v>
                </c:pt>
                <c:pt idx="3495">
                  <c:v>6.4817401580512498E-3</c:v>
                </c:pt>
                <c:pt idx="3496">
                  <c:v>6.4815995283424898E-3</c:v>
                </c:pt>
                <c:pt idx="3497">
                  <c:v>6.4814556390047099E-3</c:v>
                </c:pt>
                <c:pt idx="3498">
                  <c:v>6.4813168719410896E-3</c:v>
                </c:pt>
                <c:pt idx="3499">
                  <c:v>6.4811776392161898E-3</c:v>
                </c:pt>
                <c:pt idx="3500">
                  <c:v>6.4810402691364297E-3</c:v>
                </c:pt>
                <c:pt idx="3501">
                  <c:v>6.4809140749275702E-3</c:v>
                </c:pt>
                <c:pt idx="3502">
                  <c:v>6.4807897433638599E-3</c:v>
                </c:pt>
                <c:pt idx="3503">
                  <c:v>6.4806761220097498E-3</c:v>
                </c:pt>
                <c:pt idx="3504">
                  <c:v>6.4831161871552502E-3</c:v>
                </c:pt>
                <c:pt idx="3505">
                  <c:v>6.4808293245732802E-3</c:v>
                </c:pt>
                <c:pt idx="3506">
                  <c:v>6.4810961484909101E-3</c:v>
                </c:pt>
                <c:pt idx="3507">
                  <c:v>6.4813410863280296E-3</c:v>
                </c:pt>
                <c:pt idx="3508">
                  <c:v>6.48155435919762E-3</c:v>
                </c:pt>
                <c:pt idx="3509">
                  <c:v>6.4817406237125397E-3</c:v>
                </c:pt>
                <c:pt idx="3510">
                  <c:v>6.48189894855022E-3</c:v>
                </c:pt>
                <c:pt idx="3511">
                  <c:v>6.4820260740816602E-3</c:v>
                </c:pt>
                <c:pt idx="3512">
                  <c:v>6.4821024425327804E-3</c:v>
                </c:pt>
                <c:pt idx="3513">
                  <c:v>6.4821443520486398E-3</c:v>
                </c:pt>
                <c:pt idx="3514">
                  <c:v>6.4821522682905197E-3</c:v>
                </c:pt>
                <c:pt idx="3515">
                  <c:v>6.4821355044841801E-3</c:v>
                </c:pt>
                <c:pt idx="3516">
                  <c:v>6.48208754137159E-3</c:v>
                </c:pt>
                <c:pt idx="3517">
                  <c:v>6.4820130355656199E-3</c:v>
                </c:pt>
                <c:pt idx="3518">
                  <c:v>6.4819194376468702E-3</c:v>
                </c:pt>
                <c:pt idx="3519">
                  <c:v>6.4818100072443503E-3</c:v>
                </c:pt>
                <c:pt idx="3520">
                  <c:v>6.4816917292773698E-3</c:v>
                </c:pt>
                <c:pt idx="3521">
                  <c:v>6.4815627411007899E-3</c:v>
                </c:pt>
                <c:pt idx="3522">
                  <c:v>6.4814253710210297E-3</c:v>
                </c:pt>
                <c:pt idx="3523">
                  <c:v>6.4812884666025699E-3</c:v>
                </c:pt>
                <c:pt idx="3524">
                  <c:v>6.4811529591679599E-3</c:v>
                </c:pt>
                <c:pt idx="3525">
                  <c:v>6.4810188487172101E-3</c:v>
                </c:pt>
                <c:pt idx="3526">
                  <c:v>6.4808889292180599E-3</c:v>
                </c:pt>
                <c:pt idx="3527">
                  <c:v>6.4807594753801797E-3</c:v>
                </c:pt>
                <c:pt idx="3528">
                  <c:v>6.4806439913809299E-3</c:v>
                </c:pt>
                <c:pt idx="3529">
                  <c:v>6.48053456097841E-3</c:v>
                </c:pt>
                <c:pt idx="3530">
                  <c:v>6.4804325811564896E-3</c:v>
                </c:pt>
                <c:pt idx="3531">
                  <c:v>6.4815701916813902E-3</c:v>
                </c:pt>
                <c:pt idx="3532">
                  <c:v>6.4805848523974401E-3</c:v>
                </c:pt>
                <c:pt idx="3533">
                  <c:v>6.4808465540409097E-3</c:v>
                </c:pt>
                <c:pt idx="3534">
                  <c:v>6.4810891635715996E-3</c:v>
                </c:pt>
                <c:pt idx="3535">
                  <c:v>6.4813015051186102E-3</c:v>
                </c:pt>
                <c:pt idx="3536">
                  <c:v>6.4814905636012598E-3</c:v>
                </c:pt>
                <c:pt idx="3537">
                  <c:v>6.4816558733582497E-3</c:v>
                </c:pt>
                <c:pt idx="3538">
                  <c:v>6.4817876555025604E-3</c:v>
                </c:pt>
                <c:pt idx="3539">
                  <c:v>6.4818728715181403E-3</c:v>
                </c:pt>
                <c:pt idx="3540">
                  <c:v>6.4819208346307304E-3</c:v>
                </c:pt>
                <c:pt idx="3541">
                  <c:v>6.4819394610822201E-3</c:v>
                </c:pt>
                <c:pt idx="3542">
                  <c:v>6.4819306135177604E-3</c:v>
                </c:pt>
                <c:pt idx="3543">
                  <c:v>6.4818924292922003E-3</c:v>
                </c:pt>
                <c:pt idx="3544">
                  <c:v>6.4818277023732697E-3</c:v>
                </c:pt>
                <c:pt idx="3545">
                  <c:v>6.4817382954060997E-3</c:v>
                </c:pt>
                <c:pt idx="3546">
                  <c:v>6.4816358499228998E-3</c:v>
                </c:pt>
                <c:pt idx="3547">
                  <c:v>6.4815254881978E-3</c:v>
                </c:pt>
                <c:pt idx="3548">
                  <c:v>6.4814011566340897E-3</c:v>
                </c:pt>
                <c:pt idx="3549">
                  <c:v>6.4812703058123597E-3</c:v>
                </c:pt>
                <c:pt idx="3550">
                  <c:v>6.4811357297003304E-3</c:v>
                </c:pt>
                <c:pt idx="3551">
                  <c:v>6.4810062758624597E-3</c:v>
                </c:pt>
                <c:pt idx="3552">
                  <c:v>6.4808754250407202E-3</c:v>
                </c:pt>
                <c:pt idx="3553">
                  <c:v>6.4807487651705699E-3</c:v>
                </c:pt>
                <c:pt idx="3554">
                  <c:v>6.4806281588971597E-3</c:v>
                </c:pt>
                <c:pt idx="3555">
                  <c:v>6.4805131405591999E-3</c:v>
                </c:pt>
                <c:pt idx="3556">
                  <c:v>9.55622643232346E-2</c:v>
                </c:pt>
                <c:pt idx="3557">
                  <c:v>5.6344684213399901E-2</c:v>
                </c:pt>
                <c:pt idx="3558">
                  <c:v>9.6812874078750596E-2</c:v>
                </c:pt>
                <c:pt idx="3559">
                  <c:v>3.8290377706289298E-2</c:v>
                </c:pt>
                <c:pt idx="3560">
                  <c:v>6.7648053169250502E-2</c:v>
                </c:pt>
                <c:pt idx="3561">
                  <c:v>7.2427868843078599E-2</c:v>
                </c:pt>
                <c:pt idx="3562">
                  <c:v>3.6993123590946198E-2</c:v>
                </c:pt>
                <c:pt idx="3563">
                  <c:v>5.3638011217117303E-2</c:v>
                </c:pt>
                <c:pt idx="3564">
                  <c:v>6.3866473734378801E-2</c:v>
                </c:pt>
                <c:pt idx="3565">
                  <c:v>3.9331499487161602E-2</c:v>
                </c:pt>
                <c:pt idx="3566">
                  <c:v>4.1381515562534298E-2</c:v>
                </c:pt>
                <c:pt idx="3567">
                  <c:v>5.5974598973989501E-2</c:v>
                </c:pt>
                <c:pt idx="3568">
                  <c:v>4.4427827000618002E-2</c:v>
                </c:pt>
                <c:pt idx="3569">
                  <c:v>3.5078048706054701E-2</c:v>
                </c:pt>
                <c:pt idx="3570">
                  <c:v>4.5629911124706303E-2</c:v>
                </c:pt>
                <c:pt idx="3571">
                  <c:v>4.68185320496559E-2</c:v>
                </c:pt>
                <c:pt idx="3572">
                  <c:v>3.6141451448202098E-2</c:v>
                </c:pt>
                <c:pt idx="3573">
                  <c:v>3.7089943885803202E-2</c:v>
                </c:pt>
                <c:pt idx="3574">
                  <c:v>4.3780274689197499E-2</c:v>
                </c:pt>
                <c:pt idx="3575">
                  <c:v>3.9760008454322801E-2</c:v>
                </c:pt>
                <c:pt idx="3576">
                  <c:v>3.4281309694051701E-2</c:v>
                </c:pt>
                <c:pt idx="3577">
                  <c:v>3.7851486355066299E-2</c:v>
                </c:pt>
                <c:pt idx="3578">
                  <c:v>4.0364660322666203E-2</c:v>
                </c:pt>
                <c:pt idx="3579">
                  <c:v>3.5956073552370099E-2</c:v>
                </c:pt>
                <c:pt idx="3580">
                  <c:v>3.4201968461275101E-2</c:v>
                </c:pt>
                <c:pt idx="3581">
                  <c:v>3.7400770932436003E-2</c:v>
                </c:pt>
                <c:pt idx="3582">
                  <c:v>3.7442818284034701E-2</c:v>
                </c:pt>
                <c:pt idx="3583">
                  <c:v>3.4252036362886401E-2</c:v>
                </c:pt>
                <c:pt idx="3584">
                  <c:v>3.4306801855564097E-2</c:v>
                </c:pt>
                <c:pt idx="3585">
                  <c:v>3.6377187818288803E-2</c:v>
                </c:pt>
                <c:pt idx="3586">
                  <c:v>3.54233831167221E-2</c:v>
                </c:pt>
                <c:pt idx="3587">
                  <c:v>3.3516462892293902E-2</c:v>
                </c:pt>
                <c:pt idx="3588">
                  <c:v>3.4267686307430302E-2</c:v>
                </c:pt>
                <c:pt idx="3589">
                  <c:v>3.5289265215396902E-2</c:v>
                </c:pt>
                <c:pt idx="3590">
                  <c:v>3.4145787358283997E-2</c:v>
                </c:pt>
                <c:pt idx="3591">
                  <c:v>3.3217374235391603E-2</c:v>
                </c:pt>
                <c:pt idx="3592">
                  <c:v>3.4015532582998297E-2</c:v>
                </c:pt>
                <c:pt idx="3593">
                  <c:v>3.4300882369279903E-2</c:v>
                </c:pt>
                <c:pt idx="3594">
                  <c:v>3.3332046121358899E-2</c:v>
                </c:pt>
                <c:pt idx="3595">
                  <c:v>3.2981440424919101E-2</c:v>
                </c:pt>
                <c:pt idx="3596">
                  <c:v>3.3588089048862499E-2</c:v>
                </c:pt>
                <c:pt idx="3597">
                  <c:v>3.3587493002414703E-2</c:v>
                </c:pt>
                <c:pt idx="3598">
                  <c:v>3.2914776355028201E-2</c:v>
                </c:pt>
                <c:pt idx="3599">
                  <c:v>3.28346341848373E-2</c:v>
                </c:pt>
                <c:pt idx="3600">
                  <c:v>3.3218428492546102E-2</c:v>
                </c:pt>
                <c:pt idx="3601">
                  <c:v>3.3051591366529499E-2</c:v>
                </c:pt>
                <c:pt idx="3602">
                  <c:v>3.2591566443443298E-2</c:v>
                </c:pt>
                <c:pt idx="3603">
                  <c:v>3.2629497349262203E-2</c:v>
                </c:pt>
                <c:pt idx="3604">
                  <c:v>3.28476205468178E-2</c:v>
                </c:pt>
                <c:pt idx="3605">
                  <c:v>3.2651480287313503E-2</c:v>
                </c:pt>
                <c:pt idx="3606">
                  <c:v>3.2376319169998197E-2</c:v>
                </c:pt>
                <c:pt idx="3607">
                  <c:v>3.2456140965223299E-2</c:v>
                </c:pt>
                <c:pt idx="3608">
                  <c:v>3.2554034143686301E-2</c:v>
                </c:pt>
                <c:pt idx="3609">
                  <c:v>3.2361313700675999E-2</c:v>
                </c:pt>
                <c:pt idx="3610">
                  <c:v>3.2197892665863002E-2</c:v>
                </c:pt>
                <c:pt idx="3611">
                  <c:v>3.2268725335597999E-2</c:v>
                </c:pt>
                <c:pt idx="3612">
                  <c:v>3.22876311838627E-2</c:v>
                </c:pt>
                <c:pt idx="3613">
                  <c:v>3.2131802290677997E-2</c:v>
                </c:pt>
                <c:pt idx="3614">
                  <c:v>3.2048214226961101E-2</c:v>
                </c:pt>
                <c:pt idx="3615">
                  <c:v>3.2102793455123901E-2</c:v>
                </c:pt>
                <c:pt idx="3616">
                  <c:v>3.2077945768833202E-2</c:v>
                </c:pt>
                <c:pt idx="3617">
                  <c:v>3.19546684622765E-2</c:v>
                </c:pt>
                <c:pt idx="3618">
                  <c:v>3.1911324709653903E-2</c:v>
                </c:pt>
                <c:pt idx="3619">
                  <c:v>3.1940039247274399E-2</c:v>
                </c:pt>
                <c:pt idx="3620">
                  <c:v>3.1898073852062198E-2</c:v>
                </c:pt>
                <c:pt idx="3621">
                  <c:v>3.1812507659196902E-2</c:v>
                </c:pt>
                <c:pt idx="3622">
                  <c:v>3.1793091446161298E-2</c:v>
                </c:pt>
                <c:pt idx="3623">
                  <c:v>3.1799055635929101E-2</c:v>
                </c:pt>
                <c:pt idx="3624">
                  <c:v>3.17485220730305E-2</c:v>
                </c:pt>
                <c:pt idx="3625">
                  <c:v>3.1686082482338E-2</c:v>
                </c:pt>
                <c:pt idx="3626">
                  <c:v>3.16770374774933E-2</c:v>
                </c:pt>
                <c:pt idx="3627">
                  <c:v>3.1670533120632199E-2</c:v>
                </c:pt>
                <c:pt idx="3628">
                  <c:v>3.1623557209968602E-2</c:v>
                </c:pt>
                <c:pt idx="3629">
                  <c:v>3.1581304967403398E-2</c:v>
                </c:pt>
                <c:pt idx="3630">
                  <c:v>3.1572531908750499E-2</c:v>
                </c:pt>
                <c:pt idx="3631">
                  <c:v>3.1556140631437302E-2</c:v>
                </c:pt>
                <c:pt idx="3632">
                  <c:v>3.1515575945377301E-2</c:v>
                </c:pt>
                <c:pt idx="3633">
                  <c:v>3.1486414372920997E-2</c:v>
                </c:pt>
                <c:pt idx="3634">
                  <c:v>3.1476590782403897E-2</c:v>
                </c:pt>
                <c:pt idx="3635">
                  <c:v>3.1455576419830301E-2</c:v>
                </c:pt>
                <c:pt idx="3636">
                  <c:v>3.1422596424817997E-2</c:v>
                </c:pt>
                <c:pt idx="3637">
                  <c:v>3.1402610242366798E-2</c:v>
                </c:pt>
                <c:pt idx="3638">
                  <c:v>3.1390890479087802E-2</c:v>
                </c:pt>
                <c:pt idx="3639">
                  <c:v>3.13684046268463E-2</c:v>
                </c:pt>
                <c:pt idx="3640">
                  <c:v>3.1341686844825703E-2</c:v>
                </c:pt>
                <c:pt idx="3641">
                  <c:v>3.1326144933700603E-2</c:v>
                </c:pt>
                <c:pt idx="3642">
                  <c:v>3.1312406063079799E-2</c:v>
                </c:pt>
                <c:pt idx="3643">
                  <c:v>3.12911756336689E-2</c:v>
                </c:pt>
                <c:pt idx="3644">
                  <c:v>3.1270012259483303E-2</c:v>
                </c:pt>
                <c:pt idx="3645">
                  <c:v>3.1256638467311901E-2</c:v>
                </c:pt>
                <c:pt idx="3646">
                  <c:v>3.12428846955299E-2</c:v>
                </c:pt>
                <c:pt idx="3647">
                  <c:v>3.1224017962813402E-2</c:v>
                </c:pt>
                <c:pt idx="3648">
                  <c:v>3.1206913292408E-2</c:v>
                </c:pt>
                <c:pt idx="3649">
                  <c:v>3.1193885952234299E-2</c:v>
                </c:pt>
                <c:pt idx="3650">
                  <c:v>3.11803165823221E-2</c:v>
                </c:pt>
                <c:pt idx="3651">
                  <c:v>3.11638880521059E-2</c:v>
                </c:pt>
                <c:pt idx="3652">
                  <c:v>3.1149053946137401E-2</c:v>
                </c:pt>
                <c:pt idx="3653">
                  <c:v>3.11376471072435E-2</c:v>
                </c:pt>
                <c:pt idx="3654">
                  <c:v>3.1124249100685099E-2</c:v>
                </c:pt>
                <c:pt idx="3655">
                  <c:v>3.11096981167793E-2</c:v>
                </c:pt>
                <c:pt idx="3656">
                  <c:v>3.1097464263439199E-2</c:v>
                </c:pt>
                <c:pt idx="3657">
                  <c:v>3.10865994542837E-2</c:v>
                </c:pt>
                <c:pt idx="3658">
                  <c:v>3.10744196176529E-2</c:v>
                </c:pt>
                <c:pt idx="3659">
                  <c:v>3.1061708927154499E-2</c:v>
                </c:pt>
                <c:pt idx="3660">
                  <c:v>3.10526918619871E-2</c:v>
                </c:pt>
                <c:pt idx="3661">
                  <c:v>3.1042320653796199E-2</c:v>
                </c:pt>
                <c:pt idx="3662">
                  <c:v>3.1029684469103799E-2</c:v>
                </c:pt>
                <c:pt idx="3663">
                  <c:v>3.10216024518013E-2</c:v>
                </c:pt>
                <c:pt idx="3664">
                  <c:v>3.10132838785648E-2</c:v>
                </c:pt>
                <c:pt idx="3665">
                  <c:v>3.10030076652765E-2</c:v>
                </c:pt>
                <c:pt idx="3666">
                  <c:v>3.09908892959356E-2</c:v>
                </c:pt>
                <c:pt idx="3667">
                  <c:v>3.0983090400695801E-2</c:v>
                </c:pt>
                <c:pt idx="3668">
                  <c:v>3.0974913388490701E-2</c:v>
                </c:pt>
                <c:pt idx="3669">
                  <c:v>3.09687443077564E-2</c:v>
                </c:pt>
                <c:pt idx="3670">
                  <c:v>3.0957402661442798E-2</c:v>
                </c:pt>
                <c:pt idx="3671">
                  <c:v>3.09486910700798E-2</c:v>
                </c:pt>
                <c:pt idx="3672">
                  <c:v>3.0940420925617201E-2</c:v>
                </c:pt>
                <c:pt idx="3673">
                  <c:v>3.0934121459722502E-2</c:v>
                </c:pt>
                <c:pt idx="3674">
                  <c:v>3.0925869941711401E-2</c:v>
                </c:pt>
                <c:pt idx="3675">
                  <c:v>3.0916096642613401E-2</c:v>
                </c:pt>
                <c:pt idx="3676">
                  <c:v>3.09094376862049E-2</c:v>
                </c:pt>
                <c:pt idx="3677">
                  <c:v>3.0901961028575901E-2</c:v>
                </c:pt>
                <c:pt idx="3678">
                  <c:v>3.0894702300429299E-2</c:v>
                </c:pt>
                <c:pt idx="3679">
                  <c:v>3.08904871344566E-2</c:v>
                </c:pt>
                <c:pt idx="3680">
                  <c:v>3.08828204870224E-2</c:v>
                </c:pt>
                <c:pt idx="3681">
                  <c:v>3.0875919386744499E-2</c:v>
                </c:pt>
                <c:pt idx="3682">
                  <c:v>3.0870368704199801E-2</c:v>
                </c:pt>
                <c:pt idx="3683">
                  <c:v>3.0864007771015198E-2</c:v>
                </c:pt>
                <c:pt idx="3684">
                  <c:v>3.08575220406055E-2</c:v>
                </c:pt>
                <c:pt idx="3685">
                  <c:v>3.08549460023642E-2</c:v>
                </c:pt>
                <c:pt idx="3686">
                  <c:v>3.0846767127513899E-2</c:v>
                </c:pt>
                <c:pt idx="3687">
                  <c:v>3.0841607600450498E-2</c:v>
                </c:pt>
                <c:pt idx="3688">
                  <c:v>3.0835660174489E-2</c:v>
                </c:pt>
                <c:pt idx="3689">
                  <c:v>3.0831299722194699E-2</c:v>
                </c:pt>
                <c:pt idx="3690">
                  <c:v>3.08256801217794E-2</c:v>
                </c:pt>
                <c:pt idx="3691">
                  <c:v>3.0821068212389901E-2</c:v>
                </c:pt>
                <c:pt idx="3692">
                  <c:v>3.08158807456493E-2</c:v>
                </c:pt>
                <c:pt idx="3693">
                  <c:v>3.08109857141972E-2</c:v>
                </c:pt>
                <c:pt idx="3694">
                  <c:v>3.0805930495262101E-2</c:v>
                </c:pt>
                <c:pt idx="3695">
                  <c:v>3.0801817774772599E-2</c:v>
                </c:pt>
                <c:pt idx="3696">
                  <c:v>3.0796339735388801E-2</c:v>
                </c:pt>
                <c:pt idx="3697">
                  <c:v>3.0792253091931301E-2</c:v>
                </c:pt>
                <c:pt idx="3698">
                  <c:v>3.07879447937012E-2</c:v>
                </c:pt>
                <c:pt idx="3699">
                  <c:v>3.078424744308E-2</c:v>
                </c:pt>
                <c:pt idx="3700">
                  <c:v>3.0780136585235599E-2</c:v>
                </c:pt>
                <c:pt idx="3701">
                  <c:v>3.0776817351579701E-2</c:v>
                </c:pt>
                <c:pt idx="3702">
                  <c:v>3.0772989615798E-2</c:v>
                </c:pt>
                <c:pt idx="3703">
                  <c:v>3.0768742784857799E-2</c:v>
                </c:pt>
                <c:pt idx="3704">
                  <c:v>3.0764330178499201E-2</c:v>
                </c:pt>
                <c:pt idx="3705">
                  <c:v>3.0763959512114501E-2</c:v>
                </c:pt>
                <c:pt idx="3706">
                  <c:v>3.0759019777178799E-2</c:v>
                </c:pt>
                <c:pt idx="3707">
                  <c:v>3.0755093321204199E-2</c:v>
                </c:pt>
                <c:pt idx="3708">
                  <c:v>3.0753411352634399E-2</c:v>
                </c:pt>
                <c:pt idx="3709">
                  <c:v>3.0750121921300898E-2</c:v>
                </c:pt>
                <c:pt idx="3710">
                  <c:v>3.0749881640076599E-2</c:v>
                </c:pt>
                <c:pt idx="3711">
                  <c:v>3.07444091886282E-2</c:v>
                </c:pt>
                <c:pt idx="3712">
                  <c:v>3.07418126612902E-2</c:v>
                </c:pt>
                <c:pt idx="3713">
                  <c:v>3.0738839879632E-2</c:v>
                </c:pt>
                <c:pt idx="3714">
                  <c:v>3.07345502078533E-2</c:v>
                </c:pt>
                <c:pt idx="3715">
                  <c:v>3.0732555314898501E-2</c:v>
                </c:pt>
                <c:pt idx="3716">
                  <c:v>3.0730385333299599E-2</c:v>
                </c:pt>
                <c:pt idx="3717">
                  <c:v>3.07261105626822E-2</c:v>
                </c:pt>
                <c:pt idx="3718">
                  <c:v>3.0724236741662001E-2</c:v>
                </c:pt>
                <c:pt idx="3719">
                  <c:v>3.07215638458729E-2</c:v>
                </c:pt>
                <c:pt idx="3720">
                  <c:v>3.0718777328729598E-2</c:v>
                </c:pt>
                <c:pt idx="3721">
                  <c:v>3.0716322362422901E-2</c:v>
                </c:pt>
                <c:pt idx="3722">
                  <c:v>3.0713787302374802E-2</c:v>
                </c:pt>
                <c:pt idx="3723">
                  <c:v>3.07131391018629E-2</c:v>
                </c:pt>
                <c:pt idx="3724">
                  <c:v>3.0709391459822599E-2</c:v>
                </c:pt>
                <c:pt idx="3725">
                  <c:v>3.0709629878401801E-2</c:v>
                </c:pt>
                <c:pt idx="3726">
                  <c:v>3.0708670616149899E-2</c:v>
                </c:pt>
                <c:pt idx="3727">
                  <c:v>3.0706908553838699E-2</c:v>
                </c:pt>
                <c:pt idx="3728">
                  <c:v>3.0705109238624601E-2</c:v>
                </c:pt>
                <c:pt idx="3729">
                  <c:v>3.0703814700245899E-2</c:v>
                </c:pt>
                <c:pt idx="3730">
                  <c:v>3.07003408670425E-2</c:v>
                </c:pt>
                <c:pt idx="3731">
                  <c:v>3.0696330592036299E-2</c:v>
                </c:pt>
                <c:pt idx="3732">
                  <c:v>3.0697278678417199E-2</c:v>
                </c:pt>
                <c:pt idx="3733">
                  <c:v>3.0695863068103801E-2</c:v>
                </c:pt>
                <c:pt idx="3734">
                  <c:v>3.06936167180538E-2</c:v>
                </c:pt>
                <c:pt idx="3735">
                  <c:v>3.0689455568790401E-2</c:v>
                </c:pt>
                <c:pt idx="3736">
                  <c:v>3.0688395723700499E-2</c:v>
                </c:pt>
                <c:pt idx="3737">
                  <c:v>3.0688576400279999E-2</c:v>
                </c:pt>
                <c:pt idx="3738">
                  <c:v>3.0686780810356099E-2</c:v>
                </c:pt>
                <c:pt idx="3739">
                  <c:v>3.0683122575282998E-2</c:v>
                </c:pt>
                <c:pt idx="3740">
                  <c:v>3.06808520108461E-2</c:v>
                </c:pt>
                <c:pt idx="3741">
                  <c:v>3.0680276453495001E-2</c:v>
                </c:pt>
                <c:pt idx="3742">
                  <c:v>3.0676415190100701E-2</c:v>
                </c:pt>
                <c:pt idx="3743">
                  <c:v>3.06783225387335E-2</c:v>
                </c:pt>
                <c:pt idx="3744">
                  <c:v>3.0677923932671599E-2</c:v>
                </c:pt>
                <c:pt idx="3745">
                  <c:v>3.06767299771309E-2</c:v>
                </c:pt>
                <c:pt idx="3746">
                  <c:v>3.0675487592816401E-2</c:v>
                </c:pt>
                <c:pt idx="3747">
                  <c:v>3.0673926696181301E-2</c:v>
                </c:pt>
                <c:pt idx="3748">
                  <c:v>3.0672168359160399E-2</c:v>
                </c:pt>
                <c:pt idx="3749">
                  <c:v>3.06697767227888E-2</c:v>
                </c:pt>
                <c:pt idx="3750">
                  <c:v>3.06647792458534E-2</c:v>
                </c:pt>
                <c:pt idx="3751">
                  <c:v>3.0667342245578801E-2</c:v>
                </c:pt>
                <c:pt idx="3752">
                  <c:v>3.0667919665575E-2</c:v>
                </c:pt>
                <c:pt idx="3753">
                  <c:v>3.06715443730354E-2</c:v>
                </c:pt>
                <c:pt idx="3754">
                  <c:v>3.0664041638374301E-2</c:v>
                </c:pt>
                <c:pt idx="3755">
                  <c:v>3.0659124255180401E-2</c:v>
                </c:pt>
                <c:pt idx="3756">
                  <c:v>3.06614376604557E-2</c:v>
                </c:pt>
                <c:pt idx="3757">
                  <c:v>3.0667386949062399E-2</c:v>
                </c:pt>
                <c:pt idx="3758">
                  <c:v>3.0664425343275101E-2</c:v>
                </c:pt>
                <c:pt idx="3759">
                  <c:v>3.0656557530164701E-2</c:v>
                </c:pt>
                <c:pt idx="3760">
                  <c:v>3.06551698595285E-2</c:v>
                </c:pt>
                <c:pt idx="3761">
                  <c:v>3.0658790841698601E-2</c:v>
                </c:pt>
                <c:pt idx="3762">
                  <c:v>3.0655927956104299E-2</c:v>
                </c:pt>
                <c:pt idx="3763">
                  <c:v>3.0650876462459599E-2</c:v>
                </c:pt>
                <c:pt idx="3764">
                  <c:v>3.0652116984129001E-2</c:v>
                </c:pt>
                <c:pt idx="3765">
                  <c:v>3.0661620199680301E-2</c:v>
                </c:pt>
                <c:pt idx="3766">
                  <c:v>3.0661327764391899E-2</c:v>
                </c:pt>
                <c:pt idx="3767">
                  <c:v>3.0649919062852901E-2</c:v>
                </c:pt>
                <c:pt idx="3768">
                  <c:v>3.0642336234450299E-2</c:v>
                </c:pt>
                <c:pt idx="3769">
                  <c:v>3.0644737184047699E-2</c:v>
                </c:pt>
                <c:pt idx="3770">
                  <c:v>3.0655059963464699E-2</c:v>
                </c:pt>
                <c:pt idx="3771">
                  <c:v>3.0655862763524101E-2</c:v>
                </c:pt>
                <c:pt idx="3772">
                  <c:v>3.0643679201602901E-2</c:v>
                </c:pt>
                <c:pt idx="3773">
                  <c:v>3.0634792521595899E-2</c:v>
                </c:pt>
                <c:pt idx="3774">
                  <c:v>3.0640464276075401E-2</c:v>
                </c:pt>
                <c:pt idx="3775">
                  <c:v>3.0646825209260001E-2</c:v>
                </c:pt>
                <c:pt idx="3776">
                  <c:v>3.06407660245895E-2</c:v>
                </c:pt>
                <c:pt idx="3777">
                  <c:v>3.0631931498646701E-2</c:v>
                </c:pt>
                <c:pt idx="3778">
                  <c:v>3.0634397640824301E-2</c:v>
                </c:pt>
                <c:pt idx="3779">
                  <c:v>3.0648864805698402E-2</c:v>
                </c:pt>
                <c:pt idx="3780">
                  <c:v>3.0651962384581601E-2</c:v>
                </c:pt>
                <c:pt idx="3781">
                  <c:v>3.0644316226244001E-2</c:v>
                </c:pt>
                <c:pt idx="3782">
                  <c:v>3.0629329383373299E-2</c:v>
                </c:pt>
                <c:pt idx="3783">
                  <c:v>3.0623950064182299E-2</c:v>
                </c:pt>
                <c:pt idx="3784">
                  <c:v>3.0627971515059499E-2</c:v>
                </c:pt>
                <c:pt idx="3785">
                  <c:v>3.0627626925706902E-2</c:v>
                </c:pt>
                <c:pt idx="3786">
                  <c:v>3.0626351013779599E-2</c:v>
                </c:pt>
                <c:pt idx="3787">
                  <c:v>3.0623761937022199E-2</c:v>
                </c:pt>
                <c:pt idx="3788">
                  <c:v>3.06176375597715E-2</c:v>
                </c:pt>
                <c:pt idx="3789">
                  <c:v>3.0621096491813701E-2</c:v>
                </c:pt>
                <c:pt idx="3790">
                  <c:v>3.0626464635133702E-2</c:v>
                </c:pt>
                <c:pt idx="3791">
                  <c:v>3.06200794875622E-2</c:v>
                </c:pt>
                <c:pt idx="3792">
                  <c:v>3.0614528805017499E-2</c:v>
                </c:pt>
                <c:pt idx="3793">
                  <c:v>3.0620364472270001E-2</c:v>
                </c:pt>
                <c:pt idx="3794">
                  <c:v>3.0637249350547801E-2</c:v>
                </c:pt>
                <c:pt idx="3795">
                  <c:v>3.0640702694654499E-2</c:v>
                </c:pt>
                <c:pt idx="3796">
                  <c:v>3.0619731172919301E-2</c:v>
                </c:pt>
                <c:pt idx="3797">
                  <c:v>3.0612513422966E-2</c:v>
                </c:pt>
                <c:pt idx="3798">
                  <c:v>3.0627038329839699E-2</c:v>
                </c:pt>
                <c:pt idx="3799">
                  <c:v>3.0641593039035801E-2</c:v>
                </c:pt>
                <c:pt idx="3800">
                  <c:v>3.0625650659203502E-2</c:v>
                </c:pt>
                <c:pt idx="3801">
                  <c:v>3.0608750879764599E-2</c:v>
                </c:pt>
                <c:pt idx="3802">
                  <c:v>3.0607519671320901E-2</c:v>
                </c:pt>
                <c:pt idx="3803">
                  <c:v>3.0612803995609301E-2</c:v>
                </c:pt>
                <c:pt idx="3804">
                  <c:v>3.06103751063347E-2</c:v>
                </c:pt>
                <c:pt idx="3805">
                  <c:v>3.0607003718614599E-2</c:v>
                </c:pt>
                <c:pt idx="3806">
                  <c:v>3.0600439757108699E-2</c:v>
                </c:pt>
                <c:pt idx="3807">
                  <c:v>3.0600989237427701E-2</c:v>
                </c:pt>
                <c:pt idx="3808">
                  <c:v>3.0602045357227301E-2</c:v>
                </c:pt>
                <c:pt idx="3809">
                  <c:v>3.06080412119627E-2</c:v>
                </c:pt>
                <c:pt idx="3810">
                  <c:v>3.0598837882280398E-2</c:v>
                </c:pt>
                <c:pt idx="3811">
                  <c:v>3.0596768483519499E-2</c:v>
                </c:pt>
                <c:pt idx="3812">
                  <c:v>3.0592596158385301E-2</c:v>
                </c:pt>
                <c:pt idx="3813">
                  <c:v>3.0596859753131901E-2</c:v>
                </c:pt>
                <c:pt idx="3814">
                  <c:v>3.0597485601902001E-2</c:v>
                </c:pt>
                <c:pt idx="3815">
                  <c:v>3.0597008764743801E-2</c:v>
                </c:pt>
                <c:pt idx="3816">
                  <c:v>3.0595242977142299E-2</c:v>
                </c:pt>
                <c:pt idx="3817">
                  <c:v>3.05927824229002E-2</c:v>
                </c:pt>
                <c:pt idx="3818">
                  <c:v>3.0584886670112599E-2</c:v>
                </c:pt>
                <c:pt idx="3819">
                  <c:v>3.0588664114475299E-2</c:v>
                </c:pt>
                <c:pt idx="3820">
                  <c:v>3.05988881736994E-2</c:v>
                </c:pt>
                <c:pt idx="3821">
                  <c:v>3.0599134042859098E-2</c:v>
                </c:pt>
                <c:pt idx="3822">
                  <c:v>3.0587110668420799E-2</c:v>
                </c:pt>
                <c:pt idx="3823">
                  <c:v>3.05801276117563E-2</c:v>
                </c:pt>
                <c:pt idx="3824">
                  <c:v>3.0585972592234601E-2</c:v>
                </c:pt>
                <c:pt idx="3825">
                  <c:v>3.0591357499361E-2</c:v>
                </c:pt>
                <c:pt idx="3826">
                  <c:v>3.0585348606109598E-2</c:v>
                </c:pt>
                <c:pt idx="3827">
                  <c:v>3.0579421669244801E-2</c:v>
                </c:pt>
                <c:pt idx="3828">
                  <c:v>3.0577294528484299E-2</c:v>
                </c:pt>
                <c:pt idx="3829">
                  <c:v>3.0578348785638799E-2</c:v>
                </c:pt>
                <c:pt idx="3830">
                  <c:v>3.0588407069444701E-2</c:v>
                </c:pt>
                <c:pt idx="3831">
                  <c:v>3.0584258958697302E-2</c:v>
                </c:pt>
                <c:pt idx="3832">
                  <c:v>3.05732470005751E-2</c:v>
                </c:pt>
                <c:pt idx="3833">
                  <c:v>3.05713582783937E-2</c:v>
                </c:pt>
                <c:pt idx="3834">
                  <c:v>3.0575154349207899E-2</c:v>
                </c:pt>
                <c:pt idx="3835">
                  <c:v>3.0575038865208602E-2</c:v>
                </c:pt>
                <c:pt idx="3836">
                  <c:v>3.0573816969990699E-2</c:v>
                </c:pt>
                <c:pt idx="3837">
                  <c:v>3.0571952462196399E-2</c:v>
                </c:pt>
                <c:pt idx="3838">
                  <c:v>3.0567748472094501E-2</c:v>
                </c:pt>
                <c:pt idx="3839">
                  <c:v>3.0563559383153902E-2</c:v>
                </c:pt>
                <c:pt idx="3840">
                  <c:v>3.0564399436116201E-2</c:v>
                </c:pt>
                <c:pt idx="3841">
                  <c:v>3.0563874170184101E-2</c:v>
                </c:pt>
                <c:pt idx="3842">
                  <c:v>3.0563006177544601E-2</c:v>
                </c:pt>
                <c:pt idx="3843">
                  <c:v>3.05618811398745E-2</c:v>
                </c:pt>
                <c:pt idx="3844">
                  <c:v>3.0560526996850999E-2</c:v>
                </c:pt>
                <c:pt idx="3845">
                  <c:v>3.0558967962861099E-2</c:v>
                </c:pt>
                <c:pt idx="3846">
                  <c:v>3.0557131394743899E-2</c:v>
                </c:pt>
                <c:pt idx="3847">
                  <c:v>3.05535290390253E-2</c:v>
                </c:pt>
                <c:pt idx="3848">
                  <c:v>3.0553290620446202E-2</c:v>
                </c:pt>
                <c:pt idx="3849">
                  <c:v>3.0551550909876799E-2</c:v>
                </c:pt>
                <c:pt idx="3850">
                  <c:v>3.0550286173820499E-2</c:v>
                </c:pt>
                <c:pt idx="3851">
                  <c:v>3.0549660325050298E-2</c:v>
                </c:pt>
                <c:pt idx="3852">
                  <c:v>3.05470135062933E-2</c:v>
                </c:pt>
                <c:pt idx="3853">
                  <c:v>3.0549557879567101E-2</c:v>
                </c:pt>
                <c:pt idx="3854">
                  <c:v>3.05494330823422E-2</c:v>
                </c:pt>
                <c:pt idx="3855">
                  <c:v>3.0549051240086601E-2</c:v>
                </c:pt>
                <c:pt idx="3856">
                  <c:v>3.05504091084003E-2</c:v>
                </c:pt>
                <c:pt idx="3857">
                  <c:v>3.05452570319176E-2</c:v>
                </c:pt>
                <c:pt idx="3858">
                  <c:v>3.0541775748133701E-2</c:v>
                </c:pt>
                <c:pt idx="3859">
                  <c:v>3.05431392043829E-2</c:v>
                </c:pt>
                <c:pt idx="3860">
                  <c:v>3.0539417639374698E-2</c:v>
                </c:pt>
                <c:pt idx="3861">
                  <c:v>3.0540788546204602E-2</c:v>
                </c:pt>
                <c:pt idx="3862">
                  <c:v>3.0540533363819101E-2</c:v>
                </c:pt>
                <c:pt idx="3863">
                  <c:v>3.0541071668267299E-2</c:v>
                </c:pt>
                <c:pt idx="3864">
                  <c:v>3.0537905171513599E-2</c:v>
                </c:pt>
                <c:pt idx="3865">
                  <c:v>3.0533544719219201E-2</c:v>
                </c:pt>
                <c:pt idx="3866">
                  <c:v>3.0539035797119099E-2</c:v>
                </c:pt>
                <c:pt idx="3867">
                  <c:v>3.05393319576979E-2</c:v>
                </c:pt>
                <c:pt idx="3868">
                  <c:v>3.05390302091837E-2</c:v>
                </c:pt>
                <c:pt idx="3869">
                  <c:v>3.05369254201651E-2</c:v>
                </c:pt>
                <c:pt idx="3870">
                  <c:v>3.05323265492916E-2</c:v>
                </c:pt>
                <c:pt idx="3871">
                  <c:v>3.0526805669069301E-2</c:v>
                </c:pt>
                <c:pt idx="3872">
                  <c:v>3.0528359115123801E-2</c:v>
                </c:pt>
                <c:pt idx="3873">
                  <c:v>3.0527593567967401E-2</c:v>
                </c:pt>
                <c:pt idx="3874">
                  <c:v>3.05265504866838E-2</c:v>
                </c:pt>
                <c:pt idx="3875">
                  <c:v>3.0525617301464102E-2</c:v>
                </c:pt>
                <c:pt idx="3876">
                  <c:v>3.0524332076311101E-2</c:v>
                </c:pt>
                <c:pt idx="3877">
                  <c:v>3.0522530898451802E-2</c:v>
                </c:pt>
                <c:pt idx="3878">
                  <c:v>3.0520802363753301E-2</c:v>
                </c:pt>
                <c:pt idx="3879">
                  <c:v>3.0517393723130198E-2</c:v>
                </c:pt>
                <c:pt idx="3880">
                  <c:v>3.0519122257828699E-2</c:v>
                </c:pt>
                <c:pt idx="3881">
                  <c:v>3.0518436804413799E-2</c:v>
                </c:pt>
                <c:pt idx="3882">
                  <c:v>3.0512738972902301E-2</c:v>
                </c:pt>
                <c:pt idx="3883">
                  <c:v>3.0515901744365699E-2</c:v>
                </c:pt>
                <c:pt idx="3884">
                  <c:v>3.05184312164784E-2</c:v>
                </c:pt>
                <c:pt idx="3885">
                  <c:v>3.05138397961855E-2</c:v>
                </c:pt>
                <c:pt idx="3886">
                  <c:v>3.0512213706970201E-2</c:v>
                </c:pt>
                <c:pt idx="3887">
                  <c:v>3.05078942328692E-2</c:v>
                </c:pt>
                <c:pt idx="3888">
                  <c:v>3.0510885640978799E-2</c:v>
                </c:pt>
                <c:pt idx="3889">
                  <c:v>3.0512034893035899E-2</c:v>
                </c:pt>
                <c:pt idx="3890">
                  <c:v>3.0507359653711302E-2</c:v>
                </c:pt>
                <c:pt idx="3891">
                  <c:v>3.0504744499921799E-2</c:v>
                </c:pt>
                <c:pt idx="3892">
                  <c:v>3.0504319816827798E-2</c:v>
                </c:pt>
                <c:pt idx="3893">
                  <c:v>3.0504217371344601E-2</c:v>
                </c:pt>
                <c:pt idx="3894">
                  <c:v>3.05032879114151E-2</c:v>
                </c:pt>
                <c:pt idx="3895">
                  <c:v>3.05014178156853E-2</c:v>
                </c:pt>
                <c:pt idx="3896">
                  <c:v>3.0499994754791301E-2</c:v>
                </c:pt>
                <c:pt idx="3897">
                  <c:v>3.0498664826154698E-2</c:v>
                </c:pt>
                <c:pt idx="3898">
                  <c:v>3.0496194958686801E-2</c:v>
                </c:pt>
                <c:pt idx="3899">
                  <c:v>3.0493326485156999E-2</c:v>
                </c:pt>
                <c:pt idx="3900">
                  <c:v>3.04931923747063E-2</c:v>
                </c:pt>
                <c:pt idx="3901">
                  <c:v>3.0490092933178E-2</c:v>
                </c:pt>
                <c:pt idx="3902">
                  <c:v>3.0489148572087298E-2</c:v>
                </c:pt>
                <c:pt idx="3903">
                  <c:v>3.0487179756164499E-2</c:v>
                </c:pt>
                <c:pt idx="3904">
                  <c:v>3.04859429597855E-2</c:v>
                </c:pt>
                <c:pt idx="3905">
                  <c:v>3.0484264716506001E-2</c:v>
                </c:pt>
                <c:pt idx="3906">
                  <c:v>3.04845795035362E-2</c:v>
                </c:pt>
                <c:pt idx="3907">
                  <c:v>3.04828770458698E-2</c:v>
                </c:pt>
                <c:pt idx="3908">
                  <c:v>3.04821636527777E-2</c:v>
                </c:pt>
                <c:pt idx="3909">
                  <c:v>3.0479177832603399E-2</c:v>
                </c:pt>
                <c:pt idx="3910">
                  <c:v>3.04816942662001E-2</c:v>
                </c:pt>
                <c:pt idx="3911">
                  <c:v>3.04815396666527E-2</c:v>
                </c:pt>
                <c:pt idx="3912">
                  <c:v>3.04808933287859E-2</c:v>
                </c:pt>
                <c:pt idx="3913">
                  <c:v>3.0482463538646701E-2</c:v>
                </c:pt>
                <c:pt idx="3914">
                  <c:v>3.0476996675133702E-2</c:v>
                </c:pt>
                <c:pt idx="3915">
                  <c:v>3.0474018305540099E-2</c:v>
                </c:pt>
                <c:pt idx="3916">
                  <c:v>3.0475188046693798E-2</c:v>
                </c:pt>
                <c:pt idx="3917">
                  <c:v>3.0470872297882999E-2</c:v>
                </c:pt>
                <c:pt idx="3918">
                  <c:v>3.04723139852285E-2</c:v>
                </c:pt>
                <c:pt idx="3919">
                  <c:v>3.04716546088457E-2</c:v>
                </c:pt>
                <c:pt idx="3920">
                  <c:v>3.0475327745080001E-2</c:v>
                </c:pt>
                <c:pt idx="3921">
                  <c:v>3.0469389632344201E-2</c:v>
                </c:pt>
                <c:pt idx="3922">
                  <c:v>3.0464850366115601E-2</c:v>
                </c:pt>
                <c:pt idx="3923">
                  <c:v>3.0468793585896499E-2</c:v>
                </c:pt>
                <c:pt idx="3924">
                  <c:v>3.04700806736946E-2</c:v>
                </c:pt>
                <c:pt idx="3925">
                  <c:v>3.0469808727502799E-2</c:v>
                </c:pt>
                <c:pt idx="3926">
                  <c:v>3.0466865748167E-2</c:v>
                </c:pt>
                <c:pt idx="3927">
                  <c:v>3.0460849404335001E-2</c:v>
                </c:pt>
                <c:pt idx="3928">
                  <c:v>3.0457861721515701E-2</c:v>
                </c:pt>
                <c:pt idx="3929">
                  <c:v>3.04583255201578E-2</c:v>
                </c:pt>
                <c:pt idx="3930">
                  <c:v>3.0457299202680602E-2</c:v>
                </c:pt>
                <c:pt idx="3931">
                  <c:v>3.04563287645578E-2</c:v>
                </c:pt>
                <c:pt idx="3932">
                  <c:v>3.0455345287918999E-2</c:v>
                </c:pt>
                <c:pt idx="3933">
                  <c:v>3.0453555285930599E-2</c:v>
                </c:pt>
                <c:pt idx="3934">
                  <c:v>3.0451426282525101E-2</c:v>
                </c:pt>
                <c:pt idx="3935">
                  <c:v>3.0449610203504601E-2</c:v>
                </c:pt>
                <c:pt idx="3936">
                  <c:v>3.0445804819464701E-2</c:v>
                </c:pt>
                <c:pt idx="3937">
                  <c:v>3.0447762459516501E-2</c:v>
                </c:pt>
                <c:pt idx="3938">
                  <c:v>3.0447313562035599E-2</c:v>
                </c:pt>
                <c:pt idx="3939">
                  <c:v>3.0440911650657699E-2</c:v>
                </c:pt>
                <c:pt idx="3940">
                  <c:v>3.04437652230263E-2</c:v>
                </c:pt>
                <c:pt idx="3941">
                  <c:v>3.0447455123066899E-2</c:v>
                </c:pt>
                <c:pt idx="3942">
                  <c:v>3.04417423903942E-2</c:v>
                </c:pt>
                <c:pt idx="3943">
                  <c:v>3.0439829453825899E-2</c:v>
                </c:pt>
                <c:pt idx="3944">
                  <c:v>3.0434597283601799E-2</c:v>
                </c:pt>
                <c:pt idx="3945">
                  <c:v>3.0438670888543101E-2</c:v>
                </c:pt>
                <c:pt idx="3946">
                  <c:v>3.0440123751759501E-2</c:v>
                </c:pt>
                <c:pt idx="3947">
                  <c:v>3.0434248968958799E-2</c:v>
                </c:pt>
                <c:pt idx="3948">
                  <c:v>3.04314866662025E-2</c:v>
                </c:pt>
                <c:pt idx="3949">
                  <c:v>3.0430965125560799E-2</c:v>
                </c:pt>
                <c:pt idx="3950">
                  <c:v>3.0431006103753998E-2</c:v>
                </c:pt>
                <c:pt idx="3951">
                  <c:v>3.0429651960730601E-2</c:v>
                </c:pt>
                <c:pt idx="3952">
                  <c:v>3.0427616089582402E-2</c:v>
                </c:pt>
                <c:pt idx="3953">
                  <c:v>3.0426211655139899E-2</c:v>
                </c:pt>
                <c:pt idx="3954">
                  <c:v>3.04244589060545E-2</c:v>
                </c:pt>
                <c:pt idx="3955">
                  <c:v>3.04218754172325E-2</c:v>
                </c:pt>
                <c:pt idx="3956">
                  <c:v>3.0417166650295299E-2</c:v>
                </c:pt>
                <c:pt idx="3957">
                  <c:v>3.0422270298004199E-2</c:v>
                </c:pt>
                <c:pt idx="3958">
                  <c:v>3.04212514311075E-2</c:v>
                </c:pt>
                <c:pt idx="3959">
                  <c:v>3.0413348227739299E-2</c:v>
                </c:pt>
                <c:pt idx="3960">
                  <c:v>3.0416347086429599E-2</c:v>
                </c:pt>
                <c:pt idx="3961">
                  <c:v>3.0421964824199701E-2</c:v>
                </c:pt>
                <c:pt idx="3962">
                  <c:v>3.0413642525672899E-2</c:v>
                </c:pt>
                <c:pt idx="3963">
                  <c:v>3.0411986634135201E-2</c:v>
                </c:pt>
                <c:pt idx="3964">
                  <c:v>3.0407750979065899E-2</c:v>
                </c:pt>
                <c:pt idx="3965">
                  <c:v>3.04098911583424E-2</c:v>
                </c:pt>
                <c:pt idx="3966">
                  <c:v>3.0410811305046099E-2</c:v>
                </c:pt>
                <c:pt idx="3967">
                  <c:v>3.0405165627598801E-2</c:v>
                </c:pt>
                <c:pt idx="3968">
                  <c:v>3.0404403805732699E-2</c:v>
                </c:pt>
                <c:pt idx="3969">
                  <c:v>3.0403748154640201E-2</c:v>
                </c:pt>
                <c:pt idx="3970">
                  <c:v>3.04133612662554E-2</c:v>
                </c:pt>
                <c:pt idx="3971">
                  <c:v>3.0402261763811101E-2</c:v>
                </c:pt>
                <c:pt idx="3972">
                  <c:v>3.03980633616447E-2</c:v>
                </c:pt>
                <c:pt idx="3973">
                  <c:v>3.0393296852707901E-2</c:v>
                </c:pt>
                <c:pt idx="3974">
                  <c:v>3.0393796041607898E-2</c:v>
                </c:pt>
                <c:pt idx="3975">
                  <c:v>3.0392564833164201E-2</c:v>
                </c:pt>
                <c:pt idx="3976">
                  <c:v>3.0389672145247501E-2</c:v>
                </c:pt>
                <c:pt idx="3977">
                  <c:v>3.0387938022613501E-2</c:v>
                </c:pt>
                <c:pt idx="3978">
                  <c:v>3.0386377125978501E-2</c:v>
                </c:pt>
                <c:pt idx="3979">
                  <c:v>3.0383655801415398E-2</c:v>
                </c:pt>
                <c:pt idx="3980">
                  <c:v>3.03846411406994E-2</c:v>
                </c:pt>
                <c:pt idx="3981">
                  <c:v>3.03835514932871E-2</c:v>
                </c:pt>
                <c:pt idx="3982">
                  <c:v>3.0379982665181202E-2</c:v>
                </c:pt>
                <c:pt idx="3983">
                  <c:v>3.0376754701137501E-2</c:v>
                </c:pt>
                <c:pt idx="3984">
                  <c:v>3.03787831217051E-2</c:v>
                </c:pt>
                <c:pt idx="3985">
                  <c:v>3.0374810099601701E-2</c:v>
                </c:pt>
                <c:pt idx="3986">
                  <c:v>3.0372506007552199E-2</c:v>
                </c:pt>
                <c:pt idx="3987">
                  <c:v>3.03753800690174E-2</c:v>
                </c:pt>
                <c:pt idx="3988">
                  <c:v>3.0371837317943601E-2</c:v>
                </c:pt>
                <c:pt idx="3989">
                  <c:v>3.0372412875294699E-2</c:v>
                </c:pt>
                <c:pt idx="3990">
                  <c:v>3.03710158914328E-2</c:v>
                </c:pt>
                <c:pt idx="3991">
                  <c:v>3.0369985848665199E-2</c:v>
                </c:pt>
                <c:pt idx="3992">
                  <c:v>3.0368583276867901E-2</c:v>
                </c:pt>
                <c:pt idx="3993">
                  <c:v>3.0366491526365301E-2</c:v>
                </c:pt>
                <c:pt idx="3994">
                  <c:v>3.0364558100700399E-2</c:v>
                </c:pt>
                <c:pt idx="3995">
                  <c:v>3.03611308336258E-2</c:v>
                </c:pt>
                <c:pt idx="3996">
                  <c:v>3.0361087992787399E-2</c:v>
                </c:pt>
                <c:pt idx="3997">
                  <c:v>3.0359499156475098E-2</c:v>
                </c:pt>
                <c:pt idx="3998">
                  <c:v>3.03556900471449E-2</c:v>
                </c:pt>
                <c:pt idx="3999">
                  <c:v>3.03552728146315E-2</c:v>
                </c:pt>
                <c:pt idx="4000">
                  <c:v>3.03511973470449E-2</c:v>
                </c:pt>
                <c:pt idx="4001">
                  <c:v>3.0356455594301199E-2</c:v>
                </c:pt>
                <c:pt idx="4002">
                  <c:v>3.0354440212249801E-2</c:v>
                </c:pt>
                <c:pt idx="4003">
                  <c:v>3.0346862971782702E-2</c:v>
                </c:pt>
                <c:pt idx="4004">
                  <c:v>3.0346501618623699E-2</c:v>
                </c:pt>
                <c:pt idx="4005">
                  <c:v>3.0343245714902899E-2</c:v>
                </c:pt>
                <c:pt idx="4006">
                  <c:v>3.0343756079673798E-2</c:v>
                </c:pt>
                <c:pt idx="4007">
                  <c:v>3.0341276898980099E-2</c:v>
                </c:pt>
                <c:pt idx="4008">
                  <c:v>3.0341865494847301E-2</c:v>
                </c:pt>
                <c:pt idx="4009">
                  <c:v>3.0338220298290301E-2</c:v>
                </c:pt>
                <c:pt idx="4010">
                  <c:v>3.0340092256665199E-2</c:v>
                </c:pt>
                <c:pt idx="4011">
                  <c:v>3.03395166993141E-2</c:v>
                </c:pt>
                <c:pt idx="4012">
                  <c:v>3.033940307796E-2</c:v>
                </c:pt>
                <c:pt idx="4013">
                  <c:v>3.0335681512951799E-2</c:v>
                </c:pt>
                <c:pt idx="4014">
                  <c:v>3.0331404879689199E-2</c:v>
                </c:pt>
                <c:pt idx="4015">
                  <c:v>3.0330376699566799E-2</c:v>
                </c:pt>
                <c:pt idx="4016">
                  <c:v>3.0327726155519499E-2</c:v>
                </c:pt>
                <c:pt idx="4017">
                  <c:v>3.0326500535011298E-2</c:v>
                </c:pt>
                <c:pt idx="4018">
                  <c:v>3.0324485152959799E-2</c:v>
                </c:pt>
                <c:pt idx="4019">
                  <c:v>3.0320523306727399E-2</c:v>
                </c:pt>
                <c:pt idx="4020">
                  <c:v>3.03219109773636E-2</c:v>
                </c:pt>
                <c:pt idx="4021">
                  <c:v>3.0319310724735302E-2</c:v>
                </c:pt>
                <c:pt idx="4022">
                  <c:v>3.03175393491983E-2</c:v>
                </c:pt>
                <c:pt idx="4023">
                  <c:v>3.0316388234496099E-2</c:v>
                </c:pt>
                <c:pt idx="4024">
                  <c:v>3.03125493228436E-2</c:v>
                </c:pt>
                <c:pt idx="4025">
                  <c:v>3.0313327908515899E-2</c:v>
                </c:pt>
                <c:pt idx="4026">
                  <c:v>3.03104855120182E-2</c:v>
                </c:pt>
                <c:pt idx="4027">
                  <c:v>3.0308533459901799E-2</c:v>
                </c:pt>
                <c:pt idx="4028">
                  <c:v>3.03098727017641E-2</c:v>
                </c:pt>
                <c:pt idx="4029">
                  <c:v>3.0305180698633201E-2</c:v>
                </c:pt>
                <c:pt idx="4030">
                  <c:v>3.0308019369840601E-2</c:v>
                </c:pt>
                <c:pt idx="4031">
                  <c:v>3.03078293800354E-2</c:v>
                </c:pt>
                <c:pt idx="4032">
                  <c:v>3.0312497168779401E-2</c:v>
                </c:pt>
                <c:pt idx="4033">
                  <c:v>3.0303711071610399E-2</c:v>
                </c:pt>
                <c:pt idx="4034">
                  <c:v>3.02970893681049E-2</c:v>
                </c:pt>
                <c:pt idx="4035">
                  <c:v>3.03073301911354E-2</c:v>
                </c:pt>
                <c:pt idx="4036">
                  <c:v>3.0319659039378201E-2</c:v>
                </c:pt>
                <c:pt idx="4037">
                  <c:v>3.0305657535791401E-2</c:v>
                </c:pt>
                <c:pt idx="4038">
                  <c:v>3.0293548479676202E-2</c:v>
                </c:pt>
                <c:pt idx="4039">
                  <c:v>3.0294148251414299E-2</c:v>
                </c:pt>
                <c:pt idx="4040">
                  <c:v>3.0313007533550301E-2</c:v>
                </c:pt>
                <c:pt idx="4041">
                  <c:v>3.03152520209551E-2</c:v>
                </c:pt>
                <c:pt idx="4042">
                  <c:v>3.0295956879854199E-2</c:v>
                </c:pt>
                <c:pt idx="4043">
                  <c:v>3.02837267518044E-2</c:v>
                </c:pt>
                <c:pt idx="4044">
                  <c:v>3.0293973162770299E-2</c:v>
                </c:pt>
                <c:pt idx="4045">
                  <c:v>3.0308570712804801E-2</c:v>
                </c:pt>
                <c:pt idx="4046">
                  <c:v>3.0290856957435601E-2</c:v>
                </c:pt>
                <c:pt idx="4047">
                  <c:v>3.0276849865913402E-2</c:v>
                </c:pt>
                <c:pt idx="4048">
                  <c:v>3.0279915779829001E-2</c:v>
                </c:pt>
                <c:pt idx="4049">
                  <c:v>3.0302412807941399E-2</c:v>
                </c:pt>
                <c:pt idx="4050">
                  <c:v>3.03041096776724E-2</c:v>
                </c:pt>
                <c:pt idx="4051">
                  <c:v>3.0287280678749098E-2</c:v>
                </c:pt>
                <c:pt idx="4052">
                  <c:v>3.02669480443001E-2</c:v>
                </c:pt>
                <c:pt idx="4053">
                  <c:v>3.0298640951514199E-2</c:v>
                </c:pt>
                <c:pt idx="4054">
                  <c:v>3.0309535562992099E-2</c:v>
                </c:pt>
                <c:pt idx="4055">
                  <c:v>3.0294544994831099E-2</c:v>
                </c:pt>
                <c:pt idx="4056">
                  <c:v>3.0262283980846402E-2</c:v>
                </c:pt>
                <c:pt idx="4057">
                  <c:v>3.0281819403171501E-2</c:v>
                </c:pt>
                <c:pt idx="4058">
                  <c:v>3.03099006414413E-2</c:v>
                </c:pt>
                <c:pt idx="4059">
                  <c:v>3.0283993110060699E-2</c:v>
                </c:pt>
                <c:pt idx="4060">
                  <c:v>3.0260434374213201E-2</c:v>
                </c:pt>
                <c:pt idx="4061">
                  <c:v>3.02685350179672E-2</c:v>
                </c:pt>
                <c:pt idx="4062">
                  <c:v>3.0280744656920398E-2</c:v>
                </c:pt>
                <c:pt idx="4063">
                  <c:v>3.0266014859080301E-2</c:v>
                </c:pt>
                <c:pt idx="4064">
                  <c:v>3.0250526964664501E-2</c:v>
                </c:pt>
                <c:pt idx="4065">
                  <c:v>3.0250765383243599E-2</c:v>
                </c:pt>
                <c:pt idx="4066">
                  <c:v>3.0253758653998399E-2</c:v>
                </c:pt>
                <c:pt idx="4067">
                  <c:v>3.0251968652009999E-2</c:v>
                </c:pt>
                <c:pt idx="4068">
                  <c:v>3.0248813331127201E-2</c:v>
                </c:pt>
                <c:pt idx="4069">
                  <c:v>3.0244268476963002E-2</c:v>
                </c:pt>
                <c:pt idx="4070">
                  <c:v>3.0250659212469999E-2</c:v>
                </c:pt>
                <c:pt idx="4071">
                  <c:v>3.0266072601079899E-2</c:v>
                </c:pt>
                <c:pt idx="4072">
                  <c:v>3.02499867975712E-2</c:v>
                </c:pt>
                <c:pt idx="4073">
                  <c:v>3.0235588550567599E-2</c:v>
                </c:pt>
                <c:pt idx="4074">
                  <c:v>3.0239528045058299E-2</c:v>
                </c:pt>
                <c:pt idx="4075">
                  <c:v>3.0236294493079199E-2</c:v>
                </c:pt>
                <c:pt idx="4076">
                  <c:v>3.0233968049287799E-2</c:v>
                </c:pt>
                <c:pt idx="4077">
                  <c:v>3.0231401324272201E-2</c:v>
                </c:pt>
                <c:pt idx="4078">
                  <c:v>3.0228424817323699E-2</c:v>
                </c:pt>
                <c:pt idx="4079">
                  <c:v>3.0227174982428499E-2</c:v>
                </c:pt>
                <c:pt idx="4080">
                  <c:v>3.0226500704884501E-2</c:v>
                </c:pt>
                <c:pt idx="4081">
                  <c:v>3.0221264809369999E-2</c:v>
                </c:pt>
                <c:pt idx="4082">
                  <c:v>3.0220668762922301E-2</c:v>
                </c:pt>
                <c:pt idx="4083">
                  <c:v>3.0216474086046202E-2</c:v>
                </c:pt>
                <c:pt idx="4084">
                  <c:v>3.0224360525608101E-2</c:v>
                </c:pt>
                <c:pt idx="4085">
                  <c:v>3.0220823362469701E-2</c:v>
                </c:pt>
                <c:pt idx="4086">
                  <c:v>3.02140023559332E-2</c:v>
                </c:pt>
                <c:pt idx="4087">
                  <c:v>3.0214745551347701E-2</c:v>
                </c:pt>
                <c:pt idx="4088">
                  <c:v>3.0210649594664601E-2</c:v>
                </c:pt>
                <c:pt idx="4089">
                  <c:v>3.0211994424462301E-2</c:v>
                </c:pt>
                <c:pt idx="4090">
                  <c:v>3.0208040028810501E-2</c:v>
                </c:pt>
                <c:pt idx="4091">
                  <c:v>3.0208637937903401E-2</c:v>
                </c:pt>
                <c:pt idx="4092">
                  <c:v>3.02089788019657E-2</c:v>
                </c:pt>
                <c:pt idx="4093">
                  <c:v>3.0213166028261199E-2</c:v>
                </c:pt>
                <c:pt idx="4094">
                  <c:v>3.02043315023184E-2</c:v>
                </c:pt>
                <c:pt idx="4095">
                  <c:v>3.01983542740345E-2</c:v>
                </c:pt>
                <c:pt idx="4096">
                  <c:v>3.02107483148575E-2</c:v>
                </c:pt>
                <c:pt idx="4097">
                  <c:v>3.0220085754990599E-2</c:v>
                </c:pt>
                <c:pt idx="4098">
                  <c:v>3.0206644907593699E-2</c:v>
                </c:pt>
                <c:pt idx="4099">
                  <c:v>3.0198870226740799E-2</c:v>
                </c:pt>
                <c:pt idx="4100">
                  <c:v>3.0204499140381799E-2</c:v>
                </c:pt>
                <c:pt idx="4101">
                  <c:v>3.0199499800801301E-2</c:v>
                </c:pt>
                <c:pt idx="4102">
                  <c:v>3.0193891376256901E-2</c:v>
                </c:pt>
                <c:pt idx="4103">
                  <c:v>3.0202936381101601E-2</c:v>
                </c:pt>
                <c:pt idx="4104">
                  <c:v>3.0225787311792401E-2</c:v>
                </c:pt>
                <c:pt idx="4105">
                  <c:v>3.0211465433239899E-2</c:v>
                </c:pt>
                <c:pt idx="4106">
                  <c:v>3.0189903452992401E-2</c:v>
                </c:pt>
                <c:pt idx="4107">
                  <c:v>3.01852393895388E-2</c:v>
                </c:pt>
                <c:pt idx="4108">
                  <c:v>3.0207337811589199E-2</c:v>
                </c:pt>
                <c:pt idx="4109">
                  <c:v>3.02102509886026E-2</c:v>
                </c:pt>
                <c:pt idx="4110">
                  <c:v>3.0183346942067101E-2</c:v>
                </c:pt>
                <c:pt idx="4111">
                  <c:v>3.0177116394043E-2</c:v>
                </c:pt>
                <c:pt idx="4112">
                  <c:v>3.01791355013847E-2</c:v>
                </c:pt>
                <c:pt idx="4113">
                  <c:v>3.0179305002093301E-2</c:v>
                </c:pt>
                <c:pt idx="4114">
                  <c:v>3.0167980119586001E-2</c:v>
                </c:pt>
                <c:pt idx="4115">
                  <c:v>3.0168574303388599E-2</c:v>
                </c:pt>
                <c:pt idx="4116">
                  <c:v>3.0171448364853901E-2</c:v>
                </c:pt>
                <c:pt idx="4117">
                  <c:v>3.0165553092956501E-2</c:v>
                </c:pt>
                <c:pt idx="4118">
                  <c:v>3.0164355412125601E-2</c:v>
                </c:pt>
                <c:pt idx="4119">
                  <c:v>3.01624555140734E-2</c:v>
                </c:pt>
                <c:pt idx="4120">
                  <c:v>3.0160726979374899E-2</c:v>
                </c:pt>
                <c:pt idx="4121">
                  <c:v>3.0155949294567101E-2</c:v>
                </c:pt>
                <c:pt idx="4122">
                  <c:v>3.01650315523148E-2</c:v>
                </c:pt>
                <c:pt idx="4123">
                  <c:v>3.0158005654811901E-2</c:v>
                </c:pt>
                <c:pt idx="4124">
                  <c:v>3.0156426131725301E-2</c:v>
                </c:pt>
                <c:pt idx="4125">
                  <c:v>3.0159300193190599E-2</c:v>
                </c:pt>
                <c:pt idx="4126">
                  <c:v>3.0154328793287302E-2</c:v>
                </c:pt>
                <c:pt idx="4127">
                  <c:v>3.01506742835045E-2</c:v>
                </c:pt>
                <c:pt idx="4128">
                  <c:v>3.0153293162584301E-2</c:v>
                </c:pt>
                <c:pt idx="4129">
                  <c:v>3.0151627957820899E-2</c:v>
                </c:pt>
                <c:pt idx="4130">
                  <c:v>3.0143544077873199E-2</c:v>
                </c:pt>
                <c:pt idx="4131">
                  <c:v>3.01451459527016E-2</c:v>
                </c:pt>
                <c:pt idx="4132">
                  <c:v>3.01402788609266E-2</c:v>
                </c:pt>
                <c:pt idx="4133">
                  <c:v>3.01442388445139E-2</c:v>
                </c:pt>
                <c:pt idx="4134">
                  <c:v>3.01403850317001E-2</c:v>
                </c:pt>
                <c:pt idx="4135">
                  <c:v>3.01387030631304E-2</c:v>
                </c:pt>
                <c:pt idx="4136">
                  <c:v>3.0138552188873301E-2</c:v>
                </c:pt>
                <c:pt idx="4137">
                  <c:v>3.01498547196388E-2</c:v>
                </c:pt>
                <c:pt idx="4138">
                  <c:v>3.0134735628962499E-2</c:v>
                </c:pt>
                <c:pt idx="4139">
                  <c:v>3.0131570994854001E-2</c:v>
                </c:pt>
                <c:pt idx="4140">
                  <c:v>3.0136639252305E-2</c:v>
                </c:pt>
                <c:pt idx="4141">
                  <c:v>3.0137438327073999E-2</c:v>
                </c:pt>
                <c:pt idx="4142">
                  <c:v>3.0126614496111901E-2</c:v>
                </c:pt>
                <c:pt idx="4143">
                  <c:v>3.0128359794616699E-2</c:v>
                </c:pt>
                <c:pt idx="4144">
                  <c:v>3.0140051618218401E-2</c:v>
                </c:pt>
                <c:pt idx="4145">
                  <c:v>3.0128689482808099E-2</c:v>
                </c:pt>
                <c:pt idx="4146">
                  <c:v>3.0121106654405601E-2</c:v>
                </c:pt>
                <c:pt idx="4147">
                  <c:v>3.01418583840132E-2</c:v>
                </c:pt>
                <c:pt idx="4148">
                  <c:v>3.0137931928038601E-2</c:v>
                </c:pt>
                <c:pt idx="4149">
                  <c:v>3.0120559036731699E-2</c:v>
                </c:pt>
                <c:pt idx="4150">
                  <c:v>3.01310904324055E-2</c:v>
                </c:pt>
                <c:pt idx="4151">
                  <c:v>3.0134394764900201E-2</c:v>
                </c:pt>
                <c:pt idx="4152">
                  <c:v>3.01280859857798E-2</c:v>
                </c:pt>
                <c:pt idx="4153">
                  <c:v>3.0116487294435501E-2</c:v>
                </c:pt>
                <c:pt idx="4154">
                  <c:v>3.0128182843327501E-2</c:v>
                </c:pt>
                <c:pt idx="4155">
                  <c:v>3.0131015926599499E-2</c:v>
                </c:pt>
                <c:pt idx="4156">
                  <c:v>3.0118882656097402E-2</c:v>
                </c:pt>
                <c:pt idx="4157">
                  <c:v>3.01141515374184E-2</c:v>
                </c:pt>
                <c:pt idx="4158">
                  <c:v>3.0118411406874698E-2</c:v>
                </c:pt>
                <c:pt idx="4159">
                  <c:v>3.0117632821202299E-2</c:v>
                </c:pt>
                <c:pt idx="4160">
                  <c:v>3.0107114464044599E-2</c:v>
                </c:pt>
                <c:pt idx="4161">
                  <c:v>3.0101742595434199E-2</c:v>
                </c:pt>
                <c:pt idx="4162">
                  <c:v>3.0112721025943801E-2</c:v>
                </c:pt>
                <c:pt idx="4163">
                  <c:v>3.0104704201221501E-2</c:v>
                </c:pt>
                <c:pt idx="4164">
                  <c:v>3.0094183981418599E-2</c:v>
                </c:pt>
                <c:pt idx="4165">
                  <c:v>3.01054567098618E-2</c:v>
                </c:pt>
                <c:pt idx="4166">
                  <c:v>3.0104160308837901E-2</c:v>
                </c:pt>
                <c:pt idx="4167">
                  <c:v>3.0092997476458602E-2</c:v>
                </c:pt>
                <c:pt idx="4168">
                  <c:v>3.0086634680628801E-2</c:v>
                </c:pt>
                <c:pt idx="4169">
                  <c:v>3.00925318151712E-2</c:v>
                </c:pt>
                <c:pt idx="4170">
                  <c:v>3.0087005347013501E-2</c:v>
                </c:pt>
                <c:pt idx="4171">
                  <c:v>3.0081477016210601E-2</c:v>
                </c:pt>
                <c:pt idx="4172">
                  <c:v>3.0080182477831799E-2</c:v>
                </c:pt>
                <c:pt idx="4173">
                  <c:v>3.0081601813435499E-2</c:v>
                </c:pt>
                <c:pt idx="4174">
                  <c:v>3.0076522380113602E-2</c:v>
                </c:pt>
                <c:pt idx="4175">
                  <c:v>3.0076265335083001E-2</c:v>
                </c:pt>
                <c:pt idx="4176">
                  <c:v>3.00765391439199E-2</c:v>
                </c:pt>
                <c:pt idx="4177">
                  <c:v>3.0072407796978898E-2</c:v>
                </c:pt>
                <c:pt idx="4178">
                  <c:v>3.0070509761571902E-2</c:v>
                </c:pt>
                <c:pt idx="4179">
                  <c:v>3.0070502310991301E-2</c:v>
                </c:pt>
                <c:pt idx="4180">
                  <c:v>3.00673320889473E-2</c:v>
                </c:pt>
                <c:pt idx="4181">
                  <c:v>3.0064752325415601E-2</c:v>
                </c:pt>
                <c:pt idx="4182">
                  <c:v>3.0064456164836901E-2</c:v>
                </c:pt>
                <c:pt idx="4183">
                  <c:v>3.0057122930884399E-2</c:v>
                </c:pt>
                <c:pt idx="4184">
                  <c:v>3.00561431795359E-2</c:v>
                </c:pt>
                <c:pt idx="4185">
                  <c:v>3.0054135248064998E-2</c:v>
                </c:pt>
                <c:pt idx="4186">
                  <c:v>3.00568230450153E-2</c:v>
                </c:pt>
                <c:pt idx="4187">
                  <c:v>3.0054938048124299E-2</c:v>
                </c:pt>
                <c:pt idx="4188">
                  <c:v>3.0053563416004202E-2</c:v>
                </c:pt>
                <c:pt idx="4189">
                  <c:v>3.00521273165941E-2</c:v>
                </c:pt>
                <c:pt idx="4190">
                  <c:v>3.0050203204154999E-2</c:v>
                </c:pt>
                <c:pt idx="4191">
                  <c:v>3.0048618093133E-2</c:v>
                </c:pt>
                <c:pt idx="4192">
                  <c:v>3.0047154054045701E-2</c:v>
                </c:pt>
                <c:pt idx="4193">
                  <c:v>3.0045304447412501E-2</c:v>
                </c:pt>
                <c:pt idx="4194">
                  <c:v>3.0043590813875198E-2</c:v>
                </c:pt>
                <c:pt idx="4195">
                  <c:v>3.0042119324207299E-2</c:v>
                </c:pt>
                <c:pt idx="4196">
                  <c:v>3.0040383338928198E-2</c:v>
                </c:pt>
                <c:pt idx="4197">
                  <c:v>3.0034296214580501E-2</c:v>
                </c:pt>
                <c:pt idx="4198">
                  <c:v>3.00455037504435E-2</c:v>
                </c:pt>
                <c:pt idx="4199">
                  <c:v>3.0040631070733102E-2</c:v>
                </c:pt>
                <c:pt idx="4200">
                  <c:v>3.00326198339462E-2</c:v>
                </c:pt>
                <c:pt idx="4201">
                  <c:v>3.0032802373170901E-2</c:v>
                </c:pt>
                <c:pt idx="4202">
                  <c:v>3.00309173762798E-2</c:v>
                </c:pt>
                <c:pt idx="4203">
                  <c:v>3.00300288945437E-2</c:v>
                </c:pt>
                <c:pt idx="4204">
                  <c:v>3.00308968871832E-2</c:v>
                </c:pt>
                <c:pt idx="4205">
                  <c:v>3.00258547067642E-2</c:v>
                </c:pt>
                <c:pt idx="4206">
                  <c:v>3.0033921822905499E-2</c:v>
                </c:pt>
                <c:pt idx="4207">
                  <c:v>3.00371646881104E-2</c:v>
                </c:pt>
                <c:pt idx="4208">
                  <c:v>3.00352219492197E-2</c:v>
                </c:pt>
                <c:pt idx="4209">
                  <c:v>3.0024169012904198E-2</c:v>
                </c:pt>
                <c:pt idx="4210">
                  <c:v>3.0017443001270301E-2</c:v>
                </c:pt>
                <c:pt idx="4211">
                  <c:v>3.0025696381926498E-2</c:v>
                </c:pt>
                <c:pt idx="4212">
                  <c:v>3.00177428871393E-2</c:v>
                </c:pt>
                <c:pt idx="4213">
                  <c:v>3.0009968206286399E-2</c:v>
                </c:pt>
                <c:pt idx="4214">
                  <c:v>3.0029542744159698E-2</c:v>
                </c:pt>
                <c:pt idx="4215">
                  <c:v>3.00276018679142E-2</c:v>
                </c:pt>
                <c:pt idx="4216">
                  <c:v>3.0020961537957198E-2</c:v>
                </c:pt>
                <c:pt idx="4217">
                  <c:v>3.00064459443092E-2</c:v>
                </c:pt>
                <c:pt idx="4218">
                  <c:v>3.0005283653736101E-2</c:v>
                </c:pt>
                <c:pt idx="4219">
                  <c:v>3.00143212080002E-2</c:v>
                </c:pt>
                <c:pt idx="4220">
                  <c:v>3.00043132156134E-2</c:v>
                </c:pt>
                <c:pt idx="4221">
                  <c:v>2.9998628422617898E-2</c:v>
                </c:pt>
                <c:pt idx="4222">
                  <c:v>3.00020687282085E-2</c:v>
                </c:pt>
                <c:pt idx="4223">
                  <c:v>3.0003629624843601E-2</c:v>
                </c:pt>
                <c:pt idx="4224">
                  <c:v>2.9991593211889302E-2</c:v>
                </c:pt>
                <c:pt idx="4225">
                  <c:v>2.99910251051188E-2</c:v>
                </c:pt>
                <c:pt idx="4226">
                  <c:v>2.9990376904606798E-2</c:v>
                </c:pt>
                <c:pt idx="4227">
                  <c:v>2.9991703107953099E-2</c:v>
                </c:pt>
                <c:pt idx="4228">
                  <c:v>2.99835614860058E-2</c:v>
                </c:pt>
                <c:pt idx="4229">
                  <c:v>2.9984140768647201E-2</c:v>
                </c:pt>
                <c:pt idx="4230">
                  <c:v>2.99861151725054E-2</c:v>
                </c:pt>
                <c:pt idx="4231">
                  <c:v>2.9978005215525599E-2</c:v>
                </c:pt>
                <c:pt idx="4232">
                  <c:v>2.9977209866046899E-2</c:v>
                </c:pt>
                <c:pt idx="4233">
                  <c:v>2.9981553554534902E-2</c:v>
                </c:pt>
                <c:pt idx="4234">
                  <c:v>2.9974466189742099E-2</c:v>
                </c:pt>
                <c:pt idx="4235">
                  <c:v>2.9974622651934599E-2</c:v>
                </c:pt>
                <c:pt idx="4236">
                  <c:v>2.9969947412609999E-2</c:v>
                </c:pt>
                <c:pt idx="4237">
                  <c:v>2.9980454593896901E-2</c:v>
                </c:pt>
                <c:pt idx="4238">
                  <c:v>2.99744084477425E-2</c:v>
                </c:pt>
                <c:pt idx="4239">
                  <c:v>2.9969485476613E-2</c:v>
                </c:pt>
                <c:pt idx="4240">
                  <c:v>2.9969044029712701E-2</c:v>
                </c:pt>
                <c:pt idx="4241">
                  <c:v>2.99888662993908E-2</c:v>
                </c:pt>
                <c:pt idx="4242">
                  <c:v>2.997986972332E-2</c:v>
                </c:pt>
                <c:pt idx="4243">
                  <c:v>2.9962683096528098E-2</c:v>
                </c:pt>
                <c:pt idx="4244">
                  <c:v>2.9979087412357299E-2</c:v>
                </c:pt>
                <c:pt idx="4245">
                  <c:v>3.00139635801315E-2</c:v>
                </c:pt>
                <c:pt idx="4246">
                  <c:v>3.0002508312463799E-2</c:v>
                </c:pt>
                <c:pt idx="4247">
                  <c:v>2.9959792271256499E-2</c:v>
                </c:pt>
                <c:pt idx="4248">
                  <c:v>2.99774408340454E-2</c:v>
                </c:pt>
                <c:pt idx="4249">
                  <c:v>3.0012378469109501E-2</c:v>
                </c:pt>
                <c:pt idx="4250">
                  <c:v>2.9984783381223699E-2</c:v>
                </c:pt>
                <c:pt idx="4251">
                  <c:v>2.9955293983220999E-2</c:v>
                </c:pt>
                <c:pt idx="4252">
                  <c:v>2.9967317357659298E-2</c:v>
                </c:pt>
                <c:pt idx="4253">
                  <c:v>2.9980938881635701E-2</c:v>
                </c:pt>
                <c:pt idx="4254">
                  <c:v>2.9959697276353801E-2</c:v>
                </c:pt>
                <c:pt idx="4255">
                  <c:v>2.9946437105536499E-2</c:v>
                </c:pt>
                <c:pt idx="4256">
                  <c:v>2.9986374080181101E-2</c:v>
                </c:pt>
                <c:pt idx="4257">
                  <c:v>3.00175882875919E-2</c:v>
                </c:pt>
                <c:pt idx="4258">
                  <c:v>2.9955038800835599E-2</c:v>
                </c:pt>
                <c:pt idx="4259">
                  <c:v>2.9948804527521099E-2</c:v>
                </c:pt>
                <c:pt idx="4260">
                  <c:v>3.0000243335962299E-2</c:v>
                </c:pt>
                <c:pt idx="4261">
                  <c:v>3.00124380737543E-2</c:v>
                </c:pt>
                <c:pt idx="4262">
                  <c:v>2.9968664050102199E-2</c:v>
                </c:pt>
                <c:pt idx="4263">
                  <c:v>2.9928991571068798E-2</c:v>
                </c:pt>
                <c:pt idx="4264">
                  <c:v>2.9956173151731501E-2</c:v>
                </c:pt>
                <c:pt idx="4265">
                  <c:v>2.9971532523632102E-2</c:v>
                </c:pt>
                <c:pt idx="4266">
                  <c:v>2.99576297402382E-2</c:v>
                </c:pt>
                <c:pt idx="4267">
                  <c:v>2.9925340786576299E-2</c:v>
                </c:pt>
                <c:pt idx="4268">
                  <c:v>2.99223903566599E-2</c:v>
                </c:pt>
                <c:pt idx="4269">
                  <c:v>2.99349874258041E-2</c:v>
                </c:pt>
                <c:pt idx="4270">
                  <c:v>2.9961185529828099E-2</c:v>
                </c:pt>
                <c:pt idx="4271">
                  <c:v>2.99322158098221E-2</c:v>
                </c:pt>
                <c:pt idx="4272">
                  <c:v>2.9910052195191401E-2</c:v>
                </c:pt>
                <c:pt idx="4273">
                  <c:v>2.9913255944848099E-2</c:v>
                </c:pt>
                <c:pt idx="4274">
                  <c:v>2.99120899289846E-2</c:v>
                </c:pt>
                <c:pt idx="4275">
                  <c:v>2.9925668612122501E-2</c:v>
                </c:pt>
                <c:pt idx="4276">
                  <c:v>2.9909307137131701E-2</c:v>
                </c:pt>
                <c:pt idx="4277">
                  <c:v>2.9905267059802999E-2</c:v>
                </c:pt>
                <c:pt idx="4278">
                  <c:v>2.9911063611507398E-2</c:v>
                </c:pt>
                <c:pt idx="4279">
                  <c:v>2.9912818223237998E-2</c:v>
                </c:pt>
                <c:pt idx="4280">
                  <c:v>2.9897965490817999E-2</c:v>
                </c:pt>
                <c:pt idx="4281">
                  <c:v>2.98961568623781E-2</c:v>
                </c:pt>
                <c:pt idx="4282">
                  <c:v>2.98940055072308E-2</c:v>
                </c:pt>
                <c:pt idx="4283">
                  <c:v>2.9899982735514599E-2</c:v>
                </c:pt>
                <c:pt idx="4284">
                  <c:v>2.9889605939388299E-2</c:v>
                </c:pt>
                <c:pt idx="4285">
                  <c:v>2.9889442026615101E-2</c:v>
                </c:pt>
                <c:pt idx="4286">
                  <c:v>2.98888012766838E-2</c:v>
                </c:pt>
                <c:pt idx="4287">
                  <c:v>2.9886716976761801E-2</c:v>
                </c:pt>
                <c:pt idx="4288">
                  <c:v>2.9884820803999901E-2</c:v>
                </c:pt>
                <c:pt idx="4289">
                  <c:v>2.9882131144404401E-2</c:v>
                </c:pt>
                <c:pt idx="4290">
                  <c:v>2.9882859438657799E-2</c:v>
                </c:pt>
                <c:pt idx="4291">
                  <c:v>2.9881889000535001E-2</c:v>
                </c:pt>
                <c:pt idx="4292">
                  <c:v>2.9877090826630599E-2</c:v>
                </c:pt>
                <c:pt idx="4293">
                  <c:v>2.9883665964007398E-2</c:v>
                </c:pt>
                <c:pt idx="4294">
                  <c:v>2.9877809807658199E-2</c:v>
                </c:pt>
                <c:pt idx="4295">
                  <c:v>2.9875181615352599E-2</c:v>
                </c:pt>
                <c:pt idx="4296">
                  <c:v>2.98745092004538E-2</c:v>
                </c:pt>
                <c:pt idx="4297">
                  <c:v>2.98951342701912E-2</c:v>
                </c:pt>
                <c:pt idx="4298">
                  <c:v>2.9885623604059199E-2</c:v>
                </c:pt>
                <c:pt idx="4299">
                  <c:v>2.9868260025978099E-2</c:v>
                </c:pt>
                <c:pt idx="4300">
                  <c:v>2.9885508120059998E-2</c:v>
                </c:pt>
                <c:pt idx="4301">
                  <c:v>2.9921021312475201E-2</c:v>
                </c:pt>
                <c:pt idx="4302">
                  <c:v>2.98885256052017E-2</c:v>
                </c:pt>
                <c:pt idx="4303">
                  <c:v>2.9867360368370999E-2</c:v>
                </c:pt>
                <c:pt idx="4304">
                  <c:v>2.9893301427364401E-2</c:v>
                </c:pt>
                <c:pt idx="4305">
                  <c:v>2.9924599453806901E-2</c:v>
                </c:pt>
                <c:pt idx="4306">
                  <c:v>2.98833064734936E-2</c:v>
                </c:pt>
                <c:pt idx="4307">
                  <c:v>2.9862975701689699E-2</c:v>
                </c:pt>
                <c:pt idx="4308">
                  <c:v>2.9886819422245001E-2</c:v>
                </c:pt>
                <c:pt idx="4309">
                  <c:v>2.9885334894061099E-2</c:v>
                </c:pt>
                <c:pt idx="4310">
                  <c:v>2.9866635799408001E-2</c:v>
                </c:pt>
                <c:pt idx="4311">
                  <c:v>2.9847810044884699E-2</c:v>
                </c:pt>
                <c:pt idx="4312">
                  <c:v>2.9870748519897499E-2</c:v>
                </c:pt>
                <c:pt idx="4313">
                  <c:v>2.98708453774452E-2</c:v>
                </c:pt>
                <c:pt idx="4314">
                  <c:v>2.9844878241419799E-2</c:v>
                </c:pt>
                <c:pt idx="4315">
                  <c:v>2.9843784868717201E-2</c:v>
                </c:pt>
                <c:pt idx="4316">
                  <c:v>2.9854550957679801E-2</c:v>
                </c:pt>
                <c:pt idx="4317">
                  <c:v>2.9837660491466501E-2</c:v>
                </c:pt>
                <c:pt idx="4318">
                  <c:v>2.9832225292921101E-2</c:v>
                </c:pt>
                <c:pt idx="4319">
                  <c:v>2.9839133843779599E-2</c:v>
                </c:pt>
                <c:pt idx="4320">
                  <c:v>2.9836153611540801E-2</c:v>
                </c:pt>
                <c:pt idx="4321">
                  <c:v>2.9831551015377E-2</c:v>
                </c:pt>
                <c:pt idx="4322">
                  <c:v>2.98449210822582E-2</c:v>
                </c:pt>
                <c:pt idx="4323">
                  <c:v>2.9828906059265099E-2</c:v>
                </c:pt>
                <c:pt idx="4324">
                  <c:v>2.9822656884789502E-2</c:v>
                </c:pt>
                <c:pt idx="4325">
                  <c:v>2.98422295600176E-2</c:v>
                </c:pt>
                <c:pt idx="4326">
                  <c:v>2.9835335910320299E-2</c:v>
                </c:pt>
                <c:pt idx="4327">
                  <c:v>2.9818205162882801E-2</c:v>
                </c:pt>
                <c:pt idx="4328">
                  <c:v>2.9823679476976402E-2</c:v>
                </c:pt>
                <c:pt idx="4329">
                  <c:v>2.9817674309015298E-2</c:v>
                </c:pt>
                <c:pt idx="4330">
                  <c:v>2.98166163265705E-2</c:v>
                </c:pt>
                <c:pt idx="4331">
                  <c:v>2.9817910864949199E-2</c:v>
                </c:pt>
                <c:pt idx="4332">
                  <c:v>2.9818415641784699E-2</c:v>
                </c:pt>
                <c:pt idx="4333">
                  <c:v>2.9810000211000401E-2</c:v>
                </c:pt>
                <c:pt idx="4334">
                  <c:v>2.9808325693011301E-2</c:v>
                </c:pt>
                <c:pt idx="4335">
                  <c:v>2.9807982966303801E-2</c:v>
                </c:pt>
                <c:pt idx="4336">
                  <c:v>2.98039726912975E-2</c:v>
                </c:pt>
                <c:pt idx="4337">
                  <c:v>2.98034474253655E-2</c:v>
                </c:pt>
                <c:pt idx="4338">
                  <c:v>2.9802806675434099E-2</c:v>
                </c:pt>
                <c:pt idx="4339">
                  <c:v>2.98001449555159E-2</c:v>
                </c:pt>
                <c:pt idx="4340">
                  <c:v>2.9798556119203599E-2</c:v>
                </c:pt>
                <c:pt idx="4341">
                  <c:v>2.9798354953527499E-2</c:v>
                </c:pt>
                <c:pt idx="4342">
                  <c:v>2.9792837798595401E-2</c:v>
                </c:pt>
                <c:pt idx="4343">
                  <c:v>2.9810357838869098E-2</c:v>
                </c:pt>
                <c:pt idx="4344">
                  <c:v>2.98270657658577E-2</c:v>
                </c:pt>
                <c:pt idx="4345">
                  <c:v>2.9800774529576302E-2</c:v>
                </c:pt>
                <c:pt idx="4346">
                  <c:v>2.9792038723826401E-2</c:v>
                </c:pt>
                <c:pt idx="4347">
                  <c:v>2.9818261042237299E-2</c:v>
                </c:pt>
                <c:pt idx="4348">
                  <c:v>2.98271458595991E-2</c:v>
                </c:pt>
                <c:pt idx="4349">
                  <c:v>2.9815904796123501E-2</c:v>
                </c:pt>
                <c:pt idx="4350">
                  <c:v>2.9784001410007501E-2</c:v>
                </c:pt>
                <c:pt idx="4351">
                  <c:v>2.97754313796759E-2</c:v>
                </c:pt>
                <c:pt idx="4352">
                  <c:v>2.9785335063934298E-2</c:v>
                </c:pt>
                <c:pt idx="4353">
                  <c:v>2.9777307063341099E-2</c:v>
                </c:pt>
                <c:pt idx="4354">
                  <c:v>2.9769912362098701E-2</c:v>
                </c:pt>
                <c:pt idx="4355">
                  <c:v>2.9772834852337799E-2</c:v>
                </c:pt>
                <c:pt idx="4356">
                  <c:v>2.9773695394396799E-2</c:v>
                </c:pt>
                <c:pt idx="4357">
                  <c:v>2.97682695090771E-2</c:v>
                </c:pt>
                <c:pt idx="4358">
                  <c:v>2.97694746404886E-2</c:v>
                </c:pt>
                <c:pt idx="4359">
                  <c:v>2.97679472714663E-2</c:v>
                </c:pt>
                <c:pt idx="4360">
                  <c:v>2.9763195663690602E-2</c:v>
                </c:pt>
                <c:pt idx="4361">
                  <c:v>2.9763450846076001E-2</c:v>
                </c:pt>
                <c:pt idx="4362">
                  <c:v>2.9762165620923001E-2</c:v>
                </c:pt>
                <c:pt idx="4363">
                  <c:v>2.9758019372820799E-2</c:v>
                </c:pt>
                <c:pt idx="4364">
                  <c:v>2.9757414013147299E-2</c:v>
                </c:pt>
                <c:pt idx="4365">
                  <c:v>2.97561511397362E-2</c:v>
                </c:pt>
                <c:pt idx="4366">
                  <c:v>2.9752610251307501E-2</c:v>
                </c:pt>
                <c:pt idx="4367">
                  <c:v>2.9751589521765699E-2</c:v>
                </c:pt>
                <c:pt idx="4368">
                  <c:v>2.9750430956482901E-2</c:v>
                </c:pt>
                <c:pt idx="4369">
                  <c:v>2.97474171966314E-2</c:v>
                </c:pt>
                <c:pt idx="4370">
                  <c:v>2.9746100306510901E-2</c:v>
                </c:pt>
                <c:pt idx="4371">
                  <c:v>2.9744863510131801E-2</c:v>
                </c:pt>
                <c:pt idx="4372">
                  <c:v>2.9742145910859101E-2</c:v>
                </c:pt>
                <c:pt idx="4373">
                  <c:v>2.97405831515789E-2</c:v>
                </c:pt>
                <c:pt idx="4374">
                  <c:v>2.97392327338457E-2</c:v>
                </c:pt>
                <c:pt idx="4375">
                  <c:v>2.9736800119280801E-2</c:v>
                </c:pt>
                <c:pt idx="4376">
                  <c:v>2.97351498156786E-2</c:v>
                </c:pt>
                <c:pt idx="4377">
                  <c:v>2.9733762145042399E-2</c:v>
                </c:pt>
                <c:pt idx="4378">
                  <c:v>2.9731530696153599E-2</c:v>
                </c:pt>
                <c:pt idx="4379">
                  <c:v>2.9729802161455099E-2</c:v>
                </c:pt>
                <c:pt idx="4380">
                  <c:v>2.97283250838518E-2</c:v>
                </c:pt>
                <c:pt idx="4381">
                  <c:v>2.9726216569542899E-2</c:v>
                </c:pt>
                <c:pt idx="4382">
                  <c:v>2.97244302928448E-2</c:v>
                </c:pt>
                <c:pt idx="4383">
                  <c:v>2.9722869396209699E-2</c:v>
                </c:pt>
                <c:pt idx="4384">
                  <c:v>2.9720861464738801E-2</c:v>
                </c:pt>
                <c:pt idx="4385">
                  <c:v>2.9719073325395601E-2</c:v>
                </c:pt>
                <c:pt idx="4386">
                  <c:v>2.9717480763792999E-2</c:v>
                </c:pt>
                <c:pt idx="4387">
                  <c:v>2.9715556651353801E-2</c:v>
                </c:pt>
                <c:pt idx="4388">
                  <c:v>2.9713749885559099E-2</c:v>
                </c:pt>
                <c:pt idx="4389">
                  <c:v>2.9712112620472901E-2</c:v>
                </c:pt>
                <c:pt idx="4390">
                  <c:v>2.9710208997130401E-2</c:v>
                </c:pt>
                <c:pt idx="4391">
                  <c:v>2.9708394780755001E-2</c:v>
                </c:pt>
                <c:pt idx="4392">
                  <c:v>2.9706705361604701E-2</c:v>
                </c:pt>
                <c:pt idx="4393">
                  <c:v>2.9704852029681199E-2</c:v>
                </c:pt>
                <c:pt idx="4394">
                  <c:v>2.9703035950660699E-2</c:v>
                </c:pt>
                <c:pt idx="4395">
                  <c:v>2.97013372182846E-2</c:v>
                </c:pt>
                <c:pt idx="4396">
                  <c:v>2.9699513688683499E-2</c:v>
                </c:pt>
                <c:pt idx="4397">
                  <c:v>2.9697708785533902E-2</c:v>
                </c:pt>
                <c:pt idx="4398">
                  <c:v>2.9695969074964499E-2</c:v>
                </c:pt>
                <c:pt idx="4399">
                  <c:v>2.9694138094782802E-2</c:v>
                </c:pt>
                <c:pt idx="4400">
                  <c:v>2.96923331916332E-2</c:v>
                </c:pt>
                <c:pt idx="4401">
                  <c:v>2.9690586030483201E-2</c:v>
                </c:pt>
                <c:pt idx="4402">
                  <c:v>2.96887680888176E-2</c:v>
                </c:pt>
                <c:pt idx="4403">
                  <c:v>2.9686965048313099E-2</c:v>
                </c:pt>
                <c:pt idx="4404">
                  <c:v>2.9685208573937399E-2</c:v>
                </c:pt>
                <c:pt idx="4405">
                  <c:v>2.96833962202072E-2</c:v>
                </c:pt>
                <c:pt idx="4406">
                  <c:v>2.9681587591767301E-2</c:v>
                </c:pt>
                <c:pt idx="4407">
                  <c:v>2.96798031777144E-2</c:v>
                </c:pt>
                <c:pt idx="4408">
                  <c:v>2.9678001999855E-2</c:v>
                </c:pt>
                <c:pt idx="4409">
                  <c:v>2.96761989593506E-2</c:v>
                </c:pt>
                <c:pt idx="4410">
                  <c:v>2.96744182705879E-2</c:v>
                </c:pt>
                <c:pt idx="4411">
                  <c:v>2.9672611504793198E-2</c:v>
                </c:pt>
                <c:pt idx="4412">
                  <c:v>2.9670801013708101E-2</c:v>
                </c:pt>
                <c:pt idx="4413">
                  <c:v>2.9669018462300301E-2</c:v>
                </c:pt>
                <c:pt idx="4414">
                  <c:v>2.9667204245925002E-2</c:v>
                </c:pt>
                <c:pt idx="4415">
                  <c:v>2.9665401205420501E-2</c:v>
                </c:pt>
                <c:pt idx="4416">
                  <c:v>2.9663600027561202E-2</c:v>
                </c:pt>
                <c:pt idx="4417">
                  <c:v>2.9661798849701899E-2</c:v>
                </c:pt>
                <c:pt idx="4418">
                  <c:v>2.9659993946552301E-2</c:v>
                </c:pt>
                <c:pt idx="4419">
                  <c:v>2.96581909060478E-2</c:v>
                </c:pt>
                <c:pt idx="4420">
                  <c:v>2.9656384140253102E-2</c:v>
                </c:pt>
                <c:pt idx="4421">
                  <c:v>2.9654555022716501E-2</c:v>
                </c:pt>
                <c:pt idx="4422">
                  <c:v>2.96527575701475E-2</c:v>
                </c:pt>
                <c:pt idx="4423">
                  <c:v>2.96509545296431E-2</c:v>
                </c:pt>
                <c:pt idx="4424">
                  <c:v>2.9649131000042E-2</c:v>
                </c:pt>
                <c:pt idx="4425">
                  <c:v>2.96473167836666E-2</c:v>
                </c:pt>
                <c:pt idx="4426">
                  <c:v>2.9645510017871898E-2</c:v>
                </c:pt>
                <c:pt idx="4427">
                  <c:v>2.96436902135611E-2</c:v>
                </c:pt>
                <c:pt idx="4428">
                  <c:v>2.9641874134540599E-2</c:v>
                </c:pt>
                <c:pt idx="4429">
                  <c:v>2.96400673687458E-2</c:v>
                </c:pt>
                <c:pt idx="4430">
                  <c:v>2.9638247564435002E-2</c:v>
                </c:pt>
                <c:pt idx="4431">
                  <c:v>2.9636431485414502E-2</c:v>
                </c:pt>
                <c:pt idx="4432">
                  <c:v>2.9634594917297401E-2</c:v>
                </c:pt>
                <c:pt idx="4433">
                  <c:v>2.9632791876792901E-2</c:v>
                </c:pt>
                <c:pt idx="4434">
                  <c:v>2.9630953446030599E-2</c:v>
                </c:pt>
                <c:pt idx="4435">
                  <c:v>2.9629135504364999E-2</c:v>
                </c:pt>
                <c:pt idx="4436">
                  <c:v>2.9627317562699301E-2</c:v>
                </c:pt>
                <c:pt idx="4437">
                  <c:v>2.9625497758388498E-2</c:v>
                </c:pt>
                <c:pt idx="4438">
                  <c:v>2.96236649155617E-2</c:v>
                </c:pt>
                <c:pt idx="4439">
                  <c:v>2.9621845111250902E-2</c:v>
                </c:pt>
                <c:pt idx="4440">
                  <c:v>2.96200197190046E-2</c:v>
                </c:pt>
                <c:pt idx="4441">
                  <c:v>2.9618186876177802E-2</c:v>
                </c:pt>
                <c:pt idx="4442">
                  <c:v>2.9616350308060601E-2</c:v>
                </c:pt>
                <c:pt idx="4443">
                  <c:v>2.9614530503749899E-2</c:v>
                </c:pt>
                <c:pt idx="4444">
                  <c:v>2.96126883476973E-2</c:v>
                </c:pt>
                <c:pt idx="4445">
                  <c:v>2.9610870406031602E-2</c:v>
                </c:pt>
                <c:pt idx="4446">
                  <c:v>2.96090319752693E-2</c:v>
                </c:pt>
                <c:pt idx="4447">
                  <c:v>2.9607186093926399E-2</c:v>
                </c:pt>
                <c:pt idx="4448">
                  <c:v>2.9605347663164101E-2</c:v>
                </c:pt>
                <c:pt idx="4449">
                  <c:v>2.9603512957692101E-2</c:v>
                </c:pt>
                <c:pt idx="4450">
                  <c:v>2.9601681977510501E-2</c:v>
                </c:pt>
                <c:pt idx="4451">
                  <c:v>2.95998454093933E-2</c:v>
                </c:pt>
                <c:pt idx="4452">
                  <c:v>2.9598006978630999E-2</c:v>
                </c:pt>
                <c:pt idx="4453">
                  <c:v>2.9596168547868701E-2</c:v>
                </c:pt>
                <c:pt idx="4454">
                  <c:v>2.9594320803880698E-2</c:v>
                </c:pt>
                <c:pt idx="4455">
                  <c:v>2.9592482373118401E-2</c:v>
                </c:pt>
                <c:pt idx="4456">
                  <c:v>2.9590629041194898E-2</c:v>
                </c:pt>
                <c:pt idx="4457">
                  <c:v>2.9588801786303499E-2</c:v>
                </c:pt>
                <c:pt idx="4458">
                  <c:v>2.9586944729089699E-2</c:v>
                </c:pt>
                <c:pt idx="4459">
                  <c:v>2.9585100710391998E-2</c:v>
                </c:pt>
                <c:pt idx="4460">
                  <c:v>2.9583256691694301E-2</c:v>
                </c:pt>
                <c:pt idx="4461">
                  <c:v>2.95814108103514E-2</c:v>
                </c:pt>
                <c:pt idx="4462">
                  <c:v>2.9579557478427901E-2</c:v>
                </c:pt>
                <c:pt idx="4463">
                  <c:v>2.9577717185020499E-2</c:v>
                </c:pt>
                <c:pt idx="4464">
                  <c:v>2.95758582651615E-2</c:v>
                </c:pt>
                <c:pt idx="4465">
                  <c:v>2.9573999345302599E-2</c:v>
                </c:pt>
                <c:pt idx="4466">
                  <c:v>2.9572160914540301E-2</c:v>
                </c:pt>
                <c:pt idx="4467">
                  <c:v>2.9570318758487701E-2</c:v>
                </c:pt>
                <c:pt idx="4468">
                  <c:v>2.9568467289209401E-2</c:v>
                </c:pt>
                <c:pt idx="4469">
                  <c:v>2.9566602781415E-2</c:v>
                </c:pt>
                <c:pt idx="4470">
                  <c:v>2.9564743861556102E-2</c:v>
                </c:pt>
                <c:pt idx="4471">
                  <c:v>2.95629054307938E-2</c:v>
                </c:pt>
                <c:pt idx="4472">
                  <c:v>2.9561061412095999E-2</c:v>
                </c:pt>
                <c:pt idx="4473">
                  <c:v>2.9559202492237101E-2</c:v>
                </c:pt>
                <c:pt idx="4474">
                  <c:v>2.9557347297668499E-2</c:v>
                </c:pt>
                <c:pt idx="4475">
                  <c:v>2.9555493965745E-2</c:v>
                </c:pt>
                <c:pt idx="4476">
                  <c:v>2.9553636908531199E-2</c:v>
                </c:pt>
                <c:pt idx="4477">
                  <c:v>2.9551785439252898E-2</c:v>
                </c:pt>
                <c:pt idx="4478">
                  <c:v>2.9549928382039101E-2</c:v>
                </c:pt>
                <c:pt idx="4479">
                  <c:v>2.9548067599534999E-2</c:v>
                </c:pt>
                <c:pt idx="4480">
                  <c:v>2.9546210542321202E-2</c:v>
                </c:pt>
                <c:pt idx="4481">
                  <c:v>2.9544362798333199E-2</c:v>
                </c:pt>
                <c:pt idx="4482">
                  <c:v>2.9542503878474201E-2</c:v>
                </c:pt>
                <c:pt idx="4483">
                  <c:v>2.95406393706799E-2</c:v>
                </c:pt>
                <c:pt idx="4484">
                  <c:v>2.9538791626691801E-2</c:v>
                </c:pt>
                <c:pt idx="4485">
                  <c:v>2.9536934569478E-2</c:v>
                </c:pt>
                <c:pt idx="4486">
                  <c:v>2.9535079374909401E-2</c:v>
                </c:pt>
                <c:pt idx="4487">
                  <c:v>2.95332074165344E-2</c:v>
                </c:pt>
                <c:pt idx="4488">
                  <c:v>2.9531350359320599E-2</c:v>
                </c:pt>
                <c:pt idx="4489">
                  <c:v>2.9529506340622898E-2</c:v>
                </c:pt>
                <c:pt idx="4490">
                  <c:v>2.95276530086994E-2</c:v>
                </c:pt>
                <c:pt idx="4491">
                  <c:v>2.95257829129696E-2</c:v>
                </c:pt>
                <c:pt idx="4492">
                  <c:v>2.9523927718401E-2</c:v>
                </c:pt>
                <c:pt idx="4493">
                  <c:v>2.9522063210606599E-2</c:v>
                </c:pt>
                <c:pt idx="4494">
                  <c:v>2.9520198702812198E-2</c:v>
                </c:pt>
                <c:pt idx="4495">
                  <c:v>2.9518343508243599E-2</c:v>
                </c:pt>
                <c:pt idx="4496">
                  <c:v>2.9516477137804E-2</c:v>
                </c:pt>
                <c:pt idx="4497">
                  <c:v>2.9514629393816001E-2</c:v>
                </c:pt>
                <c:pt idx="4498">
                  <c:v>2.9512757435441E-2</c:v>
                </c:pt>
                <c:pt idx="4499">
                  <c:v>2.9510900378227199E-2</c:v>
                </c:pt>
                <c:pt idx="4500">
                  <c:v>2.9509043321013499E-2</c:v>
                </c:pt>
                <c:pt idx="4501">
                  <c:v>2.95071750879288E-2</c:v>
                </c:pt>
                <c:pt idx="4502">
                  <c:v>2.9505303129553798E-2</c:v>
                </c:pt>
                <c:pt idx="4503">
                  <c:v>2.9503453522920602E-2</c:v>
                </c:pt>
                <c:pt idx="4504">
                  <c:v>2.9501575976610201E-2</c:v>
                </c:pt>
                <c:pt idx="4505">
                  <c:v>2.94997170567513E-2</c:v>
                </c:pt>
                <c:pt idx="4506">
                  <c:v>2.9497846961021399E-2</c:v>
                </c:pt>
                <c:pt idx="4507">
                  <c:v>2.9495982453227002E-2</c:v>
                </c:pt>
                <c:pt idx="4508">
                  <c:v>2.94941291213036E-2</c:v>
                </c:pt>
                <c:pt idx="4509">
                  <c:v>2.9492251574993099E-2</c:v>
                </c:pt>
                <c:pt idx="4510">
                  <c:v>2.9490385204553601E-2</c:v>
                </c:pt>
                <c:pt idx="4511">
                  <c:v>2.9488513246178599E-2</c:v>
                </c:pt>
                <c:pt idx="4512">
                  <c:v>2.9486645013094E-2</c:v>
                </c:pt>
                <c:pt idx="4513">
                  <c:v>2.9484765604138399E-2</c:v>
                </c:pt>
                <c:pt idx="4514">
                  <c:v>2.94828843325377E-2</c:v>
                </c:pt>
                <c:pt idx="4515">
                  <c:v>2.9481027275323899E-2</c:v>
                </c:pt>
                <c:pt idx="4516">
                  <c:v>2.9479144141077999E-2</c:v>
                </c:pt>
                <c:pt idx="4517">
                  <c:v>2.9477272182703001E-2</c:v>
                </c:pt>
                <c:pt idx="4518">
                  <c:v>2.9475389048457101E-2</c:v>
                </c:pt>
                <c:pt idx="4519">
                  <c:v>2.94735245406628E-2</c:v>
                </c:pt>
                <c:pt idx="4520">
                  <c:v>2.9471645131707198E-2</c:v>
                </c:pt>
                <c:pt idx="4521">
                  <c:v>2.9469761997461302E-2</c:v>
                </c:pt>
                <c:pt idx="4522">
                  <c:v>2.94678825885057E-2</c:v>
                </c:pt>
                <c:pt idx="4523">
                  <c:v>2.94659920036793E-2</c:v>
                </c:pt>
                <c:pt idx="4524">
                  <c:v>2.9464131221175201E-2</c:v>
                </c:pt>
                <c:pt idx="4525">
                  <c:v>2.9462244361638999E-2</c:v>
                </c:pt>
                <c:pt idx="4526">
                  <c:v>2.9460359364748001E-2</c:v>
                </c:pt>
                <c:pt idx="4527">
                  <c:v>2.9458485543727899E-2</c:v>
                </c:pt>
                <c:pt idx="4528">
                  <c:v>2.9456600546836902E-2</c:v>
                </c:pt>
                <c:pt idx="4529">
                  <c:v>2.9454713687300699E-2</c:v>
                </c:pt>
                <c:pt idx="4530">
                  <c:v>2.94528249651194E-2</c:v>
                </c:pt>
                <c:pt idx="4531">
                  <c:v>2.9450936242938E-2</c:v>
                </c:pt>
                <c:pt idx="4532">
                  <c:v>2.94490531086922E-2</c:v>
                </c:pt>
                <c:pt idx="4533">
                  <c:v>2.94471625238657E-2</c:v>
                </c:pt>
                <c:pt idx="4534">
                  <c:v>2.9445281252265001E-2</c:v>
                </c:pt>
                <c:pt idx="4535">
                  <c:v>2.9443388804793399E-2</c:v>
                </c:pt>
                <c:pt idx="4536">
                  <c:v>2.9441503807902301E-2</c:v>
                </c:pt>
                <c:pt idx="4537">
                  <c:v>2.9439596459269499E-2</c:v>
                </c:pt>
                <c:pt idx="4538">
                  <c:v>2.9437709599733401E-2</c:v>
                </c:pt>
                <c:pt idx="4539">
                  <c:v>2.9435822740197199E-2</c:v>
                </c:pt>
                <c:pt idx="4540">
                  <c:v>2.9433924704790101E-2</c:v>
                </c:pt>
                <c:pt idx="4541">
                  <c:v>2.9432039707899101E-2</c:v>
                </c:pt>
                <c:pt idx="4542">
                  <c:v>2.94301360845566E-2</c:v>
                </c:pt>
                <c:pt idx="4543">
                  <c:v>2.9428226873278601E-2</c:v>
                </c:pt>
                <c:pt idx="4544">
                  <c:v>2.94263288378716E-2</c:v>
                </c:pt>
                <c:pt idx="4545">
                  <c:v>2.9424434527754801E-2</c:v>
                </c:pt>
                <c:pt idx="4546">
                  <c:v>2.9422530904412301E-2</c:v>
                </c:pt>
                <c:pt idx="4547">
                  <c:v>2.9420642182231001E-2</c:v>
                </c:pt>
                <c:pt idx="4548">
                  <c:v>2.9418747872114199E-2</c:v>
                </c:pt>
                <c:pt idx="4549">
                  <c:v>2.94168330729008E-2</c:v>
                </c:pt>
                <c:pt idx="4550">
                  <c:v>2.94149294495583E-2</c:v>
                </c:pt>
                <c:pt idx="4551">
                  <c:v>2.9413018375635199E-2</c:v>
                </c:pt>
                <c:pt idx="4552">
                  <c:v>2.9411114752292598E-2</c:v>
                </c:pt>
                <c:pt idx="4553">
                  <c:v>2.9409212991595299E-2</c:v>
                </c:pt>
                <c:pt idx="4554">
                  <c:v>2.9407305642962501E-2</c:v>
                </c:pt>
                <c:pt idx="4555">
                  <c:v>2.9405396431684501E-2</c:v>
                </c:pt>
                <c:pt idx="4556">
                  <c:v>2.9403481632471098E-2</c:v>
                </c:pt>
                <c:pt idx="4557">
                  <c:v>2.9401576146483401E-2</c:v>
                </c:pt>
                <c:pt idx="4558">
                  <c:v>2.9399674385786102E-2</c:v>
                </c:pt>
                <c:pt idx="4559">
                  <c:v>2.9397753998637199E-2</c:v>
                </c:pt>
                <c:pt idx="4560">
                  <c:v>2.9395846650004401E-2</c:v>
                </c:pt>
                <c:pt idx="4561">
                  <c:v>2.93939355760813E-2</c:v>
                </c:pt>
                <c:pt idx="4562">
                  <c:v>2.9392030090093599E-2</c:v>
                </c:pt>
                <c:pt idx="4563">
                  <c:v>2.9390104115009301E-2</c:v>
                </c:pt>
                <c:pt idx="4564">
                  <c:v>2.93881911784411E-2</c:v>
                </c:pt>
                <c:pt idx="4565">
                  <c:v>2.9386274516582499E-2</c:v>
                </c:pt>
                <c:pt idx="4566">
                  <c:v>2.93843522667885E-2</c:v>
                </c:pt>
                <c:pt idx="4567">
                  <c:v>2.93824356049299E-2</c:v>
                </c:pt>
                <c:pt idx="4568">
                  <c:v>2.93805189430714E-2</c:v>
                </c:pt>
                <c:pt idx="4569">
                  <c:v>2.93786097317934E-2</c:v>
                </c:pt>
                <c:pt idx="4570">
                  <c:v>2.9376676306128498E-2</c:v>
                </c:pt>
                <c:pt idx="4571">
                  <c:v>2.9374754056334499E-2</c:v>
                </c:pt>
                <c:pt idx="4572">
                  <c:v>2.9372828081250201E-2</c:v>
                </c:pt>
                <c:pt idx="4573">
                  <c:v>2.93709095567465E-2</c:v>
                </c:pt>
                <c:pt idx="4574">
                  <c:v>2.9368991032242799E-2</c:v>
                </c:pt>
                <c:pt idx="4575">
                  <c:v>2.9367065057158501E-2</c:v>
                </c:pt>
                <c:pt idx="4576">
                  <c:v>2.93651390820742E-2</c:v>
                </c:pt>
                <c:pt idx="4577">
                  <c:v>2.9363214969634999E-2</c:v>
                </c:pt>
                <c:pt idx="4578">
                  <c:v>2.93612852692604E-2</c:v>
                </c:pt>
                <c:pt idx="4579">
                  <c:v>2.93593630194664E-2</c:v>
                </c:pt>
                <c:pt idx="4580">
                  <c:v>2.9357438907027199E-2</c:v>
                </c:pt>
                <c:pt idx="4581">
                  <c:v>2.9355507344007499E-2</c:v>
                </c:pt>
                <c:pt idx="4582">
                  <c:v>2.93535590171814E-2</c:v>
                </c:pt>
                <c:pt idx="4583">
                  <c:v>2.93516293168068E-2</c:v>
                </c:pt>
                <c:pt idx="4584">
                  <c:v>2.93496996164322E-2</c:v>
                </c:pt>
                <c:pt idx="4585">
                  <c:v>2.93477829545736E-2</c:v>
                </c:pt>
                <c:pt idx="4586">
                  <c:v>2.9345843940973299E-2</c:v>
                </c:pt>
                <c:pt idx="4587">
                  <c:v>2.9343914240598699E-2</c:v>
                </c:pt>
                <c:pt idx="4588">
                  <c:v>2.9341964051127399E-2</c:v>
                </c:pt>
                <c:pt idx="4589">
                  <c:v>2.93400287628174E-2</c:v>
                </c:pt>
                <c:pt idx="4590">
                  <c:v>2.9338087886571902E-2</c:v>
                </c:pt>
                <c:pt idx="4591">
                  <c:v>2.9336145147681202E-2</c:v>
                </c:pt>
                <c:pt idx="4592">
                  <c:v>2.9334215447306598E-2</c:v>
                </c:pt>
                <c:pt idx="4593">
                  <c:v>2.9332272708415999E-2</c:v>
                </c:pt>
                <c:pt idx="4594">
                  <c:v>2.9330337420105899E-2</c:v>
                </c:pt>
                <c:pt idx="4595">
                  <c:v>2.9328400269150699E-2</c:v>
                </c:pt>
                <c:pt idx="4596">
                  <c:v>2.9326466843485801E-2</c:v>
                </c:pt>
                <c:pt idx="4597">
                  <c:v>2.93245203793049E-2</c:v>
                </c:pt>
                <c:pt idx="4598">
                  <c:v>2.9322575777769099E-2</c:v>
                </c:pt>
                <c:pt idx="4599">
                  <c:v>2.9320623725652702E-2</c:v>
                </c:pt>
                <c:pt idx="4600">
                  <c:v>2.9318679124116901E-2</c:v>
                </c:pt>
                <c:pt idx="4601">
                  <c:v>2.9316738247871399E-2</c:v>
                </c:pt>
                <c:pt idx="4602">
                  <c:v>2.9314791783690501E-2</c:v>
                </c:pt>
                <c:pt idx="4603">
                  <c:v>2.9312847182154701E-2</c:v>
                </c:pt>
                <c:pt idx="4604">
                  <c:v>2.9310898855328602E-2</c:v>
                </c:pt>
                <c:pt idx="4605">
                  <c:v>2.9308948665857301E-2</c:v>
                </c:pt>
                <c:pt idx="4606">
                  <c:v>2.9306998476386101E-2</c:v>
                </c:pt>
                <c:pt idx="4607">
                  <c:v>2.9305042698979399E-2</c:v>
                </c:pt>
                <c:pt idx="4608">
                  <c:v>2.9303090646863001E-2</c:v>
                </c:pt>
                <c:pt idx="4609">
                  <c:v>2.9301147907972301E-2</c:v>
                </c:pt>
                <c:pt idx="4610">
                  <c:v>2.92991809546948E-2</c:v>
                </c:pt>
                <c:pt idx="4611">
                  <c:v>2.9297234490513802E-2</c:v>
                </c:pt>
                <c:pt idx="4612">
                  <c:v>2.92952805757523E-2</c:v>
                </c:pt>
                <c:pt idx="4613">
                  <c:v>2.9293322935700399E-2</c:v>
                </c:pt>
                <c:pt idx="4614">
                  <c:v>2.92913671582937E-2</c:v>
                </c:pt>
                <c:pt idx="4615">
                  <c:v>2.9289422556757899E-2</c:v>
                </c:pt>
                <c:pt idx="4616">
                  <c:v>2.9287463054060901E-2</c:v>
                </c:pt>
                <c:pt idx="4617">
                  <c:v>2.9285492375493102E-2</c:v>
                </c:pt>
                <c:pt idx="4618">
                  <c:v>2.9283540323376701E-2</c:v>
                </c:pt>
                <c:pt idx="4619">
                  <c:v>2.92815826833248E-2</c:v>
                </c:pt>
                <c:pt idx="4620">
                  <c:v>2.9279617592692399E-2</c:v>
                </c:pt>
                <c:pt idx="4621">
                  <c:v>2.9277663677930801E-2</c:v>
                </c:pt>
                <c:pt idx="4622">
                  <c:v>2.9275704175233799E-2</c:v>
                </c:pt>
                <c:pt idx="4623">
                  <c:v>2.9273739084601399E-2</c:v>
                </c:pt>
                <c:pt idx="4624">
                  <c:v>2.9271772131323801E-2</c:v>
                </c:pt>
                <c:pt idx="4625">
                  <c:v>2.92697995901108E-2</c:v>
                </c:pt>
                <c:pt idx="4626">
                  <c:v>2.92678363621235E-2</c:v>
                </c:pt>
                <c:pt idx="4627">
                  <c:v>2.9265886172652199E-2</c:v>
                </c:pt>
                <c:pt idx="4628">
                  <c:v>2.9263919219374698E-2</c:v>
                </c:pt>
                <c:pt idx="4629">
                  <c:v>2.9261954128742201E-2</c:v>
                </c:pt>
                <c:pt idx="4630">
                  <c:v>2.9259979724883999E-2</c:v>
                </c:pt>
                <c:pt idx="4631">
                  <c:v>2.92580183595419E-2</c:v>
                </c:pt>
                <c:pt idx="4632">
                  <c:v>2.9256053268909399E-2</c:v>
                </c:pt>
                <c:pt idx="4633">
                  <c:v>2.9254086315631901E-2</c:v>
                </c:pt>
                <c:pt idx="4634">
                  <c:v>2.92521212249994E-2</c:v>
                </c:pt>
                <c:pt idx="4635">
                  <c:v>2.9250152409076701E-2</c:v>
                </c:pt>
                <c:pt idx="4636">
                  <c:v>2.9248183593153999E-2</c:v>
                </c:pt>
                <c:pt idx="4637">
                  <c:v>2.9246227815747299E-2</c:v>
                </c:pt>
                <c:pt idx="4638">
                  <c:v>2.9244251549243899E-2</c:v>
                </c:pt>
                <c:pt idx="4639">
                  <c:v>2.9242292046546901E-2</c:v>
                </c:pt>
                <c:pt idx="4640">
                  <c:v>2.92403250932694E-2</c:v>
                </c:pt>
                <c:pt idx="4641">
                  <c:v>2.9238360002636899E-2</c:v>
                </c:pt>
                <c:pt idx="4642">
                  <c:v>2.9236394912004499E-2</c:v>
                </c:pt>
                <c:pt idx="4643">
                  <c:v>2.9234431684017199E-2</c:v>
                </c:pt>
                <c:pt idx="4644">
                  <c:v>2.9232468456029899E-2</c:v>
                </c:pt>
                <c:pt idx="4645">
                  <c:v>2.9230516403913501E-2</c:v>
                </c:pt>
                <c:pt idx="4646">
                  <c:v>2.9228532686829602E-2</c:v>
                </c:pt>
                <c:pt idx="4647">
                  <c:v>2.9226575046777701E-2</c:v>
                </c:pt>
                <c:pt idx="4648">
                  <c:v>2.9224608093500099E-2</c:v>
                </c:pt>
                <c:pt idx="4649">
                  <c:v>2.9222643002867699E-2</c:v>
                </c:pt>
                <c:pt idx="4650">
                  <c:v>2.9220674186945E-2</c:v>
                </c:pt>
                <c:pt idx="4651">
                  <c:v>2.92187053710222E-2</c:v>
                </c:pt>
                <c:pt idx="4652">
                  <c:v>2.9216749593615501E-2</c:v>
                </c:pt>
                <c:pt idx="4653">
                  <c:v>2.9214788228273399E-2</c:v>
                </c:pt>
                <c:pt idx="4654">
                  <c:v>2.92128138244152E-2</c:v>
                </c:pt>
                <c:pt idx="4655">
                  <c:v>2.9210848733782799E-2</c:v>
                </c:pt>
                <c:pt idx="4656">
                  <c:v>2.920887991786E-2</c:v>
                </c:pt>
                <c:pt idx="4657">
                  <c:v>2.9206912964582402E-2</c:v>
                </c:pt>
                <c:pt idx="4658">
                  <c:v>2.9204957187175799E-2</c:v>
                </c:pt>
                <c:pt idx="4659">
                  <c:v>2.9202990233898201E-2</c:v>
                </c:pt>
                <c:pt idx="4660">
                  <c:v>2.9201013967394801E-2</c:v>
                </c:pt>
                <c:pt idx="4661">
                  <c:v>2.91990544646978E-2</c:v>
                </c:pt>
                <c:pt idx="4662">
                  <c:v>2.9197087511420299E-2</c:v>
                </c:pt>
                <c:pt idx="4663">
                  <c:v>2.9195124283432999E-2</c:v>
                </c:pt>
                <c:pt idx="4664">
                  <c:v>2.9193140566348998E-2</c:v>
                </c:pt>
                <c:pt idx="4665">
                  <c:v>2.9191164299845699E-2</c:v>
                </c:pt>
                <c:pt idx="4666">
                  <c:v>2.9189201071858399E-2</c:v>
                </c:pt>
                <c:pt idx="4667">
                  <c:v>2.9187228530645402E-2</c:v>
                </c:pt>
                <c:pt idx="4668">
                  <c:v>2.91852615773678E-2</c:v>
                </c:pt>
                <c:pt idx="4669">
                  <c:v>2.9183287173509601E-2</c:v>
                </c:pt>
                <c:pt idx="4670">
                  <c:v>2.9181318357586899E-2</c:v>
                </c:pt>
                <c:pt idx="4671">
                  <c:v>2.91793439537287E-2</c:v>
                </c:pt>
                <c:pt idx="4672">
                  <c:v>2.9177369549870501E-2</c:v>
                </c:pt>
                <c:pt idx="4673">
                  <c:v>2.9175385832786602E-2</c:v>
                </c:pt>
                <c:pt idx="4674">
                  <c:v>2.91734114289284E-2</c:v>
                </c:pt>
                <c:pt idx="4675">
                  <c:v>2.9171444475650801E-2</c:v>
                </c:pt>
                <c:pt idx="4676">
                  <c:v>2.91694570332766E-2</c:v>
                </c:pt>
                <c:pt idx="4677">
                  <c:v>2.9167491942644098E-2</c:v>
                </c:pt>
                <c:pt idx="4678">
                  <c:v>2.9165515676140799E-2</c:v>
                </c:pt>
                <c:pt idx="4679">
                  <c:v>2.91635394096375E-2</c:v>
                </c:pt>
                <c:pt idx="4680">
                  <c:v>2.9161553829908399E-2</c:v>
                </c:pt>
                <c:pt idx="4681">
                  <c:v>2.91595738381147E-2</c:v>
                </c:pt>
                <c:pt idx="4682">
                  <c:v>2.9157603159546901E-2</c:v>
                </c:pt>
                <c:pt idx="4683">
                  <c:v>2.9155613854527501E-2</c:v>
                </c:pt>
                <c:pt idx="4684">
                  <c:v>2.9153633862733799E-2</c:v>
                </c:pt>
                <c:pt idx="4685">
                  <c:v>2.9151655733585399E-2</c:v>
                </c:pt>
                <c:pt idx="4686">
                  <c:v>2.91496682912111E-2</c:v>
                </c:pt>
                <c:pt idx="4687">
                  <c:v>2.91476827114821E-2</c:v>
                </c:pt>
                <c:pt idx="4688">
                  <c:v>2.9145693406462701E-2</c:v>
                </c:pt>
                <c:pt idx="4689">
                  <c:v>2.9143717139959301E-2</c:v>
                </c:pt>
                <c:pt idx="4690">
                  <c:v>2.9141722247004499E-2</c:v>
                </c:pt>
                <c:pt idx="4691">
                  <c:v>2.91397478431463E-2</c:v>
                </c:pt>
                <c:pt idx="4692">
                  <c:v>2.9137747362256099E-2</c:v>
                </c:pt>
                <c:pt idx="4693">
                  <c:v>2.91357729583979E-2</c:v>
                </c:pt>
                <c:pt idx="4694">
                  <c:v>2.9133779928088199E-2</c:v>
                </c:pt>
                <c:pt idx="4695">
                  <c:v>2.9131781309843102E-2</c:v>
                </c:pt>
                <c:pt idx="4696">
                  <c:v>2.9129797592759101E-2</c:v>
                </c:pt>
                <c:pt idx="4697">
                  <c:v>2.9127813875675201E-2</c:v>
                </c:pt>
                <c:pt idx="4698">
                  <c:v>2.9125824570655798E-2</c:v>
                </c:pt>
                <c:pt idx="4699">
                  <c:v>2.9123833402991298E-2</c:v>
                </c:pt>
                <c:pt idx="4700">
                  <c:v>2.9121847823262201E-2</c:v>
                </c:pt>
                <c:pt idx="4701">
                  <c:v>2.9119843617081601E-2</c:v>
                </c:pt>
                <c:pt idx="4702">
                  <c:v>2.9117846861481701E-2</c:v>
                </c:pt>
                <c:pt idx="4703">
                  <c:v>2.9115846380591399E-2</c:v>
                </c:pt>
                <c:pt idx="4704">
                  <c:v>2.9113855212926899E-2</c:v>
                </c:pt>
                <c:pt idx="4705">
                  <c:v>2.9111869633197798E-2</c:v>
                </c:pt>
                <c:pt idx="4706">
                  <c:v>2.9109867289662399E-2</c:v>
                </c:pt>
                <c:pt idx="4707">
                  <c:v>2.9107870534062399E-2</c:v>
                </c:pt>
                <c:pt idx="4708">
                  <c:v>2.9105868190527E-2</c:v>
                </c:pt>
                <c:pt idx="4709">
                  <c:v>2.9103882610797899E-2</c:v>
                </c:pt>
                <c:pt idx="4710">
                  <c:v>2.91018728166819E-2</c:v>
                </c:pt>
                <c:pt idx="4711">
                  <c:v>2.90998704731464E-2</c:v>
                </c:pt>
                <c:pt idx="4712">
                  <c:v>2.9097869992256199E-2</c:v>
                </c:pt>
                <c:pt idx="4713">
                  <c:v>2.9095871374011002E-2</c:v>
                </c:pt>
                <c:pt idx="4714">
                  <c:v>2.90938634425402E-2</c:v>
                </c:pt>
                <c:pt idx="4715">
                  <c:v>2.90918610990047E-2</c:v>
                </c:pt>
                <c:pt idx="4716">
                  <c:v>2.9089856892824201E-2</c:v>
                </c:pt>
                <c:pt idx="4717">
                  <c:v>2.90878582745791E-2</c:v>
                </c:pt>
                <c:pt idx="4718">
                  <c:v>2.9085855931043601E-2</c:v>
                </c:pt>
                <c:pt idx="4719">
                  <c:v>2.9083853587508202E-2</c:v>
                </c:pt>
                <c:pt idx="4720">
                  <c:v>2.9081847518682501E-2</c:v>
                </c:pt>
                <c:pt idx="4721">
                  <c:v>2.90798489004374E-2</c:v>
                </c:pt>
                <c:pt idx="4722">
                  <c:v>2.9077829793095599E-2</c:v>
                </c:pt>
                <c:pt idx="4723">
                  <c:v>2.90758349001408E-2</c:v>
                </c:pt>
                <c:pt idx="4724">
                  <c:v>2.9073819518089301E-2</c:v>
                </c:pt>
                <c:pt idx="4725">
                  <c:v>2.9071805998683E-2</c:v>
                </c:pt>
                <c:pt idx="4726">
                  <c:v>2.9069799929857199E-2</c:v>
                </c:pt>
                <c:pt idx="4727">
                  <c:v>2.9067790135741199E-2</c:v>
                </c:pt>
                <c:pt idx="4728">
                  <c:v>2.90657803416252E-2</c:v>
                </c:pt>
                <c:pt idx="4729">
                  <c:v>2.9063759371638302E-2</c:v>
                </c:pt>
                <c:pt idx="4730">
                  <c:v>2.9061753302812601E-2</c:v>
                </c:pt>
                <c:pt idx="4731">
                  <c:v>2.9059743508696601E-2</c:v>
                </c:pt>
                <c:pt idx="4732">
                  <c:v>2.9057729989290199E-2</c:v>
                </c:pt>
                <c:pt idx="4733">
                  <c:v>2.9055716469883901E-2</c:v>
                </c:pt>
                <c:pt idx="4734">
                  <c:v>2.9053699225187302E-2</c:v>
                </c:pt>
                <c:pt idx="4735">
                  <c:v>2.9051695019006701E-2</c:v>
                </c:pt>
                <c:pt idx="4736">
                  <c:v>2.9049672186374699E-2</c:v>
                </c:pt>
                <c:pt idx="4737">
                  <c:v>2.9047667980194099E-2</c:v>
                </c:pt>
                <c:pt idx="4738">
                  <c:v>2.90456470102072E-2</c:v>
                </c:pt>
                <c:pt idx="4739">
                  <c:v>2.9043624177575101E-2</c:v>
                </c:pt>
                <c:pt idx="4740">
                  <c:v>2.9041595757007599E-2</c:v>
                </c:pt>
                <c:pt idx="4741">
                  <c:v>2.9039589688181901E-2</c:v>
                </c:pt>
                <c:pt idx="4742">
                  <c:v>2.9037566855549798E-2</c:v>
                </c:pt>
                <c:pt idx="4743">
                  <c:v>2.90355440229178E-2</c:v>
                </c:pt>
                <c:pt idx="4744">
                  <c:v>2.9033523052930801E-2</c:v>
                </c:pt>
                <c:pt idx="4745">
                  <c:v>2.9031509533524499E-2</c:v>
                </c:pt>
                <c:pt idx="4746">
                  <c:v>2.9029482975602199E-2</c:v>
                </c:pt>
                <c:pt idx="4747">
                  <c:v>2.9027456417679801E-2</c:v>
                </c:pt>
                <c:pt idx="4748">
                  <c:v>2.9025441035628301E-2</c:v>
                </c:pt>
                <c:pt idx="4749">
                  <c:v>2.9023416340351101E-2</c:v>
                </c:pt>
                <c:pt idx="4750">
                  <c:v>2.9021384194493301E-2</c:v>
                </c:pt>
                <c:pt idx="4751">
                  <c:v>2.9019357636570899E-2</c:v>
                </c:pt>
                <c:pt idx="4752">
                  <c:v>2.9017338529229199E-2</c:v>
                </c:pt>
                <c:pt idx="4753">
                  <c:v>2.9015321284532599E-2</c:v>
                </c:pt>
                <c:pt idx="4754">
                  <c:v>2.9013292863965E-2</c:v>
                </c:pt>
                <c:pt idx="4755">
                  <c:v>2.90112551301718E-2</c:v>
                </c:pt>
                <c:pt idx="4756">
                  <c:v>2.90092378854752E-2</c:v>
                </c:pt>
                <c:pt idx="4757">
                  <c:v>2.9007215052843101E-2</c:v>
                </c:pt>
                <c:pt idx="4758">
                  <c:v>2.9005179181694998E-2</c:v>
                </c:pt>
                <c:pt idx="4759">
                  <c:v>2.90031507611275E-2</c:v>
                </c:pt>
                <c:pt idx="4760">
                  <c:v>2.9001135379076001E-2</c:v>
                </c:pt>
                <c:pt idx="4761">
                  <c:v>2.89990957826376E-2</c:v>
                </c:pt>
                <c:pt idx="4762">
                  <c:v>2.8997054323554001E-2</c:v>
                </c:pt>
                <c:pt idx="4763">
                  <c:v>2.89950221776962E-2</c:v>
                </c:pt>
                <c:pt idx="4764">
                  <c:v>2.89930049329996E-2</c:v>
                </c:pt>
                <c:pt idx="4765">
                  <c:v>2.8990967199206401E-2</c:v>
                </c:pt>
                <c:pt idx="4766">
                  <c:v>2.8988933190703399E-2</c:v>
                </c:pt>
                <c:pt idx="4767">
                  <c:v>2.8986908495426199E-2</c:v>
                </c:pt>
                <c:pt idx="4768">
                  <c:v>2.8984863311052302E-2</c:v>
                </c:pt>
                <c:pt idx="4769">
                  <c:v>2.8982825577259098E-2</c:v>
                </c:pt>
                <c:pt idx="4770">
                  <c:v>2.8980806469917301E-2</c:v>
                </c:pt>
                <c:pt idx="4771">
                  <c:v>2.8978759422898299E-2</c:v>
                </c:pt>
                <c:pt idx="4772">
                  <c:v>2.8976764529943501E-2</c:v>
                </c:pt>
                <c:pt idx="4773">
                  <c:v>2.8976287692785301E-2</c:v>
                </c:pt>
                <c:pt idx="4774">
                  <c:v>2.8972266241908101E-2</c:v>
                </c:pt>
                <c:pt idx="4775">
                  <c:v>2.8977332636713999E-2</c:v>
                </c:pt>
                <c:pt idx="4776">
                  <c:v>2.90157273411751E-2</c:v>
                </c:pt>
                <c:pt idx="4777">
                  <c:v>2.9005911201238601E-2</c:v>
                </c:pt>
                <c:pt idx="4778">
                  <c:v>2.8981311246752701E-2</c:v>
                </c:pt>
                <c:pt idx="4779">
                  <c:v>2.8964152559637999E-2</c:v>
                </c:pt>
                <c:pt idx="4780">
                  <c:v>2.89975572377443E-2</c:v>
                </c:pt>
                <c:pt idx="4781">
                  <c:v>2.89780609309673E-2</c:v>
                </c:pt>
                <c:pt idx="4782">
                  <c:v>2.8960695490241099E-2</c:v>
                </c:pt>
                <c:pt idx="4783">
                  <c:v>2.9024787247180901E-2</c:v>
                </c:pt>
                <c:pt idx="4784">
                  <c:v>2.90394406765699E-2</c:v>
                </c:pt>
                <c:pt idx="4785">
                  <c:v>2.8971375897526699E-2</c:v>
                </c:pt>
                <c:pt idx="4786">
                  <c:v>2.8979090973734901E-2</c:v>
                </c:pt>
                <c:pt idx="4787">
                  <c:v>2.9024202376604101E-2</c:v>
                </c:pt>
                <c:pt idx="4788">
                  <c:v>2.90104895830154E-2</c:v>
                </c:pt>
                <c:pt idx="4789">
                  <c:v>2.8954971581697499E-2</c:v>
                </c:pt>
                <c:pt idx="4790">
                  <c:v>2.8966786339879001E-2</c:v>
                </c:pt>
                <c:pt idx="4791">
                  <c:v>2.8990531340241401E-2</c:v>
                </c:pt>
                <c:pt idx="4792">
                  <c:v>2.8950957581400899E-2</c:v>
                </c:pt>
                <c:pt idx="4793">
                  <c:v>2.8947202488780001E-2</c:v>
                </c:pt>
                <c:pt idx="4794">
                  <c:v>2.8978519141674E-2</c:v>
                </c:pt>
                <c:pt idx="4795">
                  <c:v>2.8937742114067098E-2</c:v>
                </c:pt>
                <c:pt idx="4796">
                  <c:v>2.8930954635143301E-2</c:v>
                </c:pt>
                <c:pt idx="4797">
                  <c:v>2.8938857838511502E-2</c:v>
                </c:pt>
                <c:pt idx="4798">
                  <c:v>2.8931308537721599E-2</c:v>
                </c:pt>
                <c:pt idx="4799">
                  <c:v>2.89240479469299E-2</c:v>
                </c:pt>
                <c:pt idx="4800">
                  <c:v>2.89387200027704E-2</c:v>
                </c:pt>
                <c:pt idx="4801">
                  <c:v>2.8926245868206E-2</c:v>
                </c:pt>
                <c:pt idx="4802">
                  <c:v>2.8930269181728401E-2</c:v>
                </c:pt>
                <c:pt idx="4803">
                  <c:v>2.8931453824043302E-2</c:v>
                </c:pt>
                <c:pt idx="4804">
                  <c:v>2.89264600723982E-2</c:v>
                </c:pt>
                <c:pt idx="4805">
                  <c:v>2.8936848044395499E-2</c:v>
                </c:pt>
                <c:pt idx="4806">
                  <c:v>2.8923612087965001E-2</c:v>
                </c:pt>
                <c:pt idx="4807">
                  <c:v>2.8910674154758498E-2</c:v>
                </c:pt>
                <c:pt idx="4808">
                  <c:v>2.8922300785780002E-2</c:v>
                </c:pt>
                <c:pt idx="4809">
                  <c:v>2.89241150021553E-2</c:v>
                </c:pt>
                <c:pt idx="4810">
                  <c:v>2.89039183408022E-2</c:v>
                </c:pt>
                <c:pt idx="4811">
                  <c:v>2.8902489691972701E-2</c:v>
                </c:pt>
                <c:pt idx="4812">
                  <c:v>2.8943981975317001E-2</c:v>
                </c:pt>
                <c:pt idx="4813">
                  <c:v>2.89461240172386E-2</c:v>
                </c:pt>
                <c:pt idx="4814">
                  <c:v>2.8900129720568699E-2</c:v>
                </c:pt>
                <c:pt idx="4815">
                  <c:v>2.89120767265558E-2</c:v>
                </c:pt>
                <c:pt idx="4816">
                  <c:v>2.8918199241161301E-2</c:v>
                </c:pt>
                <c:pt idx="4817">
                  <c:v>2.89005637168884E-2</c:v>
                </c:pt>
                <c:pt idx="4818">
                  <c:v>2.89031714200974E-2</c:v>
                </c:pt>
                <c:pt idx="4819">
                  <c:v>2.88878139108419E-2</c:v>
                </c:pt>
                <c:pt idx="4820">
                  <c:v>2.8892518952488899E-2</c:v>
                </c:pt>
                <c:pt idx="4821">
                  <c:v>2.8881700709462201E-2</c:v>
                </c:pt>
                <c:pt idx="4822">
                  <c:v>2.8884150087833401E-2</c:v>
                </c:pt>
                <c:pt idx="4823">
                  <c:v>2.8887027874589001E-2</c:v>
                </c:pt>
                <c:pt idx="4824">
                  <c:v>2.8873931616544699E-2</c:v>
                </c:pt>
                <c:pt idx="4825">
                  <c:v>2.8874387964606299E-2</c:v>
                </c:pt>
                <c:pt idx="4826">
                  <c:v>2.8872027993202199E-2</c:v>
                </c:pt>
                <c:pt idx="4827">
                  <c:v>2.88727562874556E-2</c:v>
                </c:pt>
                <c:pt idx="4828">
                  <c:v>2.8866767883300799E-2</c:v>
                </c:pt>
                <c:pt idx="4829">
                  <c:v>2.88656875491142E-2</c:v>
                </c:pt>
                <c:pt idx="4830">
                  <c:v>2.88614705204964E-2</c:v>
                </c:pt>
                <c:pt idx="4831">
                  <c:v>2.8859214857220698E-2</c:v>
                </c:pt>
                <c:pt idx="4832">
                  <c:v>2.8876755386590999E-2</c:v>
                </c:pt>
                <c:pt idx="4833">
                  <c:v>2.8860945254564299E-2</c:v>
                </c:pt>
                <c:pt idx="4834">
                  <c:v>2.8859967365860901E-2</c:v>
                </c:pt>
                <c:pt idx="4835">
                  <c:v>2.8855577111244202E-2</c:v>
                </c:pt>
                <c:pt idx="4836">
                  <c:v>2.88546457886696E-2</c:v>
                </c:pt>
                <c:pt idx="4837">
                  <c:v>2.88448613137007E-2</c:v>
                </c:pt>
                <c:pt idx="4838">
                  <c:v>2.8870342299342201E-2</c:v>
                </c:pt>
                <c:pt idx="4839">
                  <c:v>2.88454201072454E-2</c:v>
                </c:pt>
                <c:pt idx="4840">
                  <c:v>2.8846213594079E-2</c:v>
                </c:pt>
                <c:pt idx="4841">
                  <c:v>2.88416519761086E-2</c:v>
                </c:pt>
                <c:pt idx="4842">
                  <c:v>2.8848407790064801E-2</c:v>
                </c:pt>
                <c:pt idx="4843">
                  <c:v>2.88477055728436E-2</c:v>
                </c:pt>
                <c:pt idx="4844">
                  <c:v>2.8875309973955099E-2</c:v>
                </c:pt>
                <c:pt idx="4845">
                  <c:v>2.8861984610557601E-2</c:v>
                </c:pt>
                <c:pt idx="4846">
                  <c:v>2.88566425442696E-2</c:v>
                </c:pt>
                <c:pt idx="4847">
                  <c:v>2.88587138056755E-2</c:v>
                </c:pt>
                <c:pt idx="4848">
                  <c:v>2.88546178489924E-2</c:v>
                </c:pt>
                <c:pt idx="4849">
                  <c:v>2.8845060616731599E-2</c:v>
                </c:pt>
                <c:pt idx="4850">
                  <c:v>2.8824415057897599E-2</c:v>
                </c:pt>
                <c:pt idx="4851">
                  <c:v>2.8848724439740198E-2</c:v>
                </c:pt>
                <c:pt idx="4852">
                  <c:v>2.88241747766733E-2</c:v>
                </c:pt>
                <c:pt idx="4853">
                  <c:v>2.88268383592367E-2</c:v>
                </c:pt>
                <c:pt idx="4854">
                  <c:v>2.8830884024500899E-2</c:v>
                </c:pt>
                <c:pt idx="4855">
                  <c:v>2.8810976073145901E-2</c:v>
                </c:pt>
                <c:pt idx="4856">
                  <c:v>2.8845444321632399E-2</c:v>
                </c:pt>
                <c:pt idx="4857">
                  <c:v>2.8812138363719E-2</c:v>
                </c:pt>
                <c:pt idx="4858">
                  <c:v>2.8824133798479999E-2</c:v>
                </c:pt>
                <c:pt idx="4859">
                  <c:v>2.8804220259189599E-2</c:v>
                </c:pt>
                <c:pt idx="4860">
                  <c:v>2.8804058209061598E-2</c:v>
                </c:pt>
                <c:pt idx="4861">
                  <c:v>2.88015324622393E-2</c:v>
                </c:pt>
                <c:pt idx="4862">
                  <c:v>2.8801798820495599E-2</c:v>
                </c:pt>
                <c:pt idx="4863">
                  <c:v>2.87984795868397E-2</c:v>
                </c:pt>
                <c:pt idx="4864">
                  <c:v>2.8795558959245699E-2</c:v>
                </c:pt>
                <c:pt idx="4865">
                  <c:v>2.8792519122362099E-2</c:v>
                </c:pt>
                <c:pt idx="4866">
                  <c:v>2.87934634834528E-2</c:v>
                </c:pt>
                <c:pt idx="4867">
                  <c:v>2.87896227091551E-2</c:v>
                </c:pt>
                <c:pt idx="4868">
                  <c:v>2.8832282871007898E-2</c:v>
                </c:pt>
                <c:pt idx="4869">
                  <c:v>2.8841560706496201E-2</c:v>
                </c:pt>
                <c:pt idx="4870">
                  <c:v>2.88271680474281E-2</c:v>
                </c:pt>
                <c:pt idx="4871">
                  <c:v>2.8789069503545799E-2</c:v>
                </c:pt>
                <c:pt idx="4872">
                  <c:v>2.88277193903923E-2</c:v>
                </c:pt>
                <c:pt idx="4873">
                  <c:v>2.8853962197899801E-2</c:v>
                </c:pt>
                <c:pt idx="4874">
                  <c:v>2.88031864911318E-2</c:v>
                </c:pt>
                <c:pt idx="4875">
                  <c:v>2.8776736930012699E-2</c:v>
                </c:pt>
                <c:pt idx="4876">
                  <c:v>2.8827801346778901E-2</c:v>
                </c:pt>
                <c:pt idx="4877">
                  <c:v>2.8795192018151301E-2</c:v>
                </c:pt>
                <c:pt idx="4878">
                  <c:v>2.8765667229890799E-2</c:v>
                </c:pt>
                <c:pt idx="4879">
                  <c:v>2.8835058212280301E-2</c:v>
                </c:pt>
                <c:pt idx="4880">
                  <c:v>2.8849922120571098E-2</c:v>
                </c:pt>
                <c:pt idx="4881">
                  <c:v>2.87979487329721E-2</c:v>
                </c:pt>
                <c:pt idx="4882">
                  <c:v>2.87661533802748E-2</c:v>
                </c:pt>
                <c:pt idx="4883">
                  <c:v>2.8823480010032598E-2</c:v>
                </c:pt>
                <c:pt idx="4884">
                  <c:v>2.8898399323225001E-2</c:v>
                </c:pt>
                <c:pt idx="4885">
                  <c:v>2.8774252161383601E-2</c:v>
                </c:pt>
                <c:pt idx="4886">
                  <c:v>2.87975780665875E-2</c:v>
                </c:pt>
                <c:pt idx="4887">
                  <c:v>2.889459207654E-2</c:v>
                </c:pt>
                <c:pt idx="4888">
                  <c:v>2.8813090175390198E-2</c:v>
                </c:pt>
                <c:pt idx="4889">
                  <c:v>2.8752563521266001E-2</c:v>
                </c:pt>
                <c:pt idx="4890">
                  <c:v>2.8841421008110001E-2</c:v>
                </c:pt>
                <c:pt idx="4891">
                  <c:v>2.8845421969890601E-2</c:v>
                </c:pt>
                <c:pt idx="4892">
                  <c:v>2.8775118291378E-2</c:v>
                </c:pt>
                <c:pt idx="4893">
                  <c:v>2.8742231428623199E-2</c:v>
                </c:pt>
                <c:pt idx="4894">
                  <c:v>2.8843460604548399E-2</c:v>
                </c:pt>
                <c:pt idx="4895">
                  <c:v>2.8871065005660099E-2</c:v>
                </c:pt>
                <c:pt idx="4896">
                  <c:v>2.8731726109981499E-2</c:v>
                </c:pt>
                <c:pt idx="4897">
                  <c:v>2.8750859200954399E-2</c:v>
                </c:pt>
                <c:pt idx="4898">
                  <c:v>2.8782717883586901E-2</c:v>
                </c:pt>
                <c:pt idx="4899">
                  <c:v>2.8774362057447399E-2</c:v>
                </c:pt>
                <c:pt idx="4900">
                  <c:v>2.8729535639286E-2</c:v>
                </c:pt>
                <c:pt idx="4901">
                  <c:v>2.87267789244652E-2</c:v>
                </c:pt>
                <c:pt idx="4902">
                  <c:v>2.8746999800205199E-2</c:v>
                </c:pt>
                <c:pt idx="4903">
                  <c:v>2.8720354661345499E-2</c:v>
                </c:pt>
                <c:pt idx="4904">
                  <c:v>2.8712015599012399E-2</c:v>
                </c:pt>
                <c:pt idx="4905">
                  <c:v>2.8753358870744702E-2</c:v>
                </c:pt>
                <c:pt idx="4906">
                  <c:v>2.8733612969517701E-2</c:v>
                </c:pt>
                <c:pt idx="4907">
                  <c:v>2.8715081512927999E-2</c:v>
                </c:pt>
                <c:pt idx="4908">
                  <c:v>2.8750076889991798E-2</c:v>
                </c:pt>
                <c:pt idx="4909">
                  <c:v>2.8768919408321401E-2</c:v>
                </c:pt>
                <c:pt idx="4910">
                  <c:v>2.8717711567878699E-2</c:v>
                </c:pt>
                <c:pt idx="4911">
                  <c:v>2.8704712167382199E-2</c:v>
                </c:pt>
                <c:pt idx="4912">
                  <c:v>2.87495758384466E-2</c:v>
                </c:pt>
                <c:pt idx="4913">
                  <c:v>2.87190452218056E-2</c:v>
                </c:pt>
                <c:pt idx="4914">
                  <c:v>2.86954399198294E-2</c:v>
                </c:pt>
                <c:pt idx="4915">
                  <c:v>2.8752779588103301E-2</c:v>
                </c:pt>
                <c:pt idx="4916">
                  <c:v>2.8766991570591899E-2</c:v>
                </c:pt>
                <c:pt idx="4917">
                  <c:v>2.8719998896122E-2</c:v>
                </c:pt>
                <c:pt idx="4918">
                  <c:v>2.86856833845377E-2</c:v>
                </c:pt>
                <c:pt idx="4919">
                  <c:v>2.8805125504732101E-2</c:v>
                </c:pt>
                <c:pt idx="4920">
                  <c:v>2.87697296589613E-2</c:v>
                </c:pt>
                <c:pt idx="4921">
                  <c:v>2.8692429885268201E-2</c:v>
                </c:pt>
                <c:pt idx="4922">
                  <c:v>2.8747428208589498E-2</c:v>
                </c:pt>
                <c:pt idx="4923">
                  <c:v>2.88336165249348E-2</c:v>
                </c:pt>
                <c:pt idx="4924">
                  <c:v>2.8727419674396501E-2</c:v>
                </c:pt>
                <c:pt idx="4925">
                  <c:v>2.8698623180389401E-2</c:v>
                </c:pt>
                <c:pt idx="4926">
                  <c:v>2.87780147045851E-2</c:v>
                </c:pt>
                <c:pt idx="4927">
                  <c:v>2.87537854164839E-2</c:v>
                </c:pt>
                <c:pt idx="4928">
                  <c:v>2.8665451332926799E-2</c:v>
                </c:pt>
                <c:pt idx="4929">
                  <c:v>2.8694221749901799E-2</c:v>
                </c:pt>
                <c:pt idx="4930">
                  <c:v>2.8696164488792399E-2</c:v>
                </c:pt>
                <c:pt idx="4931">
                  <c:v>2.8663644567132E-2</c:v>
                </c:pt>
                <c:pt idx="4932">
                  <c:v>2.8678307309746701E-2</c:v>
                </c:pt>
                <c:pt idx="4933">
                  <c:v>2.86662820726633E-2</c:v>
                </c:pt>
                <c:pt idx="4934">
                  <c:v>2.8658952564001101E-2</c:v>
                </c:pt>
                <c:pt idx="4935">
                  <c:v>2.8672825545072601E-2</c:v>
                </c:pt>
                <c:pt idx="4936">
                  <c:v>2.8654489666223502E-2</c:v>
                </c:pt>
                <c:pt idx="4937">
                  <c:v>2.86631211638451E-2</c:v>
                </c:pt>
                <c:pt idx="4938">
                  <c:v>2.86519303917885E-2</c:v>
                </c:pt>
                <c:pt idx="4939">
                  <c:v>2.8649525716900801E-2</c:v>
                </c:pt>
                <c:pt idx="4940">
                  <c:v>2.8652520850300799E-2</c:v>
                </c:pt>
                <c:pt idx="4941">
                  <c:v>2.8659928590059301E-2</c:v>
                </c:pt>
                <c:pt idx="4942">
                  <c:v>2.86433696746826E-2</c:v>
                </c:pt>
                <c:pt idx="4943">
                  <c:v>2.8635848313569998E-2</c:v>
                </c:pt>
                <c:pt idx="4944">
                  <c:v>2.8634991496801401E-2</c:v>
                </c:pt>
                <c:pt idx="4945">
                  <c:v>2.86319497972727E-2</c:v>
                </c:pt>
                <c:pt idx="4946">
                  <c:v>2.8637355193495799E-2</c:v>
                </c:pt>
                <c:pt idx="4947">
                  <c:v>2.8633993119001399E-2</c:v>
                </c:pt>
                <c:pt idx="4948">
                  <c:v>2.8633035719394701E-2</c:v>
                </c:pt>
                <c:pt idx="4949">
                  <c:v>2.8671346604824101E-2</c:v>
                </c:pt>
                <c:pt idx="4950">
                  <c:v>2.8652006760239601E-2</c:v>
                </c:pt>
                <c:pt idx="4951">
                  <c:v>2.8631892055273101E-2</c:v>
                </c:pt>
                <c:pt idx="4952">
                  <c:v>2.8677804395556498E-2</c:v>
                </c:pt>
                <c:pt idx="4953">
                  <c:v>2.8733184561133399E-2</c:v>
                </c:pt>
                <c:pt idx="4954">
                  <c:v>2.8663225471973398E-2</c:v>
                </c:pt>
                <c:pt idx="4955">
                  <c:v>2.8617920354008699E-2</c:v>
                </c:pt>
                <c:pt idx="4956">
                  <c:v>2.87299733608961E-2</c:v>
                </c:pt>
                <c:pt idx="4957">
                  <c:v>2.8706297278404201E-2</c:v>
                </c:pt>
                <c:pt idx="4958">
                  <c:v>2.8610467910766602E-2</c:v>
                </c:pt>
                <c:pt idx="4959">
                  <c:v>2.8622157871723199E-2</c:v>
                </c:pt>
                <c:pt idx="4960">
                  <c:v>2.8682896867394499E-2</c:v>
                </c:pt>
                <c:pt idx="4961">
                  <c:v>2.8730152174830399E-2</c:v>
                </c:pt>
                <c:pt idx="4962">
                  <c:v>2.8622040525078801E-2</c:v>
                </c:pt>
                <c:pt idx="4963">
                  <c:v>2.8630852699279799E-2</c:v>
                </c:pt>
                <c:pt idx="4964">
                  <c:v>2.86777950823307E-2</c:v>
                </c:pt>
                <c:pt idx="4965">
                  <c:v>2.8666190803050998E-2</c:v>
                </c:pt>
                <c:pt idx="4966">
                  <c:v>2.85991672426462E-2</c:v>
                </c:pt>
                <c:pt idx="4967">
                  <c:v>2.8594905510544801E-2</c:v>
                </c:pt>
                <c:pt idx="4968">
                  <c:v>2.86241434514523E-2</c:v>
                </c:pt>
                <c:pt idx="4969">
                  <c:v>2.8628092259168601E-2</c:v>
                </c:pt>
                <c:pt idx="4970">
                  <c:v>2.8586143627762801E-2</c:v>
                </c:pt>
                <c:pt idx="4971">
                  <c:v>2.8587691485881798E-2</c:v>
                </c:pt>
                <c:pt idx="4972">
                  <c:v>2.85870153456926E-2</c:v>
                </c:pt>
                <c:pt idx="4973">
                  <c:v>2.8621982783079199E-2</c:v>
                </c:pt>
                <c:pt idx="4974">
                  <c:v>2.8579050675034499E-2</c:v>
                </c:pt>
                <c:pt idx="4975">
                  <c:v>2.85795703530312E-2</c:v>
                </c:pt>
                <c:pt idx="4976">
                  <c:v>2.8570782393217101E-2</c:v>
                </c:pt>
                <c:pt idx="4977">
                  <c:v>2.8598362579941802E-2</c:v>
                </c:pt>
                <c:pt idx="4978">
                  <c:v>2.85698603838682E-2</c:v>
                </c:pt>
                <c:pt idx="4979">
                  <c:v>2.8573339805007002E-2</c:v>
                </c:pt>
                <c:pt idx="4980">
                  <c:v>2.8618846088647801E-2</c:v>
                </c:pt>
                <c:pt idx="4981">
                  <c:v>2.8628289699554402E-2</c:v>
                </c:pt>
                <c:pt idx="4982">
                  <c:v>2.8579985722899399E-2</c:v>
                </c:pt>
                <c:pt idx="4983">
                  <c:v>2.8559023514389999E-2</c:v>
                </c:pt>
                <c:pt idx="4984">
                  <c:v>2.86022275686264E-2</c:v>
                </c:pt>
                <c:pt idx="4985">
                  <c:v>2.8581187129020701E-2</c:v>
                </c:pt>
                <c:pt idx="4986">
                  <c:v>2.8556885197758699E-2</c:v>
                </c:pt>
                <c:pt idx="4987">
                  <c:v>2.8597164899110801E-2</c:v>
                </c:pt>
                <c:pt idx="4988">
                  <c:v>2.8589881956577301E-2</c:v>
                </c:pt>
                <c:pt idx="4989">
                  <c:v>2.8553523123264299E-2</c:v>
                </c:pt>
                <c:pt idx="4990">
                  <c:v>2.8565255925059301E-2</c:v>
                </c:pt>
                <c:pt idx="4991">
                  <c:v>2.8568871319294E-2</c:v>
                </c:pt>
                <c:pt idx="4992">
                  <c:v>2.85471025854349E-2</c:v>
                </c:pt>
                <c:pt idx="4993">
                  <c:v>2.8553616255521799E-2</c:v>
                </c:pt>
                <c:pt idx="4994">
                  <c:v>2.85482332110405E-2</c:v>
                </c:pt>
                <c:pt idx="4995">
                  <c:v>2.85689663141966E-2</c:v>
                </c:pt>
                <c:pt idx="4996">
                  <c:v>2.8539851307868999E-2</c:v>
                </c:pt>
                <c:pt idx="4997">
                  <c:v>2.8533481061458602E-2</c:v>
                </c:pt>
                <c:pt idx="4998">
                  <c:v>2.85676475614309E-2</c:v>
                </c:pt>
                <c:pt idx="4999">
                  <c:v>2.85449903458357E-2</c:v>
                </c:pt>
                <c:pt idx="5000">
                  <c:v>2.85375863313675E-2</c:v>
                </c:pt>
                <c:pt idx="5001">
                  <c:v>2.8559898957610099E-2</c:v>
                </c:pt>
                <c:pt idx="5002">
                  <c:v>2.8539896011352501E-2</c:v>
                </c:pt>
                <c:pt idx="5003">
                  <c:v>2.8542384505271901E-2</c:v>
                </c:pt>
                <c:pt idx="5004">
                  <c:v>2.8573868796229401E-2</c:v>
                </c:pt>
                <c:pt idx="5005">
                  <c:v>2.8611397370696099E-2</c:v>
                </c:pt>
                <c:pt idx="5006">
                  <c:v>2.8600675985217101E-2</c:v>
                </c:pt>
                <c:pt idx="5007">
                  <c:v>2.8546392917633098E-2</c:v>
                </c:pt>
                <c:pt idx="5008">
                  <c:v>2.85256914794445E-2</c:v>
                </c:pt>
                <c:pt idx="5009">
                  <c:v>2.8590306639671301E-2</c:v>
                </c:pt>
                <c:pt idx="5010">
                  <c:v>2.8618486598133999E-2</c:v>
                </c:pt>
                <c:pt idx="5011">
                  <c:v>2.8575120493769601E-2</c:v>
                </c:pt>
                <c:pt idx="5012">
                  <c:v>2.8507182374596599E-2</c:v>
                </c:pt>
                <c:pt idx="5013">
                  <c:v>2.85150855779648E-2</c:v>
                </c:pt>
                <c:pt idx="5014">
                  <c:v>2.8521122410893399E-2</c:v>
                </c:pt>
                <c:pt idx="5015">
                  <c:v>2.8514336794614799E-2</c:v>
                </c:pt>
                <c:pt idx="5016">
                  <c:v>2.8501383960247002E-2</c:v>
                </c:pt>
                <c:pt idx="5017">
                  <c:v>2.8502188622951501E-2</c:v>
                </c:pt>
                <c:pt idx="5018">
                  <c:v>2.8518026694655401E-2</c:v>
                </c:pt>
                <c:pt idx="5019">
                  <c:v>2.8492527082562401E-2</c:v>
                </c:pt>
                <c:pt idx="5020">
                  <c:v>2.8496237471699701E-2</c:v>
                </c:pt>
                <c:pt idx="5021">
                  <c:v>2.8489358723163601E-2</c:v>
                </c:pt>
                <c:pt idx="5022">
                  <c:v>2.8498860076069801E-2</c:v>
                </c:pt>
                <c:pt idx="5023">
                  <c:v>2.8480259701609601E-2</c:v>
                </c:pt>
                <c:pt idx="5024">
                  <c:v>2.8480928391218199E-2</c:v>
                </c:pt>
                <c:pt idx="5025">
                  <c:v>2.8477678075432802E-2</c:v>
                </c:pt>
                <c:pt idx="5026">
                  <c:v>2.84821409732103E-2</c:v>
                </c:pt>
                <c:pt idx="5027">
                  <c:v>2.8477488085627601E-2</c:v>
                </c:pt>
                <c:pt idx="5028">
                  <c:v>2.8478331863880199E-2</c:v>
                </c:pt>
                <c:pt idx="5029">
                  <c:v>2.8472004458308199E-2</c:v>
                </c:pt>
                <c:pt idx="5030">
                  <c:v>2.8476407751440998E-2</c:v>
                </c:pt>
                <c:pt idx="5031">
                  <c:v>2.8468633070588101E-2</c:v>
                </c:pt>
                <c:pt idx="5032">
                  <c:v>2.8468618169426901E-2</c:v>
                </c:pt>
                <c:pt idx="5033">
                  <c:v>2.84616760909557E-2</c:v>
                </c:pt>
                <c:pt idx="5034">
                  <c:v>2.84745879471302E-2</c:v>
                </c:pt>
                <c:pt idx="5035">
                  <c:v>2.8461113572120701E-2</c:v>
                </c:pt>
                <c:pt idx="5036">
                  <c:v>2.8465729206800499E-2</c:v>
                </c:pt>
                <c:pt idx="5037">
                  <c:v>2.8458768501877799E-2</c:v>
                </c:pt>
                <c:pt idx="5038">
                  <c:v>2.8457261621952099E-2</c:v>
                </c:pt>
                <c:pt idx="5039">
                  <c:v>2.8460288420319599E-2</c:v>
                </c:pt>
                <c:pt idx="5040">
                  <c:v>2.8454344719648399E-2</c:v>
                </c:pt>
                <c:pt idx="5041">
                  <c:v>2.8448378667235399E-2</c:v>
                </c:pt>
                <c:pt idx="5042">
                  <c:v>2.84751392900944E-2</c:v>
                </c:pt>
                <c:pt idx="5043">
                  <c:v>2.8455222025513701E-2</c:v>
                </c:pt>
                <c:pt idx="5044">
                  <c:v>2.8446327894926099E-2</c:v>
                </c:pt>
                <c:pt idx="5045">
                  <c:v>2.8474822640418999E-2</c:v>
                </c:pt>
                <c:pt idx="5046">
                  <c:v>2.84577421844006E-2</c:v>
                </c:pt>
                <c:pt idx="5047">
                  <c:v>2.8442636132240299E-2</c:v>
                </c:pt>
                <c:pt idx="5048">
                  <c:v>2.8492495417594899E-2</c:v>
                </c:pt>
                <c:pt idx="5049">
                  <c:v>2.8544390574097599E-2</c:v>
                </c:pt>
                <c:pt idx="5050">
                  <c:v>2.8476117178797701E-2</c:v>
                </c:pt>
                <c:pt idx="5051">
                  <c:v>2.8433725237846399E-2</c:v>
                </c:pt>
                <c:pt idx="5052">
                  <c:v>2.85312384366989E-2</c:v>
                </c:pt>
                <c:pt idx="5053">
                  <c:v>2.8575848788022998E-2</c:v>
                </c:pt>
                <c:pt idx="5054">
                  <c:v>2.84431893378496E-2</c:v>
                </c:pt>
                <c:pt idx="5055">
                  <c:v>2.8466252610087402E-2</c:v>
                </c:pt>
                <c:pt idx="5056">
                  <c:v>2.8574841096997299E-2</c:v>
                </c:pt>
                <c:pt idx="5057">
                  <c:v>2.85047236829996E-2</c:v>
                </c:pt>
                <c:pt idx="5058">
                  <c:v>2.8421785682439801E-2</c:v>
                </c:pt>
                <c:pt idx="5059">
                  <c:v>2.8434377163648598E-2</c:v>
                </c:pt>
                <c:pt idx="5060">
                  <c:v>2.84847505390644E-2</c:v>
                </c:pt>
                <c:pt idx="5061">
                  <c:v>2.84654553979635E-2</c:v>
                </c:pt>
                <c:pt idx="5062">
                  <c:v>2.8412180021405199E-2</c:v>
                </c:pt>
                <c:pt idx="5063">
                  <c:v>2.8409035876393301E-2</c:v>
                </c:pt>
                <c:pt idx="5064">
                  <c:v>2.8449393808841698E-2</c:v>
                </c:pt>
                <c:pt idx="5065">
                  <c:v>2.8444565832614899E-2</c:v>
                </c:pt>
                <c:pt idx="5066">
                  <c:v>2.8403319418430301E-2</c:v>
                </c:pt>
                <c:pt idx="5067">
                  <c:v>2.8402600437402701E-2</c:v>
                </c:pt>
                <c:pt idx="5068">
                  <c:v>2.8402559459209401E-2</c:v>
                </c:pt>
                <c:pt idx="5069">
                  <c:v>2.8436394408345202E-2</c:v>
                </c:pt>
                <c:pt idx="5070">
                  <c:v>2.8397578746080399E-2</c:v>
                </c:pt>
                <c:pt idx="5071">
                  <c:v>2.839669957757E-2</c:v>
                </c:pt>
                <c:pt idx="5072">
                  <c:v>2.8407489880919502E-2</c:v>
                </c:pt>
                <c:pt idx="5073">
                  <c:v>2.8404511511325801E-2</c:v>
                </c:pt>
                <c:pt idx="5074">
                  <c:v>2.8390884399414101E-2</c:v>
                </c:pt>
                <c:pt idx="5075">
                  <c:v>2.8387313708663001E-2</c:v>
                </c:pt>
                <c:pt idx="5076">
                  <c:v>2.8386896476149601E-2</c:v>
                </c:pt>
                <c:pt idx="5077">
                  <c:v>2.8408238664269499E-2</c:v>
                </c:pt>
                <c:pt idx="5078">
                  <c:v>2.83804051578045E-2</c:v>
                </c:pt>
                <c:pt idx="5079">
                  <c:v>2.83773057162762E-2</c:v>
                </c:pt>
                <c:pt idx="5080">
                  <c:v>2.8401730582118E-2</c:v>
                </c:pt>
                <c:pt idx="5081">
                  <c:v>2.8389507904648802E-2</c:v>
                </c:pt>
                <c:pt idx="5082">
                  <c:v>2.83792354166508E-2</c:v>
                </c:pt>
                <c:pt idx="5083">
                  <c:v>2.8377465903758999E-2</c:v>
                </c:pt>
                <c:pt idx="5084">
                  <c:v>2.8378982096910501E-2</c:v>
                </c:pt>
                <c:pt idx="5085">
                  <c:v>2.8371328487992301E-2</c:v>
                </c:pt>
                <c:pt idx="5086">
                  <c:v>2.83679589629173E-2</c:v>
                </c:pt>
                <c:pt idx="5087">
                  <c:v>2.8370911255478901E-2</c:v>
                </c:pt>
                <c:pt idx="5088">
                  <c:v>2.8362957760691601E-2</c:v>
                </c:pt>
                <c:pt idx="5089">
                  <c:v>2.8366157785058001E-2</c:v>
                </c:pt>
                <c:pt idx="5090">
                  <c:v>2.8359763324260701E-2</c:v>
                </c:pt>
                <c:pt idx="5091">
                  <c:v>2.8357464820146599E-2</c:v>
                </c:pt>
                <c:pt idx="5092">
                  <c:v>2.83572934567928E-2</c:v>
                </c:pt>
                <c:pt idx="5093">
                  <c:v>2.8352301567792899E-2</c:v>
                </c:pt>
                <c:pt idx="5094">
                  <c:v>2.8354059904813801E-2</c:v>
                </c:pt>
                <c:pt idx="5095">
                  <c:v>2.8349401429295502E-2</c:v>
                </c:pt>
                <c:pt idx="5096">
                  <c:v>2.8347901999950399E-2</c:v>
                </c:pt>
                <c:pt idx="5097">
                  <c:v>2.8346132487058601E-2</c:v>
                </c:pt>
                <c:pt idx="5098">
                  <c:v>2.83424835652113E-2</c:v>
                </c:pt>
                <c:pt idx="5099">
                  <c:v>2.8342682868242298E-2</c:v>
                </c:pt>
                <c:pt idx="5100">
                  <c:v>2.8339039534330399E-2</c:v>
                </c:pt>
                <c:pt idx="5101">
                  <c:v>2.83378511667252E-2</c:v>
                </c:pt>
                <c:pt idx="5102">
                  <c:v>2.83355973660946E-2</c:v>
                </c:pt>
                <c:pt idx="5103">
                  <c:v>2.83328481018543E-2</c:v>
                </c:pt>
                <c:pt idx="5104">
                  <c:v>2.8332073241472199E-2</c:v>
                </c:pt>
                <c:pt idx="5105">
                  <c:v>2.8329156339168601E-2</c:v>
                </c:pt>
                <c:pt idx="5106">
                  <c:v>2.83280126750469E-2</c:v>
                </c:pt>
                <c:pt idx="5107">
                  <c:v>2.83256527036428E-2</c:v>
                </c:pt>
                <c:pt idx="5108">
                  <c:v>2.8323369100689898E-2</c:v>
                </c:pt>
                <c:pt idx="5109">
                  <c:v>2.83219199627638E-2</c:v>
                </c:pt>
                <c:pt idx="5110">
                  <c:v>2.8319399803876901E-2</c:v>
                </c:pt>
                <c:pt idx="5111">
                  <c:v>2.8318075463175801E-2</c:v>
                </c:pt>
                <c:pt idx="5112">
                  <c:v>2.8315804898738899E-2</c:v>
                </c:pt>
                <c:pt idx="5113">
                  <c:v>2.8313858434557901E-2</c:v>
                </c:pt>
                <c:pt idx="5114">
                  <c:v>2.8312085196375899E-2</c:v>
                </c:pt>
                <c:pt idx="5115">
                  <c:v>2.8309840708970999E-2</c:v>
                </c:pt>
                <c:pt idx="5116">
                  <c:v>2.83082947134972E-2</c:v>
                </c:pt>
                <c:pt idx="5117">
                  <c:v>2.83061489462853E-2</c:v>
                </c:pt>
                <c:pt idx="5118">
                  <c:v>2.83043067902327E-2</c:v>
                </c:pt>
                <c:pt idx="5119">
                  <c:v>2.83023770898581E-2</c:v>
                </c:pt>
                <c:pt idx="5120">
                  <c:v>2.8300300240516701E-2</c:v>
                </c:pt>
                <c:pt idx="5121">
                  <c:v>2.82985921949148E-2</c:v>
                </c:pt>
                <c:pt idx="5122">
                  <c:v>2.82965321093798E-2</c:v>
                </c:pt>
                <c:pt idx="5123">
                  <c:v>2.82947309315205E-2</c:v>
                </c:pt>
                <c:pt idx="5124">
                  <c:v>2.8292773291468599E-2</c:v>
                </c:pt>
                <c:pt idx="5125">
                  <c:v>2.8290806338191001E-2</c:v>
                </c:pt>
                <c:pt idx="5126">
                  <c:v>2.82889753580093E-2</c:v>
                </c:pt>
                <c:pt idx="5127">
                  <c:v>2.82869767397642E-2</c:v>
                </c:pt>
                <c:pt idx="5128">
                  <c:v>2.8285164386034001E-2</c:v>
                </c:pt>
                <c:pt idx="5129">
                  <c:v>2.8283201158046702E-2</c:v>
                </c:pt>
                <c:pt idx="5130">
                  <c:v>2.8281297534704201E-2</c:v>
                </c:pt>
                <c:pt idx="5131">
                  <c:v>2.8279397636652E-2</c:v>
                </c:pt>
                <c:pt idx="5132">
                  <c:v>2.8277438133954998E-2</c:v>
                </c:pt>
                <c:pt idx="5133">
                  <c:v>2.8275607153773301E-2</c:v>
                </c:pt>
                <c:pt idx="5134">
                  <c:v>2.8273658826947198E-2</c:v>
                </c:pt>
                <c:pt idx="5135">
                  <c:v>2.8271758928895E-2</c:v>
                </c:pt>
                <c:pt idx="5136">
                  <c:v>2.8269851580262201E-2</c:v>
                </c:pt>
                <c:pt idx="5137">
                  <c:v>2.82679200172424E-2</c:v>
                </c:pt>
                <c:pt idx="5138">
                  <c:v>2.8266046196222298E-2</c:v>
                </c:pt>
                <c:pt idx="5139">
                  <c:v>2.8264122083783198E-2</c:v>
                </c:pt>
                <c:pt idx="5140">
                  <c:v>2.8262233361601798E-2</c:v>
                </c:pt>
                <c:pt idx="5141">
                  <c:v>2.8260327875614201E-2</c:v>
                </c:pt>
                <c:pt idx="5142">
                  <c:v>2.8258414939045899E-2</c:v>
                </c:pt>
                <c:pt idx="5143">
                  <c:v>2.82565206289291E-2</c:v>
                </c:pt>
                <c:pt idx="5144">
                  <c:v>2.8254613280296301E-2</c:v>
                </c:pt>
                <c:pt idx="5145">
                  <c:v>2.8252718970179599E-2</c:v>
                </c:pt>
                <c:pt idx="5146">
                  <c:v>2.82508116215467E-2</c:v>
                </c:pt>
                <c:pt idx="5147">
                  <c:v>2.8248904272913902E-2</c:v>
                </c:pt>
                <c:pt idx="5148">
                  <c:v>2.82469913363457E-2</c:v>
                </c:pt>
                <c:pt idx="5149">
                  <c:v>2.8245083987712898E-2</c:v>
                </c:pt>
                <c:pt idx="5150">
                  <c:v>2.82431989908218E-2</c:v>
                </c:pt>
                <c:pt idx="5151">
                  <c:v>2.8241278603672999E-2</c:v>
                </c:pt>
                <c:pt idx="5152">
                  <c:v>2.82393917441368E-2</c:v>
                </c:pt>
                <c:pt idx="5153">
                  <c:v>2.8237476944923401E-2</c:v>
                </c:pt>
                <c:pt idx="5154">
                  <c:v>2.8235571458935699E-2</c:v>
                </c:pt>
                <c:pt idx="5155">
                  <c:v>2.82336752861738E-2</c:v>
                </c:pt>
                <c:pt idx="5156">
                  <c:v>2.82317660748959E-2</c:v>
                </c:pt>
                <c:pt idx="5157">
                  <c:v>2.82298773527145E-2</c:v>
                </c:pt>
                <c:pt idx="5158">
                  <c:v>2.82279662787914E-2</c:v>
                </c:pt>
                <c:pt idx="5159">
                  <c:v>2.8226053342223199E-2</c:v>
                </c:pt>
                <c:pt idx="5160">
                  <c:v>2.8224155306816101E-2</c:v>
                </c:pt>
                <c:pt idx="5161">
                  <c:v>2.82222628593445E-2</c:v>
                </c:pt>
                <c:pt idx="5162">
                  <c:v>2.8220346197485899E-2</c:v>
                </c:pt>
                <c:pt idx="5163">
                  <c:v>2.8218436986208E-2</c:v>
                </c:pt>
                <c:pt idx="5164">
                  <c:v>2.8216551989316899E-2</c:v>
                </c:pt>
                <c:pt idx="5165">
                  <c:v>2.8214640915393802E-2</c:v>
                </c:pt>
                <c:pt idx="5166">
                  <c:v>2.8212737292051301E-2</c:v>
                </c:pt>
                <c:pt idx="5167">
                  <c:v>2.8210856020450599E-2</c:v>
                </c:pt>
                <c:pt idx="5168">
                  <c:v>2.8208944946527498E-2</c:v>
                </c:pt>
                <c:pt idx="5169">
                  <c:v>2.8207048773765599E-2</c:v>
                </c:pt>
                <c:pt idx="5170">
                  <c:v>2.8205133974552099E-2</c:v>
                </c:pt>
                <c:pt idx="5171">
                  <c:v>2.8203234076499901E-2</c:v>
                </c:pt>
                <c:pt idx="5172">
                  <c:v>2.8201339766383199E-2</c:v>
                </c:pt>
                <c:pt idx="5173">
                  <c:v>2.81994324177504E-2</c:v>
                </c:pt>
                <c:pt idx="5174">
                  <c:v>2.81975362449884E-2</c:v>
                </c:pt>
                <c:pt idx="5175">
                  <c:v>2.81956195831299E-2</c:v>
                </c:pt>
                <c:pt idx="5176">
                  <c:v>2.8193714097142199E-2</c:v>
                </c:pt>
                <c:pt idx="5177">
                  <c:v>2.8191816061735198E-2</c:v>
                </c:pt>
                <c:pt idx="5178">
                  <c:v>2.81899310648441E-2</c:v>
                </c:pt>
                <c:pt idx="5179">
                  <c:v>2.81880274415016E-2</c:v>
                </c:pt>
                <c:pt idx="5180">
                  <c:v>2.8186127543449398E-2</c:v>
                </c:pt>
                <c:pt idx="5181">
                  <c:v>2.8184223920106902E-2</c:v>
                </c:pt>
                <c:pt idx="5182">
                  <c:v>2.8182329609990099E-2</c:v>
                </c:pt>
                <c:pt idx="5183">
                  <c:v>2.81804203987122E-2</c:v>
                </c:pt>
                <c:pt idx="5184">
                  <c:v>2.8178529813885699E-2</c:v>
                </c:pt>
                <c:pt idx="5185">
                  <c:v>2.8176622465252901E-2</c:v>
                </c:pt>
                <c:pt idx="5186">
                  <c:v>2.8174720704555501E-2</c:v>
                </c:pt>
                <c:pt idx="5187">
                  <c:v>2.8172824531793601E-2</c:v>
                </c:pt>
                <c:pt idx="5188">
                  <c:v>2.8170933946967101E-2</c:v>
                </c:pt>
                <c:pt idx="5189">
                  <c:v>2.8169021010398899E-2</c:v>
                </c:pt>
                <c:pt idx="5190">
                  <c:v>2.8167122974991798E-2</c:v>
                </c:pt>
                <c:pt idx="5191">
                  <c:v>2.8165226802229899E-2</c:v>
                </c:pt>
                <c:pt idx="5192">
                  <c:v>2.8163330629467999E-2</c:v>
                </c:pt>
                <c:pt idx="5193">
                  <c:v>2.8161428868770599E-2</c:v>
                </c:pt>
                <c:pt idx="5194">
                  <c:v>2.81595345586538E-2</c:v>
                </c:pt>
                <c:pt idx="5195">
                  <c:v>2.8157640248537098E-2</c:v>
                </c:pt>
                <c:pt idx="5196">
                  <c:v>2.8155742213130001E-2</c:v>
                </c:pt>
                <c:pt idx="5197">
                  <c:v>2.81538590788841E-2</c:v>
                </c:pt>
                <c:pt idx="5198">
                  <c:v>2.81519610434771E-2</c:v>
                </c:pt>
                <c:pt idx="5199">
                  <c:v>2.81500723212957E-2</c:v>
                </c:pt>
                <c:pt idx="5200">
                  <c:v>2.8148166835308099E-2</c:v>
                </c:pt>
                <c:pt idx="5201">
                  <c:v>2.8146281838417098E-2</c:v>
                </c:pt>
                <c:pt idx="5202">
                  <c:v>2.8144396841526E-2</c:v>
                </c:pt>
                <c:pt idx="5203">
                  <c:v>2.81425062566996E-2</c:v>
                </c:pt>
                <c:pt idx="5204">
                  <c:v>2.8140626847743998E-2</c:v>
                </c:pt>
                <c:pt idx="5205">
                  <c:v>2.81387399882078E-2</c:v>
                </c:pt>
                <c:pt idx="5206">
                  <c:v>2.81368512660265E-2</c:v>
                </c:pt>
                <c:pt idx="5207">
                  <c:v>2.8134958818554899E-2</c:v>
                </c:pt>
                <c:pt idx="5208">
                  <c:v>2.81330719590187E-2</c:v>
                </c:pt>
                <c:pt idx="5209">
                  <c:v>2.81311888247728E-2</c:v>
                </c:pt>
                <c:pt idx="5210">
                  <c:v>2.8129303827881799E-2</c:v>
                </c:pt>
                <c:pt idx="5211">
                  <c:v>2.81274169683456E-2</c:v>
                </c:pt>
                <c:pt idx="5212">
                  <c:v>2.81255468726158E-2</c:v>
                </c:pt>
                <c:pt idx="5213">
                  <c:v>2.81236413866282E-2</c:v>
                </c:pt>
                <c:pt idx="5214">
                  <c:v>2.8121767565608E-2</c:v>
                </c:pt>
                <c:pt idx="5215">
                  <c:v>2.8119888156652499E-2</c:v>
                </c:pt>
                <c:pt idx="5216">
                  <c:v>2.8117999434471099E-2</c:v>
                </c:pt>
                <c:pt idx="5217">
                  <c:v>2.8116106986999501E-2</c:v>
                </c:pt>
                <c:pt idx="5218">
                  <c:v>2.8114218264818198E-2</c:v>
                </c:pt>
                <c:pt idx="5219">
                  <c:v>2.81123518943787E-2</c:v>
                </c:pt>
                <c:pt idx="5220">
                  <c:v>2.81104687601328E-2</c:v>
                </c:pt>
                <c:pt idx="5221">
                  <c:v>2.8108581900596601E-2</c:v>
                </c:pt>
                <c:pt idx="5222">
                  <c:v>2.8106698766350701E-2</c:v>
                </c:pt>
                <c:pt idx="5223">
                  <c:v>2.81048137694597E-2</c:v>
                </c:pt>
                <c:pt idx="5224">
                  <c:v>2.8102932497859001E-2</c:v>
                </c:pt>
                <c:pt idx="5225">
                  <c:v>2.8101049363613101E-2</c:v>
                </c:pt>
                <c:pt idx="5226">
                  <c:v>2.80991643667221E-2</c:v>
                </c:pt>
                <c:pt idx="5227">
                  <c:v>2.80972942709923E-2</c:v>
                </c:pt>
                <c:pt idx="5228">
                  <c:v>2.8095401823520699E-2</c:v>
                </c:pt>
                <c:pt idx="5229">
                  <c:v>2.8093516826629601E-2</c:v>
                </c:pt>
                <c:pt idx="5230">
                  <c:v>2.80916318297386E-2</c:v>
                </c:pt>
                <c:pt idx="5231">
                  <c:v>2.8089754283428199E-2</c:v>
                </c:pt>
                <c:pt idx="5232">
                  <c:v>2.80878730118275E-2</c:v>
                </c:pt>
                <c:pt idx="5233">
                  <c:v>2.8085984289646201E-2</c:v>
                </c:pt>
                <c:pt idx="5234">
                  <c:v>2.8084104880690599E-2</c:v>
                </c:pt>
                <c:pt idx="5235">
                  <c:v>2.8082227334380198E-2</c:v>
                </c:pt>
                <c:pt idx="5236">
                  <c:v>2.8080338612198798E-2</c:v>
                </c:pt>
                <c:pt idx="5237">
                  <c:v>2.8078459203243301E-2</c:v>
                </c:pt>
                <c:pt idx="5238">
                  <c:v>2.8076583519578001E-2</c:v>
                </c:pt>
                <c:pt idx="5239">
                  <c:v>2.8074698522687E-2</c:v>
                </c:pt>
                <c:pt idx="5240">
                  <c:v>2.80728153884411E-2</c:v>
                </c:pt>
                <c:pt idx="5241">
                  <c:v>2.8070928528904901E-2</c:v>
                </c:pt>
                <c:pt idx="5242">
                  <c:v>2.80690435320139E-2</c:v>
                </c:pt>
                <c:pt idx="5243">
                  <c:v>2.8067156672477701E-2</c:v>
                </c:pt>
                <c:pt idx="5244">
                  <c:v>2.8065275400876999E-2</c:v>
                </c:pt>
                <c:pt idx="5245">
                  <c:v>2.8063405305147199E-2</c:v>
                </c:pt>
                <c:pt idx="5246">
                  <c:v>2.8061527758836701E-2</c:v>
                </c:pt>
                <c:pt idx="5247">
                  <c:v>2.80596353113651E-2</c:v>
                </c:pt>
                <c:pt idx="5248">
                  <c:v>2.8057754039764401E-2</c:v>
                </c:pt>
                <c:pt idx="5249">
                  <c:v>2.8055870905518501E-2</c:v>
                </c:pt>
                <c:pt idx="5250">
                  <c:v>2.8053991496562999E-2</c:v>
                </c:pt>
                <c:pt idx="5251">
                  <c:v>2.8052113950252502E-2</c:v>
                </c:pt>
                <c:pt idx="5252">
                  <c:v>2.8050228953361501E-2</c:v>
                </c:pt>
                <c:pt idx="5253">
                  <c:v>2.8048347681760798E-2</c:v>
                </c:pt>
                <c:pt idx="5254">
                  <c:v>2.8046462684869801E-2</c:v>
                </c:pt>
                <c:pt idx="5255">
                  <c:v>2.8044583275914199E-2</c:v>
                </c:pt>
                <c:pt idx="5256">
                  <c:v>2.8042696416378E-2</c:v>
                </c:pt>
                <c:pt idx="5257">
                  <c:v>2.8040817007422499E-2</c:v>
                </c:pt>
                <c:pt idx="5258">
                  <c:v>2.80389431864023E-2</c:v>
                </c:pt>
                <c:pt idx="5259">
                  <c:v>2.8037056326866198E-2</c:v>
                </c:pt>
                <c:pt idx="5260">
                  <c:v>2.803516946733E-2</c:v>
                </c:pt>
                <c:pt idx="5261">
                  <c:v>2.80332937836647E-2</c:v>
                </c:pt>
                <c:pt idx="5262">
                  <c:v>2.8031414374709102E-2</c:v>
                </c:pt>
                <c:pt idx="5263">
                  <c:v>2.8029510751366601E-2</c:v>
                </c:pt>
                <c:pt idx="5264">
                  <c:v>2.8027648106217402E-2</c:v>
                </c:pt>
                <c:pt idx="5265">
                  <c:v>2.8025764971971501E-2</c:v>
                </c:pt>
                <c:pt idx="5266">
                  <c:v>2.8023887425661101E-2</c:v>
                </c:pt>
                <c:pt idx="5267">
                  <c:v>2.8021998703479802E-2</c:v>
                </c:pt>
                <c:pt idx="5268">
                  <c:v>2.80201192945242E-2</c:v>
                </c:pt>
                <c:pt idx="5269">
                  <c:v>2.80182436108589E-2</c:v>
                </c:pt>
                <c:pt idx="5270">
                  <c:v>2.8016356751322701E-2</c:v>
                </c:pt>
                <c:pt idx="5271">
                  <c:v>2.8014481067657498E-2</c:v>
                </c:pt>
                <c:pt idx="5272">
                  <c:v>2.8012584894895599E-2</c:v>
                </c:pt>
                <c:pt idx="5273">
                  <c:v>2.8010716661810899E-2</c:v>
                </c:pt>
                <c:pt idx="5274">
                  <c:v>2.80088353902102E-2</c:v>
                </c:pt>
                <c:pt idx="5275">
                  <c:v>2.80069522559643E-2</c:v>
                </c:pt>
                <c:pt idx="5276">
                  <c:v>2.8005070984363601E-2</c:v>
                </c:pt>
                <c:pt idx="5277">
                  <c:v>2.80031934380531E-2</c:v>
                </c:pt>
                <c:pt idx="5278">
                  <c:v>2.80013028532267E-2</c:v>
                </c:pt>
                <c:pt idx="5279">
                  <c:v>2.7999429032206501E-2</c:v>
                </c:pt>
                <c:pt idx="5280">
                  <c:v>2.7997553348541301E-2</c:v>
                </c:pt>
                <c:pt idx="5281">
                  <c:v>2.7995670214295401E-2</c:v>
                </c:pt>
                <c:pt idx="5282">
                  <c:v>2.7993787080049501E-2</c:v>
                </c:pt>
                <c:pt idx="5283">
                  <c:v>2.7991907671093899E-2</c:v>
                </c:pt>
                <c:pt idx="5284">
                  <c:v>2.7990035712718998E-2</c:v>
                </c:pt>
                <c:pt idx="5285">
                  <c:v>2.79881507158279E-2</c:v>
                </c:pt>
                <c:pt idx="5286">
                  <c:v>2.7986265718936899E-2</c:v>
                </c:pt>
                <c:pt idx="5287">
                  <c:v>2.79843825846911E-2</c:v>
                </c:pt>
                <c:pt idx="5288">
                  <c:v>2.79825013130903E-2</c:v>
                </c:pt>
                <c:pt idx="5289">
                  <c:v>2.7980627492070202E-2</c:v>
                </c:pt>
                <c:pt idx="5290">
                  <c:v>2.7978749945759801E-2</c:v>
                </c:pt>
                <c:pt idx="5291">
                  <c:v>2.79768723994494E-2</c:v>
                </c:pt>
                <c:pt idx="5292">
                  <c:v>2.7975004166364701E-2</c:v>
                </c:pt>
                <c:pt idx="5293">
                  <c:v>2.7973107993602801E-2</c:v>
                </c:pt>
                <c:pt idx="5294">
                  <c:v>2.7971232309937501E-2</c:v>
                </c:pt>
                <c:pt idx="5295">
                  <c:v>2.79693603515625E-2</c:v>
                </c:pt>
                <c:pt idx="5296">
                  <c:v>2.79674772173166E-2</c:v>
                </c:pt>
                <c:pt idx="5297">
                  <c:v>2.7965595945715901E-2</c:v>
                </c:pt>
                <c:pt idx="5298">
                  <c:v>2.7963716536760299E-2</c:v>
                </c:pt>
                <c:pt idx="5299">
                  <c:v>2.7961838990449898E-2</c:v>
                </c:pt>
                <c:pt idx="5300">
                  <c:v>2.7959968894720098E-2</c:v>
                </c:pt>
                <c:pt idx="5301">
                  <c:v>2.79580894857645E-2</c:v>
                </c:pt>
                <c:pt idx="5302">
                  <c:v>2.79562063515186E-2</c:v>
                </c:pt>
                <c:pt idx="5303">
                  <c:v>2.7954339981079102E-2</c:v>
                </c:pt>
                <c:pt idx="5304">
                  <c:v>2.7952456846833201E-2</c:v>
                </c:pt>
                <c:pt idx="5305">
                  <c:v>2.79505774378777E-2</c:v>
                </c:pt>
                <c:pt idx="5306">
                  <c:v>2.7948692440986599E-2</c:v>
                </c:pt>
                <c:pt idx="5307">
                  <c:v>2.7946822345256798E-2</c:v>
                </c:pt>
                <c:pt idx="5308">
                  <c:v>2.7944946661591499E-2</c:v>
                </c:pt>
                <c:pt idx="5309">
                  <c:v>2.7943067252636001E-2</c:v>
                </c:pt>
                <c:pt idx="5310">
                  <c:v>2.7941195294261E-2</c:v>
                </c:pt>
                <c:pt idx="5311">
                  <c:v>2.7939314022660301E-2</c:v>
                </c:pt>
                <c:pt idx="5312">
                  <c:v>2.79374439269304E-2</c:v>
                </c:pt>
                <c:pt idx="5313">
                  <c:v>2.7935571968555398E-2</c:v>
                </c:pt>
                <c:pt idx="5314">
                  <c:v>2.7933701872825598E-2</c:v>
                </c:pt>
                <c:pt idx="5315">
                  <c:v>2.7931826189160399E-2</c:v>
                </c:pt>
                <c:pt idx="5316">
                  <c:v>2.7929944917559599E-2</c:v>
                </c:pt>
                <c:pt idx="5317">
                  <c:v>2.7928072959184602E-2</c:v>
                </c:pt>
                <c:pt idx="5318">
                  <c:v>2.7926197275519399E-2</c:v>
                </c:pt>
                <c:pt idx="5319">
                  <c:v>2.79243178665638E-2</c:v>
                </c:pt>
                <c:pt idx="5320">
                  <c:v>2.7922449633479101E-2</c:v>
                </c:pt>
                <c:pt idx="5321">
                  <c:v>2.7920562773942999E-2</c:v>
                </c:pt>
                <c:pt idx="5322">
                  <c:v>2.7918696403503401E-2</c:v>
                </c:pt>
                <c:pt idx="5323">
                  <c:v>2.7916822582483299E-2</c:v>
                </c:pt>
                <c:pt idx="5324">
                  <c:v>2.79149487614632E-2</c:v>
                </c:pt>
                <c:pt idx="5325">
                  <c:v>2.7913069352507602E-2</c:v>
                </c:pt>
                <c:pt idx="5326">
                  <c:v>2.79112029820681E-2</c:v>
                </c:pt>
                <c:pt idx="5327">
                  <c:v>2.7909323573112502E-2</c:v>
                </c:pt>
                <c:pt idx="5328">
                  <c:v>2.7907457202673E-2</c:v>
                </c:pt>
                <c:pt idx="5329">
                  <c:v>2.79055815190077E-2</c:v>
                </c:pt>
                <c:pt idx="5330">
                  <c:v>2.7903707697987602E-2</c:v>
                </c:pt>
                <c:pt idx="5331">
                  <c:v>2.7901846915483499E-2</c:v>
                </c:pt>
                <c:pt idx="5332">
                  <c:v>2.7899956330656998E-2</c:v>
                </c:pt>
                <c:pt idx="5333">
                  <c:v>2.7898084372282E-2</c:v>
                </c:pt>
                <c:pt idx="5334">
                  <c:v>2.7896223589777901E-2</c:v>
                </c:pt>
                <c:pt idx="5335">
                  <c:v>2.7894346043467501E-2</c:v>
                </c:pt>
                <c:pt idx="5336">
                  <c:v>2.7892475947737701E-2</c:v>
                </c:pt>
                <c:pt idx="5337">
                  <c:v>2.7890600264072401E-2</c:v>
                </c:pt>
                <c:pt idx="5338">
                  <c:v>2.7888737618923201E-2</c:v>
                </c:pt>
                <c:pt idx="5339">
                  <c:v>2.78868731111288E-2</c:v>
                </c:pt>
                <c:pt idx="5340">
                  <c:v>2.7885001152753799E-2</c:v>
                </c:pt>
                <c:pt idx="5341">
                  <c:v>2.78831273317337E-2</c:v>
                </c:pt>
                <c:pt idx="5342">
                  <c:v>2.7881255373358699E-2</c:v>
                </c:pt>
                <c:pt idx="5343">
                  <c:v>2.7879392728209499E-2</c:v>
                </c:pt>
                <c:pt idx="5344">
                  <c:v>2.7877528220415101E-2</c:v>
                </c:pt>
                <c:pt idx="5345">
                  <c:v>2.7875654399394999E-2</c:v>
                </c:pt>
                <c:pt idx="5346">
                  <c:v>2.7873788028955501E-2</c:v>
                </c:pt>
                <c:pt idx="5347">
                  <c:v>2.7871906757354702E-2</c:v>
                </c:pt>
                <c:pt idx="5348">
                  <c:v>2.78700403869152E-2</c:v>
                </c:pt>
                <c:pt idx="5349">
                  <c:v>2.7868177741766E-2</c:v>
                </c:pt>
                <c:pt idx="5350">
                  <c:v>2.7866313233971599E-2</c:v>
                </c:pt>
                <c:pt idx="5351">
                  <c:v>2.78644450008869E-2</c:v>
                </c:pt>
                <c:pt idx="5352">
                  <c:v>2.78625898063183E-2</c:v>
                </c:pt>
                <c:pt idx="5353">
                  <c:v>2.7860708534717601E-2</c:v>
                </c:pt>
                <c:pt idx="5354">
                  <c:v>2.78588440269232E-2</c:v>
                </c:pt>
                <c:pt idx="5355">
                  <c:v>2.7856981381774001E-2</c:v>
                </c:pt>
                <c:pt idx="5356">
                  <c:v>2.7855120599269902E-2</c:v>
                </c:pt>
                <c:pt idx="5357">
                  <c:v>2.7853250503540001E-2</c:v>
                </c:pt>
                <c:pt idx="5358">
                  <c:v>2.7851393446326301E-2</c:v>
                </c:pt>
                <c:pt idx="5359">
                  <c:v>2.7849514037370699E-2</c:v>
                </c:pt>
                <c:pt idx="5360">
                  <c:v>2.7847655117511801E-2</c:v>
                </c:pt>
                <c:pt idx="5361">
                  <c:v>2.7845785021781901E-2</c:v>
                </c:pt>
                <c:pt idx="5362">
                  <c:v>2.78439205139875E-2</c:v>
                </c:pt>
                <c:pt idx="5363">
                  <c:v>2.7842059731483501E-2</c:v>
                </c:pt>
                <c:pt idx="5364">
                  <c:v>2.7840204536914801E-2</c:v>
                </c:pt>
                <c:pt idx="5365">
                  <c:v>2.78383400291204E-2</c:v>
                </c:pt>
                <c:pt idx="5366">
                  <c:v>2.7836464345455201E-2</c:v>
                </c:pt>
                <c:pt idx="5367">
                  <c:v>2.78346203267574E-2</c:v>
                </c:pt>
                <c:pt idx="5368">
                  <c:v>2.7832752093672801E-2</c:v>
                </c:pt>
                <c:pt idx="5369">
                  <c:v>2.78308875858784E-2</c:v>
                </c:pt>
                <c:pt idx="5370">
                  <c:v>2.7829026803374301E-2</c:v>
                </c:pt>
                <c:pt idx="5371">
                  <c:v>2.7827166020870198E-2</c:v>
                </c:pt>
                <c:pt idx="5372">
                  <c:v>2.78252940624952E-2</c:v>
                </c:pt>
                <c:pt idx="5373">
                  <c:v>2.78234425932169E-2</c:v>
                </c:pt>
                <c:pt idx="5374">
                  <c:v>2.78215818107128E-2</c:v>
                </c:pt>
                <c:pt idx="5375">
                  <c:v>2.7819719165563601E-2</c:v>
                </c:pt>
                <c:pt idx="5376">
                  <c:v>2.7817869558930401E-2</c:v>
                </c:pt>
                <c:pt idx="5377">
                  <c:v>2.78160125017166E-2</c:v>
                </c:pt>
                <c:pt idx="5378">
                  <c:v>2.7814151719212501E-2</c:v>
                </c:pt>
                <c:pt idx="5379">
                  <c:v>2.78122872114182E-2</c:v>
                </c:pt>
                <c:pt idx="5380">
                  <c:v>2.7810445055365601E-2</c:v>
                </c:pt>
                <c:pt idx="5381">
                  <c:v>2.7808573096990599E-2</c:v>
                </c:pt>
                <c:pt idx="5382">
                  <c:v>2.7806723490357399E-2</c:v>
                </c:pt>
                <c:pt idx="5383">
                  <c:v>2.78048627078533E-2</c:v>
                </c:pt>
                <c:pt idx="5384">
                  <c:v>2.7803005650639499E-2</c:v>
                </c:pt>
                <c:pt idx="5385">
                  <c:v>2.7801161631941799E-2</c:v>
                </c:pt>
                <c:pt idx="5386">
                  <c:v>2.7799319475889199E-2</c:v>
                </c:pt>
                <c:pt idx="5387">
                  <c:v>2.7797449380159399E-2</c:v>
                </c:pt>
                <c:pt idx="5388">
                  <c:v>2.7795612812042202E-2</c:v>
                </c:pt>
                <c:pt idx="5389">
                  <c:v>2.7793748304247901E-2</c:v>
                </c:pt>
                <c:pt idx="5390">
                  <c:v>2.7791911736130701E-2</c:v>
                </c:pt>
                <c:pt idx="5391">
                  <c:v>2.7790069580078101E-2</c:v>
                </c:pt>
                <c:pt idx="5392">
                  <c:v>2.7788223698735199E-2</c:v>
                </c:pt>
                <c:pt idx="5393">
                  <c:v>2.7786379680037498E-2</c:v>
                </c:pt>
                <c:pt idx="5394">
                  <c:v>2.7784550562500999E-2</c:v>
                </c:pt>
                <c:pt idx="5395">
                  <c:v>2.7782687917351698E-2</c:v>
                </c:pt>
                <c:pt idx="5396">
                  <c:v>2.7780849486589401E-2</c:v>
                </c:pt>
                <c:pt idx="5397">
                  <c:v>2.7779007330536801E-2</c:v>
                </c:pt>
                <c:pt idx="5398">
                  <c:v>2.77771633118391E-2</c:v>
                </c:pt>
                <c:pt idx="5399">
                  <c:v>2.77753211557865E-2</c:v>
                </c:pt>
                <c:pt idx="5400">
                  <c:v>2.7773475274443599E-2</c:v>
                </c:pt>
                <c:pt idx="5401">
                  <c:v>2.7771636843681301E-2</c:v>
                </c:pt>
                <c:pt idx="5402">
                  <c:v>2.7769781649112701E-2</c:v>
                </c:pt>
                <c:pt idx="5403">
                  <c:v>2.77679562568665E-2</c:v>
                </c:pt>
                <c:pt idx="5404">
                  <c:v>2.7766115963459001E-2</c:v>
                </c:pt>
                <c:pt idx="5405">
                  <c:v>2.77642849832773E-2</c:v>
                </c:pt>
                <c:pt idx="5406">
                  <c:v>2.77624353766441E-2</c:v>
                </c:pt>
                <c:pt idx="5407">
                  <c:v>2.7760608121752701E-2</c:v>
                </c:pt>
                <c:pt idx="5408">
                  <c:v>2.7758760377764698E-2</c:v>
                </c:pt>
                <c:pt idx="5409">
                  <c:v>2.77569219470024E-2</c:v>
                </c:pt>
                <c:pt idx="5410">
                  <c:v>2.7755079790949801E-2</c:v>
                </c:pt>
                <c:pt idx="5411">
                  <c:v>2.7753252536058402E-2</c:v>
                </c:pt>
                <c:pt idx="5412">
                  <c:v>2.7751417830586399E-2</c:v>
                </c:pt>
                <c:pt idx="5413">
                  <c:v>2.77495719492435E-2</c:v>
                </c:pt>
                <c:pt idx="5414">
                  <c:v>2.77477353811264E-2</c:v>
                </c:pt>
                <c:pt idx="5415">
                  <c:v>2.7745895087718998E-2</c:v>
                </c:pt>
                <c:pt idx="5416">
                  <c:v>2.7744060382246999E-2</c:v>
                </c:pt>
                <c:pt idx="5417">
                  <c:v>2.7742223814129802E-2</c:v>
                </c:pt>
                <c:pt idx="5418">
                  <c:v>2.7740387246012702E-2</c:v>
                </c:pt>
                <c:pt idx="5419">
                  <c:v>2.7738563716411601E-2</c:v>
                </c:pt>
                <c:pt idx="5420">
                  <c:v>2.77367122471333E-2</c:v>
                </c:pt>
                <c:pt idx="5421">
                  <c:v>2.77348831295967E-2</c:v>
                </c:pt>
                <c:pt idx="5422">
                  <c:v>2.7733055874705301E-2</c:v>
                </c:pt>
                <c:pt idx="5423">
                  <c:v>2.7731208130717298E-2</c:v>
                </c:pt>
                <c:pt idx="5424">
                  <c:v>2.7729382738471E-2</c:v>
                </c:pt>
                <c:pt idx="5425">
                  <c:v>2.77275331318378E-2</c:v>
                </c:pt>
                <c:pt idx="5426">
                  <c:v>2.77257114648819E-2</c:v>
                </c:pt>
                <c:pt idx="5427">
                  <c:v>2.77238748967648E-2</c:v>
                </c:pt>
                <c:pt idx="5428">
                  <c:v>2.7722032740712201E-2</c:v>
                </c:pt>
                <c:pt idx="5429">
                  <c:v>2.7720207348465899E-2</c:v>
                </c:pt>
                <c:pt idx="5430">
                  <c:v>2.7718370780348799E-2</c:v>
                </c:pt>
                <c:pt idx="5431">
                  <c:v>2.7716526761651001E-2</c:v>
                </c:pt>
                <c:pt idx="5432">
                  <c:v>2.7714705094695102E-2</c:v>
                </c:pt>
                <c:pt idx="5433">
                  <c:v>2.7712864801287599E-2</c:v>
                </c:pt>
                <c:pt idx="5434">
                  <c:v>2.77110431343317E-2</c:v>
                </c:pt>
                <c:pt idx="5435">
                  <c:v>2.77092084288597E-2</c:v>
                </c:pt>
                <c:pt idx="5436">
                  <c:v>2.7707375586032899E-2</c:v>
                </c:pt>
                <c:pt idx="5437">
                  <c:v>2.7705539017915701E-2</c:v>
                </c:pt>
                <c:pt idx="5438">
                  <c:v>2.7703709900379202E-2</c:v>
                </c:pt>
                <c:pt idx="5439">
                  <c:v>2.7701877057552299E-2</c:v>
                </c:pt>
                <c:pt idx="5440">
                  <c:v>2.77000349014998E-2</c:v>
                </c:pt>
                <c:pt idx="5441">
                  <c:v>2.76982132345438E-2</c:v>
                </c:pt>
                <c:pt idx="5442">
                  <c:v>2.7696385979652401E-2</c:v>
                </c:pt>
                <c:pt idx="5443">
                  <c:v>2.76945475488901E-2</c:v>
                </c:pt>
                <c:pt idx="5444">
                  <c:v>2.7692720293998701E-2</c:v>
                </c:pt>
                <c:pt idx="5445">
                  <c:v>2.7690885588526701E-2</c:v>
                </c:pt>
                <c:pt idx="5446">
                  <c:v>2.7689062058925601E-2</c:v>
                </c:pt>
                <c:pt idx="5447">
                  <c:v>2.7687227353453601E-2</c:v>
                </c:pt>
                <c:pt idx="5448">
                  <c:v>2.76853945106268E-2</c:v>
                </c:pt>
                <c:pt idx="5449">
                  <c:v>2.7683570981025699E-2</c:v>
                </c:pt>
                <c:pt idx="5450">
                  <c:v>2.7681732550263401E-2</c:v>
                </c:pt>
                <c:pt idx="5451">
                  <c:v>2.7679912745952599E-2</c:v>
                </c:pt>
                <c:pt idx="5452">
                  <c:v>2.76780836284161E-2</c:v>
                </c:pt>
                <c:pt idx="5453">
                  <c:v>2.7676258236169801E-2</c:v>
                </c:pt>
                <c:pt idx="5454">
                  <c:v>2.76744272559881E-2</c:v>
                </c:pt>
                <c:pt idx="5455">
                  <c:v>2.7672596275806399E-2</c:v>
                </c:pt>
                <c:pt idx="5456">
                  <c:v>2.7670772746205299E-2</c:v>
                </c:pt>
                <c:pt idx="5457">
                  <c:v>2.7668936178088199E-2</c:v>
                </c:pt>
                <c:pt idx="5458">
                  <c:v>2.7667114511132199E-2</c:v>
                </c:pt>
                <c:pt idx="5459">
                  <c:v>2.7665281668305401E-2</c:v>
                </c:pt>
                <c:pt idx="5460">
                  <c:v>2.7663461863994598E-2</c:v>
                </c:pt>
                <c:pt idx="5461">
                  <c:v>2.7661638334393501E-2</c:v>
                </c:pt>
                <c:pt idx="5462">
                  <c:v>2.7659814804792401E-2</c:v>
                </c:pt>
                <c:pt idx="5463">
                  <c:v>2.76579707860947E-2</c:v>
                </c:pt>
                <c:pt idx="5464">
                  <c:v>2.7656173333525699E-2</c:v>
                </c:pt>
                <c:pt idx="5465">
                  <c:v>2.7654327452182801E-2</c:v>
                </c:pt>
                <c:pt idx="5466">
                  <c:v>2.76525095105171E-2</c:v>
                </c:pt>
                <c:pt idx="5467">
                  <c:v>2.76506878435612E-2</c:v>
                </c:pt>
                <c:pt idx="5468">
                  <c:v>2.7648855000734301E-2</c:v>
                </c:pt>
                <c:pt idx="5469">
                  <c:v>2.7647027745842899E-2</c:v>
                </c:pt>
                <c:pt idx="5470">
                  <c:v>2.7645211666822399E-2</c:v>
                </c:pt>
                <c:pt idx="5471">
                  <c:v>2.7643376961350399E-2</c:v>
                </c:pt>
                <c:pt idx="5472">
                  <c:v>2.7641559019684799E-2</c:v>
                </c:pt>
                <c:pt idx="5473">
                  <c:v>2.7639728039503101E-2</c:v>
                </c:pt>
                <c:pt idx="5474">
                  <c:v>2.7637904509902E-2</c:v>
                </c:pt>
                <c:pt idx="5475">
                  <c:v>2.7636092156171799E-2</c:v>
                </c:pt>
                <c:pt idx="5476">
                  <c:v>2.7634263038635198E-2</c:v>
                </c:pt>
                <c:pt idx="5477">
                  <c:v>2.7632433921098699E-2</c:v>
                </c:pt>
                <c:pt idx="5478">
                  <c:v>2.7630612254142799E-2</c:v>
                </c:pt>
                <c:pt idx="5479">
                  <c:v>2.7628796175122299E-2</c:v>
                </c:pt>
                <c:pt idx="5480">
                  <c:v>2.7626980096101799E-2</c:v>
                </c:pt>
                <c:pt idx="5481">
                  <c:v>2.76251528412104E-2</c:v>
                </c:pt>
                <c:pt idx="5482">
                  <c:v>2.76233367621899E-2</c:v>
                </c:pt>
                <c:pt idx="5483">
                  <c:v>2.7621509507298501E-2</c:v>
                </c:pt>
                <c:pt idx="5484">
                  <c:v>2.7619697153568299E-2</c:v>
                </c:pt>
                <c:pt idx="5485">
                  <c:v>2.76178773492575E-2</c:v>
                </c:pt>
                <c:pt idx="5486">
                  <c:v>2.7616042643785501E-2</c:v>
                </c:pt>
                <c:pt idx="5487">
                  <c:v>2.7614241465926202E-2</c:v>
                </c:pt>
                <c:pt idx="5488">
                  <c:v>2.7612419798970202E-2</c:v>
                </c:pt>
                <c:pt idx="5489">
                  <c:v>2.7610605582594899E-2</c:v>
                </c:pt>
                <c:pt idx="5490">
                  <c:v>2.7608774602413198E-2</c:v>
                </c:pt>
                <c:pt idx="5491">
                  <c:v>2.7606958523392702E-2</c:v>
                </c:pt>
                <c:pt idx="5492">
                  <c:v>2.7605144307017299E-2</c:v>
                </c:pt>
                <c:pt idx="5493">
                  <c:v>2.7603326365351701E-2</c:v>
                </c:pt>
                <c:pt idx="5494">
                  <c:v>2.76015158742666E-2</c:v>
                </c:pt>
                <c:pt idx="5495">
                  <c:v>2.75996867567301E-2</c:v>
                </c:pt>
                <c:pt idx="5496">
                  <c:v>2.7597879990935301E-2</c:v>
                </c:pt>
                <c:pt idx="5497">
                  <c:v>2.7596071362495402E-2</c:v>
                </c:pt>
                <c:pt idx="5498">
                  <c:v>2.7594253420829801E-2</c:v>
                </c:pt>
                <c:pt idx="5499">
                  <c:v>2.7592439204454401E-2</c:v>
                </c:pt>
                <c:pt idx="5500">
                  <c:v>2.7590617537498498E-2</c:v>
                </c:pt>
                <c:pt idx="5501">
                  <c:v>2.7588795870542498E-2</c:v>
                </c:pt>
                <c:pt idx="5502">
                  <c:v>2.7587002143263799E-2</c:v>
                </c:pt>
                <c:pt idx="5503">
                  <c:v>2.75851804763079E-2</c:v>
                </c:pt>
                <c:pt idx="5504">
                  <c:v>2.7583360671997102E-2</c:v>
                </c:pt>
                <c:pt idx="5505">
                  <c:v>2.7581557631492601E-2</c:v>
                </c:pt>
                <c:pt idx="5506">
                  <c:v>2.75797341018915E-2</c:v>
                </c:pt>
                <c:pt idx="5507">
                  <c:v>2.7577925473451601E-2</c:v>
                </c:pt>
                <c:pt idx="5508">
                  <c:v>2.7576107531786E-2</c:v>
                </c:pt>
                <c:pt idx="5509">
                  <c:v>2.7574302628636398E-2</c:v>
                </c:pt>
                <c:pt idx="5510">
                  <c:v>2.75724846869707E-2</c:v>
                </c:pt>
                <c:pt idx="5511">
                  <c:v>2.7570676058530801E-2</c:v>
                </c:pt>
                <c:pt idx="5512">
                  <c:v>2.7568867430090901E-2</c:v>
                </c:pt>
                <c:pt idx="5513">
                  <c:v>2.7567064389586501E-2</c:v>
                </c:pt>
                <c:pt idx="5514">
                  <c:v>2.7565248310566001E-2</c:v>
                </c:pt>
                <c:pt idx="5515">
                  <c:v>2.7563437819480899E-2</c:v>
                </c:pt>
                <c:pt idx="5516">
                  <c:v>2.7561640366911899E-2</c:v>
                </c:pt>
                <c:pt idx="5517">
                  <c:v>2.7559826150536499E-2</c:v>
                </c:pt>
                <c:pt idx="5518">
                  <c:v>2.75580193847418E-2</c:v>
                </c:pt>
                <c:pt idx="5519">
                  <c:v>2.7556208893656699E-2</c:v>
                </c:pt>
                <c:pt idx="5520">
                  <c:v>2.7554409578442601E-2</c:v>
                </c:pt>
                <c:pt idx="5521">
                  <c:v>2.75526121258736E-2</c:v>
                </c:pt>
                <c:pt idx="5522">
                  <c:v>2.7550797909498201E-2</c:v>
                </c:pt>
                <c:pt idx="5523">
                  <c:v>2.75489874184132E-2</c:v>
                </c:pt>
                <c:pt idx="5524">
                  <c:v>2.7547178789973301E-2</c:v>
                </c:pt>
                <c:pt idx="5525">
                  <c:v>2.7545377612114001E-2</c:v>
                </c:pt>
                <c:pt idx="5526">
                  <c:v>2.7543576434254601E-2</c:v>
                </c:pt>
                <c:pt idx="5527">
                  <c:v>2.7541762217879299E-2</c:v>
                </c:pt>
                <c:pt idx="5528">
                  <c:v>2.7539959177374802E-2</c:v>
                </c:pt>
                <c:pt idx="5529">
                  <c:v>2.75381729006767E-2</c:v>
                </c:pt>
                <c:pt idx="5530">
                  <c:v>2.7536360546946501E-2</c:v>
                </c:pt>
                <c:pt idx="5531">
                  <c:v>2.7534544467926001E-2</c:v>
                </c:pt>
                <c:pt idx="5532">
                  <c:v>2.7532761916518201E-2</c:v>
                </c:pt>
                <c:pt idx="5533">
                  <c:v>2.7530942112207399E-2</c:v>
                </c:pt>
                <c:pt idx="5534">
                  <c:v>2.7529153972864099E-2</c:v>
                </c:pt>
                <c:pt idx="5535">
                  <c:v>2.75273472070694E-2</c:v>
                </c:pt>
                <c:pt idx="5536">
                  <c:v>2.75255441665649E-2</c:v>
                </c:pt>
                <c:pt idx="5537">
                  <c:v>2.7523744851350802E-2</c:v>
                </c:pt>
                <c:pt idx="5538">
                  <c:v>2.7521949261426901E-2</c:v>
                </c:pt>
                <c:pt idx="5539">
                  <c:v>2.75201443582773E-2</c:v>
                </c:pt>
                <c:pt idx="5540">
                  <c:v>2.7518356218934101E-2</c:v>
                </c:pt>
                <c:pt idx="5541">
                  <c:v>2.7516549453139302E-2</c:v>
                </c:pt>
                <c:pt idx="5542">
                  <c:v>2.7514761313795998E-2</c:v>
                </c:pt>
                <c:pt idx="5543">
                  <c:v>2.7512950822711001E-2</c:v>
                </c:pt>
                <c:pt idx="5544">
                  <c:v>2.7511164546012899E-2</c:v>
                </c:pt>
                <c:pt idx="5545">
                  <c:v>2.7509368956088999E-2</c:v>
                </c:pt>
                <c:pt idx="5546">
                  <c:v>2.75075677782297E-2</c:v>
                </c:pt>
                <c:pt idx="5547">
                  <c:v>2.7505770325660699E-2</c:v>
                </c:pt>
                <c:pt idx="5548">
                  <c:v>2.7503989636897999E-2</c:v>
                </c:pt>
                <c:pt idx="5549">
                  <c:v>2.7502173557877499E-2</c:v>
                </c:pt>
                <c:pt idx="5550">
                  <c:v>2.7500389143824602E-2</c:v>
                </c:pt>
                <c:pt idx="5551">
                  <c:v>2.7498587965965299E-2</c:v>
                </c:pt>
                <c:pt idx="5552">
                  <c:v>2.74967961013317E-2</c:v>
                </c:pt>
                <c:pt idx="5553">
                  <c:v>2.7495002374053001E-2</c:v>
                </c:pt>
                <c:pt idx="5554">
                  <c:v>2.7493221685290298E-2</c:v>
                </c:pt>
                <c:pt idx="5555">
                  <c:v>2.7491426095366499E-2</c:v>
                </c:pt>
                <c:pt idx="5556">
                  <c:v>2.7489630505442599E-2</c:v>
                </c:pt>
                <c:pt idx="5557">
                  <c:v>2.7487847954034798E-2</c:v>
                </c:pt>
                <c:pt idx="5558">
                  <c:v>2.7486059814691498E-2</c:v>
                </c:pt>
                <c:pt idx="5559">
                  <c:v>2.7484275400638601E-2</c:v>
                </c:pt>
                <c:pt idx="5560">
                  <c:v>2.7482485398650201E-2</c:v>
                </c:pt>
                <c:pt idx="5561">
                  <c:v>2.7480693534016599E-2</c:v>
                </c:pt>
                <c:pt idx="5562">
                  <c:v>2.74788998067379E-2</c:v>
                </c:pt>
                <c:pt idx="5563">
                  <c:v>2.7477122843265499E-2</c:v>
                </c:pt>
                <c:pt idx="5564">
                  <c:v>2.7475330978632001E-2</c:v>
                </c:pt>
                <c:pt idx="5565">
                  <c:v>2.7473542839288701E-2</c:v>
                </c:pt>
                <c:pt idx="5566">
                  <c:v>2.74717584252358E-2</c:v>
                </c:pt>
                <c:pt idx="5567">
                  <c:v>2.7469977736473101E-2</c:v>
                </c:pt>
                <c:pt idx="5568">
                  <c:v>2.74681802839041E-2</c:v>
                </c:pt>
                <c:pt idx="5569">
                  <c:v>2.7466407045722001E-2</c:v>
                </c:pt>
                <c:pt idx="5570">
                  <c:v>2.7464620769023899E-2</c:v>
                </c:pt>
                <c:pt idx="5571">
                  <c:v>2.74628344923258E-2</c:v>
                </c:pt>
                <c:pt idx="5572">
                  <c:v>2.7461053803563101E-2</c:v>
                </c:pt>
                <c:pt idx="5573">
                  <c:v>2.74592638015747E-2</c:v>
                </c:pt>
                <c:pt idx="5574">
                  <c:v>2.7457499876618399E-2</c:v>
                </c:pt>
                <c:pt idx="5575">
                  <c:v>2.7455704286694499E-2</c:v>
                </c:pt>
                <c:pt idx="5576">
                  <c:v>2.74539161473513E-2</c:v>
                </c:pt>
                <c:pt idx="5577">
                  <c:v>2.74521484971046E-2</c:v>
                </c:pt>
                <c:pt idx="5578">
                  <c:v>2.74503659456968E-2</c:v>
                </c:pt>
                <c:pt idx="5579">
                  <c:v>2.7448583394288999E-2</c:v>
                </c:pt>
                <c:pt idx="5580">
                  <c:v>2.74468082934618E-2</c:v>
                </c:pt>
                <c:pt idx="5581">
                  <c:v>2.7445035055279701E-2</c:v>
                </c:pt>
                <c:pt idx="5582">
                  <c:v>2.74432580918074E-2</c:v>
                </c:pt>
                <c:pt idx="5583">
                  <c:v>2.7441484853625301E-2</c:v>
                </c:pt>
                <c:pt idx="5584">
                  <c:v>2.7439722791314101E-2</c:v>
                </c:pt>
                <c:pt idx="5585">
                  <c:v>2.74379327893257E-2</c:v>
                </c:pt>
                <c:pt idx="5586">
                  <c:v>2.74361632764339E-2</c:v>
                </c:pt>
                <c:pt idx="5587">
                  <c:v>2.7434414252638799E-2</c:v>
                </c:pt>
                <c:pt idx="5588">
                  <c:v>2.7432618662715E-2</c:v>
                </c:pt>
                <c:pt idx="5589">
                  <c:v>2.7430867776274698E-2</c:v>
                </c:pt>
                <c:pt idx="5590">
                  <c:v>2.74291019886732E-2</c:v>
                </c:pt>
                <c:pt idx="5591">
                  <c:v>2.7427323162555702E-2</c:v>
                </c:pt>
                <c:pt idx="5592">
                  <c:v>2.7425559237599401E-2</c:v>
                </c:pt>
                <c:pt idx="5593">
                  <c:v>2.7423800900578499E-2</c:v>
                </c:pt>
                <c:pt idx="5594">
                  <c:v>2.7422036975622201E-2</c:v>
                </c:pt>
                <c:pt idx="5595">
                  <c:v>2.7420273050665901E-2</c:v>
                </c:pt>
                <c:pt idx="5596">
                  <c:v>2.7418516576290099E-2</c:v>
                </c:pt>
                <c:pt idx="5597">
                  <c:v>2.7416760101914399E-2</c:v>
                </c:pt>
                <c:pt idx="5598">
                  <c:v>2.74149943143129E-2</c:v>
                </c:pt>
                <c:pt idx="5599">
                  <c:v>2.7413230389356599E-2</c:v>
                </c:pt>
                <c:pt idx="5600">
                  <c:v>2.7411475777625999E-2</c:v>
                </c:pt>
                <c:pt idx="5601">
                  <c:v>2.74097081273794E-2</c:v>
                </c:pt>
                <c:pt idx="5602">
                  <c:v>2.7407949790358498E-2</c:v>
                </c:pt>
                <c:pt idx="5603">
                  <c:v>2.7406198903918301E-2</c:v>
                </c:pt>
                <c:pt idx="5604">
                  <c:v>2.7404434978961899E-2</c:v>
                </c:pt>
                <c:pt idx="5605">
                  <c:v>2.74026803672314E-2</c:v>
                </c:pt>
                <c:pt idx="5606">
                  <c:v>2.7400927618145901E-2</c:v>
                </c:pt>
                <c:pt idx="5607">
                  <c:v>2.73991767317057E-2</c:v>
                </c:pt>
                <c:pt idx="5608">
                  <c:v>2.73974221199751E-2</c:v>
                </c:pt>
                <c:pt idx="5609">
                  <c:v>2.7395656332373602E-2</c:v>
                </c:pt>
                <c:pt idx="5610">
                  <c:v>2.7393901720642998E-2</c:v>
                </c:pt>
                <c:pt idx="5611">
                  <c:v>2.7392158284783402E-2</c:v>
                </c:pt>
                <c:pt idx="5612">
                  <c:v>2.7390398085117298E-2</c:v>
                </c:pt>
                <c:pt idx="5613">
                  <c:v>2.7388643473386799E-2</c:v>
                </c:pt>
                <c:pt idx="5614">
                  <c:v>2.7386885136365901E-2</c:v>
                </c:pt>
                <c:pt idx="5615">
                  <c:v>2.73851472884417E-2</c:v>
                </c:pt>
                <c:pt idx="5616">
                  <c:v>2.7383388951420801E-2</c:v>
                </c:pt>
                <c:pt idx="5617">
                  <c:v>2.73816250264645E-2</c:v>
                </c:pt>
                <c:pt idx="5618">
                  <c:v>2.7379885315895101E-2</c:v>
                </c:pt>
                <c:pt idx="5619">
                  <c:v>2.73781269788742E-2</c:v>
                </c:pt>
                <c:pt idx="5620">
                  <c:v>2.7376368641853301E-2</c:v>
                </c:pt>
                <c:pt idx="5621">
                  <c:v>2.73746233433485E-2</c:v>
                </c:pt>
                <c:pt idx="5622">
                  <c:v>2.7372879907488799E-2</c:v>
                </c:pt>
                <c:pt idx="5623">
                  <c:v>2.7371142059564601E-2</c:v>
                </c:pt>
                <c:pt idx="5624">
                  <c:v>2.73693781346083E-2</c:v>
                </c:pt>
                <c:pt idx="5625">
                  <c:v>2.73676235228777E-2</c:v>
                </c:pt>
                <c:pt idx="5626">
                  <c:v>2.7365880087017999E-2</c:v>
                </c:pt>
                <c:pt idx="5627">
                  <c:v>2.7364125475287399E-2</c:v>
                </c:pt>
                <c:pt idx="5628">
                  <c:v>2.73623839020729E-2</c:v>
                </c:pt>
                <c:pt idx="5629">
                  <c:v>2.7360634878277799E-2</c:v>
                </c:pt>
                <c:pt idx="5630">
                  <c:v>2.73588877171278E-2</c:v>
                </c:pt>
                <c:pt idx="5631">
                  <c:v>2.7357129380106902E-2</c:v>
                </c:pt>
                <c:pt idx="5632">
                  <c:v>2.7355395257472999E-2</c:v>
                </c:pt>
                <c:pt idx="5633">
                  <c:v>2.7353646233677899E-2</c:v>
                </c:pt>
                <c:pt idx="5634">
                  <c:v>2.73518934845924E-2</c:v>
                </c:pt>
                <c:pt idx="5635">
                  <c:v>2.73501593619585E-2</c:v>
                </c:pt>
                <c:pt idx="5636">
                  <c:v>2.7348408475518199E-2</c:v>
                </c:pt>
                <c:pt idx="5637">
                  <c:v>2.73466613143683E-2</c:v>
                </c:pt>
                <c:pt idx="5638">
                  <c:v>2.73449197411537E-2</c:v>
                </c:pt>
                <c:pt idx="5639">
                  <c:v>2.7343176305293999E-2</c:v>
                </c:pt>
                <c:pt idx="5640">
                  <c:v>2.7341432869434398E-2</c:v>
                </c:pt>
                <c:pt idx="5641">
                  <c:v>2.73397024720907E-2</c:v>
                </c:pt>
                <c:pt idx="5642">
                  <c:v>2.7337940409779601E-2</c:v>
                </c:pt>
                <c:pt idx="5643">
                  <c:v>2.7336215600371399E-2</c:v>
                </c:pt>
                <c:pt idx="5644">
                  <c:v>2.7334460988640799E-2</c:v>
                </c:pt>
                <c:pt idx="5645">
                  <c:v>2.7332717552781102E-2</c:v>
                </c:pt>
                <c:pt idx="5646">
                  <c:v>2.73309797048569E-2</c:v>
                </c:pt>
                <c:pt idx="5647">
                  <c:v>2.7329228818416599E-2</c:v>
                </c:pt>
                <c:pt idx="5648">
                  <c:v>2.73274946957827E-2</c:v>
                </c:pt>
                <c:pt idx="5649">
                  <c:v>2.7325758710503599E-2</c:v>
                </c:pt>
                <c:pt idx="5650">
                  <c:v>2.73240189999342E-2</c:v>
                </c:pt>
                <c:pt idx="5651">
                  <c:v>2.7322273701429398E-2</c:v>
                </c:pt>
                <c:pt idx="5652">
                  <c:v>2.73205488920212E-2</c:v>
                </c:pt>
                <c:pt idx="5653">
                  <c:v>2.73187942802906E-2</c:v>
                </c:pt>
                <c:pt idx="5654">
                  <c:v>2.7317062020301802E-2</c:v>
                </c:pt>
                <c:pt idx="5655">
                  <c:v>2.7315320447087298E-2</c:v>
                </c:pt>
                <c:pt idx="5656">
                  <c:v>2.73135881870985E-2</c:v>
                </c:pt>
                <c:pt idx="5657">
                  <c:v>2.7311852201819399E-2</c:v>
                </c:pt>
                <c:pt idx="5658">
                  <c:v>2.7310106903314601E-2</c:v>
                </c:pt>
                <c:pt idx="5659">
                  <c:v>2.7308380231261298E-2</c:v>
                </c:pt>
                <c:pt idx="5660">
                  <c:v>2.7306642383337E-2</c:v>
                </c:pt>
                <c:pt idx="5661">
                  <c:v>2.7304910123348201E-2</c:v>
                </c:pt>
                <c:pt idx="5662">
                  <c:v>2.7303170412778799E-2</c:v>
                </c:pt>
                <c:pt idx="5663">
                  <c:v>2.7301441878080399E-2</c:v>
                </c:pt>
                <c:pt idx="5664">
                  <c:v>2.7299704030156101E-2</c:v>
                </c:pt>
                <c:pt idx="5665">
                  <c:v>2.7297979220748E-2</c:v>
                </c:pt>
                <c:pt idx="5666">
                  <c:v>2.7296239510178601E-2</c:v>
                </c:pt>
                <c:pt idx="5667">
                  <c:v>2.7294492349028601E-2</c:v>
                </c:pt>
                <c:pt idx="5668">
                  <c:v>2.7292771264910701E-2</c:v>
                </c:pt>
                <c:pt idx="5669">
                  <c:v>2.7291052043437999E-2</c:v>
                </c:pt>
                <c:pt idx="5670">
                  <c:v>2.7289321646094301E-2</c:v>
                </c:pt>
                <c:pt idx="5671">
                  <c:v>2.7287587523460399E-2</c:v>
                </c:pt>
                <c:pt idx="5672">
                  <c:v>2.7285857126116801E-2</c:v>
                </c:pt>
                <c:pt idx="5673">
                  <c:v>2.7284128591418301E-2</c:v>
                </c:pt>
                <c:pt idx="5674">
                  <c:v>2.7282394468784301E-2</c:v>
                </c:pt>
                <c:pt idx="5675">
                  <c:v>2.7280669659376099E-2</c:v>
                </c:pt>
                <c:pt idx="5676">
                  <c:v>2.7278926223516499E-2</c:v>
                </c:pt>
                <c:pt idx="5677">
                  <c:v>2.7277199551463099E-2</c:v>
                </c:pt>
                <c:pt idx="5678">
                  <c:v>2.7275480329990401E-2</c:v>
                </c:pt>
                <c:pt idx="5679">
                  <c:v>2.7273746207356502E-2</c:v>
                </c:pt>
                <c:pt idx="5680">
                  <c:v>2.7272019535303098E-2</c:v>
                </c:pt>
                <c:pt idx="5681">
                  <c:v>2.7270302176475501E-2</c:v>
                </c:pt>
                <c:pt idx="5682">
                  <c:v>2.7268577367067299E-2</c:v>
                </c:pt>
                <c:pt idx="5683">
                  <c:v>2.7266845107078601E-2</c:v>
                </c:pt>
                <c:pt idx="5684">
                  <c:v>2.7265124022960701E-2</c:v>
                </c:pt>
                <c:pt idx="5685">
                  <c:v>2.7263404801487898E-2</c:v>
                </c:pt>
                <c:pt idx="5686">
                  <c:v>2.7261674404144301E-2</c:v>
                </c:pt>
                <c:pt idx="5687">
                  <c:v>2.7259962633252099E-2</c:v>
                </c:pt>
                <c:pt idx="5688">
                  <c:v>2.7258234098553699E-2</c:v>
                </c:pt>
                <c:pt idx="5689">
                  <c:v>2.7256513014435799E-2</c:v>
                </c:pt>
                <c:pt idx="5690">
                  <c:v>2.7254782617092101E-2</c:v>
                </c:pt>
                <c:pt idx="5691">
                  <c:v>2.7253067120909701E-2</c:v>
                </c:pt>
                <c:pt idx="5692">
                  <c:v>2.7251340448856302E-2</c:v>
                </c:pt>
                <c:pt idx="5693">
                  <c:v>2.7249624952673902E-2</c:v>
                </c:pt>
                <c:pt idx="5694">
                  <c:v>2.7247898280620599E-2</c:v>
                </c:pt>
                <c:pt idx="5695">
                  <c:v>2.72461790591478E-2</c:v>
                </c:pt>
                <c:pt idx="5696">
                  <c:v>2.72444766014814E-2</c:v>
                </c:pt>
                <c:pt idx="5697">
                  <c:v>2.7242746204137799E-2</c:v>
                </c:pt>
                <c:pt idx="5698">
                  <c:v>2.7241032570600499E-2</c:v>
                </c:pt>
                <c:pt idx="5699">
                  <c:v>2.7239307761192301E-2</c:v>
                </c:pt>
                <c:pt idx="5700">
                  <c:v>2.7237595990300199E-2</c:v>
                </c:pt>
                <c:pt idx="5701">
                  <c:v>2.72358767688274E-2</c:v>
                </c:pt>
                <c:pt idx="5702">
                  <c:v>2.7234163135290101E-2</c:v>
                </c:pt>
                <c:pt idx="5703">
                  <c:v>2.7232443913817399E-2</c:v>
                </c:pt>
                <c:pt idx="5704">
                  <c:v>2.72307377308607E-2</c:v>
                </c:pt>
                <c:pt idx="5705">
                  <c:v>2.7229018509388001E-2</c:v>
                </c:pt>
                <c:pt idx="5706">
                  <c:v>2.7227316051721601E-2</c:v>
                </c:pt>
                <c:pt idx="5707">
                  <c:v>2.7225589379668201E-2</c:v>
                </c:pt>
                <c:pt idx="5708">
                  <c:v>2.7223875746130902E-2</c:v>
                </c:pt>
                <c:pt idx="5709">
                  <c:v>2.7222165837884001E-2</c:v>
                </c:pt>
                <c:pt idx="5710">
                  <c:v>2.7220463380217601E-2</c:v>
                </c:pt>
                <c:pt idx="5711">
                  <c:v>2.72187478840351E-2</c:v>
                </c:pt>
                <c:pt idx="5712">
                  <c:v>2.72170398384333E-2</c:v>
                </c:pt>
                <c:pt idx="5713">
                  <c:v>2.7215326204896001E-2</c:v>
                </c:pt>
                <c:pt idx="5714">
                  <c:v>2.7213616296649E-2</c:v>
                </c:pt>
                <c:pt idx="5715">
                  <c:v>2.7211904525756801E-2</c:v>
                </c:pt>
                <c:pt idx="5716">
                  <c:v>2.72102002054453E-2</c:v>
                </c:pt>
                <c:pt idx="5717">
                  <c:v>2.7208490297198299E-2</c:v>
                </c:pt>
                <c:pt idx="5718">
                  <c:v>2.7206780388951302E-2</c:v>
                </c:pt>
                <c:pt idx="5719">
                  <c:v>2.7205081656575199E-2</c:v>
                </c:pt>
                <c:pt idx="5720">
                  <c:v>2.7203386649489399E-2</c:v>
                </c:pt>
                <c:pt idx="5721">
                  <c:v>2.7201663702726399E-2</c:v>
                </c:pt>
                <c:pt idx="5722">
                  <c:v>2.71999649703503E-2</c:v>
                </c:pt>
                <c:pt idx="5723">
                  <c:v>2.71982569247484E-2</c:v>
                </c:pt>
                <c:pt idx="5724">
                  <c:v>2.7196567505598099E-2</c:v>
                </c:pt>
                <c:pt idx="5725">
                  <c:v>2.7194855734705901E-2</c:v>
                </c:pt>
                <c:pt idx="5726">
                  <c:v>2.71931458264589E-2</c:v>
                </c:pt>
                <c:pt idx="5727">
                  <c:v>2.71914452314377E-2</c:v>
                </c:pt>
                <c:pt idx="5728">
                  <c:v>2.7189748361706699E-2</c:v>
                </c:pt>
                <c:pt idx="5729">
                  <c:v>2.7188040316104899E-2</c:v>
                </c:pt>
                <c:pt idx="5730">
                  <c:v>2.7186345309019099E-2</c:v>
                </c:pt>
                <c:pt idx="5731">
                  <c:v>2.7184650301933299E-2</c:v>
                </c:pt>
                <c:pt idx="5732">
                  <c:v>2.7182953432202301E-2</c:v>
                </c:pt>
                <c:pt idx="5733">
                  <c:v>2.71812491118908E-2</c:v>
                </c:pt>
                <c:pt idx="5734">
                  <c:v>2.71795485168695E-2</c:v>
                </c:pt>
                <c:pt idx="5735">
                  <c:v>2.7177864685654599E-2</c:v>
                </c:pt>
                <c:pt idx="5736">
                  <c:v>2.71761510521174E-2</c:v>
                </c:pt>
                <c:pt idx="5737">
                  <c:v>2.7174461632966999E-2</c:v>
                </c:pt>
                <c:pt idx="5738">
                  <c:v>2.7172766625881199E-2</c:v>
                </c:pt>
                <c:pt idx="5739">
                  <c:v>2.71710753440857E-2</c:v>
                </c:pt>
                <c:pt idx="5740">
                  <c:v>2.7169371023774199E-2</c:v>
                </c:pt>
                <c:pt idx="5741">
                  <c:v>2.7167683467268899E-2</c:v>
                </c:pt>
                <c:pt idx="5742">
                  <c:v>2.7165986597538001E-2</c:v>
                </c:pt>
                <c:pt idx="5743">
                  <c:v>2.71642971783876E-2</c:v>
                </c:pt>
                <c:pt idx="5744">
                  <c:v>2.7162592858076099E-2</c:v>
                </c:pt>
                <c:pt idx="5745">
                  <c:v>2.7160916477441802E-2</c:v>
                </c:pt>
                <c:pt idx="5746">
                  <c:v>2.7159221470356001E-2</c:v>
                </c:pt>
                <c:pt idx="5747">
                  <c:v>2.7157533913850802E-2</c:v>
                </c:pt>
                <c:pt idx="5748">
                  <c:v>2.7155844494700401E-2</c:v>
                </c:pt>
                <c:pt idx="5749">
                  <c:v>2.71541494876146E-2</c:v>
                </c:pt>
                <c:pt idx="5750">
                  <c:v>2.7152456343174002E-2</c:v>
                </c:pt>
                <c:pt idx="5751">
                  <c:v>2.71507725119591E-2</c:v>
                </c:pt>
                <c:pt idx="5752">
                  <c:v>2.7149096131324799E-2</c:v>
                </c:pt>
                <c:pt idx="5753">
                  <c:v>2.71474029868841E-2</c:v>
                </c:pt>
                <c:pt idx="5754">
                  <c:v>2.7145726606249799E-2</c:v>
                </c:pt>
                <c:pt idx="5755">
                  <c:v>2.7144029736518901E-2</c:v>
                </c:pt>
                <c:pt idx="5756">
                  <c:v>2.7142353355884601E-2</c:v>
                </c:pt>
                <c:pt idx="5757">
                  <c:v>2.7140667662024501E-2</c:v>
                </c:pt>
                <c:pt idx="5758">
                  <c:v>2.71389838308096E-2</c:v>
                </c:pt>
                <c:pt idx="5759">
                  <c:v>2.7137294411659199E-2</c:v>
                </c:pt>
                <c:pt idx="5760">
                  <c:v>2.7135616168379801E-2</c:v>
                </c:pt>
                <c:pt idx="5761">
                  <c:v>2.7133943513035799E-2</c:v>
                </c:pt>
                <c:pt idx="5762">
                  <c:v>2.7132261544466001E-2</c:v>
                </c:pt>
                <c:pt idx="5763">
                  <c:v>2.71305777132511E-2</c:v>
                </c:pt>
                <c:pt idx="5764">
                  <c:v>2.7128897607326501E-2</c:v>
                </c:pt>
                <c:pt idx="5765">
                  <c:v>2.7127213776111599E-2</c:v>
                </c:pt>
                <c:pt idx="5766">
                  <c:v>2.7125546708702999E-2</c:v>
                </c:pt>
                <c:pt idx="5767">
                  <c:v>2.7123861014843001E-2</c:v>
                </c:pt>
                <c:pt idx="5768">
                  <c:v>2.7122190222144099E-2</c:v>
                </c:pt>
                <c:pt idx="5769">
                  <c:v>2.7120519429445301E-2</c:v>
                </c:pt>
                <c:pt idx="5770">
                  <c:v>2.71188355982304E-2</c:v>
                </c:pt>
                <c:pt idx="5771">
                  <c:v>2.71171610802412E-2</c:v>
                </c:pt>
                <c:pt idx="5772">
                  <c:v>2.7115486562252E-2</c:v>
                </c:pt>
                <c:pt idx="5773">
                  <c:v>2.71138120442629E-2</c:v>
                </c:pt>
                <c:pt idx="5774">
                  <c:v>2.7112135663628599E-2</c:v>
                </c:pt>
                <c:pt idx="5775">
                  <c:v>2.7110472321510301E-2</c:v>
                </c:pt>
                <c:pt idx="5776">
                  <c:v>2.7108799666166299E-2</c:v>
                </c:pt>
                <c:pt idx="5777">
                  <c:v>2.71071288734674E-2</c:v>
                </c:pt>
                <c:pt idx="5778">
                  <c:v>2.7105461806058901E-2</c:v>
                </c:pt>
                <c:pt idx="5779">
                  <c:v>2.7103791013359999E-2</c:v>
                </c:pt>
                <c:pt idx="5780">
                  <c:v>2.7102122083306299E-2</c:v>
                </c:pt>
                <c:pt idx="5781">
                  <c:v>2.7100453153252602E-2</c:v>
                </c:pt>
                <c:pt idx="5782">
                  <c:v>2.7098791673779501E-2</c:v>
                </c:pt>
                <c:pt idx="5783">
                  <c:v>2.7097117155790301E-2</c:v>
                </c:pt>
                <c:pt idx="5784">
                  <c:v>2.7095451951026899E-2</c:v>
                </c:pt>
                <c:pt idx="5785">
                  <c:v>2.7093790471553799E-2</c:v>
                </c:pt>
                <c:pt idx="5786">
                  <c:v>2.70921252667904E-2</c:v>
                </c:pt>
                <c:pt idx="5787">
                  <c:v>2.70904637873173E-2</c:v>
                </c:pt>
                <c:pt idx="5788">
                  <c:v>2.7088798582553902E-2</c:v>
                </c:pt>
                <c:pt idx="5789">
                  <c:v>2.70871352404356E-2</c:v>
                </c:pt>
                <c:pt idx="5790">
                  <c:v>2.7085475623607601E-2</c:v>
                </c:pt>
                <c:pt idx="5791">
                  <c:v>2.7083816006779698E-2</c:v>
                </c:pt>
                <c:pt idx="5792">
                  <c:v>2.7082154527306598E-2</c:v>
                </c:pt>
                <c:pt idx="5793">
                  <c:v>2.7080494910478599E-2</c:v>
                </c:pt>
                <c:pt idx="5794">
                  <c:v>2.7078835293650599E-2</c:v>
                </c:pt>
                <c:pt idx="5795">
                  <c:v>2.7077179402112999E-2</c:v>
                </c:pt>
                <c:pt idx="5796">
                  <c:v>2.70755141973496E-2</c:v>
                </c:pt>
                <c:pt idx="5797">
                  <c:v>2.7073862031102201E-2</c:v>
                </c:pt>
                <c:pt idx="5798">
                  <c:v>2.70722191780806E-2</c:v>
                </c:pt>
                <c:pt idx="5799">
                  <c:v>2.7070548385381699E-2</c:v>
                </c:pt>
                <c:pt idx="5800">
                  <c:v>2.7068901807069799E-2</c:v>
                </c:pt>
                <c:pt idx="5801">
                  <c:v>2.70672496408224E-2</c:v>
                </c:pt>
                <c:pt idx="5802">
                  <c:v>2.7065593749284699E-2</c:v>
                </c:pt>
                <c:pt idx="5803">
                  <c:v>2.70639471709728E-2</c:v>
                </c:pt>
                <c:pt idx="5804">
                  <c:v>2.7062295004725501E-2</c:v>
                </c:pt>
                <c:pt idx="5805">
                  <c:v>2.7060637250542599E-2</c:v>
                </c:pt>
                <c:pt idx="5806">
                  <c:v>2.7059001848101599E-2</c:v>
                </c:pt>
                <c:pt idx="5807">
                  <c:v>2.70573496818543E-2</c:v>
                </c:pt>
                <c:pt idx="5808">
                  <c:v>2.7055714279413199E-2</c:v>
                </c:pt>
                <c:pt idx="5809">
                  <c:v>2.7054063975811001E-2</c:v>
                </c:pt>
                <c:pt idx="5810">
                  <c:v>2.7052417397499098E-2</c:v>
                </c:pt>
                <c:pt idx="5811">
                  <c:v>2.70507875829935E-2</c:v>
                </c:pt>
                <c:pt idx="5812">
                  <c:v>2.7049142867326698E-2</c:v>
                </c:pt>
                <c:pt idx="5813">
                  <c:v>2.7047507464885701E-2</c:v>
                </c:pt>
                <c:pt idx="5814">
                  <c:v>2.7045860886573798E-2</c:v>
                </c:pt>
                <c:pt idx="5815">
                  <c:v>2.70442366600037E-2</c:v>
                </c:pt>
                <c:pt idx="5816">
                  <c:v>2.7042593806981999E-2</c:v>
                </c:pt>
                <c:pt idx="5817">
                  <c:v>2.7040956541895901E-2</c:v>
                </c:pt>
                <c:pt idx="5818">
                  <c:v>2.7039315551519401E-2</c:v>
                </c:pt>
                <c:pt idx="5819">
                  <c:v>2.7037691324949299E-2</c:v>
                </c:pt>
                <c:pt idx="5820">
                  <c:v>2.7036048471927601E-2</c:v>
                </c:pt>
                <c:pt idx="5821">
                  <c:v>2.70344242453575E-2</c:v>
                </c:pt>
                <c:pt idx="5822">
                  <c:v>2.70328037440777E-2</c:v>
                </c:pt>
                <c:pt idx="5823">
                  <c:v>2.7031160891056099E-2</c:v>
                </c:pt>
                <c:pt idx="5824">
                  <c:v>2.7029532939195602E-2</c:v>
                </c:pt>
                <c:pt idx="5825">
                  <c:v>2.7027904987335202E-2</c:v>
                </c:pt>
                <c:pt idx="5826">
                  <c:v>2.7026269584894201E-2</c:v>
                </c:pt>
                <c:pt idx="5827">
                  <c:v>2.7024649083614401E-2</c:v>
                </c:pt>
                <c:pt idx="5828">
                  <c:v>2.70230192691088E-2</c:v>
                </c:pt>
                <c:pt idx="5829">
                  <c:v>2.7021402493119202E-2</c:v>
                </c:pt>
                <c:pt idx="5830">
                  <c:v>2.7019761502742799E-2</c:v>
                </c:pt>
                <c:pt idx="5831">
                  <c:v>2.70181447267532E-2</c:v>
                </c:pt>
                <c:pt idx="5832">
                  <c:v>2.7016518637538001E-2</c:v>
                </c:pt>
                <c:pt idx="5833">
                  <c:v>2.7014892548322698E-2</c:v>
                </c:pt>
                <c:pt idx="5834">
                  <c:v>2.7013257145881701E-2</c:v>
                </c:pt>
                <c:pt idx="5835">
                  <c:v>2.7011638507246999E-2</c:v>
                </c:pt>
                <c:pt idx="5836">
                  <c:v>2.7010029181838001E-2</c:v>
                </c:pt>
                <c:pt idx="5837">
                  <c:v>2.70083993673325E-2</c:v>
                </c:pt>
                <c:pt idx="5838">
                  <c:v>2.7006777003407499E-2</c:v>
                </c:pt>
                <c:pt idx="5839">
                  <c:v>2.7005147188901901E-2</c:v>
                </c:pt>
                <c:pt idx="5840">
                  <c:v>2.7003532275557501E-2</c:v>
                </c:pt>
                <c:pt idx="5841">
                  <c:v>2.7001902461051899E-2</c:v>
                </c:pt>
                <c:pt idx="5842">
                  <c:v>2.70002894103527E-2</c:v>
                </c:pt>
                <c:pt idx="5843">
                  <c:v>2.6998670771718001E-2</c:v>
                </c:pt>
                <c:pt idx="5844">
                  <c:v>2.6997052133083298E-2</c:v>
                </c:pt>
                <c:pt idx="5845">
                  <c:v>2.6995446532964699E-2</c:v>
                </c:pt>
                <c:pt idx="5846">
                  <c:v>2.6993816718459102E-2</c:v>
                </c:pt>
                <c:pt idx="5847">
                  <c:v>2.6992196217179298E-2</c:v>
                </c:pt>
                <c:pt idx="5848">
                  <c:v>2.6990581303834901E-2</c:v>
                </c:pt>
                <c:pt idx="5849">
                  <c:v>2.6988960802555102E-2</c:v>
                </c:pt>
                <c:pt idx="5850">
                  <c:v>2.6987362653016999E-2</c:v>
                </c:pt>
                <c:pt idx="5851">
                  <c:v>2.6985745877027501E-2</c:v>
                </c:pt>
                <c:pt idx="5852">
                  <c:v>2.6984110474586501E-2</c:v>
                </c:pt>
                <c:pt idx="5853">
                  <c:v>2.69825011491776E-2</c:v>
                </c:pt>
                <c:pt idx="5854">
                  <c:v>2.69808936864138E-2</c:v>
                </c:pt>
                <c:pt idx="5855">
                  <c:v>2.6979275047779101E-2</c:v>
                </c:pt>
                <c:pt idx="5856">
                  <c:v>2.6977663859724998E-2</c:v>
                </c:pt>
                <c:pt idx="5857">
                  <c:v>2.6976043358445199E-2</c:v>
                </c:pt>
                <c:pt idx="5858">
                  <c:v>2.6974434033036201E-2</c:v>
                </c:pt>
                <c:pt idx="5859">
                  <c:v>2.6972830295562699E-2</c:v>
                </c:pt>
                <c:pt idx="5860">
                  <c:v>2.6971222832798999E-2</c:v>
                </c:pt>
                <c:pt idx="5861">
                  <c:v>2.69696097820997E-2</c:v>
                </c:pt>
                <c:pt idx="5862">
                  <c:v>2.6968002319335899E-2</c:v>
                </c:pt>
                <c:pt idx="5863">
                  <c:v>2.69663948565722E-2</c:v>
                </c:pt>
                <c:pt idx="5864">
                  <c:v>2.6964776217937501E-2</c:v>
                </c:pt>
                <c:pt idx="5865">
                  <c:v>2.6963176205754301E-2</c:v>
                </c:pt>
                <c:pt idx="5866">
                  <c:v>2.6961563155055001E-2</c:v>
                </c:pt>
                <c:pt idx="5867">
                  <c:v>2.6959948241710701E-2</c:v>
                </c:pt>
                <c:pt idx="5868">
                  <c:v>2.69583538174629E-2</c:v>
                </c:pt>
                <c:pt idx="5869">
                  <c:v>2.69567593932152E-2</c:v>
                </c:pt>
                <c:pt idx="5870">
                  <c:v>2.69551444798708E-2</c:v>
                </c:pt>
                <c:pt idx="5871">
                  <c:v>2.6953537017106999E-2</c:v>
                </c:pt>
                <c:pt idx="5872">
                  <c:v>2.6951942592859299E-2</c:v>
                </c:pt>
                <c:pt idx="5873">
                  <c:v>2.69503369927406E-2</c:v>
                </c:pt>
                <c:pt idx="5874">
                  <c:v>2.6948723942041401E-2</c:v>
                </c:pt>
                <c:pt idx="5875">
                  <c:v>2.6947123929858201E-2</c:v>
                </c:pt>
                <c:pt idx="5876">
                  <c:v>2.6945516467094401E-2</c:v>
                </c:pt>
                <c:pt idx="5877">
                  <c:v>2.69439276307821E-2</c:v>
                </c:pt>
                <c:pt idx="5878">
                  <c:v>2.6942310854792598E-2</c:v>
                </c:pt>
                <c:pt idx="5879">
                  <c:v>2.6940708979964301E-2</c:v>
                </c:pt>
                <c:pt idx="5880">
                  <c:v>2.6939122006297101E-2</c:v>
                </c:pt>
                <c:pt idx="5881">
                  <c:v>2.69375257194042E-2</c:v>
                </c:pt>
                <c:pt idx="5882">
                  <c:v>2.6935923844575899E-2</c:v>
                </c:pt>
                <c:pt idx="5883">
                  <c:v>2.6934327557683001E-2</c:v>
                </c:pt>
                <c:pt idx="5884">
                  <c:v>2.6932721957564298E-2</c:v>
                </c:pt>
                <c:pt idx="5885">
                  <c:v>2.6931138709187501E-2</c:v>
                </c:pt>
                <c:pt idx="5886">
                  <c:v>2.6929540559649499E-2</c:v>
                </c:pt>
                <c:pt idx="5887">
                  <c:v>2.6927936822176E-2</c:v>
                </c:pt>
                <c:pt idx="5888">
                  <c:v>2.6926346123218502E-2</c:v>
                </c:pt>
                <c:pt idx="5889">
                  <c:v>2.6924761012196499E-2</c:v>
                </c:pt>
                <c:pt idx="5890">
                  <c:v>2.69231554120779E-2</c:v>
                </c:pt>
                <c:pt idx="5891">
                  <c:v>2.6921568438410801E-2</c:v>
                </c:pt>
                <c:pt idx="5892">
                  <c:v>2.6919970288872701E-2</c:v>
                </c:pt>
                <c:pt idx="5893">
                  <c:v>2.6918383315205598E-2</c:v>
                </c:pt>
                <c:pt idx="5894">
                  <c:v>2.69167870283127E-2</c:v>
                </c:pt>
                <c:pt idx="5895">
                  <c:v>2.6915183290839199E-2</c:v>
                </c:pt>
                <c:pt idx="5896">
                  <c:v>2.6913607493042901E-2</c:v>
                </c:pt>
                <c:pt idx="5897">
                  <c:v>2.69120186567307E-2</c:v>
                </c:pt>
                <c:pt idx="5898">
                  <c:v>2.69104242324829E-2</c:v>
                </c:pt>
                <c:pt idx="5899">
                  <c:v>2.6908855885267299E-2</c:v>
                </c:pt>
                <c:pt idx="5900">
                  <c:v>2.69072502851486E-2</c:v>
                </c:pt>
                <c:pt idx="5901">
                  <c:v>2.6905667036771799E-2</c:v>
                </c:pt>
                <c:pt idx="5902">
                  <c:v>2.6904078200459501E-2</c:v>
                </c:pt>
                <c:pt idx="5903">
                  <c:v>2.69024893641472E-2</c:v>
                </c:pt>
                <c:pt idx="5904">
                  <c:v>2.6900904253125201E-2</c:v>
                </c:pt>
                <c:pt idx="5905">
                  <c:v>2.6899326592683799E-2</c:v>
                </c:pt>
                <c:pt idx="5906">
                  <c:v>2.6897739619016699E-2</c:v>
                </c:pt>
                <c:pt idx="5907">
                  <c:v>2.6896150782704398E-2</c:v>
                </c:pt>
                <c:pt idx="5908">
                  <c:v>2.6894569396972701E-2</c:v>
                </c:pt>
                <c:pt idx="5909">
                  <c:v>2.6892976835370098E-2</c:v>
                </c:pt>
                <c:pt idx="5910">
                  <c:v>2.6891410350799599E-2</c:v>
                </c:pt>
                <c:pt idx="5911">
                  <c:v>2.6889817789196999E-2</c:v>
                </c:pt>
                <c:pt idx="5912">
                  <c:v>2.6888236403465299E-2</c:v>
                </c:pt>
                <c:pt idx="5913">
                  <c:v>2.6886673644185101E-2</c:v>
                </c:pt>
                <c:pt idx="5914">
                  <c:v>2.6885086670517901E-2</c:v>
                </c:pt>
                <c:pt idx="5915">
                  <c:v>2.6883507147431401E-2</c:v>
                </c:pt>
                <c:pt idx="5916">
                  <c:v>2.6881925761699701E-2</c:v>
                </c:pt>
                <c:pt idx="5917">
                  <c:v>2.6880357414484E-2</c:v>
                </c:pt>
                <c:pt idx="5918">
                  <c:v>2.6878776028752299E-2</c:v>
                </c:pt>
                <c:pt idx="5919">
                  <c:v>2.68771965056658E-2</c:v>
                </c:pt>
                <c:pt idx="5920">
                  <c:v>2.6875626295805002E-2</c:v>
                </c:pt>
                <c:pt idx="5921">
                  <c:v>2.6874039322137801E-2</c:v>
                </c:pt>
                <c:pt idx="5922">
                  <c:v>2.6872474700212499E-2</c:v>
                </c:pt>
                <c:pt idx="5923">
                  <c:v>2.6870897039771101E-2</c:v>
                </c:pt>
                <c:pt idx="5924">
                  <c:v>2.6869330555200601E-2</c:v>
                </c:pt>
                <c:pt idx="5925">
                  <c:v>2.6867764070630101E-2</c:v>
                </c:pt>
                <c:pt idx="5926">
                  <c:v>2.6866180822253199E-2</c:v>
                </c:pt>
                <c:pt idx="5927">
                  <c:v>2.6864605024456999E-2</c:v>
                </c:pt>
                <c:pt idx="5928">
                  <c:v>2.6863044127821901E-2</c:v>
                </c:pt>
                <c:pt idx="5929">
                  <c:v>2.6861477643251402E-2</c:v>
                </c:pt>
                <c:pt idx="5930">
                  <c:v>2.68599074333906E-2</c:v>
                </c:pt>
                <c:pt idx="5931">
                  <c:v>2.6858339086175E-2</c:v>
                </c:pt>
                <c:pt idx="5932">
                  <c:v>2.68567726016045E-2</c:v>
                </c:pt>
                <c:pt idx="5933">
                  <c:v>2.68551986664534E-2</c:v>
                </c:pt>
                <c:pt idx="5934">
                  <c:v>2.6853628456592601E-2</c:v>
                </c:pt>
                <c:pt idx="5935">
                  <c:v>2.6852069422602699E-2</c:v>
                </c:pt>
                <c:pt idx="5936">
                  <c:v>2.68505197018385E-2</c:v>
                </c:pt>
                <c:pt idx="5937">
                  <c:v>2.6848949491977699E-2</c:v>
                </c:pt>
                <c:pt idx="5938">
                  <c:v>2.68473718315363E-2</c:v>
                </c:pt>
                <c:pt idx="5939">
                  <c:v>2.6845823973417299E-2</c:v>
                </c:pt>
                <c:pt idx="5940">
                  <c:v>2.6844255626201598E-2</c:v>
                </c:pt>
                <c:pt idx="5941">
                  <c:v>2.6842687278986001E-2</c:v>
                </c:pt>
                <c:pt idx="5942">
                  <c:v>2.6841120794415502E-2</c:v>
                </c:pt>
                <c:pt idx="5943">
                  <c:v>2.68395710736513E-2</c:v>
                </c:pt>
                <c:pt idx="5944">
                  <c:v>2.6838015764951699E-2</c:v>
                </c:pt>
                <c:pt idx="5945">
                  <c:v>2.6836462318897299E-2</c:v>
                </c:pt>
                <c:pt idx="5946">
                  <c:v>2.6834899559617001E-2</c:v>
                </c:pt>
                <c:pt idx="5947">
                  <c:v>2.6833338662982001E-2</c:v>
                </c:pt>
                <c:pt idx="5948">
                  <c:v>2.68317833542824E-2</c:v>
                </c:pt>
                <c:pt idx="5949">
                  <c:v>2.6830228045582799E-2</c:v>
                </c:pt>
                <c:pt idx="5950">
                  <c:v>2.6828674599528299E-2</c:v>
                </c:pt>
                <c:pt idx="5951">
                  <c:v>2.6827115565538399E-2</c:v>
                </c:pt>
                <c:pt idx="5952">
                  <c:v>2.6825573295354802E-2</c:v>
                </c:pt>
                <c:pt idx="5953">
                  <c:v>2.68240161240101E-2</c:v>
                </c:pt>
                <c:pt idx="5954">
                  <c:v>2.68224496394396E-2</c:v>
                </c:pt>
                <c:pt idx="5955">
                  <c:v>2.6820907369255999E-2</c:v>
                </c:pt>
                <c:pt idx="5956">
                  <c:v>2.6819357648491901E-2</c:v>
                </c:pt>
                <c:pt idx="5957">
                  <c:v>2.6817804202437401E-2</c:v>
                </c:pt>
                <c:pt idx="5958">
                  <c:v>2.6816258206963501E-2</c:v>
                </c:pt>
                <c:pt idx="5959">
                  <c:v>2.6814704760909101E-2</c:v>
                </c:pt>
                <c:pt idx="5960">
                  <c:v>2.68131550401449E-2</c:v>
                </c:pt>
                <c:pt idx="5961">
                  <c:v>2.68116015940905E-2</c:v>
                </c:pt>
                <c:pt idx="5962">
                  <c:v>2.6810057461261801E-2</c:v>
                </c:pt>
                <c:pt idx="5963">
                  <c:v>2.68085096031427E-2</c:v>
                </c:pt>
                <c:pt idx="5964">
                  <c:v>2.6806965470314002E-2</c:v>
                </c:pt>
                <c:pt idx="5965">
                  <c:v>2.68054287880659E-2</c:v>
                </c:pt>
                <c:pt idx="5966">
                  <c:v>2.6803879067301702E-2</c:v>
                </c:pt>
                <c:pt idx="5967">
                  <c:v>2.68023423850536E-2</c:v>
                </c:pt>
                <c:pt idx="5968">
                  <c:v>2.68008019775152E-2</c:v>
                </c:pt>
                <c:pt idx="5969">
                  <c:v>2.6799263432622001E-2</c:v>
                </c:pt>
                <c:pt idx="5970">
                  <c:v>2.6797709986567501E-2</c:v>
                </c:pt>
                <c:pt idx="5971">
                  <c:v>2.6796171441674201E-2</c:v>
                </c:pt>
                <c:pt idx="5972">
                  <c:v>2.6794636622071301E-2</c:v>
                </c:pt>
                <c:pt idx="5973">
                  <c:v>2.6793096214532901E-2</c:v>
                </c:pt>
                <c:pt idx="5974">
                  <c:v>2.6791566982865299E-2</c:v>
                </c:pt>
                <c:pt idx="5975">
                  <c:v>2.67900228500366E-2</c:v>
                </c:pt>
                <c:pt idx="5976">
                  <c:v>2.67884824424982E-2</c:v>
                </c:pt>
                <c:pt idx="5977">
                  <c:v>2.67869420349598E-2</c:v>
                </c:pt>
                <c:pt idx="5978">
                  <c:v>2.6785416528582601E-2</c:v>
                </c:pt>
                <c:pt idx="5979">
                  <c:v>2.6783876121044201E-2</c:v>
                </c:pt>
                <c:pt idx="5980">
                  <c:v>2.6782350614666901E-2</c:v>
                </c:pt>
                <c:pt idx="5981">
                  <c:v>2.6780806481838199E-2</c:v>
                </c:pt>
                <c:pt idx="5982">
                  <c:v>2.6779279112815899E-2</c:v>
                </c:pt>
                <c:pt idx="5983">
                  <c:v>2.67777498811483E-2</c:v>
                </c:pt>
                <c:pt idx="5984">
                  <c:v>2.6776213198900198E-2</c:v>
                </c:pt>
                <c:pt idx="5985">
                  <c:v>2.6774697005748801E-2</c:v>
                </c:pt>
                <c:pt idx="5986">
                  <c:v>2.67731565982103E-2</c:v>
                </c:pt>
                <c:pt idx="5987">
                  <c:v>2.6771640405058899E-2</c:v>
                </c:pt>
                <c:pt idx="5988">
                  <c:v>2.6770099997520499E-2</c:v>
                </c:pt>
                <c:pt idx="5989">
                  <c:v>2.6768591254949601E-2</c:v>
                </c:pt>
                <c:pt idx="5990">
                  <c:v>2.67670433968306E-2</c:v>
                </c:pt>
                <c:pt idx="5991">
                  <c:v>2.6765532791614501E-2</c:v>
                </c:pt>
                <c:pt idx="5992">
                  <c:v>2.6764012873172802E-2</c:v>
                </c:pt>
                <c:pt idx="5993">
                  <c:v>2.6762474328279499E-2</c:v>
                </c:pt>
                <c:pt idx="5994">
                  <c:v>2.6760961860418299E-2</c:v>
                </c:pt>
                <c:pt idx="5995">
                  <c:v>2.6759428903460499E-2</c:v>
                </c:pt>
                <c:pt idx="5996">
                  <c:v>2.6757920160889601E-2</c:v>
                </c:pt>
                <c:pt idx="5997">
                  <c:v>2.67563909292221E-2</c:v>
                </c:pt>
                <c:pt idx="5998">
                  <c:v>2.6754882186651199E-2</c:v>
                </c:pt>
                <c:pt idx="5999">
                  <c:v>2.6753354817628899E-2</c:v>
                </c:pt>
                <c:pt idx="6000">
                  <c:v>2.67518255859613E-2</c:v>
                </c:pt>
                <c:pt idx="6001">
                  <c:v>2.6750326156616201E-2</c:v>
                </c:pt>
                <c:pt idx="6002">
                  <c:v>2.6748802512884098E-2</c:v>
                </c:pt>
                <c:pt idx="6003">
                  <c:v>2.6747286319732701E-2</c:v>
                </c:pt>
                <c:pt idx="6004">
                  <c:v>2.67457719892263E-2</c:v>
                </c:pt>
                <c:pt idx="6005">
                  <c:v>2.6744257658719999E-2</c:v>
                </c:pt>
                <c:pt idx="6006">
                  <c:v>2.6742750778794299E-2</c:v>
                </c:pt>
                <c:pt idx="6007">
                  <c:v>2.6741234585642801E-2</c:v>
                </c:pt>
                <c:pt idx="6008">
                  <c:v>2.6739716529846198E-2</c:v>
                </c:pt>
                <c:pt idx="6009">
                  <c:v>2.6738209649920502E-2</c:v>
                </c:pt>
                <c:pt idx="6010">
                  <c:v>2.6736699044704399E-2</c:v>
                </c:pt>
                <c:pt idx="6011">
                  <c:v>2.67351940274239E-2</c:v>
                </c:pt>
                <c:pt idx="6012">
                  <c:v>2.6733689010143301E-2</c:v>
                </c:pt>
                <c:pt idx="6013">
                  <c:v>2.6732178404927202E-2</c:v>
                </c:pt>
                <c:pt idx="6014">
                  <c:v>2.6730665937066099E-2</c:v>
                </c:pt>
                <c:pt idx="6015">
                  <c:v>2.67291553318501E-2</c:v>
                </c:pt>
                <c:pt idx="6016">
                  <c:v>2.6727657765150101E-2</c:v>
                </c:pt>
                <c:pt idx="6017">
                  <c:v>2.6726154610514599E-2</c:v>
                </c:pt>
                <c:pt idx="6018">
                  <c:v>2.6724660769104999E-2</c:v>
                </c:pt>
                <c:pt idx="6019">
                  <c:v>2.6723152026534101E-2</c:v>
                </c:pt>
                <c:pt idx="6020">
                  <c:v>2.6721645146608401E-2</c:v>
                </c:pt>
                <c:pt idx="6021">
                  <c:v>2.67201438546181E-2</c:v>
                </c:pt>
                <c:pt idx="6022">
                  <c:v>2.6718653738498702E-2</c:v>
                </c:pt>
                <c:pt idx="6023">
                  <c:v>2.67171449959278E-2</c:v>
                </c:pt>
                <c:pt idx="6024">
                  <c:v>2.6715653017163301E-2</c:v>
                </c:pt>
                <c:pt idx="6025">
                  <c:v>2.6714157313108399E-2</c:v>
                </c:pt>
                <c:pt idx="6026">
                  <c:v>2.6712656021118199E-2</c:v>
                </c:pt>
                <c:pt idx="6027">
                  <c:v>2.6711156591772998E-2</c:v>
                </c:pt>
                <c:pt idx="6028">
                  <c:v>2.6709657162427899E-2</c:v>
                </c:pt>
                <c:pt idx="6029">
                  <c:v>2.6708174496889101E-2</c:v>
                </c:pt>
                <c:pt idx="6030">
                  <c:v>2.67066862434149E-2</c:v>
                </c:pt>
                <c:pt idx="6031">
                  <c:v>2.67051812261343E-2</c:v>
                </c:pt>
                <c:pt idx="6032">
                  <c:v>2.6703696697950401E-2</c:v>
                </c:pt>
                <c:pt idx="6033">
                  <c:v>2.6702199131250399E-2</c:v>
                </c:pt>
                <c:pt idx="6034">
                  <c:v>2.6700710877776101E-2</c:v>
                </c:pt>
                <c:pt idx="6035">
                  <c:v>2.6699226349592198E-2</c:v>
                </c:pt>
                <c:pt idx="6036">
                  <c:v>2.6697739958763098E-2</c:v>
                </c:pt>
                <c:pt idx="6037">
                  <c:v>2.6696242392063099E-2</c:v>
                </c:pt>
                <c:pt idx="6038">
                  <c:v>2.6694759726524402E-2</c:v>
                </c:pt>
                <c:pt idx="6039">
                  <c:v>2.6693278923630701E-2</c:v>
                </c:pt>
                <c:pt idx="6040">
                  <c:v>2.6691794395446802E-2</c:v>
                </c:pt>
                <c:pt idx="6041">
                  <c:v>2.66903191804886E-2</c:v>
                </c:pt>
                <c:pt idx="6042">
                  <c:v>2.6688829064369202E-2</c:v>
                </c:pt>
                <c:pt idx="6043">
                  <c:v>2.6687342673540101E-2</c:v>
                </c:pt>
                <c:pt idx="6044">
                  <c:v>2.6685869321227101E-2</c:v>
                </c:pt>
                <c:pt idx="6045">
                  <c:v>2.6684392243623699E-2</c:v>
                </c:pt>
                <c:pt idx="6046">
                  <c:v>2.66829077154398E-2</c:v>
                </c:pt>
                <c:pt idx="6047">
                  <c:v>2.6681458577513702E-2</c:v>
                </c:pt>
                <c:pt idx="6048">
                  <c:v>2.6804490014910701E-2</c:v>
                </c:pt>
                <c:pt idx="6049">
                  <c:v>2.6930179446935602E-2</c:v>
                </c:pt>
                <c:pt idx="6050">
                  <c:v>2.67819259315729E-2</c:v>
                </c:pt>
                <c:pt idx="6051">
                  <c:v>2.6793427765369401E-2</c:v>
                </c:pt>
                <c:pt idx="6052">
                  <c:v>2.6843510568141899E-2</c:v>
                </c:pt>
                <c:pt idx="6053">
                  <c:v>2.6794791221618701E-2</c:v>
                </c:pt>
                <c:pt idx="6054">
                  <c:v>2.6695488020777699E-2</c:v>
                </c:pt>
                <c:pt idx="6055">
                  <c:v>2.6768887415528301E-2</c:v>
                </c:pt>
                <c:pt idx="6056">
                  <c:v>2.6929326355457299E-2</c:v>
                </c:pt>
                <c:pt idx="6057">
                  <c:v>2.6872938498854599E-2</c:v>
                </c:pt>
                <c:pt idx="6058">
                  <c:v>2.6668736711144499E-2</c:v>
                </c:pt>
                <c:pt idx="6059">
                  <c:v>2.6802642270922699E-2</c:v>
                </c:pt>
                <c:pt idx="6060">
                  <c:v>2.6714710518717801E-2</c:v>
                </c:pt>
                <c:pt idx="6061">
                  <c:v>2.6756463572382899E-2</c:v>
                </c:pt>
                <c:pt idx="6062">
                  <c:v>2.6755245402455299E-2</c:v>
                </c:pt>
                <c:pt idx="6063">
                  <c:v>2.6727812364697501E-2</c:v>
                </c:pt>
                <c:pt idx="6064">
                  <c:v>2.6684956625103898E-2</c:v>
                </c:pt>
                <c:pt idx="6065">
                  <c:v>2.69087366759777E-2</c:v>
                </c:pt>
                <c:pt idx="6066">
                  <c:v>2.6843393221497501E-2</c:v>
                </c:pt>
                <c:pt idx="6067">
                  <c:v>2.6691861450672202E-2</c:v>
                </c:pt>
                <c:pt idx="6068">
                  <c:v>2.6972103863954499E-2</c:v>
                </c:pt>
                <c:pt idx="6069">
                  <c:v>2.68476605415344E-2</c:v>
                </c:pt>
                <c:pt idx="6070">
                  <c:v>2.67970561981201E-2</c:v>
                </c:pt>
                <c:pt idx="6071">
                  <c:v>2.7092363685369499E-2</c:v>
                </c:pt>
                <c:pt idx="6072">
                  <c:v>2.6790259405970601E-2</c:v>
                </c:pt>
                <c:pt idx="6073">
                  <c:v>2.675836160779E-2</c:v>
                </c:pt>
                <c:pt idx="6074">
                  <c:v>2.6914164423942601E-2</c:v>
                </c:pt>
                <c:pt idx="6075">
                  <c:v>2.6738397777080501E-2</c:v>
                </c:pt>
                <c:pt idx="6076">
                  <c:v>2.67512258142233E-2</c:v>
                </c:pt>
                <c:pt idx="6077">
                  <c:v>2.7005456387996701E-2</c:v>
                </c:pt>
                <c:pt idx="6078">
                  <c:v>2.6783682405948601E-2</c:v>
                </c:pt>
                <c:pt idx="6079">
                  <c:v>2.6863960549235299E-2</c:v>
                </c:pt>
                <c:pt idx="6080">
                  <c:v>2.7035143226385099E-2</c:v>
                </c:pt>
                <c:pt idx="6081">
                  <c:v>2.6747550815343898E-2</c:v>
                </c:pt>
                <c:pt idx="6082">
                  <c:v>2.6907484978437399E-2</c:v>
                </c:pt>
                <c:pt idx="6083">
                  <c:v>2.6927275583147999E-2</c:v>
                </c:pt>
                <c:pt idx="6084">
                  <c:v>0.32756245136260997</c:v>
                </c:pt>
                <c:pt idx="6085">
                  <c:v>0.29913526773452798</c:v>
                </c:pt>
                <c:pt idx="6086">
                  <c:v>0.22937662899494199</c:v>
                </c:pt>
                <c:pt idx="6087">
                  <c:v>8.4342673420906095E-2</c:v>
                </c:pt>
                <c:pt idx="6088">
                  <c:v>5.2170652896165903E-2</c:v>
                </c:pt>
                <c:pt idx="6089">
                  <c:v>0.105956457555294</c:v>
                </c:pt>
                <c:pt idx="6090">
                  <c:v>0.146015584468842</c:v>
                </c:pt>
                <c:pt idx="6091">
                  <c:v>0.144037440419197</c:v>
                </c:pt>
                <c:pt idx="6092">
                  <c:v>0.11182009428739501</c:v>
                </c:pt>
                <c:pt idx="6093">
                  <c:v>7.1537405252456707E-2</c:v>
                </c:pt>
                <c:pt idx="6094">
                  <c:v>4.8353120684623697E-2</c:v>
                </c:pt>
                <c:pt idx="6095">
                  <c:v>5.7977180927991902E-2</c:v>
                </c:pt>
                <c:pt idx="6096">
                  <c:v>8.58415886759758E-2</c:v>
                </c:pt>
                <c:pt idx="6097">
                  <c:v>9.6078157424926799E-2</c:v>
                </c:pt>
                <c:pt idx="6098">
                  <c:v>7.9791195690631894E-2</c:v>
                </c:pt>
                <c:pt idx="6099">
                  <c:v>5.7479038834571901E-2</c:v>
                </c:pt>
                <c:pt idx="6100">
                  <c:v>4.7578800469636903E-2</c:v>
                </c:pt>
                <c:pt idx="6101">
                  <c:v>5.2167128771543503E-2</c:v>
                </c:pt>
                <c:pt idx="6102">
                  <c:v>6.2526233494281797E-2</c:v>
                </c:pt>
                <c:pt idx="6103">
                  <c:v>6.9605536758899703E-2</c:v>
                </c:pt>
                <c:pt idx="6104">
                  <c:v>6.9340556859970107E-2</c:v>
                </c:pt>
                <c:pt idx="6105">
                  <c:v>6.2767833471298204E-2</c:v>
                </c:pt>
                <c:pt idx="6106">
                  <c:v>5.4100912064313902E-2</c:v>
                </c:pt>
                <c:pt idx="6107">
                  <c:v>4.8257358372211498E-2</c:v>
                </c:pt>
                <c:pt idx="6108">
                  <c:v>4.8131830990314498E-2</c:v>
                </c:pt>
                <c:pt idx="6109">
                  <c:v>5.2575454115867601E-2</c:v>
                </c:pt>
                <c:pt idx="6110">
                  <c:v>5.7105321437120403E-2</c:v>
                </c:pt>
                <c:pt idx="6111">
                  <c:v>5.7737614959478399E-2</c:v>
                </c:pt>
                <c:pt idx="6112">
                  <c:v>5.4317552596330601E-2</c:v>
                </c:pt>
                <c:pt idx="6113">
                  <c:v>4.9874171614646898E-2</c:v>
                </c:pt>
                <c:pt idx="6114">
                  <c:v>4.7441091388464002E-2</c:v>
                </c:pt>
                <c:pt idx="6115">
                  <c:v>4.7867361456155798E-2</c:v>
                </c:pt>
                <c:pt idx="6116">
                  <c:v>4.9934431910514797E-2</c:v>
                </c:pt>
                <c:pt idx="6117">
                  <c:v>5.1765728741884197E-2</c:v>
                </c:pt>
                <c:pt idx="6118">
                  <c:v>5.2115473896265002E-2</c:v>
                </c:pt>
                <c:pt idx="6119">
                  <c:v>5.0888396799564403E-2</c:v>
                </c:pt>
                <c:pt idx="6120">
                  <c:v>4.8936065286397899E-2</c:v>
                </c:pt>
                <c:pt idx="6121">
                  <c:v>4.7422949224710499E-2</c:v>
                </c:pt>
                <c:pt idx="6122">
                  <c:v>4.7100186347961398E-2</c:v>
                </c:pt>
                <c:pt idx="6123">
                  <c:v>4.7861546277999899E-2</c:v>
                </c:pt>
                <c:pt idx="6124">
                  <c:v>4.8883408308029203E-2</c:v>
                </c:pt>
                <c:pt idx="6125">
                  <c:v>4.9284964799881002E-2</c:v>
                </c:pt>
                <c:pt idx="6126">
                  <c:v>4.8782844096422202E-2</c:v>
                </c:pt>
                <c:pt idx="6127">
                  <c:v>4.7798767685890198E-2</c:v>
                </c:pt>
                <c:pt idx="6128">
                  <c:v>4.7012448310852099E-2</c:v>
                </c:pt>
                <c:pt idx="6129">
                  <c:v>4.6826843172311797E-2</c:v>
                </c:pt>
                <c:pt idx="6130">
                  <c:v>4.7161698341369601E-2</c:v>
                </c:pt>
                <c:pt idx="6131">
                  <c:v>4.7623347491025897E-2</c:v>
                </c:pt>
                <c:pt idx="6132">
                  <c:v>4.7827579081058502E-2</c:v>
                </c:pt>
                <c:pt idx="6133">
                  <c:v>4.7634903341531802E-2</c:v>
                </c:pt>
                <c:pt idx="6134">
                  <c:v>4.7186676412820802E-2</c:v>
                </c:pt>
                <c:pt idx="6135">
                  <c:v>4.6767149120569201E-2</c:v>
                </c:pt>
                <c:pt idx="6136">
                  <c:v>4.6600017696618999E-2</c:v>
                </c:pt>
                <c:pt idx="6137">
                  <c:v>4.67095747590065E-2</c:v>
                </c:pt>
                <c:pt idx="6138">
                  <c:v>4.6930693089961999E-2</c:v>
                </c:pt>
                <c:pt idx="6139">
                  <c:v>4.7050286084413501E-2</c:v>
                </c:pt>
                <c:pt idx="6140">
                  <c:v>4.6965729445218998E-2</c:v>
                </c:pt>
                <c:pt idx="6141">
                  <c:v>4.6739369630813599E-2</c:v>
                </c:pt>
                <c:pt idx="6142">
                  <c:v>4.65235635638237E-2</c:v>
                </c:pt>
                <c:pt idx="6143">
                  <c:v>4.6435441821813597E-2</c:v>
                </c:pt>
                <c:pt idx="6144">
                  <c:v>4.6482931822538397E-2</c:v>
                </c:pt>
                <c:pt idx="6145">
                  <c:v>4.65821586549282E-2</c:v>
                </c:pt>
                <c:pt idx="6146">
                  <c:v>4.6632748097181299E-2</c:v>
                </c:pt>
                <c:pt idx="6147">
                  <c:v>4.6587847173214E-2</c:v>
                </c:pt>
                <c:pt idx="6148">
                  <c:v>4.64749149978161E-2</c:v>
                </c:pt>
                <c:pt idx="6149">
                  <c:v>4.6363852918147999E-2</c:v>
                </c:pt>
                <c:pt idx="6150">
                  <c:v>4.63123954832554E-2</c:v>
                </c:pt>
                <c:pt idx="6151">
                  <c:v>4.63283471763134E-2</c:v>
                </c:pt>
                <c:pt idx="6152">
                  <c:v>4.6372093260288301E-2</c:v>
                </c:pt>
                <c:pt idx="6153">
                  <c:v>4.6392250806093202E-2</c:v>
                </c:pt>
                <c:pt idx="6154">
                  <c:v>4.6364296227693599E-2</c:v>
                </c:pt>
                <c:pt idx="6155">
                  <c:v>4.6303369104862199E-2</c:v>
                </c:pt>
                <c:pt idx="6156">
                  <c:v>4.6246040612459197E-2</c:v>
                </c:pt>
                <c:pt idx="6157">
                  <c:v>4.6220090240240097E-2</c:v>
                </c:pt>
                <c:pt idx="6158">
                  <c:v>4.6226471662521397E-2</c:v>
                </c:pt>
                <c:pt idx="6159">
                  <c:v>4.6243865042924902E-2</c:v>
                </c:pt>
                <c:pt idx="6160">
                  <c:v>4.6247892081737497E-2</c:v>
                </c:pt>
                <c:pt idx="6161">
                  <c:v>4.62286435067654E-2</c:v>
                </c:pt>
                <c:pt idx="6162">
                  <c:v>4.6194888651371002E-2</c:v>
                </c:pt>
                <c:pt idx="6163">
                  <c:v>4.6164438128471402E-2</c:v>
                </c:pt>
                <c:pt idx="6164">
                  <c:v>4.61500026285648E-2</c:v>
                </c:pt>
                <c:pt idx="6165">
                  <c:v>4.6150986105203601E-2</c:v>
                </c:pt>
                <c:pt idx="6166">
                  <c:v>4.6156231313943898E-2</c:v>
                </c:pt>
                <c:pt idx="6167">
                  <c:v>4.6153862029314E-2</c:v>
                </c:pt>
                <c:pt idx="6168">
                  <c:v>4.6140033751726199E-2</c:v>
                </c:pt>
                <c:pt idx="6169">
                  <c:v>4.6120185405016001E-2</c:v>
                </c:pt>
                <c:pt idx="6170">
                  <c:v>4.6103402972221402E-2</c:v>
                </c:pt>
                <c:pt idx="6171">
                  <c:v>4.6095084398984902E-2</c:v>
                </c:pt>
                <c:pt idx="6172">
                  <c:v>4.6093747019767803E-2</c:v>
                </c:pt>
                <c:pt idx="6173">
                  <c:v>4.6093381941318498E-2</c:v>
                </c:pt>
                <c:pt idx="6174">
                  <c:v>4.6088635921478299E-2</c:v>
                </c:pt>
                <c:pt idx="6175">
                  <c:v>4.6078510582447101E-2</c:v>
                </c:pt>
                <c:pt idx="6176">
                  <c:v>4.6066243201494203E-2</c:v>
                </c:pt>
                <c:pt idx="6177">
                  <c:v>4.6056207269430202E-2</c:v>
                </c:pt>
                <c:pt idx="6178">
                  <c:v>4.6050503849983201E-2</c:v>
                </c:pt>
                <c:pt idx="6179">
                  <c:v>4.6047866344451897E-2</c:v>
                </c:pt>
                <c:pt idx="6180">
                  <c:v>4.6045150607824298E-2</c:v>
                </c:pt>
                <c:pt idx="6181">
                  <c:v>4.6040013432502802E-2</c:v>
                </c:pt>
                <c:pt idx="6182">
                  <c:v>4.6032417565584197E-2</c:v>
                </c:pt>
                <c:pt idx="6183">
                  <c:v>4.60243001580238E-2</c:v>
                </c:pt>
                <c:pt idx="6184">
                  <c:v>4.6017706394195598E-2</c:v>
                </c:pt>
                <c:pt idx="6185">
                  <c:v>4.6013303101062802E-2</c:v>
                </c:pt>
                <c:pt idx="6186">
                  <c:v>4.6010125428438201E-2</c:v>
                </c:pt>
                <c:pt idx="6187">
                  <c:v>4.6006578952074099E-2</c:v>
                </c:pt>
                <c:pt idx="6188">
                  <c:v>4.60017584264278E-2</c:v>
                </c:pt>
                <c:pt idx="6189">
                  <c:v>4.5995924621820498E-2</c:v>
                </c:pt>
                <c:pt idx="6190">
                  <c:v>4.5990139245987001E-2</c:v>
                </c:pt>
                <c:pt idx="6191">
                  <c:v>4.5985314995050403E-2</c:v>
                </c:pt>
                <c:pt idx="6192">
                  <c:v>4.59815301001072E-2</c:v>
                </c:pt>
                <c:pt idx="6193">
                  <c:v>4.5978199690580403E-2</c:v>
                </c:pt>
                <c:pt idx="6194">
                  <c:v>4.5974563807249097E-2</c:v>
                </c:pt>
                <c:pt idx="6195">
                  <c:v>4.59702871739864E-2</c:v>
                </c:pt>
                <c:pt idx="6196">
                  <c:v>4.5965664088726002E-2</c:v>
                </c:pt>
                <c:pt idx="6197">
                  <c:v>4.5961242169141797E-2</c:v>
                </c:pt>
                <c:pt idx="6198">
                  <c:v>4.5957371592521702E-2</c:v>
                </c:pt>
                <c:pt idx="6199">
                  <c:v>4.5954007655382198E-2</c:v>
                </c:pt>
                <c:pt idx="6200">
                  <c:v>4.59507703781128E-2</c:v>
                </c:pt>
                <c:pt idx="6201">
                  <c:v>4.5947328209877E-2</c:v>
                </c:pt>
                <c:pt idx="6202">
                  <c:v>4.5943610370159198E-2</c:v>
                </c:pt>
                <c:pt idx="6203">
                  <c:v>4.5939825475215898E-2</c:v>
                </c:pt>
                <c:pt idx="6204">
                  <c:v>4.5936223119497299E-2</c:v>
                </c:pt>
                <c:pt idx="6205">
                  <c:v>4.5932937413454097E-2</c:v>
                </c:pt>
                <c:pt idx="6206">
                  <c:v>4.5929878950118998E-2</c:v>
                </c:pt>
                <c:pt idx="6207">
                  <c:v>4.5926854014396702E-2</c:v>
                </c:pt>
                <c:pt idx="6208">
                  <c:v>4.59237284958363E-2</c:v>
                </c:pt>
                <c:pt idx="6209">
                  <c:v>4.5920498669147498E-2</c:v>
                </c:pt>
                <c:pt idx="6210">
                  <c:v>4.5917291194200502E-2</c:v>
                </c:pt>
                <c:pt idx="6211">
                  <c:v>4.5914232730865499E-2</c:v>
                </c:pt>
                <c:pt idx="6212">
                  <c:v>4.5911364257335698E-2</c:v>
                </c:pt>
                <c:pt idx="6213">
                  <c:v>4.5908588916063302E-2</c:v>
                </c:pt>
                <c:pt idx="6214">
                  <c:v>4.5905828475952197E-2</c:v>
                </c:pt>
                <c:pt idx="6215">
                  <c:v>4.5903015881776803E-2</c:v>
                </c:pt>
                <c:pt idx="6216">
                  <c:v>4.5900192111730603E-2</c:v>
                </c:pt>
                <c:pt idx="6217">
                  <c:v>4.5897431671619401E-2</c:v>
                </c:pt>
                <c:pt idx="6218">
                  <c:v>4.5894764363765703E-2</c:v>
                </c:pt>
                <c:pt idx="6219">
                  <c:v>4.5892201364040403E-2</c:v>
                </c:pt>
                <c:pt idx="6220">
                  <c:v>4.5889690518379198E-2</c:v>
                </c:pt>
                <c:pt idx="6221">
                  <c:v>4.5887187123298701E-2</c:v>
                </c:pt>
                <c:pt idx="6222">
                  <c:v>4.5884683728218099E-2</c:v>
                </c:pt>
                <c:pt idx="6223">
                  <c:v>4.5882187783718102E-2</c:v>
                </c:pt>
                <c:pt idx="6224">
                  <c:v>4.5879766345024102E-2</c:v>
                </c:pt>
                <c:pt idx="6225">
                  <c:v>4.5877393335104003E-2</c:v>
                </c:pt>
                <c:pt idx="6226">
                  <c:v>4.5875091105699602E-2</c:v>
                </c:pt>
                <c:pt idx="6227">
                  <c:v>4.5872837305068997E-2</c:v>
                </c:pt>
                <c:pt idx="6228">
                  <c:v>4.5870572328567498E-2</c:v>
                </c:pt>
                <c:pt idx="6229">
                  <c:v>4.5868333429098102E-2</c:v>
                </c:pt>
                <c:pt idx="6230">
                  <c:v>4.58661243319511E-2</c:v>
                </c:pt>
                <c:pt idx="6231">
                  <c:v>4.5863963663577999E-2</c:v>
                </c:pt>
                <c:pt idx="6232">
                  <c:v>4.5861858874559402E-2</c:v>
                </c:pt>
                <c:pt idx="6233">
                  <c:v>4.5859780162572902E-2</c:v>
                </c:pt>
                <c:pt idx="6234">
                  <c:v>4.58577312529087E-2</c:v>
                </c:pt>
                <c:pt idx="6235">
                  <c:v>4.5855704694986302E-2</c:v>
                </c:pt>
                <c:pt idx="6236">
                  <c:v>4.5853700488805799E-2</c:v>
                </c:pt>
                <c:pt idx="6237">
                  <c:v>4.58517260849476E-2</c:v>
                </c:pt>
                <c:pt idx="6238">
                  <c:v>4.5849800109863302E-2</c:v>
                </c:pt>
                <c:pt idx="6239">
                  <c:v>4.58478853106499E-2</c:v>
                </c:pt>
                <c:pt idx="6240">
                  <c:v>4.5846018940210301E-2</c:v>
                </c:pt>
                <c:pt idx="6241">
                  <c:v>4.5844167470932E-2</c:v>
                </c:pt>
                <c:pt idx="6242">
                  <c:v>4.5842342078685802E-2</c:v>
                </c:pt>
                <c:pt idx="6243">
                  <c:v>4.5840535312891E-2</c:v>
                </c:pt>
                <c:pt idx="6244">
                  <c:v>4.5838769525289501E-2</c:v>
                </c:pt>
                <c:pt idx="6245">
                  <c:v>4.58370186388493E-2</c:v>
                </c:pt>
                <c:pt idx="6246">
                  <c:v>4.5835301280021702E-2</c:v>
                </c:pt>
                <c:pt idx="6247">
                  <c:v>4.5833606272935902E-2</c:v>
                </c:pt>
                <c:pt idx="6248">
                  <c:v>4.5831941068172503E-2</c:v>
                </c:pt>
                <c:pt idx="6249">
                  <c:v>4.58302944898605E-2</c:v>
                </c:pt>
                <c:pt idx="6250">
                  <c:v>4.58286665380001E-2</c:v>
                </c:pt>
                <c:pt idx="6251">
                  <c:v>4.5827064663171803E-2</c:v>
                </c:pt>
                <c:pt idx="6252">
                  <c:v>4.5825488865375498E-2</c:v>
                </c:pt>
                <c:pt idx="6253">
                  <c:v>4.5823931694030803E-2</c:v>
                </c:pt>
                <c:pt idx="6254">
                  <c:v>4.5822400599718101E-2</c:v>
                </c:pt>
                <c:pt idx="6255">
                  <c:v>4.5820888131856898E-2</c:v>
                </c:pt>
                <c:pt idx="6256">
                  <c:v>4.5819390565156902E-2</c:v>
                </c:pt>
                <c:pt idx="6257">
                  <c:v>4.5817926526069599E-2</c:v>
                </c:pt>
                <c:pt idx="6258">
                  <c:v>4.5816477388143602E-2</c:v>
                </c:pt>
                <c:pt idx="6259">
                  <c:v>4.5815043151378597E-2</c:v>
                </c:pt>
                <c:pt idx="6260">
                  <c:v>4.5813638716936098E-2</c:v>
                </c:pt>
                <c:pt idx="6261">
                  <c:v>4.5812252908945097E-2</c:v>
                </c:pt>
                <c:pt idx="6262">
                  <c:v>4.5810870826244403E-2</c:v>
                </c:pt>
                <c:pt idx="6263">
                  <c:v>4.5809522271156297E-2</c:v>
                </c:pt>
                <c:pt idx="6264">
                  <c:v>4.5808184891939198E-2</c:v>
                </c:pt>
                <c:pt idx="6265">
                  <c:v>4.5806866139173501E-2</c:v>
                </c:pt>
                <c:pt idx="6266">
                  <c:v>4.58055734634399E-2</c:v>
                </c:pt>
                <c:pt idx="6267">
                  <c:v>4.5804291963577298E-2</c:v>
                </c:pt>
                <c:pt idx="6268">
                  <c:v>4.58030253648758E-2</c:v>
                </c:pt>
                <c:pt idx="6269">
                  <c:v>4.58017811179161E-2</c:v>
                </c:pt>
                <c:pt idx="6270">
                  <c:v>4.5800544321536997E-2</c:v>
                </c:pt>
                <c:pt idx="6271">
                  <c:v>4.5799341052770601E-2</c:v>
                </c:pt>
                <c:pt idx="6272">
                  <c:v>4.5798141509294503E-2</c:v>
                </c:pt>
                <c:pt idx="6273">
                  <c:v>4.5796953141689301E-2</c:v>
                </c:pt>
                <c:pt idx="6274">
                  <c:v>4.5795787125825903E-2</c:v>
                </c:pt>
                <c:pt idx="6275">
                  <c:v>4.5794639736413997E-2</c:v>
                </c:pt>
                <c:pt idx="6276">
                  <c:v>4.5793507248163202E-2</c:v>
                </c:pt>
                <c:pt idx="6277">
                  <c:v>4.5792382210493102E-2</c:v>
                </c:pt>
                <c:pt idx="6278">
                  <c:v>4.5791272073984202E-2</c:v>
                </c:pt>
                <c:pt idx="6279">
                  <c:v>4.5790176838636398E-2</c:v>
                </c:pt>
                <c:pt idx="6280">
                  <c:v>4.57891039550304E-2</c:v>
                </c:pt>
                <c:pt idx="6281">
                  <c:v>4.5788034796714797E-2</c:v>
                </c:pt>
                <c:pt idx="6282">
                  <c:v>4.57869917154312E-2</c:v>
                </c:pt>
                <c:pt idx="6283">
                  <c:v>4.5785944908857401E-2</c:v>
                </c:pt>
                <c:pt idx="6284">
                  <c:v>4.5784931629896199E-2</c:v>
                </c:pt>
                <c:pt idx="6285">
                  <c:v>4.5783922076225302E-2</c:v>
                </c:pt>
                <c:pt idx="6286">
                  <c:v>4.57829236984253E-2</c:v>
                </c:pt>
                <c:pt idx="6287">
                  <c:v>4.5781932771205902E-2</c:v>
                </c:pt>
                <c:pt idx="6288">
                  <c:v>4.5780960470437997E-2</c:v>
                </c:pt>
                <c:pt idx="6289">
                  <c:v>4.5780006796121597E-2</c:v>
                </c:pt>
                <c:pt idx="6290">
                  <c:v>4.5779053121805198E-2</c:v>
                </c:pt>
                <c:pt idx="6291">
                  <c:v>4.5778125524520902E-2</c:v>
                </c:pt>
                <c:pt idx="6292">
                  <c:v>4.5777201652526897E-2</c:v>
                </c:pt>
                <c:pt idx="6293">
                  <c:v>4.5776281505823101E-2</c:v>
                </c:pt>
                <c:pt idx="6294">
                  <c:v>4.5775383710861199E-2</c:v>
                </c:pt>
                <c:pt idx="6295">
                  <c:v>4.5774493366479901E-2</c:v>
                </c:pt>
                <c:pt idx="6296">
                  <c:v>4.5773614197969402E-2</c:v>
                </c:pt>
                <c:pt idx="6297">
                  <c:v>4.5772746205329902E-2</c:v>
                </c:pt>
                <c:pt idx="6298">
                  <c:v>4.57718819379807E-2</c:v>
                </c:pt>
                <c:pt idx="6299">
                  <c:v>4.5771043747663498E-2</c:v>
                </c:pt>
                <c:pt idx="6300">
                  <c:v>4.5770209282636601E-2</c:v>
                </c:pt>
                <c:pt idx="6301">
                  <c:v>4.5769378542900099E-2</c:v>
                </c:pt>
                <c:pt idx="6302">
                  <c:v>4.5768558979034403E-2</c:v>
                </c:pt>
                <c:pt idx="6303">
                  <c:v>4.5767750591039699E-2</c:v>
                </c:pt>
                <c:pt idx="6304">
                  <c:v>4.5766957104206099E-2</c:v>
                </c:pt>
                <c:pt idx="6305">
                  <c:v>4.5766167342662797E-2</c:v>
                </c:pt>
                <c:pt idx="6306">
                  <c:v>4.5765396207571002E-2</c:v>
                </c:pt>
                <c:pt idx="6307">
                  <c:v>4.5764628797769602E-2</c:v>
                </c:pt>
                <c:pt idx="6308">
                  <c:v>4.5763872563839E-2</c:v>
                </c:pt>
                <c:pt idx="6309">
                  <c:v>4.5763123780489003E-2</c:v>
                </c:pt>
                <c:pt idx="6310">
                  <c:v>4.5762374997138998E-2</c:v>
                </c:pt>
                <c:pt idx="6311">
                  <c:v>4.5761648565530798E-2</c:v>
                </c:pt>
                <c:pt idx="6312">
                  <c:v>4.5760922133922598E-2</c:v>
                </c:pt>
                <c:pt idx="6313">
                  <c:v>4.57602068781853E-2</c:v>
                </c:pt>
                <c:pt idx="6314">
                  <c:v>4.5759502798318898E-2</c:v>
                </c:pt>
                <c:pt idx="6315">
                  <c:v>4.5758813619613703E-2</c:v>
                </c:pt>
                <c:pt idx="6316">
                  <c:v>4.57581169903278E-2</c:v>
                </c:pt>
                <c:pt idx="6317">
                  <c:v>4.5757435262203203E-2</c:v>
                </c:pt>
                <c:pt idx="6318">
                  <c:v>4.57567647099495E-2</c:v>
                </c:pt>
                <c:pt idx="6319">
                  <c:v>4.5756101608276402E-2</c:v>
                </c:pt>
                <c:pt idx="6320">
                  <c:v>4.5755438506603199E-2</c:v>
                </c:pt>
                <c:pt idx="6321">
                  <c:v>4.5754790306091302E-2</c:v>
                </c:pt>
                <c:pt idx="6322">
                  <c:v>4.5754157006740598E-2</c:v>
                </c:pt>
                <c:pt idx="6323">
                  <c:v>4.57535162568092E-2</c:v>
                </c:pt>
                <c:pt idx="6324">
                  <c:v>4.5752886682748801E-2</c:v>
                </c:pt>
                <c:pt idx="6325">
                  <c:v>4.5752272009849597E-2</c:v>
                </c:pt>
                <c:pt idx="6326">
                  <c:v>4.5751653611659997E-2</c:v>
                </c:pt>
                <c:pt idx="6327">
                  <c:v>4.5751053839922E-2</c:v>
                </c:pt>
                <c:pt idx="6328">
                  <c:v>4.5750454068183899E-2</c:v>
                </c:pt>
                <c:pt idx="6329">
                  <c:v>4.57498654723167E-2</c:v>
                </c:pt>
                <c:pt idx="6330">
                  <c:v>4.5749276876449599E-2</c:v>
                </c:pt>
                <c:pt idx="6331">
                  <c:v>4.5748699456453303E-2</c:v>
                </c:pt>
                <c:pt idx="6332">
                  <c:v>4.5748125761747402E-2</c:v>
                </c:pt>
                <c:pt idx="6333">
                  <c:v>4.5747570693492903E-2</c:v>
                </c:pt>
                <c:pt idx="6334">
                  <c:v>4.5747008174657801E-2</c:v>
                </c:pt>
                <c:pt idx="6335">
                  <c:v>4.5746460556984003E-2</c:v>
                </c:pt>
                <c:pt idx="6336">
                  <c:v>4.5745909214019803E-2</c:v>
                </c:pt>
                <c:pt idx="6337">
                  <c:v>4.57453653216362E-2</c:v>
                </c:pt>
                <c:pt idx="6338">
                  <c:v>4.5744836330413798E-2</c:v>
                </c:pt>
                <c:pt idx="6339">
                  <c:v>4.5744311064481701E-2</c:v>
                </c:pt>
                <c:pt idx="6340">
                  <c:v>4.5743789523839999E-2</c:v>
                </c:pt>
                <c:pt idx="6341">
                  <c:v>4.5743279159069103E-2</c:v>
                </c:pt>
                <c:pt idx="6342">
                  <c:v>4.57427687942982E-2</c:v>
                </c:pt>
                <c:pt idx="6343">
                  <c:v>4.5742258429527297E-2</c:v>
                </c:pt>
                <c:pt idx="6344">
                  <c:v>4.5741762965917601E-2</c:v>
                </c:pt>
                <c:pt idx="6345">
                  <c:v>4.5741267502307899E-2</c:v>
                </c:pt>
                <c:pt idx="6346">
                  <c:v>4.57407794892788E-2</c:v>
                </c:pt>
                <c:pt idx="6347">
                  <c:v>4.5740291476249702E-2</c:v>
                </c:pt>
                <c:pt idx="6348">
                  <c:v>4.5739825814962401E-2</c:v>
                </c:pt>
                <c:pt idx="6349">
                  <c:v>4.5739352703094503E-2</c:v>
                </c:pt>
                <c:pt idx="6350">
                  <c:v>4.5738887041807202E-2</c:v>
                </c:pt>
                <c:pt idx="6351">
                  <c:v>4.5738421380519902E-2</c:v>
                </c:pt>
                <c:pt idx="6352">
                  <c:v>4.5737963169813198E-2</c:v>
                </c:pt>
                <c:pt idx="6353">
                  <c:v>4.5737512409687001E-2</c:v>
                </c:pt>
                <c:pt idx="6354">
                  <c:v>4.5737069100141498E-2</c:v>
                </c:pt>
                <c:pt idx="6355">
                  <c:v>4.5736625790596001E-2</c:v>
                </c:pt>
                <c:pt idx="6356">
                  <c:v>4.5736182481050498E-2</c:v>
                </c:pt>
                <c:pt idx="6357">
                  <c:v>4.57357615232468E-2</c:v>
                </c:pt>
                <c:pt idx="6358">
                  <c:v>4.5735340565443101E-2</c:v>
                </c:pt>
                <c:pt idx="6359">
                  <c:v>4.5734912157058702E-2</c:v>
                </c:pt>
                <c:pt idx="6360">
                  <c:v>4.5734491199254997E-2</c:v>
                </c:pt>
                <c:pt idx="6361">
                  <c:v>4.57340814173222E-2</c:v>
                </c:pt>
                <c:pt idx="6362">
                  <c:v>4.57336716353893E-2</c:v>
                </c:pt>
                <c:pt idx="6363">
                  <c:v>4.5733269304037101E-2</c:v>
                </c:pt>
                <c:pt idx="6364">
                  <c:v>4.5732863247394603E-2</c:v>
                </c:pt>
                <c:pt idx="6365">
                  <c:v>4.5732464641332599E-2</c:v>
                </c:pt>
                <c:pt idx="6366">
                  <c:v>4.57320772111416E-2</c:v>
                </c:pt>
                <c:pt idx="6367">
                  <c:v>4.5731693506240803E-2</c:v>
                </c:pt>
                <c:pt idx="6368">
                  <c:v>4.5731306076049798E-2</c:v>
                </c:pt>
                <c:pt idx="6369">
                  <c:v>4.5730937272310299E-2</c:v>
                </c:pt>
                <c:pt idx="6370">
                  <c:v>4.57305572926998E-2</c:v>
                </c:pt>
                <c:pt idx="6371">
                  <c:v>4.5730188488960301E-2</c:v>
                </c:pt>
                <c:pt idx="6372">
                  <c:v>4.5729823410511003E-2</c:v>
                </c:pt>
                <c:pt idx="6373">
                  <c:v>4.5729454606771497E-2</c:v>
                </c:pt>
                <c:pt idx="6374">
                  <c:v>4.57291044294834E-2</c:v>
                </c:pt>
                <c:pt idx="6375">
                  <c:v>4.5728746801614803E-2</c:v>
                </c:pt>
                <c:pt idx="6376">
                  <c:v>4.5728385448455797E-2</c:v>
                </c:pt>
                <c:pt idx="6377">
                  <c:v>4.5728050172328998E-2</c:v>
                </c:pt>
                <c:pt idx="6378">
                  <c:v>4.57276999950409E-2</c:v>
                </c:pt>
                <c:pt idx="6379">
                  <c:v>4.5727360993623699E-2</c:v>
                </c:pt>
                <c:pt idx="6380">
                  <c:v>4.5727021992206601E-2</c:v>
                </c:pt>
                <c:pt idx="6381">
                  <c:v>4.5726690441370003E-2</c:v>
                </c:pt>
                <c:pt idx="6382">
                  <c:v>4.5726351439952899E-2</c:v>
                </c:pt>
                <c:pt idx="6383">
                  <c:v>4.5726031064987203E-2</c:v>
                </c:pt>
                <c:pt idx="6384">
                  <c:v>4.5725710690021501E-2</c:v>
                </c:pt>
                <c:pt idx="6385">
                  <c:v>4.5725390315055903E-2</c:v>
                </c:pt>
                <c:pt idx="6386">
                  <c:v>4.57250699400902E-2</c:v>
                </c:pt>
                <c:pt idx="6387">
                  <c:v>4.5724764466285699E-2</c:v>
                </c:pt>
                <c:pt idx="6388">
                  <c:v>4.5724455267190899E-2</c:v>
                </c:pt>
                <c:pt idx="6389">
                  <c:v>4.5724146068096203E-2</c:v>
                </c:pt>
                <c:pt idx="6390">
                  <c:v>4.5723840594291701E-2</c:v>
                </c:pt>
                <c:pt idx="6391">
                  <c:v>4.5723546296358102E-2</c:v>
                </c:pt>
                <c:pt idx="6392">
                  <c:v>4.5723251998424502E-2</c:v>
                </c:pt>
                <c:pt idx="6393">
                  <c:v>4.5722953975200702E-2</c:v>
                </c:pt>
                <c:pt idx="6394">
                  <c:v>4.5722652226686498E-2</c:v>
                </c:pt>
                <c:pt idx="6395">
                  <c:v>4.5722376555204398E-2</c:v>
                </c:pt>
                <c:pt idx="6396">
                  <c:v>4.5722074806690202E-2</c:v>
                </c:pt>
                <c:pt idx="6397">
                  <c:v>4.5721810311078998E-2</c:v>
                </c:pt>
                <c:pt idx="6398">
                  <c:v>4.5721523463726002E-2</c:v>
                </c:pt>
                <c:pt idx="6399">
                  <c:v>4.5721251517534298E-2</c:v>
                </c:pt>
                <c:pt idx="6400">
                  <c:v>4.5720979571342503E-2</c:v>
                </c:pt>
                <c:pt idx="6401">
                  <c:v>4.5720696449279799E-2</c:v>
                </c:pt>
                <c:pt idx="6402">
                  <c:v>4.5720443129539497E-2</c:v>
                </c:pt>
                <c:pt idx="6403">
                  <c:v>4.5720171183347702E-2</c:v>
                </c:pt>
                <c:pt idx="6404">
                  <c:v>4.5719910413026803E-2</c:v>
                </c:pt>
                <c:pt idx="6405">
                  <c:v>4.57196570932865E-2</c:v>
                </c:pt>
                <c:pt idx="6406">
                  <c:v>4.5719392597675303E-2</c:v>
                </c:pt>
                <c:pt idx="6407">
                  <c:v>4.5719139277935E-2</c:v>
                </c:pt>
                <c:pt idx="6408">
                  <c:v>4.5718889683485003E-2</c:v>
                </c:pt>
                <c:pt idx="6409">
                  <c:v>4.5718643814325298E-2</c:v>
                </c:pt>
                <c:pt idx="6410">
                  <c:v>4.5718390494585003E-2</c:v>
                </c:pt>
                <c:pt idx="6411">
                  <c:v>4.5718152076005901E-2</c:v>
                </c:pt>
                <c:pt idx="6412">
                  <c:v>4.5717902481556001E-2</c:v>
                </c:pt>
                <c:pt idx="6413">
                  <c:v>4.5717671513557399E-2</c:v>
                </c:pt>
                <c:pt idx="6414">
                  <c:v>4.5717425644397701E-2</c:v>
                </c:pt>
                <c:pt idx="6415">
                  <c:v>4.5717190951108898E-2</c:v>
                </c:pt>
                <c:pt idx="6416">
                  <c:v>4.5716967433690997E-2</c:v>
                </c:pt>
                <c:pt idx="6417">
                  <c:v>4.5716732740402201E-2</c:v>
                </c:pt>
                <c:pt idx="6418">
                  <c:v>4.5716505497694002E-2</c:v>
                </c:pt>
                <c:pt idx="6419">
                  <c:v>4.5716278254985802E-2</c:v>
                </c:pt>
                <c:pt idx="6420">
                  <c:v>4.57160584628582E-2</c:v>
                </c:pt>
                <c:pt idx="6421">
                  <c:v>4.5715831220150001E-2</c:v>
                </c:pt>
                <c:pt idx="6422">
                  <c:v>4.5715618878603002E-2</c:v>
                </c:pt>
                <c:pt idx="6423">
                  <c:v>4.5715402811765699E-2</c:v>
                </c:pt>
                <c:pt idx="6424">
                  <c:v>4.5715183019638103E-2</c:v>
                </c:pt>
                <c:pt idx="6425">
                  <c:v>4.5714974403381403E-2</c:v>
                </c:pt>
                <c:pt idx="6426">
                  <c:v>4.5714765787124599E-2</c:v>
                </c:pt>
                <c:pt idx="6427">
                  <c:v>4.5714560896158198E-2</c:v>
                </c:pt>
                <c:pt idx="6428">
                  <c:v>4.5714348554611199E-2</c:v>
                </c:pt>
                <c:pt idx="6429">
                  <c:v>4.5714147388935103E-2</c:v>
                </c:pt>
                <c:pt idx="6430">
                  <c:v>4.5713942497968701E-2</c:v>
                </c:pt>
                <c:pt idx="6431">
                  <c:v>4.5713748782873202E-2</c:v>
                </c:pt>
                <c:pt idx="6432">
                  <c:v>4.5713555067777599E-2</c:v>
                </c:pt>
                <c:pt idx="6433">
                  <c:v>4.5713353902101503E-2</c:v>
                </c:pt>
                <c:pt idx="6434">
                  <c:v>4.57131527364254E-2</c:v>
                </c:pt>
                <c:pt idx="6435">
                  <c:v>4.5712962746620199E-2</c:v>
                </c:pt>
                <c:pt idx="6436">
                  <c:v>4.5712780207395602E-2</c:v>
                </c:pt>
                <c:pt idx="6437">
                  <c:v>4.5712590217590297E-2</c:v>
                </c:pt>
                <c:pt idx="6438">
                  <c:v>4.5712396502494798E-2</c:v>
                </c:pt>
                <c:pt idx="6439">
                  <c:v>4.5712221413850798E-2</c:v>
                </c:pt>
                <c:pt idx="6440">
                  <c:v>4.5712035149335903E-2</c:v>
                </c:pt>
                <c:pt idx="6441">
                  <c:v>4.5711852610111202E-2</c:v>
                </c:pt>
                <c:pt idx="6442">
                  <c:v>4.57116812467575E-2</c:v>
                </c:pt>
                <c:pt idx="6443">
                  <c:v>4.5711494982242598E-2</c:v>
                </c:pt>
                <c:pt idx="6444">
                  <c:v>4.5711323618888897E-2</c:v>
                </c:pt>
                <c:pt idx="6445">
                  <c:v>4.57111485302448E-2</c:v>
                </c:pt>
                <c:pt idx="6446">
                  <c:v>4.5710965991020203E-2</c:v>
                </c:pt>
                <c:pt idx="6447">
                  <c:v>4.5710794627666501E-2</c:v>
                </c:pt>
                <c:pt idx="6448">
                  <c:v>4.5710626989603001E-2</c:v>
                </c:pt>
                <c:pt idx="6449">
                  <c:v>4.5710466802120202E-2</c:v>
                </c:pt>
                <c:pt idx="6450">
                  <c:v>4.5710299164056799E-2</c:v>
                </c:pt>
                <c:pt idx="6451">
                  <c:v>4.5710138976573902E-2</c:v>
                </c:pt>
                <c:pt idx="6452">
                  <c:v>4.5709975063800798E-2</c:v>
                </c:pt>
                <c:pt idx="6453">
                  <c:v>4.57098111510277E-2</c:v>
                </c:pt>
                <c:pt idx="6454">
                  <c:v>4.5709658414125401E-2</c:v>
                </c:pt>
                <c:pt idx="6455">
                  <c:v>4.5709490776061998E-2</c:v>
                </c:pt>
                <c:pt idx="6456">
                  <c:v>4.5709338039159803E-2</c:v>
                </c:pt>
                <c:pt idx="6457">
                  <c:v>4.5709189027547802E-2</c:v>
                </c:pt>
                <c:pt idx="6458">
                  <c:v>4.5709032565355301E-2</c:v>
                </c:pt>
                <c:pt idx="6459">
                  <c:v>4.5708879828453099E-2</c:v>
                </c:pt>
                <c:pt idx="6460">
                  <c:v>4.5708723366260501E-2</c:v>
                </c:pt>
                <c:pt idx="6461">
                  <c:v>4.5708578079938902E-2</c:v>
                </c:pt>
                <c:pt idx="6462">
                  <c:v>4.57084253430367E-2</c:v>
                </c:pt>
                <c:pt idx="6463">
                  <c:v>4.5708287507295602E-2</c:v>
                </c:pt>
                <c:pt idx="6464">
                  <c:v>4.5708142220974003E-2</c:v>
                </c:pt>
                <c:pt idx="6465">
                  <c:v>4.5708000659942599E-2</c:v>
                </c:pt>
                <c:pt idx="6466">
                  <c:v>4.5707855373621001E-2</c:v>
                </c:pt>
                <c:pt idx="6467">
                  <c:v>4.5707713812589701E-2</c:v>
                </c:pt>
                <c:pt idx="6468">
                  <c:v>4.5707572251558297E-2</c:v>
                </c:pt>
                <c:pt idx="6469">
                  <c:v>4.5707434415817302E-2</c:v>
                </c:pt>
                <c:pt idx="6470">
                  <c:v>4.5707292854785898E-2</c:v>
                </c:pt>
                <c:pt idx="6471">
                  <c:v>4.5707162469625501E-2</c:v>
                </c:pt>
                <c:pt idx="6472">
                  <c:v>4.5707039535045603E-2</c:v>
                </c:pt>
                <c:pt idx="6473">
                  <c:v>4.5706897974014303E-2</c:v>
                </c:pt>
                <c:pt idx="6474">
                  <c:v>4.5706760138273302E-2</c:v>
                </c:pt>
                <c:pt idx="6475">
                  <c:v>4.5706637203693397E-2</c:v>
                </c:pt>
                <c:pt idx="6476">
                  <c:v>4.5706503093242701E-2</c:v>
                </c:pt>
                <c:pt idx="6477">
                  <c:v>4.57063876092434E-2</c:v>
                </c:pt>
                <c:pt idx="6478">
                  <c:v>4.57062460482121E-2</c:v>
                </c:pt>
                <c:pt idx="6479">
                  <c:v>4.5706123113632202E-2</c:v>
                </c:pt>
                <c:pt idx="6480">
                  <c:v>4.57060039043427E-2</c:v>
                </c:pt>
                <c:pt idx="6481">
                  <c:v>4.5705880969762802E-2</c:v>
                </c:pt>
                <c:pt idx="6482">
                  <c:v>4.5705754309892703E-2</c:v>
                </c:pt>
                <c:pt idx="6483">
                  <c:v>4.5705635100603097E-2</c:v>
                </c:pt>
                <c:pt idx="6484">
                  <c:v>4.5705515891313601E-2</c:v>
                </c:pt>
                <c:pt idx="6485">
                  <c:v>4.5705396682024002E-2</c:v>
                </c:pt>
                <c:pt idx="6486">
                  <c:v>4.5705288648605402E-2</c:v>
                </c:pt>
                <c:pt idx="6487">
                  <c:v>4.5705161988735199E-2</c:v>
                </c:pt>
                <c:pt idx="6488">
                  <c:v>4.5705050230026301E-2</c:v>
                </c:pt>
                <c:pt idx="6489">
                  <c:v>4.5704934746027E-2</c:v>
                </c:pt>
                <c:pt idx="6490">
                  <c:v>4.5704822987318101E-2</c:v>
                </c:pt>
                <c:pt idx="6491">
                  <c:v>4.5704703778028502E-2</c:v>
                </c:pt>
                <c:pt idx="6492">
                  <c:v>4.5704603195190402E-2</c:v>
                </c:pt>
                <c:pt idx="6493">
                  <c:v>4.5704491436481497E-2</c:v>
                </c:pt>
                <c:pt idx="6494">
                  <c:v>4.57043834030628E-2</c:v>
                </c:pt>
                <c:pt idx="6495">
                  <c:v>4.5704271644353901E-2</c:v>
                </c:pt>
                <c:pt idx="6496">
                  <c:v>4.5704163610935197E-2</c:v>
                </c:pt>
                <c:pt idx="6497">
                  <c:v>4.5704063028097201E-2</c:v>
                </c:pt>
                <c:pt idx="6498">
                  <c:v>4.5703951269388199E-2</c:v>
                </c:pt>
                <c:pt idx="6499">
                  <c:v>4.57038469612598E-2</c:v>
                </c:pt>
                <c:pt idx="6500">
                  <c:v>4.5703746378421797E-2</c:v>
                </c:pt>
                <c:pt idx="6501">
                  <c:v>4.5703645795583697E-2</c:v>
                </c:pt>
                <c:pt idx="6502">
                  <c:v>4.5703545212745701E-2</c:v>
                </c:pt>
                <c:pt idx="6503">
                  <c:v>4.5703440904617303E-2</c:v>
                </c:pt>
                <c:pt idx="6504">
                  <c:v>4.5703347772359897E-2</c:v>
                </c:pt>
                <c:pt idx="6505">
                  <c:v>4.5703247189521803E-2</c:v>
                </c:pt>
                <c:pt idx="6506">
                  <c:v>4.57031540572643E-2</c:v>
                </c:pt>
                <c:pt idx="6507">
                  <c:v>4.5703053474426297E-2</c:v>
                </c:pt>
                <c:pt idx="6508">
                  <c:v>4.57029640674591E-2</c:v>
                </c:pt>
                <c:pt idx="6509">
                  <c:v>4.5702863484621097E-2</c:v>
                </c:pt>
                <c:pt idx="6510">
                  <c:v>4.57027703523636E-2</c:v>
                </c:pt>
                <c:pt idx="6511">
                  <c:v>4.5702673494815799E-2</c:v>
                </c:pt>
                <c:pt idx="6512">
                  <c:v>4.5702584087848698E-2</c:v>
                </c:pt>
                <c:pt idx="6513">
                  <c:v>4.5702490955591202E-2</c:v>
                </c:pt>
                <c:pt idx="6514">
                  <c:v>4.5702405273914302E-2</c:v>
                </c:pt>
                <c:pt idx="6515">
                  <c:v>4.5702308416366598E-2</c:v>
                </c:pt>
                <c:pt idx="6516">
                  <c:v>4.5702222734689699E-2</c:v>
                </c:pt>
                <c:pt idx="6517">
                  <c:v>4.5702137053012903E-2</c:v>
                </c:pt>
                <c:pt idx="6518">
                  <c:v>4.5702047646045699E-2</c:v>
                </c:pt>
                <c:pt idx="6519">
                  <c:v>4.5701958239078501E-2</c:v>
                </c:pt>
                <c:pt idx="6520">
                  <c:v>4.5701880007982303E-2</c:v>
                </c:pt>
                <c:pt idx="6521">
                  <c:v>4.5701798051595702E-2</c:v>
                </c:pt>
                <c:pt idx="6522">
                  <c:v>4.5701708644628497E-2</c:v>
                </c:pt>
                <c:pt idx="6523">
                  <c:v>4.5701630413532299E-2</c:v>
                </c:pt>
                <c:pt idx="6524">
                  <c:v>4.5701548457145698E-2</c:v>
                </c:pt>
                <c:pt idx="6525">
                  <c:v>4.5701462775468799E-2</c:v>
                </c:pt>
                <c:pt idx="6526">
                  <c:v>4.57013845443726E-2</c:v>
                </c:pt>
                <c:pt idx="6527">
                  <c:v>4.5701298862695701E-2</c:v>
                </c:pt>
                <c:pt idx="6528">
                  <c:v>4.5701220631599399E-2</c:v>
                </c:pt>
                <c:pt idx="6529">
                  <c:v>4.5701146125793499E-2</c:v>
                </c:pt>
                <c:pt idx="6530">
                  <c:v>4.5701056718826301E-2</c:v>
                </c:pt>
                <c:pt idx="6531">
                  <c:v>4.5700985938310602E-2</c:v>
                </c:pt>
                <c:pt idx="6532">
                  <c:v>4.57009002566338E-2</c:v>
                </c:pt>
                <c:pt idx="6533">
                  <c:v>4.5700836926698699E-2</c:v>
                </c:pt>
                <c:pt idx="6534">
                  <c:v>4.5700758695602403E-2</c:v>
                </c:pt>
                <c:pt idx="6535">
                  <c:v>4.5700687915086802E-2</c:v>
                </c:pt>
                <c:pt idx="6536">
                  <c:v>4.5700613409280798E-2</c:v>
                </c:pt>
                <c:pt idx="6537">
                  <c:v>4.5700542628765099E-2</c:v>
                </c:pt>
                <c:pt idx="6538">
                  <c:v>4.5700460672378498E-2</c:v>
                </c:pt>
                <c:pt idx="6539">
                  <c:v>4.5700393617153202E-2</c:v>
                </c:pt>
                <c:pt idx="6540">
                  <c:v>4.5700322836637497E-2</c:v>
                </c:pt>
                <c:pt idx="6541">
                  <c:v>4.57002483308315E-2</c:v>
                </c:pt>
                <c:pt idx="6542">
                  <c:v>4.5700181275606197E-2</c:v>
                </c:pt>
                <c:pt idx="6543">
                  <c:v>4.5700117945671102E-2</c:v>
                </c:pt>
                <c:pt idx="6544">
                  <c:v>4.5700054615736001E-2</c:v>
                </c:pt>
                <c:pt idx="6545">
                  <c:v>4.5699976384639698E-2</c:v>
                </c:pt>
                <c:pt idx="6546">
                  <c:v>4.5699909329414402E-2</c:v>
                </c:pt>
                <c:pt idx="6547">
                  <c:v>4.5699853450059898E-2</c:v>
                </c:pt>
                <c:pt idx="6548">
                  <c:v>4.5699775218963602E-2</c:v>
                </c:pt>
                <c:pt idx="6549">
                  <c:v>4.5699715614318903E-2</c:v>
                </c:pt>
                <c:pt idx="6550">
                  <c:v>4.5699641108512899E-2</c:v>
                </c:pt>
                <c:pt idx="6551">
                  <c:v>4.5699581503868103E-2</c:v>
                </c:pt>
                <c:pt idx="6552">
                  <c:v>4.5699525624513598E-2</c:v>
                </c:pt>
                <c:pt idx="6553">
                  <c:v>4.5699454843997997E-2</c:v>
                </c:pt>
                <c:pt idx="6554">
                  <c:v>4.5699395239353201E-2</c:v>
                </c:pt>
                <c:pt idx="6555">
                  <c:v>4.5699331909418099E-2</c:v>
                </c:pt>
                <c:pt idx="6556">
                  <c:v>4.5699276030063601E-2</c:v>
                </c:pt>
                <c:pt idx="6557">
                  <c:v>4.5699205249548E-2</c:v>
                </c:pt>
                <c:pt idx="6558">
                  <c:v>4.5699153095483801E-2</c:v>
                </c:pt>
                <c:pt idx="6559">
                  <c:v>4.5699089765548699E-2</c:v>
                </c:pt>
                <c:pt idx="6560">
                  <c:v>4.5699022710323299E-2</c:v>
                </c:pt>
                <c:pt idx="6561">
                  <c:v>4.5698974281549502E-2</c:v>
                </c:pt>
                <c:pt idx="6562">
                  <c:v>4.5698914676904699E-2</c:v>
                </c:pt>
                <c:pt idx="6563">
                  <c:v>4.56988625228405E-2</c:v>
                </c:pt>
                <c:pt idx="6564">
                  <c:v>4.5698799192905398E-2</c:v>
                </c:pt>
                <c:pt idx="6565">
                  <c:v>4.5698739588260699E-2</c:v>
                </c:pt>
                <c:pt idx="6566">
                  <c:v>4.5698683708906201E-2</c:v>
                </c:pt>
                <c:pt idx="6567">
                  <c:v>4.5698624104261398E-2</c:v>
                </c:pt>
                <c:pt idx="6568">
                  <c:v>4.5698575675487497E-2</c:v>
                </c:pt>
                <c:pt idx="6569">
                  <c:v>4.5698523521423298E-2</c:v>
                </c:pt>
                <c:pt idx="6570">
                  <c:v>4.5698467642068898E-2</c:v>
                </c:pt>
                <c:pt idx="6571">
                  <c:v>4.56984117627144E-2</c:v>
                </c:pt>
                <c:pt idx="6572">
                  <c:v>4.5698359608650201E-2</c:v>
                </c:pt>
                <c:pt idx="6573">
                  <c:v>4.5698307454586001E-2</c:v>
                </c:pt>
                <c:pt idx="6574">
                  <c:v>4.5698259025812198E-2</c:v>
                </c:pt>
                <c:pt idx="6575">
                  <c:v>4.5698206871747998E-2</c:v>
                </c:pt>
                <c:pt idx="6576">
                  <c:v>4.5698158442974098E-2</c:v>
                </c:pt>
                <c:pt idx="6577">
                  <c:v>4.5698106288909898E-2</c:v>
                </c:pt>
                <c:pt idx="6578">
                  <c:v>4.5698046684265102E-2</c:v>
                </c:pt>
                <c:pt idx="6579">
                  <c:v>4.5698001980781597E-2</c:v>
                </c:pt>
                <c:pt idx="6580">
                  <c:v>4.5697957277298001E-2</c:v>
                </c:pt>
                <c:pt idx="6581">
                  <c:v>4.5697901397943497E-2</c:v>
                </c:pt>
                <c:pt idx="6582">
                  <c:v>4.5697852969169603E-2</c:v>
                </c:pt>
                <c:pt idx="6583">
                  <c:v>4.5697808265686E-2</c:v>
                </c:pt>
                <c:pt idx="6584">
                  <c:v>4.5697756111621898E-2</c:v>
                </c:pt>
                <c:pt idx="6585">
                  <c:v>4.5697707682847998E-2</c:v>
                </c:pt>
                <c:pt idx="6586">
                  <c:v>4.5697666704654701E-2</c:v>
                </c:pt>
                <c:pt idx="6587">
                  <c:v>4.5697622001171098E-2</c:v>
                </c:pt>
                <c:pt idx="6588">
                  <c:v>4.56975661218166E-2</c:v>
                </c:pt>
                <c:pt idx="6589">
                  <c:v>4.5697525143623401E-2</c:v>
                </c:pt>
                <c:pt idx="6590">
                  <c:v>4.5697484165430097E-2</c:v>
                </c:pt>
                <c:pt idx="6591">
                  <c:v>4.5697435736656203E-2</c:v>
                </c:pt>
                <c:pt idx="6592">
                  <c:v>4.56973910331726E-2</c:v>
                </c:pt>
                <c:pt idx="6593">
                  <c:v>4.5697353780269602E-2</c:v>
                </c:pt>
                <c:pt idx="6594">
                  <c:v>4.5697309076786E-2</c:v>
                </c:pt>
                <c:pt idx="6595">
                  <c:v>4.5697264373302501E-2</c:v>
                </c:pt>
                <c:pt idx="6596">
                  <c:v>4.5697223395109197E-2</c:v>
                </c:pt>
                <c:pt idx="6597">
                  <c:v>4.56971824169159E-2</c:v>
                </c:pt>
                <c:pt idx="6598">
                  <c:v>4.5697133988142E-2</c:v>
                </c:pt>
                <c:pt idx="6599">
                  <c:v>4.5697093009948703E-2</c:v>
                </c:pt>
                <c:pt idx="6600">
                  <c:v>4.5697048306465197E-2</c:v>
                </c:pt>
                <c:pt idx="6601">
                  <c:v>4.5697011053562199E-2</c:v>
                </c:pt>
                <c:pt idx="6602">
                  <c:v>4.5696970075368902E-2</c:v>
                </c:pt>
                <c:pt idx="6603">
                  <c:v>4.5696929097175598E-2</c:v>
                </c:pt>
                <c:pt idx="6604">
                  <c:v>4.5696888118982301E-2</c:v>
                </c:pt>
                <c:pt idx="6605">
                  <c:v>4.5696850866079303E-2</c:v>
                </c:pt>
                <c:pt idx="6606">
                  <c:v>4.5696809887886103E-2</c:v>
                </c:pt>
                <c:pt idx="6607">
                  <c:v>4.5696772634983097E-2</c:v>
                </c:pt>
                <c:pt idx="6608">
                  <c:v>4.5696735382080099E-2</c:v>
                </c:pt>
                <c:pt idx="6609">
                  <c:v>4.5696690678596497E-2</c:v>
                </c:pt>
                <c:pt idx="6610">
                  <c:v>4.5696660876274102E-2</c:v>
                </c:pt>
                <c:pt idx="6611">
                  <c:v>4.5696612447500201E-2</c:v>
                </c:pt>
                <c:pt idx="6612">
                  <c:v>4.5696586370468202E-2</c:v>
                </c:pt>
                <c:pt idx="6613">
                  <c:v>4.5696549117565197E-2</c:v>
                </c:pt>
                <c:pt idx="6614">
                  <c:v>4.56965081393719E-2</c:v>
                </c:pt>
                <c:pt idx="6615">
                  <c:v>4.5696470886468901E-2</c:v>
                </c:pt>
                <c:pt idx="6616">
                  <c:v>4.5696437358856201E-2</c:v>
                </c:pt>
                <c:pt idx="6617">
                  <c:v>4.5696403831243501E-2</c:v>
                </c:pt>
                <c:pt idx="6618">
                  <c:v>4.5696370303630801E-2</c:v>
                </c:pt>
                <c:pt idx="6619">
                  <c:v>4.5696333050727803E-2</c:v>
                </c:pt>
                <c:pt idx="6620">
                  <c:v>4.5696295797824901E-2</c:v>
                </c:pt>
                <c:pt idx="6621">
                  <c:v>4.56962659955025E-2</c:v>
                </c:pt>
                <c:pt idx="6622">
                  <c:v>4.5696217566728599E-2</c:v>
                </c:pt>
                <c:pt idx="6623">
                  <c:v>4.5696195214986801E-2</c:v>
                </c:pt>
                <c:pt idx="6624">
                  <c:v>4.5696161687374101E-2</c:v>
                </c:pt>
                <c:pt idx="6625">
                  <c:v>4.5696128159761401E-2</c:v>
                </c:pt>
                <c:pt idx="6626">
                  <c:v>4.5696094632148701E-2</c:v>
                </c:pt>
                <c:pt idx="6627">
                  <c:v>4.5696068555116702E-2</c:v>
                </c:pt>
                <c:pt idx="6628">
                  <c:v>4.5696035027504002E-2</c:v>
                </c:pt>
                <c:pt idx="6629">
                  <c:v>4.5695997774600997E-2</c:v>
                </c:pt>
                <c:pt idx="6630">
                  <c:v>4.5695967972278602E-2</c:v>
                </c:pt>
                <c:pt idx="6631">
                  <c:v>4.5695934444665902E-2</c:v>
                </c:pt>
                <c:pt idx="6632">
                  <c:v>4.5695908367633799E-2</c:v>
                </c:pt>
                <c:pt idx="6633">
                  <c:v>4.5695874840021099E-2</c:v>
                </c:pt>
                <c:pt idx="6634">
                  <c:v>4.5695845037698801E-2</c:v>
                </c:pt>
                <c:pt idx="6635">
                  <c:v>4.5695818960666698E-2</c:v>
                </c:pt>
                <c:pt idx="6636">
                  <c:v>4.5695789158344297E-2</c:v>
                </c:pt>
                <c:pt idx="6637">
                  <c:v>4.5695751905441298E-2</c:v>
                </c:pt>
                <c:pt idx="6638">
                  <c:v>4.56957295536995E-2</c:v>
                </c:pt>
                <c:pt idx="6639">
                  <c:v>4.5695688575506203E-2</c:v>
                </c:pt>
                <c:pt idx="6640">
                  <c:v>4.56956624984741E-2</c:v>
                </c:pt>
                <c:pt idx="6641">
                  <c:v>4.5695636421441997E-2</c:v>
                </c:pt>
                <c:pt idx="6642">
                  <c:v>4.5695606619119603E-2</c:v>
                </c:pt>
                <c:pt idx="6643">
                  <c:v>4.5695584267377902E-2</c:v>
                </c:pt>
                <c:pt idx="6644">
                  <c:v>4.5695561915636097E-2</c:v>
                </c:pt>
                <c:pt idx="6645">
                  <c:v>4.5695524662733099E-2</c:v>
                </c:pt>
                <c:pt idx="6646">
                  <c:v>4.5695498585701003E-2</c:v>
                </c:pt>
                <c:pt idx="6647">
                  <c:v>4.5695468783378601E-2</c:v>
                </c:pt>
                <c:pt idx="6648">
                  <c:v>4.5695442706346498E-2</c:v>
                </c:pt>
                <c:pt idx="6649">
                  <c:v>4.5695412904024103E-2</c:v>
                </c:pt>
                <c:pt idx="6650">
                  <c:v>4.5695394277572597E-2</c:v>
                </c:pt>
                <c:pt idx="6651">
                  <c:v>4.5695368200540501E-2</c:v>
                </c:pt>
                <c:pt idx="6652">
                  <c:v>4.5695342123508502E-2</c:v>
                </c:pt>
                <c:pt idx="6653">
                  <c:v>4.56953123211861E-2</c:v>
                </c:pt>
                <c:pt idx="6654">
                  <c:v>4.5695286244153997E-2</c:v>
                </c:pt>
                <c:pt idx="6655">
                  <c:v>4.5695256441831603E-2</c:v>
                </c:pt>
                <c:pt idx="6656">
                  <c:v>4.56952303647995E-2</c:v>
                </c:pt>
                <c:pt idx="6657">
                  <c:v>4.5695215463638299E-2</c:v>
                </c:pt>
                <c:pt idx="6658">
                  <c:v>4.5695185661315897E-2</c:v>
                </c:pt>
                <c:pt idx="6659">
                  <c:v>4.5695155858993503E-2</c:v>
                </c:pt>
                <c:pt idx="6660">
                  <c:v>4.5695133507251802E-2</c:v>
                </c:pt>
                <c:pt idx="6661">
                  <c:v>4.5695118606090601E-2</c:v>
                </c:pt>
                <c:pt idx="6662">
                  <c:v>4.56950888037682E-2</c:v>
                </c:pt>
                <c:pt idx="6663">
                  <c:v>4.5695073902606999E-2</c:v>
                </c:pt>
                <c:pt idx="6664">
                  <c:v>4.5695047825574903E-2</c:v>
                </c:pt>
                <c:pt idx="6665">
                  <c:v>4.5695014297962203E-2</c:v>
                </c:pt>
                <c:pt idx="6666">
                  <c:v>4.5694995671510703E-2</c:v>
                </c:pt>
                <c:pt idx="6667">
                  <c:v>4.56949695944786E-2</c:v>
                </c:pt>
                <c:pt idx="6668">
                  <c:v>4.5694947242736803E-2</c:v>
                </c:pt>
                <c:pt idx="6669">
                  <c:v>4.5694928616285303E-2</c:v>
                </c:pt>
                <c:pt idx="6670">
                  <c:v>4.56949025392532E-2</c:v>
                </c:pt>
                <c:pt idx="6671">
                  <c:v>4.5694880187511402E-2</c:v>
                </c:pt>
                <c:pt idx="6672">
                  <c:v>4.569486156106E-2</c:v>
                </c:pt>
                <c:pt idx="6673">
                  <c:v>4.5694839209318203E-2</c:v>
                </c:pt>
                <c:pt idx="6674">
                  <c:v>4.5694809406995801E-2</c:v>
                </c:pt>
                <c:pt idx="6675">
                  <c:v>4.5694798231124899E-2</c:v>
                </c:pt>
                <c:pt idx="6676">
                  <c:v>4.5694775879383101E-2</c:v>
                </c:pt>
                <c:pt idx="6677">
                  <c:v>4.5694753527641303E-2</c:v>
                </c:pt>
                <c:pt idx="6678">
                  <c:v>4.5694738626480103E-2</c:v>
                </c:pt>
                <c:pt idx="6679">
                  <c:v>4.5694720000028603E-2</c:v>
                </c:pt>
                <c:pt idx="6680">
                  <c:v>4.5694697648286799E-2</c:v>
                </c:pt>
                <c:pt idx="6681">
                  <c:v>4.5694675296545001E-2</c:v>
                </c:pt>
                <c:pt idx="6682">
                  <c:v>4.5694656670093502E-2</c:v>
                </c:pt>
                <c:pt idx="6683">
                  <c:v>4.5694638043642002E-2</c:v>
                </c:pt>
                <c:pt idx="6684">
                  <c:v>4.56946194171906E-2</c:v>
                </c:pt>
                <c:pt idx="6685">
                  <c:v>4.5694597065448803E-2</c:v>
                </c:pt>
                <c:pt idx="6686">
                  <c:v>4.5694578438997303E-2</c:v>
                </c:pt>
                <c:pt idx="6687">
                  <c:v>4.56945523619652E-2</c:v>
                </c:pt>
                <c:pt idx="6688">
                  <c:v>4.5694537460803999E-2</c:v>
                </c:pt>
                <c:pt idx="6689">
                  <c:v>4.56945188343525E-2</c:v>
                </c:pt>
                <c:pt idx="6690">
                  <c:v>4.5694496482610703E-2</c:v>
                </c:pt>
                <c:pt idx="6691">
                  <c:v>4.56944853067398E-2</c:v>
                </c:pt>
                <c:pt idx="6692">
                  <c:v>4.5694466680288301E-2</c:v>
                </c:pt>
                <c:pt idx="6693">
                  <c:v>4.56944517791271E-2</c:v>
                </c:pt>
                <c:pt idx="6694">
                  <c:v>4.5694425702094997E-2</c:v>
                </c:pt>
                <c:pt idx="6695">
                  <c:v>4.5694414526224102E-2</c:v>
                </c:pt>
                <c:pt idx="6696">
                  <c:v>4.5694392174482401E-2</c:v>
                </c:pt>
                <c:pt idx="6697">
                  <c:v>4.56943772733212E-2</c:v>
                </c:pt>
                <c:pt idx="6698">
                  <c:v>4.569436237216E-2</c:v>
                </c:pt>
                <c:pt idx="6699">
                  <c:v>4.5694340020418202E-2</c:v>
                </c:pt>
                <c:pt idx="6700">
                  <c:v>4.5694321393966703E-2</c:v>
                </c:pt>
                <c:pt idx="6701">
                  <c:v>4.56943102180958E-2</c:v>
                </c:pt>
                <c:pt idx="6702">
                  <c:v>4.5694295316934599E-2</c:v>
                </c:pt>
                <c:pt idx="6703">
                  <c:v>4.5694269239902503E-2</c:v>
                </c:pt>
                <c:pt idx="6704">
                  <c:v>4.5694250613450997E-2</c:v>
                </c:pt>
                <c:pt idx="6705">
                  <c:v>4.56942431628704E-2</c:v>
                </c:pt>
                <c:pt idx="6706">
                  <c:v>4.5694228261709199E-2</c:v>
                </c:pt>
                <c:pt idx="6707">
                  <c:v>4.56942096352577E-2</c:v>
                </c:pt>
                <c:pt idx="6708">
                  <c:v>4.5694191008806201E-2</c:v>
                </c:pt>
                <c:pt idx="6709">
                  <c:v>4.5694172382354702E-2</c:v>
                </c:pt>
                <c:pt idx="6710">
                  <c:v>4.5694164931774202E-2</c:v>
                </c:pt>
                <c:pt idx="6711">
                  <c:v>4.5694142580032397E-2</c:v>
                </c:pt>
                <c:pt idx="6712">
                  <c:v>4.5694127678871203E-2</c:v>
                </c:pt>
                <c:pt idx="6713">
                  <c:v>4.5694120228290599E-2</c:v>
                </c:pt>
                <c:pt idx="6714">
                  <c:v>4.5694097876548802E-2</c:v>
                </c:pt>
                <c:pt idx="6715">
                  <c:v>4.5694082975387601E-2</c:v>
                </c:pt>
                <c:pt idx="6716">
                  <c:v>4.5694071799516699E-2</c:v>
                </c:pt>
                <c:pt idx="6717">
                  <c:v>4.5694056898355498E-2</c:v>
                </c:pt>
                <c:pt idx="6718">
                  <c:v>4.5694027096033103E-2</c:v>
                </c:pt>
                <c:pt idx="6719">
                  <c:v>4.5694027096033103E-2</c:v>
                </c:pt>
                <c:pt idx="6720">
                  <c:v>4.5694008469581597E-2</c:v>
                </c:pt>
                <c:pt idx="6721">
                  <c:v>4.5693993568420403E-2</c:v>
                </c:pt>
                <c:pt idx="6722">
                  <c:v>4.5693986117839799E-2</c:v>
                </c:pt>
                <c:pt idx="6723">
                  <c:v>4.5693971216678599E-2</c:v>
                </c:pt>
                <c:pt idx="6724">
                  <c:v>4.5693948864936801E-2</c:v>
                </c:pt>
                <c:pt idx="6725">
                  <c:v>4.5693941414356197E-2</c:v>
                </c:pt>
                <c:pt idx="6726">
                  <c:v>4.5693922787904802E-2</c:v>
                </c:pt>
                <c:pt idx="6727">
                  <c:v>4.5693907886743601E-2</c:v>
                </c:pt>
                <c:pt idx="6728">
                  <c:v>4.5693900436162997E-2</c:v>
                </c:pt>
                <c:pt idx="6729">
                  <c:v>4.5693885535001803E-2</c:v>
                </c:pt>
                <c:pt idx="6730">
                  <c:v>4.5693866908550297E-2</c:v>
                </c:pt>
                <c:pt idx="6731">
                  <c:v>4.5693855732679402E-2</c:v>
                </c:pt>
                <c:pt idx="6732">
                  <c:v>4.5693840831518201E-2</c:v>
                </c:pt>
                <c:pt idx="6733">
                  <c:v>4.5693833380937597E-2</c:v>
                </c:pt>
                <c:pt idx="6734">
                  <c:v>4.5693822205066702E-2</c:v>
                </c:pt>
                <c:pt idx="6735">
                  <c:v>4.5693811029195799E-2</c:v>
                </c:pt>
                <c:pt idx="6736">
                  <c:v>4.5693788677454002E-2</c:v>
                </c:pt>
                <c:pt idx="6737">
                  <c:v>4.5693784952163703E-2</c:v>
                </c:pt>
                <c:pt idx="6738">
                  <c:v>4.5693773776292801E-2</c:v>
                </c:pt>
                <c:pt idx="6739">
                  <c:v>4.5693755149841302E-2</c:v>
                </c:pt>
                <c:pt idx="6740">
                  <c:v>4.5693747699260698E-2</c:v>
                </c:pt>
                <c:pt idx="6741">
                  <c:v>4.5693732798099497E-2</c:v>
                </c:pt>
                <c:pt idx="6742">
                  <c:v>4.5693721622228602E-2</c:v>
                </c:pt>
                <c:pt idx="6743">
                  <c:v>4.5693710446357699E-2</c:v>
                </c:pt>
                <c:pt idx="6744">
                  <c:v>4.5693699270486797E-2</c:v>
                </c:pt>
                <c:pt idx="6745">
                  <c:v>4.5693688094615902E-2</c:v>
                </c:pt>
                <c:pt idx="6746">
                  <c:v>4.5693676918744999E-2</c:v>
                </c:pt>
                <c:pt idx="6747">
                  <c:v>4.5693665742874201E-2</c:v>
                </c:pt>
                <c:pt idx="6748">
                  <c:v>4.5693647116422702E-2</c:v>
                </c:pt>
                <c:pt idx="6749">
                  <c:v>4.5693639665842098E-2</c:v>
                </c:pt>
                <c:pt idx="6750">
                  <c:v>4.5693635940551799E-2</c:v>
                </c:pt>
                <c:pt idx="6751">
                  <c:v>4.56936173141003E-2</c:v>
                </c:pt>
                <c:pt idx="6752">
                  <c:v>4.5693606138229398E-2</c:v>
                </c:pt>
                <c:pt idx="6753">
                  <c:v>4.5693598687648801E-2</c:v>
                </c:pt>
                <c:pt idx="6754">
                  <c:v>4.56935837864876E-2</c:v>
                </c:pt>
                <c:pt idx="6755">
                  <c:v>4.5693572610616698E-2</c:v>
                </c:pt>
                <c:pt idx="6756">
                  <c:v>4.5693568885326399E-2</c:v>
                </c:pt>
                <c:pt idx="6757">
                  <c:v>4.56935502588749E-2</c:v>
                </c:pt>
                <c:pt idx="6758">
                  <c:v>4.5693546533584602E-2</c:v>
                </c:pt>
                <c:pt idx="6759">
                  <c:v>4.5693539083003998E-2</c:v>
                </c:pt>
                <c:pt idx="6760">
                  <c:v>4.5693520456552499E-2</c:v>
                </c:pt>
                <c:pt idx="6761">
                  <c:v>4.5693520456552499E-2</c:v>
                </c:pt>
                <c:pt idx="6762">
                  <c:v>4.5693498104810701E-2</c:v>
                </c:pt>
                <c:pt idx="6763">
                  <c:v>4.5693486928939799E-2</c:v>
                </c:pt>
                <c:pt idx="6764">
                  <c:v>4.56934832036495E-2</c:v>
                </c:pt>
                <c:pt idx="6765">
                  <c:v>4.5693472027778598E-2</c:v>
                </c:pt>
                <c:pt idx="6766">
                  <c:v>4.5693460851907702E-2</c:v>
                </c:pt>
                <c:pt idx="6767">
                  <c:v>4.5693453401327098E-2</c:v>
                </c:pt>
                <c:pt idx="6768">
                  <c:v>4.5693442225456203E-2</c:v>
                </c:pt>
                <c:pt idx="6769">
                  <c:v>4.5693438500166002E-2</c:v>
                </c:pt>
                <c:pt idx="6770">
                  <c:v>4.5693423599004801E-2</c:v>
                </c:pt>
                <c:pt idx="6771">
                  <c:v>4.5693419873714503E-2</c:v>
                </c:pt>
                <c:pt idx="6772">
                  <c:v>4.5693412423133899E-2</c:v>
                </c:pt>
                <c:pt idx="6773">
                  <c:v>4.5693404972553302E-2</c:v>
                </c:pt>
                <c:pt idx="6774">
                  <c:v>4.5693397521972698E-2</c:v>
                </c:pt>
                <c:pt idx="6775">
                  <c:v>4.5693378895521199E-2</c:v>
                </c:pt>
                <c:pt idx="6776">
                  <c:v>4.5693367719650303E-2</c:v>
                </c:pt>
                <c:pt idx="6777">
                  <c:v>4.5693371444940602E-2</c:v>
                </c:pt>
                <c:pt idx="6778">
                  <c:v>4.5693352818489102E-2</c:v>
                </c:pt>
                <c:pt idx="6779">
                  <c:v>4.5693349093198797E-2</c:v>
                </c:pt>
                <c:pt idx="6780">
                  <c:v>4.5693337917327902E-2</c:v>
                </c:pt>
                <c:pt idx="6781">
                  <c:v>4.5693326741456999E-2</c:v>
                </c:pt>
                <c:pt idx="6782">
                  <c:v>4.5693319290876402E-2</c:v>
                </c:pt>
                <c:pt idx="6783">
                  <c:v>4.5693315565586097E-2</c:v>
                </c:pt>
                <c:pt idx="6784">
                  <c:v>4.5693300664424903E-2</c:v>
                </c:pt>
                <c:pt idx="6785">
                  <c:v>4.5693296939134598E-2</c:v>
                </c:pt>
                <c:pt idx="6786">
                  <c:v>4.5693289488554001E-2</c:v>
                </c:pt>
                <c:pt idx="6787">
                  <c:v>4.5693278312683099E-2</c:v>
                </c:pt>
                <c:pt idx="6788">
                  <c:v>4.5693263411521898E-2</c:v>
                </c:pt>
                <c:pt idx="6789">
                  <c:v>4.5693259686231599E-2</c:v>
                </c:pt>
                <c:pt idx="6790">
                  <c:v>4.5693255960941301E-2</c:v>
                </c:pt>
                <c:pt idx="6791">
                  <c:v>4.5693244785070398E-2</c:v>
                </c:pt>
                <c:pt idx="6792">
                  <c:v>4.5693244785070398E-2</c:v>
                </c:pt>
                <c:pt idx="6793">
                  <c:v>4.5693229883909198E-2</c:v>
                </c:pt>
                <c:pt idx="6794">
                  <c:v>4.5693222433328601E-2</c:v>
                </c:pt>
                <c:pt idx="6795">
                  <c:v>4.5693214982747997E-2</c:v>
                </c:pt>
                <c:pt idx="6796">
                  <c:v>4.5693211257457698E-2</c:v>
                </c:pt>
                <c:pt idx="6797">
                  <c:v>4.5693196356296602E-2</c:v>
                </c:pt>
                <c:pt idx="6798">
                  <c:v>4.5693192631006199E-2</c:v>
                </c:pt>
                <c:pt idx="6799">
                  <c:v>4.5693188905715901E-2</c:v>
                </c:pt>
                <c:pt idx="6800">
                  <c:v>4.5693177729845103E-2</c:v>
                </c:pt>
                <c:pt idx="6801">
                  <c:v>4.5693174004554797E-2</c:v>
                </c:pt>
                <c:pt idx="6802">
                  <c:v>4.56931665539742E-2</c:v>
                </c:pt>
                <c:pt idx="6803">
                  <c:v>4.5693162828683902E-2</c:v>
                </c:pt>
                <c:pt idx="6804">
                  <c:v>4.5693155378103298E-2</c:v>
                </c:pt>
                <c:pt idx="6805">
                  <c:v>4.5693140476942097E-2</c:v>
                </c:pt>
                <c:pt idx="6806">
                  <c:v>4.56931330263615E-2</c:v>
                </c:pt>
                <c:pt idx="6807">
                  <c:v>4.5693129301071202E-2</c:v>
                </c:pt>
                <c:pt idx="6808">
                  <c:v>4.5693125575780903E-2</c:v>
                </c:pt>
                <c:pt idx="6809">
                  <c:v>4.5693118125200299E-2</c:v>
                </c:pt>
                <c:pt idx="6810">
                  <c:v>4.5693106949329397E-2</c:v>
                </c:pt>
                <c:pt idx="6811">
                  <c:v>4.56930994987488E-2</c:v>
                </c:pt>
                <c:pt idx="6812">
                  <c:v>4.56930994987488E-2</c:v>
                </c:pt>
                <c:pt idx="6813">
                  <c:v>4.5693088322877898E-2</c:v>
                </c:pt>
                <c:pt idx="6814">
                  <c:v>4.5693084597587599E-2</c:v>
                </c:pt>
                <c:pt idx="6815">
                  <c:v>4.5693080872297301E-2</c:v>
                </c:pt>
                <c:pt idx="6816">
                  <c:v>4.5693062245845802E-2</c:v>
                </c:pt>
                <c:pt idx="6817">
                  <c:v>4.56930659711361E-2</c:v>
                </c:pt>
                <c:pt idx="6818">
                  <c:v>4.5693062245845802E-2</c:v>
                </c:pt>
                <c:pt idx="6819">
                  <c:v>4.5693058520555503E-2</c:v>
                </c:pt>
                <c:pt idx="6820">
                  <c:v>4.5693051069974899E-2</c:v>
                </c:pt>
                <c:pt idx="6821">
                  <c:v>4.5693039894103997E-2</c:v>
                </c:pt>
                <c:pt idx="6822">
                  <c:v>4.5693039894103997E-2</c:v>
                </c:pt>
                <c:pt idx="6823">
                  <c:v>4.5693036168813699E-2</c:v>
                </c:pt>
                <c:pt idx="6824">
                  <c:v>4.5693017542362199E-2</c:v>
                </c:pt>
                <c:pt idx="6825">
                  <c:v>4.5693017542362199E-2</c:v>
                </c:pt>
                <c:pt idx="6826">
                  <c:v>4.5693006366491297E-2</c:v>
                </c:pt>
                <c:pt idx="6827">
                  <c:v>4.5693006366491297E-2</c:v>
                </c:pt>
                <c:pt idx="6828">
                  <c:v>4.5692991465330103E-2</c:v>
                </c:pt>
                <c:pt idx="6829">
                  <c:v>4.5692995190620402E-2</c:v>
                </c:pt>
                <c:pt idx="6830">
                  <c:v>4.5692991465330103E-2</c:v>
                </c:pt>
                <c:pt idx="6831">
                  <c:v>4.5692980289459201E-2</c:v>
                </c:pt>
                <c:pt idx="6832">
                  <c:v>4.5692972838878597E-2</c:v>
                </c:pt>
                <c:pt idx="6833">
                  <c:v>4.5692969113588298E-2</c:v>
                </c:pt>
                <c:pt idx="6834">
                  <c:v>4.5692965388298E-2</c:v>
                </c:pt>
                <c:pt idx="6835">
                  <c:v>4.5692961663007702E-2</c:v>
                </c:pt>
                <c:pt idx="6836">
                  <c:v>4.5692961663007702E-2</c:v>
                </c:pt>
                <c:pt idx="6837">
                  <c:v>4.5692943036556202E-2</c:v>
                </c:pt>
                <c:pt idx="6838">
                  <c:v>4.5692939311266001E-2</c:v>
                </c:pt>
                <c:pt idx="6839">
                  <c:v>4.5692939311266001E-2</c:v>
                </c:pt>
                <c:pt idx="6840">
                  <c:v>4.5692939311266001E-2</c:v>
                </c:pt>
                <c:pt idx="6841">
                  <c:v>4.5692928135395099E-2</c:v>
                </c:pt>
                <c:pt idx="6842">
                  <c:v>4.5692928135395099E-2</c:v>
                </c:pt>
                <c:pt idx="6843">
                  <c:v>4.56929244101048E-2</c:v>
                </c:pt>
                <c:pt idx="6844">
                  <c:v>4.5692913234233898E-2</c:v>
                </c:pt>
                <c:pt idx="6845">
                  <c:v>4.5692905783653301E-2</c:v>
                </c:pt>
                <c:pt idx="6846">
                  <c:v>4.5692894607782399E-2</c:v>
                </c:pt>
                <c:pt idx="6847">
                  <c:v>4.56928908824921E-2</c:v>
                </c:pt>
                <c:pt idx="6848">
                  <c:v>4.56928908824921E-2</c:v>
                </c:pt>
                <c:pt idx="6849">
                  <c:v>4.5692883431911503E-2</c:v>
                </c:pt>
                <c:pt idx="6850">
                  <c:v>4.5692879706621198E-2</c:v>
                </c:pt>
                <c:pt idx="6851">
                  <c:v>4.5692872256040601E-2</c:v>
                </c:pt>
                <c:pt idx="6852">
                  <c:v>4.5692875981330899E-2</c:v>
                </c:pt>
                <c:pt idx="6853">
                  <c:v>4.5692872256040601E-2</c:v>
                </c:pt>
                <c:pt idx="6854">
                  <c:v>4.5692864805459997E-2</c:v>
                </c:pt>
                <c:pt idx="6855">
                  <c:v>4.56928573548794E-2</c:v>
                </c:pt>
                <c:pt idx="6856">
                  <c:v>4.5692861080169699E-2</c:v>
                </c:pt>
                <c:pt idx="6857">
                  <c:v>4.56928573548794E-2</c:v>
                </c:pt>
                <c:pt idx="6858">
                  <c:v>4.5692842453718199E-2</c:v>
                </c:pt>
                <c:pt idx="6859">
                  <c:v>4.5692842453718199E-2</c:v>
                </c:pt>
                <c:pt idx="6860">
                  <c:v>4.5692835003137602E-2</c:v>
                </c:pt>
                <c:pt idx="6861">
                  <c:v>4.5692835003137602E-2</c:v>
                </c:pt>
                <c:pt idx="6862">
                  <c:v>4.56928238272667E-2</c:v>
                </c:pt>
                <c:pt idx="6863">
                  <c:v>4.56928238272667E-2</c:v>
                </c:pt>
                <c:pt idx="6864">
                  <c:v>4.56928238272667E-2</c:v>
                </c:pt>
                <c:pt idx="6865">
                  <c:v>4.5692812651395798E-2</c:v>
                </c:pt>
                <c:pt idx="6866">
                  <c:v>4.5692812651395798E-2</c:v>
                </c:pt>
                <c:pt idx="6867">
                  <c:v>4.5692801475524902E-2</c:v>
                </c:pt>
                <c:pt idx="6868">
                  <c:v>4.5692805200815201E-2</c:v>
                </c:pt>
                <c:pt idx="6869">
                  <c:v>4.5692801475524902E-2</c:v>
                </c:pt>
                <c:pt idx="6870">
                  <c:v>4.5692794024944298E-2</c:v>
                </c:pt>
                <c:pt idx="6871">
                  <c:v>4.5692786574363702E-2</c:v>
                </c:pt>
                <c:pt idx="6872">
                  <c:v>4.5692790299654E-2</c:v>
                </c:pt>
                <c:pt idx="6873">
                  <c:v>4.5692786574363702E-2</c:v>
                </c:pt>
                <c:pt idx="6874">
                  <c:v>4.5692775398492799E-2</c:v>
                </c:pt>
                <c:pt idx="6875">
                  <c:v>4.5692771673202501E-2</c:v>
                </c:pt>
                <c:pt idx="6876">
                  <c:v>4.5692764222621897E-2</c:v>
                </c:pt>
                <c:pt idx="6877">
                  <c:v>4.5692760497331598E-2</c:v>
                </c:pt>
                <c:pt idx="6878">
                  <c:v>4.5692767947912202E-2</c:v>
                </c:pt>
                <c:pt idx="6879">
                  <c:v>4.56927567720413E-2</c:v>
                </c:pt>
                <c:pt idx="6880">
                  <c:v>4.5692753046751002E-2</c:v>
                </c:pt>
                <c:pt idx="6881">
                  <c:v>4.56927567720413E-2</c:v>
                </c:pt>
                <c:pt idx="6882">
                  <c:v>4.5692745596170398E-2</c:v>
                </c:pt>
                <c:pt idx="6883">
                  <c:v>4.5692745596170398E-2</c:v>
                </c:pt>
                <c:pt idx="6884">
                  <c:v>4.5692741870880099E-2</c:v>
                </c:pt>
                <c:pt idx="6885">
                  <c:v>4.5692734420299502E-2</c:v>
                </c:pt>
                <c:pt idx="6886">
                  <c:v>4.5692726969718898E-2</c:v>
                </c:pt>
                <c:pt idx="6887">
                  <c:v>4.56927232444286E-2</c:v>
                </c:pt>
                <c:pt idx="6888">
                  <c:v>4.5692715793848003E-2</c:v>
                </c:pt>
                <c:pt idx="6889">
                  <c:v>4.56927232444286E-2</c:v>
                </c:pt>
                <c:pt idx="6890">
                  <c:v>4.56927232444286E-2</c:v>
                </c:pt>
                <c:pt idx="6891">
                  <c:v>4.5692712068557802E-2</c:v>
                </c:pt>
                <c:pt idx="6892">
                  <c:v>4.5692712068557802E-2</c:v>
                </c:pt>
                <c:pt idx="6893">
                  <c:v>4.5692700892686802E-2</c:v>
                </c:pt>
                <c:pt idx="6894">
                  <c:v>4.5692700892686802E-2</c:v>
                </c:pt>
                <c:pt idx="6895">
                  <c:v>4.5692700892686802E-2</c:v>
                </c:pt>
                <c:pt idx="6896">
                  <c:v>4.5692700892686802E-2</c:v>
                </c:pt>
                <c:pt idx="6897">
                  <c:v>4.5692689716815997E-2</c:v>
                </c:pt>
                <c:pt idx="6898">
                  <c:v>4.5692697167396601E-2</c:v>
                </c:pt>
                <c:pt idx="6899">
                  <c:v>4.5692689716815997E-2</c:v>
                </c:pt>
                <c:pt idx="6900">
                  <c:v>4.56926822662354E-2</c:v>
                </c:pt>
                <c:pt idx="6901">
                  <c:v>4.5692678540945102E-2</c:v>
                </c:pt>
                <c:pt idx="6902">
                  <c:v>4.5692678540945102E-2</c:v>
                </c:pt>
                <c:pt idx="6903">
                  <c:v>4.5692674815654803E-2</c:v>
                </c:pt>
                <c:pt idx="6904">
                  <c:v>4.5692671090364498E-2</c:v>
                </c:pt>
                <c:pt idx="6905">
                  <c:v>4.5692667365074199E-2</c:v>
                </c:pt>
                <c:pt idx="6906">
                  <c:v>4.5692663639783901E-2</c:v>
                </c:pt>
                <c:pt idx="6907">
                  <c:v>4.5692663639783901E-2</c:v>
                </c:pt>
                <c:pt idx="6908">
                  <c:v>4.5692663639783901E-2</c:v>
                </c:pt>
                <c:pt idx="6909">
                  <c:v>4.5692656189203297E-2</c:v>
                </c:pt>
                <c:pt idx="6910">
                  <c:v>4.5692652463912999E-2</c:v>
                </c:pt>
                <c:pt idx="6911">
                  <c:v>4.5692652463912999E-2</c:v>
                </c:pt>
                <c:pt idx="6912">
                  <c:v>4.5692652463912999E-2</c:v>
                </c:pt>
                <c:pt idx="6913">
                  <c:v>4.5692641288042103E-2</c:v>
                </c:pt>
                <c:pt idx="6914">
                  <c:v>4.5692637562751798E-2</c:v>
                </c:pt>
                <c:pt idx="6915">
                  <c:v>4.5692641288042103E-2</c:v>
                </c:pt>
                <c:pt idx="6916">
                  <c:v>4.5692630112171201E-2</c:v>
                </c:pt>
                <c:pt idx="6917">
                  <c:v>4.5692633837461499E-2</c:v>
                </c:pt>
                <c:pt idx="6918">
                  <c:v>4.5692630112171201E-2</c:v>
                </c:pt>
                <c:pt idx="6919">
                  <c:v>4.5692630112171201E-2</c:v>
                </c:pt>
                <c:pt idx="6920">
                  <c:v>4.5692626386880902E-2</c:v>
                </c:pt>
                <c:pt idx="6921">
                  <c:v>4.5692618936300299E-2</c:v>
                </c:pt>
                <c:pt idx="6922">
                  <c:v>4.5692618936300299E-2</c:v>
                </c:pt>
                <c:pt idx="6923">
                  <c:v>4.569261521101E-2</c:v>
                </c:pt>
                <c:pt idx="6924">
                  <c:v>4.569261521101E-2</c:v>
                </c:pt>
                <c:pt idx="6925">
                  <c:v>4.5692611485719702E-2</c:v>
                </c:pt>
                <c:pt idx="6926">
                  <c:v>4.5692604035139098E-2</c:v>
                </c:pt>
                <c:pt idx="6927">
                  <c:v>4.5692600309848799E-2</c:v>
                </c:pt>
                <c:pt idx="6928">
                  <c:v>4.5692607760429403E-2</c:v>
                </c:pt>
                <c:pt idx="6929">
                  <c:v>4.5692607760429403E-2</c:v>
                </c:pt>
                <c:pt idx="6930">
                  <c:v>4.5692596584558501E-2</c:v>
                </c:pt>
                <c:pt idx="6931">
                  <c:v>4.5692589133977897E-2</c:v>
                </c:pt>
                <c:pt idx="6932">
                  <c:v>4.5692596584558501E-2</c:v>
                </c:pt>
                <c:pt idx="6933">
                  <c:v>4.5692585408687598E-2</c:v>
                </c:pt>
                <c:pt idx="6934">
                  <c:v>4.5692585408687598E-2</c:v>
                </c:pt>
                <c:pt idx="6935">
                  <c:v>4.5692585408687598E-2</c:v>
                </c:pt>
                <c:pt idx="6936">
                  <c:v>4.5692577958107002E-2</c:v>
                </c:pt>
                <c:pt idx="6937">
                  <c:v>4.5692585408687598E-2</c:v>
                </c:pt>
                <c:pt idx="6938">
                  <c:v>4.5692574232816703E-2</c:v>
                </c:pt>
                <c:pt idx="6939">
                  <c:v>4.5692574232816703E-2</c:v>
                </c:pt>
                <c:pt idx="6940">
                  <c:v>4.5692574232816703E-2</c:v>
                </c:pt>
                <c:pt idx="6941">
                  <c:v>4.5692570507526398E-2</c:v>
                </c:pt>
                <c:pt idx="6942">
                  <c:v>4.5692563056945801E-2</c:v>
                </c:pt>
                <c:pt idx="6943">
                  <c:v>4.5692559331655502E-2</c:v>
                </c:pt>
                <c:pt idx="6944">
                  <c:v>4.5692555606365197E-2</c:v>
                </c:pt>
                <c:pt idx="6945">
                  <c:v>4.5692559331655502E-2</c:v>
                </c:pt>
                <c:pt idx="6946">
                  <c:v>4.5692559331655502E-2</c:v>
                </c:pt>
                <c:pt idx="6947">
                  <c:v>4.5692551881074898E-2</c:v>
                </c:pt>
                <c:pt idx="6948">
                  <c:v>4.5692551881074898E-2</c:v>
                </c:pt>
                <c:pt idx="6949">
                  <c:v>4.56925481557846E-2</c:v>
                </c:pt>
                <c:pt idx="6950">
                  <c:v>4.5692551881074898E-2</c:v>
                </c:pt>
                <c:pt idx="6951">
                  <c:v>4.5692551881074898E-2</c:v>
                </c:pt>
                <c:pt idx="6952">
                  <c:v>4.5692540705204003E-2</c:v>
                </c:pt>
                <c:pt idx="6953">
                  <c:v>4.56925481557846E-2</c:v>
                </c:pt>
                <c:pt idx="6954">
                  <c:v>4.5692544430494302E-2</c:v>
                </c:pt>
                <c:pt idx="6955">
                  <c:v>4.5692544430494302E-2</c:v>
                </c:pt>
                <c:pt idx="6956">
                  <c:v>4.5692529529333101E-2</c:v>
                </c:pt>
                <c:pt idx="6957">
                  <c:v>4.5692533254623399E-2</c:v>
                </c:pt>
                <c:pt idx="6958">
                  <c:v>4.5692529529333101E-2</c:v>
                </c:pt>
                <c:pt idx="6959">
                  <c:v>4.5692529529333101E-2</c:v>
                </c:pt>
                <c:pt idx="6960">
                  <c:v>4.5692529529333101E-2</c:v>
                </c:pt>
                <c:pt idx="6961">
                  <c:v>4.5692525804042802E-2</c:v>
                </c:pt>
                <c:pt idx="6962">
                  <c:v>4.56925146281719E-2</c:v>
                </c:pt>
                <c:pt idx="6963">
                  <c:v>4.5692518353462198E-2</c:v>
                </c:pt>
                <c:pt idx="6964">
                  <c:v>4.5692518353462198E-2</c:v>
                </c:pt>
                <c:pt idx="6965">
                  <c:v>4.5692518353462198E-2</c:v>
                </c:pt>
                <c:pt idx="6966">
                  <c:v>4.5692510902881601E-2</c:v>
                </c:pt>
                <c:pt idx="6967">
                  <c:v>4.5692510902881601E-2</c:v>
                </c:pt>
                <c:pt idx="6968">
                  <c:v>4.5692510902881601E-2</c:v>
                </c:pt>
                <c:pt idx="6969">
                  <c:v>4.5692507177591303E-2</c:v>
                </c:pt>
                <c:pt idx="6970">
                  <c:v>4.5692503452300998E-2</c:v>
                </c:pt>
                <c:pt idx="6971">
                  <c:v>4.5692503452300998E-2</c:v>
                </c:pt>
                <c:pt idx="6972">
                  <c:v>4.5692496001720401E-2</c:v>
                </c:pt>
                <c:pt idx="6973">
                  <c:v>4.5692499727010699E-2</c:v>
                </c:pt>
                <c:pt idx="6974">
                  <c:v>4.5692499727010699E-2</c:v>
                </c:pt>
                <c:pt idx="6975">
                  <c:v>4.5692499727010699E-2</c:v>
                </c:pt>
                <c:pt idx="6976">
                  <c:v>4.5692492276430102E-2</c:v>
                </c:pt>
                <c:pt idx="6977">
                  <c:v>4.5692496001720401E-2</c:v>
                </c:pt>
                <c:pt idx="6978">
                  <c:v>4.5692484825849498E-2</c:v>
                </c:pt>
                <c:pt idx="6979">
                  <c:v>4.5692484825849498E-2</c:v>
                </c:pt>
                <c:pt idx="6980">
                  <c:v>4.5692484825849498E-2</c:v>
                </c:pt>
                <c:pt idx="6981">
                  <c:v>4.5692484825849498E-2</c:v>
                </c:pt>
                <c:pt idx="6982">
                  <c:v>4.56924811005592E-2</c:v>
                </c:pt>
                <c:pt idx="6983">
                  <c:v>4.56924811005592E-2</c:v>
                </c:pt>
                <c:pt idx="6984">
                  <c:v>4.56924811005592E-2</c:v>
                </c:pt>
                <c:pt idx="6985">
                  <c:v>4.5692477375268901E-2</c:v>
                </c:pt>
                <c:pt idx="6986">
                  <c:v>4.5692473649978603E-2</c:v>
                </c:pt>
                <c:pt idx="6987">
                  <c:v>4.5692473649978603E-2</c:v>
                </c:pt>
                <c:pt idx="6988">
                  <c:v>4.5692473649978603E-2</c:v>
                </c:pt>
                <c:pt idx="6989">
                  <c:v>4.5692466199397999E-2</c:v>
                </c:pt>
                <c:pt idx="6990">
                  <c:v>4.5692473649978603E-2</c:v>
                </c:pt>
                <c:pt idx="6991">
                  <c:v>4.5692466199397999E-2</c:v>
                </c:pt>
                <c:pt idx="6992">
                  <c:v>4.5692466199397999E-2</c:v>
                </c:pt>
                <c:pt idx="6993">
                  <c:v>4.5692458748817402E-2</c:v>
                </c:pt>
                <c:pt idx="6994">
                  <c:v>4.5692455023527201E-2</c:v>
                </c:pt>
                <c:pt idx="6995">
                  <c:v>4.5692458748817402E-2</c:v>
                </c:pt>
                <c:pt idx="6996">
                  <c:v>4.5692462474107701E-2</c:v>
                </c:pt>
                <c:pt idx="6997">
                  <c:v>4.5692451298236902E-2</c:v>
                </c:pt>
                <c:pt idx="6998">
                  <c:v>4.5692455023527201E-2</c:v>
                </c:pt>
                <c:pt idx="6999">
                  <c:v>4.5692451298236902E-2</c:v>
                </c:pt>
                <c:pt idx="7000">
                  <c:v>4.5692455023527201E-2</c:v>
                </c:pt>
                <c:pt idx="7001">
                  <c:v>4.5692451298236902E-2</c:v>
                </c:pt>
                <c:pt idx="7002">
                  <c:v>4.5692451298236902E-2</c:v>
                </c:pt>
                <c:pt idx="7003">
                  <c:v>4.5692443847656299E-2</c:v>
                </c:pt>
                <c:pt idx="7004">
                  <c:v>4.5692443847656299E-2</c:v>
                </c:pt>
                <c:pt idx="7005">
                  <c:v>4.5692447572946597E-2</c:v>
                </c:pt>
                <c:pt idx="7006">
                  <c:v>4.5692440122366E-2</c:v>
                </c:pt>
                <c:pt idx="7007">
                  <c:v>4.5692443847656299E-2</c:v>
                </c:pt>
                <c:pt idx="7008">
                  <c:v>4.5692436397075702E-2</c:v>
                </c:pt>
                <c:pt idx="7009">
                  <c:v>4.5692436397075702E-2</c:v>
                </c:pt>
                <c:pt idx="7010">
                  <c:v>4.5692440122366E-2</c:v>
                </c:pt>
                <c:pt idx="7011">
                  <c:v>4.5692436397075702E-2</c:v>
                </c:pt>
                <c:pt idx="7012">
                  <c:v>4.5692436397075702E-2</c:v>
                </c:pt>
                <c:pt idx="7013">
                  <c:v>4.5692428946495098E-2</c:v>
                </c:pt>
                <c:pt idx="7014">
                  <c:v>4.5692425221204799E-2</c:v>
                </c:pt>
                <c:pt idx="7015">
                  <c:v>4.5692425221204799E-2</c:v>
                </c:pt>
                <c:pt idx="7016">
                  <c:v>4.5692432671785403E-2</c:v>
                </c:pt>
                <c:pt idx="7017">
                  <c:v>4.5692428946495098E-2</c:v>
                </c:pt>
                <c:pt idx="7018">
                  <c:v>4.5692425221204799E-2</c:v>
                </c:pt>
                <c:pt idx="7019">
                  <c:v>4.5692425221204799E-2</c:v>
                </c:pt>
                <c:pt idx="7020">
                  <c:v>4.5692421495914501E-2</c:v>
                </c:pt>
                <c:pt idx="7021">
                  <c:v>4.5692414045333897E-2</c:v>
                </c:pt>
                <c:pt idx="7022">
                  <c:v>4.5692417770624202E-2</c:v>
                </c:pt>
                <c:pt idx="7023">
                  <c:v>4.5692414045333897E-2</c:v>
                </c:pt>
                <c:pt idx="7024">
                  <c:v>4.5692414045333897E-2</c:v>
                </c:pt>
                <c:pt idx="7025">
                  <c:v>4.56924065947533E-2</c:v>
                </c:pt>
                <c:pt idx="7026">
                  <c:v>4.56924065947533E-2</c:v>
                </c:pt>
                <c:pt idx="7027">
                  <c:v>4.5692414045333897E-2</c:v>
                </c:pt>
                <c:pt idx="7028">
                  <c:v>4.5692402869463002E-2</c:v>
                </c:pt>
                <c:pt idx="7029">
                  <c:v>4.56924065947533E-2</c:v>
                </c:pt>
                <c:pt idx="7030">
                  <c:v>4.56924065947533E-2</c:v>
                </c:pt>
                <c:pt idx="7031">
                  <c:v>4.5692402869463002E-2</c:v>
                </c:pt>
                <c:pt idx="7032">
                  <c:v>4.56924065947533E-2</c:v>
                </c:pt>
                <c:pt idx="7033">
                  <c:v>4.5692399144172703E-2</c:v>
                </c:pt>
                <c:pt idx="7034">
                  <c:v>4.5692402869463002E-2</c:v>
                </c:pt>
                <c:pt idx="7035">
                  <c:v>4.5692402869463002E-2</c:v>
                </c:pt>
                <c:pt idx="7036">
                  <c:v>4.5692395418882398E-2</c:v>
                </c:pt>
                <c:pt idx="7037">
                  <c:v>4.5692395418882398E-2</c:v>
                </c:pt>
                <c:pt idx="7038">
                  <c:v>4.5692395418882398E-2</c:v>
                </c:pt>
                <c:pt idx="7039">
                  <c:v>4.5692395418882398E-2</c:v>
                </c:pt>
                <c:pt idx="7040">
                  <c:v>4.5692391693592099E-2</c:v>
                </c:pt>
                <c:pt idx="7041">
                  <c:v>4.5692387968301801E-2</c:v>
                </c:pt>
                <c:pt idx="7042">
                  <c:v>4.5692391693592099E-2</c:v>
                </c:pt>
                <c:pt idx="7043">
                  <c:v>4.5692384243011502E-2</c:v>
                </c:pt>
                <c:pt idx="7044">
                  <c:v>4.5692380517721197E-2</c:v>
                </c:pt>
                <c:pt idx="7045">
                  <c:v>4.5692384243011502E-2</c:v>
                </c:pt>
                <c:pt idx="7046">
                  <c:v>4.5692384243011502E-2</c:v>
                </c:pt>
                <c:pt idx="7047">
                  <c:v>4.5692391693592099E-2</c:v>
                </c:pt>
                <c:pt idx="7048">
                  <c:v>4.5692391693592099E-2</c:v>
                </c:pt>
                <c:pt idx="7049">
                  <c:v>4.5692380517721197E-2</c:v>
                </c:pt>
                <c:pt idx="7050">
                  <c:v>4.5692376792430899E-2</c:v>
                </c:pt>
                <c:pt idx="7051">
                  <c:v>4.5692380517721197E-2</c:v>
                </c:pt>
                <c:pt idx="7052">
                  <c:v>4.5692376792430899E-2</c:v>
                </c:pt>
                <c:pt idx="7053">
                  <c:v>4.56923730671406E-2</c:v>
                </c:pt>
                <c:pt idx="7054">
                  <c:v>4.56923730671406E-2</c:v>
                </c:pt>
                <c:pt idx="7055">
                  <c:v>4.5692369341850302E-2</c:v>
                </c:pt>
                <c:pt idx="7056">
                  <c:v>4.5692369341850302E-2</c:v>
                </c:pt>
                <c:pt idx="7057">
                  <c:v>4.5692369341850302E-2</c:v>
                </c:pt>
                <c:pt idx="7058">
                  <c:v>4.5692369341850302E-2</c:v>
                </c:pt>
                <c:pt idx="7059">
                  <c:v>4.5692365616560003E-2</c:v>
                </c:pt>
                <c:pt idx="7060">
                  <c:v>4.5692369341850302E-2</c:v>
                </c:pt>
                <c:pt idx="7061">
                  <c:v>4.5692369341850302E-2</c:v>
                </c:pt>
                <c:pt idx="7062">
                  <c:v>4.5692358165979399E-2</c:v>
                </c:pt>
                <c:pt idx="7063">
                  <c:v>4.5692361891269698E-2</c:v>
                </c:pt>
                <c:pt idx="7064">
                  <c:v>4.5692358165979399E-2</c:v>
                </c:pt>
                <c:pt idx="7065">
                  <c:v>4.5692358165979399E-2</c:v>
                </c:pt>
                <c:pt idx="7066">
                  <c:v>4.5692354440689101E-2</c:v>
                </c:pt>
                <c:pt idx="7067">
                  <c:v>4.5692358165979399E-2</c:v>
                </c:pt>
                <c:pt idx="7068">
                  <c:v>4.5692354440689101E-2</c:v>
                </c:pt>
                <c:pt idx="7069">
                  <c:v>4.5692354440689101E-2</c:v>
                </c:pt>
                <c:pt idx="7070">
                  <c:v>4.5692354440689101E-2</c:v>
                </c:pt>
                <c:pt idx="7071">
                  <c:v>4.5692358165979399E-2</c:v>
                </c:pt>
                <c:pt idx="7072">
                  <c:v>4.5692346990108497E-2</c:v>
                </c:pt>
                <c:pt idx="7073">
                  <c:v>4.5692346990108497E-2</c:v>
                </c:pt>
                <c:pt idx="7074">
                  <c:v>4.5692343264818198E-2</c:v>
                </c:pt>
                <c:pt idx="7075">
                  <c:v>4.5692346990108497E-2</c:v>
                </c:pt>
                <c:pt idx="7076">
                  <c:v>4.5692346990108497E-2</c:v>
                </c:pt>
                <c:pt idx="7077">
                  <c:v>4.5692346990108497E-2</c:v>
                </c:pt>
                <c:pt idx="7078">
                  <c:v>4.5692346990108497E-2</c:v>
                </c:pt>
                <c:pt idx="7079">
                  <c:v>4.5692346990108497E-2</c:v>
                </c:pt>
                <c:pt idx="7080">
                  <c:v>4.5692343264818198E-2</c:v>
                </c:pt>
                <c:pt idx="7081">
                  <c:v>4.56923395395279E-2</c:v>
                </c:pt>
                <c:pt idx="7082">
                  <c:v>4.56923395395279E-2</c:v>
                </c:pt>
                <c:pt idx="7083">
                  <c:v>4.5692335814237602E-2</c:v>
                </c:pt>
                <c:pt idx="7084">
                  <c:v>4.5692335814237602E-2</c:v>
                </c:pt>
                <c:pt idx="7085">
                  <c:v>4.5692332088947303E-2</c:v>
                </c:pt>
                <c:pt idx="7086">
                  <c:v>4.56923395395279E-2</c:v>
                </c:pt>
                <c:pt idx="7087">
                  <c:v>4.5692335814237602E-2</c:v>
                </c:pt>
                <c:pt idx="7088">
                  <c:v>4.5692332088947303E-2</c:v>
                </c:pt>
                <c:pt idx="7089">
                  <c:v>4.5692335814237602E-2</c:v>
                </c:pt>
                <c:pt idx="7090">
                  <c:v>4.5692332088947303E-2</c:v>
                </c:pt>
                <c:pt idx="7091">
                  <c:v>4.5692324638366699E-2</c:v>
                </c:pt>
                <c:pt idx="7092">
                  <c:v>4.5692332088947303E-2</c:v>
                </c:pt>
                <c:pt idx="7093">
                  <c:v>4.5692324638366699E-2</c:v>
                </c:pt>
                <c:pt idx="7094">
                  <c:v>4.5692332088947303E-2</c:v>
                </c:pt>
                <c:pt idx="7095">
                  <c:v>4.5692332088947303E-2</c:v>
                </c:pt>
                <c:pt idx="7096">
                  <c:v>4.5692324638366699E-2</c:v>
                </c:pt>
                <c:pt idx="7097">
                  <c:v>4.5692324638366699E-2</c:v>
                </c:pt>
                <c:pt idx="7098">
                  <c:v>4.5692317187786102E-2</c:v>
                </c:pt>
                <c:pt idx="7099">
                  <c:v>4.5692320913076401E-2</c:v>
                </c:pt>
                <c:pt idx="7100">
                  <c:v>4.5692320913076401E-2</c:v>
                </c:pt>
                <c:pt idx="7101">
                  <c:v>4.5692317187786102E-2</c:v>
                </c:pt>
                <c:pt idx="7102">
                  <c:v>4.5692320913076401E-2</c:v>
                </c:pt>
                <c:pt idx="7103">
                  <c:v>4.5692320913076401E-2</c:v>
                </c:pt>
                <c:pt idx="7104">
                  <c:v>4.5692317187786102E-2</c:v>
                </c:pt>
                <c:pt idx="7105">
                  <c:v>4.5692313462495797E-2</c:v>
                </c:pt>
                <c:pt idx="7106">
                  <c:v>4.5692309737205498E-2</c:v>
                </c:pt>
                <c:pt idx="7107">
                  <c:v>4.5692313462495797E-2</c:v>
                </c:pt>
                <c:pt idx="7108">
                  <c:v>4.5692313462495797E-2</c:v>
                </c:pt>
                <c:pt idx="7109">
                  <c:v>4.5692313462495797E-2</c:v>
                </c:pt>
                <c:pt idx="7110">
                  <c:v>4.5692313462495797E-2</c:v>
                </c:pt>
                <c:pt idx="7111">
                  <c:v>4.5692302286624902E-2</c:v>
                </c:pt>
                <c:pt idx="7112">
                  <c:v>4.5692302286624902E-2</c:v>
                </c:pt>
                <c:pt idx="7113">
                  <c:v>4.56923060119152E-2</c:v>
                </c:pt>
                <c:pt idx="7114">
                  <c:v>4.5692302286624902E-2</c:v>
                </c:pt>
                <c:pt idx="7115">
                  <c:v>4.5692309737205498E-2</c:v>
                </c:pt>
                <c:pt idx="7116">
                  <c:v>4.56923060119152E-2</c:v>
                </c:pt>
                <c:pt idx="7117">
                  <c:v>4.5692302286624902E-2</c:v>
                </c:pt>
                <c:pt idx="7118">
                  <c:v>4.5692302286624902E-2</c:v>
                </c:pt>
                <c:pt idx="7119">
                  <c:v>4.5692302286624902E-2</c:v>
                </c:pt>
                <c:pt idx="7120">
                  <c:v>4.5692294836044298E-2</c:v>
                </c:pt>
                <c:pt idx="7121">
                  <c:v>4.5692298561334603E-2</c:v>
                </c:pt>
                <c:pt idx="7122">
                  <c:v>4.5692298561334603E-2</c:v>
                </c:pt>
                <c:pt idx="7123">
                  <c:v>4.5692294836044298E-2</c:v>
                </c:pt>
                <c:pt idx="7124">
                  <c:v>4.5692291110753999E-2</c:v>
                </c:pt>
                <c:pt idx="7125">
                  <c:v>4.5692291110753999E-2</c:v>
                </c:pt>
                <c:pt idx="7126">
                  <c:v>4.5692291110753999E-2</c:v>
                </c:pt>
                <c:pt idx="7127">
                  <c:v>4.5692291110753999E-2</c:v>
                </c:pt>
                <c:pt idx="7128">
                  <c:v>4.5692291110753999E-2</c:v>
                </c:pt>
                <c:pt idx="7129">
                  <c:v>4.5692287385463701E-2</c:v>
                </c:pt>
                <c:pt idx="7130">
                  <c:v>4.5692283660173402E-2</c:v>
                </c:pt>
                <c:pt idx="7131">
                  <c:v>4.5692279934883097E-2</c:v>
                </c:pt>
                <c:pt idx="7132">
                  <c:v>4.5692291110753999E-2</c:v>
                </c:pt>
                <c:pt idx="7133">
                  <c:v>4.5692291110753999E-2</c:v>
                </c:pt>
                <c:pt idx="7134">
                  <c:v>4.5692287385463701E-2</c:v>
                </c:pt>
                <c:pt idx="7135">
                  <c:v>4.5692291110753999E-2</c:v>
                </c:pt>
                <c:pt idx="7136">
                  <c:v>4.5692287385463701E-2</c:v>
                </c:pt>
                <c:pt idx="7137">
                  <c:v>4.5692279934883097E-2</c:v>
                </c:pt>
                <c:pt idx="7138">
                  <c:v>4.5692279934883097E-2</c:v>
                </c:pt>
                <c:pt idx="7139">
                  <c:v>4.5692287385463701E-2</c:v>
                </c:pt>
                <c:pt idx="7140">
                  <c:v>4.5692287385463701E-2</c:v>
                </c:pt>
                <c:pt idx="7141">
                  <c:v>4.5692279934883097E-2</c:v>
                </c:pt>
                <c:pt idx="7142">
                  <c:v>4.5692279934883097E-2</c:v>
                </c:pt>
                <c:pt idx="7143">
                  <c:v>4.5692279934883097E-2</c:v>
                </c:pt>
                <c:pt idx="7144">
                  <c:v>4.5692279934883097E-2</c:v>
                </c:pt>
                <c:pt idx="7145">
                  <c:v>4.56922724843025E-2</c:v>
                </c:pt>
                <c:pt idx="7146">
                  <c:v>4.5692276209592798E-2</c:v>
                </c:pt>
                <c:pt idx="7147">
                  <c:v>4.5692265033721903E-2</c:v>
                </c:pt>
                <c:pt idx="7148">
                  <c:v>4.5692268759012201E-2</c:v>
                </c:pt>
                <c:pt idx="7149">
                  <c:v>4.5692268759012201E-2</c:v>
                </c:pt>
                <c:pt idx="7150">
                  <c:v>4.5692268759012201E-2</c:v>
                </c:pt>
                <c:pt idx="7151">
                  <c:v>4.5692268759012201E-2</c:v>
                </c:pt>
                <c:pt idx="7152">
                  <c:v>4.5692268759012201E-2</c:v>
                </c:pt>
                <c:pt idx="7153">
                  <c:v>4.5692265033721903E-2</c:v>
                </c:pt>
                <c:pt idx="7154">
                  <c:v>4.5692268759012201E-2</c:v>
                </c:pt>
                <c:pt idx="7155">
                  <c:v>4.56922724843025E-2</c:v>
                </c:pt>
                <c:pt idx="7156">
                  <c:v>4.5692261308431598E-2</c:v>
                </c:pt>
                <c:pt idx="7157">
                  <c:v>4.5692257583141299E-2</c:v>
                </c:pt>
                <c:pt idx="7158">
                  <c:v>4.5692257583141299E-2</c:v>
                </c:pt>
                <c:pt idx="7159">
                  <c:v>4.5692268759012201E-2</c:v>
                </c:pt>
                <c:pt idx="7160">
                  <c:v>4.5692261308431598E-2</c:v>
                </c:pt>
                <c:pt idx="7161">
                  <c:v>4.5692261308431598E-2</c:v>
                </c:pt>
                <c:pt idx="7162">
                  <c:v>4.5692257583141299E-2</c:v>
                </c:pt>
                <c:pt idx="7163">
                  <c:v>4.5692257583141299E-2</c:v>
                </c:pt>
                <c:pt idx="7164">
                  <c:v>4.5692261308431598E-2</c:v>
                </c:pt>
                <c:pt idx="7165">
                  <c:v>4.5692257583141299E-2</c:v>
                </c:pt>
                <c:pt idx="7166">
                  <c:v>4.5692261308431598E-2</c:v>
                </c:pt>
                <c:pt idx="7167">
                  <c:v>4.5692253857851001E-2</c:v>
                </c:pt>
                <c:pt idx="7168">
                  <c:v>4.5692257583141299E-2</c:v>
                </c:pt>
                <c:pt idx="7169">
                  <c:v>4.5692246407270397E-2</c:v>
                </c:pt>
                <c:pt idx="7170">
                  <c:v>4.5692250132560702E-2</c:v>
                </c:pt>
                <c:pt idx="7171">
                  <c:v>4.5692250132560702E-2</c:v>
                </c:pt>
                <c:pt idx="7172">
                  <c:v>4.5692253857851001E-2</c:v>
                </c:pt>
                <c:pt idx="7173">
                  <c:v>4.5692250132560702E-2</c:v>
                </c:pt>
                <c:pt idx="7174">
                  <c:v>4.5692253857851001E-2</c:v>
                </c:pt>
                <c:pt idx="7175">
                  <c:v>4.5692246407270397E-2</c:v>
                </c:pt>
                <c:pt idx="7176">
                  <c:v>4.5692250132560702E-2</c:v>
                </c:pt>
                <c:pt idx="7177">
                  <c:v>4.5692250132560702E-2</c:v>
                </c:pt>
                <c:pt idx="7178">
                  <c:v>4.5692246407270397E-2</c:v>
                </c:pt>
                <c:pt idx="7179">
                  <c:v>4.5692242681980098E-2</c:v>
                </c:pt>
                <c:pt idx="7180">
                  <c:v>4.5692246407270397E-2</c:v>
                </c:pt>
                <c:pt idx="7181">
                  <c:v>4.5692246407270397E-2</c:v>
                </c:pt>
                <c:pt idx="7182">
                  <c:v>4.5692246407270397E-2</c:v>
                </c:pt>
                <c:pt idx="7183">
                  <c:v>4.5692242681980098E-2</c:v>
                </c:pt>
                <c:pt idx="7184">
                  <c:v>4.5692246407270397E-2</c:v>
                </c:pt>
                <c:pt idx="7185">
                  <c:v>4.56922389566898E-2</c:v>
                </c:pt>
                <c:pt idx="7186">
                  <c:v>4.5692242681980098E-2</c:v>
                </c:pt>
                <c:pt idx="7187">
                  <c:v>4.5692235231399501E-2</c:v>
                </c:pt>
                <c:pt idx="7188">
                  <c:v>4.5692242681980098E-2</c:v>
                </c:pt>
                <c:pt idx="7189">
                  <c:v>4.5692242681980098E-2</c:v>
                </c:pt>
                <c:pt idx="7190">
                  <c:v>4.56922389566898E-2</c:v>
                </c:pt>
                <c:pt idx="7191">
                  <c:v>4.56922389566898E-2</c:v>
                </c:pt>
                <c:pt idx="7192">
                  <c:v>4.5692235231399501E-2</c:v>
                </c:pt>
                <c:pt idx="7193">
                  <c:v>4.56922389566898E-2</c:v>
                </c:pt>
                <c:pt idx="7194">
                  <c:v>4.56922389566898E-2</c:v>
                </c:pt>
                <c:pt idx="7195">
                  <c:v>4.5692231506109203E-2</c:v>
                </c:pt>
                <c:pt idx="7196">
                  <c:v>4.5692231506109203E-2</c:v>
                </c:pt>
                <c:pt idx="7197">
                  <c:v>4.5692227780819002E-2</c:v>
                </c:pt>
                <c:pt idx="7198">
                  <c:v>4.5692224055528599E-2</c:v>
                </c:pt>
                <c:pt idx="7199">
                  <c:v>4.5692227780819002E-2</c:v>
                </c:pt>
                <c:pt idx="7200">
                  <c:v>4.5692224055528599E-2</c:v>
                </c:pt>
                <c:pt idx="7201">
                  <c:v>4.5692227780819002E-2</c:v>
                </c:pt>
                <c:pt idx="7202">
                  <c:v>4.5692224055528599E-2</c:v>
                </c:pt>
                <c:pt idx="7203">
                  <c:v>4.5692224055528599E-2</c:v>
                </c:pt>
                <c:pt idx="7204">
                  <c:v>4.5692224055528599E-2</c:v>
                </c:pt>
                <c:pt idx="7205">
                  <c:v>4.5692224055528599E-2</c:v>
                </c:pt>
                <c:pt idx="7206">
                  <c:v>4.5692220330238301E-2</c:v>
                </c:pt>
                <c:pt idx="7207">
                  <c:v>4.5692216604948002E-2</c:v>
                </c:pt>
                <c:pt idx="7208">
                  <c:v>4.5692224055528599E-2</c:v>
                </c:pt>
                <c:pt idx="7209">
                  <c:v>4.5692216604948002E-2</c:v>
                </c:pt>
                <c:pt idx="7210">
                  <c:v>4.5692224055528599E-2</c:v>
                </c:pt>
                <c:pt idx="7211">
                  <c:v>4.5692216604948002E-2</c:v>
                </c:pt>
                <c:pt idx="7212">
                  <c:v>4.5692220330238301E-2</c:v>
                </c:pt>
                <c:pt idx="7213">
                  <c:v>4.5692216604948002E-2</c:v>
                </c:pt>
                <c:pt idx="7214">
                  <c:v>4.5692212879657801E-2</c:v>
                </c:pt>
                <c:pt idx="7215">
                  <c:v>4.5692209154367502E-2</c:v>
                </c:pt>
                <c:pt idx="7216">
                  <c:v>4.5692209154367502E-2</c:v>
                </c:pt>
                <c:pt idx="7217">
                  <c:v>4.5692209154367502E-2</c:v>
                </c:pt>
                <c:pt idx="7218">
                  <c:v>4.5692212879657801E-2</c:v>
                </c:pt>
                <c:pt idx="7219">
                  <c:v>4.5692201703786899E-2</c:v>
                </c:pt>
                <c:pt idx="7220">
                  <c:v>4.5692209154367502E-2</c:v>
                </c:pt>
                <c:pt idx="7221">
                  <c:v>4.5692205429077197E-2</c:v>
                </c:pt>
                <c:pt idx="7222">
                  <c:v>4.5692212879657801E-2</c:v>
                </c:pt>
                <c:pt idx="7223">
                  <c:v>4.5692205429077197E-2</c:v>
                </c:pt>
                <c:pt idx="7224">
                  <c:v>4.5692212879657801E-2</c:v>
                </c:pt>
                <c:pt idx="7225">
                  <c:v>4.5692201703786899E-2</c:v>
                </c:pt>
                <c:pt idx="7226">
                  <c:v>4.56921979784966E-2</c:v>
                </c:pt>
                <c:pt idx="7227">
                  <c:v>4.5692205429077197E-2</c:v>
                </c:pt>
                <c:pt idx="7228">
                  <c:v>4.56921979784966E-2</c:v>
                </c:pt>
                <c:pt idx="7229">
                  <c:v>4.5692209154367502E-2</c:v>
                </c:pt>
                <c:pt idx="7230">
                  <c:v>4.56921979784966E-2</c:v>
                </c:pt>
                <c:pt idx="7231">
                  <c:v>4.5692205429077197E-2</c:v>
                </c:pt>
                <c:pt idx="7232">
                  <c:v>4.5692201703786899E-2</c:v>
                </c:pt>
                <c:pt idx="7233">
                  <c:v>4.56921979784966E-2</c:v>
                </c:pt>
                <c:pt idx="7234">
                  <c:v>4.5692201703786899E-2</c:v>
                </c:pt>
                <c:pt idx="7235">
                  <c:v>4.56921979784966E-2</c:v>
                </c:pt>
                <c:pt idx="7236">
                  <c:v>4.56921979784966E-2</c:v>
                </c:pt>
                <c:pt idx="7237">
                  <c:v>4.5692201703786899E-2</c:v>
                </c:pt>
                <c:pt idx="7238">
                  <c:v>4.56921979784966E-2</c:v>
                </c:pt>
                <c:pt idx="7239">
                  <c:v>4.5692194253206302E-2</c:v>
                </c:pt>
                <c:pt idx="7240">
                  <c:v>4.56921979784966E-2</c:v>
                </c:pt>
                <c:pt idx="7241">
                  <c:v>4.5692194253206302E-2</c:v>
                </c:pt>
                <c:pt idx="7242">
                  <c:v>4.5692194253206302E-2</c:v>
                </c:pt>
                <c:pt idx="7243">
                  <c:v>4.56921979784966E-2</c:v>
                </c:pt>
                <c:pt idx="7244">
                  <c:v>4.5692186802625698E-2</c:v>
                </c:pt>
                <c:pt idx="7245">
                  <c:v>4.5692186802625698E-2</c:v>
                </c:pt>
                <c:pt idx="7246">
                  <c:v>4.5692186802625698E-2</c:v>
                </c:pt>
                <c:pt idx="7247">
                  <c:v>4.56921979784966E-2</c:v>
                </c:pt>
                <c:pt idx="7248">
                  <c:v>4.5692183077335399E-2</c:v>
                </c:pt>
                <c:pt idx="7249">
                  <c:v>4.5692183077335399E-2</c:v>
                </c:pt>
                <c:pt idx="7250">
                  <c:v>4.5692186802625698E-2</c:v>
                </c:pt>
                <c:pt idx="7251">
                  <c:v>4.5692179352045101E-2</c:v>
                </c:pt>
                <c:pt idx="7252">
                  <c:v>4.5692186802625698E-2</c:v>
                </c:pt>
                <c:pt idx="7253">
                  <c:v>4.5692179352045101E-2</c:v>
                </c:pt>
                <c:pt idx="7254">
                  <c:v>4.5692190527916003E-2</c:v>
                </c:pt>
                <c:pt idx="7255">
                  <c:v>4.5692183077335399E-2</c:v>
                </c:pt>
                <c:pt idx="7256">
                  <c:v>4.5692183077335399E-2</c:v>
                </c:pt>
                <c:pt idx="7257">
                  <c:v>4.5692183077335399E-2</c:v>
                </c:pt>
                <c:pt idx="7258">
                  <c:v>4.5692183077335399E-2</c:v>
                </c:pt>
                <c:pt idx="7259">
                  <c:v>4.5692179352045101E-2</c:v>
                </c:pt>
                <c:pt idx="7260">
                  <c:v>4.5692179352045101E-2</c:v>
                </c:pt>
                <c:pt idx="7261">
                  <c:v>4.5692175626754802E-2</c:v>
                </c:pt>
                <c:pt idx="7262">
                  <c:v>4.5692179352045101E-2</c:v>
                </c:pt>
                <c:pt idx="7263">
                  <c:v>4.5692183077335399E-2</c:v>
                </c:pt>
                <c:pt idx="7264">
                  <c:v>4.5692175626754802E-2</c:v>
                </c:pt>
                <c:pt idx="7265">
                  <c:v>4.5692175626754802E-2</c:v>
                </c:pt>
                <c:pt idx="7266">
                  <c:v>4.5692175626754802E-2</c:v>
                </c:pt>
                <c:pt idx="7267">
                  <c:v>4.56921644508839E-2</c:v>
                </c:pt>
                <c:pt idx="7268">
                  <c:v>4.5692168176174199E-2</c:v>
                </c:pt>
                <c:pt idx="7269">
                  <c:v>4.5692175626754802E-2</c:v>
                </c:pt>
                <c:pt idx="7270">
                  <c:v>4.5692175626754802E-2</c:v>
                </c:pt>
                <c:pt idx="7271">
                  <c:v>4.5692171901464497E-2</c:v>
                </c:pt>
                <c:pt idx="7272">
                  <c:v>4.5692168176174199E-2</c:v>
                </c:pt>
                <c:pt idx="7273">
                  <c:v>4.56921644508839E-2</c:v>
                </c:pt>
                <c:pt idx="7274">
                  <c:v>4.5692175626754802E-2</c:v>
                </c:pt>
                <c:pt idx="7275">
                  <c:v>4.56921644508839E-2</c:v>
                </c:pt>
                <c:pt idx="7276">
                  <c:v>4.5692168176174199E-2</c:v>
                </c:pt>
                <c:pt idx="7277">
                  <c:v>4.5692160725593602E-2</c:v>
                </c:pt>
                <c:pt idx="7278">
                  <c:v>4.56921644508839E-2</c:v>
                </c:pt>
                <c:pt idx="7279">
                  <c:v>4.5692168176174199E-2</c:v>
                </c:pt>
                <c:pt idx="7280">
                  <c:v>4.5692160725593602E-2</c:v>
                </c:pt>
                <c:pt idx="7281">
                  <c:v>4.56921644508839E-2</c:v>
                </c:pt>
                <c:pt idx="7282">
                  <c:v>4.5692160725593602E-2</c:v>
                </c:pt>
                <c:pt idx="7283">
                  <c:v>4.56921644508839E-2</c:v>
                </c:pt>
                <c:pt idx="7284">
                  <c:v>4.5692153275012998E-2</c:v>
                </c:pt>
                <c:pt idx="7285">
                  <c:v>4.5692157000303303E-2</c:v>
                </c:pt>
                <c:pt idx="7286">
                  <c:v>4.5692157000303303E-2</c:v>
                </c:pt>
                <c:pt idx="7287">
                  <c:v>4.5692153275012998E-2</c:v>
                </c:pt>
                <c:pt idx="7288">
                  <c:v>4.5692157000303303E-2</c:v>
                </c:pt>
                <c:pt idx="7289">
                  <c:v>4.5692153275012998E-2</c:v>
                </c:pt>
                <c:pt idx="7290">
                  <c:v>4.56921644508839E-2</c:v>
                </c:pt>
                <c:pt idx="7291">
                  <c:v>4.5692157000303303E-2</c:v>
                </c:pt>
                <c:pt idx="7292">
                  <c:v>4.5692153275012998E-2</c:v>
                </c:pt>
                <c:pt idx="7293">
                  <c:v>4.5692149549722699E-2</c:v>
                </c:pt>
                <c:pt idx="7294">
                  <c:v>4.5692153275012998E-2</c:v>
                </c:pt>
                <c:pt idx="7295">
                  <c:v>4.5692142099142102E-2</c:v>
                </c:pt>
                <c:pt idx="7296">
                  <c:v>4.5692153275012998E-2</c:v>
                </c:pt>
                <c:pt idx="7297">
                  <c:v>4.5692142099142102E-2</c:v>
                </c:pt>
                <c:pt idx="7298">
                  <c:v>4.5692153275012998E-2</c:v>
                </c:pt>
                <c:pt idx="7299">
                  <c:v>4.5692149549722699E-2</c:v>
                </c:pt>
                <c:pt idx="7300">
                  <c:v>4.5692145824432401E-2</c:v>
                </c:pt>
                <c:pt idx="7301">
                  <c:v>4.5692153275012998E-2</c:v>
                </c:pt>
                <c:pt idx="7302">
                  <c:v>4.5692145824432401E-2</c:v>
                </c:pt>
                <c:pt idx="7303">
                  <c:v>4.5692142099142102E-2</c:v>
                </c:pt>
                <c:pt idx="7304">
                  <c:v>4.5692142099142102E-2</c:v>
                </c:pt>
                <c:pt idx="7305">
                  <c:v>4.5692145824432401E-2</c:v>
                </c:pt>
                <c:pt idx="7306">
                  <c:v>4.5692142099142102E-2</c:v>
                </c:pt>
                <c:pt idx="7307">
                  <c:v>4.5692138373851797E-2</c:v>
                </c:pt>
                <c:pt idx="7308">
                  <c:v>4.5692145824432401E-2</c:v>
                </c:pt>
                <c:pt idx="7309">
                  <c:v>4.5692142099142102E-2</c:v>
                </c:pt>
                <c:pt idx="7310">
                  <c:v>4.5692138373851797E-2</c:v>
                </c:pt>
                <c:pt idx="7311">
                  <c:v>4.5692142099142102E-2</c:v>
                </c:pt>
                <c:pt idx="7312">
                  <c:v>4.5692138373851797E-2</c:v>
                </c:pt>
                <c:pt idx="7313">
                  <c:v>4.5692138373851797E-2</c:v>
                </c:pt>
                <c:pt idx="7314">
                  <c:v>4.56921309232712E-2</c:v>
                </c:pt>
                <c:pt idx="7315">
                  <c:v>4.5692138373851797E-2</c:v>
                </c:pt>
                <c:pt idx="7316">
                  <c:v>4.56921309232712E-2</c:v>
                </c:pt>
                <c:pt idx="7317">
                  <c:v>4.5692134648561498E-2</c:v>
                </c:pt>
                <c:pt idx="7318">
                  <c:v>4.5692142099142102E-2</c:v>
                </c:pt>
                <c:pt idx="7319">
                  <c:v>4.5692134648561498E-2</c:v>
                </c:pt>
                <c:pt idx="7320">
                  <c:v>4.56921309232712E-2</c:v>
                </c:pt>
                <c:pt idx="7321">
                  <c:v>4.56921309232712E-2</c:v>
                </c:pt>
                <c:pt idx="7322">
                  <c:v>4.56921309232712E-2</c:v>
                </c:pt>
                <c:pt idx="7323">
                  <c:v>4.56921309232712E-2</c:v>
                </c:pt>
                <c:pt idx="7324">
                  <c:v>4.5692123472690603E-2</c:v>
                </c:pt>
                <c:pt idx="7325">
                  <c:v>4.56921309232712E-2</c:v>
                </c:pt>
                <c:pt idx="7326">
                  <c:v>4.56921309232712E-2</c:v>
                </c:pt>
                <c:pt idx="7327">
                  <c:v>4.5692127197980902E-2</c:v>
                </c:pt>
                <c:pt idx="7328">
                  <c:v>4.56921309232712E-2</c:v>
                </c:pt>
                <c:pt idx="7329">
                  <c:v>4.5692127197980902E-2</c:v>
                </c:pt>
                <c:pt idx="7330">
                  <c:v>4.5692119747400298E-2</c:v>
                </c:pt>
                <c:pt idx="7331">
                  <c:v>4.5692123472690603E-2</c:v>
                </c:pt>
                <c:pt idx="7332">
                  <c:v>4.5692119747400298E-2</c:v>
                </c:pt>
                <c:pt idx="7333">
                  <c:v>4.5692123472690603E-2</c:v>
                </c:pt>
                <c:pt idx="7334">
                  <c:v>4.5692119747400298E-2</c:v>
                </c:pt>
                <c:pt idx="7335">
                  <c:v>4.5692123472690603E-2</c:v>
                </c:pt>
                <c:pt idx="7336">
                  <c:v>4.5692119747400298E-2</c:v>
                </c:pt>
                <c:pt idx="7337">
                  <c:v>4.5692119747400298E-2</c:v>
                </c:pt>
                <c:pt idx="7338">
                  <c:v>4.5692119747400298E-2</c:v>
                </c:pt>
                <c:pt idx="7339">
                  <c:v>4.5692116022109999E-2</c:v>
                </c:pt>
                <c:pt idx="7340">
                  <c:v>4.5692119747400298E-2</c:v>
                </c:pt>
                <c:pt idx="7341">
                  <c:v>4.5692116022109999E-2</c:v>
                </c:pt>
                <c:pt idx="7342">
                  <c:v>4.5692116022109999E-2</c:v>
                </c:pt>
                <c:pt idx="7343">
                  <c:v>4.5692112296819701E-2</c:v>
                </c:pt>
                <c:pt idx="7344">
                  <c:v>4.5692116022109999E-2</c:v>
                </c:pt>
                <c:pt idx="7345">
                  <c:v>4.5692108571529402E-2</c:v>
                </c:pt>
                <c:pt idx="7346">
                  <c:v>4.5692116022109999E-2</c:v>
                </c:pt>
                <c:pt idx="7347">
                  <c:v>4.5692112296819701E-2</c:v>
                </c:pt>
                <c:pt idx="7348">
                  <c:v>4.5692112296819701E-2</c:v>
                </c:pt>
                <c:pt idx="7349">
                  <c:v>4.5692108571529402E-2</c:v>
                </c:pt>
                <c:pt idx="7350">
                  <c:v>4.5692108571529402E-2</c:v>
                </c:pt>
                <c:pt idx="7351">
                  <c:v>4.5692101120948798E-2</c:v>
                </c:pt>
                <c:pt idx="7352">
                  <c:v>4.5692108571529402E-2</c:v>
                </c:pt>
                <c:pt idx="7353">
                  <c:v>4.5692112296819701E-2</c:v>
                </c:pt>
                <c:pt idx="7354">
                  <c:v>4.5692112296819701E-2</c:v>
                </c:pt>
                <c:pt idx="7355">
                  <c:v>4.56920973956585E-2</c:v>
                </c:pt>
                <c:pt idx="7356">
                  <c:v>4.5692104846239097E-2</c:v>
                </c:pt>
                <c:pt idx="7357">
                  <c:v>4.5692108571529402E-2</c:v>
                </c:pt>
                <c:pt idx="7358">
                  <c:v>4.5692101120948798E-2</c:v>
                </c:pt>
                <c:pt idx="7359">
                  <c:v>4.56920973956585E-2</c:v>
                </c:pt>
                <c:pt idx="7360">
                  <c:v>4.5692104846239097E-2</c:v>
                </c:pt>
                <c:pt idx="7361">
                  <c:v>4.56920973956585E-2</c:v>
                </c:pt>
                <c:pt idx="7362">
                  <c:v>4.56920973956585E-2</c:v>
                </c:pt>
                <c:pt idx="7363">
                  <c:v>4.5692104846239097E-2</c:v>
                </c:pt>
                <c:pt idx="7364">
                  <c:v>4.5692104846239097E-2</c:v>
                </c:pt>
                <c:pt idx="7365">
                  <c:v>4.56920973956585E-2</c:v>
                </c:pt>
                <c:pt idx="7366">
                  <c:v>4.5692093670368202E-2</c:v>
                </c:pt>
                <c:pt idx="7367">
                  <c:v>4.56920973956585E-2</c:v>
                </c:pt>
                <c:pt idx="7368">
                  <c:v>4.5692101120948798E-2</c:v>
                </c:pt>
                <c:pt idx="7369">
                  <c:v>4.56920973956585E-2</c:v>
                </c:pt>
                <c:pt idx="7370">
                  <c:v>4.5692093670368202E-2</c:v>
                </c:pt>
                <c:pt idx="7371">
                  <c:v>4.5692089945077903E-2</c:v>
                </c:pt>
                <c:pt idx="7372">
                  <c:v>4.5692101120948798E-2</c:v>
                </c:pt>
                <c:pt idx="7373">
                  <c:v>4.5692089945077903E-2</c:v>
                </c:pt>
                <c:pt idx="7374">
                  <c:v>4.5692093670368202E-2</c:v>
                </c:pt>
                <c:pt idx="7375">
                  <c:v>4.5692089945077903E-2</c:v>
                </c:pt>
                <c:pt idx="7376">
                  <c:v>4.5692089945077903E-2</c:v>
                </c:pt>
                <c:pt idx="7377">
                  <c:v>4.5692093670368202E-2</c:v>
                </c:pt>
                <c:pt idx="7378">
                  <c:v>4.5692089945077903E-2</c:v>
                </c:pt>
                <c:pt idx="7379">
                  <c:v>4.5692086219787598E-2</c:v>
                </c:pt>
                <c:pt idx="7380">
                  <c:v>4.5692086219787598E-2</c:v>
                </c:pt>
                <c:pt idx="7381">
                  <c:v>4.5692082494497299E-2</c:v>
                </c:pt>
                <c:pt idx="7382">
                  <c:v>4.5692086219787598E-2</c:v>
                </c:pt>
                <c:pt idx="7383">
                  <c:v>4.5692089945077903E-2</c:v>
                </c:pt>
                <c:pt idx="7384">
                  <c:v>4.5692086219787598E-2</c:v>
                </c:pt>
                <c:pt idx="7385">
                  <c:v>4.5692082494497299E-2</c:v>
                </c:pt>
                <c:pt idx="7386">
                  <c:v>4.5692082494497299E-2</c:v>
                </c:pt>
                <c:pt idx="7387">
                  <c:v>4.5692078769207001E-2</c:v>
                </c:pt>
                <c:pt idx="7388">
                  <c:v>4.5692082494497299E-2</c:v>
                </c:pt>
                <c:pt idx="7389">
                  <c:v>4.5692086219787598E-2</c:v>
                </c:pt>
                <c:pt idx="7390">
                  <c:v>4.5692086219787598E-2</c:v>
                </c:pt>
                <c:pt idx="7391">
                  <c:v>4.5692086219787598E-2</c:v>
                </c:pt>
                <c:pt idx="7392">
                  <c:v>4.5692082494497299E-2</c:v>
                </c:pt>
                <c:pt idx="7393">
                  <c:v>4.5692086219787598E-2</c:v>
                </c:pt>
                <c:pt idx="7394">
                  <c:v>4.5692075043916702E-2</c:v>
                </c:pt>
                <c:pt idx="7395">
                  <c:v>4.5692075043916702E-2</c:v>
                </c:pt>
                <c:pt idx="7396">
                  <c:v>4.5692075043916702E-2</c:v>
                </c:pt>
                <c:pt idx="7397">
                  <c:v>4.5692075043916702E-2</c:v>
                </c:pt>
                <c:pt idx="7398">
                  <c:v>4.5692071318626397E-2</c:v>
                </c:pt>
                <c:pt idx="7399">
                  <c:v>4.5692067593336098E-2</c:v>
                </c:pt>
                <c:pt idx="7400">
                  <c:v>4.5692075043916702E-2</c:v>
                </c:pt>
                <c:pt idx="7401">
                  <c:v>4.5692071318626397E-2</c:v>
                </c:pt>
                <c:pt idx="7402">
                  <c:v>4.5692075043916702E-2</c:v>
                </c:pt>
                <c:pt idx="7403">
                  <c:v>4.5692071318626397E-2</c:v>
                </c:pt>
                <c:pt idx="7404">
                  <c:v>4.5692071318626397E-2</c:v>
                </c:pt>
                <c:pt idx="7405">
                  <c:v>4.5692075043916702E-2</c:v>
                </c:pt>
                <c:pt idx="7406">
                  <c:v>4.5692071318626397E-2</c:v>
                </c:pt>
                <c:pt idx="7407">
                  <c:v>4.56920638680458E-2</c:v>
                </c:pt>
                <c:pt idx="7408">
                  <c:v>4.5692071318626397E-2</c:v>
                </c:pt>
                <c:pt idx="7409">
                  <c:v>4.56920638680458E-2</c:v>
                </c:pt>
                <c:pt idx="7410">
                  <c:v>4.56920638680458E-2</c:v>
                </c:pt>
                <c:pt idx="7411">
                  <c:v>4.56920638680458E-2</c:v>
                </c:pt>
                <c:pt idx="7412">
                  <c:v>4.56920638680458E-2</c:v>
                </c:pt>
                <c:pt idx="7413">
                  <c:v>4.56920638680458E-2</c:v>
                </c:pt>
                <c:pt idx="7414">
                  <c:v>4.5692060142755501E-2</c:v>
                </c:pt>
                <c:pt idx="7415">
                  <c:v>4.5692056417465203E-2</c:v>
                </c:pt>
                <c:pt idx="7416">
                  <c:v>4.56920638680458E-2</c:v>
                </c:pt>
                <c:pt idx="7417">
                  <c:v>4.5692056417465203E-2</c:v>
                </c:pt>
                <c:pt idx="7418">
                  <c:v>4.56920638680458E-2</c:v>
                </c:pt>
                <c:pt idx="7419">
                  <c:v>4.5692056417465203E-2</c:v>
                </c:pt>
                <c:pt idx="7420">
                  <c:v>4.5692060142755501E-2</c:v>
                </c:pt>
                <c:pt idx="7421">
                  <c:v>4.5692056417465203E-2</c:v>
                </c:pt>
                <c:pt idx="7422">
                  <c:v>4.5692056417465203E-2</c:v>
                </c:pt>
                <c:pt idx="7423">
                  <c:v>4.5692052692174898E-2</c:v>
                </c:pt>
                <c:pt idx="7424">
                  <c:v>4.5692056417465203E-2</c:v>
                </c:pt>
                <c:pt idx="7425">
                  <c:v>4.5692056417465203E-2</c:v>
                </c:pt>
                <c:pt idx="7426">
                  <c:v>4.5692052692174898E-2</c:v>
                </c:pt>
                <c:pt idx="7427">
                  <c:v>4.5692060142755501E-2</c:v>
                </c:pt>
                <c:pt idx="7428">
                  <c:v>4.5692041516304002E-2</c:v>
                </c:pt>
                <c:pt idx="7429">
                  <c:v>4.5692052692174898E-2</c:v>
                </c:pt>
                <c:pt idx="7430">
                  <c:v>4.5692048966884599E-2</c:v>
                </c:pt>
                <c:pt idx="7431">
                  <c:v>4.5692048966884599E-2</c:v>
                </c:pt>
                <c:pt idx="7432">
                  <c:v>4.5692045241594301E-2</c:v>
                </c:pt>
                <c:pt idx="7433">
                  <c:v>4.5692048966884599E-2</c:v>
                </c:pt>
                <c:pt idx="7434">
                  <c:v>4.5692045241594301E-2</c:v>
                </c:pt>
                <c:pt idx="7435">
                  <c:v>4.5692041516304002E-2</c:v>
                </c:pt>
                <c:pt idx="7436">
                  <c:v>4.5692041516304002E-2</c:v>
                </c:pt>
                <c:pt idx="7437">
                  <c:v>4.5692052692174898E-2</c:v>
                </c:pt>
                <c:pt idx="7438">
                  <c:v>4.5692052692174898E-2</c:v>
                </c:pt>
                <c:pt idx="7439">
                  <c:v>4.5692041516304002E-2</c:v>
                </c:pt>
                <c:pt idx="7440">
                  <c:v>4.5692041516304002E-2</c:v>
                </c:pt>
                <c:pt idx="7441">
                  <c:v>4.5692048966884599E-2</c:v>
                </c:pt>
                <c:pt idx="7442">
                  <c:v>4.5692041516304002E-2</c:v>
                </c:pt>
                <c:pt idx="7443">
                  <c:v>4.5692037791013697E-2</c:v>
                </c:pt>
                <c:pt idx="7444">
                  <c:v>4.5692041516304002E-2</c:v>
                </c:pt>
                <c:pt idx="7445">
                  <c:v>4.56920303404331E-2</c:v>
                </c:pt>
                <c:pt idx="7446">
                  <c:v>4.5692034065723398E-2</c:v>
                </c:pt>
                <c:pt idx="7447">
                  <c:v>4.5692034065723398E-2</c:v>
                </c:pt>
                <c:pt idx="7448">
                  <c:v>4.5692034065723398E-2</c:v>
                </c:pt>
                <c:pt idx="7449">
                  <c:v>4.5692045241594301E-2</c:v>
                </c:pt>
                <c:pt idx="7450">
                  <c:v>4.5692034065723398E-2</c:v>
                </c:pt>
                <c:pt idx="7451">
                  <c:v>4.5692037791013697E-2</c:v>
                </c:pt>
                <c:pt idx="7452">
                  <c:v>4.56920303404331E-2</c:v>
                </c:pt>
                <c:pt idx="7453">
                  <c:v>4.56920303404331E-2</c:v>
                </c:pt>
                <c:pt idx="7454">
                  <c:v>4.56920303404331E-2</c:v>
                </c:pt>
                <c:pt idx="7455">
                  <c:v>4.5692026615142801E-2</c:v>
                </c:pt>
                <c:pt idx="7456">
                  <c:v>4.56920303404331E-2</c:v>
                </c:pt>
                <c:pt idx="7457">
                  <c:v>4.56920303404331E-2</c:v>
                </c:pt>
                <c:pt idx="7458">
                  <c:v>4.56920303404331E-2</c:v>
                </c:pt>
                <c:pt idx="7459">
                  <c:v>4.56920303404331E-2</c:v>
                </c:pt>
                <c:pt idx="7460">
                  <c:v>4.56920303404331E-2</c:v>
                </c:pt>
                <c:pt idx="7461">
                  <c:v>4.5692022889852503E-2</c:v>
                </c:pt>
                <c:pt idx="7462">
                  <c:v>4.56920303404331E-2</c:v>
                </c:pt>
                <c:pt idx="7463">
                  <c:v>4.5692022889852503E-2</c:v>
                </c:pt>
                <c:pt idx="7464">
                  <c:v>4.5692026615142801E-2</c:v>
                </c:pt>
                <c:pt idx="7465">
                  <c:v>4.5692026615142801E-2</c:v>
                </c:pt>
                <c:pt idx="7466">
                  <c:v>4.5692019164562198E-2</c:v>
                </c:pt>
                <c:pt idx="7467">
                  <c:v>4.5692026615142801E-2</c:v>
                </c:pt>
                <c:pt idx="7468">
                  <c:v>4.5692026615142801E-2</c:v>
                </c:pt>
                <c:pt idx="7469">
                  <c:v>4.5692019164562198E-2</c:v>
                </c:pt>
                <c:pt idx="7470">
                  <c:v>4.5692019164562198E-2</c:v>
                </c:pt>
                <c:pt idx="7471">
                  <c:v>4.5692019164562198E-2</c:v>
                </c:pt>
                <c:pt idx="7472">
                  <c:v>4.5692022889852503E-2</c:v>
                </c:pt>
                <c:pt idx="7473">
                  <c:v>4.5692019164562198E-2</c:v>
                </c:pt>
                <c:pt idx="7474">
                  <c:v>4.5692019164562198E-2</c:v>
                </c:pt>
                <c:pt idx="7475">
                  <c:v>4.5692019164562198E-2</c:v>
                </c:pt>
                <c:pt idx="7476">
                  <c:v>4.5692019164562198E-2</c:v>
                </c:pt>
                <c:pt idx="7477">
                  <c:v>4.5692007988691302E-2</c:v>
                </c:pt>
                <c:pt idx="7478">
                  <c:v>4.5692011713981601E-2</c:v>
                </c:pt>
                <c:pt idx="7479">
                  <c:v>4.5692011713981601E-2</c:v>
                </c:pt>
                <c:pt idx="7480">
                  <c:v>4.5692022889852503E-2</c:v>
                </c:pt>
                <c:pt idx="7481">
                  <c:v>4.5692004263400997E-2</c:v>
                </c:pt>
                <c:pt idx="7482">
                  <c:v>4.5692007988691302E-2</c:v>
                </c:pt>
                <c:pt idx="7483">
                  <c:v>4.5692007988691302E-2</c:v>
                </c:pt>
                <c:pt idx="7484">
                  <c:v>4.5692000538110698E-2</c:v>
                </c:pt>
                <c:pt idx="7485">
                  <c:v>4.5692011713981601E-2</c:v>
                </c:pt>
                <c:pt idx="7486">
                  <c:v>4.5692004263400997E-2</c:v>
                </c:pt>
                <c:pt idx="7487">
                  <c:v>4.5692011713981601E-2</c:v>
                </c:pt>
                <c:pt idx="7488">
                  <c:v>4.5692000538110698E-2</c:v>
                </c:pt>
                <c:pt idx="7489">
                  <c:v>4.5692007988691302E-2</c:v>
                </c:pt>
                <c:pt idx="7490">
                  <c:v>4.5692007988691302E-2</c:v>
                </c:pt>
                <c:pt idx="7491">
                  <c:v>4.5692004263400997E-2</c:v>
                </c:pt>
                <c:pt idx="7492">
                  <c:v>4.5692007988691302E-2</c:v>
                </c:pt>
                <c:pt idx="7493">
                  <c:v>4.5692004263400997E-2</c:v>
                </c:pt>
                <c:pt idx="7494">
                  <c:v>4.5692000538110698E-2</c:v>
                </c:pt>
                <c:pt idx="7495">
                  <c:v>4.5692007988691302E-2</c:v>
                </c:pt>
                <c:pt idx="7496">
                  <c:v>4.5692000538110698E-2</c:v>
                </c:pt>
                <c:pt idx="7497">
                  <c:v>4.56919968128204E-2</c:v>
                </c:pt>
                <c:pt idx="7498">
                  <c:v>4.5692007988691302E-2</c:v>
                </c:pt>
                <c:pt idx="7499">
                  <c:v>4.56919968128204E-2</c:v>
                </c:pt>
                <c:pt idx="7500">
                  <c:v>4.5692004263400997E-2</c:v>
                </c:pt>
                <c:pt idx="7501">
                  <c:v>4.5691993087530101E-2</c:v>
                </c:pt>
                <c:pt idx="7502">
                  <c:v>4.56919968128204E-2</c:v>
                </c:pt>
                <c:pt idx="7503">
                  <c:v>4.5691993087530101E-2</c:v>
                </c:pt>
                <c:pt idx="7504">
                  <c:v>4.5692007988691302E-2</c:v>
                </c:pt>
                <c:pt idx="7505">
                  <c:v>4.5691989362239803E-2</c:v>
                </c:pt>
                <c:pt idx="7506">
                  <c:v>4.5691993087530101E-2</c:v>
                </c:pt>
                <c:pt idx="7507">
                  <c:v>4.56919968128204E-2</c:v>
                </c:pt>
                <c:pt idx="7508">
                  <c:v>4.56919968128204E-2</c:v>
                </c:pt>
                <c:pt idx="7509">
                  <c:v>4.5691989362239803E-2</c:v>
                </c:pt>
                <c:pt idx="7510">
                  <c:v>4.56919968128204E-2</c:v>
                </c:pt>
                <c:pt idx="7511">
                  <c:v>4.5691989362239803E-2</c:v>
                </c:pt>
                <c:pt idx="7512">
                  <c:v>4.5691989362239803E-2</c:v>
                </c:pt>
                <c:pt idx="7513">
                  <c:v>4.5691985636949602E-2</c:v>
                </c:pt>
                <c:pt idx="7514">
                  <c:v>4.56919968128204E-2</c:v>
                </c:pt>
                <c:pt idx="7515">
                  <c:v>4.5691989362239803E-2</c:v>
                </c:pt>
                <c:pt idx="7516">
                  <c:v>4.5691985636949602E-2</c:v>
                </c:pt>
                <c:pt idx="7517">
                  <c:v>4.5691985636949602E-2</c:v>
                </c:pt>
                <c:pt idx="7518">
                  <c:v>4.5691989362239803E-2</c:v>
                </c:pt>
                <c:pt idx="7519">
                  <c:v>4.5691978186368901E-2</c:v>
                </c:pt>
                <c:pt idx="7520">
                  <c:v>4.5691974461078602E-2</c:v>
                </c:pt>
                <c:pt idx="7521">
                  <c:v>4.5691981911659199E-2</c:v>
                </c:pt>
                <c:pt idx="7522">
                  <c:v>4.5691981911659199E-2</c:v>
                </c:pt>
                <c:pt idx="7523">
                  <c:v>4.5691985636949602E-2</c:v>
                </c:pt>
                <c:pt idx="7524">
                  <c:v>4.5691974461078602E-2</c:v>
                </c:pt>
                <c:pt idx="7525">
                  <c:v>4.5691978186368901E-2</c:v>
                </c:pt>
                <c:pt idx="7526">
                  <c:v>4.5691978186368901E-2</c:v>
                </c:pt>
                <c:pt idx="7527">
                  <c:v>4.5691981911659199E-2</c:v>
                </c:pt>
                <c:pt idx="7528">
                  <c:v>4.5691978186368901E-2</c:v>
                </c:pt>
                <c:pt idx="7529">
                  <c:v>4.5691981911659199E-2</c:v>
                </c:pt>
                <c:pt idx="7530">
                  <c:v>4.5691978186368901E-2</c:v>
                </c:pt>
                <c:pt idx="7531">
                  <c:v>4.5691974461078602E-2</c:v>
                </c:pt>
                <c:pt idx="7532">
                  <c:v>4.5691974461078602E-2</c:v>
                </c:pt>
                <c:pt idx="7533">
                  <c:v>4.5691970735788401E-2</c:v>
                </c:pt>
                <c:pt idx="7534">
                  <c:v>4.5691974461078602E-2</c:v>
                </c:pt>
                <c:pt idx="7535">
                  <c:v>4.5691967010498102E-2</c:v>
                </c:pt>
                <c:pt idx="7536">
                  <c:v>4.5691974461078602E-2</c:v>
                </c:pt>
                <c:pt idx="7537">
                  <c:v>4.5691974461078602E-2</c:v>
                </c:pt>
                <c:pt idx="7538">
                  <c:v>4.5691974461078602E-2</c:v>
                </c:pt>
                <c:pt idx="7539">
                  <c:v>4.5691967010498102E-2</c:v>
                </c:pt>
                <c:pt idx="7540">
                  <c:v>4.5691967010498102E-2</c:v>
                </c:pt>
                <c:pt idx="7541">
                  <c:v>4.5691970735788401E-2</c:v>
                </c:pt>
                <c:pt idx="7542">
                  <c:v>4.5691967010498102E-2</c:v>
                </c:pt>
                <c:pt idx="7543">
                  <c:v>4.5691959559917499E-2</c:v>
                </c:pt>
                <c:pt idx="7544">
                  <c:v>4.5691959559917499E-2</c:v>
                </c:pt>
                <c:pt idx="7545">
                  <c:v>4.5691963285207797E-2</c:v>
                </c:pt>
                <c:pt idx="7546">
                  <c:v>4.5691963285207797E-2</c:v>
                </c:pt>
                <c:pt idx="7547">
                  <c:v>4.5691959559917499E-2</c:v>
                </c:pt>
                <c:pt idx="7548">
                  <c:v>4.5691959559917499E-2</c:v>
                </c:pt>
                <c:pt idx="7549">
                  <c:v>4.5691959559917499E-2</c:v>
                </c:pt>
                <c:pt idx="7550">
                  <c:v>4.5691959559917499E-2</c:v>
                </c:pt>
                <c:pt idx="7551">
                  <c:v>4.5691959559917499E-2</c:v>
                </c:pt>
                <c:pt idx="7552">
                  <c:v>4.5691959559917499E-2</c:v>
                </c:pt>
                <c:pt idx="7553">
                  <c:v>4.5691959559917499E-2</c:v>
                </c:pt>
                <c:pt idx="7554">
                  <c:v>4.5691959559917499E-2</c:v>
                </c:pt>
                <c:pt idx="7555">
                  <c:v>4.56919558346272E-2</c:v>
                </c:pt>
                <c:pt idx="7556">
                  <c:v>4.5691952109336902E-2</c:v>
                </c:pt>
                <c:pt idx="7557">
                  <c:v>4.5691952109336902E-2</c:v>
                </c:pt>
                <c:pt idx="7558">
                  <c:v>4.5691952109336902E-2</c:v>
                </c:pt>
                <c:pt idx="7559">
                  <c:v>4.5691948384046603E-2</c:v>
                </c:pt>
                <c:pt idx="7560">
                  <c:v>4.5691952109336902E-2</c:v>
                </c:pt>
                <c:pt idx="7561">
                  <c:v>4.5691948384046603E-2</c:v>
                </c:pt>
                <c:pt idx="7562">
                  <c:v>4.56919558346272E-2</c:v>
                </c:pt>
                <c:pt idx="7563">
                  <c:v>4.56919558346272E-2</c:v>
                </c:pt>
                <c:pt idx="7564">
                  <c:v>4.5691948384046603E-2</c:v>
                </c:pt>
                <c:pt idx="7565">
                  <c:v>4.5691948384046603E-2</c:v>
                </c:pt>
                <c:pt idx="7566">
                  <c:v>4.56919558346272E-2</c:v>
                </c:pt>
                <c:pt idx="7567">
                  <c:v>4.5691948384046603E-2</c:v>
                </c:pt>
                <c:pt idx="7568">
                  <c:v>4.5691944658756298E-2</c:v>
                </c:pt>
                <c:pt idx="7569">
                  <c:v>4.5691948384046603E-2</c:v>
                </c:pt>
                <c:pt idx="7570">
                  <c:v>4.5691940933465999E-2</c:v>
                </c:pt>
                <c:pt idx="7571">
                  <c:v>4.5691940933465999E-2</c:v>
                </c:pt>
                <c:pt idx="7572">
                  <c:v>4.5691944658756298E-2</c:v>
                </c:pt>
                <c:pt idx="7573">
                  <c:v>4.5691940933465999E-2</c:v>
                </c:pt>
                <c:pt idx="7574">
                  <c:v>4.5691937208175701E-2</c:v>
                </c:pt>
                <c:pt idx="7575">
                  <c:v>4.5691940933465999E-2</c:v>
                </c:pt>
                <c:pt idx="7576">
                  <c:v>4.5691937208175701E-2</c:v>
                </c:pt>
                <c:pt idx="7577">
                  <c:v>4.5691940933465999E-2</c:v>
                </c:pt>
                <c:pt idx="7578">
                  <c:v>4.5691940933465999E-2</c:v>
                </c:pt>
                <c:pt idx="7579">
                  <c:v>4.5691929757595097E-2</c:v>
                </c:pt>
                <c:pt idx="7580">
                  <c:v>4.5691937208175701E-2</c:v>
                </c:pt>
                <c:pt idx="7581">
                  <c:v>4.5691937208175701E-2</c:v>
                </c:pt>
                <c:pt idx="7582">
                  <c:v>4.5691940933465999E-2</c:v>
                </c:pt>
                <c:pt idx="7583">
                  <c:v>4.5691926032304798E-2</c:v>
                </c:pt>
                <c:pt idx="7584">
                  <c:v>4.5691937208175701E-2</c:v>
                </c:pt>
                <c:pt idx="7585">
                  <c:v>4.5691937208175701E-2</c:v>
                </c:pt>
                <c:pt idx="7586">
                  <c:v>4.5691929757595097E-2</c:v>
                </c:pt>
                <c:pt idx="7587">
                  <c:v>4.5691937208175701E-2</c:v>
                </c:pt>
                <c:pt idx="7588">
                  <c:v>4.5691929757595097E-2</c:v>
                </c:pt>
                <c:pt idx="7589">
                  <c:v>4.5691926032304798E-2</c:v>
                </c:pt>
                <c:pt idx="7590">
                  <c:v>4.5691937208175701E-2</c:v>
                </c:pt>
                <c:pt idx="7591">
                  <c:v>4.5691926032304798E-2</c:v>
                </c:pt>
                <c:pt idx="7592">
                  <c:v>4.5691937208175701E-2</c:v>
                </c:pt>
                <c:pt idx="7593">
                  <c:v>4.5691914856433903E-2</c:v>
                </c:pt>
                <c:pt idx="7594">
                  <c:v>4.5691929757595097E-2</c:v>
                </c:pt>
                <c:pt idx="7595">
                  <c:v>4.5691926032304798E-2</c:v>
                </c:pt>
                <c:pt idx="7596">
                  <c:v>4.5691926032304798E-2</c:v>
                </c:pt>
                <c:pt idx="7597">
                  <c:v>4.56919223070145E-2</c:v>
                </c:pt>
                <c:pt idx="7598">
                  <c:v>4.5691926032304798E-2</c:v>
                </c:pt>
                <c:pt idx="7599">
                  <c:v>4.5691933482885402E-2</c:v>
                </c:pt>
                <c:pt idx="7600">
                  <c:v>4.5691926032304798E-2</c:v>
                </c:pt>
                <c:pt idx="7601">
                  <c:v>4.5691918581724202E-2</c:v>
                </c:pt>
                <c:pt idx="7602">
                  <c:v>4.5691933482885402E-2</c:v>
                </c:pt>
                <c:pt idx="7603">
                  <c:v>4.5691918581724202E-2</c:v>
                </c:pt>
                <c:pt idx="7604">
                  <c:v>4.56919223070145E-2</c:v>
                </c:pt>
                <c:pt idx="7605">
                  <c:v>4.5691914856433903E-2</c:v>
                </c:pt>
                <c:pt idx="7606">
                  <c:v>4.5691918581724202E-2</c:v>
                </c:pt>
                <c:pt idx="7607">
                  <c:v>4.5691914856433903E-2</c:v>
                </c:pt>
                <c:pt idx="7608">
                  <c:v>4.5691926032304798E-2</c:v>
                </c:pt>
                <c:pt idx="7609">
                  <c:v>4.5691918581724202E-2</c:v>
                </c:pt>
                <c:pt idx="7610">
                  <c:v>4.5691911131143598E-2</c:v>
                </c:pt>
                <c:pt idx="7611">
                  <c:v>4.5691914856433903E-2</c:v>
                </c:pt>
                <c:pt idx="7612">
                  <c:v>4.5691914856433903E-2</c:v>
                </c:pt>
                <c:pt idx="7613">
                  <c:v>4.5691911131143598E-2</c:v>
                </c:pt>
                <c:pt idx="7614">
                  <c:v>4.5691914856433903E-2</c:v>
                </c:pt>
                <c:pt idx="7615">
                  <c:v>4.5691907405853299E-2</c:v>
                </c:pt>
                <c:pt idx="7616">
                  <c:v>4.5691911131143598E-2</c:v>
                </c:pt>
                <c:pt idx="7617">
                  <c:v>4.5691911131143598E-2</c:v>
                </c:pt>
                <c:pt idx="7618">
                  <c:v>4.5691914856433903E-2</c:v>
                </c:pt>
                <c:pt idx="7619">
                  <c:v>4.5691907405853299E-2</c:v>
                </c:pt>
                <c:pt idx="7620">
                  <c:v>4.5691903680563001E-2</c:v>
                </c:pt>
                <c:pt idx="7621">
                  <c:v>4.5691914856433903E-2</c:v>
                </c:pt>
                <c:pt idx="7622">
                  <c:v>4.5691907405853299E-2</c:v>
                </c:pt>
                <c:pt idx="7623">
                  <c:v>4.5691903680563001E-2</c:v>
                </c:pt>
                <c:pt idx="7624">
                  <c:v>4.5691907405853299E-2</c:v>
                </c:pt>
                <c:pt idx="7625">
                  <c:v>4.5691896229982397E-2</c:v>
                </c:pt>
                <c:pt idx="7626">
                  <c:v>4.5691911131143598E-2</c:v>
                </c:pt>
                <c:pt idx="7627">
                  <c:v>4.5691896229982397E-2</c:v>
                </c:pt>
                <c:pt idx="7628">
                  <c:v>4.5691903680563001E-2</c:v>
                </c:pt>
                <c:pt idx="7629">
                  <c:v>4.5691899955272702E-2</c:v>
                </c:pt>
                <c:pt idx="7630">
                  <c:v>4.5691903680563001E-2</c:v>
                </c:pt>
                <c:pt idx="7631">
                  <c:v>4.5691892504692098E-2</c:v>
                </c:pt>
                <c:pt idx="7632">
                  <c:v>4.5691899955272702E-2</c:v>
                </c:pt>
                <c:pt idx="7633">
                  <c:v>4.5691899955272702E-2</c:v>
                </c:pt>
                <c:pt idx="7634">
                  <c:v>4.5691896229982397E-2</c:v>
                </c:pt>
                <c:pt idx="7635">
                  <c:v>4.5691896229982397E-2</c:v>
                </c:pt>
                <c:pt idx="7636">
                  <c:v>4.5691892504692098E-2</c:v>
                </c:pt>
                <c:pt idx="7637">
                  <c:v>4.56918887794018E-2</c:v>
                </c:pt>
                <c:pt idx="7638">
                  <c:v>4.5691896229982397E-2</c:v>
                </c:pt>
                <c:pt idx="7639">
                  <c:v>4.56918887794018E-2</c:v>
                </c:pt>
                <c:pt idx="7640">
                  <c:v>4.5691899955272702E-2</c:v>
                </c:pt>
                <c:pt idx="7641">
                  <c:v>4.5691892504692098E-2</c:v>
                </c:pt>
                <c:pt idx="7642">
                  <c:v>4.5691892504692098E-2</c:v>
                </c:pt>
                <c:pt idx="7643">
                  <c:v>4.5691896229982397E-2</c:v>
                </c:pt>
                <c:pt idx="7644">
                  <c:v>4.56918887794018E-2</c:v>
                </c:pt>
                <c:pt idx="7645">
                  <c:v>4.5691881328821203E-2</c:v>
                </c:pt>
                <c:pt idx="7646">
                  <c:v>4.5691892504692098E-2</c:v>
                </c:pt>
                <c:pt idx="7647">
                  <c:v>4.5691881328821203E-2</c:v>
                </c:pt>
                <c:pt idx="7648">
                  <c:v>4.5691892504692098E-2</c:v>
                </c:pt>
                <c:pt idx="7649">
                  <c:v>4.56918887794018E-2</c:v>
                </c:pt>
                <c:pt idx="7650">
                  <c:v>4.5691881328821203E-2</c:v>
                </c:pt>
                <c:pt idx="7651">
                  <c:v>4.5691885054111502E-2</c:v>
                </c:pt>
                <c:pt idx="7652">
                  <c:v>4.5691881328821203E-2</c:v>
                </c:pt>
                <c:pt idx="7653">
                  <c:v>4.5691885054111502E-2</c:v>
                </c:pt>
                <c:pt idx="7654">
                  <c:v>4.5691885054111502E-2</c:v>
                </c:pt>
                <c:pt idx="7655">
                  <c:v>4.5691873878240599E-2</c:v>
                </c:pt>
                <c:pt idx="7656">
                  <c:v>4.5691881328821203E-2</c:v>
                </c:pt>
                <c:pt idx="7657">
                  <c:v>4.5691881328821203E-2</c:v>
                </c:pt>
                <c:pt idx="7658">
                  <c:v>4.5691877603530898E-2</c:v>
                </c:pt>
                <c:pt idx="7659">
                  <c:v>4.5691885054111502E-2</c:v>
                </c:pt>
                <c:pt idx="7660">
                  <c:v>4.5691877603530898E-2</c:v>
                </c:pt>
                <c:pt idx="7661">
                  <c:v>4.5691873878240599E-2</c:v>
                </c:pt>
                <c:pt idx="7662">
                  <c:v>4.5691877603530898E-2</c:v>
                </c:pt>
                <c:pt idx="7663">
                  <c:v>4.5691870152950301E-2</c:v>
                </c:pt>
                <c:pt idx="7664">
                  <c:v>4.5691870152950301E-2</c:v>
                </c:pt>
                <c:pt idx="7665">
                  <c:v>4.5691877603530898E-2</c:v>
                </c:pt>
                <c:pt idx="7666">
                  <c:v>4.5691870152950301E-2</c:v>
                </c:pt>
                <c:pt idx="7667">
                  <c:v>4.5691873878240599E-2</c:v>
                </c:pt>
                <c:pt idx="7668">
                  <c:v>4.5691873878240599E-2</c:v>
                </c:pt>
                <c:pt idx="7669">
                  <c:v>4.5691870152950301E-2</c:v>
                </c:pt>
                <c:pt idx="7670">
                  <c:v>4.5691870152950301E-2</c:v>
                </c:pt>
                <c:pt idx="7671">
                  <c:v>4.5691870152950301E-2</c:v>
                </c:pt>
                <c:pt idx="7672">
                  <c:v>4.5691870152950301E-2</c:v>
                </c:pt>
                <c:pt idx="7673">
                  <c:v>4.5691870152950301E-2</c:v>
                </c:pt>
                <c:pt idx="7674">
                  <c:v>4.5691858977079398E-2</c:v>
                </c:pt>
                <c:pt idx="7675">
                  <c:v>4.5691870152950301E-2</c:v>
                </c:pt>
                <c:pt idx="7676">
                  <c:v>4.5691862702369697E-2</c:v>
                </c:pt>
                <c:pt idx="7677">
                  <c:v>4.5691870152950301E-2</c:v>
                </c:pt>
                <c:pt idx="7678">
                  <c:v>4.5691858977079398E-2</c:v>
                </c:pt>
                <c:pt idx="7679">
                  <c:v>4.5691862702369697E-2</c:v>
                </c:pt>
                <c:pt idx="7680">
                  <c:v>4.5691870152950301E-2</c:v>
                </c:pt>
                <c:pt idx="7681">
                  <c:v>4.5691862702369697E-2</c:v>
                </c:pt>
                <c:pt idx="7682">
                  <c:v>4.5691858977079398E-2</c:v>
                </c:pt>
                <c:pt idx="7683">
                  <c:v>4.5691858977079398E-2</c:v>
                </c:pt>
                <c:pt idx="7684">
                  <c:v>4.5691858977079398E-2</c:v>
                </c:pt>
                <c:pt idx="7685">
                  <c:v>4.5691862702369697E-2</c:v>
                </c:pt>
                <c:pt idx="7686">
                  <c:v>4.5691858977079398E-2</c:v>
                </c:pt>
                <c:pt idx="7687">
                  <c:v>4.5691858977079398E-2</c:v>
                </c:pt>
                <c:pt idx="7688">
                  <c:v>4.5691858977079398E-2</c:v>
                </c:pt>
                <c:pt idx="7689">
                  <c:v>4.56918552517891E-2</c:v>
                </c:pt>
                <c:pt idx="7690">
                  <c:v>4.5691851526498801E-2</c:v>
                </c:pt>
                <c:pt idx="7691">
                  <c:v>4.5691851526498801E-2</c:v>
                </c:pt>
                <c:pt idx="7692">
                  <c:v>4.56918552517891E-2</c:v>
                </c:pt>
                <c:pt idx="7693">
                  <c:v>4.5691847801208503E-2</c:v>
                </c:pt>
                <c:pt idx="7694">
                  <c:v>4.5691851526498801E-2</c:v>
                </c:pt>
                <c:pt idx="7695">
                  <c:v>4.5691851526498801E-2</c:v>
                </c:pt>
                <c:pt idx="7696">
                  <c:v>4.56918552517891E-2</c:v>
                </c:pt>
                <c:pt idx="7697">
                  <c:v>4.5691851526498801E-2</c:v>
                </c:pt>
                <c:pt idx="7698">
                  <c:v>4.5691840350627899E-2</c:v>
                </c:pt>
                <c:pt idx="7699">
                  <c:v>4.5691847801208503E-2</c:v>
                </c:pt>
                <c:pt idx="7700">
                  <c:v>4.5691847801208503E-2</c:v>
                </c:pt>
                <c:pt idx="7701">
                  <c:v>4.5691844075918198E-2</c:v>
                </c:pt>
                <c:pt idx="7702">
                  <c:v>4.5691851526498801E-2</c:v>
                </c:pt>
                <c:pt idx="7703">
                  <c:v>4.5691840350627899E-2</c:v>
                </c:pt>
                <c:pt idx="7704">
                  <c:v>4.5691847801208503E-2</c:v>
                </c:pt>
                <c:pt idx="7705">
                  <c:v>4.5691851526498801E-2</c:v>
                </c:pt>
                <c:pt idx="7706">
                  <c:v>4.5691847801208503E-2</c:v>
                </c:pt>
                <c:pt idx="7707">
                  <c:v>4.5691836625337601E-2</c:v>
                </c:pt>
                <c:pt idx="7708">
                  <c:v>4.5691844075918198E-2</c:v>
                </c:pt>
                <c:pt idx="7709">
                  <c:v>4.5691840350627899E-2</c:v>
                </c:pt>
                <c:pt idx="7710">
                  <c:v>4.5691836625337601E-2</c:v>
                </c:pt>
                <c:pt idx="7711">
                  <c:v>4.5691836625337601E-2</c:v>
                </c:pt>
                <c:pt idx="7712">
                  <c:v>4.5691840350627899E-2</c:v>
                </c:pt>
                <c:pt idx="7713">
                  <c:v>4.5691840350627899E-2</c:v>
                </c:pt>
                <c:pt idx="7714">
                  <c:v>4.5691836625337601E-2</c:v>
                </c:pt>
                <c:pt idx="7715">
                  <c:v>4.5691836625337601E-2</c:v>
                </c:pt>
                <c:pt idx="7716">
                  <c:v>4.5691836625337601E-2</c:v>
                </c:pt>
                <c:pt idx="7717">
                  <c:v>4.5691832900047302E-2</c:v>
                </c:pt>
                <c:pt idx="7718">
                  <c:v>4.5691829174756997E-2</c:v>
                </c:pt>
                <c:pt idx="7719">
                  <c:v>4.5691829174756997E-2</c:v>
                </c:pt>
                <c:pt idx="7720">
                  <c:v>4.5691832900047302E-2</c:v>
                </c:pt>
                <c:pt idx="7721">
                  <c:v>4.5691825449466698E-2</c:v>
                </c:pt>
                <c:pt idx="7722">
                  <c:v>4.5691825449466698E-2</c:v>
                </c:pt>
                <c:pt idx="7723">
                  <c:v>4.5691832900047302E-2</c:v>
                </c:pt>
                <c:pt idx="7724">
                  <c:v>4.5691825449466698E-2</c:v>
                </c:pt>
                <c:pt idx="7725">
                  <c:v>4.5691832900047302E-2</c:v>
                </c:pt>
                <c:pt idx="7726">
                  <c:v>4.5691825449466698E-2</c:v>
                </c:pt>
                <c:pt idx="7727">
                  <c:v>4.5691832900047302E-2</c:v>
                </c:pt>
                <c:pt idx="7728">
                  <c:v>4.5691817998886101E-2</c:v>
                </c:pt>
                <c:pt idx="7729">
                  <c:v>4.5691829174756997E-2</c:v>
                </c:pt>
                <c:pt idx="7730">
                  <c:v>4.5691829174756997E-2</c:v>
                </c:pt>
                <c:pt idx="7731">
                  <c:v>4.5691825449466698E-2</c:v>
                </c:pt>
                <c:pt idx="7732">
                  <c:v>4.5691825449466698E-2</c:v>
                </c:pt>
                <c:pt idx="7733">
                  <c:v>4.56918217241764E-2</c:v>
                </c:pt>
                <c:pt idx="7734">
                  <c:v>4.5691825449466698E-2</c:v>
                </c:pt>
                <c:pt idx="7735">
                  <c:v>4.56918217241764E-2</c:v>
                </c:pt>
                <c:pt idx="7736">
                  <c:v>4.5691825449466698E-2</c:v>
                </c:pt>
                <c:pt idx="7737">
                  <c:v>4.5691825449466698E-2</c:v>
                </c:pt>
                <c:pt idx="7738">
                  <c:v>4.5691817998886101E-2</c:v>
                </c:pt>
                <c:pt idx="7739">
                  <c:v>4.5691825449466698E-2</c:v>
                </c:pt>
                <c:pt idx="7740">
                  <c:v>4.5691817998886101E-2</c:v>
                </c:pt>
                <c:pt idx="7741">
                  <c:v>4.5691814273595803E-2</c:v>
                </c:pt>
                <c:pt idx="7742">
                  <c:v>4.5691803097724901E-2</c:v>
                </c:pt>
                <c:pt idx="7743">
                  <c:v>4.5691814273595803E-2</c:v>
                </c:pt>
                <c:pt idx="7744">
                  <c:v>4.5691814273595803E-2</c:v>
                </c:pt>
                <c:pt idx="7745">
                  <c:v>4.5691814273595803E-2</c:v>
                </c:pt>
                <c:pt idx="7746">
                  <c:v>4.5691806823015199E-2</c:v>
                </c:pt>
                <c:pt idx="7747">
                  <c:v>4.5691810548305498E-2</c:v>
                </c:pt>
                <c:pt idx="7748">
                  <c:v>4.5691814273595803E-2</c:v>
                </c:pt>
                <c:pt idx="7749">
                  <c:v>4.5691810548305498E-2</c:v>
                </c:pt>
                <c:pt idx="7750">
                  <c:v>4.5691810548305498E-2</c:v>
                </c:pt>
                <c:pt idx="7751">
                  <c:v>4.5691803097724901E-2</c:v>
                </c:pt>
                <c:pt idx="7752">
                  <c:v>4.5691803097724901E-2</c:v>
                </c:pt>
                <c:pt idx="7753">
                  <c:v>4.5691810548305498E-2</c:v>
                </c:pt>
                <c:pt idx="7754">
                  <c:v>4.5691795647144297E-2</c:v>
                </c:pt>
                <c:pt idx="7755">
                  <c:v>4.5691810548305498E-2</c:v>
                </c:pt>
                <c:pt idx="7756">
                  <c:v>4.5691810548305498E-2</c:v>
                </c:pt>
                <c:pt idx="7757">
                  <c:v>4.5691806823015199E-2</c:v>
                </c:pt>
                <c:pt idx="7758">
                  <c:v>4.5691803097724901E-2</c:v>
                </c:pt>
                <c:pt idx="7759">
                  <c:v>4.5691803097724901E-2</c:v>
                </c:pt>
                <c:pt idx="7760">
                  <c:v>4.5691803097724901E-2</c:v>
                </c:pt>
                <c:pt idx="7761">
                  <c:v>4.5691803097724901E-2</c:v>
                </c:pt>
                <c:pt idx="7762">
                  <c:v>4.5691799372434602E-2</c:v>
                </c:pt>
                <c:pt idx="7763">
                  <c:v>4.5691799372434602E-2</c:v>
                </c:pt>
                <c:pt idx="7764">
                  <c:v>4.5691803097724901E-2</c:v>
                </c:pt>
                <c:pt idx="7765">
                  <c:v>4.5691803097724901E-2</c:v>
                </c:pt>
                <c:pt idx="7766">
                  <c:v>4.5691803097724901E-2</c:v>
                </c:pt>
                <c:pt idx="7767">
                  <c:v>4.5691791921853998E-2</c:v>
                </c:pt>
                <c:pt idx="7768">
                  <c:v>4.5691795647144297E-2</c:v>
                </c:pt>
                <c:pt idx="7769">
                  <c:v>4.5691791921853998E-2</c:v>
                </c:pt>
                <c:pt idx="7770">
                  <c:v>4.5691791921853998E-2</c:v>
                </c:pt>
                <c:pt idx="7771">
                  <c:v>4.5691791921853998E-2</c:v>
                </c:pt>
                <c:pt idx="7772">
                  <c:v>4.5691791921853998E-2</c:v>
                </c:pt>
                <c:pt idx="7773">
                  <c:v>4.5691791921853998E-2</c:v>
                </c:pt>
                <c:pt idx="7774">
                  <c:v>4.5691784471273401E-2</c:v>
                </c:pt>
                <c:pt idx="7775">
                  <c:v>4.56917881965637E-2</c:v>
                </c:pt>
                <c:pt idx="7776">
                  <c:v>4.5691780745983103E-2</c:v>
                </c:pt>
                <c:pt idx="7777">
                  <c:v>4.56917881965637E-2</c:v>
                </c:pt>
                <c:pt idx="7778">
                  <c:v>4.56917881965637E-2</c:v>
                </c:pt>
                <c:pt idx="7779">
                  <c:v>4.5691780745983103E-2</c:v>
                </c:pt>
                <c:pt idx="7780">
                  <c:v>4.56917881965637E-2</c:v>
                </c:pt>
                <c:pt idx="7781">
                  <c:v>4.5691791921853998E-2</c:v>
                </c:pt>
                <c:pt idx="7782">
                  <c:v>4.5691780745983103E-2</c:v>
                </c:pt>
                <c:pt idx="7783">
                  <c:v>4.5691780745983103E-2</c:v>
                </c:pt>
                <c:pt idx="7784">
                  <c:v>4.5691791921853998E-2</c:v>
                </c:pt>
                <c:pt idx="7785">
                  <c:v>4.5691780745983103E-2</c:v>
                </c:pt>
                <c:pt idx="7786">
                  <c:v>4.5691784471273401E-2</c:v>
                </c:pt>
                <c:pt idx="7787">
                  <c:v>4.5691773295402499E-2</c:v>
                </c:pt>
                <c:pt idx="7788">
                  <c:v>4.5691780745983103E-2</c:v>
                </c:pt>
                <c:pt idx="7789">
                  <c:v>4.5691780745983103E-2</c:v>
                </c:pt>
                <c:pt idx="7790">
                  <c:v>4.5691777020692798E-2</c:v>
                </c:pt>
                <c:pt idx="7791">
                  <c:v>4.5691780745983103E-2</c:v>
                </c:pt>
                <c:pt idx="7792">
                  <c:v>4.5691773295402499E-2</c:v>
                </c:pt>
                <c:pt idx="7793">
                  <c:v>4.5691777020692798E-2</c:v>
                </c:pt>
                <c:pt idx="7794">
                  <c:v>4.5691773295402499E-2</c:v>
                </c:pt>
                <c:pt idx="7795">
                  <c:v>4.5691769570112201E-2</c:v>
                </c:pt>
                <c:pt idx="7796">
                  <c:v>4.5691773295402499E-2</c:v>
                </c:pt>
                <c:pt idx="7797">
                  <c:v>4.5691777020692798E-2</c:v>
                </c:pt>
                <c:pt idx="7798">
                  <c:v>4.5691773295402499E-2</c:v>
                </c:pt>
                <c:pt idx="7799">
                  <c:v>4.5691769570112201E-2</c:v>
                </c:pt>
                <c:pt idx="7800">
                  <c:v>4.5691769570112201E-2</c:v>
                </c:pt>
                <c:pt idx="7801">
                  <c:v>4.5691769570112201E-2</c:v>
                </c:pt>
                <c:pt idx="7802">
                  <c:v>4.5691769570112201E-2</c:v>
                </c:pt>
                <c:pt idx="7803">
                  <c:v>4.5691769570112201E-2</c:v>
                </c:pt>
                <c:pt idx="7804">
                  <c:v>4.5691769570112201E-2</c:v>
                </c:pt>
                <c:pt idx="7805">
                  <c:v>4.5691769570112201E-2</c:v>
                </c:pt>
                <c:pt idx="7806">
                  <c:v>4.5691765844821902E-2</c:v>
                </c:pt>
                <c:pt idx="7807">
                  <c:v>4.5691765844821902E-2</c:v>
                </c:pt>
                <c:pt idx="7808">
                  <c:v>4.5691765844821902E-2</c:v>
                </c:pt>
                <c:pt idx="7809">
                  <c:v>4.5691765844821902E-2</c:v>
                </c:pt>
                <c:pt idx="7810">
                  <c:v>4.5691765844821902E-2</c:v>
                </c:pt>
                <c:pt idx="7811">
                  <c:v>4.5691762119531597E-2</c:v>
                </c:pt>
                <c:pt idx="7812">
                  <c:v>4.5691758394241298E-2</c:v>
                </c:pt>
                <c:pt idx="7813">
                  <c:v>4.5691758394241298E-2</c:v>
                </c:pt>
                <c:pt idx="7814">
                  <c:v>4.5691762119531597E-2</c:v>
                </c:pt>
                <c:pt idx="7815">
                  <c:v>4.5691758394241298E-2</c:v>
                </c:pt>
                <c:pt idx="7816">
                  <c:v>4.5691758394241298E-2</c:v>
                </c:pt>
                <c:pt idx="7817">
                  <c:v>4.5691754668951E-2</c:v>
                </c:pt>
                <c:pt idx="7818">
                  <c:v>4.5691750943660701E-2</c:v>
                </c:pt>
                <c:pt idx="7819">
                  <c:v>4.5691754668951E-2</c:v>
                </c:pt>
                <c:pt idx="7820">
                  <c:v>4.5691754668951E-2</c:v>
                </c:pt>
                <c:pt idx="7821">
                  <c:v>4.5691750943660701E-2</c:v>
                </c:pt>
                <c:pt idx="7822">
                  <c:v>4.5691754668951E-2</c:v>
                </c:pt>
                <c:pt idx="7823">
                  <c:v>4.5691747218370403E-2</c:v>
                </c:pt>
                <c:pt idx="7824">
                  <c:v>4.5691758394241298E-2</c:v>
                </c:pt>
                <c:pt idx="7825">
                  <c:v>4.5691750943660701E-2</c:v>
                </c:pt>
                <c:pt idx="7826">
                  <c:v>4.5691754668951E-2</c:v>
                </c:pt>
                <c:pt idx="7827">
                  <c:v>4.5691747218370403E-2</c:v>
                </c:pt>
                <c:pt idx="7828">
                  <c:v>4.5691754668951E-2</c:v>
                </c:pt>
                <c:pt idx="7829">
                  <c:v>4.5691747218370403E-2</c:v>
                </c:pt>
                <c:pt idx="7830">
                  <c:v>4.5691747218370403E-2</c:v>
                </c:pt>
                <c:pt idx="7831">
                  <c:v>4.5691747218370403E-2</c:v>
                </c:pt>
                <c:pt idx="7832">
                  <c:v>4.5691739767789799E-2</c:v>
                </c:pt>
                <c:pt idx="7833">
                  <c:v>4.5691743493080202E-2</c:v>
                </c:pt>
                <c:pt idx="7834">
                  <c:v>4.5691747218370403E-2</c:v>
                </c:pt>
                <c:pt idx="7835">
                  <c:v>4.5691747218370403E-2</c:v>
                </c:pt>
                <c:pt idx="7836">
                  <c:v>4.5691743493080202E-2</c:v>
                </c:pt>
                <c:pt idx="7837">
                  <c:v>4.5691736042499501E-2</c:v>
                </c:pt>
                <c:pt idx="7838">
                  <c:v>4.5691739767789799E-2</c:v>
                </c:pt>
                <c:pt idx="7839">
                  <c:v>4.5691739767789799E-2</c:v>
                </c:pt>
                <c:pt idx="7840">
                  <c:v>4.5691743493080202E-2</c:v>
                </c:pt>
                <c:pt idx="7841">
                  <c:v>4.5691747218370403E-2</c:v>
                </c:pt>
                <c:pt idx="7842">
                  <c:v>4.5691736042499501E-2</c:v>
                </c:pt>
                <c:pt idx="7843">
                  <c:v>4.5691739767789799E-2</c:v>
                </c:pt>
                <c:pt idx="7844">
                  <c:v>4.5691739767789799E-2</c:v>
                </c:pt>
                <c:pt idx="7845">
                  <c:v>4.5691736042499501E-2</c:v>
                </c:pt>
                <c:pt idx="7846">
                  <c:v>4.5691736042499501E-2</c:v>
                </c:pt>
                <c:pt idx="7847">
                  <c:v>4.5691736042499501E-2</c:v>
                </c:pt>
                <c:pt idx="7848">
                  <c:v>4.5691736042499501E-2</c:v>
                </c:pt>
                <c:pt idx="7849">
                  <c:v>4.5691732317209202E-2</c:v>
                </c:pt>
                <c:pt idx="7850">
                  <c:v>4.5691736042499501E-2</c:v>
                </c:pt>
                <c:pt idx="7851">
                  <c:v>4.5691732317209202E-2</c:v>
                </c:pt>
                <c:pt idx="7852">
                  <c:v>4.5691732317209202E-2</c:v>
                </c:pt>
                <c:pt idx="7853">
                  <c:v>4.5691728591919001E-2</c:v>
                </c:pt>
                <c:pt idx="7854">
                  <c:v>4.5691728591919001E-2</c:v>
                </c:pt>
                <c:pt idx="7855">
                  <c:v>4.5691732317209202E-2</c:v>
                </c:pt>
                <c:pt idx="7856">
                  <c:v>4.5691728591919001E-2</c:v>
                </c:pt>
                <c:pt idx="7857">
                  <c:v>4.5691721141338397E-2</c:v>
                </c:pt>
                <c:pt idx="7858">
                  <c:v>4.5691724866628702E-2</c:v>
                </c:pt>
                <c:pt idx="7859">
                  <c:v>4.5691721141338397E-2</c:v>
                </c:pt>
                <c:pt idx="7860">
                  <c:v>4.5691721141338397E-2</c:v>
                </c:pt>
                <c:pt idx="7861">
                  <c:v>4.5691728591919001E-2</c:v>
                </c:pt>
                <c:pt idx="7862">
                  <c:v>4.5691721141338397E-2</c:v>
                </c:pt>
                <c:pt idx="7863">
                  <c:v>4.5691721141338397E-2</c:v>
                </c:pt>
                <c:pt idx="7864">
                  <c:v>4.5691724866628702E-2</c:v>
                </c:pt>
                <c:pt idx="7865">
                  <c:v>4.5691724866628702E-2</c:v>
                </c:pt>
                <c:pt idx="7866">
                  <c:v>4.5691721141338397E-2</c:v>
                </c:pt>
                <c:pt idx="7867">
                  <c:v>4.5691717416048098E-2</c:v>
                </c:pt>
                <c:pt idx="7868">
                  <c:v>4.5691721141338397E-2</c:v>
                </c:pt>
                <c:pt idx="7869">
                  <c:v>4.5691721141338397E-2</c:v>
                </c:pt>
                <c:pt idx="7870">
                  <c:v>4.5691717416048098E-2</c:v>
                </c:pt>
                <c:pt idx="7871">
                  <c:v>4.5691717416048098E-2</c:v>
                </c:pt>
                <c:pt idx="7872">
                  <c:v>4.5691717416048098E-2</c:v>
                </c:pt>
                <c:pt idx="7873">
                  <c:v>4.56917136907578E-2</c:v>
                </c:pt>
                <c:pt idx="7874">
                  <c:v>4.5691709965467502E-2</c:v>
                </c:pt>
                <c:pt idx="7875">
                  <c:v>4.5691717416048098E-2</c:v>
                </c:pt>
                <c:pt idx="7876">
                  <c:v>4.5691709965467502E-2</c:v>
                </c:pt>
                <c:pt idx="7877">
                  <c:v>4.56917136907578E-2</c:v>
                </c:pt>
                <c:pt idx="7878">
                  <c:v>4.56917136907578E-2</c:v>
                </c:pt>
                <c:pt idx="7879">
                  <c:v>4.5691709965467502E-2</c:v>
                </c:pt>
                <c:pt idx="7880">
                  <c:v>4.56917136907578E-2</c:v>
                </c:pt>
                <c:pt idx="7881">
                  <c:v>4.5691706240177203E-2</c:v>
                </c:pt>
                <c:pt idx="7882">
                  <c:v>4.5691709965467502E-2</c:v>
                </c:pt>
                <c:pt idx="7883">
                  <c:v>4.5691709965467502E-2</c:v>
                </c:pt>
                <c:pt idx="7884">
                  <c:v>4.5691706240177203E-2</c:v>
                </c:pt>
                <c:pt idx="7885">
                  <c:v>4.5691702514886898E-2</c:v>
                </c:pt>
                <c:pt idx="7886">
                  <c:v>4.5691706240177203E-2</c:v>
                </c:pt>
                <c:pt idx="7887">
                  <c:v>4.5691698789596599E-2</c:v>
                </c:pt>
                <c:pt idx="7888">
                  <c:v>4.5691702514886898E-2</c:v>
                </c:pt>
                <c:pt idx="7889">
                  <c:v>4.5691698789596599E-2</c:v>
                </c:pt>
                <c:pt idx="7890">
                  <c:v>4.5691702514886898E-2</c:v>
                </c:pt>
                <c:pt idx="7891">
                  <c:v>4.5691698789596599E-2</c:v>
                </c:pt>
                <c:pt idx="7892">
                  <c:v>4.5691698789596599E-2</c:v>
                </c:pt>
                <c:pt idx="7893">
                  <c:v>4.5691698789596599E-2</c:v>
                </c:pt>
                <c:pt idx="7894">
                  <c:v>4.5691698789596599E-2</c:v>
                </c:pt>
                <c:pt idx="7895">
                  <c:v>4.5691695064306301E-2</c:v>
                </c:pt>
                <c:pt idx="7896">
                  <c:v>4.5691698789596599E-2</c:v>
                </c:pt>
                <c:pt idx="7897">
                  <c:v>4.5691695064306301E-2</c:v>
                </c:pt>
                <c:pt idx="7898">
                  <c:v>4.5691695064306301E-2</c:v>
                </c:pt>
                <c:pt idx="7899">
                  <c:v>4.5691691339016002E-2</c:v>
                </c:pt>
                <c:pt idx="7900">
                  <c:v>4.5691698789596599E-2</c:v>
                </c:pt>
                <c:pt idx="7901">
                  <c:v>4.5691691339016002E-2</c:v>
                </c:pt>
                <c:pt idx="7902">
                  <c:v>4.5691687613725697E-2</c:v>
                </c:pt>
                <c:pt idx="7903">
                  <c:v>4.5691687613725697E-2</c:v>
                </c:pt>
                <c:pt idx="7904">
                  <c:v>4.5691687613725697E-2</c:v>
                </c:pt>
                <c:pt idx="7905">
                  <c:v>4.5691695064306301E-2</c:v>
                </c:pt>
                <c:pt idx="7906">
                  <c:v>4.5691687613725697E-2</c:v>
                </c:pt>
                <c:pt idx="7907">
                  <c:v>4.5691687613725697E-2</c:v>
                </c:pt>
                <c:pt idx="7908">
                  <c:v>4.5691687613725697E-2</c:v>
                </c:pt>
                <c:pt idx="7909">
                  <c:v>4.56916801631451E-2</c:v>
                </c:pt>
                <c:pt idx="7910">
                  <c:v>4.5691691339016002E-2</c:v>
                </c:pt>
                <c:pt idx="7911">
                  <c:v>4.5691683888435398E-2</c:v>
                </c:pt>
                <c:pt idx="7912">
                  <c:v>4.56916801631451E-2</c:v>
                </c:pt>
                <c:pt idx="7913">
                  <c:v>4.5691683888435398E-2</c:v>
                </c:pt>
                <c:pt idx="7914">
                  <c:v>4.5691683888435398E-2</c:v>
                </c:pt>
                <c:pt idx="7915">
                  <c:v>4.5691687613725697E-2</c:v>
                </c:pt>
                <c:pt idx="7916">
                  <c:v>4.5691676437854802E-2</c:v>
                </c:pt>
                <c:pt idx="7917">
                  <c:v>4.56916801631451E-2</c:v>
                </c:pt>
                <c:pt idx="7918">
                  <c:v>4.5691676437854802E-2</c:v>
                </c:pt>
                <c:pt idx="7919">
                  <c:v>4.5691683888435398E-2</c:v>
                </c:pt>
                <c:pt idx="7920">
                  <c:v>4.5691672712564503E-2</c:v>
                </c:pt>
                <c:pt idx="7921">
                  <c:v>4.5691676437854802E-2</c:v>
                </c:pt>
                <c:pt idx="7922">
                  <c:v>4.5691676437854802E-2</c:v>
                </c:pt>
                <c:pt idx="7923">
                  <c:v>4.5691672712564503E-2</c:v>
                </c:pt>
                <c:pt idx="7924">
                  <c:v>4.5691676437854802E-2</c:v>
                </c:pt>
                <c:pt idx="7925">
                  <c:v>4.5691676437854802E-2</c:v>
                </c:pt>
                <c:pt idx="7926">
                  <c:v>4.5691676437854802E-2</c:v>
                </c:pt>
                <c:pt idx="7927">
                  <c:v>4.5691676437854802E-2</c:v>
                </c:pt>
                <c:pt idx="7928">
                  <c:v>4.5691665261983899E-2</c:v>
                </c:pt>
                <c:pt idx="7929">
                  <c:v>4.5691665261983899E-2</c:v>
                </c:pt>
                <c:pt idx="7930">
                  <c:v>4.5691665261983899E-2</c:v>
                </c:pt>
                <c:pt idx="7931">
                  <c:v>4.5691668987274198E-2</c:v>
                </c:pt>
                <c:pt idx="7932">
                  <c:v>4.5691665261983899E-2</c:v>
                </c:pt>
                <c:pt idx="7933">
                  <c:v>4.5691665261983899E-2</c:v>
                </c:pt>
                <c:pt idx="7934">
                  <c:v>4.5691665261983899E-2</c:v>
                </c:pt>
                <c:pt idx="7935">
                  <c:v>4.5691668987274198E-2</c:v>
                </c:pt>
                <c:pt idx="7936">
                  <c:v>4.5691665261983899E-2</c:v>
                </c:pt>
                <c:pt idx="7937">
                  <c:v>4.5691665261983899E-2</c:v>
                </c:pt>
                <c:pt idx="7938">
                  <c:v>4.5691661536693601E-2</c:v>
                </c:pt>
                <c:pt idx="7939">
                  <c:v>4.5691665261983899E-2</c:v>
                </c:pt>
                <c:pt idx="7940">
                  <c:v>4.5691661536693601E-2</c:v>
                </c:pt>
                <c:pt idx="7941">
                  <c:v>4.5691665261983899E-2</c:v>
                </c:pt>
                <c:pt idx="7942">
                  <c:v>4.5691665261983899E-2</c:v>
                </c:pt>
                <c:pt idx="7943">
                  <c:v>4.5691665261983899E-2</c:v>
                </c:pt>
                <c:pt idx="7944">
                  <c:v>4.5691665261983899E-2</c:v>
                </c:pt>
                <c:pt idx="7945">
                  <c:v>4.5691654086112997E-2</c:v>
                </c:pt>
                <c:pt idx="7946">
                  <c:v>4.5691657811403302E-2</c:v>
                </c:pt>
                <c:pt idx="7947">
                  <c:v>4.5691654086112997E-2</c:v>
                </c:pt>
                <c:pt idx="7948">
                  <c:v>4.5691654086112997E-2</c:v>
                </c:pt>
                <c:pt idx="7949">
                  <c:v>4.5691657811403302E-2</c:v>
                </c:pt>
                <c:pt idx="7950">
                  <c:v>4.5691654086112997E-2</c:v>
                </c:pt>
                <c:pt idx="7951">
                  <c:v>4.5691654086112997E-2</c:v>
                </c:pt>
                <c:pt idx="7952">
                  <c:v>4.5691650360822698E-2</c:v>
                </c:pt>
                <c:pt idx="7953">
                  <c:v>4.5691654086112997E-2</c:v>
                </c:pt>
                <c:pt idx="7954">
                  <c:v>4.5691654086112997E-2</c:v>
                </c:pt>
                <c:pt idx="7955">
                  <c:v>4.5691654086112997E-2</c:v>
                </c:pt>
                <c:pt idx="7956">
                  <c:v>4.5691650360822698E-2</c:v>
                </c:pt>
                <c:pt idx="7957">
                  <c:v>4.5691654086112997E-2</c:v>
                </c:pt>
                <c:pt idx="7958">
                  <c:v>4.5691654086112997E-2</c:v>
                </c:pt>
                <c:pt idx="7959">
                  <c:v>4.5691642910242102E-2</c:v>
                </c:pt>
                <c:pt idx="7960">
                  <c:v>4.5691650360822698E-2</c:v>
                </c:pt>
                <c:pt idx="7961">
                  <c:v>4.5691654086112997E-2</c:v>
                </c:pt>
                <c:pt idx="7962">
                  <c:v>4.5691642910242102E-2</c:v>
                </c:pt>
                <c:pt idx="7963">
                  <c:v>4.56916466355324E-2</c:v>
                </c:pt>
                <c:pt idx="7964">
                  <c:v>4.56916466355324E-2</c:v>
                </c:pt>
                <c:pt idx="7965">
                  <c:v>4.56916466355324E-2</c:v>
                </c:pt>
                <c:pt idx="7966">
                  <c:v>4.5691642910242102E-2</c:v>
                </c:pt>
                <c:pt idx="7967">
                  <c:v>4.5691635459661498E-2</c:v>
                </c:pt>
                <c:pt idx="7968">
                  <c:v>4.5691642910242102E-2</c:v>
                </c:pt>
                <c:pt idx="7969">
                  <c:v>4.5691635459661498E-2</c:v>
                </c:pt>
                <c:pt idx="7970">
                  <c:v>4.5691635459661498E-2</c:v>
                </c:pt>
                <c:pt idx="7971">
                  <c:v>4.5691635459661498E-2</c:v>
                </c:pt>
                <c:pt idx="7972">
                  <c:v>4.5691642910242102E-2</c:v>
                </c:pt>
                <c:pt idx="7973">
                  <c:v>4.5691635459661498E-2</c:v>
                </c:pt>
                <c:pt idx="7974">
                  <c:v>4.5691635459661498E-2</c:v>
                </c:pt>
                <c:pt idx="7975">
                  <c:v>4.5691631734371199E-2</c:v>
                </c:pt>
                <c:pt idx="7976">
                  <c:v>4.5691631734371199E-2</c:v>
                </c:pt>
                <c:pt idx="7977">
                  <c:v>4.5691635459661498E-2</c:v>
                </c:pt>
                <c:pt idx="7978">
                  <c:v>4.5691631734371199E-2</c:v>
                </c:pt>
                <c:pt idx="7979">
                  <c:v>4.5691631734371199E-2</c:v>
                </c:pt>
                <c:pt idx="7980">
                  <c:v>4.5691631734371199E-2</c:v>
                </c:pt>
                <c:pt idx="7981">
                  <c:v>4.5691631734371199E-2</c:v>
                </c:pt>
                <c:pt idx="7982">
                  <c:v>4.5691628009080901E-2</c:v>
                </c:pt>
                <c:pt idx="7983">
                  <c:v>4.5691628009080901E-2</c:v>
                </c:pt>
                <c:pt idx="7984">
                  <c:v>4.5691631734371199E-2</c:v>
                </c:pt>
                <c:pt idx="7985">
                  <c:v>4.5691631734371199E-2</c:v>
                </c:pt>
                <c:pt idx="7986">
                  <c:v>4.5691624283790602E-2</c:v>
                </c:pt>
                <c:pt idx="7987">
                  <c:v>4.5691624283790602E-2</c:v>
                </c:pt>
                <c:pt idx="7988">
                  <c:v>4.5691635459661498E-2</c:v>
                </c:pt>
                <c:pt idx="7989">
                  <c:v>4.5691620558500297E-2</c:v>
                </c:pt>
                <c:pt idx="7990">
                  <c:v>4.5691628009080901E-2</c:v>
                </c:pt>
                <c:pt idx="7991">
                  <c:v>4.5691624283790602E-2</c:v>
                </c:pt>
                <c:pt idx="7992">
                  <c:v>4.5691624283790602E-2</c:v>
                </c:pt>
                <c:pt idx="7993">
                  <c:v>4.5691620558500297E-2</c:v>
                </c:pt>
                <c:pt idx="7994">
                  <c:v>4.5691620558500297E-2</c:v>
                </c:pt>
                <c:pt idx="7995">
                  <c:v>4.5691620558500297E-2</c:v>
                </c:pt>
                <c:pt idx="7996">
                  <c:v>4.5691609382629401E-2</c:v>
                </c:pt>
                <c:pt idx="7997">
                  <c:v>4.5691620558500297E-2</c:v>
                </c:pt>
                <c:pt idx="7998">
                  <c:v>4.5691620558500297E-2</c:v>
                </c:pt>
                <c:pt idx="7999">
                  <c:v>4.56916131079197E-2</c:v>
                </c:pt>
                <c:pt idx="8000">
                  <c:v>4.56916131079197E-2</c:v>
                </c:pt>
                <c:pt idx="8001">
                  <c:v>4.56916131079197E-2</c:v>
                </c:pt>
                <c:pt idx="8002">
                  <c:v>4.5691609382629401E-2</c:v>
                </c:pt>
                <c:pt idx="8003">
                  <c:v>4.5691616833209998E-2</c:v>
                </c:pt>
                <c:pt idx="8004">
                  <c:v>4.5691609382629401E-2</c:v>
                </c:pt>
                <c:pt idx="8005">
                  <c:v>4.5691609382629401E-2</c:v>
                </c:pt>
                <c:pt idx="8006">
                  <c:v>4.5691609382629401E-2</c:v>
                </c:pt>
                <c:pt idx="8007">
                  <c:v>4.56916131079197E-2</c:v>
                </c:pt>
                <c:pt idx="8008">
                  <c:v>4.5691609382629401E-2</c:v>
                </c:pt>
                <c:pt idx="8009">
                  <c:v>4.5691609382629401E-2</c:v>
                </c:pt>
                <c:pt idx="8010">
                  <c:v>4.5691605657339103E-2</c:v>
                </c:pt>
                <c:pt idx="8011">
                  <c:v>4.5691605657339103E-2</c:v>
                </c:pt>
                <c:pt idx="8012">
                  <c:v>4.5691609382629401E-2</c:v>
                </c:pt>
                <c:pt idx="8013">
                  <c:v>4.5691605657339103E-2</c:v>
                </c:pt>
                <c:pt idx="8014">
                  <c:v>4.5691609382629401E-2</c:v>
                </c:pt>
                <c:pt idx="8015">
                  <c:v>4.5691605657339103E-2</c:v>
                </c:pt>
                <c:pt idx="8016">
                  <c:v>4.5691605657339103E-2</c:v>
                </c:pt>
                <c:pt idx="8017">
                  <c:v>4.5691601932048798E-2</c:v>
                </c:pt>
                <c:pt idx="8018">
                  <c:v>4.5691598206758499E-2</c:v>
                </c:pt>
                <c:pt idx="8019">
                  <c:v>4.5691609382629401E-2</c:v>
                </c:pt>
                <c:pt idx="8020">
                  <c:v>4.5691598206758499E-2</c:v>
                </c:pt>
                <c:pt idx="8021">
                  <c:v>4.5691598206758499E-2</c:v>
                </c:pt>
                <c:pt idx="8022">
                  <c:v>4.5691598206758499E-2</c:v>
                </c:pt>
                <c:pt idx="8023">
                  <c:v>4.5691601932048798E-2</c:v>
                </c:pt>
                <c:pt idx="8024">
                  <c:v>4.5691598206758499E-2</c:v>
                </c:pt>
                <c:pt idx="8025">
                  <c:v>4.5691598206758499E-2</c:v>
                </c:pt>
                <c:pt idx="8026">
                  <c:v>4.5691590756177902E-2</c:v>
                </c:pt>
                <c:pt idx="8027">
                  <c:v>4.5691598206758499E-2</c:v>
                </c:pt>
                <c:pt idx="8028">
                  <c:v>4.5691594481468201E-2</c:v>
                </c:pt>
                <c:pt idx="8029">
                  <c:v>4.5691598206758499E-2</c:v>
                </c:pt>
                <c:pt idx="8030">
                  <c:v>4.5691587030887597E-2</c:v>
                </c:pt>
                <c:pt idx="8031">
                  <c:v>4.5691590756177902E-2</c:v>
                </c:pt>
                <c:pt idx="8032">
                  <c:v>4.5691590756177902E-2</c:v>
                </c:pt>
                <c:pt idx="8033">
                  <c:v>4.5691583305597298E-2</c:v>
                </c:pt>
                <c:pt idx="8034">
                  <c:v>4.5691590756177902E-2</c:v>
                </c:pt>
                <c:pt idx="8035">
                  <c:v>4.5691590756177902E-2</c:v>
                </c:pt>
                <c:pt idx="8036">
                  <c:v>4.5691587030887597E-2</c:v>
                </c:pt>
                <c:pt idx="8037">
                  <c:v>4.5691590756177902E-2</c:v>
                </c:pt>
                <c:pt idx="8038">
                  <c:v>4.5691587030887597E-2</c:v>
                </c:pt>
                <c:pt idx="8039">
                  <c:v>4.5691587030887597E-2</c:v>
                </c:pt>
                <c:pt idx="8040">
                  <c:v>4.5691575855016701E-2</c:v>
                </c:pt>
                <c:pt idx="8041">
                  <c:v>4.5691583305597298E-2</c:v>
                </c:pt>
                <c:pt idx="8042">
                  <c:v>4.5691579580307E-2</c:v>
                </c:pt>
                <c:pt idx="8043">
                  <c:v>4.5691587030887597E-2</c:v>
                </c:pt>
                <c:pt idx="8044">
                  <c:v>4.5691587030887597E-2</c:v>
                </c:pt>
                <c:pt idx="8045">
                  <c:v>4.5691579580307E-2</c:v>
                </c:pt>
                <c:pt idx="8046">
                  <c:v>4.5691579580307E-2</c:v>
                </c:pt>
                <c:pt idx="8047">
                  <c:v>4.5691575855016701E-2</c:v>
                </c:pt>
                <c:pt idx="8048">
                  <c:v>4.5691579580307E-2</c:v>
                </c:pt>
                <c:pt idx="8049">
                  <c:v>4.5691575855016701E-2</c:v>
                </c:pt>
                <c:pt idx="8050">
                  <c:v>4.5691575855016701E-2</c:v>
                </c:pt>
                <c:pt idx="8051">
                  <c:v>4.5691583305597298E-2</c:v>
                </c:pt>
                <c:pt idx="8052">
                  <c:v>4.5691575855016701E-2</c:v>
                </c:pt>
                <c:pt idx="8053">
                  <c:v>4.5691575855016701E-2</c:v>
                </c:pt>
                <c:pt idx="8054">
                  <c:v>4.5691575855016701E-2</c:v>
                </c:pt>
                <c:pt idx="8055">
                  <c:v>4.5691572129726403E-2</c:v>
                </c:pt>
                <c:pt idx="8056">
                  <c:v>4.5691572129726403E-2</c:v>
                </c:pt>
                <c:pt idx="8057">
                  <c:v>4.5691564679145799E-2</c:v>
                </c:pt>
                <c:pt idx="8058">
                  <c:v>4.5691568404436098E-2</c:v>
                </c:pt>
                <c:pt idx="8059">
                  <c:v>4.5691564679145799E-2</c:v>
                </c:pt>
                <c:pt idx="8060">
                  <c:v>4.5691568404436098E-2</c:v>
                </c:pt>
                <c:pt idx="8061">
                  <c:v>4.5691572129726403E-2</c:v>
                </c:pt>
                <c:pt idx="8062">
                  <c:v>4.5691572129726403E-2</c:v>
                </c:pt>
                <c:pt idx="8063">
                  <c:v>4.5691560953855501E-2</c:v>
                </c:pt>
                <c:pt idx="8064">
                  <c:v>4.5691568404436098E-2</c:v>
                </c:pt>
                <c:pt idx="8065">
                  <c:v>4.5691568404436098E-2</c:v>
                </c:pt>
                <c:pt idx="8066">
                  <c:v>4.5691564679145799E-2</c:v>
                </c:pt>
                <c:pt idx="8067">
                  <c:v>4.5691557228565202E-2</c:v>
                </c:pt>
                <c:pt idx="8068">
                  <c:v>4.5691560953855501E-2</c:v>
                </c:pt>
                <c:pt idx="8069">
                  <c:v>4.5691560953855501E-2</c:v>
                </c:pt>
                <c:pt idx="8070">
                  <c:v>4.5691560953855501E-2</c:v>
                </c:pt>
                <c:pt idx="8071">
                  <c:v>4.5691564679145799E-2</c:v>
                </c:pt>
                <c:pt idx="8072">
                  <c:v>4.5691560953855501E-2</c:v>
                </c:pt>
                <c:pt idx="8073">
                  <c:v>4.5691560953855501E-2</c:v>
                </c:pt>
                <c:pt idx="8074">
                  <c:v>4.5691557228565202E-2</c:v>
                </c:pt>
                <c:pt idx="8075">
                  <c:v>4.5691560953855501E-2</c:v>
                </c:pt>
                <c:pt idx="8076">
                  <c:v>4.5691557228565202E-2</c:v>
                </c:pt>
                <c:pt idx="8077">
                  <c:v>4.5691553503274897E-2</c:v>
                </c:pt>
                <c:pt idx="8078">
                  <c:v>4.5691557228565202E-2</c:v>
                </c:pt>
                <c:pt idx="8079">
                  <c:v>4.5691560953855501E-2</c:v>
                </c:pt>
                <c:pt idx="8080">
                  <c:v>4.5691553503274897E-2</c:v>
                </c:pt>
                <c:pt idx="8081">
                  <c:v>4.5691553503274897E-2</c:v>
                </c:pt>
                <c:pt idx="8082">
                  <c:v>4.5691553503274897E-2</c:v>
                </c:pt>
                <c:pt idx="8083">
                  <c:v>4.5691553503274897E-2</c:v>
                </c:pt>
                <c:pt idx="8084">
                  <c:v>4.5691549777984598E-2</c:v>
                </c:pt>
                <c:pt idx="8085">
                  <c:v>4.5691549777984598E-2</c:v>
                </c:pt>
                <c:pt idx="8086">
                  <c:v>4.5691553503274897E-2</c:v>
                </c:pt>
                <c:pt idx="8087">
                  <c:v>4.5691553503274897E-2</c:v>
                </c:pt>
                <c:pt idx="8088">
                  <c:v>4.5691549777984598E-2</c:v>
                </c:pt>
                <c:pt idx="8089">
                  <c:v>4.56915460526943E-2</c:v>
                </c:pt>
                <c:pt idx="8090">
                  <c:v>4.5691549777984598E-2</c:v>
                </c:pt>
                <c:pt idx="8091">
                  <c:v>4.5691542327404001E-2</c:v>
                </c:pt>
                <c:pt idx="8092">
                  <c:v>4.5691542327404001E-2</c:v>
                </c:pt>
                <c:pt idx="8093">
                  <c:v>4.56915460526943E-2</c:v>
                </c:pt>
                <c:pt idx="8094">
                  <c:v>4.5691542327404001E-2</c:v>
                </c:pt>
                <c:pt idx="8095">
                  <c:v>4.5691542327404001E-2</c:v>
                </c:pt>
                <c:pt idx="8096">
                  <c:v>4.5691542327404001E-2</c:v>
                </c:pt>
                <c:pt idx="8097">
                  <c:v>4.5691538602113703E-2</c:v>
                </c:pt>
                <c:pt idx="8098">
                  <c:v>4.5691542327404001E-2</c:v>
                </c:pt>
                <c:pt idx="8099">
                  <c:v>4.5691534876823398E-2</c:v>
                </c:pt>
                <c:pt idx="8100">
                  <c:v>4.5691538602113703E-2</c:v>
                </c:pt>
                <c:pt idx="8101">
                  <c:v>4.5691534876823398E-2</c:v>
                </c:pt>
                <c:pt idx="8102">
                  <c:v>4.5691534876823398E-2</c:v>
                </c:pt>
                <c:pt idx="8103">
                  <c:v>4.5691542327404001E-2</c:v>
                </c:pt>
                <c:pt idx="8104">
                  <c:v>4.5691538602113703E-2</c:v>
                </c:pt>
                <c:pt idx="8105">
                  <c:v>4.5691538602113703E-2</c:v>
                </c:pt>
                <c:pt idx="8106">
                  <c:v>4.5691531151533099E-2</c:v>
                </c:pt>
                <c:pt idx="8107">
                  <c:v>4.5691542327404001E-2</c:v>
                </c:pt>
                <c:pt idx="8108">
                  <c:v>4.5691534876823398E-2</c:v>
                </c:pt>
                <c:pt idx="8109">
                  <c:v>4.5691531151533099E-2</c:v>
                </c:pt>
                <c:pt idx="8110">
                  <c:v>4.5691534876823398E-2</c:v>
                </c:pt>
                <c:pt idx="8111">
                  <c:v>4.5691531151533099E-2</c:v>
                </c:pt>
                <c:pt idx="8112">
                  <c:v>4.5691531151533099E-2</c:v>
                </c:pt>
                <c:pt idx="8113">
                  <c:v>4.5691531151533099E-2</c:v>
                </c:pt>
                <c:pt idx="8114">
                  <c:v>4.5691531151533099E-2</c:v>
                </c:pt>
                <c:pt idx="8115">
                  <c:v>4.5691527426242801E-2</c:v>
                </c:pt>
                <c:pt idx="8116">
                  <c:v>4.5691527426242801E-2</c:v>
                </c:pt>
                <c:pt idx="8117">
                  <c:v>4.5691531151533099E-2</c:v>
                </c:pt>
                <c:pt idx="8118">
                  <c:v>4.5691523700952502E-2</c:v>
                </c:pt>
                <c:pt idx="8119">
                  <c:v>4.5691527426242801E-2</c:v>
                </c:pt>
                <c:pt idx="8120">
                  <c:v>4.5691523700952502E-2</c:v>
                </c:pt>
                <c:pt idx="8121">
                  <c:v>4.5691519975662197E-2</c:v>
                </c:pt>
                <c:pt idx="8122">
                  <c:v>4.5691523700952502E-2</c:v>
                </c:pt>
                <c:pt idx="8123">
                  <c:v>4.5691527426242801E-2</c:v>
                </c:pt>
                <c:pt idx="8124">
                  <c:v>4.5691519975662197E-2</c:v>
                </c:pt>
                <c:pt idx="8125">
                  <c:v>4.5691519975662197E-2</c:v>
                </c:pt>
                <c:pt idx="8126">
                  <c:v>4.5691531151533099E-2</c:v>
                </c:pt>
                <c:pt idx="8127">
                  <c:v>4.5691519975662197E-2</c:v>
                </c:pt>
                <c:pt idx="8128">
                  <c:v>4.5691523700952502E-2</c:v>
                </c:pt>
                <c:pt idx="8129">
                  <c:v>4.56915125250816E-2</c:v>
                </c:pt>
                <c:pt idx="8130">
                  <c:v>4.56915125250816E-2</c:v>
                </c:pt>
                <c:pt idx="8131">
                  <c:v>4.5691508799791301E-2</c:v>
                </c:pt>
                <c:pt idx="8132">
                  <c:v>4.56915125250816E-2</c:v>
                </c:pt>
                <c:pt idx="8133">
                  <c:v>4.5691508799791301E-2</c:v>
                </c:pt>
                <c:pt idx="8134">
                  <c:v>4.5691519975662197E-2</c:v>
                </c:pt>
                <c:pt idx="8135">
                  <c:v>4.5691519975662197E-2</c:v>
                </c:pt>
                <c:pt idx="8136">
                  <c:v>4.5691508799791301E-2</c:v>
                </c:pt>
                <c:pt idx="8137">
                  <c:v>4.5691519975662197E-2</c:v>
                </c:pt>
                <c:pt idx="8138">
                  <c:v>4.5691508799791301E-2</c:v>
                </c:pt>
                <c:pt idx="8139">
                  <c:v>4.5691508799791301E-2</c:v>
                </c:pt>
                <c:pt idx="8140">
                  <c:v>4.5691508799791301E-2</c:v>
                </c:pt>
                <c:pt idx="8141">
                  <c:v>4.5691505074501003E-2</c:v>
                </c:pt>
                <c:pt idx="8142">
                  <c:v>4.5691508799791301E-2</c:v>
                </c:pt>
                <c:pt idx="8143">
                  <c:v>4.5691505074501003E-2</c:v>
                </c:pt>
                <c:pt idx="8144">
                  <c:v>4.5691497623920399E-2</c:v>
                </c:pt>
                <c:pt idx="8145">
                  <c:v>4.5691501349210802E-2</c:v>
                </c:pt>
                <c:pt idx="8146">
                  <c:v>4.5691497623920399E-2</c:v>
                </c:pt>
                <c:pt idx="8147">
                  <c:v>4.5691497623920399E-2</c:v>
                </c:pt>
                <c:pt idx="8148">
                  <c:v>4.5691501349210802E-2</c:v>
                </c:pt>
                <c:pt idx="8149">
                  <c:v>4.5691505074501003E-2</c:v>
                </c:pt>
                <c:pt idx="8150">
                  <c:v>4.5691501349210802E-2</c:v>
                </c:pt>
                <c:pt idx="8151">
                  <c:v>4.5691497623920399E-2</c:v>
                </c:pt>
                <c:pt idx="8152">
                  <c:v>4.5691497623920399E-2</c:v>
                </c:pt>
                <c:pt idx="8153">
                  <c:v>4.5691497623920399E-2</c:v>
                </c:pt>
                <c:pt idx="8154">
                  <c:v>4.5691493898630101E-2</c:v>
                </c:pt>
                <c:pt idx="8155">
                  <c:v>4.5691497623920399E-2</c:v>
                </c:pt>
                <c:pt idx="8156">
                  <c:v>4.5691497623920399E-2</c:v>
                </c:pt>
                <c:pt idx="8157">
                  <c:v>4.5691497623920399E-2</c:v>
                </c:pt>
                <c:pt idx="8158">
                  <c:v>4.5691493898630101E-2</c:v>
                </c:pt>
                <c:pt idx="8159">
                  <c:v>4.5691493898630101E-2</c:v>
                </c:pt>
                <c:pt idx="8160">
                  <c:v>4.5691493898630101E-2</c:v>
                </c:pt>
                <c:pt idx="8161">
                  <c:v>4.5691493898630101E-2</c:v>
                </c:pt>
                <c:pt idx="8162">
                  <c:v>4.5691493898630101E-2</c:v>
                </c:pt>
                <c:pt idx="8163">
                  <c:v>4.5691493898630101E-2</c:v>
                </c:pt>
                <c:pt idx="8164">
                  <c:v>4.5691497623920399E-2</c:v>
                </c:pt>
                <c:pt idx="8165">
                  <c:v>4.5691497623920399E-2</c:v>
                </c:pt>
                <c:pt idx="8166">
                  <c:v>4.5691497623920399E-2</c:v>
                </c:pt>
                <c:pt idx="8167">
                  <c:v>4.5691490173339802E-2</c:v>
                </c:pt>
                <c:pt idx="8168">
                  <c:v>4.5691482722759302E-2</c:v>
                </c:pt>
                <c:pt idx="8169">
                  <c:v>4.5691486448049601E-2</c:v>
                </c:pt>
                <c:pt idx="8170">
                  <c:v>4.5691482722759302E-2</c:v>
                </c:pt>
                <c:pt idx="8171">
                  <c:v>4.5691486448049601E-2</c:v>
                </c:pt>
                <c:pt idx="8172">
                  <c:v>4.5691478997468997E-2</c:v>
                </c:pt>
                <c:pt idx="8173">
                  <c:v>4.5691486448049601E-2</c:v>
                </c:pt>
                <c:pt idx="8174">
                  <c:v>4.5691478997468997E-2</c:v>
                </c:pt>
                <c:pt idx="8175">
                  <c:v>4.5691482722759302E-2</c:v>
                </c:pt>
                <c:pt idx="8176">
                  <c:v>4.5691475272178698E-2</c:v>
                </c:pt>
                <c:pt idx="8177">
                  <c:v>4.5691482722759302E-2</c:v>
                </c:pt>
                <c:pt idx="8178">
                  <c:v>4.5691478997468997E-2</c:v>
                </c:pt>
                <c:pt idx="8179">
                  <c:v>4.5691475272178698E-2</c:v>
                </c:pt>
                <c:pt idx="8180">
                  <c:v>4.5691478997468997E-2</c:v>
                </c:pt>
                <c:pt idx="8181">
                  <c:v>4.5691482722759302E-2</c:v>
                </c:pt>
                <c:pt idx="8182">
                  <c:v>4.5691475272178698E-2</c:v>
                </c:pt>
                <c:pt idx="8183">
                  <c:v>4.56914715468884E-2</c:v>
                </c:pt>
                <c:pt idx="8184">
                  <c:v>4.5691478997468997E-2</c:v>
                </c:pt>
                <c:pt idx="8185">
                  <c:v>4.5691475272178698E-2</c:v>
                </c:pt>
                <c:pt idx="8186">
                  <c:v>4.5691467821598102E-2</c:v>
                </c:pt>
                <c:pt idx="8187">
                  <c:v>4.5691475272178698E-2</c:v>
                </c:pt>
                <c:pt idx="8188">
                  <c:v>4.56914715468884E-2</c:v>
                </c:pt>
                <c:pt idx="8189">
                  <c:v>4.5691460371017498E-2</c:v>
                </c:pt>
                <c:pt idx="8190">
                  <c:v>4.56914715468884E-2</c:v>
                </c:pt>
                <c:pt idx="8191">
                  <c:v>4.56914715468884E-2</c:v>
                </c:pt>
                <c:pt idx="8192">
                  <c:v>4.5691467821598102E-2</c:v>
                </c:pt>
                <c:pt idx="8193">
                  <c:v>4.5691467821598102E-2</c:v>
                </c:pt>
                <c:pt idx="8194">
                  <c:v>4.5691467821598102E-2</c:v>
                </c:pt>
                <c:pt idx="8195">
                  <c:v>4.5691464096307803E-2</c:v>
                </c:pt>
                <c:pt idx="8196">
                  <c:v>4.5691467821598102E-2</c:v>
                </c:pt>
                <c:pt idx="8197">
                  <c:v>4.5691456645727199E-2</c:v>
                </c:pt>
                <c:pt idx="8198">
                  <c:v>4.5691467821598102E-2</c:v>
                </c:pt>
                <c:pt idx="8199">
                  <c:v>4.5691460371017498E-2</c:v>
                </c:pt>
                <c:pt idx="8200">
                  <c:v>4.5691460371017498E-2</c:v>
                </c:pt>
                <c:pt idx="8201">
                  <c:v>4.5691460371017498E-2</c:v>
                </c:pt>
                <c:pt idx="8202">
                  <c:v>4.5691467821598102E-2</c:v>
                </c:pt>
                <c:pt idx="8203">
                  <c:v>4.5691460371017498E-2</c:v>
                </c:pt>
                <c:pt idx="8204">
                  <c:v>4.5691460371017498E-2</c:v>
                </c:pt>
                <c:pt idx="8205">
                  <c:v>4.5691460371017498E-2</c:v>
                </c:pt>
                <c:pt idx="8206">
                  <c:v>4.5691456645727199E-2</c:v>
                </c:pt>
                <c:pt idx="8207">
                  <c:v>4.5691452920436901E-2</c:v>
                </c:pt>
                <c:pt idx="8208">
                  <c:v>4.5691452920436901E-2</c:v>
                </c:pt>
                <c:pt idx="8209">
                  <c:v>4.5691449195146602E-2</c:v>
                </c:pt>
                <c:pt idx="8210">
                  <c:v>4.5691452920436901E-2</c:v>
                </c:pt>
                <c:pt idx="8211">
                  <c:v>4.5691452920436901E-2</c:v>
                </c:pt>
                <c:pt idx="8212">
                  <c:v>4.5691456645727199E-2</c:v>
                </c:pt>
                <c:pt idx="8213">
                  <c:v>4.5691449195146602E-2</c:v>
                </c:pt>
                <c:pt idx="8214">
                  <c:v>4.5691449195146602E-2</c:v>
                </c:pt>
                <c:pt idx="8215">
                  <c:v>4.5691449195146602E-2</c:v>
                </c:pt>
                <c:pt idx="8216">
                  <c:v>4.5691449195146602E-2</c:v>
                </c:pt>
                <c:pt idx="8217">
                  <c:v>4.5691449195146602E-2</c:v>
                </c:pt>
                <c:pt idx="8218">
                  <c:v>4.5691452920436901E-2</c:v>
                </c:pt>
                <c:pt idx="8219">
                  <c:v>4.5691449195146602E-2</c:v>
                </c:pt>
                <c:pt idx="8220">
                  <c:v>4.5691449195146602E-2</c:v>
                </c:pt>
                <c:pt idx="8221">
                  <c:v>4.5691441744565998E-2</c:v>
                </c:pt>
                <c:pt idx="8222">
                  <c:v>4.5691445469856297E-2</c:v>
                </c:pt>
                <c:pt idx="8223">
                  <c:v>4.56914380192757E-2</c:v>
                </c:pt>
                <c:pt idx="8224">
                  <c:v>4.5691445469856297E-2</c:v>
                </c:pt>
                <c:pt idx="8225">
                  <c:v>4.5691441744565998E-2</c:v>
                </c:pt>
                <c:pt idx="8226">
                  <c:v>4.56914380192757E-2</c:v>
                </c:pt>
                <c:pt idx="8227">
                  <c:v>4.56914380192757E-2</c:v>
                </c:pt>
                <c:pt idx="8228">
                  <c:v>4.5691441744565998E-2</c:v>
                </c:pt>
                <c:pt idx="8229">
                  <c:v>4.56914380192757E-2</c:v>
                </c:pt>
                <c:pt idx="8230">
                  <c:v>4.56914380192757E-2</c:v>
                </c:pt>
                <c:pt idx="8231">
                  <c:v>4.5691441744565998E-2</c:v>
                </c:pt>
                <c:pt idx="8232">
                  <c:v>4.5691434293985402E-2</c:v>
                </c:pt>
                <c:pt idx="8233">
                  <c:v>4.5691434293985402E-2</c:v>
                </c:pt>
                <c:pt idx="8234">
                  <c:v>4.56914380192757E-2</c:v>
                </c:pt>
                <c:pt idx="8235">
                  <c:v>4.5691426843404798E-2</c:v>
                </c:pt>
                <c:pt idx="8236">
                  <c:v>4.56914380192757E-2</c:v>
                </c:pt>
                <c:pt idx="8237">
                  <c:v>4.5691434293985402E-2</c:v>
                </c:pt>
                <c:pt idx="8238">
                  <c:v>4.5691426843404798E-2</c:v>
                </c:pt>
                <c:pt idx="8239">
                  <c:v>4.5691426843404798E-2</c:v>
                </c:pt>
                <c:pt idx="8240">
                  <c:v>4.5691434293985402E-2</c:v>
                </c:pt>
                <c:pt idx="8241">
                  <c:v>4.5691426843404798E-2</c:v>
                </c:pt>
                <c:pt idx="8242">
                  <c:v>4.5691426843404798E-2</c:v>
                </c:pt>
                <c:pt idx="8243">
                  <c:v>4.5691426843404798E-2</c:v>
                </c:pt>
                <c:pt idx="8244">
                  <c:v>4.5691423118114499E-2</c:v>
                </c:pt>
                <c:pt idx="8245">
                  <c:v>4.5691426843404798E-2</c:v>
                </c:pt>
                <c:pt idx="8246">
                  <c:v>4.5691423118114499E-2</c:v>
                </c:pt>
                <c:pt idx="8247">
                  <c:v>4.5691423118114499E-2</c:v>
                </c:pt>
                <c:pt idx="8248">
                  <c:v>4.5691423118114499E-2</c:v>
                </c:pt>
                <c:pt idx="8249">
                  <c:v>4.5691423118114499E-2</c:v>
                </c:pt>
                <c:pt idx="8250">
                  <c:v>4.5691423118114499E-2</c:v>
                </c:pt>
                <c:pt idx="8251">
                  <c:v>4.5691415667533902E-2</c:v>
                </c:pt>
                <c:pt idx="8252">
                  <c:v>4.5691419392824201E-2</c:v>
                </c:pt>
                <c:pt idx="8253">
                  <c:v>4.5691419392824201E-2</c:v>
                </c:pt>
                <c:pt idx="8254">
                  <c:v>4.5691423118114499E-2</c:v>
                </c:pt>
                <c:pt idx="8255">
                  <c:v>4.5691415667533902E-2</c:v>
                </c:pt>
                <c:pt idx="8256">
                  <c:v>4.5691415667533902E-2</c:v>
                </c:pt>
                <c:pt idx="8257">
                  <c:v>4.5691415667533902E-2</c:v>
                </c:pt>
                <c:pt idx="8258">
                  <c:v>4.5691411942243597E-2</c:v>
                </c:pt>
                <c:pt idx="8259">
                  <c:v>4.5691419392824201E-2</c:v>
                </c:pt>
                <c:pt idx="8260">
                  <c:v>4.5691404491663E-2</c:v>
                </c:pt>
                <c:pt idx="8261">
                  <c:v>4.5691411942243597E-2</c:v>
                </c:pt>
                <c:pt idx="8262">
                  <c:v>4.5691415667533902E-2</c:v>
                </c:pt>
                <c:pt idx="8263">
                  <c:v>4.5691415667533902E-2</c:v>
                </c:pt>
                <c:pt idx="8264">
                  <c:v>4.5691404491663E-2</c:v>
                </c:pt>
                <c:pt idx="8265">
                  <c:v>4.5691404491663E-2</c:v>
                </c:pt>
                <c:pt idx="8266">
                  <c:v>4.5691411942243597E-2</c:v>
                </c:pt>
                <c:pt idx="8267">
                  <c:v>4.5691404491663E-2</c:v>
                </c:pt>
                <c:pt idx="8268">
                  <c:v>4.5691404491663E-2</c:v>
                </c:pt>
                <c:pt idx="8269">
                  <c:v>4.5691415667533902E-2</c:v>
                </c:pt>
                <c:pt idx="8270">
                  <c:v>4.5691400766372701E-2</c:v>
                </c:pt>
                <c:pt idx="8271">
                  <c:v>4.5691411942243597E-2</c:v>
                </c:pt>
                <c:pt idx="8272">
                  <c:v>4.5691393315792098E-2</c:v>
                </c:pt>
                <c:pt idx="8273">
                  <c:v>4.5691408216953298E-2</c:v>
                </c:pt>
                <c:pt idx="8274">
                  <c:v>4.5691408216953298E-2</c:v>
                </c:pt>
                <c:pt idx="8275">
                  <c:v>4.5691404491663E-2</c:v>
                </c:pt>
                <c:pt idx="8276">
                  <c:v>4.5691404491663E-2</c:v>
                </c:pt>
                <c:pt idx="8277">
                  <c:v>4.5691404491663E-2</c:v>
                </c:pt>
                <c:pt idx="8278">
                  <c:v>4.5691397041082403E-2</c:v>
                </c:pt>
                <c:pt idx="8279">
                  <c:v>4.5691400766372701E-2</c:v>
                </c:pt>
                <c:pt idx="8280">
                  <c:v>4.5691397041082403E-2</c:v>
                </c:pt>
                <c:pt idx="8281">
                  <c:v>4.5691400766372701E-2</c:v>
                </c:pt>
                <c:pt idx="8282">
                  <c:v>4.5691393315792098E-2</c:v>
                </c:pt>
                <c:pt idx="8283">
                  <c:v>4.5691397041082403E-2</c:v>
                </c:pt>
                <c:pt idx="8284">
                  <c:v>4.5691393315792098E-2</c:v>
                </c:pt>
                <c:pt idx="8285">
                  <c:v>4.5691393315792098E-2</c:v>
                </c:pt>
                <c:pt idx="8286">
                  <c:v>4.5691397041082403E-2</c:v>
                </c:pt>
                <c:pt idx="8287">
                  <c:v>4.5691393315792098E-2</c:v>
                </c:pt>
                <c:pt idx="8288">
                  <c:v>4.5691393315792098E-2</c:v>
                </c:pt>
                <c:pt idx="8289">
                  <c:v>4.5691400766372701E-2</c:v>
                </c:pt>
                <c:pt idx="8290">
                  <c:v>4.5691393315792098E-2</c:v>
                </c:pt>
                <c:pt idx="8291">
                  <c:v>4.5691393315792098E-2</c:v>
                </c:pt>
                <c:pt idx="8292">
                  <c:v>4.5691385865211501E-2</c:v>
                </c:pt>
                <c:pt idx="8293">
                  <c:v>4.5691393315792098E-2</c:v>
                </c:pt>
                <c:pt idx="8294">
                  <c:v>4.5691389590501799E-2</c:v>
                </c:pt>
                <c:pt idx="8295">
                  <c:v>4.5691389590501799E-2</c:v>
                </c:pt>
                <c:pt idx="8296">
                  <c:v>4.5691389590501799E-2</c:v>
                </c:pt>
                <c:pt idx="8297">
                  <c:v>4.5691389590501799E-2</c:v>
                </c:pt>
                <c:pt idx="8298">
                  <c:v>4.5691382139921202E-2</c:v>
                </c:pt>
                <c:pt idx="8299">
                  <c:v>4.5691382139921202E-2</c:v>
                </c:pt>
                <c:pt idx="8300">
                  <c:v>4.5691382139921202E-2</c:v>
                </c:pt>
                <c:pt idx="8301">
                  <c:v>4.5691382139921202E-2</c:v>
                </c:pt>
                <c:pt idx="8302">
                  <c:v>4.5691374689340598E-2</c:v>
                </c:pt>
                <c:pt idx="8303">
                  <c:v>4.5691382139921202E-2</c:v>
                </c:pt>
                <c:pt idx="8304">
                  <c:v>4.5691378414630897E-2</c:v>
                </c:pt>
                <c:pt idx="8305">
                  <c:v>4.5691382139921202E-2</c:v>
                </c:pt>
                <c:pt idx="8306">
                  <c:v>4.5691374689340598E-2</c:v>
                </c:pt>
                <c:pt idx="8307">
                  <c:v>4.5691378414630897E-2</c:v>
                </c:pt>
                <c:pt idx="8308">
                  <c:v>4.5691382139921202E-2</c:v>
                </c:pt>
                <c:pt idx="8309">
                  <c:v>4.56913709640503E-2</c:v>
                </c:pt>
                <c:pt idx="8310">
                  <c:v>4.5691378414630897E-2</c:v>
                </c:pt>
                <c:pt idx="8311">
                  <c:v>4.5691382139921202E-2</c:v>
                </c:pt>
                <c:pt idx="8312">
                  <c:v>4.56913709640503E-2</c:v>
                </c:pt>
                <c:pt idx="8313">
                  <c:v>4.5691374689340598E-2</c:v>
                </c:pt>
                <c:pt idx="8314">
                  <c:v>4.56913709640503E-2</c:v>
                </c:pt>
                <c:pt idx="8315">
                  <c:v>4.56913709640503E-2</c:v>
                </c:pt>
                <c:pt idx="8316">
                  <c:v>4.56913709640503E-2</c:v>
                </c:pt>
                <c:pt idx="8317">
                  <c:v>4.56913709640503E-2</c:v>
                </c:pt>
                <c:pt idx="8318">
                  <c:v>4.56913709640503E-2</c:v>
                </c:pt>
                <c:pt idx="8319">
                  <c:v>4.56913709640503E-2</c:v>
                </c:pt>
                <c:pt idx="8320">
                  <c:v>4.56913709640503E-2</c:v>
                </c:pt>
                <c:pt idx="8321">
                  <c:v>4.5691359788179398E-2</c:v>
                </c:pt>
                <c:pt idx="8322">
                  <c:v>4.56913709640503E-2</c:v>
                </c:pt>
                <c:pt idx="8323">
                  <c:v>4.5691359788179398E-2</c:v>
                </c:pt>
                <c:pt idx="8324">
                  <c:v>4.5691367238760001E-2</c:v>
                </c:pt>
                <c:pt idx="8325">
                  <c:v>4.56913709640503E-2</c:v>
                </c:pt>
                <c:pt idx="8326">
                  <c:v>4.5691363513469703E-2</c:v>
                </c:pt>
                <c:pt idx="8327">
                  <c:v>4.5691359788179398E-2</c:v>
                </c:pt>
                <c:pt idx="8328">
                  <c:v>4.5691359788179398E-2</c:v>
                </c:pt>
                <c:pt idx="8329">
                  <c:v>4.5691359788179398E-2</c:v>
                </c:pt>
                <c:pt idx="8330">
                  <c:v>4.5691359788179398E-2</c:v>
                </c:pt>
                <c:pt idx="8331">
                  <c:v>4.5691359788179398E-2</c:v>
                </c:pt>
                <c:pt idx="8332">
                  <c:v>4.5691359788179398E-2</c:v>
                </c:pt>
                <c:pt idx="8333">
                  <c:v>4.5691356062889099E-2</c:v>
                </c:pt>
                <c:pt idx="8334">
                  <c:v>4.5691359788179398E-2</c:v>
                </c:pt>
                <c:pt idx="8335">
                  <c:v>4.5691359788179398E-2</c:v>
                </c:pt>
                <c:pt idx="8336">
                  <c:v>4.5691359788179398E-2</c:v>
                </c:pt>
                <c:pt idx="8337">
                  <c:v>4.5691356062889099E-2</c:v>
                </c:pt>
                <c:pt idx="8338">
                  <c:v>4.5691356062889099E-2</c:v>
                </c:pt>
                <c:pt idx="8339">
                  <c:v>4.5691352337598801E-2</c:v>
                </c:pt>
                <c:pt idx="8340">
                  <c:v>4.5691359788179398E-2</c:v>
                </c:pt>
                <c:pt idx="8341">
                  <c:v>4.5691356062889099E-2</c:v>
                </c:pt>
                <c:pt idx="8342">
                  <c:v>4.5691348612308502E-2</c:v>
                </c:pt>
                <c:pt idx="8343">
                  <c:v>4.5691356062889099E-2</c:v>
                </c:pt>
                <c:pt idx="8344">
                  <c:v>4.5691348612308502E-2</c:v>
                </c:pt>
                <c:pt idx="8345">
                  <c:v>4.5691348612308502E-2</c:v>
                </c:pt>
                <c:pt idx="8346">
                  <c:v>4.5691348612308502E-2</c:v>
                </c:pt>
                <c:pt idx="8347">
                  <c:v>4.5691348612308502E-2</c:v>
                </c:pt>
                <c:pt idx="8348">
                  <c:v>4.5691348612308502E-2</c:v>
                </c:pt>
                <c:pt idx="8349">
                  <c:v>4.5691348612308502E-2</c:v>
                </c:pt>
                <c:pt idx="8350">
                  <c:v>4.5691341161727898E-2</c:v>
                </c:pt>
                <c:pt idx="8351">
                  <c:v>4.5691344887018197E-2</c:v>
                </c:pt>
                <c:pt idx="8352">
                  <c:v>4.5691341161727898E-2</c:v>
                </c:pt>
                <c:pt idx="8353">
                  <c:v>4.5691341161727898E-2</c:v>
                </c:pt>
                <c:pt idx="8354">
                  <c:v>4.5691344887018197E-2</c:v>
                </c:pt>
                <c:pt idx="8355">
                  <c:v>4.56913374364376E-2</c:v>
                </c:pt>
                <c:pt idx="8356">
                  <c:v>4.5691333711147301E-2</c:v>
                </c:pt>
                <c:pt idx="8357">
                  <c:v>4.56913374364376E-2</c:v>
                </c:pt>
                <c:pt idx="8358">
                  <c:v>4.56913374364376E-2</c:v>
                </c:pt>
                <c:pt idx="8359">
                  <c:v>4.5691344887018197E-2</c:v>
                </c:pt>
                <c:pt idx="8360">
                  <c:v>4.56913374364376E-2</c:v>
                </c:pt>
                <c:pt idx="8361">
                  <c:v>4.56913374364376E-2</c:v>
                </c:pt>
                <c:pt idx="8362">
                  <c:v>4.56913374364376E-2</c:v>
                </c:pt>
                <c:pt idx="8363">
                  <c:v>4.5691341161727898E-2</c:v>
                </c:pt>
                <c:pt idx="8364">
                  <c:v>4.5691333711147301E-2</c:v>
                </c:pt>
                <c:pt idx="8365">
                  <c:v>4.5691333711147301E-2</c:v>
                </c:pt>
                <c:pt idx="8366">
                  <c:v>4.5691329985857003E-2</c:v>
                </c:pt>
                <c:pt idx="8367">
                  <c:v>4.5691333711147301E-2</c:v>
                </c:pt>
                <c:pt idx="8368">
                  <c:v>4.56913374364376E-2</c:v>
                </c:pt>
                <c:pt idx="8369">
                  <c:v>4.5691329985857003E-2</c:v>
                </c:pt>
                <c:pt idx="8370">
                  <c:v>4.5691333711147301E-2</c:v>
                </c:pt>
                <c:pt idx="8371">
                  <c:v>4.5691326260566698E-2</c:v>
                </c:pt>
                <c:pt idx="8372">
                  <c:v>4.5691326260566698E-2</c:v>
                </c:pt>
                <c:pt idx="8373">
                  <c:v>4.56913374364376E-2</c:v>
                </c:pt>
                <c:pt idx="8374">
                  <c:v>4.5691326260566698E-2</c:v>
                </c:pt>
                <c:pt idx="8375">
                  <c:v>4.5691326260566698E-2</c:v>
                </c:pt>
                <c:pt idx="8376">
                  <c:v>4.5691322535276399E-2</c:v>
                </c:pt>
                <c:pt idx="8377">
                  <c:v>4.5691322535276399E-2</c:v>
                </c:pt>
                <c:pt idx="8378">
                  <c:v>4.5691326260566698E-2</c:v>
                </c:pt>
                <c:pt idx="8379">
                  <c:v>4.5691318809986101E-2</c:v>
                </c:pt>
                <c:pt idx="8380">
                  <c:v>4.5691326260566698E-2</c:v>
                </c:pt>
                <c:pt idx="8381">
                  <c:v>4.5691318809986101E-2</c:v>
                </c:pt>
                <c:pt idx="8382">
                  <c:v>4.5691322535276399E-2</c:v>
                </c:pt>
                <c:pt idx="8383">
                  <c:v>4.5691322535276399E-2</c:v>
                </c:pt>
                <c:pt idx="8384">
                  <c:v>4.5691315084695802E-2</c:v>
                </c:pt>
                <c:pt idx="8385">
                  <c:v>4.5691322535276399E-2</c:v>
                </c:pt>
                <c:pt idx="8386">
                  <c:v>4.5691322535276399E-2</c:v>
                </c:pt>
                <c:pt idx="8387">
                  <c:v>4.5691322535276399E-2</c:v>
                </c:pt>
                <c:pt idx="8388">
                  <c:v>4.5691318809986101E-2</c:v>
                </c:pt>
                <c:pt idx="8389">
                  <c:v>4.5691315084695802E-2</c:v>
                </c:pt>
                <c:pt idx="8390">
                  <c:v>4.5691315084695802E-2</c:v>
                </c:pt>
                <c:pt idx="8391">
                  <c:v>4.5691315084695802E-2</c:v>
                </c:pt>
                <c:pt idx="8392">
                  <c:v>4.5691311359405497E-2</c:v>
                </c:pt>
                <c:pt idx="8393">
                  <c:v>4.5691315084695802E-2</c:v>
                </c:pt>
                <c:pt idx="8394">
                  <c:v>4.5691311359405497E-2</c:v>
                </c:pt>
                <c:pt idx="8395">
                  <c:v>4.5691307634115198E-2</c:v>
                </c:pt>
                <c:pt idx="8396">
                  <c:v>4.5691311359405497E-2</c:v>
                </c:pt>
                <c:pt idx="8397">
                  <c:v>4.5691315084695802E-2</c:v>
                </c:pt>
                <c:pt idx="8398">
                  <c:v>4.5691311359405497E-2</c:v>
                </c:pt>
                <c:pt idx="8399">
                  <c:v>4.56913039088249E-2</c:v>
                </c:pt>
                <c:pt idx="8400">
                  <c:v>4.5691307634115198E-2</c:v>
                </c:pt>
                <c:pt idx="8401">
                  <c:v>4.56913039088249E-2</c:v>
                </c:pt>
                <c:pt idx="8402">
                  <c:v>4.5691311359405497E-2</c:v>
                </c:pt>
                <c:pt idx="8403">
                  <c:v>4.56913039088249E-2</c:v>
                </c:pt>
                <c:pt idx="8404">
                  <c:v>4.56913039088249E-2</c:v>
                </c:pt>
                <c:pt idx="8405">
                  <c:v>4.5691307634115198E-2</c:v>
                </c:pt>
                <c:pt idx="8406">
                  <c:v>4.56913039088249E-2</c:v>
                </c:pt>
                <c:pt idx="8407">
                  <c:v>4.56913039088249E-2</c:v>
                </c:pt>
                <c:pt idx="8408">
                  <c:v>4.56913039088249E-2</c:v>
                </c:pt>
                <c:pt idx="8409">
                  <c:v>4.5691300183534601E-2</c:v>
                </c:pt>
                <c:pt idx="8410">
                  <c:v>4.5691296458244303E-2</c:v>
                </c:pt>
                <c:pt idx="8411">
                  <c:v>4.5691292732953998E-2</c:v>
                </c:pt>
                <c:pt idx="8412">
                  <c:v>4.5691300183534601E-2</c:v>
                </c:pt>
                <c:pt idx="8413">
                  <c:v>4.5691300183534601E-2</c:v>
                </c:pt>
                <c:pt idx="8414">
                  <c:v>4.5691300183534601E-2</c:v>
                </c:pt>
                <c:pt idx="8415">
                  <c:v>4.5691289007663699E-2</c:v>
                </c:pt>
                <c:pt idx="8416">
                  <c:v>4.5691292732953998E-2</c:v>
                </c:pt>
                <c:pt idx="8417">
                  <c:v>4.5691292732953998E-2</c:v>
                </c:pt>
                <c:pt idx="8418">
                  <c:v>4.5691292732953998E-2</c:v>
                </c:pt>
                <c:pt idx="8419">
                  <c:v>4.5691292732953998E-2</c:v>
                </c:pt>
                <c:pt idx="8420">
                  <c:v>4.5691292732953998E-2</c:v>
                </c:pt>
                <c:pt idx="8421">
                  <c:v>4.5691289007663699E-2</c:v>
                </c:pt>
                <c:pt idx="8422">
                  <c:v>4.5691300183534601E-2</c:v>
                </c:pt>
                <c:pt idx="8423">
                  <c:v>4.5691289007663699E-2</c:v>
                </c:pt>
                <c:pt idx="8424">
                  <c:v>4.5691292732953998E-2</c:v>
                </c:pt>
                <c:pt idx="8425">
                  <c:v>4.5691289007663699E-2</c:v>
                </c:pt>
                <c:pt idx="8426">
                  <c:v>4.5691289007663699E-2</c:v>
                </c:pt>
                <c:pt idx="8427">
                  <c:v>4.5691281557083102E-2</c:v>
                </c:pt>
                <c:pt idx="8428">
                  <c:v>4.5691281557083102E-2</c:v>
                </c:pt>
                <c:pt idx="8429">
                  <c:v>4.5691281557083102E-2</c:v>
                </c:pt>
                <c:pt idx="8430">
                  <c:v>4.5691285282373401E-2</c:v>
                </c:pt>
                <c:pt idx="8431">
                  <c:v>4.5691281557083102E-2</c:v>
                </c:pt>
                <c:pt idx="8432">
                  <c:v>4.5691281557083102E-2</c:v>
                </c:pt>
                <c:pt idx="8433">
                  <c:v>4.5691289007663699E-2</c:v>
                </c:pt>
                <c:pt idx="8434">
                  <c:v>4.5691281557083102E-2</c:v>
                </c:pt>
                <c:pt idx="8435">
                  <c:v>4.5691274106502498E-2</c:v>
                </c:pt>
                <c:pt idx="8436">
                  <c:v>4.5691281557083102E-2</c:v>
                </c:pt>
                <c:pt idx="8437">
                  <c:v>4.5691277831792797E-2</c:v>
                </c:pt>
                <c:pt idx="8438">
                  <c:v>4.56912703812122E-2</c:v>
                </c:pt>
                <c:pt idx="8439">
                  <c:v>4.5691277831792797E-2</c:v>
                </c:pt>
                <c:pt idx="8440">
                  <c:v>4.5691281557083102E-2</c:v>
                </c:pt>
                <c:pt idx="8441">
                  <c:v>4.5691277831792797E-2</c:v>
                </c:pt>
                <c:pt idx="8442">
                  <c:v>4.56912703812122E-2</c:v>
                </c:pt>
                <c:pt idx="8443">
                  <c:v>4.5691274106502498E-2</c:v>
                </c:pt>
                <c:pt idx="8444">
                  <c:v>4.56912703812122E-2</c:v>
                </c:pt>
                <c:pt idx="8445">
                  <c:v>4.56912703812122E-2</c:v>
                </c:pt>
                <c:pt idx="8446">
                  <c:v>4.56912703812122E-2</c:v>
                </c:pt>
                <c:pt idx="8447">
                  <c:v>4.5691266655921901E-2</c:v>
                </c:pt>
                <c:pt idx="8448">
                  <c:v>4.56912703812122E-2</c:v>
                </c:pt>
                <c:pt idx="8449">
                  <c:v>4.56912703812122E-2</c:v>
                </c:pt>
                <c:pt idx="8450">
                  <c:v>4.5691281557083102E-2</c:v>
                </c:pt>
                <c:pt idx="8451">
                  <c:v>4.56912703812122E-2</c:v>
                </c:pt>
                <c:pt idx="8452">
                  <c:v>4.56912703812122E-2</c:v>
                </c:pt>
                <c:pt idx="8453">
                  <c:v>4.56912703812122E-2</c:v>
                </c:pt>
                <c:pt idx="8454">
                  <c:v>4.5691259205341402E-2</c:v>
                </c:pt>
                <c:pt idx="8455">
                  <c:v>4.5691259205341402E-2</c:v>
                </c:pt>
                <c:pt idx="8456">
                  <c:v>4.5691266655921901E-2</c:v>
                </c:pt>
                <c:pt idx="8457">
                  <c:v>4.5691259205341402E-2</c:v>
                </c:pt>
                <c:pt idx="8458">
                  <c:v>4.5691262930631603E-2</c:v>
                </c:pt>
                <c:pt idx="8459">
                  <c:v>4.5691259205341402E-2</c:v>
                </c:pt>
                <c:pt idx="8460">
                  <c:v>4.5691259205341402E-2</c:v>
                </c:pt>
                <c:pt idx="8461">
                  <c:v>4.5691255480050999E-2</c:v>
                </c:pt>
                <c:pt idx="8462">
                  <c:v>4.5691255480050999E-2</c:v>
                </c:pt>
                <c:pt idx="8463">
                  <c:v>4.56912703812122E-2</c:v>
                </c:pt>
                <c:pt idx="8464">
                  <c:v>4.5691248029470402E-2</c:v>
                </c:pt>
                <c:pt idx="8465">
                  <c:v>4.5691259205341402E-2</c:v>
                </c:pt>
                <c:pt idx="8466">
                  <c:v>4.5691259205341402E-2</c:v>
                </c:pt>
                <c:pt idx="8467">
                  <c:v>4.5691262930631603E-2</c:v>
                </c:pt>
                <c:pt idx="8468">
                  <c:v>4.5691255480050999E-2</c:v>
                </c:pt>
                <c:pt idx="8469">
                  <c:v>4.5691255480050999E-2</c:v>
                </c:pt>
                <c:pt idx="8470">
                  <c:v>4.5691251754760701E-2</c:v>
                </c:pt>
                <c:pt idx="8471">
                  <c:v>4.5691255480050999E-2</c:v>
                </c:pt>
                <c:pt idx="8472">
                  <c:v>4.5691251754760701E-2</c:v>
                </c:pt>
                <c:pt idx="8473">
                  <c:v>4.5691244304180201E-2</c:v>
                </c:pt>
                <c:pt idx="8474">
                  <c:v>4.5691251754760701E-2</c:v>
                </c:pt>
                <c:pt idx="8475">
                  <c:v>4.5691248029470402E-2</c:v>
                </c:pt>
                <c:pt idx="8476">
                  <c:v>4.5691244304180201E-2</c:v>
                </c:pt>
                <c:pt idx="8477">
                  <c:v>4.5691244304180201E-2</c:v>
                </c:pt>
                <c:pt idx="8478">
                  <c:v>4.5691248029470402E-2</c:v>
                </c:pt>
                <c:pt idx="8479">
                  <c:v>4.5691244304180201E-2</c:v>
                </c:pt>
                <c:pt idx="8480">
                  <c:v>4.5691240578889902E-2</c:v>
                </c:pt>
                <c:pt idx="8481">
                  <c:v>4.5691244304180201E-2</c:v>
                </c:pt>
                <c:pt idx="8482">
                  <c:v>4.5691236853599597E-2</c:v>
                </c:pt>
                <c:pt idx="8483">
                  <c:v>4.5691244304180201E-2</c:v>
                </c:pt>
                <c:pt idx="8484">
                  <c:v>4.5691244304180201E-2</c:v>
                </c:pt>
                <c:pt idx="8485">
                  <c:v>4.5691244304180201E-2</c:v>
                </c:pt>
                <c:pt idx="8486">
                  <c:v>4.5691236853599597E-2</c:v>
                </c:pt>
                <c:pt idx="8487">
                  <c:v>4.5691236853599597E-2</c:v>
                </c:pt>
                <c:pt idx="8488">
                  <c:v>4.5691240578889902E-2</c:v>
                </c:pt>
                <c:pt idx="8489">
                  <c:v>4.5691233128309298E-2</c:v>
                </c:pt>
                <c:pt idx="8490">
                  <c:v>4.5691236853599597E-2</c:v>
                </c:pt>
                <c:pt idx="8491">
                  <c:v>4.5691240578889902E-2</c:v>
                </c:pt>
                <c:pt idx="8492">
                  <c:v>4.5691236853599597E-2</c:v>
                </c:pt>
                <c:pt idx="8493">
                  <c:v>4.5691236853599597E-2</c:v>
                </c:pt>
                <c:pt idx="8494">
                  <c:v>4.5691233128309298E-2</c:v>
                </c:pt>
                <c:pt idx="8495">
                  <c:v>4.5691233128309298E-2</c:v>
                </c:pt>
                <c:pt idx="8496">
                  <c:v>4.5691233128309298E-2</c:v>
                </c:pt>
                <c:pt idx="8497">
                  <c:v>4.5691233128309298E-2</c:v>
                </c:pt>
                <c:pt idx="8498">
                  <c:v>4.5691240578889902E-2</c:v>
                </c:pt>
                <c:pt idx="8499">
                  <c:v>4.5691225677728702E-2</c:v>
                </c:pt>
                <c:pt idx="8500">
                  <c:v>4.5691229403019E-2</c:v>
                </c:pt>
                <c:pt idx="8501">
                  <c:v>4.5691229403019E-2</c:v>
                </c:pt>
                <c:pt idx="8502">
                  <c:v>4.5691229403019E-2</c:v>
                </c:pt>
                <c:pt idx="8503">
                  <c:v>4.5691233128309298E-2</c:v>
                </c:pt>
                <c:pt idx="8504">
                  <c:v>4.5691221952438403E-2</c:v>
                </c:pt>
                <c:pt idx="8505">
                  <c:v>4.5691229403019E-2</c:v>
                </c:pt>
                <c:pt idx="8506">
                  <c:v>4.5691221952438403E-2</c:v>
                </c:pt>
                <c:pt idx="8507">
                  <c:v>4.5691221952438403E-2</c:v>
                </c:pt>
                <c:pt idx="8508">
                  <c:v>4.5691221952438403E-2</c:v>
                </c:pt>
                <c:pt idx="8509">
                  <c:v>4.5691218227148098E-2</c:v>
                </c:pt>
                <c:pt idx="8510">
                  <c:v>4.5691221952438403E-2</c:v>
                </c:pt>
                <c:pt idx="8511">
                  <c:v>4.5691225677728702E-2</c:v>
                </c:pt>
                <c:pt idx="8512">
                  <c:v>4.5691225677728702E-2</c:v>
                </c:pt>
                <c:pt idx="8513">
                  <c:v>4.5691214501857799E-2</c:v>
                </c:pt>
                <c:pt idx="8514">
                  <c:v>4.5691221952438403E-2</c:v>
                </c:pt>
                <c:pt idx="8515">
                  <c:v>4.5691221952438403E-2</c:v>
                </c:pt>
                <c:pt idx="8516">
                  <c:v>4.5691221952438403E-2</c:v>
                </c:pt>
                <c:pt idx="8517">
                  <c:v>4.5691221952438403E-2</c:v>
                </c:pt>
                <c:pt idx="8518">
                  <c:v>4.5691221952438403E-2</c:v>
                </c:pt>
                <c:pt idx="8519">
                  <c:v>4.5691214501857799E-2</c:v>
                </c:pt>
                <c:pt idx="8520">
                  <c:v>4.5691210776567501E-2</c:v>
                </c:pt>
                <c:pt idx="8521">
                  <c:v>4.5691214501857799E-2</c:v>
                </c:pt>
                <c:pt idx="8522">
                  <c:v>4.5691214501857799E-2</c:v>
                </c:pt>
                <c:pt idx="8523">
                  <c:v>4.5691218227148098E-2</c:v>
                </c:pt>
                <c:pt idx="8524">
                  <c:v>4.5691207051277202E-2</c:v>
                </c:pt>
                <c:pt idx="8525">
                  <c:v>4.5691210776567501E-2</c:v>
                </c:pt>
                <c:pt idx="8526">
                  <c:v>4.5691210776567501E-2</c:v>
                </c:pt>
                <c:pt idx="8527">
                  <c:v>4.5691210776567501E-2</c:v>
                </c:pt>
                <c:pt idx="8528">
                  <c:v>4.5691214501857799E-2</c:v>
                </c:pt>
                <c:pt idx="8529">
                  <c:v>4.5691203325986897E-2</c:v>
                </c:pt>
                <c:pt idx="8530">
                  <c:v>4.5691214501857799E-2</c:v>
                </c:pt>
                <c:pt idx="8531">
                  <c:v>4.5691207051277202E-2</c:v>
                </c:pt>
                <c:pt idx="8532">
                  <c:v>4.5691210776567501E-2</c:v>
                </c:pt>
                <c:pt idx="8533">
                  <c:v>4.5691207051277202E-2</c:v>
                </c:pt>
                <c:pt idx="8534">
                  <c:v>4.5691210776567501E-2</c:v>
                </c:pt>
                <c:pt idx="8535">
                  <c:v>4.5691210776567501E-2</c:v>
                </c:pt>
                <c:pt idx="8536">
                  <c:v>4.5691199600696598E-2</c:v>
                </c:pt>
                <c:pt idx="8537">
                  <c:v>4.5691199600696598E-2</c:v>
                </c:pt>
                <c:pt idx="8538">
                  <c:v>4.5691199600696598E-2</c:v>
                </c:pt>
                <c:pt idx="8539">
                  <c:v>4.5691199600696598E-2</c:v>
                </c:pt>
                <c:pt idx="8540">
                  <c:v>4.5691203325986897E-2</c:v>
                </c:pt>
                <c:pt idx="8541">
                  <c:v>4.56911958754063E-2</c:v>
                </c:pt>
                <c:pt idx="8542">
                  <c:v>4.5691199600696598E-2</c:v>
                </c:pt>
                <c:pt idx="8543">
                  <c:v>4.56911958754063E-2</c:v>
                </c:pt>
                <c:pt idx="8544">
                  <c:v>4.5691192150116001E-2</c:v>
                </c:pt>
                <c:pt idx="8545">
                  <c:v>4.56911958754063E-2</c:v>
                </c:pt>
                <c:pt idx="8546">
                  <c:v>4.5691199600696598E-2</c:v>
                </c:pt>
                <c:pt idx="8547">
                  <c:v>4.5691199600696598E-2</c:v>
                </c:pt>
                <c:pt idx="8548">
                  <c:v>4.56911958754063E-2</c:v>
                </c:pt>
                <c:pt idx="8549">
                  <c:v>4.5691192150116001E-2</c:v>
                </c:pt>
                <c:pt idx="8550">
                  <c:v>4.5691188424825703E-2</c:v>
                </c:pt>
                <c:pt idx="8551">
                  <c:v>4.5691199600696598E-2</c:v>
                </c:pt>
                <c:pt idx="8552">
                  <c:v>4.5691188424825703E-2</c:v>
                </c:pt>
                <c:pt idx="8553">
                  <c:v>4.5691188424825703E-2</c:v>
                </c:pt>
                <c:pt idx="8554">
                  <c:v>4.5691192150116001E-2</c:v>
                </c:pt>
                <c:pt idx="8555">
                  <c:v>4.5691188424825703E-2</c:v>
                </c:pt>
                <c:pt idx="8556">
                  <c:v>4.5691188424825703E-2</c:v>
                </c:pt>
                <c:pt idx="8557">
                  <c:v>4.5691192150116001E-2</c:v>
                </c:pt>
                <c:pt idx="8558">
                  <c:v>4.5691188424825703E-2</c:v>
                </c:pt>
                <c:pt idx="8559">
                  <c:v>4.5691192150116001E-2</c:v>
                </c:pt>
                <c:pt idx="8560">
                  <c:v>4.5691180974245099E-2</c:v>
                </c:pt>
                <c:pt idx="8561">
                  <c:v>4.5691184699535398E-2</c:v>
                </c:pt>
                <c:pt idx="8562">
                  <c:v>4.5691180974245099E-2</c:v>
                </c:pt>
                <c:pt idx="8563">
                  <c:v>4.5691188424825703E-2</c:v>
                </c:pt>
                <c:pt idx="8564">
                  <c:v>4.5691177248954801E-2</c:v>
                </c:pt>
                <c:pt idx="8565">
                  <c:v>4.5691180974245099E-2</c:v>
                </c:pt>
                <c:pt idx="8566">
                  <c:v>4.5691177248954801E-2</c:v>
                </c:pt>
                <c:pt idx="8567">
                  <c:v>4.5691184699535398E-2</c:v>
                </c:pt>
                <c:pt idx="8568">
                  <c:v>4.5691180974245099E-2</c:v>
                </c:pt>
                <c:pt idx="8569">
                  <c:v>4.5691177248954801E-2</c:v>
                </c:pt>
                <c:pt idx="8570">
                  <c:v>4.5691177248954801E-2</c:v>
                </c:pt>
                <c:pt idx="8571">
                  <c:v>4.5691177248954801E-2</c:v>
                </c:pt>
                <c:pt idx="8572">
                  <c:v>4.5691177248954801E-2</c:v>
                </c:pt>
                <c:pt idx="8573">
                  <c:v>4.5691177248954801E-2</c:v>
                </c:pt>
                <c:pt idx="8574">
                  <c:v>4.5691169798374197E-2</c:v>
                </c:pt>
                <c:pt idx="8575">
                  <c:v>4.5691177248954801E-2</c:v>
                </c:pt>
                <c:pt idx="8576">
                  <c:v>4.5691169798374197E-2</c:v>
                </c:pt>
                <c:pt idx="8577">
                  <c:v>4.5691177248954801E-2</c:v>
                </c:pt>
                <c:pt idx="8578">
                  <c:v>4.5691166073083898E-2</c:v>
                </c:pt>
                <c:pt idx="8579">
                  <c:v>4.5691166073083898E-2</c:v>
                </c:pt>
                <c:pt idx="8580">
                  <c:v>4.5691169798374197E-2</c:v>
                </c:pt>
                <c:pt idx="8581">
                  <c:v>4.5691177248954801E-2</c:v>
                </c:pt>
                <c:pt idx="8582">
                  <c:v>4.5691177248954801E-2</c:v>
                </c:pt>
                <c:pt idx="8583">
                  <c:v>4.5691169798374197E-2</c:v>
                </c:pt>
                <c:pt idx="8584">
                  <c:v>4.5691169798374197E-2</c:v>
                </c:pt>
                <c:pt idx="8585">
                  <c:v>4.5691169798374197E-2</c:v>
                </c:pt>
                <c:pt idx="8586">
                  <c:v>4.5691169798374197E-2</c:v>
                </c:pt>
                <c:pt idx="8587">
                  <c:v>4.5691166073083898E-2</c:v>
                </c:pt>
                <c:pt idx="8588">
                  <c:v>4.56911623477936E-2</c:v>
                </c:pt>
                <c:pt idx="8589">
                  <c:v>4.56911623477936E-2</c:v>
                </c:pt>
                <c:pt idx="8590">
                  <c:v>4.5691166073083898E-2</c:v>
                </c:pt>
                <c:pt idx="8591">
                  <c:v>4.5691166073083898E-2</c:v>
                </c:pt>
                <c:pt idx="8592">
                  <c:v>4.5691158622503301E-2</c:v>
                </c:pt>
                <c:pt idx="8593">
                  <c:v>4.5691158622503301E-2</c:v>
                </c:pt>
                <c:pt idx="8594">
                  <c:v>4.56911623477936E-2</c:v>
                </c:pt>
                <c:pt idx="8595">
                  <c:v>4.5691154897213003E-2</c:v>
                </c:pt>
                <c:pt idx="8596">
                  <c:v>4.5691158622503301E-2</c:v>
                </c:pt>
                <c:pt idx="8597">
                  <c:v>4.5691154897213003E-2</c:v>
                </c:pt>
                <c:pt idx="8598">
                  <c:v>4.5691154897213003E-2</c:v>
                </c:pt>
                <c:pt idx="8599">
                  <c:v>4.5691158622503301E-2</c:v>
                </c:pt>
                <c:pt idx="8600">
                  <c:v>4.5691154897213003E-2</c:v>
                </c:pt>
                <c:pt idx="8601">
                  <c:v>4.5691154897213003E-2</c:v>
                </c:pt>
                <c:pt idx="8602">
                  <c:v>4.5691154897213003E-2</c:v>
                </c:pt>
                <c:pt idx="8603">
                  <c:v>4.5691154897213003E-2</c:v>
                </c:pt>
                <c:pt idx="8604">
                  <c:v>4.5691154897213003E-2</c:v>
                </c:pt>
                <c:pt idx="8605">
                  <c:v>4.5691151171922698E-2</c:v>
                </c:pt>
                <c:pt idx="8606">
                  <c:v>4.5691154897213003E-2</c:v>
                </c:pt>
                <c:pt idx="8607">
                  <c:v>4.5691147446632399E-2</c:v>
                </c:pt>
                <c:pt idx="8608">
                  <c:v>4.5691151171922698E-2</c:v>
                </c:pt>
                <c:pt idx="8609">
                  <c:v>4.5691147446632399E-2</c:v>
                </c:pt>
                <c:pt idx="8610">
                  <c:v>4.5691154897213003E-2</c:v>
                </c:pt>
                <c:pt idx="8611">
                  <c:v>4.5691143721342101E-2</c:v>
                </c:pt>
                <c:pt idx="8612">
                  <c:v>4.5691154897213003E-2</c:v>
                </c:pt>
                <c:pt idx="8613">
                  <c:v>4.5691143721342101E-2</c:v>
                </c:pt>
                <c:pt idx="8614">
                  <c:v>4.5691147446632399E-2</c:v>
                </c:pt>
                <c:pt idx="8615">
                  <c:v>4.5691143721342101E-2</c:v>
                </c:pt>
                <c:pt idx="8616">
                  <c:v>4.5691143721342101E-2</c:v>
                </c:pt>
                <c:pt idx="8617">
                  <c:v>4.5691139996051802E-2</c:v>
                </c:pt>
                <c:pt idx="8618">
                  <c:v>4.5691139996051802E-2</c:v>
                </c:pt>
                <c:pt idx="8619">
                  <c:v>4.5691139996051802E-2</c:v>
                </c:pt>
                <c:pt idx="8620">
                  <c:v>4.5691139996051802E-2</c:v>
                </c:pt>
                <c:pt idx="8621">
                  <c:v>4.5691143721342101E-2</c:v>
                </c:pt>
                <c:pt idx="8622">
                  <c:v>4.5691139996051802E-2</c:v>
                </c:pt>
                <c:pt idx="8623">
                  <c:v>4.5691136270761497E-2</c:v>
                </c:pt>
                <c:pt idx="8624">
                  <c:v>4.5691143721342101E-2</c:v>
                </c:pt>
                <c:pt idx="8625">
                  <c:v>4.5691136270761497E-2</c:v>
                </c:pt>
                <c:pt idx="8626">
                  <c:v>4.5691132545471198E-2</c:v>
                </c:pt>
                <c:pt idx="8627">
                  <c:v>4.5691136270761497E-2</c:v>
                </c:pt>
                <c:pt idx="8628">
                  <c:v>4.5691132545471198E-2</c:v>
                </c:pt>
                <c:pt idx="8629">
                  <c:v>4.5691136270761497E-2</c:v>
                </c:pt>
                <c:pt idx="8630">
                  <c:v>4.5691132545471198E-2</c:v>
                </c:pt>
                <c:pt idx="8631">
                  <c:v>4.5691132545471198E-2</c:v>
                </c:pt>
                <c:pt idx="8632">
                  <c:v>4.5691132545471198E-2</c:v>
                </c:pt>
                <c:pt idx="8633">
                  <c:v>4.5691132545471198E-2</c:v>
                </c:pt>
                <c:pt idx="8634">
                  <c:v>4.5691132545471198E-2</c:v>
                </c:pt>
                <c:pt idx="8635">
                  <c:v>4.56911288201809E-2</c:v>
                </c:pt>
                <c:pt idx="8636">
                  <c:v>4.5691121369600303E-2</c:v>
                </c:pt>
                <c:pt idx="8637">
                  <c:v>4.5691125094890601E-2</c:v>
                </c:pt>
                <c:pt idx="8638">
                  <c:v>4.56911288201809E-2</c:v>
                </c:pt>
                <c:pt idx="8639">
                  <c:v>4.5691121369600303E-2</c:v>
                </c:pt>
                <c:pt idx="8640">
                  <c:v>4.56911288201809E-2</c:v>
                </c:pt>
                <c:pt idx="8641">
                  <c:v>4.5691121369600303E-2</c:v>
                </c:pt>
                <c:pt idx="8642">
                  <c:v>4.5691121369600303E-2</c:v>
                </c:pt>
                <c:pt idx="8643">
                  <c:v>4.5691121369600303E-2</c:v>
                </c:pt>
                <c:pt idx="8644">
                  <c:v>4.5691121369600303E-2</c:v>
                </c:pt>
                <c:pt idx="8645">
                  <c:v>4.5691117644309998E-2</c:v>
                </c:pt>
                <c:pt idx="8646">
                  <c:v>4.5691121369600303E-2</c:v>
                </c:pt>
                <c:pt idx="8647">
                  <c:v>4.5691121369600303E-2</c:v>
                </c:pt>
                <c:pt idx="8648">
                  <c:v>4.5691121369600303E-2</c:v>
                </c:pt>
                <c:pt idx="8649">
                  <c:v>4.5691117644309998E-2</c:v>
                </c:pt>
                <c:pt idx="8650">
                  <c:v>4.5691117644309998E-2</c:v>
                </c:pt>
                <c:pt idx="8651">
                  <c:v>4.5691110193729401E-2</c:v>
                </c:pt>
                <c:pt idx="8652">
                  <c:v>4.5691113919019699E-2</c:v>
                </c:pt>
                <c:pt idx="8653">
                  <c:v>4.5691113919019699E-2</c:v>
                </c:pt>
                <c:pt idx="8654">
                  <c:v>4.5691113919019699E-2</c:v>
                </c:pt>
                <c:pt idx="8655">
                  <c:v>4.5691110193729401E-2</c:v>
                </c:pt>
                <c:pt idx="8656">
                  <c:v>4.5691110193729401E-2</c:v>
                </c:pt>
                <c:pt idx="8657">
                  <c:v>4.5691113919019699E-2</c:v>
                </c:pt>
                <c:pt idx="8658">
                  <c:v>4.5691113919019699E-2</c:v>
                </c:pt>
                <c:pt idx="8659">
                  <c:v>4.5691102743148797E-2</c:v>
                </c:pt>
                <c:pt idx="8660">
                  <c:v>4.5691102743148797E-2</c:v>
                </c:pt>
                <c:pt idx="8661">
                  <c:v>4.5691110193729401E-2</c:v>
                </c:pt>
                <c:pt idx="8662">
                  <c:v>4.5691110193729401E-2</c:v>
                </c:pt>
                <c:pt idx="8663">
                  <c:v>4.5691106468439102E-2</c:v>
                </c:pt>
                <c:pt idx="8664">
                  <c:v>4.5691106468439102E-2</c:v>
                </c:pt>
                <c:pt idx="8665">
                  <c:v>4.5691102743148797E-2</c:v>
                </c:pt>
                <c:pt idx="8666">
                  <c:v>4.5691110193729401E-2</c:v>
                </c:pt>
                <c:pt idx="8667">
                  <c:v>4.5691106468439102E-2</c:v>
                </c:pt>
                <c:pt idx="8668">
                  <c:v>4.5691102743148797E-2</c:v>
                </c:pt>
                <c:pt idx="8669">
                  <c:v>4.5691102743148797E-2</c:v>
                </c:pt>
                <c:pt idx="8670">
                  <c:v>4.5691099017858498E-2</c:v>
                </c:pt>
                <c:pt idx="8671">
                  <c:v>4.5691099017858498E-2</c:v>
                </c:pt>
                <c:pt idx="8672">
                  <c:v>4.5691099017858498E-2</c:v>
                </c:pt>
                <c:pt idx="8673">
                  <c:v>4.5691099017858498E-2</c:v>
                </c:pt>
                <c:pt idx="8674">
                  <c:v>4.5691106468439102E-2</c:v>
                </c:pt>
                <c:pt idx="8675">
                  <c:v>4.5691102743148797E-2</c:v>
                </c:pt>
                <c:pt idx="8676">
                  <c:v>4.5691099017858498E-2</c:v>
                </c:pt>
                <c:pt idx="8677">
                  <c:v>4.5691099017858498E-2</c:v>
                </c:pt>
                <c:pt idx="8678">
                  <c:v>4.5691099017858498E-2</c:v>
                </c:pt>
                <c:pt idx="8679">
                  <c:v>4.5691099017858498E-2</c:v>
                </c:pt>
                <c:pt idx="8680">
                  <c:v>4.56910952925682E-2</c:v>
                </c:pt>
                <c:pt idx="8681">
                  <c:v>4.5691099017858498E-2</c:v>
                </c:pt>
                <c:pt idx="8682">
                  <c:v>4.5691099017858498E-2</c:v>
                </c:pt>
                <c:pt idx="8683">
                  <c:v>4.5691099017858498E-2</c:v>
                </c:pt>
                <c:pt idx="8684">
                  <c:v>4.5691087841987603E-2</c:v>
                </c:pt>
                <c:pt idx="8685">
                  <c:v>4.5691087841987603E-2</c:v>
                </c:pt>
                <c:pt idx="8686">
                  <c:v>4.5691091567277901E-2</c:v>
                </c:pt>
                <c:pt idx="8687">
                  <c:v>4.56910952925682E-2</c:v>
                </c:pt>
                <c:pt idx="8688">
                  <c:v>4.5691084116697298E-2</c:v>
                </c:pt>
                <c:pt idx="8689">
                  <c:v>4.5691087841987603E-2</c:v>
                </c:pt>
                <c:pt idx="8690">
                  <c:v>4.5691087841987603E-2</c:v>
                </c:pt>
                <c:pt idx="8691">
                  <c:v>4.5691087841987603E-2</c:v>
                </c:pt>
                <c:pt idx="8692">
                  <c:v>4.5691091567277901E-2</c:v>
                </c:pt>
                <c:pt idx="8693">
                  <c:v>4.5691087841987603E-2</c:v>
                </c:pt>
                <c:pt idx="8694">
                  <c:v>4.5691084116697298E-2</c:v>
                </c:pt>
                <c:pt idx="8695">
                  <c:v>4.5691091567277901E-2</c:v>
                </c:pt>
                <c:pt idx="8696">
                  <c:v>4.5691080391406999E-2</c:v>
                </c:pt>
                <c:pt idx="8697">
                  <c:v>4.5691076666116701E-2</c:v>
                </c:pt>
                <c:pt idx="8698">
                  <c:v>4.5691087841987603E-2</c:v>
                </c:pt>
                <c:pt idx="8699">
                  <c:v>4.5691080391406999E-2</c:v>
                </c:pt>
                <c:pt idx="8700">
                  <c:v>4.5691080391406999E-2</c:v>
                </c:pt>
                <c:pt idx="8701">
                  <c:v>4.5691080391406999E-2</c:v>
                </c:pt>
                <c:pt idx="8702">
                  <c:v>4.5691080391406999E-2</c:v>
                </c:pt>
                <c:pt idx="8703">
                  <c:v>4.5691080391406999E-2</c:v>
                </c:pt>
                <c:pt idx="8704">
                  <c:v>4.5691069215536097E-2</c:v>
                </c:pt>
                <c:pt idx="8705">
                  <c:v>4.5691076666116701E-2</c:v>
                </c:pt>
                <c:pt idx="8706">
                  <c:v>4.5691084116697298E-2</c:v>
                </c:pt>
                <c:pt idx="8707">
                  <c:v>4.5691076666116701E-2</c:v>
                </c:pt>
                <c:pt idx="8708">
                  <c:v>4.5691076666116701E-2</c:v>
                </c:pt>
                <c:pt idx="8709">
                  <c:v>4.5691076666116701E-2</c:v>
                </c:pt>
                <c:pt idx="8710">
                  <c:v>4.5691072940826402E-2</c:v>
                </c:pt>
                <c:pt idx="8711">
                  <c:v>4.5691072940826402E-2</c:v>
                </c:pt>
                <c:pt idx="8712">
                  <c:v>4.5691076666116701E-2</c:v>
                </c:pt>
                <c:pt idx="8713">
                  <c:v>4.5691065490245798E-2</c:v>
                </c:pt>
                <c:pt idx="8714">
                  <c:v>4.5691065490245798E-2</c:v>
                </c:pt>
                <c:pt idx="8715">
                  <c:v>4.5691069215536097E-2</c:v>
                </c:pt>
                <c:pt idx="8716">
                  <c:v>4.5691065490245798E-2</c:v>
                </c:pt>
                <c:pt idx="8717">
                  <c:v>4.5691065490245798E-2</c:v>
                </c:pt>
                <c:pt idx="8718">
                  <c:v>4.5691072940826402E-2</c:v>
                </c:pt>
                <c:pt idx="8719">
                  <c:v>4.5691065490245798E-2</c:v>
                </c:pt>
                <c:pt idx="8720">
                  <c:v>4.5691065490245798E-2</c:v>
                </c:pt>
                <c:pt idx="8721">
                  <c:v>4.5691065490245798E-2</c:v>
                </c:pt>
                <c:pt idx="8722">
                  <c:v>4.5691054314374903E-2</c:v>
                </c:pt>
                <c:pt idx="8723">
                  <c:v>4.5691058039665201E-2</c:v>
                </c:pt>
                <c:pt idx="8724">
                  <c:v>4.5691065490245798E-2</c:v>
                </c:pt>
                <c:pt idx="8725">
                  <c:v>4.5691058039665201E-2</c:v>
                </c:pt>
                <c:pt idx="8726">
                  <c:v>4.5691065490245798E-2</c:v>
                </c:pt>
                <c:pt idx="8727">
                  <c:v>4.5691065490245798E-2</c:v>
                </c:pt>
                <c:pt idx="8728">
                  <c:v>4.5691065490245798E-2</c:v>
                </c:pt>
                <c:pt idx="8729">
                  <c:v>4.5691058039665201E-2</c:v>
                </c:pt>
                <c:pt idx="8730">
                  <c:v>4.5691058039665201E-2</c:v>
                </c:pt>
                <c:pt idx="8731">
                  <c:v>4.56910617649555E-2</c:v>
                </c:pt>
                <c:pt idx="8732">
                  <c:v>4.5691054314374903E-2</c:v>
                </c:pt>
                <c:pt idx="8733">
                  <c:v>4.5691058039665201E-2</c:v>
                </c:pt>
                <c:pt idx="8734">
                  <c:v>4.5691054314374903E-2</c:v>
                </c:pt>
                <c:pt idx="8735">
                  <c:v>4.5691054314374903E-2</c:v>
                </c:pt>
                <c:pt idx="8736">
                  <c:v>4.5691050589084597E-2</c:v>
                </c:pt>
                <c:pt idx="8737">
                  <c:v>4.5691050589084597E-2</c:v>
                </c:pt>
                <c:pt idx="8738">
                  <c:v>4.5691054314374903E-2</c:v>
                </c:pt>
                <c:pt idx="8739">
                  <c:v>4.5691054314374903E-2</c:v>
                </c:pt>
                <c:pt idx="8740">
                  <c:v>4.5691050589084597E-2</c:v>
                </c:pt>
                <c:pt idx="8741">
                  <c:v>4.5691054314374903E-2</c:v>
                </c:pt>
                <c:pt idx="8742">
                  <c:v>4.5691046863794299E-2</c:v>
                </c:pt>
                <c:pt idx="8743">
                  <c:v>4.5691046863794299E-2</c:v>
                </c:pt>
                <c:pt idx="8744">
                  <c:v>4.5691050589084597E-2</c:v>
                </c:pt>
                <c:pt idx="8745">
                  <c:v>4.5691050589084597E-2</c:v>
                </c:pt>
                <c:pt idx="8746">
                  <c:v>4.5691046863794299E-2</c:v>
                </c:pt>
                <c:pt idx="8747">
                  <c:v>4.5691046863794299E-2</c:v>
                </c:pt>
                <c:pt idx="8748">
                  <c:v>4.5691039413213702E-2</c:v>
                </c:pt>
                <c:pt idx="8749">
                  <c:v>4.5691043138504001E-2</c:v>
                </c:pt>
                <c:pt idx="8750">
                  <c:v>4.5691043138504001E-2</c:v>
                </c:pt>
                <c:pt idx="8751">
                  <c:v>4.5691046863794299E-2</c:v>
                </c:pt>
                <c:pt idx="8752">
                  <c:v>4.5691043138504001E-2</c:v>
                </c:pt>
                <c:pt idx="8753">
                  <c:v>4.5691043138504001E-2</c:v>
                </c:pt>
                <c:pt idx="8754">
                  <c:v>4.5691043138504001E-2</c:v>
                </c:pt>
                <c:pt idx="8755">
                  <c:v>4.5691035687923397E-2</c:v>
                </c:pt>
                <c:pt idx="8756">
                  <c:v>4.5691039413213702E-2</c:v>
                </c:pt>
                <c:pt idx="8757">
                  <c:v>4.5691043138504001E-2</c:v>
                </c:pt>
                <c:pt idx="8758">
                  <c:v>4.5691039413213702E-2</c:v>
                </c:pt>
                <c:pt idx="8759">
                  <c:v>4.5691035687923397E-2</c:v>
                </c:pt>
                <c:pt idx="8760">
                  <c:v>4.5691039413213702E-2</c:v>
                </c:pt>
                <c:pt idx="8761">
                  <c:v>4.5691035687923397E-2</c:v>
                </c:pt>
                <c:pt idx="8762">
                  <c:v>4.5691031962633098E-2</c:v>
                </c:pt>
                <c:pt idx="8763">
                  <c:v>4.56910282373428E-2</c:v>
                </c:pt>
                <c:pt idx="8764">
                  <c:v>4.5691031962633098E-2</c:v>
                </c:pt>
                <c:pt idx="8765">
                  <c:v>4.5691039413213702E-2</c:v>
                </c:pt>
                <c:pt idx="8766">
                  <c:v>4.5691031962633098E-2</c:v>
                </c:pt>
                <c:pt idx="8767">
                  <c:v>4.5691035687923397E-2</c:v>
                </c:pt>
                <c:pt idx="8768">
                  <c:v>4.5691035687923397E-2</c:v>
                </c:pt>
                <c:pt idx="8769">
                  <c:v>4.5691024512052501E-2</c:v>
                </c:pt>
                <c:pt idx="8770">
                  <c:v>4.56910282373428E-2</c:v>
                </c:pt>
                <c:pt idx="8771">
                  <c:v>4.5691024512052501E-2</c:v>
                </c:pt>
                <c:pt idx="8772">
                  <c:v>4.5691020786762203E-2</c:v>
                </c:pt>
                <c:pt idx="8773">
                  <c:v>4.5691031962633098E-2</c:v>
                </c:pt>
                <c:pt idx="8774">
                  <c:v>4.56910282373428E-2</c:v>
                </c:pt>
                <c:pt idx="8775">
                  <c:v>4.56910282373428E-2</c:v>
                </c:pt>
                <c:pt idx="8776">
                  <c:v>4.5691024512052501E-2</c:v>
                </c:pt>
                <c:pt idx="8777">
                  <c:v>4.5691020786762203E-2</c:v>
                </c:pt>
                <c:pt idx="8778">
                  <c:v>4.5691031962633098E-2</c:v>
                </c:pt>
                <c:pt idx="8779">
                  <c:v>4.5691020786762203E-2</c:v>
                </c:pt>
                <c:pt idx="8780">
                  <c:v>4.5691020786762203E-2</c:v>
                </c:pt>
                <c:pt idx="8781">
                  <c:v>4.5691017061472002E-2</c:v>
                </c:pt>
                <c:pt idx="8782">
                  <c:v>4.5691024512052501E-2</c:v>
                </c:pt>
                <c:pt idx="8783">
                  <c:v>4.5691024512052501E-2</c:v>
                </c:pt>
                <c:pt idx="8784">
                  <c:v>4.5691020786762203E-2</c:v>
                </c:pt>
                <c:pt idx="8785">
                  <c:v>4.5691020786762203E-2</c:v>
                </c:pt>
                <c:pt idx="8786">
                  <c:v>4.5691020786762203E-2</c:v>
                </c:pt>
                <c:pt idx="8787">
                  <c:v>4.5691017061472002E-2</c:v>
                </c:pt>
                <c:pt idx="8788">
                  <c:v>4.5691017061472002E-2</c:v>
                </c:pt>
                <c:pt idx="8789">
                  <c:v>4.5691013336181599E-2</c:v>
                </c:pt>
                <c:pt idx="8790">
                  <c:v>4.5691020786762203E-2</c:v>
                </c:pt>
                <c:pt idx="8791">
                  <c:v>4.5691009610891301E-2</c:v>
                </c:pt>
                <c:pt idx="8792">
                  <c:v>4.5691017061472002E-2</c:v>
                </c:pt>
                <c:pt idx="8793">
                  <c:v>4.5691013336181599E-2</c:v>
                </c:pt>
                <c:pt idx="8794">
                  <c:v>4.5691009610891301E-2</c:v>
                </c:pt>
                <c:pt idx="8795">
                  <c:v>4.5691009610891301E-2</c:v>
                </c:pt>
                <c:pt idx="8796">
                  <c:v>4.5691013336181599E-2</c:v>
                </c:pt>
                <c:pt idx="8797">
                  <c:v>4.5691005885601002E-2</c:v>
                </c:pt>
                <c:pt idx="8798">
                  <c:v>4.5691005885601002E-2</c:v>
                </c:pt>
                <c:pt idx="8799">
                  <c:v>4.5691005885601002E-2</c:v>
                </c:pt>
                <c:pt idx="8800">
                  <c:v>4.5691005885601002E-2</c:v>
                </c:pt>
                <c:pt idx="8801">
                  <c:v>4.5691005885601002E-2</c:v>
                </c:pt>
                <c:pt idx="8802">
                  <c:v>4.5691005885601002E-2</c:v>
                </c:pt>
                <c:pt idx="8803">
                  <c:v>4.5690994709730197E-2</c:v>
                </c:pt>
                <c:pt idx="8804">
                  <c:v>4.5691005885601002E-2</c:v>
                </c:pt>
                <c:pt idx="8805">
                  <c:v>4.5691005885601002E-2</c:v>
                </c:pt>
                <c:pt idx="8806">
                  <c:v>4.5691002160310801E-2</c:v>
                </c:pt>
                <c:pt idx="8807">
                  <c:v>4.5691005885601002E-2</c:v>
                </c:pt>
                <c:pt idx="8808">
                  <c:v>4.5691002160310801E-2</c:v>
                </c:pt>
                <c:pt idx="8809">
                  <c:v>4.5690994709730197E-2</c:v>
                </c:pt>
                <c:pt idx="8810">
                  <c:v>4.5690998435020502E-2</c:v>
                </c:pt>
                <c:pt idx="8811">
                  <c:v>4.5690994709730197E-2</c:v>
                </c:pt>
                <c:pt idx="8812">
                  <c:v>4.5690998435020502E-2</c:v>
                </c:pt>
                <c:pt idx="8813">
                  <c:v>4.5690994709730197E-2</c:v>
                </c:pt>
                <c:pt idx="8814">
                  <c:v>4.5690998435020502E-2</c:v>
                </c:pt>
                <c:pt idx="8815">
                  <c:v>4.5690990984439898E-2</c:v>
                </c:pt>
                <c:pt idx="8816">
                  <c:v>4.5690994709730197E-2</c:v>
                </c:pt>
                <c:pt idx="8817">
                  <c:v>4.5690994709730197E-2</c:v>
                </c:pt>
                <c:pt idx="8818">
                  <c:v>4.5690990984439898E-2</c:v>
                </c:pt>
                <c:pt idx="8819">
                  <c:v>4.5690994709730197E-2</c:v>
                </c:pt>
                <c:pt idx="8820">
                  <c:v>4.5690994709730197E-2</c:v>
                </c:pt>
                <c:pt idx="8821">
                  <c:v>4.5690994709730197E-2</c:v>
                </c:pt>
                <c:pt idx="8822">
                  <c:v>4.5690990984439898E-2</c:v>
                </c:pt>
                <c:pt idx="8823">
                  <c:v>4.56909872591496E-2</c:v>
                </c:pt>
                <c:pt idx="8824">
                  <c:v>4.5690990984439898E-2</c:v>
                </c:pt>
                <c:pt idx="8825">
                  <c:v>4.5690990984439898E-2</c:v>
                </c:pt>
                <c:pt idx="8826">
                  <c:v>4.5690994709730197E-2</c:v>
                </c:pt>
                <c:pt idx="8827">
                  <c:v>4.5690990984439898E-2</c:v>
                </c:pt>
                <c:pt idx="8828">
                  <c:v>4.5690990984439898E-2</c:v>
                </c:pt>
                <c:pt idx="8829">
                  <c:v>4.5690983533859302E-2</c:v>
                </c:pt>
                <c:pt idx="8830">
                  <c:v>4.56909872591496E-2</c:v>
                </c:pt>
                <c:pt idx="8831">
                  <c:v>4.5690990984439898E-2</c:v>
                </c:pt>
                <c:pt idx="8832">
                  <c:v>4.5690983533859302E-2</c:v>
                </c:pt>
                <c:pt idx="8833">
                  <c:v>4.5690983533859302E-2</c:v>
                </c:pt>
                <c:pt idx="8834">
                  <c:v>4.5690983533859302E-2</c:v>
                </c:pt>
                <c:pt idx="8835">
                  <c:v>4.5690972357988399E-2</c:v>
                </c:pt>
                <c:pt idx="8836">
                  <c:v>4.5690983533859302E-2</c:v>
                </c:pt>
                <c:pt idx="8837">
                  <c:v>4.5690983533859302E-2</c:v>
                </c:pt>
                <c:pt idx="8838">
                  <c:v>4.5690983533859302E-2</c:v>
                </c:pt>
                <c:pt idx="8839">
                  <c:v>4.5690983533859302E-2</c:v>
                </c:pt>
                <c:pt idx="8840">
                  <c:v>4.5690972357988399E-2</c:v>
                </c:pt>
                <c:pt idx="8841">
                  <c:v>4.5690983533859302E-2</c:v>
                </c:pt>
                <c:pt idx="8842">
                  <c:v>4.5690979808569003E-2</c:v>
                </c:pt>
                <c:pt idx="8843">
                  <c:v>4.5690972357988399E-2</c:v>
                </c:pt>
                <c:pt idx="8844">
                  <c:v>4.5690976083278698E-2</c:v>
                </c:pt>
                <c:pt idx="8845">
                  <c:v>4.5690972357988399E-2</c:v>
                </c:pt>
                <c:pt idx="8846">
                  <c:v>4.5690983533859302E-2</c:v>
                </c:pt>
                <c:pt idx="8847">
                  <c:v>4.5690964907407802E-2</c:v>
                </c:pt>
                <c:pt idx="8848">
                  <c:v>4.5690972357988399E-2</c:v>
                </c:pt>
                <c:pt idx="8849">
                  <c:v>4.5690968632698101E-2</c:v>
                </c:pt>
                <c:pt idx="8850">
                  <c:v>4.5690976083278698E-2</c:v>
                </c:pt>
                <c:pt idx="8851">
                  <c:v>4.5690968632698101E-2</c:v>
                </c:pt>
                <c:pt idx="8852">
                  <c:v>4.5690964907407802E-2</c:v>
                </c:pt>
                <c:pt idx="8853">
                  <c:v>4.5690961182117497E-2</c:v>
                </c:pt>
                <c:pt idx="8854">
                  <c:v>4.5690961182117497E-2</c:v>
                </c:pt>
                <c:pt idx="8855">
                  <c:v>4.5690968632698101E-2</c:v>
                </c:pt>
                <c:pt idx="8856">
                  <c:v>4.5690968632698101E-2</c:v>
                </c:pt>
                <c:pt idx="8857">
                  <c:v>4.5690961182117497E-2</c:v>
                </c:pt>
                <c:pt idx="8858">
                  <c:v>4.5690964907407802E-2</c:v>
                </c:pt>
                <c:pt idx="8859">
                  <c:v>4.5690964907407802E-2</c:v>
                </c:pt>
                <c:pt idx="8860">
                  <c:v>4.5690961182117497E-2</c:v>
                </c:pt>
                <c:pt idx="8861">
                  <c:v>4.5690968632698101E-2</c:v>
                </c:pt>
                <c:pt idx="8862">
                  <c:v>4.56909537315369E-2</c:v>
                </c:pt>
                <c:pt idx="8863">
                  <c:v>4.5690961182117497E-2</c:v>
                </c:pt>
                <c:pt idx="8864">
                  <c:v>4.56909537315369E-2</c:v>
                </c:pt>
                <c:pt idx="8865">
                  <c:v>4.5690961182117497E-2</c:v>
                </c:pt>
                <c:pt idx="8866">
                  <c:v>4.5690964907407802E-2</c:v>
                </c:pt>
                <c:pt idx="8867">
                  <c:v>4.5690957456827198E-2</c:v>
                </c:pt>
                <c:pt idx="8868">
                  <c:v>4.5690957456827198E-2</c:v>
                </c:pt>
                <c:pt idx="8869">
                  <c:v>4.5690957456827198E-2</c:v>
                </c:pt>
                <c:pt idx="8870">
                  <c:v>4.5690957456827198E-2</c:v>
                </c:pt>
                <c:pt idx="8871">
                  <c:v>4.5690961182117497E-2</c:v>
                </c:pt>
                <c:pt idx="8872">
                  <c:v>4.5690950006246601E-2</c:v>
                </c:pt>
                <c:pt idx="8873">
                  <c:v>4.56909537315369E-2</c:v>
                </c:pt>
                <c:pt idx="8874">
                  <c:v>4.5690950006246601E-2</c:v>
                </c:pt>
                <c:pt idx="8875">
                  <c:v>4.56909537315369E-2</c:v>
                </c:pt>
                <c:pt idx="8876">
                  <c:v>4.56909537315369E-2</c:v>
                </c:pt>
                <c:pt idx="8877">
                  <c:v>4.5690946280956303E-2</c:v>
                </c:pt>
                <c:pt idx="8878">
                  <c:v>4.5690950006246601E-2</c:v>
                </c:pt>
                <c:pt idx="8879">
                  <c:v>4.56909537315369E-2</c:v>
                </c:pt>
                <c:pt idx="8880">
                  <c:v>4.5690950006246601E-2</c:v>
                </c:pt>
                <c:pt idx="8881">
                  <c:v>4.5690946280956303E-2</c:v>
                </c:pt>
                <c:pt idx="8882">
                  <c:v>4.5690950006246601E-2</c:v>
                </c:pt>
                <c:pt idx="8883">
                  <c:v>4.5690950006246601E-2</c:v>
                </c:pt>
                <c:pt idx="8884">
                  <c:v>4.5690942555665998E-2</c:v>
                </c:pt>
                <c:pt idx="8885">
                  <c:v>4.5690946280956303E-2</c:v>
                </c:pt>
                <c:pt idx="8886">
                  <c:v>4.5690946280956303E-2</c:v>
                </c:pt>
                <c:pt idx="8887">
                  <c:v>4.5690946280956303E-2</c:v>
                </c:pt>
                <c:pt idx="8888">
                  <c:v>4.5690946280956303E-2</c:v>
                </c:pt>
                <c:pt idx="8889">
                  <c:v>4.5690938830375699E-2</c:v>
                </c:pt>
                <c:pt idx="8890">
                  <c:v>4.5690938830375699E-2</c:v>
                </c:pt>
                <c:pt idx="8891">
                  <c:v>4.5690942555665998E-2</c:v>
                </c:pt>
                <c:pt idx="8892">
                  <c:v>4.5690931379795102E-2</c:v>
                </c:pt>
                <c:pt idx="8893">
                  <c:v>4.5690935105085401E-2</c:v>
                </c:pt>
                <c:pt idx="8894">
                  <c:v>4.5690942555665998E-2</c:v>
                </c:pt>
                <c:pt idx="8895">
                  <c:v>4.5690938830375699E-2</c:v>
                </c:pt>
                <c:pt idx="8896">
                  <c:v>4.5690938830375699E-2</c:v>
                </c:pt>
                <c:pt idx="8897">
                  <c:v>4.5690938830375699E-2</c:v>
                </c:pt>
                <c:pt idx="8898">
                  <c:v>4.5690938830375699E-2</c:v>
                </c:pt>
                <c:pt idx="8899">
                  <c:v>4.5690935105085401E-2</c:v>
                </c:pt>
                <c:pt idx="8900">
                  <c:v>4.5690931379795102E-2</c:v>
                </c:pt>
                <c:pt idx="8901">
                  <c:v>4.5690931379795102E-2</c:v>
                </c:pt>
                <c:pt idx="8902">
                  <c:v>4.5690927654504797E-2</c:v>
                </c:pt>
                <c:pt idx="8903">
                  <c:v>4.5690938830375699E-2</c:v>
                </c:pt>
                <c:pt idx="8904">
                  <c:v>4.5690931379795102E-2</c:v>
                </c:pt>
                <c:pt idx="8905">
                  <c:v>4.5690927654504797E-2</c:v>
                </c:pt>
                <c:pt idx="8906">
                  <c:v>4.5690927654504797E-2</c:v>
                </c:pt>
                <c:pt idx="8907">
                  <c:v>4.5690927654504797E-2</c:v>
                </c:pt>
                <c:pt idx="8908">
                  <c:v>4.5690935105085401E-2</c:v>
                </c:pt>
                <c:pt idx="8909">
                  <c:v>4.5690935105085401E-2</c:v>
                </c:pt>
                <c:pt idx="8910">
                  <c:v>4.5690927654504797E-2</c:v>
                </c:pt>
                <c:pt idx="8911">
                  <c:v>4.5690923929214498E-2</c:v>
                </c:pt>
                <c:pt idx="8912">
                  <c:v>4.5690927654504797E-2</c:v>
                </c:pt>
                <c:pt idx="8913">
                  <c:v>4.5690927654504797E-2</c:v>
                </c:pt>
                <c:pt idx="8914">
                  <c:v>4.5690927654504797E-2</c:v>
                </c:pt>
                <c:pt idx="8915">
                  <c:v>4.56909202039242E-2</c:v>
                </c:pt>
                <c:pt idx="8916">
                  <c:v>4.5690927654504797E-2</c:v>
                </c:pt>
                <c:pt idx="8917">
                  <c:v>4.5690923929214498E-2</c:v>
                </c:pt>
                <c:pt idx="8918">
                  <c:v>4.5690927654504797E-2</c:v>
                </c:pt>
                <c:pt idx="8919">
                  <c:v>4.5690923929214498E-2</c:v>
                </c:pt>
                <c:pt idx="8920">
                  <c:v>4.5690916478633901E-2</c:v>
                </c:pt>
                <c:pt idx="8921">
                  <c:v>4.5690916478633901E-2</c:v>
                </c:pt>
                <c:pt idx="8922">
                  <c:v>4.5690923929214498E-2</c:v>
                </c:pt>
                <c:pt idx="8923">
                  <c:v>4.5690927654504797E-2</c:v>
                </c:pt>
                <c:pt idx="8924">
                  <c:v>4.5690912753343603E-2</c:v>
                </c:pt>
                <c:pt idx="8925">
                  <c:v>4.5690923929214498E-2</c:v>
                </c:pt>
                <c:pt idx="8926">
                  <c:v>4.5690909028053298E-2</c:v>
                </c:pt>
                <c:pt idx="8927">
                  <c:v>4.5690916478633901E-2</c:v>
                </c:pt>
                <c:pt idx="8928">
                  <c:v>4.5690916478633901E-2</c:v>
                </c:pt>
                <c:pt idx="8929">
                  <c:v>4.5690916478633901E-2</c:v>
                </c:pt>
                <c:pt idx="8930">
                  <c:v>4.56909202039242E-2</c:v>
                </c:pt>
                <c:pt idx="8931">
                  <c:v>4.5690916478633901E-2</c:v>
                </c:pt>
                <c:pt idx="8932">
                  <c:v>4.5690916478633901E-2</c:v>
                </c:pt>
                <c:pt idx="8933">
                  <c:v>4.5690916478633901E-2</c:v>
                </c:pt>
                <c:pt idx="8934">
                  <c:v>4.5690912753343603E-2</c:v>
                </c:pt>
                <c:pt idx="8935">
                  <c:v>4.5690912753343603E-2</c:v>
                </c:pt>
                <c:pt idx="8936">
                  <c:v>4.5690909028053298E-2</c:v>
                </c:pt>
                <c:pt idx="8937">
                  <c:v>4.5690912753343603E-2</c:v>
                </c:pt>
                <c:pt idx="8938">
                  <c:v>4.5690905302762999E-2</c:v>
                </c:pt>
                <c:pt idx="8939">
                  <c:v>4.5690905302762999E-2</c:v>
                </c:pt>
                <c:pt idx="8940">
                  <c:v>4.5690909028053298E-2</c:v>
                </c:pt>
                <c:pt idx="8941">
                  <c:v>4.5690905302762999E-2</c:v>
                </c:pt>
                <c:pt idx="8942">
                  <c:v>4.5690901577472701E-2</c:v>
                </c:pt>
                <c:pt idx="8943">
                  <c:v>4.5690905302762999E-2</c:v>
                </c:pt>
                <c:pt idx="8944">
                  <c:v>4.5690905302762999E-2</c:v>
                </c:pt>
                <c:pt idx="8945">
                  <c:v>4.5690905302762999E-2</c:v>
                </c:pt>
                <c:pt idx="8946">
                  <c:v>4.5690905302762999E-2</c:v>
                </c:pt>
                <c:pt idx="8947">
                  <c:v>4.5690905302762999E-2</c:v>
                </c:pt>
                <c:pt idx="8948">
                  <c:v>4.5690901577472701E-2</c:v>
                </c:pt>
                <c:pt idx="8949">
                  <c:v>4.5690901577472701E-2</c:v>
                </c:pt>
                <c:pt idx="8950">
                  <c:v>4.5690901577472701E-2</c:v>
                </c:pt>
                <c:pt idx="8951">
                  <c:v>4.5690897852182402E-2</c:v>
                </c:pt>
                <c:pt idx="8952">
                  <c:v>4.5690897852182402E-2</c:v>
                </c:pt>
                <c:pt idx="8953">
                  <c:v>4.5690894126892097E-2</c:v>
                </c:pt>
                <c:pt idx="8954">
                  <c:v>4.5690894126892097E-2</c:v>
                </c:pt>
                <c:pt idx="8955">
                  <c:v>4.5690897852182402E-2</c:v>
                </c:pt>
                <c:pt idx="8956">
                  <c:v>4.5690897852182402E-2</c:v>
                </c:pt>
                <c:pt idx="8957">
                  <c:v>4.5690897852182402E-2</c:v>
                </c:pt>
                <c:pt idx="8958">
                  <c:v>4.5690894126892097E-2</c:v>
                </c:pt>
                <c:pt idx="8959">
                  <c:v>4.5690890401601798E-2</c:v>
                </c:pt>
                <c:pt idx="8960">
                  <c:v>4.5690894126892097E-2</c:v>
                </c:pt>
                <c:pt idx="8961">
                  <c:v>4.5690894126892097E-2</c:v>
                </c:pt>
                <c:pt idx="8962">
                  <c:v>4.5690890401601798E-2</c:v>
                </c:pt>
                <c:pt idx="8963">
                  <c:v>4.5690894126892097E-2</c:v>
                </c:pt>
                <c:pt idx="8964">
                  <c:v>4.5690890401601798E-2</c:v>
                </c:pt>
                <c:pt idx="8965">
                  <c:v>4.56908866763115E-2</c:v>
                </c:pt>
                <c:pt idx="8966">
                  <c:v>4.5690894126892097E-2</c:v>
                </c:pt>
                <c:pt idx="8967">
                  <c:v>4.5690882951021201E-2</c:v>
                </c:pt>
                <c:pt idx="8968">
                  <c:v>4.5690882951021201E-2</c:v>
                </c:pt>
                <c:pt idx="8969">
                  <c:v>4.5690882951021201E-2</c:v>
                </c:pt>
                <c:pt idx="8970">
                  <c:v>4.5690882951021201E-2</c:v>
                </c:pt>
                <c:pt idx="8971">
                  <c:v>4.5690882951021201E-2</c:v>
                </c:pt>
                <c:pt idx="8972">
                  <c:v>4.5690890401601798E-2</c:v>
                </c:pt>
                <c:pt idx="8973">
                  <c:v>4.56908866763115E-2</c:v>
                </c:pt>
                <c:pt idx="8974">
                  <c:v>4.5690882951021201E-2</c:v>
                </c:pt>
                <c:pt idx="8975">
                  <c:v>4.5690882951021201E-2</c:v>
                </c:pt>
                <c:pt idx="8976">
                  <c:v>4.5690882951021201E-2</c:v>
                </c:pt>
                <c:pt idx="8977">
                  <c:v>4.56908866763115E-2</c:v>
                </c:pt>
                <c:pt idx="8978">
                  <c:v>4.5690879225730903E-2</c:v>
                </c:pt>
                <c:pt idx="8979">
                  <c:v>4.56908866763115E-2</c:v>
                </c:pt>
                <c:pt idx="8980">
                  <c:v>4.5690882951021201E-2</c:v>
                </c:pt>
                <c:pt idx="8981">
                  <c:v>4.5690882951021201E-2</c:v>
                </c:pt>
                <c:pt idx="8982">
                  <c:v>4.5690879225730903E-2</c:v>
                </c:pt>
                <c:pt idx="8983">
                  <c:v>4.5690879225730903E-2</c:v>
                </c:pt>
                <c:pt idx="8984">
                  <c:v>4.5690882951021201E-2</c:v>
                </c:pt>
                <c:pt idx="8985">
                  <c:v>4.5690871775150299E-2</c:v>
                </c:pt>
                <c:pt idx="8986">
                  <c:v>4.5690871775150299E-2</c:v>
                </c:pt>
                <c:pt idx="8987">
                  <c:v>4.5690871775150299E-2</c:v>
                </c:pt>
                <c:pt idx="8988">
                  <c:v>4.5690875500440598E-2</c:v>
                </c:pt>
                <c:pt idx="8989">
                  <c:v>4.5690871775150299E-2</c:v>
                </c:pt>
                <c:pt idx="8990">
                  <c:v>4.5690871775150299E-2</c:v>
                </c:pt>
                <c:pt idx="8991">
                  <c:v>4.5690875500440598E-2</c:v>
                </c:pt>
                <c:pt idx="8992">
                  <c:v>4.5690871775150299E-2</c:v>
                </c:pt>
                <c:pt idx="8993">
                  <c:v>4.5690871775150299E-2</c:v>
                </c:pt>
                <c:pt idx="8994">
                  <c:v>4.5690875500440598E-2</c:v>
                </c:pt>
                <c:pt idx="8995">
                  <c:v>4.5690871775150299E-2</c:v>
                </c:pt>
                <c:pt idx="8996">
                  <c:v>4.5690864324569702E-2</c:v>
                </c:pt>
                <c:pt idx="8997">
                  <c:v>4.5690868049860001E-2</c:v>
                </c:pt>
                <c:pt idx="8998">
                  <c:v>4.5690860599279397E-2</c:v>
                </c:pt>
                <c:pt idx="8999">
                  <c:v>4.5690868049860001E-2</c:v>
                </c:pt>
                <c:pt idx="9000">
                  <c:v>4.5690871775150299E-2</c:v>
                </c:pt>
                <c:pt idx="9001">
                  <c:v>4.5690868049860001E-2</c:v>
                </c:pt>
                <c:pt idx="9002">
                  <c:v>4.5690868049860001E-2</c:v>
                </c:pt>
                <c:pt idx="9003">
                  <c:v>4.5690871775150299E-2</c:v>
                </c:pt>
                <c:pt idx="9004">
                  <c:v>4.5690860599279397E-2</c:v>
                </c:pt>
                <c:pt idx="9005">
                  <c:v>4.5690860599279397E-2</c:v>
                </c:pt>
                <c:pt idx="9006">
                  <c:v>4.5690860599279397E-2</c:v>
                </c:pt>
                <c:pt idx="9007">
                  <c:v>4.5690871775150299E-2</c:v>
                </c:pt>
                <c:pt idx="9008">
                  <c:v>4.5690860599279397E-2</c:v>
                </c:pt>
                <c:pt idx="9009">
                  <c:v>4.5690864324569702E-2</c:v>
                </c:pt>
                <c:pt idx="9010">
                  <c:v>4.5690864324569702E-2</c:v>
                </c:pt>
                <c:pt idx="9011">
                  <c:v>4.5690860599279397E-2</c:v>
                </c:pt>
                <c:pt idx="9012">
                  <c:v>4.5690856873989098E-2</c:v>
                </c:pt>
                <c:pt idx="9013">
                  <c:v>4.5690860599279397E-2</c:v>
                </c:pt>
                <c:pt idx="9014">
                  <c:v>4.5690849423408501E-2</c:v>
                </c:pt>
                <c:pt idx="9015">
                  <c:v>4.5690860599279397E-2</c:v>
                </c:pt>
                <c:pt idx="9016">
                  <c:v>4.5690860599279397E-2</c:v>
                </c:pt>
                <c:pt idx="9017">
                  <c:v>4.56908531486988E-2</c:v>
                </c:pt>
                <c:pt idx="9018">
                  <c:v>4.5690849423408501E-2</c:v>
                </c:pt>
                <c:pt idx="9019">
                  <c:v>4.5690860599279397E-2</c:v>
                </c:pt>
                <c:pt idx="9020">
                  <c:v>4.56908531486988E-2</c:v>
                </c:pt>
                <c:pt idx="9021">
                  <c:v>4.5690860599279397E-2</c:v>
                </c:pt>
                <c:pt idx="9022">
                  <c:v>4.5690849423408501E-2</c:v>
                </c:pt>
                <c:pt idx="9023">
                  <c:v>4.5690849423408501E-2</c:v>
                </c:pt>
                <c:pt idx="9024">
                  <c:v>4.56908531486988E-2</c:v>
                </c:pt>
                <c:pt idx="9025">
                  <c:v>4.5690849423408501E-2</c:v>
                </c:pt>
                <c:pt idx="9026">
                  <c:v>4.5690849423408501E-2</c:v>
                </c:pt>
                <c:pt idx="9027">
                  <c:v>4.5690849423408501E-2</c:v>
                </c:pt>
                <c:pt idx="9028">
                  <c:v>4.5690845698118203E-2</c:v>
                </c:pt>
                <c:pt idx="9029">
                  <c:v>4.5690849423408501E-2</c:v>
                </c:pt>
                <c:pt idx="9030">
                  <c:v>4.5690841972827897E-2</c:v>
                </c:pt>
                <c:pt idx="9031">
                  <c:v>4.5690845698118203E-2</c:v>
                </c:pt>
                <c:pt idx="9032">
                  <c:v>4.5690845698118203E-2</c:v>
                </c:pt>
                <c:pt idx="9033">
                  <c:v>4.5690838247537599E-2</c:v>
                </c:pt>
                <c:pt idx="9034">
                  <c:v>4.5690838247537599E-2</c:v>
                </c:pt>
                <c:pt idx="9035">
                  <c:v>4.5690849423408501E-2</c:v>
                </c:pt>
                <c:pt idx="9036">
                  <c:v>4.5690841972827897E-2</c:v>
                </c:pt>
                <c:pt idx="9037">
                  <c:v>4.5690838247537599E-2</c:v>
                </c:pt>
                <c:pt idx="9038">
                  <c:v>4.5690838247537599E-2</c:v>
                </c:pt>
                <c:pt idx="9039">
                  <c:v>4.5690834522247301E-2</c:v>
                </c:pt>
                <c:pt idx="9040">
                  <c:v>4.5690834522247301E-2</c:v>
                </c:pt>
                <c:pt idx="9041">
                  <c:v>4.5690834522247301E-2</c:v>
                </c:pt>
                <c:pt idx="9042">
                  <c:v>4.5690838247537599E-2</c:v>
                </c:pt>
                <c:pt idx="9043">
                  <c:v>4.5690838247537599E-2</c:v>
                </c:pt>
                <c:pt idx="9044">
                  <c:v>4.5690830796957002E-2</c:v>
                </c:pt>
                <c:pt idx="9045">
                  <c:v>4.5690838247537599E-2</c:v>
                </c:pt>
                <c:pt idx="9046">
                  <c:v>4.5690838247537599E-2</c:v>
                </c:pt>
                <c:pt idx="9047">
                  <c:v>4.5690834522247301E-2</c:v>
                </c:pt>
                <c:pt idx="9048">
                  <c:v>4.5690830796957002E-2</c:v>
                </c:pt>
                <c:pt idx="9049">
                  <c:v>4.5690838247537599E-2</c:v>
                </c:pt>
                <c:pt idx="9050">
                  <c:v>4.5690838247537599E-2</c:v>
                </c:pt>
                <c:pt idx="9051">
                  <c:v>4.5690834522247301E-2</c:v>
                </c:pt>
                <c:pt idx="9052">
                  <c:v>4.5690834522247301E-2</c:v>
                </c:pt>
                <c:pt idx="9053">
                  <c:v>4.5690830796957002E-2</c:v>
                </c:pt>
                <c:pt idx="9054">
                  <c:v>4.5690830796957002E-2</c:v>
                </c:pt>
                <c:pt idx="9055">
                  <c:v>4.5690830796957002E-2</c:v>
                </c:pt>
                <c:pt idx="9056">
                  <c:v>4.5690827071666697E-2</c:v>
                </c:pt>
                <c:pt idx="9057">
                  <c:v>4.5690823346376398E-2</c:v>
                </c:pt>
                <c:pt idx="9058">
                  <c:v>4.5690827071666697E-2</c:v>
                </c:pt>
                <c:pt idx="9059">
                  <c:v>4.5690827071666697E-2</c:v>
                </c:pt>
                <c:pt idx="9060">
                  <c:v>4.5690827071666697E-2</c:v>
                </c:pt>
                <c:pt idx="9061">
                  <c:v>4.5690827071666697E-2</c:v>
                </c:pt>
                <c:pt idx="9062">
                  <c:v>4.5690815895795801E-2</c:v>
                </c:pt>
                <c:pt idx="9063">
                  <c:v>4.5690827071666697E-2</c:v>
                </c:pt>
                <c:pt idx="9064">
                  <c:v>4.5690823346376398E-2</c:v>
                </c:pt>
                <c:pt idx="9065">
                  <c:v>4.5690823346376398E-2</c:v>
                </c:pt>
                <c:pt idx="9066">
                  <c:v>4.56908196210861E-2</c:v>
                </c:pt>
                <c:pt idx="9067">
                  <c:v>4.5690827071666697E-2</c:v>
                </c:pt>
                <c:pt idx="9068">
                  <c:v>4.56908196210861E-2</c:v>
                </c:pt>
                <c:pt idx="9069">
                  <c:v>4.5690815895795801E-2</c:v>
                </c:pt>
                <c:pt idx="9070">
                  <c:v>4.5690823346376398E-2</c:v>
                </c:pt>
                <c:pt idx="9071">
                  <c:v>4.5690815895795801E-2</c:v>
                </c:pt>
                <c:pt idx="9072">
                  <c:v>4.5690815895795801E-2</c:v>
                </c:pt>
                <c:pt idx="9073">
                  <c:v>4.5690815895795801E-2</c:v>
                </c:pt>
                <c:pt idx="9074">
                  <c:v>4.5690815895795801E-2</c:v>
                </c:pt>
                <c:pt idx="9075">
                  <c:v>4.56908196210861E-2</c:v>
                </c:pt>
                <c:pt idx="9076">
                  <c:v>4.56908196210861E-2</c:v>
                </c:pt>
                <c:pt idx="9077">
                  <c:v>4.5690815895795801E-2</c:v>
                </c:pt>
                <c:pt idx="9078">
                  <c:v>4.5690815895795801E-2</c:v>
                </c:pt>
                <c:pt idx="9079">
                  <c:v>4.5690812170505503E-2</c:v>
                </c:pt>
                <c:pt idx="9080">
                  <c:v>4.5690812170505503E-2</c:v>
                </c:pt>
                <c:pt idx="9081">
                  <c:v>4.5690804719924899E-2</c:v>
                </c:pt>
                <c:pt idx="9082">
                  <c:v>4.5690812170505503E-2</c:v>
                </c:pt>
                <c:pt idx="9083">
                  <c:v>4.5690812170505503E-2</c:v>
                </c:pt>
                <c:pt idx="9084">
                  <c:v>6.8077370524406405E-2</c:v>
                </c:pt>
                <c:pt idx="9085">
                  <c:v>0.226292118430138</c:v>
                </c:pt>
                <c:pt idx="9086">
                  <c:v>2.65924781560898E-2</c:v>
                </c:pt>
                <c:pt idx="9087">
                  <c:v>7.0030547678470598E-2</c:v>
                </c:pt>
                <c:pt idx="9088">
                  <c:v>0.10031076520681401</c:v>
                </c:pt>
                <c:pt idx="9089">
                  <c:v>0.100275546312332</c:v>
                </c:pt>
                <c:pt idx="9090">
                  <c:v>7.5769707560539301E-2</c:v>
                </c:pt>
                <c:pt idx="9091">
                  <c:v>1.52950892224908E-2</c:v>
                </c:pt>
                <c:pt idx="9092">
                  <c:v>9.1438129544258104E-2</c:v>
                </c:pt>
                <c:pt idx="9093">
                  <c:v>2.9233917593956001E-2</c:v>
                </c:pt>
                <c:pt idx="9094">
                  <c:v>3.6783087998628602E-2</c:v>
                </c:pt>
                <c:pt idx="9095">
                  <c:v>5.3005527704954203E-2</c:v>
                </c:pt>
                <c:pt idx="9096">
                  <c:v>4.4277343899011598E-2</c:v>
                </c:pt>
                <c:pt idx="9097">
                  <c:v>1.2819064781069801E-2</c:v>
                </c:pt>
                <c:pt idx="9098">
                  <c:v>5.3588651120662703E-2</c:v>
                </c:pt>
                <c:pt idx="9099">
                  <c:v>2.5174047797918299E-2</c:v>
                </c:pt>
                <c:pt idx="9100">
                  <c:v>1.53749696910381E-2</c:v>
                </c:pt>
                <c:pt idx="9101">
                  <c:v>4.1636377573013299E-2</c:v>
                </c:pt>
                <c:pt idx="9102">
                  <c:v>1.8961770460009599E-2</c:v>
                </c:pt>
                <c:pt idx="9103">
                  <c:v>1.4226531609892901E-2</c:v>
                </c:pt>
                <c:pt idx="9104">
                  <c:v>3.2220199704170199E-2</c:v>
                </c:pt>
                <c:pt idx="9105">
                  <c:v>1.7497548833489401E-2</c:v>
                </c:pt>
                <c:pt idx="9106">
                  <c:v>1.1788853444159E-2</c:v>
                </c:pt>
                <c:pt idx="9107">
                  <c:v>2.5310192257165898E-2</c:v>
                </c:pt>
                <c:pt idx="9108">
                  <c:v>1.70344300568104E-2</c:v>
                </c:pt>
                <c:pt idx="9109">
                  <c:v>1.0260702110827E-2</c:v>
                </c:pt>
                <c:pt idx="9110">
                  <c:v>1.9816691055893901E-2</c:v>
                </c:pt>
                <c:pt idx="9111">
                  <c:v>1.6871878877282101E-2</c:v>
                </c:pt>
                <c:pt idx="9112">
                  <c:v>9.6975835040211695E-3</c:v>
                </c:pt>
                <c:pt idx="9113">
                  <c:v>1.55101893469691E-2</c:v>
                </c:pt>
                <c:pt idx="9114">
                  <c:v>1.6216868534684199E-2</c:v>
                </c:pt>
                <c:pt idx="9115">
                  <c:v>1.0001596063375501E-2</c:v>
                </c:pt>
                <c:pt idx="9116">
                  <c:v>1.24554987996817E-2</c:v>
                </c:pt>
                <c:pt idx="9117">
                  <c:v>1.5043838880956201E-2</c:v>
                </c:pt>
                <c:pt idx="9118">
                  <c:v>1.0713258758187299E-2</c:v>
                </c:pt>
                <c:pt idx="9119">
                  <c:v>1.0557251051068301E-2</c:v>
                </c:pt>
                <c:pt idx="9120">
                  <c:v>1.3532459735870399E-2</c:v>
                </c:pt>
                <c:pt idx="9121">
                  <c:v>1.12992879003286E-2</c:v>
                </c:pt>
                <c:pt idx="9122">
                  <c:v>9.7371637821197492E-3</c:v>
                </c:pt>
                <c:pt idx="9123">
                  <c:v>1.20044089853764E-2</c:v>
                </c:pt>
                <c:pt idx="9124">
                  <c:v>1.15442434325814E-2</c:v>
                </c:pt>
                <c:pt idx="9125">
                  <c:v>9.6151120960712502E-3</c:v>
                </c:pt>
                <c:pt idx="9126">
                  <c:v>1.0765514336526401E-2</c:v>
                </c:pt>
                <c:pt idx="9127">
                  <c:v>1.13724824041128E-2</c:v>
                </c:pt>
                <c:pt idx="9128">
                  <c:v>9.8290303722023999E-3</c:v>
                </c:pt>
                <c:pt idx="9129">
                  <c:v>9.9794156849384308E-3</c:v>
                </c:pt>
                <c:pt idx="9130">
                  <c:v>1.0926202870905399E-2</c:v>
                </c:pt>
                <c:pt idx="9131">
                  <c:v>1.00830122828484E-2</c:v>
                </c:pt>
                <c:pt idx="9132">
                  <c:v>9.6127334982156806E-3</c:v>
                </c:pt>
                <c:pt idx="9133">
                  <c:v>1.0402211919426901E-2</c:v>
                </c:pt>
                <c:pt idx="9134">
                  <c:v>1.0200273245573E-2</c:v>
                </c:pt>
                <c:pt idx="9135">
                  <c:v>9.5476014539599401E-3</c:v>
                </c:pt>
                <c:pt idx="9136">
                  <c:v>9.9599054083228094E-3</c:v>
                </c:pt>
                <c:pt idx="9137">
                  <c:v>1.01569965481758E-2</c:v>
                </c:pt>
                <c:pt idx="9138">
                  <c:v>9.6224006265401806E-3</c:v>
                </c:pt>
                <c:pt idx="9139">
                  <c:v>9.6741439774632506E-3</c:v>
                </c:pt>
                <c:pt idx="9140">
                  <c:v>1.00040761753917E-2</c:v>
                </c:pt>
                <c:pt idx="9141">
                  <c:v>9.7117610275745392E-3</c:v>
                </c:pt>
                <c:pt idx="9142">
                  <c:v>9.5459436997771298E-3</c:v>
                </c:pt>
                <c:pt idx="9143">
                  <c:v>9.8195290192961693E-3</c:v>
                </c:pt>
                <c:pt idx="9144">
                  <c:v>9.7540868446230906E-3</c:v>
                </c:pt>
                <c:pt idx="9145">
                  <c:v>9.5243314281105995E-3</c:v>
                </c:pt>
                <c:pt idx="9146">
                  <c:v>9.6643473953008704E-3</c:v>
                </c:pt>
                <c:pt idx="9147">
                  <c:v>9.7374878823757206E-3</c:v>
                </c:pt>
                <c:pt idx="9148">
                  <c:v>9.5513788983225805E-3</c:v>
                </c:pt>
                <c:pt idx="9149">
                  <c:v>9.5663741230964695E-3</c:v>
                </c:pt>
                <c:pt idx="9150">
                  <c:v>9.6828714013099705E-3</c:v>
                </c:pt>
                <c:pt idx="9151">
                  <c:v>9.5830773934721999E-3</c:v>
                </c:pt>
                <c:pt idx="9152">
                  <c:v>9.5228943973779696E-3</c:v>
                </c:pt>
                <c:pt idx="9153">
                  <c:v>9.6183493733406102E-3</c:v>
                </c:pt>
                <c:pt idx="9154">
                  <c:v>9.5971776172518695E-3</c:v>
                </c:pt>
                <c:pt idx="9155">
                  <c:v>9.5164058730006201E-3</c:v>
                </c:pt>
                <c:pt idx="9156">
                  <c:v>9.5648718997836096E-3</c:v>
                </c:pt>
                <c:pt idx="9157">
                  <c:v>9.5910998061299307E-3</c:v>
                </c:pt>
                <c:pt idx="9158">
                  <c:v>9.5262452960014309E-3</c:v>
                </c:pt>
                <c:pt idx="9159">
                  <c:v>9.5312464982271194E-3</c:v>
                </c:pt>
                <c:pt idx="9160">
                  <c:v>9.5721771940589003E-3</c:v>
                </c:pt>
                <c:pt idx="9161">
                  <c:v>9.5372255891561508E-3</c:v>
                </c:pt>
                <c:pt idx="9162">
                  <c:v>9.5165129750967008E-3</c:v>
                </c:pt>
                <c:pt idx="9163">
                  <c:v>9.5500387251377106E-3</c:v>
                </c:pt>
                <c:pt idx="9164">
                  <c:v>9.5422593876719492E-3</c:v>
                </c:pt>
                <c:pt idx="9165">
                  <c:v>9.5142778009176306E-3</c:v>
                </c:pt>
                <c:pt idx="9166">
                  <c:v>9.5316926017403603E-3</c:v>
                </c:pt>
                <c:pt idx="9167">
                  <c:v>9.54037997871637E-3</c:v>
                </c:pt>
                <c:pt idx="9168">
                  <c:v>9.5176203176379204E-3</c:v>
                </c:pt>
                <c:pt idx="9169">
                  <c:v>9.5200911164283804E-3</c:v>
                </c:pt>
                <c:pt idx="9170">
                  <c:v>9.5341252163052594E-3</c:v>
                </c:pt>
                <c:pt idx="9171">
                  <c:v>9.5214555040001904E-3</c:v>
                </c:pt>
                <c:pt idx="9172">
                  <c:v>9.5148356631398201E-3</c:v>
                </c:pt>
                <c:pt idx="9173">
                  <c:v>9.52668394893408E-3</c:v>
                </c:pt>
                <c:pt idx="9174">
                  <c:v>9.5233311876654608E-3</c:v>
                </c:pt>
                <c:pt idx="9175">
                  <c:v>9.5138754695653898E-3</c:v>
                </c:pt>
                <c:pt idx="9176">
                  <c:v>9.5204124227166193E-3</c:v>
                </c:pt>
                <c:pt idx="9177">
                  <c:v>9.5229176804423298E-3</c:v>
                </c:pt>
                <c:pt idx="9178">
                  <c:v>9.5149064436554891E-3</c:v>
                </c:pt>
                <c:pt idx="9179">
                  <c:v>9.5163183286786097E-3</c:v>
                </c:pt>
                <c:pt idx="9180">
                  <c:v>9.5209656283259392E-3</c:v>
                </c:pt>
                <c:pt idx="9181">
                  <c:v>9.5162121579051E-3</c:v>
                </c:pt>
                <c:pt idx="9182">
                  <c:v>9.5143485814332997E-3</c:v>
                </c:pt>
                <c:pt idx="9183">
                  <c:v>9.5185190439224208E-3</c:v>
                </c:pt>
                <c:pt idx="9184">
                  <c:v>9.5169488340616192E-3</c:v>
                </c:pt>
                <c:pt idx="9185">
                  <c:v>9.5138633623719198E-3</c:v>
                </c:pt>
                <c:pt idx="9186">
                  <c:v>9.5163658261299099E-3</c:v>
                </c:pt>
                <c:pt idx="9187">
                  <c:v>9.5169181004166603E-3</c:v>
                </c:pt>
                <c:pt idx="9188">
                  <c:v>9.5141222700476594E-3</c:v>
                </c:pt>
                <c:pt idx="9189">
                  <c:v>9.5149008557200501E-3</c:v>
                </c:pt>
                <c:pt idx="9190">
                  <c:v>9.5163509249687195E-3</c:v>
                </c:pt>
                <c:pt idx="9191">
                  <c:v>9.5145292580127699E-3</c:v>
                </c:pt>
                <c:pt idx="9192">
                  <c:v>9.5141232013702393E-3</c:v>
                </c:pt>
                <c:pt idx="9193">
                  <c:v>9.5155714079737698E-3</c:v>
                </c:pt>
                <c:pt idx="9194">
                  <c:v>9.5148226246237807E-3</c:v>
                </c:pt>
                <c:pt idx="9195">
                  <c:v>9.5138764008879696E-3</c:v>
                </c:pt>
                <c:pt idx="9196">
                  <c:v>9.5148440450429899E-3</c:v>
                </c:pt>
                <c:pt idx="9197">
                  <c:v>9.5148673281073605E-3</c:v>
                </c:pt>
                <c:pt idx="9198">
                  <c:v>9.5139117911457998E-3</c:v>
                </c:pt>
                <c:pt idx="9199">
                  <c:v>9.5143131911754608E-3</c:v>
                </c:pt>
                <c:pt idx="9200">
                  <c:v>9.5147220417857205E-3</c:v>
                </c:pt>
                <c:pt idx="9201">
                  <c:v>9.5140282064676302E-3</c:v>
                </c:pt>
                <c:pt idx="9202">
                  <c:v>9.5140030607581104E-3</c:v>
                </c:pt>
                <c:pt idx="9203">
                  <c:v>9.5144817605614697E-3</c:v>
                </c:pt>
                <c:pt idx="9204">
                  <c:v>9.5141269266605395E-3</c:v>
                </c:pt>
                <c:pt idx="9205">
                  <c:v>9.5138708129525202E-3</c:v>
                </c:pt>
                <c:pt idx="9206">
                  <c:v>9.5142368227243406E-3</c:v>
                </c:pt>
                <c:pt idx="9207">
                  <c:v>9.5141530036926304E-3</c:v>
                </c:pt>
                <c:pt idx="9208">
                  <c:v>9.5138568431138992E-3</c:v>
                </c:pt>
                <c:pt idx="9209">
                  <c:v>9.5140496268868394E-3</c:v>
                </c:pt>
                <c:pt idx="9210">
                  <c:v>9.5141297206282598E-3</c:v>
                </c:pt>
                <c:pt idx="9211">
                  <c:v>9.5138885080814396E-3</c:v>
                </c:pt>
                <c:pt idx="9212">
                  <c:v>9.5139238983392698E-3</c:v>
                </c:pt>
                <c:pt idx="9213">
                  <c:v>9.5140710473060608E-3</c:v>
                </c:pt>
                <c:pt idx="9214">
                  <c:v>9.5139173790812492E-3</c:v>
                </c:pt>
                <c:pt idx="9215">
                  <c:v>9.5138661563396506E-3</c:v>
                </c:pt>
                <c:pt idx="9216">
                  <c:v>9.5139918848872202E-3</c:v>
                </c:pt>
                <c:pt idx="9217">
                  <c:v>9.51393228024245E-3</c:v>
                </c:pt>
                <c:pt idx="9218">
                  <c:v>9.5138363540172594E-3</c:v>
                </c:pt>
                <c:pt idx="9219">
                  <c:v>9.5139285549521394E-3</c:v>
                </c:pt>
                <c:pt idx="9220">
                  <c:v>9.51392762362957E-3</c:v>
                </c:pt>
                <c:pt idx="9221">
                  <c:v>9.5138512551784498E-3</c:v>
                </c:pt>
                <c:pt idx="9222">
                  <c:v>9.51389130204916E-3</c:v>
                </c:pt>
                <c:pt idx="9223">
                  <c:v>9.5139229670167004E-3</c:v>
                </c:pt>
                <c:pt idx="9224">
                  <c:v>9.5138624310493504E-3</c:v>
                </c:pt>
                <c:pt idx="9225">
                  <c:v>9.5138577744364704E-3</c:v>
                </c:pt>
                <c:pt idx="9226">
                  <c:v>9.5138968899846094E-3</c:v>
                </c:pt>
                <c:pt idx="9227">
                  <c:v>9.5138708129525202E-3</c:v>
                </c:pt>
                <c:pt idx="9228">
                  <c:v>9.51384287327528E-3</c:v>
                </c:pt>
                <c:pt idx="9229">
                  <c:v>9.5138801261782594E-3</c:v>
                </c:pt>
                <c:pt idx="9230">
                  <c:v>9.5138764008879696E-3</c:v>
                </c:pt>
                <c:pt idx="9231">
                  <c:v>9.51384287327528E-3</c:v>
                </c:pt>
                <c:pt idx="9232">
                  <c:v>9.5138624310493504E-3</c:v>
                </c:pt>
                <c:pt idx="9233">
                  <c:v>9.5138642936944996E-3</c:v>
                </c:pt>
                <c:pt idx="9234">
                  <c:v>9.5138391479849798E-3</c:v>
                </c:pt>
                <c:pt idx="9235">
                  <c:v>9.5138521865010296E-3</c:v>
                </c:pt>
                <c:pt idx="9236">
                  <c:v>9.51385963708163E-3</c:v>
                </c:pt>
                <c:pt idx="9237">
                  <c:v>9.5138438045978598E-3</c:v>
                </c:pt>
                <c:pt idx="9238">
                  <c:v>9.5138391479849798E-3</c:v>
                </c:pt>
                <c:pt idx="9239">
                  <c:v>9.5138512551784498E-3</c:v>
                </c:pt>
                <c:pt idx="9240">
                  <c:v>9.51384287327528E-3</c:v>
                </c:pt>
                <c:pt idx="9241">
                  <c:v>9.5138410106301308E-3</c:v>
                </c:pt>
                <c:pt idx="9242">
                  <c:v>9.5138475298881496E-3</c:v>
                </c:pt>
                <c:pt idx="9243">
                  <c:v>9.5138447359204292E-3</c:v>
                </c:pt>
                <c:pt idx="9244">
                  <c:v>5.6947264820337304E-3</c:v>
                </c:pt>
                <c:pt idx="9245">
                  <c:v>5.5291140452027304E-3</c:v>
                </c:pt>
                <c:pt idx="9246">
                  <c:v>5.2748084999620897E-3</c:v>
                </c:pt>
                <c:pt idx="9247">
                  <c:v>5.0279810093343301E-3</c:v>
                </c:pt>
                <c:pt idx="9248">
                  <c:v>4.8620058223605199E-3</c:v>
                </c:pt>
                <c:pt idx="9249">
                  <c:v>4.8042866401374297E-3</c:v>
                </c:pt>
                <c:pt idx="9250">
                  <c:v>4.8358105123043104E-3</c:v>
                </c:pt>
                <c:pt idx="9251">
                  <c:v>4.9081533215939999E-3</c:v>
                </c:pt>
                <c:pt idx="9252">
                  <c:v>4.9673914909362802E-3</c:v>
                </c:pt>
                <c:pt idx="9253">
                  <c:v>4.97483508661389E-3</c:v>
                </c:pt>
                <c:pt idx="9254">
                  <c:v>4.9180937930941599E-3</c:v>
                </c:pt>
                <c:pt idx="9255">
                  <c:v>4.8107705079019096E-3</c:v>
                </c:pt>
                <c:pt idx="9256">
                  <c:v>4.6829865314066401E-3</c:v>
                </c:pt>
                <c:pt idx="9257">
                  <c:v>4.5676459558308099E-3</c:v>
                </c:pt>
                <c:pt idx="9258">
                  <c:v>4.4877715408801998E-3</c:v>
                </c:pt>
                <c:pt idx="9259">
                  <c:v>4.4493749737739598E-3</c:v>
                </c:pt>
                <c:pt idx="9260">
                  <c:v>4.4418382458388797E-3</c:v>
                </c:pt>
                <c:pt idx="9261">
                  <c:v>4.4446876272559201E-3</c:v>
                </c:pt>
                <c:pt idx="9262">
                  <c:v>4.4373637065291396E-3</c:v>
                </c:pt>
                <c:pt idx="9263">
                  <c:v>4.4075231999158903E-3</c:v>
                </c:pt>
                <c:pt idx="9264">
                  <c:v>4.3547330424189602E-3</c:v>
                </c:pt>
                <c:pt idx="9265">
                  <c:v>4.2886044830083899E-3</c:v>
                </c:pt>
                <c:pt idx="9266">
                  <c:v>4.2231176048517201E-3</c:v>
                </c:pt>
                <c:pt idx="9267">
                  <c:v>4.1701048612594596E-3</c:v>
                </c:pt>
                <c:pt idx="9268">
                  <c:v>4.1348114609718297E-3</c:v>
                </c:pt>
                <c:pt idx="9269">
                  <c:v>4.1149561293423202E-3</c:v>
                </c:pt>
                <c:pt idx="9270">
                  <c:v>4.1030081920325799E-3</c:v>
                </c:pt>
                <c:pt idx="9271">
                  <c:v>4.0901876054704198E-3</c:v>
                </c:pt>
                <c:pt idx="9272">
                  <c:v>4.07021539285779E-3</c:v>
                </c:pt>
                <c:pt idx="9273">
                  <c:v>4.0414021350443398E-3</c:v>
                </c:pt>
                <c:pt idx="9274">
                  <c:v>4.00650547817349E-3</c:v>
                </c:pt>
                <c:pt idx="9275">
                  <c:v>3.9708288386464102E-3</c:v>
                </c:pt>
                <c:pt idx="9276">
                  <c:v>3.9395429193973498E-3</c:v>
                </c:pt>
                <c:pt idx="9277">
                  <c:v>3.9155841805040802E-3</c:v>
                </c:pt>
                <c:pt idx="9278">
                  <c:v>3.8987542502582099E-3</c:v>
                </c:pt>
                <c:pt idx="9279">
                  <c:v>3.8863199297338698E-3</c:v>
                </c:pt>
                <c:pt idx="9280">
                  <c:v>3.8745969068259001E-3</c:v>
                </c:pt>
                <c:pt idx="9281">
                  <c:v>3.8606715388596101E-3</c:v>
                </c:pt>
                <c:pt idx="9282">
                  <c:v>3.84349934756756E-3</c:v>
                </c:pt>
                <c:pt idx="9283">
                  <c:v>3.8240337744355202E-3</c:v>
                </c:pt>
                <c:pt idx="9284">
                  <c:v>3.8044117391109501E-3</c:v>
                </c:pt>
                <c:pt idx="9285">
                  <c:v>3.7867957726121001E-3</c:v>
                </c:pt>
                <c:pt idx="9286">
                  <c:v>3.7724263966083501E-3</c:v>
                </c:pt>
                <c:pt idx="9287">
                  <c:v>3.7611799780279398E-3</c:v>
                </c:pt>
                <c:pt idx="9288">
                  <c:v>3.7519063334912101E-3</c:v>
                </c:pt>
                <c:pt idx="9289">
                  <c:v>3.74305131845176E-3</c:v>
                </c:pt>
                <c:pt idx="9290">
                  <c:v>3.7334226071834599E-3</c:v>
                </c:pt>
                <c:pt idx="9291">
                  <c:v>3.7226204294711399E-3</c:v>
                </c:pt>
                <c:pt idx="9292">
                  <c:v>3.7110603880137201E-3</c:v>
                </c:pt>
                <c:pt idx="9293">
                  <c:v>3.6996311973780398E-3</c:v>
                </c:pt>
                <c:pt idx="9294">
                  <c:v>3.6892003845423499E-3</c:v>
                </c:pt>
                <c:pt idx="9295">
                  <c:v>3.68022569455206E-3</c:v>
                </c:pt>
                <c:pt idx="9296">
                  <c:v>3.6726044490933401E-3</c:v>
                </c:pt>
                <c:pt idx="9297">
                  <c:v>3.66581603884697E-3</c:v>
                </c:pt>
                <c:pt idx="9298">
                  <c:v>3.6592159885913099E-3</c:v>
                </c:pt>
                <c:pt idx="9299">
                  <c:v>3.6523449234664401E-3</c:v>
                </c:pt>
                <c:pt idx="9300">
                  <c:v>3.6450934130698399E-3</c:v>
                </c:pt>
                <c:pt idx="9301">
                  <c:v>3.6376737989485299E-3</c:v>
                </c:pt>
                <c:pt idx="9302">
                  <c:v>3.6304662935435798E-3</c:v>
                </c:pt>
                <c:pt idx="9303">
                  <c:v>3.6237984895706198E-3</c:v>
                </c:pt>
                <c:pt idx="9304">
                  <c:v>3.6178017035126699E-3</c:v>
                </c:pt>
                <c:pt idx="9305">
                  <c:v>3.61237511970103E-3</c:v>
                </c:pt>
                <c:pt idx="9306">
                  <c:v>3.6072714719921298E-3</c:v>
                </c:pt>
                <c:pt idx="9307">
                  <c:v>3.6022234708070798E-3</c:v>
                </c:pt>
                <c:pt idx="9308">
                  <c:v>3.5970790777355402E-3</c:v>
                </c:pt>
                <c:pt idx="9309">
                  <c:v>3.5918271169066399E-3</c:v>
                </c:pt>
                <c:pt idx="9310">
                  <c:v>3.58658563345671E-3</c:v>
                </c:pt>
                <c:pt idx="9311">
                  <c:v>3.5815064329654E-3</c:v>
                </c:pt>
                <c:pt idx="9312">
                  <c:v>3.5767157096415802E-3</c:v>
                </c:pt>
                <c:pt idx="9313">
                  <c:v>3.5722262691706402E-3</c:v>
                </c:pt>
                <c:pt idx="9314">
                  <c:v>3.5679698921740098E-3</c:v>
                </c:pt>
                <c:pt idx="9315">
                  <c:v>3.5638373810797899E-3</c:v>
                </c:pt>
                <c:pt idx="9316">
                  <c:v>3.55973141267896E-3</c:v>
                </c:pt>
                <c:pt idx="9317">
                  <c:v>3.5555970389396E-3</c:v>
                </c:pt>
                <c:pt idx="9318">
                  <c:v>3.5514612682163698E-3</c:v>
                </c:pt>
                <c:pt idx="9319">
                  <c:v>3.5473804455250502E-3</c:v>
                </c:pt>
                <c:pt idx="9320">
                  <c:v>3.5434120800346101E-3</c:v>
                </c:pt>
                <c:pt idx="9321">
                  <c:v>3.5395903978496799E-3</c:v>
                </c:pt>
                <c:pt idx="9322">
                  <c:v>3.5359030589461301E-3</c:v>
                </c:pt>
                <c:pt idx="9323">
                  <c:v>3.5323125775903498E-3</c:v>
                </c:pt>
                <c:pt idx="9324">
                  <c:v>3.52876586839557E-3</c:v>
                </c:pt>
                <c:pt idx="9325">
                  <c:v>3.5252375528216401E-3</c:v>
                </c:pt>
                <c:pt idx="9326">
                  <c:v>3.5217101685702801E-3</c:v>
                </c:pt>
                <c:pt idx="9327">
                  <c:v>3.5182042047381401E-3</c:v>
                </c:pt>
                <c:pt idx="9328">
                  <c:v>3.5147469025105199E-3</c:v>
                </c:pt>
                <c:pt idx="9329">
                  <c:v>3.5113559570163501E-3</c:v>
                </c:pt>
                <c:pt idx="9330">
                  <c:v>3.5080390516668601E-3</c:v>
                </c:pt>
                <c:pt idx="9331">
                  <c:v>3.5047829151153599E-3</c:v>
                </c:pt>
                <c:pt idx="9332">
                  <c:v>3.50157218053937E-3</c:v>
                </c:pt>
                <c:pt idx="9333">
                  <c:v>3.4983784426003699E-3</c:v>
                </c:pt>
                <c:pt idx="9334">
                  <c:v>3.4952056594192999E-3</c:v>
                </c:pt>
                <c:pt idx="9335">
                  <c:v>3.4920400939881802E-3</c:v>
                </c:pt>
                <c:pt idx="9336">
                  <c:v>3.4889029338955901E-3</c:v>
                </c:pt>
                <c:pt idx="9337">
                  <c:v>3.4857999999076102E-3</c:v>
                </c:pt>
                <c:pt idx="9338">
                  <c:v>3.48273641429842E-3</c:v>
                </c:pt>
                <c:pt idx="9339">
                  <c:v>3.4797142725437901E-3</c:v>
                </c:pt>
                <c:pt idx="9340">
                  <c:v>3.4767191391438302E-3</c:v>
                </c:pt>
                <c:pt idx="9341">
                  <c:v>3.4737468231469401E-3</c:v>
                </c:pt>
                <c:pt idx="9342">
                  <c:v>3.4707845188677298E-3</c:v>
                </c:pt>
                <c:pt idx="9343">
                  <c:v>3.4678406082093698E-3</c:v>
                </c:pt>
                <c:pt idx="9344">
                  <c:v>3.4649097360670601E-3</c:v>
                </c:pt>
                <c:pt idx="9345">
                  <c:v>3.4620012156665299E-3</c:v>
                </c:pt>
                <c:pt idx="9346">
                  <c:v>3.4591145813465101E-3</c:v>
                </c:pt>
                <c:pt idx="9347">
                  <c:v>3.45625285990536E-3</c:v>
                </c:pt>
                <c:pt idx="9348">
                  <c:v>3.45341209322214E-3</c:v>
                </c:pt>
                <c:pt idx="9349">
                  <c:v>3.45058692619205E-3</c:v>
                </c:pt>
                <c:pt idx="9350">
                  <c:v>3.4477780573070101E-3</c:v>
                </c:pt>
                <c:pt idx="9351">
                  <c:v>3.4449829254299398E-3</c:v>
                </c:pt>
                <c:pt idx="9352">
                  <c:v>3.44219314865768E-3</c:v>
                </c:pt>
                <c:pt idx="9353">
                  <c:v>3.4394247923046298E-3</c:v>
                </c:pt>
                <c:pt idx="9354">
                  <c:v>3.4366704057902102E-3</c:v>
                </c:pt>
                <c:pt idx="9355">
                  <c:v>3.4339362755417802E-3</c:v>
                </c:pt>
                <c:pt idx="9356">
                  <c:v>3.4312098287045999E-3</c:v>
                </c:pt>
                <c:pt idx="9357">
                  <c:v>3.4285034053027599E-3</c:v>
                </c:pt>
                <c:pt idx="9358">
                  <c:v>3.42581025324762E-3</c:v>
                </c:pt>
                <c:pt idx="9359">
                  <c:v>3.42312920838594E-3</c:v>
                </c:pt>
                <c:pt idx="9360">
                  <c:v>3.4204514231532799E-3</c:v>
                </c:pt>
                <c:pt idx="9361">
                  <c:v>3.4177922643721099E-3</c:v>
                </c:pt>
                <c:pt idx="9362">
                  <c:v>3.41514474712312E-3</c:v>
                </c:pt>
                <c:pt idx="9363">
                  <c:v>3.4125046804547301E-3</c:v>
                </c:pt>
                <c:pt idx="9364">
                  <c:v>3.4098844043910499E-3</c:v>
                </c:pt>
                <c:pt idx="9365">
                  <c:v>3.40727088041604E-3</c:v>
                </c:pt>
                <c:pt idx="9366">
                  <c:v>3.4046703949570699E-3</c:v>
                </c:pt>
                <c:pt idx="9367">
                  <c:v>3.40207875706255E-3</c:v>
                </c:pt>
                <c:pt idx="9368">
                  <c:v>3.3995015546679501E-3</c:v>
                </c:pt>
                <c:pt idx="9369">
                  <c:v>3.3969283103942901E-3</c:v>
                </c:pt>
                <c:pt idx="9370">
                  <c:v>3.3943706657737498E-3</c:v>
                </c:pt>
                <c:pt idx="9371">
                  <c:v>3.3918225672096001E-3</c:v>
                </c:pt>
                <c:pt idx="9372">
                  <c:v>3.3892816863954102E-3</c:v>
                </c:pt>
                <c:pt idx="9373">
                  <c:v>3.3867538440972601E-3</c:v>
                </c:pt>
                <c:pt idx="9374">
                  <c:v>3.38423508219421E-3</c:v>
                </c:pt>
                <c:pt idx="9375">
                  <c:v>3.38172866031528E-3</c:v>
                </c:pt>
                <c:pt idx="9376">
                  <c:v>3.37923038750887E-3</c:v>
                </c:pt>
                <c:pt idx="9377">
                  <c:v>3.3767414279282102E-3</c:v>
                </c:pt>
                <c:pt idx="9378">
                  <c:v>3.3742606174200799E-3</c:v>
                </c:pt>
                <c:pt idx="9379">
                  <c:v>3.3717881888151199E-3</c:v>
                </c:pt>
                <c:pt idx="9380">
                  <c:v>3.3693290315568499E-3</c:v>
                </c:pt>
                <c:pt idx="9381">
                  <c:v>3.36687453091145E-3</c:v>
                </c:pt>
                <c:pt idx="9382">
                  <c:v>3.3644314389675899E-3</c:v>
                </c:pt>
                <c:pt idx="9383">
                  <c:v>3.3619957976043198E-3</c:v>
                </c:pt>
                <c:pt idx="9384">
                  <c:v>3.3595769200474002E-3</c:v>
                </c:pt>
                <c:pt idx="9385">
                  <c:v>3.3571596723049901E-3</c:v>
                </c:pt>
                <c:pt idx="9386">
                  <c:v>3.35475453175604E-3</c:v>
                </c:pt>
                <c:pt idx="9387">
                  <c:v>3.3523540478199699E-3</c:v>
                </c:pt>
                <c:pt idx="9388">
                  <c:v>3.3499675337225199E-3</c:v>
                </c:pt>
                <c:pt idx="9389">
                  <c:v>3.3475845120847199E-3</c:v>
                </c:pt>
                <c:pt idx="9390">
                  <c:v>3.3452122006565302E-3</c:v>
                </c:pt>
                <c:pt idx="9391">
                  <c:v>3.3428503666073101E-3</c:v>
                </c:pt>
                <c:pt idx="9392">
                  <c:v>3.3404957503080398E-3</c:v>
                </c:pt>
                <c:pt idx="9393">
                  <c:v>3.3381516113877301E-3</c:v>
                </c:pt>
                <c:pt idx="9394">
                  <c:v>3.3358114305883598E-3</c:v>
                </c:pt>
                <c:pt idx="9395">
                  <c:v>3.33347986452282E-3</c:v>
                </c:pt>
                <c:pt idx="9396">
                  <c:v>3.3311599399894502E-3</c:v>
                </c:pt>
                <c:pt idx="9397">
                  <c:v>3.3288472332060298E-3</c:v>
                </c:pt>
                <c:pt idx="9398">
                  <c:v>3.3265440724790101E-3</c:v>
                </c:pt>
                <c:pt idx="9399">
                  <c:v>3.32424393855035E-3</c:v>
                </c:pt>
                <c:pt idx="9400">
                  <c:v>3.3219587057828899E-3</c:v>
                </c:pt>
                <c:pt idx="9401">
                  <c:v>3.3196758013218598E-3</c:v>
                </c:pt>
                <c:pt idx="9402">
                  <c:v>3.31740081310272E-3</c:v>
                </c:pt>
                <c:pt idx="9403">
                  <c:v>3.3151395618915601E-3</c:v>
                </c:pt>
                <c:pt idx="9404">
                  <c:v>3.31288203597069E-3</c:v>
                </c:pt>
                <c:pt idx="9405">
                  <c:v>3.31063149496913E-3</c:v>
                </c:pt>
                <c:pt idx="9406">
                  <c:v>3.3083916641771802E-3</c:v>
                </c:pt>
                <c:pt idx="9407">
                  <c:v>3.30615998245776E-3</c:v>
                </c:pt>
                <c:pt idx="9408">
                  <c:v>3.30393481999636E-3</c:v>
                </c:pt>
                <c:pt idx="9409">
                  <c:v>3.3017175737768399E-3</c:v>
                </c:pt>
                <c:pt idx="9410">
                  <c:v>3.2995080109685698E-3</c:v>
                </c:pt>
                <c:pt idx="9411">
                  <c:v>3.2973052002489601E-3</c:v>
                </c:pt>
                <c:pt idx="9412">
                  <c:v>3.2951128669083101E-3</c:v>
                </c:pt>
                <c:pt idx="9413">
                  <c:v>3.2929251901805401E-3</c:v>
                </c:pt>
                <c:pt idx="9414">
                  <c:v>3.29074496403337E-3</c:v>
                </c:pt>
                <c:pt idx="9415">
                  <c:v>3.28857405111194E-3</c:v>
                </c:pt>
                <c:pt idx="9416">
                  <c:v>3.28641105443239E-3</c:v>
                </c:pt>
                <c:pt idx="9417">
                  <c:v>3.28425178304315E-3</c:v>
                </c:pt>
                <c:pt idx="9418">
                  <c:v>3.2821029890328702E-3</c:v>
                </c:pt>
                <c:pt idx="9419">
                  <c:v>3.2799618784338201E-3</c:v>
                </c:pt>
                <c:pt idx="9420">
                  <c:v>3.2778268214315202E-3</c:v>
                </c:pt>
                <c:pt idx="9421">
                  <c:v>3.2757024746388201E-3</c:v>
                </c:pt>
                <c:pt idx="9422">
                  <c:v>3.2735841814428598E-3</c:v>
                </c:pt>
                <c:pt idx="9423">
                  <c:v>3.2714707776904102E-3</c:v>
                </c:pt>
                <c:pt idx="9424">
                  <c:v>3.2693636603653401E-3</c:v>
                </c:pt>
                <c:pt idx="9425">
                  <c:v>3.2672644592821598E-3</c:v>
                </c:pt>
                <c:pt idx="9426">
                  <c:v>3.26517387293279E-3</c:v>
                </c:pt>
                <c:pt idx="9427">
                  <c:v>3.2630898058414498E-3</c:v>
                </c:pt>
                <c:pt idx="9428">
                  <c:v>3.26101132668555E-3</c:v>
                </c:pt>
                <c:pt idx="9429">
                  <c:v>3.2589405309408899E-3</c:v>
                </c:pt>
                <c:pt idx="9430">
                  <c:v>3.2568802125751998E-3</c:v>
                </c:pt>
                <c:pt idx="9431">
                  <c:v>3.2548217568546499E-3</c:v>
                </c:pt>
                <c:pt idx="9432">
                  <c:v>3.2527751754969402E-3</c:v>
                </c:pt>
                <c:pt idx="9433">
                  <c:v>3.2507318537682299E-3</c:v>
                </c:pt>
                <c:pt idx="9434">
                  <c:v>3.2486992422491299E-3</c:v>
                </c:pt>
                <c:pt idx="9435">
                  <c:v>3.24667082168162E-3</c:v>
                </c:pt>
                <c:pt idx="9436">
                  <c:v>3.24464868754149E-3</c:v>
                </c:pt>
                <c:pt idx="9437">
                  <c:v>3.2426337711512999E-3</c:v>
                </c:pt>
                <c:pt idx="9438">
                  <c:v>3.2406246755272202E-3</c:v>
                </c:pt>
                <c:pt idx="9439">
                  <c:v>3.2386279199272399E-3</c:v>
                </c:pt>
                <c:pt idx="9440">
                  <c:v>3.2366304658353298E-3</c:v>
                </c:pt>
                <c:pt idx="9441">
                  <c:v>3.2346467487514002E-3</c:v>
                </c:pt>
                <c:pt idx="9442">
                  <c:v>3.2326616346836099E-3</c:v>
                </c:pt>
                <c:pt idx="9443">
                  <c:v>3.2306872308254199E-3</c:v>
                </c:pt>
                <c:pt idx="9444">
                  <c:v>3.2287216745317E-3</c:v>
                </c:pt>
                <c:pt idx="9445">
                  <c:v>3.2267605420201999E-3</c:v>
                </c:pt>
                <c:pt idx="9446">
                  <c:v>3.22480755858123E-3</c:v>
                </c:pt>
                <c:pt idx="9447">
                  <c:v>3.2228606287389998E-3</c:v>
                </c:pt>
                <c:pt idx="9448">
                  <c:v>3.22091765701771E-3</c:v>
                </c:pt>
                <c:pt idx="9449">
                  <c:v>3.2189821358770102E-3</c:v>
                </c:pt>
                <c:pt idx="9450">
                  <c:v>3.2170568592846398E-3</c:v>
                </c:pt>
                <c:pt idx="9451">
                  <c:v>3.2151322811841999E-3</c:v>
                </c:pt>
                <c:pt idx="9452">
                  <c:v>3.2132172491401399E-3</c:v>
                </c:pt>
                <c:pt idx="9453">
                  <c:v>3.2113094348460401E-3</c:v>
                </c:pt>
                <c:pt idx="9454">
                  <c:v>3.2094041816890201E-3</c:v>
                </c:pt>
                <c:pt idx="9455">
                  <c:v>3.2075054477900301E-3</c:v>
                </c:pt>
                <c:pt idx="9456">
                  <c:v>3.2056160271167798E-3</c:v>
                </c:pt>
                <c:pt idx="9457">
                  <c:v>3.2037335913628301E-3</c:v>
                </c:pt>
                <c:pt idx="9458">
                  <c:v>3.2018530182540399E-3</c:v>
                </c:pt>
                <c:pt idx="9459">
                  <c:v>3.1999843195080801E-3</c:v>
                </c:pt>
                <c:pt idx="9460">
                  <c:v>3.1981170177459699E-3</c:v>
                </c:pt>
                <c:pt idx="9461">
                  <c:v>3.1962590292096099E-3</c:v>
                </c:pt>
                <c:pt idx="9462">
                  <c:v>3.1944033689796899E-3</c:v>
                </c:pt>
                <c:pt idx="9463">
                  <c:v>3.1925560906529401E-3</c:v>
                </c:pt>
                <c:pt idx="9464">
                  <c:v>3.19071253761649E-3</c:v>
                </c:pt>
                <c:pt idx="9465">
                  <c:v>3.1888852827251001E-3</c:v>
                </c:pt>
                <c:pt idx="9466">
                  <c:v>3.1870501115918199E-3</c:v>
                </c:pt>
                <c:pt idx="9467">
                  <c:v>3.1852270476520101E-3</c:v>
                </c:pt>
                <c:pt idx="9468">
                  <c:v>3.1834130641073002E-3</c:v>
                </c:pt>
                <c:pt idx="9469">
                  <c:v>3.1815995462238802E-3</c:v>
                </c:pt>
                <c:pt idx="9470">
                  <c:v>3.1797958072274902E-3</c:v>
                </c:pt>
                <c:pt idx="9471">
                  <c:v>3.1779946293681899E-3</c:v>
                </c:pt>
                <c:pt idx="9472">
                  <c:v>3.1762032303959101E-3</c:v>
                </c:pt>
                <c:pt idx="9473">
                  <c:v>3.1744129955768598E-3</c:v>
                </c:pt>
                <c:pt idx="9474">
                  <c:v>3.1726327724754802E-3</c:v>
                </c:pt>
                <c:pt idx="9475">
                  <c:v>3.1708537135273201E-3</c:v>
                </c:pt>
                <c:pt idx="9476">
                  <c:v>3.1690846662968401E-3</c:v>
                </c:pt>
                <c:pt idx="9477">
                  <c:v>3.1673209741711599E-3</c:v>
                </c:pt>
                <c:pt idx="9478">
                  <c:v>3.1655605416744999E-3</c:v>
                </c:pt>
                <c:pt idx="9479">
                  <c:v>3.1638045329600599E-3</c:v>
                </c:pt>
                <c:pt idx="9480">
                  <c:v>3.1620610971003801E-3</c:v>
                </c:pt>
                <c:pt idx="9481">
                  <c:v>3.1603157985955498E-3</c:v>
                </c:pt>
                <c:pt idx="9482">
                  <c:v>3.1585833057761201E-3</c:v>
                </c:pt>
                <c:pt idx="9483">
                  <c:v>3.1568533740937701E-3</c:v>
                </c:pt>
                <c:pt idx="9484">
                  <c:v>3.1551241409033498E-3</c:v>
                </c:pt>
                <c:pt idx="9485">
                  <c:v>3.15340654924512E-3</c:v>
                </c:pt>
                <c:pt idx="9486">
                  <c:v>3.1516929157078301E-3</c:v>
                </c:pt>
                <c:pt idx="9487">
                  <c:v>3.1499832402914802E-3</c:v>
                </c:pt>
                <c:pt idx="9488">
                  <c:v>3.1482775229960702E-3</c:v>
                </c:pt>
                <c:pt idx="9489">
                  <c:v>3.14658251591027E-3</c:v>
                </c:pt>
                <c:pt idx="9490">
                  <c:v>3.1448891386389702E-3</c:v>
                </c:pt>
                <c:pt idx="9491">
                  <c:v>3.1432018149644102E-3</c:v>
                </c:pt>
                <c:pt idx="9492">
                  <c:v>3.1415228731930299E-3</c:v>
                </c:pt>
                <c:pt idx="9493">
                  <c:v>3.1398457940667898E-3</c:v>
                </c:pt>
                <c:pt idx="9494">
                  <c:v>3.1381717417389098E-3</c:v>
                </c:pt>
                <c:pt idx="9495">
                  <c:v>3.13651072792709E-3</c:v>
                </c:pt>
                <c:pt idx="9496">
                  <c:v>3.1348485499620399E-3</c:v>
                </c:pt>
                <c:pt idx="9497">
                  <c:v>3.13319428823888E-3</c:v>
                </c:pt>
                <c:pt idx="9498">
                  <c:v>3.1315421219915199E-3</c:v>
                </c:pt>
                <c:pt idx="9499">
                  <c:v>3.1298978719860298E-3</c:v>
                </c:pt>
                <c:pt idx="9500">
                  <c:v>3.1282566487789202E-3</c:v>
                </c:pt>
                <c:pt idx="9501">
                  <c:v>3.1266286969184902E-3</c:v>
                </c:pt>
                <c:pt idx="9502">
                  <c:v>3.1249986495822698E-3</c:v>
                </c:pt>
                <c:pt idx="9503">
                  <c:v>3.12337325885892E-3</c:v>
                </c:pt>
                <c:pt idx="9504">
                  <c:v>3.1217543873935899E-3</c:v>
                </c:pt>
                <c:pt idx="9505">
                  <c:v>3.1201429665088701E-3</c:v>
                </c:pt>
                <c:pt idx="9506">
                  <c:v>3.1185313127934898E-3</c:v>
                </c:pt>
                <c:pt idx="9507">
                  <c:v>3.1169280409812901E-3</c:v>
                </c:pt>
                <c:pt idx="9508">
                  <c:v>3.1153273303061702E-3</c:v>
                </c:pt>
                <c:pt idx="9509">
                  <c:v>3.11373546719551E-3</c:v>
                </c:pt>
                <c:pt idx="9510">
                  <c:v>3.1121489591896499E-3</c:v>
                </c:pt>
                <c:pt idx="9511">
                  <c:v>3.11056547798216E-3</c:v>
                </c:pt>
                <c:pt idx="9512">
                  <c:v>3.1089871190488299E-3</c:v>
                </c:pt>
                <c:pt idx="9513">
                  <c:v>3.1074092257767898E-3</c:v>
                </c:pt>
                <c:pt idx="9514">
                  <c:v>3.1058448366820799E-3</c:v>
                </c:pt>
                <c:pt idx="9515">
                  <c:v>3.1042783521115802E-3</c:v>
                </c:pt>
                <c:pt idx="9516">
                  <c:v>3.1027202494442502E-3</c:v>
                </c:pt>
                <c:pt idx="9517">
                  <c:v>3.1011675018817199E-3</c:v>
                </c:pt>
                <c:pt idx="9518">
                  <c:v>3.0996180139482E-3</c:v>
                </c:pt>
                <c:pt idx="9519">
                  <c:v>3.0980762094259301E-3</c:v>
                </c:pt>
                <c:pt idx="9520">
                  <c:v>3.0965339392423599E-3</c:v>
                </c:pt>
                <c:pt idx="9521">
                  <c:v>3.09499725699425E-3</c:v>
                </c:pt>
                <c:pt idx="9522">
                  <c:v>3.0934703536331701E-3</c:v>
                </c:pt>
                <c:pt idx="9523">
                  <c:v>3.09194368310273E-3</c:v>
                </c:pt>
                <c:pt idx="9524">
                  <c:v>3.0904212035238699E-3</c:v>
                </c:pt>
                <c:pt idx="9525">
                  <c:v>3.0889022164046799E-3</c:v>
                </c:pt>
                <c:pt idx="9526">
                  <c:v>3.0873927753418701E-3</c:v>
                </c:pt>
                <c:pt idx="9527">
                  <c:v>3.0858858954161401E-3</c:v>
                </c:pt>
                <c:pt idx="9528">
                  <c:v>3.08438460342586E-3</c:v>
                </c:pt>
                <c:pt idx="9529">
                  <c:v>3.0828875023871699E-3</c:v>
                </c:pt>
                <c:pt idx="9530">
                  <c:v>3.0813936609774802E-3</c:v>
                </c:pt>
                <c:pt idx="9531">
                  <c:v>3.0799037776887399E-3</c:v>
                </c:pt>
                <c:pt idx="9532">
                  <c:v>3.0784211121499499E-3</c:v>
                </c:pt>
                <c:pt idx="9533">
                  <c:v>3.07694380171597E-3</c:v>
                </c:pt>
                <c:pt idx="9534">
                  <c:v>3.0754690524190699E-3</c:v>
                </c:pt>
                <c:pt idx="9535">
                  <c:v>3.0739961657673099E-3</c:v>
                </c:pt>
                <c:pt idx="9536">
                  <c:v>3.0725316610187301E-3</c:v>
                </c:pt>
                <c:pt idx="9537">
                  <c:v>3.0710718128830199E-3</c:v>
                </c:pt>
                <c:pt idx="9538">
                  <c:v>3.0696142930537501E-3</c:v>
                </c:pt>
                <c:pt idx="9539">
                  <c:v>3.0681593343615502E-3</c:v>
                </c:pt>
                <c:pt idx="9540">
                  <c:v>3.0667113605886702E-3</c:v>
                </c:pt>
                <c:pt idx="9541">
                  <c:v>3.0652668792754399E-3</c:v>
                </c:pt>
                <c:pt idx="9542">
                  <c:v>3.0638279858976598E-3</c:v>
                </c:pt>
                <c:pt idx="9543">
                  <c:v>3.06239165365696E-3</c:v>
                </c:pt>
                <c:pt idx="9544">
                  <c:v>3.0609630048274998E-3</c:v>
                </c:pt>
                <c:pt idx="9545">
                  <c:v>3.0595385469496198E-3</c:v>
                </c:pt>
                <c:pt idx="9546">
                  <c:v>3.0581159517168999E-3</c:v>
                </c:pt>
                <c:pt idx="9547">
                  <c:v>3.0566947534680401E-3</c:v>
                </c:pt>
                <c:pt idx="9548">
                  <c:v>3.0552814714610598E-3</c:v>
                </c:pt>
                <c:pt idx="9549">
                  <c:v>3.0538721475750199E-3</c:v>
                </c:pt>
                <c:pt idx="9550">
                  <c:v>3.0524681787937901E-3</c:v>
                </c:pt>
                <c:pt idx="9551">
                  <c:v>3.0510688666254299E-3</c:v>
                </c:pt>
                <c:pt idx="9552">
                  <c:v>3.0496723484247901E-3</c:v>
                </c:pt>
                <c:pt idx="9553">
                  <c:v>3.0482786241918798E-3</c:v>
                </c:pt>
                <c:pt idx="9554">
                  <c:v>3.0468900222331298E-3</c:v>
                </c:pt>
                <c:pt idx="9555">
                  <c:v>3.04550444707274E-3</c:v>
                </c:pt>
                <c:pt idx="9556">
                  <c:v>3.0441249255091E-3</c:v>
                </c:pt>
                <c:pt idx="9557">
                  <c:v>3.0427493620663899E-3</c:v>
                </c:pt>
                <c:pt idx="9558">
                  <c:v>3.0413744971156099E-3</c:v>
                </c:pt>
                <c:pt idx="9559">
                  <c:v>3.0400087125599402E-3</c:v>
                </c:pt>
                <c:pt idx="9560">
                  <c:v>3.0386473517864899E-3</c:v>
                </c:pt>
                <c:pt idx="9561">
                  <c:v>3.0372859910130501E-3</c:v>
                </c:pt>
                <c:pt idx="9562">
                  <c:v>3.0359302181750501E-3</c:v>
                </c:pt>
                <c:pt idx="9563">
                  <c:v>3.0345795676112201E-3</c:v>
                </c:pt>
                <c:pt idx="9564">
                  <c:v>3.0332286842167399E-3</c:v>
                </c:pt>
                <c:pt idx="9565">
                  <c:v>3.0318847857415702E-3</c:v>
                </c:pt>
                <c:pt idx="9566">
                  <c:v>3.0305462423712002E-3</c:v>
                </c:pt>
                <c:pt idx="9567">
                  <c:v>3.0292123556137098E-3</c:v>
                </c:pt>
                <c:pt idx="9568">
                  <c:v>3.0278782360255701E-3</c:v>
                </c:pt>
                <c:pt idx="9569">
                  <c:v>3.02654993720353E-3</c:v>
                </c:pt>
                <c:pt idx="9570">
                  <c:v>3.0252272263169302E-3</c:v>
                </c:pt>
                <c:pt idx="9571">
                  <c:v>3.02390637807548E-3</c:v>
                </c:pt>
                <c:pt idx="9572">
                  <c:v>3.0225906521081898E-3</c:v>
                </c:pt>
                <c:pt idx="9573">
                  <c:v>3.02128051407635E-3</c:v>
                </c:pt>
                <c:pt idx="9574">
                  <c:v>3.0199710745364402E-3</c:v>
                </c:pt>
                <c:pt idx="9575">
                  <c:v>3.0186648946255502E-3</c:v>
                </c:pt>
                <c:pt idx="9576">
                  <c:v>3.0173617415130099E-3</c:v>
                </c:pt>
                <c:pt idx="9577">
                  <c:v>3.0160648748278601E-3</c:v>
                </c:pt>
                <c:pt idx="9578">
                  <c:v>3.0147715006023702E-3</c:v>
                </c:pt>
                <c:pt idx="9579">
                  <c:v>3.0134825501591002E-3</c:v>
                </c:pt>
                <c:pt idx="9580">
                  <c:v>3.0121959280222598E-3</c:v>
                </c:pt>
                <c:pt idx="9581">
                  <c:v>3.01091768778861E-3</c:v>
                </c:pt>
                <c:pt idx="9582">
                  <c:v>3.0096347909420698E-3</c:v>
                </c:pt>
                <c:pt idx="9583">
                  <c:v>3.0083602759987099E-3</c:v>
                </c:pt>
                <c:pt idx="9584">
                  <c:v>3.0070906504988701E-3</c:v>
                </c:pt>
                <c:pt idx="9585">
                  <c:v>3.0058210249990199E-3</c:v>
                </c:pt>
                <c:pt idx="9586">
                  <c:v>3.0045586172491299E-3</c:v>
                </c:pt>
                <c:pt idx="9587">
                  <c:v>3.0032962094992399E-3</c:v>
                </c:pt>
                <c:pt idx="9588">
                  <c:v>3.0020431149751E-3</c:v>
                </c:pt>
                <c:pt idx="9589">
                  <c:v>3.0007886234670899E-3</c:v>
                </c:pt>
                <c:pt idx="9590">
                  <c:v>2.9995404183864598E-3</c:v>
                </c:pt>
                <c:pt idx="9591">
                  <c:v>2.99829384312034E-3</c:v>
                </c:pt>
                <c:pt idx="9592">
                  <c:v>2.9970519244670898E-3</c:v>
                </c:pt>
                <c:pt idx="9593">
                  <c:v>2.9958144295960699E-3</c:v>
                </c:pt>
                <c:pt idx="9594">
                  <c:v>2.99457856453955E-3</c:v>
                </c:pt>
                <c:pt idx="9595">
                  <c:v>2.9933459591120499E-3</c:v>
                </c:pt>
                <c:pt idx="9596">
                  <c:v>2.99212173558772E-3</c:v>
                </c:pt>
                <c:pt idx="9597">
                  <c:v>2.99089215695858E-3</c:v>
                </c:pt>
                <c:pt idx="9598">
                  <c:v>2.98967584967613E-3</c:v>
                </c:pt>
                <c:pt idx="9599">
                  <c:v>2.98845721408725E-3</c:v>
                </c:pt>
                <c:pt idx="9600">
                  <c:v>2.9872395098209398E-3</c:v>
                </c:pt>
                <c:pt idx="9601">
                  <c:v>2.9860278591513599E-3</c:v>
                </c:pt>
                <c:pt idx="9602">
                  <c:v>2.9848234262317402E-3</c:v>
                </c:pt>
                <c:pt idx="9603">
                  <c:v>2.9836182948201899E-3</c:v>
                </c:pt>
                <c:pt idx="9604">
                  <c:v>2.9824166558682901E-3</c:v>
                </c:pt>
                <c:pt idx="9605">
                  <c:v>2.98122270032764E-3</c:v>
                </c:pt>
                <c:pt idx="9606">
                  <c:v>2.9800273478031202E-3</c:v>
                </c:pt>
                <c:pt idx="9607">
                  <c:v>2.9788385145366201E-3</c:v>
                </c:pt>
                <c:pt idx="9608">
                  <c:v>2.9776531737297799E-3</c:v>
                </c:pt>
                <c:pt idx="9609">
                  <c:v>2.9764664359390701E-3</c:v>
                </c:pt>
                <c:pt idx="9610">
                  <c:v>2.97528575174511E-3</c:v>
                </c:pt>
                <c:pt idx="9611">
                  <c:v>2.97411321662366E-3</c:v>
                </c:pt>
                <c:pt idx="9612">
                  <c:v>2.9729360248893499E-3</c:v>
                </c:pt>
                <c:pt idx="9613">
                  <c:v>2.9717646539211299E-3</c:v>
                </c:pt>
                <c:pt idx="9614">
                  <c:v>2.9705965425819202E-3</c:v>
                </c:pt>
                <c:pt idx="9615">
                  <c:v>2.9694365803152301E-3</c:v>
                </c:pt>
                <c:pt idx="9616">
                  <c:v>2.9682747554033999E-3</c:v>
                </c:pt>
                <c:pt idx="9617">
                  <c:v>2.96711619012058E-3</c:v>
                </c:pt>
                <c:pt idx="9618">
                  <c:v>2.9659606516361202E-3</c:v>
                </c:pt>
                <c:pt idx="9619">
                  <c:v>2.96481209807098E-3</c:v>
                </c:pt>
                <c:pt idx="9620">
                  <c:v>2.96366377733648E-3</c:v>
                </c:pt>
                <c:pt idx="9621">
                  <c:v>2.9625184834003501E-3</c:v>
                </c:pt>
                <c:pt idx="9622">
                  <c:v>2.96137761324644E-3</c:v>
                </c:pt>
                <c:pt idx="9623">
                  <c:v>2.9602409340441201E-3</c:v>
                </c:pt>
                <c:pt idx="9624">
                  <c:v>2.9591042548418101E-3</c:v>
                </c:pt>
                <c:pt idx="9625">
                  <c:v>2.9579733964055798E-3</c:v>
                </c:pt>
                <c:pt idx="9626">
                  <c:v>2.95684323646128E-3</c:v>
                </c:pt>
                <c:pt idx="9627">
                  <c:v>2.9557172674685699E-3</c:v>
                </c:pt>
                <c:pt idx="9628">
                  <c:v>2.9545936267822998E-3</c:v>
                </c:pt>
                <c:pt idx="9629">
                  <c:v>2.9534760396927599E-3</c:v>
                </c:pt>
                <c:pt idx="9630">
                  <c:v>2.9523598495870798E-3</c:v>
                </c:pt>
                <c:pt idx="9631">
                  <c:v>2.9512471519410602E-3</c:v>
                </c:pt>
                <c:pt idx="9632">
                  <c:v>2.9501377139240499E-3</c:v>
                </c:pt>
                <c:pt idx="9633">
                  <c:v>2.94902990572155E-3</c:v>
                </c:pt>
                <c:pt idx="9634">
                  <c:v>2.9479227960109702E-3</c:v>
                </c:pt>
                <c:pt idx="9635">
                  <c:v>2.9468245338648601E-3</c:v>
                </c:pt>
                <c:pt idx="9636">
                  <c:v>2.9457241762429502E-3</c:v>
                </c:pt>
                <c:pt idx="9637">
                  <c:v>2.94463033787906E-3</c:v>
                </c:pt>
                <c:pt idx="9638">
                  <c:v>2.94353859499097E-3</c:v>
                </c:pt>
                <c:pt idx="9639">
                  <c:v>2.9424503445625301E-3</c:v>
                </c:pt>
                <c:pt idx="9640">
                  <c:v>2.9413625597953801E-3</c:v>
                </c:pt>
                <c:pt idx="9641">
                  <c:v>2.94027756899595E-3</c:v>
                </c:pt>
                <c:pt idx="9642">
                  <c:v>2.9392004944384098E-3</c:v>
                </c:pt>
                <c:pt idx="9643">
                  <c:v>2.9381224885582898E-3</c:v>
                </c:pt>
                <c:pt idx="9644">
                  <c:v>2.9370468109846102E-3</c:v>
                </c:pt>
                <c:pt idx="9645">
                  <c:v>2.9359757900237998E-3</c:v>
                </c:pt>
                <c:pt idx="9646">
                  <c:v>2.9349077958613599E-3</c:v>
                </c:pt>
                <c:pt idx="9647">
                  <c:v>2.9338398016989201E-3</c:v>
                </c:pt>
                <c:pt idx="9648">
                  <c:v>2.9327787924557898E-3</c:v>
                </c:pt>
                <c:pt idx="9649">
                  <c:v>2.93171778321266E-3</c:v>
                </c:pt>
                <c:pt idx="9650">
                  <c:v>2.9306614305823998E-3</c:v>
                </c:pt>
                <c:pt idx="9651">
                  <c:v>2.9296083375811599E-3</c:v>
                </c:pt>
                <c:pt idx="9652">
                  <c:v>2.9285585042089198E-3</c:v>
                </c:pt>
                <c:pt idx="9653">
                  <c:v>2.92750797234476E-3</c:v>
                </c:pt>
                <c:pt idx="9654">
                  <c:v>2.9264613986015298E-3</c:v>
                </c:pt>
                <c:pt idx="9655">
                  <c:v>2.9254180844873199E-3</c:v>
                </c:pt>
                <c:pt idx="9656">
                  <c:v>2.9243757016956802E-3</c:v>
                </c:pt>
                <c:pt idx="9657">
                  <c:v>2.9233400709927099E-3</c:v>
                </c:pt>
                <c:pt idx="9658">
                  <c:v>2.9223067685961702E-3</c:v>
                </c:pt>
                <c:pt idx="9659">
                  <c:v>2.92127300053835E-3</c:v>
                </c:pt>
                <c:pt idx="9660">
                  <c:v>2.9202427249401799E-3</c:v>
                </c:pt>
                <c:pt idx="9661">
                  <c:v>2.9192180372774601E-3</c:v>
                </c:pt>
                <c:pt idx="9662">
                  <c:v>2.9181910213082998E-3</c:v>
                </c:pt>
                <c:pt idx="9663">
                  <c:v>2.91717145591974E-3</c:v>
                </c:pt>
                <c:pt idx="9664">
                  <c:v>2.91615468449891E-3</c:v>
                </c:pt>
                <c:pt idx="9665">
                  <c:v>2.9151393100619299E-3</c:v>
                </c:pt>
                <c:pt idx="9666">
                  <c:v>2.9141246341168902E-3</c:v>
                </c:pt>
                <c:pt idx="9667">
                  <c:v>2.9131141491234298E-3</c:v>
                </c:pt>
                <c:pt idx="9668">
                  <c:v>2.91210506111383E-3</c:v>
                </c:pt>
                <c:pt idx="9669">
                  <c:v>2.9111045878380498E-3</c:v>
                </c:pt>
                <c:pt idx="9670">
                  <c:v>2.91010062210262E-3</c:v>
                </c:pt>
                <c:pt idx="9671">
                  <c:v>2.90909712202847E-3</c:v>
                </c:pt>
                <c:pt idx="9672">
                  <c:v>2.9081036336719998E-3</c:v>
                </c:pt>
                <c:pt idx="9673">
                  <c:v>2.9071094468236E-3</c:v>
                </c:pt>
                <c:pt idx="9674">
                  <c:v>2.9061154928058399E-3</c:v>
                </c:pt>
                <c:pt idx="9675">
                  <c:v>2.9051292221993199E-3</c:v>
                </c:pt>
                <c:pt idx="9676">
                  <c:v>2.9041427187621602E-3</c:v>
                </c:pt>
                <c:pt idx="9677">
                  <c:v>2.9031580779701502E-3</c:v>
                </c:pt>
                <c:pt idx="9678">
                  <c:v>2.9021734371781401E-3</c:v>
                </c:pt>
                <c:pt idx="9679">
                  <c:v>2.9011964797973598E-3</c:v>
                </c:pt>
                <c:pt idx="9680">
                  <c:v>2.9002230148762499E-3</c:v>
                </c:pt>
                <c:pt idx="9681">
                  <c:v>2.8992462903261202E-3</c:v>
                </c:pt>
                <c:pt idx="9682">
                  <c:v>2.8982739895582199E-3</c:v>
                </c:pt>
                <c:pt idx="9683">
                  <c:v>2.8973051812499801E-3</c:v>
                </c:pt>
                <c:pt idx="9684">
                  <c:v>2.8963419608771801E-3</c:v>
                </c:pt>
                <c:pt idx="9685">
                  <c:v>2.8953752480447301E-3</c:v>
                </c:pt>
                <c:pt idx="9686">
                  <c:v>2.8944136574864401E-3</c:v>
                </c:pt>
                <c:pt idx="9687">
                  <c:v>2.89345672354102E-3</c:v>
                </c:pt>
                <c:pt idx="9688">
                  <c:v>2.89250141941011E-3</c:v>
                </c:pt>
                <c:pt idx="9689">
                  <c:v>2.8915489092469198E-3</c:v>
                </c:pt>
                <c:pt idx="9690">
                  <c:v>2.8905947692692301E-3</c:v>
                </c:pt>
                <c:pt idx="9691">
                  <c:v>2.8896457515657E-3</c:v>
                </c:pt>
                <c:pt idx="9692">
                  <c:v>2.8886988293379602E-3</c:v>
                </c:pt>
                <c:pt idx="9693">
                  <c:v>2.88775376975536E-3</c:v>
                </c:pt>
                <c:pt idx="9694">
                  <c:v>2.8868119698017801E-3</c:v>
                </c:pt>
                <c:pt idx="9695">
                  <c:v>2.8858752921223601E-3</c:v>
                </c:pt>
                <c:pt idx="9696">
                  <c:v>2.8849376831203699E-3</c:v>
                </c:pt>
                <c:pt idx="9697">
                  <c:v>2.88400216959417E-3</c:v>
                </c:pt>
                <c:pt idx="9698">
                  <c:v>2.8830713126808401E-3</c:v>
                </c:pt>
                <c:pt idx="9699">
                  <c:v>2.8821371961384999E-3</c:v>
                </c:pt>
                <c:pt idx="9700">
                  <c:v>2.8812116943299801E-3</c:v>
                </c:pt>
                <c:pt idx="9701">
                  <c:v>2.8802896849811099E-3</c:v>
                </c:pt>
                <c:pt idx="9702">
                  <c:v>2.8793637175113002E-3</c:v>
                </c:pt>
                <c:pt idx="9703">
                  <c:v>2.8784461319446598E-3</c:v>
                </c:pt>
                <c:pt idx="9704">
                  <c:v>2.8775287792086601E-3</c:v>
                </c:pt>
                <c:pt idx="9705">
                  <c:v>2.8766144532710301E-3</c:v>
                </c:pt>
                <c:pt idx="9706">
                  <c:v>2.8757001273334E-3</c:v>
                </c:pt>
                <c:pt idx="9707">
                  <c:v>2.8747864998877101E-3</c:v>
                </c:pt>
                <c:pt idx="9708">
                  <c:v>2.8738775290548801E-3</c:v>
                </c:pt>
                <c:pt idx="9709">
                  <c:v>2.8729732148349298E-3</c:v>
                </c:pt>
                <c:pt idx="9710">
                  <c:v>2.87206959910691E-3</c:v>
                </c:pt>
                <c:pt idx="9711">
                  <c:v>2.8711671475320998E-3</c:v>
                </c:pt>
                <c:pt idx="9712">
                  <c:v>2.8702688869088901E-3</c:v>
                </c:pt>
                <c:pt idx="9713">
                  <c:v>2.8693708591163202E-3</c:v>
                </c:pt>
                <c:pt idx="9714">
                  <c:v>2.8684739954769598E-3</c:v>
                </c:pt>
                <c:pt idx="9715">
                  <c:v>2.8675831854343401E-3</c:v>
                </c:pt>
                <c:pt idx="9716">
                  <c:v>2.8666928410530099E-3</c:v>
                </c:pt>
                <c:pt idx="9717">
                  <c:v>2.8658048249781101E-3</c:v>
                </c:pt>
                <c:pt idx="9718">
                  <c:v>2.86491983570159E-3</c:v>
                </c:pt>
                <c:pt idx="9719">
                  <c:v>2.86403554491699E-3</c:v>
                </c:pt>
                <c:pt idx="9720">
                  <c:v>2.8631542809307601E-3</c:v>
                </c:pt>
                <c:pt idx="9721">
                  <c:v>2.8622727841138801E-3</c:v>
                </c:pt>
                <c:pt idx="9722">
                  <c:v>2.8613989707082501E-3</c:v>
                </c:pt>
                <c:pt idx="9723">
                  <c:v>2.8605223633348898E-3</c:v>
                </c:pt>
                <c:pt idx="9724">
                  <c:v>2.8596525080501999E-3</c:v>
                </c:pt>
                <c:pt idx="9725">
                  <c:v>2.8587765991687801E-3</c:v>
                </c:pt>
                <c:pt idx="9726">
                  <c:v>2.8579111676663199E-3</c:v>
                </c:pt>
                <c:pt idx="9727">
                  <c:v>2.85704364068806E-3</c:v>
                </c:pt>
                <c:pt idx="9728">
                  <c:v>2.8561768122017401E-3</c:v>
                </c:pt>
                <c:pt idx="9729">
                  <c:v>2.8553178999573001E-3</c:v>
                </c:pt>
                <c:pt idx="9730">
                  <c:v>2.8544564265757799E-3</c:v>
                </c:pt>
                <c:pt idx="9731">
                  <c:v>2.85360054112971E-3</c:v>
                </c:pt>
                <c:pt idx="9732">
                  <c:v>2.85274279303849E-3</c:v>
                </c:pt>
                <c:pt idx="9733">
                  <c:v>2.8518885374069201E-3</c:v>
                </c:pt>
                <c:pt idx="9734">
                  <c:v>2.8510377742350101E-3</c:v>
                </c:pt>
                <c:pt idx="9735">
                  <c:v>2.8501923661678999E-3</c:v>
                </c:pt>
                <c:pt idx="9736">
                  <c:v>2.8493411373347001E-3</c:v>
                </c:pt>
                <c:pt idx="9737">
                  <c:v>2.8484964277595299E-3</c:v>
                </c:pt>
                <c:pt idx="9738">
                  <c:v>2.8476556763052901E-3</c:v>
                </c:pt>
                <c:pt idx="9739">
                  <c:v>2.8468142263591298E-3</c:v>
                </c:pt>
                <c:pt idx="9740">
                  <c:v>2.8459758032113301E-3</c:v>
                </c:pt>
                <c:pt idx="9741">
                  <c:v>2.8451380785554699E-3</c:v>
                </c:pt>
                <c:pt idx="9742">
                  <c:v>2.84430338069797E-3</c:v>
                </c:pt>
                <c:pt idx="9743">
                  <c:v>2.8434714768081899E-3</c:v>
                </c:pt>
                <c:pt idx="9744">
                  <c:v>2.8426367789506899E-3</c:v>
                </c:pt>
                <c:pt idx="9745">
                  <c:v>2.8418120928108701E-3</c:v>
                </c:pt>
                <c:pt idx="9746">
                  <c:v>2.8409834485501099E-3</c:v>
                </c:pt>
                <c:pt idx="9747">
                  <c:v>2.8401573654264199E-3</c:v>
                </c:pt>
                <c:pt idx="9748">
                  <c:v>2.8393373358994701E-3</c:v>
                </c:pt>
                <c:pt idx="9749">
                  <c:v>2.8385156765580199E-3</c:v>
                </c:pt>
                <c:pt idx="9750">
                  <c:v>2.8376968111842901E-3</c:v>
                </c:pt>
                <c:pt idx="9751">
                  <c:v>2.8368805069476401E-3</c:v>
                </c:pt>
                <c:pt idx="9752">
                  <c:v>2.83606420271099E-3</c:v>
                </c:pt>
                <c:pt idx="9753">
                  <c:v>2.8352492954582002E-3</c:v>
                </c:pt>
                <c:pt idx="9754">
                  <c:v>2.8344395104795699E-3</c:v>
                </c:pt>
                <c:pt idx="9755">
                  <c:v>2.8336327522993101E-3</c:v>
                </c:pt>
                <c:pt idx="9756">
                  <c:v>2.83282622694969E-3</c:v>
                </c:pt>
                <c:pt idx="9757">
                  <c:v>2.83201970160008E-3</c:v>
                </c:pt>
                <c:pt idx="9758">
                  <c:v>2.83121666871011E-3</c:v>
                </c:pt>
                <c:pt idx="9759">
                  <c:v>2.83041666261852E-3</c:v>
                </c:pt>
                <c:pt idx="9760">
                  <c:v>2.8296143282204901E-3</c:v>
                </c:pt>
                <c:pt idx="9761">
                  <c:v>2.82881571911275E-3</c:v>
                </c:pt>
                <c:pt idx="9762">
                  <c:v>2.8280213009566099E-3</c:v>
                </c:pt>
                <c:pt idx="9763">
                  <c:v>2.8272271156311E-3</c:v>
                </c:pt>
                <c:pt idx="9764">
                  <c:v>2.8264392167329801E-3</c:v>
                </c:pt>
                <c:pt idx="9765">
                  <c:v>2.8256492223590599E-3</c:v>
                </c:pt>
                <c:pt idx="9766">
                  <c:v>2.8248594608157899E-3</c:v>
                </c:pt>
                <c:pt idx="9767">
                  <c:v>2.8240741230547402E-3</c:v>
                </c:pt>
                <c:pt idx="9768">
                  <c:v>2.8232913464307798E-3</c:v>
                </c:pt>
                <c:pt idx="9769">
                  <c:v>2.82251043245196E-3</c:v>
                </c:pt>
                <c:pt idx="9770">
                  <c:v>2.8217292856425099E-3</c:v>
                </c:pt>
                <c:pt idx="9771">
                  <c:v>2.82094883732498E-3</c:v>
                </c:pt>
                <c:pt idx="9772">
                  <c:v>2.8201718814671001E-3</c:v>
                </c:pt>
                <c:pt idx="9773">
                  <c:v>2.8193998150527499E-3</c:v>
                </c:pt>
                <c:pt idx="9774">
                  <c:v>2.8186254203319602E-3</c:v>
                </c:pt>
                <c:pt idx="9775">
                  <c:v>2.8178526554256699E-3</c:v>
                </c:pt>
                <c:pt idx="9776">
                  <c:v>2.8170845471322502E-3</c:v>
                </c:pt>
                <c:pt idx="9777">
                  <c:v>2.8163162060082002E-3</c:v>
                </c:pt>
                <c:pt idx="9778">
                  <c:v>2.8155494946986402E-3</c:v>
                </c:pt>
                <c:pt idx="9779">
                  <c:v>2.8147860430181E-3</c:v>
                </c:pt>
                <c:pt idx="9780">
                  <c:v>2.8140249196439999E-3</c:v>
                </c:pt>
                <c:pt idx="9781">
                  <c:v>2.8132663574069699E-3</c:v>
                </c:pt>
                <c:pt idx="9782">
                  <c:v>2.8125036042183599E-3</c:v>
                </c:pt>
                <c:pt idx="9783">
                  <c:v>2.81174806877971E-3</c:v>
                </c:pt>
                <c:pt idx="9784">
                  <c:v>2.8109939303249099E-3</c:v>
                </c:pt>
                <c:pt idx="9785">
                  <c:v>2.8102421201765498E-3</c:v>
                </c:pt>
                <c:pt idx="9786">
                  <c:v>2.8094886802136898E-3</c:v>
                </c:pt>
                <c:pt idx="9787">
                  <c:v>2.8087364044040398E-3</c:v>
                </c:pt>
                <c:pt idx="9788">
                  <c:v>2.8079892508685602E-3</c:v>
                </c:pt>
                <c:pt idx="9789">
                  <c:v>2.8072434943169399E-3</c:v>
                </c:pt>
                <c:pt idx="9790">
                  <c:v>2.8064991347491702E-3</c:v>
                </c:pt>
                <c:pt idx="9791">
                  <c:v>2.8057568706572099E-3</c:v>
                </c:pt>
                <c:pt idx="9792">
                  <c:v>2.80501274392009E-3</c:v>
                </c:pt>
                <c:pt idx="9793">
                  <c:v>2.8042751364409902E-3</c:v>
                </c:pt>
                <c:pt idx="9794">
                  <c:v>2.8035354334861001E-3</c:v>
                </c:pt>
                <c:pt idx="9795">
                  <c:v>2.8028015512973101E-3</c:v>
                </c:pt>
                <c:pt idx="9796">
                  <c:v>2.80206999741495E-3</c:v>
                </c:pt>
                <c:pt idx="9797">
                  <c:v>2.80133378691971E-3</c:v>
                </c:pt>
                <c:pt idx="9798">
                  <c:v>2.80060339719057E-3</c:v>
                </c:pt>
                <c:pt idx="9799">
                  <c:v>2.7998734731227199E-3</c:v>
                </c:pt>
                <c:pt idx="9800">
                  <c:v>2.7991486713290202E-3</c:v>
                </c:pt>
                <c:pt idx="9801">
                  <c:v>2.7984224725514598E-3</c:v>
                </c:pt>
                <c:pt idx="9802">
                  <c:v>2.7976962737739099E-3</c:v>
                </c:pt>
                <c:pt idx="9803">
                  <c:v>2.7969754301011601E-3</c:v>
                </c:pt>
                <c:pt idx="9804">
                  <c:v>2.7962545864284E-3</c:v>
                </c:pt>
                <c:pt idx="9805">
                  <c:v>2.79553467407823E-3</c:v>
                </c:pt>
                <c:pt idx="9806">
                  <c:v>2.7948215138167099E-3</c:v>
                </c:pt>
                <c:pt idx="9807">
                  <c:v>2.7941022999584701E-3</c:v>
                </c:pt>
                <c:pt idx="9808">
                  <c:v>2.79338797554374E-3</c:v>
                </c:pt>
                <c:pt idx="9809">
                  <c:v>2.7926762122660901E-3</c:v>
                </c:pt>
                <c:pt idx="9810">
                  <c:v>2.7919660788029402E-3</c:v>
                </c:pt>
                <c:pt idx="9811">
                  <c:v>2.7912522200495E-3</c:v>
                </c:pt>
                <c:pt idx="9812">
                  <c:v>2.7905444148927901E-3</c:v>
                </c:pt>
                <c:pt idx="9813">
                  <c:v>2.7898391708731699E-3</c:v>
                </c:pt>
                <c:pt idx="9814">
                  <c:v>2.78913602232933E-3</c:v>
                </c:pt>
                <c:pt idx="9815">
                  <c:v>2.7884326409548499E-3</c:v>
                </c:pt>
                <c:pt idx="9816">
                  <c:v>2.7877329848706701E-3</c:v>
                </c:pt>
                <c:pt idx="9817">
                  <c:v>2.7870303019881301E-3</c:v>
                </c:pt>
                <c:pt idx="9818">
                  <c:v>2.7863332070410299E-3</c:v>
                </c:pt>
                <c:pt idx="9819">
                  <c:v>2.7856372762471398E-3</c:v>
                </c:pt>
                <c:pt idx="9820">
                  <c:v>2.7849394828081101E-3</c:v>
                </c:pt>
                <c:pt idx="9821">
                  <c:v>2.7842496056109702E-3</c:v>
                </c:pt>
                <c:pt idx="9822">
                  <c:v>2.7835550718009498E-3</c:v>
                </c:pt>
                <c:pt idx="9823">
                  <c:v>2.7828621678054298E-3</c:v>
                </c:pt>
                <c:pt idx="9824">
                  <c:v>2.7821750845760098E-3</c:v>
                </c:pt>
                <c:pt idx="9825">
                  <c:v>2.7814884670078698E-3</c:v>
                </c:pt>
                <c:pt idx="9826">
                  <c:v>2.78080278076232E-3</c:v>
                </c:pt>
                <c:pt idx="9827">
                  <c:v>2.7801170945167498E-3</c:v>
                </c:pt>
                <c:pt idx="9828">
                  <c:v>2.7794390916824302E-3</c:v>
                </c:pt>
                <c:pt idx="9829">
                  <c:v>2.7787550352513799E-3</c:v>
                </c:pt>
                <c:pt idx="9830">
                  <c:v>2.77807377278805E-3</c:v>
                </c:pt>
                <c:pt idx="9831">
                  <c:v>2.7774004265665999E-3</c:v>
                </c:pt>
                <c:pt idx="9832">
                  <c:v>2.7767217252403502E-3</c:v>
                </c:pt>
                <c:pt idx="9833">
                  <c:v>2.77604418806732E-3</c:v>
                </c:pt>
                <c:pt idx="9834">
                  <c:v>2.7753722388297302E-3</c:v>
                </c:pt>
                <c:pt idx="9835">
                  <c:v>2.7747007552534298E-3</c:v>
                </c:pt>
                <c:pt idx="9836">
                  <c:v>2.7740262448787698E-3</c:v>
                </c:pt>
                <c:pt idx="9837">
                  <c:v>2.77336128056049E-3</c:v>
                </c:pt>
                <c:pt idx="9838">
                  <c:v>2.7726939879357802E-3</c:v>
                </c:pt>
                <c:pt idx="9839">
                  <c:v>2.7720232028514199E-3</c:v>
                </c:pt>
                <c:pt idx="9840">
                  <c:v>2.7713631279766599E-3</c:v>
                </c:pt>
                <c:pt idx="9841">
                  <c:v>2.7706990949809599E-3</c:v>
                </c:pt>
                <c:pt idx="9842">
                  <c:v>2.7700359933078302E-3</c:v>
                </c:pt>
                <c:pt idx="9843">
                  <c:v>2.7693766169249998E-3</c:v>
                </c:pt>
                <c:pt idx="9844">
                  <c:v>2.7687177062034598E-3</c:v>
                </c:pt>
                <c:pt idx="9845">
                  <c:v>2.7680611237883598E-3</c:v>
                </c:pt>
                <c:pt idx="9846">
                  <c:v>2.7674064040183999E-3</c:v>
                </c:pt>
                <c:pt idx="9847">
                  <c:v>2.76674702763557E-3</c:v>
                </c:pt>
                <c:pt idx="9848">
                  <c:v>2.7660960331559199E-3</c:v>
                </c:pt>
                <c:pt idx="9849">
                  <c:v>2.7654436416924E-3</c:v>
                </c:pt>
                <c:pt idx="9850">
                  <c:v>2.7647942770272502E-3</c:v>
                </c:pt>
                <c:pt idx="9851">
                  <c:v>2.7641456108540301E-3</c:v>
                </c:pt>
                <c:pt idx="9852">
                  <c:v>2.7634962461888799E-3</c:v>
                </c:pt>
                <c:pt idx="9853">
                  <c:v>2.7628534007817498E-3</c:v>
                </c:pt>
                <c:pt idx="9854">
                  <c:v>2.7622077614068998E-3</c:v>
                </c:pt>
                <c:pt idx="9855">
                  <c:v>2.7615665458142801E-3</c:v>
                </c:pt>
                <c:pt idx="9856">
                  <c:v>2.76092137210071E-3</c:v>
                </c:pt>
                <c:pt idx="9857">
                  <c:v>2.76028271764517E-3</c:v>
                </c:pt>
                <c:pt idx="9858">
                  <c:v>2.7596426662057599E-3</c:v>
                </c:pt>
                <c:pt idx="9859">
                  <c:v>2.7590061072260098E-3</c:v>
                </c:pt>
                <c:pt idx="9860">
                  <c:v>2.7583683840930501E-3</c:v>
                </c:pt>
                <c:pt idx="9861">
                  <c:v>2.7577334549277999E-3</c:v>
                </c:pt>
                <c:pt idx="9862">
                  <c:v>2.75710062123835E-3</c:v>
                </c:pt>
                <c:pt idx="9863">
                  <c:v>2.7564687188714699E-3</c:v>
                </c:pt>
                <c:pt idx="9864">
                  <c:v>2.7558372821658902E-3</c:v>
                </c:pt>
                <c:pt idx="9865">
                  <c:v>2.7552093379199501E-3</c:v>
                </c:pt>
                <c:pt idx="9866">
                  <c:v>2.7545799966901502E-3</c:v>
                </c:pt>
                <c:pt idx="9867">
                  <c:v>2.75395205244422E-3</c:v>
                </c:pt>
                <c:pt idx="9868">
                  <c:v>2.7533285319805202E-3</c:v>
                </c:pt>
                <c:pt idx="9869">
                  <c:v>2.7527059428393802E-3</c:v>
                </c:pt>
                <c:pt idx="9870">
                  <c:v>2.7520838193595401E-3</c:v>
                </c:pt>
                <c:pt idx="9871">
                  <c:v>2.7514623943716301E-3</c:v>
                </c:pt>
                <c:pt idx="9872">
                  <c:v>2.75084259919822E-3</c:v>
                </c:pt>
                <c:pt idx="9873">
                  <c:v>2.7502214070409502E-3</c:v>
                </c:pt>
                <c:pt idx="9874">
                  <c:v>2.7496074326336401E-3</c:v>
                </c:pt>
                <c:pt idx="9875">
                  <c:v>2.7489911299198901E-3</c:v>
                </c:pt>
                <c:pt idx="9876">
                  <c:v>2.7483762241900002E-3</c:v>
                </c:pt>
                <c:pt idx="9877">
                  <c:v>2.7477622497826802E-3</c:v>
                </c:pt>
                <c:pt idx="9878">
                  <c:v>2.7471506036818001E-3</c:v>
                </c:pt>
                <c:pt idx="9879">
                  <c:v>2.74654105305672E-3</c:v>
                </c:pt>
                <c:pt idx="9880">
                  <c:v>2.7459322009235599E-3</c:v>
                </c:pt>
                <c:pt idx="9881">
                  <c:v>2.74532125331461E-3</c:v>
                </c:pt>
                <c:pt idx="9882">
                  <c:v>2.7447170577943299E-3</c:v>
                </c:pt>
                <c:pt idx="9883">
                  <c:v>2.7441100683063299E-3</c:v>
                </c:pt>
                <c:pt idx="9884">
                  <c:v>2.74350726976991E-3</c:v>
                </c:pt>
                <c:pt idx="9885">
                  <c:v>2.7429012116044799E-3</c:v>
                </c:pt>
                <c:pt idx="9886">
                  <c:v>2.74229957722127E-3</c:v>
                </c:pt>
                <c:pt idx="9887">
                  <c:v>2.7417005039751499E-3</c:v>
                </c:pt>
                <c:pt idx="9888">
                  <c:v>2.7411007322371002E-3</c:v>
                </c:pt>
                <c:pt idx="9889">
                  <c:v>2.7405018918216198E-3</c:v>
                </c:pt>
                <c:pt idx="9890">
                  <c:v>2.7399051468819401E-3</c:v>
                </c:pt>
                <c:pt idx="9891">
                  <c:v>2.7393116615712599E-3</c:v>
                </c:pt>
                <c:pt idx="9892">
                  <c:v>2.7387165464460902E-3</c:v>
                </c:pt>
                <c:pt idx="9893">
                  <c:v>2.7381239924579902E-3</c:v>
                </c:pt>
                <c:pt idx="9894">
                  <c:v>2.73753399960697E-3</c:v>
                </c:pt>
                <c:pt idx="9895">
                  <c:v>2.7369449380785201E-3</c:v>
                </c:pt>
                <c:pt idx="9896">
                  <c:v>2.7363582048565201E-3</c:v>
                </c:pt>
                <c:pt idx="9897">
                  <c:v>2.73576541803777E-3</c:v>
                </c:pt>
                <c:pt idx="9898">
                  <c:v>2.7351796161383399E-3</c:v>
                </c:pt>
                <c:pt idx="9899">
                  <c:v>2.7345949783921198E-3</c:v>
                </c:pt>
                <c:pt idx="9900">
                  <c:v>2.7340108063072001E-3</c:v>
                </c:pt>
                <c:pt idx="9901">
                  <c:v>2.7334270998835598E-3</c:v>
                </c:pt>
                <c:pt idx="9902">
                  <c:v>2.7328459545970002E-3</c:v>
                </c:pt>
                <c:pt idx="9903">
                  <c:v>2.7322636451572201E-3</c:v>
                </c:pt>
                <c:pt idx="9904">
                  <c:v>2.7316848281770901E-3</c:v>
                </c:pt>
                <c:pt idx="9905">
                  <c:v>2.7311050798743998E-3</c:v>
                </c:pt>
                <c:pt idx="9906">
                  <c:v>2.73052835837007E-3</c:v>
                </c:pt>
                <c:pt idx="9907">
                  <c:v>2.7299504727125198E-3</c:v>
                </c:pt>
                <c:pt idx="9908">
                  <c:v>2.7293781749904199E-3</c:v>
                </c:pt>
                <c:pt idx="9909">
                  <c:v>2.7288065757602501E-3</c:v>
                </c:pt>
                <c:pt idx="9910">
                  <c:v>2.7282335795462101E-3</c:v>
                </c:pt>
                <c:pt idx="9911">
                  <c:v>2.72766337729991E-3</c:v>
                </c:pt>
                <c:pt idx="9912">
                  <c:v>2.7270924765616699E-3</c:v>
                </c:pt>
                <c:pt idx="9913">
                  <c:v>2.7265239041298602E-3</c:v>
                </c:pt>
                <c:pt idx="9914">
                  <c:v>2.7259567286819198E-3</c:v>
                </c:pt>
                <c:pt idx="9915">
                  <c:v>2.72538862191141E-3</c:v>
                </c:pt>
                <c:pt idx="9916">
                  <c:v>2.7248256374150502E-3</c:v>
                </c:pt>
                <c:pt idx="9917">
                  <c:v>2.7242617215961201E-3</c:v>
                </c:pt>
                <c:pt idx="9918">
                  <c:v>2.7236978057771899E-3</c:v>
                </c:pt>
                <c:pt idx="9919">
                  <c:v>2.7231355197727702E-3</c:v>
                </c:pt>
                <c:pt idx="9920">
                  <c:v>2.72257556207478E-3</c:v>
                </c:pt>
                <c:pt idx="9921">
                  <c:v>2.72201630286872E-3</c:v>
                </c:pt>
                <c:pt idx="9922">
                  <c:v>2.7214577421546E-3</c:v>
                </c:pt>
                <c:pt idx="9923">
                  <c:v>2.7209024410694799E-3</c:v>
                </c:pt>
                <c:pt idx="9924">
                  <c:v>2.7203464414924401E-3</c:v>
                </c:pt>
                <c:pt idx="9925">
                  <c:v>2.7197909075766802E-3</c:v>
                </c:pt>
                <c:pt idx="9926">
                  <c:v>2.7192388661205799E-3</c:v>
                </c:pt>
                <c:pt idx="9927">
                  <c:v>2.71868566051126E-3</c:v>
                </c:pt>
                <c:pt idx="9928">
                  <c:v>2.71813455037773E-3</c:v>
                </c:pt>
                <c:pt idx="9929">
                  <c:v>2.71758623421192E-3</c:v>
                </c:pt>
                <c:pt idx="9930">
                  <c:v>2.7170313987881002E-3</c:v>
                </c:pt>
                <c:pt idx="9931">
                  <c:v>2.7164854109287301E-3</c:v>
                </c:pt>
                <c:pt idx="9932">
                  <c:v>2.71593988873065E-3</c:v>
                </c:pt>
                <c:pt idx="9933">
                  <c:v>2.7153927367180599E-3</c:v>
                </c:pt>
                <c:pt idx="9934">
                  <c:v>2.71484698168933E-3</c:v>
                </c:pt>
                <c:pt idx="9935">
                  <c:v>2.7143035549670501E-3</c:v>
                </c:pt>
                <c:pt idx="9936">
                  <c:v>2.71376385353506E-3</c:v>
                </c:pt>
                <c:pt idx="9937">
                  <c:v>2.7132197283208401E-3</c:v>
                </c:pt>
                <c:pt idx="9938">
                  <c:v>2.7126802597194901E-3</c:v>
                </c:pt>
                <c:pt idx="9939">
                  <c:v>2.7121412567794301E-3</c:v>
                </c:pt>
                <c:pt idx="9940">
                  <c:v>2.7116029523313002E-3</c:v>
                </c:pt>
                <c:pt idx="9941">
                  <c:v>2.7110655792057501E-3</c:v>
                </c:pt>
                <c:pt idx="9942">
                  <c:v>2.7105330955237098E-3</c:v>
                </c:pt>
                <c:pt idx="9943">
                  <c:v>2.7099952567368698E-3</c:v>
                </c:pt>
                <c:pt idx="9944">
                  <c:v>2.7094613760709802E-3</c:v>
                </c:pt>
                <c:pt idx="9945">
                  <c:v>2.7089288923889399E-3</c:v>
                </c:pt>
                <c:pt idx="9946">
                  <c:v>2.7083957102149699E-3</c:v>
                </c:pt>
                <c:pt idx="9947">
                  <c:v>2.7078650891780901E-3</c:v>
                </c:pt>
                <c:pt idx="9948">
                  <c:v>2.7073342353105601E-3</c:v>
                </c:pt>
                <c:pt idx="9949">
                  <c:v>2.7068078052252501E-3</c:v>
                </c:pt>
                <c:pt idx="9950">
                  <c:v>2.7062830049544599E-3</c:v>
                </c:pt>
                <c:pt idx="9951">
                  <c:v>2.7057523839175701E-3</c:v>
                </c:pt>
                <c:pt idx="9952">
                  <c:v>2.7052273508161302E-3</c:v>
                </c:pt>
                <c:pt idx="9953">
                  <c:v>2.7047044131904801E-3</c:v>
                </c:pt>
                <c:pt idx="9954">
                  <c:v>2.7041824068874099E-3</c:v>
                </c:pt>
                <c:pt idx="9955">
                  <c:v>2.7036564424634001E-3</c:v>
                </c:pt>
                <c:pt idx="9956">
                  <c:v>2.7031379286199799E-3</c:v>
                </c:pt>
                <c:pt idx="9957">
                  <c:v>2.7026212774217098E-3</c:v>
                </c:pt>
                <c:pt idx="9958">
                  <c:v>2.70210159942508E-3</c:v>
                </c:pt>
                <c:pt idx="9959">
                  <c:v>2.7015795931219998E-3</c:v>
                </c:pt>
                <c:pt idx="9960">
                  <c:v>2.70106270909309E-3</c:v>
                </c:pt>
                <c:pt idx="9961">
                  <c:v>2.70054629072547E-3</c:v>
                </c:pt>
                <c:pt idx="9962">
                  <c:v>2.7000324334949199E-3</c:v>
                </c:pt>
                <c:pt idx="9963">
                  <c:v>2.6995141524821498E-3</c:v>
                </c:pt>
                <c:pt idx="9964">
                  <c:v>2.6990044862031902E-3</c:v>
                </c:pt>
                <c:pt idx="9965">
                  <c:v>2.6984927244484399E-3</c:v>
                </c:pt>
                <c:pt idx="9966">
                  <c:v>2.6979800313711201E-3</c:v>
                </c:pt>
                <c:pt idx="9967">
                  <c:v>2.6974703650921601E-3</c:v>
                </c:pt>
                <c:pt idx="9968">
                  <c:v>2.6969611644744899E-3</c:v>
                </c:pt>
                <c:pt idx="9969">
                  <c:v>2.6964563876390501E-3</c:v>
                </c:pt>
                <c:pt idx="9970">
                  <c:v>2.69594672136009E-3</c:v>
                </c:pt>
                <c:pt idx="9971">
                  <c:v>2.69544287584722E-3</c:v>
                </c:pt>
                <c:pt idx="9972">
                  <c:v>2.6949329767376202E-3</c:v>
                </c:pt>
                <c:pt idx="9973">
                  <c:v>2.6944342534989101E-3</c:v>
                </c:pt>
                <c:pt idx="9974">
                  <c:v>2.6939285453409E-3</c:v>
                </c:pt>
                <c:pt idx="9975">
                  <c:v>2.6934244669973798E-3</c:v>
                </c:pt>
                <c:pt idx="9976">
                  <c:v>2.6929259765893199E-3</c:v>
                </c:pt>
                <c:pt idx="9977">
                  <c:v>2.6924295816570499E-3</c:v>
                </c:pt>
                <c:pt idx="9978">
                  <c:v>2.6919285301119102E-3</c:v>
                </c:pt>
                <c:pt idx="9979">
                  <c:v>2.6914281770587002E-3</c:v>
                </c:pt>
                <c:pt idx="9980">
                  <c:v>2.6909310836345001E-3</c:v>
                </c:pt>
                <c:pt idx="9981">
                  <c:v>2.6904367841780199E-3</c:v>
                </c:pt>
                <c:pt idx="9982">
                  <c:v>2.6899399235844599E-3</c:v>
                </c:pt>
                <c:pt idx="9983">
                  <c:v>2.68944492563605E-3</c:v>
                </c:pt>
                <c:pt idx="9984">
                  <c:v>2.6889524888247299E-3</c:v>
                </c:pt>
                <c:pt idx="9985">
                  <c:v>2.6884609833359701E-3</c:v>
                </c:pt>
                <c:pt idx="9986">
                  <c:v>2.6879687793552902E-3</c:v>
                </c:pt>
                <c:pt idx="9987">
                  <c:v>2.68747913651168E-3</c:v>
                </c:pt>
                <c:pt idx="9988">
                  <c:v>2.68698856234551E-3</c:v>
                </c:pt>
                <c:pt idx="9989">
                  <c:v>2.6864989195018998E-3</c:v>
                </c:pt>
                <c:pt idx="9990">
                  <c:v>2.6860130019485898E-3</c:v>
                </c:pt>
                <c:pt idx="9991">
                  <c:v>2.68552615307272E-3</c:v>
                </c:pt>
                <c:pt idx="9992">
                  <c:v>2.68503907136619E-3</c:v>
                </c:pt>
                <c:pt idx="9993">
                  <c:v>2.6845540851354599E-3</c:v>
                </c:pt>
                <c:pt idx="9994">
                  <c:v>2.6840686332434398E-3</c:v>
                </c:pt>
                <c:pt idx="9995">
                  <c:v>2.6835855096578598E-3</c:v>
                </c:pt>
                <c:pt idx="9996">
                  <c:v>2.68310564570129E-3</c:v>
                </c:pt>
                <c:pt idx="9997">
                  <c:v>2.6826239190995702E-3</c:v>
                </c:pt>
                <c:pt idx="9998">
                  <c:v>2.6821447536349301E-3</c:v>
                </c:pt>
                <c:pt idx="9999">
                  <c:v>2.6816648896783599E-3</c:v>
                </c:pt>
                <c:pt idx="10000">
                  <c:v>2.6811857242137198E-3</c:v>
                </c:pt>
                <c:pt idx="10001">
                  <c:v>2.6807112153619502E-3</c:v>
                </c:pt>
                <c:pt idx="10002">
                  <c:v>2.6802325155586E-3</c:v>
                </c:pt>
                <c:pt idx="10003">
                  <c:v>2.6797526516020298E-3</c:v>
                </c:pt>
                <c:pt idx="10004">
                  <c:v>2.6792834978550699E-3</c:v>
                </c:pt>
                <c:pt idx="10005">
                  <c:v>2.6788078248500798E-3</c:v>
                </c:pt>
                <c:pt idx="10006">
                  <c:v>2.6783358771353999E-3</c:v>
                </c:pt>
                <c:pt idx="10007">
                  <c:v>2.6778597384691199E-3</c:v>
                </c:pt>
                <c:pt idx="10008">
                  <c:v>2.6773903518915198E-3</c:v>
                </c:pt>
                <c:pt idx="10009">
                  <c:v>2.6769188698381199E-3</c:v>
                </c:pt>
                <c:pt idx="10010">
                  <c:v>2.6764513459056598E-3</c:v>
                </c:pt>
                <c:pt idx="10011">
                  <c:v>2.6759810280054799E-3</c:v>
                </c:pt>
                <c:pt idx="10012">
                  <c:v>2.6755146682262399E-3</c:v>
                </c:pt>
                <c:pt idx="10013">
                  <c:v>2.6750480756163601E-3</c:v>
                </c:pt>
                <c:pt idx="10014">
                  <c:v>2.67458497546613E-3</c:v>
                </c:pt>
                <c:pt idx="10015">
                  <c:v>2.6741179171949599E-3</c:v>
                </c:pt>
                <c:pt idx="10016">
                  <c:v>2.6736550498753799E-3</c:v>
                </c:pt>
                <c:pt idx="10017">
                  <c:v>2.6731891557574298E-3</c:v>
                </c:pt>
                <c:pt idx="10018">
                  <c:v>2.6727239601314098E-3</c:v>
                </c:pt>
                <c:pt idx="10019">
                  <c:v>2.6722662150859798E-3</c:v>
                </c:pt>
                <c:pt idx="10020">
                  <c:v>2.6718038134276902E-3</c:v>
                </c:pt>
                <c:pt idx="10021">
                  <c:v>2.67134699970484E-3</c:v>
                </c:pt>
                <c:pt idx="10022">
                  <c:v>2.6708866935223302E-3</c:v>
                </c:pt>
                <c:pt idx="10023">
                  <c:v>2.67042638733983E-3</c:v>
                </c:pt>
                <c:pt idx="10024">
                  <c:v>2.6699712034314901E-3</c:v>
                </c:pt>
                <c:pt idx="10025">
                  <c:v>2.6695143897086399E-3</c:v>
                </c:pt>
                <c:pt idx="10026">
                  <c:v>2.66905967146158E-3</c:v>
                </c:pt>
                <c:pt idx="10027">
                  <c:v>2.6686058845370999E-3</c:v>
                </c:pt>
                <c:pt idx="10028">
                  <c:v>2.6681518647819801E-3</c:v>
                </c:pt>
                <c:pt idx="10029">
                  <c:v>2.6676962152123499E-3</c:v>
                </c:pt>
                <c:pt idx="10030">
                  <c:v>2.6672445237636601E-3</c:v>
                </c:pt>
                <c:pt idx="10031">
                  <c:v>2.66679539345205E-3</c:v>
                </c:pt>
                <c:pt idx="10032">
                  <c:v>2.66634114086628E-3</c:v>
                </c:pt>
                <c:pt idx="10033">
                  <c:v>2.6658959686756099E-3</c:v>
                </c:pt>
                <c:pt idx="10034">
                  <c:v>2.6654489338398001E-3</c:v>
                </c:pt>
                <c:pt idx="10035">
                  <c:v>2.6649986393749701E-3</c:v>
                </c:pt>
                <c:pt idx="10036">
                  <c:v>2.66455230303109E-3</c:v>
                </c:pt>
                <c:pt idx="10037">
                  <c:v>2.6641052681952702E-3</c:v>
                </c:pt>
                <c:pt idx="10038">
                  <c:v>2.66365706920624E-3</c:v>
                </c:pt>
                <c:pt idx="10039">
                  <c:v>2.6632105000317101E-3</c:v>
                </c:pt>
                <c:pt idx="10040">
                  <c:v>2.6627695187926301E-3</c:v>
                </c:pt>
                <c:pt idx="10041">
                  <c:v>2.6623285375535501E-3</c:v>
                </c:pt>
                <c:pt idx="10042">
                  <c:v>2.6618863921612501E-3</c:v>
                </c:pt>
                <c:pt idx="10043">
                  <c:v>2.6614430826157301E-3</c:v>
                </c:pt>
                <c:pt idx="10044">
                  <c:v>2.6610041968524499E-3</c:v>
                </c:pt>
                <c:pt idx="10045">
                  <c:v>2.6605613529682198E-3</c:v>
                </c:pt>
                <c:pt idx="10046">
                  <c:v>2.6601236313581501E-3</c:v>
                </c:pt>
                <c:pt idx="10047">
                  <c:v>2.6596863754093699E-3</c:v>
                </c:pt>
                <c:pt idx="10048">
                  <c:v>2.6592467911541501E-3</c:v>
                </c:pt>
                <c:pt idx="10049">
                  <c:v>2.6588100008666498E-3</c:v>
                </c:pt>
                <c:pt idx="10050">
                  <c:v>2.6583743747323799E-3</c:v>
                </c:pt>
                <c:pt idx="10051">
                  <c:v>2.6579408440738899E-3</c:v>
                </c:pt>
                <c:pt idx="10052">
                  <c:v>2.6575077790766898E-3</c:v>
                </c:pt>
                <c:pt idx="10053">
                  <c:v>2.6570730842649902E-3</c:v>
                </c:pt>
                <c:pt idx="10054">
                  <c:v>2.6566416490823E-3</c:v>
                </c:pt>
                <c:pt idx="10055">
                  <c:v>2.6562083512544602E-3</c:v>
                </c:pt>
                <c:pt idx="10056">
                  <c:v>2.6557797100394999E-3</c:v>
                </c:pt>
                <c:pt idx="10057">
                  <c:v>2.6553447823971501E-3</c:v>
                </c:pt>
                <c:pt idx="10058">
                  <c:v>2.65491800382733E-3</c:v>
                </c:pt>
                <c:pt idx="10059">
                  <c:v>2.6544886641204401E-3</c:v>
                </c:pt>
                <c:pt idx="10060">
                  <c:v>2.6540639810264102E-3</c:v>
                </c:pt>
                <c:pt idx="10061">
                  <c:v>2.6536320801824301E-3</c:v>
                </c:pt>
                <c:pt idx="10062">
                  <c:v>2.6532032061368201E-3</c:v>
                </c:pt>
                <c:pt idx="10063">
                  <c:v>2.6527827139943799E-3</c:v>
                </c:pt>
                <c:pt idx="10064">
                  <c:v>2.6523570995777902E-3</c:v>
                </c:pt>
                <c:pt idx="10065">
                  <c:v>2.6519317179918298E-3</c:v>
                </c:pt>
                <c:pt idx="10066">
                  <c:v>2.6515107601881001E-3</c:v>
                </c:pt>
                <c:pt idx="10067">
                  <c:v>2.6510860770940798E-3</c:v>
                </c:pt>
                <c:pt idx="10068">
                  <c:v>2.6506658177822798E-3</c:v>
                </c:pt>
                <c:pt idx="10069">
                  <c:v>2.6502446271479099E-3</c:v>
                </c:pt>
                <c:pt idx="10070">
                  <c:v>2.6498243678361199E-3</c:v>
                </c:pt>
                <c:pt idx="10071">
                  <c:v>2.6494038756936802E-3</c:v>
                </c:pt>
                <c:pt idx="10072">
                  <c:v>2.6489836163818802E-3</c:v>
                </c:pt>
                <c:pt idx="10073">
                  <c:v>2.6485675480216698E-3</c:v>
                </c:pt>
                <c:pt idx="10074">
                  <c:v>2.6481507811695298E-3</c:v>
                </c:pt>
                <c:pt idx="10075">
                  <c:v>2.6477319188416E-3</c:v>
                </c:pt>
                <c:pt idx="10076">
                  <c:v>2.64731631614268E-3</c:v>
                </c:pt>
                <c:pt idx="10077">
                  <c:v>2.64690304175019E-3</c:v>
                </c:pt>
                <c:pt idx="10078">
                  <c:v>2.6464883703738399E-3</c:v>
                </c:pt>
                <c:pt idx="10079">
                  <c:v>2.6460755616426498E-3</c:v>
                </c:pt>
                <c:pt idx="10080">
                  <c:v>2.6456622872501599E-3</c:v>
                </c:pt>
                <c:pt idx="10081">
                  <c:v>2.64524971134961E-3</c:v>
                </c:pt>
                <c:pt idx="10082">
                  <c:v>2.6448389980941998E-3</c:v>
                </c:pt>
                <c:pt idx="10083">
                  <c:v>2.6444292161613698E-3</c:v>
                </c:pt>
                <c:pt idx="10084">
                  <c:v>2.6440180372446801E-3</c:v>
                </c:pt>
                <c:pt idx="10085">
                  <c:v>2.6436075568199201E-3</c:v>
                </c:pt>
                <c:pt idx="10086">
                  <c:v>2.6432026643306E-3</c:v>
                </c:pt>
                <c:pt idx="10087">
                  <c:v>2.64279288239777E-3</c:v>
                </c:pt>
                <c:pt idx="10088">
                  <c:v>2.6423842646181601E-3</c:v>
                </c:pt>
                <c:pt idx="10089">
                  <c:v>2.6419817004352799E-3</c:v>
                </c:pt>
                <c:pt idx="10090">
                  <c:v>2.6415749453008201E-3</c:v>
                </c:pt>
                <c:pt idx="10091">
                  <c:v>2.64116958715022E-3</c:v>
                </c:pt>
                <c:pt idx="10092">
                  <c:v>2.6407651603221902E-3</c:v>
                </c:pt>
                <c:pt idx="10093">
                  <c:v>2.6403616648167402E-3</c:v>
                </c:pt>
                <c:pt idx="10094">
                  <c:v>2.6399581693112798E-3</c:v>
                </c:pt>
                <c:pt idx="10095">
                  <c:v>2.6395567692816301E-3</c:v>
                </c:pt>
                <c:pt idx="10096">
                  <c:v>2.6391569990664699E-3</c:v>
                </c:pt>
                <c:pt idx="10097">
                  <c:v>2.6387549005448801E-3</c:v>
                </c:pt>
                <c:pt idx="10098">
                  <c:v>2.6383555959910098E-3</c:v>
                </c:pt>
                <c:pt idx="10099">
                  <c:v>2.6379530318081401E-3</c:v>
                </c:pt>
                <c:pt idx="10100">
                  <c:v>2.6375602465122899E-3</c:v>
                </c:pt>
                <c:pt idx="10101">
                  <c:v>2.63715861365199E-3</c:v>
                </c:pt>
                <c:pt idx="10102">
                  <c:v>2.6367623358964898E-3</c:v>
                </c:pt>
                <c:pt idx="10103">
                  <c:v>2.6363669894635699E-3</c:v>
                </c:pt>
                <c:pt idx="10104">
                  <c:v>2.6359686162322799E-3</c:v>
                </c:pt>
                <c:pt idx="10105">
                  <c:v>2.6355748996138599E-3</c:v>
                </c:pt>
                <c:pt idx="10106">
                  <c:v>2.6351811829954399E-3</c:v>
                </c:pt>
                <c:pt idx="10107">
                  <c:v>2.6347874663770199E-3</c:v>
                </c:pt>
                <c:pt idx="10108">
                  <c:v>2.6343960780650399E-3</c:v>
                </c:pt>
                <c:pt idx="10109">
                  <c:v>2.63400189578533E-3</c:v>
                </c:pt>
                <c:pt idx="10110">
                  <c:v>2.6336121372878599E-3</c:v>
                </c:pt>
                <c:pt idx="10111">
                  <c:v>2.6332174893468601E-3</c:v>
                </c:pt>
                <c:pt idx="10112">
                  <c:v>2.6328291278332498E-3</c:v>
                </c:pt>
                <c:pt idx="10113">
                  <c:v>2.63243680819869E-3</c:v>
                </c:pt>
                <c:pt idx="10114">
                  <c:v>2.6320512406528E-3</c:v>
                </c:pt>
                <c:pt idx="10115">
                  <c:v>2.6316617149859702E-3</c:v>
                </c:pt>
                <c:pt idx="10116">
                  <c:v>2.6312742847949301E-3</c:v>
                </c:pt>
                <c:pt idx="10117">
                  <c:v>2.6308856904506701E-3</c:v>
                </c:pt>
                <c:pt idx="10118">
                  <c:v>2.6305029168725001E-3</c:v>
                </c:pt>
                <c:pt idx="10119">
                  <c:v>2.6301140896975998E-3</c:v>
                </c:pt>
                <c:pt idx="10120">
                  <c:v>2.6297331787645799E-3</c:v>
                </c:pt>
                <c:pt idx="10121">
                  <c:v>2.6293466798961202E-3</c:v>
                </c:pt>
                <c:pt idx="10122">
                  <c:v>2.62896367348731E-3</c:v>
                </c:pt>
                <c:pt idx="10123">
                  <c:v>2.6285811327397802E-3</c:v>
                </c:pt>
                <c:pt idx="10124">
                  <c:v>2.6281976606696801E-3</c:v>
                </c:pt>
                <c:pt idx="10125">
                  <c:v>2.6278172153979501E-3</c:v>
                </c:pt>
                <c:pt idx="10126">
                  <c:v>2.6274363044649402E-3</c:v>
                </c:pt>
                <c:pt idx="10127">
                  <c:v>2.6270551607012801E-3</c:v>
                </c:pt>
                <c:pt idx="10128">
                  <c:v>2.6266768109053399E-3</c:v>
                </c:pt>
                <c:pt idx="10129">
                  <c:v>2.6262972969561798E-3</c:v>
                </c:pt>
                <c:pt idx="10130">
                  <c:v>2.6259196456521802E-3</c:v>
                </c:pt>
                <c:pt idx="10131">
                  <c:v>2.6255394332110899E-3</c:v>
                </c:pt>
                <c:pt idx="10132">
                  <c:v>2.62516364455223E-3</c:v>
                </c:pt>
                <c:pt idx="10133">
                  <c:v>2.6247887872159498E-3</c:v>
                </c:pt>
                <c:pt idx="10134">
                  <c:v>2.6244153268635299E-3</c:v>
                </c:pt>
                <c:pt idx="10135">
                  <c:v>2.6240372098982299E-3</c:v>
                </c:pt>
                <c:pt idx="10136">
                  <c:v>2.6236628182232402E-3</c:v>
                </c:pt>
                <c:pt idx="10137">
                  <c:v>2.6232881937176002E-3</c:v>
                </c:pt>
                <c:pt idx="10138">
                  <c:v>2.62291729450226E-3</c:v>
                </c:pt>
                <c:pt idx="10139">
                  <c:v>2.6225436013191899E-3</c:v>
                </c:pt>
                <c:pt idx="10140">
                  <c:v>2.6221703737974202E-3</c:v>
                </c:pt>
                <c:pt idx="10141">
                  <c:v>2.6217985432595002E-3</c:v>
                </c:pt>
                <c:pt idx="10142">
                  <c:v>2.6214285753667298E-3</c:v>
                </c:pt>
                <c:pt idx="10143">
                  <c:v>2.6210560463368901E-3</c:v>
                </c:pt>
                <c:pt idx="10144">
                  <c:v>2.6206865441054101E-3</c:v>
                </c:pt>
                <c:pt idx="10145">
                  <c:v>2.6203186716884401E-3</c:v>
                </c:pt>
                <c:pt idx="10146">
                  <c:v>2.61995079927146E-3</c:v>
                </c:pt>
                <c:pt idx="10147">
                  <c:v>2.6195852551609299E-3</c:v>
                </c:pt>
                <c:pt idx="10148">
                  <c:v>2.6192194782197501E-3</c:v>
                </c:pt>
                <c:pt idx="10149">
                  <c:v>2.6188518386334198E-3</c:v>
                </c:pt>
                <c:pt idx="10150">
                  <c:v>2.6184867601841701E-3</c:v>
                </c:pt>
                <c:pt idx="10151">
                  <c:v>2.6181186549365499E-3</c:v>
                </c:pt>
                <c:pt idx="10152">
                  <c:v>2.6177556719631E-3</c:v>
                </c:pt>
                <c:pt idx="10153">
                  <c:v>2.6173933874815698E-3</c:v>
                </c:pt>
                <c:pt idx="10154">
                  <c:v>2.6170292403548999E-3</c:v>
                </c:pt>
                <c:pt idx="10155">
                  <c:v>2.6166648603975799E-3</c:v>
                </c:pt>
                <c:pt idx="10156">
                  <c:v>2.61630467139185E-3</c:v>
                </c:pt>
                <c:pt idx="10157">
                  <c:v>2.6159442495554699E-3</c:v>
                </c:pt>
                <c:pt idx="10158">
                  <c:v>2.61558010242879E-3</c:v>
                </c:pt>
                <c:pt idx="10159">
                  <c:v>2.6152199134230601E-3</c:v>
                </c:pt>
                <c:pt idx="10160">
                  <c:v>2.6148604229092598E-3</c:v>
                </c:pt>
                <c:pt idx="10161">
                  <c:v>2.6145037263631799E-3</c:v>
                </c:pt>
                <c:pt idx="10162">
                  <c:v>2.6141430716961601E-3</c:v>
                </c:pt>
                <c:pt idx="10163">
                  <c:v>2.61378451250494E-3</c:v>
                </c:pt>
                <c:pt idx="10164">
                  <c:v>2.6134289801120801E-3</c:v>
                </c:pt>
                <c:pt idx="10165">
                  <c:v>2.6130729820579299E-3</c:v>
                </c:pt>
                <c:pt idx="10166">
                  <c:v>2.6127169840037801E-3</c:v>
                </c:pt>
                <c:pt idx="10167">
                  <c:v>2.6123623829335E-3</c:v>
                </c:pt>
                <c:pt idx="10168">
                  <c:v>2.6120047550648399E-3</c:v>
                </c:pt>
                <c:pt idx="10169">
                  <c:v>2.6116555090993599E-3</c:v>
                </c:pt>
                <c:pt idx="10170">
                  <c:v>2.6112960185855601E-3</c:v>
                </c:pt>
                <c:pt idx="10171">
                  <c:v>2.6109446771442899E-3</c:v>
                </c:pt>
                <c:pt idx="10172">
                  <c:v>2.6105910073965801E-3</c:v>
                </c:pt>
                <c:pt idx="10173">
                  <c:v>2.61023920029402E-3</c:v>
                </c:pt>
                <c:pt idx="10174">
                  <c:v>2.60988646186888E-3</c:v>
                </c:pt>
                <c:pt idx="10175">
                  <c:v>2.60953768156469E-3</c:v>
                </c:pt>
                <c:pt idx="10176">
                  <c:v>2.60918610729277E-3</c:v>
                </c:pt>
                <c:pt idx="10177">
                  <c:v>2.6088384911418E-3</c:v>
                </c:pt>
                <c:pt idx="10178">
                  <c:v>2.6084876153618102E-3</c:v>
                </c:pt>
                <c:pt idx="10179">
                  <c:v>2.6081379037350399E-3</c:v>
                </c:pt>
                <c:pt idx="10180">
                  <c:v>2.607790986076E-3</c:v>
                </c:pt>
                <c:pt idx="10181">
                  <c:v>2.6074463967233901E-3</c:v>
                </c:pt>
                <c:pt idx="10182">
                  <c:v>2.6070948224514701E-3</c:v>
                </c:pt>
                <c:pt idx="10183">
                  <c:v>2.6067509315907999E-3</c:v>
                </c:pt>
                <c:pt idx="10184">
                  <c:v>2.6064042467624001E-3</c:v>
                </c:pt>
                <c:pt idx="10185">
                  <c:v>2.6060589589178601E-3</c:v>
                </c:pt>
                <c:pt idx="10186">
                  <c:v>2.60571413673461E-3</c:v>
                </c:pt>
                <c:pt idx="10187">
                  <c:v>2.6053721085190799E-3</c:v>
                </c:pt>
                <c:pt idx="10188">
                  <c:v>2.6050307787954799E-3</c:v>
                </c:pt>
                <c:pt idx="10189">
                  <c:v>2.6046838611364399E-3</c:v>
                </c:pt>
                <c:pt idx="10190">
                  <c:v>2.6043413672596199E-3</c:v>
                </c:pt>
                <c:pt idx="10191">
                  <c:v>2.6040005031973102E-3</c:v>
                </c:pt>
                <c:pt idx="10192">
                  <c:v>2.6036603376269301E-3</c:v>
                </c:pt>
                <c:pt idx="10193">
                  <c:v>2.6033173780888302E-3</c:v>
                </c:pt>
                <c:pt idx="10194">
                  <c:v>2.6029795408248901E-3</c:v>
                </c:pt>
                <c:pt idx="10195">
                  <c:v>2.6026393752545101E-3</c:v>
                </c:pt>
                <c:pt idx="10196">
                  <c:v>2.6023006066679898E-3</c:v>
                </c:pt>
                <c:pt idx="10197">
                  <c:v>2.60196253657341E-3</c:v>
                </c:pt>
                <c:pt idx="10198">
                  <c:v>2.6016256306320398E-3</c:v>
                </c:pt>
                <c:pt idx="10199">
                  <c:v>2.6012884918600299E-3</c:v>
                </c:pt>
                <c:pt idx="10200">
                  <c:v>2.6009518187493099E-3</c:v>
                </c:pt>
                <c:pt idx="10201">
                  <c:v>2.6006149128079401E-3</c:v>
                </c:pt>
                <c:pt idx="10202">
                  <c:v>2.6002782396972201E-3</c:v>
                </c:pt>
                <c:pt idx="10203">
                  <c:v>2.5999448262155099E-3</c:v>
                </c:pt>
                <c:pt idx="10204">
                  <c:v>2.5996083859354301E-3</c:v>
                </c:pt>
                <c:pt idx="10205">
                  <c:v>2.5992740411311401E-3</c:v>
                </c:pt>
                <c:pt idx="10206">
                  <c:v>2.5989394634962099E-3</c:v>
                </c:pt>
                <c:pt idx="10207">
                  <c:v>2.5986088439822201E-3</c:v>
                </c:pt>
                <c:pt idx="10208">
                  <c:v>2.59827543050051E-3</c:v>
                </c:pt>
                <c:pt idx="10209">
                  <c:v>2.5979424826800802E-3</c:v>
                </c:pt>
                <c:pt idx="10210">
                  <c:v>2.5976111646741598E-3</c:v>
                </c:pt>
                <c:pt idx="10211">
                  <c:v>2.5972807779908202E-3</c:v>
                </c:pt>
                <c:pt idx="10212">
                  <c:v>2.5969492271542601E-3</c:v>
                </c:pt>
                <c:pt idx="10213">
                  <c:v>2.59662163443863E-3</c:v>
                </c:pt>
                <c:pt idx="10214">
                  <c:v>2.596290782094E-3</c:v>
                </c:pt>
                <c:pt idx="10215">
                  <c:v>2.59596155956388E-3</c:v>
                </c:pt>
                <c:pt idx="10216">
                  <c:v>2.59563699364662E-3</c:v>
                </c:pt>
                <c:pt idx="10217">
                  <c:v>2.59530497714877E-3</c:v>
                </c:pt>
                <c:pt idx="10218">
                  <c:v>2.5949792470783E-3</c:v>
                </c:pt>
                <c:pt idx="10219">
                  <c:v>2.5946493260562398E-3</c:v>
                </c:pt>
                <c:pt idx="10220">
                  <c:v>2.5943240616470601E-3</c:v>
                </c:pt>
                <c:pt idx="10221">
                  <c:v>2.5940020568668799E-3</c:v>
                </c:pt>
                <c:pt idx="10222">
                  <c:v>2.5936739984899798E-3</c:v>
                </c:pt>
                <c:pt idx="10223">
                  <c:v>2.59334966540337E-3</c:v>
                </c:pt>
                <c:pt idx="10224">
                  <c:v>2.5930278934538399E-3</c:v>
                </c:pt>
                <c:pt idx="10225">
                  <c:v>2.5927019305527202E-3</c:v>
                </c:pt>
                <c:pt idx="10226">
                  <c:v>2.59238062426448E-3</c:v>
                </c:pt>
                <c:pt idx="10227">
                  <c:v>2.5920574553310901E-3</c:v>
                </c:pt>
                <c:pt idx="10228">
                  <c:v>2.5917363818734902E-3</c:v>
                </c:pt>
                <c:pt idx="10229">
                  <c:v>2.5914129801094502E-3</c:v>
                </c:pt>
                <c:pt idx="10230">
                  <c:v>2.59109283797443E-3</c:v>
                </c:pt>
                <c:pt idx="10231">
                  <c:v>2.59077060036361E-3</c:v>
                </c:pt>
                <c:pt idx="10232">
                  <c:v>2.5904504582285898E-3</c:v>
                </c:pt>
                <c:pt idx="10233">
                  <c:v>2.5901328772306399E-3</c:v>
                </c:pt>
                <c:pt idx="10234">
                  <c:v>2.5898141320794799E-3</c:v>
                </c:pt>
                <c:pt idx="10235">
                  <c:v>2.5894946884363898E-3</c:v>
                </c:pt>
                <c:pt idx="10236">
                  <c:v>2.5891747791320099E-3</c:v>
                </c:pt>
                <c:pt idx="10237">
                  <c:v>2.58885673247278E-3</c:v>
                </c:pt>
                <c:pt idx="10238">
                  <c:v>2.5885393843054802E-3</c:v>
                </c:pt>
                <c:pt idx="10239">
                  <c:v>2.5882248301058999E-3</c:v>
                </c:pt>
                <c:pt idx="10240">
                  <c:v>2.58790794759989E-3</c:v>
                </c:pt>
                <c:pt idx="10241">
                  <c:v>2.58759199641645E-3</c:v>
                </c:pt>
                <c:pt idx="10242">
                  <c:v>2.5872774422168701E-3</c:v>
                </c:pt>
                <c:pt idx="10243">
                  <c:v>2.58696428500116E-3</c:v>
                </c:pt>
                <c:pt idx="10244">
                  <c:v>2.5866481009870798E-3</c:v>
                </c:pt>
                <c:pt idx="10245">
                  <c:v>2.5863326154649301E-3</c:v>
                </c:pt>
                <c:pt idx="10246">
                  <c:v>2.5860201567411401E-3</c:v>
                </c:pt>
                <c:pt idx="10247">
                  <c:v>2.5857097934931499E-3</c:v>
                </c:pt>
                <c:pt idx="10248">
                  <c:v>2.58539570495486E-3</c:v>
                </c:pt>
                <c:pt idx="10249">
                  <c:v>2.5850837118923699E-3</c:v>
                </c:pt>
                <c:pt idx="10250">
                  <c:v>2.5847759097814599E-3</c:v>
                </c:pt>
                <c:pt idx="10251">
                  <c:v>2.58446298539639E-3</c:v>
                </c:pt>
                <c:pt idx="10252">
                  <c:v>2.5841523893177501E-3</c:v>
                </c:pt>
                <c:pt idx="10253">
                  <c:v>2.5838431902229799E-3</c:v>
                </c:pt>
                <c:pt idx="10254">
                  <c:v>2.5835365522652899E-3</c:v>
                </c:pt>
                <c:pt idx="10255">
                  <c:v>2.5832254905253701E-3</c:v>
                </c:pt>
                <c:pt idx="10256">
                  <c:v>2.5829179212450998E-3</c:v>
                </c:pt>
                <c:pt idx="10257">
                  <c:v>2.58260848931968E-3</c:v>
                </c:pt>
                <c:pt idx="10258">
                  <c:v>2.5822992902249102E-3</c:v>
                </c:pt>
                <c:pt idx="10259">
                  <c:v>2.5819961447268698E-3</c:v>
                </c:pt>
                <c:pt idx="10260">
                  <c:v>2.5816899724304702E-3</c:v>
                </c:pt>
                <c:pt idx="10261">
                  <c:v>2.5813828688114899E-3</c:v>
                </c:pt>
                <c:pt idx="10262">
                  <c:v>2.5810773950070099E-3</c:v>
                </c:pt>
                <c:pt idx="10263">
                  <c:v>2.5807714555412501E-3</c:v>
                </c:pt>
                <c:pt idx="10264">
                  <c:v>2.5804687757045E-3</c:v>
                </c:pt>
                <c:pt idx="10265">
                  <c:v>2.58016213774681E-3</c:v>
                </c:pt>
                <c:pt idx="10266">
                  <c:v>2.5798620190471402E-3</c:v>
                </c:pt>
                <c:pt idx="10267">
                  <c:v>2.5795546825975201E-3</c:v>
                </c:pt>
                <c:pt idx="10268">
                  <c:v>2.57925363257527E-3</c:v>
                </c:pt>
                <c:pt idx="10269">
                  <c:v>2.5789500214159502E-3</c:v>
                </c:pt>
                <c:pt idx="10270">
                  <c:v>2.5786501355469201E-3</c:v>
                </c:pt>
                <c:pt idx="10271">
                  <c:v>2.5783460587263099E-3</c:v>
                </c:pt>
                <c:pt idx="10272">
                  <c:v>2.5780464056879299E-3</c:v>
                </c:pt>
                <c:pt idx="10273">
                  <c:v>2.5777460541576199E-3</c:v>
                </c:pt>
                <c:pt idx="10274">
                  <c:v>2.5774459354579501E-3</c:v>
                </c:pt>
                <c:pt idx="10275">
                  <c:v>2.5771481450647098E-3</c:v>
                </c:pt>
                <c:pt idx="10276">
                  <c:v>2.5768489576876198E-3</c:v>
                </c:pt>
                <c:pt idx="10277">
                  <c:v>2.57655000314117E-3</c:v>
                </c:pt>
                <c:pt idx="10278">
                  <c:v>2.5762517470866398E-3</c:v>
                </c:pt>
                <c:pt idx="10279">
                  <c:v>2.5759525597095498E-3</c:v>
                </c:pt>
                <c:pt idx="10280">
                  <c:v>2.5756568647921098E-3</c:v>
                </c:pt>
                <c:pt idx="10281">
                  <c:v>2.5753607042133799E-3</c:v>
                </c:pt>
                <c:pt idx="10282">
                  <c:v>2.5750626809895E-3</c:v>
                </c:pt>
                <c:pt idx="10283">
                  <c:v>2.5747688487172101E-3</c:v>
                </c:pt>
                <c:pt idx="10284">
                  <c:v>2.5744740851223499E-3</c:v>
                </c:pt>
                <c:pt idx="10285">
                  <c:v>2.5741762947291101E-3</c:v>
                </c:pt>
                <c:pt idx="10286">
                  <c:v>2.5738819967955299E-3</c:v>
                </c:pt>
                <c:pt idx="10287">
                  <c:v>2.5735874660313099E-3</c:v>
                </c:pt>
                <c:pt idx="10288">
                  <c:v>2.5732927024364502E-3</c:v>
                </c:pt>
                <c:pt idx="10289">
                  <c:v>2.5730023626238099E-3</c:v>
                </c:pt>
                <c:pt idx="10290">
                  <c:v>2.5727073661983E-3</c:v>
                </c:pt>
                <c:pt idx="10291">
                  <c:v>2.5724170263856701E-3</c:v>
                </c:pt>
                <c:pt idx="10292">
                  <c:v>2.5721241254359501E-3</c:v>
                </c:pt>
                <c:pt idx="10293">
                  <c:v>2.5718307588249402E-3</c:v>
                </c:pt>
                <c:pt idx="10294">
                  <c:v>2.57154065184295E-3</c:v>
                </c:pt>
                <c:pt idx="10295">
                  <c:v>2.5712533388286799E-3</c:v>
                </c:pt>
                <c:pt idx="10296">
                  <c:v>2.5709592737257498E-3</c:v>
                </c:pt>
                <c:pt idx="10297">
                  <c:v>2.5706705637276199E-3</c:v>
                </c:pt>
                <c:pt idx="10298">
                  <c:v>2.5703774299472601E-3</c:v>
                </c:pt>
                <c:pt idx="10299">
                  <c:v>2.5700903497636301E-3</c:v>
                </c:pt>
                <c:pt idx="10300">
                  <c:v>2.56980373524129E-3</c:v>
                </c:pt>
                <c:pt idx="10301">
                  <c:v>2.5695145595818801E-3</c:v>
                </c:pt>
                <c:pt idx="10302">
                  <c:v>2.5692293420433998E-3</c:v>
                </c:pt>
                <c:pt idx="10303">
                  <c:v>2.5689413305372E-3</c:v>
                </c:pt>
                <c:pt idx="10304">
                  <c:v>2.5686570443212999E-3</c:v>
                </c:pt>
                <c:pt idx="10305">
                  <c:v>2.5683690328151001E-3</c:v>
                </c:pt>
                <c:pt idx="10306">
                  <c:v>2.56808591075242E-3</c:v>
                </c:pt>
                <c:pt idx="10307">
                  <c:v>2.5677978992462202E-3</c:v>
                </c:pt>
                <c:pt idx="10308">
                  <c:v>2.5675068609416498E-3</c:v>
                </c:pt>
                <c:pt idx="10309">
                  <c:v>2.5672256015241098E-3</c:v>
                </c:pt>
                <c:pt idx="10310">
                  <c:v>2.5669448077678702E-3</c:v>
                </c:pt>
                <c:pt idx="10311">
                  <c:v>2.56665982306004E-3</c:v>
                </c:pt>
                <c:pt idx="10312">
                  <c:v>2.5663750711828501E-3</c:v>
                </c:pt>
                <c:pt idx="10313">
                  <c:v>2.5660933461040302E-3</c:v>
                </c:pt>
                <c:pt idx="10314">
                  <c:v>2.5658102240413401E-3</c:v>
                </c:pt>
                <c:pt idx="10315">
                  <c:v>2.5655280333012299E-3</c:v>
                </c:pt>
                <c:pt idx="10316">
                  <c:v>2.5652472395449898E-3</c:v>
                </c:pt>
                <c:pt idx="10317">
                  <c:v>2.5649641174822998E-3</c:v>
                </c:pt>
                <c:pt idx="10318">
                  <c:v>2.5646858848631399E-3</c:v>
                </c:pt>
                <c:pt idx="10319">
                  <c:v>2.5644009001553102E-3</c:v>
                </c:pt>
                <c:pt idx="10320">
                  <c:v>2.5641231331974298E-3</c:v>
                </c:pt>
                <c:pt idx="10321">
                  <c:v>2.56384373642504E-3</c:v>
                </c:pt>
                <c:pt idx="10322">
                  <c:v>2.56356480531395E-3</c:v>
                </c:pt>
                <c:pt idx="10323">
                  <c:v>2.5632870383560701E-3</c:v>
                </c:pt>
                <c:pt idx="10324">
                  <c:v>2.5630085729062601E-3</c:v>
                </c:pt>
                <c:pt idx="10325">
                  <c:v>2.5627294089645199E-3</c:v>
                </c:pt>
                <c:pt idx="10326">
                  <c:v>2.5624537374824299E-3</c:v>
                </c:pt>
                <c:pt idx="10327">
                  <c:v>2.56217434071004E-3</c:v>
                </c:pt>
                <c:pt idx="10328">
                  <c:v>2.5618968065828098E-3</c:v>
                </c:pt>
                <c:pt idx="10329">
                  <c:v>2.56162090227008E-3</c:v>
                </c:pt>
                <c:pt idx="10330">
                  <c:v>2.5613449979573501E-3</c:v>
                </c:pt>
                <c:pt idx="10331">
                  <c:v>2.56107212044299E-3</c:v>
                </c:pt>
                <c:pt idx="10332">
                  <c:v>2.56079551763833E-3</c:v>
                </c:pt>
                <c:pt idx="10333">
                  <c:v>2.5605186820030199E-3</c:v>
                </c:pt>
                <c:pt idx="10334">
                  <c:v>2.5602451059967301E-3</c:v>
                </c:pt>
                <c:pt idx="10335">
                  <c:v>2.5599689688533501E-3</c:v>
                </c:pt>
                <c:pt idx="10336">
                  <c:v>2.55969609133899E-3</c:v>
                </c:pt>
                <c:pt idx="10337">
                  <c:v>2.55942298099399E-3</c:v>
                </c:pt>
                <c:pt idx="10338">
                  <c:v>2.5591524317860599E-3</c:v>
                </c:pt>
                <c:pt idx="10339">
                  <c:v>2.5588809512555599E-3</c:v>
                </c:pt>
                <c:pt idx="10340">
                  <c:v>2.55860551260412E-3</c:v>
                </c:pt>
                <c:pt idx="10341">
                  <c:v>2.55833403207362E-3</c:v>
                </c:pt>
                <c:pt idx="10342">
                  <c:v>2.5580667424947002E-3</c:v>
                </c:pt>
                <c:pt idx="10343">
                  <c:v>2.5577933993190501E-3</c:v>
                </c:pt>
                <c:pt idx="10344">
                  <c:v>2.5575219187885501E-3</c:v>
                </c:pt>
                <c:pt idx="10345">
                  <c:v>2.5572569575160698E-3</c:v>
                </c:pt>
                <c:pt idx="10346">
                  <c:v>2.55698338150978E-3</c:v>
                </c:pt>
                <c:pt idx="10347">
                  <c:v>2.5567151606082899E-3</c:v>
                </c:pt>
                <c:pt idx="10348">
                  <c:v>2.55644554272294E-3</c:v>
                </c:pt>
                <c:pt idx="10349">
                  <c:v>2.5561791844666E-3</c:v>
                </c:pt>
                <c:pt idx="10350">
                  <c:v>2.5559086352586699E-3</c:v>
                </c:pt>
                <c:pt idx="10351">
                  <c:v>2.5556415785104002E-3</c:v>
                </c:pt>
                <c:pt idx="10352">
                  <c:v>2.5553770828992098E-3</c:v>
                </c:pt>
                <c:pt idx="10353">
                  <c:v>2.5551067665219298E-3</c:v>
                </c:pt>
                <c:pt idx="10354">
                  <c:v>2.5548427365720298E-3</c:v>
                </c:pt>
                <c:pt idx="10355">
                  <c:v>2.55457498133183E-3</c:v>
                </c:pt>
                <c:pt idx="10356">
                  <c:v>2.55430745892227E-3</c:v>
                </c:pt>
                <c:pt idx="10357">
                  <c:v>2.5540415663272099E-3</c:v>
                </c:pt>
                <c:pt idx="10358">
                  <c:v>2.55377939902246E-3</c:v>
                </c:pt>
                <c:pt idx="10359">
                  <c:v>2.5535144377499801E-3</c:v>
                </c:pt>
                <c:pt idx="10360">
                  <c:v>2.5532492436468601E-3</c:v>
                </c:pt>
                <c:pt idx="10361">
                  <c:v>2.5529861450195299E-3</c:v>
                </c:pt>
                <c:pt idx="10362">
                  <c:v>2.5527186226099699E-3</c:v>
                </c:pt>
                <c:pt idx="10363">
                  <c:v>2.5524569209665099E-3</c:v>
                </c:pt>
                <c:pt idx="10364">
                  <c:v>2.5521956849843298E-3</c:v>
                </c:pt>
                <c:pt idx="10365">
                  <c:v>2.55193305201829E-3</c:v>
                </c:pt>
                <c:pt idx="10366">
                  <c:v>2.5516673922538801E-3</c:v>
                </c:pt>
                <c:pt idx="10367">
                  <c:v>2.5514068547636301E-3</c:v>
                </c:pt>
                <c:pt idx="10368">
                  <c:v>2.5511463172733801E-3</c:v>
                </c:pt>
                <c:pt idx="10369">
                  <c:v>2.5508892722427901E-3</c:v>
                </c:pt>
                <c:pt idx="10370">
                  <c:v>2.5506247766315898E-3</c:v>
                </c:pt>
                <c:pt idx="10371">
                  <c:v>2.5503661017864899E-3</c:v>
                </c:pt>
                <c:pt idx="10372">
                  <c:v>2.5501032359898099E-3</c:v>
                </c:pt>
                <c:pt idx="10373">
                  <c:v>2.5498450268059999E-3</c:v>
                </c:pt>
                <c:pt idx="10374">
                  <c:v>2.5495858862996101E-3</c:v>
                </c:pt>
                <c:pt idx="10375">
                  <c:v>2.54932744428515E-3</c:v>
                </c:pt>
                <c:pt idx="10376">
                  <c:v>2.5490676052868401E-3</c:v>
                </c:pt>
                <c:pt idx="10377">
                  <c:v>2.54881265573204E-3</c:v>
                </c:pt>
                <c:pt idx="10378">
                  <c:v>2.5485558435320802E-3</c:v>
                </c:pt>
                <c:pt idx="10379">
                  <c:v>2.5482981000095602E-3</c:v>
                </c:pt>
                <c:pt idx="10380">
                  <c:v>2.5480370968580198E-3</c:v>
                </c:pt>
                <c:pt idx="10381">
                  <c:v>2.5477840099483698E-3</c:v>
                </c:pt>
                <c:pt idx="10382">
                  <c:v>2.5475264992564899E-3</c:v>
                </c:pt>
                <c:pt idx="10383">
                  <c:v>2.5472720153629801E-3</c:v>
                </c:pt>
                <c:pt idx="10384">
                  <c:v>2.5470128748565899E-3</c:v>
                </c:pt>
                <c:pt idx="10385">
                  <c:v>2.5467590894550098E-3</c:v>
                </c:pt>
                <c:pt idx="10386">
                  <c:v>2.5465046055615E-3</c:v>
                </c:pt>
                <c:pt idx="10387">
                  <c:v>2.54625268280506E-3</c:v>
                </c:pt>
                <c:pt idx="10388">
                  <c:v>2.5459991302341201E-3</c:v>
                </c:pt>
                <c:pt idx="10389">
                  <c:v>2.54574255086482E-3</c:v>
                </c:pt>
                <c:pt idx="10390">
                  <c:v>2.5454889982938801E-3</c:v>
                </c:pt>
                <c:pt idx="10391">
                  <c:v>2.5452354457229402E-3</c:v>
                </c:pt>
                <c:pt idx="10392">
                  <c:v>2.54498212598264E-3</c:v>
                </c:pt>
                <c:pt idx="10393">
                  <c:v>2.54473136737943E-3</c:v>
                </c:pt>
                <c:pt idx="10394">
                  <c:v>2.54447828046978E-3</c:v>
                </c:pt>
                <c:pt idx="10395">
                  <c:v>2.54422752186656E-3</c:v>
                </c:pt>
                <c:pt idx="10396">
                  <c:v>2.5439765304326998E-3</c:v>
                </c:pt>
                <c:pt idx="10397">
                  <c:v>2.54372484050691E-3</c:v>
                </c:pt>
                <c:pt idx="10398">
                  <c:v>2.5434754788875602E-3</c:v>
                </c:pt>
                <c:pt idx="10399">
                  <c:v>2.5432228576391901E-3</c:v>
                </c:pt>
                <c:pt idx="10400">
                  <c:v>2.5429744273424201E-3</c:v>
                </c:pt>
                <c:pt idx="10401">
                  <c:v>2.5427257642149899E-3</c:v>
                </c:pt>
                <c:pt idx="10402">
                  <c:v>2.5424752384424201E-3</c:v>
                </c:pt>
                <c:pt idx="10403">
                  <c:v>2.5422263424843502E-3</c:v>
                </c:pt>
                <c:pt idx="10404">
                  <c:v>2.5419774465262899E-3</c:v>
                </c:pt>
                <c:pt idx="10405">
                  <c:v>2.54172971472144E-3</c:v>
                </c:pt>
                <c:pt idx="10406">
                  <c:v>2.5414826814085302E-3</c:v>
                </c:pt>
                <c:pt idx="10407">
                  <c:v>2.54123168997467E-3</c:v>
                </c:pt>
                <c:pt idx="10408">
                  <c:v>2.5409862864762501E-3</c:v>
                </c:pt>
                <c:pt idx="10409">
                  <c:v>2.5407406501472001E-3</c:v>
                </c:pt>
                <c:pt idx="10410">
                  <c:v>2.5404929183423502E-3</c:v>
                </c:pt>
                <c:pt idx="10411">
                  <c:v>2.5402479805052302E-3</c:v>
                </c:pt>
                <c:pt idx="10412">
                  <c:v>2.5399995502084498E-3</c:v>
                </c:pt>
                <c:pt idx="10413">
                  <c:v>2.5397562421858302E-3</c:v>
                </c:pt>
                <c:pt idx="10414">
                  <c:v>2.5395106058567801E-3</c:v>
                </c:pt>
                <c:pt idx="10415">
                  <c:v>2.5392635725438599E-3</c:v>
                </c:pt>
                <c:pt idx="10416">
                  <c:v>2.5390200316906001E-3</c:v>
                </c:pt>
                <c:pt idx="10417">
                  <c:v>2.5387785863131302E-3</c:v>
                </c:pt>
                <c:pt idx="10418">
                  <c:v>2.5385320186614999E-3</c:v>
                </c:pt>
                <c:pt idx="10419">
                  <c:v>2.5382845196873002E-3</c:v>
                </c:pt>
                <c:pt idx="10420">
                  <c:v>2.5380454026162598E-3</c:v>
                </c:pt>
                <c:pt idx="10421">
                  <c:v>2.53780232742429E-3</c:v>
                </c:pt>
                <c:pt idx="10422">
                  <c:v>2.5375615805387501E-3</c:v>
                </c:pt>
                <c:pt idx="10423">
                  <c:v>2.5373154785484102E-3</c:v>
                </c:pt>
                <c:pt idx="10424">
                  <c:v>2.53707659430802E-3</c:v>
                </c:pt>
                <c:pt idx="10425">
                  <c:v>2.5368335191160401E-3</c:v>
                </c:pt>
                <c:pt idx="10426">
                  <c:v>2.5365923065692199E-3</c:v>
                </c:pt>
                <c:pt idx="10427">
                  <c:v>2.5363515596836801E-3</c:v>
                </c:pt>
                <c:pt idx="10428">
                  <c:v>2.5361115112900699E-3</c:v>
                </c:pt>
                <c:pt idx="10429">
                  <c:v>2.53586890175939E-3</c:v>
                </c:pt>
                <c:pt idx="10430">
                  <c:v>2.5356311816722098E-3</c:v>
                </c:pt>
                <c:pt idx="10431">
                  <c:v>2.5353899691253901E-3</c:v>
                </c:pt>
                <c:pt idx="10432">
                  <c:v>2.5351520162075801E-3</c:v>
                </c:pt>
                <c:pt idx="10433">
                  <c:v>2.5349124334752599E-3</c:v>
                </c:pt>
                <c:pt idx="10434">
                  <c:v>2.5346772745251699E-3</c:v>
                </c:pt>
                <c:pt idx="10435">
                  <c:v>2.5344341993331901E-3</c:v>
                </c:pt>
                <c:pt idx="10436">
                  <c:v>2.5341962464153801E-3</c:v>
                </c:pt>
                <c:pt idx="10437">
                  <c:v>2.5339589919894899E-3</c:v>
                </c:pt>
                <c:pt idx="10438">
                  <c:v>2.5337249971926199E-3</c:v>
                </c:pt>
                <c:pt idx="10439">
                  <c:v>2.53348355181515E-3</c:v>
                </c:pt>
                <c:pt idx="10440">
                  <c:v>2.5332486256957002E-3</c:v>
                </c:pt>
                <c:pt idx="10441">
                  <c:v>2.53300974145532E-3</c:v>
                </c:pt>
                <c:pt idx="10442">
                  <c:v>2.5327766779810199E-3</c:v>
                </c:pt>
                <c:pt idx="10443">
                  <c:v>2.5325391907244899E-3</c:v>
                </c:pt>
                <c:pt idx="10444">
                  <c:v>2.5323033332824698E-3</c:v>
                </c:pt>
                <c:pt idx="10445">
                  <c:v>2.5320665445178799E-3</c:v>
                </c:pt>
                <c:pt idx="10446">
                  <c:v>2.5318330153822899E-3</c:v>
                </c:pt>
                <c:pt idx="10447">
                  <c:v>2.5316004175692801E-3</c:v>
                </c:pt>
                <c:pt idx="10448">
                  <c:v>2.5313640944659701E-3</c:v>
                </c:pt>
                <c:pt idx="10449">
                  <c:v>2.5311296340078098E-3</c:v>
                </c:pt>
                <c:pt idx="10450">
                  <c:v>2.5308956392109398E-3</c:v>
                </c:pt>
                <c:pt idx="10451">
                  <c:v>2.530662342906E-3</c:v>
                </c:pt>
                <c:pt idx="10452">
                  <c:v>2.5304309092462102E-3</c:v>
                </c:pt>
                <c:pt idx="10453">
                  <c:v>2.53019947558641E-3</c:v>
                </c:pt>
                <c:pt idx="10454">
                  <c:v>2.5299650151282601E-3</c:v>
                </c:pt>
                <c:pt idx="10455">
                  <c:v>2.52973427996039E-3</c:v>
                </c:pt>
                <c:pt idx="10456">
                  <c:v>2.5294988881796598E-3</c:v>
                </c:pt>
                <c:pt idx="10457">
                  <c:v>2.5292683858424399E-3</c:v>
                </c:pt>
                <c:pt idx="10458">
                  <c:v>2.5290392804890901E-3</c:v>
                </c:pt>
                <c:pt idx="10459">
                  <c:v>2.5288111064583102E-3</c:v>
                </c:pt>
                <c:pt idx="10460">
                  <c:v>2.5285754818469299E-3</c:v>
                </c:pt>
                <c:pt idx="10461">
                  <c:v>2.5283468421548601E-3</c:v>
                </c:pt>
                <c:pt idx="10462">
                  <c:v>2.5281175039708601E-3</c:v>
                </c:pt>
                <c:pt idx="10463">
                  <c:v>2.5278888642787899E-3</c:v>
                </c:pt>
                <c:pt idx="10464">
                  <c:v>2.52765673212707E-3</c:v>
                </c:pt>
                <c:pt idx="10465">
                  <c:v>2.52742902375758E-3</c:v>
                </c:pt>
                <c:pt idx="10466">
                  <c:v>2.52720015123487E-3</c:v>
                </c:pt>
                <c:pt idx="10467">
                  <c:v>2.52697360701859E-3</c:v>
                </c:pt>
                <c:pt idx="10468">
                  <c:v>2.5267417076975099E-3</c:v>
                </c:pt>
                <c:pt idx="10469">
                  <c:v>2.5265137664973701E-3</c:v>
                </c:pt>
                <c:pt idx="10470">
                  <c:v>2.52629001624882E-3</c:v>
                </c:pt>
                <c:pt idx="10471">
                  <c:v>2.5260620750486799E-3</c:v>
                </c:pt>
                <c:pt idx="10472">
                  <c:v>2.5258327368646899E-3</c:v>
                </c:pt>
                <c:pt idx="10473">
                  <c:v>2.5256050284951899E-3</c:v>
                </c:pt>
                <c:pt idx="10474">
                  <c:v>2.5253801140934199E-3</c:v>
                </c:pt>
                <c:pt idx="10475">
                  <c:v>2.5251545011997201E-3</c:v>
                </c:pt>
                <c:pt idx="10476">
                  <c:v>2.5249263271689402E-3</c:v>
                </c:pt>
                <c:pt idx="10477">
                  <c:v>2.5247002486139501E-3</c:v>
                </c:pt>
                <c:pt idx="10478">
                  <c:v>2.52447533421218E-3</c:v>
                </c:pt>
                <c:pt idx="10479">
                  <c:v>2.5242501869797698E-3</c:v>
                </c:pt>
                <c:pt idx="10480">
                  <c:v>2.5240282993763698E-3</c:v>
                </c:pt>
                <c:pt idx="10481">
                  <c:v>2.5238022208213802E-3</c:v>
                </c:pt>
                <c:pt idx="10482">
                  <c:v>2.5235807988792701E-3</c:v>
                </c:pt>
                <c:pt idx="10483">
                  <c:v>2.5233537890016998E-3</c:v>
                </c:pt>
                <c:pt idx="10484">
                  <c:v>2.5231328327208801E-3</c:v>
                </c:pt>
                <c:pt idx="10485">
                  <c:v>2.5229083839803899E-3</c:v>
                </c:pt>
                <c:pt idx="10486">
                  <c:v>2.52268533222377E-3</c:v>
                </c:pt>
                <c:pt idx="10487">
                  <c:v>2.5224636774510202E-3</c:v>
                </c:pt>
                <c:pt idx="10488">
                  <c:v>2.5222387630492501E-3</c:v>
                </c:pt>
                <c:pt idx="10489">
                  <c:v>2.5220152456313402E-3</c:v>
                </c:pt>
                <c:pt idx="10490">
                  <c:v>2.5217949878424402E-3</c:v>
                </c:pt>
                <c:pt idx="10491">
                  <c:v>2.5215731002390402E-3</c:v>
                </c:pt>
                <c:pt idx="10492">
                  <c:v>2.5213521439582101E-3</c:v>
                </c:pt>
                <c:pt idx="10493">
                  <c:v>2.5211314205080301E-3</c:v>
                </c:pt>
                <c:pt idx="10494">
                  <c:v>2.5209086015820499E-3</c:v>
                </c:pt>
                <c:pt idx="10495">
                  <c:v>2.5206890422850899E-3</c:v>
                </c:pt>
                <c:pt idx="10496">
                  <c:v>2.5204687844961899E-3</c:v>
                </c:pt>
                <c:pt idx="10497">
                  <c:v>2.52025038935244E-3</c:v>
                </c:pt>
                <c:pt idx="10498">
                  <c:v>2.5200301315635399E-3</c:v>
                </c:pt>
                <c:pt idx="10499">
                  <c:v>2.5198103394359298E-3</c:v>
                </c:pt>
                <c:pt idx="10500">
                  <c:v>2.51959264278412E-3</c:v>
                </c:pt>
                <c:pt idx="10501">
                  <c:v>2.5193716865032898E-3</c:v>
                </c:pt>
                <c:pt idx="10502">
                  <c:v>2.5191525928676098E-3</c:v>
                </c:pt>
                <c:pt idx="10503">
                  <c:v>2.5189353618770799E-3</c:v>
                </c:pt>
                <c:pt idx="10504">
                  <c:v>2.5187195278704201E-3</c:v>
                </c:pt>
                <c:pt idx="10505">
                  <c:v>2.5185011327266702E-3</c:v>
                </c:pt>
                <c:pt idx="10506">
                  <c:v>2.5182843673974302E-3</c:v>
                </c:pt>
                <c:pt idx="10507">
                  <c:v>2.51806504093111E-3</c:v>
                </c:pt>
                <c:pt idx="10508">
                  <c:v>2.5178459472954299E-3</c:v>
                </c:pt>
                <c:pt idx="10509">
                  <c:v>2.51763337291777E-3</c:v>
                </c:pt>
                <c:pt idx="10510">
                  <c:v>2.51741660758853E-3</c:v>
                </c:pt>
                <c:pt idx="10511">
                  <c:v>2.5172000750899302E-3</c:v>
                </c:pt>
                <c:pt idx="10512">
                  <c:v>2.5169849395752001E-3</c:v>
                </c:pt>
                <c:pt idx="10513">
                  <c:v>2.5167672429233798E-3</c:v>
                </c:pt>
                <c:pt idx="10514">
                  <c:v>2.5165532715618602E-3</c:v>
                </c:pt>
                <c:pt idx="10515">
                  <c:v>2.5163383688777698E-3</c:v>
                </c:pt>
                <c:pt idx="10516">
                  <c:v>2.5161255616694702E-3</c:v>
                </c:pt>
                <c:pt idx="10517">
                  <c:v>2.5159097276628E-3</c:v>
                </c:pt>
                <c:pt idx="10518">
                  <c:v>2.5156950578093498E-3</c:v>
                </c:pt>
                <c:pt idx="10519">
                  <c:v>2.5154806207865498E-3</c:v>
                </c:pt>
                <c:pt idx="10520">
                  <c:v>2.5152643211185902E-3</c:v>
                </c:pt>
                <c:pt idx="10521">
                  <c:v>2.5150538422167301E-3</c:v>
                </c:pt>
                <c:pt idx="10522">
                  <c:v>2.51483987085521E-3</c:v>
                </c:pt>
                <c:pt idx="10523">
                  <c:v>2.5146275293081999E-3</c:v>
                </c:pt>
                <c:pt idx="10524">
                  <c:v>2.5144140236079702E-3</c:v>
                </c:pt>
                <c:pt idx="10525">
                  <c:v>2.5142009835690299E-3</c:v>
                </c:pt>
                <c:pt idx="10526">
                  <c:v>2.5139909703284502E-3</c:v>
                </c:pt>
                <c:pt idx="10527">
                  <c:v>2.5137781631201501E-3</c:v>
                </c:pt>
                <c:pt idx="10528">
                  <c:v>2.51356814987958E-3</c:v>
                </c:pt>
                <c:pt idx="10529">
                  <c:v>2.5133555755019201E-3</c:v>
                </c:pt>
                <c:pt idx="10530">
                  <c:v>2.5131460279226299E-3</c:v>
                </c:pt>
                <c:pt idx="10531">
                  <c:v>2.51293345354497E-3</c:v>
                </c:pt>
                <c:pt idx="10532">
                  <c:v>2.5127264671027699E-3</c:v>
                </c:pt>
                <c:pt idx="10533">
                  <c:v>2.51251552253962E-3</c:v>
                </c:pt>
                <c:pt idx="10534">
                  <c:v>2.51230224967003E-3</c:v>
                </c:pt>
                <c:pt idx="10535">
                  <c:v>2.5120943319052501E-3</c:v>
                </c:pt>
                <c:pt idx="10536">
                  <c:v>2.51188548281789E-3</c:v>
                </c:pt>
                <c:pt idx="10537">
                  <c:v>2.5116766337305299E-3</c:v>
                </c:pt>
                <c:pt idx="10538">
                  <c:v>2.5114691816270399E-3</c:v>
                </c:pt>
                <c:pt idx="10539">
                  <c:v>2.5112573057413101E-3</c:v>
                </c:pt>
                <c:pt idx="10540">
                  <c:v>2.5110500864684599E-3</c:v>
                </c:pt>
                <c:pt idx="10541">
                  <c:v>2.51084379851818E-3</c:v>
                </c:pt>
                <c:pt idx="10542">
                  <c:v>2.5106333196163199E-3</c:v>
                </c:pt>
                <c:pt idx="10543">
                  <c:v>2.5104237720370301E-3</c:v>
                </c:pt>
                <c:pt idx="10544">
                  <c:v>2.5102191139012601E-3</c:v>
                </c:pt>
                <c:pt idx="10545">
                  <c:v>2.51001375727356E-3</c:v>
                </c:pt>
                <c:pt idx="10546">
                  <c:v>2.5098042096942698E-3</c:v>
                </c:pt>
                <c:pt idx="10547">
                  <c:v>2.5095983874052802E-3</c:v>
                </c:pt>
                <c:pt idx="10548">
                  <c:v>2.50939000397921E-3</c:v>
                </c:pt>
                <c:pt idx="10549">
                  <c:v>2.5091883726418001E-3</c:v>
                </c:pt>
                <c:pt idx="10550">
                  <c:v>2.5089811533689499E-3</c:v>
                </c:pt>
                <c:pt idx="10551">
                  <c:v>2.5087762624025301E-3</c:v>
                </c:pt>
                <c:pt idx="10552">
                  <c:v>2.5085699744522602E-3</c:v>
                </c:pt>
                <c:pt idx="10553">
                  <c:v>2.5083629880100502E-3</c:v>
                </c:pt>
                <c:pt idx="10554">
                  <c:v>2.50815926119685E-3</c:v>
                </c:pt>
                <c:pt idx="10555">
                  <c:v>2.5079536717385101E-3</c:v>
                </c:pt>
                <c:pt idx="10556">
                  <c:v>2.5077527388930299E-3</c:v>
                </c:pt>
                <c:pt idx="10557">
                  <c:v>2.50754249282181E-3</c:v>
                </c:pt>
                <c:pt idx="10558">
                  <c:v>2.5073434226214899E-3</c:v>
                </c:pt>
                <c:pt idx="10559">
                  <c:v>2.5071394629776499E-3</c:v>
                </c:pt>
                <c:pt idx="10560">
                  <c:v>2.5069327093660801E-3</c:v>
                </c:pt>
                <c:pt idx="10561">
                  <c:v>2.5067313108593199E-3</c:v>
                </c:pt>
                <c:pt idx="10562">
                  <c:v>2.5065271183848398E-3</c:v>
                </c:pt>
                <c:pt idx="10563">
                  <c:v>2.5063252542167902E-3</c:v>
                </c:pt>
                <c:pt idx="10564">
                  <c:v>2.5061236228793899E-3</c:v>
                </c:pt>
                <c:pt idx="10565">
                  <c:v>2.5059194304049002E-3</c:v>
                </c:pt>
                <c:pt idx="10566">
                  <c:v>2.50571919605136E-3</c:v>
                </c:pt>
                <c:pt idx="10567">
                  <c:v>2.5055180303752401E-3</c:v>
                </c:pt>
                <c:pt idx="10568">
                  <c:v>2.5053145363926901E-3</c:v>
                </c:pt>
                <c:pt idx="10569">
                  <c:v>2.5051145348697901E-3</c:v>
                </c:pt>
                <c:pt idx="10570">
                  <c:v>2.5049152318388202E-3</c:v>
                </c:pt>
                <c:pt idx="10571">
                  <c:v>2.5047112721949798E-3</c:v>
                </c:pt>
                <c:pt idx="10572">
                  <c:v>2.5045112706720799E-3</c:v>
                </c:pt>
                <c:pt idx="10573">
                  <c:v>2.5043122004717601E-3</c:v>
                </c:pt>
                <c:pt idx="10574">
                  <c:v>2.5041098706424202E-3</c:v>
                </c:pt>
                <c:pt idx="10575">
                  <c:v>2.5039110332727402E-3</c:v>
                </c:pt>
                <c:pt idx="10576">
                  <c:v>2.50370963476598E-3</c:v>
                </c:pt>
                <c:pt idx="10577">
                  <c:v>2.5035128928720899E-3</c:v>
                </c:pt>
                <c:pt idx="10578">
                  <c:v>2.50331475399435E-3</c:v>
                </c:pt>
                <c:pt idx="10579">
                  <c:v>2.5031131226569401E-3</c:v>
                </c:pt>
                <c:pt idx="10580">
                  <c:v>2.5029133539646899E-3</c:v>
                </c:pt>
                <c:pt idx="10581">
                  <c:v>2.50271754339337E-3</c:v>
                </c:pt>
                <c:pt idx="10582">
                  <c:v>2.5025177747011202E-3</c:v>
                </c:pt>
                <c:pt idx="10583">
                  <c:v>2.50231917016208E-3</c:v>
                </c:pt>
                <c:pt idx="10584">
                  <c:v>2.5021231267601299E-3</c:v>
                </c:pt>
                <c:pt idx="10585">
                  <c:v>2.5019263848662398E-3</c:v>
                </c:pt>
                <c:pt idx="10586">
                  <c:v>2.5017287116497798E-3</c:v>
                </c:pt>
                <c:pt idx="10587">
                  <c:v>2.5015319697558902E-3</c:v>
                </c:pt>
                <c:pt idx="10588">
                  <c:v>2.5013396516442299E-3</c:v>
                </c:pt>
                <c:pt idx="10589">
                  <c:v>2.5011389516293998E-3</c:v>
                </c:pt>
                <c:pt idx="10590">
                  <c:v>2.5009412784129399E-3</c:v>
                </c:pt>
                <c:pt idx="10591">
                  <c:v>2.50074779614806E-3</c:v>
                </c:pt>
                <c:pt idx="10592">
                  <c:v>2.5005510542541699E-3</c:v>
                </c:pt>
                <c:pt idx="10593">
                  <c:v>2.5003524497151401E-3</c:v>
                </c:pt>
                <c:pt idx="10594">
                  <c:v>2.5001596659421899E-3</c:v>
                </c:pt>
                <c:pt idx="10595">
                  <c:v>2.4999659508466699E-3</c:v>
                </c:pt>
                <c:pt idx="10596">
                  <c:v>2.4997706059366499E-3</c:v>
                </c:pt>
                <c:pt idx="10597">
                  <c:v>2.4995726998895398E-3</c:v>
                </c:pt>
                <c:pt idx="10598">
                  <c:v>2.4993824772536698E-3</c:v>
                </c:pt>
                <c:pt idx="10599">
                  <c:v>2.4991852696985002E-3</c:v>
                </c:pt>
                <c:pt idx="10600">
                  <c:v>2.49899481423199E-3</c:v>
                </c:pt>
                <c:pt idx="10601">
                  <c:v>2.49879993498325E-3</c:v>
                </c:pt>
                <c:pt idx="10602">
                  <c:v>2.4986041244119401E-3</c:v>
                </c:pt>
                <c:pt idx="10603">
                  <c:v>2.4984113406389999E-3</c:v>
                </c:pt>
                <c:pt idx="10604">
                  <c:v>2.4982152972370399E-3</c:v>
                </c:pt>
                <c:pt idx="10605">
                  <c:v>2.4980243761092398E-3</c:v>
                </c:pt>
                <c:pt idx="10606">
                  <c:v>2.4978311266750102E-3</c:v>
                </c:pt>
                <c:pt idx="10607">
                  <c:v>2.4976385757327101E-3</c:v>
                </c:pt>
                <c:pt idx="10608">
                  <c:v>2.49744532629848E-3</c:v>
                </c:pt>
                <c:pt idx="10609">
                  <c:v>2.4972541723400298E-3</c:v>
                </c:pt>
                <c:pt idx="10610">
                  <c:v>2.49706418253481E-3</c:v>
                </c:pt>
                <c:pt idx="10611">
                  <c:v>2.4968732614070199E-3</c:v>
                </c:pt>
                <c:pt idx="10612">
                  <c:v>2.49668094329536E-3</c:v>
                </c:pt>
                <c:pt idx="10613">
                  <c:v>2.4964909534901398E-3</c:v>
                </c:pt>
                <c:pt idx="10614">
                  <c:v>2.4962960742414002E-3</c:v>
                </c:pt>
                <c:pt idx="10615">
                  <c:v>2.4961070157587498E-3</c:v>
                </c:pt>
                <c:pt idx="10616">
                  <c:v>2.49591586180031E-3</c:v>
                </c:pt>
                <c:pt idx="10617">
                  <c:v>2.49572796747088E-3</c:v>
                </c:pt>
                <c:pt idx="10618">
                  <c:v>2.4955363478511598E-3</c:v>
                </c:pt>
                <c:pt idx="10619">
                  <c:v>2.4953449610620698E-3</c:v>
                </c:pt>
                <c:pt idx="10620">
                  <c:v>2.4951577652245799E-3</c:v>
                </c:pt>
                <c:pt idx="10621">
                  <c:v>2.4949689395725701E-3</c:v>
                </c:pt>
                <c:pt idx="10622">
                  <c:v>2.49477685429156E-3</c:v>
                </c:pt>
                <c:pt idx="10623">
                  <c:v>2.4945898912846999E-3</c:v>
                </c:pt>
                <c:pt idx="10624">
                  <c:v>2.4944005999714101E-3</c:v>
                </c:pt>
                <c:pt idx="10625">
                  <c:v>2.49421130865812E-3</c:v>
                </c:pt>
                <c:pt idx="10626">
                  <c:v>2.4940229486674101E-3</c:v>
                </c:pt>
                <c:pt idx="10627">
                  <c:v>2.4938376154750599E-3</c:v>
                </c:pt>
                <c:pt idx="10628">
                  <c:v>2.49364878982306E-3</c:v>
                </c:pt>
                <c:pt idx="10629">
                  <c:v>2.4934585671871901E-3</c:v>
                </c:pt>
                <c:pt idx="10630">
                  <c:v>2.4932746309787E-3</c:v>
                </c:pt>
                <c:pt idx="10631">
                  <c:v>2.49308557249606E-3</c:v>
                </c:pt>
                <c:pt idx="10632">
                  <c:v>2.49289581552148E-3</c:v>
                </c:pt>
                <c:pt idx="10633">
                  <c:v>2.4927100166678398E-3</c:v>
                </c:pt>
                <c:pt idx="10634">
                  <c:v>2.49252514913678E-3</c:v>
                </c:pt>
                <c:pt idx="10635">
                  <c:v>2.49233678914607E-3</c:v>
                </c:pt>
                <c:pt idx="10636">
                  <c:v>2.4921523872762901E-3</c:v>
                </c:pt>
                <c:pt idx="10637">
                  <c:v>2.4919656571000801E-3</c:v>
                </c:pt>
                <c:pt idx="10638">
                  <c:v>2.4917779956012999E-3</c:v>
                </c:pt>
                <c:pt idx="10639">
                  <c:v>2.4915938265621701E-3</c:v>
                </c:pt>
                <c:pt idx="10640">
                  <c:v>2.4914094246923902E-3</c:v>
                </c:pt>
                <c:pt idx="10641">
                  <c:v>2.49122129753232E-3</c:v>
                </c:pt>
                <c:pt idx="10642">
                  <c:v>2.4910378269851199E-3</c:v>
                </c:pt>
                <c:pt idx="10643">
                  <c:v>2.4908534251153499E-3</c:v>
                </c:pt>
                <c:pt idx="10644">
                  <c:v>2.49067251570523E-3</c:v>
                </c:pt>
                <c:pt idx="10645">
                  <c:v>2.4904827587306499E-3</c:v>
                </c:pt>
                <c:pt idx="10646">
                  <c:v>2.4903023149818199E-3</c:v>
                </c:pt>
                <c:pt idx="10647">
                  <c:v>2.4901162832975401E-3</c:v>
                </c:pt>
                <c:pt idx="10648">
                  <c:v>2.4899328127503399E-3</c:v>
                </c:pt>
                <c:pt idx="10649">
                  <c:v>2.4897509720176502E-3</c:v>
                </c:pt>
                <c:pt idx="10650">
                  <c:v>2.4895672686397999E-3</c:v>
                </c:pt>
                <c:pt idx="10651">
                  <c:v>2.4893849622458198E-3</c:v>
                </c:pt>
                <c:pt idx="10652">
                  <c:v>2.4892021901905502E-3</c:v>
                </c:pt>
                <c:pt idx="10653">
                  <c:v>2.4890177883207798E-3</c:v>
                </c:pt>
                <c:pt idx="10654">
                  <c:v>2.4888361804187302E-3</c:v>
                </c:pt>
                <c:pt idx="10655">
                  <c:v>2.4886503815650901E-3</c:v>
                </c:pt>
                <c:pt idx="10656">
                  <c:v>2.4884683080017601E-3</c:v>
                </c:pt>
                <c:pt idx="10657">
                  <c:v>2.48828763142228E-3</c:v>
                </c:pt>
                <c:pt idx="10658">
                  <c:v>2.48810672201216E-3</c:v>
                </c:pt>
                <c:pt idx="10659">
                  <c:v>2.4879258126020401E-3</c:v>
                </c:pt>
                <c:pt idx="10660">
                  <c:v>2.4877418763935601E-3</c:v>
                </c:pt>
                <c:pt idx="10661">
                  <c:v>2.4875635281205199E-3</c:v>
                </c:pt>
                <c:pt idx="10662">
                  <c:v>2.4873821530491101E-3</c:v>
                </c:pt>
                <c:pt idx="10663">
                  <c:v>2.4871965870261201E-3</c:v>
                </c:pt>
                <c:pt idx="10664">
                  <c:v>2.4870159104466399E-3</c:v>
                </c:pt>
                <c:pt idx="10665">
                  <c:v>2.4868396576494E-3</c:v>
                </c:pt>
                <c:pt idx="10666">
                  <c:v>2.4866594467312102E-3</c:v>
                </c:pt>
                <c:pt idx="10667">
                  <c:v>2.4864769075065899E-3</c:v>
                </c:pt>
                <c:pt idx="10668">
                  <c:v>2.4862992577254798E-3</c:v>
                </c:pt>
                <c:pt idx="10669">
                  <c:v>2.4861227720975902E-3</c:v>
                </c:pt>
                <c:pt idx="10670">
                  <c:v>2.4859404657036101E-3</c:v>
                </c:pt>
                <c:pt idx="10671">
                  <c:v>2.4857611861079901E-3</c:v>
                </c:pt>
                <c:pt idx="10672">
                  <c:v>2.4855853989720301E-3</c:v>
                </c:pt>
                <c:pt idx="10673">
                  <c:v>2.4854002986103301E-3</c:v>
                </c:pt>
                <c:pt idx="10674">
                  <c:v>2.4852256756275901E-3</c:v>
                </c:pt>
                <c:pt idx="10675">
                  <c:v>2.4850459303706902E-3</c:v>
                </c:pt>
                <c:pt idx="10676">
                  <c:v>2.4848680477589399E-3</c:v>
                </c:pt>
                <c:pt idx="10677">
                  <c:v>2.48468830250204E-3</c:v>
                </c:pt>
                <c:pt idx="10678">
                  <c:v>2.4845120497047901E-3</c:v>
                </c:pt>
                <c:pt idx="10679">
                  <c:v>2.4843369610607598E-3</c:v>
                </c:pt>
                <c:pt idx="10680">
                  <c:v>2.4841595441102999E-3</c:v>
                </c:pt>
                <c:pt idx="10681">
                  <c:v>2.4839811958372602E-3</c:v>
                </c:pt>
                <c:pt idx="10682">
                  <c:v>2.4838026147335798E-3</c:v>
                </c:pt>
                <c:pt idx="10683">
                  <c:v>2.48362473212183E-3</c:v>
                </c:pt>
                <c:pt idx="10684">
                  <c:v>2.4834503419697302E-3</c:v>
                </c:pt>
                <c:pt idx="10685">
                  <c:v>2.48327432200313E-3</c:v>
                </c:pt>
                <c:pt idx="10686">
                  <c:v>2.4830959737300899E-3</c:v>
                </c:pt>
                <c:pt idx="10687">
                  <c:v>2.4829183239489798E-3</c:v>
                </c:pt>
                <c:pt idx="10688">
                  <c:v>2.4827450979501E-3</c:v>
                </c:pt>
                <c:pt idx="10689">
                  <c:v>2.4825662840157799E-3</c:v>
                </c:pt>
                <c:pt idx="10690">
                  <c:v>2.4823893327266E-3</c:v>
                </c:pt>
                <c:pt idx="10691">
                  <c:v>2.48221703805029E-3</c:v>
                </c:pt>
                <c:pt idx="10692">
                  <c:v>2.4820391554385402E-3</c:v>
                </c:pt>
                <c:pt idx="10693">
                  <c:v>2.4818677920848101E-3</c:v>
                </c:pt>
                <c:pt idx="10694">
                  <c:v>2.4816906079649899E-3</c:v>
                </c:pt>
                <c:pt idx="10695">
                  <c:v>2.4815145879983902E-3</c:v>
                </c:pt>
                <c:pt idx="10696">
                  <c:v>2.4813439231365902E-3</c:v>
                </c:pt>
                <c:pt idx="10697">
                  <c:v>2.4811658076942002E-3</c:v>
                </c:pt>
                <c:pt idx="10698">
                  <c:v>2.4809965398162599E-3</c:v>
                </c:pt>
                <c:pt idx="10699">
                  <c:v>2.4808188900351498E-3</c:v>
                </c:pt>
                <c:pt idx="10700">
                  <c:v>2.48064729385078E-3</c:v>
                </c:pt>
                <c:pt idx="10701">
                  <c:v>2.4804729036986802E-3</c:v>
                </c:pt>
                <c:pt idx="10702">
                  <c:v>2.4803015403449501E-3</c:v>
                </c:pt>
                <c:pt idx="10703">
                  <c:v>2.4801222607493401E-3</c:v>
                </c:pt>
                <c:pt idx="10704">
                  <c:v>2.4799546226859101E-3</c:v>
                </c:pt>
                <c:pt idx="10705">
                  <c:v>2.4797816295176701E-3</c:v>
                </c:pt>
                <c:pt idx="10706">
                  <c:v>2.4796121288090901E-3</c:v>
                </c:pt>
                <c:pt idx="10707">
                  <c:v>2.4794377386569998E-3</c:v>
                </c:pt>
                <c:pt idx="10708">
                  <c:v>2.4792591575533199E-3</c:v>
                </c:pt>
                <c:pt idx="10709">
                  <c:v>2.4790910538286001E-3</c:v>
                </c:pt>
                <c:pt idx="10710">
                  <c:v>2.4789203889668001E-3</c:v>
                </c:pt>
                <c:pt idx="10711">
                  <c:v>2.4787453003227702E-3</c:v>
                </c:pt>
                <c:pt idx="10712">
                  <c:v>2.4785785935819201E-3</c:v>
                </c:pt>
                <c:pt idx="10713">
                  <c:v>2.47840490192175E-3</c:v>
                </c:pt>
                <c:pt idx="10714">
                  <c:v>2.4782340042293102E-3</c:v>
                </c:pt>
                <c:pt idx="10715">
                  <c:v>2.47806077823043E-3</c:v>
                </c:pt>
                <c:pt idx="10716">
                  <c:v>2.47789127752185E-3</c:v>
                </c:pt>
                <c:pt idx="10717">
                  <c:v>2.4777215439826198E-3</c:v>
                </c:pt>
                <c:pt idx="10718">
                  <c:v>2.4775497149676102E-3</c:v>
                </c:pt>
                <c:pt idx="10719">
                  <c:v>2.4773820769041798E-3</c:v>
                </c:pt>
                <c:pt idx="10720">
                  <c:v>2.4772067554295102E-3</c:v>
                </c:pt>
                <c:pt idx="10721">
                  <c:v>2.4770400486886501E-3</c:v>
                </c:pt>
                <c:pt idx="10722">
                  <c:v>2.47686868533492E-3</c:v>
                </c:pt>
                <c:pt idx="10723">
                  <c:v>2.4767019785940699E-3</c:v>
                </c:pt>
                <c:pt idx="10724">
                  <c:v>2.4765313137322699E-3</c:v>
                </c:pt>
                <c:pt idx="10725">
                  <c:v>2.4763629771769099E-3</c:v>
                </c:pt>
                <c:pt idx="10726">
                  <c:v>2.4761909153312401E-3</c:v>
                </c:pt>
                <c:pt idx="10727">
                  <c:v>2.47602304443717E-3</c:v>
                </c:pt>
                <c:pt idx="10728">
                  <c:v>2.4758561048656702E-3</c:v>
                </c:pt>
                <c:pt idx="10729">
                  <c:v>2.4756842758506502E-3</c:v>
                </c:pt>
                <c:pt idx="10730">
                  <c:v>2.4755208287388099E-3</c:v>
                </c:pt>
                <c:pt idx="10731">
                  <c:v>2.47534969821572E-3</c:v>
                </c:pt>
                <c:pt idx="10732">
                  <c:v>2.4751818273216499E-3</c:v>
                </c:pt>
                <c:pt idx="10733">
                  <c:v>2.475013025105E-3</c:v>
                </c:pt>
                <c:pt idx="10734">
                  <c:v>2.47484818100929E-3</c:v>
                </c:pt>
                <c:pt idx="10735">
                  <c:v>2.47467751614749E-3</c:v>
                </c:pt>
                <c:pt idx="10736">
                  <c:v>2.47451267205179E-3</c:v>
                </c:pt>
                <c:pt idx="10737">
                  <c:v>2.47434317134321E-3</c:v>
                </c:pt>
                <c:pt idx="10738">
                  <c:v>2.4741734378039798E-3</c:v>
                </c:pt>
                <c:pt idx="10739">
                  <c:v>2.4740083608776301E-3</c:v>
                </c:pt>
                <c:pt idx="10740">
                  <c:v>2.47384631074965E-3</c:v>
                </c:pt>
                <c:pt idx="10741">
                  <c:v>2.47367564588785E-3</c:v>
                </c:pt>
                <c:pt idx="10742">
                  <c:v>2.4735103361308601E-3</c:v>
                </c:pt>
                <c:pt idx="10743">
                  <c:v>2.4733415339142101E-3</c:v>
                </c:pt>
                <c:pt idx="10744">
                  <c:v>2.4731780868023599E-3</c:v>
                </c:pt>
                <c:pt idx="10745">
                  <c:v>2.4730099830776501E-3</c:v>
                </c:pt>
                <c:pt idx="10746">
                  <c:v>2.4728458374738702E-3</c:v>
                </c:pt>
                <c:pt idx="10747">
                  <c:v>2.4726826231926701E-3</c:v>
                </c:pt>
                <c:pt idx="10748">
                  <c:v>2.4725166149437401E-3</c:v>
                </c:pt>
                <c:pt idx="10749">
                  <c:v>2.47234920971096E-3</c:v>
                </c:pt>
                <c:pt idx="10750">
                  <c:v>2.4721850641071801E-3</c:v>
                </c:pt>
                <c:pt idx="10751">
                  <c:v>2.4720185901969702E-3</c:v>
                </c:pt>
                <c:pt idx="10752">
                  <c:v>2.4718551430851199E-3</c:v>
                </c:pt>
                <c:pt idx="10753">
                  <c:v>2.4716891348361999E-3</c:v>
                </c:pt>
                <c:pt idx="10754">
                  <c:v>2.4715245235711301E-3</c:v>
                </c:pt>
                <c:pt idx="10755">
                  <c:v>2.4713613092899301E-3</c:v>
                </c:pt>
                <c:pt idx="10756">
                  <c:v>2.47119576670229E-3</c:v>
                </c:pt>
                <c:pt idx="10757">
                  <c:v>2.4710311554372302E-3</c:v>
                </c:pt>
                <c:pt idx="10758">
                  <c:v>2.4708656128495901E-3</c:v>
                </c:pt>
                <c:pt idx="10759">
                  <c:v>2.4707054253667602E-3</c:v>
                </c:pt>
                <c:pt idx="10760">
                  <c:v>2.4705412797629799E-3</c:v>
                </c:pt>
                <c:pt idx="10761">
                  <c:v>2.47037946246564E-3</c:v>
                </c:pt>
                <c:pt idx="10762">
                  <c:v>2.4702162481844399E-3</c:v>
                </c:pt>
                <c:pt idx="10763">
                  <c:v>2.4700546637177502E-3</c:v>
                </c:pt>
                <c:pt idx="10764">
                  <c:v>2.4698898196220398E-3</c:v>
                </c:pt>
                <c:pt idx="10765">
                  <c:v>2.4697291664779199E-3</c:v>
                </c:pt>
                <c:pt idx="10766">
                  <c:v>2.4695668835192901E-3</c:v>
                </c:pt>
                <c:pt idx="10767">
                  <c:v>2.46940297074616E-3</c:v>
                </c:pt>
                <c:pt idx="10768">
                  <c:v>2.4692378938198098E-3</c:v>
                </c:pt>
                <c:pt idx="10769">
                  <c:v>2.4690777063369699E-3</c:v>
                </c:pt>
                <c:pt idx="10770">
                  <c:v>2.4689177516847901E-3</c:v>
                </c:pt>
                <c:pt idx="10771">
                  <c:v>2.4687568657100201E-3</c:v>
                </c:pt>
                <c:pt idx="10772">
                  <c:v>2.46859597973526E-3</c:v>
                </c:pt>
                <c:pt idx="10773">
                  <c:v>2.46843113563955E-3</c:v>
                </c:pt>
                <c:pt idx="10774">
                  <c:v>2.4682681541889902E-3</c:v>
                </c:pt>
                <c:pt idx="10775">
                  <c:v>2.4681095965206601E-3</c:v>
                </c:pt>
                <c:pt idx="10776">
                  <c:v>2.4679482448846102E-3</c:v>
                </c:pt>
                <c:pt idx="10777">
                  <c:v>2.4677875917404899E-3</c:v>
                </c:pt>
                <c:pt idx="10778">
                  <c:v>2.4676283355802302E-3</c:v>
                </c:pt>
                <c:pt idx="10779">
                  <c:v>2.4674660526216E-3</c:v>
                </c:pt>
                <c:pt idx="10780">
                  <c:v>2.4673056323081199E-3</c:v>
                </c:pt>
                <c:pt idx="10781">
                  <c:v>2.4671456776559401E-3</c:v>
                </c:pt>
                <c:pt idx="10782">
                  <c:v>2.4669864214956799E-3</c:v>
                </c:pt>
                <c:pt idx="10783">
                  <c:v>2.4668260011821998E-3</c:v>
                </c:pt>
                <c:pt idx="10784">
                  <c:v>2.4666669778525799E-3</c:v>
                </c:pt>
                <c:pt idx="10785">
                  <c:v>2.46650632470846E-3</c:v>
                </c:pt>
                <c:pt idx="10786">
                  <c:v>2.4663486983627098E-3</c:v>
                </c:pt>
                <c:pt idx="10787">
                  <c:v>2.4661885108798699E-3</c:v>
                </c:pt>
                <c:pt idx="10788">
                  <c:v>2.4660273920744701E-3</c:v>
                </c:pt>
                <c:pt idx="10789">
                  <c:v>2.4658686015754899E-3</c:v>
                </c:pt>
                <c:pt idx="10790">
                  <c:v>2.4657126050442501E-3</c:v>
                </c:pt>
                <c:pt idx="10791">
                  <c:v>2.46555055491626E-3</c:v>
                </c:pt>
                <c:pt idx="10792">
                  <c:v>2.4653947912156599E-3</c:v>
                </c:pt>
                <c:pt idx="10793">
                  <c:v>2.4652350693941099E-3</c:v>
                </c:pt>
                <c:pt idx="10794">
                  <c:v>2.4650758132338498E-3</c:v>
                </c:pt>
                <c:pt idx="10795">
                  <c:v>2.4649184197187402E-3</c:v>
                </c:pt>
                <c:pt idx="10796">
                  <c:v>2.4647628888487799E-3</c:v>
                </c:pt>
                <c:pt idx="10797">
                  <c:v>2.4646036326885202E-3</c:v>
                </c:pt>
                <c:pt idx="10798">
                  <c:v>2.4644453078508399E-3</c:v>
                </c:pt>
                <c:pt idx="10799">
                  <c:v>2.4642911739647401E-3</c:v>
                </c:pt>
                <c:pt idx="10800">
                  <c:v>2.46413424611092E-3</c:v>
                </c:pt>
                <c:pt idx="10801">
                  <c:v>2.4639761541038799E-3</c:v>
                </c:pt>
                <c:pt idx="10802">
                  <c:v>2.4638173636049002E-3</c:v>
                </c:pt>
                <c:pt idx="10803">
                  <c:v>2.4636581074446401E-3</c:v>
                </c:pt>
                <c:pt idx="10804">
                  <c:v>2.4635021109133998E-3</c:v>
                </c:pt>
                <c:pt idx="10805">
                  <c:v>2.4633468128740801E-3</c:v>
                </c:pt>
                <c:pt idx="10806">
                  <c:v>2.4631915148347599E-3</c:v>
                </c:pt>
                <c:pt idx="10807">
                  <c:v>2.4630355183035101E-3</c:v>
                </c:pt>
                <c:pt idx="10808">
                  <c:v>2.4628816172480601E-3</c:v>
                </c:pt>
                <c:pt idx="10809">
                  <c:v>2.4627239909022999E-3</c:v>
                </c:pt>
                <c:pt idx="10810">
                  <c:v>2.4625677615404099E-3</c:v>
                </c:pt>
                <c:pt idx="10811">
                  <c:v>2.4624089710414401E-3</c:v>
                </c:pt>
                <c:pt idx="10812">
                  <c:v>2.4622550699859901E-3</c:v>
                </c:pt>
                <c:pt idx="10813">
                  <c:v>2.4621030315756802E-3</c:v>
                </c:pt>
                <c:pt idx="10814">
                  <c:v>2.4619444739073502E-3</c:v>
                </c:pt>
                <c:pt idx="10815">
                  <c:v>2.4617905728519002E-3</c:v>
                </c:pt>
                <c:pt idx="10816">
                  <c:v>2.4616348091512901E-3</c:v>
                </c:pt>
                <c:pt idx="10817">
                  <c:v>2.4614799767732599E-3</c:v>
                </c:pt>
                <c:pt idx="10818">
                  <c:v>2.4613265413790898E-3</c:v>
                </c:pt>
                <c:pt idx="10819">
                  <c:v>2.4611698463559099E-3</c:v>
                </c:pt>
                <c:pt idx="10820">
                  <c:v>2.4610173422843201E-3</c:v>
                </c:pt>
                <c:pt idx="10821">
                  <c:v>2.46086344122887E-3</c:v>
                </c:pt>
                <c:pt idx="10822">
                  <c:v>2.4607062805444002E-3</c:v>
                </c:pt>
                <c:pt idx="10823">
                  <c:v>2.4605523794889398E-3</c:v>
                </c:pt>
                <c:pt idx="10824">
                  <c:v>2.4604029022157201E-3</c:v>
                </c:pt>
                <c:pt idx="10825">
                  <c:v>2.4602480698376898E-3</c:v>
                </c:pt>
                <c:pt idx="10826">
                  <c:v>2.4600948672741699E-3</c:v>
                </c:pt>
                <c:pt idx="10827">
                  <c:v>2.4599386379122699E-3</c:v>
                </c:pt>
                <c:pt idx="10828">
                  <c:v>2.45978822931647E-3</c:v>
                </c:pt>
                <c:pt idx="10829">
                  <c:v>2.4596338625997301E-3</c:v>
                </c:pt>
                <c:pt idx="10830">
                  <c:v>2.4594797287136299E-3</c:v>
                </c:pt>
                <c:pt idx="10831">
                  <c:v>2.4593307171016901E-3</c:v>
                </c:pt>
                <c:pt idx="10832">
                  <c:v>2.4591733235865801E-3</c:v>
                </c:pt>
                <c:pt idx="10833">
                  <c:v>2.4590201210230602E-3</c:v>
                </c:pt>
                <c:pt idx="10834">
                  <c:v>2.4588720407336898E-3</c:v>
                </c:pt>
                <c:pt idx="10835">
                  <c:v>2.4587162770330902E-3</c:v>
                </c:pt>
                <c:pt idx="10836">
                  <c:v>2.4585674982518001E-3</c:v>
                </c:pt>
                <c:pt idx="10837">
                  <c:v>2.4584138300269799E-3</c:v>
                </c:pt>
                <c:pt idx="10838">
                  <c:v>2.4582636542618301E-3</c:v>
                </c:pt>
                <c:pt idx="10839">
                  <c:v>2.4581092875450902E-3</c:v>
                </c:pt>
                <c:pt idx="10840">
                  <c:v>2.45795981027186E-3</c:v>
                </c:pt>
                <c:pt idx="10841">
                  <c:v>2.4578066077083401E-3</c:v>
                </c:pt>
                <c:pt idx="10842">
                  <c:v>2.4576543364673901E-3</c:v>
                </c:pt>
                <c:pt idx="10843">
                  <c:v>2.4575027637183701E-3</c:v>
                </c:pt>
                <c:pt idx="10844">
                  <c:v>2.4573525879532099E-3</c:v>
                </c:pt>
                <c:pt idx="10845">
                  <c:v>2.4572026450186998E-3</c:v>
                </c:pt>
                <c:pt idx="10846">
                  <c:v>2.45705246925354E-3</c:v>
                </c:pt>
                <c:pt idx="10847">
                  <c:v>2.4568988010287298E-3</c:v>
                </c:pt>
                <c:pt idx="10848">
                  <c:v>2.45675211772323E-3</c:v>
                </c:pt>
                <c:pt idx="10849">
                  <c:v>2.4566017091274301E-3</c:v>
                </c:pt>
                <c:pt idx="10850">
                  <c:v>2.4564526975154898E-3</c:v>
                </c:pt>
                <c:pt idx="10851">
                  <c:v>2.4562997277826101E-3</c:v>
                </c:pt>
                <c:pt idx="10852">
                  <c:v>2.4561511818319598E-3</c:v>
                </c:pt>
                <c:pt idx="10853">
                  <c:v>2.4559993762522901E-3</c:v>
                </c:pt>
                <c:pt idx="10854">
                  <c:v>2.4558526929467899E-3</c:v>
                </c:pt>
                <c:pt idx="10855">
                  <c:v>2.4557018186897E-3</c:v>
                </c:pt>
                <c:pt idx="10856">
                  <c:v>2.4555532727390502E-3</c:v>
                </c:pt>
                <c:pt idx="10857">
                  <c:v>2.4554033298045401E-3</c:v>
                </c:pt>
                <c:pt idx="10858">
                  <c:v>2.4552536197006698E-3</c:v>
                </c:pt>
                <c:pt idx="10859">
                  <c:v>2.4551062379032399E-3</c:v>
                </c:pt>
                <c:pt idx="10860">
                  <c:v>2.4549548979848602E-3</c:v>
                </c:pt>
                <c:pt idx="10861">
                  <c:v>2.45480658486486E-3</c:v>
                </c:pt>
                <c:pt idx="10862">
                  <c:v>2.4546545464545501E-3</c:v>
                </c:pt>
                <c:pt idx="10863">
                  <c:v>2.4545097257942E-3</c:v>
                </c:pt>
                <c:pt idx="10864">
                  <c:v>2.45435978285968E-3</c:v>
                </c:pt>
                <c:pt idx="10865">
                  <c:v>2.4542119354009598E-3</c:v>
                </c:pt>
                <c:pt idx="10866">
                  <c:v>2.4540633894503099E-3</c:v>
                </c:pt>
                <c:pt idx="10867">
                  <c:v>2.4539150763302998E-3</c:v>
                </c:pt>
                <c:pt idx="10868">
                  <c:v>2.45376955717802E-3</c:v>
                </c:pt>
                <c:pt idx="10869">
                  <c:v>2.4536182172596398E-3</c:v>
                </c:pt>
                <c:pt idx="10870">
                  <c:v>2.4534699041396401E-3</c:v>
                </c:pt>
                <c:pt idx="10871">
                  <c:v>2.4533262476325E-3</c:v>
                </c:pt>
                <c:pt idx="10872">
                  <c:v>2.4531756062060599E-3</c:v>
                </c:pt>
                <c:pt idx="10873">
                  <c:v>2.45302869006991E-3</c:v>
                </c:pt>
                <c:pt idx="10874">
                  <c:v>2.4528827052563399E-3</c:v>
                </c:pt>
                <c:pt idx="10875">
                  <c:v>2.4527369532734199E-3</c:v>
                </c:pt>
                <c:pt idx="10876">
                  <c:v>2.4525870103388999E-3</c:v>
                </c:pt>
                <c:pt idx="10877">
                  <c:v>2.4524389300495399E-3</c:v>
                </c:pt>
                <c:pt idx="10878">
                  <c:v>2.4522950407117601E-3</c:v>
                </c:pt>
                <c:pt idx="10879">
                  <c:v>2.45215022005141E-3</c:v>
                </c:pt>
                <c:pt idx="10880">
                  <c:v>2.4520053993910499E-3</c:v>
                </c:pt>
                <c:pt idx="10881">
                  <c:v>2.4518547579646102E-3</c:v>
                </c:pt>
                <c:pt idx="10882">
                  <c:v>2.4517122656107001E-3</c:v>
                </c:pt>
                <c:pt idx="10883">
                  <c:v>2.45155999436975E-3</c:v>
                </c:pt>
                <c:pt idx="10884">
                  <c:v>2.45141587220132E-3</c:v>
                </c:pt>
                <c:pt idx="10885">
                  <c:v>2.4512712843716101E-3</c:v>
                </c:pt>
                <c:pt idx="10886">
                  <c:v>2.4511248338967601E-3</c:v>
                </c:pt>
                <c:pt idx="10887">
                  <c:v>2.4509821087121998E-3</c:v>
                </c:pt>
                <c:pt idx="10888">
                  <c:v>2.4508356582373398E-3</c:v>
                </c:pt>
                <c:pt idx="10889">
                  <c:v>2.4506908375769901E-3</c:v>
                </c:pt>
                <c:pt idx="10890">
                  <c:v>2.45054764673114E-3</c:v>
                </c:pt>
                <c:pt idx="10891">
                  <c:v>2.4503974709659802E-3</c:v>
                </c:pt>
                <c:pt idx="10892">
                  <c:v>2.4502547457814199E-3</c:v>
                </c:pt>
                <c:pt idx="10893">
                  <c:v>2.4501108564436401E-3</c:v>
                </c:pt>
                <c:pt idx="10894">
                  <c:v>2.4499655701220001E-3</c:v>
                </c:pt>
                <c:pt idx="10895">
                  <c:v>2.4498198181390801E-3</c:v>
                </c:pt>
                <c:pt idx="10896">
                  <c:v>2.44967546314001E-3</c:v>
                </c:pt>
                <c:pt idx="10897">
                  <c:v>2.4495311081409398E-3</c:v>
                </c:pt>
                <c:pt idx="10898">
                  <c:v>2.4493879172951E-3</c:v>
                </c:pt>
                <c:pt idx="10899">
                  <c:v>2.4492430966347499E-3</c:v>
                </c:pt>
                <c:pt idx="10900">
                  <c:v>2.4491010699421202E-3</c:v>
                </c:pt>
                <c:pt idx="10901">
                  <c:v>2.4489541538059698E-3</c:v>
                </c:pt>
                <c:pt idx="10902">
                  <c:v>2.4488128256052702E-3</c:v>
                </c:pt>
                <c:pt idx="10903">
                  <c:v>2.44866847060621E-3</c:v>
                </c:pt>
                <c:pt idx="10904">
                  <c:v>2.44852434843779E-3</c:v>
                </c:pt>
                <c:pt idx="10905">
                  <c:v>2.44838139042258E-3</c:v>
                </c:pt>
                <c:pt idx="10906">
                  <c:v>2.44823726825416E-3</c:v>
                </c:pt>
                <c:pt idx="10907">
                  <c:v>2.4480945430696002E-3</c:v>
                </c:pt>
                <c:pt idx="10908">
                  <c:v>2.4479483254253899E-3</c:v>
                </c:pt>
                <c:pt idx="10909">
                  <c:v>2.4478104896843399E-3</c:v>
                </c:pt>
                <c:pt idx="10910">
                  <c:v>2.4476672988385001E-3</c:v>
                </c:pt>
                <c:pt idx="10911">
                  <c:v>2.4475229438394299E-3</c:v>
                </c:pt>
                <c:pt idx="10912">
                  <c:v>2.4473799858242299E-3</c:v>
                </c:pt>
                <c:pt idx="10913">
                  <c:v>2.4472360964864501E-3</c:v>
                </c:pt>
                <c:pt idx="10914">
                  <c:v>2.4470950011163898E-3</c:v>
                </c:pt>
                <c:pt idx="10915">
                  <c:v>2.4469532072544098E-3</c:v>
                </c:pt>
                <c:pt idx="10916">
                  <c:v>2.4468114133924198E-3</c:v>
                </c:pt>
                <c:pt idx="10917">
                  <c:v>2.44666868820787E-3</c:v>
                </c:pt>
                <c:pt idx="10918">
                  <c:v>2.4465278256684498E-3</c:v>
                </c:pt>
                <c:pt idx="10919">
                  <c:v>2.4463860318064698E-3</c:v>
                </c:pt>
                <c:pt idx="10920">
                  <c:v>2.4462419096380498E-3</c:v>
                </c:pt>
                <c:pt idx="10921">
                  <c:v>2.4461043067276499E-3</c:v>
                </c:pt>
                <c:pt idx="10922">
                  <c:v>2.4459618143737299E-3</c:v>
                </c:pt>
                <c:pt idx="10923">
                  <c:v>2.4458211846649699E-3</c:v>
                </c:pt>
                <c:pt idx="10924">
                  <c:v>2.4456793908029799E-3</c:v>
                </c:pt>
                <c:pt idx="10925">
                  <c:v>2.4455368984490598E-3</c:v>
                </c:pt>
                <c:pt idx="10926">
                  <c:v>2.4453990627080202E-3</c:v>
                </c:pt>
                <c:pt idx="10927">
                  <c:v>2.44525237940252E-3</c:v>
                </c:pt>
                <c:pt idx="10928">
                  <c:v>2.44511407800019E-3</c:v>
                </c:pt>
                <c:pt idx="10929">
                  <c:v>2.4449711199849801E-3</c:v>
                </c:pt>
                <c:pt idx="10930">
                  <c:v>2.4448304902762201E-3</c:v>
                </c:pt>
                <c:pt idx="10931">
                  <c:v>2.44469265453517E-3</c:v>
                </c:pt>
                <c:pt idx="10932">
                  <c:v>2.4445506278425498E-3</c:v>
                </c:pt>
                <c:pt idx="10933">
                  <c:v>2.4444144219160102E-3</c:v>
                </c:pt>
                <c:pt idx="10934">
                  <c:v>2.4442726280540202E-3</c:v>
                </c:pt>
                <c:pt idx="10935">
                  <c:v>2.4441322311758999E-3</c:v>
                </c:pt>
                <c:pt idx="10936">
                  <c:v>2.4439925327897098E-3</c:v>
                </c:pt>
                <c:pt idx="10937">
                  <c:v>2.4438516702503001E-3</c:v>
                </c:pt>
                <c:pt idx="10938">
                  <c:v>2.4437108077108899E-3</c:v>
                </c:pt>
                <c:pt idx="10939">
                  <c:v>2.4435718078166199E-3</c:v>
                </c:pt>
                <c:pt idx="10940">
                  <c:v>2.4434321094304302E-3</c:v>
                </c:pt>
                <c:pt idx="10941">
                  <c:v>2.44329357519746E-3</c:v>
                </c:pt>
                <c:pt idx="10942">
                  <c:v>2.4431543424725498E-3</c:v>
                </c:pt>
                <c:pt idx="10943">
                  <c:v>2.4430169723928001E-3</c:v>
                </c:pt>
                <c:pt idx="10944">
                  <c:v>2.4428726173937299E-3</c:v>
                </c:pt>
                <c:pt idx="10945">
                  <c:v>2.44273617863655E-3</c:v>
                </c:pt>
                <c:pt idx="10946">
                  <c:v>2.4426004383712998E-3</c:v>
                </c:pt>
                <c:pt idx="10947">
                  <c:v>2.44246167130768E-3</c:v>
                </c:pt>
                <c:pt idx="10948">
                  <c:v>2.4423198774457E-3</c:v>
                </c:pt>
                <c:pt idx="10949">
                  <c:v>2.4421836715191598E-3</c:v>
                </c:pt>
                <c:pt idx="10950">
                  <c:v>2.4420451372861901E-3</c:v>
                </c:pt>
                <c:pt idx="10951">
                  <c:v>2.4419049732387101E-3</c:v>
                </c:pt>
                <c:pt idx="10952">
                  <c:v>2.4417676031589499E-3</c:v>
                </c:pt>
                <c:pt idx="10953">
                  <c:v>2.44163163006306E-3</c:v>
                </c:pt>
                <c:pt idx="10954">
                  <c:v>2.44149100035429E-3</c:v>
                </c:pt>
                <c:pt idx="10955">
                  <c:v>2.4413557257503301E-3</c:v>
                </c:pt>
                <c:pt idx="10956">
                  <c:v>2.44121835567057E-3</c:v>
                </c:pt>
                <c:pt idx="10957">
                  <c:v>2.44107656180859E-3</c:v>
                </c:pt>
                <c:pt idx="10958">
                  <c:v>2.4409380275756099E-3</c:v>
                </c:pt>
                <c:pt idx="10959">
                  <c:v>2.44080042466521E-3</c:v>
                </c:pt>
                <c:pt idx="10960">
                  <c:v>2.4406658485531798E-3</c:v>
                </c:pt>
                <c:pt idx="10961">
                  <c:v>2.4405287113040699E-3</c:v>
                </c:pt>
                <c:pt idx="10962">
                  <c:v>2.44038994424045E-3</c:v>
                </c:pt>
                <c:pt idx="10963">
                  <c:v>2.4402525741606899E-3</c:v>
                </c:pt>
                <c:pt idx="10964">
                  <c:v>2.44011729955673E-3</c:v>
                </c:pt>
                <c:pt idx="10965">
                  <c:v>2.43998179212213E-3</c:v>
                </c:pt>
                <c:pt idx="10966">
                  <c:v>2.4398434907198E-3</c:v>
                </c:pt>
                <c:pt idx="10967">
                  <c:v>2.43970449082553E-3</c:v>
                </c:pt>
                <c:pt idx="10968">
                  <c:v>2.4395722430199402E-3</c:v>
                </c:pt>
                <c:pt idx="10969">
                  <c:v>2.4394325446337501E-3</c:v>
                </c:pt>
                <c:pt idx="10970">
                  <c:v>2.4392949417233502E-3</c:v>
                </c:pt>
                <c:pt idx="10971">
                  <c:v>2.4391619954258199E-3</c:v>
                </c:pt>
                <c:pt idx="10972">
                  <c:v>2.43902439251542E-3</c:v>
                </c:pt>
                <c:pt idx="10973">
                  <c:v>2.4388874880969498E-3</c:v>
                </c:pt>
                <c:pt idx="10974">
                  <c:v>2.4387519806623498E-3</c:v>
                </c:pt>
                <c:pt idx="10975">
                  <c:v>2.4386164732277402E-3</c:v>
                </c:pt>
                <c:pt idx="10976">
                  <c:v>2.4384786374867001E-3</c:v>
                </c:pt>
                <c:pt idx="10977">
                  <c:v>2.4383433628827299E-3</c:v>
                </c:pt>
                <c:pt idx="10978">
                  <c:v>2.43821088224649E-3</c:v>
                </c:pt>
                <c:pt idx="10979">
                  <c:v>2.43807141669095E-3</c:v>
                </c:pt>
                <c:pt idx="10980">
                  <c:v>2.4379403330385698E-3</c:v>
                </c:pt>
                <c:pt idx="10981">
                  <c:v>2.4378036614507402E-3</c:v>
                </c:pt>
                <c:pt idx="10982">
                  <c:v>2.4376718793064399E-3</c:v>
                </c:pt>
                <c:pt idx="10983">
                  <c:v>2.4375356733798998E-3</c:v>
                </c:pt>
                <c:pt idx="10984">
                  <c:v>2.4373969063162799E-3</c:v>
                </c:pt>
                <c:pt idx="10985">
                  <c:v>2.4372623302042502E-3</c:v>
                </c:pt>
                <c:pt idx="10986">
                  <c:v>2.4371272884309301E-3</c:v>
                </c:pt>
                <c:pt idx="10987">
                  <c:v>2.4369948077946901E-3</c:v>
                </c:pt>
                <c:pt idx="10988">
                  <c:v>2.4368588346988002E-3</c:v>
                </c:pt>
                <c:pt idx="10989">
                  <c:v>2.4367256555706302E-3</c:v>
                </c:pt>
                <c:pt idx="10990">
                  <c:v>2.4365917779505301E-3</c:v>
                </c:pt>
                <c:pt idx="10991">
                  <c:v>2.4364548735320598E-3</c:v>
                </c:pt>
                <c:pt idx="10992">
                  <c:v>2.43632309138775E-3</c:v>
                </c:pt>
                <c:pt idx="10993">
                  <c:v>2.4361885152757198E-3</c:v>
                </c:pt>
                <c:pt idx="10994">
                  <c:v>2.43605556897819E-3</c:v>
                </c:pt>
                <c:pt idx="10995">
                  <c:v>2.4359188973903699E-3</c:v>
                </c:pt>
                <c:pt idx="10996">
                  <c:v>2.4357826914638298E-3</c:v>
                </c:pt>
                <c:pt idx="10997">
                  <c:v>2.4356490466743699E-3</c:v>
                </c:pt>
                <c:pt idx="10998">
                  <c:v>2.4355172645300601E-3</c:v>
                </c:pt>
                <c:pt idx="10999">
                  <c:v>2.43538222275674E-3</c:v>
                </c:pt>
                <c:pt idx="11000">
                  <c:v>2.4352546315640198E-3</c:v>
                </c:pt>
                <c:pt idx="11001">
                  <c:v>2.4351179599762002E-3</c:v>
                </c:pt>
                <c:pt idx="11002">
                  <c:v>2.4349857121706E-3</c:v>
                </c:pt>
                <c:pt idx="11003">
                  <c:v>2.43485253304243E-3</c:v>
                </c:pt>
                <c:pt idx="11004">
                  <c:v>2.43472051806748E-3</c:v>
                </c:pt>
                <c:pt idx="11005">
                  <c:v>2.43458454497159E-3</c:v>
                </c:pt>
                <c:pt idx="11006">
                  <c:v>2.4344522971659899E-3</c:v>
                </c:pt>
                <c:pt idx="11007">
                  <c:v>2.43432214483619E-3</c:v>
                </c:pt>
                <c:pt idx="11008">
                  <c:v>2.4341868702322201E-3</c:v>
                </c:pt>
                <c:pt idx="11009">
                  <c:v>2.43405182845891E-3</c:v>
                </c:pt>
                <c:pt idx="11010">
                  <c:v>2.4339223746210302E-3</c:v>
                </c:pt>
                <c:pt idx="11011">
                  <c:v>2.4337880313396502E-3</c:v>
                </c:pt>
                <c:pt idx="11012">
                  <c:v>2.4336583446711302E-3</c:v>
                </c:pt>
                <c:pt idx="11013">
                  <c:v>2.4335240013897402E-3</c:v>
                </c:pt>
                <c:pt idx="11014">
                  <c:v>2.4333931505680102E-3</c:v>
                </c:pt>
                <c:pt idx="11015">
                  <c:v>2.43326323106885E-3</c:v>
                </c:pt>
                <c:pt idx="11016">
                  <c:v>2.43312888778746E-3</c:v>
                </c:pt>
                <c:pt idx="11017">
                  <c:v>2.4329978041350798E-3</c:v>
                </c:pt>
                <c:pt idx="11018">
                  <c:v>2.4328634608537002E-3</c:v>
                </c:pt>
                <c:pt idx="11019">
                  <c:v>2.4327344726771099E-3</c:v>
                </c:pt>
                <c:pt idx="11020">
                  <c:v>2.4326001293957199E-3</c:v>
                </c:pt>
                <c:pt idx="11021">
                  <c:v>2.4324685800820602E-3</c:v>
                </c:pt>
                <c:pt idx="11022">
                  <c:v>2.4323393590748301E-3</c:v>
                </c:pt>
                <c:pt idx="11023">
                  <c:v>2.4322038516402201E-3</c:v>
                </c:pt>
                <c:pt idx="11024">
                  <c:v>2.4320732336491299E-3</c:v>
                </c:pt>
                <c:pt idx="11025">
                  <c:v>2.4319447111338399E-3</c:v>
                </c:pt>
                <c:pt idx="11026">
                  <c:v>2.43181176483631E-3</c:v>
                </c:pt>
                <c:pt idx="11027">
                  <c:v>2.4316823109984398E-3</c:v>
                </c:pt>
                <c:pt idx="11028">
                  <c:v>2.4315519258379902E-3</c:v>
                </c:pt>
                <c:pt idx="11029">
                  <c:v>2.4314187467098201E-3</c:v>
                </c:pt>
                <c:pt idx="11030">
                  <c:v>2.4312909226864598E-3</c:v>
                </c:pt>
                <c:pt idx="11031">
                  <c:v>2.4311561137437799E-3</c:v>
                </c:pt>
                <c:pt idx="11032">
                  <c:v>2.4310280568897698E-3</c:v>
                </c:pt>
                <c:pt idx="11033">
                  <c:v>2.4309002328664099E-3</c:v>
                </c:pt>
                <c:pt idx="11034">
                  <c:v>2.4307684507221001E-3</c:v>
                </c:pt>
                <c:pt idx="11035">
                  <c:v>2.4306366685777898E-3</c:v>
                </c:pt>
                <c:pt idx="11036">
                  <c:v>2.4305086117237802E-3</c:v>
                </c:pt>
                <c:pt idx="11037">
                  <c:v>2.4303800892084798E-3</c:v>
                </c:pt>
                <c:pt idx="11038">
                  <c:v>2.4302499368786799E-3</c:v>
                </c:pt>
                <c:pt idx="11039">
                  <c:v>2.43011466227472E-3</c:v>
                </c:pt>
                <c:pt idx="11040">
                  <c:v>2.4299849756062E-3</c:v>
                </c:pt>
                <c:pt idx="11041">
                  <c:v>2.4298562202602599E-3</c:v>
                </c:pt>
                <c:pt idx="11042">
                  <c:v>2.42972373962402E-3</c:v>
                </c:pt>
                <c:pt idx="11043">
                  <c:v>2.42959754541516E-3</c:v>
                </c:pt>
                <c:pt idx="11044">
                  <c:v>2.42946669459343E-3</c:v>
                </c:pt>
                <c:pt idx="11045">
                  <c:v>2.4293395690619902E-3</c:v>
                </c:pt>
                <c:pt idx="11046">
                  <c:v>2.4292091839015501E-3</c:v>
                </c:pt>
                <c:pt idx="11047">
                  <c:v>2.42908159270883E-3</c:v>
                </c:pt>
                <c:pt idx="11048">
                  <c:v>2.42894841358066E-3</c:v>
                </c:pt>
                <c:pt idx="11049">
                  <c:v>2.4288357235491302E-3</c:v>
                </c:pt>
                <c:pt idx="11050">
                  <c:v>2.4287293199449799E-3</c:v>
                </c:pt>
                <c:pt idx="11051">
                  <c:v>2.4286166299134502E-3</c:v>
                </c:pt>
                <c:pt idx="11052">
                  <c:v>2.4285039398819199E-3</c:v>
                </c:pt>
                <c:pt idx="11053">
                  <c:v>2.4283917155116801E-3</c:v>
                </c:pt>
                <c:pt idx="11054">
                  <c:v>2.4282857775688202E-3</c:v>
                </c:pt>
                <c:pt idx="11055">
                  <c:v>2.4281775113195198E-3</c:v>
                </c:pt>
                <c:pt idx="11056">
                  <c:v>2.4280708748847198E-3</c:v>
                </c:pt>
                <c:pt idx="11057">
                  <c:v>2.4279616773128501E-3</c:v>
                </c:pt>
                <c:pt idx="11058">
                  <c:v>2.4278587661683598E-3</c:v>
                </c:pt>
                <c:pt idx="11059">
                  <c:v>2.42774887010455E-3</c:v>
                </c:pt>
                <c:pt idx="11060">
                  <c:v>2.42764502763748E-3</c:v>
                </c:pt>
                <c:pt idx="11061">
                  <c:v>2.4275379255414E-3</c:v>
                </c:pt>
                <c:pt idx="11062">
                  <c:v>2.42743641138077E-3</c:v>
                </c:pt>
                <c:pt idx="11063">
                  <c:v>2.4273302406072599E-3</c:v>
                </c:pt>
                <c:pt idx="11064">
                  <c:v>2.4272238370031101E-3</c:v>
                </c:pt>
                <c:pt idx="11065">
                  <c:v>2.4271251168102E-3</c:v>
                </c:pt>
                <c:pt idx="11066">
                  <c:v>2.4270177818834799E-3</c:v>
                </c:pt>
                <c:pt idx="11067">
                  <c:v>2.4269127752631898E-3</c:v>
                </c:pt>
                <c:pt idx="11068">
                  <c:v>2.4268089327961202E-3</c:v>
                </c:pt>
                <c:pt idx="11069">
                  <c:v>2.42670485749841E-3</c:v>
                </c:pt>
                <c:pt idx="11070">
                  <c:v>2.4266038089990598E-3</c:v>
                </c:pt>
                <c:pt idx="11071">
                  <c:v>2.4265034589916498E-3</c:v>
                </c:pt>
                <c:pt idx="11072">
                  <c:v>2.42639821954072E-3</c:v>
                </c:pt>
                <c:pt idx="11073">
                  <c:v>2.4262985680252301E-3</c:v>
                </c:pt>
                <c:pt idx="11074">
                  <c:v>2.4261933285742998E-3</c:v>
                </c:pt>
                <c:pt idx="11075">
                  <c:v>2.4260897189378699E-3</c:v>
                </c:pt>
                <c:pt idx="11076">
                  <c:v>2.4259893689304599E-3</c:v>
                </c:pt>
                <c:pt idx="11077">
                  <c:v>2.4258848279714602E-3</c:v>
                </c:pt>
                <c:pt idx="11078">
                  <c:v>2.4257840123027602E-3</c:v>
                </c:pt>
                <c:pt idx="11079">
                  <c:v>2.4256829638034101E-3</c:v>
                </c:pt>
                <c:pt idx="11080">
                  <c:v>2.4255837779492101E-3</c:v>
                </c:pt>
                <c:pt idx="11081">
                  <c:v>2.4254790041595702E-3</c:v>
                </c:pt>
                <c:pt idx="11082">
                  <c:v>2.4253814481198801E-3</c:v>
                </c:pt>
                <c:pt idx="11083">
                  <c:v>2.42527294903994E-3</c:v>
                </c:pt>
                <c:pt idx="11084">
                  <c:v>2.4251758586615298E-3</c:v>
                </c:pt>
                <c:pt idx="11085">
                  <c:v>2.42507178336382E-3</c:v>
                </c:pt>
                <c:pt idx="11086">
                  <c:v>2.4249723646789798E-3</c:v>
                </c:pt>
                <c:pt idx="11087">
                  <c:v>2.4248685222119102E-3</c:v>
                </c:pt>
                <c:pt idx="11088">
                  <c:v>2.42476677522063E-3</c:v>
                </c:pt>
                <c:pt idx="11089">
                  <c:v>2.4246645625680698E-3</c:v>
                </c:pt>
                <c:pt idx="11090">
                  <c:v>2.42456514388323E-3</c:v>
                </c:pt>
                <c:pt idx="11091">
                  <c:v>2.4244664236903199E-3</c:v>
                </c:pt>
                <c:pt idx="11092">
                  <c:v>2.4243623483926101E-3</c:v>
                </c:pt>
                <c:pt idx="11093">
                  <c:v>2.4242661893367802E-3</c:v>
                </c:pt>
                <c:pt idx="11094">
                  <c:v>2.4241649080067899E-3</c:v>
                </c:pt>
                <c:pt idx="11095">
                  <c:v>2.4240615312010002E-3</c:v>
                </c:pt>
                <c:pt idx="11096">
                  <c:v>2.4239635095000302E-3</c:v>
                </c:pt>
                <c:pt idx="11097">
                  <c:v>2.42386292666197E-3</c:v>
                </c:pt>
                <c:pt idx="11098">
                  <c:v>2.4237651377916301E-3</c:v>
                </c:pt>
                <c:pt idx="11099">
                  <c:v>2.4236612953245601E-3</c:v>
                </c:pt>
                <c:pt idx="11100">
                  <c:v>2.4235614109784399E-3</c:v>
                </c:pt>
                <c:pt idx="11101">
                  <c:v>2.42346175946295E-3</c:v>
                </c:pt>
                <c:pt idx="11102">
                  <c:v>2.4233621079474701E-3</c:v>
                </c:pt>
                <c:pt idx="11103">
                  <c:v>2.42326338775456E-3</c:v>
                </c:pt>
                <c:pt idx="11104">
                  <c:v>2.4231611751019898E-3</c:v>
                </c:pt>
                <c:pt idx="11105">
                  <c:v>2.42306059226394E-3</c:v>
                </c:pt>
                <c:pt idx="11106">
                  <c:v>2.4229611735790998E-3</c:v>
                </c:pt>
                <c:pt idx="11107">
                  <c:v>2.4228626862168299E-3</c:v>
                </c:pt>
                <c:pt idx="11108">
                  <c:v>2.4227604735642702E-3</c:v>
                </c:pt>
                <c:pt idx="11109">
                  <c:v>2.4226626846939299E-3</c:v>
                </c:pt>
                <c:pt idx="11110">
                  <c:v>2.42256419733167E-3</c:v>
                </c:pt>
                <c:pt idx="11111">
                  <c:v>2.4224608205258799E-3</c:v>
                </c:pt>
                <c:pt idx="11112">
                  <c:v>2.4223602376878301E-3</c:v>
                </c:pt>
                <c:pt idx="11113">
                  <c:v>2.4222608190029899E-3</c:v>
                </c:pt>
                <c:pt idx="11114">
                  <c:v>2.4221662897616599E-3</c:v>
                </c:pt>
                <c:pt idx="11115">
                  <c:v>2.42206384427846E-3</c:v>
                </c:pt>
                <c:pt idx="11116">
                  <c:v>2.4219632614404002E-3</c:v>
                </c:pt>
                <c:pt idx="11117">
                  <c:v>2.4218652397394202E-3</c:v>
                </c:pt>
                <c:pt idx="11118">
                  <c:v>2.4217639584094299E-3</c:v>
                </c:pt>
                <c:pt idx="11119">
                  <c:v>2.4216682650148899E-3</c:v>
                </c:pt>
                <c:pt idx="11120">
                  <c:v>2.4215674493461899E-3</c:v>
                </c:pt>
                <c:pt idx="11121">
                  <c:v>2.4214715231210002E-3</c:v>
                </c:pt>
                <c:pt idx="11122">
                  <c:v>2.4213711731135902E-3</c:v>
                </c:pt>
                <c:pt idx="11123">
                  <c:v>2.42127128876746E-3</c:v>
                </c:pt>
                <c:pt idx="11124">
                  <c:v>2.42117489688098E-3</c:v>
                </c:pt>
                <c:pt idx="11125">
                  <c:v>2.4210745468735699E-3</c:v>
                </c:pt>
                <c:pt idx="11126">
                  <c:v>2.4209730327129399E-3</c:v>
                </c:pt>
                <c:pt idx="11127">
                  <c:v>2.4208712857216601E-3</c:v>
                </c:pt>
                <c:pt idx="11128">
                  <c:v>2.4207786191254802E-3</c:v>
                </c:pt>
                <c:pt idx="11129">
                  <c:v>2.4206801317632198E-3</c:v>
                </c:pt>
                <c:pt idx="11130">
                  <c:v>2.4205795489251601E-3</c:v>
                </c:pt>
                <c:pt idx="11131">
                  <c:v>2.42048082873225E-3</c:v>
                </c:pt>
                <c:pt idx="11132">
                  <c:v>2.4203821085393398E-3</c:v>
                </c:pt>
                <c:pt idx="11133">
                  <c:v>2.4202836211770799E-3</c:v>
                </c:pt>
                <c:pt idx="11134">
                  <c:v>2.4201837368309498E-3</c:v>
                </c:pt>
                <c:pt idx="11135">
                  <c:v>2.4200887419283399E-3</c:v>
                </c:pt>
                <c:pt idx="11136">
                  <c:v>2.4199907202273599E-3</c:v>
                </c:pt>
                <c:pt idx="11137">
                  <c:v>2.41989060305059E-3</c:v>
                </c:pt>
                <c:pt idx="11138">
                  <c:v>2.4197911843657498E-3</c:v>
                </c:pt>
                <c:pt idx="11139">
                  <c:v>2.4196966551244298E-3</c:v>
                </c:pt>
                <c:pt idx="11140">
                  <c:v>2.4195953737944399E-3</c:v>
                </c:pt>
                <c:pt idx="11141">
                  <c:v>2.4194999132305401E-3</c:v>
                </c:pt>
                <c:pt idx="11142">
                  <c:v>2.4194009602069798E-3</c:v>
                </c:pt>
                <c:pt idx="11143">
                  <c:v>2.41930154152215E-3</c:v>
                </c:pt>
                <c:pt idx="11144">
                  <c:v>2.41920398548245E-3</c:v>
                </c:pt>
                <c:pt idx="11145">
                  <c:v>2.4191092234104902E-3</c:v>
                </c:pt>
                <c:pt idx="11146">
                  <c:v>2.4190081749111401E-3</c:v>
                </c:pt>
                <c:pt idx="11147">
                  <c:v>2.4189115501940198E-3</c:v>
                </c:pt>
                <c:pt idx="11148">
                  <c:v>2.41881143301725E-3</c:v>
                </c:pt>
                <c:pt idx="11149">
                  <c:v>2.4187136441469201E-3</c:v>
                </c:pt>
                <c:pt idx="11150">
                  <c:v>2.4186165537685199E-3</c:v>
                </c:pt>
                <c:pt idx="11151">
                  <c:v>2.4185194633901102E-3</c:v>
                </c:pt>
                <c:pt idx="11152">
                  <c:v>2.4184226058423502E-3</c:v>
                </c:pt>
                <c:pt idx="11153">
                  <c:v>2.41832318715751E-3</c:v>
                </c:pt>
                <c:pt idx="11154">
                  <c:v>2.4182226043194502E-3</c:v>
                </c:pt>
                <c:pt idx="11155">
                  <c:v>2.41812667809427E-3</c:v>
                </c:pt>
                <c:pt idx="11156">
                  <c:v>2.4180323816835902E-3</c:v>
                </c:pt>
                <c:pt idx="11157">
                  <c:v>2.4179366882890502E-3</c:v>
                </c:pt>
                <c:pt idx="11158">
                  <c:v>2.4178426247090101E-3</c:v>
                </c:pt>
                <c:pt idx="11159">
                  <c:v>2.4177422747016001E-3</c:v>
                </c:pt>
                <c:pt idx="11160">
                  <c:v>2.4176419246941801E-3</c:v>
                </c:pt>
                <c:pt idx="11161">
                  <c:v>2.4175436701625599E-3</c:v>
                </c:pt>
                <c:pt idx="11162">
                  <c:v>2.41745170205832E-3</c:v>
                </c:pt>
                <c:pt idx="11163">
                  <c:v>2.4173532146960501E-3</c:v>
                </c:pt>
                <c:pt idx="11164">
                  <c:v>2.41725682280958E-3</c:v>
                </c:pt>
                <c:pt idx="11165">
                  <c:v>2.4171592667698899E-3</c:v>
                </c:pt>
                <c:pt idx="11166">
                  <c:v>2.4170635733753399E-3</c:v>
                </c:pt>
                <c:pt idx="11167">
                  <c:v>2.4169664829969402E-3</c:v>
                </c:pt>
                <c:pt idx="11168">
                  <c:v>2.41687172092497E-3</c:v>
                </c:pt>
                <c:pt idx="11169">
                  <c:v>2.4167741648852799E-3</c:v>
                </c:pt>
                <c:pt idx="11170">
                  <c:v>2.4166749790310899E-3</c:v>
                </c:pt>
                <c:pt idx="11171">
                  <c:v>2.4165774229913898E-3</c:v>
                </c:pt>
                <c:pt idx="11172">
                  <c:v>2.4164845235645801E-3</c:v>
                </c:pt>
                <c:pt idx="11173">
                  <c:v>2.4163855705410199E-3</c:v>
                </c:pt>
                <c:pt idx="11174">
                  <c:v>2.41629290394485E-3</c:v>
                </c:pt>
                <c:pt idx="11175">
                  <c:v>2.4161918554454999E-3</c:v>
                </c:pt>
                <c:pt idx="11176">
                  <c:v>2.41609406657517E-3</c:v>
                </c:pt>
                <c:pt idx="11177">
                  <c:v>2.4159993045031998E-3</c:v>
                </c:pt>
                <c:pt idx="11178">
                  <c:v>2.4159059394150998E-3</c:v>
                </c:pt>
                <c:pt idx="11179">
                  <c:v>2.4158125743269899E-3</c:v>
                </c:pt>
                <c:pt idx="11180">
                  <c:v>2.4157108273357201E-3</c:v>
                </c:pt>
                <c:pt idx="11181">
                  <c:v>2.4156172294169699E-3</c:v>
                </c:pt>
                <c:pt idx="11182">
                  <c:v>2.4155203718692099E-3</c:v>
                </c:pt>
                <c:pt idx="11183">
                  <c:v>2.4154270067810999E-3</c:v>
                </c:pt>
                <c:pt idx="11184">
                  <c:v>2.4153306148946298E-3</c:v>
                </c:pt>
                <c:pt idx="11185">
                  <c:v>2.4152314290404298E-3</c:v>
                </c:pt>
                <c:pt idx="11186">
                  <c:v>2.41513480432332E-3</c:v>
                </c:pt>
                <c:pt idx="11187">
                  <c:v>2.4150400422513498E-3</c:v>
                </c:pt>
                <c:pt idx="11188">
                  <c:v>2.4149438831955199E-3</c:v>
                </c:pt>
                <c:pt idx="11189">
                  <c:v>2.4148486554622598E-3</c:v>
                </c:pt>
                <c:pt idx="11190">
                  <c:v>2.4147538933903001E-3</c:v>
                </c:pt>
                <c:pt idx="11191">
                  <c:v>2.4146588984876901E-3</c:v>
                </c:pt>
                <c:pt idx="11192">
                  <c:v>2.414561342448E-3</c:v>
                </c:pt>
                <c:pt idx="11193">
                  <c:v>2.41446844302118E-3</c:v>
                </c:pt>
                <c:pt idx="11194">
                  <c:v>2.4143701884895602E-3</c:v>
                </c:pt>
                <c:pt idx="11195">
                  <c:v>2.41427822038531E-3</c:v>
                </c:pt>
                <c:pt idx="11196">
                  <c:v>2.4141815956682001E-3</c:v>
                </c:pt>
                <c:pt idx="11197">
                  <c:v>2.4140905588865302E-3</c:v>
                </c:pt>
                <c:pt idx="11198">
                  <c:v>2.41401139646769E-3</c:v>
                </c:pt>
                <c:pt idx="11199">
                  <c:v>2.4139380548149399E-3</c:v>
                </c:pt>
                <c:pt idx="11200">
                  <c:v>2.4138577282428698E-3</c:v>
                </c:pt>
                <c:pt idx="11201">
                  <c:v>2.4137857835739799E-3</c:v>
                </c:pt>
                <c:pt idx="11202">
                  <c:v>2.4137070868164301E-3</c:v>
                </c:pt>
                <c:pt idx="11203">
                  <c:v>2.4136374704539802E-3</c:v>
                </c:pt>
                <c:pt idx="11204">
                  <c:v>2.4135601706802901E-3</c:v>
                </c:pt>
                <c:pt idx="11205">
                  <c:v>2.4134879931807501E-3</c:v>
                </c:pt>
                <c:pt idx="11206">
                  <c:v>2.4134153500199301E-3</c:v>
                </c:pt>
                <c:pt idx="11207">
                  <c:v>2.4133436381816899E-3</c:v>
                </c:pt>
                <c:pt idx="11208">
                  <c:v>2.4132707621902201E-3</c:v>
                </c:pt>
                <c:pt idx="11209">
                  <c:v>2.4132020771503501E-3</c:v>
                </c:pt>
                <c:pt idx="11210">
                  <c:v>2.4131315294653199E-3</c:v>
                </c:pt>
                <c:pt idx="11211">
                  <c:v>2.4130542296916199E-3</c:v>
                </c:pt>
                <c:pt idx="11212">
                  <c:v>2.4129871744662502E-3</c:v>
                </c:pt>
                <c:pt idx="11213">
                  <c:v>2.4129168596118702E-3</c:v>
                </c:pt>
                <c:pt idx="11214">
                  <c:v>2.41284514777362E-3</c:v>
                </c:pt>
                <c:pt idx="11215">
                  <c:v>2.4127739015966702E-3</c:v>
                </c:pt>
                <c:pt idx="11216">
                  <c:v>2.4127017240971301E-3</c:v>
                </c:pt>
                <c:pt idx="11217">
                  <c:v>2.4126358330249799E-3</c:v>
                </c:pt>
                <c:pt idx="11218">
                  <c:v>2.4125613272190098E-3</c:v>
                </c:pt>
                <c:pt idx="11219">
                  <c:v>2.4124945048242799E-3</c:v>
                </c:pt>
                <c:pt idx="11220">
                  <c:v>2.4124232586473201E-3</c:v>
                </c:pt>
                <c:pt idx="11221">
                  <c:v>2.4123548064380902E-3</c:v>
                </c:pt>
                <c:pt idx="11222">
                  <c:v>2.41228309459984E-3</c:v>
                </c:pt>
                <c:pt idx="11223">
                  <c:v>2.4122153408825402E-3</c:v>
                </c:pt>
                <c:pt idx="11224">
                  <c:v>2.4121454916894401E-3</c:v>
                </c:pt>
                <c:pt idx="11225">
                  <c:v>2.4120782036334298E-3</c:v>
                </c:pt>
                <c:pt idx="11226">
                  <c:v>2.41200579330325E-3</c:v>
                </c:pt>
                <c:pt idx="11227">
                  <c:v>2.4119431618601101E-3</c:v>
                </c:pt>
                <c:pt idx="11228">
                  <c:v>2.4118693545460701E-3</c:v>
                </c:pt>
                <c:pt idx="11229">
                  <c:v>2.41180066950619E-3</c:v>
                </c:pt>
                <c:pt idx="11230">
                  <c:v>2.4117322172969601E-3</c:v>
                </c:pt>
                <c:pt idx="11231">
                  <c:v>2.4116649292409398E-3</c:v>
                </c:pt>
                <c:pt idx="11232">
                  <c:v>2.4115950800478502E-3</c:v>
                </c:pt>
                <c:pt idx="11233">
                  <c:v>2.4115233682096E-3</c:v>
                </c:pt>
                <c:pt idx="11234">
                  <c:v>2.4114572443068001E-3</c:v>
                </c:pt>
                <c:pt idx="11235">
                  <c:v>2.4113887920975698E-3</c:v>
                </c:pt>
                <c:pt idx="11236">
                  <c:v>2.41131754592061E-3</c:v>
                </c:pt>
                <c:pt idx="11237">
                  <c:v>2.4112523533403899E-3</c:v>
                </c:pt>
                <c:pt idx="11238">
                  <c:v>2.4111869279295202E-3</c:v>
                </c:pt>
                <c:pt idx="11239">
                  <c:v>2.4111119564622602E-3</c:v>
                </c:pt>
                <c:pt idx="11240">
                  <c:v>2.41104839369655E-3</c:v>
                </c:pt>
                <c:pt idx="11241">
                  <c:v>2.41097854450345E-3</c:v>
                </c:pt>
                <c:pt idx="11242">
                  <c:v>2.41090822964907E-3</c:v>
                </c:pt>
                <c:pt idx="11243">
                  <c:v>2.41084140725434E-3</c:v>
                </c:pt>
                <c:pt idx="11244">
                  <c:v>2.4107706267386701E-3</c:v>
                </c:pt>
                <c:pt idx="11245">
                  <c:v>2.4107075296342399E-3</c:v>
                </c:pt>
                <c:pt idx="11246">
                  <c:v>2.4106360506266399E-3</c:v>
                </c:pt>
                <c:pt idx="11247">
                  <c:v>2.4105708580464099E-3</c:v>
                </c:pt>
                <c:pt idx="11248">
                  <c:v>2.4105005431920299E-3</c:v>
                </c:pt>
                <c:pt idx="11249">
                  <c:v>2.4104365147650198E-3</c:v>
                </c:pt>
                <c:pt idx="11250">
                  <c:v>2.41036643274128E-3</c:v>
                </c:pt>
                <c:pt idx="11251">
                  <c:v>2.4103007744997701E-3</c:v>
                </c:pt>
                <c:pt idx="11252">
                  <c:v>2.4102323222905402E-3</c:v>
                </c:pt>
                <c:pt idx="11253">
                  <c:v>2.4101615417748698E-3</c:v>
                </c:pt>
                <c:pt idx="11254">
                  <c:v>2.4100968148559302E-3</c:v>
                </c:pt>
                <c:pt idx="11255">
                  <c:v>2.4100248701870398E-3</c:v>
                </c:pt>
                <c:pt idx="11256">
                  <c:v>2.40995944477618E-3</c:v>
                </c:pt>
                <c:pt idx="11257">
                  <c:v>2.4098956491798201E-3</c:v>
                </c:pt>
                <c:pt idx="11258">
                  <c:v>2.4098248686641398E-3</c:v>
                </c:pt>
                <c:pt idx="11259">
                  <c:v>2.4097568821161998E-3</c:v>
                </c:pt>
                <c:pt idx="11260">
                  <c:v>2.4096907582134E-3</c:v>
                </c:pt>
                <c:pt idx="11261">
                  <c:v>2.4096241686493202E-3</c:v>
                </c:pt>
                <c:pt idx="11262">
                  <c:v>2.4095522239804298E-3</c:v>
                </c:pt>
                <c:pt idx="11263">
                  <c:v>2.4094905238598598E-3</c:v>
                </c:pt>
                <c:pt idx="11264">
                  <c:v>2.4094199761748301E-3</c:v>
                </c:pt>
                <c:pt idx="11265">
                  <c:v>2.40935361944139E-3</c:v>
                </c:pt>
                <c:pt idx="11266">
                  <c:v>2.4092989042401301E-3</c:v>
                </c:pt>
                <c:pt idx="11267">
                  <c:v>2.4092402309179302E-3</c:v>
                </c:pt>
                <c:pt idx="11268">
                  <c:v>2.4091873783618199E-3</c:v>
                </c:pt>
                <c:pt idx="11269">
                  <c:v>2.4091280065476899E-3</c:v>
                </c:pt>
                <c:pt idx="11270">
                  <c:v>2.4090697988867799E-3</c:v>
                </c:pt>
                <c:pt idx="11271">
                  <c:v>2.4090136867016602E-3</c:v>
                </c:pt>
                <c:pt idx="11272">
                  <c:v>2.4089578073471802E-3</c:v>
                </c:pt>
                <c:pt idx="11273">
                  <c:v>2.4089035578072101E-3</c:v>
                </c:pt>
                <c:pt idx="11274">
                  <c:v>2.4088479112833699E-3</c:v>
                </c:pt>
                <c:pt idx="11275">
                  <c:v>2.4087887722998901E-3</c:v>
                </c:pt>
                <c:pt idx="11276">
                  <c:v>2.4087328929454101E-3</c:v>
                </c:pt>
                <c:pt idx="11277">
                  <c:v>2.4086784105747899E-3</c:v>
                </c:pt>
                <c:pt idx="11278">
                  <c:v>2.4086241610348199E-3</c:v>
                </c:pt>
                <c:pt idx="11279">
                  <c:v>2.4085668846964801E-3</c:v>
                </c:pt>
                <c:pt idx="11280">
                  <c:v>2.4085124023258699E-3</c:v>
                </c:pt>
                <c:pt idx="11281">
                  <c:v>2.4084546603262398E-3</c:v>
                </c:pt>
                <c:pt idx="11282">
                  <c:v>2.4083983153104799E-3</c:v>
                </c:pt>
                <c:pt idx="11283">
                  <c:v>2.4083410389721398E-3</c:v>
                </c:pt>
                <c:pt idx="11284">
                  <c:v>2.4082828313112298E-3</c:v>
                </c:pt>
                <c:pt idx="11285">
                  <c:v>2.40822834894061E-3</c:v>
                </c:pt>
                <c:pt idx="11286">
                  <c:v>2.40817293524742E-3</c:v>
                </c:pt>
                <c:pt idx="11287">
                  <c:v>2.4081186857074499E-3</c:v>
                </c:pt>
                <c:pt idx="11288">
                  <c:v>2.4080609437078199E-3</c:v>
                </c:pt>
                <c:pt idx="11289">
                  <c:v>2.4080036673694901E-3</c:v>
                </c:pt>
                <c:pt idx="11290">
                  <c:v>2.40794871933758E-3</c:v>
                </c:pt>
                <c:pt idx="11291">
                  <c:v>2.40789400413632E-3</c:v>
                </c:pt>
                <c:pt idx="11292">
                  <c:v>2.4078378919511999E-3</c:v>
                </c:pt>
                <c:pt idx="11293">
                  <c:v>2.4077845737338101E-3</c:v>
                </c:pt>
                <c:pt idx="11294">
                  <c:v>2.4077247362583902E-3</c:v>
                </c:pt>
                <c:pt idx="11295">
                  <c:v>2.4076709523797001E-3</c:v>
                </c:pt>
                <c:pt idx="11296">
                  <c:v>2.4076180998235902E-3</c:v>
                </c:pt>
                <c:pt idx="11297">
                  <c:v>2.40756361745298E-3</c:v>
                </c:pt>
                <c:pt idx="11298">
                  <c:v>2.4075068067759301E-3</c:v>
                </c:pt>
                <c:pt idx="11299">
                  <c:v>2.4074488319456599E-3</c:v>
                </c:pt>
                <c:pt idx="11300">
                  <c:v>2.4073969107121199E-3</c:v>
                </c:pt>
                <c:pt idx="11301">
                  <c:v>2.4073384702205701E-3</c:v>
                </c:pt>
                <c:pt idx="11302">
                  <c:v>2.4072832893580198E-3</c:v>
                </c:pt>
                <c:pt idx="11303">
                  <c:v>2.4072278756648302E-3</c:v>
                </c:pt>
                <c:pt idx="11304">
                  <c:v>2.40717106498778E-3</c:v>
                </c:pt>
                <c:pt idx="11305">
                  <c:v>2.4071182124316701E-3</c:v>
                </c:pt>
                <c:pt idx="11306">
                  <c:v>2.4070618674158998E-3</c:v>
                </c:pt>
                <c:pt idx="11307">
                  <c:v>2.4070052895695001E-3</c:v>
                </c:pt>
                <c:pt idx="11308">
                  <c:v>2.4069510400295301E-3</c:v>
                </c:pt>
                <c:pt idx="11309">
                  <c:v>2.4068974889814901E-3</c:v>
                </c:pt>
                <c:pt idx="11310">
                  <c:v>2.40684137679637E-3</c:v>
                </c:pt>
                <c:pt idx="11311">
                  <c:v>2.4067859631031799E-3</c:v>
                </c:pt>
                <c:pt idx="11312">
                  <c:v>2.4067331105470701E-3</c:v>
                </c:pt>
                <c:pt idx="11313">
                  <c:v>2.4066744372248602E-3</c:v>
                </c:pt>
                <c:pt idx="11314">
                  <c:v>2.40662065334618E-3</c:v>
                </c:pt>
                <c:pt idx="11315">
                  <c:v>2.4065671022981401E-3</c:v>
                </c:pt>
                <c:pt idx="11316">
                  <c:v>2.40651168860495E-3</c:v>
                </c:pt>
                <c:pt idx="11317">
                  <c:v>2.4064541794359701E-3</c:v>
                </c:pt>
                <c:pt idx="11318">
                  <c:v>2.40640505217016E-3</c:v>
                </c:pt>
                <c:pt idx="11319">
                  <c:v>2.4063470773398898E-3</c:v>
                </c:pt>
                <c:pt idx="11320">
                  <c:v>2.4062935262918498E-3</c:v>
                </c:pt>
                <c:pt idx="11321">
                  <c:v>2.4062397424131601E-3</c:v>
                </c:pt>
                <c:pt idx="11322">
                  <c:v>2.40618363022804E-3</c:v>
                </c:pt>
                <c:pt idx="11323">
                  <c:v>2.4061293806880699E-3</c:v>
                </c:pt>
                <c:pt idx="11324">
                  <c:v>2.4060741998255301E-3</c:v>
                </c:pt>
                <c:pt idx="11325">
                  <c:v>2.4060190189629802E-3</c:v>
                </c:pt>
                <c:pt idx="11326">
                  <c:v>2.4059636052697901E-3</c:v>
                </c:pt>
                <c:pt idx="11327">
                  <c:v>2.4059091228991799E-3</c:v>
                </c:pt>
                <c:pt idx="11328">
                  <c:v>2.40585510618985E-3</c:v>
                </c:pt>
                <c:pt idx="11329">
                  <c:v>2.4057999253273002E-3</c:v>
                </c:pt>
                <c:pt idx="11330">
                  <c:v>2.4057482369244099E-3</c:v>
                </c:pt>
                <c:pt idx="11331">
                  <c:v>2.4056937545538001E-3</c:v>
                </c:pt>
                <c:pt idx="11332">
                  <c:v>2.4056376423686699E-3</c:v>
                </c:pt>
                <c:pt idx="11333">
                  <c:v>2.4055850226432098E-3</c:v>
                </c:pt>
                <c:pt idx="11334">
                  <c:v>2.4055279791355098E-3</c:v>
                </c:pt>
                <c:pt idx="11335">
                  <c:v>2.4054772220551998E-3</c:v>
                </c:pt>
                <c:pt idx="11336">
                  <c:v>2.40542273968458E-3</c:v>
                </c:pt>
                <c:pt idx="11337">
                  <c:v>2.4053698871284702E-3</c:v>
                </c:pt>
                <c:pt idx="11338">
                  <c:v>2.4053133092820601E-3</c:v>
                </c:pt>
                <c:pt idx="11339">
                  <c:v>2.40525556728244E-3</c:v>
                </c:pt>
                <c:pt idx="11340">
                  <c:v>2.4052066728472701E-3</c:v>
                </c:pt>
                <c:pt idx="11341">
                  <c:v>2.40514543838799E-3</c:v>
                </c:pt>
                <c:pt idx="11342">
                  <c:v>2.40509700961411E-3</c:v>
                </c:pt>
                <c:pt idx="11343">
                  <c:v>2.4050432257354299E-3</c:v>
                </c:pt>
                <c:pt idx="11344">
                  <c:v>2.4049866478890198E-3</c:v>
                </c:pt>
                <c:pt idx="11345">
                  <c:v>2.40493332967162E-3</c:v>
                </c:pt>
                <c:pt idx="11346">
                  <c:v>2.4048816412687302E-3</c:v>
                </c:pt>
                <c:pt idx="11347">
                  <c:v>2.4048252962529698E-3</c:v>
                </c:pt>
                <c:pt idx="11348">
                  <c:v>2.4047705810517099E-3</c:v>
                </c:pt>
                <c:pt idx="11349">
                  <c:v>2.4047172628343101E-3</c:v>
                </c:pt>
                <c:pt idx="11350">
                  <c:v>2.4046639446169099E-3</c:v>
                </c:pt>
                <c:pt idx="11351">
                  <c:v>2.40461225621402E-3</c:v>
                </c:pt>
                <c:pt idx="11352">
                  <c:v>2.40455404855311E-3</c:v>
                </c:pt>
                <c:pt idx="11353">
                  <c:v>2.4045011959970002E-3</c:v>
                </c:pt>
                <c:pt idx="11354">
                  <c:v>2.4044506717473299E-3</c:v>
                </c:pt>
                <c:pt idx="11355">
                  <c:v>2.40439898334444E-3</c:v>
                </c:pt>
                <c:pt idx="11356">
                  <c:v>2.4043421726673798E-3</c:v>
                </c:pt>
                <c:pt idx="11357">
                  <c:v>2.4042874574661199E-3</c:v>
                </c:pt>
                <c:pt idx="11358">
                  <c:v>2.4042364675551701E-3</c:v>
                </c:pt>
                <c:pt idx="11359">
                  <c:v>2.4041826836764799E-3</c:v>
                </c:pt>
                <c:pt idx="11360">
                  <c:v>2.4041284341365099E-3</c:v>
                </c:pt>
                <c:pt idx="11361">
                  <c:v>2.4040751159191101E-3</c:v>
                </c:pt>
                <c:pt idx="11362">
                  <c:v>2.4040231946855801E-3</c:v>
                </c:pt>
                <c:pt idx="11363">
                  <c:v>2.40396941080689E-3</c:v>
                </c:pt>
                <c:pt idx="11364">
                  <c:v>2.4039174895733599E-3</c:v>
                </c:pt>
                <c:pt idx="11365">
                  <c:v>2.4038646370172501E-3</c:v>
                </c:pt>
                <c:pt idx="11366">
                  <c:v>2.4038082920014902E-3</c:v>
                </c:pt>
                <c:pt idx="11367">
                  <c:v>2.4037577677518099E-3</c:v>
                </c:pt>
                <c:pt idx="11368">
                  <c:v>2.4037016555666902E-3</c:v>
                </c:pt>
                <c:pt idx="11369">
                  <c:v>2.4036471731960799E-3</c:v>
                </c:pt>
                <c:pt idx="11370">
                  <c:v>2.4035940878093199E-3</c:v>
                </c:pt>
                <c:pt idx="11371">
                  <c:v>2.4035407695919301E-3</c:v>
                </c:pt>
                <c:pt idx="11372">
                  <c:v>2.4034897796809699E-3</c:v>
                </c:pt>
                <c:pt idx="11373">
                  <c:v>2.4034376256167902E-3</c:v>
                </c:pt>
                <c:pt idx="11374">
                  <c:v>2.4033836089074599E-3</c:v>
                </c:pt>
                <c:pt idx="11375">
                  <c:v>2.4033300578594199E-3</c:v>
                </c:pt>
                <c:pt idx="11376">
                  <c:v>2.4032783694565301E-3</c:v>
                </c:pt>
                <c:pt idx="11377">
                  <c:v>2.40322411991656E-3</c:v>
                </c:pt>
                <c:pt idx="11378">
                  <c:v>2.4031703360378699E-3</c:v>
                </c:pt>
                <c:pt idx="11379">
                  <c:v>2.4031198117882E-3</c:v>
                </c:pt>
                <c:pt idx="11380">
                  <c:v>2.4030669592320902E-3</c:v>
                </c:pt>
                <c:pt idx="11381">
                  <c:v>2.4030155036598401E-3</c:v>
                </c:pt>
                <c:pt idx="11382">
                  <c:v>2.4029626511037302E-3</c:v>
                </c:pt>
                <c:pt idx="11383">
                  <c:v>2.40291166119278E-3</c:v>
                </c:pt>
                <c:pt idx="11384">
                  <c:v>2.4028562474995899E-3</c:v>
                </c:pt>
                <c:pt idx="11385">
                  <c:v>2.4028033949434801E-3</c:v>
                </c:pt>
                <c:pt idx="11386">
                  <c:v>2.40275030955672E-3</c:v>
                </c:pt>
                <c:pt idx="11387">
                  <c:v>2.4026946630328898E-3</c:v>
                </c:pt>
                <c:pt idx="11388">
                  <c:v>2.4026443716138601E-3</c:v>
                </c:pt>
                <c:pt idx="11389">
                  <c:v>2.4025898892432499E-3</c:v>
                </c:pt>
                <c:pt idx="11390">
                  <c:v>2.40253866650164E-3</c:v>
                </c:pt>
                <c:pt idx="11391">
                  <c:v>2.40248744376004E-3</c:v>
                </c:pt>
                <c:pt idx="11392">
                  <c:v>2.4024341255426398E-3</c:v>
                </c:pt>
                <c:pt idx="11393">
                  <c:v>2.40237964317203E-3</c:v>
                </c:pt>
                <c:pt idx="11394">
                  <c:v>2.4023295845836401E-3</c:v>
                </c:pt>
                <c:pt idx="11395">
                  <c:v>2.4022790603339698E-3</c:v>
                </c:pt>
                <c:pt idx="11396">
                  <c:v>2.4022259749472098E-3</c:v>
                </c:pt>
                <c:pt idx="11397">
                  <c:v>2.4021742865443199E-3</c:v>
                </c:pt>
                <c:pt idx="11398">
                  <c:v>2.4021198041737101E-3</c:v>
                </c:pt>
                <c:pt idx="11399">
                  <c:v>2.4020639248192302E-3</c:v>
                </c:pt>
                <c:pt idx="11400">
                  <c:v>2.4020136334002001E-3</c:v>
                </c:pt>
                <c:pt idx="11401">
                  <c:v>2.4019635748118201E-3</c:v>
                </c:pt>
                <c:pt idx="11402">
                  <c:v>2.4019081611186301E-3</c:v>
                </c:pt>
                <c:pt idx="11403">
                  <c:v>2.40185623988509E-3</c:v>
                </c:pt>
                <c:pt idx="11404">
                  <c:v>2.40180781111121E-3</c:v>
                </c:pt>
                <c:pt idx="11405">
                  <c:v>2.4017551913857499E-3</c:v>
                </c:pt>
                <c:pt idx="11406">
                  <c:v>2.4017016403377099E-3</c:v>
                </c:pt>
                <c:pt idx="11407">
                  <c:v>2.4016487877816001E-3</c:v>
                </c:pt>
                <c:pt idx="11408">
                  <c:v>2.40159733220935E-3</c:v>
                </c:pt>
                <c:pt idx="11409">
                  <c:v>2.4015470407903199E-3</c:v>
                </c:pt>
                <c:pt idx="11410">
                  <c:v>2.4014951195567799E-3</c:v>
                </c:pt>
                <c:pt idx="11411">
                  <c:v>2.4014455266296898E-3</c:v>
                </c:pt>
                <c:pt idx="11412">
                  <c:v>2.4013917427510001E-3</c:v>
                </c:pt>
                <c:pt idx="11413">
                  <c:v>2.4013388901948898E-3</c:v>
                </c:pt>
                <c:pt idx="11414">
                  <c:v>2.4012881331145798E-3</c:v>
                </c:pt>
                <c:pt idx="11415">
                  <c:v>2.4012376088649E-3</c:v>
                </c:pt>
                <c:pt idx="11416">
                  <c:v>2.4011868517845899E-3</c:v>
                </c:pt>
                <c:pt idx="11417">
                  <c:v>2.40113097243011E-3</c:v>
                </c:pt>
                <c:pt idx="11418">
                  <c:v>2.4010799825191502E-3</c:v>
                </c:pt>
                <c:pt idx="11419">
                  <c:v>2.4010306224226999E-3</c:v>
                </c:pt>
                <c:pt idx="11420">
                  <c:v>2.4009756743907898E-3</c:v>
                </c:pt>
                <c:pt idx="11421">
                  <c:v>2.4009221233427499E-3</c:v>
                </c:pt>
                <c:pt idx="11422">
                  <c:v>2.4008725304156498E-3</c:v>
                </c:pt>
                <c:pt idx="11423">
                  <c:v>2.4008234031498402E-3</c:v>
                </c:pt>
                <c:pt idx="11424">
                  <c:v>2.4007728789001699E-3</c:v>
                </c:pt>
                <c:pt idx="11425">
                  <c:v>2.4007193278521299E-3</c:v>
                </c:pt>
                <c:pt idx="11426">
                  <c:v>2.40066577680409E-3</c:v>
                </c:pt>
                <c:pt idx="11427">
                  <c:v>2.4006159510463498E-3</c:v>
                </c:pt>
                <c:pt idx="11428">
                  <c:v>2.4005654267966799E-3</c:v>
                </c:pt>
                <c:pt idx="11429">
                  <c:v>2.40051420405507E-3</c:v>
                </c:pt>
                <c:pt idx="11430">
                  <c:v>2.4004615843295999E-3</c:v>
                </c:pt>
                <c:pt idx="11431">
                  <c:v>2.4004131555557199E-3</c:v>
                </c:pt>
                <c:pt idx="11432">
                  <c:v>2.4003623984754099E-3</c:v>
                </c:pt>
                <c:pt idx="11433">
                  <c:v>2.4003065191209299E-3</c:v>
                </c:pt>
                <c:pt idx="11434">
                  <c:v>2.4002583231777E-3</c:v>
                </c:pt>
                <c:pt idx="11435">
                  <c:v>2.4002068676054499E-3</c:v>
                </c:pt>
                <c:pt idx="11436">
                  <c:v>2.4001551792025601E-3</c:v>
                </c:pt>
                <c:pt idx="11437">
                  <c:v>2.40010605193675E-3</c:v>
                </c:pt>
                <c:pt idx="11438">
                  <c:v>2.40005180239677E-3</c:v>
                </c:pt>
                <c:pt idx="11439">
                  <c:v>2.4000015109777399E-3</c:v>
                </c:pt>
                <c:pt idx="11440">
                  <c:v>2.3999479599296999E-3</c:v>
                </c:pt>
                <c:pt idx="11441">
                  <c:v>2.3998995311558199E-3</c:v>
                </c:pt>
                <c:pt idx="11442">
                  <c:v>2.3998469114303602E-3</c:v>
                </c:pt>
                <c:pt idx="11443">
                  <c:v>2.3997984826564802E-3</c:v>
                </c:pt>
                <c:pt idx="11444">
                  <c:v>2.3997472599148698E-3</c:v>
                </c:pt>
                <c:pt idx="11445">
                  <c:v>2.3996969684958501E-3</c:v>
                </c:pt>
                <c:pt idx="11446">
                  <c:v>2.3996417876332998E-3</c:v>
                </c:pt>
                <c:pt idx="11447">
                  <c:v>2.3995928931981299E-3</c:v>
                </c:pt>
                <c:pt idx="11448">
                  <c:v>2.3995437659323198E-3</c:v>
                </c:pt>
                <c:pt idx="11449">
                  <c:v>2.39949207752943E-3</c:v>
                </c:pt>
                <c:pt idx="11450">
                  <c:v>2.3994413204491099E-3</c:v>
                </c:pt>
                <c:pt idx="11451">
                  <c:v>2.39938893355429E-3</c:v>
                </c:pt>
                <c:pt idx="11452">
                  <c:v>2.3993419017642702E-3</c:v>
                </c:pt>
                <c:pt idx="11453">
                  <c:v>2.39929091185331E-3</c:v>
                </c:pt>
                <c:pt idx="11454">
                  <c:v>2.3992387577891302E-3</c:v>
                </c:pt>
                <c:pt idx="11455">
                  <c:v>2.3991875350475298E-3</c:v>
                </c:pt>
                <c:pt idx="11456">
                  <c:v>2.39913701079786E-3</c:v>
                </c:pt>
                <c:pt idx="11457">
                  <c:v>2.3990860208869002E-3</c:v>
                </c:pt>
                <c:pt idx="11458">
                  <c:v>2.3990364279598002E-3</c:v>
                </c:pt>
                <c:pt idx="11459">
                  <c:v>2.3989852052181998E-3</c:v>
                </c:pt>
                <c:pt idx="11460">
                  <c:v>2.39893700927496E-3</c:v>
                </c:pt>
                <c:pt idx="11461">
                  <c:v>2.3988848552107798E-3</c:v>
                </c:pt>
                <c:pt idx="11462">
                  <c:v>2.3988352622836798E-3</c:v>
                </c:pt>
                <c:pt idx="11463">
                  <c:v>2.3987849708646501E-3</c:v>
                </c:pt>
                <c:pt idx="11464">
                  <c:v>2.3987318854779001E-3</c:v>
                </c:pt>
                <c:pt idx="11465">
                  <c:v>2.39868392236531E-3</c:v>
                </c:pt>
                <c:pt idx="11466">
                  <c:v>2.3986373562365801E-3</c:v>
                </c:pt>
                <c:pt idx="11467">
                  <c:v>2.3985861334949701E-3</c:v>
                </c:pt>
                <c:pt idx="11468">
                  <c:v>2.3985325824469302E-3</c:v>
                </c:pt>
                <c:pt idx="11469">
                  <c:v>2.3984799627214701E-3</c:v>
                </c:pt>
                <c:pt idx="11470">
                  <c:v>2.3984350264072401E-3</c:v>
                </c:pt>
                <c:pt idx="11471">
                  <c:v>2.3983833380043498E-3</c:v>
                </c:pt>
                <c:pt idx="11472">
                  <c:v>2.3983330465853201E-3</c:v>
                </c:pt>
                <c:pt idx="11473">
                  <c:v>2.3982813581824298E-3</c:v>
                </c:pt>
                <c:pt idx="11474">
                  <c:v>2.3982310667634002E-3</c:v>
                </c:pt>
                <c:pt idx="11475">
                  <c:v>2.3981775157153602E-3</c:v>
                </c:pt>
                <c:pt idx="11476">
                  <c:v>2.3981321137398499E-3</c:v>
                </c:pt>
                <c:pt idx="11477">
                  <c:v>2.3980841506272498E-3</c:v>
                </c:pt>
                <c:pt idx="11478">
                  <c:v>2.3980301339179299E-3</c:v>
                </c:pt>
                <c:pt idx="11479">
                  <c:v>2.3979842662811301E-3</c:v>
                </c:pt>
                <c:pt idx="11480">
                  <c:v>2.39793281070888E-3</c:v>
                </c:pt>
                <c:pt idx="11481">
                  <c:v>2.397884381935E-3</c:v>
                </c:pt>
                <c:pt idx="11482">
                  <c:v>2.3978329263627499E-3</c:v>
                </c:pt>
                <c:pt idx="11483">
                  <c:v>2.3977840319275899E-3</c:v>
                </c:pt>
                <c:pt idx="11484">
                  <c:v>2.3977346718311301E-3</c:v>
                </c:pt>
                <c:pt idx="11485">
                  <c:v>2.3976818192750198E-3</c:v>
                </c:pt>
                <c:pt idx="11486">
                  <c:v>2.39763362333179E-3</c:v>
                </c:pt>
                <c:pt idx="11487">
                  <c:v>2.3975810036063199E-3</c:v>
                </c:pt>
                <c:pt idx="11488">
                  <c:v>2.3975346703082301E-3</c:v>
                </c:pt>
                <c:pt idx="11489">
                  <c:v>2.3974841460585599E-3</c:v>
                </c:pt>
                <c:pt idx="11490">
                  <c:v>2.3974345531314598E-3</c:v>
                </c:pt>
                <c:pt idx="11491">
                  <c:v>2.3973835632205001E-3</c:v>
                </c:pt>
                <c:pt idx="11492">
                  <c:v>2.3973397910594901E-3</c:v>
                </c:pt>
                <c:pt idx="11493">
                  <c:v>2.3972874041646702E-3</c:v>
                </c:pt>
                <c:pt idx="11494">
                  <c:v>2.3972359485924201E-3</c:v>
                </c:pt>
                <c:pt idx="11495">
                  <c:v>2.3971858900040401E-3</c:v>
                </c:pt>
                <c:pt idx="11496">
                  <c:v>2.3971351329237201E-3</c:v>
                </c:pt>
                <c:pt idx="11497">
                  <c:v>2.39708949811757E-3</c:v>
                </c:pt>
                <c:pt idx="11498">
                  <c:v>2.3970347829163101E-3</c:v>
                </c:pt>
                <c:pt idx="11499">
                  <c:v>2.3969889152795098E-3</c:v>
                </c:pt>
                <c:pt idx="11500">
                  <c:v>2.3969402536749801E-3</c:v>
                </c:pt>
                <c:pt idx="11501">
                  <c:v>2.39688949659467E-3</c:v>
                </c:pt>
                <c:pt idx="11502">
                  <c:v>2.3968417663127201E-3</c:v>
                </c:pt>
                <c:pt idx="11503">
                  <c:v>2.3967884480953199E-3</c:v>
                </c:pt>
                <c:pt idx="11504">
                  <c:v>2.3967393208295098E-3</c:v>
                </c:pt>
                <c:pt idx="11505">
                  <c:v>2.3966918233782101E-3</c:v>
                </c:pt>
                <c:pt idx="11506">
                  <c:v>2.3966468870639801E-3</c:v>
                </c:pt>
                <c:pt idx="11507">
                  <c:v>2.3965935688465799E-3</c:v>
                </c:pt>
                <c:pt idx="11508">
                  <c:v>2.39654583856463E-3</c:v>
                </c:pt>
                <c:pt idx="11509">
                  <c:v>2.3964953143149601E-3</c:v>
                </c:pt>
                <c:pt idx="11510">
                  <c:v>2.39644898101687E-3</c:v>
                </c:pt>
                <c:pt idx="11511">
                  <c:v>2.39640125073493E-3</c:v>
                </c:pt>
                <c:pt idx="11512">
                  <c:v>2.39635212346911E-3</c:v>
                </c:pt>
                <c:pt idx="11513">
                  <c:v>2.3962990380823599E-3</c:v>
                </c:pt>
                <c:pt idx="11514">
                  <c:v>2.3962527047842702E-3</c:v>
                </c:pt>
                <c:pt idx="11515">
                  <c:v>2.3962000850588101E-3</c:v>
                </c:pt>
                <c:pt idx="11516">
                  <c:v>2.3961546830833002E-3</c:v>
                </c:pt>
                <c:pt idx="11517">
                  <c:v>2.3961041588336199E-3</c:v>
                </c:pt>
                <c:pt idx="11518">
                  <c:v>2.3960543330758801E-3</c:v>
                </c:pt>
                <c:pt idx="11519">
                  <c:v>2.3960054386407098E-3</c:v>
                </c:pt>
                <c:pt idx="11520">
                  <c:v>2.39596026949585E-3</c:v>
                </c:pt>
                <c:pt idx="11521">
                  <c:v>2.3959116078913199E-3</c:v>
                </c:pt>
                <c:pt idx="11522">
                  <c:v>2.39586108364165E-3</c:v>
                </c:pt>
                <c:pt idx="11523">
                  <c:v>2.3958135861903399E-3</c:v>
                </c:pt>
                <c:pt idx="11524">
                  <c:v>2.3957663215696799E-3</c:v>
                </c:pt>
                <c:pt idx="11525">
                  <c:v>2.39571463316679E-3</c:v>
                </c:pt>
                <c:pt idx="11526">
                  <c:v>2.3956678342074199E-3</c:v>
                </c:pt>
                <c:pt idx="11527">
                  <c:v>2.39561893977225E-3</c:v>
                </c:pt>
                <c:pt idx="11528">
                  <c:v>2.39556934684515E-3</c:v>
                </c:pt>
                <c:pt idx="11529">
                  <c:v>2.3955176584422601E-3</c:v>
                </c:pt>
                <c:pt idx="11530">
                  <c:v>2.39546736702323E-3</c:v>
                </c:pt>
                <c:pt idx="11531">
                  <c:v>2.3954233620315799E-3</c:v>
                </c:pt>
                <c:pt idx="11532">
                  <c:v>2.3953712079674001E-3</c:v>
                </c:pt>
                <c:pt idx="11533">
                  <c:v>2.39532487466931E-3</c:v>
                </c:pt>
                <c:pt idx="11534">
                  <c:v>2.39527598023415E-3</c:v>
                </c:pt>
                <c:pt idx="11535">
                  <c:v>2.3952301125973502E-3</c:v>
                </c:pt>
                <c:pt idx="11536">
                  <c:v>2.3951805196702502E-3</c:v>
                </c:pt>
                <c:pt idx="11537">
                  <c:v>2.39512952975929E-3</c:v>
                </c:pt>
                <c:pt idx="11538">
                  <c:v>2.3950855247676399E-3</c:v>
                </c:pt>
                <c:pt idx="11539">
                  <c:v>2.3950368631631101E-3</c:v>
                </c:pt>
                <c:pt idx="11540">
                  <c:v>2.3949879687279502E-3</c:v>
                </c:pt>
                <c:pt idx="11541">
                  <c:v>2.3949362803250599E-3</c:v>
                </c:pt>
                <c:pt idx="11542">
                  <c:v>2.3948918096721198E-3</c:v>
                </c:pt>
                <c:pt idx="11543">
                  <c:v>2.3948440793901699E-3</c:v>
                </c:pt>
                <c:pt idx="11544">
                  <c:v>2.3947972804307899E-3</c:v>
                </c:pt>
                <c:pt idx="11545">
                  <c:v>2.3947495501488499E-3</c:v>
                </c:pt>
                <c:pt idx="11546">
                  <c:v>2.3946976289153099E-3</c:v>
                </c:pt>
                <c:pt idx="11547">
                  <c:v>2.3946489673107902E-3</c:v>
                </c:pt>
                <c:pt idx="11548">
                  <c:v>2.3946035653352698E-3</c:v>
                </c:pt>
                <c:pt idx="11549">
                  <c:v>2.3945544380694602E-3</c:v>
                </c:pt>
                <c:pt idx="11550">
                  <c:v>2.3945043794810798E-3</c:v>
                </c:pt>
                <c:pt idx="11551">
                  <c:v>2.39445851184428E-3</c:v>
                </c:pt>
                <c:pt idx="11552">
                  <c:v>2.3944133426994098E-3</c:v>
                </c:pt>
                <c:pt idx="11553">
                  <c:v>2.3943646810948901E-3</c:v>
                </c:pt>
                <c:pt idx="11554">
                  <c:v>2.3943129926919898E-3</c:v>
                </c:pt>
                <c:pt idx="11555">
                  <c:v>2.3942650295794001E-3</c:v>
                </c:pt>
                <c:pt idx="11556">
                  <c:v>2.3942212574183902E-3</c:v>
                </c:pt>
                <c:pt idx="11557">
                  <c:v>2.3941718973219399E-3</c:v>
                </c:pt>
                <c:pt idx="11558">
                  <c:v>2.3941243998706302E-3</c:v>
                </c:pt>
                <c:pt idx="11559">
                  <c:v>2.3940778337418998E-3</c:v>
                </c:pt>
                <c:pt idx="11560">
                  <c:v>2.39402614533901E-3</c:v>
                </c:pt>
                <c:pt idx="11561">
                  <c:v>2.3939828388392899E-3</c:v>
                </c:pt>
                <c:pt idx="11562">
                  <c:v>2.3939309176057599E-3</c:v>
                </c:pt>
                <c:pt idx="11563">
                  <c:v>2.3938824888318799E-3</c:v>
                </c:pt>
                <c:pt idx="11564">
                  <c:v>2.3938380181789398E-3</c:v>
                </c:pt>
                <c:pt idx="11565">
                  <c:v>2.3937900550663502E-3</c:v>
                </c:pt>
                <c:pt idx="11566">
                  <c:v>2.3937369696795901E-3</c:v>
                </c:pt>
                <c:pt idx="11567">
                  <c:v>2.3936957586556699E-3</c:v>
                </c:pt>
                <c:pt idx="11568">
                  <c:v>2.39364802837372E-3</c:v>
                </c:pt>
                <c:pt idx="11569">
                  <c:v>2.3935991339385501E-3</c:v>
                </c:pt>
                <c:pt idx="11570">
                  <c:v>2.3935502395033802E-3</c:v>
                </c:pt>
                <c:pt idx="11571">
                  <c:v>2.3935048375278698E-3</c:v>
                </c:pt>
                <c:pt idx="11572">
                  <c:v>2.3934524506330499E-3</c:v>
                </c:pt>
                <c:pt idx="11573">
                  <c:v>2.3934086784720399E-3</c:v>
                </c:pt>
                <c:pt idx="11574">
                  <c:v>2.3933569900691501E-3</c:v>
                </c:pt>
                <c:pt idx="11575">
                  <c:v>2.3933164775371599E-3</c:v>
                </c:pt>
                <c:pt idx="11576">
                  <c:v>2.3932654876262002E-3</c:v>
                </c:pt>
                <c:pt idx="11577">
                  <c:v>2.3932210169732601E-3</c:v>
                </c:pt>
                <c:pt idx="11578">
                  <c:v>2.39316956140101E-3</c:v>
                </c:pt>
                <c:pt idx="11579">
                  <c:v>2.3931229952722801E-3</c:v>
                </c:pt>
                <c:pt idx="11580">
                  <c:v>2.39307852461934E-3</c:v>
                </c:pt>
                <c:pt idx="11581">
                  <c:v>2.3930298630148198E-3</c:v>
                </c:pt>
                <c:pt idx="11582">
                  <c:v>2.3929767776280598E-3</c:v>
                </c:pt>
                <c:pt idx="11583">
                  <c:v>2.3929334711283402E-3</c:v>
                </c:pt>
                <c:pt idx="11584">
                  <c:v>2.3928892333060499E-3</c:v>
                </c:pt>
                <c:pt idx="11585">
                  <c:v>2.39284033887088E-3</c:v>
                </c:pt>
                <c:pt idx="11586">
                  <c:v>2.3927947040647299E-3</c:v>
                </c:pt>
                <c:pt idx="11587">
                  <c:v>2.39274534396827E-3</c:v>
                </c:pt>
                <c:pt idx="11588">
                  <c:v>2.3926983121782498E-3</c:v>
                </c:pt>
                <c:pt idx="11589">
                  <c:v>2.3926533758640298E-3</c:v>
                </c:pt>
                <c:pt idx="11590">
                  <c:v>2.3926042485982201E-3</c:v>
                </c:pt>
                <c:pt idx="11591">
                  <c:v>2.39255675114691E-3</c:v>
                </c:pt>
                <c:pt idx="11592">
                  <c:v>2.39251181483269E-3</c:v>
                </c:pt>
                <c:pt idx="11593">
                  <c:v>2.3924675770103901E-3</c:v>
                </c:pt>
                <c:pt idx="11594">
                  <c:v>2.39241728559136E-3</c:v>
                </c:pt>
                <c:pt idx="11595">
                  <c:v>2.3923695553094201E-3</c:v>
                </c:pt>
                <c:pt idx="11596">
                  <c:v>2.3923257831484101E-3</c:v>
                </c:pt>
                <c:pt idx="11597">
                  <c:v>2.39227898418903E-3</c:v>
                </c:pt>
                <c:pt idx="11598">
                  <c:v>2.3922298569232199E-3</c:v>
                </c:pt>
                <c:pt idx="11599">
                  <c:v>2.39218561910093E-3</c:v>
                </c:pt>
                <c:pt idx="11600">
                  <c:v>2.3921369574963999E-3</c:v>
                </c:pt>
                <c:pt idx="11601">
                  <c:v>2.3920892272144599E-3</c:v>
                </c:pt>
                <c:pt idx="11602">
                  <c:v>2.3920447565615199E-3</c:v>
                </c:pt>
                <c:pt idx="11603">
                  <c:v>2.3919998202472899E-3</c:v>
                </c:pt>
                <c:pt idx="11604">
                  <c:v>2.3919499944895502E-3</c:v>
                </c:pt>
                <c:pt idx="11605">
                  <c:v>2.3919064551591899E-3</c:v>
                </c:pt>
                <c:pt idx="11606">
                  <c:v>2.3918573278933798E-3</c:v>
                </c:pt>
                <c:pt idx="11607">
                  <c:v>2.3918109945952901E-3</c:v>
                </c:pt>
                <c:pt idx="11608">
                  <c:v>2.3917667567729898E-3</c:v>
                </c:pt>
                <c:pt idx="11609">
                  <c:v>2.3917162325233199E-3</c:v>
                </c:pt>
                <c:pt idx="11610">
                  <c:v>2.3916698992252302E-3</c:v>
                </c:pt>
                <c:pt idx="11611">
                  <c:v>2.3916272912174498E-3</c:v>
                </c:pt>
                <c:pt idx="11612">
                  <c:v>2.3915769997984201E-3</c:v>
                </c:pt>
                <c:pt idx="11613">
                  <c:v>2.3915313649922601E-3</c:v>
                </c:pt>
                <c:pt idx="11614">
                  <c:v>2.3914843332022398E-3</c:v>
                </c:pt>
                <c:pt idx="11615">
                  <c:v>2.3914386983960902E-3</c:v>
                </c:pt>
                <c:pt idx="11616">
                  <c:v>2.39139469340444E-3</c:v>
                </c:pt>
                <c:pt idx="11617">
                  <c:v>2.3913495242595699E-3</c:v>
                </c:pt>
                <c:pt idx="11618">
                  <c:v>2.39130132831633E-3</c:v>
                </c:pt>
                <c:pt idx="11619">
                  <c:v>2.39125289954245E-3</c:v>
                </c:pt>
                <c:pt idx="11620">
                  <c:v>2.3912077303975799E-3</c:v>
                </c:pt>
                <c:pt idx="11621">
                  <c:v>2.39116116426885E-3</c:v>
                </c:pt>
                <c:pt idx="11622">
                  <c:v>2.39111739210784E-3</c:v>
                </c:pt>
                <c:pt idx="11623">
                  <c:v>2.3910696618259001E-3</c:v>
                </c:pt>
                <c:pt idx="11624">
                  <c:v>2.3910214658826598E-3</c:v>
                </c:pt>
                <c:pt idx="11625">
                  <c:v>2.3909748997539299E-3</c:v>
                </c:pt>
                <c:pt idx="11626">
                  <c:v>2.3909301962703501E-3</c:v>
                </c:pt>
                <c:pt idx="11627">
                  <c:v>2.3908864241093401E-3</c:v>
                </c:pt>
                <c:pt idx="11628">
                  <c:v>2.3908386938273898E-3</c:v>
                </c:pt>
                <c:pt idx="11629">
                  <c:v>2.39078933373094E-3</c:v>
                </c:pt>
                <c:pt idx="11630">
                  <c:v>2.3907474242150801E-3</c:v>
                </c:pt>
                <c:pt idx="11631">
                  <c:v>2.39070178940892E-3</c:v>
                </c:pt>
                <c:pt idx="11632">
                  <c:v>2.3906542919576198E-3</c:v>
                </c:pt>
                <c:pt idx="11633">
                  <c:v>2.3906119167804701E-3</c:v>
                </c:pt>
                <c:pt idx="11634">
                  <c:v>2.3905618581920901E-3</c:v>
                </c:pt>
                <c:pt idx="11635">
                  <c:v>2.3905169218778602E-3</c:v>
                </c:pt>
                <c:pt idx="11636">
                  <c:v>2.3904736153781401E-3</c:v>
                </c:pt>
                <c:pt idx="11637">
                  <c:v>2.3904258850961902E-3</c:v>
                </c:pt>
                <c:pt idx="11638">
                  <c:v>2.3903767578303801E-3</c:v>
                </c:pt>
                <c:pt idx="11639">
                  <c:v>2.3903306573629401E-3</c:v>
                </c:pt>
                <c:pt idx="11640">
                  <c:v>2.3902903776615901E-3</c:v>
                </c:pt>
                <c:pt idx="11641">
                  <c:v>2.3902419488877101E-3</c:v>
                </c:pt>
                <c:pt idx="11642">
                  <c:v>2.3901907261460998E-3</c:v>
                </c:pt>
                <c:pt idx="11643">
                  <c:v>2.3901516105979698E-3</c:v>
                </c:pt>
                <c:pt idx="11644">
                  <c:v>2.39010341465473E-3</c:v>
                </c:pt>
                <c:pt idx="11645">
                  <c:v>2.3900617379695199E-3</c:v>
                </c:pt>
                <c:pt idx="11646">
                  <c:v>2.3900137748569198E-3</c:v>
                </c:pt>
                <c:pt idx="11647">
                  <c:v>2.3899704683572002E-3</c:v>
                </c:pt>
                <c:pt idx="11648">
                  <c:v>2.3899227380752598E-3</c:v>
                </c:pt>
                <c:pt idx="11649">
                  <c:v>2.3898764047771701E-3</c:v>
                </c:pt>
                <c:pt idx="11650">
                  <c:v>2.3898291401565101E-3</c:v>
                </c:pt>
                <c:pt idx="11651">
                  <c:v>2.3897856008261399E-3</c:v>
                </c:pt>
                <c:pt idx="11652">
                  <c:v>2.3897376377135498E-3</c:v>
                </c:pt>
                <c:pt idx="11653">
                  <c:v>2.3896920029074001E-3</c:v>
                </c:pt>
                <c:pt idx="11654">
                  <c:v>2.3896507918834699E-3</c:v>
                </c:pt>
                <c:pt idx="11655">
                  <c:v>2.3896032944321602E-3</c:v>
                </c:pt>
                <c:pt idx="11656">
                  <c:v>2.3895599879324401E-3</c:v>
                </c:pt>
                <c:pt idx="11657">
                  <c:v>2.3895145859569298E-3</c:v>
                </c:pt>
                <c:pt idx="11658">
                  <c:v>2.3894666228443402E-3</c:v>
                </c:pt>
                <c:pt idx="11659">
                  <c:v>2.38942145369947E-3</c:v>
                </c:pt>
                <c:pt idx="11660">
                  <c:v>2.38937884569168E-3</c:v>
                </c:pt>
                <c:pt idx="11661">
                  <c:v>2.3893311154097301E-3</c:v>
                </c:pt>
                <c:pt idx="11662">
                  <c:v>2.3892864119261499E-3</c:v>
                </c:pt>
                <c:pt idx="11663">
                  <c:v>2.3892424069345002E-3</c:v>
                </c:pt>
                <c:pt idx="11664">
                  <c:v>2.38919607363641E-3</c:v>
                </c:pt>
                <c:pt idx="11665">
                  <c:v>2.3891506716609001E-3</c:v>
                </c:pt>
                <c:pt idx="11666">
                  <c:v>2.38910783082247E-3</c:v>
                </c:pt>
                <c:pt idx="11667">
                  <c:v>2.3890596348792302E-3</c:v>
                </c:pt>
                <c:pt idx="11668">
                  <c:v>2.3890114389359899E-3</c:v>
                </c:pt>
                <c:pt idx="11669">
                  <c:v>2.3889685980975602E-3</c:v>
                </c:pt>
                <c:pt idx="11670">
                  <c:v>2.3889238946139799E-3</c:v>
                </c:pt>
                <c:pt idx="11671">
                  <c:v>2.3888787254691098E-3</c:v>
                </c:pt>
                <c:pt idx="11672">
                  <c:v>2.38883751444519E-3</c:v>
                </c:pt>
                <c:pt idx="11673">
                  <c:v>2.3887895513325899E-3</c:v>
                </c:pt>
                <c:pt idx="11674">
                  <c:v>2.3887425195425801E-3</c:v>
                </c:pt>
                <c:pt idx="11675">
                  <c:v>2.38870200701058E-3</c:v>
                </c:pt>
                <c:pt idx="11676">
                  <c:v>2.3886526469141202E-3</c:v>
                </c:pt>
                <c:pt idx="11677">
                  <c:v>2.38861097022891E-3</c:v>
                </c:pt>
                <c:pt idx="11678">
                  <c:v>2.3885681293904799E-3</c:v>
                </c:pt>
                <c:pt idx="11679">
                  <c:v>2.3885208647698199E-3</c:v>
                </c:pt>
                <c:pt idx="11680">
                  <c:v>2.3884768597781702E-3</c:v>
                </c:pt>
                <c:pt idx="11681">
                  <c:v>2.3884291294962198E-3</c:v>
                </c:pt>
                <c:pt idx="11682">
                  <c:v>2.3883869871497098E-3</c:v>
                </c:pt>
                <c:pt idx="11683">
                  <c:v>2.38833832554519E-3</c:v>
                </c:pt>
                <c:pt idx="11684">
                  <c:v>2.3882947862148298E-3</c:v>
                </c:pt>
                <c:pt idx="11685">
                  <c:v>2.3882521782070398E-3</c:v>
                </c:pt>
                <c:pt idx="11686">
                  <c:v>2.38820514641702E-3</c:v>
                </c:pt>
                <c:pt idx="11687">
                  <c:v>2.3881611414253699E-3</c:v>
                </c:pt>
                <c:pt idx="11688">
                  <c:v>2.3881152737885701E-3</c:v>
                </c:pt>
                <c:pt idx="11689">
                  <c:v>2.3880733642727102E-3</c:v>
                </c:pt>
                <c:pt idx="11690">
                  <c:v>2.3880291264504199E-3</c:v>
                </c:pt>
                <c:pt idx="11691">
                  <c:v>2.3879844229668401E-3</c:v>
                </c:pt>
                <c:pt idx="11692">
                  <c:v>2.3879366926848901E-3</c:v>
                </c:pt>
                <c:pt idx="11693">
                  <c:v>2.3878952488303202E-3</c:v>
                </c:pt>
                <c:pt idx="11694">
                  <c:v>2.3878510110080199E-3</c:v>
                </c:pt>
                <c:pt idx="11695">
                  <c:v>2.3878063075244401E-3</c:v>
                </c:pt>
                <c:pt idx="11696">
                  <c:v>2.3877604398876398E-3</c:v>
                </c:pt>
                <c:pt idx="11697">
                  <c:v>2.3877189960330699E-3</c:v>
                </c:pt>
                <c:pt idx="11698">
                  <c:v>2.3876742925494901E-3</c:v>
                </c:pt>
                <c:pt idx="11699">
                  <c:v>2.38762749359012E-3</c:v>
                </c:pt>
                <c:pt idx="11700">
                  <c:v>2.3875820916146001E-3</c:v>
                </c:pt>
                <c:pt idx="11701">
                  <c:v>2.3875378537923102E-3</c:v>
                </c:pt>
                <c:pt idx="11702">
                  <c:v>2.3874929174780798E-3</c:v>
                </c:pt>
                <c:pt idx="11703">
                  <c:v>2.3874496109783701E-3</c:v>
                </c:pt>
                <c:pt idx="11704">
                  <c:v>2.3874063044786501E-3</c:v>
                </c:pt>
                <c:pt idx="11705">
                  <c:v>2.3873622994869999E-3</c:v>
                </c:pt>
                <c:pt idx="11706">
                  <c:v>2.3873152676969801E-3</c:v>
                </c:pt>
                <c:pt idx="11707">
                  <c:v>2.3872731253504801E-3</c:v>
                </c:pt>
                <c:pt idx="11708">
                  <c:v>2.3872307501733299E-3</c:v>
                </c:pt>
                <c:pt idx="11709">
                  <c:v>2.3871809244155901E-3</c:v>
                </c:pt>
                <c:pt idx="11710">
                  <c:v>2.3871411103755201E-3</c:v>
                </c:pt>
                <c:pt idx="11711">
                  <c:v>2.3870985023677401E-3</c:v>
                </c:pt>
                <c:pt idx="11712">
                  <c:v>2.3870500735938601E-3</c:v>
                </c:pt>
                <c:pt idx="11713">
                  <c:v>2.3870058357715598E-3</c:v>
                </c:pt>
                <c:pt idx="11714">
                  <c:v>2.3869627621024899E-3</c:v>
                </c:pt>
                <c:pt idx="11715">
                  <c:v>2.3869227152317801E-3</c:v>
                </c:pt>
                <c:pt idx="11716">
                  <c:v>2.38687521778047E-3</c:v>
                </c:pt>
                <c:pt idx="11717">
                  <c:v>2.38683144561946E-3</c:v>
                </c:pt>
                <c:pt idx="11718">
                  <c:v>2.3867900017648901E-3</c:v>
                </c:pt>
                <c:pt idx="11719">
                  <c:v>2.3867434356361602E-3</c:v>
                </c:pt>
                <c:pt idx="11720">
                  <c:v>2.3866996634751602E-3</c:v>
                </c:pt>
                <c:pt idx="11721">
                  <c:v>2.38665682263672E-3</c:v>
                </c:pt>
                <c:pt idx="11722">
                  <c:v>2.386613516137E-3</c:v>
                </c:pt>
                <c:pt idx="11723">
                  <c:v>2.3865716066211501E-3</c:v>
                </c:pt>
                <c:pt idx="11724">
                  <c:v>2.3865234106779099E-3</c:v>
                </c:pt>
                <c:pt idx="11725">
                  <c:v>2.38647870719433E-3</c:v>
                </c:pt>
                <c:pt idx="11726">
                  <c:v>2.3864374961703998E-3</c:v>
                </c:pt>
                <c:pt idx="11727">
                  <c:v>2.3863937240093899E-3</c:v>
                </c:pt>
                <c:pt idx="11728">
                  <c:v>2.3863487876951699E-3</c:v>
                </c:pt>
                <c:pt idx="11729">
                  <c:v>2.3863052483648101E-3</c:v>
                </c:pt>
                <c:pt idx="11730">
                  <c:v>2.38626357167959E-3</c:v>
                </c:pt>
                <c:pt idx="11731">
                  <c:v>2.3862184025347198E-3</c:v>
                </c:pt>
                <c:pt idx="11732">
                  <c:v>2.3861767258495101E-3</c:v>
                </c:pt>
                <c:pt idx="11733">
                  <c:v>2.3861320223659299E-3</c:v>
                </c:pt>
                <c:pt idx="11734">
                  <c:v>2.38609011285007E-3</c:v>
                </c:pt>
                <c:pt idx="11735">
                  <c:v>2.3860421497374799E-3</c:v>
                </c:pt>
                <c:pt idx="11736">
                  <c:v>2.3859972134232499E-3</c:v>
                </c:pt>
                <c:pt idx="11737">
                  <c:v>2.3859578650444698E-3</c:v>
                </c:pt>
                <c:pt idx="11738">
                  <c:v>2.3859082721173798E-3</c:v>
                </c:pt>
                <c:pt idx="11739">
                  <c:v>2.3858684580773102E-3</c:v>
                </c:pt>
                <c:pt idx="11740">
                  <c:v>2.3858284112066E-3</c:v>
                </c:pt>
                <c:pt idx="11741">
                  <c:v>2.3857855703681699E-3</c:v>
                </c:pt>
                <c:pt idx="11742">
                  <c:v>2.3857387714088002E-3</c:v>
                </c:pt>
                <c:pt idx="11743">
                  <c:v>2.3856977932155102E-3</c:v>
                </c:pt>
                <c:pt idx="11744">
                  <c:v>2.3856535553932199E-3</c:v>
                </c:pt>
                <c:pt idx="11745">
                  <c:v>2.38560815341771E-3</c:v>
                </c:pt>
                <c:pt idx="11746">
                  <c:v>2.3855662439018501E-3</c:v>
                </c:pt>
                <c:pt idx="11747">
                  <c:v>2.3855210747569799E-3</c:v>
                </c:pt>
                <c:pt idx="11748">
                  <c:v>2.3854798637330502E-3</c:v>
                </c:pt>
                <c:pt idx="11749">
                  <c:v>2.38543702289462E-3</c:v>
                </c:pt>
                <c:pt idx="11750">
                  <c:v>2.3853939492255501E-3</c:v>
                </c:pt>
                <c:pt idx="11751">
                  <c:v>2.3853473830968098E-3</c:v>
                </c:pt>
                <c:pt idx="11752">
                  <c:v>2.3853052407503102E-3</c:v>
                </c:pt>
                <c:pt idx="11753">
                  <c:v>2.38526170141995E-3</c:v>
                </c:pt>
                <c:pt idx="11754">
                  <c:v>2.3852172307670099E-3</c:v>
                </c:pt>
                <c:pt idx="11755">
                  <c:v>2.3851785808801599E-3</c:v>
                </c:pt>
                <c:pt idx="11756">
                  <c:v>2.3851317819207898E-3</c:v>
                </c:pt>
                <c:pt idx="11757">
                  <c:v>2.3850919678807302E-3</c:v>
                </c:pt>
                <c:pt idx="11758">
                  <c:v>2.3850451689213501E-3</c:v>
                </c:pt>
                <c:pt idx="11759">
                  <c:v>2.3850037250667802E-3</c:v>
                </c:pt>
                <c:pt idx="11760">
                  <c:v>2.3849587887525602E-3</c:v>
                </c:pt>
                <c:pt idx="11761">
                  <c:v>2.3849154822528401E-3</c:v>
                </c:pt>
                <c:pt idx="11762">
                  <c:v>2.3848726414144E-3</c:v>
                </c:pt>
                <c:pt idx="11763">
                  <c:v>2.3848309647291899E-3</c:v>
                </c:pt>
                <c:pt idx="11764">
                  <c:v>2.38478905521333E-3</c:v>
                </c:pt>
                <c:pt idx="11765">
                  <c:v>2.38474644720554E-3</c:v>
                </c:pt>
                <c:pt idx="11766">
                  <c:v>2.3847010452300301E-3</c:v>
                </c:pt>
                <c:pt idx="11767">
                  <c:v>2.3846607655286802E-3</c:v>
                </c:pt>
                <c:pt idx="11768">
                  <c:v>2.38461676053703E-3</c:v>
                </c:pt>
                <c:pt idx="11769">
                  <c:v>2.3845736868679502E-3</c:v>
                </c:pt>
                <c:pt idx="11770">
                  <c:v>2.3845278192311499E-3</c:v>
                </c:pt>
                <c:pt idx="11771">
                  <c:v>2.38448870368302E-3</c:v>
                </c:pt>
                <c:pt idx="11772">
                  <c:v>2.38444609567523E-3</c:v>
                </c:pt>
                <c:pt idx="11773">
                  <c:v>2.3844018578529401E-3</c:v>
                </c:pt>
                <c:pt idx="11774">
                  <c:v>2.3843629751354499E-3</c:v>
                </c:pt>
                <c:pt idx="11775">
                  <c:v>2.3843166418373602E-3</c:v>
                </c:pt>
                <c:pt idx="11776">
                  <c:v>2.3842761293053601E-3</c:v>
                </c:pt>
                <c:pt idx="11777">
                  <c:v>2.3842279333621298E-3</c:v>
                </c:pt>
                <c:pt idx="11778">
                  <c:v>2.38418951630592E-3</c:v>
                </c:pt>
                <c:pt idx="11779">
                  <c:v>2.3841448128223402E-3</c:v>
                </c:pt>
                <c:pt idx="11780">
                  <c:v>2.38410360179842E-3</c:v>
                </c:pt>
                <c:pt idx="11781">
                  <c:v>2.3840626236051299E-3</c:v>
                </c:pt>
                <c:pt idx="11782">
                  <c:v>2.38401954993606E-3</c:v>
                </c:pt>
                <c:pt idx="11783">
                  <c:v>2.3839753121137602E-3</c:v>
                </c:pt>
                <c:pt idx="11784">
                  <c:v>2.3839327041059702E-3</c:v>
                </c:pt>
                <c:pt idx="11785">
                  <c:v>2.38389032892883E-3</c:v>
                </c:pt>
                <c:pt idx="11786">
                  <c:v>2.3838495835661901E-3</c:v>
                </c:pt>
                <c:pt idx="11787">
                  <c:v>2.3838041815906802E-3</c:v>
                </c:pt>
                <c:pt idx="11788">
                  <c:v>2.3837622720748199E-3</c:v>
                </c:pt>
                <c:pt idx="11789">
                  <c:v>2.38371454179287E-3</c:v>
                </c:pt>
                <c:pt idx="11790">
                  <c:v>2.3836775217205299E-3</c:v>
                </c:pt>
                <c:pt idx="11791">
                  <c:v>2.3836323525756602E-3</c:v>
                </c:pt>
                <c:pt idx="11792">
                  <c:v>2.3835941683501001E-3</c:v>
                </c:pt>
                <c:pt idx="11793">
                  <c:v>2.3835494648665198E-3</c:v>
                </c:pt>
                <c:pt idx="11794">
                  <c:v>2.3835068568587299E-3</c:v>
                </c:pt>
                <c:pt idx="11795">
                  <c:v>2.3834675084799502E-3</c:v>
                </c:pt>
                <c:pt idx="11796">
                  <c:v>2.3834232706576599E-3</c:v>
                </c:pt>
                <c:pt idx="11797">
                  <c:v>2.38337903283536E-3</c:v>
                </c:pt>
                <c:pt idx="11798">
                  <c:v>2.3833410814404501E-3</c:v>
                </c:pt>
                <c:pt idx="11799">
                  <c:v>2.3832959122955799E-3</c:v>
                </c:pt>
                <c:pt idx="11800">
                  <c:v>2.3832521401345699E-3</c:v>
                </c:pt>
                <c:pt idx="11801">
                  <c:v>2.3832134902477299E-3</c:v>
                </c:pt>
                <c:pt idx="11802">
                  <c:v>2.3831685539334999E-3</c:v>
                </c:pt>
                <c:pt idx="11803">
                  <c:v>2.3831257130950698E-3</c:v>
                </c:pt>
                <c:pt idx="11804">
                  <c:v>2.38308683037758E-3</c:v>
                </c:pt>
                <c:pt idx="11805">
                  <c:v>2.3830463178455799E-3</c:v>
                </c:pt>
                <c:pt idx="11806">
                  <c:v>2.3830027785152201E-3</c:v>
                </c:pt>
                <c:pt idx="11807">
                  <c:v>2.3829604033380799E-3</c:v>
                </c:pt>
                <c:pt idx="11808">
                  <c:v>2.3829166311770699E-3</c:v>
                </c:pt>
                <c:pt idx="11809">
                  <c:v>2.3828751873225E-3</c:v>
                </c:pt>
                <c:pt idx="11810">
                  <c:v>2.38283257931471E-3</c:v>
                </c:pt>
                <c:pt idx="11811">
                  <c:v>2.3827869445085499E-3</c:v>
                </c:pt>
                <c:pt idx="11812">
                  <c:v>2.38275132142007E-3</c:v>
                </c:pt>
                <c:pt idx="11813">
                  <c:v>2.3827026598155499E-3</c:v>
                </c:pt>
                <c:pt idx="11814">
                  <c:v>2.38266657106578E-3</c:v>
                </c:pt>
                <c:pt idx="11815">
                  <c:v>2.3826230317354198E-3</c:v>
                </c:pt>
                <c:pt idx="11816">
                  <c:v>2.3825822863727799E-3</c:v>
                </c:pt>
                <c:pt idx="11817">
                  <c:v>2.3825387470424201E-3</c:v>
                </c:pt>
                <c:pt idx="11818">
                  <c:v>2.3825000971555701E-3</c:v>
                </c:pt>
                <c:pt idx="11819">
                  <c:v>2.3824567906558501E-3</c:v>
                </c:pt>
                <c:pt idx="11820">
                  <c:v>2.3824130184948401E-3</c:v>
                </c:pt>
                <c:pt idx="11821">
                  <c:v>2.38237134180963E-3</c:v>
                </c:pt>
                <c:pt idx="11822">
                  <c:v>2.38233106210828E-3</c:v>
                </c:pt>
                <c:pt idx="11823">
                  <c:v>2.3822884541004901E-3</c:v>
                </c:pt>
                <c:pt idx="11824">
                  <c:v>2.3822484072297798E-3</c:v>
                </c:pt>
                <c:pt idx="11825">
                  <c:v>2.3822069633752099E-3</c:v>
                </c:pt>
                <c:pt idx="11826">
                  <c:v>2.3821641225367802E-3</c:v>
                </c:pt>
                <c:pt idx="11827">
                  <c:v>2.3821236100047801E-3</c:v>
                </c:pt>
                <c:pt idx="11828">
                  <c:v>2.38208146765828E-3</c:v>
                </c:pt>
                <c:pt idx="11829">
                  <c:v>2.3820367641746998E-3</c:v>
                </c:pt>
                <c:pt idx="11830">
                  <c:v>2.3819976486265698E-3</c:v>
                </c:pt>
                <c:pt idx="11831">
                  <c:v>2.3819543421268502E-3</c:v>
                </c:pt>
                <c:pt idx="11832">
                  <c:v>2.3819145280867802E-3</c:v>
                </c:pt>
                <c:pt idx="11833">
                  <c:v>2.3818700574338401E-3</c:v>
                </c:pt>
                <c:pt idx="11834">
                  <c:v>2.3818288464099199E-3</c:v>
                </c:pt>
                <c:pt idx="11835">
                  <c:v>2.3817867040634199E-3</c:v>
                </c:pt>
                <c:pt idx="11836">
                  <c:v>2.3817501496523601E-3</c:v>
                </c:pt>
                <c:pt idx="11837">
                  <c:v>2.38170614466071E-3</c:v>
                </c:pt>
                <c:pt idx="11838">
                  <c:v>2.3816633038222798E-3</c:v>
                </c:pt>
                <c:pt idx="11839">
                  <c:v>2.3816253524273599E-3</c:v>
                </c:pt>
                <c:pt idx="11840">
                  <c:v>2.3815825115889302E-3</c:v>
                </c:pt>
                <c:pt idx="11841">
                  <c:v>2.3815392050892102E-3</c:v>
                </c:pt>
                <c:pt idx="11842">
                  <c:v>2.38150265067816E-3</c:v>
                </c:pt>
                <c:pt idx="11843">
                  <c:v>2.38145305775106E-3</c:v>
                </c:pt>
                <c:pt idx="11844">
                  <c:v>2.3814172018319399E-3</c:v>
                </c:pt>
                <c:pt idx="11845">
                  <c:v>2.38137179985642E-3</c:v>
                </c:pt>
                <c:pt idx="11846">
                  <c:v>2.38133268430829E-3</c:v>
                </c:pt>
                <c:pt idx="11847">
                  <c:v>2.3812921717762999E-3</c:v>
                </c:pt>
                <c:pt idx="11848">
                  <c:v>2.3812483996152899E-3</c:v>
                </c:pt>
                <c:pt idx="11849">
                  <c:v>2.3812057916075E-3</c:v>
                </c:pt>
                <c:pt idx="11850">
                  <c:v>2.3811678402125801E-3</c:v>
                </c:pt>
                <c:pt idx="11851">
                  <c:v>2.3811273276805899E-3</c:v>
                </c:pt>
                <c:pt idx="11852">
                  <c:v>2.3810837883502202E-3</c:v>
                </c:pt>
                <c:pt idx="11853">
                  <c:v>2.3810463026166001E-3</c:v>
                </c:pt>
                <c:pt idx="11854">
                  <c:v>2.3810039274394499E-3</c:v>
                </c:pt>
                <c:pt idx="11855">
                  <c:v>2.3809617850929499E-3</c:v>
                </c:pt>
                <c:pt idx="11856">
                  <c:v>2.38091987557709E-3</c:v>
                </c:pt>
                <c:pt idx="11857">
                  <c:v>2.3808795958757401E-3</c:v>
                </c:pt>
                <c:pt idx="11858">
                  <c:v>2.3808379191905299E-3</c:v>
                </c:pt>
                <c:pt idx="11859">
                  <c:v>2.3807971738278901E-3</c:v>
                </c:pt>
                <c:pt idx="11860">
                  <c:v>2.3807589896023299E-3</c:v>
                </c:pt>
                <c:pt idx="11861">
                  <c:v>2.3807131219655301E-3</c:v>
                </c:pt>
                <c:pt idx="11862">
                  <c:v>2.3806712124496698E-3</c:v>
                </c:pt>
                <c:pt idx="11863">
                  <c:v>2.3806332610547499E-3</c:v>
                </c:pt>
                <c:pt idx="11864">
                  <c:v>2.3805885575711701E-3</c:v>
                </c:pt>
                <c:pt idx="11865">
                  <c:v>2.3805522359907601E-3</c:v>
                </c:pt>
                <c:pt idx="11866">
                  <c:v>2.3805086966603999E-3</c:v>
                </c:pt>
                <c:pt idx="11867">
                  <c:v>2.3804653901606798E-3</c:v>
                </c:pt>
                <c:pt idx="11868">
                  <c:v>2.38042464479804E-3</c:v>
                </c:pt>
                <c:pt idx="11869">
                  <c:v>2.3803873918950601E-3</c:v>
                </c:pt>
                <c:pt idx="11870">
                  <c:v>2.3803478106856298E-3</c:v>
                </c:pt>
                <c:pt idx="11871">
                  <c:v>2.3803061340004201E-3</c:v>
                </c:pt>
                <c:pt idx="11872">
                  <c:v>2.3802658542990702E-3</c:v>
                </c:pt>
                <c:pt idx="11873">
                  <c:v>2.38022301346064E-3</c:v>
                </c:pt>
                <c:pt idx="11874">
                  <c:v>2.3801864590495799E-3</c:v>
                </c:pt>
                <c:pt idx="11875">
                  <c:v>2.3801377974450601E-3</c:v>
                </c:pt>
                <c:pt idx="11876">
                  <c:v>2.3801021743565802E-3</c:v>
                </c:pt>
                <c:pt idx="11877">
                  <c:v>2.3800595663487898E-3</c:v>
                </c:pt>
                <c:pt idx="11878">
                  <c:v>2.3800225462764502E-3</c:v>
                </c:pt>
                <c:pt idx="11879">
                  <c:v>2.37997737713158E-3</c:v>
                </c:pt>
                <c:pt idx="11880">
                  <c:v>2.3799377959221601E-3</c:v>
                </c:pt>
                <c:pt idx="11881">
                  <c:v>2.3798977490514499E-3</c:v>
                </c:pt>
                <c:pt idx="11882">
                  <c:v>2.3798572365194598E-3</c:v>
                </c:pt>
                <c:pt idx="11883">
                  <c:v>2.3798132315278101E-3</c:v>
                </c:pt>
                <c:pt idx="11884">
                  <c:v>2.3797745816409601E-3</c:v>
                </c:pt>
                <c:pt idx="11885">
                  <c:v>2.3797396570444098E-3</c:v>
                </c:pt>
                <c:pt idx="11886">
                  <c:v>2.3796951863914702E-3</c:v>
                </c:pt>
                <c:pt idx="11887">
                  <c:v>2.3796558380127001E-3</c:v>
                </c:pt>
                <c:pt idx="11888">
                  <c:v>2.3796160239726301E-3</c:v>
                </c:pt>
                <c:pt idx="11889">
                  <c:v>2.3795755114406399E-3</c:v>
                </c:pt>
                <c:pt idx="11890">
                  <c:v>2.3795331362634902E-3</c:v>
                </c:pt>
                <c:pt idx="11891">
                  <c:v>2.3794963490217898E-3</c:v>
                </c:pt>
                <c:pt idx="11892">
                  <c:v>2.3794542066752902E-3</c:v>
                </c:pt>
                <c:pt idx="11893">
                  <c:v>2.3794139269739398E-3</c:v>
                </c:pt>
                <c:pt idx="11894">
                  <c:v>2.37937155179679E-3</c:v>
                </c:pt>
                <c:pt idx="11895">
                  <c:v>2.3793296422809401E-3</c:v>
                </c:pt>
                <c:pt idx="11896">
                  <c:v>2.3792921565473101E-3</c:v>
                </c:pt>
                <c:pt idx="11897">
                  <c:v>2.3792488500475901E-3</c:v>
                </c:pt>
                <c:pt idx="11898">
                  <c:v>2.3792120628058902E-3</c:v>
                </c:pt>
                <c:pt idx="11899">
                  <c:v>2.3791736457496899E-3</c:v>
                </c:pt>
                <c:pt idx="11900">
                  <c:v>2.3791312705725401E-3</c:v>
                </c:pt>
                <c:pt idx="11901">
                  <c:v>2.3790865670889599E-3</c:v>
                </c:pt>
                <c:pt idx="11902">
                  <c:v>2.3790500126779101E-3</c:v>
                </c:pt>
                <c:pt idx="11903">
                  <c:v>2.3790081031620498E-3</c:v>
                </c:pt>
                <c:pt idx="11904">
                  <c:v>2.3789703845977801E-3</c:v>
                </c:pt>
                <c:pt idx="11905">
                  <c:v>2.3789284750819202E-3</c:v>
                </c:pt>
                <c:pt idx="11906">
                  <c:v>2.3788905236869998E-3</c:v>
                </c:pt>
                <c:pt idx="11907">
                  <c:v>2.3788502439856499E-3</c:v>
                </c:pt>
                <c:pt idx="11908">
                  <c:v>2.3788039106875701E-3</c:v>
                </c:pt>
                <c:pt idx="11909">
                  <c:v>2.3787713143974499E-3</c:v>
                </c:pt>
                <c:pt idx="11910">
                  <c:v>2.3787310346961E-3</c:v>
                </c:pt>
                <c:pt idx="11911">
                  <c:v>2.3786879610270301E-3</c:v>
                </c:pt>
                <c:pt idx="11912">
                  <c:v>2.37864628434181E-3</c:v>
                </c:pt>
                <c:pt idx="11913">
                  <c:v>2.3786057718098198E-3</c:v>
                </c:pt>
                <c:pt idx="11914">
                  <c:v>2.37856968306005E-3</c:v>
                </c:pt>
                <c:pt idx="11915">
                  <c:v>2.37852474674583E-3</c:v>
                </c:pt>
                <c:pt idx="11916">
                  <c:v>2.3784898221492802E-3</c:v>
                </c:pt>
                <c:pt idx="11917">
                  <c:v>2.37844744697213E-3</c:v>
                </c:pt>
                <c:pt idx="11918">
                  <c:v>2.3784106597304301E-3</c:v>
                </c:pt>
                <c:pt idx="11919">
                  <c:v>2.37836968153715E-3</c:v>
                </c:pt>
                <c:pt idx="11920">
                  <c:v>2.3783270735293601E-3</c:v>
                </c:pt>
                <c:pt idx="11921">
                  <c:v>2.3782888893038E-3</c:v>
                </c:pt>
                <c:pt idx="11922">
                  <c:v>2.3782481439411601E-3</c:v>
                </c:pt>
                <c:pt idx="11923">
                  <c:v>2.3782101925462502E-3</c:v>
                </c:pt>
                <c:pt idx="11924">
                  <c:v>2.3781685158610301E-3</c:v>
                </c:pt>
                <c:pt idx="11925">
                  <c:v>2.3781273048371098E-3</c:v>
                </c:pt>
                <c:pt idx="11926">
                  <c:v>2.3780891206115502E-3</c:v>
                </c:pt>
                <c:pt idx="11927">
                  <c:v>2.3780483752489099E-3</c:v>
                </c:pt>
                <c:pt idx="11928">
                  <c:v>2.3780078627169102E-3</c:v>
                </c:pt>
                <c:pt idx="11929">
                  <c:v>2.3779729381203699E-3</c:v>
                </c:pt>
                <c:pt idx="11930">
                  <c:v>2.3779319599270799E-3</c:v>
                </c:pt>
                <c:pt idx="11931">
                  <c:v>2.3778907489031601E-3</c:v>
                </c:pt>
                <c:pt idx="11932">
                  <c:v>2.3778511676937298E-3</c:v>
                </c:pt>
                <c:pt idx="11933">
                  <c:v>2.3778104223310999E-3</c:v>
                </c:pt>
                <c:pt idx="11934">
                  <c:v>2.3777722381055398E-3</c:v>
                </c:pt>
                <c:pt idx="11935">
                  <c:v>2.3777310270816101E-3</c:v>
                </c:pt>
                <c:pt idx="11936">
                  <c:v>2.3776914458721902E-3</c:v>
                </c:pt>
                <c:pt idx="11937">
                  <c:v>2.3776534944772699E-3</c:v>
                </c:pt>
                <c:pt idx="11938">
                  <c:v>2.3776129819452802E-3</c:v>
                </c:pt>
                <c:pt idx="11939">
                  <c:v>2.3775743320584302E-3</c:v>
                </c:pt>
                <c:pt idx="11940">
                  <c:v>2.3775321897119301E-3</c:v>
                </c:pt>
                <c:pt idx="11941">
                  <c:v>2.3774988949298902E-3</c:v>
                </c:pt>
                <c:pt idx="11942">
                  <c:v>2.3774586152285298E-3</c:v>
                </c:pt>
                <c:pt idx="11943">
                  <c:v>2.3774181026965401E-3</c:v>
                </c:pt>
                <c:pt idx="11944">
                  <c:v>2.3773771245032601E-3</c:v>
                </c:pt>
                <c:pt idx="11945">
                  <c:v>2.37733544781804E-3</c:v>
                </c:pt>
                <c:pt idx="11946">
                  <c:v>2.3773007560521399E-3</c:v>
                </c:pt>
                <c:pt idx="11947">
                  <c:v>2.3772600106895E-3</c:v>
                </c:pt>
                <c:pt idx="11948">
                  <c:v>2.377217868343E-3</c:v>
                </c:pt>
                <c:pt idx="11949">
                  <c:v>2.3771799169480801E-3</c:v>
                </c:pt>
                <c:pt idx="11950">
                  <c:v>2.37713940441608E-3</c:v>
                </c:pt>
                <c:pt idx="11951">
                  <c:v>2.3771005216985902E-3</c:v>
                </c:pt>
                <c:pt idx="11952">
                  <c:v>2.3770600091666001E-3</c:v>
                </c:pt>
                <c:pt idx="11953">
                  <c:v>2.37702531740069E-3</c:v>
                </c:pt>
                <c:pt idx="11954">
                  <c:v>2.3769801482558198E-3</c:v>
                </c:pt>
                <c:pt idx="11955">
                  <c:v>2.3769431281834802E-3</c:v>
                </c:pt>
                <c:pt idx="11956">
                  <c:v>2.3768998216837601E-3</c:v>
                </c:pt>
                <c:pt idx="11957">
                  <c:v>2.37686396576464E-3</c:v>
                </c:pt>
                <c:pt idx="11958">
                  <c:v>2.3768250830471498E-3</c:v>
                </c:pt>
                <c:pt idx="11959">
                  <c:v>2.3767868988215902E-3</c:v>
                </c:pt>
                <c:pt idx="11960">
                  <c:v>2.37675034441054E-3</c:v>
                </c:pt>
                <c:pt idx="11961">
                  <c:v>2.37670890055597E-3</c:v>
                </c:pt>
                <c:pt idx="11962">
                  <c:v>2.3766686208546201E-3</c:v>
                </c:pt>
                <c:pt idx="11963">
                  <c:v>2.3766320664435599E-3</c:v>
                </c:pt>
                <c:pt idx="11964">
                  <c:v>2.3765880614519102E-3</c:v>
                </c:pt>
                <c:pt idx="11965">
                  <c:v>2.3765489459037798E-3</c:v>
                </c:pt>
                <c:pt idx="11966">
                  <c:v>2.3765133228152999E-3</c:v>
                </c:pt>
                <c:pt idx="11967">
                  <c:v>2.3764746729284499E-3</c:v>
                </c:pt>
                <c:pt idx="11968">
                  <c:v>2.3764346260577401E-3</c:v>
                </c:pt>
                <c:pt idx="11969">
                  <c:v>2.3763973731547598E-3</c:v>
                </c:pt>
                <c:pt idx="11970">
                  <c:v>2.37636012025178E-3</c:v>
                </c:pt>
                <c:pt idx="11971">
                  <c:v>2.3763200733810698E-3</c:v>
                </c:pt>
                <c:pt idx="11972">
                  <c:v>2.3762765340507E-3</c:v>
                </c:pt>
                <c:pt idx="11973">
                  <c:v>2.3762392811477202E-3</c:v>
                </c:pt>
                <c:pt idx="11974">
                  <c:v>2.3762029595673102E-3</c:v>
                </c:pt>
                <c:pt idx="11975">
                  <c:v>2.3761631455272401E-3</c:v>
                </c:pt>
                <c:pt idx="11976">
                  <c:v>2.3761233314871801E-3</c:v>
                </c:pt>
                <c:pt idx="11977">
                  <c:v>2.37608049064875E-3</c:v>
                </c:pt>
                <c:pt idx="11978">
                  <c:v>2.37604416906834E-3</c:v>
                </c:pt>
                <c:pt idx="11979">
                  <c:v>2.3760071489959999E-3</c:v>
                </c:pt>
                <c:pt idx="11980">
                  <c:v>2.37596523948014E-3</c:v>
                </c:pt>
                <c:pt idx="11981">
                  <c:v>2.3759310133755198E-3</c:v>
                </c:pt>
                <c:pt idx="11982">
                  <c:v>2.3758907336741699E-3</c:v>
                </c:pt>
                <c:pt idx="11983">
                  <c:v>2.3758490569889502E-3</c:v>
                </c:pt>
                <c:pt idx="11984">
                  <c:v>2.3758150637149802E-3</c:v>
                </c:pt>
                <c:pt idx="11985">
                  <c:v>2.3757736198604098E-3</c:v>
                </c:pt>
                <c:pt idx="11986">
                  <c:v>2.37573520280421E-3</c:v>
                </c:pt>
                <c:pt idx="11987">
                  <c:v>2.3756981827318699E-3</c:v>
                </c:pt>
                <c:pt idx="11988">
                  <c:v>2.3756588343530902E-3</c:v>
                </c:pt>
                <c:pt idx="11989">
                  <c:v>2.3756180889904499E-3</c:v>
                </c:pt>
                <c:pt idx="11990">
                  <c:v>2.3755771107971699E-3</c:v>
                </c:pt>
                <c:pt idx="11991">
                  <c:v>2.37553869374096E-3</c:v>
                </c:pt>
                <c:pt idx="11992">
                  <c:v>2.3755053989589201E-3</c:v>
                </c:pt>
                <c:pt idx="11993">
                  <c:v>2.3754674475640102E-3</c:v>
                </c:pt>
                <c:pt idx="11994">
                  <c:v>2.3754236754029998E-3</c:v>
                </c:pt>
                <c:pt idx="11995">
                  <c:v>2.37538712099195E-3</c:v>
                </c:pt>
                <c:pt idx="11996">
                  <c:v>2.3753489367663899E-3</c:v>
                </c:pt>
                <c:pt idx="11997">
                  <c:v>2.37531098537147E-3</c:v>
                </c:pt>
                <c:pt idx="11998">
                  <c:v>2.37527233548462E-3</c:v>
                </c:pt>
                <c:pt idx="11999">
                  <c:v>2.3752332199364901E-3</c:v>
                </c:pt>
                <c:pt idx="12000">
                  <c:v>2.3751955013722199E-3</c:v>
                </c:pt>
                <c:pt idx="12001">
                  <c:v>2.3751561529934402E-3</c:v>
                </c:pt>
                <c:pt idx="12002">
                  <c:v>2.3751198314130302E-3</c:v>
                </c:pt>
                <c:pt idx="12003">
                  <c:v>2.3750765249133101E-3</c:v>
                </c:pt>
                <c:pt idx="12004">
                  <c:v>2.3750388063490399E-3</c:v>
                </c:pt>
                <c:pt idx="12005">
                  <c:v>2.3750041145831299E-3</c:v>
                </c:pt>
                <c:pt idx="12006">
                  <c:v>2.3749619722366298E-3</c:v>
                </c:pt>
                <c:pt idx="12007">
                  <c:v>2.3749249521642902E-3</c:v>
                </c:pt>
                <c:pt idx="12008">
                  <c:v>2.3748879320919501E-3</c:v>
                </c:pt>
                <c:pt idx="12009">
                  <c:v>2.37484928220511E-3</c:v>
                </c:pt>
                <c:pt idx="12010">
                  <c:v>2.3748099338263299E-3</c:v>
                </c:pt>
                <c:pt idx="12011">
                  <c:v>2.3747722152620502E-3</c:v>
                </c:pt>
                <c:pt idx="12012">
                  <c:v>2.3747307714074798E-3</c:v>
                </c:pt>
                <c:pt idx="12013">
                  <c:v>2.3746986407786599E-3</c:v>
                </c:pt>
                <c:pt idx="12014">
                  <c:v>2.3746574297547301E-3</c:v>
                </c:pt>
                <c:pt idx="12015">
                  <c:v>2.3746187798678901E-3</c:v>
                </c:pt>
                <c:pt idx="12016">
                  <c:v>2.3745815269648998E-3</c:v>
                </c:pt>
                <c:pt idx="12017">
                  <c:v>2.37454078160226E-3</c:v>
                </c:pt>
                <c:pt idx="12018">
                  <c:v>2.3745035286992801E-3</c:v>
                </c:pt>
                <c:pt idx="12019">
                  <c:v>2.37446534447372E-3</c:v>
                </c:pt>
                <c:pt idx="12020">
                  <c:v>2.3744259960949399E-3</c:v>
                </c:pt>
                <c:pt idx="12021">
                  <c:v>2.3743931669741899E-3</c:v>
                </c:pt>
                <c:pt idx="12022">
                  <c:v>2.3743521887808999E-3</c:v>
                </c:pt>
                <c:pt idx="12023">
                  <c:v>2.3743123747408399E-3</c:v>
                </c:pt>
                <c:pt idx="12024">
                  <c:v>2.3742746561765701E-3</c:v>
                </c:pt>
                <c:pt idx="12025">
                  <c:v>2.3742413613945198E-3</c:v>
                </c:pt>
                <c:pt idx="12026">
                  <c:v>2.37419898621738E-3</c:v>
                </c:pt>
                <c:pt idx="12027">
                  <c:v>2.37416033633053E-3</c:v>
                </c:pt>
                <c:pt idx="12028">
                  <c:v>2.3741207551211101E-3</c:v>
                </c:pt>
                <c:pt idx="12029">
                  <c:v>2.3740858305245599E-3</c:v>
                </c:pt>
                <c:pt idx="12030">
                  <c:v>2.3740495089441499E-3</c:v>
                </c:pt>
                <c:pt idx="12031">
                  <c:v>2.37400992773473E-3</c:v>
                </c:pt>
                <c:pt idx="12032">
                  <c:v>2.3739698808640198E-3</c:v>
                </c:pt>
                <c:pt idx="12033">
                  <c:v>2.3739358875900498E-3</c:v>
                </c:pt>
                <c:pt idx="12034">
                  <c:v>2.3738944437354799E-3</c:v>
                </c:pt>
                <c:pt idx="12035">
                  <c:v>2.37385602667928E-3</c:v>
                </c:pt>
                <c:pt idx="12036">
                  <c:v>2.3738194722682199E-3</c:v>
                </c:pt>
                <c:pt idx="12037">
                  <c:v>2.3737838491797499E-3</c:v>
                </c:pt>
                <c:pt idx="12038">
                  <c:v>2.3737426381558202E-3</c:v>
                </c:pt>
                <c:pt idx="12039">
                  <c:v>2.3737077135592699E-3</c:v>
                </c:pt>
                <c:pt idx="12040">
                  <c:v>2.3736706934869298E-3</c:v>
                </c:pt>
                <c:pt idx="12041">
                  <c:v>2.37363227643073E-3</c:v>
                </c:pt>
                <c:pt idx="12042">
                  <c:v>2.3735922295600202E-3</c:v>
                </c:pt>
                <c:pt idx="12043">
                  <c:v>2.3735575377941101E-3</c:v>
                </c:pt>
                <c:pt idx="12044">
                  <c:v>2.37351702526212E-3</c:v>
                </c:pt>
                <c:pt idx="12045">
                  <c:v>2.3734779097139801E-3</c:v>
                </c:pt>
                <c:pt idx="12046">
                  <c:v>2.3734385613352099E-3</c:v>
                </c:pt>
                <c:pt idx="12047">
                  <c:v>2.3734043352305902E-3</c:v>
                </c:pt>
                <c:pt idx="12048">
                  <c:v>2.3733675479888899E-3</c:v>
                </c:pt>
                <c:pt idx="12049">
                  <c:v>2.3733300622552599E-3</c:v>
                </c:pt>
                <c:pt idx="12050">
                  <c:v>2.37328931689262E-3</c:v>
                </c:pt>
                <c:pt idx="12051">
                  <c:v>2.373251831159E-3</c:v>
                </c:pt>
                <c:pt idx="12052">
                  <c:v>2.3732157424092301E-3</c:v>
                </c:pt>
                <c:pt idx="12053">
                  <c:v>2.37317755818367E-3</c:v>
                </c:pt>
                <c:pt idx="12054">
                  <c:v>2.37314240075648E-3</c:v>
                </c:pt>
                <c:pt idx="12055">
                  <c:v>2.3731042165309199E-3</c:v>
                </c:pt>
                <c:pt idx="12056">
                  <c:v>2.3730660323053598E-3</c:v>
                </c:pt>
                <c:pt idx="12057">
                  <c:v>2.3730292450636599E-3</c:v>
                </c:pt>
                <c:pt idx="12058">
                  <c:v>2.3729917593300299E-3</c:v>
                </c:pt>
                <c:pt idx="12059">
                  <c:v>2.3729545064270501E-3</c:v>
                </c:pt>
                <c:pt idx="12060">
                  <c:v>2.3729156237095599E-3</c:v>
                </c:pt>
                <c:pt idx="12061">
                  <c:v>2.37287837080658E-3</c:v>
                </c:pt>
                <c:pt idx="12062">
                  <c:v>2.3728422820568102E-3</c:v>
                </c:pt>
                <c:pt idx="12063">
                  <c:v>2.3728006053715901E-3</c:v>
                </c:pt>
                <c:pt idx="12064">
                  <c:v>2.3727656807750498E-3</c:v>
                </c:pt>
                <c:pt idx="12065">
                  <c:v>2.3727293591946398E-3</c:v>
                </c:pt>
                <c:pt idx="12066">
                  <c:v>2.3726925719529399E-3</c:v>
                </c:pt>
                <c:pt idx="12067">
                  <c:v>2.37265299074352E-3</c:v>
                </c:pt>
                <c:pt idx="12068">
                  <c:v>2.3726164363324599E-3</c:v>
                </c:pt>
                <c:pt idx="12069">
                  <c:v>2.3725784849375499E-3</c:v>
                </c:pt>
                <c:pt idx="12070">
                  <c:v>2.3725430946797102E-3</c:v>
                </c:pt>
                <c:pt idx="12071">
                  <c:v>2.3725039791315798E-3</c:v>
                </c:pt>
                <c:pt idx="12072">
                  <c:v>2.3724662605673101E-3</c:v>
                </c:pt>
                <c:pt idx="12073">
                  <c:v>2.3724299389869001E-3</c:v>
                </c:pt>
                <c:pt idx="12074">
                  <c:v>2.3723943158984202E-3</c:v>
                </c:pt>
                <c:pt idx="12075">
                  <c:v>2.3723540361970702E-3</c:v>
                </c:pt>
                <c:pt idx="12076">
                  <c:v>2.3723186459392301E-3</c:v>
                </c:pt>
                <c:pt idx="12077">
                  <c:v>2.37228162586689E-3</c:v>
                </c:pt>
                <c:pt idx="12078">
                  <c:v>2.3722441401332599E-3</c:v>
                </c:pt>
                <c:pt idx="12079">
                  <c:v>2.3722068872302801E-3</c:v>
                </c:pt>
                <c:pt idx="12080">
                  <c:v>2.37217103131115E-3</c:v>
                </c:pt>
                <c:pt idx="12081">
                  <c:v>2.3721330799162401E-3</c:v>
                </c:pt>
                <c:pt idx="12082">
                  <c:v>2.3720962926745402E-3</c:v>
                </c:pt>
                <c:pt idx="12083">
                  <c:v>2.3720569442957601E-3</c:v>
                </c:pt>
                <c:pt idx="12084">
                  <c:v>2.3720187600702099E-3</c:v>
                </c:pt>
                <c:pt idx="12085">
                  <c:v>2.37198476679623E-3</c:v>
                </c:pt>
                <c:pt idx="12086">
                  <c:v>2.3719472810626E-3</c:v>
                </c:pt>
                <c:pt idx="12087">
                  <c:v>2.3719097953289799E-3</c:v>
                </c:pt>
                <c:pt idx="12088">
                  <c:v>2.3718734737485699E-3</c:v>
                </c:pt>
                <c:pt idx="12089">
                  <c:v>2.3718364536762199E-3</c:v>
                </c:pt>
                <c:pt idx="12090">
                  <c:v>2.3717978037893798E-3</c:v>
                </c:pt>
                <c:pt idx="12091">
                  <c:v>2.37176055088639E-3</c:v>
                </c:pt>
                <c:pt idx="12092">
                  <c:v>2.37172143533826E-3</c:v>
                </c:pt>
                <c:pt idx="12093">
                  <c:v>2.3716841824352698E-3</c:v>
                </c:pt>
                <c:pt idx="12094">
                  <c:v>2.3716520518064499E-3</c:v>
                </c:pt>
                <c:pt idx="12095">
                  <c:v>2.37161479890347E-3</c:v>
                </c:pt>
                <c:pt idx="12096">
                  <c:v>2.3715745192021101E-3</c:v>
                </c:pt>
                <c:pt idx="12097">
                  <c:v>2.3715416900813601E-3</c:v>
                </c:pt>
                <c:pt idx="12098">
                  <c:v>2.37150117754936E-3</c:v>
                </c:pt>
                <c:pt idx="12099">
                  <c:v>2.3714657872915298E-3</c:v>
                </c:pt>
                <c:pt idx="12100">
                  <c:v>2.3714280687272601E-3</c:v>
                </c:pt>
                <c:pt idx="12101">
                  <c:v>2.3713931441307098E-3</c:v>
                </c:pt>
                <c:pt idx="12102">
                  <c:v>2.3713603150099499E-3</c:v>
                </c:pt>
                <c:pt idx="12103">
                  <c:v>2.3713193368166698E-3</c:v>
                </c:pt>
                <c:pt idx="12104">
                  <c:v>2.3712825495749699E-3</c:v>
                </c:pt>
                <c:pt idx="12105">
                  <c:v>2.3712473921477799E-3</c:v>
                </c:pt>
                <c:pt idx="12106">
                  <c:v>2.3712087422609299E-3</c:v>
                </c:pt>
                <c:pt idx="12107">
                  <c:v>2.3711733520031001E-3</c:v>
                </c:pt>
                <c:pt idx="12108">
                  <c:v>2.3711349349468899E-3</c:v>
                </c:pt>
                <c:pt idx="12109">
                  <c:v>2.3711025714874298E-3</c:v>
                </c:pt>
                <c:pt idx="12110">
                  <c:v>2.3710604291409202E-3</c:v>
                </c:pt>
                <c:pt idx="12111">
                  <c:v>2.3710248060524498E-3</c:v>
                </c:pt>
                <c:pt idx="12112">
                  <c:v>2.3709870874881701E-3</c:v>
                </c:pt>
                <c:pt idx="12113">
                  <c:v>2.3709530942142001E-3</c:v>
                </c:pt>
                <c:pt idx="12114">
                  <c:v>2.3709163069725002E-3</c:v>
                </c:pt>
                <c:pt idx="12115">
                  <c:v>2.3708799853920902E-3</c:v>
                </c:pt>
                <c:pt idx="12116">
                  <c:v>2.37084343098104E-3</c:v>
                </c:pt>
                <c:pt idx="12117">
                  <c:v>2.3708087392151399E-3</c:v>
                </c:pt>
                <c:pt idx="12118">
                  <c:v>2.370769623667E-3</c:v>
                </c:pt>
                <c:pt idx="12119">
                  <c:v>2.3707326035946599E-3</c:v>
                </c:pt>
                <c:pt idx="12120">
                  <c:v>2.3706965148448901E-3</c:v>
                </c:pt>
                <c:pt idx="12121">
                  <c:v>2.3706592619419098E-3</c:v>
                </c:pt>
                <c:pt idx="12122">
                  <c:v>2.37062317319214E-3</c:v>
                </c:pt>
                <c:pt idx="12123">
                  <c:v>2.3705833591520799E-3</c:v>
                </c:pt>
                <c:pt idx="12124">
                  <c:v>2.37055285833776E-3</c:v>
                </c:pt>
                <c:pt idx="12125">
                  <c:v>2.3705146741121999E-3</c:v>
                </c:pt>
                <c:pt idx="12126">
                  <c:v>2.3704778868705E-3</c:v>
                </c:pt>
                <c:pt idx="12127">
                  <c:v>2.3704385384917298E-3</c:v>
                </c:pt>
                <c:pt idx="12128">
                  <c:v>2.3704043123871101E-3</c:v>
                </c:pt>
                <c:pt idx="12129">
                  <c:v>2.3703677579760599E-3</c:v>
                </c:pt>
                <c:pt idx="12130">
                  <c:v>2.3703337647020799E-3</c:v>
                </c:pt>
                <c:pt idx="12131">
                  <c:v>2.3702967446297398E-3</c:v>
                </c:pt>
                <c:pt idx="12132">
                  <c:v>2.37025949172676E-3</c:v>
                </c:pt>
                <c:pt idx="12133">
                  <c:v>2.37022200599313E-3</c:v>
                </c:pt>
                <c:pt idx="12134">
                  <c:v>2.3701863829046501E-3</c:v>
                </c:pt>
                <c:pt idx="12135">
                  <c:v>2.3701519239693902E-3</c:v>
                </c:pt>
                <c:pt idx="12136">
                  <c:v>2.3701158352196199E-3</c:v>
                </c:pt>
                <c:pt idx="12137">
                  <c:v>2.3700760211795599E-3</c:v>
                </c:pt>
                <c:pt idx="12138">
                  <c:v>2.3700434248894501E-3</c:v>
                </c:pt>
                <c:pt idx="12139">
                  <c:v>2.3700059391558201E-3</c:v>
                </c:pt>
                <c:pt idx="12140">
                  <c:v>2.3699691519141202E-3</c:v>
                </c:pt>
                <c:pt idx="12141">
                  <c:v>2.3699330631643499E-3</c:v>
                </c:pt>
                <c:pt idx="12142">
                  <c:v>2.3698983713984498E-3</c:v>
                </c:pt>
                <c:pt idx="12143">
                  <c:v>2.3698601871728901E-3</c:v>
                </c:pt>
                <c:pt idx="12144">
                  <c:v>2.36982363276184E-3</c:v>
                </c:pt>
                <c:pt idx="12145">
                  <c:v>2.36978684552014E-3</c:v>
                </c:pt>
                <c:pt idx="12146">
                  <c:v>2.36975285224617E-3</c:v>
                </c:pt>
                <c:pt idx="12147">
                  <c:v>2.3697160650044701E-3</c:v>
                </c:pt>
                <c:pt idx="12148">
                  <c:v>2.36967904493213E-3</c:v>
                </c:pt>
                <c:pt idx="12149">
                  <c:v>2.3696462158113701E-3</c:v>
                </c:pt>
                <c:pt idx="12150">
                  <c:v>2.3696098942309601E-3</c:v>
                </c:pt>
                <c:pt idx="12151">
                  <c:v>2.3695682175457499E-3</c:v>
                </c:pt>
                <c:pt idx="12152">
                  <c:v>2.3695384152233601E-3</c:v>
                </c:pt>
                <c:pt idx="12153">
                  <c:v>2.3694992996752301E-3</c:v>
                </c:pt>
                <c:pt idx="12154">
                  <c:v>2.3694629780948201E-3</c:v>
                </c:pt>
                <c:pt idx="12155">
                  <c:v>2.3694294504821301E-3</c:v>
                </c:pt>
                <c:pt idx="12156">
                  <c:v>2.3693910334259302E-3</c:v>
                </c:pt>
                <c:pt idx="12157">
                  <c:v>2.36935331486166E-3</c:v>
                </c:pt>
                <c:pt idx="12158">
                  <c:v>2.3693186230957499E-3</c:v>
                </c:pt>
                <c:pt idx="12159">
                  <c:v>2.3692820686847002E-3</c:v>
                </c:pt>
                <c:pt idx="12160">
                  <c:v>2.3692490067333E-3</c:v>
                </c:pt>
                <c:pt idx="12161">
                  <c:v>2.3692136164754599E-3</c:v>
                </c:pt>
                <c:pt idx="12162">
                  <c:v>2.3691754322499002E-3</c:v>
                </c:pt>
                <c:pt idx="12163">
                  <c:v>2.36914004199207E-3</c:v>
                </c:pt>
                <c:pt idx="12164">
                  <c:v>2.36910255625844E-3</c:v>
                </c:pt>
                <c:pt idx="12165">
                  <c:v>2.3690683301538199E-3</c:v>
                </c:pt>
                <c:pt idx="12166">
                  <c:v>2.3690331727266299E-3</c:v>
                </c:pt>
                <c:pt idx="12167">
                  <c:v>2.36899591982365E-3</c:v>
                </c:pt>
                <c:pt idx="12168">
                  <c:v>2.3689628578722499E-3</c:v>
                </c:pt>
                <c:pt idx="12169">
                  <c:v>2.3689293302595598E-3</c:v>
                </c:pt>
                <c:pt idx="12170">
                  <c:v>2.3688871879130602E-3</c:v>
                </c:pt>
                <c:pt idx="12171">
                  <c:v>2.3688510991632899E-3</c:v>
                </c:pt>
                <c:pt idx="12172">
                  <c:v>2.3688150104135301E-3</c:v>
                </c:pt>
                <c:pt idx="12173">
                  <c:v>2.3687775246799001E-3</c:v>
                </c:pt>
                <c:pt idx="12174">
                  <c:v>2.3687437642365698E-3</c:v>
                </c:pt>
                <c:pt idx="12175">
                  <c:v>2.36871233209968E-3</c:v>
                </c:pt>
                <c:pt idx="12176">
                  <c:v>2.3686757776886199E-3</c:v>
                </c:pt>
                <c:pt idx="12177">
                  <c:v>2.3686403874307901E-3</c:v>
                </c:pt>
                <c:pt idx="12178">
                  <c:v>2.3686063941568102E-3</c:v>
                </c:pt>
                <c:pt idx="12179">
                  <c:v>2.3685719352215498E-3</c:v>
                </c:pt>
                <c:pt idx="12180">
                  <c:v>2.3685349151492101E-3</c:v>
                </c:pt>
                <c:pt idx="12181">
                  <c:v>2.3684964980930099E-3</c:v>
                </c:pt>
                <c:pt idx="12182">
                  <c:v>2.36846320331097E-3</c:v>
                </c:pt>
                <c:pt idx="12183">
                  <c:v>2.3684299085289201E-3</c:v>
                </c:pt>
                <c:pt idx="12184">
                  <c:v>2.3683919571340101E-3</c:v>
                </c:pt>
                <c:pt idx="12185">
                  <c:v>2.3683563340455298E-3</c:v>
                </c:pt>
                <c:pt idx="12186">
                  <c:v>2.36831977963448E-3</c:v>
                </c:pt>
                <c:pt idx="12187">
                  <c:v>2.3682869505137201E-3</c:v>
                </c:pt>
                <c:pt idx="12188">
                  <c:v>2.3682469036430099E-3</c:v>
                </c:pt>
                <c:pt idx="12189">
                  <c:v>2.3682133760303298E-3</c:v>
                </c:pt>
                <c:pt idx="12190">
                  <c:v>2.36817845143378E-3</c:v>
                </c:pt>
                <c:pt idx="12191">
                  <c:v>2.36813980154693E-3</c:v>
                </c:pt>
                <c:pt idx="12192">
                  <c:v>2.3681083694100402E-3</c:v>
                </c:pt>
                <c:pt idx="12193">
                  <c:v>2.3680743761360602E-3</c:v>
                </c:pt>
                <c:pt idx="12194">
                  <c:v>2.3680385202169401E-3</c:v>
                </c:pt>
                <c:pt idx="12195">
                  <c:v>2.3680012673139598E-3</c:v>
                </c:pt>
                <c:pt idx="12196">
                  <c:v>2.3679656442254799E-3</c:v>
                </c:pt>
                <c:pt idx="12197">
                  <c:v>2.3679262958466998E-3</c:v>
                </c:pt>
                <c:pt idx="12198">
                  <c:v>2.36789369955659E-3</c:v>
                </c:pt>
                <c:pt idx="12199">
                  <c:v>2.3678611032664802E-3</c:v>
                </c:pt>
                <c:pt idx="12200">
                  <c:v>2.3678238503634899E-3</c:v>
                </c:pt>
                <c:pt idx="12201">
                  <c:v>2.36779055558145E-3</c:v>
                </c:pt>
                <c:pt idx="12202">
                  <c:v>2.3677523713558899E-3</c:v>
                </c:pt>
                <c:pt idx="12203">
                  <c:v>2.3677165154367698E-3</c:v>
                </c:pt>
                <c:pt idx="12204">
                  <c:v>2.36768554896116E-3</c:v>
                </c:pt>
                <c:pt idx="12205">
                  <c:v>2.3676462005823799E-3</c:v>
                </c:pt>
                <c:pt idx="12206">
                  <c:v>2.3676131386309901E-3</c:v>
                </c:pt>
                <c:pt idx="12207">
                  <c:v>2.36757728271186E-3</c:v>
                </c:pt>
                <c:pt idx="12208">
                  <c:v>2.3675411939621002E-3</c:v>
                </c:pt>
                <c:pt idx="12209">
                  <c:v>2.3675088305026301E-3</c:v>
                </c:pt>
                <c:pt idx="12210">
                  <c:v>2.3674708791077098E-3</c:v>
                </c:pt>
                <c:pt idx="12211">
                  <c:v>2.3674352560192299E-3</c:v>
                </c:pt>
                <c:pt idx="12212">
                  <c:v>2.3673998657614001E-3</c:v>
                </c:pt>
                <c:pt idx="12213">
                  <c:v>2.3673682007938602E-3</c:v>
                </c:pt>
                <c:pt idx="12214">
                  <c:v>2.36732885241509E-3</c:v>
                </c:pt>
                <c:pt idx="12215">
                  <c:v>2.3672990500927002E-3</c:v>
                </c:pt>
                <c:pt idx="12216">
                  <c:v>2.3672638926655002E-3</c:v>
                </c:pt>
                <c:pt idx="12217">
                  <c:v>2.3672236129641498E-3</c:v>
                </c:pt>
                <c:pt idx="12218">
                  <c:v>2.3671919479966198E-3</c:v>
                </c:pt>
                <c:pt idx="12219">
                  <c:v>2.3671551607549199E-3</c:v>
                </c:pt>
                <c:pt idx="12220">
                  <c:v>2.3671202361583701E-3</c:v>
                </c:pt>
                <c:pt idx="12221">
                  <c:v>2.3670862428844001E-3</c:v>
                </c:pt>
                <c:pt idx="12222">
                  <c:v>2.36705038696528E-3</c:v>
                </c:pt>
                <c:pt idx="12223">
                  <c:v>2.36701755784452E-3</c:v>
                </c:pt>
                <c:pt idx="12224">
                  <c:v>2.3669819347560401E-3</c:v>
                </c:pt>
                <c:pt idx="12225">
                  <c:v>2.3669484071433501E-3</c:v>
                </c:pt>
                <c:pt idx="12226">
                  <c:v>2.3669130168855199E-3</c:v>
                </c:pt>
                <c:pt idx="12227">
                  <c:v>2.3668778594583299E-3</c:v>
                </c:pt>
                <c:pt idx="12228">
                  <c:v>2.3668424692004902E-3</c:v>
                </c:pt>
                <c:pt idx="12229">
                  <c:v>2.3668063804507299E-3</c:v>
                </c:pt>
                <c:pt idx="12230">
                  <c:v>2.3667775094509099E-3</c:v>
                </c:pt>
                <c:pt idx="12231">
                  <c:v>2.3667381610721302E-3</c:v>
                </c:pt>
                <c:pt idx="12232">
                  <c:v>2.3667062632739501E-3</c:v>
                </c:pt>
                <c:pt idx="12233">
                  <c:v>2.3666678462177502E-3</c:v>
                </c:pt>
                <c:pt idx="12234">
                  <c:v>2.3666322231292699E-3</c:v>
                </c:pt>
                <c:pt idx="12235">
                  <c:v>2.3665963672101502E-3</c:v>
                </c:pt>
                <c:pt idx="12236">
                  <c:v>2.3665635380893898E-3</c:v>
                </c:pt>
                <c:pt idx="12237">
                  <c:v>2.36652814783156E-3</c:v>
                </c:pt>
                <c:pt idx="12238">
                  <c:v>2.3664964828640201E-3</c:v>
                </c:pt>
                <c:pt idx="12239">
                  <c:v>2.36645946279168E-3</c:v>
                </c:pt>
                <c:pt idx="12240">
                  <c:v>2.3664250038564201E-3</c:v>
                </c:pt>
                <c:pt idx="12241">
                  <c:v>2.36638681963086E-3</c:v>
                </c:pt>
                <c:pt idx="12242">
                  <c:v>2.3663537576794598E-3</c:v>
                </c:pt>
                <c:pt idx="12243">
                  <c:v>2.3663195315748501E-3</c:v>
                </c:pt>
                <c:pt idx="12244">
                  <c:v>7.1896868757903602E-3</c:v>
                </c:pt>
                <c:pt idx="12245">
                  <c:v>4.6296971850097197E-3</c:v>
                </c:pt>
                <c:pt idx="12246">
                  <c:v>7.216842379421E-3</c:v>
                </c:pt>
                <c:pt idx="12247">
                  <c:v>2.5255943182855801E-3</c:v>
                </c:pt>
                <c:pt idx="12248">
                  <c:v>6.4141107723116901E-3</c:v>
                </c:pt>
                <c:pt idx="12249">
                  <c:v>1.88538967631757E-3</c:v>
                </c:pt>
                <c:pt idx="12250">
                  <c:v>4.3510212562978302E-3</c:v>
                </c:pt>
                <c:pt idx="12251">
                  <c:v>2.4983903858810698E-3</c:v>
                </c:pt>
                <c:pt idx="12252">
                  <c:v>1.9269885960966401E-3</c:v>
                </c:pt>
                <c:pt idx="12253">
                  <c:v>3.0862516723573199E-3</c:v>
                </c:pt>
                <c:pt idx="12254">
                  <c:v>7.0805026916786996E-4</c:v>
                </c:pt>
                <c:pt idx="12255">
                  <c:v>2.4860175326466599E-3</c:v>
                </c:pt>
                <c:pt idx="12256">
                  <c:v>1.07008928898722E-3</c:v>
                </c:pt>
                <c:pt idx="12257">
                  <c:v>1.1490783654153399E-3</c:v>
                </c:pt>
                <c:pt idx="12258">
                  <c:v>1.74846383742988E-3</c:v>
                </c:pt>
                <c:pt idx="12259">
                  <c:v>4.8870657337829503E-4</c:v>
                </c:pt>
                <c:pt idx="12260">
                  <c:v>1.55713141430169E-3</c:v>
                </c:pt>
                <c:pt idx="12261">
                  <c:v>8.8541803415864695E-4</c:v>
                </c:pt>
                <c:pt idx="12262">
                  <c:v>8.2644238136708704E-4</c:v>
                </c:pt>
                <c:pt idx="12263">
                  <c:v>1.3461662456393201E-3</c:v>
                </c:pt>
                <c:pt idx="12264">
                  <c:v>5.86238980758935E-4</c:v>
                </c:pt>
                <c:pt idx="12265">
                  <c:v>1.1321654310449999E-3</c:v>
                </c:pt>
                <c:pt idx="12266">
                  <c:v>9.2112948186695597E-4</c:v>
                </c:pt>
                <c:pt idx="12267">
                  <c:v>6.8428268423304005E-4</c:v>
                </c:pt>
                <c:pt idx="12268">
                  <c:v>1.08880421612412E-3</c:v>
                </c:pt>
                <c:pt idx="12269">
                  <c:v>6.3908891752362295E-4</c:v>
                </c:pt>
                <c:pt idx="12270">
                  <c:v>8.1591121852397897E-4</c:v>
                </c:pt>
                <c:pt idx="12271">
                  <c:v>8.3508854731917403E-4</c:v>
                </c:pt>
                <c:pt idx="12272">
                  <c:v>5.5559678003192002E-4</c:v>
                </c:pt>
                <c:pt idx="12273">
                  <c:v>8.03187547717243E-4</c:v>
                </c:pt>
                <c:pt idx="12274">
                  <c:v>5.8904266916215398E-4</c:v>
                </c:pt>
                <c:pt idx="12275">
                  <c:v>5.6736770784482403E-4</c:v>
                </c:pt>
                <c:pt idx="12276">
                  <c:v>6.6820357460528601E-4</c:v>
                </c:pt>
                <c:pt idx="12277">
                  <c:v>4.5694742584601001E-4</c:v>
                </c:pt>
                <c:pt idx="12278">
                  <c:v>5.7015364291146398E-4</c:v>
                </c:pt>
                <c:pt idx="12279">
                  <c:v>5.1318405894562602E-4</c:v>
                </c:pt>
                <c:pt idx="12280">
                  <c:v>4.2837820365093703E-4</c:v>
                </c:pt>
                <c:pt idx="12281">
                  <c:v>5.2721030078828302E-4</c:v>
                </c:pt>
                <c:pt idx="12282">
                  <c:v>4.1308699292130801E-4</c:v>
                </c:pt>
                <c:pt idx="12283">
                  <c:v>4.4089983566664203E-4</c:v>
                </c:pt>
                <c:pt idx="12284">
                  <c:v>4.5954858069308102E-4</c:v>
                </c:pt>
                <c:pt idx="12285">
                  <c:v>3.8124358979985102E-4</c:v>
                </c:pt>
                <c:pt idx="12286">
                  <c:v>4.4389531831257002E-4</c:v>
                </c:pt>
                <c:pt idx="12287">
                  <c:v>4.0183757664635799E-4</c:v>
                </c:pt>
                <c:pt idx="12288">
                  <c:v>3.8758208393119303E-4</c:v>
                </c:pt>
                <c:pt idx="12289">
                  <c:v>4.2332950397394598E-4</c:v>
                </c:pt>
                <c:pt idx="12290">
                  <c:v>3.7154598976485399E-4</c:v>
                </c:pt>
                <c:pt idx="12291">
                  <c:v>3.96168674342334E-4</c:v>
                </c:pt>
                <c:pt idx="12292">
                  <c:v>3.9061036659404597E-4</c:v>
                </c:pt>
                <c:pt idx="12293">
                  <c:v>3.63230530638248E-4</c:v>
                </c:pt>
                <c:pt idx="12294">
                  <c:v>3.8906867848709199E-4</c:v>
                </c:pt>
                <c:pt idx="12295">
                  <c:v>3.61671292921528E-4</c:v>
                </c:pt>
                <c:pt idx="12296">
                  <c:v>3.61459504347295E-4</c:v>
                </c:pt>
                <c:pt idx="12297">
                  <c:v>3.6804928095080002E-4</c:v>
                </c:pt>
                <c:pt idx="12298">
                  <c:v>3.4343855804763702E-4</c:v>
                </c:pt>
                <c:pt idx="12299">
                  <c:v>3.5466614644974503E-4</c:v>
                </c:pt>
                <c:pt idx="12300">
                  <c:v>3.4374522510916E-4</c:v>
                </c:pt>
                <c:pt idx="12301">
                  <c:v>3.3338970388285799E-4</c:v>
                </c:pt>
                <c:pt idx="12302">
                  <c:v>3.4058725577779098E-4</c:v>
                </c:pt>
                <c:pt idx="12303">
                  <c:v>3.2453157473355499E-4</c:v>
                </c:pt>
                <c:pt idx="12304">
                  <c:v>3.25609580613673E-4</c:v>
                </c:pt>
                <c:pt idx="12305">
                  <c:v>3.2341599580831799E-4</c:v>
                </c:pt>
                <c:pt idx="12306">
                  <c:v>3.1230287277139702E-4</c:v>
                </c:pt>
                <c:pt idx="12307">
                  <c:v>3.1627796124666902E-4</c:v>
                </c:pt>
                <c:pt idx="12308">
                  <c:v>3.0811151373200102E-4</c:v>
                </c:pt>
                <c:pt idx="12309">
                  <c:v>3.04372661048546E-4</c:v>
                </c:pt>
                <c:pt idx="12310">
                  <c:v>3.05131310597062E-4</c:v>
                </c:pt>
                <c:pt idx="12311">
                  <c:v>2.9682400054298298E-4</c:v>
                </c:pt>
                <c:pt idx="12312">
                  <c:v>2.9728456865996101E-4</c:v>
                </c:pt>
                <c:pt idx="12313">
                  <c:v>2.9383465880528098E-4</c:v>
                </c:pt>
                <c:pt idx="12314">
                  <c:v>2.88748822640628E-4</c:v>
                </c:pt>
                <c:pt idx="12315">
                  <c:v>2.8923395439051103E-4</c:v>
                </c:pt>
                <c:pt idx="12316">
                  <c:v>2.8386196936480701E-4</c:v>
                </c:pt>
                <c:pt idx="12317">
                  <c:v>2.81880958937109E-4</c:v>
                </c:pt>
                <c:pt idx="12318">
                  <c:v>2.8027588268741998E-4</c:v>
                </c:pt>
                <c:pt idx="12319">
                  <c:v>2.7552040410228101E-4</c:v>
                </c:pt>
                <c:pt idx="12320">
                  <c:v>2.7470866916701198E-4</c:v>
                </c:pt>
                <c:pt idx="12321">
                  <c:v>2.7129726368002599E-4</c:v>
                </c:pt>
                <c:pt idx="12322">
                  <c:v>2.6819619233719999E-4</c:v>
                </c:pt>
                <c:pt idx="12323">
                  <c:v>2.6685290504246901E-4</c:v>
                </c:pt>
                <c:pt idx="12324">
                  <c:v>2.6299778255633999E-4</c:v>
                </c:pt>
                <c:pt idx="12325">
                  <c:v>2.6112131308764198E-4</c:v>
                </c:pt>
                <c:pt idx="12326">
                  <c:v>2.5873893173411499E-4</c:v>
                </c:pt>
                <c:pt idx="12327">
                  <c:v>2.5551178259774999E-4</c:v>
                </c:pt>
                <c:pt idx="12328">
                  <c:v>2.5390676455572199E-4</c:v>
                </c:pt>
                <c:pt idx="12329">
                  <c:v>2.50936660449952E-4</c:v>
                </c:pt>
                <c:pt idx="12330">
                  <c:v>2.4857060634531102E-4</c:v>
                </c:pt>
                <c:pt idx="12331">
                  <c:v>2.4662181385792803E-4</c:v>
                </c:pt>
                <c:pt idx="12332">
                  <c:v>2.4374024360440701E-4</c:v>
                </c:pt>
                <c:pt idx="12333">
                  <c:v>2.41870060563087E-4</c:v>
                </c:pt>
                <c:pt idx="12334">
                  <c:v>2.39526692894287E-4</c:v>
                </c:pt>
                <c:pt idx="12335">
                  <c:v>2.37104060943238E-4</c:v>
                </c:pt>
                <c:pt idx="12336">
                  <c:v>2.35278028412722E-4</c:v>
                </c:pt>
                <c:pt idx="12337">
                  <c:v>2.32828402658924E-4</c:v>
                </c:pt>
                <c:pt idx="12338">
                  <c:v>2.3082578263711201E-4</c:v>
                </c:pt>
                <c:pt idx="12339">
                  <c:v>2.2883307246956999E-4</c:v>
                </c:pt>
                <c:pt idx="12340">
                  <c:v>2.2655875363852799E-4</c:v>
                </c:pt>
                <c:pt idx="12341">
                  <c:v>2.2474011348094799E-4</c:v>
                </c:pt>
                <c:pt idx="12342">
                  <c:v>2.2262982383836099E-4</c:v>
                </c:pt>
                <c:pt idx="12343">
                  <c:v>2.2062112111598199E-4</c:v>
                </c:pt>
                <c:pt idx="12344">
                  <c:v>2.1879469568375501E-4</c:v>
                </c:pt>
                <c:pt idx="12345">
                  <c:v>2.1672259026672699E-4</c:v>
                </c:pt>
                <c:pt idx="12346">
                  <c:v>2.1490509971045001E-4</c:v>
                </c:pt>
                <c:pt idx="12347">
                  <c:v>2.1302240202203401E-4</c:v>
                </c:pt>
                <c:pt idx="12348">
                  <c:v>2.1109529188834101E-4</c:v>
                </c:pt>
                <c:pt idx="12349">
                  <c:v>2.0935411157552099E-4</c:v>
                </c:pt>
                <c:pt idx="12350">
                  <c:v>2.0747269445564601E-4</c:v>
                </c:pt>
                <c:pt idx="12351">
                  <c:v>2.0569964544847599E-4</c:v>
                </c:pt>
                <c:pt idx="12352">
                  <c:v>2.0396863692440101E-4</c:v>
                </c:pt>
                <c:pt idx="12353">
                  <c:v>2.0216644043102901E-4</c:v>
                </c:pt>
                <c:pt idx="12354">
                  <c:v>2.0049617160111701E-4</c:v>
                </c:pt>
                <c:pt idx="12355">
                  <c:v>1.9878004968631999E-4</c:v>
                </c:pt>
                <c:pt idx="12356">
                  <c:v>1.97090994333848E-4</c:v>
                </c:pt>
                <c:pt idx="12357">
                  <c:v>1.9547507690731401E-4</c:v>
                </c:pt>
                <c:pt idx="12358">
                  <c:v>1.9381073070690001E-4</c:v>
                </c:pt>
                <c:pt idx="12359">
                  <c:v>1.9222209812141901E-4</c:v>
                </c:pt>
                <c:pt idx="12360">
                  <c:v>1.9064312800765E-4</c:v>
                </c:pt>
                <c:pt idx="12361">
                  <c:v>1.89060068805702E-4</c:v>
                </c:pt>
                <c:pt idx="12362">
                  <c:v>1.8754310440272101E-4</c:v>
                </c:pt>
                <c:pt idx="12363">
                  <c:v>1.8600924522615999E-4</c:v>
                </c:pt>
                <c:pt idx="12364">
                  <c:v>1.8451210053172E-4</c:v>
                </c:pt>
                <c:pt idx="12365">
                  <c:v>1.83047071914189E-4</c:v>
                </c:pt>
                <c:pt idx="12366">
                  <c:v>1.8157614977098999E-4</c:v>
                </c:pt>
                <c:pt idx="12367">
                  <c:v>1.80152608663775E-4</c:v>
                </c:pt>
                <c:pt idx="12368">
                  <c:v>1.7873405886348299E-4</c:v>
                </c:pt>
                <c:pt idx="12369">
                  <c:v>1.77334368345328E-4</c:v>
                </c:pt>
                <c:pt idx="12370">
                  <c:v>1.7596902034711101E-4</c:v>
                </c:pt>
                <c:pt idx="12371">
                  <c:v>1.74605753272772E-4</c:v>
                </c:pt>
                <c:pt idx="12372">
                  <c:v>1.73273409018293E-4</c:v>
                </c:pt>
                <c:pt idx="12373">
                  <c:v>1.7195902182720599E-4</c:v>
                </c:pt>
                <c:pt idx="12374">
                  <c:v>1.7065597057808199E-4</c:v>
                </c:pt>
                <c:pt idx="12375">
                  <c:v>1.6938382759690301E-4</c:v>
                </c:pt>
                <c:pt idx="12376">
                  <c:v>1.6812040121294599E-4</c:v>
                </c:pt>
                <c:pt idx="12377">
                  <c:v>1.6687839524820501E-4</c:v>
                </c:pt>
                <c:pt idx="12378">
                  <c:v>1.6565906116738899E-4</c:v>
                </c:pt>
                <c:pt idx="12379">
                  <c:v>1.6445034998469E-4</c:v>
                </c:pt>
                <c:pt idx="12380">
                  <c:v>1.6326570766978001E-4</c:v>
                </c:pt>
                <c:pt idx="12381">
                  <c:v>1.6209554451052099E-4</c:v>
                </c:pt>
                <c:pt idx="12382">
                  <c:v>1.6094290185719699E-4</c:v>
                </c:pt>
                <c:pt idx="12383">
                  <c:v>1.5981163596734399E-4</c:v>
                </c:pt>
                <c:pt idx="12384">
                  <c:v>1.58692841068841E-4</c:v>
                </c:pt>
                <c:pt idx="12385">
                  <c:v>1.57593807671219E-4</c:v>
                </c:pt>
                <c:pt idx="12386">
                  <c:v>1.5651152352802499E-4</c:v>
                </c:pt>
                <c:pt idx="12387">
                  <c:v>1.5544427151326101E-4</c:v>
                </c:pt>
                <c:pt idx="12388">
                  <c:v>1.5439573326148101E-4</c:v>
                </c:pt>
                <c:pt idx="12389">
                  <c:v>1.53362008859403E-4</c:v>
                </c:pt>
                <c:pt idx="12390">
                  <c:v>1.5234497550409301E-4</c:v>
                </c:pt>
                <c:pt idx="12391">
                  <c:v>1.5134541899897199E-4</c:v>
                </c:pt>
                <c:pt idx="12392">
                  <c:v>1.5035932301543599E-4</c:v>
                </c:pt>
                <c:pt idx="12393">
                  <c:v>1.4939031098037999E-4</c:v>
                </c:pt>
                <c:pt idx="12394">
                  <c:v>1.48436462040991E-4</c:v>
                </c:pt>
                <c:pt idx="12395">
                  <c:v>1.4749790716450699E-4</c:v>
                </c:pt>
                <c:pt idx="12396">
                  <c:v>1.4657476276624999E-4</c:v>
                </c:pt>
                <c:pt idx="12397">
                  <c:v>1.4566528261639199E-4</c:v>
                </c:pt>
                <c:pt idx="12398">
                  <c:v>1.44771503983066E-4</c:v>
                </c:pt>
                <c:pt idx="12399">
                  <c:v>1.4389245188795E-4</c:v>
                </c:pt>
                <c:pt idx="12400">
                  <c:v>1.4302744239103101E-4</c:v>
                </c:pt>
                <c:pt idx="12401">
                  <c:v>1.4217643183655999E-4</c:v>
                </c:pt>
                <c:pt idx="12402">
                  <c:v>1.41340307891369E-4</c:v>
                </c:pt>
                <c:pt idx="12403">
                  <c:v>1.4051691687200199E-4</c:v>
                </c:pt>
                <c:pt idx="12404">
                  <c:v>1.3970807776786401E-4</c:v>
                </c:pt>
                <c:pt idx="12405">
                  <c:v>1.3891217531636401E-4</c:v>
                </c:pt>
                <c:pt idx="12406">
                  <c:v>1.38129442348145E-4</c:v>
                </c:pt>
                <c:pt idx="12407">
                  <c:v>1.37360926601104E-4</c:v>
                </c:pt>
                <c:pt idx="12408">
                  <c:v>1.3660454715136401E-4</c:v>
                </c:pt>
                <c:pt idx="12409">
                  <c:v>1.35861817398108E-4</c:v>
                </c:pt>
                <c:pt idx="12410">
                  <c:v>1.3513071462512E-4</c:v>
                </c:pt>
                <c:pt idx="12411">
                  <c:v>1.3441315968520899E-4</c:v>
                </c:pt>
                <c:pt idx="12412">
                  <c:v>1.3370691158343101E-4</c:v>
                </c:pt>
                <c:pt idx="12413">
                  <c:v>1.3301403669174801E-4</c:v>
                </c:pt>
                <c:pt idx="12414">
                  <c:v>1.3233287609182301E-4</c:v>
                </c:pt>
                <c:pt idx="12415">
                  <c:v>1.3166280405130199E-4</c:v>
                </c:pt>
                <c:pt idx="12416">
                  <c:v>1.31005275761709E-4</c:v>
                </c:pt>
                <c:pt idx="12417">
                  <c:v>1.30358879687265E-4</c:v>
                </c:pt>
                <c:pt idx="12418">
                  <c:v>1.2972390686627499E-4</c:v>
                </c:pt>
                <c:pt idx="12419">
                  <c:v>1.29099993500858E-4</c:v>
                </c:pt>
                <c:pt idx="12420">
                  <c:v>1.2848769256379499E-4</c:v>
                </c:pt>
                <c:pt idx="12421">
                  <c:v>1.27885912661441E-4</c:v>
                </c:pt>
                <c:pt idx="12422">
                  <c:v>1.2729530862998201E-4</c:v>
                </c:pt>
                <c:pt idx="12423">
                  <c:v>1.2671490549109901E-4</c:v>
                </c:pt>
                <c:pt idx="12424">
                  <c:v>1.2614524166565399E-4</c:v>
                </c:pt>
                <c:pt idx="12425">
                  <c:v>1.2558558955788599E-4</c:v>
                </c:pt>
                <c:pt idx="12426">
                  <c:v>1.2503606558311701E-4</c:v>
                </c:pt>
                <c:pt idx="12427">
                  <c:v>1.2449665518943199E-4</c:v>
                </c:pt>
                <c:pt idx="12428">
                  <c:v>1.23967154650018E-4</c:v>
                </c:pt>
                <c:pt idx="12429">
                  <c:v>1.2344737478997599E-4</c:v>
                </c:pt>
                <c:pt idx="12430">
                  <c:v>1.2293734471313699E-4</c:v>
                </c:pt>
                <c:pt idx="12431">
                  <c:v>1.22436656965874E-4</c:v>
                </c:pt>
                <c:pt idx="12432">
                  <c:v>1.21945304272231E-4</c:v>
                </c:pt>
                <c:pt idx="12433">
                  <c:v>1.21463330287952E-4</c:v>
                </c:pt>
                <c:pt idx="12434">
                  <c:v>1.209903639392E-4</c:v>
                </c:pt>
                <c:pt idx="12435">
                  <c:v>1.2052564125042401E-4</c:v>
                </c:pt>
                <c:pt idx="12436">
                  <c:v>1.20070217235479E-4</c:v>
                </c:pt>
                <c:pt idx="12437">
                  <c:v>1.19623757200316E-4</c:v>
                </c:pt>
                <c:pt idx="12438">
                  <c:v>1.19184005598072E-4</c:v>
                </c:pt>
                <c:pt idx="12439">
                  <c:v>1.18753778224345E-4</c:v>
                </c:pt>
                <c:pt idx="12440">
                  <c:v>1.18332711281255E-4</c:v>
                </c:pt>
                <c:pt idx="12441">
                  <c:v>1.1791878205258401E-4</c:v>
                </c:pt>
                <c:pt idx="12442">
                  <c:v>1.17512325232383E-4</c:v>
                </c:pt>
                <c:pt idx="12443">
                  <c:v>1.1711419210769199E-4</c:v>
                </c:pt>
                <c:pt idx="12444">
                  <c:v>1.16723582323175E-4</c:v>
                </c:pt>
                <c:pt idx="12445">
                  <c:v>1.16341041575652E-4</c:v>
                </c:pt>
                <c:pt idx="12446">
                  <c:v>1.15965558507014E-4</c:v>
                </c:pt>
                <c:pt idx="12447">
                  <c:v>1.15597722469829E-4</c:v>
                </c:pt>
                <c:pt idx="12448">
                  <c:v>1.15236842248123E-4</c:v>
                </c:pt>
                <c:pt idx="12449">
                  <c:v>1.14882990601473E-4</c:v>
                </c:pt>
                <c:pt idx="12450">
                  <c:v>1.1453631304903001E-4</c:v>
                </c:pt>
                <c:pt idx="12451">
                  <c:v>1.14196620415896E-4</c:v>
                </c:pt>
                <c:pt idx="12452">
                  <c:v>1.1386318510631099E-4</c:v>
                </c:pt>
                <c:pt idx="12453">
                  <c:v>1.13536785647739E-4</c:v>
                </c:pt>
                <c:pt idx="12454">
                  <c:v>1.13216228783131E-4</c:v>
                </c:pt>
                <c:pt idx="12455">
                  <c:v>1.1290322436252599E-4</c:v>
                </c:pt>
                <c:pt idx="12456">
                  <c:v>1.1259583698119999E-4</c:v>
                </c:pt>
                <c:pt idx="12457">
                  <c:v>1.12294728751294E-4</c:v>
                </c:pt>
                <c:pt idx="12458">
                  <c:v>1.11999863293022E-4</c:v>
                </c:pt>
                <c:pt idx="12459">
                  <c:v>1.11711153294891E-4</c:v>
                </c:pt>
                <c:pt idx="12460">
                  <c:v>1.1142686707899E-4</c:v>
                </c:pt>
                <c:pt idx="12461">
                  <c:v>1.1115078086732E-4</c:v>
                </c:pt>
                <c:pt idx="12462">
                  <c:v>1.10878594568931E-4</c:v>
                </c:pt>
                <c:pt idx="12463">
                  <c:v>1.10613269498572E-4</c:v>
                </c:pt>
                <c:pt idx="12464">
                  <c:v>1.10352331830654E-4</c:v>
                </c:pt>
                <c:pt idx="12465">
                  <c:v>1.10096603748389E-4</c:v>
                </c:pt>
                <c:pt idx="12466">
                  <c:v>1.0984663822455301E-4</c:v>
                </c:pt>
                <c:pt idx="12467">
                  <c:v>1.09601671283599E-4</c:v>
                </c:pt>
                <c:pt idx="12468">
                  <c:v>1.09362306830008E-4</c:v>
                </c:pt>
                <c:pt idx="12469">
                  <c:v>1.09127729956526E-4</c:v>
                </c:pt>
                <c:pt idx="12470">
                  <c:v>1.08897904283367E-4</c:v>
                </c:pt>
                <c:pt idx="12471">
                  <c:v>1.08673324575648E-4</c:v>
                </c:pt>
                <c:pt idx="12472">
                  <c:v>1.08452411950566E-4</c:v>
                </c:pt>
                <c:pt idx="12473">
                  <c:v>1.08236701635178E-4</c:v>
                </c:pt>
                <c:pt idx="12474">
                  <c:v>1.0802590259118E-4</c:v>
                </c:pt>
                <c:pt idx="12475">
                  <c:v>1.0781972378026699E-4</c:v>
                </c:pt>
                <c:pt idx="12476">
                  <c:v>1.0761751764221101E-4</c:v>
                </c:pt>
                <c:pt idx="12477">
                  <c:v>1.07419509731699E-4</c:v>
                </c:pt>
                <c:pt idx="12478">
                  <c:v>1.0722579463617901E-4</c:v>
                </c:pt>
                <c:pt idx="12479">
                  <c:v>1.07036583358422E-4</c:v>
                </c:pt>
                <c:pt idx="12480">
                  <c:v>1.06850398879033E-4</c:v>
                </c:pt>
                <c:pt idx="12481">
                  <c:v>1.06669751403388E-4</c:v>
                </c:pt>
                <c:pt idx="12482">
                  <c:v>1.0649207251844901E-4</c:v>
                </c:pt>
                <c:pt idx="12483">
                  <c:v>1.06318089819979E-4</c:v>
                </c:pt>
                <c:pt idx="12484">
                  <c:v>1.06148749182466E-4</c:v>
                </c:pt>
                <c:pt idx="12485">
                  <c:v>1.05982537206728E-4</c:v>
                </c:pt>
                <c:pt idx="12486">
                  <c:v>1.05819810414687E-4</c:v>
                </c:pt>
                <c:pt idx="12487">
                  <c:v>1.05660670669749E-4</c:v>
                </c:pt>
                <c:pt idx="12488">
                  <c:v>1.0550534352660199E-4</c:v>
                </c:pt>
                <c:pt idx="12489">
                  <c:v>1.05352883110754E-4</c:v>
                </c:pt>
                <c:pt idx="12490">
                  <c:v>1.0520435171201799E-4</c:v>
                </c:pt>
                <c:pt idx="12491">
                  <c:v>1.05059305496979E-4</c:v>
                </c:pt>
                <c:pt idx="12492">
                  <c:v>1.04917366115842E-4</c:v>
                </c:pt>
                <c:pt idx="12493">
                  <c:v>1.04777500382625E-4</c:v>
                </c:pt>
                <c:pt idx="12494">
                  <c:v>1.04641258076299E-4</c:v>
                </c:pt>
                <c:pt idx="12495">
                  <c:v>1.0450893751112699E-4</c:v>
                </c:pt>
                <c:pt idx="12496">
                  <c:v>1.0437897435622301E-4</c:v>
                </c:pt>
                <c:pt idx="12497">
                  <c:v>1.04252183518838E-4</c:v>
                </c:pt>
                <c:pt idx="12498">
                  <c:v>1.0412776464363599E-4</c:v>
                </c:pt>
                <c:pt idx="12499">
                  <c:v>1.04006212495733E-4</c:v>
                </c:pt>
                <c:pt idx="12500">
                  <c:v>1.0388679947936901E-4</c:v>
                </c:pt>
                <c:pt idx="12501">
                  <c:v>1.03771402791608E-4</c:v>
                </c:pt>
                <c:pt idx="12502">
                  <c:v>1.036579196807E-4</c:v>
                </c:pt>
                <c:pt idx="12503">
                  <c:v>1.03546677564737E-4</c:v>
                </c:pt>
                <c:pt idx="12504">
                  <c:v>1.03438731457572E-4</c:v>
                </c:pt>
                <c:pt idx="12505">
                  <c:v>1.03333244624082E-4</c:v>
                </c:pt>
                <c:pt idx="12506">
                  <c:v>1.0322917660232599E-4</c:v>
                </c:pt>
                <c:pt idx="12507">
                  <c:v>1.03128353657667E-4</c:v>
                </c:pt>
                <c:pt idx="12508">
                  <c:v>1.0302936425432599E-4</c:v>
                </c:pt>
                <c:pt idx="12509">
                  <c:v>1.02933161542751E-4</c:v>
                </c:pt>
                <c:pt idx="12510">
                  <c:v>1.02838741440792E-4</c:v>
                </c:pt>
                <c:pt idx="12511">
                  <c:v>1.02746671473142E-4</c:v>
                </c:pt>
                <c:pt idx="12512">
                  <c:v>1.0265680612064899E-4</c:v>
                </c:pt>
                <c:pt idx="12513">
                  <c:v>1.02569261798635E-4</c:v>
                </c:pt>
                <c:pt idx="12514">
                  <c:v>1.0248324542772E-4</c:v>
                </c:pt>
                <c:pt idx="12515">
                  <c:v>1.02399470051751E-4</c:v>
                </c:pt>
                <c:pt idx="12516">
                  <c:v>1.0231750638922699E-4</c:v>
                </c:pt>
                <c:pt idx="12517">
                  <c:v>1.02237419923767E-4</c:v>
                </c:pt>
                <c:pt idx="12518">
                  <c:v>1.0215930524282199E-4</c:v>
                </c:pt>
                <c:pt idx="12519">
                  <c:v>1.02083060482982E-4</c:v>
                </c:pt>
                <c:pt idx="12520">
                  <c:v>1.02008001704235E-4</c:v>
                </c:pt>
                <c:pt idx="12521">
                  <c:v>1.0193575144512601E-4</c:v>
                </c:pt>
                <c:pt idx="12522">
                  <c:v>1.0186533472733601E-4</c:v>
                </c:pt>
                <c:pt idx="12523">
                  <c:v>1.0179517994402E-4</c:v>
                </c:pt>
                <c:pt idx="12524">
                  <c:v>1.01727542642038E-4</c:v>
                </c:pt>
                <c:pt idx="12525">
                  <c:v>1.01661637017969E-4</c:v>
                </c:pt>
                <c:pt idx="12526">
                  <c:v>1.0159711382584701E-4</c:v>
                </c:pt>
                <c:pt idx="12527">
                  <c:v>1.01533696579281E-4</c:v>
                </c:pt>
                <c:pt idx="12528">
                  <c:v>1.01472411188297E-4</c:v>
                </c:pt>
                <c:pt idx="12529">
                  <c:v>1.01412239018828E-4</c:v>
                </c:pt>
                <c:pt idx="12530">
                  <c:v>1.0135372576769399E-4</c:v>
                </c:pt>
                <c:pt idx="12531">
                  <c:v>1.01296354841907E-4</c:v>
                </c:pt>
                <c:pt idx="12532">
                  <c:v>1.01240766525734E-4</c:v>
                </c:pt>
                <c:pt idx="12533">
                  <c:v>1.01186407846399E-4</c:v>
                </c:pt>
                <c:pt idx="12534">
                  <c:v>1.01133373391349E-4</c:v>
                </c:pt>
                <c:pt idx="12535">
                  <c:v>1.0108132846653499E-4</c:v>
                </c:pt>
                <c:pt idx="12536">
                  <c:v>1.0103020031238001E-4</c:v>
                </c:pt>
                <c:pt idx="12537">
                  <c:v>1.00980993011035E-4</c:v>
                </c:pt>
                <c:pt idx="12538">
                  <c:v>1.00932717032265E-4</c:v>
                </c:pt>
                <c:pt idx="12539">
                  <c:v>1.00885648862459E-4</c:v>
                </c:pt>
                <c:pt idx="12540">
                  <c:v>1.00840537925251E-4</c:v>
                </c:pt>
                <c:pt idx="12541">
                  <c:v>1.00795077742077E-4</c:v>
                </c:pt>
                <c:pt idx="12542">
                  <c:v>1.00751240097452E-4</c:v>
                </c:pt>
                <c:pt idx="12543">
                  <c:v>1.00708813988604E-4</c:v>
                </c:pt>
                <c:pt idx="12544">
                  <c:v>1.00667341030203E-4</c:v>
                </c:pt>
                <c:pt idx="12545">
                  <c:v>1.00626690255012E-4</c:v>
                </c:pt>
                <c:pt idx="12546">
                  <c:v>1.00587196357083E-4</c:v>
                </c:pt>
                <c:pt idx="12547">
                  <c:v>1.00548073532991E-4</c:v>
                </c:pt>
                <c:pt idx="12548">
                  <c:v>1.0051103163277701E-4</c:v>
                </c:pt>
                <c:pt idx="12549">
                  <c:v>1.00473960628733E-4</c:v>
                </c:pt>
                <c:pt idx="12550">
                  <c:v>1.00438199297059E-4</c:v>
                </c:pt>
                <c:pt idx="12551">
                  <c:v>1.00403507531155E-4</c:v>
                </c:pt>
                <c:pt idx="12552">
                  <c:v>1.0036953608505399E-4</c:v>
                </c:pt>
                <c:pt idx="12553">
                  <c:v>1.00336204923224E-4</c:v>
                </c:pt>
                <c:pt idx="12554">
                  <c:v>1.0030346311396E-4</c:v>
                </c:pt>
                <c:pt idx="12555">
                  <c:v>1.00272307463456E-4</c:v>
                </c:pt>
                <c:pt idx="12556">
                  <c:v>1.0024090443039299E-4</c:v>
                </c:pt>
                <c:pt idx="12557">
                  <c:v>1.00211080280133E-4</c:v>
                </c:pt>
                <c:pt idx="12558">
                  <c:v>1.00182092864998E-4</c:v>
                </c:pt>
                <c:pt idx="12559">
                  <c:v>1.0015326552093001E-4</c:v>
                </c:pt>
                <c:pt idx="12560">
                  <c:v>1.00125158496667E-4</c:v>
                </c:pt>
                <c:pt idx="12561">
                  <c:v>1.00098717666697E-4</c:v>
                </c:pt>
                <c:pt idx="12562">
                  <c:v>1.00071512861177E-4</c:v>
                </c:pt>
                <c:pt idx="12563">
                  <c:v>1.00045719591435E-4</c:v>
                </c:pt>
                <c:pt idx="12564">
                  <c:v>1.00021636171732E-4</c:v>
                </c:pt>
                <c:pt idx="12565">
                  <c:v>9.9996541393920806E-5</c:v>
                </c:pt>
                <c:pt idx="12566">
                  <c:v>9.9972457974217805E-5</c:v>
                </c:pt>
                <c:pt idx="12567">
                  <c:v>9.9949058494530605E-5</c:v>
                </c:pt>
                <c:pt idx="12568">
                  <c:v>9.9926648545078906E-5</c:v>
                </c:pt>
                <c:pt idx="12569">
                  <c:v>9.9904667877126499E-5</c:v>
                </c:pt>
                <c:pt idx="12570">
                  <c:v>9.9882883660029606E-5</c:v>
                </c:pt>
                <c:pt idx="12571">
                  <c:v>9.9861870694439899E-5</c:v>
                </c:pt>
                <c:pt idx="12572">
                  <c:v>9.9841876362916096E-5</c:v>
                </c:pt>
                <c:pt idx="12573">
                  <c:v>9.9821671028621495E-5</c:v>
                </c:pt>
                <c:pt idx="12574">
                  <c:v>9.9802287877537297E-5</c:v>
                </c:pt>
                <c:pt idx="12575">
                  <c:v>9.9783399491570904E-5</c:v>
                </c:pt>
                <c:pt idx="12576">
                  <c:v>9.9764962214976603E-5</c:v>
                </c:pt>
                <c:pt idx="12577">
                  <c:v>9.9747288913931698E-5</c:v>
                </c:pt>
                <c:pt idx="12578">
                  <c:v>9.9729884823318598E-5</c:v>
                </c:pt>
                <c:pt idx="12579">
                  <c:v>9.9711811344604899E-5</c:v>
                </c:pt>
                <c:pt idx="12580">
                  <c:v>9.9695418612100198E-5</c:v>
                </c:pt>
                <c:pt idx="12581">
                  <c:v>9.9679709819611203E-5</c:v>
                </c:pt>
                <c:pt idx="12582">
                  <c:v>9.9663258879445507E-5</c:v>
                </c:pt>
                <c:pt idx="12583">
                  <c:v>9.9648430477827801E-5</c:v>
                </c:pt>
                <c:pt idx="12584">
                  <c:v>9.9633100035134703E-5</c:v>
                </c:pt>
                <c:pt idx="12585">
                  <c:v>9.9619006505236003E-5</c:v>
                </c:pt>
                <c:pt idx="12586">
                  <c:v>9.9604498245753402E-5</c:v>
                </c:pt>
                <c:pt idx="12587">
                  <c:v>9.9590157333295806E-5</c:v>
                </c:pt>
                <c:pt idx="12588">
                  <c:v>9.9577300716191503E-5</c:v>
                </c:pt>
                <c:pt idx="12589">
                  <c:v>9.9564225820358802E-5</c:v>
                </c:pt>
                <c:pt idx="12590">
                  <c:v>9.9551194580271799E-5</c:v>
                </c:pt>
                <c:pt idx="12591">
                  <c:v>9.95389273157343E-5</c:v>
                </c:pt>
                <c:pt idx="12592">
                  <c:v>9.9526667327154401E-5</c:v>
                </c:pt>
                <c:pt idx="12593">
                  <c:v>9.9514851171988994E-5</c:v>
                </c:pt>
                <c:pt idx="12594">
                  <c:v>9.9503682577051195E-5</c:v>
                </c:pt>
                <c:pt idx="12595">
                  <c:v>9.9492674053181003E-5</c:v>
                </c:pt>
                <c:pt idx="12596">
                  <c:v>9.94810689007863E-5</c:v>
                </c:pt>
                <c:pt idx="12597">
                  <c:v>9.9471064459066797E-5</c:v>
                </c:pt>
                <c:pt idx="12598">
                  <c:v>9.9460652563720901E-5</c:v>
                </c:pt>
                <c:pt idx="12599">
                  <c:v>9.9450640846043798E-5</c:v>
                </c:pt>
                <c:pt idx="12600">
                  <c:v>9.9440490885171999E-5</c:v>
                </c:pt>
                <c:pt idx="12601">
                  <c:v>9.9430428235791596E-5</c:v>
                </c:pt>
                <c:pt idx="12602">
                  <c:v>9.9420998594723601E-5</c:v>
                </c:pt>
                <c:pt idx="12603">
                  <c:v>9.9412813142407699E-5</c:v>
                </c:pt>
                <c:pt idx="12604">
                  <c:v>9.9403310741763603E-5</c:v>
                </c:pt>
                <c:pt idx="12605">
                  <c:v>9.9396012956276495E-5</c:v>
                </c:pt>
                <c:pt idx="12606">
                  <c:v>9.9386808869894594E-5</c:v>
                </c:pt>
                <c:pt idx="12607">
                  <c:v>9.9379038147162605E-5</c:v>
                </c:pt>
                <c:pt idx="12608">
                  <c:v>9.9370561656542095E-5</c:v>
                </c:pt>
                <c:pt idx="12609">
                  <c:v>9.93629510048777E-5</c:v>
                </c:pt>
                <c:pt idx="12610">
                  <c:v>9.9355573183856905E-5</c:v>
                </c:pt>
                <c:pt idx="12611">
                  <c:v>9.9347758805379299E-5</c:v>
                </c:pt>
                <c:pt idx="12612">
                  <c:v>9.93415451375768E-5</c:v>
                </c:pt>
                <c:pt idx="12613">
                  <c:v>9.9334574770182398E-5</c:v>
                </c:pt>
                <c:pt idx="12614">
                  <c:v>9.9328128271736205E-5</c:v>
                </c:pt>
                <c:pt idx="12615">
                  <c:v>9.9320735898800194E-5</c:v>
                </c:pt>
                <c:pt idx="12616">
                  <c:v>9.9314856925047893E-5</c:v>
                </c:pt>
                <c:pt idx="12617">
                  <c:v>9.9307988421060104E-5</c:v>
                </c:pt>
                <c:pt idx="12618">
                  <c:v>9.9301985756028403E-5</c:v>
                </c:pt>
                <c:pt idx="12619">
                  <c:v>9.9296208645682795E-5</c:v>
                </c:pt>
                <c:pt idx="12620">
                  <c:v>9.9291159131098498E-5</c:v>
                </c:pt>
                <c:pt idx="12621">
                  <c:v>9.9285018222872195E-5</c:v>
                </c:pt>
                <c:pt idx="12622">
                  <c:v>9.92797067738138E-5</c:v>
                </c:pt>
                <c:pt idx="12623">
                  <c:v>9.9274300737306503E-5</c:v>
                </c:pt>
                <c:pt idx="12624">
                  <c:v>9.9269927886780406E-5</c:v>
                </c:pt>
                <c:pt idx="12625">
                  <c:v>9.9265031167306006E-5</c:v>
                </c:pt>
                <c:pt idx="12626">
                  <c:v>9.9259836133569506E-5</c:v>
                </c:pt>
                <c:pt idx="12627">
                  <c:v>9.9255034001544104E-5</c:v>
                </c:pt>
                <c:pt idx="12628">
                  <c:v>9.9250442872289595E-5</c:v>
                </c:pt>
                <c:pt idx="12629">
                  <c:v>9.9245517048984807E-5</c:v>
                </c:pt>
                <c:pt idx="12630">
                  <c:v>9.9241944553796202E-5</c:v>
                </c:pt>
                <c:pt idx="12631">
                  <c:v>9.9237440736032995E-5</c:v>
                </c:pt>
                <c:pt idx="12632">
                  <c:v>9.9233038781676401E-5</c:v>
                </c:pt>
                <c:pt idx="12633">
                  <c:v>9.9229531770106405E-5</c:v>
                </c:pt>
                <c:pt idx="12634">
                  <c:v>9.9225107987876995E-5</c:v>
                </c:pt>
                <c:pt idx="12635">
                  <c:v>9.9221077107358697E-5</c:v>
                </c:pt>
                <c:pt idx="12636">
                  <c:v>9.9217810202389996E-5</c:v>
                </c:pt>
                <c:pt idx="12637">
                  <c:v>9.9215110822115093E-5</c:v>
                </c:pt>
                <c:pt idx="12638">
                  <c:v>9.9211072665639195E-5</c:v>
                </c:pt>
                <c:pt idx="12639">
                  <c:v>9.9207085440866703E-5</c:v>
                </c:pt>
                <c:pt idx="12640">
                  <c:v>9.9203927675262094E-5</c:v>
                </c:pt>
                <c:pt idx="12641">
                  <c:v>9.9200464319437702E-5</c:v>
                </c:pt>
                <c:pt idx="12642">
                  <c:v>9.9197728559374796E-5</c:v>
                </c:pt>
                <c:pt idx="12643">
                  <c:v>9.9194650829303996E-5</c:v>
                </c:pt>
                <c:pt idx="12644">
                  <c:v>9.9192067864351002E-5</c:v>
                </c:pt>
                <c:pt idx="12645">
                  <c:v>9.9189128377474804E-5</c:v>
                </c:pt>
                <c:pt idx="12646">
                  <c:v>9.9185919680167003E-5</c:v>
                </c:pt>
                <c:pt idx="12647">
                  <c:v>9.9183904239907901E-5</c:v>
                </c:pt>
                <c:pt idx="12648">
                  <c:v>9.9180862889625105E-5</c:v>
                </c:pt>
                <c:pt idx="12649">
                  <c:v>9.9177806987427202E-5</c:v>
                </c:pt>
                <c:pt idx="12650">
                  <c:v>9.9176213552709696E-5</c:v>
                </c:pt>
                <c:pt idx="12651">
                  <c:v>9.9172990303486599E-5</c:v>
                </c:pt>
                <c:pt idx="12652">
                  <c:v>9.9171011243015501E-5</c:v>
                </c:pt>
                <c:pt idx="12653">
                  <c:v>9.9168486485723406E-5</c:v>
                </c:pt>
                <c:pt idx="12654">
                  <c:v>9.9165772553533302E-5</c:v>
                </c:pt>
                <c:pt idx="12655">
                  <c:v>9.9164033599663499E-5</c:v>
                </c:pt>
                <c:pt idx="12656">
                  <c:v>9.9162250990048105E-5</c:v>
                </c:pt>
                <c:pt idx="12657">
                  <c:v>9.9160475656390204E-5</c:v>
                </c:pt>
                <c:pt idx="12658">
                  <c:v>9.9158351076766903E-5</c:v>
                </c:pt>
                <c:pt idx="12659">
                  <c:v>9.9156379292253405E-5</c:v>
                </c:pt>
                <c:pt idx="12660">
                  <c:v>9.9155055067967596E-5</c:v>
                </c:pt>
                <c:pt idx="12661">
                  <c:v>9.9152137408964295E-5</c:v>
                </c:pt>
                <c:pt idx="12662">
                  <c:v>9.9150325695518404E-5</c:v>
                </c:pt>
                <c:pt idx="12663">
                  <c:v>9.9148681329097599E-5</c:v>
                </c:pt>
                <c:pt idx="12664">
                  <c:v>9.9147582659497898E-5</c:v>
                </c:pt>
                <c:pt idx="12665">
                  <c:v>9.9145865533500896E-5</c:v>
                </c:pt>
                <c:pt idx="12666">
                  <c:v>9.9144199339207302E-5</c:v>
                </c:pt>
                <c:pt idx="12667">
                  <c:v>9.9142824183218195E-5</c:v>
                </c:pt>
                <c:pt idx="12668">
                  <c:v>9.9140976089984206E-5</c:v>
                </c:pt>
                <c:pt idx="12669">
                  <c:v>9.9139746453147395E-5</c:v>
                </c:pt>
                <c:pt idx="12670">
                  <c:v>9.9138233053963604E-5</c:v>
                </c:pt>
                <c:pt idx="12671">
                  <c:v>9.9136603239458095E-5</c:v>
                </c:pt>
                <c:pt idx="12672">
                  <c:v>9.91355118458159E-5</c:v>
                </c:pt>
                <c:pt idx="12673">
                  <c:v>9.9134114861954004E-5</c:v>
                </c:pt>
                <c:pt idx="12674">
                  <c:v>9.9132797913625796E-5</c:v>
                </c:pt>
                <c:pt idx="12675">
                  <c:v>9.9131364549975802E-5</c:v>
                </c:pt>
                <c:pt idx="12676">
                  <c:v>9.9130535090807798E-5</c:v>
                </c:pt>
                <c:pt idx="12677">
                  <c:v>9.9128606962040094E-5</c:v>
                </c:pt>
                <c:pt idx="12678">
                  <c:v>9.9128730653319494E-5</c:v>
                </c:pt>
                <c:pt idx="12679">
                  <c:v>9.9126918939873603E-5</c:v>
                </c:pt>
                <c:pt idx="12680">
                  <c:v>9.9126787972636494E-5</c:v>
                </c:pt>
                <c:pt idx="12681">
                  <c:v>9.9125310953240801E-5</c:v>
                </c:pt>
                <c:pt idx="12682">
                  <c:v>9.9124161351937801E-5</c:v>
                </c:pt>
                <c:pt idx="12683">
                  <c:v>9.9123353720642599E-5</c:v>
                </c:pt>
                <c:pt idx="12684">
                  <c:v>9.9122589745093096E-5</c:v>
                </c:pt>
                <c:pt idx="12685">
                  <c:v>9.91211345535703E-5</c:v>
                </c:pt>
                <c:pt idx="12686">
                  <c:v>9.9120305094402297E-5</c:v>
                </c:pt>
                <c:pt idx="12687">
                  <c:v>9.9119046353735003E-5</c:v>
                </c:pt>
                <c:pt idx="12688">
                  <c:v>9.9118697107769603E-5</c:v>
                </c:pt>
                <c:pt idx="12689">
                  <c:v>9.9117816716898206E-5</c:v>
                </c:pt>
                <c:pt idx="12690">
                  <c:v>9.9116528872400495E-5</c:v>
                </c:pt>
                <c:pt idx="12691">
                  <c:v>9.9116703495383303E-5</c:v>
                </c:pt>
                <c:pt idx="12692">
                  <c:v>9.9115415650885606E-5</c:v>
                </c:pt>
                <c:pt idx="12693">
                  <c:v>9.9114666227251305E-5</c:v>
                </c:pt>
                <c:pt idx="12694">
                  <c:v>9.9113960459362702E-5</c:v>
                </c:pt>
                <c:pt idx="12695">
                  <c:v>9.9113567557651604E-5</c:v>
                </c:pt>
                <c:pt idx="12696">
                  <c:v>9.9112025054637302E-5</c:v>
                </c:pt>
                <c:pt idx="12697">
                  <c:v>9.9111923191230703E-5</c:v>
                </c:pt>
                <c:pt idx="12698">
                  <c:v>9.9111130111850798E-5</c:v>
                </c:pt>
                <c:pt idx="12699">
                  <c:v>9.9110679002478705E-5</c:v>
                </c:pt>
                <c:pt idx="12700">
                  <c:v>9.9110293376725194E-5</c:v>
                </c:pt>
                <c:pt idx="12701">
                  <c:v>9.9109820439480204E-5</c:v>
                </c:pt>
                <c:pt idx="12702">
                  <c:v>9.9109551229048507E-5</c:v>
                </c:pt>
                <c:pt idx="12703">
                  <c:v>9.9108452559448806E-5</c:v>
                </c:pt>
                <c:pt idx="12704">
                  <c:v>9.9107601272407906E-5</c:v>
                </c:pt>
                <c:pt idx="12705">
                  <c:v>9.9107906862627701E-5</c:v>
                </c:pt>
                <c:pt idx="12706">
                  <c:v>9.9107106507290195E-5</c:v>
                </c:pt>
                <c:pt idx="12707">
                  <c:v>9.9106815468985601E-5</c:v>
                </c:pt>
                <c:pt idx="12708">
                  <c:v>9.9106306151952595E-5</c:v>
                </c:pt>
                <c:pt idx="12709">
                  <c:v>9.9105905974283801E-5</c:v>
                </c:pt>
                <c:pt idx="12710">
                  <c:v>9.9105280241928995E-5</c:v>
                </c:pt>
                <c:pt idx="12711">
                  <c:v>9.9104458058718605E-5</c:v>
                </c:pt>
                <c:pt idx="12712">
                  <c:v>9.9104625405743705E-5</c:v>
                </c:pt>
                <c:pt idx="12713">
                  <c:v>9.9104043329134597E-5</c:v>
                </c:pt>
                <c:pt idx="12714">
                  <c:v>9.9103606771677705E-5</c:v>
                </c:pt>
                <c:pt idx="12715">
                  <c:v>9.9103344837203595E-5</c:v>
                </c:pt>
                <c:pt idx="12716">
                  <c:v>9.9102653621230302E-5</c:v>
                </c:pt>
                <c:pt idx="12717">
                  <c:v>9.9102297099307207E-5</c:v>
                </c:pt>
                <c:pt idx="12718">
                  <c:v>9.9101824162062298E-5</c:v>
                </c:pt>
                <c:pt idx="12719">
                  <c:v>9.9101947853341699E-5</c:v>
                </c:pt>
                <c:pt idx="12720">
                  <c:v>9.9101074738427997E-5</c:v>
                </c:pt>
                <c:pt idx="12721">
                  <c:v>9.9100863735657199E-5</c:v>
                </c:pt>
                <c:pt idx="12722">
                  <c:v>9.9101700470782803E-5</c:v>
                </c:pt>
                <c:pt idx="12723">
                  <c:v>9.9100114312022897E-5</c:v>
                </c:pt>
                <c:pt idx="12724">
                  <c:v>9.9099466751795303E-5</c:v>
                </c:pt>
                <c:pt idx="12725">
                  <c:v>9.9099444923922406E-5</c:v>
                </c:pt>
                <c:pt idx="12726">
                  <c:v>9.9099765066057403E-5</c:v>
                </c:pt>
                <c:pt idx="12727">
                  <c:v>9.9099146609660197E-5</c:v>
                </c:pt>
                <c:pt idx="12728">
                  <c:v>9.9098411737941206E-5</c:v>
                </c:pt>
                <c:pt idx="12729">
                  <c:v>9.9098717328161001E-5</c:v>
                </c:pt>
                <c:pt idx="12730">
                  <c:v>9.9098666396457702E-5</c:v>
                </c:pt>
                <c:pt idx="12731">
                  <c:v>9.9098106147721396E-5</c:v>
                </c:pt>
                <c:pt idx="12732">
                  <c:v>9.9097669590264599E-5</c:v>
                </c:pt>
                <c:pt idx="12733">
                  <c:v>9.9097669590264599E-5</c:v>
                </c:pt>
                <c:pt idx="12734">
                  <c:v>9.9097902420908199E-5</c:v>
                </c:pt>
                <c:pt idx="12735">
                  <c:v>9.9097560450900305E-5</c:v>
                </c:pt>
                <c:pt idx="12736">
                  <c:v>9.9097334896214306E-5</c:v>
                </c:pt>
                <c:pt idx="12737">
                  <c:v>9.90969419945031E-5</c:v>
                </c:pt>
                <c:pt idx="12738">
                  <c:v>9.9096687335986603E-5</c:v>
                </c:pt>
                <c:pt idx="12739">
                  <c:v>9.9096687335986603E-5</c:v>
                </c:pt>
                <c:pt idx="12740">
                  <c:v>9.9096505437046303E-5</c:v>
                </c:pt>
                <c:pt idx="12741">
                  <c:v>9.9097189377061996E-5</c:v>
                </c:pt>
                <c:pt idx="12742">
                  <c:v>9.9096061603631797E-5</c:v>
                </c:pt>
                <c:pt idx="12743">
                  <c:v>9.9095646874047802E-5</c:v>
                </c:pt>
                <c:pt idx="12744">
                  <c:v>9.9095588666386902E-5</c:v>
                </c:pt>
                <c:pt idx="12745">
                  <c:v>9.9095806945115301E-5</c:v>
                </c:pt>
                <c:pt idx="12746">
                  <c:v>9.9095486802980304E-5</c:v>
                </c:pt>
                <c:pt idx="12747">
                  <c:v>9.9095297628082294E-5</c:v>
                </c:pt>
                <c:pt idx="12748">
                  <c:v>9.9095537734683603E-5</c:v>
                </c:pt>
                <c:pt idx="12749">
                  <c:v>9.9095072073396295E-5</c:v>
                </c:pt>
                <c:pt idx="12750">
                  <c:v>9.9094439065083902E-5</c:v>
                </c:pt>
                <c:pt idx="12751">
                  <c:v>9.9095021141692996E-5</c:v>
                </c:pt>
                <c:pt idx="12752">
                  <c:v>9.9094359029550105E-5</c:v>
                </c:pt>
                <c:pt idx="12753">
                  <c:v>9.9094562756363302E-5</c:v>
                </c:pt>
                <c:pt idx="12754">
                  <c:v>9.9094104371033595E-5</c:v>
                </c:pt>
                <c:pt idx="12755">
                  <c:v>9.9094613688066602E-5</c:v>
                </c:pt>
                <c:pt idx="12756">
                  <c:v>9.90938569884747E-5</c:v>
                </c:pt>
                <c:pt idx="12757">
                  <c:v>9.90938569884747E-5</c:v>
                </c:pt>
                <c:pt idx="12758">
                  <c:v>9.9093718745280098E-5</c:v>
                </c:pt>
                <c:pt idx="12759">
                  <c:v>9.9094184406567406E-5</c:v>
                </c:pt>
                <c:pt idx="12760">
                  <c:v>9.9092911113984896E-5</c:v>
                </c:pt>
                <c:pt idx="12761">
                  <c:v>9.9093522294424501E-5</c:v>
                </c:pt>
                <c:pt idx="12762">
                  <c:v>9.9093289463780793E-5</c:v>
                </c:pt>
                <c:pt idx="12763">
                  <c:v>9.90938060567714E-5</c:v>
                </c:pt>
                <c:pt idx="12764">
                  <c:v>9.9093966127838899E-5</c:v>
                </c:pt>
                <c:pt idx="12765">
                  <c:v>9.9093362223357003E-5</c:v>
                </c:pt>
                <c:pt idx="12766">
                  <c:v>9.9093653261661502E-5</c:v>
                </c:pt>
                <c:pt idx="12767">
                  <c:v>9.9093187600374195E-5</c:v>
                </c:pt>
                <c:pt idx="12768">
                  <c:v>9.9093311291653704E-5</c:v>
                </c:pt>
                <c:pt idx="12769">
                  <c:v>9.9092743766959797E-5</c:v>
                </c:pt>
                <c:pt idx="12770">
                  <c:v>9.9092903838027296E-5</c:v>
                </c:pt>
                <c:pt idx="12771">
                  <c:v>9.9092561868019402E-5</c:v>
                </c:pt>
                <c:pt idx="12772">
                  <c:v>9.9091892479918897E-5</c:v>
                </c:pt>
                <c:pt idx="12773">
                  <c:v>9.9092787422705401E-5</c:v>
                </c:pt>
                <c:pt idx="12774">
                  <c:v>9.9092263553757193E-5</c:v>
                </c:pt>
                <c:pt idx="12775">
                  <c:v>9.9093434982933104E-5</c:v>
                </c:pt>
                <c:pt idx="12776">
                  <c:v>9.9092467280570404E-5</c:v>
                </c:pt>
                <c:pt idx="12777">
                  <c:v>9.9092110758647296E-5</c:v>
                </c:pt>
                <c:pt idx="12778">
                  <c:v>9.9092460004612803E-5</c:v>
                </c:pt>
                <c:pt idx="12779">
                  <c:v>9.9092205346096293E-5</c:v>
                </c:pt>
                <c:pt idx="12780">
                  <c:v>9.9092270829714794E-5</c:v>
                </c:pt>
                <c:pt idx="12781">
                  <c:v>9.9092263553757193E-5</c:v>
                </c:pt>
                <c:pt idx="12782">
                  <c:v>9.9092176242265905E-5</c:v>
                </c:pt>
                <c:pt idx="12783">
                  <c:v>9.9092561868019402E-5</c:v>
                </c:pt>
                <c:pt idx="12784">
                  <c:v>9.9092227173969204E-5</c:v>
                </c:pt>
                <c:pt idx="12785">
                  <c:v>9.9091761512681801E-5</c:v>
                </c:pt>
                <c:pt idx="12786">
                  <c:v>9.90917469607666E-5</c:v>
                </c:pt>
                <c:pt idx="12787">
                  <c:v>9.9092081654816907E-5</c:v>
                </c:pt>
                <c:pt idx="12788">
                  <c:v>9.9091870652046095E-5</c:v>
                </c:pt>
                <c:pt idx="12789">
                  <c:v>9.9091739684808999E-5</c:v>
                </c:pt>
                <c:pt idx="12790">
                  <c:v>9.9092147138435394E-5</c:v>
                </c:pt>
                <c:pt idx="12791">
                  <c:v>9.9092176242265905E-5</c:v>
                </c:pt>
                <c:pt idx="12792">
                  <c:v>9.9091877928003696E-5</c:v>
                </c:pt>
                <c:pt idx="12793">
                  <c:v>9.9091506854165305E-5</c:v>
                </c:pt>
                <c:pt idx="12794">
                  <c:v>9.9091834272257997E-5</c:v>
                </c:pt>
                <c:pt idx="12795">
                  <c:v>9.9091797892469899E-5</c:v>
                </c:pt>
                <c:pt idx="12796">
                  <c:v>9.9091485026292503E-5</c:v>
                </c:pt>
                <c:pt idx="12797">
                  <c:v>9.9091492302250104E-5</c:v>
                </c:pt>
                <c:pt idx="12798">
                  <c:v>9.9092321761418093E-5</c:v>
                </c:pt>
                <c:pt idx="12799">
                  <c:v>9.90917469607666E-5</c:v>
                </c:pt>
                <c:pt idx="12800">
                  <c:v>9.9091426818631603E-5</c:v>
                </c:pt>
                <c:pt idx="12801">
                  <c:v>9.9091703305020901E-5</c:v>
                </c:pt>
                <c:pt idx="12802">
                  <c:v>9.9091601441614303E-5</c:v>
                </c:pt>
                <c:pt idx="12803">
                  <c:v>9.9091499578207704E-5</c:v>
                </c:pt>
                <c:pt idx="12804">
                  <c:v>9.9091179436072694E-5</c:v>
                </c:pt>
                <c:pt idx="12805">
                  <c:v>9.9091113952454207E-5</c:v>
                </c:pt>
                <c:pt idx="12806">
                  <c:v>9.9091819720342796E-5</c:v>
                </c:pt>
                <c:pt idx="12807">
                  <c:v>9.9091237643733594E-5</c:v>
                </c:pt>
                <c:pt idx="12808">
                  <c:v>9.9091150332242305E-5</c:v>
                </c:pt>
                <c:pt idx="12809">
                  <c:v>9.9091557785868604E-5</c:v>
                </c:pt>
                <c:pt idx="12810">
                  <c:v>9.9091033916920396E-5</c:v>
                </c:pt>
                <c:pt idx="12811">
                  <c:v>9.9091186712030294E-5</c:v>
                </c:pt>
                <c:pt idx="12812">
                  <c:v>9.9091463198419701E-5</c:v>
                </c:pt>
                <c:pt idx="12813">
                  <c:v>9.9090393632650402E-5</c:v>
                </c:pt>
                <c:pt idx="12814">
                  <c:v>9.9091324955225004E-5</c:v>
                </c:pt>
                <c:pt idx="12815">
                  <c:v>9.9091106676496606E-5</c:v>
                </c:pt>
                <c:pt idx="12816">
                  <c:v>9.9091317679267404E-5</c:v>
                </c:pt>
                <c:pt idx="12817">
                  <c:v>9.9091230367776006E-5</c:v>
                </c:pt>
                <c:pt idx="12818">
                  <c:v>9.9090961157344295E-5</c:v>
                </c:pt>
                <c:pt idx="12819">
                  <c:v>9.9091193987987895E-5</c:v>
                </c:pt>
                <c:pt idx="12820">
                  <c:v>9.9091070296708494E-5</c:v>
                </c:pt>
                <c:pt idx="12821">
                  <c:v>9.9090910225640996E-5</c:v>
                </c:pt>
                <c:pt idx="12822">
                  <c:v>9.9090219009667594E-5</c:v>
                </c:pt>
                <c:pt idx="12823">
                  <c:v>9.9090531875845004E-5</c:v>
                </c:pt>
                <c:pt idx="12824">
                  <c:v>9.9090866569895297E-5</c:v>
                </c:pt>
                <c:pt idx="12825">
                  <c:v>9.9091332231182605E-5</c:v>
                </c:pt>
                <c:pt idx="12826">
                  <c:v>9.9091012089047595E-5</c:v>
                </c:pt>
                <c:pt idx="12827">
                  <c:v>9.9090699222870198E-5</c:v>
                </c:pt>
                <c:pt idx="12828">
                  <c:v>9.9091696029063301E-5</c:v>
                </c:pt>
                <c:pt idx="12829">
                  <c:v>9.9091179436072694E-5</c:v>
                </c:pt>
                <c:pt idx="12830">
                  <c:v>9.9090910225640996E-5</c:v>
                </c:pt>
                <c:pt idx="12831">
                  <c:v>9.9091281299479306E-5</c:v>
                </c:pt>
                <c:pt idx="12832">
                  <c:v>9.9091063020750894E-5</c:v>
                </c:pt>
                <c:pt idx="12833">
                  <c:v>9.9090415460523204E-5</c:v>
                </c:pt>
                <c:pt idx="12834">
                  <c:v>9.9091143056284596E-5</c:v>
                </c:pt>
                <c:pt idx="12835">
                  <c:v>9.9091121228411794E-5</c:v>
                </c:pt>
                <c:pt idx="12836">
                  <c:v>9.9091179436072694E-5</c:v>
                </c:pt>
                <c:pt idx="12837">
                  <c:v>9.9090568255633102E-5</c:v>
                </c:pt>
                <c:pt idx="12838">
                  <c:v>9.9089447758160504E-5</c:v>
                </c:pt>
                <c:pt idx="12839">
                  <c:v>9.9090553703717901E-5</c:v>
                </c:pt>
                <c:pt idx="12840">
                  <c:v>9.9091266747564104E-5</c:v>
                </c:pt>
                <c:pt idx="12841">
                  <c:v>9.9090706498827799E-5</c:v>
                </c:pt>
                <c:pt idx="12842">
                  <c:v>9.9090764706488699E-5</c:v>
                </c:pt>
                <c:pt idx="12843">
                  <c:v>9.9090670119039701E-5</c:v>
                </c:pt>
                <c:pt idx="12844">
                  <c:v>9.9090764706488699E-5</c:v>
                </c:pt>
                <c:pt idx="12845">
                  <c:v>9.9090582807548303E-5</c:v>
                </c:pt>
                <c:pt idx="12846">
                  <c:v>9.9090269941370894E-5</c:v>
                </c:pt>
                <c:pt idx="12847">
                  <c:v>9.9090808362234397E-5</c:v>
                </c:pt>
                <c:pt idx="12848">
                  <c:v>9.9090953881386695E-5</c:v>
                </c:pt>
                <c:pt idx="12849">
                  <c:v>9.9090102594345794E-5</c:v>
                </c:pt>
                <c:pt idx="12850">
                  <c:v>9.9090713774785399E-5</c:v>
                </c:pt>
                <c:pt idx="12851">
                  <c:v>9.9091113952454207E-5</c:v>
                </c:pt>
                <c:pt idx="12852">
                  <c:v>9.9090611911378801E-5</c:v>
                </c:pt>
                <c:pt idx="12853">
                  <c:v>9.9090480944141705E-5</c:v>
                </c:pt>
                <c:pt idx="12854">
                  <c:v>9.9090415460523204E-5</c:v>
                </c:pt>
                <c:pt idx="12855">
                  <c:v>9.9091113952454207E-5</c:v>
                </c:pt>
                <c:pt idx="12856">
                  <c:v>9.9090575531590703E-5</c:v>
                </c:pt>
                <c:pt idx="12857">
                  <c:v>9.9090349976904704E-5</c:v>
                </c:pt>
                <c:pt idx="12858">
                  <c:v>9.9090852017980096E-5</c:v>
                </c:pt>
                <c:pt idx="12859">
                  <c:v>9.9090699222870198E-5</c:v>
                </c:pt>
                <c:pt idx="12860">
                  <c:v>9.9091012089047595E-5</c:v>
                </c:pt>
                <c:pt idx="12861">
                  <c:v>9.9090852017980096E-5</c:v>
                </c:pt>
                <c:pt idx="12862">
                  <c:v>9.9090575531590703E-5</c:v>
                </c:pt>
                <c:pt idx="12863">
                  <c:v>9.90907792584039E-5</c:v>
                </c:pt>
                <c:pt idx="12864">
                  <c:v>4.1245311149396002E-4</c:v>
                </c:pt>
                <c:pt idx="12865">
                  <c:v>2.24786796025E-4</c:v>
                </c:pt>
                <c:pt idx="12866">
                  <c:v>3.9598677540198001E-4</c:v>
                </c:pt>
                <c:pt idx="12867">
                  <c:v>2.8468325035646601E-4</c:v>
                </c:pt>
                <c:pt idx="12868">
                  <c:v>2.1881419525016099E-4</c:v>
                </c:pt>
                <c:pt idx="12869">
                  <c:v>3.3158450969494901E-4</c:v>
                </c:pt>
                <c:pt idx="12870">
                  <c:v>2.0052249601576499E-4</c:v>
                </c:pt>
                <c:pt idx="12871">
                  <c:v>2.2025703219696901E-4</c:v>
                </c:pt>
                <c:pt idx="12872">
                  <c:v>2.6190344942733602E-4</c:v>
                </c:pt>
                <c:pt idx="12873">
                  <c:v>1.5943279140628899E-4</c:v>
                </c:pt>
                <c:pt idx="12874">
                  <c:v>2.14704152313061E-4</c:v>
                </c:pt>
                <c:pt idx="12875">
                  <c:v>2.0471353491302601E-4</c:v>
                </c:pt>
                <c:pt idx="12876">
                  <c:v>1.48928884300403E-4</c:v>
                </c:pt>
                <c:pt idx="12877">
                  <c:v>2.0450062584131999E-4</c:v>
                </c:pt>
                <c:pt idx="12878">
                  <c:v>1.69438877492212E-4</c:v>
                </c:pt>
                <c:pt idx="12879">
                  <c:v>1.5454000094905501E-4</c:v>
                </c:pt>
                <c:pt idx="12880">
                  <c:v>1.92003441043198E-4</c:v>
                </c:pt>
                <c:pt idx="12881">
                  <c:v>1.5345698921009901E-4</c:v>
                </c:pt>
                <c:pt idx="12882">
                  <c:v>1.6383761249017E-4</c:v>
                </c:pt>
                <c:pt idx="12883">
                  <c:v>1.79113878402859E-4</c:v>
                </c:pt>
                <c:pt idx="12884">
                  <c:v>1.4965867740102099E-4</c:v>
                </c:pt>
                <c:pt idx="12885">
                  <c:v>1.69309365446679E-4</c:v>
                </c:pt>
                <c:pt idx="12886">
                  <c:v>1.67322505149059E-4</c:v>
                </c:pt>
                <c:pt idx="12887">
                  <c:v>1.50971580296755E-4</c:v>
                </c:pt>
                <c:pt idx="12888">
                  <c:v>1.68898259289563E-4</c:v>
                </c:pt>
                <c:pt idx="12889">
                  <c:v>1.5772294136695599E-4</c:v>
                </c:pt>
                <c:pt idx="12890">
                  <c:v>1.5290515148080899E-4</c:v>
                </c:pt>
                <c:pt idx="12891">
                  <c:v>1.6397182480432101E-4</c:v>
                </c:pt>
                <c:pt idx="12892">
                  <c:v>1.5097962750587599E-4</c:v>
                </c:pt>
                <c:pt idx="12893">
                  <c:v>1.5358028758782899E-4</c:v>
                </c:pt>
                <c:pt idx="12894">
                  <c:v>1.5727686695754501E-4</c:v>
                </c:pt>
                <c:pt idx="12895">
                  <c:v>1.47192811709829E-4</c:v>
                </c:pt>
                <c:pt idx="12896">
                  <c:v>1.5279874787665901E-4</c:v>
                </c:pt>
                <c:pt idx="12897">
                  <c:v>1.51237676618621E-4</c:v>
                </c:pt>
                <c:pt idx="12898">
                  <c:v>1.4580390416085701E-4</c:v>
                </c:pt>
                <c:pt idx="12899">
                  <c:v>1.5113693370949501E-4</c:v>
                </c:pt>
                <c:pt idx="12900">
                  <c:v>1.47150669363327E-4</c:v>
                </c:pt>
                <c:pt idx="12901">
                  <c:v>1.4587443729396901E-4</c:v>
                </c:pt>
                <c:pt idx="12902">
                  <c:v>1.4924061542842499E-4</c:v>
                </c:pt>
                <c:pt idx="12903">
                  <c:v>1.4515247312374399E-4</c:v>
                </c:pt>
                <c:pt idx="12904">
                  <c:v>1.46443097037263E-4</c:v>
                </c:pt>
                <c:pt idx="12905">
                  <c:v>1.47545404615812E-4</c:v>
                </c:pt>
                <c:pt idx="12906">
                  <c:v>1.44667414133437E-4</c:v>
                </c:pt>
                <c:pt idx="12907">
                  <c:v>1.46818987559527E-4</c:v>
                </c:pt>
                <c:pt idx="12908">
                  <c:v>1.46248756209388E-4</c:v>
                </c:pt>
                <c:pt idx="12909">
                  <c:v>1.4491040201392E-4</c:v>
                </c:pt>
                <c:pt idx="12910">
                  <c:v>1.4672073302790501E-4</c:v>
                </c:pt>
                <c:pt idx="12911">
                  <c:v>1.45378318848088E-4</c:v>
                </c:pt>
                <c:pt idx="12912">
                  <c:v>1.4525960432365499E-4</c:v>
                </c:pt>
                <c:pt idx="12913">
                  <c:v>1.4620884030591699E-4</c:v>
                </c:pt>
                <c:pt idx="12914">
                  <c:v>1.44864752655849E-4</c:v>
                </c:pt>
                <c:pt idx="12915">
                  <c:v>1.4539810945279899E-4</c:v>
                </c:pt>
                <c:pt idx="12916">
                  <c:v>1.4551686763297799E-4</c:v>
                </c:pt>
                <c:pt idx="12917">
                  <c:v>1.4460569946095399E-4</c:v>
                </c:pt>
                <c:pt idx="12918">
                  <c:v>1.45273370435461E-4</c:v>
                </c:pt>
                <c:pt idx="12919">
                  <c:v>1.4487863518297699E-4</c:v>
                </c:pt>
                <c:pt idx="12920">
                  <c:v>1.4450174057856199E-4</c:v>
                </c:pt>
                <c:pt idx="12921">
                  <c:v>1.4498381642624701E-4</c:v>
                </c:pt>
                <c:pt idx="12922">
                  <c:v>1.44437333801761E-4</c:v>
                </c:pt>
                <c:pt idx="12923">
                  <c:v>1.4446291606873301E-4</c:v>
                </c:pt>
                <c:pt idx="12924">
                  <c:v>1.4465826097875801E-4</c:v>
                </c:pt>
                <c:pt idx="12925">
                  <c:v>1.4421164814848401E-4</c:v>
                </c:pt>
                <c:pt idx="12926">
                  <c:v>1.44431251101196E-4</c:v>
                </c:pt>
                <c:pt idx="12927">
                  <c:v>1.4438634389080099E-4</c:v>
                </c:pt>
                <c:pt idx="12928">
                  <c:v>1.4414403995033299E-4</c:v>
                </c:pt>
                <c:pt idx="12929">
                  <c:v>1.44373669172637E-4</c:v>
                </c:pt>
                <c:pt idx="12930">
                  <c:v>1.44205550896004E-4</c:v>
                </c:pt>
                <c:pt idx="12931">
                  <c:v>1.4414972974918799E-4</c:v>
                </c:pt>
                <c:pt idx="12932">
                  <c:v>1.4428813301492499E-4</c:v>
                </c:pt>
                <c:pt idx="12933">
                  <c:v>1.4410424046218401E-4</c:v>
                </c:pt>
                <c:pt idx="12934">
                  <c:v>1.4415792247746099E-4</c:v>
                </c:pt>
                <c:pt idx="12935">
                  <c:v>1.4418546925298899E-4</c:v>
                </c:pt>
                <c:pt idx="12936">
                  <c:v>1.4405397814698501E-4</c:v>
                </c:pt>
                <c:pt idx="12937">
                  <c:v>1.4413817552849699E-4</c:v>
                </c:pt>
                <c:pt idx="12938">
                  <c:v>1.44086821819656E-4</c:v>
                </c:pt>
                <c:pt idx="12939">
                  <c:v>1.4402442320715601E-4</c:v>
                </c:pt>
                <c:pt idx="12940">
                  <c:v>1.44085424835794E-4</c:v>
                </c:pt>
                <c:pt idx="12941">
                  <c:v>1.44004341564141E-4</c:v>
                </c:pt>
                <c:pt idx="12942">
                  <c:v>1.4399726933334001E-4</c:v>
                </c:pt>
                <c:pt idx="12943">
                  <c:v>1.4401527005247799E-4</c:v>
                </c:pt>
                <c:pt idx="12944">
                  <c:v>1.43944460432976E-4</c:v>
                </c:pt>
                <c:pt idx="12945">
                  <c:v>1.4396358164958699E-4</c:v>
                </c:pt>
                <c:pt idx="12946">
                  <c:v>1.4394661411643001E-4</c:v>
                </c:pt>
                <c:pt idx="12947">
                  <c:v>1.4390383148565899E-4</c:v>
                </c:pt>
                <c:pt idx="12948">
                  <c:v>1.4392480079550299E-4</c:v>
                </c:pt>
                <c:pt idx="12949">
                  <c:v>1.43890734761953E-4</c:v>
                </c:pt>
                <c:pt idx="12950">
                  <c:v>1.4387526607606601E-4</c:v>
                </c:pt>
                <c:pt idx="12951">
                  <c:v>1.4388408453669399E-4</c:v>
                </c:pt>
                <c:pt idx="12952">
                  <c:v>1.43850178574212E-4</c:v>
                </c:pt>
                <c:pt idx="12953">
                  <c:v>1.43851604661904E-4</c:v>
                </c:pt>
                <c:pt idx="12954">
                  <c:v>1.4384540554601699E-4</c:v>
                </c:pt>
                <c:pt idx="12955">
                  <c:v>1.4382136578206E-4</c:v>
                </c:pt>
                <c:pt idx="12956">
                  <c:v>1.4382637164089799E-4</c:v>
                </c:pt>
                <c:pt idx="12957">
                  <c:v>1.4381040818989301E-4</c:v>
                </c:pt>
                <c:pt idx="12958">
                  <c:v>1.4379774802364401E-4</c:v>
                </c:pt>
                <c:pt idx="12959">
                  <c:v>1.43799581564963E-4</c:v>
                </c:pt>
                <c:pt idx="12960">
                  <c:v>1.4378277410287399E-4</c:v>
                </c:pt>
                <c:pt idx="12961">
                  <c:v>1.4377657498698701E-4</c:v>
                </c:pt>
                <c:pt idx="12962">
                  <c:v>1.4377267507370599E-4</c:v>
                </c:pt>
                <c:pt idx="12963">
                  <c:v>1.4375708997249601E-4</c:v>
                </c:pt>
                <c:pt idx="12964">
                  <c:v>1.4375519822351599E-4</c:v>
                </c:pt>
                <c:pt idx="12965">
                  <c:v>1.4374565216712599E-4</c:v>
                </c:pt>
                <c:pt idx="12966">
                  <c:v>1.43734621815383E-4</c:v>
                </c:pt>
                <c:pt idx="12967">
                  <c:v>1.4373217709362499E-4</c:v>
                </c:pt>
                <c:pt idx="12968">
                  <c:v>1.4372171426657601E-4</c:v>
                </c:pt>
                <c:pt idx="12969">
                  <c:v>1.43715005833656E-4</c:v>
                </c:pt>
                <c:pt idx="12970">
                  <c:v>1.4370951976161499E-4</c:v>
                </c:pt>
                <c:pt idx="12971">
                  <c:v>1.4369997370522499E-4</c:v>
                </c:pt>
                <c:pt idx="12972">
                  <c:v>1.43695069709793E-4</c:v>
                </c:pt>
                <c:pt idx="12973">
                  <c:v>1.43689205287956E-4</c:v>
                </c:pt>
                <c:pt idx="12974">
                  <c:v>1.43680052133277E-4</c:v>
                </c:pt>
                <c:pt idx="12975">
                  <c:v>1.43676676088944E-4</c:v>
                </c:pt>
                <c:pt idx="12976">
                  <c:v>1.4366878895089E-4</c:v>
                </c:pt>
                <c:pt idx="12977">
                  <c:v>1.4366378309205199E-4</c:v>
                </c:pt>
                <c:pt idx="12978">
                  <c:v>1.43658427987248E-4</c:v>
                </c:pt>
                <c:pt idx="12979">
                  <c:v>1.4365219976752999E-4</c:v>
                </c:pt>
                <c:pt idx="12980">
                  <c:v>1.4364755770657201E-4</c:v>
                </c:pt>
                <c:pt idx="12981">
                  <c:v>1.43641620525159E-4</c:v>
                </c:pt>
                <c:pt idx="12982">
                  <c:v>1.4363565423991501E-4</c:v>
                </c:pt>
                <c:pt idx="12983">
                  <c:v>1.4363149239216E-4</c:v>
                </c:pt>
                <c:pt idx="12984">
                  <c:v>1.4362653018906699E-4</c:v>
                </c:pt>
                <c:pt idx="12985">
                  <c:v>1.4362101501319601E-4</c:v>
                </c:pt>
                <c:pt idx="12986">
                  <c:v>1.4361739158630401E-4</c:v>
                </c:pt>
                <c:pt idx="12987">
                  <c:v>1.4361189096234701E-4</c:v>
                </c:pt>
                <c:pt idx="12988">
                  <c:v>1.43607408972457E-4</c:v>
                </c:pt>
                <c:pt idx="12989">
                  <c:v>1.43603203468956E-4</c:v>
                </c:pt>
                <c:pt idx="12990">
                  <c:v>1.4359805209096499E-4</c:v>
                </c:pt>
                <c:pt idx="12991">
                  <c:v>1.4359396300278601E-4</c:v>
                </c:pt>
                <c:pt idx="12992">
                  <c:v>1.43589713843539E-4</c:v>
                </c:pt>
                <c:pt idx="12993">
                  <c:v>1.4358579937834301E-4</c:v>
                </c:pt>
                <c:pt idx="12994">
                  <c:v>1.43581521115266E-4</c:v>
                </c:pt>
                <c:pt idx="12995">
                  <c:v>1.4357693726196899E-4</c:v>
                </c:pt>
                <c:pt idx="12996">
                  <c:v>1.4357289182953501E-4</c:v>
                </c:pt>
                <c:pt idx="12997">
                  <c:v>1.4356942847371099E-4</c:v>
                </c:pt>
                <c:pt idx="12998">
                  <c:v>1.43565237522125E-4</c:v>
                </c:pt>
                <c:pt idx="12999">
                  <c:v>1.4356162864714899E-4</c:v>
                </c:pt>
                <c:pt idx="13000">
                  <c:v>1.43557859701104E-4</c:v>
                </c:pt>
                <c:pt idx="13001">
                  <c:v>1.43554483656772E-4</c:v>
                </c:pt>
                <c:pt idx="13002">
                  <c:v>1.43551485962234E-4</c:v>
                </c:pt>
                <c:pt idx="13003">
                  <c:v>1.4354841550812101E-4</c:v>
                </c:pt>
                <c:pt idx="13004">
                  <c:v>1.4354485028889E-4</c:v>
                </c:pt>
                <c:pt idx="13005">
                  <c:v>1.43541255965829E-4</c:v>
                </c:pt>
                <c:pt idx="13006">
                  <c:v>1.43537792610004E-4</c:v>
                </c:pt>
                <c:pt idx="13007">
                  <c:v>1.43534518429078E-4</c:v>
                </c:pt>
                <c:pt idx="13008">
                  <c:v>1.4353274309542E-4</c:v>
                </c:pt>
                <c:pt idx="13009">
                  <c:v>1.43529279739596E-4</c:v>
                </c:pt>
                <c:pt idx="13010">
                  <c:v>1.43525263410993E-4</c:v>
                </c:pt>
                <c:pt idx="13011">
                  <c:v>1.4352313883137001E-4</c:v>
                </c:pt>
                <c:pt idx="13012">
                  <c:v>1.4351990830618899E-4</c:v>
                </c:pt>
                <c:pt idx="13013">
                  <c:v>1.43517594551668E-4</c:v>
                </c:pt>
                <c:pt idx="13014">
                  <c:v>1.4351482968777399E-4</c:v>
                </c:pt>
                <c:pt idx="13015">
                  <c:v>1.4351301069837099E-4</c:v>
                </c:pt>
                <c:pt idx="13016">
                  <c:v>1.43510173074901E-4</c:v>
                </c:pt>
                <c:pt idx="13017">
                  <c:v>1.4350732089951599E-4</c:v>
                </c:pt>
                <c:pt idx="13018">
                  <c:v>1.4350420678965799E-4</c:v>
                </c:pt>
                <c:pt idx="13019">
                  <c:v>1.43502824357711E-4</c:v>
                </c:pt>
                <c:pt idx="13020">
                  <c:v>1.43500335980207E-4</c:v>
                </c:pt>
                <c:pt idx="13021">
                  <c:v>1.4349736738950001E-4</c:v>
                </c:pt>
                <c:pt idx="13022">
                  <c:v>1.4349562115967301E-4</c:v>
                </c:pt>
                <c:pt idx="13023">
                  <c:v>1.43492667120881E-4</c:v>
                </c:pt>
                <c:pt idx="13024">
                  <c:v>1.4349141565617201E-4</c:v>
                </c:pt>
                <c:pt idx="13025">
                  <c:v>1.43488883622922E-4</c:v>
                </c:pt>
                <c:pt idx="13026">
                  <c:v>1.4348662807606201E-4</c:v>
                </c:pt>
                <c:pt idx="13027">
                  <c:v>1.43484765430912E-4</c:v>
                </c:pt>
                <c:pt idx="13028">
                  <c:v>1.4348297554533899E-4</c:v>
                </c:pt>
                <c:pt idx="13029">
                  <c:v>1.4348035620059799E-4</c:v>
                </c:pt>
                <c:pt idx="13030">
                  <c:v>1.4347877004183799E-4</c:v>
                </c:pt>
                <c:pt idx="13031">
                  <c:v>1.43476747325621E-4</c:v>
                </c:pt>
                <c:pt idx="13032">
                  <c:v>1.4347615069709699E-4</c:v>
                </c:pt>
                <c:pt idx="13033">
                  <c:v>1.4347313845064499E-4</c:v>
                </c:pt>
                <c:pt idx="13034">
                  <c:v>1.4347193064168101E-4</c:v>
                </c:pt>
                <c:pt idx="13035">
                  <c:v>1.4346938405651599E-4</c:v>
                </c:pt>
                <c:pt idx="13036">
                  <c:v>1.43467681482434E-4</c:v>
                </c:pt>
                <c:pt idx="13037">
                  <c:v>1.4346619718708101E-4</c:v>
                </c:pt>
                <c:pt idx="13038">
                  <c:v>1.4346462558023599E-4</c:v>
                </c:pt>
                <c:pt idx="13039">
                  <c:v>1.4346296666190001E-4</c:v>
                </c:pt>
                <c:pt idx="13040">
                  <c:v>1.4346177340485199E-4</c:v>
                </c:pt>
                <c:pt idx="13041">
                  <c:v>1.43459517857991E-4</c:v>
                </c:pt>
                <c:pt idx="13042">
                  <c:v>1.43458673846908E-4</c:v>
                </c:pt>
                <c:pt idx="13043">
                  <c:v>1.43456345540471E-4</c:v>
                </c:pt>
                <c:pt idx="13044">
                  <c:v>1.43455734360032E-4</c:v>
                </c:pt>
                <c:pt idx="13045">
                  <c:v>1.4345419185701801E-4</c:v>
                </c:pt>
                <c:pt idx="13046">
                  <c:v>1.4345400268211999E-4</c:v>
                </c:pt>
                <c:pt idx="13047">
                  <c:v>1.43451819894835E-4</c:v>
                </c:pt>
                <c:pt idx="13048">
                  <c:v>1.4345083036459999E-4</c:v>
                </c:pt>
                <c:pt idx="13049">
                  <c:v>1.4344976807478799E-4</c:v>
                </c:pt>
                <c:pt idx="13050">
                  <c:v>1.4344745432026701E-4</c:v>
                </c:pt>
                <c:pt idx="13051">
                  <c:v>1.43446828587912E-4</c:v>
                </c:pt>
                <c:pt idx="13052">
                  <c:v>1.43445155117661E-4</c:v>
                </c:pt>
                <c:pt idx="13053">
                  <c:v>1.43444311106577E-4</c:v>
                </c:pt>
                <c:pt idx="13054">
                  <c:v>1.4344297233037699E-4</c:v>
                </c:pt>
                <c:pt idx="13055">
                  <c:v>1.4344193914439499E-4</c:v>
                </c:pt>
                <c:pt idx="13056">
                  <c:v>1.43440847750753E-4</c:v>
                </c:pt>
                <c:pt idx="13057">
                  <c:v>1.43439741805196E-4</c:v>
                </c:pt>
                <c:pt idx="13058">
                  <c:v>1.43438970553689E-4</c:v>
                </c:pt>
                <c:pt idx="13059">
                  <c:v>1.4343779184855499E-4</c:v>
                </c:pt>
                <c:pt idx="13060">
                  <c:v>1.43437180668116E-4</c:v>
                </c:pt>
                <c:pt idx="13061">
                  <c:v>1.4343571092467801E-4</c:v>
                </c:pt>
                <c:pt idx="13062">
                  <c:v>1.43433891935274E-4</c:v>
                </c:pt>
                <c:pt idx="13063">
                  <c:v>1.43434052006341E-4</c:v>
                </c:pt>
                <c:pt idx="13064">
                  <c:v>1.4343319344334299E-4</c:v>
                </c:pt>
                <c:pt idx="13065">
                  <c:v>1.43431650940329E-4</c:v>
                </c:pt>
                <c:pt idx="13066">
                  <c:v>1.4343096700031299E-4</c:v>
                </c:pt>
                <c:pt idx="13067">
                  <c:v>1.4343012298922999E-4</c:v>
                </c:pt>
                <c:pt idx="13068">
                  <c:v>1.4342973008751899E-4</c:v>
                </c:pt>
                <c:pt idx="13069">
                  <c:v>1.4342862414196101E-4</c:v>
                </c:pt>
                <c:pt idx="13070">
                  <c:v>1.4342703798320101E-4</c:v>
                </c:pt>
                <c:pt idx="13071">
                  <c:v>1.43426834256388E-4</c:v>
                </c:pt>
                <c:pt idx="13072">
                  <c:v>1.43426048452966E-4</c:v>
                </c:pt>
                <c:pt idx="13073">
                  <c:v>1.4342472422868E-4</c:v>
                </c:pt>
                <c:pt idx="13074">
                  <c:v>1.43425248097628E-4</c:v>
                </c:pt>
                <c:pt idx="13075">
                  <c:v>1.43424404086545E-4</c:v>
                </c:pt>
                <c:pt idx="13076">
                  <c:v>1.43422948895022E-4</c:v>
                </c:pt>
                <c:pt idx="13077">
                  <c:v>1.43422847031616E-4</c:v>
                </c:pt>
                <c:pt idx="13078">
                  <c:v>1.4342169743031301E-4</c:v>
                </c:pt>
                <c:pt idx="13079">
                  <c:v>1.43421071697958E-4</c:v>
                </c:pt>
                <c:pt idx="13080">
                  <c:v>1.4342114445753401E-4</c:v>
                </c:pt>
                <c:pt idx="13081">
                  <c:v>1.43420198583044E-4</c:v>
                </c:pt>
                <c:pt idx="13082">
                  <c:v>1.4341973292175699E-4</c:v>
                </c:pt>
                <c:pt idx="13083">
                  <c:v>1.4341942733153701E-4</c:v>
                </c:pt>
                <c:pt idx="13084">
                  <c:v>1.4341852511279301E-4</c:v>
                </c:pt>
                <c:pt idx="13085">
                  <c:v>1.43417695653625E-4</c:v>
                </c:pt>
                <c:pt idx="13086">
                  <c:v>1.4341749192681199E-4</c:v>
                </c:pt>
                <c:pt idx="13087">
                  <c:v>1.4341610949486499E-4</c:v>
                </c:pt>
                <c:pt idx="13088">
                  <c:v>1.4341542555484899E-4</c:v>
                </c:pt>
                <c:pt idx="13089">
                  <c:v>1.43414406920783E-4</c:v>
                </c:pt>
                <c:pt idx="13090">
                  <c:v>1.4341468340717299E-4</c:v>
                </c:pt>
                <c:pt idx="13091">
                  <c:v>1.4341392670758101E-4</c:v>
                </c:pt>
                <c:pt idx="13092">
                  <c:v>1.4341341739054799E-4</c:v>
                </c:pt>
                <c:pt idx="13093">
                  <c:v>1.4341286441776899E-4</c:v>
                </c:pt>
                <c:pt idx="13094">
                  <c:v>1.4341315545607399E-4</c:v>
                </c:pt>
                <c:pt idx="13095">
                  <c:v>1.4341260248329501E-4</c:v>
                </c:pt>
                <c:pt idx="13096">
                  <c:v>1.4341220958158401E-4</c:v>
                </c:pt>
                <c:pt idx="13097">
                  <c:v>1.4341207861434701E-4</c:v>
                </c:pt>
                <c:pt idx="13098">
                  <c:v>1.4341100177262E-4</c:v>
                </c:pt>
                <c:pt idx="13099">
                  <c:v>1.4341059431899301E-4</c:v>
                </c:pt>
                <c:pt idx="13100">
                  <c:v>1.4341062342282401E-4</c:v>
                </c:pt>
                <c:pt idx="13101">
                  <c:v>1.4341008500195999E-4</c:v>
                </c:pt>
                <c:pt idx="13102">
                  <c:v>1.4340977941174101E-4</c:v>
                </c:pt>
                <c:pt idx="13103">
                  <c:v>1.4340919733513101E-4</c:v>
                </c:pt>
                <c:pt idx="13104">
                  <c:v>1.4340826601255701E-4</c:v>
                </c:pt>
                <c:pt idx="13105">
                  <c:v>1.4340806228574401E-4</c:v>
                </c:pt>
                <c:pt idx="13106">
                  <c:v>1.4340771303977801E-4</c:v>
                </c:pt>
                <c:pt idx="13107">
                  <c:v>1.4340758207254101E-4</c:v>
                </c:pt>
                <c:pt idx="13108">
                  <c:v>1.43406665301882E-4</c:v>
                </c:pt>
                <c:pt idx="13109">
                  <c:v>1.4340701454784699E-4</c:v>
                </c:pt>
                <c:pt idx="13110">
                  <c:v>1.43405792186968E-4</c:v>
                </c:pt>
                <c:pt idx="13111">
                  <c:v>1.4340587949845899E-4</c:v>
                </c:pt>
                <c:pt idx="13112">
                  <c:v>1.4340570487547701E-4</c:v>
                </c:pt>
                <c:pt idx="13113">
                  <c:v>1.4340615598484901E-4</c:v>
                </c:pt>
                <c:pt idx="13114">
                  <c:v>1.43404817208648E-4</c:v>
                </c:pt>
                <c:pt idx="13115">
                  <c:v>1.43404467962682E-4</c:v>
                </c:pt>
                <c:pt idx="13116">
                  <c:v>1.4340400230139499E-4</c:v>
                </c:pt>
                <c:pt idx="13117">
                  <c:v>1.43404235132039E-4</c:v>
                </c:pt>
                <c:pt idx="13118">
                  <c:v>1.43403813126497E-4</c:v>
                </c:pt>
                <c:pt idx="13119">
                  <c:v>1.43403885886073E-4</c:v>
                </c:pt>
                <c:pt idx="13120">
                  <c:v>1.43402678077109E-4</c:v>
                </c:pt>
                <c:pt idx="13121">
                  <c:v>1.4340312918648099E-4</c:v>
                </c:pt>
                <c:pt idx="13122">
                  <c:v>1.43402197863907E-4</c:v>
                </c:pt>
                <c:pt idx="13123">
                  <c:v>1.4340225607156699E-4</c:v>
                </c:pt>
                <c:pt idx="13124">
                  <c:v>1.4340197958517801E-4</c:v>
                </c:pt>
                <c:pt idx="13125">
                  <c:v>1.4340197958517801E-4</c:v>
                </c:pt>
                <c:pt idx="13126">
                  <c:v>1.4340243069455E-4</c:v>
                </c:pt>
                <c:pt idx="13127">
                  <c:v>1.4340141206048399E-4</c:v>
                </c:pt>
                <c:pt idx="13128">
                  <c:v>1.43401222885586E-4</c:v>
                </c:pt>
                <c:pt idx="13129">
                  <c:v>1.43400713568553E-4</c:v>
                </c:pt>
                <c:pt idx="13130">
                  <c:v>1.4340091729536601E-4</c:v>
                </c:pt>
                <c:pt idx="13131">
                  <c:v>1.43400931847282E-4</c:v>
                </c:pt>
                <c:pt idx="13132">
                  <c:v>1.4340082998387499E-4</c:v>
                </c:pt>
                <c:pt idx="13133">
                  <c:v>1.4339991321321601E-4</c:v>
                </c:pt>
                <c:pt idx="13134">
                  <c:v>1.4340043708216399E-4</c:v>
                </c:pt>
                <c:pt idx="13135">
                  <c:v>1.4339965127874201E-4</c:v>
                </c:pt>
                <c:pt idx="13136">
                  <c:v>1.4340020425152001E-4</c:v>
                </c:pt>
                <c:pt idx="13137">
                  <c:v>1.43399738590233E-4</c:v>
                </c:pt>
                <c:pt idx="13138">
                  <c:v>1.43399214721285E-4</c:v>
                </c:pt>
                <c:pt idx="13139">
                  <c:v>1.43398734508082E-4</c:v>
                </c:pt>
                <c:pt idx="13140">
                  <c:v>1.43399025546387E-4</c:v>
                </c:pt>
                <c:pt idx="13141">
                  <c:v>1.4339864719659101E-4</c:v>
                </c:pt>
                <c:pt idx="13142">
                  <c:v>1.4339823974296499E-4</c:v>
                </c:pt>
                <c:pt idx="13143">
                  <c:v>1.4339864719659101E-4</c:v>
                </c:pt>
                <c:pt idx="13144">
                  <c:v>1.43398763611913E-4</c:v>
                </c:pt>
                <c:pt idx="13145">
                  <c:v>1.4339816698338801E-4</c:v>
                </c:pt>
                <c:pt idx="13146">
                  <c:v>1.4339825429488001E-4</c:v>
                </c:pt>
                <c:pt idx="13147">
                  <c:v>1.4339784684125299E-4</c:v>
                </c:pt>
                <c:pt idx="13148">
                  <c:v>1.4339767221827101E-4</c:v>
                </c:pt>
                <c:pt idx="13149">
                  <c:v>1.4339791960083E-4</c:v>
                </c:pt>
                <c:pt idx="13150">
                  <c:v>1.4339768677018599E-4</c:v>
                </c:pt>
                <c:pt idx="13151">
                  <c:v>1.4339665358420499E-4</c:v>
                </c:pt>
                <c:pt idx="13152">
                  <c:v>1.4339739573188099E-4</c:v>
                </c:pt>
                <c:pt idx="13153">
                  <c:v>1.4339684275910299E-4</c:v>
                </c:pt>
                <c:pt idx="13154">
                  <c:v>1.4339674089569601E-4</c:v>
                </c:pt>
                <c:pt idx="13155">
                  <c:v>1.4339665358420499E-4</c:v>
                </c:pt>
                <c:pt idx="13156">
                  <c:v>1.4339684275910299E-4</c:v>
                </c:pt>
                <c:pt idx="13157">
                  <c:v>1.4339681365527199E-4</c:v>
                </c:pt>
                <c:pt idx="13158">
                  <c:v>1.4339697372633999E-4</c:v>
                </c:pt>
                <c:pt idx="13159">
                  <c:v>1.4339633344207E-4</c:v>
                </c:pt>
                <c:pt idx="13160">
                  <c:v>1.4339668268803499E-4</c:v>
                </c:pt>
                <c:pt idx="13161">
                  <c:v>1.43396246130578E-4</c:v>
                </c:pt>
                <c:pt idx="13162">
                  <c:v>1.4339644985739101E-4</c:v>
                </c:pt>
                <c:pt idx="13163">
                  <c:v>1.4339612971525601E-4</c:v>
                </c:pt>
                <c:pt idx="13164">
                  <c:v>1.4339636254589999E-4</c:v>
                </c:pt>
                <c:pt idx="13165">
                  <c:v>1.43396566272713E-4</c:v>
                </c:pt>
                <c:pt idx="13166">
                  <c:v>1.43396115163341E-4</c:v>
                </c:pt>
                <c:pt idx="13167">
                  <c:v>1.43395955092274E-4</c:v>
                </c:pt>
                <c:pt idx="13168">
                  <c:v>1.4339602785185001E-4</c:v>
                </c:pt>
                <c:pt idx="13169">
                  <c:v>1.43395460327156E-4</c:v>
                </c:pt>
                <c:pt idx="13170">
                  <c:v>1.4339548943098599E-4</c:v>
                </c:pt>
                <c:pt idx="13171">
                  <c:v>1.43395373015664E-4</c:v>
                </c:pt>
                <c:pt idx="13172">
                  <c:v>1.43395140185021E-4</c:v>
                </c:pt>
                <c:pt idx="13173">
                  <c:v>1.43395591294393E-4</c:v>
                </c:pt>
                <c:pt idx="13174">
                  <c:v>1.43394951010123E-4</c:v>
                </c:pt>
                <c:pt idx="13175">
                  <c:v>1.4339499466586899E-4</c:v>
                </c:pt>
                <c:pt idx="13176">
                  <c:v>1.4339449990075101E-4</c:v>
                </c:pt>
                <c:pt idx="13177">
                  <c:v>1.43394951010123E-4</c:v>
                </c:pt>
                <c:pt idx="13178">
                  <c:v>1.43395824125037E-4</c:v>
                </c:pt>
                <c:pt idx="13179">
                  <c:v>1.4339428162202201E-4</c:v>
                </c:pt>
                <c:pt idx="13180">
                  <c:v>1.43393874168396E-4</c:v>
                </c:pt>
                <c:pt idx="13181">
                  <c:v>1.43395373015664E-4</c:v>
                </c:pt>
                <c:pt idx="13182">
                  <c:v>1.4339503832161399E-4</c:v>
                </c:pt>
                <c:pt idx="13183">
                  <c:v>1.4339470362756401E-4</c:v>
                </c:pt>
                <c:pt idx="13184">
                  <c:v>1.4339519839268199E-4</c:v>
                </c:pt>
                <c:pt idx="13185">
                  <c:v>1.4339451445266599E-4</c:v>
                </c:pt>
                <c:pt idx="13186">
                  <c:v>1.43394368933514E-4</c:v>
                </c:pt>
                <c:pt idx="13187">
                  <c:v>1.4339432527776799E-4</c:v>
                </c:pt>
                <c:pt idx="13188">
                  <c:v>1.4339447079692001E-4</c:v>
                </c:pt>
                <c:pt idx="13189">
                  <c:v>1.4339431072585301E-4</c:v>
                </c:pt>
                <c:pt idx="13190">
                  <c:v>1.43393976031803E-4</c:v>
                </c:pt>
                <c:pt idx="13191">
                  <c:v>1.4339401968754801E-4</c:v>
                </c:pt>
                <c:pt idx="13192">
                  <c:v>1.43393976031803E-4</c:v>
                </c:pt>
                <c:pt idx="13193">
                  <c:v>1.4339441258925901E-4</c:v>
                </c:pt>
                <c:pt idx="13194">
                  <c:v>1.43393554026261E-4</c:v>
                </c:pt>
                <c:pt idx="13195">
                  <c:v>1.4339415065478501E-4</c:v>
                </c:pt>
                <c:pt idx="13196">
                  <c:v>1.4339404879137901E-4</c:v>
                </c:pt>
                <c:pt idx="13197">
                  <c:v>1.4339388872031101E-4</c:v>
                </c:pt>
                <c:pt idx="13198">
                  <c:v>1.4339441258925901E-4</c:v>
                </c:pt>
                <c:pt idx="13199">
                  <c:v>1.4339391782414201E-4</c:v>
                </c:pt>
                <c:pt idx="13200">
                  <c:v>1.4339412155095499E-4</c:v>
                </c:pt>
                <c:pt idx="13201">
                  <c:v>1.4339383051265001E-4</c:v>
                </c:pt>
                <c:pt idx="13202">
                  <c:v>1.4339388872031101E-4</c:v>
                </c:pt>
                <c:pt idx="13203">
                  <c:v>1.4339361223392199E-4</c:v>
                </c:pt>
                <c:pt idx="13204">
                  <c:v>1.43394165206701E-4</c:v>
                </c:pt>
                <c:pt idx="13205">
                  <c:v>1.4339385961648101E-4</c:v>
                </c:pt>
                <c:pt idx="13206">
                  <c:v>1.4339393237605699E-4</c:v>
                </c:pt>
                <c:pt idx="13207">
                  <c:v>1.4339343761093901E-4</c:v>
                </c:pt>
                <c:pt idx="13208">
                  <c:v>1.43393292091787E-4</c:v>
                </c:pt>
                <c:pt idx="13209">
                  <c:v>1.43392491736449E-4</c:v>
                </c:pt>
                <c:pt idx="13210">
                  <c:v>1.4339351037051499E-4</c:v>
                </c:pt>
                <c:pt idx="13211">
                  <c:v>1.43393335747532E-4</c:v>
                </c:pt>
                <c:pt idx="13212">
                  <c:v>1.4339367044158299E-4</c:v>
                </c:pt>
                <c:pt idx="13213">
                  <c:v>1.4339254994411E-4</c:v>
                </c:pt>
                <c:pt idx="13214">
                  <c:v>1.4339320478029601E-4</c:v>
                </c:pt>
                <c:pt idx="13215">
                  <c:v>1.4339410699904E-4</c:v>
                </c:pt>
                <c:pt idx="13216">
                  <c:v>1.43392418976873E-4</c:v>
                </c:pt>
                <c:pt idx="13217">
                  <c:v>1.4339351037051499E-4</c:v>
                </c:pt>
                <c:pt idx="13218">
                  <c:v>1.4339321933221099E-4</c:v>
                </c:pt>
                <c:pt idx="13219">
                  <c:v>1.43393292091787E-4</c:v>
                </c:pt>
                <c:pt idx="13220">
                  <c:v>1.4339273911900799E-4</c:v>
                </c:pt>
                <c:pt idx="13221">
                  <c:v>1.4339332119561699E-4</c:v>
                </c:pt>
                <c:pt idx="13222">
                  <c:v>1.4339316112455E-4</c:v>
                </c:pt>
                <c:pt idx="13223">
                  <c:v>1.4339282643049999E-4</c:v>
                </c:pt>
                <c:pt idx="13224">
                  <c:v>1.4339301560539701E-4</c:v>
                </c:pt>
                <c:pt idx="13225">
                  <c:v>1.4339237532112799E-4</c:v>
                </c:pt>
                <c:pt idx="13226">
                  <c:v>1.43392622703686E-4</c:v>
                </c:pt>
                <c:pt idx="13227">
                  <c:v>1.4339361223392199E-4</c:v>
                </c:pt>
                <c:pt idx="13228">
                  <c:v>1.4339237532112799E-4</c:v>
                </c:pt>
                <c:pt idx="13229">
                  <c:v>1.4339287008624499E-4</c:v>
                </c:pt>
                <c:pt idx="13230">
                  <c:v>1.43392229801975E-4</c:v>
                </c:pt>
                <c:pt idx="13231">
                  <c:v>1.4339287008624499E-4</c:v>
                </c:pt>
                <c:pt idx="13232">
                  <c:v>1.43392942845821E-4</c:v>
                </c:pt>
                <c:pt idx="13233">
                  <c:v>1.43393102916889E-4</c:v>
                </c:pt>
                <c:pt idx="13234">
                  <c:v>1.4339279732666899E-4</c:v>
                </c:pt>
                <c:pt idx="13235">
                  <c:v>1.4339276822283899E-4</c:v>
                </c:pt>
                <c:pt idx="13236">
                  <c:v>1.4339240442495801E-4</c:v>
                </c:pt>
                <c:pt idx="13237">
                  <c:v>1.4339276822283899E-4</c:v>
                </c:pt>
                <c:pt idx="13238">
                  <c:v>1.4339246263261901E-4</c:v>
                </c:pt>
                <c:pt idx="13239">
                  <c:v>1.43393262987956E-4</c:v>
                </c:pt>
                <c:pt idx="13240">
                  <c:v>1.43392942845821E-4</c:v>
                </c:pt>
                <c:pt idx="13241">
                  <c:v>1.4339205517899299E-4</c:v>
                </c:pt>
                <c:pt idx="13242">
                  <c:v>1.4339243352878801E-4</c:v>
                </c:pt>
                <c:pt idx="13243">
                  <c:v>1.4339247718453399E-4</c:v>
                </c:pt>
                <c:pt idx="13244">
                  <c:v>1.4339230256155101E-4</c:v>
                </c:pt>
                <c:pt idx="13245">
                  <c:v>1.4339205517899299E-4</c:v>
                </c:pt>
                <c:pt idx="13246">
                  <c:v>1.43393262987956E-4</c:v>
                </c:pt>
                <c:pt idx="13247">
                  <c:v>1.4339250628836399E-4</c:v>
                </c:pt>
                <c:pt idx="13248">
                  <c:v>1.4339252084028E-4</c:v>
                </c:pt>
                <c:pt idx="13249">
                  <c:v>1.4339202607516199E-4</c:v>
                </c:pt>
                <c:pt idx="13250">
                  <c:v>1.4339311746880401E-4</c:v>
                </c:pt>
                <c:pt idx="13251">
                  <c:v>1.4339176414068799E-4</c:v>
                </c:pt>
                <c:pt idx="13252">
                  <c:v>1.4339218614622999E-4</c:v>
                </c:pt>
                <c:pt idx="13253">
                  <c:v>1.4339252084028E-4</c:v>
                </c:pt>
                <c:pt idx="13254">
                  <c:v>1.4339237532112799E-4</c:v>
                </c:pt>
                <c:pt idx="13255">
                  <c:v>1.4339246263261901E-4</c:v>
                </c:pt>
                <c:pt idx="13256">
                  <c:v>1.4339224435389001E-4</c:v>
                </c:pt>
                <c:pt idx="13257">
                  <c:v>1.43392448080704E-4</c:v>
                </c:pt>
                <c:pt idx="13258">
                  <c:v>1.4339231711346699E-4</c:v>
                </c:pt>
                <c:pt idx="13259">
                  <c:v>1.4339308836497399E-4</c:v>
                </c:pt>
                <c:pt idx="13260">
                  <c:v>1.43392127938569E-4</c:v>
                </c:pt>
                <c:pt idx="13261">
                  <c:v>1.4339246263261901E-4</c:v>
                </c:pt>
                <c:pt idx="13262">
                  <c:v>1.4339289919007599E-4</c:v>
                </c:pt>
                <c:pt idx="13263">
                  <c:v>1.43392579047941E-4</c:v>
                </c:pt>
                <c:pt idx="13264">
                  <c:v>1.43392622703686E-4</c:v>
                </c:pt>
                <c:pt idx="13265">
                  <c:v>1.4339221525005999E-4</c:v>
                </c:pt>
                <c:pt idx="13266">
                  <c:v>1.4339253539219501E-4</c:v>
                </c:pt>
                <c:pt idx="13267">
                  <c:v>1.43391938763671E-4</c:v>
                </c:pt>
                <c:pt idx="13268">
                  <c:v>1.4339198241941601E-4</c:v>
                </c:pt>
                <c:pt idx="13269">
                  <c:v>1.4339208428282299E-4</c:v>
                </c:pt>
                <c:pt idx="13270">
                  <c:v>1.4339188055601001E-4</c:v>
                </c:pt>
                <c:pt idx="13271">
                  <c:v>1.4339211338665301E-4</c:v>
                </c:pt>
                <c:pt idx="13272">
                  <c:v>1.4339259359985601E-4</c:v>
                </c:pt>
                <c:pt idx="13273">
                  <c:v>1.43391866004095E-4</c:v>
                </c:pt>
                <c:pt idx="13274">
                  <c:v>1.43392229801975E-4</c:v>
                </c:pt>
                <c:pt idx="13275">
                  <c:v>1.4339273911900799E-4</c:v>
                </c:pt>
                <c:pt idx="13276">
                  <c:v>1.4339253539219501E-4</c:v>
                </c:pt>
                <c:pt idx="13277">
                  <c:v>0.119630344212055</c:v>
                </c:pt>
                <c:pt idx="13278">
                  <c:v>6.29683881998062E-2</c:v>
                </c:pt>
                <c:pt idx="13279">
                  <c:v>0.108862057328224</c:v>
                </c:pt>
                <c:pt idx="13280">
                  <c:v>9.7986564040183993E-2</c:v>
                </c:pt>
                <c:pt idx="13281">
                  <c:v>6.3371129333972903E-2</c:v>
                </c:pt>
                <c:pt idx="13282">
                  <c:v>8.0336786806583405E-2</c:v>
                </c:pt>
                <c:pt idx="13283">
                  <c:v>9.4918400049209595E-2</c:v>
                </c:pt>
                <c:pt idx="13284">
                  <c:v>7.6040565967559801E-2</c:v>
                </c:pt>
                <c:pt idx="13285">
                  <c:v>6.2589347362518297E-2</c:v>
                </c:pt>
                <c:pt idx="13286">
                  <c:v>7.47172385454178E-2</c:v>
                </c:pt>
                <c:pt idx="13287">
                  <c:v>8.1953495740890503E-2</c:v>
                </c:pt>
                <c:pt idx="13288">
                  <c:v>7.0203311741352095E-2</c:v>
                </c:pt>
                <c:pt idx="13289">
                  <c:v>6.2370073050260502E-2</c:v>
                </c:pt>
                <c:pt idx="13290">
                  <c:v>6.8375222384929699E-2</c:v>
                </c:pt>
                <c:pt idx="13291">
                  <c:v>7.4135586619377095E-2</c:v>
                </c:pt>
                <c:pt idx="13292">
                  <c:v>7.0110283792018904E-2</c:v>
                </c:pt>
                <c:pt idx="13293">
                  <c:v>6.3291631639003795E-2</c:v>
                </c:pt>
                <c:pt idx="13294">
                  <c:v>6.3156709074974102E-2</c:v>
                </c:pt>
                <c:pt idx="13295">
                  <c:v>6.7811161279678303E-2</c:v>
                </c:pt>
                <c:pt idx="13296">
                  <c:v>6.8685777485370594E-2</c:v>
                </c:pt>
                <c:pt idx="13297">
                  <c:v>6.4716324210166903E-2</c:v>
                </c:pt>
                <c:pt idx="13298">
                  <c:v>6.2081739306449897E-2</c:v>
                </c:pt>
                <c:pt idx="13299">
                  <c:v>6.3578002154827104E-2</c:v>
                </c:pt>
                <c:pt idx="13300">
                  <c:v>6.5872795879840906E-2</c:v>
                </c:pt>
                <c:pt idx="13301">
                  <c:v>6.5503925085067805E-2</c:v>
                </c:pt>
                <c:pt idx="13302">
                  <c:v>6.3197515904903398E-2</c:v>
                </c:pt>
                <c:pt idx="13303">
                  <c:v>6.1978522688150399E-2</c:v>
                </c:pt>
                <c:pt idx="13304">
                  <c:v>6.2957718968391405E-2</c:v>
                </c:pt>
                <c:pt idx="13305">
                  <c:v>6.4228899776935605E-2</c:v>
                </c:pt>
                <c:pt idx="13306">
                  <c:v>6.3883103430271204E-2</c:v>
                </c:pt>
                <c:pt idx="13307">
                  <c:v>6.2526024878025097E-2</c:v>
                </c:pt>
                <c:pt idx="13308">
                  <c:v>6.1932932585477801E-2</c:v>
                </c:pt>
                <c:pt idx="13309">
                  <c:v>6.2533773481845897E-2</c:v>
                </c:pt>
                <c:pt idx="13310">
                  <c:v>6.3226982951164301E-2</c:v>
                </c:pt>
                <c:pt idx="13311">
                  <c:v>6.3062824308872195E-2</c:v>
                </c:pt>
                <c:pt idx="13312">
                  <c:v>6.2314562499523198E-2</c:v>
                </c:pt>
                <c:pt idx="13313">
                  <c:v>6.19016587734222E-2</c:v>
                </c:pt>
                <c:pt idx="13314">
                  <c:v>6.2183495610952398E-2</c:v>
                </c:pt>
                <c:pt idx="13315">
                  <c:v>6.26215189695358E-2</c:v>
                </c:pt>
                <c:pt idx="13316">
                  <c:v>6.2591835856437697E-2</c:v>
                </c:pt>
                <c:pt idx="13317">
                  <c:v>6.2168553471565302E-2</c:v>
                </c:pt>
                <c:pt idx="13318">
                  <c:v>6.1891678720712703E-2</c:v>
                </c:pt>
                <c:pt idx="13319">
                  <c:v>6.2016896903514897E-2</c:v>
                </c:pt>
                <c:pt idx="13320">
                  <c:v>6.2277570366859401E-2</c:v>
                </c:pt>
                <c:pt idx="13321">
                  <c:v>6.2310148030519499E-2</c:v>
                </c:pt>
                <c:pt idx="13322">
                  <c:v>6.20915219187737E-2</c:v>
                </c:pt>
                <c:pt idx="13323">
                  <c:v>6.1896372586488703E-2</c:v>
                </c:pt>
                <c:pt idx="13324">
                  <c:v>6.1924133449792897E-2</c:v>
                </c:pt>
                <c:pt idx="13325">
                  <c:v>6.20791018009186E-2</c:v>
                </c:pt>
                <c:pt idx="13326">
                  <c:v>6.2134876847267199E-2</c:v>
                </c:pt>
                <c:pt idx="13327">
                  <c:v>6.2026988714933402E-2</c:v>
                </c:pt>
                <c:pt idx="13328">
                  <c:v>6.1898540705442401E-2</c:v>
                </c:pt>
                <c:pt idx="13329">
                  <c:v>6.1889652162790298E-2</c:v>
                </c:pt>
                <c:pt idx="13330">
                  <c:v>6.1974510550498997E-2</c:v>
                </c:pt>
                <c:pt idx="13331">
                  <c:v>6.2025628983974498E-2</c:v>
                </c:pt>
                <c:pt idx="13332">
                  <c:v>6.1980705708265298E-2</c:v>
                </c:pt>
                <c:pt idx="13333">
                  <c:v>6.19008056819439E-2</c:v>
                </c:pt>
                <c:pt idx="13334">
                  <c:v>6.1876807361841202E-2</c:v>
                </c:pt>
                <c:pt idx="13335">
                  <c:v>6.1918940395116799E-2</c:v>
                </c:pt>
                <c:pt idx="13336">
                  <c:v>6.1959214508533499E-2</c:v>
                </c:pt>
                <c:pt idx="13337">
                  <c:v>6.19450956583023E-2</c:v>
                </c:pt>
                <c:pt idx="13338">
                  <c:v>6.1898168176412603E-2</c:v>
                </c:pt>
                <c:pt idx="13339">
                  <c:v>6.1874646693468101E-2</c:v>
                </c:pt>
                <c:pt idx="13340">
                  <c:v>6.18930235505104E-2</c:v>
                </c:pt>
                <c:pt idx="13341">
                  <c:v>6.1920195817947402E-2</c:v>
                </c:pt>
                <c:pt idx="13342">
                  <c:v>6.1919745057821302E-2</c:v>
                </c:pt>
                <c:pt idx="13343">
                  <c:v>6.1894413083791698E-2</c:v>
                </c:pt>
                <c:pt idx="13344">
                  <c:v>6.1875395476818099E-2</c:v>
                </c:pt>
                <c:pt idx="13345">
                  <c:v>6.1881076544523302E-2</c:v>
                </c:pt>
                <c:pt idx="13346">
                  <c:v>6.1898004263639499E-2</c:v>
                </c:pt>
                <c:pt idx="13347">
                  <c:v>6.1902392655611101E-2</c:v>
                </c:pt>
                <c:pt idx="13348">
                  <c:v>6.1889678239822402E-2</c:v>
                </c:pt>
                <c:pt idx="13349">
                  <c:v>6.1876319348812103E-2</c:v>
                </c:pt>
                <c:pt idx="13350">
                  <c:v>6.1876486986875499E-2</c:v>
                </c:pt>
                <c:pt idx="13351">
                  <c:v>6.18861168622971E-2</c:v>
                </c:pt>
                <c:pt idx="13352">
                  <c:v>6.1891056597232798E-2</c:v>
                </c:pt>
                <c:pt idx="13353">
                  <c:v>6.1885431408882099E-2</c:v>
                </c:pt>
                <c:pt idx="13354">
                  <c:v>6.1876825988292701E-2</c:v>
                </c:pt>
                <c:pt idx="13355">
                  <c:v>6.1874903738498702E-2</c:v>
                </c:pt>
                <c:pt idx="13356">
                  <c:v>6.1879906803369501E-2</c:v>
                </c:pt>
                <c:pt idx="13357">
                  <c:v>6.1883989721536602E-2</c:v>
                </c:pt>
                <c:pt idx="13358">
                  <c:v>6.1881963163614301E-2</c:v>
                </c:pt>
                <c:pt idx="13359">
                  <c:v>6.1876773834228502E-2</c:v>
                </c:pt>
                <c:pt idx="13360">
                  <c:v>6.1874572187662097E-2</c:v>
                </c:pt>
                <c:pt idx="13361">
                  <c:v>6.1876889318227803E-2</c:v>
                </c:pt>
                <c:pt idx="13362">
                  <c:v>6.18797689676285E-2</c:v>
                </c:pt>
                <c:pt idx="13363">
                  <c:v>6.1879381537437501E-2</c:v>
                </c:pt>
                <c:pt idx="13364">
                  <c:v>6.1876460909843403E-2</c:v>
                </c:pt>
                <c:pt idx="13365">
                  <c:v>6.1874590814113603E-2</c:v>
                </c:pt>
                <c:pt idx="13366">
                  <c:v>6.1875473707914401E-2</c:v>
                </c:pt>
                <c:pt idx="13367">
                  <c:v>6.1877332627773299E-2</c:v>
                </c:pt>
                <c:pt idx="13368">
                  <c:v>6.1877563595771803E-2</c:v>
                </c:pt>
                <c:pt idx="13369">
                  <c:v>6.1876028776168802E-2</c:v>
                </c:pt>
                <c:pt idx="13370">
                  <c:v>6.1874676495790502E-2</c:v>
                </c:pt>
                <c:pt idx="13371">
                  <c:v>6.1874885112047202E-2</c:v>
                </c:pt>
                <c:pt idx="13372">
                  <c:v>6.1875976622104603E-2</c:v>
                </c:pt>
                <c:pt idx="13373">
                  <c:v>6.1876378953456899E-2</c:v>
                </c:pt>
                <c:pt idx="13374">
                  <c:v>6.1875626444816603E-2</c:v>
                </c:pt>
                <c:pt idx="13375">
                  <c:v>6.1874717473983799E-2</c:v>
                </c:pt>
                <c:pt idx="13376">
                  <c:v>6.1874646693468101E-2</c:v>
                </c:pt>
                <c:pt idx="13377">
                  <c:v>6.1875257641077E-2</c:v>
                </c:pt>
                <c:pt idx="13378">
                  <c:v>6.1875618994235999E-2</c:v>
                </c:pt>
                <c:pt idx="13379">
                  <c:v>6.1875287443399402E-2</c:v>
                </c:pt>
                <c:pt idx="13380">
                  <c:v>6.1874713748693501E-2</c:v>
                </c:pt>
                <c:pt idx="13381">
                  <c:v>6.18745647370815E-2</c:v>
                </c:pt>
                <c:pt idx="13382">
                  <c:v>6.1874870210886002E-2</c:v>
                </c:pt>
                <c:pt idx="13383">
                  <c:v>6.1875153332948699E-2</c:v>
                </c:pt>
                <c:pt idx="13384">
                  <c:v>6.1875022947788301E-2</c:v>
                </c:pt>
                <c:pt idx="13385">
                  <c:v>6.1874695122242002E-2</c:v>
                </c:pt>
                <c:pt idx="13386">
                  <c:v>6.1874546110630001E-2</c:v>
                </c:pt>
                <c:pt idx="13387">
                  <c:v>6.1874691396951703E-2</c:v>
                </c:pt>
                <c:pt idx="13388">
                  <c:v>6.1874881386756897E-2</c:v>
                </c:pt>
                <c:pt idx="13389">
                  <c:v>6.1874851584434502E-2</c:v>
                </c:pt>
                <c:pt idx="13390">
                  <c:v>6.1874650418758399E-2</c:v>
                </c:pt>
                <c:pt idx="13391">
                  <c:v>6.18745312094688E-2</c:v>
                </c:pt>
                <c:pt idx="13392">
                  <c:v>6.18745982646942E-2</c:v>
                </c:pt>
                <c:pt idx="13393">
                  <c:v>6.1874713748693501E-2</c:v>
                </c:pt>
                <c:pt idx="13394">
                  <c:v>6.1874724924564403E-2</c:v>
                </c:pt>
                <c:pt idx="13395">
                  <c:v>6.1874616891145699E-2</c:v>
                </c:pt>
                <c:pt idx="13396">
                  <c:v>6.18745312094688E-2</c:v>
                </c:pt>
                <c:pt idx="13397">
                  <c:v>6.1874561011791201E-2</c:v>
                </c:pt>
                <c:pt idx="13398">
                  <c:v>6.1874616891145699E-2</c:v>
                </c:pt>
                <c:pt idx="13399">
                  <c:v>6.1874646693468101E-2</c:v>
                </c:pt>
                <c:pt idx="13400">
                  <c:v>6.1874594539403902E-2</c:v>
                </c:pt>
                <c:pt idx="13401">
                  <c:v>6.18745312094688E-2</c:v>
                </c:pt>
                <c:pt idx="13402">
                  <c:v>6.18745312094688E-2</c:v>
                </c:pt>
                <c:pt idx="13403">
                  <c:v>6.1874572187662097E-2</c:v>
                </c:pt>
                <c:pt idx="13404">
                  <c:v>6.1874594539403902E-2</c:v>
                </c:pt>
                <c:pt idx="13405">
                  <c:v>6.18745647370815E-2</c:v>
                </c:pt>
                <c:pt idx="13406">
                  <c:v>6.1874527484178501E-2</c:v>
                </c:pt>
                <c:pt idx="13407">
                  <c:v>6.1874520033598002E-2</c:v>
                </c:pt>
                <c:pt idx="13408">
                  <c:v>6.1874542385339702E-2</c:v>
                </c:pt>
                <c:pt idx="13409">
                  <c:v>6.1874561011791201E-2</c:v>
                </c:pt>
                <c:pt idx="13410">
                  <c:v>6.1874553561210598E-2</c:v>
                </c:pt>
                <c:pt idx="13411">
                  <c:v>6.18745312094688E-2</c:v>
                </c:pt>
                <c:pt idx="13412">
                  <c:v>6.1874523758888203E-2</c:v>
                </c:pt>
                <c:pt idx="13413">
                  <c:v>6.1874538660049501E-2</c:v>
                </c:pt>
                <c:pt idx="13414">
                  <c:v>6.1874542385339702E-2</c:v>
                </c:pt>
                <c:pt idx="13415">
                  <c:v>6.1874538660049501E-2</c:v>
                </c:pt>
                <c:pt idx="13416">
                  <c:v>6.1874523758888203E-2</c:v>
                </c:pt>
                <c:pt idx="13417">
                  <c:v>6.1874512583017398E-2</c:v>
                </c:pt>
                <c:pt idx="13418">
                  <c:v>6.18745312094688E-2</c:v>
                </c:pt>
                <c:pt idx="13419">
                  <c:v>6.18745312094688E-2</c:v>
                </c:pt>
                <c:pt idx="13420">
                  <c:v>6.1874538660049501E-2</c:v>
                </c:pt>
                <c:pt idx="13421">
                  <c:v>6.1874523758888203E-2</c:v>
                </c:pt>
                <c:pt idx="13422">
                  <c:v>6.1874520033598002E-2</c:v>
                </c:pt>
                <c:pt idx="13423">
                  <c:v>6.1874523758888203E-2</c:v>
                </c:pt>
                <c:pt idx="13424">
                  <c:v>6.1874523758888203E-2</c:v>
                </c:pt>
                <c:pt idx="13425">
                  <c:v>6.1874520033598002E-2</c:v>
                </c:pt>
                <c:pt idx="13426">
                  <c:v>6.1874527484178501E-2</c:v>
                </c:pt>
                <c:pt idx="13427">
                  <c:v>6.1874523758888203E-2</c:v>
                </c:pt>
                <c:pt idx="13428">
                  <c:v>6.1874520033598002E-2</c:v>
                </c:pt>
                <c:pt idx="13429">
                  <c:v>6.1874523758888203E-2</c:v>
                </c:pt>
                <c:pt idx="13430">
                  <c:v>6.1874523758888203E-2</c:v>
                </c:pt>
                <c:pt idx="13431">
                  <c:v>6.1874512583017398E-2</c:v>
                </c:pt>
                <c:pt idx="13432">
                  <c:v>6.1874520033598002E-2</c:v>
                </c:pt>
                <c:pt idx="13433">
                  <c:v>6.1874523758888203E-2</c:v>
                </c:pt>
                <c:pt idx="13434">
                  <c:v>6.1874520033598002E-2</c:v>
                </c:pt>
                <c:pt idx="13435">
                  <c:v>6.1874512583017398E-2</c:v>
                </c:pt>
                <c:pt idx="13436">
                  <c:v>6.1874527484178501E-2</c:v>
                </c:pt>
                <c:pt idx="13437">
                  <c:v>6.1874523758888203E-2</c:v>
                </c:pt>
                <c:pt idx="13438">
                  <c:v>6.1874527484178501E-2</c:v>
                </c:pt>
                <c:pt idx="13439">
                  <c:v>6.1874523758888203E-2</c:v>
                </c:pt>
                <c:pt idx="13440">
                  <c:v>6.1874520033598002E-2</c:v>
                </c:pt>
                <c:pt idx="13441">
                  <c:v>6.1874527484178501E-2</c:v>
                </c:pt>
                <c:pt idx="13442">
                  <c:v>6.1874527484178501E-2</c:v>
                </c:pt>
                <c:pt idx="13443">
                  <c:v>5.1514301449060503E-2</c:v>
                </c:pt>
                <c:pt idx="13444">
                  <c:v>3.4613300114870099E-2</c:v>
                </c:pt>
                <c:pt idx="13445">
                  <c:v>1.44153153523803E-2</c:v>
                </c:pt>
                <c:pt idx="13446">
                  <c:v>2.4612119887024199E-3</c:v>
                </c:pt>
                <c:pt idx="13447">
                  <c:v>2.1303221583366398E-3</c:v>
                </c:pt>
                <c:pt idx="13448">
                  <c:v>9.6072042360901902E-3</c:v>
                </c:pt>
                <c:pt idx="13449">
                  <c:v>1.8183805048465701E-2</c:v>
                </c:pt>
                <c:pt idx="13450">
                  <c:v>2.25340314209461E-2</c:v>
                </c:pt>
                <c:pt idx="13451">
                  <c:v>2.0913267508149199E-2</c:v>
                </c:pt>
                <c:pt idx="13452">
                  <c:v>1.4934059232473399E-2</c:v>
                </c:pt>
                <c:pt idx="13453">
                  <c:v>7.8280987218022399E-3</c:v>
                </c:pt>
                <c:pt idx="13454">
                  <c:v>2.5801847223192501E-3</c:v>
                </c:pt>
                <c:pt idx="13455">
                  <c:v>7.3547923238947998E-4</c:v>
                </c:pt>
                <c:pt idx="13456">
                  <c:v>2.0641505252569901E-3</c:v>
                </c:pt>
                <c:pt idx="13457">
                  <c:v>4.9909739755094103E-3</c:v>
                </c:pt>
                <c:pt idx="13458">
                  <c:v>7.5456071645021499E-3</c:v>
                </c:pt>
                <c:pt idx="13459">
                  <c:v>8.3724921569228207E-3</c:v>
                </c:pt>
                <c:pt idx="13460">
                  <c:v>7.2632152587175404E-3</c:v>
                </c:pt>
                <c:pt idx="13461">
                  <c:v>4.9835206009447601E-3</c:v>
                </c:pt>
                <c:pt idx="13462">
                  <c:v>2.64788465574384E-3</c:v>
                </c:pt>
                <c:pt idx="13463">
                  <c:v>1.10195262823254E-3</c:v>
                </c:pt>
                <c:pt idx="13464">
                  <c:v>6.6247454378753901E-4</c:v>
                </c:pt>
                <c:pt idx="13465">
                  <c:v>1.16253236774355E-3</c:v>
                </c:pt>
                <c:pt idx="13466">
                  <c:v>2.0929013844579502E-3</c:v>
                </c:pt>
                <c:pt idx="13467">
                  <c:v>2.9233023524284402E-3</c:v>
                </c:pt>
                <c:pt idx="13468">
                  <c:v>3.3022204879671301E-3</c:v>
                </c:pt>
                <c:pt idx="13469">
                  <c:v>3.1286643352359499E-3</c:v>
                </c:pt>
                <c:pt idx="13470">
                  <c:v>2.52356682904065E-3</c:v>
                </c:pt>
                <c:pt idx="13471">
                  <c:v>1.7263963818550099E-3</c:v>
                </c:pt>
                <c:pt idx="13472">
                  <c:v>9.9967012647539399E-4</c:v>
                </c:pt>
                <c:pt idx="13473">
                  <c:v>5.4889492457732602E-4</c:v>
                </c:pt>
                <c:pt idx="13474">
                  <c:v>4.4414092553779499E-4</c:v>
                </c:pt>
                <c:pt idx="13475">
                  <c:v>6.22775056399405E-4</c:v>
                </c:pt>
                <c:pt idx="13476">
                  <c:v>9.3236897373572003E-4</c:v>
                </c:pt>
                <c:pt idx="13477">
                  <c:v>1.2013963423669299E-3</c:v>
                </c:pt>
                <c:pt idx="13478">
                  <c:v>1.3076307950541401E-3</c:v>
                </c:pt>
                <c:pt idx="13479">
                  <c:v>1.2166291708126701E-3</c:v>
                </c:pt>
                <c:pt idx="13480">
                  <c:v>9.7843306139111497E-4</c:v>
                </c:pt>
                <c:pt idx="13481">
                  <c:v>6.9105316651985103E-4</c:v>
                </c:pt>
                <c:pt idx="13482">
                  <c:v>4.5261814375407999E-4</c:v>
                </c:pt>
                <c:pt idx="13483">
                  <c:v>3.2417644979432198E-4</c:v>
                </c:pt>
                <c:pt idx="13484">
                  <c:v>3.1515993759967398E-4</c:v>
                </c:pt>
                <c:pt idx="13485">
                  <c:v>3.91310808481649E-4</c:v>
                </c:pt>
                <c:pt idx="13486">
                  <c:v>4.9634778406471003E-4</c:v>
                </c:pt>
                <c:pt idx="13487">
                  <c:v>5.7629682123660998E-4</c:v>
                </c:pt>
                <c:pt idx="13488">
                  <c:v>5.9757684357464303E-4</c:v>
                </c:pt>
                <c:pt idx="13489">
                  <c:v>5.5436050752177802E-4</c:v>
                </c:pt>
                <c:pt idx="13490">
                  <c:v>4.6516602742485702E-4</c:v>
                </c:pt>
                <c:pt idx="13491">
                  <c:v>3.6194347194395997E-4</c:v>
                </c:pt>
                <c:pt idx="13492">
                  <c:v>2.7656991733238101E-4</c:v>
                </c:pt>
                <c:pt idx="13493">
                  <c:v>2.2961964714340901E-4</c:v>
                </c:pt>
                <c:pt idx="13494">
                  <c:v>2.2488120885100199E-4</c:v>
                </c:pt>
                <c:pt idx="13495">
                  <c:v>2.5070263654924902E-4</c:v>
                </c:pt>
                <c:pt idx="13496">
                  <c:v>2.8677179943770197E-4</c:v>
                </c:pt>
                <c:pt idx="13497">
                  <c:v>3.1304638832807498E-4</c:v>
                </c:pt>
                <c:pt idx="13498">
                  <c:v>3.1718902755528699E-4</c:v>
                </c:pt>
                <c:pt idx="13499">
                  <c:v>2.97793070785701E-4</c:v>
                </c:pt>
                <c:pt idx="13500">
                  <c:v>2.62898742221296E-4</c:v>
                </c:pt>
                <c:pt idx="13501">
                  <c:v>2.2515584714710699E-4</c:v>
                </c:pt>
                <c:pt idx="13502">
                  <c:v>1.9615872588474301E-4</c:v>
                </c:pt>
                <c:pt idx="13503">
                  <c:v>1.8228297994937799E-4</c:v>
                </c:pt>
                <c:pt idx="13504">
                  <c:v>1.83325901161879E-4</c:v>
                </c:pt>
                <c:pt idx="13505">
                  <c:v>1.9384779443498701E-4</c:v>
                </c:pt>
                <c:pt idx="13506">
                  <c:v>2.0617645350284899E-4</c:v>
                </c:pt>
                <c:pt idx="13507">
                  <c:v>2.1362221741583201E-4</c:v>
                </c:pt>
                <c:pt idx="13508">
                  <c:v>2.12698258110322E-4</c:v>
                </c:pt>
                <c:pt idx="13509">
                  <c:v>2.0377439795993301E-4</c:v>
                </c:pt>
                <c:pt idx="13510">
                  <c:v>1.90200371434912E-4</c:v>
                </c:pt>
                <c:pt idx="13511">
                  <c:v>1.7652683891355999E-4</c:v>
                </c:pt>
                <c:pt idx="13512">
                  <c:v>1.66604193509556E-4</c:v>
                </c:pt>
                <c:pt idx="13513">
                  <c:v>1.6227876767516101E-4</c:v>
                </c:pt>
                <c:pt idx="13514">
                  <c:v>1.63055694429204E-4</c:v>
                </c:pt>
                <c:pt idx="13515">
                  <c:v>1.66690384503454E-4</c:v>
                </c:pt>
                <c:pt idx="13516">
                  <c:v>1.70344283105805E-4</c:v>
                </c:pt>
                <c:pt idx="13517">
                  <c:v>1.7174583626911001E-4</c:v>
                </c:pt>
                <c:pt idx="13518">
                  <c:v>1.6995397163554999E-4</c:v>
                </c:pt>
                <c:pt idx="13519">
                  <c:v>1.65456149261445E-4</c:v>
                </c:pt>
                <c:pt idx="13520">
                  <c:v>1.5971604443620901E-4</c:v>
                </c:pt>
                <c:pt idx="13521">
                  <c:v>1.5443250595126301E-4</c:v>
                </c:pt>
                <c:pt idx="13522">
                  <c:v>1.5084409096743901E-4</c:v>
                </c:pt>
                <c:pt idx="13523">
                  <c:v>1.4935020590201001E-4</c:v>
                </c:pt>
                <c:pt idx="13524">
                  <c:v>1.4951240154914601E-4</c:v>
                </c:pt>
                <c:pt idx="13525">
                  <c:v>1.5038068522699199E-4</c:v>
                </c:pt>
                <c:pt idx="13526">
                  <c:v>1.5094563423190301E-4</c:v>
                </c:pt>
                <c:pt idx="13527">
                  <c:v>1.5052281378302699E-4</c:v>
                </c:pt>
                <c:pt idx="13528">
                  <c:v>1.4894870400894401E-4</c:v>
                </c:pt>
                <c:pt idx="13529">
                  <c:v>1.4654168626293499E-4</c:v>
                </c:pt>
                <c:pt idx="13530">
                  <c:v>1.43889628816396E-4</c:v>
                </c:pt>
                <c:pt idx="13531">
                  <c:v>1.4157641271594901E-4</c:v>
                </c:pt>
                <c:pt idx="13532">
                  <c:v>1.3996344932820699E-4</c:v>
                </c:pt>
                <c:pt idx="13533">
                  <c:v>1.3908903929404901E-4</c:v>
                </c:pt>
                <c:pt idx="13534">
                  <c:v>1.3871742703486199E-4</c:v>
                </c:pt>
                <c:pt idx="13535">
                  <c:v>1.38472547405399E-4</c:v>
                </c:pt>
                <c:pt idx="13536">
                  <c:v>1.38013332616538E-4</c:v>
                </c:pt>
                <c:pt idx="13537">
                  <c:v>1.37150069349445E-4</c:v>
                </c:pt>
                <c:pt idx="13538">
                  <c:v>1.3589247828349501E-4</c:v>
                </c:pt>
                <c:pt idx="13539">
                  <c:v>1.3440629118122201E-4</c:v>
                </c:pt>
                <c:pt idx="13540">
                  <c:v>1.3292129733599701E-4</c:v>
                </c:pt>
                <c:pt idx="13541">
                  <c:v>1.31631444673985E-4</c:v>
                </c:pt>
                <c:pt idx="13542">
                  <c:v>1.30625339807011E-4</c:v>
                </c:pt>
                <c:pt idx="13543">
                  <c:v>1.29873718833551E-4</c:v>
                </c:pt>
                <c:pt idx="13544">
                  <c:v>1.2926408089697399E-4</c:v>
                </c:pt>
                <c:pt idx="13545">
                  <c:v>1.2865512690041201E-4</c:v>
                </c:pt>
                <c:pt idx="13546">
                  <c:v>1.27940453239717E-4</c:v>
                </c:pt>
                <c:pt idx="13547">
                  <c:v>1.2707934365607801E-4</c:v>
                </c:pt>
                <c:pt idx="13548">
                  <c:v>1.26100683701225E-4</c:v>
                </c:pt>
                <c:pt idx="13549">
                  <c:v>1.2507876090239701E-4</c:v>
                </c:pt>
                <c:pt idx="13550">
                  <c:v>1.2409730697982E-4</c:v>
                </c:pt>
                <c:pt idx="13551">
                  <c:v>1.2321186659391999E-4</c:v>
                </c:pt>
                <c:pt idx="13552">
                  <c:v>1.2243819946888799E-4</c:v>
                </c:pt>
                <c:pt idx="13553">
                  <c:v>1.2175021402072199E-4</c:v>
                </c:pt>
                <c:pt idx="13554">
                  <c:v>1.2109980889363199E-4</c:v>
                </c:pt>
                <c:pt idx="13555">
                  <c:v>1.20437223813497E-4</c:v>
                </c:pt>
                <c:pt idx="13556">
                  <c:v>1.1973255459452001E-4</c:v>
                </c:pt>
                <c:pt idx="13557">
                  <c:v>1.18981581181288E-4</c:v>
                </c:pt>
                <c:pt idx="13558">
                  <c:v>1.18203992315102E-4</c:v>
                </c:pt>
                <c:pt idx="13559">
                  <c:v>1.17429968668148E-4</c:v>
                </c:pt>
                <c:pt idx="13560">
                  <c:v>1.1668659135466399E-4</c:v>
                </c:pt>
                <c:pt idx="13561">
                  <c:v>1.1598948913160699E-4</c:v>
                </c:pt>
                <c:pt idx="13562">
                  <c:v>1.15337206807453E-4</c:v>
                </c:pt>
                <c:pt idx="13563">
                  <c:v>1.14714537630789E-4</c:v>
                </c:pt>
                <c:pt idx="13564">
                  <c:v>1.14102695079055E-4</c:v>
                </c:pt>
                <c:pt idx="13565">
                  <c:v>1.1348698171787001E-4</c:v>
                </c:pt>
                <c:pt idx="13566">
                  <c:v>1.1285965592833201E-4</c:v>
                </c:pt>
                <c:pt idx="13567">
                  <c:v>1.1222215835005E-4</c:v>
                </c:pt>
                <c:pt idx="13568">
                  <c:v>1.11586065031588E-4</c:v>
                </c:pt>
                <c:pt idx="13569">
                  <c:v>1.10962057078723E-4</c:v>
                </c:pt>
                <c:pt idx="13570">
                  <c:v>1.10357643279713E-4</c:v>
                </c:pt>
                <c:pt idx="13571">
                  <c:v>1.09776497993153E-4</c:v>
                </c:pt>
                <c:pt idx="13572">
                  <c:v>1.0921448119916E-4</c:v>
                </c:pt>
                <c:pt idx="13573">
                  <c:v>1.08665415609721E-4</c:v>
                </c:pt>
                <c:pt idx="13574">
                  <c:v>1.08122745587025E-4</c:v>
                </c:pt>
                <c:pt idx="13575">
                  <c:v>1.07581836346071E-4</c:v>
                </c:pt>
                <c:pt idx="13576">
                  <c:v>1.0704136366257401E-4</c:v>
                </c:pt>
                <c:pt idx="13577">
                  <c:v>1.06503553979565E-4</c:v>
                </c:pt>
                <c:pt idx="13578">
                  <c:v>1.0597286745905901E-4</c:v>
                </c:pt>
                <c:pt idx="13579">
                  <c:v>1.0545305121922899E-4</c:v>
                </c:pt>
                <c:pt idx="13580">
                  <c:v>1.04946353530977E-4</c:v>
                </c:pt>
                <c:pt idx="13581">
                  <c:v>1.04451908555348E-4</c:v>
                </c:pt>
                <c:pt idx="13582">
                  <c:v>1.03968217445072E-4</c:v>
                </c:pt>
                <c:pt idx="13583">
                  <c:v>1.03492384369019E-4</c:v>
                </c:pt>
                <c:pt idx="13584">
                  <c:v>1.03022532130126E-4</c:v>
                </c:pt>
                <c:pt idx="13585">
                  <c:v>1.0255714732920699E-4</c:v>
                </c:pt>
                <c:pt idx="13586">
                  <c:v>1.02095909824129E-4</c:v>
                </c:pt>
                <c:pt idx="13587">
                  <c:v>1.0164140985580201E-4</c:v>
                </c:pt>
                <c:pt idx="13588">
                  <c:v>1.01194884337019E-4</c:v>
                </c:pt>
                <c:pt idx="13589">
                  <c:v>1.00756325991824E-4</c:v>
                </c:pt>
                <c:pt idx="13590">
                  <c:v>1.00326760730241E-4</c:v>
                </c:pt>
                <c:pt idx="13591">
                  <c:v>9.9905686511192498E-5</c:v>
                </c:pt>
                <c:pt idx="13592">
                  <c:v>9.9492521258071106E-5</c:v>
                </c:pt>
                <c:pt idx="13593">
                  <c:v>9.9084296380169703E-5</c:v>
                </c:pt>
                <c:pt idx="13594">
                  <c:v>9.8683005489874604E-5</c:v>
                </c:pt>
                <c:pt idx="13595">
                  <c:v>9.8286640422884402E-5</c:v>
                </c:pt>
                <c:pt idx="13596">
                  <c:v>9.7896750958170701E-5</c:v>
                </c:pt>
                <c:pt idx="13597">
                  <c:v>9.7512252978049205E-5</c:v>
                </c:pt>
                <c:pt idx="13598">
                  <c:v>9.7135220130439902E-5</c:v>
                </c:pt>
                <c:pt idx="13599">
                  <c:v>9.6764801128301797E-5</c:v>
                </c:pt>
                <c:pt idx="13600">
                  <c:v>9.6401017799507799E-5</c:v>
                </c:pt>
                <c:pt idx="13601">
                  <c:v>9.6043695521075306E-5</c:v>
                </c:pt>
                <c:pt idx="13602">
                  <c:v>9.5692805189173696E-5</c:v>
                </c:pt>
                <c:pt idx="13603">
                  <c:v>9.5347451861016507E-5</c:v>
                </c:pt>
                <c:pt idx="13604">
                  <c:v>9.5007591880857904E-5</c:v>
                </c:pt>
                <c:pt idx="13605">
                  <c:v>9.4672519480809596E-5</c:v>
                </c:pt>
                <c:pt idx="13606">
                  <c:v>9.4343457021750496E-5</c:v>
                </c:pt>
                <c:pt idx="13607">
                  <c:v>9.4019545940682306E-5</c:v>
                </c:pt>
                <c:pt idx="13608">
                  <c:v>9.3701564765069607E-5</c:v>
                </c:pt>
                <c:pt idx="13609">
                  <c:v>9.3389302492141697E-5</c:v>
                </c:pt>
                <c:pt idx="13610">
                  <c:v>9.3083406682126197E-5</c:v>
                </c:pt>
                <c:pt idx="13611">
                  <c:v>9.2782160209026201E-5</c:v>
                </c:pt>
                <c:pt idx="13612">
                  <c:v>9.24856649362482E-5</c:v>
                </c:pt>
                <c:pt idx="13613">
                  <c:v>9.2194619355723302E-5</c:v>
                </c:pt>
                <c:pt idx="13614">
                  <c:v>9.1908375907223699E-5</c:v>
                </c:pt>
                <c:pt idx="13615">
                  <c:v>9.1626840003300499E-5</c:v>
                </c:pt>
                <c:pt idx="13616">
                  <c:v>9.1350375441834303E-5</c:v>
                </c:pt>
                <c:pt idx="13617">
                  <c:v>9.1079062258359004E-5</c:v>
                </c:pt>
                <c:pt idx="13618">
                  <c:v>9.0812711277976605E-5</c:v>
                </c:pt>
                <c:pt idx="13619">
                  <c:v>9.0550602180883302E-5</c:v>
                </c:pt>
                <c:pt idx="13620">
                  <c:v>9.0293448010925204E-5</c:v>
                </c:pt>
                <c:pt idx="13621">
                  <c:v>9.00407612789422E-5</c:v>
                </c:pt>
                <c:pt idx="13622">
                  <c:v>8.97926001925953E-5</c:v>
                </c:pt>
                <c:pt idx="13623">
                  <c:v>8.9548855612520101E-5</c:v>
                </c:pt>
                <c:pt idx="13624">
                  <c:v>8.9309280156157897E-5</c:v>
                </c:pt>
                <c:pt idx="13625">
                  <c:v>8.9074230345431702E-5</c:v>
                </c:pt>
                <c:pt idx="13626">
                  <c:v>8.8843131379689994E-5</c:v>
                </c:pt>
                <c:pt idx="13627">
                  <c:v>8.8616579887457205E-5</c:v>
                </c:pt>
                <c:pt idx="13628">
                  <c:v>8.8393928308505606E-5</c:v>
                </c:pt>
                <c:pt idx="13629">
                  <c:v>8.8175271230284098E-5</c:v>
                </c:pt>
                <c:pt idx="13630">
                  <c:v>8.7960783275775598E-5</c:v>
                </c:pt>
                <c:pt idx="13631">
                  <c:v>8.7749896920286105E-5</c:v>
                </c:pt>
                <c:pt idx="13632">
                  <c:v>8.7543157860636698E-5</c:v>
                </c:pt>
                <c:pt idx="13633">
                  <c:v>8.7340114987455295E-5</c:v>
                </c:pt>
                <c:pt idx="13634">
                  <c:v>8.7140593677759198E-5</c:v>
                </c:pt>
                <c:pt idx="13635">
                  <c:v>8.6944754002615796E-5</c:v>
                </c:pt>
                <c:pt idx="13636">
                  <c:v>8.67525013745762E-5</c:v>
                </c:pt>
                <c:pt idx="13637">
                  <c:v>8.6564505181740997E-5</c:v>
                </c:pt>
                <c:pt idx="13638">
                  <c:v>8.6379171989392503E-5</c:v>
                </c:pt>
                <c:pt idx="13639">
                  <c:v>8.6197840573731796E-5</c:v>
                </c:pt>
                <c:pt idx="13640">
                  <c:v>8.6019776063039899E-5</c:v>
                </c:pt>
                <c:pt idx="13641">
                  <c:v>8.5844862041994902E-5</c:v>
                </c:pt>
                <c:pt idx="13642">
                  <c:v>8.5673651483375606E-5</c:v>
                </c:pt>
                <c:pt idx="13643">
                  <c:v>8.5504521848633899E-5</c:v>
                </c:pt>
                <c:pt idx="13644">
                  <c:v>8.5339517681859407E-5</c:v>
                </c:pt>
                <c:pt idx="13645">
                  <c:v>8.5177831351757104E-5</c:v>
                </c:pt>
                <c:pt idx="13646">
                  <c:v>8.5018356912769404E-5</c:v>
                </c:pt>
                <c:pt idx="13647">
                  <c:v>8.4862789663020494E-5</c:v>
                </c:pt>
                <c:pt idx="13648">
                  <c:v>8.4709936345461797E-5</c:v>
                </c:pt>
                <c:pt idx="13649">
                  <c:v>8.4559964307118194E-5</c:v>
                </c:pt>
                <c:pt idx="13650">
                  <c:v>8.4412298747338395E-5</c:v>
                </c:pt>
                <c:pt idx="13651">
                  <c:v>8.4268132923170897E-5</c:v>
                </c:pt>
                <c:pt idx="13652">
                  <c:v>8.4126368165016201E-5</c:v>
                </c:pt>
                <c:pt idx="13653">
                  <c:v>8.3987746620550806E-5</c:v>
                </c:pt>
                <c:pt idx="13654">
                  <c:v>8.3851256931666298E-5</c:v>
                </c:pt>
                <c:pt idx="13655">
                  <c:v>8.3717866800725501E-5</c:v>
                </c:pt>
                <c:pt idx="13656">
                  <c:v>8.3587110566440997E-5</c:v>
                </c:pt>
                <c:pt idx="13657">
                  <c:v>8.3458515291567905E-5</c:v>
                </c:pt>
                <c:pt idx="13658">
                  <c:v>8.3332408394198905E-5</c:v>
                </c:pt>
                <c:pt idx="13659">
                  <c:v>8.3209022704977502E-5</c:v>
                </c:pt>
                <c:pt idx="13660">
                  <c:v>8.3088081737514599E-5</c:v>
                </c:pt>
                <c:pt idx="13661">
                  <c:v>8.2969148934353102E-5</c:v>
                </c:pt>
                <c:pt idx="13662">
                  <c:v>8.2853111962322105E-5</c:v>
                </c:pt>
                <c:pt idx="13663">
                  <c:v>8.2739141362253604E-5</c:v>
                </c:pt>
                <c:pt idx="13664">
                  <c:v>8.2626720541156801E-5</c:v>
                </c:pt>
                <c:pt idx="13665">
                  <c:v>8.2517435657791793E-5</c:v>
                </c:pt>
                <c:pt idx="13666">
                  <c:v>8.2409991591703106E-5</c:v>
                </c:pt>
                <c:pt idx="13667">
                  <c:v>8.2304555689916001E-5</c:v>
                </c:pt>
                <c:pt idx="13668">
                  <c:v>8.2201520854141604E-5</c:v>
                </c:pt>
                <c:pt idx="13669">
                  <c:v>8.2100057625211802E-5</c:v>
                </c:pt>
                <c:pt idx="13670">
                  <c:v>8.2000733527820598E-5</c:v>
                </c:pt>
                <c:pt idx="13671">
                  <c:v>8.1903985119424801E-5</c:v>
                </c:pt>
                <c:pt idx="13672">
                  <c:v>8.1808539107441902E-5</c:v>
                </c:pt>
                <c:pt idx="13673">
                  <c:v>8.1715610576793606E-5</c:v>
                </c:pt>
                <c:pt idx="13674">
                  <c:v>8.1623780715744902E-5</c:v>
                </c:pt>
                <c:pt idx="13675">
                  <c:v>8.1534628407098394E-5</c:v>
                </c:pt>
                <c:pt idx="13676">
                  <c:v>8.1446836702525602E-5</c:v>
                </c:pt>
                <c:pt idx="13677">
                  <c:v>8.1360696640331298E-5</c:v>
                </c:pt>
                <c:pt idx="13678">
                  <c:v>8.1276215496473001E-5</c:v>
                </c:pt>
                <c:pt idx="13679">
                  <c:v>8.1194084486924098E-5</c:v>
                </c:pt>
                <c:pt idx="13680">
                  <c:v>8.1112775660585599E-5</c:v>
                </c:pt>
                <c:pt idx="13681">
                  <c:v>8.1034457252826501E-5</c:v>
                </c:pt>
                <c:pt idx="13682">
                  <c:v>8.0955847806762904E-5</c:v>
                </c:pt>
                <c:pt idx="13683">
                  <c:v>8.0880134191829698E-5</c:v>
                </c:pt>
                <c:pt idx="13684">
                  <c:v>8.08058030088432E-5</c:v>
                </c:pt>
                <c:pt idx="13685">
                  <c:v>8.0732912465464297E-5</c:v>
                </c:pt>
                <c:pt idx="13686">
                  <c:v>8.0661389802116901E-5</c:v>
                </c:pt>
                <c:pt idx="13687">
                  <c:v>8.0591766163706807E-5</c:v>
                </c:pt>
                <c:pt idx="13688">
                  <c:v>8.0522870121058104E-5</c:v>
                </c:pt>
                <c:pt idx="13689">
                  <c:v>8.0456004070583704E-5</c:v>
                </c:pt>
                <c:pt idx="13690">
                  <c:v>8.0390316725242897E-5</c:v>
                </c:pt>
                <c:pt idx="13691">
                  <c:v>8.0325895396526903E-5</c:v>
                </c:pt>
                <c:pt idx="13692">
                  <c:v>8.0262871051672805E-5</c:v>
                </c:pt>
                <c:pt idx="13693">
                  <c:v>8.0201389209832996E-5</c:v>
                </c:pt>
                <c:pt idx="13694">
                  <c:v>8.0140795034822104E-5</c:v>
                </c:pt>
                <c:pt idx="13695">
                  <c:v>8.0081510532181696E-5</c:v>
                </c:pt>
                <c:pt idx="13696">
                  <c:v>8.0023746704682694E-5</c:v>
                </c:pt>
                <c:pt idx="13697">
                  <c:v>7.9967561759985997E-5</c:v>
                </c:pt>
                <c:pt idx="13698">
                  <c:v>7.9911951615940807E-5</c:v>
                </c:pt>
                <c:pt idx="13699">
                  <c:v>7.9857527452986701E-5</c:v>
                </c:pt>
                <c:pt idx="13700">
                  <c:v>7.9804238339420394E-5</c:v>
                </c:pt>
                <c:pt idx="13701">
                  <c:v>7.9752055171411498E-5</c:v>
                </c:pt>
                <c:pt idx="13702">
                  <c:v>7.9701065260451301E-5</c:v>
                </c:pt>
                <c:pt idx="13703">
                  <c:v>7.9651486885268201E-5</c:v>
                </c:pt>
                <c:pt idx="13704">
                  <c:v>7.9602476034779102E-5</c:v>
                </c:pt>
                <c:pt idx="13705">
                  <c:v>7.9554520198144005E-5</c:v>
                </c:pt>
                <c:pt idx="13706">
                  <c:v>7.9508172348141697E-5</c:v>
                </c:pt>
                <c:pt idx="13707">
                  <c:v>7.9462050052825402E-5</c:v>
                </c:pt>
                <c:pt idx="13708">
                  <c:v>7.9417062806896906E-5</c:v>
                </c:pt>
                <c:pt idx="13709">
                  <c:v>7.9373690823558704E-5</c:v>
                </c:pt>
                <c:pt idx="13710">
                  <c:v>7.9330457083415199E-5</c:v>
                </c:pt>
                <c:pt idx="13711">
                  <c:v>7.9289275163319003E-5</c:v>
                </c:pt>
                <c:pt idx="13712">
                  <c:v>7.9247678513638702E-5</c:v>
                </c:pt>
                <c:pt idx="13713">
                  <c:v>7.9207617091014995E-5</c:v>
                </c:pt>
                <c:pt idx="13714">
                  <c:v>7.9168392403516905E-5</c:v>
                </c:pt>
                <c:pt idx="13715">
                  <c:v>7.9129575169645196E-5</c:v>
                </c:pt>
                <c:pt idx="13716">
                  <c:v>7.9092023952398395E-5</c:v>
                </c:pt>
                <c:pt idx="13717">
                  <c:v>7.9054945672396598E-5</c:v>
                </c:pt>
                <c:pt idx="13718">
                  <c:v>7.90191334090196E-5</c:v>
                </c:pt>
                <c:pt idx="13719">
                  <c:v>7.8984186984598596E-5</c:v>
                </c:pt>
                <c:pt idx="13720">
                  <c:v>7.8949393355287598E-5</c:v>
                </c:pt>
                <c:pt idx="13721">
                  <c:v>7.89156838436611E-5</c:v>
                </c:pt>
                <c:pt idx="13722">
                  <c:v>7.8882825619075407E-5</c:v>
                </c:pt>
                <c:pt idx="13723">
                  <c:v>7.8850389400031404E-5</c:v>
                </c:pt>
                <c:pt idx="13724">
                  <c:v>7.8818557085469406E-5</c:v>
                </c:pt>
                <c:pt idx="13725">
                  <c:v>7.8788216342218207E-5</c:v>
                </c:pt>
                <c:pt idx="13726">
                  <c:v>7.87580793257803E-5</c:v>
                </c:pt>
                <c:pt idx="13727">
                  <c:v>7.8728393418714404E-5</c:v>
                </c:pt>
                <c:pt idx="13728">
                  <c:v>7.86993186920881E-5</c:v>
                </c:pt>
                <c:pt idx="13729">
                  <c:v>7.8671531809959601E-5</c:v>
                </c:pt>
                <c:pt idx="13730">
                  <c:v>7.8643679444212494E-5</c:v>
                </c:pt>
                <c:pt idx="13731">
                  <c:v>7.8616401879116906E-5</c:v>
                </c:pt>
                <c:pt idx="13732">
                  <c:v>7.8590244811493903E-5</c:v>
                </c:pt>
                <c:pt idx="13733">
                  <c:v>7.8564225987065597E-5</c:v>
                </c:pt>
                <c:pt idx="13734">
                  <c:v>7.8539167589042295E-5</c:v>
                </c:pt>
                <c:pt idx="13735">
                  <c:v>7.8514167398680001E-5</c:v>
                </c:pt>
                <c:pt idx="13736">
                  <c:v>7.8490091254934696E-5</c:v>
                </c:pt>
                <c:pt idx="13737">
                  <c:v>7.8466553532052799E-5</c:v>
                </c:pt>
                <c:pt idx="13738">
                  <c:v>7.84432922955602E-5</c:v>
                </c:pt>
                <c:pt idx="13739">
                  <c:v>7.8420969657599899E-5</c:v>
                </c:pt>
                <c:pt idx="13740">
                  <c:v>7.8398799814749496E-5</c:v>
                </c:pt>
                <c:pt idx="13741">
                  <c:v>7.8376935562118901E-5</c:v>
                </c:pt>
                <c:pt idx="13742">
                  <c:v>7.8356308222282705E-5</c:v>
                </c:pt>
                <c:pt idx="13743">
                  <c:v>7.8335542639251798E-5</c:v>
                </c:pt>
                <c:pt idx="13744">
                  <c:v>7.8315380960702896E-5</c:v>
                </c:pt>
                <c:pt idx="13745">
                  <c:v>7.8295597631949904E-5</c:v>
                </c:pt>
                <c:pt idx="13746">
                  <c:v>7.8276629210449796E-5</c:v>
                </c:pt>
                <c:pt idx="13747">
                  <c:v>7.8257755376398604E-5</c:v>
                </c:pt>
                <c:pt idx="13748">
                  <c:v>7.8239267168100896E-5</c:v>
                </c:pt>
                <c:pt idx="13749">
                  <c:v>7.8221019066404497E-5</c:v>
                </c:pt>
                <c:pt idx="13750">
                  <c:v>7.8203884186223095E-5</c:v>
                </c:pt>
                <c:pt idx="13751">
                  <c:v>7.8186931204982102E-5</c:v>
                </c:pt>
                <c:pt idx="13752">
                  <c:v>7.8169578046072302E-5</c:v>
                </c:pt>
                <c:pt idx="13753">
                  <c:v>7.8153309004847001E-5</c:v>
                </c:pt>
                <c:pt idx="13754">
                  <c:v>7.8137236414477202E-5</c:v>
                </c:pt>
                <c:pt idx="13755">
                  <c:v>7.8121804108377505E-5</c:v>
                </c:pt>
                <c:pt idx="13756">
                  <c:v>7.8106131695676595E-5</c:v>
                </c:pt>
                <c:pt idx="13757">
                  <c:v>7.8091143222991404E-5</c:v>
                </c:pt>
                <c:pt idx="13758">
                  <c:v>7.8076613135635799E-5</c:v>
                </c:pt>
                <c:pt idx="13759">
                  <c:v>7.8062097600195598E-5</c:v>
                </c:pt>
                <c:pt idx="13760">
                  <c:v>7.8048600698821206E-5</c:v>
                </c:pt>
                <c:pt idx="13761">
                  <c:v>7.8034456237219301E-5</c:v>
                </c:pt>
                <c:pt idx="13762">
                  <c:v>7.80216723796911E-5</c:v>
                </c:pt>
                <c:pt idx="13763">
                  <c:v>7.8008051787037402E-5</c:v>
                </c:pt>
                <c:pt idx="13764">
                  <c:v>7.7995318861212595E-5</c:v>
                </c:pt>
                <c:pt idx="13765">
                  <c:v>7.7982876973692301E-5</c:v>
                </c:pt>
                <c:pt idx="13766">
                  <c:v>7.79714537202381E-5</c:v>
                </c:pt>
                <c:pt idx="13767">
                  <c:v>7.7959244663361501E-5</c:v>
                </c:pt>
                <c:pt idx="13768">
                  <c:v>7.7947617683093995E-5</c:v>
                </c:pt>
                <c:pt idx="13769">
                  <c:v>7.7936267189215896E-5</c:v>
                </c:pt>
                <c:pt idx="13770">
                  <c:v>7.7925571531523006E-5</c:v>
                </c:pt>
                <c:pt idx="13771">
                  <c:v>7.7914322901051505E-5</c:v>
                </c:pt>
                <c:pt idx="13772">
                  <c:v>7.7903503552079201E-5</c:v>
                </c:pt>
                <c:pt idx="13773">
                  <c:v>7.7893542766105397E-5</c:v>
                </c:pt>
                <c:pt idx="13774">
                  <c:v>7.7883276389911798E-5</c:v>
                </c:pt>
                <c:pt idx="13775">
                  <c:v>7.7873453847132596E-5</c:v>
                </c:pt>
                <c:pt idx="13776">
                  <c:v>7.7864162449259297E-5</c:v>
                </c:pt>
                <c:pt idx="13777">
                  <c:v>7.7854580013081404E-5</c:v>
                </c:pt>
                <c:pt idx="13778">
                  <c:v>7.7845361374784302E-5</c:v>
                </c:pt>
                <c:pt idx="13779">
                  <c:v>7.7836441050749299E-5</c:v>
                </c:pt>
                <c:pt idx="13780">
                  <c:v>7.7827986388001605E-5</c:v>
                </c:pt>
                <c:pt idx="13781">
                  <c:v>7.7819124271627502E-5</c:v>
                </c:pt>
                <c:pt idx="13782">
                  <c:v>7.7811149822082398E-5</c:v>
                </c:pt>
                <c:pt idx="13783">
                  <c:v>7.7803175372537198E-5</c:v>
                </c:pt>
                <c:pt idx="13784">
                  <c:v>7.7795106335543096E-5</c:v>
                </c:pt>
                <c:pt idx="13785">
                  <c:v>7.77868699515238E-5</c:v>
                </c:pt>
                <c:pt idx="13786">
                  <c:v>7.7779412094969302E-5</c:v>
                </c:pt>
                <c:pt idx="13787">
                  <c:v>7.7772092481609393E-5</c:v>
                </c:pt>
                <c:pt idx="13788">
                  <c:v>7.7764780144207207E-5</c:v>
                </c:pt>
                <c:pt idx="13789">
                  <c:v>7.7757496910635395E-5</c:v>
                </c:pt>
                <c:pt idx="13790">
                  <c:v>7.77510867919773E-5</c:v>
                </c:pt>
                <c:pt idx="13791">
                  <c:v>7.7744232839904698E-5</c:v>
                </c:pt>
                <c:pt idx="13792">
                  <c:v>7.7737153333146098E-5</c:v>
                </c:pt>
                <c:pt idx="13793">
                  <c:v>7.7731194323860095E-5</c:v>
                </c:pt>
                <c:pt idx="13794">
                  <c:v>7.7724806033074896E-5</c:v>
                </c:pt>
                <c:pt idx="13795">
                  <c:v>7.7719036198686795E-5</c:v>
                </c:pt>
                <c:pt idx="13796">
                  <c:v>7.7712684287689599E-5</c:v>
                </c:pt>
                <c:pt idx="13797">
                  <c:v>7.7706732554361197E-5</c:v>
                </c:pt>
                <c:pt idx="13798">
                  <c:v>7.7701442933175699E-5</c:v>
                </c:pt>
                <c:pt idx="13799">
                  <c:v>7.76960805524141E-5</c:v>
                </c:pt>
                <c:pt idx="13800">
                  <c:v>7.7689932368230102E-5</c:v>
                </c:pt>
                <c:pt idx="13801">
                  <c:v>7.7684904681518701E-5</c:v>
                </c:pt>
                <c:pt idx="13802">
                  <c:v>7.7679724199697402E-5</c:v>
                </c:pt>
                <c:pt idx="13803">
                  <c:v>7.76748493080959E-5</c:v>
                </c:pt>
                <c:pt idx="13804">
                  <c:v>7.7669625170528902E-5</c:v>
                </c:pt>
                <c:pt idx="13805">
                  <c:v>7.7665063145104796E-5</c:v>
                </c:pt>
                <c:pt idx="13806">
                  <c:v>7.7660151873715195E-5</c:v>
                </c:pt>
                <c:pt idx="13807">
                  <c:v>7.7655764471273896E-5</c:v>
                </c:pt>
                <c:pt idx="13808">
                  <c:v>7.7651420724578202E-5</c:v>
                </c:pt>
                <c:pt idx="13809">
                  <c:v>7.76466768002137E-5</c:v>
                </c:pt>
                <c:pt idx="13810">
                  <c:v>7.76423839852214E-5</c:v>
                </c:pt>
                <c:pt idx="13811">
                  <c:v>7.7638265793211799E-5</c:v>
                </c:pt>
                <c:pt idx="13812">
                  <c:v>7.7634635090362294E-5</c:v>
                </c:pt>
                <c:pt idx="13813">
                  <c:v>7.7630327723454698E-5</c:v>
                </c:pt>
                <c:pt idx="13814">
                  <c:v>7.7626151323784102E-5</c:v>
                </c:pt>
                <c:pt idx="13815">
                  <c:v>7.7622797107324004E-5</c:v>
                </c:pt>
                <c:pt idx="13816">
                  <c:v>7.7619195508304997E-5</c:v>
                </c:pt>
                <c:pt idx="13817">
                  <c:v>7.7615601185243604E-5</c:v>
                </c:pt>
                <c:pt idx="13818">
                  <c:v>7.7612196037080098E-5</c:v>
                </c:pt>
                <c:pt idx="13819">
                  <c:v>7.76089582359418E-5</c:v>
                </c:pt>
                <c:pt idx="13820">
                  <c:v>7.7605196565855294E-5</c:v>
                </c:pt>
                <c:pt idx="13821">
                  <c:v>7.7602286182809594E-5</c:v>
                </c:pt>
                <c:pt idx="13822">
                  <c:v>7.7598924690391895E-5</c:v>
                </c:pt>
                <c:pt idx="13823">
                  <c:v>7.75956577854231E-5</c:v>
                </c:pt>
                <c:pt idx="13824">
                  <c:v>7.75928128859959E-5</c:v>
                </c:pt>
                <c:pt idx="13825">
                  <c:v>7.7589858847204596E-5</c:v>
                </c:pt>
                <c:pt idx="13826">
                  <c:v>7.7587021223735105E-5</c:v>
                </c:pt>
                <c:pt idx="13827">
                  <c:v>7.7584169048350304E-5</c:v>
                </c:pt>
                <c:pt idx="13828">
                  <c:v>7.7581658842973398E-5</c:v>
                </c:pt>
                <c:pt idx="13829">
                  <c:v>7.7578784839715795E-5</c:v>
                </c:pt>
                <c:pt idx="13830">
                  <c:v>7.7575954492203905E-5</c:v>
                </c:pt>
                <c:pt idx="13831">
                  <c:v>7.7573517046403099E-5</c:v>
                </c:pt>
                <c:pt idx="13832">
                  <c:v>7.7571254223585102E-5</c:v>
                </c:pt>
                <c:pt idx="13833">
                  <c:v>7.7568678534589694E-5</c:v>
                </c:pt>
                <c:pt idx="13834">
                  <c:v>7.7566313848365098E-5</c:v>
                </c:pt>
                <c:pt idx="13835">
                  <c:v>7.7564051025547101E-5</c:v>
                </c:pt>
                <c:pt idx="13836">
                  <c:v>7.7562210208270699E-5</c:v>
                </c:pt>
                <c:pt idx="13837">
                  <c:v>7.7559423516504494E-5</c:v>
                </c:pt>
                <c:pt idx="13838">
                  <c:v>7.7557415352202898E-5</c:v>
                </c:pt>
                <c:pt idx="13839">
                  <c:v>7.7555429015774293E-5</c:v>
                </c:pt>
                <c:pt idx="13840">
                  <c:v>7.7552984294015901E-5</c:v>
                </c:pt>
                <c:pt idx="13841">
                  <c:v>7.7551369031425606E-5</c:v>
                </c:pt>
                <c:pt idx="13842">
                  <c:v>7.7549448178615394E-5</c:v>
                </c:pt>
                <c:pt idx="13843">
                  <c:v>7.7547483670059605E-5</c:v>
                </c:pt>
                <c:pt idx="13844">
                  <c:v>7.7545948443002999E-5</c:v>
                </c:pt>
                <c:pt idx="13845">
                  <c:v>7.7543925726786296E-5</c:v>
                </c:pt>
                <c:pt idx="13846">
                  <c:v>7.7542332292068695E-5</c:v>
                </c:pt>
                <c:pt idx="13847">
                  <c:v>7.7540717029478401E-5</c:v>
                </c:pt>
                <c:pt idx="13848">
                  <c:v>7.75388252804987E-5</c:v>
                </c:pt>
                <c:pt idx="13849">
                  <c:v>7.7537282777484506E-5</c:v>
                </c:pt>
                <c:pt idx="13850">
                  <c:v>7.7535500167869004E-5</c:v>
                </c:pt>
                <c:pt idx="13851">
                  <c:v>7.7533746662084E-5</c:v>
                </c:pt>
                <c:pt idx="13852">
                  <c:v>7.7533019066322595E-5</c:v>
                </c:pt>
                <c:pt idx="13853">
                  <c:v>7.7531069109681994E-5</c:v>
                </c:pt>
                <c:pt idx="13854">
                  <c:v>7.7530079579446505E-5</c:v>
                </c:pt>
                <c:pt idx="13855">
                  <c:v>7.7528347901534303E-5</c:v>
                </c:pt>
                <c:pt idx="13856">
                  <c:v>7.7527169196400805E-5</c:v>
                </c:pt>
                <c:pt idx="13857">
                  <c:v>7.7525830420199795E-5</c:v>
                </c:pt>
                <c:pt idx="13858">
                  <c:v>7.7524535299744498E-5</c:v>
                </c:pt>
                <c:pt idx="13859">
                  <c:v>7.75234148022719E-5</c:v>
                </c:pt>
                <c:pt idx="13860">
                  <c:v>7.7522025094367604E-5</c:v>
                </c:pt>
                <c:pt idx="13861">
                  <c:v>7.7520860941149294E-5</c:v>
                </c:pt>
                <c:pt idx="13862">
                  <c:v>7.7519631304312497E-5</c:v>
                </c:pt>
                <c:pt idx="13863">
                  <c:v>7.7518030593637404E-5</c:v>
                </c:pt>
                <c:pt idx="13864">
                  <c:v>7.7517594036180499E-5</c:v>
                </c:pt>
                <c:pt idx="13865">
                  <c:v>7.7516306191682802E-5</c:v>
                </c:pt>
                <c:pt idx="13866">
                  <c:v>7.7515127486549304E-5</c:v>
                </c:pt>
                <c:pt idx="13867">
                  <c:v>7.7513912401627695E-5</c:v>
                </c:pt>
                <c:pt idx="13868">
                  <c:v>7.7513395808637102E-5</c:v>
                </c:pt>
                <c:pt idx="13869">
                  <c:v>7.7512187999673201E-5</c:v>
                </c:pt>
                <c:pt idx="13870">
                  <c:v>7.7511380368378E-5</c:v>
                </c:pt>
                <c:pt idx="13871">
                  <c:v>7.7510485425591496E-5</c:v>
                </c:pt>
                <c:pt idx="13872">
                  <c:v>7.7509699622169096E-5</c:v>
                </c:pt>
                <c:pt idx="13873">
                  <c:v>7.75084772612899E-5</c:v>
                </c:pt>
                <c:pt idx="13874">
                  <c:v>7.75072767282836E-5</c:v>
                </c:pt>
                <c:pt idx="13875">
                  <c:v>7.7506650995928794E-5</c:v>
                </c:pt>
                <c:pt idx="13876">
                  <c:v>7.7506032539531602E-5</c:v>
                </c:pt>
                <c:pt idx="13877">
                  <c:v>7.7505734225269393E-5</c:v>
                </c:pt>
                <c:pt idx="13878">
                  <c:v>7.7504322689492296E-5</c:v>
                </c:pt>
                <c:pt idx="13879">
                  <c:v>7.7503747888840694E-5</c:v>
                </c:pt>
                <c:pt idx="13880">
                  <c:v>7.7503056672867401E-5</c:v>
                </c:pt>
                <c:pt idx="13881">
                  <c:v>7.7502052590716603E-5</c:v>
                </c:pt>
                <c:pt idx="13882">
                  <c:v>7.7501194027718197E-5</c:v>
                </c:pt>
                <c:pt idx="13883">
                  <c:v>7.7500859333667904E-5</c:v>
                </c:pt>
                <c:pt idx="13884">
                  <c:v>7.7500058978330303E-5</c:v>
                </c:pt>
                <c:pt idx="13885">
                  <c:v>7.7499411418102695E-5</c:v>
                </c:pt>
                <c:pt idx="13886">
                  <c:v>7.7498596510849907E-5</c:v>
                </c:pt>
                <c:pt idx="13887">
                  <c:v>7.7498239988926798E-5</c:v>
                </c:pt>
                <c:pt idx="13888">
                  <c:v>7.7497817983385203E-5</c:v>
                </c:pt>
                <c:pt idx="13889">
                  <c:v>7.7497235906776E-5</c:v>
                </c:pt>
                <c:pt idx="13890">
                  <c:v>7.7496653830166906E-5</c:v>
                </c:pt>
                <c:pt idx="13891">
                  <c:v>7.7495933510363102E-5</c:v>
                </c:pt>
                <c:pt idx="13892">
                  <c:v>7.7495533332694295E-5</c:v>
                </c:pt>
                <c:pt idx="13893">
                  <c:v>7.7494529250543605E-5</c:v>
                </c:pt>
                <c:pt idx="13894">
                  <c:v>7.7494369179475998E-5</c:v>
                </c:pt>
                <c:pt idx="13895">
                  <c:v>7.7493474236689494E-5</c:v>
                </c:pt>
                <c:pt idx="13896">
                  <c:v>7.7493510616477606E-5</c:v>
                </c:pt>
                <c:pt idx="13897">
                  <c:v>7.74930667830631E-5</c:v>
                </c:pt>
                <c:pt idx="13898">
                  <c:v>7.7492404670920196E-5</c:v>
                </c:pt>
                <c:pt idx="13899">
                  <c:v>7.7492368291132098E-5</c:v>
                </c:pt>
                <c:pt idx="13900">
                  <c:v>7.7491611591540304E-5</c:v>
                </c:pt>
                <c:pt idx="13901">
                  <c:v>7.7491269621532397E-5</c:v>
                </c:pt>
                <c:pt idx="13902">
                  <c:v>7.74909494793974E-5</c:v>
                </c:pt>
                <c:pt idx="13903">
                  <c:v>7.7490374678745906E-5</c:v>
                </c:pt>
                <c:pt idx="13904">
                  <c:v>7.74899817770347E-5</c:v>
                </c:pt>
                <c:pt idx="13905">
                  <c:v>7.7489858085755299E-5</c:v>
                </c:pt>
                <c:pt idx="13906">
                  <c:v>7.7488861279562102E-5</c:v>
                </c:pt>
                <c:pt idx="13907">
                  <c:v>7.7489159593824297E-5</c:v>
                </c:pt>
                <c:pt idx="13908">
                  <c:v>7.7488912211265401E-5</c:v>
                </c:pt>
                <c:pt idx="13909">
                  <c:v>7.7488373790402006E-5</c:v>
                </c:pt>
                <c:pt idx="13910">
                  <c:v>7.7487682574428604E-5</c:v>
                </c:pt>
                <c:pt idx="13911">
                  <c:v>7.7487638918682906E-5</c:v>
                </c:pt>
                <c:pt idx="13912">
                  <c:v>7.7487275120802197E-5</c:v>
                </c:pt>
                <c:pt idx="13913">
                  <c:v>7.7487005910370499E-5</c:v>
                </c:pt>
                <c:pt idx="13914">
                  <c:v>7.7486576628871303E-5</c:v>
                </c:pt>
                <c:pt idx="13915">
                  <c:v>7.7486147347371998E-5</c:v>
                </c:pt>
                <c:pt idx="13916">
                  <c:v>7.74859872763045E-5</c:v>
                </c:pt>
                <c:pt idx="13917">
                  <c:v>7.7486009104177396E-5</c:v>
                </c:pt>
                <c:pt idx="13918">
                  <c:v>7.7485441579483395E-5</c:v>
                </c:pt>
                <c:pt idx="13919">
                  <c:v>7.7485266956500696E-5</c:v>
                </c:pt>
                <c:pt idx="13920">
                  <c:v>7.7485106885433197E-5</c:v>
                </c:pt>
                <c:pt idx="13921">
                  <c:v>7.7484648500103503E-5</c:v>
                </c:pt>
                <c:pt idx="13922">
                  <c:v>7.7484299254137996E-5</c:v>
                </c:pt>
                <c:pt idx="13923">
                  <c:v>7.7484481153078404E-5</c:v>
                </c:pt>
                <c:pt idx="13924">
                  <c:v>7.7483913628384498E-5</c:v>
                </c:pt>
                <c:pt idx="13925">
                  <c:v>7.7483957284130197E-5</c:v>
                </c:pt>
                <c:pt idx="13926">
                  <c:v>7.7483331551775296E-5</c:v>
                </c:pt>
                <c:pt idx="13927">
                  <c:v>7.7483127824962098E-5</c:v>
                </c:pt>
                <c:pt idx="13928">
                  <c:v>7.7482771303039003E-5</c:v>
                </c:pt>
                <c:pt idx="13929">
                  <c:v>7.74829095462337E-5</c:v>
                </c:pt>
                <c:pt idx="13930">
                  <c:v>7.7482538472395404E-5</c:v>
                </c:pt>
                <c:pt idx="13931">
                  <c:v>7.74829677538946E-5</c:v>
                </c:pt>
                <c:pt idx="13932">
                  <c:v>7.7482269261963706E-5</c:v>
                </c:pt>
                <c:pt idx="13933">
                  <c:v>7.7481956395786296E-5</c:v>
                </c:pt>
                <c:pt idx="13934">
                  <c:v>7.7481956395786296E-5</c:v>
                </c:pt>
                <c:pt idx="13935">
                  <c:v>7.7482050983235199E-5</c:v>
                </c:pt>
                <c:pt idx="13936">
                  <c:v>7.7481796324718703E-5</c:v>
                </c:pt>
                <c:pt idx="13937">
                  <c:v>7.7481447078753303E-5</c:v>
                </c:pt>
                <c:pt idx="13938">
                  <c:v>7.7481381595134694E-5</c:v>
                </c:pt>
                <c:pt idx="13939">
                  <c:v>7.7480872278101702E-5</c:v>
                </c:pt>
                <c:pt idx="13940">
                  <c:v>7.7481163316406296E-5</c:v>
                </c:pt>
                <c:pt idx="13941">
                  <c:v>7.7480981417465996E-5</c:v>
                </c:pt>
                <c:pt idx="13942">
                  <c:v>7.74807995185256E-5</c:v>
                </c:pt>
                <c:pt idx="13943">
                  <c:v>7.7480515756178607E-5</c:v>
                </c:pt>
                <c:pt idx="13944">
                  <c:v>7.7480282925534993E-5</c:v>
                </c:pt>
                <c:pt idx="13945">
                  <c:v>7.7480035542976098E-5</c:v>
                </c:pt>
                <c:pt idx="13946">
                  <c:v>7.7480166510213194E-5</c:v>
                </c:pt>
                <c:pt idx="13947">
                  <c:v>7.7479875471908599E-5</c:v>
                </c:pt>
                <c:pt idx="13948">
                  <c:v>7.7479722676798701E-5</c:v>
                </c:pt>
                <c:pt idx="13949">
                  <c:v>7.74798318161629E-5</c:v>
                </c:pt>
                <c:pt idx="13950">
                  <c:v>7.7479744504671503E-5</c:v>
                </c:pt>
                <c:pt idx="13951">
                  <c:v>7.7479489846155007E-5</c:v>
                </c:pt>
                <c:pt idx="13952">
                  <c:v>7.7479635365307304E-5</c:v>
                </c:pt>
                <c:pt idx="13953">
                  <c:v>7.7479264291468994E-5</c:v>
                </c:pt>
                <c:pt idx="13954">
                  <c:v>7.7479431638494093E-5</c:v>
                </c:pt>
                <c:pt idx="13955">
                  <c:v>7.7479082392528599E-5</c:v>
                </c:pt>
                <c:pt idx="13956">
                  <c:v>7.7478805906139301E-5</c:v>
                </c:pt>
                <c:pt idx="13957">
                  <c:v>7.74789223214611E-5</c:v>
                </c:pt>
                <c:pt idx="13958">
                  <c:v>7.7478449384216206E-5</c:v>
                </c:pt>
                <c:pt idx="13959">
                  <c:v>7.7478653111029403E-5</c:v>
                </c:pt>
                <c:pt idx="13960">
                  <c:v>7.7478252933360596E-5</c:v>
                </c:pt>
                <c:pt idx="13961">
                  <c:v>7.7478660386987003E-5</c:v>
                </c:pt>
                <c:pt idx="13962">
                  <c:v>7.7478274761233506E-5</c:v>
                </c:pt>
                <c:pt idx="13963">
                  <c:v>7.7477983722928898E-5</c:v>
                </c:pt>
                <c:pt idx="13964">
                  <c:v>7.7478391176555306E-5</c:v>
                </c:pt>
                <c:pt idx="13965">
                  <c:v>7.7478121966123594E-5</c:v>
                </c:pt>
                <c:pt idx="13966">
                  <c:v>7.7478107414208298E-5</c:v>
                </c:pt>
                <c:pt idx="13967">
                  <c:v>7.7478071034420295E-5</c:v>
                </c:pt>
                <c:pt idx="13968">
                  <c:v>7.7477961895056096E-5</c:v>
                </c:pt>
                <c:pt idx="13969">
                  <c:v>7.7477765444200499E-5</c:v>
                </c:pt>
                <c:pt idx="13970">
                  <c:v>7.7477860031649497E-5</c:v>
                </c:pt>
                <c:pt idx="13971">
                  <c:v>7.7477998274844099E-5</c:v>
                </c:pt>
                <c:pt idx="13972">
                  <c:v>7.7478158345911598E-5</c:v>
                </c:pt>
                <c:pt idx="13973">
                  <c:v>7.7477663580793901E-5</c:v>
                </c:pt>
                <c:pt idx="13974">
                  <c:v>7.7477852755691897E-5</c:v>
                </c:pt>
                <c:pt idx="13975">
                  <c:v>7.7477547165472101E-5</c:v>
                </c:pt>
                <c:pt idx="13976">
                  <c:v>7.7477277955040295E-5</c:v>
                </c:pt>
                <c:pt idx="13977">
                  <c:v>7.7477576269302504E-5</c:v>
                </c:pt>
                <c:pt idx="13978">
                  <c:v>7.7477612649090602E-5</c:v>
                </c:pt>
                <c:pt idx="13979">
                  <c:v>7.7477256127167507E-5</c:v>
                </c:pt>
                <c:pt idx="13980">
                  <c:v>7.7477183367591297E-5</c:v>
                </c:pt>
                <c:pt idx="13981">
                  <c:v>7.7477066952269497E-5</c:v>
                </c:pt>
                <c:pt idx="13982">
                  <c:v>7.7477307058870806E-5</c:v>
                </c:pt>
                <c:pt idx="13983">
                  <c:v>7.7477394370362203E-5</c:v>
                </c:pt>
                <c:pt idx="13984">
                  <c:v>7.7476812293753001E-5</c:v>
                </c:pt>
                <c:pt idx="13985">
                  <c:v>7.7477110608015196E-5</c:v>
                </c:pt>
                <c:pt idx="13986">
                  <c:v>7.7477117883972797E-5</c:v>
                </c:pt>
                <c:pt idx="13987">
                  <c:v>7.7476885053329197E-5</c:v>
                </c:pt>
                <c:pt idx="13988">
                  <c:v>7.74766231188551E-5</c:v>
                </c:pt>
                <c:pt idx="13989">
                  <c:v>7.7476732258219299E-5</c:v>
                </c:pt>
                <c:pt idx="13990">
                  <c:v>7.7476965088862899E-5</c:v>
                </c:pt>
                <c:pt idx="13991">
                  <c:v>7.7476812293753001E-5</c:v>
                </c:pt>
                <c:pt idx="13992">
                  <c:v>7.7477081504184698E-5</c:v>
                </c:pt>
                <c:pt idx="13993">
                  <c:v>7.7476681326516E-5</c:v>
                </c:pt>
                <c:pt idx="13994">
                  <c:v>7.7476695878431201E-5</c:v>
                </c:pt>
                <c:pt idx="13995">
                  <c:v>7.7476790465880199E-5</c:v>
                </c:pt>
                <c:pt idx="13996">
                  <c:v>7.7476557635236504E-5</c:v>
                </c:pt>
                <c:pt idx="13997">
                  <c:v>7.7476521255448501E-5</c:v>
                </c:pt>
                <c:pt idx="13998">
                  <c:v>7.74766886024736E-5</c:v>
                </c:pt>
                <c:pt idx="13999">
                  <c:v>7.7476965088862899E-5</c:v>
                </c:pt>
                <c:pt idx="14000">
                  <c:v>7.7476513979490806E-5</c:v>
                </c:pt>
                <c:pt idx="14001">
                  <c:v>7.7476521255448501E-5</c:v>
                </c:pt>
                <c:pt idx="14002">
                  <c:v>7.7476586739067002E-5</c:v>
                </c:pt>
                <c:pt idx="14003">
                  <c:v>7.7476528531406102E-5</c:v>
                </c:pt>
                <c:pt idx="14004">
                  <c:v>7.7476521255448501E-5</c:v>
                </c:pt>
                <c:pt idx="14005">
                  <c:v>7.74766303948127E-5</c:v>
                </c:pt>
                <c:pt idx="14006">
                  <c:v>7.7475975558627397E-5</c:v>
                </c:pt>
                <c:pt idx="14007">
                  <c:v>7.7476383012253805E-5</c:v>
                </c:pt>
                <c:pt idx="14008">
                  <c:v>7.7476564911194105E-5</c:v>
                </c:pt>
                <c:pt idx="14009">
                  <c:v>7.7476164733525406E-5</c:v>
                </c:pt>
                <c:pt idx="14010">
                  <c:v>7.7475880971178399E-5</c:v>
                </c:pt>
                <c:pt idx="14011">
                  <c:v>7.7476492151618004E-5</c:v>
                </c:pt>
                <c:pt idx="14012">
                  <c:v>7.7476615842897404E-5</c:v>
                </c:pt>
                <c:pt idx="14013">
                  <c:v>7.7476310252677595E-5</c:v>
                </c:pt>
                <c:pt idx="14014">
                  <c:v>7.7476193837355795E-5</c:v>
                </c:pt>
                <c:pt idx="14015">
                  <c:v>7.7476150181610097E-5</c:v>
                </c:pt>
                <c:pt idx="14016">
                  <c:v>7.7476135629694895E-5</c:v>
                </c:pt>
                <c:pt idx="14017">
                  <c:v>7.7476142905652496E-5</c:v>
                </c:pt>
                <c:pt idx="14018">
                  <c:v>7.7475902799051201E-5</c:v>
                </c:pt>
                <c:pt idx="14019">
                  <c:v>7.7476164733525406E-5</c:v>
                </c:pt>
                <c:pt idx="14020">
                  <c:v>7.7476186561398195E-5</c:v>
                </c:pt>
                <c:pt idx="14021">
                  <c:v>7.7476383012253805E-5</c:v>
                </c:pt>
                <c:pt idx="14022">
                  <c:v>7.7475888247136E-5</c:v>
                </c:pt>
                <c:pt idx="14023">
                  <c:v>7.7476179285440594E-5</c:v>
                </c:pt>
                <c:pt idx="14024">
                  <c:v>7.7476288424804807E-5</c:v>
                </c:pt>
                <c:pt idx="14025">
                  <c:v>7.7476011938415495E-5</c:v>
                </c:pt>
                <c:pt idx="14026">
                  <c:v>7.7476164733525406E-5</c:v>
                </c:pt>
                <c:pt idx="14027">
                  <c:v>7.7475728176068501E-5</c:v>
                </c:pt>
                <c:pt idx="14028">
                  <c:v>7.7475939178839299E-5</c:v>
                </c:pt>
                <c:pt idx="14029">
                  <c:v>7.74758300394751E-5</c:v>
                </c:pt>
                <c:pt idx="14030">
                  <c:v>7.7476142905652496E-5</c:v>
                </c:pt>
                <c:pt idx="14031">
                  <c:v>7.7475604484789101E-5</c:v>
                </c:pt>
                <c:pt idx="14032">
                  <c:v>7.7476048318203498E-5</c:v>
                </c:pt>
                <c:pt idx="14033">
                  <c:v>7.7476244769059095E-5</c:v>
                </c:pt>
                <c:pt idx="14034">
                  <c:v>7.7475815487559898E-5</c:v>
                </c:pt>
                <c:pt idx="14035">
                  <c:v>7.7476026490330696E-5</c:v>
                </c:pt>
                <c:pt idx="14036">
                  <c:v>7.7476113801822093E-5</c:v>
                </c:pt>
                <c:pt idx="14037">
                  <c:v>7.7475982834584997E-5</c:v>
                </c:pt>
                <c:pt idx="14038">
                  <c:v>7.74758300394751E-5</c:v>
                </c:pt>
                <c:pt idx="14039">
                  <c:v>7.7475764555856599E-5</c:v>
                </c:pt>
                <c:pt idx="14040">
                  <c:v>7.7475880971178399E-5</c:v>
                </c:pt>
                <c:pt idx="14041">
                  <c:v>7.7475604484789101E-5</c:v>
                </c:pt>
                <c:pt idx="14042">
                  <c:v>7.7475742727983702E-5</c:v>
                </c:pt>
                <c:pt idx="14043">
                  <c:v>7.7475429861806306E-5</c:v>
                </c:pt>
                <c:pt idx="14044">
                  <c:v>7.7476121077779694E-5</c:v>
                </c:pt>
                <c:pt idx="14045">
                  <c:v>7.7475728176068501E-5</c:v>
                </c:pt>
                <c:pt idx="14046">
                  <c:v>7.7476164733525406E-5</c:v>
                </c:pt>
                <c:pt idx="14047">
                  <c:v>7.7476026490330696E-5</c:v>
                </c:pt>
                <c:pt idx="14048">
                  <c:v>7.7475873695220798E-5</c:v>
                </c:pt>
                <c:pt idx="14049">
                  <c:v>7.7475764555856599E-5</c:v>
                </c:pt>
                <c:pt idx="14050">
                  <c:v>7.7475844591390301E-5</c:v>
                </c:pt>
                <c:pt idx="14051">
                  <c:v>7.74757136241533E-5</c:v>
                </c:pt>
                <c:pt idx="14052">
                  <c:v>7.7475669968407601E-5</c:v>
                </c:pt>
                <c:pt idx="14053">
                  <c:v>7.74757136241533E-5</c:v>
                </c:pt>
                <c:pt idx="14054">
                  <c:v>7.7475488069467206E-5</c:v>
                </c:pt>
                <c:pt idx="14055">
                  <c:v>7.7475669968407601E-5</c:v>
                </c:pt>
                <c:pt idx="14056">
                  <c:v>7.74758373154327E-5</c:v>
                </c:pt>
                <c:pt idx="14057">
                  <c:v>7.7475422585848705E-5</c:v>
                </c:pt>
                <c:pt idx="14058">
                  <c:v>7.7476004662457799E-5</c:v>
                </c:pt>
                <c:pt idx="14059">
                  <c:v>7.7475699072238099E-5</c:v>
                </c:pt>
                <c:pt idx="14060">
                  <c:v>7.7475931902881698E-5</c:v>
                </c:pt>
                <c:pt idx="14061">
                  <c:v>7.7476135629694895E-5</c:v>
                </c:pt>
                <c:pt idx="14062">
                  <c:v>7.7475822763517499E-5</c:v>
                </c:pt>
                <c:pt idx="14063">
                  <c:v>7.7475764555856599E-5</c:v>
                </c:pt>
                <c:pt idx="14064">
                  <c:v>7.7475408033933504E-5</c:v>
                </c:pt>
                <c:pt idx="14065">
                  <c:v>7.7475917350966497E-5</c:v>
                </c:pt>
                <c:pt idx="14066">
                  <c:v>7.7475866419263198E-5</c:v>
                </c:pt>
                <c:pt idx="14067">
                  <c:v>7.74755972088315E-5</c:v>
                </c:pt>
                <c:pt idx="14068">
                  <c:v>7.74757791077718E-5</c:v>
                </c:pt>
                <c:pt idx="14069">
                  <c:v>7.7475298894569305E-5</c:v>
                </c:pt>
                <c:pt idx="14070">
                  <c:v>7.7475640864577104E-5</c:v>
                </c:pt>
                <c:pt idx="14071">
                  <c:v>7.7475677244365202E-5</c:v>
                </c:pt>
                <c:pt idx="14072">
                  <c:v>7.74757136241533E-5</c:v>
                </c:pt>
                <c:pt idx="14073">
                  <c:v>7.7475859143305597E-5</c:v>
                </c:pt>
                <c:pt idx="14074">
                  <c:v>7.7475669968407601E-5</c:v>
                </c:pt>
                <c:pt idx="14075">
                  <c:v>7.7475517173297703E-5</c:v>
                </c:pt>
                <c:pt idx="14076">
                  <c:v>7.7475626312661902E-5</c:v>
                </c:pt>
                <c:pt idx="14077">
                  <c:v>7.7475728176068501E-5</c:v>
                </c:pt>
                <c:pt idx="14078">
                  <c:v>7.7475750003941398E-5</c:v>
                </c:pt>
                <c:pt idx="14079">
                  <c:v>7.74757718318142E-5</c:v>
                </c:pt>
                <c:pt idx="14080">
                  <c:v>7.74756554164924E-5</c:v>
                </c:pt>
                <c:pt idx="14081">
                  <c:v>7.7475648140534799E-5</c:v>
                </c:pt>
                <c:pt idx="14082">
                  <c:v>7.7475880971178399E-5</c:v>
                </c:pt>
                <c:pt idx="14083">
                  <c:v>7.7475197031162706E-5</c:v>
                </c:pt>
                <c:pt idx="14084">
                  <c:v>7.74757136241533E-5</c:v>
                </c:pt>
                <c:pt idx="14085">
                  <c:v>7.7475844591390301E-5</c:v>
                </c:pt>
                <c:pt idx="14086">
                  <c:v>7.74757791077718E-5</c:v>
                </c:pt>
                <c:pt idx="14087">
                  <c:v>7.7475575380958603E-5</c:v>
                </c:pt>
                <c:pt idx="14088">
                  <c:v>7.74757718318142E-5</c:v>
                </c:pt>
                <c:pt idx="14089">
                  <c:v>7.7475531725212905E-5</c:v>
                </c:pt>
                <c:pt idx="14090">
                  <c:v>7.7475306170526905E-5</c:v>
                </c:pt>
                <c:pt idx="14091">
                  <c:v>7.7475604484789101E-5</c:v>
                </c:pt>
                <c:pt idx="14092">
                  <c:v>7.7475800935644697E-5</c:v>
                </c:pt>
                <c:pt idx="14093">
                  <c:v>7.7475546277128201E-5</c:v>
                </c:pt>
                <c:pt idx="14094">
                  <c:v>7.7475822763517499E-5</c:v>
                </c:pt>
                <c:pt idx="14095">
                  <c:v>7.7475604484789101E-5</c:v>
                </c:pt>
                <c:pt idx="14096">
                  <c:v>7.74757791077718E-5</c:v>
                </c:pt>
                <c:pt idx="14097">
                  <c:v>7.7476208389270996E-5</c:v>
                </c:pt>
                <c:pt idx="14098">
                  <c:v>7.7475313446484506E-5</c:v>
                </c:pt>
                <c:pt idx="14099">
                  <c:v>7.7475611760746701E-5</c:v>
                </c:pt>
                <c:pt idx="14100">
                  <c:v>7.7475575380958603E-5</c:v>
                </c:pt>
                <c:pt idx="14101">
                  <c:v>7.7475917350966497E-5</c:v>
                </c:pt>
                <c:pt idx="14102">
                  <c:v>7.7475480793509605E-5</c:v>
                </c:pt>
                <c:pt idx="14103">
                  <c:v>7.7475087891798494E-5</c:v>
                </c:pt>
                <c:pt idx="14104">
                  <c:v>7.7475466241594404E-5</c:v>
                </c:pt>
                <c:pt idx="14105">
                  <c:v>7.74757791077718E-5</c:v>
                </c:pt>
                <c:pt idx="14106">
                  <c:v>7.7475517173297703E-5</c:v>
                </c:pt>
                <c:pt idx="14107">
                  <c:v>7.7475589932873899E-5</c:v>
                </c:pt>
                <c:pt idx="14108">
                  <c:v>7.7475357102230205E-5</c:v>
                </c:pt>
                <c:pt idx="14109">
                  <c:v>7.7475458965636803E-5</c:v>
                </c:pt>
                <c:pt idx="14110">
                  <c:v>7.7475393482018303E-5</c:v>
                </c:pt>
                <c:pt idx="14111">
                  <c:v>7.7475466241594404E-5</c:v>
                </c:pt>
                <c:pt idx="14112">
                  <c:v>7.7475611760746701E-5</c:v>
                </c:pt>
                <c:pt idx="14113">
                  <c:v>7.7475553553085801E-5</c:v>
                </c:pt>
                <c:pt idx="14114">
                  <c:v>7.7475349826272604E-5</c:v>
                </c:pt>
                <c:pt idx="14115">
                  <c:v>7.7475466241594404E-5</c:v>
                </c:pt>
                <c:pt idx="14116">
                  <c:v>7.7475582656916204E-5</c:v>
                </c:pt>
                <c:pt idx="14117">
                  <c:v>7.74756554164924E-5</c:v>
                </c:pt>
                <c:pt idx="14118">
                  <c:v>7.7475437137763907E-5</c:v>
                </c:pt>
                <c:pt idx="14119">
                  <c:v>7.7475902799051201E-5</c:v>
                </c:pt>
                <c:pt idx="14120">
                  <c:v>7.7475306170526905E-5</c:v>
                </c:pt>
                <c:pt idx="14121">
                  <c:v>7.74756554164924E-5</c:v>
                </c:pt>
                <c:pt idx="14122">
                  <c:v>7.7475640864577104E-5</c:v>
                </c:pt>
                <c:pt idx="14123">
                  <c:v>7.7475400757975903E-5</c:v>
                </c:pt>
                <c:pt idx="14124">
                  <c:v>7.7475888247136E-5</c:v>
                </c:pt>
                <c:pt idx="14125">
                  <c:v>7.7475793659687002E-5</c:v>
                </c:pt>
                <c:pt idx="14126">
                  <c:v>7.7475546277128201E-5</c:v>
                </c:pt>
                <c:pt idx="14127">
                  <c:v>7.7475327998399694E-5</c:v>
                </c:pt>
                <c:pt idx="14128">
                  <c:v>7.7475364378187805E-5</c:v>
                </c:pt>
                <c:pt idx="14129">
                  <c:v>0.12723664939403501</c:v>
                </c:pt>
                <c:pt idx="14130">
                  <c:v>0.10026541352272</c:v>
                </c:pt>
                <c:pt idx="14131">
                  <c:v>6.8827949464321095E-2</c:v>
                </c:pt>
                <c:pt idx="14132">
                  <c:v>5.64072243869305E-2</c:v>
                </c:pt>
                <c:pt idx="14133">
                  <c:v>6.9335639476776095E-2</c:v>
                </c:pt>
                <c:pt idx="14134">
                  <c:v>8.4485225379466997E-2</c:v>
                </c:pt>
                <c:pt idx="14135">
                  <c:v>7.9242251813411699E-2</c:v>
                </c:pt>
                <c:pt idx="14136">
                  <c:v>5.9834614396095297E-2</c:v>
                </c:pt>
                <c:pt idx="14137">
                  <c:v>4.4150929898023598E-2</c:v>
                </c:pt>
                <c:pt idx="14138">
                  <c:v>4.0710102766752201E-2</c:v>
                </c:pt>
                <c:pt idx="14139">
                  <c:v>4.5463126152753802E-2</c:v>
                </c:pt>
                <c:pt idx="14140">
                  <c:v>5.0006646662950502E-2</c:v>
                </c:pt>
                <c:pt idx="14141">
                  <c:v>4.9164980649948099E-2</c:v>
                </c:pt>
                <c:pt idx="14142">
                  <c:v>4.3043050915002802E-2</c:v>
                </c:pt>
                <c:pt idx="14143">
                  <c:v>3.5366453230380998E-2</c:v>
                </c:pt>
                <c:pt idx="14144">
                  <c:v>3.0285069718956999E-2</c:v>
                </c:pt>
                <c:pt idx="14145">
                  <c:v>2.9157593846321099E-2</c:v>
                </c:pt>
                <c:pt idx="14146">
                  <c:v>3.0771262943744701E-2</c:v>
                </c:pt>
                <c:pt idx="14147">
                  <c:v>3.2479260116815602E-2</c:v>
                </c:pt>
                <c:pt idx="14148">
                  <c:v>3.25526520609856E-2</c:v>
                </c:pt>
                <c:pt idx="14149">
                  <c:v>3.084078989923E-2</c:v>
                </c:pt>
                <c:pt idx="14150">
                  <c:v>2.84220203757286E-2</c:v>
                </c:pt>
                <c:pt idx="14151">
                  <c:v>2.6555225253105198E-2</c:v>
                </c:pt>
                <c:pt idx="14152">
                  <c:v>2.59071569889784E-2</c:v>
                </c:pt>
                <c:pt idx="14153">
                  <c:v>2.6349699124693898E-2</c:v>
                </c:pt>
                <c:pt idx="14154">
                  <c:v>2.72598844021559E-2</c:v>
                </c:pt>
                <c:pt idx="14155">
                  <c:v>2.7977565303444901E-2</c:v>
                </c:pt>
                <c:pt idx="14156">
                  <c:v>2.8103219345212E-2</c:v>
                </c:pt>
                <c:pt idx="14157">
                  <c:v>2.7580251917243E-2</c:v>
                </c:pt>
                <c:pt idx="14158">
                  <c:v>2.6689633727073701E-2</c:v>
                </c:pt>
                <c:pt idx="14159">
                  <c:v>2.5818208232522E-2</c:v>
                </c:pt>
                <c:pt idx="14160">
                  <c:v>2.5276990607380902E-2</c:v>
                </c:pt>
                <c:pt idx="14161">
                  <c:v>2.5247151032090201E-2</c:v>
                </c:pt>
                <c:pt idx="14162">
                  <c:v>2.5504687801003501E-2</c:v>
                </c:pt>
                <c:pt idx="14163">
                  <c:v>2.58573461323977E-2</c:v>
                </c:pt>
                <c:pt idx="14164">
                  <c:v>2.60284002870321E-2</c:v>
                </c:pt>
                <c:pt idx="14165">
                  <c:v>2.5889374315738699E-2</c:v>
                </c:pt>
                <c:pt idx="14166">
                  <c:v>2.5529623031616201E-2</c:v>
                </c:pt>
                <c:pt idx="14167">
                  <c:v>2.5155657902360001E-2</c:v>
                </c:pt>
                <c:pt idx="14168">
                  <c:v>2.48840656131506E-2</c:v>
                </c:pt>
                <c:pt idx="14169">
                  <c:v>2.4814212694764099E-2</c:v>
                </c:pt>
                <c:pt idx="14170">
                  <c:v>2.4892283603549E-2</c:v>
                </c:pt>
                <c:pt idx="14171">
                  <c:v>2.5024211034178699E-2</c:v>
                </c:pt>
                <c:pt idx="14172">
                  <c:v>2.5068318471312499E-2</c:v>
                </c:pt>
                <c:pt idx="14173">
                  <c:v>2.5001928210258501E-2</c:v>
                </c:pt>
                <c:pt idx="14174">
                  <c:v>2.4816185235977201E-2</c:v>
                </c:pt>
                <c:pt idx="14175">
                  <c:v>2.4602374061942101E-2</c:v>
                </c:pt>
                <c:pt idx="14176">
                  <c:v>2.43883207440376E-2</c:v>
                </c:pt>
                <c:pt idx="14177">
                  <c:v>2.42352336645126E-2</c:v>
                </c:pt>
                <c:pt idx="14178">
                  <c:v>2.4155268445611E-2</c:v>
                </c:pt>
                <c:pt idx="14179">
                  <c:v>2.4106070399284401E-2</c:v>
                </c:pt>
                <c:pt idx="14180">
                  <c:v>2.4016881361603699E-2</c:v>
                </c:pt>
                <c:pt idx="14181">
                  <c:v>2.3856060579419101E-2</c:v>
                </c:pt>
                <c:pt idx="14182">
                  <c:v>2.36170012503862E-2</c:v>
                </c:pt>
                <c:pt idx="14183">
                  <c:v>2.3311706259846701E-2</c:v>
                </c:pt>
                <c:pt idx="14184">
                  <c:v>2.3138487711548798E-2</c:v>
                </c:pt>
                <c:pt idx="14185">
                  <c:v>2.3111693561077101E-2</c:v>
                </c:pt>
                <c:pt idx="14186">
                  <c:v>2.3262768983840901E-2</c:v>
                </c:pt>
                <c:pt idx="14187">
                  <c:v>2.33302116394043E-2</c:v>
                </c:pt>
                <c:pt idx="14188">
                  <c:v>2.3200228810310398E-2</c:v>
                </c:pt>
                <c:pt idx="14189">
                  <c:v>2.3037055507302302E-2</c:v>
                </c:pt>
                <c:pt idx="14190">
                  <c:v>2.29673627763987E-2</c:v>
                </c:pt>
                <c:pt idx="14191">
                  <c:v>2.3007929325103801E-2</c:v>
                </c:pt>
                <c:pt idx="14192">
                  <c:v>2.3066977038979499E-2</c:v>
                </c:pt>
                <c:pt idx="14193">
                  <c:v>2.3086940869689002E-2</c:v>
                </c:pt>
                <c:pt idx="14194">
                  <c:v>2.3077324032783501E-2</c:v>
                </c:pt>
                <c:pt idx="14195">
                  <c:v>2.3010544478893301E-2</c:v>
                </c:pt>
                <c:pt idx="14196">
                  <c:v>2.29611750692129E-2</c:v>
                </c:pt>
                <c:pt idx="14197">
                  <c:v>2.2945433855056801E-2</c:v>
                </c:pt>
                <c:pt idx="14198">
                  <c:v>2.2955110296607E-2</c:v>
                </c:pt>
                <c:pt idx="14199">
                  <c:v>2.29729115962982E-2</c:v>
                </c:pt>
                <c:pt idx="14200">
                  <c:v>2.2979691624641401E-2</c:v>
                </c:pt>
                <c:pt idx="14201">
                  <c:v>2.2949062287807499E-2</c:v>
                </c:pt>
                <c:pt idx="14202">
                  <c:v>2.2895982488989799E-2</c:v>
                </c:pt>
                <c:pt idx="14203">
                  <c:v>2.2850984707474702E-2</c:v>
                </c:pt>
                <c:pt idx="14204">
                  <c:v>2.2832969203591399E-2</c:v>
                </c:pt>
                <c:pt idx="14205">
                  <c:v>2.2830808535218201E-2</c:v>
                </c:pt>
                <c:pt idx="14206">
                  <c:v>2.2830219939351099E-2</c:v>
                </c:pt>
                <c:pt idx="14207">
                  <c:v>2.28188633918762E-2</c:v>
                </c:pt>
                <c:pt idx="14208">
                  <c:v>2.2795835509896299E-2</c:v>
                </c:pt>
                <c:pt idx="14209">
                  <c:v>2.27792207151651E-2</c:v>
                </c:pt>
                <c:pt idx="14210">
                  <c:v>2.2764777764678001E-2</c:v>
                </c:pt>
                <c:pt idx="14211">
                  <c:v>2.2754119709134098E-2</c:v>
                </c:pt>
                <c:pt idx="14212">
                  <c:v>2.2744985297322301E-2</c:v>
                </c:pt>
                <c:pt idx="14213">
                  <c:v>2.2733489051461199E-2</c:v>
                </c:pt>
                <c:pt idx="14214">
                  <c:v>2.2717213258147202E-2</c:v>
                </c:pt>
                <c:pt idx="14215">
                  <c:v>2.2696929052472101E-2</c:v>
                </c:pt>
                <c:pt idx="14216">
                  <c:v>2.2679850459098799E-2</c:v>
                </c:pt>
                <c:pt idx="14217">
                  <c:v>2.2673999890685099E-2</c:v>
                </c:pt>
                <c:pt idx="14218">
                  <c:v>2.2667558863758999E-2</c:v>
                </c:pt>
                <c:pt idx="14219">
                  <c:v>2.26591732352972E-2</c:v>
                </c:pt>
                <c:pt idx="14220">
                  <c:v>2.26483996957541E-2</c:v>
                </c:pt>
                <c:pt idx="14221">
                  <c:v>2.2635772824287401E-2</c:v>
                </c:pt>
                <c:pt idx="14222">
                  <c:v>2.2622277960181202E-2</c:v>
                </c:pt>
                <c:pt idx="14223">
                  <c:v>2.26087104529142E-2</c:v>
                </c:pt>
                <c:pt idx="14224">
                  <c:v>2.25953403860331E-2</c:v>
                </c:pt>
                <c:pt idx="14225">
                  <c:v>2.25869342684746E-2</c:v>
                </c:pt>
                <c:pt idx="14226">
                  <c:v>2.2574827075004598E-2</c:v>
                </c:pt>
                <c:pt idx="14227">
                  <c:v>2.2561168298125302E-2</c:v>
                </c:pt>
                <c:pt idx="14228">
                  <c:v>2.25537475198507E-2</c:v>
                </c:pt>
                <c:pt idx="14229">
                  <c:v>2.25458201020956E-2</c:v>
                </c:pt>
                <c:pt idx="14230">
                  <c:v>2.2534996271133399E-2</c:v>
                </c:pt>
                <c:pt idx="14231">
                  <c:v>2.25205197930336E-2</c:v>
                </c:pt>
                <c:pt idx="14232">
                  <c:v>2.2511325776576999E-2</c:v>
                </c:pt>
                <c:pt idx="14233">
                  <c:v>2.2501617670059201E-2</c:v>
                </c:pt>
                <c:pt idx="14234">
                  <c:v>2.2491363808512702E-2</c:v>
                </c:pt>
                <c:pt idx="14235">
                  <c:v>2.24806685000658E-2</c:v>
                </c:pt>
                <c:pt idx="14236">
                  <c:v>2.24700029939413E-2</c:v>
                </c:pt>
                <c:pt idx="14237">
                  <c:v>2.2461494430899599E-2</c:v>
                </c:pt>
                <c:pt idx="14238">
                  <c:v>2.2452786564827E-2</c:v>
                </c:pt>
                <c:pt idx="14239">
                  <c:v>2.2443229332566299E-2</c:v>
                </c:pt>
                <c:pt idx="14240">
                  <c:v>2.24329549819231E-2</c:v>
                </c:pt>
                <c:pt idx="14241">
                  <c:v>2.2422516718506799E-2</c:v>
                </c:pt>
                <c:pt idx="14242">
                  <c:v>2.2417744621634501E-2</c:v>
                </c:pt>
                <c:pt idx="14243">
                  <c:v>2.2408535704016699E-2</c:v>
                </c:pt>
                <c:pt idx="14244">
                  <c:v>2.2394908592104901E-2</c:v>
                </c:pt>
                <c:pt idx="14245">
                  <c:v>2.23864261060953E-2</c:v>
                </c:pt>
                <c:pt idx="14246">
                  <c:v>2.23777312785387E-2</c:v>
                </c:pt>
                <c:pt idx="14247">
                  <c:v>2.2368734702467901E-2</c:v>
                </c:pt>
                <c:pt idx="14248">
                  <c:v>2.2359570488333699E-2</c:v>
                </c:pt>
                <c:pt idx="14249">
                  <c:v>2.2350424900650999E-2</c:v>
                </c:pt>
                <c:pt idx="14250">
                  <c:v>2.2341882809996601E-2</c:v>
                </c:pt>
                <c:pt idx="14251">
                  <c:v>2.2333560511469799E-2</c:v>
                </c:pt>
                <c:pt idx="14252">
                  <c:v>2.2326035425067E-2</c:v>
                </c:pt>
                <c:pt idx="14253">
                  <c:v>2.23182272166014E-2</c:v>
                </c:pt>
                <c:pt idx="14254">
                  <c:v>2.2309793159365598E-2</c:v>
                </c:pt>
                <c:pt idx="14255">
                  <c:v>2.23008319735527E-2</c:v>
                </c:pt>
                <c:pt idx="14256">
                  <c:v>2.2291755303740501E-2</c:v>
                </c:pt>
                <c:pt idx="14257">
                  <c:v>2.2282959893345802E-2</c:v>
                </c:pt>
                <c:pt idx="14258">
                  <c:v>2.2274553775787301E-2</c:v>
                </c:pt>
                <c:pt idx="14259">
                  <c:v>2.2266367450356501E-2</c:v>
                </c:pt>
                <c:pt idx="14260">
                  <c:v>2.22581624984741E-2</c:v>
                </c:pt>
                <c:pt idx="14261">
                  <c:v>2.2249808534979799E-2</c:v>
                </c:pt>
                <c:pt idx="14262">
                  <c:v>2.2242322564125099E-2</c:v>
                </c:pt>
                <c:pt idx="14263">
                  <c:v>2.2233545780181899E-2</c:v>
                </c:pt>
                <c:pt idx="14264">
                  <c:v>2.22278535366058E-2</c:v>
                </c:pt>
                <c:pt idx="14265">
                  <c:v>2.2222166880965202E-2</c:v>
                </c:pt>
                <c:pt idx="14266">
                  <c:v>2.2214783355593699E-2</c:v>
                </c:pt>
                <c:pt idx="14267">
                  <c:v>2.2205555811524402E-2</c:v>
                </c:pt>
                <c:pt idx="14268">
                  <c:v>2.21957210451365E-2</c:v>
                </c:pt>
                <c:pt idx="14269">
                  <c:v>2.2186750546097801E-2</c:v>
                </c:pt>
                <c:pt idx="14270">
                  <c:v>2.2179236635565799E-2</c:v>
                </c:pt>
                <c:pt idx="14271">
                  <c:v>2.21726540476084E-2</c:v>
                </c:pt>
                <c:pt idx="14272">
                  <c:v>2.2165939211845401E-2</c:v>
                </c:pt>
                <c:pt idx="14273">
                  <c:v>2.2158345207572001E-2</c:v>
                </c:pt>
                <c:pt idx="14274">
                  <c:v>2.2149980068206801E-2</c:v>
                </c:pt>
                <c:pt idx="14275">
                  <c:v>2.21415311098099E-2</c:v>
                </c:pt>
                <c:pt idx="14276">
                  <c:v>2.21336781978607E-2</c:v>
                </c:pt>
                <c:pt idx="14277">
                  <c:v>2.2126592695713002E-2</c:v>
                </c:pt>
                <c:pt idx="14278">
                  <c:v>2.2119915112853002E-2</c:v>
                </c:pt>
                <c:pt idx="14279">
                  <c:v>2.2113082930445699E-2</c:v>
                </c:pt>
                <c:pt idx="14280">
                  <c:v>2.2105811163783101E-2</c:v>
                </c:pt>
                <c:pt idx="14281">
                  <c:v>2.2098215296864499E-2</c:v>
                </c:pt>
                <c:pt idx="14282">
                  <c:v>2.20906715840101E-2</c:v>
                </c:pt>
                <c:pt idx="14283">
                  <c:v>2.20834612846375E-2</c:v>
                </c:pt>
                <c:pt idx="14284">
                  <c:v>2.2076616063714E-2</c:v>
                </c:pt>
                <c:pt idx="14285">
                  <c:v>2.2069901227951098E-2</c:v>
                </c:pt>
                <c:pt idx="14286">
                  <c:v>2.2063063457608199E-2</c:v>
                </c:pt>
                <c:pt idx="14287">
                  <c:v>2.2056022658944099E-2</c:v>
                </c:pt>
                <c:pt idx="14288">
                  <c:v>2.20488831400871E-2</c:v>
                </c:pt>
                <c:pt idx="14289">
                  <c:v>2.20418479293585E-2</c:v>
                </c:pt>
                <c:pt idx="14290">
                  <c:v>2.2035026922821999E-2</c:v>
                </c:pt>
                <c:pt idx="14291">
                  <c:v>2.20283791422844E-2</c:v>
                </c:pt>
                <c:pt idx="14292">
                  <c:v>2.2021779790520699E-2</c:v>
                </c:pt>
                <c:pt idx="14293">
                  <c:v>2.2015107795596098E-2</c:v>
                </c:pt>
                <c:pt idx="14294">
                  <c:v>2.20083463937044E-2</c:v>
                </c:pt>
                <c:pt idx="14295">
                  <c:v>2.20015794038773E-2</c:v>
                </c:pt>
                <c:pt idx="14296">
                  <c:v>2.19949092715979E-2</c:v>
                </c:pt>
                <c:pt idx="14297">
                  <c:v>2.1988354623317701E-2</c:v>
                </c:pt>
                <c:pt idx="14298">
                  <c:v>2.1981874480843499E-2</c:v>
                </c:pt>
                <c:pt idx="14299">
                  <c:v>2.19754073768854E-2</c:v>
                </c:pt>
                <c:pt idx="14300">
                  <c:v>2.1968908607959799E-2</c:v>
                </c:pt>
                <c:pt idx="14301">
                  <c:v>2.1962389349937401E-2</c:v>
                </c:pt>
                <c:pt idx="14302">
                  <c:v>2.1955909207463299E-2</c:v>
                </c:pt>
                <c:pt idx="14303">
                  <c:v>2.1949499845504799E-2</c:v>
                </c:pt>
                <c:pt idx="14304">
                  <c:v>2.1943157538771602E-2</c:v>
                </c:pt>
                <c:pt idx="14305">
                  <c:v>2.1936863660812399E-2</c:v>
                </c:pt>
                <c:pt idx="14306">
                  <c:v>2.1930575370788599E-2</c:v>
                </c:pt>
                <c:pt idx="14307">
                  <c:v>2.1924287080764802E-2</c:v>
                </c:pt>
                <c:pt idx="14308">
                  <c:v>2.1918011829257001E-2</c:v>
                </c:pt>
                <c:pt idx="14309">
                  <c:v>2.1911777555942501E-2</c:v>
                </c:pt>
                <c:pt idx="14310">
                  <c:v>2.19055954366922E-2</c:v>
                </c:pt>
                <c:pt idx="14311">
                  <c:v>2.1899461746215799E-2</c:v>
                </c:pt>
                <c:pt idx="14312">
                  <c:v>2.1893357858061801E-2</c:v>
                </c:pt>
                <c:pt idx="14313">
                  <c:v>2.1887259557843201E-2</c:v>
                </c:pt>
                <c:pt idx="14314">
                  <c:v>2.1881178021431E-2</c:v>
                </c:pt>
                <c:pt idx="14315">
                  <c:v>2.1875133737921701E-2</c:v>
                </c:pt>
                <c:pt idx="14316">
                  <c:v>2.1869115531444602E-2</c:v>
                </c:pt>
                <c:pt idx="14317">
                  <c:v>2.1863142028451001E-2</c:v>
                </c:pt>
                <c:pt idx="14318">
                  <c:v>2.18572020530701E-2</c:v>
                </c:pt>
                <c:pt idx="14319">
                  <c:v>2.1850489079952198E-2</c:v>
                </c:pt>
                <c:pt idx="14320">
                  <c:v>2.1848591044545201E-2</c:v>
                </c:pt>
                <c:pt idx="14321">
                  <c:v>2.1842824295163099E-2</c:v>
                </c:pt>
                <c:pt idx="14322">
                  <c:v>2.18325164169073E-2</c:v>
                </c:pt>
                <c:pt idx="14323">
                  <c:v>2.1829696372151399E-2</c:v>
                </c:pt>
                <c:pt idx="14324">
                  <c:v>2.1826760843396201E-2</c:v>
                </c:pt>
                <c:pt idx="14325">
                  <c:v>2.1822288632392901E-2</c:v>
                </c:pt>
                <c:pt idx="14326">
                  <c:v>2.1815476939082101E-2</c:v>
                </c:pt>
                <c:pt idx="14327">
                  <c:v>2.18075942248106E-2</c:v>
                </c:pt>
                <c:pt idx="14328">
                  <c:v>2.1800547838211101E-2</c:v>
                </c:pt>
                <c:pt idx="14329">
                  <c:v>2.1793762221932401E-2</c:v>
                </c:pt>
                <c:pt idx="14330">
                  <c:v>2.17994302511215E-2</c:v>
                </c:pt>
                <c:pt idx="14331">
                  <c:v>2.1797059103846501E-2</c:v>
                </c:pt>
                <c:pt idx="14332">
                  <c:v>2.17844191938639E-2</c:v>
                </c:pt>
                <c:pt idx="14333">
                  <c:v>2.1772863343358002E-2</c:v>
                </c:pt>
                <c:pt idx="14334">
                  <c:v>2.1770352497696901E-2</c:v>
                </c:pt>
                <c:pt idx="14335">
                  <c:v>2.1768897771835299E-2</c:v>
                </c:pt>
                <c:pt idx="14336">
                  <c:v>2.1764824166894001E-2</c:v>
                </c:pt>
                <c:pt idx="14337">
                  <c:v>2.1757287904620198E-2</c:v>
                </c:pt>
                <c:pt idx="14338">
                  <c:v>2.1748425439000098E-2</c:v>
                </c:pt>
                <c:pt idx="14339">
                  <c:v>2.1739607676863702E-2</c:v>
                </c:pt>
                <c:pt idx="14340">
                  <c:v>2.17468813061714E-2</c:v>
                </c:pt>
                <c:pt idx="14341">
                  <c:v>2.1749434992670999E-2</c:v>
                </c:pt>
                <c:pt idx="14342">
                  <c:v>2.1740386262536101E-2</c:v>
                </c:pt>
                <c:pt idx="14343">
                  <c:v>2.17247903347015E-2</c:v>
                </c:pt>
                <c:pt idx="14344">
                  <c:v>2.1717431023716899E-2</c:v>
                </c:pt>
                <c:pt idx="14345">
                  <c:v>2.1718882024288198E-2</c:v>
                </c:pt>
                <c:pt idx="14346">
                  <c:v>2.1717712283134499E-2</c:v>
                </c:pt>
                <c:pt idx="14347">
                  <c:v>2.1710770204663301E-2</c:v>
                </c:pt>
                <c:pt idx="14348">
                  <c:v>2.17003244906664E-2</c:v>
                </c:pt>
                <c:pt idx="14349">
                  <c:v>2.1689422428607899E-2</c:v>
                </c:pt>
                <c:pt idx="14350">
                  <c:v>2.1688446402549699E-2</c:v>
                </c:pt>
                <c:pt idx="14351">
                  <c:v>2.1684600040316599E-2</c:v>
                </c:pt>
                <c:pt idx="14352">
                  <c:v>2.16769631952047E-2</c:v>
                </c:pt>
                <c:pt idx="14353">
                  <c:v>2.16741841286421E-2</c:v>
                </c:pt>
                <c:pt idx="14354">
                  <c:v>2.1671662107109999E-2</c:v>
                </c:pt>
                <c:pt idx="14355">
                  <c:v>2.1667882800102199E-2</c:v>
                </c:pt>
                <c:pt idx="14356">
                  <c:v>2.1662319079041498E-2</c:v>
                </c:pt>
                <c:pt idx="14357">
                  <c:v>2.1655863150954201E-2</c:v>
                </c:pt>
                <c:pt idx="14358">
                  <c:v>2.1648870781063999E-2</c:v>
                </c:pt>
                <c:pt idx="14359">
                  <c:v>2.1645585075020801E-2</c:v>
                </c:pt>
                <c:pt idx="14360">
                  <c:v>2.1639615297317501E-2</c:v>
                </c:pt>
                <c:pt idx="14361">
                  <c:v>2.1637564525008202E-2</c:v>
                </c:pt>
                <c:pt idx="14362">
                  <c:v>2.1634295582771301E-2</c:v>
                </c:pt>
                <c:pt idx="14363">
                  <c:v>2.1629521623253802E-2</c:v>
                </c:pt>
                <c:pt idx="14364">
                  <c:v>2.1622037515044198E-2</c:v>
                </c:pt>
                <c:pt idx="14365">
                  <c:v>2.16235462576151E-2</c:v>
                </c:pt>
                <c:pt idx="14366">
                  <c:v>2.1624855697154999E-2</c:v>
                </c:pt>
                <c:pt idx="14367">
                  <c:v>2.1619960665702799E-2</c:v>
                </c:pt>
                <c:pt idx="14368">
                  <c:v>2.1610664203763001E-2</c:v>
                </c:pt>
                <c:pt idx="14369">
                  <c:v>2.16023698449135E-2</c:v>
                </c:pt>
                <c:pt idx="14370">
                  <c:v>2.1603161469101899E-2</c:v>
                </c:pt>
                <c:pt idx="14371">
                  <c:v>2.16025169938803E-2</c:v>
                </c:pt>
                <c:pt idx="14372">
                  <c:v>2.15953160077333E-2</c:v>
                </c:pt>
                <c:pt idx="14373">
                  <c:v>2.1585129201412201E-2</c:v>
                </c:pt>
                <c:pt idx="14374">
                  <c:v>2.1582566201686901E-2</c:v>
                </c:pt>
                <c:pt idx="14375">
                  <c:v>2.1580176427960399E-2</c:v>
                </c:pt>
                <c:pt idx="14376">
                  <c:v>2.1575896069407501E-2</c:v>
                </c:pt>
                <c:pt idx="14377">
                  <c:v>2.1569833159446699E-2</c:v>
                </c:pt>
                <c:pt idx="14378">
                  <c:v>2.15638224035502E-2</c:v>
                </c:pt>
                <c:pt idx="14379">
                  <c:v>2.15654503554106E-2</c:v>
                </c:pt>
                <c:pt idx="14380">
                  <c:v>2.1562745794653899E-2</c:v>
                </c:pt>
                <c:pt idx="14381">
                  <c:v>2.15562582015991E-2</c:v>
                </c:pt>
                <c:pt idx="14382">
                  <c:v>2.15490013360977E-2</c:v>
                </c:pt>
                <c:pt idx="14383">
                  <c:v>2.15471982955933E-2</c:v>
                </c:pt>
                <c:pt idx="14384">
                  <c:v>2.1543771028518701E-2</c:v>
                </c:pt>
                <c:pt idx="14385">
                  <c:v>2.1538525819778401E-2</c:v>
                </c:pt>
                <c:pt idx="14386">
                  <c:v>2.1533107385039298E-2</c:v>
                </c:pt>
                <c:pt idx="14387">
                  <c:v>2.1534368395805401E-2</c:v>
                </c:pt>
                <c:pt idx="14388">
                  <c:v>2.1531103178858799E-2</c:v>
                </c:pt>
                <c:pt idx="14389">
                  <c:v>2.1522024646401398E-2</c:v>
                </c:pt>
                <c:pt idx="14390">
                  <c:v>2.15238034725189E-2</c:v>
                </c:pt>
                <c:pt idx="14391">
                  <c:v>2.1527960896492001E-2</c:v>
                </c:pt>
                <c:pt idx="14392">
                  <c:v>2.1525824442505798E-2</c:v>
                </c:pt>
                <c:pt idx="14393">
                  <c:v>2.15168502181768E-2</c:v>
                </c:pt>
                <c:pt idx="14394">
                  <c:v>2.15074811130762E-2</c:v>
                </c:pt>
                <c:pt idx="14395">
                  <c:v>2.15033385902643E-2</c:v>
                </c:pt>
                <c:pt idx="14396">
                  <c:v>2.1507466211914999E-2</c:v>
                </c:pt>
                <c:pt idx="14397">
                  <c:v>2.15042531490326E-2</c:v>
                </c:pt>
                <c:pt idx="14398">
                  <c:v>2.1493444219231599E-2</c:v>
                </c:pt>
                <c:pt idx="14399">
                  <c:v>2.1489074453711499E-2</c:v>
                </c:pt>
                <c:pt idx="14400">
                  <c:v>2.1487444639205901E-2</c:v>
                </c:pt>
                <c:pt idx="14401">
                  <c:v>2.1485790610313402E-2</c:v>
                </c:pt>
                <c:pt idx="14402">
                  <c:v>2.1481841802597001E-2</c:v>
                </c:pt>
                <c:pt idx="14403">
                  <c:v>2.14761439710856E-2</c:v>
                </c:pt>
                <c:pt idx="14404">
                  <c:v>2.1470993757247901E-2</c:v>
                </c:pt>
                <c:pt idx="14405">
                  <c:v>2.1467769518494599E-2</c:v>
                </c:pt>
                <c:pt idx="14406">
                  <c:v>2.14675161987543E-2</c:v>
                </c:pt>
                <c:pt idx="14407">
                  <c:v>2.14607715606689E-2</c:v>
                </c:pt>
                <c:pt idx="14408">
                  <c:v>2.1459678187966399E-2</c:v>
                </c:pt>
                <c:pt idx="14409">
                  <c:v>2.1459134295582799E-2</c:v>
                </c:pt>
                <c:pt idx="14410">
                  <c:v>2.14559286832809E-2</c:v>
                </c:pt>
                <c:pt idx="14411">
                  <c:v>2.14502867311239E-2</c:v>
                </c:pt>
                <c:pt idx="14412">
                  <c:v>2.1444991230964699E-2</c:v>
                </c:pt>
                <c:pt idx="14413">
                  <c:v>2.1441986784338899E-2</c:v>
                </c:pt>
                <c:pt idx="14414">
                  <c:v>2.1440444514155398E-2</c:v>
                </c:pt>
                <c:pt idx="14415">
                  <c:v>2.14381609112024E-2</c:v>
                </c:pt>
                <c:pt idx="14416">
                  <c:v>2.1434148773551001E-2</c:v>
                </c:pt>
                <c:pt idx="14417">
                  <c:v>2.1429529413580901E-2</c:v>
                </c:pt>
                <c:pt idx="14418">
                  <c:v>2.1425904706120501E-2</c:v>
                </c:pt>
                <c:pt idx="14419">
                  <c:v>2.1423557773232502E-2</c:v>
                </c:pt>
                <c:pt idx="14420">
                  <c:v>2.1421365439891801E-2</c:v>
                </c:pt>
                <c:pt idx="14421">
                  <c:v>2.14182883501053E-2</c:v>
                </c:pt>
                <c:pt idx="14422">
                  <c:v>2.1414475515484799E-2</c:v>
                </c:pt>
                <c:pt idx="14423">
                  <c:v>2.1410897374153099E-2</c:v>
                </c:pt>
                <c:pt idx="14424">
                  <c:v>2.1408125758171099E-2</c:v>
                </c:pt>
                <c:pt idx="14425">
                  <c:v>2.1405769512057301E-2</c:v>
                </c:pt>
                <c:pt idx="14426">
                  <c:v>2.1403074264526398E-2</c:v>
                </c:pt>
                <c:pt idx="14427">
                  <c:v>2.1399835124611799E-2</c:v>
                </c:pt>
                <c:pt idx="14428">
                  <c:v>2.1396512165665599E-2</c:v>
                </c:pt>
                <c:pt idx="14429">
                  <c:v>2.1393604576587701E-2</c:v>
                </c:pt>
                <c:pt idx="14430">
                  <c:v>2.1391078829765299E-2</c:v>
                </c:pt>
                <c:pt idx="14431">
                  <c:v>2.1388491615653E-2</c:v>
                </c:pt>
                <c:pt idx="14432">
                  <c:v>2.13855728507042E-2</c:v>
                </c:pt>
                <c:pt idx="14433">
                  <c:v>2.1382495760917698E-2</c:v>
                </c:pt>
                <c:pt idx="14434">
                  <c:v>2.1379595622420301E-2</c:v>
                </c:pt>
                <c:pt idx="14435">
                  <c:v>2.1376959979534201E-2</c:v>
                </c:pt>
                <c:pt idx="14436">
                  <c:v>2.1374383941292801E-2</c:v>
                </c:pt>
                <c:pt idx="14437">
                  <c:v>2.13716384023428E-2</c:v>
                </c:pt>
                <c:pt idx="14438">
                  <c:v>2.1368755027651801E-2</c:v>
                </c:pt>
                <c:pt idx="14439">
                  <c:v>2.1365931257605601E-2</c:v>
                </c:pt>
                <c:pt idx="14440">
                  <c:v>2.1363282576203301E-2</c:v>
                </c:pt>
                <c:pt idx="14441">
                  <c:v>2.13607102632523E-2</c:v>
                </c:pt>
                <c:pt idx="14442">
                  <c:v>2.1358065307140298E-2</c:v>
                </c:pt>
                <c:pt idx="14443">
                  <c:v>2.1355329081416099E-2</c:v>
                </c:pt>
                <c:pt idx="14444">
                  <c:v>2.1352598443627399E-2</c:v>
                </c:pt>
                <c:pt idx="14445">
                  <c:v>2.1349975839257199E-2</c:v>
                </c:pt>
                <c:pt idx="14446">
                  <c:v>2.1347420290112499E-2</c:v>
                </c:pt>
                <c:pt idx="14447">
                  <c:v>2.1344847977161401E-2</c:v>
                </c:pt>
                <c:pt idx="14448">
                  <c:v>2.13422179222107E-2</c:v>
                </c:pt>
                <c:pt idx="14449">
                  <c:v>2.13395822793245E-2</c:v>
                </c:pt>
                <c:pt idx="14450">
                  <c:v>2.1336680278181998E-2</c:v>
                </c:pt>
                <c:pt idx="14451">
                  <c:v>2.13314238935709E-2</c:v>
                </c:pt>
                <c:pt idx="14452">
                  <c:v>2.13251356035471E-2</c:v>
                </c:pt>
                <c:pt idx="14453">
                  <c:v>2.1318269893527E-2</c:v>
                </c:pt>
                <c:pt idx="14454">
                  <c:v>2.1310709416866299E-2</c:v>
                </c:pt>
                <c:pt idx="14455">
                  <c:v>2.13025007396936E-2</c:v>
                </c:pt>
                <c:pt idx="14456">
                  <c:v>2.1294152364134799E-2</c:v>
                </c:pt>
                <c:pt idx="14457">
                  <c:v>2.1286310628056498E-2</c:v>
                </c:pt>
                <c:pt idx="14458">
                  <c:v>2.1279180422425301E-2</c:v>
                </c:pt>
                <c:pt idx="14459">
                  <c:v>2.1272519603371599E-2</c:v>
                </c:pt>
                <c:pt idx="14460">
                  <c:v>2.12660580873489E-2</c:v>
                </c:pt>
                <c:pt idx="14461">
                  <c:v>2.1259808912873299E-2</c:v>
                </c:pt>
                <c:pt idx="14462">
                  <c:v>2.1253963932394999E-2</c:v>
                </c:pt>
                <c:pt idx="14463">
                  <c:v>2.1248504519462599E-2</c:v>
                </c:pt>
                <c:pt idx="14464">
                  <c:v>2.1243205294012999E-2</c:v>
                </c:pt>
                <c:pt idx="14465">
                  <c:v>2.1237844601273499E-2</c:v>
                </c:pt>
                <c:pt idx="14466">
                  <c:v>2.12324466556311E-2</c:v>
                </c:pt>
                <c:pt idx="14467">
                  <c:v>2.1227156743407301E-2</c:v>
                </c:pt>
                <c:pt idx="14468">
                  <c:v>2.1222054958343499E-2</c:v>
                </c:pt>
                <c:pt idx="14469">
                  <c:v>2.12170872837305E-2</c:v>
                </c:pt>
                <c:pt idx="14470">
                  <c:v>2.1212188526988002E-2</c:v>
                </c:pt>
                <c:pt idx="14471">
                  <c:v>2.1207397803664201E-2</c:v>
                </c:pt>
                <c:pt idx="14472">
                  <c:v>2.1202832460403401E-2</c:v>
                </c:pt>
                <c:pt idx="14473">
                  <c:v>2.1198542788624802E-2</c:v>
                </c:pt>
                <c:pt idx="14474">
                  <c:v>2.1194472908973701E-2</c:v>
                </c:pt>
                <c:pt idx="14475">
                  <c:v>2.1190548315644299E-2</c:v>
                </c:pt>
                <c:pt idx="14476">
                  <c:v>2.1186759695410701E-2</c:v>
                </c:pt>
                <c:pt idx="14477">
                  <c:v>2.1183123812079398E-2</c:v>
                </c:pt>
                <c:pt idx="14478">
                  <c:v>2.1179646253585802E-2</c:v>
                </c:pt>
                <c:pt idx="14479">
                  <c:v>2.11762730032206E-2</c:v>
                </c:pt>
                <c:pt idx="14480">
                  <c:v>2.1172953769564601E-2</c:v>
                </c:pt>
                <c:pt idx="14481">
                  <c:v>2.1169668063521399E-2</c:v>
                </c:pt>
                <c:pt idx="14482">
                  <c:v>2.1166443824768101E-2</c:v>
                </c:pt>
                <c:pt idx="14483">
                  <c:v>2.11632940918207E-2</c:v>
                </c:pt>
                <c:pt idx="14484">
                  <c:v>2.1160209551453601E-2</c:v>
                </c:pt>
                <c:pt idx="14485">
                  <c:v>2.1157165989279799E-2</c:v>
                </c:pt>
                <c:pt idx="14486">
                  <c:v>2.1154165267944301E-2</c:v>
                </c:pt>
                <c:pt idx="14487">
                  <c:v>2.11512371897697E-2</c:v>
                </c:pt>
                <c:pt idx="14488">
                  <c:v>2.1148383617401099E-2</c:v>
                </c:pt>
                <c:pt idx="14489">
                  <c:v>2.1145598962902998E-2</c:v>
                </c:pt>
                <c:pt idx="14490">
                  <c:v>2.1142864599824E-2</c:v>
                </c:pt>
                <c:pt idx="14491">
                  <c:v>2.1140173077583299E-2</c:v>
                </c:pt>
                <c:pt idx="14492">
                  <c:v>2.1137529984116499E-2</c:v>
                </c:pt>
                <c:pt idx="14493">
                  <c:v>2.1134933456778499E-2</c:v>
                </c:pt>
                <c:pt idx="14494">
                  <c:v>2.1132363006472601E-2</c:v>
                </c:pt>
                <c:pt idx="14495">
                  <c:v>2.11298111826181E-2</c:v>
                </c:pt>
                <c:pt idx="14496">
                  <c:v>2.1127274259924899E-2</c:v>
                </c:pt>
                <c:pt idx="14497">
                  <c:v>2.11247485131025E-2</c:v>
                </c:pt>
                <c:pt idx="14498">
                  <c:v>2.11222320795059E-2</c:v>
                </c:pt>
                <c:pt idx="14499">
                  <c:v>2.1119734272360802E-2</c:v>
                </c:pt>
                <c:pt idx="14500">
                  <c:v>2.1117240190505999E-2</c:v>
                </c:pt>
                <c:pt idx="14501">
                  <c:v>2.11147535592318E-2</c:v>
                </c:pt>
                <c:pt idx="14502">
                  <c:v>2.1112278103828399E-2</c:v>
                </c:pt>
                <c:pt idx="14503">
                  <c:v>2.11098250001669E-2</c:v>
                </c:pt>
                <c:pt idx="14504">
                  <c:v>2.1107381209731099E-2</c:v>
                </c:pt>
                <c:pt idx="14505">
                  <c:v>2.1104948595166199E-2</c:v>
                </c:pt>
                <c:pt idx="14506">
                  <c:v>2.1102532744407598E-2</c:v>
                </c:pt>
                <c:pt idx="14507">
                  <c:v>2.1100131794810299E-2</c:v>
                </c:pt>
                <c:pt idx="14508">
                  <c:v>2.1097749471664401E-2</c:v>
                </c:pt>
                <c:pt idx="14509">
                  <c:v>2.1095378324389499E-2</c:v>
                </c:pt>
                <c:pt idx="14510">
                  <c:v>2.10930202156305E-2</c:v>
                </c:pt>
                <c:pt idx="14511">
                  <c:v>2.1090671420097299E-2</c:v>
                </c:pt>
                <c:pt idx="14512">
                  <c:v>2.10883393883705E-2</c:v>
                </c:pt>
                <c:pt idx="14513">
                  <c:v>2.1086016669869399E-2</c:v>
                </c:pt>
                <c:pt idx="14514">
                  <c:v>2.1083706989884401E-2</c:v>
                </c:pt>
                <c:pt idx="14515">
                  <c:v>2.1081408485770201E-2</c:v>
                </c:pt>
                <c:pt idx="14516">
                  <c:v>2.1079115569591501E-2</c:v>
                </c:pt>
                <c:pt idx="14517">
                  <c:v>2.1076837554573999E-2</c:v>
                </c:pt>
                <c:pt idx="14518">
                  <c:v>2.1074568852782301E-2</c:v>
                </c:pt>
                <c:pt idx="14519">
                  <c:v>2.1072318777441999E-2</c:v>
                </c:pt>
                <c:pt idx="14520">
                  <c:v>2.1070070564746898E-2</c:v>
                </c:pt>
                <c:pt idx="14521">
                  <c:v>2.1067917346954301E-2</c:v>
                </c:pt>
                <c:pt idx="14522">
                  <c:v>2.1071575582027401E-2</c:v>
                </c:pt>
                <c:pt idx="14523">
                  <c:v>2.1076828241348301E-2</c:v>
                </c:pt>
                <c:pt idx="14524">
                  <c:v>2.1072218194603899E-2</c:v>
                </c:pt>
                <c:pt idx="14525">
                  <c:v>2.10589375346899E-2</c:v>
                </c:pt>
                <c:pt idx="14526">
                  <c:v>2.1049460396170599E-2</c:v>
                </c:pt>
                <c:pt idx="14527">
                  <c:v>2.1050596609711699E-2</c:v>
                </c:pt>
                <c:pt idx="14528">
                  <c:v>2.1042967215180401E-2</c:v>
                </c:pt>
                <c:pt idx="14529">
                  <c:v>2.1030711010098499E-2</c:v>
                </c:pt>
                <c:pt idx="14530">
                  <c:v>2.1025551483035101E-2</c:v>
                </c:pt>
                <c:pt idx="14531">
                  <c:v>2.1022135391831401E-2</c:v>
                </c:pt>
                <c:pt idx="14532">
                  <c:v>2.10166927427053E-2</c:v>
                </c:pt>
                <c:pt idx="14533">
                  <c:v>2.1009648218750902E-2</c:v>
                </c:pt>
                <c:pt idx="14534">
                  <c:v>2.1004207432270001E-2</c:v>
                </c:pt>
                <c:pt idx="14535">
                  <c:v>2.1001199260354E-2</c:v>
                </c:pt>
                <c:pt idx="14536">
                  <c:v>2.0998163148760799E-2</c:v>
                </c:pt>
                <c:pt idx="14537">
                  <c:v>2.0993312820792202E-2</c:v>
                </c:pt>
                <c:pt idx="14538">
                  <c:v>2.0987818017602002E-2</c:v>
                </c:pt>
                <c:pt idx="14539">
                  <c:v>2.0983485504984901E-2</c:v>
                </c:pt>
                <c:pt idx="14540">
                  <c:v>2.09800284355879E-2</c:v>
                </c:pt>
                <c:pt idx="14541">
                  <c:v>2.0975857973098699E-2</c:v>
                </c:pt>
                <c:pt idx="14542">
                  <c:v>2.0970636978745499E-2</c:v>
                </c:pt>
                <c:pt idx="14543">
                  <c:v>2.0965615287423099E-2</c:v>
                </c:pt>
                <c:pt idx="14544">
                  <c:v>2.09615882486105E-2</c:v>
                </c:pt>
                <c:pt idx="14545">
                  <c:v>2.0957941189408299E-2</c:v>
                </c:pt>
                <c:pt idx="14546">
                  <c:v>2.09538340568543E-2</c:v>
                </c:pt>
                <c:pt idx="14547">
                  <c:v>2.0949518308043501E-2</c:v>
                </c:pt>
                <c:pt idx="14548">
                  <c:v>2.0945772528648401E-2</c:v>
                </c:pt>
                <c:pt idx="14549">
                  <c:v>2.09427047520876E-2</c:v>
                </c:pt>
                <c:pt idx="14550">
                  <c:v>2.0939700305461901E-2</c:v>
                </c:pt>
                <c:pt idx="14551">
                  <c:v>2.0936405286192901E-2</c:v>
                </c:pt>
                <c:pt idx="14552">
                  <c:v>2.0934233441948901E-2</c:v>
                </c:pt>
                <c:pt idx="14553">
                  <c:v>2.0931674167513899E-2</c:v>
                </c:pt>
                <c:pt idx="14554">
                  <c:v>2.0928516983985901E-2</c:v>
                </c:pt>
                <c:pt idx="14555">
                  <c:v>2.0926117897033698E-2</c:v>
                </c:pt>
                <c:pt idx="14556">
                  <c:v>2.09242310374975E-2</c:v>
                </c:pt>
                <c:pt idx="14557">
                  <c:v>2.0921966060996101E-2</c:v>
                </c:pt>
                <c:pt idx="14558">
                  <c:v>2.0919298753142399E-2</c:v>
                </c:pt>
                <c:pt idx="14559">
                  <c:v>2.0916709676384902E-2</c:v>
                </c:pt>
                <c:pt idx="14560">
                  <c:v>2.0927349105477298E-2</c:v>
                </c:pt>
                <c:pt idx="14561">
                  <c:v>2.09298338741064E-2</c:v>
                </c:pt>
                <c:pt idx="14562">
                  <c:v>2.0917454734444601E-2</c:v>
                </c:pt>
                <c:pt idx="14563">
                  <c:v>2.09084153175354E-2</c:v>
                </c:pt>
                <c:pt idx="14564">
                  <c:v>2.0914321765303601E-2</c:v>
                </c:pt>
                <c:pt idx="14565">
                  <c:v>2.0914301276207001E-2</c:v>
                </c:pt>
                <c:pt idx="14566">
                  <c:v>2.0905310288071601E-2</c:v>
                </c:pt>
                <c:pt idx="14567">
                  <c:v>2.0902430638670901E-2</c:v>
                </c:pt>
                <c:pt idx="14568">
                  <c:v>2.0905561745166799E-2</c:v>
                </c:pt>
                <c:pt idx="14569">
                  <c:v>2.0902708172798198E-2</c:v>
                </c:pt>
                <c:pt idx="14570">
                  <c:v>2.08955705165863E-2</c:v>
                </c:pt>
                <c:pt idx="14571">
                  <c:v>2.0895672962069501E-2</c:v>
                </c:pt>
                <c:pt idx="14572">
                  <c:v>2.0897014066576999E-2</c:v>
                </c:pt>
                <c:pt idx="14573">
                  <c:v>2.0892130210995698E-2</c:v>
                </c:pt>
                <c:pt idx="14574">
                  <c:v>2.0886743441224102E-2</c:v>
                </c:pt>
                <c:pt idx="14575">
                  <c:v>2.0889244973659502E-2</c:v>
                </c:pt>
                <c:pt idx="14576">
                  <c:v>2.0888248458504701E-2</c:v>
                </c:pt>
                <c:pt idx="14577">
                  <c:v>2.08814945071936E-2</c:v>
                </c:pt>
                <c:pt idx="14578">
                  <c:v>2.0881742238998399E-2</c:v>
                </c:pt>
                <c:pt idx="14579">
                  <c:v>2.0883476361632399E-2</c:v>
                </c:pt>
                <c:pt idx="14580">
                  <c:v>2.0879922434687601E-2</c:v>
                </c:pt>
                <c:pt idx="14581">
                  <c:v>2.0874774083495098E-2</c:v>
                </c:pt>
                <c:pt idx="14582">
                  <c:v>2.08740774542093E-2</c:v>
                </c:pt>
                <c:pt idx="14583">
                  <c:v>2.0873272791504902E-2</c:v>
                </c:pt>
                <c:pt idx="14584">
                  <c:v>2.0869424566626601E-2</c:v>
                </c:pt>
                <c:pt idx="14585">
                  <c:v>2.0868411287665398E-2</c:v>
                </c:pt>
                <c:pt idx="14586">
                  <c:v>2.0867792889475802E-2</c:v>
                </c:pt>
                <c:pt idx="14587">
                  <c:v>2.0865336060524001E-2</c:v>
                </c:pt>
                <c:pt idx="14588">
                  <c:v>2.08624433726072E-2</c:v>
                </c:pt>
                <c:pt idx="14589">
                  <c:v>2.08610370755196E-2</c:v>
                </c:pt>
                <c:pt idx="14590">
                  <c:v>2.08599418401718E-2</c:v>
                </c:pt>
                <c:pt idx="14591">
                  <c:v>2.0857192575931601E-2</c:v>
                </c:pt>
                <c:pt idx="14592">
                  <c:v>2.0855790004134199E-2</c:v>
                </c:pt>
                <c:pt idx="14593">
                  <c:v>2.08548903465271E-2</c:v>
                </c:pt>
                <c:pt idx="14594">
                  <c:v>2.08528395742178E-2</c:v>
                </c:pt>
                <c:pt idx="14595">
                  <c:v>2.0850397646427099E-2</c:v>
                </c:pt>
                <c:pt idx="14596">
                  <c:v>2.0848944783210699E-2</c:v>
                </c:pt>
                <c:pt idx="14597">
                  <c:v>2.0847836509347E-2</c:v>
                </c:pt>
                <c:pt idx="14598">
                  <c:v>2.0845964550971999E-2</c:v>
                </c:pt>
                <c:pt idx="14599">
                  <c:v>2.0843850448727601E-2</c:v>
                </c:pt>
                <c:pt idx="14600">
                  <c:v>2.0842412486672401E-2</c:v>
                </c:pt>
                <c:pt idx="14601">
                  <c:v>2.08411794155836E-2</c:v>
                </c:pt>
                <c:pt idx="14602">
                  <c:v>2.0839406177401501E-2</c:v>
                </c:pt>
                <c:pt idx="14603">
                  <c:v>2.0837515592575101E-2</c:v>
                </c:pt>
                <c:pt idx="14604">
                  <c:v>2.0836090669035901E-2</c:v>
                </c:pt>
                <c:pt idx="14605">
                  <c:v>2.0834753289818798E-2</c:v>
                </c:pt>
                <c:pt idx="14606">
                  <c:v>2.08330564200878E-2</c:v>
                </c:pt>
                <c:pt idx="14607">
                  <c:v>2.0831329748034502E-2</c:v>
                </c:pt>
                <c:pt idx="14608">
                  <c:v>2.0829929038882301E-2</c:v>
                </c:pt>
                <c:pt idx="14609">
                  <c:v>2.08285432308912E-2</c:v>
                </c:pt>
                <c:pt idx="14610">
                  <c:v>2.0826913416385599E-2</c:v>
                </c:pt>
                <c:pt idx="14611">
                  <c:v>2.0825309678912201E-2</c:v>
                </c:pt>
                <c:pt idx="14612">
                  <c:v>2.0823925733566302E-2</c:v>
                </c:pt>
                <c:pt idx="14613">
                  <c:v>2.0822515711188299E-2</c:v>
                </c:pt>
                <c:pt idx="14614">
                  <c:v>2.0820947363972699E-2</c:v>
                </c:pt>
                <c:pt idx="14615">
                  <c:v>2.0819442346692099E-2</c:v>
                </c:pt>
                <c:pt idx="14616">
                  <c:v>2.08180788904429E-2</c:v>
                </c:pt>
                <c:pt idx="14617">
                  <c:v>2.08166539669037E-2</c:v>
                </c:pt>
                <c:pt idx="14618">
                  <c:v>2.0815150812268299E-2</c:v>
                </c:pt>
                <c:pt idx="14619">
                  <c:v>2.0813716575503401E-2</c:v>
                </c:pt>
                <c:pt idx="14620">
                  <c:v>2.08123568445444E-2</c:v>
                </c:pt>
                <c:pt idx="14621">
                  <c:v>2.0810941234230999E-2</c:v>
                </c:pt>
                <c:pt idx="14622">
                  <c:v>2.0809490233659699E-2</c:v>
                </c:pt>
                <c:pt idx="14623">
                  <c:v>2.0808108150959001E-2</c:v>
                </c:pt>
                <c:pt idx="14624">
                  <c:v>2.0806759595870999E-2</c:v>
                </c:pt>
                <c:pt idx="14625">
                  <c:v>2.0805366337299399E-2</c:v>
                </c:pt>
                <c:pt idx="14626">
                  <c:v>2.0803965628147101E-2</c:v>
                </c:pt>
                <c:pt idx="14627">
                  <c:v>2.0802622660994498E-2</c:v>
                </c:pt>
                <c:pt idx="14628">
                  <c:v>2.08012871444225E-2</c:v>
                </c:pt>
                <c:pt idx="14629">
                  <c:v>2.0799925550818402E-2</c:v>
                </c:pt>
                <c:pt idx="14630">
                  <c:v>2.0798573270440102E-2</c:v>
                </c:pt>
                <c:pt idx="14631">
                  <c:v>2.0797261968255001E-2</c:v>
                </c:pt>
                <c:pt idx="14632">
                  <c:v>2.0795943215489401E-2</c:v>
                </c:pt>
                <c:pt idx="14633">
                  <c:v>2.07946095615625E-2</c:v>
                </c:pt>
                <c:pt idx="14634">
                  <c:v>2.0793303847312899E-2</c:v>
                </c:pt>
                <c:pt idx="14635">
                  <c:v>2.0792009308934201E-2</c:v>
                </c:pt>
                <c:pt idx="14636">
                  <c:v>2.0790709182620101E-2</c:v>
                </c:pt>
                <c:pt idx="14637">
                  <c:v>2.0789412781596201E-2</c:v>
                </c:pt>
                <c:pt idx="14638">
                  <c:v>2.0788135007023801E-2</c:v>
                </c:pt>
                <c:pt idx="14639">
                  <c:v>2.07868684083223E-2</c:v>
                </c:pt>
                <c:pt idx="14640">
                  <c:v>2.0785594359040298E-2</c:v>
                </c:pt>
                <c:pt idx="14641">
                  <c:v>2.0784327760338801E-2</c:v>
                </c:pt>
                <c:pt idx="14642">
                  <c:v>2.0783079788088799E-2</c:v>
                </c:pt>
                <c:pt idx="14643">
                  <c:v>2.0781835541129098E-2</c:v>
                </c:pt>
                <c:pt idx="14644">
                  <c:v>2.07805875688791E-2</c:v>
                </c:pt>
                <c:pt idx="14645">
                  <c:v>2.0779354497790298E-2</c:v>
                </c:pt>
                <c:pt idx="14646">
                  <c:v>2.0778132602572399E-2</c:v>
                </c:pt>
                <c:pt idx="14647">
                  <c:v>2.07769107073545E-2</c:v>
                </c:pt>
                <c:pt idx="14648">
                  <c:v>2.0775692537427001E-2</c:v>
                </c:pt>
                <c:pt idx="14649">
                  <c:v>2.0774491131305702E-2</c:v>
                </c:pt>
                <c:pt idx="14650">
                  <c:v>2.0773289725184399E-2</c:v>
                </c:pt>
                <c:pt idx="14651">
                  <c:v>2.0772092044353499E-2</c:v>
                </c:pt>
                <c:pt idx="14652">
                  <c:v>2.0770905539393401E-2</c:v>
                </c:pt>
                <c:pt idx="14653">
                  <c:v>2.0769726485014E-2</c:v>
                </c:pt>
                <c:pt idx="14654">
                  <c:v>2.0768551155924801E-2</c:v>
                </c:pt>
                <c:pt idx="14655">
                  <c:v>2.0767375826835601E-2</c:v>
                </c:pt>
                <c:pt idx="14656">
                  <c:v>2.0766213536262498E-2</c:v>
                </c:pt>
                <c:pt idx="14657">
                  <c:v>2.07650605589151E-2</c:v>
                </c:pt>
                <c:pt idx="14658">
                  <c:v>2.0763911306858101E-2</c:v>
                </c:pt>
                <c:pt idx="14659">
                  <c:v>2.07627657800913E-2</c:v>
                </c:pt>
                <c:pt idx="14660">
                  <c:v>2.0761625841260001E-2</c:v>
                </c:pt>
                <c:pt idx="14661">
                  <c:v>2.0760495215654401E-2</c:v>
                </c:pt>
                <c:pt idx="14662">
                  <c:v>2.0759368315339099E-2</c:v>
                </c:pt>
                <c:pt idx="14663">
                  <c:v>2.0758250728249501E-2</c:v>
                </c:pt>
                <c:pt idx="14664">
                  <c:v>2.0757133141160001E-2</c:v>
                </c:pt>
                <c:pt idx="14665">
                  <c:v>2.0756026729941399E-2</c:v>
                </c:pt>
                <c:pt idx="14666">
                  <c:v>2.0754924044012999E-2</c:v>
                </c:pt>
                <c:pt idx="14667">
                  <c:v>2.07538288086653E-2</c:v>
                </c:pt>
                <c:pt idx="14668">
                  <c:v>2.07527410238981E-2</c:v>
                </c:pt>
                <c:pt idx="14669">
                  <c:v>2.07516513764858E-2</c:v>
                </c:pt>
                <c:pt idx="14670">
                  <c:v>2.0750572904944399E-2</c:v>
                </c:pt>
                <c:pt idx="14671">
                  <c:v>2.0749500021338501E-2</c:v>
                </c:pt>
                <c:pt idx="14672">
                  <c:v>2.0748432725667901E-2</c:v>
                </c:pt>
                <c:pt idx="14673">
                  <c:v>2.0747277885675399E-2</c:v>
                </c:pt>
                <c:pt idx="14674">
                  <c:v>2.07440182566643E-2</c:v>
                </c:pt>
                <c:pt idx="14675">
                  <c:v>2.07395795732737E-2</c:v>
                </c:pt>
                <c:pt idx="14676">
                  <c:v>2.0734189078211802E-2</c:v>
                </c:pt>
                <c:pt idx="14677">
                  <c:v>2.07281336188316E-2</c:v>
                </c:pt>
                <c:pt idx="14678">
                  <c:v>2.07221675664187E-2</c:v>
                </c:pt>
                <c:pt idx="14679">
                  <c:v>2.0716657862067198E-2</c:v>
                </c:pt>
                <c:pt idx="14680">
                  <c:v>2.0711580291390402E-2</c:v>
                </c:pt>
                <c:pt idx="14681">
                  <c:v>2.07071732729673E-2</c:v>
                </c:pt>
                <c:pt idx="14682">
                  <c:v>2.0703578367829299E-2</c:v>
                </c:pt>
                <c:pt idx="14683">
                  <c:v>2.0700545981526399E-2</c:v>
                </c:pt>
                <c:pt idx="14684">
                  <c:v>2.0697901025414502E-2</c:v>
                </c:pt>
                <c:pt idx="14685">
                  <c:v>2.0695643499493599E-2</c:v>
                </c:pt>
                <c:pt idx="14686">
                  <c:v>2.0693538710474999E-2</c:v>
                </c:pt>
                <c:pt idx="14687">
                  <c:v>2.0691363140940701E-2</c:v>
                </c:pt>
                <c:pt idx="14688">
                  <c:v>2.0689139142632498E-2</c:v>
                </c:pt>
                <c:pt idx="14689">
                  <c:v>2.0686825737357101E-2</c:v>
                </c:pt>
                <c:pt idx="14690">
                  <c:v>2.0684324204921702E-2</c:v>
                </c:pt>
                <c:pt idx="14691">
                  <c:v>2.0681707188487101E-2</c:v>
                </c:pt>
                <c:pt idx="14692">
                  <c:v>2.0679078996181498E-2</c:v>
                </c:pt>
                <c:pt idx="14693">
                  <c:v>2.0676441490650201E-2</c:v>
                </c:pt>
                <c:pt idx="14694">
                  <c:v>2.0673859864473301E-2</c:v>
                </c:pt>
                <c:pt idx="14695">
                  <c:v>2.0671444013714801E-2</c:v>
                </c:pt>
                <c:pt idx="14696">
                  <c:v>2.06691976636648E-2</c:v>
                </c:pt>
                <c:pt idx="14697">
                  <c:v>2.06671189516783E-2</c:v>
                </c:pt>
                <c:pt idx="14698">
                  <c:v>2.0665245130658198E-2</c:v>
                </c:pt>
                <c:pt idx="14699">
                  <c:v>2.0663572475314099E-2</c:v>
                </c:pt>
                <c:pt idx="14700">
                  <c:v>2.0662026479840299E-2</c:v>
                </c:pt>
                <c:pt idx="14701">
                  <c:v>2.0660607144236599E-2</c:v>
                </c:pt>
                <c:pt idx="14702">
                  <c:v>2.0659295842051499E-2</c:v>
                </c:pt>
                <c:pt idx="14703">
                  <c:v>2.0658029243350001E-2</c:v>
                </c:pt>
                <c:pt idx="14704">
                  <c:v>2.0656786859035499E-2</c:v>
                </c:pt>
                <c:pt idx="14705">
                  <c:v>2.0655566826462701E-2</c:v>
                </c:pt>
                <c:pt idx="14706">
                  <c:v>2.0654352381825499E-2</c:v>
                </c:pt>
                <c:pt idx="14707">
                  <c:v>2.0653128623962399E-2</c:v>
                </c:pt>
                <c:pt idx="14708">
                  <c:v>2.0651916041970302E-2</c:v>
                </c:pt>
                <c:pt idx="14709">
                  <c:v>2.06507090479136E-2</c:v>
                </c:pt>
                <c:pt idx="14710">
                  <c:v>2.0649507641792301E-2</c:v>
                </c:pt>
                <c:pt idx="14711">
                  <c:v>2.0648332312703101E-2</c:v>
                </c:pt>
                <c:pt idx="14712">
                  <c:v>2.06471923738718E-2</c:v>
                </c:pt>
                <c:pt idx="14713">
                  <c:v>2.0646072924137102E-2</c:v>
                </c:pt>
                <c:pt idx="14714">
                  <c:v>2.0644981414079701E-2</c:v>
                </c:pt>
                <c:pt idx="14715">
                  <c:v>2.0643925294280101E-2</c:v>
                </c:pt>
                <c:pt idx="14716">
                  <c:v>2.0642893388867399E-2</c:v>
                </c:pt>
                <c:pt idx="14717">
                  <c:v>2.0641874521970801E-2</c:v>
                </c:pt>
                <c:pt idx="14718">
                  <c:v>2.0640876144170799E-2</c:v>
                </c:pt>
                <c:pt idx="14719">
                  <c:v>2.0639887079596499E-2</c:v>
                </c:pt>
                <c:pt idx="14720">
                  <c:v>2.0638894289732E-2</c:v>
                </c:pt>
                <c:pt idx="14721">
                  <c:v>2.0637908950448001E-2</c:v>
                </c:pt>
                <c:pt idx="14722">
                  <c:v>2.0636927336454398E-2</c:v>
                </c:pt>
                <c:pt idx="14723">
                  <c:v>2.0635930821299601E-2</c:v>
                </c:pt>
                <c:pt idx="14724">
                  <c:v>2.06349398940802E-2</c:v>
                </c:pt>
                <c:pt idx="14725">
                  <c:v>2.0633952692151101E-2</c:v>
                </c:pt>
                <c:pt idx="14726">
                  <c:v>2.06329617649317E-2</c:v>
                </c:pt>
                <c:pt idx="14727">
                  <c:v>2.0631982013583201E-2</c:v>
                </c:pt>
                <c:pt idx="14728">
                  <c:v>2.0631004124879799E-2</c:v>
                </c:pt>
                <c:pt idx="14729">
                  <c:v>2.0630033686757102E-2</c:v>
                </c:pt>
                <c:pt idx="14730">
                  <c:v>2.06290688365698E-2</c:v>
                </c:pt>
                <c:pt idx="14731">
                  <c:v>2.0628117024898501E-2</c:v>
                </c:pt>
                <c:pt idx="14732">
                  <c:v>2.0627168938517602E-2</c:v>
                </c:pt>
                <c:pt idx="14733">
                  <c:v>2.0626226440072101E-2</c:v>
                </c:pt>
                <c:pt idx="14734">
                  <c:v>2.0625291392207101E-2</c:v>
                </c:pt>
                <c:pt idx="14735">
                  <c:v>2.0624363794922801E-2</c:v>
                </c:pt>
                <c:pt idx="14736">
                  <c:v>2.0623438060283699E-2</c:v>
                </c:pt>
                <c:pt idx="14737">
                  <c:v>2.0622516050934799E-2</c:v>
                </c:pt>
                <c:pt idx="14738">
                  <c:v>2.0621599629521401E-2</c:v>
                </c:pt>
                <c:pt idx="14739">
                  <c:v>2.0620686933398299E-2</c:v>
                </c:pt>
                <c:pt idx="14740">
                  <c:v>2.0619774237275099E-2</c:v>
                </c:pt>
                <c:pt idx="14741">
                  <c:v>2.0618868991732601E-2</c:v>
                </c:pt>
                <c:pt idx="14742">
                  <c:v>2.06179656088352E-2</c:v>
                </c:pt>
                <c:pt idx="14743">
                  <c:v>2.06170659512281E-2</c:v>
                </c:pt>
                <c:pt idx="14744">
                  <c:v>2.0616171881556501E-2</c:v>
                </c:pt>
                <c:pt idx="14745">
                  <c:v>2.0615281537175199E-2</c:v>
                </c:pt>
                <c:pt idx="14746">
                  <c:v>2.0614400506019599E-2</c:v>
                </c:pt>
                <c:pt idx="14747">
                  <c:v>2.0613523200154301E-2</c:v>
                </c:pt>
                <c:pt idx="14748">
                  <c:v>2.0612647756934201E-2</c:v>
                </c:pt>
                <c:pt idx="14749">
                  <c:v>2.0611783489584899E-2</c:v>
                </c:pt>
                <c:pt idx="14750">
                  <c:v>2.06109192222357E-2</c:v>
                </c:pt>
                <c:pt idx="14751">
                  <c:v>2.0610062405466999E-2</c:v>
                </c:pt>
                <c:pt idx="14752">
                  <c:v>2.0609209313988699E-2</c:v>
                </c:pt>
                <c:pt idx="14753">
                  <c:v>2.0608359947800602E-2</c:v>
                </c:pt>
                <c:pt idx="14754">
                  <c:v>2.0607518032193201E-2</c:v>
                </c:pt>
                <c:pt idx="14755">
                  <c:v>2.0606679841875999E-2</c:v>
                </c:pt>
                <c:pt idx="14756">
                  <c:v>2.0605845376849199E-2</c:v>
                </c:pt>
                <c:pt idx="14757">
                  <c:v>2.0605012774467499E-2</c:v>
                </c:pt>
                <c:pt idx="14758">
                  <c:v>2.0604189485311501E-2</c:v>
                </c:pt>
                <c:pt idx="14759">
                  <c:v>2.0603364333510399E-2</c:v>
                </c:pt>
                <c:pt idx="14760">
                  <c:v>2.0602542906999598E-2</c:v>
                </c:pt>
                <c:pt idx="14761">
                  <c:v>2.0601734519004801E-2</c:v>
                </c:pt>
                <c:pt idx="14762">
                  <c:v>2.0600924268364899E-2</c:v>
                </c:pt>
                <c:pt idx="14763">
                  <c:v>2.0600115880370098E-2</c:v>
                </c:pt>
                <c:pt idx="14764">
                  <c:v>2.0599314942955999E-2</c:v>
                </c:pt>
                <c:pt idx="14765">
                  <c:v>2.05985233187676E-2</c:v>
                </c:pt>
                <c:pt idx="14766">
                  <c:v>2.0597727969288802E-2</c:v>
                </c:pt>
                <c:pt idx="14767">
                  <c:v>2.0596940070390701E-2</c:v>
                </c:pt>
                <c:pt idx="14768">
                  <c:v>2.0596155896782899E-2</c:v>
                </c:pt>
                <c:pt idx="14769">
                  <c:v>2.0595373585820202E-2</c:v>
                </c:pt>
                <c:pt idx="14770">
                  <c:v>2.0594598725438101E-2</c:v>
                </c:pt>
                <c:pt idx="14771">
                  <c:v>2.0593825727701201E-2</c:v>
                </c:pt>
                <c:pt idx="14772">
                  <c:v>2.0593056455254499E-2</c:v>
                </c:pt>
                <c:pt idx="14773">
                  <c:v>2.0592294633388498E-2</c:v>
                </c:pt>
                <c:pt idx="14774">
                  <c:v>2.0591532811522501E-2</c:v>
                </c:pt>
                <c:pt idx="14775">
                  <c:v>2.05907765775919E-2</c:v>
                </c:pt>
                <c:pt idx="14776">
                  <c:v>2.0590022206306499E-2</c:v>
                </c:pt>
                <c:pt idx="14777">
                  <c:v>2.0589275285601599E-2</c:v>
                </c:pt>
                <c:pt idx="14778">
                  <c:v>2.0588528364896799E-2</c:v>
                </c:pt>
                <c:pt idx="14779">
                  <c:v>2.05877851694822E-2</c:v>
                </c:pt>
                <c:pt idx="14780">
                  <c:v>2.0587049424648299E-2</c:v>
                </c:pt>
                <c:pt idx="14781">
                  <c:v>2.0586313679814301E-2</c:v>
                </c:pt>
                <c:pt idx="14782">
                  <c:v>2.05855872482061E-2</c:v>
                </c:pt>
                <c:pt idx="14783">
                  <c:v>2.0584857091307598E-2</c:v>
                </c:pt>
                <c:pt idx="14784">
                  <c:v>2.05841325223446E-2</c:v>
                </c:pt>
                <c:pt idx="14785">
                  <c:v>2.0583415403962101E-2</c:v>
                </c:pt>
                <c:pt idx="14786">
                  <c:v>2.0582702010870001E-2</c:v>
                </c:pt>
                <c:pt idx="14787">
                  <c:v>2.05819886177778E-2</c:v>
                </c:pt>
                <c:pt idx="14788">
                  <c:v>2.0581277087330801E-2</c:v>
                </c:pt>
                <c:pt idx="14789">
                  <c:v>2.05805692821741E-2</c:v>
                </c:pt>
                <c:pt idx="14790">
                  <c:v>2.0579872652888302E-2</c:v>
                </c:pt>
                <c:pt idx="14791">
                  <c:v>2.0579172298312201E-2</c:v>
                </c:pt>
                <c:pt idx="14792">
                  <c:v>2.0578475669026399E-2</c:v>
                </c:pt>
                <c:pt idx="14793">
                  <c:v>2.0577786490321201E-2</c:v>
                </c:pt>
                <c:pt idx="14794">
                  <c:v>2.0577097311615899E-2</c:v>
                </c:pt>
                <c:pt idx="14795">
                  <c:v>2.0576409995555899E-2</c:v>
                </c:pt>
                <c:pt idx="14796">
                  <c:v>2.05757264047861E-2</c:v>
                </c:pt>
                <c:pt idx="14797">
                  <c:v>2.0575052127242099E-2</c:v>
                </c:pt>
                <c:pt idx="14798">
                  <c:v>2.0574370399117501E-2</c:v>
                </c:pt>
                <c:pt idx="14799">
                  <c:v>2.0573703572154E-2</c:v>
                </c:pt>
                <c:pt idx="14800">
                  <c:v>2.05730367451906E-2</c:v>
                </c:pt>
                <c:pt idx="14801">
                  <c:v>2.0572369918227199E-2</c:v>
                </c:pt>
                <c:pt idx="14802">
                  <c:v>2.0571708679199201E-2</c:v>
                </c:pt>
                <c:pt idx="14803">
                  <c:v>2.05710474401712E-2</c:v>
                </c:pt>
                <c:pt idx="14804">
                  <c:v>2.0570391789078699E-2</c:v>
                </c:pt>
                <c:pt idx="14805">
                  <c:v>2.05697417259216E-2</c:v>
                </c:pt>
                <c:pt idx="14806">
                  <c:v>2.0569091662764601E-2</c:v>
                </c:pt>
                <c:pt idx="14807">
                  <c:v>2.0568441599607499E-2</c:v>
                </c:pt>
                <c:pt idx="14808">
                  <c:v>2.0567798987031E-2</c:v>
                </c:pt>
                <c:pt idx="14809">
                  <c:v>2.05671582370997E-2</c:v>
                </c:pt>
                <c:pt idx="14810">
                  <c:v>2.05665212124586E-2</c:v>
                </c:pt>
                <c:pt idx="14811">
                  <c:v>2.05658879131079E-2</c:v>
                </c:pt>
                <c:pt idx="14812">
                  <c:v>2.05652564764023E-2</c:v>
                </c:pt>
                <c:pt idx="14813">
                  <c:v>2.0564630627632099E-2</c:v>
                </c:pt>
                <c:pt idx="14814">
                  <c:v>2.0564002916216802E-2</c:v>
                </c:pt>
                <c:pt idx="14815">
                  <c:v>2.0563380792737E-2</c:v>
                </c:pt>
                <c:pt idx="14816">
                  <c:v>2.0562762394547501E-2</c:v>
                </c:pt>
                <c:pt idx="14817">
                  <c:v>2.05621439963579E-2</c:v>
                </c:pt>
                <c:pt idx="14818">
                  <c:v>2.0561533048749001E-2</c:v>
                </c:pt>
                <c:pt idx="14819">
                  <c:v>2.05609183758497E-2</c:v>
                </c:pt>
                <c:pt idx="14820">
                  <c:v>2.0560313016176199E-2</c:v>
                </c:pt>
                <c:pt idx="14821">
                  <c:v>2.0559705793857599E-2</c:v>
                </c:pt>
                <c:pt idx="14822">
                  <c:v>2.0559104159474401E-2</c:v>
                </c:pt>
                <c:pt idx="14823">
                  <c:v>2.0558508113026602E-2</c:v>
                </c:pt>
                <c:pt idx="14824">
                  <c:v>2.0557910203933698E-2</c:v>
                </c:pt>
                <c:pt idx="14825">
                  <c:v>2.0557312294840799E-2</c:v>
                </c:pt>
                <c:pt idx="14826">
                  <c:v>2.05567218363285E-2</c:v>
                </c:pt>
                <c:pt idx="14827">
                  <c:v>2.0556133240461402E-2</c:v>
                </c:pt>
                <c:pt idx="14828">
                  <c:v>2.0555548369884501E-2</c:v>
                </c:pt>
                <c:pt idx="14829">
                  <c:v>2.05549672245979E-2</c:v>
                </c:pt>
                <c:pt idx="14830">
                  <c:v>2.0554384216666201E-2</c:v>
                </c:pt>
                <c:pt idx="14831">
                  <c:v>2.0553806796670002E-2</c:v>
                </c:pt>
                <c:pt idx="14832">
                  <c:v>2.05532312393189E-2</c:v>
                </c:pt>
                <c:pt idx="14833">
                  <c:v>2.0552655681967701E-2</c:v>
                </c:pt>
                <c:pt idx="14834">
                  <c:v>2.0552085712552098E-2</c:v>
                </c:pt>
                <c:pt idx="14835">
                  <c:v>2.0551523193716999E-2</c:v>
                </c:pt>
                <c:pt idx="14836">
                  <c:v>2.0550951361656199E-2</c:v>
                </c:pt>
                <c:pt idx="14837">
                  <c:v>2.0550390705466302E-2</c:v>
                </c:pt>
                <c:pt idx="14838">
                  <c:v>2.0549831911921501E-2</c:v>
                </c:pt>
                <c:pt idx="14839">
                  <c:v>2.0549274981021898E-2</c:v>
                </c:pt>
                <c:pt idx="14840">
                  <c:v>2.05487199127674E-2</c:v>
                </c:pt>
                <c:pt idx="14841">
                  <c:v>2.05481685698032E-2</c:v>
                </c:pt>
                <c:pt idx="14842">
                  <c:v>2.0547615364193899E-2</c:v>
                </c:pt>
                <c:pt idx="14843">
                  <c:v>2.05470398068428E-2</c:v>
                </c:pt>
                <c:pt idx="14844">
                  <c:v>2.05444898456335E-2</c:v>
                </c:pt>
                <c:pt idx="14845">
                  <c:v>2.0540660247206698E-2</c:v>
                </c:pt>
                <c:pt idx="14846">
                  <c:v>2.0535776391625401E-2</c:v>
                </c:pt>
                <c:pt idx="14847">
                  <c:v>2.05306764692068E-2</c:v>
                </c:pt>
                <c:pt idx="14848">
                  <c:v>2.0525688305497201E-2</c:v>
                </c:pt>
                <c:pt idx="14849">
                  <c:v>2.0521184429526301E-2</c:v>
                </c:pt>
                <c:pt idx="14850">
                  <c:v>2.0517505705356601E-2</c:v>
                </c:pt>
                <c:pt idx="14851">
                  <c:v>2.0514536648988699E-2</c:v>
                </c:pt>
                <c:pt idx="14852">
                  <c:v>2.0512381568551102E-2</c:v>
                </c:pt>
                <c:pt idx="14853">
                  <c:v>2.05107778310776E-2</c:v>
                </c:pt>
                <c:pt idx="14854">
                  <c:v>2.0509542897343601E-2</c:v>
                </c:pt>
                <c:pt idx="14855">
                  <c:v>2.0508522167801899E-2</c:v>
                </c:pt>
                <c:pt idx="14856">
                  <c:v>2.0507425069809002E-2</c:v>
                </c:pt>
                <c:pt idx="14857">
                  <c:v>2.0506240427494101E-2</c:v>
                </c:pt>
                <c:pt idx="14858">
                  <c:v>2.05048061907291E-2</c:v>
                </c:pt>
                <c:pt idx="14859">
                  <c:v>2.05031521618366E-2</c:v>
                </c:pt>
                <c:pt idx="14860">
                  <c:v>2.0501330494880701E-2</c:v>
                </c:pt>
                <c:pt idx="14861">
                  <c:v>2.0499361678957901E-2</c:v>
                </c:pt>
                <c:pt idx="14862">
                  <c:v>2.0497415214777E-2</c:v>
                </c:pt>
                <c:pt idx="14863">
                  <c:v>2.04955134540796E-2</c:v>
                </c:pt>
                <c:pt idx="14864">
                  <c:v>2.0493775606155399E-2</c:v>
                </c:pt>
                <c:pt idx="14865">
                  <c:v>2.0492240786552401E-2</c:v>
                </c:pt>
                <c:pt idx="14866">
                  <c:v>2.0490914583206201E-2</c:v>
                </c:pt>
                <c:pt idx="14867">
                  <c:v>2.04898305237293E-2</c:v>
                </c:pt>
                <c:pt idx="14868">
                  <c:v>2.0488927140831999E-2</c:v>
                </c:pt>
                <c:pt idx="14869">
                  <c:v>2.0488191395998001E-2</c:v>
                </c:pt>
                <c:pt idx="14870">
                  <c:v>2.0487556234002099E-2</c:v>
                </c:pt>
                <c:pt idx="14871">
                  <c:v>2.0486980676651001E-2</c:v>
                </c:pt>
                <c:pt idx="14872">
                  <c:v>2.04864274710417E-2</c:v>
                </c:pt>
                <c:pt idx="14873">
                  <c:v>2.0485853776335699E-2</c:v>
                </c:pt>
                <c:pt idx="14874">
                  <c:v>2.0485265180468601E-2</c:v>
                </c:pt>
                <c:pt idx="14875">
                  <c:v>2.04846318811178E-2</c:v>
                </c:pt>
                <c:pt idx="14876">
                  <c:v>2.0483972504735E-2</c:v>
                </c:pt>
                <c:pt idx="14877">
                  <c:v>2.0483298227190999E-2</c:v>
                </c:pt>
                <c:pt idx="14878">
                  <c:v>2.04826202243567E-2</c:v>
                </c:pt>
                <c:pt idx="14879">
                  <c:v>2.0481953397393199E-2</c:v>
                </c:pt>
                <c:pt idx="14880">
                  <c:v>2.04813033342361E-2</c:v>
                </c:pt>
                <c:pt idx="14881">
                  <c:v>2.0480694249272301E-2</c:v>
                </c:pt>
                <c:pt idx="14882">
                  <c:v>2.0480111241340599E-2</c:v>
                </c:pt>
                <c:pt idx="14883">
                  <c:v>2.0479565486311899E-2</c:v>
                </c:pt>
                <c:pt idx="14884">
                  <c:v>2.0479045808315301E-2</c:v>
                </c:pt>
                <c:pt idx="14885">
                  <c:v>2.0478541031479801E-2</c:v>
                </c:pt>
                <c:pt idx="14886">
                  <c:v>2.04780492931604E-2</c:v>
                </c:pt>
                <c:pt idx="14887">
                  <c:v>2.04775650054216E-2</c:v>
                </c:pt>
                <c:pt idx="14888">
                  <c:v>2.0477071404457099E-2</c:v>
                </c:pt>
                <c:pt idx="14889">
                  <c:v>2.0476572215557098E-2</c:v>
                </c:pt>
                <c:pt idx="14890">
                  <c:v>2.04760581254959E-2</c:v>
                </c:pt>
                <c:pt idx="14891">
                  <c:v>2.0475538447499299E-2</c:v>
                </c:pt>
                <c:pt idx="14892">
                  <c:v>2.0475009456276901E-2</c:v>
                </c:pt>
                <c:pt idx="14893">
                  <c:v>2.0474471151828801E-2</c:v>
                </c:pt>
                <c:pt idx="14894">
                  <c:v>2.0473934710025801E-2</c:v>
                </c:pt>
                <c:pt idx="14895">
                  <c:v>2.0473400130868E-2</c:v>
                </c:pt>
                <c:pt idx="14896">
                  <c:v>2.0472869277000399E-2</c:v>
                </c:pt>
                <c:pt idx="14897">
                  <c:v>2.04723458737135E-2</c:v>
                </c:pt>
                <c:pt idx="14898">
                  <c:v>2.04718261957169E-2</c:v>
                </c:pt>
                <c:pt idx="14899">
                  <c:v>2.0471313968300799E-2</c:v>
                </c:pt>
                <c:pt idx="14900">
                  <c:v>2.0470811054110499E-2</c:v>
                </c:pt>
                <c:pt idx="14901">
                  <c:v>2.0470311865210498E-2</c:v>
                </c:pt>
                <c:pt idx="14902">
                  <c:v>2.0469808951020199E-2</c:v>
                </c:pt>
                <c:pt idx="14903">
                  <c:v>2.0469317212700799E-2</c:v>
                </c:pt>
                <c:pt idx="14904">
                  <c:v>2.04688217490912E-2</c:v>
                </c:pt>
                <c:pt idx="14905">
                  <c:v>2.04683244228363E-2</c:v>
                </c:pt>
                <c:pt idx="14906">
                  <c:v>2.0467830821871799E-2</c:v>
                </c:pt>
                <c:pt idx="14907">
                  <c:v>2.0467340946197499E-2</c:v>
                </c:pt>
                <c:pt idx="14908">
                  <c:v>2.0466847345233002E-2</c:v>
                </c:pt>
                <c:pt idx="14909">
                  <c:v>2.0466355606913601E-2</c:v>
                </c:pt>
                <c:pt idx="14910">
                  <c:v>2.0465865731239302E-2</c:v>
                </c:pt>
                <c:pt idx="14911">
                  <c:v>2.0465375855565099E-2</c:v>
                </c:pt>
                <c:pt idx="14912">
                  <c:v>2.0464895293116601E-2</c:v>
                </c:pt>
                <c:pt idx="14913">
                  <c:v>2.0464414730668099E-2</c:v>
                </c:pt>
                <c:pt idx="14914">
                  <c:v>2.04639378935099E-2</c:v>
                </c:pt>
                <c:pt idx="14915">
                  <c:v>2.04634685069323E-2</c:v>
                </c:pt>
                <c:pt idx="14916">
                  <c:v>2.0462991669774101E-2</c:v>
                </c:pt>
                <c:pt idx="14917">
                  <c:v>2.04625260084868E-2</c:v>
                </c:pt>
                <c:pt idx="14918">
                  <c:v>2.0462060347199398E-2</c:v>
                </c:pt>
                <c:pt idx="14919">
                  <c:v>2.04615984112024E-2</c:v>
                </c:pt>
                <c:pt idx="14920">
                  <c:v>2.0461136475205401E-2</c:v>
                </c:pt>
                <c:pt idx="14921">
                  <c:v>2.04606764018536E-2</c:v>
                </c:pt>
                <c:pt idx="14922">
                  <c:v>2.0460221916437201E-2</c:v>
                </c:pt>
                <c:pt idx="14923">
                  <c:v>2.0459765568375601E-2</c:v>
                </c:pt>
                <c:pt idx="14924">
                  <c:v>2.0459309220314002E-2</c:v>
                </c:pt>
                <c:pt idx="14925">
                  <c:v>2.04588547348976E-2</c:v>
                </c:pt>
                <c:pt idx="14926">
                  <c:v>2.04584039747715E-2</c:v>
                </c:pt>
                <c:pt idx="14927">
                  <c:v>2.04579550772905E-2</c:v>
                </c:pt>
                <c:pt idx="14928">
                  <c:v>2.0457511767745001E-2</c:v>
                </c:pt>
                <c:pt idx="14929">
                  <c:v>2.0457064732909199E-2</c:v>
                </c:pt>
                <c:pt idx="14930">
                  <c:v>2.0456621423363699E-2</c:v>
                </c:pt>
                <c:pt idx="14931">
                  <c:v>2.0456179976463301E-2</c:v>
                </c:pt>
                <c:pt idx="14932">
                  <c:v>2.0455742254853301E-2</c:v>
                </c:pt>
                <c:pt idx="14933">
                  <c:v>2.0455302670597999E-2</c:v>
                </c:pt>
                <c:pt idx="14934">
                  <c:v>2.0454872399568599E-2</c:v>
                </c:pt>
                <c:pt idx="14935">
                  <c:v>2.04544365406036E-2</c:v>
                </c:pt>
                <c:pt idx="14936">
                  <c:v>2.0454004406928999E-2</c:v>
                </c:pt>
                <c:pt idx="14937">
                  <c:v>2.0453574135899499E-2</c:v>
                </c:pt>
                <c:pt idx="14938">
                  <c:v>2.04531457275152E-2</c:v>
                </c:pt>
                <c:pt idx="14939">
                  <c:v>2.0452721044421199E-2</c:v>
                </c:pt>
                <c:pt idx="14940">
                  <c:v>2.0452292636036901E-2</c:v>
                </c:pt>
                <c:pt idx="14941">
                  <c:v>2.04518679529429E-2</c:v>
                </c:pt>
                <c:pt idx="14942">
                  <c:v>2.0451448857784299E-2</c:v>
                </c:pt>
                <c:pt idx="14943">
                  <c:v>2.0451026037335399E-2</c:v>
                </c:pt>
                <c:pt idx="14944">
                  <c:v>2.0450608804821999E-2</c:v>
                </c:pt>
                <c:pt idx="14945">
                  <c:v>2.0450191572308499E-2</c:v>
                </c:pt>
                <c:pt idx="14946">
                  <c:v>2.0449778065085401E-2</c:v>
                </c:pt>
                <c:pt idx="14947">
                  <c:v>2.0449364557862299E-2</c:v>
                </c:pt>
                <c:pt idx="14948">
                  <c:v>2.0448951050639201E-2</c:v>
                </c:pt>
                <c:pt idx="14949">
                  <c:v>2.0448541268706301E-2</c:v>
                </c:pt>
                <c:pt idx="14950">
                  <c:v>2.0448133349418599E-2</c:v>
                </c:pt>
                <c:pt idx="14951">
                  <c:v>2.0447727292776101E-2</c:v>
                </c:pt>
                <c:pt idx="14952">
                  <c:v>2.0447319373488398E-2</c:v>
                </c:pt>
                <c:pt idx="14953">
                  <c:v>2.0446913316845901E-2</c:v>
                </c:pt>
                <c:pt idx="14954">
                  <c:v>2.0446514710784E-2</c:v>
                </c:pt>
                <c:pt idx="14955">
                  <c:v>2.04461123794317E-2</c:v>
                </c:pt>
                <c:pt idx="14956">
                  <c:v>2.0445711910724602E-2</c:v>
                </c:pt>
                <c:pt idx="14957">
                  <c:v>2.0445315167307802E-2</c:v>
                </c:pt>
                <c:pt idx="14958">
                  <c:v>2.0444916561245901E-2</c:v>
                </c:pt>
                <c:pt idx="14959">
                  <c:v>2.0444521680474299E-2</c:v>
                </c:pt>
                <c:pt idx="14960">
                  <c:v>2.0444130524992901E-2</c:v>
                </c:pt>
                <c:pt idx="14961">
                  <c:v>2.0443743094801899E-2</c:v>
                </c:pt>
                <c:pt idx="14962">
                  <c:v>2.0443350076675401E-2</c:v>
                </c:pt>
                <c:pt idx="14963">
                  <c:v>2.0442958921194101E-2</c:v>
                </c:pt>
                <c:pt idx="14964">
                  <c:v>2.04425733536482E-2</c:v>
                </c:pt>
                <c:pt idx="14965">
                  <c:v>2.0442185923457101E-2</c:v>
                </c:pt>
                <c:pt idx="14966">
                  <c:v>2.0441804081201501E-2</c:v>
                </c:pt>
                <c:pt idx="14967">
                  <c:v>2.0441420376300801E-2</c:v>
                </c:pt>
                <c:pt idx="14968">
                  <c:v>2.0441038534045199E-2</c:v>
                </c:pt>
                <c:pt idx="14969">
                  <c:v>2.0440658554434801E-2</c:v>
                </c:pt>
                <c:pt idx="14970">
                  <c:v>2.0440278574824298E-2</c:v>
                </c:pt>
                <c:pt idx="14971">
                  <c:v>2.0439900457859001E-2</c:v>
                </c:pt>
                <c:pt idx="14972">
                  <c:v>2.0439526066183999E-2</c:v>
                </c:pt>
                <c:pt idx="14973">
                  <c:v>2.0439151674509101E-2</c:v>
                </c:pt>
                <c:pt idx="14974">
                  <c:v>2.0438779145479199E-2</c:v>
                </c:pt>
                <c:pt idx="14975">
                  <c:v>2.0438408479094498E-2</c:v>
                </c:pt>
                <c:pt idx="14976">
                  <c:v>2.0438039675354999E-2</c:v>
                </c:pt>
                <c:pt idx="14977">
                  <c:v>2.0437670871615399E-2</c:v>
                </c:pt>
                <c:pt idx="14978">
                  <c:v>2.0437303930521001E-2</c:v>
                </c:pt>
                <c:pt idx="14979">
                  <c:v>2.0436936989426599E-2</c:v>
                </c:pt>
                <c:pt idx="14980">
                  <c:v>2.0436571910977398E-2</c:v>
                </c:pt>
                <c:pt idx="14981">
                  <c:v>2.04362068325281E-2</c:v>
                </c:pt>
                <c:pt idx="14982">
                  <c:v>2.0435845479369202E-2</c:v>
                </c:pt>
                <c:pt idx="14983">
                  <c:v>2.0435482263565102E-2</c:v>
                </c:pt>
                <c:pt idx="14984">
                  <c:v>2.04351227730513E-2</c:v>
                </c:pt>
                <c:pt idx="14985">
                  <c:v>2.04347670078278E-2</c:v>
                </c:pt>
                <c:pt idx="14986">
                  <c:v>2.0434407517313999E-2</c:v>
                </c:pt>
                <c:pt idx="14987">
                  <c:v>2.04340536147356E-2</c:v>
                </c:pt>
                <c:pt idx="14988">
                  <c:v>2.0433699712157301E-2</c:v>
                </c:pt>
                <c:pt idx="14989">
                  <c:v>2.0433338358998299E-2</c:v>
                </c:pt>
                <c:pt idx="14990">
                  <c:v>2.06091906875372E-2</c:v>
                </c:pt>
                <c:pt idx="14991">
                  <c:v>2.0473558455705601E-2</c:v>
                </c:pt>
                <c:pt idx="14992">
                  <c:v>2.0548038184642799E-2</c:v>
                </c:pt>
                <c:pt idx="14993">
                  <c:v>2.0468629896640798E-2</c:v>
                </c:pt>
                <c:pt idx="14994">
                  <c:v>2.0497487857937799E-2</c:v>
                </c:pt>
                <c:pt idx="14995">
                  <c:v>2.04947534948587E-2</c:v>
                </c:pt>
                <c:pt idx="14996">
                  <c:v>2.04789564013481E-2</c:v>
                </c:pt>
                <c:pt idx="14997">
                  <c:v>2.0488545298576299E-2</c:v>
                </c:pt>
                <c:pt idx="14998">
                  <c:v>2.0448075607419E-2</c:v>
                </c:pt>
                <c:pt idx="14999">
                  <c:v>2.0489927381277102E-2</c:v>
                </c:pt>
                <c:pt idx="15000">
                  <c:v>2.0444486290216401E-2</c:v>
                </c:pt>
                <c:pt idx="15001">
                  <c:v>2.04838719218969E-2</c:v>
                </c:pt>
                <c:pt idx="15002">
                  <c:v>2.04300712794066E-2</c:v>
                </c:pt>
                <c:pt idx="15003">
                  <c:v>2.04754862934351E-2</c:v>
                </c:pt>
                <c:pt idx="15004">
                  <c:v>2.0431509241461698E-2</c:v>
                </c:pt>
                <c:pt idx="15005">
                  <c:v>2.0471058785915399E-2</c:v>
                </c:pt>
                <c:pt idx="15006">
                  <c:v>2.0429335534572601E-2</c:v>
                </c:pt>
                <c:pt idx="15007">
                  <c:v>2.0458796992898001E-2</c:v>
                </c:pt>
                <c:pt idx="15008">
                  <c:v>2.0427854731679001E-2</c:v>
                </c:pt>
                <c:pt idx="15009">
                  <c:v>2.07582619041204E-2</c:v>
                </c:pt>
                <c:pt idx="15010">
                  <c:v>2.0486382767558101E-2</c:v>
                </c:pt>
                <c:pt idx="15011">
                  <c:v>2.0664473995566399E-2</c:v>
                </c:pt>
                <c:pt idx="15012">
                  <c:v>2.0439397543668799E-2</c:v>
                </c:pt>
                <c:pt idx="15013">
                  <c:v>2.0637396723032001E-2</c:v>
                </c:pt>
                <c:pt idx="15014">
                  <c:v>2.0473204553127299E-2</c:v>
                </c:pt>
                <c:pt idx="15015">
                  <c:v>2.0595112815499299E-2</c:v>
                </c:pt>
                <c:pt idx="15016">
                  <c:v>2.0435148850083299E-2</c:v>
                </c:pt>
                <c:pt idx="15017">
                  <c:v>2.0575093105435399E-2</c:v>
                </c:pt>
                <c:pt idx="15018">
                  <c:v>2.0450457930564901E-2</c:v>
                </c:pt>
                <c:pt idx="15019">
                  <c:v>2.0549459382891599E-2</c:v>
                </c:pt>
                <c:pt idx="15020">
                  <c:v>2.0427750423550599E-2</c:v>
                </c:pt>
                <c:pt idx="15021">
                  <c:v>2.0534589886665299E-2</c:v>
                </c:pt>
                <c:pt idx="15022">
                  <c:v>2.04343553632498E-2</c:v>
                </c:pt>
                <c:pt idx="15023">
                  <c:v>2.0514011383056599E-2</c:v>
                </c:pt>
                <c:pt idx="15024">
                  <c:v>2.0424135029316001E-2</c:v>
                </c:pt>
                <c:pt idx="15025">
                  <c:v>2.0502174273133299E-2</c:v>
                </c:pt>
                <c:pt idx="15026">
                  <c:v>2.0427010953426399E-2</c:v>
                </c:pt>
                <c:pt idx="15027">
                  <c:v>2.04844772815704E-2</c:v>
                </c:pt>
                <c:pt idx="15028">
                  <c:v>2.04263869673014E-2</c:v>
                </c:pt>
                <c:pt idx="15029">
                  <c:v>2.0476596429944E-2</c:v>
                </c:pt>
                <c:pt idx="15030">
                  <c:v>2.04233210533857E-2</c:v>
                </c:pt>
                <c:pt idx="15031">
                  <c:v>2.0463913679122901E-2</c:v>
                </c:pt>
                <c:pt idx="15032">
                  <c:v>2.0428631454706199E-2</c:v>
                </c:pt>
                <c:pt idx="15033">
                  <c:v>2.0454313606023799E-2</c:v>
                </c:pt>
                <c:pt idx="15034">
                  <c:v>2.0424934104085E-2</c:v>
                </c:pt>
                <c:pt idx="15035">
                  <c:v>2.04479806125164E-2</c:v>
                </c:pt>
                <c:pt idx="15036">
                  <c:v>2.0430130884051299E-2</c:v>
                </c:pt>
                <c:pt idx="15037">
                  <c:v>2.04392652958632E-2</c:v>
                </c:pt>
                <c:pt idx="15038">
                  <c:v>2.0426092669367801E-2</c:v>
                </c:pt>
                <c:pt idx="15039">
                  <c:v>2.0437022671103498E-2</c:v>
                </c:pt>
                <c:pt idx="15040">
                  <c:v>2.0429875701665899E-2</c:v>
                </c:pt>
                <c:pt idx="15041">
                  <c:v>2.0430060103535701E-2</c:v>
                </c:pt>
                <c:pt idx="15042">
                  <c:v>2.0425751805305498E-2</c:v>
                </c:pt>
                <c:pt idx="15043">
                  <c:v>2.04301066696644E-2</c:v>
                </c:pt>
                <c:pt idx="15044">
                  <c:v>2.04282309859991E-2</c:v>
                </c:pt>
                <c:pt idx="15045">
                  <c:v>2.0424729213118602E-2</c:v>
                </c:pt>
                <c:pt idx="15046">
                  <c:v>2.04242151230574E-2</c:v>
                </c:pt>
                <c:pt idx="15047">
                  <c:v>2.0425893366336802E-2</c:v>
                </c:pt>
                <c:pt idx="15048">
                  <c:v>2.04259436577559E-2</c:v>
                </c:pt>
                <c:pt idx="15049">
                  <c:v>2.04216260462999E-2</c:v>
                </c:pt>
                <c:pt idx="15050">
                  <c:v>2.0422147586941702E-2</c:v>
                </c:pt>
                <c:pt idx="15051">
                  <c:v>2.04232595860958E-2</c:v>
                </c:pt>
                <c:pt idx="15052">
                  <c:v>2.0423611626029001E-2</c:v>
                </c:pt>
                <c:pt idx="15053">
                  <c:v>2.0419679582118998E-2</c:v>
                </c:pt>
                <c:pt idx="15054">
                  <c:v>2.04200521111488E-2</c:v>
                </c:pt>
                <c:pt idx="15055">
                  <c:v>2.04214844852686E-2</c:v>
                </c:pt>
                <c:pt idx="15056">
                  <c:v>2.04215180128813E-2</c:v>
                </c:pt>
                <c:pt idx="15057">
                  <c:v>2.04183105379343E-2</c:v>
                </c:pt>
                <c:pt idx="15058">
                  <c:v>2.0418165251612701E-2</c:v>
                </c:pt>
                <c:pt idx="15059">
                  <c:v>2.0420154556632E-2</c:v>
                </c:pt>
                <c:pt idx="15060">
                  <c:v>2.0419720560312299E-2</c:v>
                </c:pt>
                <c:pt idx="15061">
                  <c:v>2.04172283411026E-2</c:v>
                </c:pt>
                <c:pt idx="15062">
                  <c:v>2.04165484756231E-2</c:v>
                </c:pt>
                <c:pt idx="15063">
                  <c:v>2.04190500080586E-2</c:v>
                </c:pt>
                <c:pt idx="15064">
                  <c:v>2.0418204367160801E-2</c:v>
                </c:pt>
                <c:pt idx="15065">
                  <c:v>2.0416298881173099E-2</c:v>
                </c:pt>
                <c:pt idx="15066">
                  <c:v>2.0415194332599602E-2</c:v>
                </c:pt>
                <c:pt idx="15067">
                  <c:v>2.0418064668774601E-2</c:v>
                </c:pt>
                <c:pt idx="15068">
                  <c:v>2.0416913554072401E-2</c:v>
                </c:pt>
                <c:pt idx="15069">
                  <c:v>2.04154532402754E-2</c:v>
                </c:pt>
                <c:pt idx="15070">
                  <c:v>2.0414061844348901E-2</c:v>
                </c:pt>
                <c:pt idx="15071">
                  <c:v>2.04171333462E-2</c:v>
                </c:pt>
                <c:pt idx="15072">
                  <c:v>2.0415807142853699E-2</c:v>
                </c:pt>
                <c:pt idx="15073">
                  <c:v>2.04146392643452E-2</c:v>
                </c:pt>
                <c:pt idx="15074">
                  <c:v>2.04153526574373E-2</c:v>
                </c:pt>
                <c:pt idx="15075">
                  <c:v>2.04158294945955E-2</c:v>
                </c:pt>
                <c:pt idx="15076">
                  <c:v>2.04126965254545E-2</c:v>
                </c:pt>
                <c:pt idx="15077">
                  <c:v>2.0412886515259701E-2</c:v>
                </c:pt>
                <c:pt idx="15078">
                  <c:v>2.0414561033248901E-2</c:v>
                </c:pt>
                <c:pt idx="15079">
                  <c:v>2.0414413884282102E-2</c:v>
                </c:pt>
                <c:pt idx="15080">
                  <c:v>2.04119626432657E-2</c:v>
                </c:pt>
                <c:pt idx="15081">
                  <c:v>2.04115863889456E-2</c:v>
                </c:pt>
                <c:pt idx="15082">
                  <c:v>2.0413802936673199E-2</c:v>
                </c:pt>
                <c:pt idx="15083">
                  <c:v>2.0412825047969801E-2</c:v>
                </c:pt>
                <c:pt idx="15084">
                  <c:v>2.05764267593622E-2</c:v>
                </c:pt>
                <c:pt idx="15085">
                  <c:v>2.0425712689757399E-2</c:v>
                </c:pt>
                <c:pt idx="15086">
                  <c:v>2.0533876493573199E-2</c:v>
                </c:pt>
                <c:pt idx="15087">
                  <c:v>2.04132068902254E-2</c:v>
                </c:pt>
                <c:pt idx="15088">
                  <c:v>2.0515851676464102E-2</c:v>
                </c:pt>
                <c:pt idx="15089">
                  <c:v>2.0425913855433499E-2</c:v>
                </c:pt>
                <c:pt idx="15090">
                  <c:v>2.0493490621447601E-2</c:v>
                </c:pt>
                <c:pt idx="15091">
                  <c:v>2.0414972677826899E-2</c:v>
                </c:pt>
                <c:pt idx="15092">
                  <c:v>2.0476626232266398E-2</c:v>
                </c:pt>
                <c:pt idx="15093">
                  <c:v>2.0422132685780501E-2</c:v>
                </c:pt>
                <c:pt idx="15094">
                  <c:v>2.0464966073632199E-2</c:v>
                </c:pt>
                <c:pt idx="15095">
                  <c:v>2.0413195714354501E-2</c:v>
                </c:pt>
                <c:pt idx="15096">
                  <c:v>2.0453976467251798E-2</c:v>
                </c:pt>
                <c:pt idx="15097">
                  <c:v>2.0417535677552199E-2</c:v>
                </c:pt>
                <c:pt idx="15098">
                  <c:v>2.04456876963377E-2</c:v>
                </c:pt>
                <c:pt idx="15099">
                  <c:v>2.0410945639014199E-2</c:v>
                </c:pt>
                <c:pt idx="15100">
                  <c:v>2.0437626168131801E-2</c:v>
                </c:pt>
                <c:pt idx="15101">
                  <c:v>2.0414579659700401E-2</c:v>
                </c:pt>
                <c:pt idx="15102">
                  <c:v>2.0432772114872901E-2</c:v>
                </c:pt>
                <c:pt idx="15103">
                  <c:v>2.0409444347023999E-2</c:v>
                </c:pt>
                <c:pt idx="15104">
                  <c:v>2.0426411181688298E-2</c:v>
                </c:pt>
                <c:pt idx="15105">
                  <c:v>2.04125735908747E-2</c:v>
                </c:pt>
                <c:pt idx="15106">
                  <c:v>2.04238314181566E-2</c:v>
                </c:pt>
                <c:pt idx="15107">
                  <c:v>2.04083248972893E-2</c:v>
                </c:pt>
                <c:pt idx="15108">
                  <c:v>2.0418494939804101E-2</c:v>
                </c:pt>
                <c:pt idx="15109">
                  <c:v>2.04111281782389E-2</c:v>
                </c:pt>
                <c:pt idx="15110">
                  <c:v>2.0417509600520099E-2</c:v>
                </c:pt>
                <c:pt idx="15111">
                  <c:v>2.04074773937464E-2</c:v>
                </c:pt>
                <c:pt idx="15112">
                  <c:v>2.0412864163518001E-2</c:v>
                </c:pt>
                <c:pt idx="15113">
                  <c:v>2.0410051569342599E-2</c:v>
                </c:pt>
                <c:pt idx="15114">
                  <c:v>2.0413013175129901E-2</c:v>
                </c:pt>
                <c:pt idx="15115">
                  <c:v>2.0406827330589301E-2</c:v>
                </c:pt>
                <c:pt idx="15116">
                  <c:v>2.0408874377608299E-2</c:v>
                </c:pt>
                <c:pt idx="15117">
                  <c:v>2.0409179851412801E-2</c:v>
                </c:pt>
                <c:pt idx="15118">
                  <c:v>2.0409774035215399E-2</c:v>
                </c:pt>
                <c:pt idx="15119">
                  <c:v>2.04062536358833E-2</c:v>
                </c:pt>
                <c:pt idx="15120">
                  <c:v>2.04060506075621E-2</c:v>
                </c:pt>
                <c:pt idx="15121">
                  <c:v>2.0408358424902E-2</c:v>
                </c:pt>
                <c:pt idx="15122">
                  <c:v>2.0407434552907899E-2</c:v>
                </c:pt>
                <c:pt idx="15123">
                  <c:v>2.0405670627951601E-2</c:v>
                </c:pt>
                <c:pt idx="15124">
                  <c:v>2.0404106006026299E-2</c:v>
                </c:pt>
                <c:pt idx="15125">
                  <c:v>2.0407518371939701E-2</c:v>
                </c:pt>
                <c:pt idx="15126">
                  <c:v>2.0405771210789701E-2</c:v>
                </c:pt>
                <c:pt idx="15127">
                  <c:v>2.0405024290084801E-2</c:v>
                </c:pt>
                <c:pt idx="15128">
                  <c:v>2.0402839407324801E-2</c:v>
                </c:pt>
                <c:pt idx="15129">
                  <c:v>2.0406613126397102E-2</c:v>
                </c:pt>
                <c:pt idx="15130">
                  <c:v>2.0402992144227E-2</c:v>
                </c:pt>
                <c:pt idx="15131">
                  <c:v>2.0594058558344799E-2</c:v>
                </c:pt>
                <c:pt idx="15132">
                  <c:v>2.0422304049134199E-2</c:v>
                </c:pt>
                <c:pt idx="15133">
                  <c:v>2.0542994141578699E-2</c:v>
                </c:pt>
                <c:pt idx="15134">
                  <c:v>2.0406315103173301E-2</c:v>
                </c:pt>
                <c:pt idx="15135">
                  <c:v>2.05224864184856E-2</c:v>
                </c:pt>
                <c:pt idx="15136">
                  <c:v>2.04238444566727E-2</c:v>
                </c:pt>
                <c:pt idx="15137">
                  <c:v>2.0496815443038899E-2</c:v>
                </c:pt>
                <c:pt idx="15138">
                  <c:v>2.0410314202308599E-2</c:v>
                </c:pt>
                <c:pt idx="15139">
                  <c:v>2.0477009937167199E-2</c:v>
                </c:pt>
                <c:pt idx="15140">
                  <c:v>2.04200651496649E-2</c:v>
                </c:pt>
                <c:pt idx="15141">
                  <c:v>2.0464668050408402E-2</c:v>
                </c:pt>
                <c:pt idx="15142">
                  <c:v>2.0408697426319101E-2</c:v>
                </c:pt>
                <c:pt idx="15143">
                  <c:v>2.0451372489333201E-2</c:v>
                </c:pt>
                <c:pt idx="15144">
                  <c:v>2.0413534715771699E-2</c:v>
                </c:pt>
                <c:pt idx="15145">
                  <c:v>2.0442975685000399E-2</c:v>
                </c:pt>
                <c:pt idx="15146">
                  <c:v>2.0405229181051199E-2</c:v>
                </c:pt>
                <c:pt idx="15147">
                  <c:v>2.0433498546481101E-2</c:v>
                </c:pt>
                <c:pt idx="15148">
                  <c:v>2.0409153774380701E-2</c:v>
                </c:pt>
                <c:pt idx="15149">
                  <c:v>2.04285457730293E-2</c:v>
                </c:pt>
                <c:pt idx="15150">
                  <c:v>2.0402923226356499E-2</c:v>
                </c:pt>
                <c:pt idx="15151">
                  <c:v>2.0421307533979399E-2</c:v>
                </c:pt>
                <c:pt idx="15152">
                  <c:v>2.04062592238188E-2</c:v>
                </c:pt>
                <c:pt idx="15153">
                  <c:v>2.0418578758835799E-2</c:v>
                </c:pt>
                <c:pt idx="15154">
                  <c:v>9.9620819091796903E-2</c:v>
                </c:pt>
                <c:pt idx="15155">
                  <c:v>8.4817446768283802E-2</c:v>
                </c:pt>
                <c:pt idx="15156">
                  <c:v>6.8528316915035303E-2</c:v>
                </c:pt>
                <c:pt idx="15157">
                  <c:v>5.12499623000622E-2</c:v>
                </c:pt>
                <c:pt idx="15158">
                  <c:v>2.4046549573540701E-2</c:v>
                </c:pt>
                <c:pt idx="15159">
                  <c:v>6.46828999742866E-3</c:v>
                </c:pt>
                <c:pt idx="15160">
                  <c:v>7.1771158836781996E-3</c:v>
                </c:pt>
                <c:pt idx="15161">
                  <c:v>1.31717100739479E-2</c:v>
                </c:pt>
                <c:pt idx="15162">
                  <c:v>2.1512461826205202E-2</c:v>
                </c:pt>
                <c:pt idx="15163">
                  <c:v>2.7868693694472299E-2</c:v>
                </c:pt>
                <c:pt idx="15164">
                  <c:v>2.91300509124994E-2</c:v>
                </c:pt>
                <c:pt idx="15165">
                  <c:v>2.56770458072424E-2</c:v>
                </c:pt>
                <c:pt idx="15166">
                  <c:v>1.9908612594008501E-2</c:v>
                </c:pt>
                <c:pt idx="15167">
                  <c:v>1.4432559721171899E-2</c:v>
                </c:pt>
                <c:pt idx="15168">
                  <c:v>1.06310173869133E-2</c:v>
                </c:pt>
                <c:pt idx="15169">
                  <c:v>8.3604967221617699E-3</c:v>
                </c:pt>
                <c:pt idx="15170">
                  <c:v>6.3417777419090297E-3</c:v>
                </c:pt>
                <c:pt idx="15171">
                  <c:v>3.1647577416151801E-3</c:v>
                </c:pt>
                <c:pt idx="15172">
                  <c:v>5.26974583044648E-3</c:v>
                </c:pt>
                <c:pt idx="15173">
                  <c:v>7.4283354915678501E-3</c:v>
                </c:pt>
                <c:pt idx="15174">
                  <c:v>4.2441603727638704E-3</c:v>
                </c:pt>
                <c:pt idx="15175">
                  <c:v>7.7289491891860997E-3</c:v>
                </c:pt>
                <c:pt idx="15176">
                  <c:v>7.4366363696753996E-3</c:v>
                </c:pt>
                <c:pt idx="15177">
                  <c:v>3.9441068656742599E-3</c:v>
                </c:pt>
                <c:pt idx="15178">
                  <c:v>4.7268751077353998E-3</c:v>
                </c:pt>
                <c:pt idx="15179">
                  <c:v>4.2531872168183301E-3</c:v>
                </c:pt>
                <c:pt idx="15180">
                  <c:v>1.63308007176966E-3</c:v>
                </c:pt>
                <c:pt idx="15181">
                  <c:v>2.5519698392599799E-3</c:v>
                </c:pt>
                <c:pt idx="15182">
                  <c:v>2.6435470208525701E-3</c:v>
                </c:pt>
                <c:pt idx="15183">
                  <c:v>1.83759350329638E-3</c:v>
                </c:pt>
                <c:pt idx="15184">
                  <c:v>1.10644986853004E-3</c:v>
                </c:pt>
                <c:pt idx="15185">
                  <c:v>1.7602533334866201E-3</c:v>
                </c:pt>
                <c:pt idx="15186">
                  <c:v>2.2730149794369901E-3</c:v>
                </c:pt>
                <c:pt idx="15187">
                  <c:v>1.61583686713129E-3</c:v>
                </c:pt>
                <c:pt idx="15188">
                  <c:v>1.6944976523518599E-3</c:v>
                </c:pt>
                <c:pt idx="15189">
                  <c:v>2.0633740350604101E-3</c:v>
                </c:pt>
                <c:pt idx="15190">
                  <c:v>2.1003785077482501E-3</c:v>
                </c:pt>
                <c:pt idx="15191">
                  <c:v>1.68777222279459E-3</c:v>
                </c:pt>
                <c:pt idx="15192">
                  <c:v>1.14272674545646E-3</c:v>
                </c:pt>
                <c:pt idx="15193">
                  <c:v>1.1540720006451E-3</c:v>
                </c:pt>
                <c:pt idx="15194">
                  <c:v>1.1995235690847E-3</c:v>
                </c:pt>
                <c:pt idx="15195">
                  <c:v>6.5925688249990301E-4</c:v>
                </c:pt>
                <c:pt idx="15196">
                  <c:v>5.5282248649746201E-4</c:v>
                </c:pt>
                <c:pt idx="15197">
                  <c:v>7.3750672163441799E-4</c:v>
                </c:pt>
                <c:pt idx="15198">
                  <c:v>4.9674493493512305E-4</c:v>
                </c:pt>
                <c:pt idx="15199">
                  <c:v>3.2752411789260799E-4</c:v>
                </c:pt>
                <c:pt idx="15200">
                  <c:v>5.6556845083832697E-4</c:v>
                </c:pt>
                <c:pt idx="15201">
                  <c:v>4.6419285354204498E-4</c:v>
                </c:pt>
                <c:pt idx="15202">
                  <c:v>3.9079095586203001E-4</c:v>
                </c:pt>
                <c:pt idx="15203">
                  <c:v>5.67744660656899E-4</c:v>
                </c:pt>
                <c:pt idx="15204">
                  <c:v>5.1977712428197297E-4</c:v>
                </c:pt>
                <c:pt idx="15205">
                  <c:v>3.6863517016172398E-4</c:v>
                </c:pt>
                <c:pt idx="15206">
                  <c:v>4.7529372386634399E-4</c:v>
                </c:pt>
                <c:pt idx="15207">
                  <c:v>4.0189377614297E-4</c:v>
                </c:pt>
                <c:pt idx="15208">
                  <c:v>2.9854589956812599E-4</c:v>
                </c:pt>
                <c:pt idx="15209">
                  <c:v>3.52081027813256E-4</c:v>
                </c:pt>
                <c:pt idx="15210">
                  <c:v>2.7638181927613898E-4</c:v>
                </c:pt>
                <c:pt idx="15211">
                  <c:v>2.10878279176541E-4</c:v>
                </c:pt>
                <c:pt idx="15212">
                  <c:v>2.59620166616514E-4</c:v>
                </c:pt>
                <c:pt idx="15213">
                  <c:v>2.0622264128178399E-4</c:v>
                </c:pt>
                <c:pt idx="15214">
                  <c:v>1.9306823378428801E-4</c:v>
                </c:pt>
                <c:pt idx="15215">
                  <c:v>2.2891823027748601E-4</c:v>
                </c:pt>
                <c:pt idx="15216">
                  <c:v>2.2029878164175901E-4</c:v>
                </c:pt>
                <c:pt idx="15217">
                  <c:v>1.9620601960923501E-4</c:v>
                </c:pt>
                <c:pt idx="15218">
                  <c:v>2.1511601516976901E-4</c:v>
                </c:pt>
                <c:pt idx="15219">
                  <c:v>2.2638321388512801E-4</c:v>
                </c:pt>
                <c:pt idx="15220">
                  <c:v>2.0242315076757201E-4</c:v>
                </c:pt>
                <c:pt idx="15221">
                  <c:v>2.0890212908852799E-4</c:v>
                </c:pt>
                <c:pt idx="15222">
                  <c:v>2.21782640437595E-4</c:v>
                </c:pt>
                <c:pt idx="15223">
                  <c:v>2.0056760695297301E-4</c:v>
                </c:pt>
                <c:pt idx="15224">
                  <c:v>1.78788250195794E-4</c:v>
                </c:pt>
                <c:pt idx="15225">
                  <c:v>1.82117495569401E-4</c:v>
                </c:pt>
                <c:pt idx="15226">
                  <c:v>1.7434387700632201E-4</c:v>
                </c:pt>
                <c:pt idx="15227">
                  <c:v>1.5887866902630801E-4</c:v>
                </c:pt>
                <c:pt idx="15228">
                  <c:v>1.5999389870557899E-4</c:v>
                </c:pt>
                <c:pt idx="15229">
                  <c:v>1.5864378656260699E-4</c:v>
                </c:pt>
                <c:pt idx="15230">
                  <c:v>1.4984029985498599E-4</c:v>
                </c:pt>
                <c:pt idx="15231">
                  <c:v>1.5167485980782701E-4</c:v>
                </c:pt>
                <c:pt idx="15232">
                  <c:v>1.5421236457768801E-4</c:v>
                </c:pt>
                <c:pt idx="15233">
                  <c:v>1.46430771565065E-4</c:v>
                </c:pt>
                <c:pt idx="15234">
                  <c:v>1.51675238157622E-4</c:v>
                </c:pt>
                <c:pt idx="15235">
                  <c:v>1.49302548379637E-4</c:v>
                </c:pt>
                <c:pt idx="15236">
                  <c:v>1.4500152610708001E-4</c:v>
                </c:pt>
                <c:pt idx="15237">
                  <c:v>1.48110193549655E-4</c:v>
                </c:pt>
                <c:pt idx="15238">
                  <c:v>1.4243483019527099E-4</c:v>
                </c:pt>
                <c:pt idx="15239">
                  <c:v>1.40486750751734E-4</c:v>
                </c:pt>
                <c:pt idx="15240">
                  <c:v>1.40350646688603E-4</c:v>
                </c:pt>
                <c:pt idx="15241">
                  <c:v>1.3468653196469001E-4</c:v>
                </c:pt>
                <c:pt idx="15242">
                  <c:v>1.34531830553897E-4</c:v>
                </c:pt>
                <c:pt idx="15243">
                  <c:v>1.3258865510579201E-4</c:v>
                </c:pt>
                <c:pt idx="15244">
                  <c:v>1.29146661492996E-4</c:v>
                </c:pt>
                <c:pt idx="15245">
                  <c:v>1.2780097313225299E-4</c:v>
                </c:pt>
                <c:pt idx="15246">
                  <c:v>1.2693466851487799E-4</c:v>
                </c:pt>
                <c:pt idx="15247">
                  <c:v>1.24698970466852E-4</c:v>
                </c:pt>
                <c:pt idx="15248">
                  <c:v>1.23236211948097E-4</c:v>
                </c:pt>
                <c:pt idx="15249">
                  <c:v>1.22529847430997E-4</c:v>
                </c:pt>
                <c:pt idx="15250">
                  <c:v>1.20698918181006E-4</c:v>
                </c:pt>
                <c:pt idx="15251">
                  <c:v>1.19562908366788E-4</c:v>
                </c:pt>
                <c:pt idx="15252">
                  <c:v>1.1857831850647901E-4</c:v>
                </c:pt>
                <c:pt idx="15253">
                  <c:v>1.1673255357891299E-4</c:v>
                </c:pt>
                <c:pt idx="15254">
                  <c:v>1.15479320811573E-4</c:v>
                </c:pt>
                <c:pt idx="15255">
                  <c:v>1.14103408122901E-4</c:v>
                </c:pt>
                <c:pt idx="15256">
                  <c:v>1.12226298369933E-4</c:v>
                </c:pt>
                <c:pt idx="15257">
                  <c:v>1.10902481537778E-4</c:v>
                </c:pt>
                <c:pt idx="15258">
                  <c:v>1.09407701529563E-4</c:v>
                </c:pt>
                <c:pt idx="15259">
                  <c:v>1.07736646896228E-4</c:v>
                </c:pt>
                <c:pt idx="15260">
                  <c:v>1.06545943708625E-4</c:v>
                </c:pt>
                <c:pt idx="15261">
                  <c:v>1.05180522950832E-4</c:v>
                </c:pt>
                <c:pt idx="15262">
                  <c:v>1.03815691545606E-4</c:v>
                </c:pt>
                <c:pt idx="15263">
                  <c:v>1.0278344416292401E-4</c:v>
                </c:pt>
                <c:pt idx="15264">
                  <c:v>1.0155572090297899E-4</c:v>
                </c:pt>
                <c:pt idx="15265">
                  <c:v>1.0038607433671101E-4</c:v>
                </c:pt>
                <c:pt idx="15266">
                  <c:v>9.9389675597194596E-5</c:v>
                </c:pt>
                <c:pt idx="15267">
                  <c:v>9.8200747743248899E-5</c:v>
                </c:pt>
                <c:pt idx="15268">
                  <c:v>9.7093266958836507E-5</c:v>
                </c:pt>
                <c:pt idx="15269">
                  <c:v>9.6057694463524995E-5</c:v>
                </c:pt>
                <c:pt idx="15270">
                  <c:v>9.4881521363277002E-5</c:v>
                </c:pt>
                <c:pt idx="15271">
                  <c:v>9.3809969257563393E-5</c:v>
                </c:pt>
                <c:pt idx="15272">
                  <c:v>9.2766982561443001E-5</c:v>
                </c:pt>
                <c:pt idx="15273">
                  <c:v>9.1653673734981594E-5</c:v>
                </c:pt>
                <c:pt idx="15274">
                  <c:v>8.9962828496936695E-5</c:v>
                </c:pt>
                <c:pt idx="15275">
                  <c:v>8.7535940110683401E-5</c:v>
                </c:pt>
                <c:pt idx="15276">
                  <c:v>8.7142689153552096E-5</c:v>
                </c:pt>
                <c:pt idx="15277">
                  <c:v>8.5393410699907704E-5</c:v>
                </c:pt>
                <c:pt idx="15278">
                  <c:v>8.3254300989210606E-5</c:v>
                </c:pt>
                <c:pt idx="15279">
                  <c:v>8.2678627222776399E-5</c:v>
                </c:pt>
                <c:pt idx="15280">
                  <c:v>8.1186859461013201E-5</c:v>
                </c:pt>
                <c:pt idx="15281">
                  <c:v>7.9393132182303803E-5</c:v>
                </c:pt>
                <c:pt idx="15282">
                  <c:v>7.8749682870693505E-5</c:v>
                </c:pt>
                <c:pt idx="15283">
                  <c:v>7.7442644396796795E-5</c:v>
                </c:pt>
                <c:pt idx="15284">
                  <c:v>7.5871445005759597E-5</c:v>
                </c:pt>
                <c:pt idx="15285">
                  <c:v>7.5122930866200504E-5</c:v>
                </c:pt>
                <c:pt idx="15286">
                  <c:v>7.3883093136828406E-5</c:v>
                </c:pt>
                <c:pt idx="15287">
                  <c:v>7.2429618739988601E-5</c:v>
                </c:pt>
                <c:pt idx="15288">
                  <c:v>7.1580572694074403E-5</c:v>
                </c:pt>
                <c:pt idx="15289">
                  <c:v>7.0389432949013994E-5</c:v>
                </c:pt>
                <c:pt idx="15290">
                  <c:v>6.9054534833412604E-5</c:v>
                </c:pt>
                <c:pt idx="15291">
                  <c:v>6.8182715040165904E-5</c:v>
                </c:pt>
                <c:pt idx="15292">
                  <c:v>6.7084823967888897E-5</c:v>
                </c:pt>
                <c:pt idx="15293">
                  <c:v>6.5898631874006201E-5</c:v>
                </c:pt>
                <c:pt idx="15294">
                  <c:v>6.5065505623351796E-5</c:v>
                </c:pt>
                <c:pt idx="15295">
                  <c:v>6.4076470152940601E-5</c:v>
                </c:pt>
                <c:pt idx="15296">
                  <c:v>6.3026622228790102E-5</c:v>
                </c:pt>
                <c:pt idx="15297">
                  <c:v>6.2234263168647899E-5</c:v>
                </c:pt>
                <c:pt idx="15298">
                  <c:v>6.1323924455791698E-5</c:v>
                </c:pt>
                <c:pt idx="15299">
                  <c:v>6.0367030528141199E-5</c:v>
                </c:pt>
                <c:pt idx="15300">
                  <c:v>5.9594749473035302E-5</c:v>
                </c:pt>
                <c:pt idx="15301">
                  <c:v>5.8733785408548997E-5</c:v>
                </c:pt>
                <c:pt idx="15302">
                  <c:v>5.7841596571961397E-5</c:v>
                </c:pt>
                <c:pt idx="15303">
                  <c:v>5.7087785535259199E-5</c:v>
                </c:pt>
                <c:pt idx="15304">
                  <c:v>5.6273293012054603E-5</c:v>
                </c:pt>
                <c:pt idx="15305">
                  <c:v>5.5444386816816398E-5</c:v>
                </c:pt>
                <c:pt idx="15306">
                  <c:v>5.4722604545531801E-5</c:v>
                </c:pt>
                <c:pt idx="15307">
                  <c:v>5.3961830417392803E-5</c:v>
                </c:pt>
                <c:pt idx="15308">
                  <c:v>5.3198109526419999E-5</c:v>
                </c:pt>
                <c:pt idx="15309">
                  <c:v>5.2516796131385497E-5</c:v>
                </c:pt>
                <c:pt idx="15310">
                  <c:v>5.1808954594889703E-5</c:v>
                </c:pt>
                <c:pt idx="15311">
                  <c:v>5.1102222641929998E-5</c:v>
                </c:pt>
                <c:pt idx="15312">
                  <c:v>5.0456932513043298E-5</c:v>
                </c:pt>
                <c:pt idx="15313">
                  <c:v>4.9792452045949203E-5</c:v>
                </c:pt>
                <c:pt idx="15314">
                  <c:v>4.9131776904687299E-5</c:v>
                </c:pt>
                <c:pt idx="15315">
                  <c:v>4.8517224058741697E-5</c:v>
                </c:pt>
                <c:pt idx="15316">
                  <c:v>4.78899855806958E-5</c:v>
                </c:pt>
                <c:pt idx="15317">
                  <c:v>4.72700230602641E-5</c:v>
                </c:pt>
                <c:pt idx="15318">
                  <c:v>4.6686134737683501E-5</c:v>
                </c:pt>
                <c:pt idx="15319">
                  <c:v>4.6096287405816797E-5</c:v>
                </c:pt>
                <c:pt idx="15320">
                  <c:v>4.5515549572883201E-5</c:v>
                </c:pt>
                <c:pt idx="15321">
                  <c:v>4.4965072447666898E-5</c:v>
                </c:pt>
                <c:pt idx="15322">
                  <c:v>4.4412663555704098E-5</c:v>
                </c:pt>
                <c:pt idx="15323">
                  <c:v>4.3870750232599703E-5</c:v>
                </c:pt>
                <c:pt idx="15324">
                  <c:v>4.3353360524633899E-5</c:v>
                </c:pt>
                <c:pt idx="15325">
                  <c:v>4.2836461943807101E-5</c:v>
                </c:pt>
                <c:pt idx="15326">
                  <c:v>4.2330404539825402E-5</c:v>
                </c:pt>
                <c:pt idx="15327">
                  <c:v>4.1843133658403497E-5</c:v>
                </c:pt>
                <c:pt idx="15328">
                  <c:v>4.1358271118952002E-5</c:v>
                </c:pt>
                <c:pt idx="15329">
                  <c:v>4.0883896872401197E-5</c:v>
                </c:pt>
                <c:pt idx="15330">
                  <c:v>4.0425398765364702E-5</c:v>
                </c:pt>
                <c:pt idx="15331">
                  <c:v>3.9970418583834503E-5</c:v>
                </c:pt>
                <c:pt idx="15332">
                  <c:v>3.9525893953396001E-5</c:v>
                </c:pt>
                <c:pt idx="15333">
                  <c:v>3.9094953535823097E-5</c:v>
                </c:pt>
                <c:pt idx="15334">
                  <c:v>3.86687934224028E-5</c:v>
                </c:pt>
                <c:pt idx="15335">
                  <c:v>3.8252692320384099E-5</c:v>
                </c:pt>
                <c:pt idx="15336">
                  <c:v>3.7848494685022201E-5</c:v>
                </c:pt>
                <c:pt idx="15337">
                  <c:v>3.7449881347129101E-5</c:v>
                </c:pt>
                <c:pt idx="15338">
                  <c:v>3.7060759495943798E-5</c:v>
                </c:pt>
                <c:pt idx="15339">
                  <c:v>3.6682075005956001E-5</c:v>
                </c:pt>
                <c:pt idx="15340">
                  <c:v>3.6308756534708698E-5</c:v>
                </c:pt>
                <c:pt idx="15341">
                  <c:v>3.5944747651228702E-5</c:v>
                </c:pt>
                <c:pt idx="15342">
                  <c:v>3.55896445398685E-5</c:v>
                </c:pt>
                <c:pt idx="15343">
                  <c:v>3.5240369470557198E-5</c:v>
                </c:pt>
                <c:pt idx="15344">
                  <c:v>3.4899130696430802E-5</c:v>
                </c:pt>
                <c:pt idx="15345">
                  <c:v>3.4566011891001802E-5</c:v>
                </c:pt>
                <c:pt idx="15346">
                  <c:v>3.4239186788909103E-5</c:v>
                </c:pt>
                <c:pt idx="15347">
                  <c:v>3.3919659472303499E-5</c:v>
                </c:pt>
                <c:pt idx="15348">
                  <c:v>3.3607851946726401E-5</c:v>
                </c:pt>
                <c:pt idx="15349">
                  <c:v>3.3301705116173198E-5</c:v>
                </c:pt>
                <c:pt idx="15350">
                  <c:v>3.3002954296534901E-5</c:v>
                </c:pt>
                <c:pt idx="15351">
                  <c:v>3.2710864616092301E-5</c:v>
                </c:pt>
                <c:pt idx="15352">
                  <c:v>3.2424512028228498E-5</c:v>
                </c:pt>
                <c:pt idx="15353">
                  <c:v>3.2144827855518101E-5</c:v>
                </c:pt>
                <c:pt idx="15354">
                  <c:v>3.1871331884758601E-5</c:v>
                </c:pt>
                <c:pt idx="15355">
                  <c:v>3.16033110721037E-5</c:v>
                </c:pt>
                <c:pt idx="15356">
                  <c:v>3.1341562134912197E-5</c:v>
                </c:pt>
                <c:pt idx="15357">
                  <c:v>3.1085455702850602E-5</c:v>
                </c:pt>
                <c:pt idx="15358">
                  <c:v>3.0834700737614198E-5</c:v>
                </c:pt>
                <c:pt idx="15359">
                  <c:v>3.0589781090384302E-5</c:v>
                </c:pt>
                <c:pt idx="15360">
                  <c:v>3.0350149245350601E-5</c:v>
                </c:pt>
                <c:pt idx="15361">
                  <c:v>3.01155087072402E-5</c:v>
                </c:pt>
                <c:pt idx="15362">
                  <c:v>2.98862923955312E-5</c:v>
                </c:pt>
                <c:pt idx="15363">
                  <c:v>2.9662231099791801E-5</c:v>
                </c:pt>
                <c:pt idx="15364">
                  <c:v>2.94425062747905E-5</c:v>
                </c:pt>
                <c:pt idx="15365">
                  <c:v>2.92282493319362E-5</c:v>
                </c:pt>
                <c:pt idx="15366">
                  <c:v>2.9018556233495501E-5</c:v>
                </c:pt>
                <c:pt idx="15367">
                  <c:v>2.8813248718506701E-5</c:v>
                </c:pt>
                <c:pt idx="15368">
                  <c:v>2.8612759706447798E-5</c:v>
                </c:pt>
                <c:pt idx="15369">
                  <c:v>2.84165435004979E-5</c:v>
                </c:pt>
                <c:pt idx="15370">
                  <c:v>2.8224609195603999E-5</c:v>
                </c:pt>
                <c:pt idx="15371">
                  <c:v>2.8037151423632201E-5</c:v>
                </c:pt>
                <c:pt idx="15372">
                  <c:v>2.7853515348397199E-5</c:v>
                </c:pt>
                <c:pt idx="15373">
                  <c:v>2.7674124794430099E-5</c:v>
                </c:pt>
                <c:pt idx="15374">
                  <c:v>2.7498681447468701E-5</c:v>
                </c:pt>
                <c:pt idx="15375">
                  <c:v>2.73271489277249E-5</c:v>
                </c:pt>
                <c:pt idx="15376">
                  <c:v>2.71593362413114E-5</c:v>
                </c:pt>
                <c:pt idx="15377">
                  <c:v>2.6995578082278401E-5</c:v>
                </c:pt>
                <c:pt idx="15378">
                  <c:v>2.6835012249648602E-5</c:v>
                </c:pt>
                <c:pt idx="15379">
                  <c:v>2.6678213544073501E-5</c:v>
                </c:pt>
                <c:pt idx="15380">
                  <c:v>2.6525072826188999E-5</c:v>
                </c:pt>
                <c:pt idx="15381">
                  <c:v>2.6375169909442799E-5</c:v>
                </c:pt>
                <c:pt idx="15382">
                  <c:v>2.6228561182506399E-5</c:v>
                </c:pt>
                <c:pt idx="15383">
                  <c:v>2.6085383069585101E-5</c:v>
                </c:pt>
                <c:pt idx="15384">
                  <c:v>2.59454754996113E-5</c:v>
                </c:pt>
                <c:pt idx="15385">
                  <c:v>2.5808340069488599E-5</c:v>
                </c:pt>
                <c:pt idx="15386">
                  <c:v>2.5674540665932E-5</c:v>
                </c:pt>
                <c:pt idx="15387">
                  <c:v>2.5543660740368099E-5</c:v>
                </c:pt>
                <c:pt idx="15388">
                  <c:v>2.5415871277800798E-5</c:v>
                </c:pt>
                <c:pt idx="15389">
                  <c:v>2.5290772100561298E-5</c:v>
                </c:pt>
                <c:pt idx="15390">
                  <c:v>2.51686506089754E-5</c:v>
                </c:pt>
                <c:pt idx="15391">
                  <c:v>2.5048915631487E-5</c:v>
                </c:pt>
                <c:pt idx="15392">
                  <c:v>2.4932181986514499E-5</c:v>
                </c:pt>
                <c:pt idx="15393">
                  <c:v>2.4817951270961199E-5</c:v>
                </c:pt>
                <c:pt idx="15394">
                  <c:v>2.47061961999862E-5</c:v>
                </c:pt>
                <c:pt idx="15395">
                  <c:v>2.4597064111731002E-5</c:v>
                </c:pt>
                <c:pt idx="15396">
                  <c:v>2.4490434952895201E-5</c:v>
                </c:pt>
                <c:pt idx="15397">
                  <c:v>2.4386108634644202E-5</c:v>
                </c:pt>
                <c:pt idx="15398">
                  <c:v>2.42842743318761E-5</c:v>
                </c:pt>
                <c:pt idx="15399">
                  <c:v>2.4184662834159099E-5</c:v>
                </c:pt>
                <c:pt idx="15400">
                  <c:v>2.4087234123726399E-5</c:v>
                </c:pt>
                <c:pt idx="15401">
                  <c:v>2.3992191927391101E-5</c:v>
                </c:pt>
                <c:pt idx="15402">
                  <c:v>2.3899103325675201E-5</c:v>
                </c:pt>
                <c:pt idx="15403">
                  <c:v>2.38081574934768E-5</c:v>
                </c:pt>
                <c:pt idx="15404">
                  <c:v>2.3719230739516199E-5</c:v>
                </c:pt>
                <c:pt idx="15405">
                  <c:v>2.3632434022147202E-5</c:v>
                </c:pt>
                <c:pt idx="15406">
                  <c:v>2.3547589080408199E-5</c:v>
                </c:pt>
                <c:pt idx="15407">
                  <c:v>2.3464823243557499E-5</c:v>
                </c:pt>
                <c:pt idx="15408">
                  <c:v>2.3383601728710298E-5</c:v>
                </c:pt>
                <c:pt idx="15409">
                  <c:v>2.3304362912313102E-5</c:v>
                </c:pt>
                <c:pt idx="15410">
                  <c:v>2.3226915800478299E-5</c:v>
                </c:pt>
                <c:pt idx="15411">
                  <c:v>2.3151174900704101E-5</c:v>
                </c:pt>
                <c:pt idx="15412">
                  <c:v>2.3077331206877699E-5</c:v>
                </c:pt>
                <c:pt idx="15413">
                  <c:v>2.3005079128779501E-5</c:v>
                </c:pt>
                <c:pt idx="15414">
                  <c:v>2.2934495063964301E-5</c:v>
                </c:pt>
                <c:pt idx="15415">
                  <c:v>2.2865520804771198E-5</c:v>
                </c:pt>
                <c:pt idx="15416">
                  <c:v>2.27978653128957E-5</c:v>
                </c:pt>
                <c:pt idx="15417">
                  <c:v>2.2732312572770799E-5</c:v>
                </c:pt>
                <c:pt idx="15418">
                  <c:v>2.2667916709906401E-5</c:v>
                </c:pt>
                <c:pt idx="15419">
                  <c:v>2.2604979676543701E-5</c:v>
                </c:pt>
                <c:pt idx="15420">
                  <c:v>2.25433905143291E-5</c:v>
                </c:pt>
                <c:pt idx="15421">
                  <c:v>2.2483407519757798E-5</c:v>
                </c:pt>
                <c:pt idx="15422">
                  <c:v>2.2424648705054999E-5</c:v>
                </c:pt>
                <c:pt idx="15423">
                  <c:v>2.23674778681016E-5</c:v>
                </c:pt>
                <c:pt idx="15424">
                  <c:v>2.23112820094684E-5</c:v>
                </c:pt>
                <c:pt idx="15425">
                  <c:v>2.2256630472838899E-5</c:v>
                </c:pt>
                <c:pt idx="15426">
                  <c:v>2.2203181288205101E-5</c:v>
                </c:pt>
                <c:pt idx="15427">
                  <c:v>2.2150939912535199E-5</c:v>
                </c:pt>
                <c:pt idx="15428">
                  <c:v>2.2099839043221399E-5</c:v>
                </c:pt>
                <c:pt idx="15429">
                  <c:v>2.2050027837394699E-5</c:v>
                </c:pt>
                <c:pt idx="15430">
                  <c:v>2.2001351680955799E-5</c:v>
                </c:pt>
                <c:pt idx="15431">
                  <c:v>2.19537669181591E-5</c:v>
                </c:pt>
                <c:pt idx="15432">
                  <c:v>2.1907324480707801E-5</c:v>
                </c:pt>
                <c:pt idx="15433">
                  <c:v>2.18616987694986E-5</c:v>
                </c:pt>
                <c:pt idx="15434">
                  <c:v>2.1817473680130199E-5</c:v>
                </c:pt>
                <c:pt idx="15435">
                  <c:v>2.1774059860035801E-5</c:v>
                </c:pt>
                <c:pt idx="15436">
                  <c:v>2.1731691958848401E-5</c:v>
                </c:pt>
                <c:pt idx="15437">
                  <c:v>2.1690255380235599E-5</c:v>
                </c:pt>
                <c:pt idx="15438">
                  <c:v>2.16498938243603E-5</c:v>
                </c:pt>
                <c:pt idx="15439">
                  <c:v>2.16104617720703E-5</c:v>
                </c:pt>
                <c:pt idx="15440">
                  <c:v>2.1571913748630299E-5</c:v>
                </c:pt>
                <c:pt idx="15441">
                  <c:v>2.1534287952818E-5</c:v>
                </c:pt>
                <c:pt idx="15442">
                  <c:v>2.1497486159205399E-5</c:v>
                </c:pt>
                <c:pt idx="15443">
                  <c:v>2.1461522919707901E-5</c:v>
                </c:pt>
                <c:pt idx="15444">
                  <c:v>2.1426350940600999E-5</c:v>
                </c:pt>
                <c:pt idx="15445">
                  <c:v>2.1392203052528199E-5</c:v>
                </c:pt>
                <c:pt idx="15446">
                  <c:v>2.13587209145771E-5</c:v>
                </c:pt>
                <c:pt idx="15447">
                  <c:v>2.1325928173609999E-5</c:v>
                </c:pt>
                <c:pt idx="15448">
                  <c:v>2.1294028556439998E-5</c:v>
                </c:pt>
                <c:pt idx="15449">
                  <c:v>2.12628874578513E-5</c:v>
                </c:pt>
                <c:pt idx="15450">
                  <c:v>2.1232403014437299E-5</c:v>
                </c:pt>
                <c:pt idx="15451">
                  <c:v>2.1202531570452299E-5</c:v>
                </c:pt>
                <c:pt idx="15452">
                  <c:v>2.1173507775529301E-5</c:v>
                </c:pt>
                <c:pt idx="15453">
                  <c:v>2.1145102437003499E-5</c:v>
                </c:pt>
                <c:pt idx="15454">
                  <c:v>2.1117501091794101E-5</c:v>
                </c:pt>
                <c:pt idx="15455">
                  <c:v>2.1090398149681301E-5</c:v>
                </c:pt>
                <c:pt idx="15456">
                  <c:v>2.10640191653511E-5</c:v>
                </c:pt>
                <c:pt idx="15457">
                  <c:v>2.1038140403106798E-5</c:v>
                </c:pt>
                <c:pt idx="15458">
                  <c:v>2.1013029254390899E-5</c:v>
                </c:pt>
                <c:pt idx="15459">
                  <c:v>2.09881673072232E-5</c:v>
                </c:pt>
                <c:pt idx="15460">
                  <c:v>2.09642530535348E-5</c:v>
                </c:pt>
                <c:pt idx="15461">
                  <c:v>2.0940686226822399E-5</c:v>
                </c:pt>
                <c:pt idx="15462">
                  <c:v>2.0917928850394701E-5</c:v>
                </c:pt>
                <c:pt idx="15463">
                  <c:v>2.0895478883176101E-5</c:v>
                </c:pt>
                <c:pt idx="15464">
                  <c:v>2.08736219065031E-5</c:v>
                </c:pt>
                <c:pt idx="15465">
                  <c:v>2.0852321540587599E-5</c:v>
                </c:pt>
                <c:pt idx="15466">
                  <c:v>2.0831381334573999E-5</c:v>
                </c:pt>
                <c:pt idx="15467">
                  <c:v>2.08110159292119E-5</c:v>
                </c:pt>
                <c:pt idx="15468">
                  <c:v>2.0791316273971501E-5</c:v>
                </c:pt>
                <c:pt idx="15469">
                  <c:v>2.07717948796926E-5</c:v>
                </c:pt>
                <c:pt idx="15470">
                  <c:v>2.07527918973938E-5</c:v>
                </c:pt>
                <c:pt idx="15471">
                  <c:v>2.0734290956170302E-5</c:v>
                </c:pt>
                <c:pt idx="15472">
                  <c:v>2.0716293875011599E-5</c:v>
                </c:pt>
                <c:pt idx="15473">
                  <c:v>2.06987588171614E-5</c:v>
                </c:pt>
                <c:pt idx="15474">
                  <c:v>2.06708264158806E-5</c:v>
                </c:pt>
                <c:pt idx="15475">
                  <c:v>2.0381521608214802E-5</c:v>
                </c:pt>
                <c:pt idx="15476">
                  <c:v>2.05061314773047E-5</c:v>
                </c:pt>
                <c:pt idx="15477">
                  <c:v>2.0455961930565499E-5</c:v>
                </c:pt>
                <c:pt idx="15478">
                  <c:v>2.0213274183333899E-5</c:v>
                </c:pt>
                <c:pt idx="15479">
                  <c:v>2.0280473108868999E-5</c:v>
                </c:pt>
                <c:pt idx="15480">
                  <c:v>2.0236069758539102E-5</c:v>
                </c:pt>
                <c:pt idx="15481">
                  <c:v>2.0049608792760399E-5</c:v>
                </c:pt>
                <c:pt idx="15482">
                  <c:v>2.0091638361918699E-5</c:v>
                </c:pt>
                <c:pt idx="15483">
                  <c:v>2.0057503206771798E-5</c:v>
                </c:pt>
                <c:pt idx="15484">
                  <c:v>1.9914235963369699E-5</c:v>
                </c:pt>
                <c:pt idx="15485">
                  <c:v>1.9934805095544999E-5</c:v>
                </c:pt>
                <c:pt idx="15486">
                  <c:v>1.9900347979273701E-5</c:v>
                </c:pt>
                <c:pt idx="15487">
                  <c:v>1.9781991795753098E-5</c:v>
                </c:pt>
                <c:pt idx="15488">
                  <c:v>1.9782588424277499E-5</c:v>
                </c:pt>
                <c:pt idx="15489">
                  <c:v>1.97450772247976E-5</c:v>
                </c:pt>
                <c:pt idx="15490">
                  <c:v>1.9647142835310701E-5</c:v>
                </c:pt>
                <c:pt idx="15491">
                  <c:v>1.9638448065961701E-5</c:v>
                </c:pt>
                <c:pt idx="15492">
                  <c:v>1.96049459191272E-5</c:v>
                </c:pt>
                <c:pt idx="15493">
                  <c:v>1.9528875782270899E-5</c:v>
                </c:pt>
                <c:pt idx="15494">
                  <c:v>1.9519486158969799E-5</c:v>
                </c:pt>
                <c:pt idx="15495">
                  <c:v>1.9493016225169399E-5</c:v>
                </c:pt>
                <c:pt idx="15496">
                  <c:v>1.9435285139479702E-5</c:v>
                </c:pt>
                <c:pt idx="15497">
                  <c:v>1.94259409909137E-5</c:v>
                </c:pt>
                <c:pt idx="15498">
                  <c:v>1.94031035789521E-5</c:v>
                </c:pt>
                <c:pt idx="15499">
                  <c:v>1.9356930351932499E-5</c:v>
                </c:pt>
                <c:pt idx="15500">
                  <c:v>1.93451796803856E-5</c:v>
                </c:pt>
                <c:pt idx="15501">
                  <c:v>1.9323315427754999E-5</c:v>
                </c:pt>
                <c:pt idx="15502">
                  <c:v>1.92844581761165E-5</c:v>
                </c:pt>
                <c:pt idx="15503">
                  <c:v>1.92710049304878E-5</c:v>
                </c:pt>
                <c:pt idx="15504">
                  <c:v>1.9250323020969501E-5</c:v>
                </c:pt>
                <c:pt idx="15505">
                  <c:v>1.9218210582039299E-5</c:v>
                </c:pt>
                <c:pt idx="15506">
                  <c:v>1.9204993805033199E-5</c:v>
                </c:pt>
                <c:pt idx="15507">
                  <c:v>1.9186643839930201E-5</c:v>
                </c:pt>
                <c:pt idx="15508">
                  <c:v>1.91602557606529E-5</c:v>
                </c:pt>
                <c:pt idx="15509">
                  <c:v>1.9147877537761801E-5</c:v>
                </c:pt>
                <c:pt idx="15510">
                  <c:v>1.9131162844132602E-5</c:v>
                </c:pt>
                <c:pt idx="15511">
                  <c:v>1.9108567357761799E-5</c:v>
                </c:pt>
                <c:pt idx="15512">
                  <c:v>1.9096018149866699E-5</c:v>
                </c:pt>
                <c:pt idx="15513">
                  <c:v>1.90802802535472E-5</c:v>
                </c:pt>
                <c:pt idx="15514">
                  <c:v>1.9060100385104299E-5</c:v>
                </c:pt>
                <c:pt idx="15515">
                  <c:v>1.90474092960358E-5</c:v>
                </c:pt>
                <c:pt idx="15516">
                  <c:v>1.9032109776162498E-5</c:v>
                </c:pt>
                <c:pt idx="15517">
                  <c:v>1.90142309293151E-5</c:v>
                </c:pt>
                <c:pt idx="15518">
                  <c:v>1.9001869077328599E-5</c:v>
                </c:pt>
                <c:pt idx="15519">
                  <c:v>1.8987819203175601E-5</c:v>
                </c:pt>
                <c:pt idx="15520">
                  <c:v>1.8972132238559401E-5</c:v>
                </c:pt>
                <c:pt idx="15521">
                  <c:v>1.89606162166456E-5</c:v>
                </c:pt>
                <c:pt idx="15522">
                  <c:v>1.8947564967675101E-5</c:v>
                </c:pt>
                <c:pt idx="15523">
                  <c:v>1.89336078619817E-5</c:v>
                </c:pt>
                <c:pt idx="15524">
                  <c:v>1.89227575901896E-5</c:v>
                </c:pt>
                <c:pt idx="15525">
                  <c:v>1.8910755898105001E-5</c:v>
                </c:pt>
                <c:pt idx="15526">
                  <c:v>1.88979956874391E-5</c:v>
                </c:pt>
                <c:pt idx="15527">
                  <c:v>1.8887676560552801E-5</c:v>
                </c:pt>
                <c:pt idx="15528">
                  <c:v>1.8876487956731601E-5</c:v>
                </c:pt>
                <c:pt idx="15529">
                  <c:v>1.88652393262601E-5</c:v>
                </c:pt>
                <c:pt idx="15530">
                  <c:v>1.8855605958378901E-5</c:v>
                </c:pt>
                <c:pt idx="15531">
                  <c:v>1.88453650480369E-5</c:v>
                </c:pt>
                <c:pt idx="15532">
                  <c:v>1.88350022654049E-5</c:v>
                </c:pt>
                <c:pt idx="15533">
                  <c:v>1.8826251107384502E-5</c:v>
                </c:pt>
                <c:pt idx="15534">
                  <c:v>1.8817096133716401E-5</c:v>
                </c:pt>
                <c:pt idx="15535">
                  <c:v>1.8807719243341098E-5</c:v>
                </c:pt>
                <c:pt idx="15536">
                  <c:v>1.8799551980919201E-5</c:v>
                </c:pt>
                <c:pt idx="15537">
                  <c:v>1.8791261027217799E-5</c:v>
                </c:pt>
                <c:pt idx="15538">
                  <c:v>1.8782920960802598E-5</c:v>
                </c:pt>
                <c:pt idx="15539">
                  <c:v>1.87754867511103E-5</c:v>
                </c:pt>
                <c:pt idx="15540">
                  <c:v>1.8767632354865799E-5</c:v>
                </c:pt>
                <c:pt idx="15541">
                  <c:v>1.8760067177936401E-5</c:v>
                </c:pt>
                <c:pt idx="15542">
                  <c:v>1.8753411495708901E-5</c:v>
                </c:pt>
                <c:pt idx="15543">
                  <c:v>1.8746288333204599E-5</c:v>
                </c:pt>
                <c:pt idx="15544">
                  <c:v>1.8739419829216799E-5</c:v>
                </c:pt>
                <c:pt idx="15545">
                  <c:v>1.87331406777958E-5</c:v>
                </c:pt>
                <c:pt idx="15546">
                  <c:v>1.8726799680735002E-5</c:v>
                </c:pt>
                <c:pt idx="15547">
                  <c:v>1.87205205293139E-5</c:v>
                </c:pt>
                <c:pt idx="15548">
                  <c:v>1.8714599718805399E-5</c:v>
                </c:pt>
                <c:pt idx="15549">
                  <c:v>1.8708948118728599E-5</c:v>
                </c:pt>
                <c:pt idx="15550">
                  <c:v>1.8703254681895501E-5</c:v>
                </c:pt>
                <c:pt idx="15551">
                  <c:v>1.8697983250604001E-5</c:v>
                </c:pt>
                <c:pt idx="15552">
                  <c:v>1.86927554750582E-5</c:v>
                </c:pt>
                <c:pt idx="15553">
                  <c:v>1.8687447663978701E-5</c:v>
                </c:pt>
                <c:pt idx="15554">
                  <c:v>1.8682780137169199E-5</c:v>
                </c:pt>
                <c:pt idx="15555">
                  <c:v>1.8677899788599499E-5</c:v>
                </c:pt>
                <c:pt idx="15556">
                  <c:v>1.8673190425033701E-5</c:v>
                </c:pt>
                <c:pt idx="15557">
                  <c:v>1.86686102097156E-5</c:v>
                </c:pt>
                <c:pt idx="15558">
                  <c:v>1.8664175513549701E-5</c:v>
                </c:pt>
                <c:pt idx="15559">
                  <c:v>1.8659862689673901E-5</c:v>
                </c:pt>
                <c:pt idx="15560">
                  <c:v>1.8656019165064201E-5</c:v>
                </c:pt>
                <c:pt idx="15561">
                  <c:v>1.8651988284546001E-5</c:v>
                </c:pt>
                <c:pt idx="15562">
                  <c:v>1.8648230252438201E-5</c:v>
                </c:pt>
                <c:pt idx="15563">
                  <c:v>1.8644355805008699E-5</c:v>
                </c:pt>
                <c:pt idx="15564">
                  <c:v>1.8640586858964501E-5</c:v>
                </c:pt>
                <c:pt idx="15565">
                  <c:v>1.8637178072822301E-5</c:v>
                </c:pt>
                <c:pt idx="15566">
                  <c:v>1.8633712898008502E-5</c:v>
                </c:pt>
                <c:pt idx="15567">
                  <c:v>1.8630256818141798E-5</c:v>
                </c:pt>
                <c:pt idx="15568">
                  <c:v>1.8627171812113402E-5</c:v>
                </c:pt>
                <c:pt idx="15569">
                  <c:v>1.8624092263053198E-5</c:v>
                </c:pt>
                <c:pt idx="15570">
                  <c:v>1.8620925402501601E-5</c:v>
                </c:pt>
                <c:pt idx="15571">
                  <c:v>1.8617894966155301E-5</c:v>
                </c:pt>
                <c:pt idx="15572">
                  <c:v>1.8615164663060599E-5</c:v>
                </c:pt>
                <c:pt idx="15573">
                  <c:v>1.86125271284254E-5</c:v>
                </c:pt>
                <c:pt idx="15574">
                  <c:v>1.8609860489959801E-5</c:v>
                </c:pt>
                <c:pt idx="15575">
                  <c:v>1.86072138603777E-5</c:v>
                </c:pt>
                <c:pt idx="15576">
                  <c:v>1.8604594515636601E-5</c:v>
                </c:pt>
                <c:pt idx="15577">
                  <c:v>1.86022607522318E-5</c:v>
                </c:pt>
                <c:pt idx="15578">
                  <c:v>1.85997505468549E-5</c:v>
                </c:pt>
                <c:pt idx="15579">
                  <c:v>1.8597462258185301E-5</c:v>
                </c:pt>
                <c:pt idx="15580">
                  <c:v>1.8595303117763299E-5</c:v>
                </c:pt>
                <c:pt idx="15581">
                  <c:v>1.85930730367545E-5</c:v>
                </c:pt>
                <c:pt idx="15582">
                  <c:v>1.8590981198940399E-5</c:v>
                </c:pt>
                <c:pt idx="15583">
                  <c:v>1.8588969396660101E-5</c:v>
                </c:pt>
                <c:pt idx="15584">
                  <c:v>1.8586924852570499E-5</c:v>
                </c:pt>
                <c:pt idx="15585">
                  <c:v>1.8584925783216002E-5</c:v>
                </c:pt>
                <c:pt idx="15586">
                  <c:v>1.8583275959826999E-5</c:v>
                </c:pt>
                <c:pt idx="15587">
                  <c:v>1.8581271433504298E-5</c:v>
                </c:pt>
                <c:pt idx="15588">
                  <c:v>1.8579556126496799E-5</c:v>
                </c:pt>
                <c:pt idx="15589">
                  <c:v>1.8578075469122299E-5</c:v>
                </c:pt>
                <c:pt idx="15590">
                  <c:v>1.85763510671677E-5</c:v>
                </c:pt>
                <c:pt idx="15591">
                  <c:v>1.85748849617085E-5</c:v>
                </c:pt>
                <c:pt idx="15592">
                  <c:v>1.8573295164969699E-5</c:v>
                </c:pt>
                <c:pt idx="15593">
                  <c:v>1.85716653504642E-5</c:v>
                </c:pt>
                <c:pt idx="15594">
                  <c:v>1.8570040992926799E-5</c:v>
                </c:pt>
                <c:pt idx="15595">
                  <c:v>1.8568978703115102E-5</c:v>
                </c:pt>
                <c:pt idx="15596">
                  <c:v>1.8567436200100901E-5</c:v>
                </c:pt>
                <c:pt idx="15597">
                  <c:v>1.85661992873065E-5</c:v>
                </c:pt>
                <c:pt idx="15598">
                  <c:v>1.85649114428088E-5</c:v>
                </c:pt>
                <c:pt idx="15599">
                  <c:v>1.85637400136329E-5</c:v>
                </c:pt>
                <c:pt idx="15600">
                  <c:v>1.8562621335149699E-5</c:v>
                </c:pt>
                <c:pt idx="15601">
                  <c:v>1.8561324395705001E-5</c:v>
                </c:pt>
                <c:pt idx="15602">
                  <c:v>1.8560162061476199E-5</c:v>
                </c:pt>
                <c:pt idx="15603">
                  <c:v>1.8559072486823401E-5</c:v>
                </c:pt>
                <c:pt idx="15604">
                  <c:v>1.85580374818528E-5</c:v>
                </c:pt>
                <c:pt idx="15605">
                  <c:v>1.8556978830019899E-5</c:v>
                </c:pt>
                <c:pt idx="15606">
                  <c:v>1.8555903807282499E-5</c:v>
                </c:pt>
                <c:pt idx="15607">
                  <c:v>1.8555138012743599E-5</c:v>
                </c:pt>
                <c:pt idx="15608">
                  <c:v>1.8554157577455E-5</c:v>
                </c:pt>
                <c:pt idx="15609">
                  <c:v>1.8553304471424801E-5</c:v>
                </c:pt>
                <c:pt idx="15610">
                  <c:v>1.85523804248078E-5</c:v>
                </c:pt>
                <c:pt idx="15611">
                  <c:v>1.85515364137245E-5</c:v>
                </c:pt>
                <c:pt idx="15612">
                  <c:v>1.8550568711361899E-5</c:v>
                </c:pt>
                <c:pt idx="15613">
                  <c:v>1.8549846572568599E-5</c:v>
                </c:pt>
                <c:pt idx="15614">
                  <c:v>1.8548940715845701E-5</c:v>
                </c:pt>
                <c:pt idx="15615">
                  <c:v>1.8548369553173002E-5</c:v>
                </c:pt>
                <c:pt idx="15616">
                  <c:v>1.8547669242252599E-5</c:v>
                </c:pt>
                <c:pt idx="15617">
                  <c:v>1.85468470590422E-5</c:v>
                </c:pt>
                <c:pt idx="15618">
                  <c:v>1.8546290448284701E-5</c:v>
                </c:pt>
                <c:pt idx="15619">
                  <c:v>1.8545497368904799E-5</c:v>
                </c:pt>
                <c:pt idx="15620">
                  <c:v>1.8545002603787001E-5</c:v>
                </c:pt>
                <c:pt idx="15621">
                  <c:v>1.85443441296229E-5</c:v>
                </c:pt>
                <c:pt idx="15622">
                  <c:v>1.85437074833317E-5</c:v>
                </c:pt>
                <c:pt idx="15623">
                  <c:v>1.8543098121881499E-5</c:v>
                </c:pt>
                <c:pt idx="15624">
                  <c:v>1.8542528778198199E-5</c:v>
                </c:pt>
                <c:pt idx="15625">
                  <c:v>1.8541919416748001E-5</c:v>
                </c:pt>
                <c:pt idx="15626">
                  <c:v>1.8541417375672598E-5</c:v>
                </c:pt>
                <c:pt idx="15627">
                  <c:v>1.85409971891204E-5</c:v>
                </c:pt>
                <c:pt idx="15628">
                  <c:v>1.8540435121394701E-5</c:v>
                </c:pt>
                <c:pt idx="15629">
                  <c:v>1.8540100427344401E-5</c:v>
                </c:pt>
                <c:pt idx="15630">
                  <c:v>1.85394001164241E-5</c:v>
                </c:pt>
                <c:pt idx="15631">
                  <c:v>1.8539043594501002E-5</c:v>
                </c:pt>
                <c:pt idx="15632">
                  <c:v>1.85385724762455E-5</c:v>
                </c:pt>
                <c:pt idx="15633">
                  <c:v>1.8538148651714399E-5</c:v>
                </c:pt>
                <c:pt idx="15634">
                  <c:v>1.85377957677702E-5</c:v>
                </c:pt>
                <c:pt idx="15635">
                  <c:v>1.8537402866059E-5</c:v>
                </c:pt>
                <c:pt idx="15636">
                  <c:v>1.8537044525146501E-5</c:v>
                </c:pt>
                <c:pt idx="15637">
                  <c:v>1.8536660718382299E-5</c:v>
                </c:pt>
                <c:pt idx="15638">
                  <c:v>1.85362368938513E-5</c:v>
                </c:pt>
                <c:pt idx="15639">
                  <c:v>1.85359804163454E-5</c:v>
                </c:pt>
                <c:pt idx="15640">
                  <c:v>1.8535676645115001E-5</c:v>
                </c:pt>
                <c:pt idx="15641">
                  <c:v>1.8535296476329701E-5</c:v>
                </c:pt>
                <c:pt idx="15642">
                  <c:v>1.8534889022703299E-5</c:v>
                </c:pt>
                <c:pt idx="15643">
                  <c:v>1.8534547052695399E-5</c:v>
                </c:pt>
                <c:pt idx="15644">
                  <c:v>1.8534434275352399E-5</c:v>
                </c:pt>
                <c:pt idx="15645">
                  <c:v>1.8534015907789601E-5</c:v>
                </c:pt>
                <c:pt idx="15646">
                  <c:v>1.8533703041612201E-5</c:v>
                </c:pt>
                <c:pt idx="15647">
                  <c:v>1.8533575712353899E-5</c:v>
                </c:pt>
                <c:pt idx="15648">
                  <c:v>1.8533204638515599E-5</c:v>
                </c:pt>
                <c:pt idx="15649">
                  <c:v>1.8533046386437501E-5</c:v>
                </c:pt>
                <c:pt idx="15650">
                  <c:v>1.8532773538026999E-5</c:v>
                </c:pt>
                <c:pt idx="15651">
                  <c:v>1.8532497051637599E-5</c:v>
                </c:pt>
                <c:pt idx="15652">
                  <c:v>1.85322478500893E-5</c:v>
                </c:pt>
                <c:pt idx="15653">
                  <c:v>1.8532040485297299E-5</c:v>
                </c:pt>
                <c:pt idx="15654">
                  <c:v>1.8531820387579501E-5</c:v>
                </c:pt>
                <c:pt idx="15655">
                  <c:v>1.85316166607663E-5</c:v>
                </c:pt>
                <c:pt idx="15656">
                  <c:v>1.8531527530285499E-5</c:v>
                </c:pt>
                <c:pt idx="15657">
                  <c:v>1.85311255336274E-5</c:v>
                </c:pt>
                <c:pt idx="15658">
                  <c:v>1.8531072782934599E-5</c:v>
                </c:pt>
                <c:pt idx="15659">
                  <c:v>1.8530961824581E-5</c:v>
                </c:pt>
                <c:pt idx="15660">
                  <c:v>1.8530674424255301E-5</c:v>
                </c:pt>
                <c:pt idx="15661">
                  <c:v>1.8530519810155999E-5</c:v>
                </c:pt>
                <c:pt idx="15662">
                  <c:v>1.8530490706325498E-5</c:v>
                </c:pt>
                <c:pt idx="15663">
                  <c:v>1.85301378223812E-5</c:v>
                </c:pt>
                <c:pt idx="15664">
                  <c:v>1.85300141311018E-5</c:v>
                </c:pt>
                <c:pt idx="15665">
                  <c:v>1.8529721273807799E-5</c:v>
                </c:pt>
                <c:pt idx="15666">
                  <c:v>1.8529746739659499E-5</c:v>
                </c:pt>
                <c:pt idx="15667">
                  <c:v>1.8529513909015801E-5</c:v>
                </c:pt>
                <c:pt idx="15668">
                  <c:v>1.8529464796301899E-5</c:v>
                </c:pt>
                <c:pt idx="15669">
                  <c:v>1.8529230146668899E-5</c:v>
                </c:pt>
                <c:pt idx="15670">
                  <c:v>1.8529286535340399E-5</c:v>
                </c:pt>
                <c:pt idx="15671">
                  <c:v>1.8529177395976199E-5</c:v>
                </c:pt>
                <c:pt idx="15672">
                  <c:v>1.8529026419855702E-5</c:v>
                </c:pt>
                <c:pt idx="15673">
                  <c:v>1.8528840882936499E-5</c:v>
                </c:pt>
                <c:pt idx="15674">
                  <c:v>1.8528755390434499E-5</c:v>
                </c:pt>
                <c:pt idx="15675">
                  <c:v>1.85287117346888E-5</c:v>
                </c:pt>
                <c:pt idx="15676">
                  <c:v>1.8528480723034601E-5</c:v>
                </c:pt>
                <c:pt idx="15677">
                  <c:v>1.8528320651967099E-5</c:v>
                </c:pt>
                <c:pt idx="15678">
                  <c:v>1.8528367945691601E-5</c:v>
                </c:pt>
                <c:pt idx="15679">
                  <c:v>1.8528238797443899E-5</c:v>
                </c:pt>
                <c:pt idx="15680">
                  <c:v>1.8528084183344601E-5</c:v>
                </c:pt>
                <c:pt idx="15681">
                  <c:v>1.8527969587012201E-5</c:v>
                </c:pt>
                <c:pt idx="15682">
                  <c:v>1.8527915017330101E-5</c:v>
                </c:pt>
                <c:pt idx="15683">
                  <c:v>1.8527842257754E-5</c:v>
                </c:pt>
                <c:pt idx="15684">
                  <c:v>1.8527831343817501E-5</c:v>
                </c:pt>
                <c:pt idx="15685">
                  <c:v>1.85276221600361E-5</c:v>
                </c:pt>
                <c:pt idx="15686">
                  <c:v>1.85275057447143E-5</c:v>
                </c:pt>
                <c:pt idx="15687">
                  <c:v>1.8527676729718199E-5</c:v>
                </c:pt>
                <c:pt idx="15688">
                  <c:v>1.8527476640883799E-5</c:v>
                </c:pt>
                <c:pt idx="15689">
                  <c:v>1.8527465726947398E-5</c:v>
                </c:pt>
                <c:pt idx="15690">
                  <c:v>1.85273638635408E-5</c:v>
                </c:pt>
                <c:pt idx="15691">
                  <c:v>1.8527256543166001E-5</c:v>
                </c:pt>
                <c:pt idx="15692">
                  <c:v>1.8527212887420299E-5</c:v>
                </c:pt>
                <c:pt idx="15693">
                  <c:v>1.85271674126852E-5</c:v>
                </c:pt>
                <c:pt idx="15694">
                  <c:v>1.8527274733059999E-5</c:v>
                </c:pt>
                <c:pt idx="15695">
                  <c:v>1.8527063730289201E-5</c:v>
                </c:pt>
                <c:pt idx="15696">
                  <c:v>1.8527145584812401E-5</c:v>
                </c:pt>
                <c:pt idx="15697">
                  <c:v>1.8527020074543499E-5</c:v>
                </c:pt>
                <c:pt idx="15698">
                  <c:v>1.8526752683101202E-5</c:v>
                </c:pt>
                <c:pt idx="15699">
                  <c:v>1.8526972780819098E-5</c:v>
                </c:pt>
                <c:pt idx="15700">
                  <c:v>1.8526839994592599E-5</c:v>
                </c:pt>
                <c:pt idx="15701">
                  <c:v>1.8526754502090598E-5</c:v>
                </c:pt>
                <c:pt idx="15702">
                  <c:v>1.8526783605921099E-5</c:v>
                </c:pt>
                <c:pt idx="15703">
                  <c:v>1.8526750864111801E-5</c:v>
                </c:pt>
                <c:pt idx="15704">
                  <c:v>1.8526616258896E-5</c:v>
                </c:pt>
                <c:pt idx="15705">
                  <c:v>1.8526554413256202E-5</c:v>
                </c:pt>
                <c:pt idx="15706">
                  <c:v>1.8526492567616501E-5</c:v>
                </c:pt>
                <c:pt idx="15707">
                  <c:v>1.8526427083998001E-5</c:v>
                </c:pt>
                <c:pt idx="15708">
                  <c:v>1.85264525498496E-5</c:v>
                </c:pt>
                <c:pt idx="15709">
                  <c:v>1.8526388885220499E-5</c:v>
                </c:pt>
                <c:pt idx="15710">
                  <c:v>1.85263943421887E-5</c:v>
                </c:pt>
                <c:pt idx="15711">
                  <c:v>1.85263397725066E-5</c:v>
                </c:pt>
                <c:pt idx="15712">
                  <c:v>1.85263397725066E-5</c:v>
                </c:pt>
                <c:pt idx="15713">
                  <c:v>1.8526206986280199E-5</c:v>
                </c:pt>
                <c:pt idx="15714">
                  <c:v>1.8526368876337101E-5</c:v>
                </c:pt>
                <c:pt idx="15715">
                  <c:v>1.8526292478782101E-5</c:v>
                </c:pt>
                <c:pt idx="15716">
                  <c:v>1.85262233571848E-5</c:v>
                </c:pt>
                <c:pt idx="15717">
                  <c:v>1.8526121493778202E-5</c:v>
                </c:pt>
                <c:pt idx="15718">
                  <c:v>1.8526194253354299E-5</c:v>
                </c:pt>
                <c:pt idx="15719">
                  <c:v>1.8525977793615301E-5</c:v>
                </c:pt>
                <c:pt idx="15720">
                  <c:v>1.85260851139901E-5</c:v>
                </c:pt>
                <c:pt idx="15721">
                  <c:v>1.8526190615375499E-5</c:v>
                </c:pt>
                <c:pt idx="15722">
                  <c:v>1.8526116036810001E-5</c:v>
                </c:pt>
                <c:pt idx="15723">
                  <c:v>1.8526190615375499E-5</c:v>
                </c:pt>
                <c:pt idx="15724">
                  <c:v>1.85261014848948E-5</c:v>
                </c:pt>
                <c:pt idx="15725">
                  <c:v>1.8526094208937101E-5</c:v>
                </c:pt>
                <c:pt idx="15726">
                  <c:v>1.8525919585954401E-5</c:v>
                </c:pt>
                <c:pt idx="15727">
                  <c:v>1.8525957784731899E-5</c:v>
                </c:pt>
                <c:pt idx="15728">
                  <c:v>1.85260269063292E-5</c:v>
                </c:pt>
                <c:pt idx="15729">
                  <c:v>1.8525950508774299E-5</c:v>
                </c:pt>
                <c:pt idx="15730">
                  <c:v>1.8525810446590199E-5</c:v>
                </c:pt>
                <c:pt idx="15731">
                  <c:v>1.8525854102335901E-5</c:v>
                </c:pt>
                <c:pt idx="15732">
                  <c:v>1.85258468263783E-5</c:v>
                </c:pt>
                <c:pt idx="15733">
                  <c:v>1.8525804989622002E-5</c:v>
                </c:pt>
                <c:pt idx="15734">
                  <c:v>1.8525812265579599E-5</c:v>
                </c:pt>
                <c:pt idx="15735">
                  <c:v>1.8525852283346501E-5</c:v>
                </c:pt>
                <c:pt idx="15736">
                  <c:v>1.8525757695897499E-5</c:v>
                </c:pt>
                <c:pt idx="15737">
                  <c:v>1.8525746781961098E-5</c:v>
                </c:pt>
                <c:pt idx="15738">
                  <c:v>1.8525717678130601E-5</c:v>
                </c:pt>
                <c:pt idx="15739">
                  <c:v>1.8525723135098801E-5</c:v>
                </c:pt>
                <c:pt idx="15740">
                  <c:v>1.8525788618717299E-5</c:v>
                </c:pt>
                <c:pt idx="15741">
                  <c:v>1.85257686098339E-5</c:v>
                </c:pt>
                <c:pt idx="15742">
                  <c:v>1.8525815903558399E-5</c:v>
                </c:pt>
                <c:pt idx="15743">
                  <c:v>1.8525735868024599E-5</c:v>
                </c:pt>
                <c:pt idx="15744">
                  <c:v>1.8525674022384899E-5</c:v>
                </c:pt>
                <c:pt idx="15745">
                  <c:v>1.85257031262154E-5</c:v>
                </c:pt>
                <c:pt idx="15746">
                  <c:v>1.8525746781961098E-5</c:v>
                </c:pt>
                <c:pt idx="15747">
                  <c:v>1.85256485565333E-5</c:v>
                </c:pt>
                <c:pt idx="15748">
                  <c:v>1.85255848919042E-5</c:v>
                </c:pt>
                <c:pt idx="15749">
                  <c:v>1.8525541236158501E-5</c:v>
                </c:pt>
                <c:pt idx="15750">
                  <c:v>1.85255685209995E-5</c:v>
                </c:pt>
                <c:pt idx="15751">
                  <c:v>1.8525579434935901E-5</c:v>
                </c:pt>
                <c:pt idx="15752">
                  <c:v>1.8525659470469701E-5</c:v>
                </c:pt>
                <c:pt idx="15753">
                  <c:v>1.8525634004618001E-5</c:v>
                </c:pt>
                <c:pt idx="15754">
                  <c:v>1.8525612176745199E-5</c:v>
                </c:pt>
                <c:pt idx="15755">
                  <c:v>1.85256849363213E-5</c:v>
                </c:pt>
                <c:pt idx="15756">
                  <c:v>1.8525550331105498E-5</c:v>
                </c:pt>
                <c:pt idx="15757">
                  <c:v>1.8525619452702799E-5</c:v>
                </c:pt>
                <c:pt idx="15758">
                  <c:v>1.8525619452702799E-5</c:v>
                </c:pt>
                <c:pt idx="15759">
                  <c:v>1.8525535779190199E-5</c:v>
                </c:pt>
                <c:pt idx="15760">
                  <c:v>1.85255667020101E-5</c:v>
                </c:pt>
                <c:pt idx="15761">
                  <c:v>1.8525483028497601E-5</c:v>
                </c:pt>
                <c:pt idx="15762">
                  <c:v>1.8525608538766398E-5</c:v>
                </c:pt>
                <c:pt idx="15763">
                  <c:v>1.8525473933550499E-5</c:v>
                </c:pt>
                <c:pt idx="15764">
                  <c:v>1.85255939868512E-5</c:v>
                </c:pt>
                <c:pt idx="15765">
                  <c:v>1.8525406630942601E-5</c:v>
                </c:pt>
                <c:pt idx="15766">
                  <c:v>1.8525663108448501E-5</c:v>
                </c:pt>
                <c:pt idx="15767">
                  <c:v>1.8525499399402199E-5</c:v>
                </c:pt>
                <c:pt idx="15768">
                  <c:v>1.85254484676989E-5</c:v>
                </c:pt>
                <c:pt idx="15769">
                  <c:v>1.8525561245041899E-5</c:v>
                </c:pt>
                <c:pt idx="15770">
                  <c:v>1.8525726773077598E-5</c:v>
                </c:pt>
                <c:pt idx="15771">
                  <c:v>1.8525495761423399E-5</c:v>
                </c:pt>
                <c:pt idx="15772">
                  <c:v>1.8525499399402199E-5</c:v>
                </c:pt>
                <c:pt idx="15773">
                  <c:v>1.8525490304455198E-5</c:v>
                </c:pt>
                <c:pt idx="15774">
                  <c:v>1.8525528503232602E-5</c:v>
                </c:pt>
                <c:pt idx="15775">
                  <c:v>1.85256503755227E-5</c:v>
                </c:pt>
                <c:pt idx="15776">
                  <c:v>1.8525470295571698E-5</c:v>
                </c:pt>
                <c:pt idx="15777">
                  <c:v>1.8525410268921402E-5</c:v>
                </c:pt>
                <c:pt idx="15778">
                  <c:v>1.8525521227275001E-5</c:v>
                </c:pt>
                <c:pt idx="15779">
                  <c:v>1.8525412087910798E-5</c:v>
                </c:pt>
                <c:pt idx="15780">
                  <c:v>1.8525483028497601E-5</c:v>
                </c:pt>
                <c:pt idx="15781">
                  <c:v>1.8525379346101501E-5</c:v>
                </c:pt>
                <c:pt idx="15782">
                  <c:v>1.85255903488724E-5</c:v>
                </c:pt>
                <c:pt idx="15783">
                  <c:v>1.8525521227275001E-5</c:v>
                </c:pt>
                <c:pt idx="15784">
                  <c:v>1.8525528503232602E-5</c:v>
                </c:pt>
                <c:pt idx="15785">
                  <c:v>1.8525503037380999E-5</c:v>
                </c:pt>
                <c:pt idx="15786">
                  <c:v>1.8525481209508099E-5</c:v>
                </c:pt>
                <c:pt idx="15787">
                  <c:v>1.8525488485465802E-5</c:v>
                </c:pt>
                <c:pt idx="15788">
                  <c:v>1.85254448297201E-5</c:v>
                </c:pt>
                <c:pt idx="15789">
                  <c:v>1.8525399354985001E-5</c:v>
                </c:pt>
                <c:pt idx="15790">
                  <c:v>1.8525275663705499E-5</c:v>
                </c:pt>
                <c:pt idx="15791">
                  <c:v>1.8525433915783699E-5</c:v>
                </c:pt>
                <c:pt idx="15792">
                  <c:v>1.85253884410486E-5</c:v>
                </c:pt>
                <c:pt idx="15793">
                  <c:v>1.8525492123444599E-5</c:v>
                </c:pt>
                <c:pt idx="15794">
                  <c:v>1.8525466657592901E-5</c:v>
                </c:pt>
                <c:pt idx="15795">
                  <c:v>1.85254502866883E-5</c:v>
                </c:pt>
                <c:pt idx="15796">
                  <c:v>1.8525539417169101E-5</c:v>
                </c:pt>
                <c:pt idx="15797">
                  <c:v>1.85255739779677E-5</c:v>
                </c:pt>
                <c:pt idx="15798">
                  <c:v>1.8525634004618001E-5</c:v>
                </c:pt>
                <c:pt idx="15799">
                  <c:v>1.8525492123444599E-5</c:v>
                </c:pt>
                <c:pt idx="15800">
                  <c:v>1.8525488485465802E-5</c:v>
                </c:pt>
                <c:pt idx="15801">
                  <c:v>1.8525459381635301E-5</c:v>
                </c:pt>
                <c:pt idx="15802">
                  <c:v>1.85253738891333E-5</c:v>
                </c:pt>
                <c:pt idx="15803">
                  <c:v>1.8525346604292301E-5</c:v>
                </c:pt>
                <c:pt idx="15804">
                  <c:v>1.85253720701439E-5</c:v>
                </c:pt>
                <c:pt idx="15805">
                  <c:v>1.8525346604292301E-5</c:v>
                </c:pt>
                <c:pt idx="15806">
                  <c:v>1.8525528503232602E-5</c:v>
                </c:pt>
                <c:pt idx="15807">
                  <c:v>1.85254448297201E-5</c:v>
                </c:pt>
                <c:pt idx="15808">
                  <c:v>1.8525390260038E-5</c:v>
                </c:pt>
                <c:pt idx="15809">
                  <c:v>1.8525377527112101E-5</c:v>
                </c:pt>
                <c:pt idx="15810">
                  <c:v>1.8525468476582302E-5</c:v>
                </c:pt>
                <c:pt idx="15811">
                  <c:v>1.8525342966313501E-5</c:v>
                </c:pt>
                <c:pt idx="15812">
                  <c:v>1.8525483028497601E-5</c:v>
                </c:pt>
                <c:pt idx="15813">
                  <c:v>1.8525521227275001E-5</c:v>
                </c:pt>
                <c:pt idx="15814">
                  <c:v>1.8525550331105498E-5</c:v>
                </c:pt>
                <c:pt idx="15815">
                  <c:v>1.8525406630942601E-5</c:v>
                </c:pt>
                <c:pt idx="15816">
                  <c:v>2.2858185693621601E-3</c:v>
                </c:pt>
                <c:pt idx="15817">
                  <c:v>1.7571953358128699E-3</c:v>
                </c:pt>
                <c:pt idx="15818">
                  <c:v>1.12247152719647E-3</c:v>
                </c:pt>
                <c:pt idx="15819">
                  <c:v>6.9709261879324902E-4</c:v>
                </c:pt>
                <c:pt idx="15820">
                  <c:v>5.7099771220236995E-4</c:v>
                </c:pt>
                <c:pt idx="15821">
                  <c:v>7.2864355752244603E-4</c:v>
                </c:pt>
                <c:pt idx="15822">
                  <c:v>1.0044651571661199E-3</c:v>
                </c:pt>
                <c:pt idx="15823">
                  <c:v>1.21889624278992E-3</c:v>
                </c:pt>
                <c:pt idx="15824">
                  <c:v>1.2508626095950599E-3</c:v>
                </c:pt>
                <c:pt idx="15825">
                  <c:v>1.10090605448932E-3</c:v>
                </c:pt>
                <c:pt idx="15826">
                  <c:v>8.4984360728412899E-4</c:v>
                </c:pt>
                <c:pt idx="15827">
                  <c:v>6.0270278481766603E-4</c:v>
                </c:pt>
                <c:pt idx="15828">
                  <c:v>4.82171482872218E-4</c:v>
                </c:pt>
                <c:pt idx="15829">
                  <c:v>5.0740852020680904E-4</c:v>
                </c:pt>
                <c:pt idx="15830">
                  <c:v>6.0694769490510204E-4</c:v>
                </c:pt>
                <c:pt idx="15831">
                  <c:v>6.9610803620889805E-4</c:v>
                </c:pt>
                <c:pt idx="15832">
                  <c:v>7.3533953400328799E-4</c:v>
                </c:pt>
                <c:pt idx="15833">
                  <c:v>6.9527520099654805E-4</c:v>
                </c:pt>
                <c:pt idx="15834">
                  <c:v>5.8143079513683904E-4</c:v>
                </c:pt>
                <c:pt idx="15835">
                  <c:v>4.6168235712684702E-4</c:v>
                </c:pt>
                <c:pt idx="15836">
                  <c:v>4.0201641968451402E-4</c:v>
                </c:pt>
                <c:pt idx="15837">
                  <c:v>4.04417107347399E-4</c:v>
                </c:pt>
                <c:pt idx="15838">
                  <c:v>4.33779146987945E-4</c:v>
                </c:pt>
                <c:pt idx="15839">
                  <c:v>4.5436617801897201E-4</c:v>
                </c:pt>
                <c:pt idx="15840">
                  <c:v>4.7207370516844099E-4</c:v>
                </c:pt>
                <c:pt idx="15841">
                  <c:v>4.5878396485932198E-4</c:v>
                </c:pt>
                <c:pt idx="15842">
                  <c:v>4.1975133353844301E-4</c:v>
                </c:pt>
                <c:pt idx="15843">
                  <c:v>3.6922947037965103E-4</c:v>
                </c:pt>
                <c:pt idx="15844">
                  <c:v>3.2196153188124299E-4</c:v>
                </c:pt>
                <c:pt idx="15845">
                  <c:v>2.99239793093875E-4</c:v>
                </c:pt>
                <c:pt idx="15846">
                  <c:v>3.0806995346210902E-4</c:v>
                </c:pt>
                <c:pt idx="15847">
                  <c:v>3.20788909448311E-4</c:v>
                </c:pt>
                <c:pt idx="15848">
                  <c:v>3.24978522257879E-4</c:v>
                </c:pt>
                <c:pt idx="15849">
                  <c:v>3.1066298834048201E-4</c:v>
                </c:pt>
                <c:pt idx="15850">
                  <c:v>2.9115210054442297E-4</c:v>
                </c:pt>
                <c:pt idx="15851">
                  <c:v>2.70362477749586E-4</c:v>
                </c:pt>
                <c:pt idx="15852">
                  <c:v>2.4773884797468798E-4</c:v>
                </c:pt>
                <c:pt idx="15853">
                  <c:v>2.3167116160038899E-4</c:v>
                </c:pt>
                <c:pt idx="15854">
                  <c:v>2.2976586478762299E-4</c:v>
                </c:pt>
                <c:pt idx="15855">
                  <c:v>2.34775579883717E-4</c:v>
                </c:pt>
                <c:pt idx="15856">
                  <c:v>2.3370764392893799E-4</c:v>
                </c:pt>
                <c:pt idx="15857">
                  <c:v>2.24180112127215E-4</c:v>
                </c:pt>
                <c:pt idx="15858">
                  <c:v>2.0849589782301301E-4</c:v>
                </c:pt>
                <c:pt idx="15859">
                  <c:v>1.9558878557290901E-4</c:v>
                </c:pt>
                <c:pt idx="15860">
                  <c:v>1.88020916539244E-4</c:v>
                </c:pt>
                <c:pt idx="15861">
                  <c:v>1.8143502529710499E-4</c:v>
                </c:pt>
                <c:pt idx="15862">
                  <c:v>1.7454351473134E-4</c:v>
                </c:pt>
                <c:pt idx="15863">
                  <c:v>1.70016384799965E-4</c:v>
                </c:pt>
                <c:pt idx="15864">
                  <c:v>1.6706717724446199E-4</c:v>
                </c:pt>
                <c:pt idx="15865">
                  <c:v>1.63301490829326E-4</c:v>
                </c:pt>
                <c:pt idx="15866">
                  <c:v>1.5826580056455E-4</c:v>
                </c:pt>
                <c:pt idx="15867">
                  <c:v>1.5078378783073301E-4</c:v>
                </c:pt>
                <c:pt idx="15868">
                  <c:v>1.4108263712842001E-4</c:v>
                </c:pt>
                <c:pt idx="15869">
                  <c:v>1.33571593323723E-4</c:v>
                </c:pt>
                <c:pt idx="15870">
                  <c:v>1.3111317821312701E-4</c:v>
                </c:pt>
                <c:pt idx="15871">
                  <c:v>1.2933353718835901E-4</c:v>
                </c:pt>
                <c:pt idx="15872">
                  <c:v>1.24695186968893E-4</c:v>
                </c:pt>
                <c:pt idx="15873">
                  <c:v>1.1911984620383E-4</c:v>
                </c:pt>
                <c:pt idx="15874">
                  <c:v>1.15273665869609E-4</c:v>
                </c:pt>
                <c:pt idx="15875">
                  <c:v>1.12071465991903E-4</c:v>
                </c:pt>
                <c:pt idx="15876">
                  <c:v>1.0744987957878E-4</c:v>
                </c:pt>
                <c:pt idx="15877">
                  <c:v>1.02363024780061E-4</c:v>
                </c:pt>
                <c:pt idx="15878">
                  <c:v>9.9079683423042297E-5</c:v>
                </c:pt>
                <c:pt idx="15879">
                  <c:v>9.7356489277444793E-5</c:v>
                </c:pt>
                <c:pt idx="15880">
                  <c:v>9.5007941126823398E-5</c:v>
                </c:pt>
                <c:pt idx="15881">
                  <c:v>9.1364832769613699E-5</c:v>
                </c:pt>
                <c:pt idx="15882">
                  <c:v>8.7813015852589201E-5</c:v>
                </c:pt>
                <c:pt idx="15883">
                  <c:v>8.5201907495502396E-5</c:v>
                </c:pt>
                <c:pt idx="15884">
                  <c:v>8.2788967119995505E-5</c:v>
                </c:pt>
                <c:pt idx="15885">
                  <c:v>7.9958139394875602E-5</c:v>
                </c:pt>
                <c:pt idx="15886">
                  <c:v>7.72991770645603E-5</c:v>
                </c:pt>
                <c:pt idx="15887">
                  <c:v>7.5400341302156394E-5</c:v>
                </c:pt>
                <c:pt idx="15888">
                  <c:v>7.3751536547206302E-5</c:v>
                </c:pt>
                <c:pt idx="15889">
                  <c:v>7.16010908945464E-5</c:v>
                </c:pt>
                <c:pt idx="15890">
                  <c:v>6.9119494582992006E-5</c:v>
                </c:pt>
                <c:pt idx="15891">
                  <c:v>6.6989508923143094E-5</c:v>
                </c:pt>
                <c:pt idx="15892">
                  <c:v>6.5319378336425898E-5</c:v>
                </c:pt>
                <c:pt idx="15893">
                  <c:v>6.3673782278783606E-5</c:v>
                </c:pt>
                <c:pt idx="15894">
                  <c:v>6.1898652347736101E-5</c:v>
                </c:pt>
                <c:pt idx="15895">
                  <c:v>6.0269176174187999E-5</c:v>
                </c:pt>
                <c:pt idx="15896">
                  <c:v>5.8886664191959399E-5</c:v>
                </c:pt>
                <c:pt idx="15897">
                  <c:v>5.7483248383505297E-5</c:v>
                </c:pt>
                <c:pt idx="15898">
                  <c:v>5.59029358555563E-5</c:v>
                </c:pt>
                <c:pt idx="15899">
                  <c:v>5.4361964430427199E-5</c:v>
                </c:pt>
                <c:pt idx="15900">
                  <c:v>5.3079533245181699E-5</c:v>
                </c:pt>
                <c:pt idx="15901">
                  <c:v>5.1958180847577798E-5</c:v>
                </c:pt>
                <c:pt idx="15902">
                  <c:v>5.0796417781384702E-5</c:v>
                </c:pt>
                <c:pt idx="15903">
                  <c:v>4.9599610065342899E-5</c:v>
                </c:pt>
                <c:pt idx="15904">
                  <c:v>4.8494166549062397E-5</c:v>
                </c:pt>
                <c:pt idx="15905">
                  <c:v>4.74790394946467E-5</c:v>
                </c:pt>
                <c:pt idx="15906">
                  <c:v>4.6452812966890599E-5</c:v>
                </c:pt>
                <c:pt idx="15907">
                  <c:v>4.5414519263431403E-5</c:v>
                </c:pt>
                <c:pt idx="15908">
                  <c:v>4.4464963139034801E-5</c:v>
                </c:pt>
                <c:pt idx="15909">
                  <c:v>4.3632771848933798E-5</c:v>
                </c:pt>
                <c:pt idx="15910">
                  <c:v>4.2832874896703302E-5</c:v>
                </c:pt>
                <c:pt idx="15911">
                  <c:v>4.2005674913525602E-5</c:v>
                </c:pt>
                <c:pt idx="15912">
                  <c:v>4.11923210776877E-5</c:v>
                </c:pt>
                <c:pt idx="15913">
                  <c:v>4.04433521907777E-5</c:v>
                </c:pt>
                <c:pt idx="15914">
                  <c:v>3.9738926716381697E-5</c:v>
                </c:pt>
                <c:pt idx="15915">
                  <c:v>3.9044349250616499E-5</c:v>
                </c:pt>
                <c:pt idx="15916">
                  <c:v>3.8373262214008698E-5</c:v>
                </c:pt>
                <c:pt idx="15917">
                  <c:v>3.77562209905591E-5</c:v>
                </c:pt>
                <c:pt idx="15918">
                  <c:v>3.7180248909862698E-5</c:v>
                </c:pt>
                <c:pt idx="15919">
                  <c:v>3.66085732821375E-5</c:v>
                </c:pt>
                <c:pt idx="15920">
                  <c:v>3.6038461985299398E-5</c:v>
                </c:pt>
                <c:pt idx="15921">
                  <c:v>3.549830216798E-5</c:v>
                </c:pt>
                <c:pt idx="15922">
                  <c:v>3.4998240153072402E-5</c:v>
                </c:pt>
                <c:pt idx="15923">
                  <c:v>3.45208063663449E-5</c:v>
                </c:pt>
                <c:pt idx="15924">
                  <c:v>3.4054704883601503E-5</c:v>
                </c:pt>
                <c:pt idx="15925">
                  <c:v>3.3609288948355202E-5</c:v>
                </c:pt>
                <c:pt idx="15926">
                  <c:v>3.3190546673722599E-5</c:v>
                </c:pt>
                <c:pt idx="15927">
                  <c:v>3.27878951793536E-5</c:v>
                </c:pt>
                <c:pt idx="15928">
                  <c:v>3.2392534194514203E-5</c:v>
                </c:pt>
                <c:pt idx="15929">
                  <c:v>3.20110739266965E-5</c:v>
                </c:pt>
                <c:pt idx="15930">
                  <c:v>3.1653635232942199E-5</c:v>
                </c:pt>
                <c:pt idx="15931">
                  <c:v>3.1316681997850497E-5</c:v>
                </c:pt>
                <c:pt idx="15932">
                  <c:v>3.0990970117272802E-5</c:v>
                </c:pt>
                <c:pt idx="15933">
                  <c:v>3.0674684239784303E-5</c:v>
                </c:pt>
                <c:pt idx="15934">
                  <c:v>3.0373323170351799E-5</c:v>
                </c:pt>
                <c:pt idx="15935">
                  <c:v>3.0086725018918501E-5</c:v>
                </c:pt>
                <c:pt idx="15936">
                  <c:v>2.98101840598974E-5</c:v>
                </c:pt>
                <c:pt idx="15937">
                  <c:v>2.9542999982368201E-5</c:v>
                </c:pt>
                <c:pt idx="15938">
                  <c:v>2.9288426958373799E-5</c:v>
                </c:pt>
                <c:pt idx="15939">
                  <c:v>2.90483058051905E-5</c:v>
                </c:pt>
                <c:pt idx="15940">
                  <c:v>2.8818209102610099E-5</c:v>
                </c:pt>
                <c:pt idx="15941">
                  <c:v>2.8594973628060002E-5</c:v>
                </c:pt>
                <c:pt idx="15942">
                  <c:v>2.8380070943967399E-5</c:v>
                </c:pt>
                <c:pt idx="15943">
                  <c:v>2.8175627448945299E-5</c:v>
                </c:pt>
                <c:pt idx="15944">
                  <c:v>2.7980513550574001E-5</c:v>
                </c:pt>
                <c:pt idx="15945">
                  <c:v>2.7792895707534599E-5</c:v>
                </c:pt>
                <c:pt idx="15946">
                  <c:v>2.76128757832339E-5</c:v>
                </c:pt>
                <c:pt idx="15947">
                  <c:v>2.7441197744337801E-5</c:v>
                </c:pt>
                <c:pt idx="15948">
                  <c:v>2.7277692424831898E-5</c:v>
                </c:pt>
                <c:pt idx="15949">
                  <c:v>2.7119996957480901E-5</c:v>
                </c:pt>
                <c:pt idx="15950">
                  <c:v>2.6968024030793499E-5</c:v>
                </c:pt>
                <c:pt idx="15951">
                  <c:v>2.6822717700270001E-5</c:v>
                </c:pt>
                <c:pt idx="15952">
                  <c:v>2.6684454496717101E-5</c:v>
                </c:pt>
                <c:pt idx="15953">
                  <c:v>2.6552244889899201E-5</c:v>
                </c:pt>
                <c:pt idx="15954">
                  <c:v>2.6424726456752999E-5</c:v>
                </c:pt>
                <c:pt idx="15955">
                  <c:v>2.630314520502E-5</c:v>
                </c:pt>
                <c:pt idx="15956">
                  <c:v>2.6186797185801E-5</c:v>
                </c:pt>
                <c:pt idx="15957">
                  <c:v>2.6075140340253701E-5</c:v>
                </c:pt>
                <c:pt idx="15958">
                  <c:v>2.59675816778326E-5</c:v>
                </c:pt>
                <c:pt idx="15959">
                  <c:v>2.5864967028610402E-5</c:v>
                </c:pt>
                <c:pt idx="15960">
                  <c:v>2.57668652920984E-5</c:v>
                </c:pt>
                <c:pt idx="15961">
                  <c:v>2.5673016352811801E-5</c:v>
                </c:pt>
                <c:pt idx="15962">
                  <c:v>2.55831382673932E-5</c:v>
                </c:pt>
                <c:pt idx="15963">
                  <c:v>2.54964343184838E-5</c:v>
                </c:pt>
                <c:pt idx="15964">
                  <c:v>2.54141741606873E-5</c:v>
                </c:pt>
                <c:pt idx="15965">
                  <c:v>2.5334902602480701E-5</c:v>
                </c:pt>
                <c:pt idx="15966">
                  <c:v>2.5259161702706499E-5</c:v>
                </c:pt>
                <c:pt idx="15967">
                  <c:v>2.5186385755659999E-5</c:v>
                </c:pt>
                <c:pt idx="15968">
                  <c:v>2.5116916731349199E-5</c:v>
                </c:pt>
                <c:pt idx="15969">
                  <c:v>2.50505163421621E-5</c:v>
                </c:pt>
                <c:pt idx="15970">
                  <c:v>2.4986988137243299E-5</c:v>
                </c:pt>
                <c:pt idx="15971">
                  <c:v>2.49257082032273E-5</c:v>
                </c:pt>
                <c:pt idx="15972">
                  <c:v>2.4867133106454299E-5</c:v>
                </c:pt>
                <c:pt idx="15973">
                  <c:v>2.4811124603729698E-5</c:v>
                </c:pt>
                <c:pt idx="15974">
                  <c:v>2.4757580831646899E-5</c:v>
                </c:pt>
                <c:pt idx="15975">
                  <c:v>2.47062434937106E-5</c:v>
                </c:pt>
                <c:pt idx="15976">
                  <c:v>2.4657032554387101E-5</c:v>
                </c:pt>
                <c:pt idx="15977">
                  <c:v>2.4610126274637902E-5</c:v>
                </c:pt>
                <c:pt idx="15978">
                  <c:v>2.45648116106167E-5</c:v>
                </c:pt>
                <c:pt idx="15979">
                  <c:v>2.4521721570636098E-5</c:v>
                </c:pt>
                <c:pt idx="15980">
                  <c:v>2.4480348656652499E-5</c:v>
                </c:pt>
                <c:pt idx="15981">
                  <c:v>2.4440607376163802E-5</c:v>
                </c:pt>
                <c:pt idx="15982">
                  <c:v>2.4402808776358098E-5</c:v>
                </c:pt>
                <c:pt idx="15983">
                  <c:v>2.4366579964407699E-5</c:v>
                </c:pt>
                <c:pt idx="15984">
                  <c:v>2.4331757231266201E-5</c:v>
                </c:pt>
                <c:pt idx="15985">
                  <c:v>2.4298315111082101E-5</c:v>
                </c:pt>
                <c:pt idx="15986">
                  <c:v>2.4266379114123999E-5</c:v>
                </c:pt>
                <c:pt idx="15987">
                  <c:v>2.4236038370872899E-5</c:v>
                </c:pt>
                <c:pt idx="15988">
                  <c:v>2.4206685338867801E-5</c:v>
                </c:pt>
                <c:pt idx="15989">
                  <c:v>2.4178692910936698E-5</c:v>
                </c:pt>
                <c:pt idx="15990">
                  <c:v>2.4151800971594598E-5</c:v>
                </c:pt>
                <c:pt idx="15991">
                  <c:v>2.41261859628139E-5</c:v>
                </c:pt>
                <c:pt idx="15992">
                  <c:v>2.4101802409859401E-5</c:v>
                </c:pt>
                <c:pt idx="15993">
                  <c:v>2.4078191927401302E-5</c:v>
                </c:pt>
                <c:pt idx="15994">
                  <c:v>2.4055962057900601E-5</c:v>
                </c:pt>
                <c:pt idx="15995">
                  <c:v>2.40342833421892E-5</c:v>
                </c:pt>
                <c:pt idx="15996">
                  <c:v>2.40134468185715E-5</c:v>
                </c:pt>
                <c:pt idx="15997">
                  <c:v>2.3993561626412002E-5</c:v>
                </c:pt>
                <c:pt idx="15998">
                  <c:v>2.3974846044438901E-5</c:v>
                </c:pt>
                <c:pt idx="15999">
                  <c:v>2.3956661607371599E-5</c:v>
                </c:pt>
                <c:pt idx="16000">
                  <c:v>2.3939439415698902E-5</c:v>
                </c:pt>
                <c:pt idx="16001">
                  <c:v>2.3923001208459E-5</c:v>
                </c:pt>
                <c:pt idx="16002">
                  <c:v>2.3906963178888001E-5</c:v>
                </c:pt>
                <c:pt idx="16003">
                  <c:v>2.38917564274743E-5</c:v>
                </c:pt>
                <c:pt idx="16004">
                  <c:v>2.38772590819281E-5</c:v>
                </c:pt>
                <c:pt idx="16005">
                  <c:v>2.38631473621353E-5</c:v>
                </c:pt>
                <c:pt idx="16006">
                  <c:v>2.3849714125390198E-5</c:v>
                </c:pt>
                <c:pt idx="16007">
                  <c:v>2.3837013941374601E-5</c:v>
                </c:pt>
                <c:pt idx="16008">
                  <c:v>2.3825021344236999E-5</c:v>
                </c:pt>
                <c:pt idx="16009">
                  <c:v>2.3813150619389499E-5</c:v>
                </c:pt>
                <c:pt idx="16010">
                  <c:v>2.3802014766260999E-5</c:v>
                </c:pt>
                <c:pt idx="16011">
                  <c:v>2.3791335479472801E-5</c:v>
                </c:pt>
                <c:pt idx="16012">
                  <c:v>2.3781154595781101E-5</c:v>
                </c:pt>
                <c:pt idx="16013">
                  <c:v>2.3771339328959601E-5</c:v>
                </c:pt>
                <c:pt idx="16014">
                  <c:v>2.3761989723425399E-5</c:v>
                </c:pt>
                <c:pt idx="16015">
                  <c:v>2.3753211280563799E-5</c:v>
                </c:pt>
                <c:pt idx="16016">
                  <c:v>2.3744343707221601E-5</c:v>
                </c:pt>
                <c:pt idx="16017">
                  <c:v>2.37361273320857E-5</c:v>
                </c:pt>
                <c:pt idx="16018">
                  <c:v>2.3728409360046498E-5</c:v>
                </c:pt>
                <c:pt idx="16019">
                  <c:v>2.3720649551250999E-5</c:v>
                </c:pt>
                <c:pt idx="16020">
                  <c:v>2.3713299015071199E-5</c:v>
                </c:pt>
                <c:pt idx="16021">
                  <c:v>2.3706499632680799E-5</c:v>
                </c:pt>
                <c:pt idx="16022">
                  <c:v>2.3700040401308801E-5</c:v>
                </c:pt>
                <c:pt idx="16023">
                  <c:v>2.36936684814282E-5</c:v>
                </c:pt>
                <c:pt idx="16024">
                  <c:v>2.3687498469371301E-5</c:v>
                </c:pt>
                <c:pt idx="16025">
                  <c:v>2.3681852326262702E-5</c:v>
                </c:pt>
                <c:pt idx="16026">
                  <c:v>2.3676482669543499E-5</c:v>
                </c:pt>
                <c:pt idx="16027">
                  <c:v>2.3671005692449398E-5</c:v>
                </c:pt>
                <c:pt idx="16028">
                  <c:v>2.3666065317229402E-5</c:v>
                </c:pt>
                <c:pt idx="16029">
                  <c:v>2.3661028535570898E-5</c:v>
                </c:pt>
                <c:pt idx="16030">
                  <c:v>2.3656612029299099E-5</c:v>
                </c:pt>
                <c:pt idx="16031">
                  <c:v>2.3652064555790299E-5</c:v>
                </c:pt>
                <c:pt idx="16032">
                  <c:v>2.3647737179999199E-5</c:v>
                </c:pt>
                <c:pt idx="16033">
                  <c:v>2.3643613531021401E-5</c:v>
                </c:pt>
                <c:pt idx="16034">
                  <c:v>2.3639875507797101E-5</c:v>
                </c:pt>
                <c:pt idx="16035">
                  <c:v>2.36360101553146E-5</c:v>
                </c:pt>
                <c:pt idx="16036">
                  <c:v>2.3632774173165699E-5</c:v>
                </c:pt>
                <c:pt idx="16037">
                  <c:v>2.36293089983519E-5</c:v>
                </c:pt>
                <c:pt idx="16038">
                  <c:v>2.3625783796887801E-5</c:v>
                </c:pt>
                <c:pt idx="16039">
                  <c:v>2.36227569985203E-5</c:v>
                </c:pt>
                <c:pt idx="16040">
                  <c:v>2.3619830244569999E-5</c:v>
                </c:pt>
                <c:pt idx="16041">
                  <c:v>2.3617025362909799E-5</c:v>
                </c:pt>
                <c:pt idx="16042">
                  <c:v>2.36143496294972E-5</c:v>
                </c:pt>
                <c:pt idx="16043">
                  <c:v>2.3611877622897699E-5</c:v>
                </c:pt>
                <c:pt idx="16044">
                  <c:v>2.3609232812305001E-5</c:v>
                </c:pt>
                <c:pt idx="16045">
                  <c:v>2.36070281971479E-5</c:v>
                </c:pt>
                <c:pt idx="16046">
                  <c:v>2.3604859961778901E-5</c:v>
                </c:pt>
                <c:pt idx="16047">
                  <c:v>2.3602498913533E-5</c:v>
                </c:pt>
                <c:pt idx="16048">
                  <c:v>2.3600570784765299E-5</c:v>
                </c:pt>
                <c:pt idx="16049">
                  <c:v>2.35986008192413E-5</c:v>
                </c:pt>
                <c:pt idx="16050">
                  <c:v>2.3596436221850999E-5</c:v>
                </c:pt>
                <c:pt idx="16051">
                  <c:v>2.3594655431224998E-5</c:v>
                </c:pt>
                <c:pt idx="16052">
                  <c:v>2.3592978322994899E-5</c:v>
                </c:pt>
                <c:pt idx="16053">
                  <c:v>2.3591286662849601E-5</c:v>
                </c:pt>
                <c:pt idx="16054">
                  <c:v>2.3589584088767899E-5</c:v>
                </c:pt>
                <c:pt idx="16055">
                  <c:v>2.3588145268149701E-5</c:v>
                </c:pt>
                <c:pt idx="16056">
                  <c:v>2.3586659153807001E-5</c:v>
                </c:pt>
                <c:pt idx="16057">
                  <c:v>2.35853422054788E-5</c:v>
                </c:pt>
                <c:pt idx="16058">
                  <c:v>2.3584045266034099E-5</c:v>
                </c:pt>
                <c:pt idx="16059">
                  <c:v>2.3582653739140399E-5</c:v>
                </c:pt>
                <c:pt idx="16060">
                  <c:v>2.35814932239009E-5</c:v>
                </c:pt>
                <c:pt idx="16061">
                  <c:v>2.3580578272230899E-5</c:v>
                </c:pt>
                <c:pt idx="16062">
                  <c:v>2.3579334083478901E-5</c:v>
                </c:pt>
                <c:pt idx="16063">
                  <c:v>2.3578124455525499E-5</c:v>
                </c:pt>
                <c:pt idx="16064">
                  <c:v>2.3577222236781401E-5</c:v>
                </c:pt>
                <c:pt idx="16065">
                  <c:v>2.35760162468068E-5</c:v>
                </c:pt>
                <c:pt idx="16066">
                  <c:v>2.35753268498229E-5</c:v>
                </c:pt>
                <c:pt idx="16067">
                  <c:v>2.3574570150231001E-5</c:v>
                </c:pt>
                <c:pt idx="16068">
                  <c:v>2.35734696616419E-5</c:v>
                </c:pt>
                <c:pt idx="16069">
                  <c:v>2.3572836653329402E-5</c:v>
                </c:pt>
                <c:pt idx="16070">
                  <c:v>2.3571750716655502E-5</c:v>
                </c:pt>
                <c:pt idx="16071">
                  <c:v>2.35712523135589E-5</c:v>
                </c:pt>
                <c:pt idx="16072">
                  <c:v>2.3570612029288899E-5</c:v>
                </c:pt>
                <c:pt idx="16073">
                  <c:v>2.35699117183685E-5</c:v>
                </c:pt>
                <c:pt idx="16074">
                  <c:v>2.3569040422444201E-5</c:v>
                </c:pt>
                <c:pt idx="16075">
                  <c:v>2.35687130043516E-5</c:v>
                </c:pt>
                <c:pt idx="16076">
                  <c:v>2.3568123651784801E-5</c:v>
                </c:pt>
                <c:pt idx="16077">
                  <c:v>2.3567536118207499E-5</c:v>
                </c:pt>
                <c:pt idx="16078">
                  <c:v>2.35670268011745E-5</c:v>
                </c:pt>
                <c:pt idx="16079">
                  <c:v>2.3566386516904499E-5</c:v>
                </c:pt>
                <c:pt idx="16080">
                  <c:v>2.3565989977214499E-5</c:v>
                </c:pt>
                <c:pt idx="16081">
                  <c:v>2.3565711671835699E-5</c:v>
                </c:pt>
                <c:pt idx="16082">
                  <c:v>2.3565100491396199E-5</c:v>
                </c:pt>
                <c:pt idx="16083">
                  <c:v>2.3564747607451901E-5</c:v>
                </c:pt>
                <c:pt idx="16084">
                  <c:v>2.3564278308185701E-5</c:v>
                </c:pt>
                <c:pt idx="16085">
                  <c:v>2.35638035519514E-5</c:v>
                </c:pt>
                <c:pt idx="16086">
                  <c:v>2.35634379350813E-5</c:v>
                </c:pt>
                <c:pt idx="16087">
                  <c:v>2.3562881324323798E-5</c:v>
                </c:pt>
                <c:pt idx="16088">
                  <c:v>2.35626575886272E-5</c:v>
                </c:pt>
                <c:pt idx="16089">
                  <c:v>2.35624884226127E-5</c:v>
                </c:pt>
                <c:pt idx="16090">
                  <c:v>2.3562020942335901E-5</c:v>
                </c:pt>
                <c:pt idx="16091">
                  <c:v>2.3561844500363801E-5</c:v>
                </c:pt>
                <c:pt idx="16092">
                  <c:v>2.3561475245514902E-5</c:v>
                </c:pt>
                <c:pt idx="16093">
                  <c:v>2.3561369744129499E-5</c:v>
                </c:pt>
                <c:pt idx="16094">
                  <c:v>2.3561022317153402E-5</c:v>
                </c:pt>
                <c:pt idx="16095">
                  <c:v>2.3560733097838201E-5</c:v>
                </c:pt>
                <c:pt idx="16096">
                  <c:v>2.3560476620332301E-5</c:v>
                </c:pt>
                <c:pt idx="16097">
                  <c:v>2.35600346059073E-5</c:v>
                </c:pt>
                <c:pt idx="16098">
                  <c:v>2.3560118279419799E-5</c:v>
                </c:pt>
                <c:pt idx="16099">
                  <c:v>2.3559918190585399E-5</c:v>
                </c:pt>
                <c:pt idx="16100">
                  <c:v>2.3559827241115299E-5</c:v>
                </c:pt>
                <c:pt idx="16101">
                  <c:v>2.3559550754725899E-5</c:v>
                </c:pt>
                <c:pt idx="16102">
                  <c:v>2.35593179240823E-5</c:v>
                </c:pt>
                <c:pt idx="16103">
                  <c:v>2.3559099645353799E-5</c:v>
                </c:pt>
                <c:pt idx="16104">
                  <c:v>2.3559272449347201E-5</c:v>
                </c:pt>
                <c:pt idx="16105">
                  <c:v>2.35589322983287E-5</c:v>
                </c:pt>
                <c:pt idx="16106">
                  <c:v>2.3558710381621502E-5</c:v>
                </c:pt>
                <c:pt idx="16107">
                  <c:v>2.3558306565973901E-5</c:v>
                </c:pt>
                <c:pt idx="16108">
                  <c:v>2.3558304746984501E-5</c:v>
                </c:pt>
                <c:pt idx="16109">
                  <c:v>2.3558124667033499E-5</c:v>
                </c:pt>
                <c:pt idx="16110">
                  <c:v>2.35582156165037E-5</c:v>
                </c:pt>
                <c:pt idx="16111">
                  <c:v>2.35580973821925E-5</c:v>
                </c:pt>
                <c:pt idx="16112">
                  <c:v>2.3557795429951501E-5</c:v>
                </c:pt>
                <c:pt idx="16113">
                  <c:v>2.35580173466587E-5</c:v>
                </c:pt>
                <c:pt idx="16114">
                  <c:v>2.35576681006933E-5</c:v>
                </c:pt>
                <c:pt idx="16115">
                  <c:v>2.3557618987979401E-5</c:v>
                </c:pt>
                <c:pt idx="16116">
                  <c:v>2.3557473468827101E-5</c:v>
                </c:pt>
                <c:pt idx="16117">
                  <c:v>2.3557671738672101E-5</c:v>
                </c:pt>
                <c:pt idx="16118">
                  <c:v>2.3557215172331801E-5</c:v>
                </c:pt>
                <c:pt idx="16119">
                  <c:v>2.3557247914141E-5</c:v>
                </c:pt>
                <c:pt idx="16120">
                  <c:v>2.3557337044621801E-5</c:v>
                </c:pt>
                <c:pt idx="16121">
                  <c:v>2.3557126041851E-5</c:v>
                </c:pt>
                <c:pt idx="16122">
                  <c:v>2.35570096265292E-5</c:v>
                </c:pt>
                <c:pt idx="16123">
                  <c:v>2.3557033273391399E-5</c:v>
                </c:pt>
                <c:pt idx="16124">
                  <c:v>2.35569896176457E-5</c:v>
                </c:pt>
                <c:pt idx="16125">
                  <c:v>2.35569350479636E-5</c:v>
                </c:pt>
                <c:pt idx="16126">
                  <c:v>2.35568113566842E-5</c:v>
                </c:pt>
                <c:pt idx="16127">
                  <c:v>2.3556774976896098E-5</c:v>
                </c:pt>
                <c:pt idx="16128">
                  <c:v>2.3556960513815301E-5</c:v>
                </c:pt>
                <c:pt idx="16129">
                  <c:v>2.3556718588224599E-5</c:v>
                </c:pt>
                <c:pt idx="16130">
                  <c:v>2.35567549680127E-5</c:v>
                </c:pt>
                <c:pt idx="16131">
                  <c:v>2.3556571250082901E-5</c:v>
                </c:pt>
                <c:pt idx="16132">
                  <c:v>2.35565003094962E-5</c:v>
                </c:pt>
                <c:pt idx="16133">
                  <c:v>2.3556509404443201E-5</c:v>
                </c:pt>
                <c:pt idx="16134">
                  <c:v>2.3556685846415301E-5</c:v>
                </c:pt>
                <c:pt idx="16135">
                  <c:v>2.35564766626339E-5</c:v>
                </c:pt>
                <c:pt idx="16136">
                  <c:v>2.35564220929518E-5</c:v>
                </c:pt>
                <c:pt idx="16137">
                  <c:v>2.3556212909170399E-5</c:v>
                </c:pt>
                <c:pt idx="16138">
                  <c:v>2.3556343876407499E-5</c:v>
                </c:pt>
                <c:pt idx="16139">
                  <c:v>2.35561583394883E-5</c:v>
                </c:pt>
                <c:pt idx="16140">
                  <c:v>2.3556132873636701E-5</c:v>
                </c:pt>
                <c:pt idx="16141">
                  <c:v>2.3556332962471101E-5</c:v>
                </c:pt>
                <c:pt idx="16142">
                  <c:v>2.3556249288958501E-5</c:v>
                </c:pt>
                <c:pt idx="16143">
                  <c:v>2.3556151063530699E-5</c:v>
                </c:pt>
                <c:pt idx="16144">
                  <c:v>2.3556069209007499E-5</c:v>
                </c:pt>
                <c:pt idx="16145">
                  <c:v>2.3556225642096299E-5</c:v>
                </c:pt>
                <c:pt idx="16146">
                  <c:v>2.3556283849757199E-5</c:v>
                </c:pt>
                <c:pt idx="16147">
                  <c:v>2.3555801817565201E-5</c:v>
                </c:pt>
                <c:pt idx="16148">
                  <c:v>2.3556005544378398E-5</c:v>
                </c:pt>
                <c:pt idx="16149">
                  <c:v>2.3556067390018099E-5</c:v>
                </c:pt>
                <c:pt idx="16150">
                  <c:v>2.35559837165056E-5</c:v>
                </c:pt>
                <c:pt idx="16151">
                  <c:v>2.3555992811452601E-5</c:v>
                </c:pt>
                <c:pt idx="16152">
                  <c:v>2.3556094674859199E-5</c:v>
                </c:pt>
                <c:pt idx="16153">
                  <c:v>2.35562165471492E-5</c:v>
                </c:pt>
                <c:pt idx="16154">
                  <c:v>2.3555834559374499E-5</c:v>
                </c:pt>
                <c:pt idx="16155">
                  <c:v>2.35559782595374E-5</c:v>
                </c:pt>
                <c:pt idx="16156">
                  <c:v>2.3555941879749301E-5</c:v>
                </c:pt>
                <c:pt idx="16157">
                  <c:v>2.35559655266115E-5</c:v>
                </c:pt>
                <c:pt idx="16158">
                  <c:v>2.3555932784802301E-5</c:v>
                </c:pt>
                <c:pt idx="16159">
                  <c:v>2.3556021915283E-5</c:v>
                </c:pt>
                <c:pt idx="16160">
                  <c:v>2.3555878215120201E-5</c:v>
                </c:pt>
                <c:pt idx="16161">
                  <c:v>2.35559891734738E-5</c:v>
                </c:pt>
                <c:pt idx="16162">
                  <c:v>2.35557072301162E-5</c:v>
                </c:pt>
                <c:pt idx="16163">
                  <c:v>2.3555896405014199E-5</c:v>
                </c:pt>
                <c:pt idx="16164">
                  <c:v>2.3555825464427502E-5</c:v>
                </c:pt>
                <c:pt idx="16165">
                  <c:v>2.3555852749268501E-5</c:v>
                </c:pt>
                <c:pt idx="16166">
                  <c:v>2.3555701773148E-5</c:v>
                </c:pt>
                <c:pt idx="16167">
                  <c:v>2.3555816369480399E-5</c:v>
                </c:pt>
                <c:pt idx="16168">
                  <c:v>2.35558691201732E-5</c:v>
                </c:pt>
                <c:pt idx="16169">
                  <c:v>2.3555832740385099E-5</c:v>
                </c:pt>
                <c:pt idx="16170">
                  <c:v>2.35557636187877E-5</c:v>
                </c:pt>
                <c:pt idx="16171">
                  <c:v>2.35557909036288E-5</c:v>
                </c:pt>
                <c:pt idx="16172">
                  <c:v>2.3555890948045999E-5</c:v>
                </c:pt>
                <c:pt idx="16173">
                  <c:v>2.3555818188469901E-5</c:v>
                </c:pt>
                <c:pt idx="16174">
                  <c:v>2.3555752704851299E-5</c:v>
                </c:pt>
                <c:pt idx="16175">
                  <c:v>2.35557654377771E-5</c:v>
                </c:pt>
                <c:pt idx="16176">
                  <c:v>2.3555830921395699E-5</c:v>
                </c:pt>
                <c:pt idx="16177">
                  <c:v>2.3555896405014199E-5</c:v>
                </c:pt>
                <c:pt idx="16178">
                  <c:v>2.35557636187877E-5</c:v>
                </c:pt>
                <c:pt idx="16179">
                  <c:v>2.3555654479423501E-5</c:v>
                </c:pt>
                <c:pt idx="16180">
                  <c:v>2.3555638108518899E-5</c:v>
                </c:pt>
                <c:pt idx="16181">
                  <c:v>2.3555930965812901E-5</c:v>
                </c:pt>
                <c:pt idx="16182">
                  <c:v>2.3555750885861899E-5</c:v>
                </c:pt>
                <c:pt idx="16183">
                  <c:v>2.35557272389997E-5</c:v>
                </c:pt>
                <c:pt idx="16184">
                  <c:v>2.3555545340059301E-5</c:v>
                </c:pt>
                <c:pt idx="16185">
                  <c:v>2.3555548978038098E-5</c:v>
                </c:pt>
                <c:pt idx="16186">
                  <c:v>2.35559054999612E-5</c:v>
                </c:pt>
                <c:pt idx="16187">
                  <c:v>2.35556472034659E-5</c:v>
                </c:pt>
                <c:pt idx="16188">
                  <c:v>2.35554107348435E-5</c:v>
                </c:pt>
                <c:pt idx="16189">
                  <c:v>2.3555809093522799E-5</c:v>
                </c:pt>
                <c:pt idx="16190">
                  <c:v>2.3555558072985099E-5</c:v>
                </c:pt>
                <c:pt idx="16191">
                  <c:v>2.3555523512186499E-5</c:v>
                </c:pt>
                <c:pt idx="16192">
                  <c:v>2.35557272389997E-5</c:v>
                </c:pt>
                <c:pt idx="16193">
                  <c:v>2.3555654479423501E-5</c:v>
                </c:pt>
                <c:pt idx="16194">
                  <c:v>2.35555307881441E-5</c:v>
                </c:pt>
                <c:pt idx="16195">
                  <c:v>2.3555627194582502E-5</c:v>
                </c:pt>
                <c:pt idx="16196">
                  <c:v>2.35554489336209E-5</c:v>
                </c:pt>
                <c:pt idx="16197">
                  <c:v>2.3555658117402301E-5</c:v>
                </c:pt>
                <c:pt idx="16198">
                  <c:v>2.3555618099635501E-5</c:v>
                </c:pt>
                <c:pt idx="16199">
                  <c:v>2.3555548978038098E-5</c:v>
                </c:pt>
                <c:pt idx="16200">
                  <c:v>2.3555718144052699E-5</c:v>
                </c:pt>
                <c:pt idx="16201">
                  <c:v>2.35556708503282E-5</c:v>
                </c:pt>
                <c:pt idx="16202">
                  <c:v>2.35556708503282E-5</c:v>
                </c:pt>
                <c:pt idx="16203">
                  <c:v>2.35556453844765E-5</c:v>
                </c:pt>
                <c:pt idx="16204">
                  <c:v>2.35555926337838E-5</c:v>
                </c:pt>
                <c:pt idx="16205">
                  <c:v>2.3555710868095099E-5</c:v>
                </c:pt>
                <c:pt idx="16206">
                  <c:v>2.3555603547720201E-5</c:v>
                </c:pt>
                <c:pt idx="16207">
                  <c:v>2.35557654377771E-5</c:v>
                </c:pt>
                <c:pt idx="16208">
                  <c:v>2.35557254200103E-5</c:v>
                </c:pt>
                <c:pt idx="16209">
                  <c:v>2.3555756342830099E-5</c:v>
                </c:pt>
                <c:pt idx="16210">
                  <c:v>2.3555799998575801E-5</c:v>
                </c:pt>
                <c:pt idx="16211">
                  <c:v>2.3555503503302999E-5</c:v>
                </c:pt>
                <c:pt idx="16212">
                  <c:v>2.3555689040222198E-5</c:v>
                </c:pt>
                <c:pt idx="16213">
                  <c:v>2.3555674488307001E-5</c:v>
                </c:pt>
                <c:pt idx="16214">
                  <c:v>1.0612135753035601E-2</c:v>
                </c:pt>
                <c:pt idx="16215">
                  <c:v>4.6159867197275196E-3</c:v>
                </c:pt>
                <c:pt idx="16216">
                  <c:v>9.3755573034286499E-3</c:v>
                </c:pt>
                <c:pt idx="16217">
                  <c:v>8.1018591299653105E-3</c:v>
                </c:pt>
                <c:pt idx="16218">
                  <c:v>4.6239243820309604E-3</c:v>
                </c:pt>
                <c:pt idx="16219">
                  <c:v>8.0639962106943096E-3</c:v>
                </c:pt>
                <c:pt idx="16220">
                  <c:v>7.2788405232131499E-3</c:v>
                </c:pt>
                <c:pt idx="16221">
                  <c:v>4.47024824097753E-3</c:v>
                </c:pt>
                <c:pt idx="16222">
                  <c:v>6.6410214640200199E-3</c:v>
                </c:pt>
                <c:pt idx="16223">
                  <c:v>6.6815912723541303E-3</c:v>
                </c:pt>
                <c:pt idx="16224">
                  <c:v>4.5034252107143402E-3</c:v>
                </c:pt>
                <c:pt idx="16225">
                  <c:v>5.7003619149327304E-3</c:v>
                </c:pt>
                <c:pt idx="16226">
                  <c:v>6.2252790667116599E-3</c:v>
                </c:pt>
                <c:pt idx="16227">
                  <c:v>4.5708268880844099E-3</c:v>
                </c:pt>
                <c:pt idx="16228">
                  <c:v>4.8511801287531896E-3</c:v>
                </c:pt>
                <c:pt idx="16229">
                  <c:v>5.7391310110688201E-3</c:v>
                </c:pt>
                <c:pt idx="16230">
                  <c:v>4.6775396913289998E-3</c:v>
                </c:pt>
                <c:pt idx="16231">
                  <c:v>4.4996137730777298E-3</c:v>
                </c:pt>
                <c:pt idx="16232">
                  <c:v>5.2481363527476796E-3</c:v>
                </c:pt>
                <c:pt idx="16233">
                  <c:v>4.7339596785604997E-3</c:v>
                </c:pt>
                <c:pt idx="16234">
                  <c:v>4.2473883368074903E-3</c:v>
                </c:pt>
                <c:pt idx="16235">
                  <c:v>4.8074964433908497E-3</c:v>
                </c:pt>
                <c:pt idx="16236">
                  <c:v>4.7390032559633298E-3</c:v>
                </c:pt>
                <c:pt idx="16237">
                  <c:v>4.2352597229182703E-3</c:v>
                </c:pt>
                <c:pt idx="16238">
                  <c:v>4.5053455978631999E-3</c:v>
                </c:pt>
                <c:pt idx="16239">
                  <c:v>4.65025519952178E-3</c:v>
                </c:pt>
                <c:pt idx="16240">
                  <c:v>4.24988754093647E-3</c:v>
                </c:pt>
                <c:pt idx="16241">
                  <c:v>4.2709861882030999E-3</c:v>
                </c:pt>
                <c:pt idx="16242">
                  <c:v>4.50921431183815E-3</c:v>
                </c:pt>
                <c:pt idx="16243">
                  <c:v>4.2854170314967598E-3</c:v>
                </c:pt>
                <c:pt idx="16244">
                  <c:v>4.18611941859126E-3</c:v>
                </c:pt>
                <c:pt idx="16245">
                  <c:v>4.38693817704916E-3</c:v>
                </c:pt>
                <c:pt idx="16246">
                  <c:v>4.3108714744448696E-3</c:v>
                </c:pt>
                <c:pt idx="16247">
                  <c:v>4.1508278809487802E-3</c:v>
                </c:pt>
                <c:pt idx="16248">
                  <c:v>4.2655849829316096E-3</c:v>
                </c:pt>
                <c:pt idx="16249">
                  <c:v>4.2881960980594202E-3</c:v>
                </c:pt>
                <c:pt idx="16250">
                  <c:v>4.1500465013086796E-3</c:v>
                </c:pt>
                <c:pt idx="16251">
                  <c:v>4.1916691698133998E-3</c:v>
                </c:pt>
                <c:pt idx="16252">
                  <c:v>4.2594433762133104E-3</c:v>
                </c:pt>
                <c:pt idx="16253">
                  <c:v>4.1699851863086198E-3</c:v>
                </c:pt>
                <c:pt idx="16254">
                  <c:v>4.1515328921377702E-3</c:v>
                </c:pt>
                <c:pt idx="16255">
                  <c:v>4.21997113153338E-3</c:v>
                </c:pt>
                <c:pt idx="16256">
                  <c:v>4.1773761622607699E-3</c:v>
                </c:pt>
                <c:pt idx="16257">
                  <c:v>4.1329339146614101E-3</c:v>
                </c:pt>
                <c:pt idx="16258">
                  <c:v>4.17996337637305E-3</c:v>
                </c:pt>
                <c:pt idx="16259">
                  <c:v>4.1752257384359802E-3</c:v>
                </c:pt>
                <c:pt idx="16260">
                  <c:v>4.1288537904620197E-3</c:v>
                </c:pt>
                <c:pt idx="16261">
                  <c:v>4.1510774753987798E-3</c:v>
                </c:pt>
                <c:pt idx="16262">
                  <c:v>4.1674887761473699E-3</c:v>
                </c:pt>
                <c:pt idx="16263">
                  <c:v>4.13271132856607E-3</c:v>
                </c:pt>
                <c:pt idx="16264">
                  <c:v>4.1344747878611096E-3</c:v>
                </c:pt>
                <c:pt idx="16265">
                  <c:v>4.1550262831151503E-3</c:v>
                </c:pt>
                <c:pt idx="16266">
                  <c:v>4.1344696655869501E-3</c:v>
                </c:pt>
                <c:pt idx="16267">
                  <c:v>4.1234465315937996E-3</c:v>
                </c:pt>
                <c:pt idx="16268">
                  <c:v>4.1405074298381797E-3</c:v>
                </c:pt>
                <c:pt idx="16269">
                  <c:v>4.1333092376589801E-3</c:v>
                </c:pt>
                <c:pt idx="16270">
                  <c:v>4.1190702468156797E-3</c:v>
                </c:pt>
                <c:pt idx="16271">
                  <c:v>4.1294023394584699E-3</c:v>
                </c:pt>
                <c:pt idx="16272">
                  <c:v>4.1306940838694598E-3</c:v>
                </c:pt>
                <c:pt idx="16273">
                  <c:v>4.1176499798893903E-3</c:v>
                </c:pt>
                <c:pt idx="16274">
                  <c:v>4.1205943562090397E-3</c:v>
                </c:pt>
                <c:pt idx="16275">
                  <c:v>4.1253673844039397E-3</c:v>
                </c:pt>
                <c:pt idx="16276">
                  <c:v>4.1161607950925801E-3</c:v>
                </c:pt>
                <c:pt idx="16277">
                  <c:v>4.1144173592328999E-3</c:v>
                </c:pt>
                <c:pt idx="16278">
                  <c:v>4.1197552345693103E-3</c:v>
                </c:pt>
                <c:pt idx="16279">
                  <c:v>4.1150706820189996E-3</c:v>
                </c:pt>
                <c:pt idx="16280">
                  <c:v>4.1110245510935801E-3</c:v>
                </c:pt>
                <c:pt idx="16281">
                  <c:v>4.1148359887301896E-3</c:v>
                </c:pt>
                <c:pt idx="16282">
                  <c:v>4.1133025661110904E-3</c:v>
                </c:pt>
                <c:pt idx="16283">
                  <c:v>4.1087293066084402E-3</c:v>
                </c:pt>
                <c:pt idx="16284">
                  <c:v>4.1104294359683999E-3</c:v>
                </c:pt>
                <c:pt idx="16285">
                  <c:v>4.1108569130301502E-3</c:v>
                </c:pt>
                <c:pt idx="16286">
                  <c:v>4.1071702726185296E-3</c:v>
                </c:pt>
                <c:pt idx="16287">
                  <c:v>4.1072429157793496E-3</c:v>
                </c:pt>
                <c:pt idx="16288">
                  <c:v>4.1084843687713198E-3</c:v>
                </c:pt>
                <c:pt idx="16289">
                  <c:v>4.1060419753193899E-3</c:v>
                </c:pt>
                <c:pt idx="16290">
                  <c:v>4.1050030849874002E-3</c:v>
                </c:pt>
                <c:pt idx="16291">
                  <c:v>4.1060955263674303E-3</c:v>
                </c:pt>
                <c:pt idx="16292">
                  <c:v>4.1047660633921597E-3</c:v>
                </c:pt>
                <c:pt idx="16293">
                  <c:v>4.1032726876437699E-3</c:v>
                </c:pt>
                <c:pt idx="16294">
                  <c:v>4.1039348579943197E-3</c:v>
                </c:pt>
                <c:pt idx="16295">
                  <c:v>4.1034771129488997E-3</c:v>
                </c:pt>
                <c:pt idx="16296">
                  <c:v>4.1020559147000304E-3</c:v>
                </c:pt>
                <c:pt idx="16297">
                  <c:v>4.10220585763454E-3</c:v>
                </c:pt>
                <c:pt idx="16298">
                  <c:v>4.1021816432476E-3</c:v>
                </c:pt>
                <c:pt idx="16299">
                  <c:v>4.1010184213519096E-3</c:v>
                </c:pt>
                <c:pt idx="16300">
                  <c:v>4.1007073596119898E-3</c:v>
                </c:pt>
                <c:pt idx="16301">
                  <c:v>4.1008242405950997E-3</c:v>
                </c:pt>
                <c:pt idx="16302">
                  <c:v>4.1000200435519201E-3</c:v>
                </c:pt>
                <c:pt idx="16303">
                  <c:v>4.0994863957166698E-3</c:v>
                </c:pt>
                <c:pt idx="16304">
                  <c:v>4.0995669551193697E-3</c:v>
                </c:pt>
                <c:pt idx="16305">
                  <c:v>4.0990621782839298E-3</c:v>
                </c:pt>
                <c:pt idx="16306">
                  <c:v>4.0984661318361803E-3</c:v>
                </c:pt>
                <c:pt idx="16307">
                  <c:v>4.0984260849654701E-3</c:v>
                </c:pt>
                <c:pt idx="16308">
                  <c:v>4.09814761951566E-3</c:v>
                </c:pt>
                <c:pt idx="16309">
                  <c:v>4.0975976735353496E-3</c:v>
                </c:pt>
                <c:pt idx="16310">
                  <c:v>4.0974472649395501E-3</c:v>
                </c:pt>
                <c:pt idx="16311">
                  <c:v>4.0972814895212702E-3</c:v>
                </c:pt>
                <c:pt idx="16312">
                  <c:v>4.0968232788145499E-3</c:v>
                </c:pt>
                <c:pt idx="16313">
                  <c:v>4.0965839289128798E-3</c:v>
                </c:pt>
                <c:pt idx="16314">
                  <c:v>4.0964619256555999E-3</c:v>
                </c:pt>
                <c:pt idx="16315">
                  <c:v>4.09611500799656E-3</c:v>
                </c:pt>
                <c:pt idx="16316">
                  <c:v>4.0958370082080399E-3</c:v>
                </c:pt>
                <c:pt idx="16317">
                  <c:v>4.0957191959023502E-3</c:v>
                </c:pt>
                <c:pt idx="16318">
                  <c:v>4.0954584255814596E-3</c:v>
                </c:pt>
                <c:pt idx="16319">
                  <c:v>4.0951790288090697E-3</c:v>
                </c:pt>
                <c:pt idx="16320">
                  <c:v>4.0950449183583303E-3</c:v>
                </c:pt>
                <c:pt idx="16321">
                  <c:v>4.0948470123112202E-3</c:v>
                </c:pt>
                <c:pt idx="16322">
                  <c:v>4.09458857029676E-3</c:v>
                </c:pt>
                <c:pt idx="16323">
                  <c:v>4.0944367647171003E-3</c:v>
                </c:pt>
                <c:pt idx="16324">
                  <c:v>4.0942770428955598E-3</c:v>
                </c:pt>
                <c:pt idx="16325">
                  <c:v>4.09405818209052E-3</c:v>
                </c:pt>
                <c:pt idx="16326">
                  <c:v>4.0938914753496699E-3</c:v>
                </c:pt>
                <c:pt idx="16327">
                  <c:v>4.0937517769634698E-3</c:v>
                </c:pt>
                <c:pt idx="16328">
                  <c:v>4.0935655124485501E-3</c:v>
                </c:pt>
                <c:pt idx="16329">
                  <c:v>4.0933992713689804E-3</c:v>
                </c:pt>
                <c:pt idx="16330">
                  <c:v>4.09327540546656E-3</c:v>
                </c:pt>
                <c:pt idx="16331">
                  <c:v>4.0931152179837201E-3</c:v>
                </c:pt>
                <c:pt idx="16332">
                  <c:v>4.0929568931460398E-3</c:v>
                </c:pt>
                <c:pt idx="16333">
                  <c:v>4.0928372181952E-3</c:v>
                </c:pt>
                <c:pt idx="16334">
                  <c:v>4.09270357340574E-3</c:v>
                </c:pt>
                <c:pt idx="16335">
                  <c:v>4.0925592184066798E-3</c:v>
                </c:pt>
                <c:pt idx="16336">
                  <c:v>4.0924432687461402E-3</c:v>
                </c:pt>
                <c:pt idx="16337">
                  <c:v>4.0923254564404496E-3</c:v>
                </c:pt>
                <c:pt idx="16338">
                  <c:v>4.0921918116509897E-3</c:v>
                </c:pt>
                <c:pt idx="16339">
                  <c:v>4.0920819155871903E-3</c:v>
                </c:pt>
                <c:pt idx="16340">
                  <c:v>4.0919748134911104E-3</c:v>
                </c:pt>
                <c:pt idx="16341">
                  <c:v>4.0918597951531402E-3</c:v>
                </c:pt>
                <c:pt idx="16342">
                  <c:v>4.0917526930570602E-3</c:v>
                </c:pt>
                <c:pt idx="16343">
                  <c:v>4.0916632860898998E-3</c:v>
                </c:pt>
                <c:pt idx="16344">
                  <c:v>4.0915571153163901E-3</c:v>
                </c:pt>
                <c:pt idx="16345">
                  <c:v>4.0914602577686301E-3</c:v>
                </c:pt>
                <c:pt idx="16346">
                  <c:v>4.0913741104304799E-3</c:v>
                </c:pt>
                <c:pt idx="16347">
                  <c:v>4.0912805125117302E-3</c:v>
                </c:pt>
                <c:pt idx="16348">
                  <c:v>4.0911897085607104E-3</c:v>
                </c:pt>
                <c:pt idx="16349">
                  <c:v>4.0911082178354298E-3</c:v>
                </c:pt>
                <c:pt idx="16350">
                  <c:v>4.0910290554165797E-3</c:v>
                </c:pt>
                <c:pt idx="16351">
                  <c:v>4.0909452363848704E-3</c:v>
                </c:pt>
                <c:pt idx="16352">
                  <c:v>4.0908730588853403E-3</c:v>
                </c:pt>
                <c:pt idx="16353">
                  <c:v>4.0907994844019404E-3</c:v>
                </c:pt>
                <c:pt idx="16354">
                  <c:v>4.0907226502895399E-3</c:v>
                </c:pt>
                <c:pt idx="16355">
                  <c:v>4.0906541980803004E-3</c:v>
                </c:pt>
                <c:pt idx="16356">
                  <c:v>4.0905866771936399E-3</c:v>
                </c:pt>
                <c:pt idx="16357">
                  <c:v>4.0905205532908396E-3</c:v>
                </c:pt>
                <c:pt idx="16358">
                  <c:v>4.0904544293880497E-3</c:v>
                </c:pt>
                <c:pt idx="16359">
                  <c:v>4.0903934277594098E-3</c:v>
                </c:pt>
                <c:pt idx="16360">
                  <c:v>4.09033428877592E-3</c:v>
                </c:pt>
                <c:pt idx="16361">
                  <c:v>4.09027375280857E-3</c:v>
                </c:pt>
                <c:pt idx="16362">
                  <c:v>4.0902192704379602E-3</c:v>
                </c:pt>
                <c:pt idx="16363">
                  <c:v>4.0901629254221899E-3</c:v>
                </c:pt>
                <c:pt idx="16364">
                  <c:v>4.0901098400354403E-3</c:v>
                </c:pt>
                <c:pt idx="16365">
                  <c:v>4.0900576859712601E-3</c:v>
                </c:pt>
                <c:pt idx="16366">
                  <c:v>4.0900092571973801E-3</c:v>
                </c:pt>
                <c:pt idx="16367">
                  <c:v>4.0899626910686502E-3</c:v>
                </c:pt>
                <c:pt idx="16368">
                  <c:v>4.0899137966334802E-3</c:v>
                </c:pt>
                <c:pt idx="16369">
                  <c:v>4.0898681618273302E-3</c:v>
                </c:pt>
                <c:pt idx="16370">
                  <c:v>4.0898248553276097E-3</c:v>
                </c:pt>
                <c:pt idx="16371">
                  <c:v>4.0897820144891704E-3</c:v>
                </c:pt>
                <c:pt idx="16372">
                  <c:v>4.0897396393120298E-3</c:v>
                </c:pt>
                <c:pt idx="16373">
                  <c:v>4.0897000581026103E-3</c:v>
                </c:pt>
                <c:pt idx="16374">
                  <c:v>4.08965814858675E-3</c:v>
                </c:pt>
                <c:pt idx="16375">
                  <c:v>4.0896185673773297E-3</c:v>
                </c:pt>
                <c:pt idx="16376">
                  <c:v>4.08958317711949E-3</c:v>
                </c:pt>
                <c:pt idx="16377">
                  <c:v>4.0895473212003699E-3</c:v>
                </c:pt>
                <c:pt idx="16378">
                  <c:v>4.08951286226511E-3</c:v>
                </c:pt>
                <c:pt idx="16379">
                  <c:v>4.0894807316362901E-3</c:v>
                </c:pt>
                <c:pt idx="16380">
                  <c:v>4.0894495323300396E-3</c:v>
                </c:pt>
                <c:pt idx="16381">
                  <c:v>4.0894169360399298E-3</c:v>
                </c:pt>
                <c:pt idx="16382">
                  <c:v>4.0893852710723903E-3</c:v>
                </c:pt>
                <c:pt idx="16383">
                  <c:v>4.0893540717661398E-3</c:v>
                </c:pt>
                <c:pt idx="16384">
                  <c:v>4.0893247351050403E-3</c:v>
                </c:pt>
                <c:pt idx="16385">
                  <c:v>4.0893009863793902E-3</c:v>
                </c:pt>
                <c:pt idx="16386">
                  <c:v>4.0892735123634399E-3</c:v>
                </c:pt>
                <c:pt idx="16387">
                  <c:v>4.0892432443797597E-3</c:v>
                </c:pt>
                <c:pt idx="16388">
                  <c:v>4.0892208926379698E-3</c:v>
                </c:pt>
                <c:pt idx="16389">
                  <c:v>4.0891962125897399E-3</c:v>
                </c:pt>
                <c:pt idx="16390">
                  <c:v>4.0891719982027999E-3</c:v>
                </c:pt>
                <c:pt idx="16391">
                  <c:v>4.0891468524932896E-3</c:v>
                </c:pt>
                <c:pt idx="16392">
                  <c:v>4.0891240350902098E-3</c:v>
                </c:pt>
                <c:pt idx="16393">
                  <c:v>4.0891026146709902E-3</c:v>
                </c:pt>
                <c:pt idx="16394">
                  <c:v>4.0890811942517801E-3</c:v>
                </c:pt>
                <c:pt idx="16395">
                  <c:v>4.08906256780028E-3</c:v>
                </c:pt>
                <c:pt idx="16396">
                  <c:v>4.0890388190746299E-3</c:v>
                </c:pt>
                <c:pt idx="16397">
                  <c:v>4.0890234522521496E-3</c:v>
                </c:pt>
                <c:pt idx="16398">
                  <c:v>4.0890024974942199E-3</c:v>
                </c:pt>
                <c:pt idx="16399">
                  <c:v>4.0889834053814402E-3</c:v>
                </c:pt>
                <c:pt idx="16400">
                  <c:v>4.0889643132686598E-3</c:v>
                </c:pt>
                <c:pt idx="16401">
                  <c:v>4.0889508090913296E-3</c:v>
                </c:pt>
                <c:pt idx="16402">
                  <c:v>4.0889331139624101E-3</c:v>
                </c:pt>
                <c:pt idx="16403">
                  <c:v>4.08891914412379E-3</c:v>
                </c:pt>
                <c:pt idx="16404">
                  <c:v>4.0889014489948802E-3</c:v>
                </c:pt>
                <c:pt idx="16405">
                  <c:v>4.0888870134949701E-3</c:v>
                </c:pt>
                <c:pt idx="16406">
                  <c:v>4.0888711810112E-3</c:v>
                </c:pt>
                <c:pt idx="16407">
                  <c:v>4.0888576768338698E-3</c:v>
                </c:pt>
                <c:pt idx="16408">
                  <c:v>4.0888441726565396E-3</c:v>
                </c:pt>
                <c:pt idx="16409">
                  <c:v>4.0888302028179203E-3</c:v>
                </c:pt>
                <c:pt idx="16410">
                  <c:v>4.0888171643018697E-3</c:v>
                </c:pt>
                <c:pt idx="16411">
                  <c:v>4.0888027288019701E-3</c:v>
                </c:pt>
                <c:pt idx="16412">
                  <c:v>4.0887906216085E-3</c:v>
                </c:pt>
                <c:pt idx="16413">
                  <c:v>4.0887780487537401E-3</c:v>
                </c:pt>
                <c:pt idx="16414">
                  <c:v>4.0887682698667101E-3</c:v>
                </c:pt>
                <c:pt idx="16415">
                  <c:v>4.0887556970119502E-3</c:v>
                </c:pt>
                <c:pt idx="16416">
                  <c:v>4.0887449868023404E-3</c:v>
                </c:pt>
                <c:pt idx="16417">
                  <c:v>4.0887324139475796E-3</c:v>
                </c:pt>
                <c:pt idx="16418">
                  <c:v>4.0887226350605496E-3</c:v>
                </c:pt>
                <c:pt idx="16419">
                  <c:v>4.0887161158025299E-3</c:v>
                </c:pt>
                <c:pt idx="16420">
                  <c:v>4.08870354294777E-3</c:v>
                </c:pt>
                <c:pt idx="16421">
                  <c:v>4.0886942297220204E-3</c:v>
                </c:pt>
                <c:pt idx="16422">
                  <c:v>4.0886849164962803E-3</c:v>
                </c:pt>
                <c:pt idx="16423">
                  <c:v>4.0886760689318197E-3</c:v>
                </c:pt>
                <c:pt idx="16424">
                  <c:v>4.0886667557060701E-3</c:v>
                </c:pt>
                <c:pt idx="16425">
                  <c:v>4.0886630304157699E-3</c:v>
                </c:pt>
                <c:pt idx="16426">
                  <c:v>4.0886523202061697E-3</c:v>
                </c:pt>
                <c:pt idx="16427">
                  <c:v>4.0886462666094303E-3</c:v>
                </c:pt>
                <c:pt idx="16428">
                  <c:v>4.0886355563998196E-3</c:v>
                </c:pt>
                <c:pt idx="16429">
                  <c:v>4.08863089978695E-3</c:v>
                </c:pt>
                <c:pt idx="16430">
                  <c:v>4.0886229835450701E-3</c:v>
                </c:pt>
                <c:pt idx="16431">
                  <c:v>4.0886136703193196E-3</c:v>
                </c:pt>
                <c:pt idx="16432">
                  <c:v>4.0886085480451601E-3</c:v>
                </c:pt>
                <c:pt idx="16433">
                  <c:v>4.0886015631258496E-3</c:v>
                </c:pt>
                <c:pt idx="16434">
                  <c:v>4.0885955095291103E-3</c:v>
                </c:pt>
                <c:pt idx="16435">
                  <c:v>4.0885885246097998E-3</c:v>
                </c:pt>
                <c:pt idx="16436">
                  <c:v>4.0885834023356403E-3</c:v>
                </c:pt>
                <c:pt idx="16437">
                  <c:v>4.0885773487389096E-3</c:v>
                </c:pt>
                <c:pt idx="16438">
                  <c:v>4.0885712951421703E-3</c:v>
                </c:pt>
                <c:pt idx="16439">
                  <c:v>4.0885652415454396E-3</c:v>
                </c:pt>
                <c:pt idx="16440">
                  <c:v>4.0885633789002904E-3</c:v>
                </c:pt>
                <c:pt idx="16441">
                  <c:v>4.0885568596422698E-3</c:v>
                </c:pt>
                <c:pt idx="16442">
                  <c:v>4.0885494090616703E-3</c:v>
                </c:pt>
                <c:pt idx="16443">
                  <c:v>4.08854614943266E-3</c:v>
                </c:pt>
                <c:pt idx="16444">
                  <c:v>4.0885414928197904E-3</c:v>
                </c:pt>
                <c:pt idx="16445">
                  <c:v>4.0885331109166197E-3</c:v>
                </c:pt>
                <c:pt idx="16446">
                  <c:v>4.0885312482714696E-3</c:v>
                </c:pt>
                <c:pt idx="16447">
                  <c:v>4.0885275229811703E-3</c:v>
                </c:pt>
                <c:pt idx="16448">
                  <c:v>4.0885228663682903E-3</c:v>
                </c:pt>
                <c:pt idx="16449">
                  <c:v>4.0885210037231497E-3</c:v>
                </c:pt>
                <c:pt idx="16450">
                  <c:v>4.0885149501264104E-3</c:v>
                </c:pt>
                <c:pt idx="16451">
                  <c:v>4.0885107591748203E-3</c:v>
                </c:pt>
                <c:pt idx="16452">
                  <c:v>4.08850982785225E-3</c:v>
                </c:pt>
                <c:pt idx="16453">
                  <c:v>4.0885033085942303E-3</c:v>
                </c:pt>
                <c:pt idx="16454">
                  <c:v>4.0885005146265004E-3</c:v>
                </c:pt>
                <c:pt idx="16455">
                  <c:v>4.0884958580136299E-3</c:v>
                </c:pt>
                <c:pt idx="16456">
                  <c:v>4.0884935297071899E-3</c:v>
                </c:pt>
                <c:pt idx="16457">
                  <c:v>4.0884898044169001E-3</c:v>
                </c:pt>
                <c:pt idx="16458">
                  <c:v>4.0884846821427397E-3</c:v>
                </c:pt>
                <c:pt idx="16459">
                  <c:v>4.0884865447878803E-3</c:v>
                </c:pt>
                <c:pt idx="16460">
                  <c:v>4.0884795598685698E-3</c:v>
                </c:pt>
                <c:pt idx="16461">
                  <c:v>4.0884776972234301E-3</c:v>
                </c:pt>
                <c:pt idx="16462">
                  <c:v>4.0884763002395604E-3</c:v>
                </c:pt>
                <c:pt idx="16463">
                  <c:v>4.0884739719331299E-3</c:v>
                </c:pt>
                <c:pt idx="16464">
                  <c:v>4.0884674526750998E-3</c:v>
                </c:pt>
                <c:pt idx="16465">
                  <c:v>4.0884665213525304E-3</c:v>
                </c:pt>
                <c:pt idx="16466">
                  <c:v>4.0884646587073803E-3</c:v>
                </c:pt>
                <c:pt idx="16467">
                  <c:v>4.0884641930460904E-3</c:v>
                </c:pt>
                <c:pt idx="16468">
                  <c:v>4.08845907077193E-3</c:v>
                </c:pt>
                <c:pt idx="16469">
                  <c:v>4.0884567424655004E-3</c:v>
                </c:pt>
                <c:pt idx="16470">
                  <c:v>4.0884534828364901E-3</c:v>
                </c:pt>
                <c:pt idx="16471">
                  <c:v>4.0884488262236101E-3</c:v>
                </c:pt>
                <c:pt idx="16472">
                  <c:v>4.0884511545300501E-3</c:v>
                </c:pt>
                <c:pt idx="16473">
                  <c:v>4.0884464979171796E-3</c:v>
                </c:pt>
                <c:pt idx="16474">
                  <c:v>4.0884437039494497E-3</c:v>
                </c:pt>
                <c:pt idx="16475">
                  <c:v>4.0884446352720304E-3</c:v>
                </c:pt>
                <c:pt idx="16476">
                  <c:v>4.0884437039494497E-3</c:v>
                </c:pt>
                <c:pt idx="16477">
                  <c:v>4.0884404443204403E-3</c:v>
                </c:pt>
                <c:pt idx="16478">
                  <c:v>4.0884399786591504E-3</c:v>
                </c:pt>
                <c:pt idx="16479">
                  <c:v>4.0884334594011298E-3</c:v>
                </c:pt>
                <c:pt idx="16480">
                  <c:v>4.0884334594011298E-3</c:v>
                </c:pt>
                <c:pt idx="16481">
                  <c:v>4.0884329937398399E-3</c:v>
                </c:pt>
                <c:pt idx="16482">
                  <c:v>4.0884306654334103E-3</c:v>
                </c:pt>
                <c:pt idx="16483">
                  <c:v>4.0884269401431101E-3</c:v>
                </c:pt>
                <c:pt idx="16484">
                  <c:v>4.0884260088205303E-3</c:v>
                </c:pt>
                <c:pt idx="16485">
                  <c:v>4.0884264744818202E-3</c:v>
                </c:pt>
                <c:pt idx="16486">
                  <c:v>4.0884236805140998E-3</c:v>
                </c:pt>
                <c:pt idx="16487">
                  <c:v>4.0884232148528099E-3</c:v>
                </c:pt>
                <c:pt idx="16488">
                  <c:v>4.0884194895625097E-3</c:v>
                </c:pt>
                <c:pt idx="16489">
                  <c:v>4.0884208865463699E-3</c:v>
                </c:pt>
                <c:pt idx="16490">
                  <c:v>4.0884176269173596E-3</c:v>
                </c:pt>
                <c:pt idx="16491">
                  <c:v>4.08841529861093E-3</c:v>
                </c:pt>
                <c:pt idx="16492">
                  <c:v>4.0884157642722104E-3</c:v>
                </c:pt>
                <c:pt idx="16493">
                  <c:v>4.08841297030449E-3</c:v>
                </c:pt>
                <c:pt idx="16494">
                  <c:v>4.0884148329496401E-3</c:v>
                </c:pt>
                <c:pt idx="16495">
                  <c:v>4.08841064199805E-3</c:v>
                </c:pt>
                <c:pt idx="16496">
                  <c:v>4.0884111076593399E-3</c:v>
                </c:pt>
                <c:pt idx="16497">
                  <c:v>4.0884092450141898E-3</c:v>
                </c:pt>
                <c:pt idx="16498">
                  <c:v>4.0884078480303296E-3</c:v>
                </c:pt>
                <c:pt idx="16499">
                  <c:v>4.0884078480303296E-3</c:v>
                </c:pt>
                <c:pt idx="16500">
                  <c:v>4.0884036570787404E-3</c:v>
                </c:pt>
                <c:pt idx="16501">
                  <c:v>4.0884050540626101E-3</c:v>
                </c:pt>
                <c:pt idx="16502">
                  <c:v>4.0884073823690397E-3</c:v>
                </c:pt>
                <c:pt idx="16503">
                  <c:v>4.0884045884013202E-3</c:v>
                </c:pt>
                <c:pt idx="16504">
                  <c:v>4.0884036570787404E-3</c:v>
                </c:pt>
                <c:pt idx="16505">
                  <c:v>4.0884013287723099E-3</c:v>
                </c:pt>
                <c:pt idx="16506">
                  <c:v>4.0884003974497301E-3</c:v>
                </c:pt>
                <c:pt idx="16507">
                  <c:v>4.0883994661271598E-3</c:v>
                </c:pt>
                <c:pt idx="16508">
                  <c:v>4.0884017944335903E-3</c:v>
                </c:pt>
                <c:pt idx="16509">
                  <c:v>4.0883990004658699E-3</c:v>
                </c:pt>
                <c:pt idx="16510">
                  <c:v>4.0883962064981504E-3</c:v>
                </c:pt>
                <c:pt idx="16511">
                  <c:v>4.0883948095142798E-3</c:v>
                </c:pt>
                <c:pt idx="16512">
                  <c:v>4.0883929468691401E-3</c:v>
                </c:pt>
                <c:pt idx="16513">
                  <c:v>4.0883929468691401E-3</c:v>
                </c:pt>
                <c:pt idx="16514">
                  <c:v>4.0883938781917104E-3</c:v>
                </c:pt>
                <c:pt idx="16515">
                  <c:v>4.0883924812078502E-3</c:v>
                </c:pt>
                <c:pt idx="16516">
                  <c:v>4.0883924812078502E-3</c:v>
                </c:pt>
                <c:pt idx="16517">
                  <c:v>4.0883882902562601E-3</c:v>
                </c:pt>
                <c:pt idx="16518">
                  <c:v>4.0883868932723999E-3</c:v>
                </c:pt>
                <c:pt idx="16519">
                  <c:v>4.08838875591755E-3</c:v>
                </c:pt>
                <c:pt idx="16520">
                  <c:v>4.0883873589336898E-3</c:v>
                </c:pt>
                <c:pt idx="16521">
                  <c:v>4.08838875591755E-3</c:v>
                </c:pt>
                <c:pt idx="16522">
                  <c:v>4.0883831679820997E-3</c:v>
                </c:pt>
                <c:pt idx="16523">
                  <c:v>4.0883840993046804E-3</c:v>
                </c:pt>
                <c:pt idx="16524">
                  <c:v>4.0883840993046804E-3</c:v>
                </c:pt>
                <c:pt idx="16525">
                  <c:v>4.0883836336433896E-3</c:v>
                </c:pt>
                <c:pt idx="16526">
                  <c:v>4.0883840993046804E-3</c:v>
                </c:pt>
                <c:pt idx="16527">
                  <c:v>4.0883836336433896E-3</c:v>
                </c:pt>
                <c:pt idx="16528">
                  <c:v>4.0883799083530903E-3</c:v>
                </c:pt>
                <c:pt idx="16529">
                  <c:v>4.0883813053369496E-3</c:v>
                </c:pt>
                <c:pt idx="16530">
                  <c:v>4.0883785113692301E-3</c:v>
                </c:pt>
                <c:pt idx="16531">
                  <c:v>4.0883780457079402E-3</c:v>
                </c:pt>
                <c:pt idx="16532">
                  <c:v>4.08837897703052E-3</c:v>
                </c:pt>
                <c:pt idx="16533">
                  <c:v>4.08837664872408E-3</c:v>
                </c:pt>
                <c:pt idx="16534">
                  <c:v>4.0883785113692301E-3</c:v>
                </c:pt>
                <c:pt idx="16535">
                  <c:v>4.0883724577724899E-3</c:v>
                </c:pt>
                <c:pt idx="16536">
                  <c:v>4.0883747860789299E-3</c:v>
                </c:pt>
                <c:pt idx="16537">
                  <c:v>4.0883780457079402E-3</c:v>
                </c:pt>
                <c:pt idx="16538">
                  <c:v>4.08837897703052E-3</c:v>
                </c:pt>
                <c:pt idx="16539">
                  <c:v>4.0883733890950697E-3</c:v>
                </c:pt>
                <c:pt idx="16540">
                  <c:v>4.0883747860789299E-3</c:v>
                </c:pt>
                <c:pt idx="16541">
                  <c:v>4.0883738547563596E-3</c:v>
                </c:pt>
                <c:pt idx="16542">
                  <c:v>4.08837432041764E-3</c:v>
                </c:pt>
                <c:pt idx="16543">
                  <c:v>4.0883747860789299E-3</c:v>
                </c:pt>
                <c:pt idx="16544">
                  <c:v>4.0883696638047704E-3</c:v>
                </c:pt>
                <c:pt idx="16545">
                  <c:v>4.0883687324822001E-3</c:v>
                </c:pt>
                <c:pt idx="16546">
                  <c:v>4.0883691981434796E-3</c:v>
                </c:pt>
                <c:pt idx="16547">
                  <c:v>4.0883673354983304E-3</c:v>
                </c:pt>
                <c:pt idx="16548">
                  <c:v>4.0883691981434796E-3</c:v>
                </c:pt>
                <c:pt idx="16549">
                  <c:v>4.0883673354983304E-3</c:v>
                </c:pt>
                <c:pt idx="16550">
                  <c:v>4.0883664041757601E-3</c:v>
                </c:pt>
                <c:pt idx="16551">
                  <c:v>4.0883691981434796E-3</c:v>
                </c:pt>
                <c:pt idx="16552">
                  <c:v>4.0883678011596203E-3</c:v>
                </c:pt>
                <c:pt idx="16553">
                  <c:v>4.08836454153061E-3</c:v>
                </c:pt>
                <c:pt idx="16554">
                  <c:v>4.08836686983705E-3</c:v>
                </c:pt>
                <c:pt idx="16555">
                  <c:v>4.0883673354983304E-3</c:v>
                </c:pt>
                <c:pt idx="16556">
                  <c:v>4.0883631445467498E-3</c:v>
                </c:pt>
                <c:pt idx="16557">
                  <c:v>4.0883640758693201E-3</c:v>
                </c:pt>
                <c:pt idx="16558">
                  <c:v>4.0883640758693201E-3</c:v>
                </c:pt>
                <c:pt idx="16559">
                  <c:v>4.0883626788854599E-3</c:v>
                </c:pt>
                <c:pt idx="16560">
                  <c:v>4.0883617475628896E-3</c:v>
                </c:pt>
                <c:pt idx="16561">
                  <c:v>4.0883631445467498E-3</c:v>
                </c:pt>
                <c:pt idx="16562">
                  <c:v>4.0883636102080397E-3</c:v>
                </c:pt>
                <c:pt idx="16563">
                  <c:v>4.0883612819015997E-3</c:v>
                </c:pt>
                <c:pt idx="16564">
                  <c:v>4.0883650071918999E-3</c:v>
                </c:pt>
                <c:pt idx="16565">
                  <c:v>4.0883608162403098E-3</c:v>
                </c:pt>
                <c:pt idx="16566">
                  <c:v>4.0883584879338698E-3</c:v>
                </c:pt>
                <c:pt idx="16567">
                  <c:v>4.0883589535951597E-3</c:v>
                </c:pt>
                <c:pt idx="16568">
                  <c:v>4.0883594192564496E-3</c:v>
                </c:pt>
                <c:pt idx="16569">
                  <c:v>4.0883598849177404E-3</c:v>
                </c:pt>
                <c:pt idx="16570">
                  <c:v>4.0883570909500096E-3</c:v>
                </c:pt>
                <c:pt idx="16571">
                  <c:v>4.0883589535951597E-3</c:v>
                </c:pt>
                <c:pt idx="16572">
                  <c:v>4.0883608162403098E-3</c:v>
                </c:pt>
                <c:pt idx="16573">
                  <c:v>4.0883515030145697E-3</c:v>
                </c:pt>
                <c:pt idx="16574">
                  <c:v>4.0883538313210002E-3</c:v>
                </c:pt>
                <c:pt idx="16575">
                  <c:v>4.0883556939661503E-3</c:v>
                </c:pt>
                <c:pt idx="16576">
                  <c:v>4.0883538313210002E-3</c:v>
                </c:pt>
                <c:pt idx="16577">
                  <c:v>4.0883552283048604E-3</c:v>
                </c:pt>
                <c:pt idx="16578">
                  <c:v>4.0883542969822901E-3</c:v>
                </c:pt>
                <c:pt idx="16579">
                  <c:v>4.0883533656597103E-3</c:v>
                </c:pt>
                <c:pt idx="16580">
                  <c:v>4.0883542969822901E-3</c:v>
                </c:pt>
                <c:pt idx="16581">
                  <c:v>4.08835243433714E-3</c:v>
                </c:pt>
                <c:pt idx="16582">
                  <c:v>4.0883515030145697E-3</c:v>
                </c:pt>
                <c:pt idx="16583">
                  <c:v>4.0883533656597103E-3</c:v>
                </c:pt>
                <c:pt idx="16584">
                  <c:v>4.0883491747081297E-3</c:v>
                </c:pt>
                <c:pt idx="16585">
                  <c:v>4.08835243433714E-3</c:v>
                </c:pt>
                <c:pt idx="16586">
                  <c:v>4.0883487090468398E-3</c:v>
                </c:pt>
                <c:pt idx="16587">
                  <c:v>4.0883477777242704E-3</c:v>
                </c:pt>
                <c:pt idx="16588">
                  <c:v>4.0883515030145697E-3</c:v>
                </c:pt>
                <c:pt idx="16589">
                  <c:v>4.0883491747081297E-3</c:v>
                </c:pt>
                <c:pt idx="16590">
                  <c:v>4.0883501060307E-3</c:v>
                </c:pt>
                <c:pt idx="16591">
                  <c:v>4.0883477777242704E-3</c:v>
                </c:pt>
                <c:pt idx="16592">
                  <c:v>4.0883473120629796E-3</c:v>
                </c:pt>
                <c:pt idx="16593">
                  <c:v>4.0883473120629796E-3</c:v>
                </c:pt>
                <c:pt idx="16594">
                  <c:v>4.0883440524339702E-3</c:v>
                </c:pt>
                <c:pt idx="16595">
                  <c:v>4.0883463807403998E-3</c:v>
                </c:pt>
                <c:pt idx="16596">
                  <c:v>4.0883445180952601E-3</c:v>
                </c:pt>
                <c:pt idx="16597">
                  <c:v>4.0883459150791203E-3</c:v>
                </c:pt>
                <c:pt idx="16598">
                  <c:v>4.0883435867726803E-3</c:v>
                </c:pt>
                <c:pt idx="16599">
                  <c:v>4.08834265545011E-3</c:v>
                </c:pt>
                <c:pt idx="16600">
                  <c:v>4.0883431211113904E-3</c:v>
                </c:pt>
                <c:pt idx="16601">
                  <c:v>4.0883487090468398E-3</c:v>
                </c:pt>
                <c:pt idx="16602">
                  <c:v>4.0883449837565396E-3</c:v>
                </c:pt>
                <c:pt idx="16603">
                  <c:v>4.0883407928049599E-3</c:v>
                </c:pt>
                <c:pt idx="16604">
                  <c:v>4.08834032714367E-3</c:v>
                </c:pt>
                <c:pt idx="16605">
                  <c:v>4.0883407928049599E-3</c:v>
                </c:pt>
                <c:pt idx="16606">
                  <c:v>4.0883417241275302E-3</c:v>
                </c:pt>
                <c:pt idx="16607">
                  <c:v>4.08834032714367E-3</c:v>
                </c:pt>
                <c:pt idx="16608">
                  <c:v>4.08834032714367E-3</c:v>
                </c:pt>
                <c:pt idx="16609">
                  <c:v>4.0883431211113904E-3</c:v>
                </c:pt>
                <c:pt idx="16610">
                  <c:v>4.0883417241275302E-3</c:v>
                </c:pt>
                <c:pt idx="16611">
                  <c:v>4.08834032714367E-3</c:v>
                </c:pt>
                <c:pt idx="16612">
                  <c:v>4.0883361361920799E-3</c:v>
                </c:pt>
                <c:pt idx="16613">
                  <c:v>4.0883384644985199E-3</c:v>
                </c:pt>
                <c:pt idx="16614">
                  <c:v>4.0883384644985199E-3</c:v>
                </c:pt>
                <c:pt idx="16615">
                  <c:v>4.08833799883723E-3</c:v>
                </c:pt>
                <c:pt idx="16616">
                  <c:v>4.0883384644985199E-3</c:v>
                </c:pt>
                <c:pt idx="16617">
                  <c:v>4.0883366018533698E-3</c:v>
                </c:pt>
                <c:pt idx="16618">
                  <c:v>4.0883338078856503E-3</c:v>
                </c:pt>
                <c:pt idx="16619">
                  <c:v>4.0883352048695096E-3</c:v>
                </c:pt>
                <c:pt idx="16620">
                  <c:v>4.0883356705308004E-3</c:v>
                </c:pt>
                <c:pt idx="16621">
                  <c:v>4.0883338078856503E-3</c:v>
                </c:pt>
                <c:pt idx="16622">
                  <c:v>4.0883347392082197E-3</c:v>
                </c:pt>
                <c:pt idx="16623">
                  <c:v>4.0883324109017901E-3</c:v>
                </c:pt>
                <c:pt idx="16624">
                  <c:v>4.0883328765630696E-3</c:v>
                </c:pt>
                <c:pt idx="16625">
                  <c:v>4.0883361361920799E-3</c:v>
                </c:pt>
                <c:pt idx="16626">
                  <c:v>4.0883333422243604E-3</c:v>
                </c:pt>
                <c:pt idx="16627">
                  <c:v>4.0883310139179204E-3</c:v>
                </c:pt>
                <c:pt idx="16628">
                  <c:v>4.0883328765630696E-3</c:v>
                </c:pt>
                <c:pt idx="16629">
                  <c:v>4.0883328765630696E-3</c:v>
                </c:pt>
                <c:pt idx="16630">
                  <c:v>4.0883324109017901E-3</c:v>
                </c:pt>
                <c:pt idx="16631">
                  <c:v>4.0883310139179204E-3</c:v>
                </c:pt>
                <c:pt idx="16632">
                  <c:v>4.0883300825953501E-3</c:v>
                </c:pt>
                <c:pt idx="16633">
                  <c:v>4.0883328765630696E-3</c:v>
                </c:pt>
                <c:pt idx="16634">
                  <c:v>4.0883291512727703E-3</c:v>
                </c:pt>
                <c:pt idx="16635">
                  <c:v>4.0883328765630696E-3</c:v>
                </c:pt>
                <c:pt idx="16636">
                  <c:v>4.0883277542889101E-3</c:v>
                </c:pt>
                <c:pt idx="16637">
                  <c:v>4.0883254259824796E-3</c:v>
                </c:pt>
                <c:pt idx="16638">
                  <c:v>4.08832589164376E-3</c:v>
                </c:pt>
                <c:pt idx="16639">
                  <c:v>4.0883272886276297E-3</c:v>
                </c:pt>
                <c:pt idx="16640">
                  <c:v>4.0883263573050499E-3</c:v>
                </c:pt>
                <c:pt idx="16641">
                  <c:v>4.0883263573050499E-3</c:v>
                </c:pt>
                <c:pt idx="16642">
                  <c:v>4.0883254259824796E-3</c:v>
                </c:pt>
                <c:pt idx="16643">
                  <c:v>4.0883217006921803E-3</c:v>
                </c:pt>
                <c:pt idx="16644">
                  <c:v>4.0883249603211897E-3</c:v>
                </c:pt>
                <c:pt idx="16645">
                  <c:v>4.0883254259824796E-3</c:v>
                </c:pt>
                <c:pt idx="16646">
                  <c:v>4.0883244946598998E-3</c:v>
                </c:pt>
                <c:pt idx="16647">
                  <c:v>4.0883226320147497E-3</c:v>
                </c:pt>
                <c:pt idx="16648">
                  <c:v>4.0883226320147497E-3</c:v>
                </c:pt>
                <c:pt idx="16649">
                  <c:v>4.0883217006921803E-3</c:v>
                </c:pt>
                <c:pt idx="16650">
                  <c:v>4.0883221663534598E-3</c:v>
                </c:pt>
                <c:pt idx="16651">
                  <c:v>4.0883203037083201E-3</c:v>
                </c:pt>
                <c:pt idx="16652">
                  <c:v>4.0883193723857403E-3</c:v>
                </c:pt>
                <c:pt idx="16653">
                  <c:v>4.08831844106317E-3</c:v>
                </c:pt>
                <c:pt idx="16654">
                  <c:v>4.0883203037083201E-3</c:v>
                </c:pt>
                <c:pt idx="16655">
                  <c:v>4.0883212350308904E-3</c:v>
                </c:pt>
                <c:pt idx="16656">
                  <c:v>4.08831844106317E-3</c:v>
                </c:pt>
                <c:pt idx="16657">
                  <c:v>4.08831844106317E-3</c:v>
                </c:pt>
                <c:pt idx="16658">
                  <c:v>4.0883179754018801E-3</c:v>
                </c:pt>
                <c:pt idx="16659">
                  <c:v>4.0883193723857403E-3</c:v>
                </c:pt>
                <c:pt idx="16660">
                  <c:v>4.0883170440793003E-3</c:v>
                </c:pt>
                <c:pt idx="16661">
                  <c:v>4.0883179754018801E-3</c:v>
                </c:pt>
                <c:pt idx="16662">
                  <c:v>4.0883170440793003E-3</c:v>
                </c:pt>
                <c:pt idx="16663">
                  <c:v>4.08831611275673E-3</c:v>
                </c:pt>
                <c:pt idx="16664">
                  <c:v>4.0883156470954401E-3</c:v>
                </c:pt>
                <c:pt idx="16665">
                  <c:v>4.0883165784180199E-3</c:v>
                </c:pt>
                <c:pt idx="16666">
                  <c:v>4.0883165784180199E-3</c:v>
                </c:pt>
                <c:pt idx="16667">
                  <c:v>4.0883179754018801E-3</c:v>
                </c:pt>
                <c:pt idx="16668">
                  <c:v>4.08831611275673E-3</c:v>
                </c:pt>
                <c:pt idx="16669">
                  <c:v>4.0883151814341597E-3</c:v>
                </c:pt>
                <c:pt idx="16670">
                  <c:v>4.0883142501115799E-3</c:v>
                </c:pt>
                <c:pt idx="16671">
                  <c:v>4.08831378445029E-3</c:v>
                </c:pt>
                <c:pt idx="16672">
                  <c:v>4.0883128531277197E-3</c:v>
                </c:pt>
                <c:pt idx="16673">
                  <c:v>4.0883156470954401E-3</c:v>
                </c:pt>
                <c:pt idx="16674">
                  <c:v>4.0883128531277197E-3</c:v>
                </c:pt>
                <c:pt idx="16675">
                  <c:v>4.0883123874664298E-3</c:v>
                </c:pt>
                <c:pt idx="16676">
                  <c:v>4.0883109904825696E-3</c:v>
                </c:pt>
                <c:pt idx="16677">
                  <c:v>4.0883086621761296E-3</c:v>
                </c:pt>
                <c:pt idx="16678">
                  <c:v>4.0883091278374204E-3</c:v>
                </c:pt>
                <c:pt idx="16679">
                  <c:v>4.0883095934987103E-3</c:v>
                </c:pt>
                <c:pt idx="16680">
                  <c:v>4.0883091278374204E-3</c:v>
                </c:pt>
                <c:pt idx="16681">
                  <c:v>4.0883100591599898E-3</c:v>
                </c:pt>
                <c:pt idx="16682">
                  <c:v>4.0883077308535602E-3</c:v>
                </c:pt>
                <c:pt idx="16683">
                  <c:v>4.0883067995309804E-3</c:v>
                </c:pt>
                <c:pt idx="16684">
                  <c:v>4.0883067995309804E-3</c:v>
                </c:pt>
                <c:pt idx="16685">
                  <c:v>4.0883058682084101E-3</c:v>
                </c:pt>
                <c:pt idx="16686">
                  <c:v>4.0883072651922703E-3</c:v>
                </c:pt>
                <c:pt idx="16687">
                  <c:v>4.0883049368858303E-3</c:v>
                </c:pt>
                <c:pt idx="16688">
                  <c:v>4.0883067995309804E-3</c:v>
                </c:pt>
                <c:pt idx="16689">
                  <c:v>4.0883072651922703E-3</c:v>
                </c:pt>
                <c:pt idx="16690">
                  <c:v>4.0883067995309804E-3</c:v>
                </c:pt>
                <c:pt idx="16691">
                  <c:v>4.0883035399019701E-3</c:v>
                </c:pt>
                <c:pt idx="16692">
                  <c:v>4.0883054025471202E-3</c:v>
                </c:pt>
                <c:pt idx="16693">
                  <c:v>4.0883044712245499E-3</c:v>
                </c:pt>
                <c:pt idx="16694">
                  <c:v>4.0883063338697E-3</c:v>
                </c:pt>
                <c:pt idx="16695">
                  <c:v>4.0883026085793998E-3</c:v>
                </c:pt>
                <c:pt idx="16696">
                  <c:v>4.0883021429181099E-3</c:v>
                </c:pt>
                <c:pt idx="16697">
                  <c:v>4.0882993489503904E-3</c:v>
                </c:pt>
                <c:pt idx="16698">
                  <c:v>4.08830400556326E-3</c:v>
                </c:pt>
                <c:pt idx="16699">
                  <c:v>4.0882998146116699E-3</c:v>
                </c:pt>
                <c:pt idx="16700">
                  <c:v>4.0883021429181099E-3</c:v>
                </c:pt>
                <c:pt idx="16701">
                  <c:v>4.08830167725682E-3</c:v>
                </c:pt>
                <c:pt idx="16702">
                  <c:v>4.0883007459342497E-3</c:v>
                </c:pt>
                <c:pt idx="16703">
                  <c:v>4.0883002802729598E-3</c:v>
                </c:pt>
                <c:pt idx="16704">
                  <c:v>4.0883002802729598E-3</c:v>
                </c:pt>
                <c:pt idx="16705">
                  <c:v>4.0882974863052403E-3</c:v>
                </c:pt>
                <c:pt idx="16706">
                  <c:v>4.0882974863052403E-3</c:v>
                </c:pt>
                <c:pt idx="16707">
                  <c:v>4.0882993489503904E-3</c:v>
                </c:pt>
                <c:pt idx="16708">
                  <c:v>4.0882956236600902E-3</c:v>
                </c:pt>
                <c:pt idx="16709">
                  <c:v>4.0882970206439504E-3</c:v>
                </c:pt>
                <c:pt idx="16710">
                  <c:v>4.0882993489503904E-3</c:v>
                </c:pt>
                <c:pt idx="16711">
                  <c:v>4.0882951579988003E-3</c:v>
                </c:pt>
                <c:pt idx="16712">
                  <c:v>4.0882937610149401E-3</c:v>
                </c:pt>
                <c:pt idx="16713">
                  <c:v>4.0882956236600902E-3</c:v>
                </c:pt>
                <c:pt idx="16714">
                  <c:v>4.0882914327085001E-3</c:v>
                </c:pt>
                <c:pt idx="16715">
                  <c:v>4.0882979519665198E-3</c:v>
                </c:pt>
                <c:pt idx="16716">
                  <c:v>4.0882928296923603E-3</c:v>
                </c:pt>
                <c:pt idx="16717">
                  <c:v>4.0882946923375104E-3</c:v>
                </c:pt>
                <c:pt idx="16718">
                  <c:v>4.08829422667623E-3</c:v>
                </c:pt>
                <c:pt idx="16719">
                  <c:v>4.0882914327085001E-3</c:v>
                </c:pt>
                <c:pt idx="16720">
                  <c:v>4.08829189836979E-3</c:v>
                </c:pt>
                <c:pt idx="16721">
                  <c:v>4.0882914327085001E-3</c:v>
                </c:pt>
                <c:pt idx="16722">
                  <c:v>4.0882900357246399E-3</c:v>
                </c:pt>
                <c:pt idx="16723">
                  <c:v>4.0882872417569204E-3</c:v>
                </c:pt>
                <c:pt idx="16724">
                  <c:v>4.08828957006335E-3</c:v>
                </c:pt>
                <c:pt idx="16725">
                  <c:v>4.08828957006335E-3</c:v>
                </c:pt>
                <c:pt idx="16726">
                  <c:v>4.08828957006335E-3</c:v>
                </c:pt>
                <c:pt idx="16727">
                  <c:v>4.08828957006335E-3</c:v>
                </c:pt>
                <c:pt idx="16728">
                  <c:v>4.0882853791117703E-3</c:v>
                </c:pt>
                <c:pt idx="16729">
                  <c:v>4.0882863104343397E-3</c:v>
                </c:pt>
                <c:pt idx="16730">
                  <c:v>4.0882881730794898E-3</c:v>
                </c:pt>
                <c:pt idx="16731">
                  <c:v>4.0882867760956296E-3</c:v>
                </c:pt>
                <c:pt idx="16732">
                  <c:v>4.0882863104343397E-3</c:v>
                </c:pt>
                <c:pt idx="16733">
                  <c:v>4.0882858447730498E-3</c:v>
                </c:pt>
                <c:pt idx="16734">
                  <c:v>4.0882844477891896E-3</c:v>
                </c:pt>
                <c:pt idx="16735">
                  <c:v>4.0882853791117703E-3</c:v>
                </c:pt>
                <c:pt idx="16736">
                  <c:v>4.0882849134504804E-3</c:v>
                </c:pt>
                <c:pt idx="16737">
                  <c:v>4.0882811881601802E-3</c:v>
                </c:pt>
                <c:pt idx="16738">
                  <c:v>4.08827979117632E-3</c:v>
                </c:pt>
                <c:pt idx="16739">
                  <c:v>4.0882830508053303E-3</c:v>
                </c:pt>
                <c:pt idx="16740">
                  <c:v>4.0882844477891896E-3</c:v>
                </c:pt>
                <c:pt idx="16741">
                  <c:v>4.0882802568376099E-3</c:v>
                </c:pt>
                <c:pt idx="16742">
                  <c:v>4.0882811881601802E-3</c:v>
                </c:pt>
                <c:pt idx="16743">
                  <c:v>4.0882811881601802E-3</c:v>
                </c:pt>
                <c:pt idx="16744">
                  <c:v>4.0882830508053303E-3</c:v>
                </c:pt>
                <c:pt idx="16745">
                  <c:v>4.0882807224988903E-3</c:v>
                </c:pt>
                <c:pt idx="16746">
                  <c:v>4.0882802568376099E-3</c:v>
                </c:pt>
                <c:pt idx="16747">
                  <c:v>4.08827979117632E-3</c:v>
                </c:pt>
                <c:pt idx="16748">
                  <c:v>4.0882802568376099E-3</c:v>
                </c:pt>
                <c:pt idx="16749">
                  <c:v>4.0882779285311699E-3</c:v>
                </c:pt>
                <c:pt idx="16750">
                  <c:v>4.0882779285311699E-3</c:v>
                </c:pt>
                <c:pt idx="16751">
                  <c:v>4.0882769972085996E-3</c:v>
                </c:pt>
                <c:pt idx="16752">
                  <c:v>4.0882788598537497E-3</c:v>
                </c:pt>
                <c:pt idx="16753">
                  <c:v>4.0882765315473097E-3</c:v>
                </c:pt>
                <c:pt idx="16754">
                  <c:v>4.0882765315473097E-3</c:v>
                </c:pt>
                <c:pt idx="16755">
                  <c:v>4.0882765315473097E-3</c:v>
                </c:pt>
                <c:pt idx="16756">
                  <c:v>4.0882765315473097E-3</c:v>
                </c:pt>
                <c:pt idx="16757">
                  <c:v>4.0882728062570104E-3</c:v>
                </c:pt>
                <c:pt idx="16758">
                  <c:v>4.0882746689021596E-3</c:v>
                </c:pt>
                <c:pt idx="16759">
                  <c:v>4.0882756002247299E-3</c:v>
                </c:pt>
                <c:pt idx="16760">
                  <c:v>4.0882714092731502E-3</c:v>
                </c:pt>
                <c:pt idx="16761">
                  <c:v>4.0882728062570104E-3</c:v>
                </c:pt>
                <c:pt idx="16762">
                  <c:v>4.0882718749344401E-3</c:v>
                </c:pt>
                <c:pt idx="16763">
                  <c:v>4.0882718749344401E-3</c:v>
                </c:pt>
                <c:pt idx="16764">
                  <c:v>4.0882718749344401E-3</c:v>
                </c:pt>
                <c:pt idx="16765">
                  <c:v>4.0882718749344401E-3</c:v>
                </c:pt>
                <c:pt idx="16766">
                  <c:v>4.08827001228929E-3</c:v>
                </c:pt>
                <c:pt idx="16767">
                  <c:v>4.0882742032408697E-3</c:v>
                </c:pt>
                <c:pt idx="16768">
                  <c:v>4.0882709436118603E-3</c:v>
                </c:pt>
                <c:pt idx="16769">
                  <c:v>4.0882690809667102E-3</c:v>
                </c:pt>
                <c:pt idx="16770">
                  <c:v>4.0882695466280001E-3</c:v>
                </c:pt>
                <c:pt idx="16771">
                  <c:v>4.0882704779505704E-3</c:v>
                </c:pt>
                <c:pt idx="16772">
                  <c:v>4.0882667526602797E-3</c:v>
                </c:pt>
                <c:pt idx="16773">
                  <c:v>4.0882662869989898E-3</c:v>
                </c:pt>
                <c:pt idx="16774">
                  <c:v>4.0882695466280001E-3</c:v>
                </c:pt>
                <c:pt idx="16775">
                  <c:v>4.0882686153054203E-3</c:v>
                </c:pt>
                <c:pt idx="16776">
                  <c:v>4.0882648900151296E-3</c:v>
                </c:pt>
                <c:pt idx="16777">
                  <c:v>4.08826535567641E-3</c:v>
                </c:pt>
                <c:pt idx="16778">
                  <c:v>4.0882662869989898E-3</c:v>
                </c:pt>
                <c:pt idx="16779">
                  <c:v>4.0882648900151296E-3</c:v>
                </c:pt>
                <c:pt idx="16780">
                  <c:v>4.0882634930312599E-3</c:v>
                </c:pt>
                <c:pt idx="16781">
                  <c:v>4.08826768398285E-3</c:v>
                </c:pt>
                <c:pt idx="16782">
                  <c:v>4.0882634930312599E-3</c:v>
                </c:pt>
                <c:pt idx="16783">
                  <c:v>4.0882630273699804E-3</c:v>
                </c:pt>
                <c:pt idx="16784">
                  <c:v>4.0882625617086896E-3</c:v>
                </c:pt>
                <c:pt idx="16785">
                  <c:v>4.0882630273699804E-3</c:v>
                </c:pt>
                <c:pt idx="16786">
                  <c:v>4.0882634930312599E-3</c:v>
                </c:pt>
                <c:pt idx="16787">
                  <c:v>4.0882588364183903E-3</c:v>
                </c:pt>
                <c:pt idx="16788">
                  <c:v>4.0882616303861098E-3</c:v>
                </c:pt>
                <c:pt idx="16789">
                  <c:v>4.0882593020796802E-3</c:v>
                </c:pt>
                <c:pt idx="16790">
                  <c:v>4.0882616303861098E-3</c:v>
                </c:pt>
                <c:pt idx="16791">
                  <c:v>4.0882588364183903E-3</c:v>
                </c:pt>
                <c:pt idx="16792">
                  <c:v>4.08825790509582E-3</c:v>
                </c:pt>
                <c:pt idx="16793">
                  <c:v>4.0882588364183903E-3</c:v>
                </c:pt>
                <c:pt idx="16794">
                  <c:v>4.0882588364183903E-3</c:v>
                </c:pt>
                <c:pt idx="16795">
                  <c:v>4.08825790509582E-3</c:v>
                </c:pt>
                <c:pt idx="16796">
                  <c:v>4.0882588364183903E-3</c:v>
                </c:pt>
                <c:pt idx="16797">
                  <c:v>4.0882569737732402E-3</c:v>
                </c:pt>
                <c:pt idx="16798">
                  <c:v>4.08825557678938E-3</c:v>
                </c:pt>
                <c:pt idx="16799">
                  <c:v>4.0882565081119503E-3</c:v>
                </c:pt>
                <c:pt idx="16800">
                  <c:v>4.0882546454668097E-3</c:v>
                </c:pt>
                <c:pt idx="16801">
                  <c:v>4.0882546454668097E-3</c:v>
                </c:pt>
                <c:pt idx="16802">
                  <c:v>4.0882551111280901E-3</c:v>
                </c:pt>
                <c:pt idx="16803">
                  <c:v>4.08825557678938E-3</c:v>
                </c:pt>
                <c:pt idx="16804">
                  <c:v>4.0882523171603697E-3</c:v>
                </c:pt>
                <c:pt idx="16805">
                  <c:v>4.0882565081119503E-3</c:v>
                </c:pt>
                <c:pt idx="16806">
                  <c:v>4.0882523171603697E-3</c:v>
                </c:pt>
                <c:pt idx="16807">
                  <c:v>4.0882513858377899E-3</c:v>
                </c:pt>
                <c:pt idx="16808">
                  <c:v>4.0882513858377899E-3</c:v>
                </c:pt>
                <c:pt idx="16809">
                  <c:v>4.0882518514990798E-3</c:v>
                </c:pt>
                <c:pt idx="16810">
                  <c:v>4.0882504545152196E-3</c:v>
                </c:pt>
                <c:pt idx="16811">
                  <c:v>4.0882523171603697E-3</c:v>
                </c:pt>
                <c:pt idx="16812">
                  <c:v>4.0882485918700704E-3</c:v>
                </c:pt>
                <c:pt idx="16813">
                  <c:v>4.0882499888539297E-3</c:v>
                </c:pt>
                <c:pt idx="16814">
                  <c:v>4.0882518514990798E-3</c:v>
                </c:pt>
                <c:pt idx="16815">
                  <c:v>4.0882471948862102E-3</c:v>
                </c:pt>
                <c:pt idx="16816">
                  <c:v>4.0882504545152196E-3</c:v>
                </c:pt>
                <c:pt idx="16817">
                  <c:v>4.0882499888539297E-3</c:v>
                </c:pt>
                <c:pt idx="16818">
                  <c:v>4.0882471948862102E-3</c:v>
                </c:pt>
                <c:pt idx="16819">
                  <c:v>4.0882495231926398E-3</c:v>
                </c:pt>
                <c:pt idx="16820">
                  <c:v>4.0882476605475001E-3</c:v>
                </c:pt>
                <c:pt idx="16821">
                  <c:v>4.0882453322410601E-3</c:v>
                </c:pt>
                <c:pt idx="16822">
                  <c:v>4.0882471948862102E-3</c:v>
                </c:pt>
                <c:pt idx="16823">
                  <c:v>4.08824346959591E-3</c:v>
                </c:pt>
                <c:pt idx="16824">
                  <c:v>4.0882448665797702E-3</c:v>
                </c:pt>
                <c:pt idx="16825">
                  <c:v>4.0882425382733397E-3</c:v>
                </c:pt>
                <c:pt idx="16826">
                  <c:v>4.0882439352571999E-3</c:v>
                </c:pt>
                <c:pt idx="16827">
                  <c:v>4.08824346959591E-3</c:v>
                </c:pt>
                <c:pt idx="16828">
                  <c:v>4.08824346959591E-3</c:v>
                </c:pt>
                <c:pt idx="16829">
                  <c:v>4.0882406756281896E-3</c:v>
                </c:pt>
                <c:pt idx="16830">
                  <c:v>4.0882416069507599E-3</c:v>
                </c:pt>
                <c:pt idx="16831">
                  <c:v>4.0882383473217496E-3</c:v>
                </c:pt>
                <c:pt idx="16832">
                  <c:v>4.0882416069507599E-3</c:v>
                </c:pt>
                <c:pt idx="16833">
                  <c:v>4.0882416069507599E-3</c:v>
                </c:pt>
                <c:pt idx="16834">
                  <c:v>4.0882425382733397E-3</c:v>
                </c:pt>
                <c:pt idx="16835">
                  <c:v>4.0882397443056098E-3</c:v>
                </c:pt>
                <c:pt idx="16836">
                  <c:v>4.0882392786443199E-3</c:v>
                </c:pt>
                <c:pt idx="16837">
                  <c:v>4.0882383473217496E-3</c:v>
                </c:pt>
                <c:pt idx="16838">
                  <c:v>4.0882383473217496E-3</c:v>
                </c:pt>
                <c:pt idx="16839">
                  <c:v>4.0882355533540301E-3</c:v>
                </c:pt>
                <c:pt idx="16840">
                  <c:v>4.0882388129830404E-3</c:v>
                </c:pt>
                <c:pt idx="16841">
                  <c:v>4.0882350876927402E-3</c:v>
                </c:pt>
                <c:pt idx="16842">
                  <c:v>4.0882364846766004E-3</c:v>
                </c:pt>
                <c:pt idx="16843">
                  <c:v>4.0882369503378903E-3</c:v>
                </c:pt>
                <c:pt idx="16844">
                  <c:v>4.0882360190153096E-3</c:v>
                </c:pt>
                <c:pt idx="16845">
                  <c:v>4.0882360190153096E-3</c:v>
                </c:pt>
                <c:pt idx="16846">
                  <c:v>4.0882364846766004E-3</c:v>
                </c:pt>
                <c:pt idx="16847">
                  <c:v>4.0882341563701604E-3</c:v>
                </c:pt>
                <c:pt idx="16848">
                  <c:v>4.0882374159991698E-3</c:v>
                </c:pt>
                <c:pt idx="16849">
                  <c:v>4.0882341563701604E-3</c:v>
                </c:pt>
                <c:pt idx="16850">
                  <c:v>4.0882318280637299E-3</c:v>
                </c:pt>
                <c:pt idx="16851">
                  <c:v>4.0882341563701604E-3</c:v>
                </c:pt>
                <c:pt idx="16852">
                  <c:v>4.0882299654185798E-3</c:v>
                </c:pt>
                <c:pt idx="16853">
                  <c:v>4.08823136240244E-3</c:v>
                </c:pt>
                <c:pt idx="16854">
                  <c:v>4.0882318280637299E-3</c:v>
                </c:pt>
                <c:pt idx="16855">
                  <c:v>4.08823136240244E-3</c:v>
                </c:pt>
                <c:pt idx="16856">
                  <c:v>4.0882299654185798E-3</c:v>
                </c:pt>
                <c:pt idx="16857">
                  <c:v>4.0882318280637299E-3</c:v>
                </c:pt>
                <c:pt idx="16858">
                  <c:v>4.0882299654185798E-3</c:v>
                </c:pt>
                <c:pt idx="16859">
                  <c:v>4.0882281027734297E-3</c:v>
                </c:pt>
                <c:pt idx="16860">
                  <c:v>4.0882281027734297E-3</c:v>
                </c:pt>
                <c:pt idx="16861">
                  <c:v>4.0882271714508499E-3</c:v>
                </c:pt>
                <c:pt idx="16862">
                  <c:v>4.0882281027734297E-3</c:v>
                </c:pt>
                <c:pt idx="16863">
                  <c:v>4.0882267057895704E-3</c:v>
                </c:pt>
                <c:pt idx="16864">
                  <c:v>4.0882285684347196E-3</c:v>
                </c:pt>
                <c:pt idx="16865">
                  <c:v>4.0882276371121398E-3</c:v>
                </c:pt>
                <c:pt idx="16866">
                  <c:v>4.0882253088056998E-3</c:v>
                </c:pt>
                <c:pt idx="16867">
                  <c:v>4.0882257744669897E-3</c:v>
                </c:pt>
                <c:pt idx="16868">
                  <c:v>4.0882262401282796E-3</c:v>
                </c:pt>
                <c:pt idx="16869">
                  <c:v>4.0882257744669897E-3</c:v>
                </c:pt>
                <c:pt idx="16870">
                  <c:v>4.0882243774831304E-3</c:v>
                </c:pt>
                <c:pt idx="16871">
                  <c:v>4.08822158351541E-3</c:v>
                </c:pt>
                <c:pt idx="16872">
                  <c:v>4.0882229804992702E-3</c:v>
                </c:pt>
                <c:pt idx="16873">
                  <c:v>4.0882211178541201E-3</c:v>
                </c:pt>
                <c:pt idx="16874">
                  <c:v>4.0882211178541201E-3</c:v>
                </c:pt>
                <c:pt idx="16875">
                  <c:v>4.08822158351541E-3</c:v>
                </c:pt>
                <c:pt idx="16876">
                  <c:v>4.0882211178541201E-3</c:v>
                </c:pt>
                <c:pt idx="16877">
                  <c:v>4.08822158351541E-3</c:v>
                </c:pt>
                <c:pt idx="16878">
                  <c:v>4.08821925520897E-3</c:v>
                </c:pt>
                <c:pt idx="16879">
                  <c:v>4.0882201865315403E-3</c:v>
                </c:pt>
                <c:pt idx="16880">
                  <c:v>4.0882211178541201E-3</c:v>
                </c:pt>
                <c:pt idx="16881">
                  <c:v>4.0882173925638199E-3</c:v>
                </c:pt>
                <c:pt idx="16882">
                  <c:v>4.0882183238863997E-3</c:v>
                </c:pt>
                <c:pt idx="16883">
                  <c:v>4.0882183238863997E-3</c:v>
                </c:pt>
                <c:pt idx="16884">
                  <c:v>4.08821692690253E-3</c:v>
                </c:pt>
                <c:pt idx="16885">
                  <c:v>4.0882159955799597E-3</c:v>
                </c:pt>
                <c:pt idx="16886">
                  <c:v>4.0882141329348096E-3</c:v>
                </c:pt>
                <c:pt idx="16887">
                  <c:v>4.0882173925638199E-3</c:v>
                </c:pt>
                <c:pt idx="16888">
                  <c:v>4.0882145985961004E-3</c:v>
                </c:pt>
                <c:pt idx="16889">
                  <c:v>4.0882145985961004E-3</c:v>
                </c:pt>
                <c:pt idx="16890">
                  <c:v>4.0882159955799597E-3</c:v>
                </c:pt>
                <c:pt idx="16891">
                  <c:v>4.0882118046283696E-3</c:v>
                </c:pt>
                <c:pt idx="16892">
                  <c:v>4.0882132016122298E-3</c:v>
                </c:pt>
                <c:pt idx="16893">
                  <c:v>4.0882099419832204E-3</c:v>
                </c:pt>
                <c:pt idx="16894">
                  <c:v>4.0882145985961004E-3</c:v>
                </c:pt>
                <c:pt idx="16895">
                  <c:v>4.0882099419832204E-3</c:v>
                </c:pt>
                <c:pt idx="16896">
                  <c:v>4.0882127359509503E-3</c:v>
                </c:pt>
                <c:pt idx="16897">
                  <c:v>4.0882099419832204E-3</c:v>
                </c:pt>
                <c:pt idx="16898">
                  <c:v>4.0882066823542101E-3</c:v>
                </c:pt>
                <c:pt idx="16899">
                  <c:v>4.0882132016122298E-3</c:v>
                </c:pt>
                <c:pt idx="16900">
                  <c:v>4.0882071480155E-3</c:v>
                </c:pt>
                <c:pt idx="16901">
                  <c:v>4.0882104076445103E-3</c:v>
                </c:pt>
                <c:pt idx="16902">
                  <c:v>4.0882066823542101E-3</c:v>
                </c:pt>
                <c:pt idx="16903">
                  <c:v>4.08820947632194E-3</c:v>
                </c:pt>
                <c:pt idx="16904">
                  <c:v>4.08820947632194E-3</c:v>
                </c:pt>
                <c:pt idx="16905">
                  <c:v>4.0882052853703499E-3</c:v>
                </c:pt>
                <c:pt idx="16906">
                  <c:v>4.0882080793380703E-3</c:v>
                </c:pt>
                <c:pt idx="16907">
                  <c:v>4.08820947632194E-3</c:v>
                </c:pt>
                <c:pt idx="16908">
                  <c:v>4.0882062166929202E-3</c:v>
                </c:pt>
                <c:pt idx="16909">
                  <c:v>4.0882043540477796E-3</c:v>
                </c:pt>
                <c:pt idx="16910">
                  <c:v>4.0882043540477796E-3</c:v>
                </c:pt>
                <c:pt idx="16911">
                  <c:v>4.0882034227251998E-3</c:v>
                </c:pt>
                <c:pt idx="16912">
                  <c:v>4.0882029570639099E-3</c:v>
                </c:pt>
                <c:pt idx="16913">
                  <c:v>4.0882020257413396E-3</c:v>
                </c:pt>
                <c:pt idx="16914">
                  <c:v>4.0882024914026304E-3</c:v>
                </c:pt>
                <c:pt idx="16915">
                  <c:v>4.0882043540477796E-3</c:v>
                </c:pt>
                <c:pt idx="16916">
                  <c:v>4.0882029570639099E-3</c:v>
                </c:pt>
                <c:pt idx="16917">
                  <c:v>4.0882010944187598E-3</c:v>
                </c:pt>
                <c:pt idx="16918">
                  <c:v>4.0882006287574803E-3</c:v>
                </c:pt>
                <c:pt idx="16919">
                  <c:v>4.0881987661123302E-3</c:v>
                </c:pt>
                <c:pt idx="16920">
                  <c:v>4.0881987661123302E-3</c:v>
                </c:pt>
                <c:pt idx="16921">
                  <c:v>4.0882006287574803E-3</c:v>
                </c:pt>
                <c:pt idx="16922">
                  <c:v>4.0881996974348996E-3</c:v>
                </c:pt>
                <c:pt idx="16923">
                  <c:v>4.0882001630961904E-3</c:v>
                </c:pt>
                <c:pt idx="16924">
                  <c:v>4.0881987661123302E-3</c:v>
                </c:pt>
                <c:pt idx="16925">
                  <c:v>4.0881978347897504E-3</c:v>
                </c:pt>
                <c:pt idx="16926">
                  <c:v>4.0881969034671801E-3</c:v>
                </c:pt>
                <c:pt idx="16927">
                  <c:v>4.0881945751607401E-3</c:v>
                </c:pt>
                <c:pt idx="16928">
                  <c:v>4.0881978347897504E-3</c:v>
                </c:pt>
                <c:pt idx="16929">
                  <c:v>4.0881969034671801E-3</c:v>
                </c:pt>
                <c:pt idx="16930">
                  <c:v>4.0881945751607401E-3</c:v>
                </c:pt>
                <c:pt idx="16931">
                  <c:v>4.0881941094994502E-3</c:v>
                </c:pt>
                <c:pt idx="16932">
                  <c:v>4.0881959721446003E-3</c:v>
                </c:pt>
                <c:pt idx="16933">
                  <c:v>4.0881955064833199E-3</c:v>
                </c:pt>
                <c:pt idx="16934">
                  <c:v>4.0881955064833199E-3</c:v>
                </c:pt>
                <c:pt idx="16935">
                  <c:v>4.0881945751607401E-3</c:v>
                </c:pt>
                <c:pt idx="16936">
                  <c:v>4.0881959721446003E-3</c:v>
                </c:pt>
                <c:pt idx="16937">
                  <c:v>4.0881931781768799E-3</c:v>
                </c:pt>
                <c:pt idx="16938">
                  <c:v>4.0881936438381698E-3</c:v>
                </c:pt>
                <c:pt idx="16939">
                  <c:v>4.0881903842091604E-3</c:v>
                </c:pt>
                <c:pt idx="16940">
                  <c:v>4.0881889872252898E-3</c:v>
                </c:pt>
                <c:pt idx="16941">
                  <c:v>4.0881903842091604E-3</c:v>
                </c:pt>
                <c:pt idx="16942">
                  <c:v>4.0881908498704399E-3</c:v>
                </c:pt>
                <c:pt idx="16943">
                  <c:v>4.0881875902414296E-3</c:v>
                </c:pt>
                <c:pt idx="16944">
                  <c:v>4.0881861932575703E-3</c:v>
                </c:pt>
                <c:pt idx="16945">
                  <c:v>4.0881847962737101E-3</c:v>
                </c:pt>
                <c:pt idx="16946">
                  <c:v>4.0881885215640103E-3</c:v>
                </c:pt>
                <c:pt idx="16947">
                  <c:v>4.0881866589188602E-3</c:v>
                </c:pt>
                <c:pt idx="16948">
                  <c:v>4.0881866589188602E-3</c:v>
                </c:pt>
                <c:pt idx="16949">
                  <c:v>4.0881861932575703E-3</c:v>
                </c:pt>
                <c:pt idx="16950">
                  <c:v>4.0881843306124202E-3</c:v>
                </c:pt>
                <c:pt idx="16951">
                  <c:v>4.0881871245801501E-3</c:v>
                </c:pt>
                <c:pt idx="16952">
                  <c:v>4.0881847962737101E-3</c:v>
                </c:pt>
                <c:pt idx="16953">
                  <c:v>4.0881838649511303E-3</c:v>
                </c:pt>
                <c:pt idx="16954">
                  <c:v>4.0881843306124202E-3</c:v>
                </c:pt>
                <c:pt idx="16955">
                  <c:v>4.0881847962737101E-3</c:v>
                </c:pt>
                <c:pt idx="16956">
                  <c:v>4.0881810709834099E-3</c:v>
                </c:pt>
                <c:pt idx="16957">
                  <c:v>4.0881815366446998E-3</c:v>
                </c:pt>
                <c:pt idx="16958">
                  <c:v>4.08818060532212E-3</c:v>
                </c:pt>
                <c:pt idx="16959">
                  <c:v>4.0881810709834099E-3</c:v>
                </c:pt>
                <c:pt idx="16960">
                  <c:v>4.0881815366446998E-3</c:v>
                </c:pt>
                <c:pt idx="16961">
                  <c:v>4.0881773456931097E-3</c:v>
                </c:pt>
                <c:pt idx="16962">
                  <c:v>4.0881838649511303E-3</c:v>
                </c:pt>
                <c:pt idx="16963">
                  <c:v>4.0881787426769699E-3</c:v>
                </c:pt>
                <c:pt idx="16964">
                  <c:v>4.0881810709834099E-3</c:v>
                </c:pt>
                <c:pt idx="16965">
                  <c:v>4.0881796739995497E-3</c:v>
                </c:pt>
                <c:pt idx="16966">
                  <c:v>4.0881778113543996E-3</c:v>
                </c:pt>
                <c:pt idx="16967">
                  <c:v>4.0881759487092504E-3</c:v>
                </c:pt>
                <c:pt idx="16968">
                  <c:v>4.0881759487092504E-3</c:v>
                </c:pt>
                <c:pt idx="16969">
                  <c:v>4.0881759487092504E-3</c:v>
                </c:pt>
                <c:pt idx="16970">
                  <c:v>4.0881768800318198E-3</c:v>
                </c:pt>
                <c:pt idx="16971">
                  <c:v>4.0881750173866801E-3</c:v>
                </c:pt>
                <c:pt idx="16972">
                  <c:v>4.0881759487092504E-3</c:v>
                </c:pt>
                <c:pt idx="16973">
                  <c:v>4.0881740860641003E-3</c:v>
                </c:pt>
                <c:pt idx="16974">
                  <c:v>4.0881764143705403E-3</c:v>
                </c:pt>
                <c:pt idx="16975">
                  <c:v>4.0881754830479596E-3</c:v>
                </c:pt>
                <c:pt idx="16976">
                  <c:v>4.0881740860641003E-3</c:v>
                </c:pt>
                <c:pt idx="16977">
                  <c:v>4.0881694294512298E-3</c:v>
                </c:pt>
                <c:pt idx="16978">
                  <c:v>4.08817082643509E-3</c:v>
                </c:pt>
                <c:pt idx="16979">
                  <c:v>4.08817315474153E-3</c:v>
                </c:pt>
                <c:pt idx="16980">
                  <c:v>4.08817082643509E-3</c:v>
                </c:pt>
                <c:pt idx="16981">
                  <c:v>4.0881712920963799E-3</c:v>
                </c:pt>
                <c:pt idx="16982">
                  <c:v>4.0881703607738001E-3</c:v>
                </c:pt>
                <c:pt idx="16983">
                  <c:v>4.0881694294512298E-3</c:v>
                </c:pt>
                <c:pt idx="16984">
                  <c:v>4.08816849812865E-3</c:v>
                </c:pt>
                <c:pt idx="16985">
                  <c:v>4.0881671011447898E-3</c:v>
                </c:pt>
                <c:pt idx="16986">
                  <c:v>4.0881689637899399E-3</c:v>
                </c:pt>
                <c:pt idx="16987">
                  <c:v>4.0881671011447898E-3</c:v>
                </c:pt>
                <c:pt idx="16988">
                  <c:v>4.0881671011447898E-3</c:v>
                </c:pt>
                <c:pt idx="16989">
                  <c:v>4.0881671011447898E-3</c:v>
                </c:pt>
                <c:pt idx="16990">
                  <c:v>4.0881661698222204E-3</c:v>
                </c:pt>
                <c:pt idx="16991">
                  <c:v>4.0881652384996397E-3</c:v>
                </c:pt>
                <c:pt idx="16992">
                  <c:v>4.0881643071770703E-3</c:v>
                </c:pt>
                <c:pt idx="16993">
                  <c:v>4.0881661698222204E-3</c:v>
                </c:pt>
                <c:pt idx="16994">
                  <c:v>4.0881647728383498E-3</c:v>
                </c:pt>
                <c:pt idx="16995">
                  <c:v>4.0881633758544896E-3</c:v>
                </c:pt>
                <c:pt idx="16996">
                  <c:v>4.0881657041609296E-3</c:v>
                </c:pt>
                <c:pt idx="16997">
                  <c:v>4.0881652384996397E-3</c:v>
                </c:pt>
                <c:pt idx="16998">
                  <c:v>4.0881619788706303E-3</c:v>
                </c:pt>
                <c:pt idx="16999">
                  <c:v>4.0881629101932101E-3</c:v>
                </c:pt>
                <c:pt idx="17000">
                  <c:v>4.0881619788706303E-3</c:v>
                </c:pt>
                <c:pt idx="17001">
                  <c:v>4.0881615132093404E-3</c:v>
                </c:pt>
                <c:pt idx="17002">
                  <c:v>4.0881596505641903E-3</c:v>
                </c:pt>
                <c:pt idx="17003">
                  <c:v>4.0881601162254802E-3</c:v>
                </c:pt>
                <c:pt idx="17004">
                  <c:v>4.08815871924162E-3</c:v>
                </c:pt>
                <c:pt idx="17005">
                  <c:v>4.0881591849029099E-3</c:v>
                </c:pt>
                <c:pt idx="17006">
                  <c:v>4.08815639093518E-3</c:v>
                </c:pt>
                <c:pt idx="17007">
                  <c:v>4.0881582535803301E-3</c:v>
                </c:pt>
                <c:pt idx="17008">
                  <c:v>4.0881577879190402E-3</c:v>
                </c:pt>
                <c:pt idx="17009">
                  <c:v>4.0881568565964699E-3</c:v>
                </c:pt>
                <c:pt idx="17010">
                  <c:v>4.0881568565964699E-3</c:v>
                </c:pt>
                <c:pt idx="17011">
                  <c:v>4.0881540626287504E-3</c:v>
                </c:pt>
                <c:pt idx="17012">
                  <c:v>4.0881531313061697E-3</c:v>
                </c:pt>
                <c:pt idx="17013">
                  <c:v>4.0881554596126097E-3</c:v>
                </c:pt>
                <c:pt idx="17014">
                  <c:v>4.0881577879190402E-3</c:v>
                </c:pt>
                <c:pt idx="17015">
                  <c:v>4.0881545282900299E-3</c:v>
                </c:pt>
                <c:pt idx="17016">
                  <c:v>4.0881549939513198E-3</c:v>
                </c:pt>
                <c:pt idx="17017">
                  <c:v>4.0881545282900299E-3</c:v>
                </c:pt>
                <c:pt idx="17018">
                  <c:v>4.0881531313061697E-3</c:v>
                </c:pt>
                <c:pt idx="17019">
                  <c:v>4.0881512686610196E-3</c:v>
                </c:pt>
                <c:pt idx="17020">
                  <c:v>4.0881512686610196E-3</c:v>
                </c:pt>
                <c:pt idx="17021">
                  <c:v>4.0881531313061697E-3</c:v>
                </c:pt>
                <c:pt idx="17022">
                  <c:v>4.0881540626287504E-3</c:v>
                </c:pt>
                <c:pt idx="17023">
                  <c:v>4.0881517343223104E-3</c:v>
                </c:pt>
                <c:pt idx="17024">
                  <c:v>4.0881494060158704E-3</c:v>
                </c:pt>
                <c:pt idx="17025">
                  <c:v>4.0881456807255702E-3</c:v>
                </c:pt>
                <c:pt idx="17026">
                  <c:v>4.0881475433707203E-3</c:v>
                </c:pt>
                <c:pt idx="17027">
                  <c:v>4.0881484746933001E-3</c:v>
                </c:pt>
                <c:pt idx="17028">
                  <c:v>4.0881484746933001E-3</c:v>
                </c:pt>
                <c:pt idx="17029">
                  <c:v>4.0881517343223104E-3</c:v>
                </c:pt>
                <c:pt idx="17030">
                  <c:v>4.0881452150642898E-3</c:v>
                </c:pt>
                <c:pt idx="17031">
                  <c:v>4.0881470777094399E-3</c:v>
                </c:pt>
                <c:pt idx="17032">
                  <c:v>4.0881438180804296E-3</c:v>
                </c:pt>
                <c:pt idx="17033">
                  <c:v>4.0881456807255702E-3</c:v>
                </c:pt>
                <c:pt idx="17034">
                  <c:v>4.0881452150642898E-3</c:v>
                </c:pt>
                <c:pt idx="17035">
                  <c:v>4.0881428867578498E-3</c:v>
                </c:pt>
                <c:pt idx="17036">
                  <c:v>4.0881456807255702E-3</c:v>
                </c:pt>
                <c:pt idx="17037">
                  <c:v>4.0881424210965599E-3</c:v>
                </c:pt>
                <c:pt idx="17038">
                  <c:v>4.0881433524191397E-3</c:v>
                </c:pt>
                <c:pt idx="17039">
                  <c:v>4.0881452150642898E-3</c:v>
                </c:pt>
                <c:pt idx="17040">
                  <c:v>4.0881405584514098E-3</c:v>
                </c:pt>
                <c:pt idx="17041">
                  <c:v>4.0881400927901303E-3</c:v>
                </c:pt>
                <c:pt idx="17042">
                  <c:v>4.0881405584514098E-3</c:v>
                </c:pt>
                <c:pt idx="17043">
                  <c:v>4.0881382301449802E-3</c:v>
                </c:pt>
                <c:pt idx="17044">
                  <c:v>4.0881396271288404E-3</c:v>
                </c:pt>
                <c:pt idx="17045">
                  <c:v>4.0881405584514098E-3</c:v>
                </c:pt>
                <c:pt idx="17046">
                  <c:v>4.0881400927901303E-3</c:v>
                </c:pt>
                <c:pt idx="17047">
                  <c:v>4.0881391614675496E-3</c:v>
                </c:pt>
                <c:pt idx="17048">
                  <c:v>4.0881372988224004E-3</c:v>
                </c:pt>
                <c:pt idx="17049">
                  <c:v>4.08813683316112E-3</c:v>
                </c:pt>
                <c:pt idx="17050">
                  <c:v>4.0881372988224004E-3</c:v>
                </c:pt>
                <c:pt idx="17051">
                  <c:v>4.0881359018385402E-3</c:v>
                </c:pt>
                <c:pt idx="17052">
                  <c:v>4.0881363674998301E-3</c:v>
                </c:pt>
                <c:pt idx="17053">
                  <c:v>4.0881363674998301E-3</c:v>
                </c:pt>
                <c:pt idx="17054">
                  <c:v>4.0881363674998301E-3</c:v>
                </c:pt>
                <c:pt idx="17055">
                  <c:v>4.0881326422095299E-3</c:v>
                </c:pt>
                <c:pt idx="17056">
                  <c:v>4.0881354361772503E-3</c:v>
                </c:pt>
                <c:pt idx="17057">
                  <c:v>4.0881340391933901E-3</c:v>
                </c:pt>
                <c:pt idx="17058">
                  <c:v>4.0881307795643798E-3</c:v>
                </c:pt>
                <c:pt idx="17059">
                  <c:v>4.0881359018385402E-3</c:v>
                </c:pt>
                <c:pt idx="17060">
                  <c:v>4.0881317108869596E-3</c:v>
                </c:pt>
                <c:pt idx="17061">
                  <c:v>4.0881298482418104E-3</c:v>
                </c:pt>
                <c:pt idx="17062">
                  <c:v>4.08813217654824E-3</c:v>
                </c:pt>
                <c:pt idx="17063">
                  <c:v>4.0881289169192297E-3</c:v>
                </c:pt>
                <c:pt idx="17064">
                  <c:v>4.0881312452256697E-3</c:v>
                </c:pt>
                <c:pt idx="17065">
                  <c:v>4.0881284512579398E-3</c:v>
                </c:pt>
                <c:pt idx="17066">
                  <c:v>4.0881284512579398E-3</c:v>
                </c:pt>
                <c:pt idx="17067">
                  <c:v>4.0881289169192297E-3</c:v>
                </c:pt>
                <c:pt idx="17068">
                  <c:v>4.0881265886128001E-3</c:v>
                </c:pt>
                <c:pt idx="17069">
                  <c:v>4.0881265886128001E-3</c:v>
                </c:pt>
                <c:pt idx="17070">
                  <c:v>4.0881256572902203E-3</c:v>
                </c:pt>
                <c:pt idx="17071">
                  <c:v>4.0881265886128001E-3</c:v>
                </c:pt>
                <c:pt idx="17072">
                  <c:v>4.0881251916289304E-3</c:v>
                </c:pt>
                <c:pt idx="17073">
                  <c:v>4.08812472596765E-3</c:v>
                </c:pt>
                <c:pt idx="17074">
                  <c:v>4.0881256572902203E-3</c:v>
                </c:pt>
                <c:pt idx="17075">
                  <c:v>4.08812239766121E-3</c:v>
                </c:pt>
                <c:pt idx="17076">
                  <c:v>4.0881251916289304E-3</c:v>
                </c:pt>
                <c:pt idx="17077">
                  <c:v>4.08812239766121E-3</c:v>
                </c:pt>
                <c:pt idx="17078">
                  <c:v>4.0881242603063601E-3</c:v>
                </c:pt>
                <c:pt idx="17079">
                  <c:v>4.08812006935477E-3</c:v>
                </c:pt>
                <c:pt idx="17080">
                  <c:v>4.0881228633224999E-3</c:v>
                </c:pt>
                <c:pt idx="17081">
                  <c:v>4.08812239766121E-3</c:v>
                </c:pt>
                <c:pt idx="17082">
                  <c:v>4.0881191380321997E-3</c:v>
                </c:pt>
                <c:pt idx="17083">
                  <c:v>4.0881228633224999E-3</c:v>
                </c:pt>
                <c:pt idx="17084">
                  <c:v>4.08812006935477E-3</c:v>
                </c:pt>
                <c:pt idx="17085">
                  <c:v>4.0881177410483404E-3</c:v>
                </c:pt>
                <c:pt idx="17086">
                  <c:v>4.0881182067096199E-3</c:v>
                </c:pt>
                <c:pt idx="17087">
                  <c:v>4.0881182067096199E-3</c:v>
                </c:pt>
                <c:pt idx="17088">
                  <c:v>4.0881177410483404E-3</c:v>
                </c:pt>
                <c:pt idx="17089">
                  <c:v>4.08812006935477E-3</c:v>
                </c:pt>
                <c:pt idx="17090">
                  <c:v>4.0881158784031903E-3</c:v>
                </c:pt>
                <c:pt idx="17091">
                  <c:v>4.0881168097257597E-3</c:v>
                </c:pt>
                <c:pt idx="17092">
                  <c:v>4.0881168097257597E-3</c:v>
                </c:pt>
                <c:pt idx="17093">
                  <c:v>4.0881205350160599E-3</c:v>
                </c:pt>
                <c:pt idx="17094">
                  <c:v>4.0881144814193301E-3</c:v>
                </c:pt>
                <c:pt idx="17095">
                  <c:v>4.0881149470806096E-3</c:v>
                </c:pt>
                <c:pt idx="17096">
                  <c:v>4.08811261877418E-3</c:v>
                </c:pt>
                <c:pt idx="17097">
                  <c:v>4.08811261877418E-3</c:v>
                </c:pt>
                <c:pt idx="17098">
                  <c:v>4.0881130844354603E-3</c:v>
                </c:pt>
                <c:pt idx="17099">
                  <c:v>4.0881140157580402E-3</c:v>
                </c:pt>
                <c:pt idx="17100">
                  <c:v>4.0881116874516002E-3</c:v>
                </c:pt>
                <c:pt idx="17101">
                  <c:v>4.0881112217903103E-3</c:v>
                </c:pt>
                <c:pt idx="17102">
                  <c:v>4.0881107561290299E-3</c:v>
                </c:pt>
                <c:pt idx="17103">
                  <c:v>4.0881121531128901E-3</c:v>
                </c:pt>
                <c:pt idx="17104">
                  <c:v>4.0881098248064501E-3</c:v>
                </c:pt>
                <c:pt idx="17105">
                  <c:v>4.0881093591451602E-3</c:v>
                </c:pt>
                <c:pt idx="17106">
                  <c:v>4.0881084278225899E-3</c:v>
                </c:pt>
                <c:pt idx="17107">
                  <c:v>4.0881074965000196E-3</c:v>
                </c:pt>
                <c:pt idx="17108">
                  <c:v>4.0881056338548704E-3</c:v>
                </c:pt>
                <c:pt idx="17109">
                  <c:v>4.0881065651774398E-3</c:v>
                </c:pt>
                <c:pt idx="17110">
                  <c:v>4.0881051681935796E-3</c:v>
                </c:pt>
                <c:pt idx="17111">
                  <c:v>4.0881051681935796E-3</c:v>
                </c:pt>
                <c:pt idx="17112">
                  <c:v>4.0881042368709998E-3</c:v>
                </c:pt>
                <c:pt idx="17113">
                  <c:v>4.0881079621613E-3</c:v>
                </c:pt>
                <c:pt idx="17114">
                  <c:v>4.0881065651774398E-3</c:v>
                </c:pt>
                <c:pt idx="17115">
                  <c:v>4.0881065651774398E-3</c:v>
                </c:pt>
                <c:pt idx="17116">
                  <c:v>4.0881023742258601E-3</c:v>
                </c:pt>
                <c:pt idx="17117">
                  <c:v>4.0881019085645702E-3</c:v>
                </c:pt>
                <c:pt idx="17118">
                  <c:v>4.0881033055484304E-3</c:v>
                </c:pt>
                <c:pt idx="17119">
                  <c:v>4.0881019085645702E-3</c:v>
                </c:pt>
                <c:pt idx="17120">
                  <c:v>4.0881023742258601E-3</c:v>
                </c:pt>
                <c:pt idx="17121">
                  <c:v>4.0881000459194201E-3</c:v>
                </c:pt>
                <c:pt idx="17122">
                  <c:v>4.0881019085645702E-3</c:v>
                </c:pt>
                <c:pt idx="17123">
                  <c:v>4.0881000459194201E-3</c:v>
                </c:pt>
                <c:pt idx="17124">
                  <c:v>4.08810051158071E-3</c:v>
                </c:pt>
                <c:pt idx="17125">
                  <c:v>4.0881000459194201E-3</c:v>
                </c:pt>
                <c:pt idx="17126">
                  <c:v>4.0880991145968403E-3</c:v>
                </c:pt>
                <c:pt idx="17127">
                  <c:v>4.0880953893065496E-3</c:v>
                </c:pt>
                <c:pt idx="17128">
                  <c:v>4.0880963206291199E-3</c:v>
                </c:pt>
                <c:pt idx="17129">
                  <c:v>4.0880967862904098E-3</c:v>
                </c:pt>
                <c:pt idx="17130">
                  <c:v>4.0880963206291199E-3</c:v>
                </c:pt>
                <c:pt idx="17131">
                  <c:v>4.08809818327427E-3</c:v>
                </c:pt>
                <c:pt idx="17132">
                  <c:v>4.0880949236452597E-3</c:v>
                </c:pt>
                <c:pt idx="17133">
                  <c:v>4.0880949236452597E-3</c:v>
                </c:pt>
                <c:pt idx="17134">
                  <c:v>4.0880944579839698E-3</c:v>
                </c:pt>
                <c:pt idx="17135">
                  <c:v>4.0880935266614004E-3</c:v>
                </c:pt>
                <c:pt idx="17136">
                  <c:v>4.0880944579839698E-3</c:v>
                </c:pt>
                <c:pt idx="17137">
                  <c:v>4.0880925953388197E-3</c:v>
                </c:pt>
                <c:pt idx="17138">
                  <c:v>4.0880916640162503E-3</c:v>
                </c:pt>
                <c:pt idx="17139">
                  <c:v>4.0880916640162503E-3</c:v>
                </c:pt>
                <c:pt idx="17140">
                  <c:v>4.08808840438724E-3</c:v>
                </c:pt>
                <c:pt idx="17141">
                  <c:v>4.0880925953388197E-3</c:v>
                </c:pt>
                <c:pt idx="17142">
                  <c:v>4.0880902670323901E-3</c:v>
                </c:pt>
                <c:pt idx="17143">
                  <c:v>4.0880930610001096E-3</c:v>
                </c:pt>
                <c:pt idx="17144">
                  <c:v>4.0880902670323901E-3</c:v>
                </c:pt>
                <c:pt idx="17145">
                  <c:v>4.0880902670323901E-3</c:v>
                </c:pt>
                <c:pt idx="17146">
                  <c:v>4.0880907326936696E-3</c:v>
                </c:pt>
                <c:pt idx="17147">
                  <c:v>4.0880879387259501E-3</c:v>
                </c:pt>
                <c:pt idx="17148">
                  <c:v>4.0880874730646602E-3</c:v>
                </c:pt>
                <c:pt idx="17149">
                  <c:v>4.0880860760808E-3</c:v>
                </c:pt>
                <c:pt idx="17150">
                  <c:v>4.0880865417420899E-3</c:v>
                </c:pt>
                <c:pt idx="17151">
                  <c:v>4.0880870074033702E-3</c:v>
                </c:pt>
                <c:pt idx="17152">
                  <c:v>4.0880860760808E-3</c:v>
                </c:pt>
                <c:pt idx="17153">
                  <c:v>4.0880828164517897E-3</c:v>
                </c:pt>
                <c:pt idx="17154">
                  <c:v>4.0880851447582202E-3</c:v>
                </c:pt>
                <c:pt idx="17155">
                  <c:v>4.0880842134356499E-3</c:v>
                </c:pt>
                <c:pt idx="17156">
                  <c:v>4.0880828164517897E-3</c:v>
                </c:pt>
                <c:pt idx="17157">
                  <c:v>4.0880804881453497E-3</c:v>
                </c:pt>
                <c:pt idx="17158">
                  <c:v>4.0880818851292099E-3</c:v>
                </c:pt>
                <c:pt idx="17159">
                  <c:v>4.0880809538066396E-3</c:v>
                </c:pt>
                <c:pt idx="17160">
                  <c:v>4.0880800224840598E-3</c:v>
                </c:pt>
                <c:pt idx="17161">
                  <c:v>4.0880781598389201E-3</c:v>
                </c:pt>
                <c:pt idx="17162">
                  <c:v>4.0880786255001996E-3</c:v>
                </c:pt>
                <c:pt idx="17163">
                  <c:v>4.0880776941776302E-3</c:v>
                </c:pt>
                <c:pt idx="17164">
                  <c:v>4.0880786255001996E-3</c:v>
                </c:pt>
                <c:pt idx="17165">
                  <c:v>4.0880767628550503E-3</c:v>
                </c:pt>
                <c:pt idx="17166">
                  <c:v>4.0880809538066396E-3</c:v>
                </c:pt>
                <c:pt idx="17167">
                  <c:v>4.0880767628550503E-3</c:v>
                </c:pt>
                <c:pt idx="17168">
                  <c:v>4.0880772285163403E-3</c:v>
                </c:pt>
                <c:pt idx="17169">
                  <c:v>4.0880767628550503E-3</c:v>
                </c:pt>
                <c:pt idx="17170">
                  <c:v>4.0880790911614904E-3</c:v>
                </c:pt>
                <c:pt idx="17171">
                  <c:v>4.0880749002099002E-3</c:v>
                </c:pt>
                <c:pt idx="17172">
                  <c:v>4.0880772285163403E-3</c:v>
                </c:pt>
                <c:pt idx="17173">
                  <c:v>4.0880758315324801E-3</c:v>
                </c:pt>
                <c:pt idx="17174">
                  <c:v>4.0880758315324801E-3</c:v>
                </c:pt>
                <c:pt idx="17175">
                  <c:v>4.08807396888733E-3</c:v>
                </c:pt>
                <c:pt idx="17176">
                  <c:v>4.0880711749196096E-3</c:v>
                </c:pt>
                <c:pt idx="17177">
                  <c:v>4.0880725719034698E-3</c:v>
                </c:pt>
                <c:pt idx="17178">
                  <c:v>4.0880735032260401E-3</c:v>
                </c:pt>
                <c:pt idx="17179">
                  <c:v>4.0880721062421799E-3</c:v>
                </c:pt>
                <c:pt idx="17180">
                  <c:v>4.0880721062421799E-3</c:v>
                </c:pt>
                <c:pt idx="17181">
                  <c:v>4.0880679152905898E-3</c:v>
                </c:pt>
                <c:pt idx="17182">
                  <c:v>4.0880702435970298E-3</c:v>
                </c:pt>
                <c:pt idx="17183">
                  <c:v>4.0880697779357399E-3</c:v>
                </c:pt>
                <c:pt idx="17184">
                  <c:v>4.0880688466131696E-3</c:v>
                </c:pt>
                <c:pt idx="17185">
                  <c:v>4.0880669839680204E-3</c:v>
                </c:pt>
                <c:pt idx="17186">
                  <c:v>4.0880683809518797E-3</c:v>
                </c:pt>
                <c:pt idx="17187">
                  <c:v>4.0880683809518797E-3</c:v>
                </c:pt>
                <c:pt idx="17188">
                  <c:v>4.0880660526454501E-3</c:v>
                </c:pt>
                <c:pt idx="17189">
                  <c:v>4.0880674496293103E-3</c:v>
                </c:pt>
                <c:pt idx="17190">
                  <c:v>4.0880641900003E-3</c:v>
                </c:pt>
                <c:pt idx="17191">
                  <c:v>4.0880646556615803E-3</c:v>
                </c:pt>
                <c:pt idx="17192">
                  <c:v>4.0880623273551499E-3</c:v>
                </c:pt>
                <c:pt idx="17193">
                  <c:v>4.0880651213228703E-3</c:v>
                </c:pt>
                <c:pt idx="17194">
                  <c:v>4.0880660526454501E-3</c:v>
                </c:pt>
                <c:pt idx="17195">
                  <c:v>4.0880627930164302E-3</c:v>
                </c:pt>
                <c:pt idx="17196">
                  <c:v>4.0880613960325701E-3</c:v>
                </c:pt>
                <c:pt idx="17197">
                  <c:v>4.0880609303712801E-3</c:v>
                </c:pt>
                <c:pt idx="17198">
                  <c:v>4.0880632586777202E-3</c:v>
                </c:pt>
                <c:pt idx="17199">
                  <c:v>4.0880609303712801E-3</c:v>
                </c:pt>
                <c:pt idx="17200">
                  <c:v>4.08805953338742E-3</c:v>
                </c:pt>
                <c:pt idx="17201">
                  <c:v>4.0880586020648497E-3</c:v>
                </c:pt>
                <c:pt idx="17202">
                  <c:v>4.0880632586777202E-3</c:v>
                </c:pt>
                <c:pt idx="17203">
                  <c:v>4.0880586020648497E-3</c:v>
                </c:pt>
                <c:pt idx="17204">
                  <c:v>4.0880572050809904E-3</c:v>
                </c:pt>
                <c:pt idx="17205">
                  <c:v>4.0880576707422699E-3</c:v>
                </c:pt>
                <c:pt idx="17206">
                  <c:v>4.0880562737584097E-3</c:v>
                </c:pt>
                <c:pt idx="17207">
                  <c:v>4.0880572050809904E-3</c:v>
                </c:pt>
                <c:pt idx="17208">
                  <c:v>4.0880539454519801E-3</c:v>
                </c:pt>
                <c:pt idx="17209">
                  <c:v>4.0880544111132596E-3</c:v>
                </c:pt>
                <c:pt idx="17210">
                  <c:v>4.0880576707422699E-3</c:v>
                </c:pt>
                <c:pt idx="17211">
                  <c:v>4.0880544111132596E-3</c:v>
                </c:pt>
                <c:pt idx="17212">
                  <c:v>4.0880534797906902E-3</c:v>
                </c:pt>
                <c:pt idx="17213">
                  <c:v>4.0880511514842502E-3</c:v>
                </c:pt>
                <c:pt idx="17214">
                  <c:v>4.0880530141294003E-3</c:v>
                </c:pt>
                <c:pt idx="17215">
                  <c:v>4.0880488231778101E-3</c:v>
                </c:pt>
                <c:pt idx="17216">
                  <c:v>4.0880502201616799E-3</c:v>
                </c:pt>
                <c:pt idx="17217">
                  <c:v>4.0880488231778101E-3</c:v>
                </c:pt>
                <c:pt idx="17218">
                  <c:v>4.0880516171455401E-3</c:v>
                </c:pt>
                <c:pt idx="17219">
                  <c:v>4.0880511514842502E-3</c:v>
                </c:pt>
                <c:pt idx="17220">
                  <c:v>4.0880483575165298E-3</c:v>
                </c:pt>
                <c:pt idx="17221">
                  <c:v>4.08804975450039E-3</c:v>
                </c:pt>
                <c:pt idx="17222">
                  <c:v>4.0880460292100898E-3</c:v>
                </c:pt>
                <c:pt idx="17223">
                  <c:v>4.0880455635487999E-3</c:v>
                </c:pt>
                <c:pt idx="17224">
                  <c:v>4.0880464948713797E-3</c:v>
                </c:pt>
                <c:pt idx="17225">
                  <c:v>4.08804742619395E-3</c:v>
                </c:pt>
                <c:pt idx="17226">
                  <c:v>4.0880469605326696E-3</c:v>
                </c:pt>
                <c:pt idx="17227">
                  <c:v>4.0880455635487999E-3</c:v>
                </c:pt>
                <c:pt idx="17228">
                  <c:v>4.0880460292100898E-3</c:v>
                </c:pt>
                <c:pt idx="17229">
                  <c:v>4.0880423039197896E-3</c:v>
                </c:pt>
                <c:pt idx="17230">
                  <c:v>4.0880455635487999E-3</c:v>
                </c:pt>
                <c:pt idx="17231">
                  <c:v>4.0880455635487999E-3</c:v>
                </c:pt>
                <c:pt idx="17232">
                  <c:v>4.0880455635487999E-3</c:v>
                </c:pt>
                <c:pt idx="17233">
                  <c:v>4.0880446322262296E-3</c:v>
                </c:pt>
                <c:pt idx="17234">
                  <c:v>4.0880437009036498E-3</c:v>
                </c:pt>
                <c:pt idx="17235">
                  <c:v>4.0880437009036498E-3</c:v>
                </c:pt>
                <c:pt idx="17236">
                  <c:v>4.0880413725972202E-3</c:v>
                </c:pt>
                <c:pt idx="17237">
                  <c:v>4.0880413725972202E-3</c:v>
                </c:pt>
                <c:pt idx="17238">
                  <c:v>4.0880423039197896E-3</c:v>
                </c:pt>
                <c:pt idx="17239">
                  <c:v>4.0880404412746403E-3</c:v>
                </c:pt>
                <c:pt idx="17240">
                  <c:v>4.0880404412746403E-3</c:v>
                </c:pt>
                <c:pt idx="17241">
                  <c:v>4.0880371816456301E-3</c:v>
                </c:pt>
                <c:pt idx="17242">
                  <c:v>4.0880385786294902E-3</c:v>
                </c:pt>
                <c:pt idx="17243">
                  <c:v>4.0880385786294902E-3</c:v>
                </c:pt>
                <c:pt idx="17244">
                  <c:v>4.0880343876779097E-3</c:v>
                </c:pt>
                <c:pt idx="17245">
                  <c:v>4.0880357846617699E-3</c:v>
                </c:pt>
                <c:pt idx="17246">
                  <c:v>4.08803531900048E-3</c:v>
                </c:pt>
                <c:pt idx="17247">
                  <c:v>4.0880339220166198E-3</c:v>
                </c:pt>
                <c:pt idx="17248">
                  <c:v>4.0880329906940504E-3</c:v>
                </c:pt>
                <c:pt idx="17249">
                  <c:v>4.0880339220166198E-3</c:v>
                </c:pt>
                <c:pt idx="17250">
                  <c:v>4.0880357846617699E-3</c:v>
                </c:pt>
                <c:pt idx="17251">
                  <c:v>4.0880329906940504E-3</c:v>
                </c:pt>
                <c:pt idx="17252">
                  <c:v>4.08803531900048E-3</c:v>
                </c:pt>
                <c:pt idx="17253">
                  <c:v>4.0880334563553299E-3</c:v>
                </c:pt>
                <c:pt idx="17254">
                  <c:v>4.0880311280489003E-3</c:v>
                </c:pt>
                <c:pt idx="17255">
                  <c:v>4.0880320593714697E-3</c:v>
                </c:pt>
                <c:pt idx="17256">
                  <c:v>4.0880292654037502E-3</c:v>
                </c:pt>
                <c:pt idx="17257">
                  <c:v>4.0880297310650401E-3</c:v>
                </c:pt>
                <c:pt idx="17258">
                  <c:v>4.0880325250327596E-3</c:v>
                </c:pt>
                <c:pt idx="17259">
                  <c:v>4.0880306623876103E-3</c:v>
                </c:pt>
                <c:pt idx="17260">
                  <c:v>4.0880297310650401E-3</c:v>
                </c:pt>
                <c:pt idx="17261">
                  <c:v>4.0880287997424603E-3</c:v>
                </c:pt>
                <c:pt idx="17262">
                  <c:v>4.0880264714360202E-3</c:v>
                </c:pt>
                <c:pt idx="17263">
                  <c:v>4.08802786841989E-3</c:v>
                </c:pt>
                <c:pt idx="17264">
                  <c:v>4.0880236774682999E-3</c:v>
                </c:pt>
                <c:pt idx="17265">
                  <c:v>4.0880264714360202E-3</c:v>
                </c:pt>
                <c:pt idx="17266">
                  <c:v>4.08802554011345E-3</c:v>
                </c:pt>
                <c:pt idx="17267">
                  <c:v>4.08802321180701E-3</c:v>
                </c:pt>
                <c:pt idx="17268">
                  <c:v>4.0880227461457296E-3</c:v>
                </c:pt>
                <c:pt idx="17269">
                  <c:v>4.0880241431295898E-3</c:v>
                </c:pt>
                <c:pt idx="17270">
                  <c:v>4.08802554011345E-3</c:v>
                </c:pt>
                <c:pt idx="17271">
                  <c:v>4.08802321180701E-3</c:v>
                </c:pt>
                <c:pt idx="17272">
                  <c:v>4.0880222804844397E-3</c:v>
                </c:pt>
                <c:pt idx="17273">
                  <c:v>4.0880213491618599E-3</c:v>
                </c:pt>
                <c:pt idx="17274">
                  <c:v>4.0880246087908701E-3</c:v>
                </c:pt>
                <c:pt idx="17275">
                  <c:v>4.0880213491618599E-3</c:v>
                </c:pt>
                <c:pt idx="17276">
                  <c:v>4.0880199521779997E-3</c:v>
                </c:pt>
                <c:pt idx="17277">
                  <c:v>4.0880166925489902E-3</c:v>
                </c:pt>
                <c:pt idx="17278">
                  <c:v>4.0880199521779997E-3</c:v>
                </c:pt>
                <c:pt idx="17279">
                  <c:v>4.0880213491618599E-3</c:v>
                </c:pt>
                <c:pt idx="17280">
                  <c:v>4.0880199521779997E-3</c:v>
                </c:pt>
                <c:pt idx="17281">
                  <c:v>4.0880171582102802E-3</c:v>
                </c:pt>
                <c:pt idx="17282">
                  <c:v>4.0880148299038402E-3</c:v>
                </c:pt>
                <c:pt idx="17283">
                  <c:v>4.08801576122642E-3</c:v>
                </c:pt>
                <c:pt idx="17284">
                  <c:v>4.0880162268877003E-3</c:v>
                </c:pt>
                <c:pt idx="17285">
                  <c:v>4.0880143642425502E-3</c:v>
                </c:pt>
                <c:pt idx="17286">
                  <c:v>4.0880162268877003E-3</c:v>
                </c:pt>
                <c:pt idx="17287">
                  <c:v>4.08801343291998E-3</c:v>
                </c:pt>
                <c:pt idx="17288">
                  <c:v>4.0880106389522596E-3</c:v>
                </c:pt>
                <c:pt idx="17289">
                  <c:v>4.0880125015974001E-3</c:v>
                </c:pt>
                <c:pt idx="17290">
                  <c:v>4.0880138985812699E-3</c:v>
                </c:pt>
                <c:pt idx="17291">
                  <c:v>4.0880125015974001E-3</c:v>
                </c:pt>
                <c:pt idx="17292">
                  <c:v>4.08801343291998E-3</c:v>
                </c:pt>
                <c:pt idx="17293">
                  <c:v>4.0880106389522596E-3</c:v>
                </c:pt>
                <c:pt idx="17294">
                  <c:v>4.0880097076296798E-3</c:v>
                </c:pt>
                <c:pt idx="17295">
                  <c:v>4.0880115702748299E-3</c:v>
                </c:pt>
                <c:pt idx="17296">
                  <c:v>4.0880115702748299E-3</c:v>
                </c:pt>
                <c:pt idx="17297">
                  <c:v>4.0880073793232398E-3</c:v>
                </c:pt>
                <c:pt idx="17298">
                  <c:v>4.0880087763071104E-3</c:v>
                </c:pt>
                <c:pt idx="17299">
                  <c:v>4.0880073793232398E-3</c:v>
                </c:pt>
                <c:pt idx="17300">
                  <c:v>4.0880073793232398E-3</c:v>
                </c:pt>
                <c:pt idx="17301">
                  <c:v>4.0880097076296798E-3</c:v>
                </c:pt>
                <c:pt idx="17302">
                  <c:v>4.0880055166781001E-3</c:v>
                </c:pt>
                <c:pt idx="17303">
                  <c:v>4.0880055166781001E-3</c:v>
                </c:pt>
                <c:pt idx="17304">
                  <c:v>4.0880027227103702E-3</c:v>
                </c:pt>
                <c:pt idx="17305">
                  <c:v>4.0880027227103702E-3</c:v>
                </c:pt>
                <c:pt idx="17306">
                  <c:v>4.0880055166781001E-3</c:v>
                </c:pt>
                <c:pt idx="17307">
                  <c:v>4.0880031883716601E-3</c:v>
                </c:pt>
                <c:pt idx="17308">
                  <c:v>4.0880008600652201E-3</c:v>
                </c:pt>
                <c:pt idx="17309">
                  <c:v>4.0880027227103702E-3</c:v>
                </c:pt>
                <c:pt idx="17310">
                  <c:v>4.08799899742007E-3</c:v>
                </c:pt>
                <c:pt idx="17311">
                  <c:v>4.0879999287426498E-3</c:v>
                </c:pt>
                <c:pt idx="17312">
                  <c:v>4.08799899742007E-3</c:v>
                </c:pt>
                <c:pt idx="17313">
                  <c:v>4.08800132572651E-3</c:v>
                </c:pt>
                <c:pt idx="17314">
                  <c:v>4.08800132572651E-3</c:v>
                </c:pt>
                <c:pt idx="17315">
                  <c:v>4.0880003944039301E-3</c:v>
                </c:pt>
                <c:pt idx="17316">
                  <c:v>4.0879980660974997E-3</c:v>
                </c:pt>
                <c:pt idx="17317">
                  <c:v>4.08799899742007E-3</c:v>
                </c:pt>
                <c:pt idx="17318">
                  <c:v>4.0879985317587896E-3</c:v>
                </c:pt>
                <c:pt idx="17319">
                  <c:v>4.0879976004362098E-3</c:v>
                </c:pt>
                <c:pt idx="17320">
                  <c:v>4.08799899742007E-3</c:v>
                </c:pt>
                <c:pt idx="17321">
                  <c:v>4.0879957377910597E-3</c:v>
                </c:pt>
                <c:pt idx="17322">
                  <c:v>4.0879962034523496E-3</c:v>
                </c:pt>
                <c:pt idx="17323">
                  <c:v>4.08799154683948E-3</c:v>
                </c:pt>
                <c:pt idx="17324">
                  <c:v>4.0879957377910597E-3</c:v>
                </c:pt>
                <c:pt idx="17325">
                  <c:v>4.0879948064684903E-3</c:v>
                </c:pt>
                <c:pt idx="17326">
                  <c:v>4.0879934094846301E-3</c:v>
                </c:pt>
                <c:pt idx="17327">
                  <c:v>4.0879924781620502E-3</c:v>
                </c:pt>
                <c:pt idx="17328">
                  <c:v>4.0879924781620502E-3</c:v>
                </c:pt>
                <c:pt idx="17329">
                  <c:v>4.0879924781620502E-3</c:v>
                </c:pt>
                <c:pt idx="17330">
                  <c:v>4.0879924781620502E-3</c:v>
                </c:pt>
                <c:pt idx="17331">
                  <c:v>4.0879906155169001E-3</c:v>
                </c:pt>
                <c:pt idx="17332">
                  <c:v>4.08798921853304E-3</c:v>
                </c:pt>
                <c:pt idx="17333">
                  <c:v>4.0879906155169001E-3</c:v>
                </c:pt>
                <c:pt idx="17334">
                  <c:v>4.08798921853304E-3</c:v>
                </c:pt>
                <c:pt idx="17335">
                  <c:v>4.0879859589040297E-3</c:v>
                </c:pt>
                <c:pt idx="17336">
                  <c:v>4.0879887528717501E-3</c:v>
                </c:pt>
                <c:pt idx="17337">
                  <c:v>4.0879859589040297E-3</c:v>
                </c:pt>
                <c:pt idx="17338">
                  <c:v>4.0879850275814499E-3</c:v>
                </c:pt>
                <c:pt idx="17339">
                  <c:v>4.0879859589040297E-3</c:v>
                </c:pt>
                <c:pt idx="17340">
                  <c:v>4.0879822336137303E-3</c:v>
                </c:pt>
                <c:pt idx="17341">
                  <c:v>4.0879840962588796E-3</c:v>
                </c:pt>
                <c:pt idx="17342">
                  <c:v>4.0879840962588796E-3</c:v>
                </c:pt>
                <c:pt idx="17343">
                  <c:v>4.0879850275814499E-3</c:v>
                </c:pt>
                <c:pt idx="17344">
                  <c:v>4.0879826992750203E-3</c:v>
                </c:pt>
                <c:pt idx="17345">
                  <c:v>4.0879813022911601E-3</c:v>
                </c:pt>
                <c:pt idx="17346">
                  <c:v>4.0879813022911601E-3</c:v>
                </c:pt>
                <c:pt idx="17347">
                  <c:v>4.0879799053072903E-3</c:v>
                </c:pt>
                <c:pt idx="17348">
                  <c:v>4.08797943964601E-3</c:v>
                </c:pt>
                <c:pt idx="17349">
                  <c:v>4.0879799053072903E-3</c:v>
                </c:pt>
                <c:pt idx="17350">
                  <c:v>4.0879799053072903E-3</c:v>
                </c:pt>
                <c:pt idx="17351">
                  <c:v>4.0879757143557098E-3</c:v>
                </c:pt>
                <c:pt idx="17352">
                  <c:v>4.0879752486944199E-3</c:v>
                </c:pt>
                <c:pt idx="17353">
                  <c:v>4.0879789739847201E-3</c:v>
                </c:pt>
                <c:pt idx="17354">
                  <c:v>4.0879780426621402E-3</c:v>
                </c:pt>
                <c:pt idx="17355">
                  <c:v>4.08797664567828E-3</c:v>
                </c:pt>
                <c:pt idx="17356">
                  <c:v>4.0879775770008599E-3</c:v>
                </c:pt>
                <c:pt idx="17357">
                  <c:v>4.0879785083234301E-3</c:v>
                </c:pt>
                <c:pt idx="17358">
                  <c:v>4.08797664567828E-3</c:v>
                </c:pt>
                <c:pt idx="17359">
                  <c:v>4.0879724547267004E-3</c:v>
                </c:pt>
                <c:pt idx="17360">
                  <c:v>4.0879733860492698E-3</c:v>
                </c:pt>
                <c:pt idx="17361">
                  <c:v>4.0879719890654096E-3</c:v>
                </c:pt>
                <c:pt idx="17362">
                  <c:v>4.0879724547267004E-3</c:v>
                </c:pt>
                <c:pt idx="17363">
                  <c:v>4.0879710577428298E-3</c:v>
                </c:pt>
                <c:pt idx="17364">
                  <c:v>4.0879733860492698E-3</c:v>
                </c:pt>
                <c:pt idx="17365">
                  <c:v>4.0879743173718496E-3</c:v>
                </c:pt>
                <c:pt idx="17366">
                  <c:v>4.0879752486944199E-3</c:v>
                </c:pt>
                <c:pt idx="17367">
                  <c:v>4.0879691950976901E-3</c:v>
                </c:pt>
                <c:pt idx="17368">
                  <c:v>4.0879701264202603E-3</c:v>
                </c:pt>
                <c:pt idx="17369">
                  <c:v>4.0879691950976901E-3</c:v>
                </c:pt>
                <c:pt idx="17370">
                  <c:v>4.0879677981138203E-3</c:v>
                </c:pt>
                <c:pt idx="17371">
                  <c:v>4.0879705920815503E-3</c:v>
                </c:pt>
                <c:pt idx="17372">
                  <c:v>4.0879659354686702E-3</c:v>
                </c:pt>
                <c:pt idx="17373">
                  <c:v>4.0879659354686702E-3</c:v>
                </c:pt>
                <c:pt idx="17374">
                  <c:v>4.0879640728235201E-3</c:v>
                </c:pt>
                <c:pt idx="17375">
                  <c:v>4.0879640728235201E-3</c:v>
                </c:pt>
                <c:pt idx="17376">
                  <c:v>4.0879640728235201E-3</c:v>
                </c:pt>
                <c:pt idx="17377">
                  <c:v>4.0879659354686702E-3</c:v>
                </c:pt>
                <c:pt idx="17378">
                  <c:v>4.0879636071622398E-3</c:v>
                </c:pt>
                <c:pt idx="17379">
                  <c:v>4.0879631415009499E-3</c:v>
                </c:pt>
                <c:pt idx="17380">
                  <c:v>4.0879640728235201E-3</c:v>
                </c:pt>
                <c:pt idx="17381">
                  <c:v>4.0879650041461E-3</c:v>
                </c:pt>
                <c:pt idx="17382">
                  <c:v>4.0879612788557998E-3</c:v>
                </c:pt>
                <c:pt idx="17383">
                  <c:v>4.0879622101783796E-3</c:v>
                </c:pt>
                <c:pt idx="17384">
                  <c:v>4.0879584848880803E-3</c:v>
                </c:pt>
                <c:pt idx="17385">
                  <c:v>4.0879589505493598E-3</c:v>
                </c:pt>
                <c:pt idx="17386">
                  <c:v>4.0879584848880803E-3</c:v>
                </c:pt>
                <c:pt idx="17387">
                  <c:v>4.0879542939364901E-3</c:v>
                </c:pt>
                <c:pt idx="17388">
                  <c:v>4.0879561565816402E-3</c:v>
                </c:pt>
                <c:pt idx="17389">
                  <c:v>4.0879566222429302E-3</c:v>
                </c:pt>
                <c:pt idx="17390">
                  <c:v>4.0879584848880803E-3</c:v>
                </c:pt>
                <c:pt idx="17391">
                  <c:v>4.0879561565816402E-3</c:v>
                </c:pt>
                <c:pt idx="17392">
                  <c:v>4.0879510343074799E-3</c:v>
                </c:pt>
                <c:pt idx="17393">
                  <c:v>4.0879547595977801E-3</c:v>
                </c:pt>
                <c:pt idx="17394">
                  <c:v>4.0879519656300501E-3</c:v>
                </c:pt>
                <c:pt idx="17395">
                  <c:v>4.08795522525907E-3</c:v>
                </c:pt>
                <c:pt idx="17396">
                  <c:v>4.0879538282752002E-3</c:v>
                </c:pt>
                <c:pt idx="17397">
                  <c:v>4.0879542939364901E-3</c:v>
                </c:pt>
                <c:pt idx="17398">
                  <c:v>4.0879575535655004E-3</c:v>
                </c:pt>
                <c:pt idx="17399">
                  <c:v>4.0879510343074799E-3</c:v>
                </c:pt>
                <c:pt idx="17400">
                  <c:v>4.0879510343074799E-3</c:v>
                </c:pt>
                <c:pt idx="17401">
                  <c:v>4.0879514999687698E-3</c:v>
                </c:pt>
                <c:pt idx="17402">
                  <c:v>4.0879477746784696E-3</c:v>
                </c:pt>
                <c:pt idx="17403">
                  <c:v>4.0879487060010399E-3</c:v>
                </c:pt>
                <c:pt idx="17404">
                  <c:v>4.0879473090171797E-3</c:v>
                </c:pt>
                <c:pt idx="17405">
                  <c:v>4.0879463776946103E-3</c:v>
                </c:pt>
                <c:pt idx="17406">
                  <c:v>4.0879510343074799E-3</c:v>
                </c:pt>
                <c:pt idx="17407">
                  <c:v>4.0879477746784696E-3</c:v>
                </c:pt>
                <c:pt idx="17408">
                  <c:v>4.0879454463720304E-3</c:v>
                </c:pt>
                <c:pt idx="17409">
                  <c:v>4.0879482403397603E-3</c:v>
                </c:pt>
                <c:pt idx="17410">
                  <c:v>4.0879454463720304E-3</c:v>
                </c:pt>
                <c:pt idx="17411">
                  <c:v>4.0879468433558898E-3</c:v>
                </c:pt>
                <c:pt idx="17412">
                  <c:v>4.0879426524043101E-3</c:v>
                </c:pt>
                <c:pt idx="17413">
                  <c:v>4.0879449807107501E-3</c:v>
                </c:pt>
                <c:pt idx="17414">
                  <c:v>4.0879454463720304E-3</c:v>
                </c:pt>
                <c:pt idx="17415">
                  <c:v>4.0879421867430201E-3</c:v>
                </c:pt>
                <c:pt idx="17416">
                  <c:v>4.0879426524043101E-3</c:v>
                </c:pt>
                <c:pt idx="17417">
                  <c:v>4.0879421867430201E-3</c:v>
                </c:pt>
                <c:pt idx="17418">
                  <c:v>4.08794032409787E-3</c:v>
                </c:pt>
                <c:pt idx="17419">
                  <c:v>4.0879426524043101E-3</c:v>
                </c:pt>
                <c:pt idx="17420">
                  <c:v>4.0879379957914396E-3</c:v>
                </c:pt>
                <c:pt idx="17421">
                  <c:v>4.08794032409787E-3</c:v>
                </c:pt>
                <c:pt idx="17422">
                  <c:v>4.08794032409787E-3</c:v>
                </c:pt>
                <c:pt idx="17423">
                  <c:v>4.08794032409787E-3</c:v>
                </c:pt>
                <c:pt idx="17424">
                  <c:v>4.0879379957914396E-3</c:v>
                </c:pt>
                <c:pt idx="17425">
                  <c:v>4.0879352018237097E-3</c:v>
                </c:pt>
                <c:pt idx="17426">
                  <c:v>4.0879370644688598E-3</c:v>
                </c:pt>
                <c:pt idx="17427">
                  <c:v>4.0879338048398503E-3</c:v>
                </c:pt>
                <c:pt idx="17428">
                  <c:v>4.0879352018237097E-3</c:v>
                </c:pt>
                <c:pt idx="17429">
                  <c:v>4.0879361331462903E-3</c:v>
                </c:pt>
                <c:pt idx="17430">
                  <c:v>4.0879361331462903E-3</c:v>
                </c:pt>
                <c:pt idx="17431">
                  <c:v>4.0879328735172801E-3</c:v>
                </c:pt>
                <c:pt idx="17432">
                  <c:v>4.0879319421947002E-3</c:v>
                </c:pt>
                <c:pt idx="17433">
                  <c:v>4.0879361331462903E-3</c:v>
                </c:pt>
                <c:pt idx="17434">
                  <c:v>4.08793101087213E-3</c:v>
                </c:pt>
                <c:pt idx="17435">
                  <c:v>4.0879328735172801E-3</c:v>
                </c:pt>
                <c:pt idx="17436">
                  <c:v>4.0879296138882602E-3</c:v>
                </c:pt>
                <c:pt idx="17437">
                  <c:v>4.0879300795495501E-3</c:v>
                </c:pt>
                <c:pt idx="17438">
                  <c:v>4.0879319421947002E-3</c:v>
                </c:pt>
                <c:pt idx="17439">
                  <c:v>4.08793101087213E-3</c:v>
                </c:pt>
                <c:pt idx="17440">
                  <c:v>4.0879263542592499E-3</c:v>
                </c:pt>
                <c:pt idx="17441">
                  <c:v>4.0879254229366797E-3</c:v>
                </c:pt>
                <c:pt idx="17442">
                  <c:v>4.0879296138882602E-3</c:v>
                </c:pt>
                <c:pt idx="17443">
                  <c:v>4.0879277512431101E-3</c:v>
                </c:pt>
                <c:pt idx="17444">
                  <c:v>4.0879277512431101E-3</c:v>
                </c:pt>
                <c:pt idx="17445">
                  <c:v>4.0879277512431101E-3</c:v>
                </c:pt>
                <c:pt idx="17446">
                  <c:v>4.0879268199205399E-3</c:v>
                </c:pt>
                <c:pt idx="17447">
                  <c:v>4.0879249572753898E-3</c:v>
                </c:pt>
                <c:pt idx="17448">
                  <c:v>4.0879254229366797E-3</c:v>
                </c:pt>
                <c:pt idx="17449">
                  <c:v>4.0879212319850904E-3</c:v>
                </c:pt>
                <c:pt idx="17450">
                  <c:v>4.0879235602915296E-3</c:v>
                </c:pt>
                <c:pt idx="17451">
                  <c:v>4.0879235602915296E-3</c:v>
                </c:pt>
                <c:pt idx="17452">
                  <c:v>4.0879207663238101E-3</c:v>
                </c:pt>
                <c:pt idx="17453">
                  <c:v>4.0879221633076702E-3</c:v>
                </c:pt>
                <c:pt idx="17454">
                  <c:v>4.0879221633076702E-3</c:v>
                </c:pt>
                <c:pt idx="17455">
                  <c:v>4.0879198350012302E-3</c:v>
                </c:pt>
                <c:pt idx="17456">
                  <c:v>4.0879184380173701E-3</c:v>
                </c:pt>
                <c:pt idx="17457">
                  <c:v>4.0879193693399403E-3</c:v>
                </c:pt>
                <c:pt idx="17458">
                  <c:v>4.0879203006625201E-3</c:v>
                </c:pt>
                <c:pt idx="17459">
                  <c:v>4.0879184380173701E-3</c:v>
                </c:pt>
                <c:pt idx="17460">
                  <c:v>4.0879179723560801E-3</c:v>
                </c:pt>
                <c:pt idx="17461">
                  <c:v>4.08791610971093E-3</c:v>
                </c:pt>
                <c:pt idx="17462">
                  <c:v>4.0879193693399403E-3</c:v>
                </c:pt>
                <c:pt idx="17463">
                  <c:v>4.0879179723560801E-3</c:v>
                </c:pt>
                <c:pt idx="17464">
                  <c:v>4.08791610971093E-3</c:v>
                </c:pt>
                <c:pt idx="17465">
                  <c:v>4.0879147127270699E-3</c:v>
                </c:pt>
                <c:pt idx="17466">
                  <c:v>4.0879151783883598E-3</c:v>
                </c:pt>
                <c:pt idx="17467">
                  <c:v>4.08791657537222E-3</c:v>
                </c:pt>
                <c:pt idx="17468">
                  <c:v>4.0879128500819198E-3</c:v>
                </c:pt>
                <c:pt idx="17469">
                  <c:v>4.0879114530980596E-3</c:v>
                </c:pt>
                <c:pt idx="17470">
                  <c:v>4.0879119187593503E-3</c:v>
                </c:pt>
                <c:pt idx="17471">
                  <c:v>4.0879091247916204E-3</c:v>
                </c:pt>
                <c:pt idx="17472">
                  <c:v>4.0879105217754797E-3</c:v>
                </c:pt>
                <c:pt idx="17473">
                  <c:v>4.0879086591303401E-3</c:v>
                </c:pt>
                <c:pt idx="17474">
                  <c:v>4.0879100561142002E-3</c:v>
                </c:pt>
                <c:pt idx="17475">
                  <c:v>4.0879095904529103E-3</c:v>
                </c:pt>
                <c:pt idx="17476">
                  <c:v>4.0879081934690501E-3</c:v>
                </c:pt>
                <c:pt idx="17477">
                  <c:v>4.0879072621464703E-3</c:v>
                </c:pt>
                <c:pt idx="17478">
                  <c:v>4.0879095904529103E-3</c:v>
                </c:pt>
                <c:pt idx="17479">
                  <c:v>4.0879058651626101E-3</c:v>
                </c:pt>
                <c:pt idx="17480">
                  <c:v>4.0879058651626101E-3</c:v>
                </c:pt>
                <c:pt idx="17481">
                  <c:v>4.08790446817875E-3</c:v>
                </c:pt>
                <c:pt idx="17482">
                  <c:v>4.0879049338400399E-3</c:v>
                </c:pt>
                <c:pt idx="17483">
                  <c:v>4.08790446817875E-3</c:v>
                </c:pt>
                <c:pt idx="17484">
                  <c:v>4.0879021398723099E-3</c:v>
                </c:pt>
                <c:pt idx="17485">
                  <c:v>4.0879030711948898E-3</c:v>
                </c:pt>
                <c:pt idx="17486">
                  <c:v>4.0879030711948898E-3</c:v>
                </c:pt>
                <c:pt idx="17487">
                  <c:v>4.0879012085497397E-3</c:v>
                </c:pt>
                <c:pt idx="17488">
                  <c:v>4.0878988802432997E-3</c:v>
                </c:pt>
                <c:pt idx="17489">
                  <c:v>4.0879007428884498E-3</c:v>
                </c:pt>
                <c:pt idx="17490">
                  <c:v>4.0879007428884498E-3</c:v>
                </c:pt>
                <c:pt idx="17491">
                  <c:v>4.0879007428884498E-3</c:v>
                </c:pt>
                <c:pt idx="17492">
                  <c:v>4.0879012085497397E-3</c:v>
                </c:pt>
                <c:pt idx="17493">
                  <c:v>4.0879016742110296E-3</c:v>
                </c:pt>
                <c:pt idx="17494">
                  <c:v>4.0878984145820097E-3</c:v>
                </c:pt>
                <c:pt idx="17495">
                  <c:v>4.0878988802432997E-3</c:v>
                </c:pt>
                <c:pt idx="17496">
                  <c:v>4.0878965519368701E-3</c:v>
                </c:pt>
                <c:pt idx="17497">
                  <c:v>4.0878974832594403E-3</c:v>
                </c:pt>
                <c:pt idx="17498">
                  <c:v>4.08789422363043E-3</c:v>
                </c:pt>
                <c:pt idx="17499">
                  <c:v>4.0878965519368701E-3</c:v>
                </c:pt>
                <c:pt idx="17500">
                  <c:v>4.0878932923078502E-3</c:v>
                </c:pt>
                <c:pt idx="17501">
                  <c:v>4.0878928266465699E-3</c:v>
                </c:pt>
                <c:pt idx="17502">
                  <c:v>4.0878928266465699E-3</c:v>
                </c:pt>
                <c:pt idx="17503">
                  <c:v>4.0878914296627001E-3</c:v>
                </c:pt>
                <c:pt idx="17504">
                  <c:v>4.0878909640014198E-3</c:v>
                </c:pt>
                <c:pt idx="17505">
                  <c:v>4.08789236098528E-3</c:v>
                </c:pt>
                <c:pt idx="17506">
                  <c:v>4.08789236098528E-3</c:v>
                </c:pt>
                <c:pt idx="17507">
                  <c:v>4.0878881700336898E-3</c:v>
                </c:pt>
                <c:pt idx="17508">
                  <c:v>4.0878909640014198E-3</c:v>
                </c:pt>
                <c:pt idx="17509">
                  <c:v>4.0878909640014198E-3</c:v>
                </c:pt>
                <c:pt idx="17510">
                  <c:v>4.0878886356949798E-3</c:v>
                </c:pt>
                <c:pt idx="17511">
                  <c:v>4.0878886356949798E-3</c:v>
                </c:pt>
                <c:pt idx="17512">
                  <c:v>4.0878872387111204E-3</c:v>
                </c:pt>
                <c:pt idx="17513">
                  <c:v>4.0878872387111204E-3</c:v>
                </c:pt>
                <c:pt idx="17514">
                  <c:v>4.0878872387111204E-3</c:v>
                </c:pt>
                <c:pt idx="17515">
                  <c:v>4.0878872387111204E-3</c:v>
                </c:pt>
                <c:pt idx="17516">
                  <c:v>4.0878849104046804E-3</c:v>
                </c:pt>
                <c:pt idx="17517">
                  <c:v>4.0878858417272602E-3</c:v>
                </c:pt>
                <c:pt idx="17518">
                  <c:v>4.0878839790821101E-3</c:v>
                </c:pt>
                <c:pt idx="17519">
                  <c:v>4.0878807194530999E-3</c:v>
                </c:pt>
                <c:pt idx="17520">
                  <c:v>4.08788258209825E-3</c:v>
                </c:pt>
                <c:pt idx="17521">
                  <c:v>4.0878816507756701E-3</c:v>
                </c:pt>
                <c:pt idx="17522">
                  <c:v>4.08788211643696E-3</c:v>
                </c:pt>
                <c:pt idx="17523">
                  <c:v>4.0878816507756701E-3</c:v>
                </c:pt>
                <c:pt idx="17524">
                  <c:v>4.0878802537918099E-3</c:v>
                </c:pt>
                <c:pt idx="17525">
                  <c:v>4.0878793224692301E-3</c:v>
                </c:pt>
                <c:pt idx="17526">
                  <c:v>4.0878788568079498E-3</c:v>
                </c:pt>
                <c:pt idx="17527">
                  <c:v>4.0878802537918099E-3</c:v>
                </c:pt>
                <c:pt idx="17528">
                  <c:v>4.0878783911466599E-3</c:v>
                </c:pt>
                <c:pt idx="17529">
                  <c:v>4.0878765285015098E-3</c:v>
                </c:pt>
                <c:pt idx="17530">
                  <c:v>4.0878765285015098E-3</c:v>
                </c:pt>
                <c:pt idx="17531">
                  <c:v>4.0878765285015098E-3</c:v>
                </c:pt>
                <c:pt idx="17532">
                  <c:v>4.0878746658563597E-3</c:v>
                </c:pt>
                <c:pt idx="17533">
                  <c:v>4.0878765285015098E-3</c:v>
                </c:pt>
                <c:pt idx="17534">
                  <c:v>4.0878774598240896E-3</c:v>
                </c:pt>
                <c:pt idx="17535">
                  <c:v>4.0878746658563597E-3</c:v>
                </c:pt>
                <c:pt idx="17536">
                  <c:v>4.0878718718886401E-3</c:v>
                </c:pt>
                <c:pt idx="17537">
                  <c:v>4.08787000924349E-3</c:v>
                </c:pt>
                <c:pt idx="17538">
                  <c:v>4.0878695435822001E-3</c:v>
                </c:pt>
                <c:pt idx="17539">
                  <c:v>4.0878728032112104E-3</c:v>
                </c:pt>
                <c:pt idx="17540">
                  <c:v>4.0878732688725003E-3</c:v>
                </c:pt>
                <c:pt idx="17541">
                  <c:v>4.08787000924349E-3</c:v>
                </c:pt>
                <c:pt idx="17542">
                  <c:v>4.0878695435822001E-3</c:v>
                </c:pt>
                <c:pt idx="17543">
                  <c:v>4.0878723375499301E-3</c:v>
                </c:pt>
                <c:pt idx="17544">
                  <c:v>4.0878672152757601E-3</c:v>
                </c:pt>
                <c:pt idx="17545">
                  <c:v>4.0878672152757601E-3</c:v>
                </c:pt>
                <c:pt idx="17546">
                  <c:v>4.0878681465983399E-3</c:v>
                </c:pt>
                <c:pt idx="17547">
                  <c:v>4.0878672152757601E-3</c:v>
                </c:pt>
                <c:pt idx="17548">
                  <c:v>4.0878658182918999E-3</c:v>
                </c:pt>
                <c:pt idx="17549">
                  <c:v>4.0878644213080398E-3</c:v>
                </c:pt>
                <c:pt idx="17550">
                  <c:v>4.0878667496144798E-3</c:v>
                </c:pt>
                <c:pt idx="17551">
                  <c:v>4.0878653526306196E-3</c:v>
                </c:pt>
                <c:pt idx="17552">
                  <c:v>4.0878644213080398E-3</c:v>
                </c:pt>
                <c:pt idx="17553">
                  <c:v>4.0878625586628897E-3</c:v>
                </c:pt>
                <c:pt idx="17554">
                  <c:v>4.0878616273403202E-3</c:v>
                </c:pt>
                <c:pt idx="17555">
                  <c:v>4.0878616273403202E-3</c:v>
                </c:pt>
                <c:pt idx="17556">
                  <c:v>4.0878602303564601E-3</c:v>
                </c:pt>
                <c:pt idx="17557">
                  <c:v>4.0878592990338802E-3</c:v>
                </c:pt>
                <c:pt idx="17558">
                  <c:v>4.0878634899854703E-3</c:v>
                </c:pt>
                <c:pt idx="17559">
                  <c:v>4.0878616273403202E-3</c:v>
                </c:pt>
                <c:pt idx="17560">
                  <c:v>4.0878592990338802E-3</c:v>
                </c:pt>
                <c:pt idx="17561">
                  <c:v>4.0878597646951701E-3</c:v>
                </c:pt>
                <c:pt idx="17562">
                  <c:v>4.0878574363887301E-3</c:v>
                </c:pt>
                <c:pt idx="17563">
                  <c:v>4.08785790205002E-3</c:v>
                </c:pt>
                <c:pt idx="17564">
                  <c:v>4.08785836771131E-3</c:v>
                </c:pt>
                <c:pt idx="17565">
                  <c:v>4.0878565050661599E-3</c:v>
                </c:pt>
                <c:pt idx="17566">
                  <c:v>4.0878560394048699E-3</c:v>
                </c:pt>
                <c:pt idx="17567">
                  <c:v>4.0878546424210098E-3</c:v>
                </c:pt>
                <c:pt idx="17568">
                  <c:v>4.0878532454371496E-3</c:v>
                </c:pt>
                <c:pt idx="17569">
                  <c:v>4.0878546424210098E-3</c:v>
                </c:pt>
                <c:pt idx="17570">
                  <c:v>4.0878518484532798E-3</c:v>
                </c:pt>
                <c:pt idx="17571">
                  <c:v>4.0878532454371496E-3</c:v>
                </c:pt>
                <c:pt idx="17572">
                  <c:v>4.0878523141145698E-3</c:v>
                </c:pt>
                <c:pt idx="17573">
                  <c:v>4.0878523141145698E-3</c:v>
                </c:pt>
                <c:pt idx="17574">
                  <c:v>4.0878509171307104E-3</c:v>
                </c:pt>
                <c:pt idx="17575">
                  <c:v>4.0878499858081297E-3</c:v>
                </c:pt>
                <c:pt idx="17576">
                  <c:v>4.0878490544855603E-3</c:v>
                </c:pt>
                <c:pt idx="17577">
                  <c:v>4.0878485888242704E-3</c:v>
                </c:pt>
                <c:pt idx="17578">
                  <c:v>4.0878467261791203E-3</c:v>
                </c:pt>
                <c:pt idx="17579">
                  <c:v>4.0878490544855603E-3</c:v>
                </c:pt>
                <c:pt idx="17580">
                  <c:v>4.0878476575017001E-3</c:v>
                </c:pt>
                <c:pt idx="17581">
                  <c:v>4.08784579485655E-3</c:v>
                </c:pt>
                <c:pt idx="17582">
                  <c:v>4.0878476575017001E-3</c:v>
                </c:pt>
                <c:pt idx="17583">
                  <c:v>4.08784579485655E-3</c:v>
                </c:pt>
                <c:pt idx="17584">
                  <c:v>4.0878448635339702E-3</c:v>
                </c:pt>
                <c:pt idx="17585">
                  <c:v>4.0878425352275398E-3</c:v>
                </c:pt>
                <c:pt idx="17586">
                  <c:v>4.0878425352275398E-3</c:v>
                </c:pt>
                <c:pt idx="17587">
                  <c:v>4.0878406725823897E-3</c:v>
                </c:pt>
                <c:pt idx="17588">
                  <c:v>4.08784346655011E-3</c:v>
                </c:pt>
                <c:pt idx="17589">
                  <c:v>4.08784579485655E-3</c:v>
                </c:pt>
                <c:pt idx="17590">
                  <c:v>4.0878411382436796E-3</c:v>
                </c:pt>
                <c:pt idx="17591">
                  <c:v>4.0878397412598098E-3</c:v>
                </c:pt>
                <c:pt idx="17592">
                  <c:v>4.0878374129533802E-3</c:v>
                </c:pt>
                <c:pt idx="17593">
                  <c:v>4.0878397412598098E-3</c:v>
                </c:pt>
                <c:pt idx="17594">
                  <c:v>4.0878392755985303E-3</c:v>
                </c:pt>
                <c:pt idx="17595">
                  <c:v>4.0878374129533802E-3</c:v>
                </c:pt>
                <c:pt idx="17596">
                  <c:v>4.0878383442759497E-3</c:v>
                </c:pt>
                <c:pt idx="17597">
                  <c:v>4.0878364816308004E-3</c:v>
                </c:pt>
                <c:pt idx="17598">
                  <c:v>4.0878369472920903E-3</c:v>
                </c:pt>
                <c:pt idx="17599">
                  <c:v>4.0878360159695201E-3</c:v>
                </c:pt>
                <c:pt idx="17600">
                  <c:v>4.08783368766308E-3</c:v>
                </c:pt>
                <c:pt idx="17601">
                  <c:v>4.0878350846469402E-3</c:v>
                </c:pt>
                <c:pt idx="17602">
                  <c:v>4.0878327563405002E-3</c:v>
                </c:pt>
                <c:pt idx="17603">
                  <c:v>4.0878327563405002E-3</c:v>
                </c:pt>
                <c:pt idx="17604">
                  <c:v>4.0878355503082301E-3</c:v>
                </c:pt>
                <c:pt idx="17605">
                  <c:v>4.08783415332437E-3</c:v>
                </c:pt>
                <c:pt idx="17606">
                  <c:v>4.0878322906792199E-3</c:v>
                </c:pt>
                <c:pt idx="17607">
                  <c:v>4.08783368766308E-3</c:v>
                </c:pt>
                <c:pt idx="17608">
                  <c:v>4.08783135935664E-3</c:v>
                </c:pt>
                <c:pt idx="17609">
                  <c:v>4.0878285653889197E-3</c:v>
                </c:pt>
                <c:pt idx="17610">
                  <c:v>4.0878294967114899E-3</c:v>
                </c:pt>
                <c:pt idx="17611">
                  <c:v>4.0878280997276297E-3</c:v>
                </c:pt>
                <c:pt idx="17612">
                  <c:v>4.0878267027437704E-3</c:v>
                </c:pt>
                <c:pt idx="17613">
                  <c:v>4.0878267027437704E-3</c:v>
                </c:pt>
                <c:pt idx="17614">
                  <c:v>4.0878285653889197E-3</c:v>
                </c:pt>
                <c:pt idx="17615">
                  <c:v>4.0878290310502096E-3</c:v>
                </c:pt>
                <c:pt idx="17616">
                  <c:v>4.0878262370824796E-3</c:v>
                </c:pt>
                <c:pt idx="17617">
                  <c:v>4.0878253057599102E-3</c:v>
                </c:pt>
                <c:pt idx="17618">
                  <c:v>4.0878211148083201E-3</c:v>
                </c:pt>
                <c:pt idx="17619">
                  <c:v>4.0878253057599102E-3</c:v>
                </c:pt>
                <c:pt idx="17620">
                  <c:v>4.0878234431147601E-3</c:v>
                </c:pt>
                <c:pt idx="17621">
                  <c:v>4.0878225117921803E-3</c:v>
                </c:pt>
                <c:pt idx="17622">
                  <c:v>4.0878248400986203E-3</c:v>
                </c:pt>
                <c:pt idx="17623">
                  <c:v>4.0878225117921803E-3</c:v>
                </c:pt>
                <c:pt idx="17624">
                  <c:v>4.0878211148083201E-3</c:v>
                </c:pt>
                <c:pt idx="17625">
                  <c:v>4.0878206491470302E-3</c:v>
                </c:pt>
                <c:pt idx="17626">
                  <c:v>4.08781925216317E-3</c:v>
                </c:pt>
                <c:pt idx="17627">
                  <c:v>4.0878201834857499E-3</c:v>
                </c:pt>
                <c:pt idx="17628">
                  <c:v>4.0878173895180199E-3</c:v>
                </c:pt>
                <c:pt idx="17629">
                  <c:v>4.0878169238567404E-3</c:v>
                </c:pt>
                <c:pt idx="17630">
                  <c:v>4.0878169238567404E-3</c:v>
                </c:pt>
                <c:pt idx="17631">
                  <c:v>4.0878164581954497E-3</c:v>
                </c:pt>
                <c:pt idx="17632">
                  <c:v>4.0878141298890096E-3</c:v>
                </c:pt>
                <c:pt idx="17633">
                  <c:v>4.0878159925341597E-3</c:v>
                </c:pt>
                <c:pt idx="17634">
                  <c:v>4.0878122672438604E-3</c:v>
                </c:pt>
                <c:pt idx="17635">
                  <c:v>4.0878136642277197E-3</c:v>
                </c:pt>
                <c:pt idx="17636">
                  <c:v>4.0878159925341597E-3</c:v>
                </c:pt>
                <c:pt idx="17637">
                  <c:v>4.0878164581954497E-3</c:v>
                </c:pt>
                <c:pt idx="17638">
                  <c:v>4.0878122672438604E-3</c:v>
                </c:pt>
                <c:pt idx="17639">
                  <c:v>4.0878136642277197E-3</c:v>
                </c:pt>
                <c:pt idx="17640">
                  <c:v>4.0878104045987103E-3</c:v>
                </c:pt>
                <c:pt idx="17641">
                  <c:v>4.0878145955503004E-3</c:v>
                </c:pt>
                <c:pt idx="17642">
                  <c:v>4.0878108702600002E-3</c:v>
                </c:pt>
                <c:pt idx="17643">
                  <c:v>4.0878113359212901E-3</c:v>
                </c:pt>
                <c:pt idx="17644">
                  <c:v>4.08780993893743E-3</c:v>
                </c:pt>
                <c:pt idx="17645">
                  <c:v>4.0878080762922799E-3</c:v>
                </c:pt>
                <c:pt idx="17646">
                  <c:v>4.0878076106309899E-3</c:v>
                </c:pt>
                <c:pt idx="17647">
                  <c:v>4.0878057479858398E-3</c:v>
                </c:pt>
                <c:pt idx="17648">
                  <c:v>4.0878076106309899E-3</c:v>
                </c:pt>
                <c:pt idx="17649">
                  <c:v>4.0878048166632704E-3</c:v>
                </c:pt>
                <c:pt idx="17650">
                  <c:v>4.0878038853406897E-3</c:v>
                </c:pt>
                <c:pt idx="17651">
                  <c:v>4.0878020226955396E-3</c:v>
                </c:pt>
                <c:pt idx="17652">
                  <c:v>4.0878038853406897E-3</c:v>
                </c:pt>
                <c:pt idx="17653">
                  <c:v>4.0878034196793998E-3</c:v>
                </c:pt>
                <c:pt idx="17654">
                  <c:v>4.0878038853406897E-3</c:v>
                </c:pt>
                <c:pt idx="17655">
                  <c:v>4.0878029540181203E-3</c:v>
                </c:pt>
                <c:pt idx="17656">
                  <c:v>4.0878006257116803E-3</c:v>
                </c:pt>
                <c:pt idx="17657">
                  <c:v>4.0878020226955396E-3</c:v>
                </c:pt>
                <c:pt idx="17658">
                  <c:v>4.0878001600503904E-3</c:v>
                </c:pt>
                <c:pt idx="17659">
                  <c:v>4.0878006257116803E-3</c:v>
                </c:pt>
                <c:pt idx="17660">
                  <c:v>4.08779969438911E-3</c:v>
                </c:pt>
                <c:pt idx="17661">
                  <c:v>4.08779969438911E-3</c:v>
                </c:pt>
                <c:pt idx="17662">
                  <c:v>4.08779503777623E-3</c:v>
                </c:pt>
                <c:pt idx="17663">
                  <c:v>4.0877964347600902E-3</c:v>
                </c:pt>
                <c:pt idx="17664">
                  <c:v>4.0877945721149401E-3</c:v>
                </c:pt>
                <c:pt idx="17665">
                  <c:v>4.0877964347600902E-3</c:v>
                </c:pt>
                <c:pt idx="17666">
                  <c:v>4.0877927094698004E-3</c:v>
                </c:pt>
                <c:pt idx="17667">
                  <c:v>4.0877931751310799E-3</c:v>
                </c:pt>
                <c:pt idx="17668">
                  <c:v>4.0877945721149401E-3</c:v>
                </c:pt>
                <c:pt idx="17669">
                  <c:v>4.0877936407923698E-3</c:v>
                </c:pt>
                <c:pt idx="17670">
                  <c:v>4.0877913124859298E-3</c:v>
                </c:pt>
                <c:pt idx="17671">
                  <c:v>4.0877936407923698E-3</c:v>
                </c:pt>
                <c:pt idx="17672">
                  <c:v>4.0877899155020696E-3</c:v>
                </c:pt>
                <c:pt idx="17673">
                  <c:v>4.0877885185182103E-3</c:v>
                </c:pt>
                <c:pt idx="17674">
                  <c:v>4.08778758719564E-3</c:v>
                </c:pt>
                <c:pt idx="17675">
                  <c:v>4.0877922438085097E-3</c:v>
                </c:pt>
                <c:pt idx="17676">
                  <c:v>4.0877903811633604E-3</c:v>
                </c:pt>
                <c:pt idx="17677">
                  <c:v>4.0877885185182103E-3</c:v>
                </c:pt>
                <c:pt idx="17678">
                  <c:v>4.0877880528569204E-3</c:v>
                </c:pt>
                <c:pt idx="17679">
                  <c:v>4.0877871215343501E-3</c:v>
                </c:pt>
                <c:pt idx="17680">
                  <c:v>4.0877871215343501E-3</c:v>
                </c:pt>
                <c:pt idx="17681">
                  <c:v>4.0877852588892E-3</c:v>
                </c:pt>
                <c:pt idx="17682">
                  <c:v>4.0877866558730602E-3</c:v>
                </c:pt>
                <c:pt idx="17683">
                  <c:v>4.08778293058276E-3</c:v>
                </c:pt>
                <c:pt idx="17684">
                  <c:v>4.0877838619053398E-3</c:v>
                </c:pt>
                <c:pt idx="17685">
                  <c:v>4.0877838619053398E-3</c:v>
                </c:pt>
                <c:pt idx="17686">
                  <c:v>4.0877871215343501E-3</c:v>
                </c:pt>
                <c:pt idx="17687">
                  <c:v>4.0877810679376099E-3</c:v>
                </c:pt>
                <c:pt idx="17688">
                  <c:v>4.0877810679376099E-3</c:v>
                </c:pt>
                <c:pt idx="17689">
                  <c:v>4.0877796709537497E-3</c:v>
                </c:pt>
                <c:pt idx="17690">
                  <c:v>4.0877768769860302E-3</c:v>
                </c:pt>
                <c:pt idx="17691">
                  <c:v>4.0877768769860302E-3</c:v>
                </c:pt>
                <c:pt idx="17692">
                  <c:v>4.0877778083085996E-3</c:v>
                </c:pt>
                <c:pt idx="17693">
                  <c:v>4.0877782739698904E-3</c:v>
                </c:pt>
                <c:pt idx="17694">
                  <c:v>4.0877773426473097E-3</c:v>
                </c:pt>
                <c:pt idx="17695">
                  <c:v>4.0877750143408801E-3</c:v>
                </c:pt>
                <c:pt idx="17696">
                  <c:v>4.0877768769860302E-3</c:v>
                </c:pt>
                <c:pt idx="17697">
                  <c:v>4.0877773426473097E-3</c:v>
                </c:pt>
                <c:pt idx="17698">
                  <c:v>4.0877773426473097E-3</c:v>
                </c:pt>
                <c:pt idx="17699">
                  <c:v>4.0877726860344401E-3</c:v>
                </c:pt>
                <c:pt idx="17700">
                  <c:v>4.0877736173570199E-3</c:v>
                </c:pt>
                <c:pt idx="17701">
                  <c:v>4.0877736173570199E-3</c:v>
                </c:pt>
                <c:pt idx="17702">
                  <c:v>4.0877722203731502E-3</c:v>
                </c:pt>
                <c:pt idx="17703">
                  <c:v>4.0877722203731502E-3</c:v>
                </c:pt>
                <c:pt idx="17704">
                  <c:v>4.0877703577280001E-3</c:v>
                </c:pt>
                <c:pt idx="17705">
                  <c:v>4.0877703577280001E-3</c:v>
                </c:pt>
                <c:pt idx="17706">
                  <c:v>4.0877694264054298E-3</c:v>
                </c:pt>
                <c:pt idx="17707">
                  <c:v>4.0877689607441399E-3</c:v>
                </c:pt>
                <c:pt idx="17708">
                  <c:v>4.0877726860344401E-3</c:v>
                </c:pt>
                <c:pt idx="17709">
                  <c:v>4.0877698920667197E-3</c:v>
                </c:pt>
                <c:pt idx="17710">
                  <c:v>4.0877689607441399E-3</c:v>
                </c:pt>
                <c:pt idx="17711">
                  <c:v>4.0877689607441399E-3</c:v>
                </c:pt>
                <c:pt idx="17712">
                  <c:v>4.0877633728087E-3</c:v>
                </c:pt>
                <c:pt idx="17713">
                  <c:v>4.0877638384699804E-3</c:v>
                </c:pt>
                <c:pt idx="17714">
                  <c:v>4.0877638384699804E-3</c:v>
                </c:pt>
                <c:pt idx="17715">
                  <c:v>4.0877670980989898E-3</c:v>
                </c:pt>
                <c:pt idx="17716">
                  <c:v>4.0877643041312703E-3</c:v>
                </c:pt>
                <c:pt idx="17717">
                  <c:v>4.0877657011151296E-3</c:v>
                </c:pt>
                <c:pt idx="17718">
                  <c:v>4.0877624414861202E-3</c:v>
                </c:pt>
                <c:pt idx="17719">
                  <c:v>4.0877615101635499E-3</c:v>
                </c:pt>
                <c:pt idx="17720">
                  <c:v>4.0877629071474101E-3</c:v>
                </c:pt>
                <c:pt idx="17721">
                  <c:v>4.0877601131796802E-3</c:v>
                </c:pt>
                <c:pt idx="17722">
                  <c:v>4.0877638384699804E-3</c:v>
                </c:pt>
                <c:pt idx="17723">
                  <c:v>4.0877577848732497E-3</c:v>
                </c:pt>
                <c:pt idx="17724">
                  <c:v>4.0877605788409701E-3</c:v>
                </c:pt>
                <c:pt idx="17725">
                  <c:v>4.0877596475183998E-3</c:v>
                </c:pt>
                <c:pt idx="17726">
                  <c:v>4.0877563878893904E-3</c:v>
                </c:pt>
                <c:pt idx="17727">
                  <c:v>4.0877568535506699E-3</c:v>
                </c:pt>
                <c:pt idx="17728">
                  <c:v>4.0877573192119598E-3</c:v>
                </c:pt>
                <c:pt idx="17729">
                  <c:v>4.0877554565668097E-3</c:v>
                </c:pt>
                <c:pt idx="17730">
                  <c:v>4.0877549909055198E-3</c:v>
                </c:pt>
                <c:pt idx="17731">
                  <c:v>4.0877563878893904E-3</c:v>
                </c:pt>
                <c:pt idx="17732">
                  <c:v>4.0877545252442403E-3</c:v>
                </c:pt>
                <c:pt idx="17733">
                  <c:v>4.0877559222280997E-3</c:v>
                </c:pt>
                <c:pt idx="17734">
                  <c:v>4.0877545252442403E-3</c:v>
                </c:pt>
                <c:pt idx="17735">
                  <c:v>4.0877531282603697E-3</c:v>
                </c:pt>
                <c:pt idx="17736">
                  <c:v>4.0877507999539401E-3</c:v>
                </c:pt>
                <c:pt idx="17737">
                  <c:v>4.0877507999539401E-3</c:v>
                </c:pt>
                <c:pt idx="17738">
                  <c:v>4.08775126561523E-3</c:v>
                </c:pt>
                <c:pt idx="17739">
                  <c:v>4.0877498686313603E-3</c:v>
                </c:pt>
                <c:pt idx="17740">
                  <c:v>4.0877480059862102E-3</c:v>
                </c:pt>
                <c:pt idx="17741">
                  <c:v>4.0877503342926502E-3</c:v>
                </c:pt>
                <c:pt idx="17742">
                  <c:v>4.0877507999539401E-3</c:v>
                </c:pt>
                <c:pt idx="17743">
                  <c:v>4.0877470746636399E-3</c:v>
                </c:pt>
                <c:pt idx="17744">
                  <c:v>4.0877456776797797E-3</c:v>
                </c:pt>
                <c:pt idx="17745">
                  <c:v>4.0877447463571999E-3</c:v>
                </c:pt>
                <c:pt idx="17746">
                  <c:v>4.0877447463571999E-3</c:v>
                </c:pt>
                <c:pt idx="17747">
                  <c:v>4.0877442806959204E-3</c:v>
                </c:pt>
                <c:pt idx="17748">
                  <c:v>4.0877419523894804E-3</c:v>
                </c:pt>
                <c:pt idx="17749">
                  <c:v>4.0877452120184898E-3</c:v>
                </c:pt>
                <c:pt idx="17750">
                  <c:v>4.08774660900235E-3</c:v>
                </c:pt>
                <c:pt idx="17751">
                  <c:v>4.0877442806959204E-3</c:v>
                </c:pt>
                <c:pt idx="17752">
                  <c:v>4.0877419523894804E-3</c:v>
                </c:pt>
                <c:pt idx="17753">
                  <c:v>4.0877382270991802E-3</c:v>
                </c:pt>
                <c:pt idx="17754">
                  <c:v>4.08773915842176E-3</c:v>
                </c:pt>
                <c:pt idx="17755">
                  <c:v>4.0877428837120498E-3</c:v>
                </c:pt>
                <c:pt idx="17756">
                  <c:v>4.0877358987927402E-3</c:v>
                </c:pt>
                <c:pt idx="17757">
                  <c:v>4.0877382270991802E-3</c:v>
                </c:pt>
                <c:pt idx="17758">
                  <c:v>4.08773915842176E-3</c:v>
                </c:pt>
                <c:pt idx="17759">
                  <c:v>4.0877363644540301E-3</c:v>
                </c:pt>
                <c:pt idx="17760">
                  <c:v>4.08773683011532E-3</c:v>
                </c:pt>
                <c:pt idx="17761">
                  <c:v>4.0877382270991802E-3</c:v>
                </c:pt>
                <c:pt idx="17762">
                  <c:v>4.0877358987927402E-3</c:v>
                </c:pt>
                <c:pt idx="17763">
                  <c:v>4.0877326391637299E-3</c:v>
                </c:pt>
                <c:pt idx="17764">
                  <c:v>4.0877340361475901E-3</c:v>
                </c:pt>
                <c:pt idx="17765">
                  <c:v>4.0877312421798697E-3</c:v>
                </c:pt>
                <c:pt idx="17766">
                  <c:v>4.0877331048250198E-3</c:v>
                </c:pt>
                <c:pt idx="17767">
                  <c:v>4.0877326391637299E-3</c:v>
                </c:pt>
                <c:pt idx="17768">
                  <c:v>4.0877298451960104E-3</c:v>
                </c:pt>
                <c:pt idx="17769">
                  <c:v>4.0877326391637299E-3</c:v>
                </c:pt>
                <c:pt idx="17770">
                  <c:v>4.0877317078411596E-3</c:v>
                </c:pt>
                <c:pt idx="17771">
                  <c:v>4.0877307765185798E-3</c:v>
                </c:pt>
                <c:pt idx="17772">
                  <c:v>4.0877289138734297E-3</c:v>
                </c:pt>
                <c:pt idx="17773">
                  <c:v>4.0877284482121502E-3</c:v>
                </c:pt>
                <c:pt idx="17774">
                  <c:v>4.0877256542444203E-3</c:v>
                </c:pt>
                <c:pt idx="17775">
                  <c:v>4.0877251885831399E-3</c:v>
                </c:pt>
                <c:pt idx="17776">
                  <c:v>4.08772705122829E-3</c:v>
                </c:pt>
                <c:pt idx="17777">
                  <c:v>4.0877251885831399E-3</c:v>
                </c:pt>
                <c:pt idx="17778">
                  <c:v>4.0877242572605601E-3</c:v>
                </c:pt>
                <c:pt idx="17779">
                  <c:v>4.0877219289541201E-3</c:v>
                </c:pt>
                <c:pt idx="17780">
                  <c:v>4.08772239461541E-3</c:v>
                </c:pt>
                <c:pt idx="17781">
                  <c:v>4.08772239461541E-3</c:v>
                </c:pt>
                <c:pt idx="17782">
                  <c:v>4.0877256542444203E-3</c:v>
                </c:pt>
                <c:pt idx="17783">
                  <c:v>4.0877251885831399E-3</c:v>
                </c:pt>
                <c:pt idx="17784">
                  <c:v>4.08772239461541E-3</c:v>
                </c:pt>
                <c:pt idx="17785">
                  <c:v>4.0877209976315498E-3</c:v>
                </c:pt>
                <c:pt idx="17786">
                  <c:v>4.0877200663089804E-3</c:v>
                </c:pt>
                <c:pt idx="17787">
                  <c:v>4.0877182036638303E-3</c:v>
                </c:pt>
                <c:pt idx="17788">
                  <c:v>4.0877191349863997E-3</c:v>
                </c:pt>
                <c:pt idx="17789">
                  <c:v>4.0877177380025404E-3</c:v>
                </c:pt>
                <c:pt idx="17790">
                  <c:v>4.0877163410186802E-3</c:v>
                </c:pt>
                <c:pt idx="17791">
                  <c:v>4.0877182036638303E-3</c:v>
                </c:pt>
                <c:pt idx="17792">
                  <c:v>4.0877168066799597E-3</c:v>
                </c:pt>
                <c:pt idx="17793">
                  <c:v>4.0877158753573903E-3</c:v>
                </c:pt>
                <c:pt idx="17794">
                  <c:v>4.0877140127122402E-3</c:v>
                </c:pt>
                <c:pt idx="17795">
                  <c:v>4.0877177380025404E-3</c:v>
                </c:pt>
                <c:pt idx="17796">
                  <c:v>4.0877158753573903E-3</c:v>
                </c:pt>
                <c:pt idx="17797">
                  <c:v>4.0877116844058002E-3</c:v>
                </c:pt>
                <c:pt idx="17798">
                  <c:v>4.08771261572838E-3</c:v>
                </c:pt>
                <c:pt idx="17799">
                  <c:v>4.08771261572838E-3</c:v>
                </c:pt>
                <c:pt idx="17800">
                  <c:v>4.0877140127122402E-3</c:v>
                </c:pt>
                <c:pt idx="17801">
                  <c:v>4.0877084247767899E-3</c:v>
                </c:pt>
                <c:pt idx="17802">
                  <c:v>4.0877079591155104E-3</c:v>
                </c:pt>
                <c:pt idx="17803">
                  <c:v>4.0877093560993697E-3</c:v>
                </c:pt>
                <c:pt idx="17804">
                  <c:v>4.0877065621316398E-3</c:v>
                </c:pt>
                <c:pt idx="17805">
                  <c:v>4.0877084247767899E-3</c:v>
                </c:pt>
                <c:pt idx="17806">
                  <c:v>4.0877070277929297E-3</c:v>
                </c:pt>
                <c:pt idx="17807">
                  <c:v>4.0877093560993697E-3</c:v>
                </c:pt>
                <c:pt idx="17808">
                  <c:v>4.0877033025026304E-3</c:v>
                </c:pt>
                <c:pt idx="17809">
                  <c:v>4.0877051651477796E-3</c:v>
                </c:pt>
                <c:pt idx="17810">
                  <c:v>4.0877014398574803E-3</c:v>
                </c:pt>
                <c:pt idx="17811">
                  <c:v>4.0877060964703603E-3</c:v>
                </c:pt>
                <c:pt idx="17812">
                  <c:v>4.0877051651477796E-3</c:v>
                </c:pt>
                <c:pt idx="17813">
                  <c:v>4.0877042338252102E-3</c:v>
                </c:pt>
                <c:pt idx="17814">
                  <c:v>4.08770283684135E-3</c:v>
                </c:pt>
                <c:pt idx="17815">
                  <c:v>4.0877000428736201E-3</c:v>
                </c:pt>
                <c:pt idx="17816">
                  <c:v>4.0877009741961999E-3</c:v>
                </c:pt>
                <c:pt idx="17817">
                  <c:v>4.0876977145671801E-3</c:v>
                </c:pt>
                <c:pt idx="17818">
                  <c:v>4.0877000428736201E-3</c:v>
                </c:pt>
                <c:pt idx="17819">
                  <c:v>4.0876977145671801E-3</c:v>
                </c:pt>
                <c:pt idx="17820">
                  <c:v>4.0876995772123302E-3</c:v>
                </c:pt>
                <c:pt idx="17821">
                  <c:v>4.0876986458897599E-3</c:v>
                </c:pt>
                <c:pt idx="17822">
                  <c:v>4.0876958519220404E-3</c:v>
                </c:pt>
                <c:pt idx="17823">
                  <c:v>4.0876949205994597E-3</c:v>
                </c:pt>
                <c:pt idx="17824">
                  <c:v>4.0876958519220404E-3</c:v>
                </c:pt>
                <c:pt idx="17825">
                  <c:v>4.0876953862607496E-3</c:v>
                </c:pt>
                <c:pt idx="17826">
                  <c:v>4.0876935236156004E-3</c:v>
                </c:pt>
                <c:pt idx="17827">
                  <c:v>4.0876953862607496E-3</c:v>
                </c:pt>
                <c:pt idx="17828">
                  <c:v>4.0876944549381698E-3</c:v>
                </c:pt>
                <c:pt idx="17829">
                  <c:v>4.0876935236156004E-3</c:v>
                </c:pt>
                <c:pt idx="17830">
                  <c:v>4.0876911953091604E-3</c:v>
                </c:pt>
                <c:pt idx="17831">
                  <c:v>4.0876893326640103E-3</c:v>
                </c:pt>
                <c:pt idx="17832">
                  <c:v>4.08768840134144E-3</c:v>
                </c:pt>
                <c:pt idx="17833">
                  <c:v>4.0876888670027299E-3</c:v>
                </c:pt>
                <c:pt idx="17834">
                  <c:v>4.0876888670027299E-3</c:v>
                </c:pt>
                <c:pt idx="17835">
                  <c:v>4.0876902639865901E-3</c:v>
                </c:pt>
                <c:pt idx="17836">
                  <c:v>4.08768840134144E-3</c:v>
                </c:pt>
                <c:pt idx="17837">
                  <c:v>4.087686073035E-3</c:v>
                </c:pt>
                <c:pt idx="17838">
                  <c:v>4.0876851417124297E-3</c:v>
                </c:pt>
                <c:pt idx="17839">
                  <c:v>4.0876874700188602E-3</c:v>
                </c:pt>
                <c:pt idx="17840">
                  <c:v>4.0876856073737101E-3</c:v>
                </c:pt>
                <c:pt idx="17841">
                  <c:v>4.0876837447285704E-3</c:v>
                </c:pt>
                <c:pt idx="17842">
                  <c:v>4.0876846760511398E-3</c:v>
                </c:pt>
                <c:pt idx="17843">
                  <c:v>4.087686073035E-3</c:v>
                </c:pt>
                <c:pt idx="17844">
                  <c:v>4.0876823477446998E-3</c:v>
                </c:pt>
                <c:pt idx="17845">
                  <c:v>4.0876804850995497E-3</c:v>
                </c:pt>
                <c:pt idx="17846">
                  <c:v>4.0876823477446998E-3</c:v>
                </c:pt>
                <c:pt idx="17847">
                  <c:v>4.0876818820834203E-3</c:v>
                </c:pt>
                <c:pt idx="17848">
                  <c:v>4.0876809507608396E-3</c:v>
                </c:pt>
                <c:pt idx="17849">
                  <c:v>4.0876776911318302E-3</c:v>
                </c:pt>
                <c:pt idx="17850">
                  <c:v>4.0876790881156904E-3</c:v>
                </c:pt>
                <c:pt idx="17851">
                  <c:v>4.0876776911318302E-3</c:v>
                </c:pt>
                <c:pt idx="17852">
                  <c:v>4.0876772254705403E-3</c:v>
                </c:pt>
                <c:pt idx="17853">
                  <c:v>4.0876767598092599E-3</c:v>
                </c:pt>
                <c:pt idx="17854">
                  <c:v>4.08767396584153E-3</c:v>
                </c:pt>
                <c:pt idx="17855">
                  <c:v>4.0876772254705403E-3</c:v>
                </c:pt>
                <c:pt idx="17856">
                  <c:v>4.0876776911318302E-3</c:v>
                </c:pt>
                <c:pt idx="17857">
                  <c:v>4.0876748971641098E-3</c:v>
                </c:pt>
                <c:pt idx="17858">
                  <c:v>4.0876735001802401E-3</c:v>
                </c:pt>
                <c:pt idx="17859">
                  <c:v>4.0876730345189597E-3</c:v>
                </c:pt>
                <c:pt idx="17860">
                  <c:v>4.08767396584153E-3</c:v>
                </c:pt>
                <c:pt idx="17861">
                  <c:v>4.0876735001802401E-3</c:v>
                </c:pt>
                <c:pt idx="17862">
                  <c:v>4.0876702405512298E-3</c:v>
                </c:pt>
                <c:pt idx="17863">
                  <c:v>4.0876702405512298E-3</c:v>
                </c:pt>
                <c:pt idx="17864">
                  <c:v>4.0876707062125197E-3</c:v>
                </c:pt>
                <c:pt idx="17865">
                  <c:v>4.0876693092286604E-3</c:v>
                </c:pt>
                <c:pt idx="17866">
                  <c:v>4.0876693092286604E-3</c:v>
                </c:pt>
                <c:pt idx="17867">
                  <c:v>4.0876688435673696E-3</c:v>
                </c:pt>
                <c:pt idx="17868">
                  <c:v>4.0876693092286604E-3</c:v>
                </c:pt>
                <c:pt idx="17869">
                  <c:v>4.0876655839383602E-3</c:v>
                </c:pt>
                <c:pt idx="17870">
                  <c:v>4.0876627899706398E-3</c:v>
                </c:pt>
                <c:pt idx="17871">
                  <c:v>4.0876660495996501E-3</c:v>
                </c:pt>
                <c:pt idx="17872">
                  <c:v>4.0876651182770703E-3</c:v>
                </c:pt>
                <c:pt idx="17873">
                  <c:v>4.0876655839383602E-3</c:v>
                </c:pt>
                <c:pt idx="17874">
                  <c:v>4.0876655839383602E-3</c:v>
                </c:pt>
                <c:pt idx="17875">
                  <c:v>4.0876604616641998E-3</c:v>
                </c:pt>
                <c:pt idx="17876">
                  <c:v>4.0876623243093499E-3</c:v>
                </c:pt>
                <c:pt idx="17877">
                  <c:v>4.0876613929867701E-3</c:v>
                </c:pt>
                <c:pt idx="17878">
                  <c:v>4.08766185864806E-3</c:v>
                </c:pt>
                <c:pt idx="17879">
                  <c:v>4.0876595303416304E-3</c:v>
                </c:pt>
                <c:pt idx="17880">
                  <c:v>4.0876613929867701E-3</c:v>
                </c:pt>
                <c:pt idx="17881">
                  <c:v>4.0876558050513302E-3</c:v>
                </c:pt>
                <c:pt idx="17882">
                  <c:v>4.0876585990190497E-3</c:v>
                </c:pt>
                <c:pt idx="17883">
                  <c:v>4.0876553393900403E-3</c:v>
                </c:pt>
                <c:pt idx="17884">
                  <c:v>4.0876562707126097E-3</c:v>
                </c:pt>
                <c:pt idx="17885">
                  <c:v>4.0876585990190497E-3</c:v>
                </c:pt>
                <c:pt idx="17886">
                  <c:v>4.0876572020351904E-3</c:v>
                </c:pt>
                <c:pt idx="17887">
                  <c:v>4.0876548737287504E-3</c:v>
                </c:pt>
                <c:pt idx="17888">
                  <c:v>4.0876530110836003E-3</c:v>
                </c:pt>
                <c:pt idx="17889">
                  <c:v>4.0876553393900403E-3</c:v>
                </c:pt>
                <c:pt idx="17890">
                  <c:v>4.0876530110836003E-3</c:v>
                </c:pt>
                <c:pt idx="17891">
                  <c:v>4.0876539424061801E-3</c:v>
                </c:pt>
                <c:pt idx="17892">
                  <c:v>4.0876530110836003E-3</c:v>
                </c:pt>
                <c:pt idx="17893">
                  <c:v>4.0876511484384502E-3</c:v>
                </c:pt>
                <c:pt idx="17894">
                  <c:v>4.0876488201320197E-3</c:v>
                </c:pt>
                <c:pt idx="17895">
                  <c:v>4.0876511484384502E-3</c:v>
                </c:pt>
                <c:pt idx="17896">
                  <c:v>4.0876474231481604E-3</c:v>
                </c:pt>
                <c:pt idx="17897">
                  <c:v>4.0876478888094399E-3</c:v>
                </c:pt>
                <c:pt idx="17898">
                  <c:v>4.0876474231481604E-3</c:v>
                </c:pt>
                <c:pt idx="17899">
                  <c:v>4.0876450948417204E-3</c:v>
                </c:pt>
                <c:pt idx="17900">
                  <c:v>4.0876464918255797E-3</c:v>
                </c:pt>
                <c:pt idx="17901">
                  <c:v>4.0876441635191397E-3</c:v>
                </c:pt>
                <c:pt idx="17902">
                  <c:v>4.087642300874E-3</c:v>
                </c:pt>
                <c:pt idx="17903">
                  <c:v>4.0876446291804296E-3</c:v>
                </c:pt>
                <c:pt idx="17904">
                  <c:v>4.0876450948417204E-3</c:v>
                </c:pt>
                <c:pt idx="17905">
                  <c:v>4.0876432321965703E-3</c:v>
                </c:pt>
                <c:pt idx="17906">
                  <c:v>4.0876432321965703E-3</c:v>
                </c:pt>
                <c:pt idx="17907">
                  <c:v>4.0876418352127101E-3</c:v>
                </c:pt>
                <c:pt idx="17908">
                  <c:v>4.0876390412449802E-3</c:v>
                </c:pt>
                <c:pt idx="17909">
                  <c:v>4.0876418352127101E-3</c:v>
                </c:pt>
                <c:pt idx="17910">
                  <c:v>4.0876385755836998E-3</c:v>
                </c:pt>
                <c:pt idx="17911">
                  <c:v>4.0876381099224099E-3</c:v>
                </c:pt>
                <c:pt idx="17912">
                  <c:v>4.0876348502933996E-3</c:v>
                </c:pt>
                <c:pt idx="17913">
                  <c:v>4.0876390412449802E-3</c:v>
                </c:pt>
                <c:pt idx="17914">
                  <c:v>4.0876343846321097E-3</c:v>
                </c:pt>
                <c:pt idx="17915">
                  <c:v>4.0876381099224099E-3</c:v>
                </c:pt>
                <c:pt idx="17916">
                  <c:v>4.0876339189708198E-3</c:v>
                </c:pt>
                <c:pt idx="17917">
                  <c:v>4.0876371785998301E-3</c:v>
                </c:pt>
                <c:pt idx="17918">
                  <c:v>4.0876339189708198E-3</c:v>
                </c:pt>
                <c:pt idx="17919">
                  <c:v>4.0876329876482504E-3</c:v>
                </c:pt>
                <c:pt idx="17920">
                  <c:v>4.0876320563256697E-3</c:v>
                </c:pt>
                <c:pt idx="17921">
                  <c:v>4.0876348502933996E-3</c:v>
                </c:pt>
                <c:pt idx="17922">
                  <c:v>4.0876325219869596E-3</c:v>
                </c:pt>
                <c:pt idx="17923">
                  <c:v>4.0876306593418104E-3</c:v>
                </c:pt>
                <c:pt idx="17924">
                  <c:v>4.0876297280192401E-3</c:v>
                </c:pt>
                <c:pt idx="17925">
                  <c:v>4.0876306593418104E-3</c:v>
                </c:pt>
                <c:pt idx="17926">
                  <c:v>4.0876287966966603E-3</c:v>
                </c:pt>
                <c:pt idx="17927">
                  <c:v>4.0876273997128001E-3</c:v>
                </c:pt>
                <c:pt idx="17928">
                  <c:v>4.0876269340515102E-3</c:v>
                </c:pt>
                <c:pt idx="17929">
                  <c:v>4.0876287966966603E-3</c:v>
                </c:pt>
                <c:pt idx="17930">
                  <c:v>4.08762786537409E-3</c:v>
                </c:pt>
                <c:pt idx="17931">
                  <c:v>4.0876264683902298E-3</c:v>
                </c:pt>
                <c:pt idx="17932">
                  <c:v>4.0876264683902298E-3</c:v>
                </c:pt>
                <c:pt idx="17933">
                  <c:v>4.0876213461160703E-3</c:v>
                </c:pt>
                <c:pt idx="17934">
                  <c:v>4.0876246057450797E-3</c:v>
                </c:pt>
                <c:pt idx="17935">
                  <c:v>4.0876222774386397E-3</c:v>
                </c:pt>
                <c:pt idx="17936">
                  <c:v>4.0876218117773498E-3</c:v>
                </c:pt>
                <c:pt idx="17937">
                  <c:v>4.0876241400837898E-3</c:v>
                </c:pt>
                <c:pt idx="17938">
                  <c:v>4.0876213461160703E-3</c:v>
                </c:pt>
                <c:pt idx="17939">
                  <c:v>4.0876176208257701E-3</c:v>
                </c:pt>
                <c:pt idx="17940">
                  <c:v>4.0876218117773498E-3</c:v>
                </c:pt>
                <c:pt idx="17941">
                  <c:v>4.0876204147934896E-3</c:v>
                </c:pt>
                <c:pt idx="17942">
                  <c:v>4.0876176208257701E-3</c:v>
                </c:pt>
                <c:pt idx="17943">
                  <c:v>4.0876199491321997E-3</c:v>
                </c:pt>
                <c:pt idx="17944">
                  <c:v>4.08761808648706E-3</c:v>
                </c:pt>
                <c:pt idx="17945">
                  <c:v>4.08761808648706E-3</c:v>
                </c:pt>
                <c:pt idx="17946">
                  <c:v>4.0876166895031903E-3</c:v>
                </c:pt>
                <c:pt idx="17947">
                  <c:v>4.0876152925193301E-3</c:v>
                </c:pt>
                <c:pt idx="17948">
                  <c:v>4.0876138955354699E-3</c:v>
                </c:pt>
                <c:pt idx="17949">
                  <c:v>4.08761342987418E-3</c:v>
                </c:pt>
                <c:pt idx="17950">
                  <c:v>4.0876129642128901E-3</c:v>
                </c:pt>
                <c:pt idx="17951">
                  <c:v>4.0876148268580402E-3</c:v>
                </c:pt>
                <c:pt idx="17952">
                  <c:v>4.0876106359064596E-3</c:v>
                </c:pt>
                <c:pt idx="17953">
                  <c:v>4.0876115672290299E-3</c:v>
                </c:pt>
                <c:pt idx="17954">
                  <c:v>4.0876092389226003E-3</c:v>
                </c:pt>
                <c:pt idx="17955">
                  <c:v>4.0876101702451697E-3</c:v>
                </c:pt>
                <c:pt idx="17956">
                  <c:v>4.0876064449548704E-3</c:v>
                </c:pt>
                <c:pt idx="17957">
                  <c:v>4.0876115672290299E-3</c:v>
                </c:pt>
                <c:pt idx="17958">
                  <c:v>4.0876069106161603E-3</c:v>
                </c:pt>
                <c:pt idx="17959">
                  <c:v>4.0876050479710102E-3</c:v>
                </c:pt>
                <c:pt idx="17960">
                  <c:v>4.0876064449548704E-3</c:v>
                </c:pt>
                <c:pt idx="17961">
                  <c:v>4.0876055136323001E-3</c:v>
                </c:pt>
                <c:pt idx="17962">
                  <c:v>4.0876041166484399E-3</c:v>
                </c:pt>
                <c:pt idx="17963">
                  <c:v>4.08760365098715E-3</c:v>
                </c:pt>
                <c:pt idx="17964">
                  <c:v>4.0876022540032898E-3</c:v>
                </c:pt>
                <c:pt idx="17965">
                  <c:v>4.0876055136323001E-3</c:v>
                </c:pt>
                <c:pt idx="17966">
                  <c:v>4.0876031853258601E-3</c:v>
                </c:pt>
                <c:pt idx="17967">
                  <c:v>4.0876008570194201E-3</c:v>
                </c:pt>
                <c:pt idx="17968">
                  <c:v>4.0875989943742804E-3</c:v>
                </c:pt>
                <c:pt idx="17969">
                  <c:v>4.0876003913581397E-3</c:v>
                </c:pt>
                <c:pt idx="17970">
                  <c:v>4.0876017883419999E-3</c:v>
                </c:pt>
                <c:pt idx="17971">
                  <c:v>4.0875985287129896E-3</c:v>
                </c:pt>
                <c:pt idx="17972">
                  <c:v>4.0876027196645702E-3</c:v>
                </c:pt>
                <c:pt idx="17973">
                  <c:v>4.0875985287129896E-3</c:v>
                </c:pt>
                <c:pt idx="17974">
                  <c:v>4.0875966660678404E-3</c:v>
                </c:pt>
                <c:pt idx="17975">
                  <c:v>4.0875943377614004E-3</c:v>
                </c:pt>
                <c:pt idx="17976">
                  <c:v>4.0875943377614004E-3</c:v>
                </c:pt>
                <c:pt idx="17977">
                  <c:v>4.0875943377614004E-3</c:v>
                </c:pt>
                <c:pt idx="17978">
                  <c:v>4.0875943377614004E-3</c:v>
                </c:pt>
                <c:pt idx="17979">
                  <c:v>4.0875948034226903E-3</c:v>
                </c:pt>
                <c:pt idx="17980">
                  <c:v>4.0875952690839802E-3</c:v>
                </c:pt>
                <c:pt idx="17981">
                  <c:v>4.0875943377614004E-3</c:v>
                </c:pt>
                <c:pt idx="17982">
                  <c:v>4.08759154379368E-3</c:v>
                </c:pt>
                <c:pt idx="17983">
                  <c:v>4.08759154379368E-3</c:v>
                </c:pt>
                <c:pt idx="17984">
                  <c:v>4.0875878185033798E-3</c:v>
                </c:pt>
                <c:pt idx="17985">
                  <c:v>4.0875882841646697E-3</c:v>
                </c:pt>
                <c:pt idx="17986">
                  <c:v>4.0875868871808104E-3</c:v>
                </c:pt>
                <c:pt idx="17987">
                  <c:v>4.08758921548724E-3</c:v>
                </c:pt>
                <c:pt idx="17988">
                  <c:v>4.0875854901969398E-3</c:v>
                </c:pt>
                <c:pt idx="17989">
                  <c:v>4.0875878185033798E-3</c:v>
                </c:pt>
                <c:pt idx="17990">
                  <c:v>4.0875845588743704E-3</c:v>
                </c:pt>
                <c:pt idx="17991">
                  <c:v>4.0875859558582297E-3</c:v>
                </c:pt>
                <c:pt idx="17992">
                  <c:v>4.0875868871808104E-3</c:v>
                </c:pt>
                <c:pt idx="17993">
                  <c:v>4.0875854901969398E-3</c:v>
                </c:pt>
                <c:pt idx="17994">
                  <c:v>4.0875850245356603E-3</c:v>
                </c:pt>
                <c:pt idx="17995">
                  <c:v>4.0875836275517897E-3</c:v>
                </c:pt>
                <c:pt idx="17996">
                  <c:v>4.0875840932130796E-3</c:v>
                </c:pt>
                <c:pt idx="17997">
                  <c:v>4.0875812992453601E-3</c:v>
                </c:pt>
                <c:pt idx="17998">
                  <c:v>4.0875785052776302E-3</c:v>
                </c:pt>
                <c:pt idx="17999">
                  <c:v>4.0875799022614999E-3</c:v>
                </c:pt>
                <c:pt idx="18000">
                  <c:v>4.0875799022614999E-3</c:v>
                </c:pt>
                <c:pt idx="18001">
                  <c:v>4.08757943660021E-3</c:v>
                </c:pt>
                <c:pt idx="18002">
                  <c:v>4.0875766426324801E-3</c:v>
                </c:pt>
                <c:pt idx="18003">
                  <c:v>4.0875785052776302E-3</c:v>
                </c:pt>
                <c:pt idx="18004">
                  <c:v>4.0875761769711997E-3</c:v>
                </c:pt>
                <c:pt idx="18005">
                  <c:v>4.08757710829377E-3</c:v>
                </c:pt>
                <c:pt idx="18006">
                  <c:v>4.0875752456486199E-3</c:v>
                </c:pt>
                <c:pt idx="18007">
                  <c:v>4.0875752456486199E-3</c:v>
                </c:pt>
                <c:pt idx="18008">
                  <c:v>4.0875738486647597E-3</c:v>
                </c:pt>
                <c:pt idx="18009">
                  <c:v>4.0875724516809004E-3</c:v>
                </c:pt>
                <c:pt idx="18010">
                  <c:v>4.0875729173421903E-3</c:v>
                </c:pt>
                <c:pt idx="18011">
                  <c:v>4.0875743143260496E-3</c:v>
                </c:pt>
                <c:pt idx="18012">
                  <c:v>4.0875701233744604E-3</c:v>
                </c:pt>
                <c:pt idx="18013">
                  <c:v>4.0875719860196096E-3</c:v>
                </c:pt>
                <c:pt idx="18014">
                  <c:v>4.0875687263906002E-3</c:v>
                </c:pt>
                <c:pt idx="18015">
                  <c:v>4.0875691920518901E-3</c:v>
                </c:pt>
                <c:pt idx="18016">
                  <c:v>4.0875691920518901E-3</c:v>
                </c:pt>
                <c:pt idx="18017">
                  <c:v>4.0875668637454501E-3</c:v>
                </c:pt>
                <c:pt idx="18018">
                  <c:v>4.0875668637454501E-3</c:v>
                </c:pt>
                <c:pt idx="18019">
                  <c:v>4.08756732940674E-3</c:v>
                </c:pt>
                <c:pt idx="18020">
                  <c:v>4.0875654667615899E-3</c:v>
                </c:pt>
                <c:pt idx="18021">
                  <c:v>4.0875659324228798E-3</c:v>
                </c:pt>
                <c:pt idx="18022">
                  <c:v>4.0875645354390101E-3</c:v>
                </c:pt>
                <c:pt idx="18023">
                  <c:v>4.0875645354390101E-3</c:v>
                </c:pt>
                <c:pt idx="18024">
                  <c:v>4.0875636041164398E-3</c:v>
                </c:pt>
                <c:pt idx="18025">
                  <c:v>4.0875622071325796E-3</c:v>
                </c:pt>
                <c:pt idx="18026">
                  <c:v>4.0875603444874304E-3</c:v>
                </c:pt>
                <c:pt idx="18027">
                  <c:v>4.0875617414712897E-3</c:v>
                </c:pt>
                <c:pt idx="18028">
                  <c:v>4.0875594131648497E-3</c:v>
                </c:pt>
                <c:pt idx="18029">
                  <c:v>4.08755755051971E-3</c:v>
                </c:pt>
                <c:pt idx="18030">
                  <c:v>4.0875589475035702E-3</c:v>
                </c:pt>
                <c:pt idx="18031">
                  <c:v>4.0875570848584201E-3</c:v>
                </c:pt>
                <c:pt idx="18032">
                  <c:v>4.0875589475035702E-3</c:v>
                </c:pt>
                <c:pt idx="18033">
                  <c:v>4.0875584818422803E-3</c:v>
                </c:pt>
                <c:pt idx="18034">
                  <c:v>4.0875547565519801E-3</c:v>
                </c:pt>
                <c:pt idx="18035">
                  <c:v>4.08755522221327E-3</c:v>
                </c:pt>
                <c:pt idx="18036">
                  <c:v>4.0875524282455401E-3</c:v>
                </c:pt>
                <c:pt idx="18037">
                  <c:v>4.08755289390683E-3</c:v>
                </c:pt>
                <c:pt idx="18038">
                  <c:v>4.0875556878745599E-3</c:v>
                </c:pt>
                <c:pt idx="18039">
                  <c:v>4.08755289390683E-3</c:v>
                </c:pt>
                <c:pt idx="18040">
                  <c:v>4.0875510312616799E-3</c:v>
                </c:pt>
                <c:pt idx="18041">
                  <c:v>4.0875519625842597E-3</c:v>
                </c:pt>
                <c:pt idx="18042">
                  <c:v>4.0875496342778197E-3</c:v>
                </c:pt>
                <c:pt idx="18043">
                  <c:v>4.0875473059713797E-3</c:v>
                </c:pt>
                <c:pt idx="18044">
                  <c:v>4.0875524282455401E-3</c:v>
                </c:pt>
                <c:pt idx="18045">
                  <c:v>4.0875496342778197E-3</c:v>
                </c:pt>
                <c:pt idx="18046">
                  <c:v>4.0875496342778197E-3</c:v>
                </c:pt>
                <c:pt idx="18047">
                  <c:v>4.0875500999391096E-3</c:v>
                </c:pt>
                <c:pt idx="18048">
                  <c:v>4.0875463746488103E-3</c:v>
                </c:pt>
                <c:pt idx="18049">
                  <c:v>4.0875463746488103E-3</c:v>
                </c:pt>
                <c:pt idx="18050">
                  <c:v>4.0875445120036602E-3</c:v>
                </c:pt>
                <c:pt idx="18051">
                  <c:v>4.0875445120036602E-3</c:v>
                </c:pt>
                <c:pt idx="18052">
                  <c:v>4.0875440463423703E-3</c:v>
                </c:pt>
                <c:pt idx="18053">
                  <c:v>4.0875435806810899E-3</c:v>
                </c:pt>
                <c:pt idx="18054">
                  <c:v>4.0875426493585101E-3</c:v>
                </c:pt>
                <c:pt idx="18055">
                  <c:v>4.0875426493585101E-3</c:v>
                </c:pt>
                <c:pt idx="18056">
                  <c:v>4.0875393897294998E-3</c:v>
                </c:pt>
                <c:pt idx="18057">
                  <c:v>4.0875379927456396E-3</c:v>
                </c:pt>
                <c:pt idx="18058">
                  <c:v>4.0875403210520701E-3</c:v>
                </c:pt>
                <c:pt idx="18059">
                  <c:v>4.0875393897294998E-3</c:v>
                </c:pt>
                <c:pt idx="18060">
                  <c:v>4.08754078671336E-3</c:v>
                </c:pt>
                <c:pt idx="18061">
                  <c:v>4.0875389240682099E-3</c:v>
                </c:pt>
                <c:pt idx="18062">
                  <c:v>4.0875361301004904E-3</c:v>
                </c:pt>
                <c:pt idx="18063">
                  <c:v>4.0875370614230598E-3</c:v>
                </c:pt>
                <c:pt idx="18064">
                  <c:v>4.0875384584069304E-3</c:v>
                </c:pt>
                <c:pt idx="18065">
                  <c:v>4.08753333613277E-3</c:v>
                </c:pt>
                <c:pt idx="18066">
                  <c:v>4.0875319391489003E-3</c:v>
                </c:pt>
                <c:pt idx="18067">
                  <c:v>4.0875338017940504E-3</c:v>
                </c:pt>
                <c:pt idx="18068">
                  <c:v>4.0875328704714801E-3</c:v>
                </c:pt>
                <c:pt idx="18069">
                  <c:v>4.0875314734876199E-3</c:v>
                </c:pt>
                <c:pt idx="18070">
                  <c:v>4.0875328704714801E-3</c:v>
                </c:pt>
                <c:pt idx="18071">
                  <c:v>4.0875305421650401E-3</c:v>
                </c:pt>
                <c:pt idx="18072">
                  <c:v>4.0875272825360298E-3</c:v>
                </c:pt>
                <c:pt idx="18073">
                  <c:v>4.0875305421650401E-3</c:v>
                </c:pt>
                <c:pt idx="18074">
                  <c:v>4.08752867951989E-3</c:v>
                </c:pt>
                <c:pt idx="18075">
                  <c:v>4.0875268168747399E-3</c:v>
                </c:pt>
                <c:pt idx="18076">
                  <c:v>4.0875272825360298E-3</c:v>
                </c:pt>
                <c:pt idx="18077">
                  <c:v>4.08752867951989E-3</c:v>
                </c:pt>
                <c:pt idx="18078">
                  <c:v>4.0875272825360298E-3</c:v>
                </c:pt>
                <c:pt idx="18079">
                  <c:v>4.0875258855521696E-3</c:v>
                </c:pt>
                <c:pt idx="18080">
                  <c:v>4.0875230915844397E-3</c:v>
                </c:pt>
                <c:pt idx="18081">
                  <c:v>4.0875235572457296E-3</c:v>
                </c:pt>
                <c:pt idx="18082">
                  <c:v>4.0875230915844397E-3</c:v>
                </c:pt>
                <c:pt idx="18083">
                  <c:v>4.0875230915844397E-3</c:v>
                </c:pt>
                <c:pt idx="18084">
                  <c:v>4.0875226259231602E-3</c:v>
                </c:pt>
                <c:pt idx="18085">
                  <c:v>4.0875221602618703E-3</c:v>
                </c:pt>
                <c:pt idx="18086">
                  <c:v>4.0875207632780101E-3</c:v>
                </c:pt>
                <c:pt idx="18087">
                  <c:v>4.0875207632780101E-3</c:v>
                </c:pt>
                <c:pt idx="18088">
                  <c:v>4.0875184349715701E-3</c:v>
                </c:pt>
                <c:pt idx="18089">
                  <c:v>4.0875170379877099E-3</c:v>
                </c:pt>
                <c:pt idx="18090">
                  <c:v>4.0875175036489998E-3</c:v>
                </c:pt>
                <c:pt idx="18091">
                  <c:v>4.0875170379877099E-3</c:v>
                </c:pt>
                <c:pt idx="18092">
                  <c:v>4.08751657232642E-3</c:v>
                </c:pt>
                <c:pt idx="18093">
                  <c:v>4.0875133126974097E-3</c:v>
                </c:pt>
                <c:pt idx="18094">
                  <c:v>4.0875133126974097E-3</c:v>
                </c:pt>
                <c:pt idx="18095">
                  <c:v>4.0875147096812699E-3</c:v>
                </c:pt>
                <c:pt idx="18096">
                  <c:v>4.0875156410038497E-3</c:v>
                </c:pt>
                <c:pt idx="18097">
                  <c:v>4.0875137783586996E-3</c:v>
                </c:pt>
                <c:pt idx="18098">
                  <c:v>4.0875128470361198E-3</c:v>
                </c:pt>
                <c:pt idx="18099">
                  <c:v>4.0875123813748403E-3</c:v>
                </c:pt>
                <c:pt idx="18100">
                  <c:v>4.0875105187296902E-3</c:v>
                </c:pt>
                <c:pt idx="18101">
                  <c:v>4.0875114500522596E-3</c:v>
                </c:pt>
                <c:pt idx="18102">
                  <c:v>4.0875081904232502E-3</c:v>
                </c:pt>
                <c:pt idx="18103">
                  <c:v>4.0875105187296902E-3</c:v>
                </c:pt>
                <c:pt idx="18104">
                  <c:v>4.0875063277781001E-3</c:v>
                </c:pt>
                <c:pt idx="18105">
                  <c:v>4.0875086560845401E-3</c:v>
                </c:pt>
                <c:pt idx="18106">
                  <c:v>4.0875063277781001E-3</c:v>
                </c:pt>
                <c:pt idx="18107">
                  <c:v>4.0875058621168102E-3</c:v>
                </c:pt>
                <c:pt idx="18108">
                  <c:v>4.0875039994716601E-3</c:v>
                </c:pt>
                <c:pt idx="18109">
                  <c:v>4.0875030681490898E-3</c:v>
                </c:pt>
                <c:pt idx="18110">
                  <c:v>4.08750446513295E-3</c:v>
                </c:pt>
                <c:pt idx="18111">
                  <c:v>4.0875021368265204E-3</c:v>
                </c:pt>
                <c:pt idx="18112">
                  <c:v>4.0875039994716601E-3</c:v>
                </c:pt>
                <c:pt idx="18113">
                  <c:v>4.0875007398426498E-3</c:v>
                </c:pt>
                <c:pt idx="18114">
                  <c:v>4.0874988771974997E-3</c:v>
                </c:pt>
                <c:pt idx="18115">
                  <c:v>4.0874988771974997E-3</c:v>
                </c:pt>
                <c:pt idx="18116">
                  <c:v>4.0874984115362202E-3</c:v>
                </c:pt>
                <c:pt idx="18117">
                  <c:v>4.0874984115362202E-3</c:v>
                </c:pt>
                <c:pt idx="18118">
                  <c:v>4.0874984115362202E-3</c:v>
                </c:pt>
                <c:pt idx="18119">
                  <c:v>4.0874960832297802E-3</c:v>
                </c:pt>
                <c:pt idx="18120">
                  <c:v>4.0874942205846301E-3</c:v>
                </c:pt>
                <c:pt idx="18121">
                  <c:v>4.0874984115362202E-3</c:v>
                </c:pt>
                <c:pt idx="18122">
                  <c:v>4.0874956175684903E-3</c:v>
                </c:pt>
                <c:pt idx="18123">
                  <c:v>4.0874956175684903E-3</c:v>
                </c:pt>
                <c:pt idx="18124">
                  <c:v>4.0874932892620598E-3</c:v>
                </c:pt>
                <c:pt idx="18125">
                  <c:v>4.0874942205846301E-3</c:v>
                </c:pt>
                <c:pt idx="18126">
                  <c:v>4.08749235793948E-3</c:v>
                </c:pt>
                <c:pt idx="18127">
                  <c:v>4.08749235793948E-3</c:v>
                </c:pt>
                <c:pt idx="18128">
                  <c:v>4.08749235793948E-3</c:v>
                </c:pt>
                <c:pt idx="18129">
                  <c:v>4.0874928236007699E-3</c:v>
                </c:pt>
                <c:pt idx="18130">
                  <c:v>4.0874890983104697E-3</c:v>
                </c:pt>
                <c:pt idx="18131">
                  <c:v>4.0874881669879003E-3</c:v>
                </c:pt>
                <c:pt idx="18132">
                  <c:v>4.0874877013266104E-3</c:v>
                </c:pt>
                <c:pt idx="18133">
                  <c:v>4.0874844416976001E-3</c:v>
                </c:pt>
                <c:pt idx="18134">
                  <c:v>4.0874872356653196E-3</c:v>
                </c:pt>
                <c:pt idx="18135">
                  <c:v>4.0874863043427502E-3</c:v>
                </c:pt>
                <c:pt idx="18136">
                  <c:v>4.0874863043427502E-3</c:v>
                </c:pt>
                <c:pt idx="18137">
                  <c:v>4.0874830447137399E-3</c:v>
                </c:pt>
                <c:pt idx="18138">
                  <c:v>4.0874858386814603E-3</c:v>
                </c:pt>
                <c:pt idx="18139">
                  <c:v>4.0874839760363102E-3</c:v>
                </c:pt>
                <c:pt idx="18140">
                  <c:v>4.0874844416976001E-3</c:v>
                </c:pt>
                <c:pt idx="18141">
                  <c:v>4.08748025074601E-3</c:v>
                </c:pt>
                <c:pt idx="18142">
                  <c:v>4.08748257905245E-3</c:v>
                </c:pt>
                <c:pt idx="18143">
                  <c:v>4.0874779224395804E-3</c:v>
                </c:pt>
                <c:pt idx="18144">
                  <c:v>4.0874788537621498E-3</c:v>
                </c:pt>
                <c:pt idx="18145">
                  <c:v>4.0874783881008599E-3</c:v>
                </c:pt>
                <c:pt idx="18146">
                  <c:v>4.0874765254557098E-3</c:v>
                </c:pt>
                <c:pt idx="18147">
                  <c:v>4.0874755941331404E-3</c:v>
                </c:pt>
                <c:pt idx="18148">
                  <c:v>4.0874769911169997E-3</c:v>
                </c:pt>
                <c:pt idx="18149">
                  <c:v>4.0874765254557098E-3</c:v>
                </c:pt>
                <c:pt idx="18150">
                  <c:v>4.0874751284718496E-3</c:v>
                </c:pt>
                <c:pt idx="18151">
                  <c:v>4.0874751284718496E-3</c:v>
                </c:pt>
                <c:pt idx="18152">
                  <c:v>4.0874737314879903E-3</c:v>
                </c:pt>
                <c:pt idx="18153">
                  <c:v>4.0874709375202699E-3</c:v>
                </c:pt>
                <c:pt idx="18154">
                  <c:v>4.0874732658267004E-3</c:v>
                </c:pt>
                <c:pt idx="18155">
                  <c:v>4.0874723345041301E-3</c:v>
                </c:pt>
                <c:pt idx="18156">
                  <c:v>4.0874709375202699E-3</c:v>
                </c:pt>
                <c:pt idx="18157">
                  <c:v>4.0874690748751198E-3</c:v>
                </c:pt>
                <c:pt idx="18158">
                  <c:v>4.0874695405364002E-3</c:v>
                </c:pt>
                <c:pt idx="18159">
                  <c:v>4.0874714031815503E-3</c:v>
                </c:pt>
                <c:pt idx="18160">
                  <c:v>4.0874686092138299E-3</c:v>
                </c:pt>
                <c:pt idx="18161">
                  <c:v>4.0874690748751198E-3</c:v>
                </c:pt>
                <c:pt idx="18162">
                  <c:v>4.0874672122299697E-3</c:v>
                </c:pt>
                <c:pt idx="18163">
                  <c:v>4.0874644182622398E-3</c:v>
                </c:pt>
                <c:pt idx="18164">
                  <c:v>4.0874658152461104E-3</c:v>
                </c:pt>
                <c:pt idx="18165">
                  <c:v>4.0874667465686798E-3</c:v>
                </c:pt>
                <c:pt idx="18166">
                  <c:v>4.0874634869396704E-3</c:v>
                </c:pt>
                <c:pt idx="18167">
                  <c:v>4.0874644182622398E-3</c:v>
                </c:pt>
                <c:pt idx="18168">
                  <c:v>4.0874630212783796E-3</c:v>
                </c:pt>
                <c:pt idx="18169">
                  <c:v>4.0874597616493702E-3</c:v>
                </c:pt>
                <c:pt idx="18170">
                  <c:v>4.0874616242945203E-3</c:v>
                </c:pt>
                <c:pt idx="18171">
                  <c:v>4.0874611586332304E-3</c:v>
                </c:pt>
                <c:pt idx="18172">
                  <c:v>4.0874602273106601E-3</c:v>
                </c:pt>
                <c:pt idx="18173">
                  <c:v>4.0874569676816498E-3</c:v>
                </c:pt>
                <c:pt idx="18174">
                  <c:v>4.0874611586332304E-3</c:v>
                </c:pt>
                <c:pt idx="18175">
                  <c:v>4.08745836466551E-3</c:v>
                </c:pt>
                <c:pt idx="18176">
                  <c:v>4.08745836466551E-3</c:v>
                </c:pt>
                <c:pt idx="18177">
                  <c:v>4.0874574333429302E-3</c:v>
                </c:pt>
                <c:pt idx="18178">
                  <c:v>4.0874546393752098E-3</c:v>
                </c:pt>
                <c:pt idx="18179">
                  <c:v>4.08745603635907E-3</c:v>
                </c:pt>
                <c:pt idx="18180">
                  <c:v>4.0874537080526404E-3</c:v>
                </c:pt>
                <c:pt idx="18181">
                  <c:v>4.0874523110687698E-3</c:v>
                </c:pt>
                <c:pt idx="18182">
                  <c:v>4.0874527767300597E-3</c:v>
                </c:pt>
                <c:pt idx="18183">
                  <c:v>4.0874541737139199E-3</c:v>
                </c:pt>
                <c:pt idx="18184">
                  <c:v>4.0874509140849096E-3</c:v>
                </c:pt>
                <c:pt idx="18185">
                  <c:v>4.0874490514397604E-3</c:v>
                </c:pt>
                <c:pt idx="18186">
                  <c:v>4.0874527767300597E-3</c:v>
                </c:pt>
                <c:pt idx="18187">
                  <c:v>4.0874467231333299E-3</c:v>
                </c:pt>
                <c:pt idx="18188">
                  <c:v>4.0874495171010503E-3</c:v>
                </c:pt>
                <c:pt idx="18189">
                  <c:v>4.0874471887946103E-3</c:v>
                </c:pt>
                <c:pt idx="18190">
                  <c:v>4.0874439291656E-3</c:v>
                </c:pt>
                <c:pt idx="18191">
                  <c:v>4.0874481201171901E-3</c:v>
                </c:pt>
                <c:pt idx="18192">
                  <c:v>4.08744625747204E-3</c:v>
                </c:pt>
                <c:pt idx="18193">
                  <c:v>4.0874453261494602E-3</c:v>
                </c:pt>
                <c:pt idx="18194">
                  <c:v>4.0874453261494602E-3</c:v>
                </c:pt>
                <c:pt idx="18195">
                  <c:v>4.0874420665204499E-3</c:v>
                </c:pt>
                <c:pt idx="18196">
                  <c:v>4.0874420665204499E-3</c:v>
                </c:pt>
                <c:pt idx="18197">
                  <c:v>4.0874392725527304E-3</c:v>
                </c:pt>
                <c:pt idx="18198">
                  <c:v>4.0874411351978796E-3</c:v>
                </c:pt>
                <c:pt idx="18199">
                  <c:v>4.0874406695365897E-3</c:v>
                </c:pt>
                <c:pt idx="18200">
                  <c:v>4.0874397382140203E-3</c:v>
                </c:pt>
                <c:pt idx="18201">
                  <c:v>4.0874406695365897E-3</c:v>
                </c:pt>
                <c:pt idx="18202">
                  <c:v>4.0874388068914396E-3</c:v>
                </c:pt>
                <c:pt idx="18203">
                  <c:v>4.0874369442462904E-3</c:v>
                </c:pt>
                <c:pt idx="18204">
                  <c:v>4.0874369442462904E-3</c:v>
                </c:pt>
                <c:pt idx="18205">
                  <c:v>4.08743415027857E-3</c:v>
                </c:pt>
                <c:pt idx="18206">
                  <c:v>4.0874360129237201E-3</c:v>
                </c:pt>
                <c:pt idx="18207">
                  <c:v>4.0874355472624302E-3</c:v>
                </c:pt>
                <c:pt idx="18208">
                  <c:v>4.0874327532947098E-3</c:v>
                </c:pt>
                <c:pt idx="18209">
                  <c:v>4.0874336846172801E-3</c:v>
                </c:pt>
                <c:pt idx="18210">
                  <c:v>4.0874327532947098E-3</c:v>
                </c:pt>
                <c:pt idx="18211">
                  <c:v>4.0874336846172801E-3</c:v>
                </c:pt>
                <c:pt idx="18212">
                  <c:v>4.0874280966818298E-3</c:v>
                </c:pt>
                <c:pt idx="18213">
                  <c:v>4.0874313563108401E-3</c:v>
                </c:pt>
                <c:pt idx="18214">
                  <c:v>4.0874304249882698E-3</c:v>
                </c:pt>
                <c:pt idx="18215">
                  <c:v>4.0874294936657004E-3</c:v>
                </c:pt>
                <c:pt idx="18216">
                  <c:v>4.0874294936657004E-3</c:v>
                </c:pt>
                <c:pt idx="18217">
                  <c:v>4.0874266996979696E-3</c:v>
                </c:pt>
                <c:pt idx="18218">
                  <c:v>4.0874253027141103E-3</c:v>
                </c:pt>
                <c:pt idx="18219">
                  <c:v>4.0874253027141103E-3</c:v>
                </c:pt>
                <c:pt idx="18220">
                  <c:v>4.08742437139154E-3</c:v>
                </c:pt>
                <c:pt idx="18221">
                  <c:v>4.0874253027141103E-3</c:v>
                </c:pt>
                <c:pt idx="18222">
                  <c:v>4.0874215774238101E-3</c:v>
                </c:pt>
                <c:pt idx="18223">
                  <c:v>4.0874225087463899E-3</c:v>
                </c:pt>
                <c:pt idx="18224">
                  <c:v>4.0874229744076703E-3</c:v>
                </c:pt>
                <c:pt idx="18225">
                  <c:v>4.0874201804399499E-3</c:v>
                </c:pt>
                <c:pt idx="18226">
                  <c:v>4.0874187834560897E-3</c:v>
                </c:pt>
                <c:pt idx="18227">
                  <c:v>4.08741971477866E-3</c:v>
                </c:pt>
                <c:pt idx="18228">
                  <c:v>4.08741971477866E-3</c:v>
                </c:pt>
                <c:pt idx="18229">
                  <c:v>4.0874192491173701E-3</c:v>
                </c:pt>
                <c:pt idx="18230">
                  <c:v>4.0874187834560897E-3</c:v>
                </c:pt>
                <c:pt idx="18231">
                  <c:v>4.0874187834560897E-3</c:v>
                </c:pt>
                <c:pt idx="18232">
                  <c:v>4.0874187834560897E-3</c:v>
                </c:pt>
                <c:pt idx="18233">
                  <c:v>4.0874178521335099E-3</c:v>
                </c:pt>
                <c:pt idx="18234">
                  <c:v>4.0874141268432097E-3</c:v>
                </c:pt>
                <c:pt idx="18235">
                  <c:v>4.0874141268432097E-3</c:v>
                </c:pt>
                <c:pt idx="18236">
                  <c:v>4.08741226419807E-3</c:v>
                </c:pt>
                <c:pt idx="18237">
                  <c:v>4.08741226419807E-3</c:v>
                </c:pt>
                <c:pt idx="18238">
                  <c:v>4.0874117985367801E-3</c:v>
                </c:pt>
                <c:pt idx="18239">
                  <c:v>4.08741226419807E-3</c:v>
                </c:pt>
                <c:pt idx="18240">
                  <c:v>4.0874104015529199E-3</c:v>
                </c:pt>
                <c:pt idx="18241">
                  <c:v>4.0874080732464799E-3</c:v>
                </c:pt>
                <c:pt idx="18242">
                  <c:v>4.0874094702303401E-3</c:v>
                </c:pt>
                <c:pt idx="18243">
                  <c:v>4.08740760758519E-3</c:v>
                </c:pt>
                <c:pt idx="18244">
                  <c:v>4.08740760758519E-3</c:v>
                </c:pt>
                <c:pt idx="18245">
                  <c:v>4.0874048136174696E-3</c:v>
                </c:pt>
                <c:pt idx="18246">
                  <c:v>4.0874090045690502E-3</c:v>
                </c:pt>
                <c:pt idx="18247">
                  <c:v>4.0874034166336103E-3</c:v>
                </c:pt>
                <c:pt idx="18248">
                  <c:v>4.0874024853110296E-3</c:v>
                </c:pt>
                <c:pt idx="18249">
                  <c:v>4.0874020196497397E-3</c:v>
                </c:pt>
                <c:pt idx="18250">
                  <c:v>4.0874029509723204E-3</c:v>
                </c:pt>
                <c:pt idx="18251">
                  <c:v>4.0874015539884602E-3</c:v>
                </c:pt>
                <c:pt idx="18252">
                  <c:v>4.0874024853110296E-3</c:v>
                </c:pt>
                <c:pt idx="18253">
                  <c:v>4.0873992256820202E-3</c:v>
                </c:pt>
                <c:pt idx="18254">
                  <c:v>4.0874015539884602E-3</c:v>
                </c:pt>
                <c:pt idx="18255">
                  <c:v>4.0874010883271703E-3</c:v>
                </c:pt>
                <c:pt idx="18256">
                  <c:v>4.0873982943594499E-3</c:v>
                </c:pt>
                <c:pt idx="18257">
                  <c:v>4.08739782869816E-3</c:v>
                </c:pt>
                <c:pt idx="18258">
                  <c:v>4.0873987600207303E-3</c:v>
                </c:pt>
                <c:pt idx="18259">
                  <c:v>4.0873964317142998E-3</c:v>
                </c:pt>
                <c:pt idx="18260">
                  <c:v>4.0873964317142998E-3</c:v>
                </c:pt>
                <c:pt idx="18261">
                  <c:v>4.0873959660530099E-3</c:v>
                </c:pt>
                <c:pt idx="18262">
                  <c:v>4.0873950347304301E-3</c:v>
                </c:pt>
                <c:pt idx="18263">
                  <c:v>4.0873945690691497E-3</c:v>
                </c:pt>
                <c:pt idx="18264">
                  <c:v>4.0873945690691497E-3</c:v>
                </c:pt>
                <c:pt idx="18265">
                  <c:v>4.0873913094401403E-3</c:v>
                </c:pt>
                <c:pt idx="18266">
                  <c:v>4.0873922407627097E-3</c:v>
                </c:pt>
                <c:pt idx="18267">
                  <c:v>4.0873889811337003E-3</c:v>
                </c:pt>
                <c:pt idx="18268">
                  <c:v>4.0873913094401403E-3</c:v>
                </c:pt>
                <c:pt idx="18269">
                  <c:v>4.0873903781175596E-3</c:v>
                </c:pt>
                <c:pt idx="18270">
                  <c:v>4.0873894467949902E-3</c:v>
                </c:pt>
                <c:pt idx="18271">
                  <c:v>4.0873871184885502E-3</c:v>
                </c:pt>
                <c:pt idx="18272">
                  <c:v>4.0873885154724104E-3</c:v>
                </c:pt>
                <c:pt idx="18273">
                  <c:v>4.08738804981113E-3</c:v>
                </c:pt>
                <c:pt idx="18274">
                  <c:v>4.0873838588595399E-3</c:v>
                </c:pt>
                <c:pt idx="18275">
                  <c:v>4.08738572150469E-3</c:v>
                </c:pt>
                <c:pt idx="18276">
                  <c:v>4.0873843245208298E-3</c:v>
                </c:pt>
                <c:pt idx="18277">
                  <c:v>4.0873829275369601E-3</c:v>
                </c:pt>
                <c:pt idx="18278">
                  <c:v>4.0873838588595399E-3</c:v>
                </c:pt>
                <c:pt idx="18279">
                  <c:v>4.0873838588595399E-3</c:v>
                </c:pt>
                <c:pt idx="18280">
                  <c:v>4.0873829275369601E-3</c:v>
                </c:pt>
                <c:pt idx="18281">
                  <c:v>4.0873824618756797E-3</c:v>
                </c:pt>
                <c:pt idx="18282">
                  <c:v>4.0873787365853804E-3</c:v>
                </c:pt>
                <c:pt idx="18283">
                  <c:v>4.0873778052627997E-3</c:v>
                </c:pt>
                <c:pt idx="18284">
                  <c:v>4.0873815305530999E-3</c:v>
                </c:pt>
                <c:pt idx="18285">
                  <c:v>4.0873773396015202E-3</c:v>
                </c:pt>
                <c:pt idx="18286">
                  <c:v>4.0873787365853804E-3</c:v>
                </c:pt>
                <c:pt idx="18287">
                  <c:v>4.08737594261766E-3</c:v>
                </c:pt>
                <c:pt idx="18288">
                  <c:v>4.0873750112950802E-3</c:v>
                </c:pt>
                <c:pt idx="18289">
                  <c:v>4.08737361431122E-3</c:v>
                </c:pt>
                <c:pt idx="18290">
                  <c:v>4.0873731486499301E-3</c:v>
                </c:pt>
                <c:pt idx="18291">
                  <c:v>4.0873731486499301E-3</c:v>
                </c:pt>
                <c:pt idx="18292">
                  <c:v>4.0873731486499301E-3</c:v>
                </c:pt>
                <c:pt idx="18293">
                  <c:v>4.08737128600478E-3</c:v>
                </c:pt>
                <c:pt idx="18294">
                  <c:v>4.0873698890209198E-3</c:v>
                </c:pt>
                <c:pt idx="18295">
                  <c:v>4.0873717516660699E-3</c:v>
                </c:pt>
                <c:pt idx="18296">
                  <c:v>4.0873680263757697E-3</c:v>
                </c:pt>
                <c:pt idx="18297">
                  <c:v>4.0873684920370596E-3</c:v>
                </c:pt>
                <c:pt idx="18298">
                  <c:v>4.0873680263757697E-3</c:v>
                </c:pt>
                <c:pt idx="18299">
                  <c:v>4.0873680263757697E-3</c:v>
                </c:pt>
                <c:pt idx="18300">
                  <c:v>4.0873666293919104E-3</c:v>
                </c:pt>
                <c:pt idx="18301">
                  <c:v>4.0873647667467603E-3</c:v>
                </c:pt>
                <c:pt idx="18302">
                  <c:v>4.0873647667467603E-3</c:v>
                </c:pt>
                <c:pt idx="18303">
                  <c:v>4.0873643010854704E-3</c:v>
                </c:pt>
                <c:pt idx="18304">
                  <c:v>4.0873643010854704E-3</c:v>
                </c:pt>
                <c:pt idx="18305">
                  <c:v>4.0873624384403203E-3</c:v>
                </c:pt>
                <c:pt idx="18306">
                  <c:v>4.0873643010854704E-3</c:v>
                </c:pt>
                <c:pt idx="18307">
                  <c:v>4.0873605757951702E-3</c:v>
                </c:pt>
                <c:pt idx="18308">
                  <c:v>4.0873633697629001E-3</c:v>
                </c:pt>
                <c:pt idx="18309">
                  <c:v>4.0873605757951702E-3</c:v>
                </c:pt>
                <c:pt idx="18310">
                  <c:v>4.0873582474887397E-3</c:v>
                </c:pt>
                <c:pt idx="18311">
                  <c:v>4.0873559191822997E-3</c:v>
                </c:pt>
                <c:pt idx="18312">
                  <c:v>4.0873582474887397E-3</c:v>
                </c:pt>
                <c:pt idx="18313">
                  <c:v>4.0873573161661599E-3</c:v>
                </c:pt>
                <c:pt idx="18314">
                  <c:v>4.0873568505048804E-3</c:v>
                </c:pt>
                <c:pt idx="18315">
                  <c:v>4.0873540565371496E-3</c:v>
                </c:pt>
                <c:pt idx="18316">
                  <c:v>4.0873549878597303E-3</c:v>
                </c:pt>
                <c:pt idx="18317">
                  <c:v>4.0873545221984404E-3</c:v>
                </c:pt>
                <c:pt idx="18318">
                  <c:v>4.0873535908758597E-3</c:v>
                </c:pt>
                <c:pt idx="18319">
                  <c:v>4.0873540565371496E-3</c:v>
                </c:pt>
                <c:pt idx="18320">
                  <c:v>4.0873507969081402E-3</c:v>
                </c:pt>
                <c:pt idx="18321">
                  <c:v>4.0873507969081402E-3</c:v>
                </c:pt>
                <c:pt idx="18322">
                  <c:v>4.0873507969081402E-3</c:v>
                </c:pt>
                <c:pt idx="18323">
                  <c:v>4.0873503312468503E-3</c:v>
                </c:pt>
                <c:pt idx="18324">
                  <c:v>4.0873466059565501E-3</c:v>
                </c:pt>
                <c:pt idx="18325">
                  <c:v>4.0873489342629901E-3</c:v>
                </c:pt>
                <c:pt idx="18326">
                  <c:v>4.0873507969081402E-3</c:v>
                </c:pt>
                <c:pt idx="18327">
                  <c:v>4.0873456746339798E-3</c:v>
                </c:pt>
                <c:pt idx="18328">
                  <c:v>4.0873466059565501E-3</c:v>
                </c:pt>
                <c:pt idx="18329">
                  <c:v>4.0873484686017002E-3</c:v>
                </c:pt>
                <c:pt idx="18330">
                  <c:v>4.0873461402952697E-3</c:v>
                </c:pt>
                <c:pt idx="18331">
                  <c:v>4.0873428806662603E-3</c:v>
                </c:pt>
                <c:pt idx="18332">
                  <c:v>4.0873405523598203E-3</c:v>
                </c:pt>
                <c:pt idx="18333">
                  <c:v>4.0873433463275398E-3</c:v>
                </c:pt>
                <c:pt idx="18334">
                  <c:v>4.0873424150049704E-3</c:v>
                </c:pt>
                <c:pt idx="18335">
                  <c:v>4.0873391553759601E-3</c:v>
                </c:pt>
                <c:pt idx="18336">
                  <c:v>4.0873391553759601E-3</c:v>
                </c:pt>
                <c:pt idx="18337">
                  <c:v>4.0873382240533803E-3</c:v>
                </c:pt>
                <c:pt idx="18338">
                  <c:v>4.0873391553759601E-3</c:v>
                </c:pt>
                <c:pt idx="18339">
                  <c:v>4.0873386897146702E-3</c:v>
                </c:pt>
                <c:pt idx="18340">
                  <c:v>4.0873363614082302E-3</c:v>
                </c:pt>
                <c:pt idx="18341">
                  <c:v>4.0873358957469498E-3</c:v>
                </c:pt>
                <c:pt idx="18342">
                  <c:v>4.0873344987630801E-3</c:v>
                </c:pt>
                <c:pt idx="18343">
                  <c:v>4.0873331017792199E-3</c:v>
                </c:pt>
                <c:pt idx="18344">
                  <c:v>4.0873335674405098E-3</c:v>
                </c:pt>
                <c:pt idx="18345">
                  <c:v>4.08733496442437E-3</c:v>
                </c:pt>
                <c:pt idx="18346">
                  <c:v>4.0873326361179404E-3</c:v>
                </c:pt>
                <c:pt idx="18347">
                  <c:v>4.0873303078115004E-3</c:v>
                </c:pt>
                <c:pt idx="18348">
                  <c:v>4.0873293764889197E-3</c:v>
                </c:pt>
                <c:pt idx="18349">
                  <c:v>4.0873303078115004E-3</c:v>
                </c:pt>
                <c:pt idx="18350">
                  <c:v>4.0873289108276402E-3</c:v>
                </c:pt>
                <c:pt idx="18351">
                  <c:v>4.0873293764889197E-3</c:v>
                </c:pt>
                <c:pt idx="18352">
                  <c:v>4.0873303078115004E-3</c:v>
                </c:pt>
                <c:pt idx="18353">
                  <c:v>4.0873270481824901E-3</c:v>
                </c:pt>
                <c:pt idx="18354">
                  <c:v>4.0873261168599103E-3</c:v>
                </c:pt>
                <c:pt idx="18355">
                  <c:v>4.0873265825212002E-3</c:v>
                </c:pt>
                <c:pt idx="18356">
                  <c:v>4.0873233228921899E-3</c:v>
                </c:pt>
                <c:pt idx="18357">
                  <c:v>4.0873228572309E-3</c:v>
                </c:pt>
                <c:pt idx="18358">
                  <c:v>4.0873200632631796E-3</c:v>
                </c:pt>
                <c:pt idx="18359">
                  <c:v>4.0873237885534798E-3</c:v>
                </c:pt>
                <c:pt idx="18360">
                  <c:v>4.0873233228921899E-3</c:v>
                </c:pt>
                <c:pt idx="18361">
                  <c:v>4.0873228572309E-3</c:v>
                </c:pt>
                <c:pt idx="18362">
                  <c:v>4.0873228572309E-3</c:v>
                </c:pt>
                <c:pt idx="18363">
                  <c:v>4.0873209945857499E-3</c:v>
                </c:pt>
                <c:pt idx="18364">
                  <c:v>4.0873195976018897E-3</c:v>
                </c:pt>
                <c:pt idx="18365">
                  <c:v>4.0873172692954497E-3</c:v>
                </c:pt>
                <c:pt idx="18366">
                  <c:v>4.08731540665031E-3</c:v>
                </c:pt>
                <c:pt idx="18367">
                  <c:v>4.0873168036341702E-3</c:v>
                </c:pt>
                <c:pt idx="18368">
                  <c:v>4.0873177349567396E-3</c:v>
                </c:pt>
                <c:pt idx="18369">
                  <c:v>4.0873140096664403E-3</c:v>
                </c:pt>
                <c:pt idx="18370">
                  <c:v>4.0873158723115904E-3</c:v>
                </c:pt>
                <c:pt idx="18371">
                  <c:v>4.0873126126825801E-3</c:v>
                </c:pt>
                <c:pt idx="18372">
                  <c:v>4.0873126126825801E-3</c:v>
                </c:pt>
                <c:pt idx="18373">
                  <c:v>4.08731307834387E-3</c:v>
                </c:pt>
                <c:pt idx="18374">
                  <c:v>4.0873121470212902E-3</c:v>
                </c:pt>
                <c:pt idx="18375">
                  <c:v>4.0873093530535698E-3</c:v>
                </c:pt>
                <c:pt idx="18376">
                  <c:v>4.0873084217310004E-3</c:v>
                </c:pt>
                <c:pt idx="18377">
                  <c:v>4.0873088873922799E-3</c:v>
                </c:pt>
                <c:pt idx="18378">
                  <c:v>4.0873093530535698E-3</c:v>
                </c:pt>
                <c:pt idx="18379">
                  <c:v>4.0873051621019797E-3</c:v>
                </c:pt>
                <c:pt idx="18380">
                  <c:v>4.0873088873922799E-3</c:v>
                </c:pt>
                <c:pt idx="18381">
                  <c:v>4.0873074904084197E-3</c:v>
                </c:pt>
                <c:pt idx="18382">
                  <c:v>4.0873070247471298E-3</c:v>
                </c:pt>
                <c:pt idx="18383">
                  <c:v>4.08730329945684E-3</c:v>
                </c:pt>
                <c:pt idx="18384">
                  <c:v>4.0873023681342602E-3</c:v>
                </c:pt>
                <c:pt idx="18385">
                  <c:v>4.0873046964407002E-3</c:v>
                </c:pt>
                <c:pt idx="18386">
                  <c:v>4.0873023681342602E-3</c:v>
                </c:pt>
                <c:pt idx="18387">
                  <c:v>4.0873014368116899E-3</c:v>
                </c:pt>
                <c:pt idx="18388">
                  <c:v>4.0873005054891101E-3</c:v>
                </c:pt>
                <c:pt idx="18389">
                  <c:v>4.0873019024729703E-3</c:v>
                </c:pt>
                <c:pt idx="18390">
                  <c:v>4.0872967801988099E-3</c:v>
                </c:pt>
                <c:pt idx="18391">
                  <c:v>4.0872991085052499E-3</c:v>
                </c:pt>
                <c:pt idx="18392">
                  <c:v>4.0872981771826701E-3</c:v>
                </c:pt>
                <c:pt idx="18393">
                  <c:v>4.0872967801988099E-3</c:v>
                </c:pt>
                <c:pt idx="18394">
                  <c:v>4.0872981771826701E-3</c:v>
                </c:pt>
                <c:pt idx="18395">
                  <c:v>4.0872935205697996E-3</c:v>
                </c:pt>
                <c:pt idx="18396">
                  <c:v>4.0872939862310904E-3</c:v>
                </c:pt>
                <c:pt idx="18397">
                  <c:v>4.0872953832149497E-3</c:v>
                </c:pt>
                <c:pt idx="18398">
                  <c:v>4.0872925892472302E-3</c:v>
                </c:pt>
                <c:pt idx="18399">
                  <c:v>4.0872916579246504E-3</c:v>
                </c:pt>
                <c:pt idx="18400">
                  <c:v>4.0872921235859403E-3</c:v>
                </c:pt>
                <c:pt idx="18401">
                  <c:v>4.0872907266020801E-3</c:v>
                </c:pt>
                <c:pt idx="18402">
                  <c:v>4.0872916579246504E-3</c:v>
                </c:pt>
                <c:pt idx="18403">
                  <c:v>4.0872916579246504E-3</c:v>
                </c:pt>
                <c:pt idx="18404">
                  <c:v>4.0872870013117799E-3</c:v>
                </c:pt>
                <c:pt idx="18405">
                  <c:v>4.08728886395693E-3</c:v>
                </c:pt>
                <c:pt idx="18406">
                  <c:v>4.0872883982956401E-3</c:v>
                </c:pt>
                <c:pt idx="18407">
                  <c:v>4.0872837416827696E-3</c:v>
                </c:pt>
                <c:pt idx="18408">
                  <c:v>4.0872851386666298E-3</c:v>
                </c:pt>
                <c:pt idx="18409">
                  <c:v>4.0872837416827696E-3</c:v>
                </c:pt>
                <c:pt idx="18410">
                  <c:v>4.0872837416827696E-3</c:v>
                </c:pt>
                <c:pt idx="18411">
                  <c:v>4.0872814133763296E-3</c:v>
                </c:pt>
                <c:pt idx="18412">
                  <c:v>4.0872828103601898E-3</c:v>
                </c:pt>
                <c:pt idx="18413">
                  <c:v>4.0872814133763296E-3</c:v>
                </c:pt>
                <c:pt idx="18414">
                  <c:v>4.0872804820537602E-3</c:v>
                </c:pt>
                <c:pt idx="18415">
                  <c:v>4.0872818790376204E-3</c:v>
                </c:pt>
                <c:pt idx="18416">
                  <c:v>4.08727675676346E-3</c:v>
                </c:pt>
                <c:pt idx="18417">
                  <c:v>4.0872776880860303E-3</c:v>
                </c:pt>
                <c:pt idx="18418">
                  <c:v>4.0872762911021701E-3</c:v>
                </c:pt>
                <c:pt idx="18419">
                  <c:v>4.0872753597795998E-3</c:v>
                </c:pt>
                <c:pt idx="18420">
                  <c:v>4.0872748941183099E-3</c:v>
                </c:pt>
                <c:pt idx="18421">
                  <c:v>4.0872762911021701E-3</c:v>
                </c:pt>
                <c:pt idx="18422">
                  <c:v>4.0872748941183099E-3</c:v>
                </c:pt>
                <c:pt idx="18423">
                  <c:v>4.0872725658118699E-3</c:v>
                </c:pt>
                <c:pt idx="18424">
                  <c:v>4.0872748941183099E-3</c:v>
                </c:pt>
                <c:pt idx="18425">
                  <c:v>4.0872748941183099E-3</c:v>
                </c:pt>
                <c:pt idx="18426">
                  <c:v>4.0872730314731598E-3</c:v>
                </c:pt>
                <c:pt idx="18427">
                  <c:v>4.0872716344892996E-3</c:v>
                </c:pt>
                <c:pt idx="18428">
                  <c:v>4.0872693061828596E-3</c:v>
                </c:pt>
                <c:pt idx="18429">
                  <c:v>4.0872707031667198E-3</c:v>
                </c:pt>
                <c:pt idx="18430">
                  <c:v>4.0872665122151401E-3</c:v>
                </c:pt>
                <c:pt idx="18431">
                  <c:v>4.0872665122151401E-3</c:v>
                </c:pt>
                <c:pt idx="18432">
                  <c:v>4.0872688405215697E-3</c:v>
                </c:pt>
                <c:pt idx="18433">
                  <c:v>4.0872674435377104E-3</c:v>
                </c:pt>
                <c:pt idx="18434">
                  <c:v>4.0872655808925603E-3</c:v>
                </c:pt>
                <c:pt idx="18435">
                  <c:v>4.0872641839087001E-3</c:v>
                </c:pt>
                <c:pt idx="18436">
                  <c:v>4.0872632525861298E-3</c:v>
                </c:pt>
                <c:pt idx="18437">
                  <c:v>4.0872651152312799E-3</c:v>
                </c:pt>
                <c:pt idx="18438">
                  <c:v>4.0872613899409797E-3</c:v>
                </c:pt>
                <c:pt idx="18439">
                  <c:v>4.0872609242796898E-3</c:v>
                </c:pt>
                <c:pt idx="18440">
                  <c:v>4.0872604586183999E-3</c:v>
                </c:pt>
                <c:pt idx="18441">
                  <c:v>4.0872637182474102E-3</c:v>
                </c:pt>
                <c:pt idx="18442">
                  <c:v>4.0872595272958296E-3</c:v>
                </c:pt>
                <c:pt idx="18443">
                  <c:v>4.0872576646506804E-3</c:v>
                </c:pt>
                <c:pt idx="18444">
                  <c:v>4.0872567333280997E-3</c:v>
                </c:pt>
                <c:pt idx="18445">
                  <c:v>4.0872562676668202E-3</c:v>
                </c:pt>
                <c:pt idx="18446">
                  <c:v>4.0872553363442404E-3</c:v>
                </c:pt>
                <c:pt idx="18447">
                  <c:v>4.0872544050216701E-3</c:v>
                </c:pt>
                <c:pt idx="18448">
                  <c:v>4.0872544050216701E-3</c:v>
                </c:pt>
                <c:pt idx="18449">
                  <c:v>4.0872553363442404E-3</c:v>
                </c:pt>
                <c:pt idx="18450">
                  <c:v>4.0872516110539402E-3</c:v>
                </c:pt>
                <c:pt idx="18451">
                  <c:v>4.0872534736990903E-3</c:v>
                </c:pt>
                <c:pt idx="18452">
                  <c:v>4.0872506797313699E-3</c:v>
                </c:pt>
                <c:pt idx="18453">
                  <c:v>4.0872544050216701E-3</c:v>
                </c:pt>
                <c:pt idx="18454">
                  <c:v>4.0872506797313699E-3</c:v>
                </c:pt>
                <c:pt idx="18455">
                  <c:v>4.0872488170862198E-3</c:v>
                </c:pt>
                <c:pt idx="18456">
                  <c:v>4.0872483514249299E-3</c:v>
                </c:pt>
                <c:pt idx="18457">
                  <c:v>4.08725021407008E-3</c:v>
                </c:pt>
                <c:pt idx="18458">
                  <c:v>4.0872497484087901E-3</c:v>
                </c:pt>
                <c:pt idx="18459">
                  <c:v>4.0872469544410697E-3</c:v>
                </c:pt>
                <c:pt idx="18460">
                  <c:v>4.0872469544410697E-3</c:v>
                </c:pt>
                <c:pt idx="18461">
                  <c:v>4.0872460231185003E-3</c:v>
                </c:pt>
                <c:pt idx="18462">
                  <c:v>4.0872450917959196E-3</c:v>
                </c:pt>
                <c:pt idx="18463">
                  <c:v>4.0872436948120603E-3</c:v>
                </c:pt>
                <c:pt idx="18464">
                  <c:v>4.0872409008443399E-3</c:v>
                </c:pt>
                <c:pt idx="18465">
                  <c:v>4.0872422978282001E-3</c:v>
                </c:pt>
                <c:pt idx="18466">
                  <c:v>4.0872413665056203E-3</c:v>
                </c:pt>
                <c:pt idx="18467">
                  <c:v>4.0872390381991898E-3</c:v>
                </c:pt>
                <c:pt idx="18468">
                  <c:v>4.0872413665056203E-3</c:v>
                </c:pt>
                <c:pt idx="18469">
                  <c:v>4.0872390381991898E-3</c:v>
                </c:pt>
                <c:pt idx="18470">
                  <c:v>4.0872371755540397E-3</c:v>
                </c:pt>
                <c:pt idx="18471">
                  <c:v>4.0872348472475997E-3</c:v>
                </c:pt>
                <c:pt idx="18472">
                  <c:v>4.0872357785701804E-3</c:v>
                </c:pt>
                <c:pt idx="18473">
                  <c:v>4.08723810687661E-3</c:v>
                </c:pt>
                <c:pt idx="18474">
                  <c:v>4.0872325189411597E-3</c:v>
                </c:pt>
                <c:pt idx="18475">
                  <c:v>4.0872339159250303E-3</c:v>
                </c:pt>
                <c:pt idx="18476">
                  <c:v>4.0872325189411597E-3</c:v>
                </c:pt>
                <c:pt idx="18477">
                  <c:v>4.0872339159250303E-3</c:v>
                </c:pt>
                <c:pt idx="18478">
                  <c:v>4.0872343815863098E-3</c:v>
                </c:pt>
                <c:pt idx="18479">
                  <c:v>4.0872311219573004E-3</c:v>
                </c:pt>
                <c:pt idx="18480">
                  <c:v>4.08722832798958E-3</c:v>
                </c:pt>
                <c:pt idx="18481">
                  <c:v>4.0872315876185903E-3</c:v>
                </c:pt>
                <c:pt idx="18482">
                  <c:v>4.08722832798958E-3</c:v>
                </c:pt>
                <c:pt idx="18483">
                  <c:v>4.0872273966670002E-3</c:v>
                </c:pt>
                <c:pt idx="18484">
                  <c:v>4.0872269310057198E-3</c:v>
                </c:pt>
                <c:pt idx="18485">
                  <c:v>4.0872250683605697E-3</c:v>
                </c:pt>
                <c:pt idx="18486">
                  <c:v>4.08722599968314E-3</c:v>
                </c:pt>
                <c:pt idx="18487">
                  <c:v>4.0872232057154196E-3</c:v>
                </c:pt>
                <c:pt idx="18488">
                  <c:v>4.08722599968314E-3</c:v>
                </c:pt>
                <c:pt idx="18489">
                  <c:v>4.0872241370379899E-3</c:v>
                </c:pt>
                <c:pt idx="18490">
                  <c:v>4.0872208774089796E-3</c:v>
                </c:pt>
                <c:pt idx="18491">
                  <c:v>4.0872218087315603E-3</c:v>
                </c:pt>
                <c:pt idx="18492">
                  <c:v>4.0872227400541297E-3</c:v>
                </c:pt>
                <c:pt idx="18493">
                  <c:v>4.0872199460864102E-3</c:v>
                </c:pt>
                <c:pt idx="18494">
                  <c:v>4.0872199460864102E-3</c:v>
                </c:pt>
                <c:pt idx="18495">
                  <c:v>4.0872199460864102E-3</c:v>
                </c:pt>
                <c:pt idx="18496">
                  <c:v>4.0872176177799702E-3</c:v>
                </c:pt>
                <c:pt idx="18497">
                  <c:v>4.0872152894735302E-3</c:v>
                </c:pt>
                <c:pt idx="18498">
                  <c:v>4.0872157551348201E-3</c:v>
                </c:pt>
                <c:pt idx="18499">
                  <c:v>4.0872166864573999E-3</c:v>
                </c:pt>
                <c:pt idx="18500">
                  <c:v>4.0872157551348201E-3</c:v>
                </c:pt>
                <c:pt idx="18501">
                  <c:v>4.0872148238122498E-3</c:v>
                </c:pt>
                <c:pt idx="18502">
                  <c:v>4.0872115641832404E-3</c:v>
                </c:pt>
                <c:pt idx="18503">
                  <c:v>4.0872115641832404E-3</c:v>
                </c:pt>
                <c:pt idx="18504">
                  <c:v>4.0872129611670997E-3</c:v>
                </c:pt>
                <c:pt idx="18505">
                  <c:v>4.0872101671993698E-3</c:v>
                </c:pt>
                <c:pt idx="18506">
                  <c:v>4.0872092358768004E-3</c:v>
                </c:pt>
                <c:pt idx="18507">
                  <c:v>4.0872092358768004E-3</c:v>
                </c:pt>
                <c:pt idx="18508">
                  <c:v>4.0872092358768004E-3</c:v>
                </c:pt>
                <c:pt idx="18509">
                  <c:v>4.08720411360264E-3</c:v>
                </c:pt>
                <c:pt idx="18510">
                  <c:v>4.08720644190908E-3</c:v>
                </c:pt>
                <c:pt idx="18511">
                  <c:v>4.0872050449252103E-3</c:v>
                </c:pt>
                <c:pt idx="18512">
                  <c:v>4.08720644190908E-3</c:v>
                </c:pt>
                <c:pt idx="18513">
                  <c:v>4.0872078388929402E-3</c:v>
                </c:pt>
                <c:pt idx="18514">
                  <c:v>4.0872050449252103E-3</c:v>
                </c:pt>
                <c:pt idx="18515">
                  <c:v>4.0872017852962E-3</c:v>
                </c:pt>
                <c:pt idx="18516">
                  <c:v>4.0872055105865002E-3</c:v>
                </c:pt>
                <c:pt idx="18517">
                  <c:v>4.08720411360264E-3</c:v>
                </c:pt>
                <c:pt idx="18518">
                  <c:v>4.0872008539736297E-3</c:v>
                </c:pt>
                <c:pt idx="18519">
                  <c:v>4.0872003883123398E-3</c:v>
                </c:pt>
                <c:pt idx="18520">
                  <c:v>4.0871994569897704E-3</c:v>
                </c:pt>
                <c:pt idx="18521">
                  <c:v>4.0871980600058998E-3</c:v>
                </c:pt>
                <c:pt idx="18522">
                  <c:v>4.0871975943446203E-3</c:v>
                </c:pt>
                <c:pt idx="18523">
                  <c:v>4.0871966630220396E-3</c:v>
                </c:pt>
                <c:pt idx="18524">
                  <c:v>4.08719433471561E-3</c:v>
                </c:pt>
                <c:pt idx="18525">
                  <c:v>4.08719433471561E-3</c:v>
                </c:pt>
                <c:pt idx="18526">
                  <c:v>4.08719433471561E-3</c:v>
                </c:pt>
                <c:pt idx="18527">
                  <c:v>4.08719433471561E-3</c:v>
                </c:pt>
                <c:pt idx="18528">
                  <c:v>4.0871929377317403E-3</c:v>
                </c:pt>
                <c:pt idx="18529">
                  <c:v>4.0871938690543201E-3</c:v>
                </c:pt>
                <c:pt idx="18530">
                  <c:v>4.0871915407478801E-3</c:v>
                </c:pt>
                <c:pt idx="18531">
                  <c:v>4.0871924720704599E-3</c:v>
                </c:pt>
                <c:pt idx="18532">
                  <c:v>4.08718967810273E-3</c:v>
                </c:pt>
                <c:pt idx="18533">
                  <c:v>4.0871906094253098E-3</c:v>
                </c:pt>
                <c:pt idx="18534">
                  <c:v>4.0871859528124298E-3</c:v>
                </c:pt>
                <c:pt idx="18535">
                  <c:v>4.0871887467801597E-3</c:v>
                </c:pt>
                <c:pt idx="18536">
                  <c:v>4.0871868841350096E-3</c:v>
                </c:pt>
                <c:pt idx="18537">
                  <c:v>4.0871873497963004E-3</c:v>
                </c:pt>
                <c:pt idx="18538">
                  <c:v>4.0871868841350096E-3</c:v>
                </c:pt>
                <c:pt idx="18539">
                  <c:v>4.0871817618608501E-3</c:v>
                </c:pt>
                <c:pt idx="18540">
                  <c:v>4.0871836245060002E-3</c:v>
                </c:pt>
                <c:pt idx="18541">
                  <c:v>4.0871836245060002E-3</c:v>
                </c:pt>
                <c:pt idx="18542">
                  <c:v>4.08718222752214E-3</c:v>
                </c:pt>
                <c:pt idx="18543">
                  <c:v>4.0871826931834204E-3</c:v>
                </c:pt>
                <c:pt idx="18544">
                  <c:v>4.0871831588447103E-3</c:v>
                </c:pt>
                <c:pt idx="18545">
                  <c:v>4.0871798992157E-3</c:v>
                </c:pt>
                <c:pt idx="18546">
                  <c:v>4.0871785022318398E-3</c:v>
                </c:pt>
                <c:pt idx="18547">
                  <c:v>4.08717757090926E-3</c:v>
                </c:pt>
                <c:pt idx="18548">
                  <c:v>4.0871766395866897E-3</c:v>
                </c:pt>
                <c:pt idx="18549">
                  <c:v>4.0871752426028304E-3</c:v>
                </c:pt>
                <c:pt idx="18550">
                  <c:v>4.0871761739253998E-3</c:v>
                </c:pt>
                <c:pt idx="18551">
                  <c:v>4.0871729142963904E-3</c:v>
                </c:pt>
                <c:pt idx="18552">
                  <c:v>4.0871733799576803E-3</c:v>
                </c:pt>
                <c:pt idx="18553">
                  <c:v>4.0871743112802497E-3</c:v>
                </c:pt>
                <c:pt idx="18554">
                  <c:v>4.0871719829738097E-3</c:v>
                </c:pt>
                <c:pt idx="18555">
                  <c:v>4.0871710516512403E-3</c:v>
                </c:pt>
                <c:pt idx="18556">
                  <c:v>4.0871719829738097E-3</c:v>
                </c:pt>
                <c:pt idx="18557">
                  <c:v>4.0871705859899504E-3</c:v>
                </c:pt>
                <c:pt idx="18558">
                  <c:v>4.0871691890060902E-3</c:v>
                </c:pt>
                <c:pt idx="18559">
                  <c:v>4.0871687233448003E-3</c:v>
                </c:pt>
                <c:pt idx="18560">
                  <c:v>4.08716546371579E-3</c:v>
                </c:pt>
                <c:pt idx="18561">
                  <c:v>4.0871649980545001E-3</c:v>
                </c:pt>
                <c:pt idx="18562">
                  <c:v>4.0871673263609401E-3</c:v>
                </c:pt>
                <c:pt idx="18563">
                  <c:v>4.0871649980545001E-3</c:v>
                </c:pt>
                <c:pt idx="18564">
                  <c:v>4.0871659293770799E-3</c:v>
                </c:pt>
                <c:pt idx="18565">
                  <c:v>4.0871631354093604E-3</c:v>
                </c:pt>
                <c:pt idx="18566">
                  <c:v>4.0871617384254898E-3</c:v>
                </c:pt>
                <c:pt idx="18567">
                  <c:v>4.0871612727642103E-3</c:v>
                </c:pt>
                <c:pt idx="18568">
                  <c:v>4.0871622040867797E-3</c:v>
                </c:pt>
                <c:pt idx="18569">
                  <c:v>4.0871603414416296E-3</c:v>
                </c:pt>
                <c:pt idx="18570">
                  <c:v>4.0871594101190602E-3</c:v>
                </c:pt>
                <c:pt idx="18571">
                  <c:v>4.0871589444577703E-3</c:v>
                </c:pt>
                <c:pt idx="18572">
                  <c:v>4.0871622040867797E-3</c:v>
                </c:pt>
                <c:pt idx="18573">
                  <c:v>4.0871575474739101E-3</c:v>
                </c:pt>
                <c:pt idx="18574">
                  <c:v>4.0871575474739101E-3</c:v>
                </c:pt>
                <c:pt idx="18575">
                  <c:v>4.0871547535061802E-3</c:v>
                </c:pt>
                <c:pt idx="18576">
                  <c:v>4.0871570818126202E-3</c:v>
                </c:pt>
                <c:pt idx="18577">
                  <c:v>4.0871538221836099E-3</c:v>
                </c:pt>
                <c:pt idx="18578">
                  <c:v>4.0871514938771699E-3</c:v>
                </c:pt>
                <c:pt idx="18579">
                  <c:v>4.0871514938771699E-3</c:v>
                </c:pt>
                <c:pt idx="18580">
                  <c:v>4.0871542878448998E-3</c:v>
                </c:pt>
                <c:pt idx="18581">
                  <c:v>4.0871514938771699E-3</c:v>
                </c:pt>
                <c:pt idx="18582">
                  <c:v>4.0871505625545996E-3</c:v>
                </c:pt>
                <c:pt idx="18583">
                  <c:v>4.0871500968933097E-3</c:v>
                </c:pt>
                <c:pt idx="18584">
                  <c:v>4.0871486999094504E-3</c:v>
                </c:pt>
                <c:pt idx="18585">
                  <c:v>4.0871482342481596E-3</c:v>
                </c:pt>
                <c:pt idx="18586">
                  <c:v>4.0871454402804401E-3</c:v>
                </c:pt>
                <c:pt idx="18587">
                  <c:v>4.08714590594173E-3</c:v>
                </c:pt>
                <c:pt idx="18588">
                  <c:v>4.08714590594173E-3</c:v>
                </c:pt>
                <c:pt idx="18589">
                  <c:v>4.0871468372643003E-3</c:v>
                </c:pt>
                <c:pt idx="18590">
                  <c:v>4.08714357763529E-3</c:v>
                </c:pt>
                <c:pt idx="18591">
                  <c:v>4.0871445089578603E-3</c:v>
                </c:pt>
                <c:pt idx="18592">
                  <c:v>4.08714124932885E-3</c:v>
                </c:pt>
                <c:pt idx="18593">
                  <c:v>4.0871431119740001E-3</c:v>
                </c:pt>
                <c:pt idx="18594">
                  <c:v>4.0871389210224204E-3</c:v>
                </c:pt>
                <c:pt idx="18595">
                  <c:v>4.0871393866836999E-3</c:v>
                </c:pt>
                <c:pt idx="18596">
                  <c:v>4.0871389210224204E-3</c:v>
                </c:pt>
                <c:pt idx="18597">
                  <c:v>4.0871370583772703E-3</c:v>
                </c:pt>
                <c:pt idx="18598">
                  <c:v>4.0871356613933997E-3</c:v>
                </c:pt>
                <c:pt idx="18599">
                  <c:v>4.0871379896998397E-3</c:v>
                </c:pt>
                <c:pt idx="18600">
                  <c:v>4.0871361270546896E-3</c:v>
                </c:pt>
                <c:pt idx="18601">
                  <c:v>4.0871324017643903E-3</c:v>
                </c:pt>
                <c:pt idx="18602">
                  <c:v>4.0871356613933997E-3</c:v>
                </c:pt>
                <c:pt idx="18603">
                  <c:v>4.08713379874826E-3</c:v>
                </c:pt>
                <c:pt idx="18604">
                  <c:v>4.0871347300708303E-3</c:v>
                </c:pt>
                <c:pt idx="18605">
                  <c:v>4.0871319361031099E-3</c:v>
                </c:pt>
                <c:pt idx="18606">
                  <c:v>4.0871305391192402E-3</c:v>
                </c:pt>
                <c:pt idx="18607">
                  <c:v>4.0871272794902299E-3</c:v>
                </c:pt>
                <c:pt idx="18608">
                  <c:v>4.0871268138289504E-3</c:v>
                </c:pt>
                <c:pt idx="18609">
                  <c:v>4.0871282108128097E-3</c:v>
                </c:pt>
                <c:pt idx="18610">
                  <c:v>4.0871258825063697E-3</c:v>
                </c:pt>
                <c:pt idx="18611">
                  <c:v>4.0871230885386502E-3</c:v>
                </c:pt>
                <c:pt idx="18612">
                  <c:v>4.08712914213538E-3</c:v>
                </c:pt>
                <c:pt idx="18613">
                  <c:v>4.0871263481676596E-3</c:v>
                </c:pt>
                <c:pt idx="18614">
                  <c:v>4.0871230885386502E-3</c:v>
                </c:pt>
                <c:pt idx="18615">
                  <c:v>4.0871230885386502E-3</c:v>
                </c:pt>
                <c:pt idx="18616">
                  <c:v>4.08711936324835E-3</c:v>
                </c:pt>
                <c:pt idx="18617">
                  <c:v>4.0871249511838003E-3</c:v>
                </c:pt>
                <c:pt idx="18618">
                  <c:v>4.0871207602322102E-3</c:v>
                </c:pt>
                <c:pt idx="18619">
                  <c:v>4.0871202945709202E-3</c:v>
                </c:pt>
                <c:pt idx="18620">
                  <c:v>4.08711936324835E-3</c:v>
                </c:pt>
                <c:pt idx="18621">
                  <c:v>4.0871202945709202E-3</c:v>
                </c:pt>
                <c:pt idx="18622">
                  <c:v>4.0871175006031999E-3</c:v>
                </c:pt>
                <c:pt idx="18623">
                  <c:v>4.0871156379580498E-3</c:v>
                </c:pt>
                <c:pt idx="18624">
                  <c:v>4.0871137753128997E-3</c:v>
                </c:pt>
                <c:pt idx="18625">
                  <c:v>4.0871147066354804E-3</c:v>
                </c:pt>
                <c:pt idx="18626">
                  <c:v>4.0871123783290404E-3</c:v>
                </c:pt>
                <c:pt idx="18627">
                  <c:v>4.0871156379580498E-3</c:v>
                </c:pt>
                <c:pt idx="18628">
                  <c:v>4.0871142409741896E-3</c:v>
                </c:pt>
                <c:pt idx="18629">
                  <c:v>4.0871119126677496E-3</c:v>
                </c:pt>
                <c:pt idx="18630">
                  <c:v>4.0871109813451802E-3</c:v>
                </c:pt>
                <c:pt idx="18631">
                  <c:v>4.0871091187000301E-3</c:v>
                </c:pt>
                <c:pt idx="18632">
                  <c:v>4.0871081873774502E-3</c:v>
                </c:pt>
                <c:pt idx="18633">
                  <c:v>4.0871067903935901E-3</c:v>
                </c:pt>
                <c:pt idx="18634">
                  <c:v>4.0871105156838903E-3</c:v>
                </c:pt>
                <c:pt idx="18635">
                  <c:v>4.08710725605488E-3</c:v>
                </c:pt>
                <c:pt idx="18636">
                  <c:v>4.08710725605488E-3</c:v>
                </c:pt>
                <c:pt idx="18637">
                  <c:v>4.0871067903935901E-3</c:v>
                </c:pt>
                <c:pt idx="18638">
                  <c:v>4.08710492774844E-3</c:v>
                </c:pt>
                <c:pt idx="18639">
                  <c:v>4.0871039964258697E-3</c:v>
                </c:pt>
                <c:pt idx="18640">
                  <c:v>4.08710492774844E-3</c:v>
                </c:pt>
                <c:pt idx="18641">
                  <c:v>4.0871039964258697E-3</c:v>
                </c:pt>
                <c:pt idx="18642">
                  <c:v>4.0871016681194297E-3</c:v>
                </c:pt>
                <c:pt idx="18643">
                  <c:v>4.0871012024581398E-3</c:v>
                </c:pt>
                <c:pt idx="18644">
                  <c:v>4.0871016681194297E-3</c:v>
                </c:pt>
                <c:pt idx="18645">
                  <c:v>4.0870998054742796E-3</c:v>
                </c:pt>
                <c:pt idx="18646">
                  <c:v>4.0870988741517102E-3</c:v>
                </c:pt>
                <c:pt idx="18647">
                  <c:v>4.0870960801839802E-3</c:v>
                </c:pt>
                <c:pt idx="18648">
                  <c:v>4.0870984084904203E-3</c:v>
                </c:pt>
                <c:pt idx="18649">
                  <c:v>4.0870956145226999E-3</c:v>
                </c:pt>
                <c:pt idx="18650">
                  <c:v>4.0870965458452702E-3</c:v>
                </c:pt>
                <c:pt idx="18651">
                  <c:v>4.08709514886141E-3</c:v>
                </c:pt>
                <c:pt idx="18652">
                  <c:v>4.0870937518775498E-3</c:v>
                </c:pt>
                <c:pt idx="18653">
                  <c:v>4.0870923548936801E-3</c:v>
                </c:pt>
                <c:pt idx="18654">
                  <c:v>4.08709282055497E-3</c:v>
                </c:pt>
                <c:pt idx="18655">
                  <c:v>4.0870909579098199E-3</c:v>
                </c:pt>
                <c:pt idx="18656">
                  <c:v>4.0870900265872496E-3</c:v>
                </c:pt>
                <c:pt idx="18657">
                  <c:v>4.0870918892323997E-3</c:v>
                </c:pt>
                <c:pt idx="18658">
                  <c:v>4.0870909579098199E-3</c:v>
                </c:pt>
                <c:pt idx="18659">
                  <c:v>4.0870867669582402E-3</c:v>
                </c:pt>
                <c:pt idx="18660">
                  <c:v>4.0870876982808096E-3</c:v>
                </c:pt>
                <c:pt idx="18661">
                  <c:v>4.0870858356356603E-3</c:v>
                </c:pt>
                <c:pt idx="18662">
                  <c:v>4.0870881639421004E-3</c:v>
                </c:pt>
                <c:pt idx="18663">
                  <c:v>4.0870849043130901E-3</c:v>
                </c:pt>
                <c:pt idx="18664">
                  <c:v>4.0870844386518002E-3</c:v>
                </c:pt>
                <c:pt idx="18665">
                  <c:v>4.0870858356356603E-3</c:v>
                </c:pt>
                <c:pt idx="18666">
                  <c:v>4.08708024770021E-3</c:v>
                </c:pt>
                <c:pt idx="18667">
                  <c:v>4.0870783850550704E-3</c:v>
                </c:pt>
                <c:pt idx="18668">
                  <c:v>4.0870811790227899E-3</c:v>
                </c:pt>
                <c:pt idx="18669">
                  <c:v>4.0870774537324897E-3</c:v>
                </c:pt>
                <c:pt idx="18670">
                  <c:v>4.0870779193937796E-3</c:v>
                </c:pt>
                <c:pt idx="18671">
                  <c:v>4.0870783850550704E-3</c:v>
                </c:pt>
                <c:pt idx="18672">
                  <c:v>4.0870783850550704E-3</c:v>
                </c:pt>
                <c:pt idx="18673">
                  <c:v>4.0870769880711998E-3</c:v>
                </c:pt>
                <c:pt idx="18674">
                  <c:v>4.0870755910873396E-3</c:v>
                </c:pt>
                <c:pt idx="18675">
                  <c:v>4.0870751254260497E-3</c:v>
                </c:pt>
                <c:pt idx="18676">
                  <c:v>4.0870755910873396E-3</c:v>
                </c:pt>
                <c:pt idx="18677">
                  <c:v>4.0870746597647702E-3</c:v>
                </c:pt>
                <c:pt idx="18678">
                  <c:v>4.0870727971196201E-3</c:v>
                </c:pt>
                <c:pt idx="18679">
                  <c:v>4.0870700031518901E-3</c:v>
                </c:pt>
                <c:pt idx="18680">
                  <c:v>4.08707093447447E-3</c:v>
                </c:pt>
                <c:pt idx="18681">
                  <c:v>4.0870700031518901E-3</c:v>
                </c:pt>
                <c:pt idx="18682">
                  <c:v>4.0870704688131801E-3</c:v>
                </c:pt>
                <c:pt idx="18683">
                  <c:v>4.0870667435228799E-3</c:v>
                </c:pt>
                <c:pt idx="18684">
                  <c:v>4.0870695374906098E-3</c:v>
                </c:pt>
                <c:pt idx="18685">
                  <c:v>4.0870644152164503E-3</c:v>
                </c:pt>
                <c:pt idx="18686">
                  <c:v>4.0870667435228799E-3</c:v>
                </c:pt>
                <c:pt idx="18687">
                  <c:v>4.0870658122003096E-3</c:v>
                </c:pt>
                <c:pt idx="18688">
                  <c:v>4.0870644152164503E-3</c:v>
                </c:pt>
                <c:pt idx="18689">
                  <c:v>4.08706115558744E-3</c:v>
                </c:pt>
                <c:pt idx="18690">
                  <c:v>4.0870616212487203E-3</c:v>
                </c:pt>
                <c:pt idx="18691">
                  <c:v>4.0870653465390197E-3</c:v>
                </c:pt>
                <c:pt idx="18692">
                  <c:v>4.0870606899261501E-3</c:v>
                </c:pt>
                <c:pt idx="18693">
                  <c:v>4.087058827281E-3</c:v>
                </c:pt>
                <c:pt idx="18694">
                  <c:v>4.0870578959584201E-3</c:v>
                </c:pt>
                <c:pt idx="18695">
                  <c:v>4.0870597586035702E-3</c:v>
                </c:pt>
                <c:pt idx="18696">
                  <c:v>4.0870578959584201E-3</c:v>
                </c:pt>
                <c:pt idx="18697">
                  <c:v>4.0870569646358499E-3</c:v>
                </c:pt>
                <c:pt idx="18698">
                  <c:v>4.0870578959584201E-3</c:v>
                </c:pt>
                <c:pt idx="18699">
                  <c:v>4.08705603331327E-3</c:v>
                </c:pt>
                <c:pt idx="18700">
                  <c:v>4.0870537050068396E-3</c:v>
                </c:pt>
                <c:pt idx="18701">
                  <c:v>4.0870527736842598E-3</c:v>
                </c:pt>
                <c:pt idx="18702">
                  <c:v>4.0870518423616903E-3</c:v>
                </c:pt>
                <c:pt idx="18703">
                  <c:v>4.0870527736842598E-3</c:v>
                </c:pt>
                <c:pt idx="18704">
                  <c:v>4.0870546363294099E-3</c:v>
                </c:pt>
                <c:pt idx="18705">
                  <c:v>4.0870523080229803E-3</c:v>
                </c:pt>
                <c:pt idx="18706">
                  <c:v>4.0870513767003996E-3</c:v>
                </c:pt>
                <c:pt idx="18707">
                  <c:v>4.0870457887649501E-3</c:v>
                </c:pt>
                <c:pt idx="18708">
                  <c:v>4.0870476514101002E-3</c:v>
                </c:pt>
                <c:pt idx="18709">
                  <c:v>4.0870471857488199E-3</c:v>
                </c:pt>
                <c:pt idx="18710">
                  <c:v>4.08704672008753E-3</c:v>
                </c:pt>
                <c:pt idx="18711">
                  <c:v>4.0870457887649501E-3</c:v>
                </c:pt>
                <c:pt idx="18712">
                  <c:v>4.0870453231036698E-3</c:v>
                </c:pt>
                <c:pt idx="18713">
                  <c:v>4.0870453231036698E-3</c:v>
                </c:pt>
                <c:pt idx="18714">
                  <c:v>4.0870406664907898E-3</c:v>
                </c:pt>
                <c:pt idx="18715">
                  <c:v>4.0870402008295103E-3</c:v>
                </c:pt>
                <c:pt idx="18716">
                  <c:v>4.0870406664907898E-3</c:v>
                </c:pt>
                <c:pt idx="18717">
                  <c:v>4.0870429947972298E-3</c:v>
                </c:pt>
                <c:pt idx="18718">
                  <c:v>4.0870392695069296E-3</c:v>
                </c:pt>
                <c:pt idx="18719">
                  <c:v>4.0870392695069296E-3</c:v>
                </c:pt>
                <c:pt idx="18720">
                  <c:v>4.0870397351682203E-3</c:v>
                </c:pt>
                <c:pt idx="18721">
                  <c:v>4.0870364755392101E-3</c:v>
                </c:pt>
                <c:pt idx="18722">
                  <c:v>4.0870355442166302E-3</c:v>
                </c:pt>
                <c:pt idx="18723">
                  <c:v>4.0870355442166302E-3</c:v>
                </c:pt>
                <c:pt idx="18724">
                  <c:v>4.0870336815714801E-3</c:v>
                </c:pt>
                <c:pt idx="18725">
                  <c:v>4.0870360098779202E-3</c:v>
                </c:pt>
                <c:pt idx="18726">
                  <c:v>4.08703228458762E-3</c:v>
                </c:pt>
                <c:pt idx="18727">
                  <c:v>4.0870299562811904E-3</c:v>
                </c:pt>
                <c:pt idx="18728">
                  <c:v>4.0870313532650497E-3</c:v>
                </c:pt>
                <c:pt idx="18729">
                  <c:v>4.08703461289406E-3</c:v>
                </c:pt>
                <c:pt idx="18730">
                  <c:v>4.0870313532650497E-3</c:v>
                </c:pt>
                <c:pt idx="18731">
                  <c:v>4.0870304219424699E-3</c:v>
                </c:pt>
                <c:pt idx="18732">
                  <c:v>4.0870271623134596E-3</c:v>
                </c:pt>
                <c:pt idx="18733">
                  <c:v>4.0870276279747503E-3</c:v>
                </c:pt>
                <c:pt idx="18734">
                  <c:v>4.0870257653296002E-3</c:v>
                </c:pt>
                <c:pt idx="18735">
                  <c:v>4.0870257653296002E-3</c:v>
                </c:pt>
                <c:pt idx="18736">
                  <c:v>4.08702483400703E-3</c:v>
                </c:pt>
                <c:pt idx="18737">
                  <c:v>4.0870271623134596E-3</c:v>
                </c:pt>
                <c:pt idx="18738">
                  <c:v>4.0870243683457401E-3</c:v>
                </c:pt>
                <c:pt idx="18739">
                  <c:v>4.0870239026844501E-3</c:v>
                </c:pt>
                <c:pt idx="18740">
                  <c:v>4.0870215743780101E-3</c:v>
                </c:pt>
                <c:pt idx="18741">
                  <c:v>4.0870215743780101E-3</c:v>
                </c:pt>
                <c:pt idx="18742">
                  <c:v>4.0870187804102898E-3</c:v>
                </c:pt>
                <c:pt idx="18743">
                  <c:v>4.0870164521038498E-3</c:v>
                </c:pt>
                <c:pt idx="18744">
                  <c:v>4.0870206430554399E-3</c:v>
                </c:pt>
                <c:pt idx="18745">
                  <c:v>4.0870164521038498E-3</c:v>
                </c:pt>
                <c:pt idx="18746">
                  <c:v>4.0870173834264296E-3</c:v>
                </c:pt>
                <c:pt idx="18747">
                  <c:v>4.0870164521038498E-3</c:v>
                </c:pt>
                <c:pt idx="18748">
                  <c:v>4.0870178490877204E-3</c:v>
                </c:pt>
                <c:pt idx="18749">
                  <c:v>4.0870145894586997E-3</c:v>
                </c:pt>
                <c:pt idx="18750">
                  <c:v>4.0870145894586997E-3</c:v>
                </c:pt>
                <c:pt idx="18751">
                  <c:v>4.0870113298296902E-3</c:v>
                </c:pt>
                <c:pt idx="18752">
                  <c:v>4.0870131924748403E-3</c:v>
                </c:pt>
                <c:pt idx="18753">
                  <c:v>4.08701272681356E-3</c:v>
                </c:pt>
                <c:pt idx="18754">
                  <c:v>4.08700993284583E-3</c:v>
                </c:pt>
                <c:pt idx="18755">
                  <c:v>4.0870085358619699E-3</c:v>
                </c:pt>
                <c:pt idx="18756">
                  <c:v>4.0870090015232598E-3</c:v>
                </c:pt>
                <c:pt idx="18757">
                  <c:v>4.0870066732168198E-3</c:v>
                </c:pt>
                <c:pt idx="18758">
                  <c:v>4.0870090015232598E-3</c:v>
                </c:pt>
                <c:pt idx="18759">
                  <c:v>4.08700807020068E-3</c:v>
                </c:pt>
                <c:pt idx="18760">
                  <c:v>4.0870048105716697E-3</c:v>
                </c:pt>
                <c:pt idx="18761">
                  <c:v>4.0870048105716697E-3</c:v>
                </c:pt>
                <c:pt idx="18762">
                  <c:v>4.0870029479265196E-3</c:v>
                </c:pt>
                <c:pt idx="18763">
                  <c:v>4.0870029479265196E-3</c:v>
                </c:pt>
                <c:pt idx="18764">
                  <c:v>4.0870043449103798E-3</c:v>
                </c:pt>
                <c:pt idx="18765">
                  <c:v>4.0870001539588001E-3</c:v>
                </c:pt>
                <c:pt idx="18766">
                  <c:v>4.08699829131365E-3</c:v>
                </c:pt>
                <c:pt idx="18767">
                  <c:v>4.0869987569749399E-3</c:v>
                </c:pt>
                <c:pt idx="18768">
                  <c:v>4.0870010852813703E-3</c:v>
                </c:pt>
                <c:pt idx="18769">
                  <c:v>4.0869973599910701E-3</c:v>
                </c:pt>
                <c:pt idx="18770">
                  <c:v>4.0869968943297898E-3</c:v>
                </c:pt>
                <c:pt idx="18771">
                  <c:v>4.0869968943297898E-3</c:v>
                </c:pt>
                <c:pt idx="18772">
                  <c:v>4.0869950316846397E-3</c:v>
                </c:pt>
                <c:pt idx="18773">
                  <c:v>4.0869936347007804E-3</c:v>
                </c:pt>
                <c:pt idx="18774">
                  <c:v>4.0869936347007804E-3</c:v>
                </c:pt>
                <c:pt idx="18775">
                  <c:v>4.0869917720556303E-3</c:v>
                </c:pt>
                <c:pt idx="18776">
                  <c:v>4.0869922377169098E-3</c:v>
                </c:pt>
                <c:pt idx="18777">
                  <c:v>4.0869913063943403E-3</c:v>
                </c:pt>
                <c:pt idx="18778">
                  <c:v>4.0869922377169098E-3</c:v>
                </c:pt>
                <c:pt idx="18779">
                  <c:v>4.0869899094104802E-3</c:v>
                </c:pt>
                <c:pt idx="18780">
                  <c:v>4.0869875811040401E-3</c:v>
                </c:pt>
                <c:pt idx="18781">
                  <c:v>4.0869899094104802E-3</c:v>
                </c:pt>
                <c:pt idx="18782">
                  <c:v>4.08698571845889E-3</c:v>
                </c:pt>
                <c:pt idx="18783">
                  <c:v>4.0869866497814699E-3</c:v>
                </c:pt>
                <c:pt idx="18784">
                  <c:v>4.08698339015245E-3</c:v>
                </c:pt>
                <c:pt idx="18785">
                  <c:v>4.0869852527976001E-3</c:v>
                </c:pt>
                <c:pt idx="18786">
                  <c:v>4.0869843214750299E-3</c:v>
                </c:pt>
                <c:pt idx="18787">
                  <c:v>4.0869805961847297E-3</c:v>
                </c:pt>
                <c:pt idx="18788">
                  <c:v>4.0869819931685899E-3</c:v>
                </c:pt>
                <c:pt idx="18789">
                  <c:v>4.0869824588298798E-3</c:v>
                </c:pt>
                <c:pt idx="18790">
                  <c:v>4.08698339015245E-3</c:v>
                </c:pt>
                <c:pt idx="18791">
                  <c:v>4.0869782678782897E-3</c:v>
                </c:pt>
                <c:pt idx="18792">
                  <c:v>4.0869829244911697E-3</c:v>
                </c:pt>
                <c:pt idx="18793">
                  <c:v>4.0869796648621603E-3</c:v>
                </c:pt>
                <c:pt idx="18794">
                  <c:v>4.0869750082492802E-3</c:v>
                </c:pt>
                <c:pt idx="18795">
                  <c:v>4.08697640523315E-3</c:v>
                </c:pt>
                <c:pt idx="18796">
                  <c:v>4.0869768708944303E-3</c:v>
                </c:pt>
                <c:pt idx="18797">
                  <c:v>4.08697407692671E-3</c:v>
                </c:pt>
                <c:pt idx="18798">
                  <c:v>4.0869750082492802E-3</c:v>
                </c:pt>
                <c:pt idx="18799">
                  <c:v>4.0869708172976997E-3</c:v>
                </c:pt>
                <c:pt idx="18800">
                  <c:v>4.0869708172976997E-3</c:v>
                </c:pt>
                <c:pt idx="18801">
                  <c:v>4.0869722142815599E-3</c:v>
                </c:pt>
                <c:pt idx="18802">
                  <c:v>4.0869694203138403E-3</c:v>
                </c:pt>
                <c:pt idx="18803">
                  <c:v>4.0869708172976997E-3</c:v>
                </c:pt>
                <c:pt idx="18804">
                  <c:v>4.0869684889912597E-3</c:v>
                </c:pt>
                <c:pt idx="18805">
                  <c:v>4.0869666263461104E-3</c:v>
                </c:pt>
                <c:pt idx="18806">
                  <c:v>4.0869694203138403E-3</c:v>
                </c:pt>
                <c:pt idx="18807">
                  <c:v>4.0869670920074003E-3</c:v>
                </c:pt>
                <c:pt idx="18808">
                  <c:v>4.08696429803968E-3</c:v>
                </c:pt>
                <c:pt idx="18809">
                  <c:v>4.08696196973324E-3</c:v>
                </c:pt>
                <c:pt idx="18810">
                  <c:v>4.0869652293622502E-3</c:v>
                </c:pt>
                <c:pt idx="18811">
                  <c:v>4.0869601070880899E-3</c:v>
                </c:pt>
                <c:pt idx="18812">
                  <c:v>4.0869610384106601E-3</c:v>
                </c:pt>
                <c:pt idx="18813">
                  <c:v>4.0869624353945299E-3</c:v>
                </c:pt>
                <c:pt idx="18814">
                  <c:v>4.0869577787816498E-3</c:v>
                </c:pt>
                <c:pt idx="18815">
                  <c:v>4.0869605727493798E-3</c:v>
                </c:pt>
                <c:pt idx="18816">
                  <c:v>4.0869577787816498E-3</c:v>
                </c:pt>
                <c:pt idx="18817">
                  <c:v>4.08695917576551E-3</c:v>
                </c:pt>
                <c:pt idx="18818">
                  <c:v>4.0869577787816498E-3</c:v>
                </c:pt>
                <c:pt idx="18819">
                  <c:v>4.0869568474590796E-3</c:v>
                </c:pt>
                <c:pt idx="18820">
                  <c:v>4.0869559161364998E-3</c:v>
                </c:pt>
                <c:pt idx="18821">
                  <c:v>4.0869559161364998E-3</c:v>
                </c:pt>
                <c:pt idx="18822">
                  <c:v>4.0869535878300702E-3</c:v>
                </c:pt>
                <c:pt idx="18823">
                  <c:v>4.0869531221687802E-3</c:v>
                </c:pt>
                <c:pt idx="18824">
                  <c:v>4.0869512595236301E-3</c:v>
                </c:pt>
                <c:pt idx="18825">
                  <c:v>4.0869526565074903E-3</c:v>
                </c:pt>
                <c:pt idx="18826">
                  <c:v>4.0869517251849201E-3</c:v>
                </c:pt>
                <c:pt idx="18827">
                  <c:v>4.0869452059269003E-3</c:v>
                </c:pt>
                <c:pt idx="18828">
                  <c:v>4.0869484655559098E-3</c:v>
                </c:pt>
                <c:pt idx="18829">
                  <c:v>4.0869461372494698E-3</c:v>
                </c:pt>
                <c:pt idx="18830">
                  <c:v>4.0869475342333299E-3</c:v>
                </c:pt>
                <c:pt idx="18831">
                  <c:v>4.08694706857204E-3</c:v>
                </c:pt>
                <c:pt idx="18832">
                  <c:v>4.0869447402656096E-3</c:v>
                </c:pt>
                <c:pt idx="18833">
                  <c:v>4.0869438089430297E-3</c:v>
                </c:pt>
                <c:pt idx="18834">
                  <c:v>4.0869433432817502E-3</c:v>
                </c:pt>
                <c:pt idx="18835">
                  <c:v>4.0869428776204603E-3</c:v>
                </c:pt>
                <c:pt idx="18836">
                  <c:v>4.0869424119591704E-3</c:v>
                </c:pt>
                <c:pt idx="18837">
                  <c:v>4.0869410149753102E-3</c:v>
                </c:pt>
                <c:pt idx="18838">
                  <c:v>4.08694008365274E-3</c:v>
                </c:pt>
                <c:pt idx="18839">
                  <c:v>4.0869410149753102E-3</c:v>
                </c:pt>
                <c:pt idx="18840">
                  <c:v>4.0869363583624398E-3</c:v>
                </c:pt>
                <c:pt idx="18841">
                  <c:v>4.0869377553463E-3</c:v>
                </c:pt>
                <c:pt idx="18842">
                  <c:v>4.0869344957172897E-3</c:v>
                </c:pt>
                <c:pt idx="18843">
                  <c:v>4.0869354270398599E-3</c:v>
                </c:pt>
                <c:pt idx="18844">
                  <c:v>4.0869354270398599E-3</c:v>
                </c:pt>
                <c:pt idx="18845">
                  <c:v>4.0869340300559998E-3</c:v>
                </c:pt>
                <c:pt idx="18846">
                  <c:v>4.0869330987334303E-3</c:v>
                </c:pt>
                <c:pt idx="18847">
                  <c:v>4.0869326330721396E-3</c:v>
                </c:pt>
                <c:pt idx="18848">
                  <c:v>4.0869312360882802E-3</c:v>
                </c:pt>
                <c:pt idx="18849">
                  <c:v>4.0869321674108497E-3</c:v>
                </c:pt>
                <c:pt idx="18850">
                  <c:v>4.0869284421205503E-3</c:v>
                </c:pt>
                <c:pt idx="18851">
                  <c:v>4.0869284421205503E-3</c:v>
                </c:pt>
                <c:pt idx="18852">
                  <c:v>4.0869293734431301E-3</c:v>
                </c:pt>
                <c:pt idx="18853">
                  <c:v>4.0869270451366901E-3</c:v>
                </c:pt>
                <c:pt idx="18854">
                  <c:v>4.0869261138141199E-3</c:v>
                </c:pt>
                <c:pt idx="18855">
                  <c:v>4.0869237855076799E-3</c:v>
                </c:pt>
                <c:pt idx="18856">
                  <c:v>4.08692564815283E-3</c:v>
                </c:pt>
                <c:pt idx="18857">
                  <c:v>4.0869237855076799E-3</c:v>
                </c:pt>
                <c:pt idx="18858">
                  <c:v>4.0869237855076799E-3</c:v>
                </c:pt>
                <c:pt idx="18859">
                  <c:v>4.0869214572012398E-3</c:v>
                </c:pt>
                <c:pt idx="18860">
                  <c:v>4.0869228541851E-3</c:v>
                </c:pt>
                <c:pt idx="18861">
                  <c:v>4.0869233198463899E-3</c:v>
                </c:pt>
                <c:pt idx="18862">
                  <c:v>4.0869195945560897E-3</c:v>
                </c:pt>
                <c:pt idx="18863">
                  <c:v>4.0869195945560897E-3</c:v>
                </c:pt>
                <c:pt idx="18864">
                  <c:v>4.0869186632335203E-3</c:v>
                </c:pt>
                <c:pt idx="18865">
                  <c:v>4.0869195945560897E-3</c:v>
                </c:pt>
                <c:pt idx="18866">
                  <c:v>4.08691354095936E-3</c:v>
                </c:pt>
                <c:pt idx="18867">
                  <c:v>4.0869168005883702E-3</c:v>
                </c:pt>
                <c:pt idx="18868">
                  <c:v>4.08691307529807E-3</c:v>
                </c:pt>
                <c:pt idx="18869">
                  <c:v>4.08691540360451E-3</c:v>
                </c:pt>
                <c:pt idx="18870">
                  <c:v>4.0869140066206499E-3</c:v>
                </c:pt>
                <c:pt idx="18871">
                  <c:v>4.0869116783142099E-3</c:v>
                </c:pt>
                <c:pt idx="18872">
                  <c:v>4.0869121439754998E-3</c:v>
                </c:pt>
                <c:pt idx="18873">
                  <c:v>4.0869121439754998E-3</c:v>
                </c:pt>
                <c:pt idx="18874">
                  <c:v>4.08691074699163E-3</c:v>
                </c:pt>
                <c:pt idx="18875">
                  <c:v>4.0869051590561901E-3</c:v>
                </c:pt>
                <c:pt idx="18876">
                  <c:v>4.0869079530239097E-3</c:v>
                </c:pt>
                <c:pt idx="18877">
                  <c:v>4.0869070217013402E-3</c:v>
                </c:pt>
                <c:pt idx="18878">
                  <c:v>4.0869084186852004E-3</c:v>
                </c:pt>
                <c:pt idx="18879">
                  <c:v>4.08690329641104E-3</c:v>
                </c:pt>
                <c:pt idx="18880">
                  <c:v>4.0869060903787604E-3</c:v>
                </c:pt>
                <c:pt idx="18881">
                  <c:v>4.0869042277336103E-3</c:v>
                </c:pt>
                <c:pt idx="18882">
                  <c:v>4.0869060903787604E-3</c:v>
                </c:pt>
                <c:pt idx="18883">
                  <c:v>4.0869014337658899E-3</c:v>
                </c:pt>
                <c:pt idx="18884">
                  <c:v>4.08689863979816E-3</c:v>
                </c:pt>
                <c:pt idx="18885">
                  <c:v>4.0869005024433101E-3</c:v>
                </c:pt>
                <c:pt idx="18886">
                  <c:v>4.08689863979816E-3</c:v>
                </c:pt>
                <c:pt idx="18887">
                  <c:v>4.0868981741368797E-3</c:v>
                </c:pt>
                <c:pt idx="18888">
                  <c:v>4.0868995711207399E-3</c:v>
                </c:pt>
                <c:pt idx="18889">
                  <c:v>4.0868967771530203E-3</c:v>
                </c:pt>
                <c:pt idx="18890">
                  <c:v>4.0868981741368797E-3</c:v>
                </c:pt>
                <c:pt idx="18891">
                  <c:v>4.0868930518627201E-3</c:v>
                </c:pt>
                <c:pt idx="18892">
                  <c:v>4.0868939831852904E-3</c:v>
                </c:pt>
                <c:pt idx="18893">
                  <c:v>4.0868930518627201E-3</c:v>
                </c:pt>
                <c:pt idx="18894">
                  <c:v>4.0868925862014302E-3</c:v>
                </c:pt>
                <c:pt idx="18895">
                  <c:v>4.0868921205401403E-3</c:v>
                </c:pt>
                <c:pt idx="18896">
                  <c:v>4.0868921205401403E-3</c:v>
                </c:pt>
                <c:pt idx="18897">
                  <c:v>4.0868907235562801E-3</c:v>
                </c:pt>
                <c:pt idx="18898">
                  <c:v>4.0868879295885598E-3</c:v>
                </c:pt>
                <c:pt idx="18899">
                  <c:v>4.0868869982659799E-3</c:v>
                </c:pt>
                <c:pt idx="18900">
                  <c:v>4.0868907235562801E-3</c:v>
                </c:pt>
                <c:pt idx="18901">
                  <c:v>4.0868860669434097E-3</c:v>
                </c:pt>
                <c:pt idx="18902">
                  <c:v>4.0868879295885598E-3</c:v>
                </c:pt>
                <c:pt idx="18903">
                  <c:v>4.0868828073144002E-3</c:v>
                </c:pt>
                <c:pt idx="18904">
                  <c:v>4.0868804790079602E-3</c:v>
                </c:pt>
                <c:pt idx="18905">
                  <c:v>4.0868846699595503E-3</c:v>
                </c:pt>
                <c:pt idx="18906">
                  <c:v>4.0868814103305296E-3</c:v>
                </c:pt>
                <c:pt idx="18907">
                  <c:v>4.0868823416531103E-3</c:v>
                </c:pt>
                <c:pt idx="18908">
                  <c:v>4.0868800133466703E-3</c:v>
                </c:pt>
                <c:pt idx="18909">
                  <c:v>4.0868823416531103E-3</c:v>
                </c:pt>
                <c:pt idx="18910">
                  <c:v>4.0868781507015202E-3</c:v>
                </c:pt>
                <c:pt idx="18911">
                  <c:v>4.0868772193789499E-3</c:v>
                </c:pt>
                <c:pt idx="18912">
                  <c:v>4.0868781507015202E-3</c:v>
                </c:pt>
                <c:pt idx="18913">
                  <c:v>4.0868758223950898E-3</c:v>
                </c:pt>
                <c:pt idx="18914">
                  <c:v>4.0868730284273598E-3</c:v>
                </c:pt>
                <c:pt idx="18915">
                  <c:v>4.0868697687983504E-3</c:v>
                </c:pt>
                <c:pt idx="18916">
                  <c:v>4.0868739597499397E-3</c:v>
                </c:pt>
                <c:pt idx="18917">
                  <c:v>4.08687442541122E-3</c:v>
                </c:pt>
                <c:pt idx="18918">
                  <c:v>4.0868734940886497E-3</c:v>
                </c:pt>
                <c:pt idx="18919">
                  <c:v>4.0868697687983504E-3</c:v>
                </c:pt>
                <c:pt idx="18920">
                  <c:v>4.0868707001209302E-3</c:v>
                </c:pt>
                <c:pt idx="18921">
                  <c:v>4.0868688374757801E-3</c:v>
                </c:pt>
                <c:pt idx="18922">
                  <c:v>4.0868679061532003E-3</c:v>
                </c:pt>
                <c:pt idx="18923">
                  <c:v>4.0868660435080502E-3</c:v>
                </c:pt>
                <c:pt idx="18924">
                  <c:v>4.0868665091693401E-3</c:v>
                </c:pt>
                <c:pt idx="18925">
                  <c:v>4.0868688374757801E-3</c:v>
                </c:pt>
                <c:pt idx="18926">
                  <c:v>4.0868637152016198E-3</c:v>
                </c:pt>
                <c:pt idx="18927">
                  <c:v>4.0868655778467699E-3</c:v>
                </c:pt>
                <c:pt idx="18928">
                  <c:v>4.0868641808629001E-3</c:v>
                </c:pt>
                <c:pt idx="18929">
                  <c:v>4.0868641808629001E-3</c:v>
                </c:pt>
                <c:pt idx="18930">
                  <c:v>4.0868637152016198E-3</c:v>
                </c:pt>
                <c:pt idx="18931">
                  <c:v>4.0868613868951797E-3</c:v>
                </c:pt>
                <c:pt idx="18932">
                  <c:v>4.0868609212338898E-3</c:v>
                </c:pt>
                <c:pt idx="18933">
                  <c:v>4.0868590585887397E-3</c:v>
                </c:pt>
                <c:pt idx="18934">
                  <c:v>4.0868581272661703E-3</c:v>
                </c:pt>
                <c:pt idx="18935">
                  <c:v>4.0868581272661703E-3</c:v>
                </c:pt>
                <c:pt idx="18936">
                  <c:v>4.0868609212338898E-3</c:v>
                </c:pt>
                <c:pt idx="18937">
                  <c:v>4.08685533329845E-3</c:v>
                </c:pt>
                <c:pt idx="18938">
                  <c:v>4.0868534706532999E-3</c:v>
                </c:pt>
                <c:pt idx="18939">
                  <c:v>4.0868511423468598E-3</c:v>
                </c:pt>
                <c:pt idx="18940">
                  <c:v>4.0868539363145802E-3</c:v>
                </c:pt>
                <c:pt idx="18941">
                  <c:v>4.08685486763716E-3</c:v>
                </c:pt>
                <c:pt idx="18942">
                  <c:v>4.0868497453629997E-3</c:v>
                </c:pt>
                <c:pt idx="18943">
                  <c:v>4.0868488140404198E-3</c:v>
                </c:pt>
                <c:pt idx="18944">
                  <c:v>4.0868464857339902E-3</c:v>
                </c:pt>
                <c:pt idx="18945">
                  <c:v>4.0868506766855699E-3</c:v>
                </c:pt>
                <c:pt idx="18946">
                  <c:v>4.0868488140404198E-3</c:v>
                </c:pt>
                <c:pt idx="18947">
                  <c:v>4.0868441574275502E-3</c:v>
                </c:pt>
                <c:pt idx="18948">
                  <c:v>4.0868460200727003E-3</c:v>
                </c:pt>
                <c:pt idx="18949">
                  <c:v>4.0868455544114104E-3</c:v>
                </c:pt>
                <c:pt idx="18950">
                  <c:v>4.0868450887501196E-3</c:v>
                </c:pt>
                <c:pt idx="18951">
                  <c:v>4.0868446230888401E-3</c:v>
                </c:pt>
                <c:pt idx="18952">
                  <c:v>4.0868441574275502E-3</c:v>
                </c:pt>
                <c:pt idx="18953">
                  <c:v>4.0868441574275502E-3</c:v>
                </c:pt>
                <c:pt idx="18954">
                  <c:v>4.08684276044369E-3</c:v>
                </c:pt>
                <c:pt idx="18955">
                  <c:v>4.0868408977985399E-3</c:v>
                </c:pt>
                <c:pt idx="18956">
                  <c:v>4.0868418291211102E-3</c:v>
                </c:pt>
                <c:pt idx="18957">
                  <c:v>4.0868399664759601E-3</c:v>
                </c:pt>
                <c:pt idx="18958">
                  <c:v>4.0868395008146798E-3</c:v>
                </c:pt>
                <c:pt idx="18959">
                  <c:v>4.0868371725082397E-3</c:v>
                </c:pt>
                <c:pt idx="18960">
                  <c:v>4.0868343785405202E-3</c:v>
                </c:pt>
                <c:pt idx="18961">
                  <c:v>4.0868357755243804E-3</c:v>
                </c:pt>
                <c:pt idx="18962">
                  <c:v>4.08683065325022E-3</c:v>
                </c:pt>
                <c:pt idx="18963">
                  <c:v>4.0868325158953701E-3</c:v>
                </c:pt>
                <c:pt idx="18964">
                  <c:v>4.0868334472179404E-3</c:v>
                </c:pt>
                <c:pt idx="18965">
                  <c:v>4.0868325158953701E-3</c:v>
                </c:pt>
                <c:pt idx="18966">
                  <c:v>4.0868315845727903E-3</c:v>
                </c:pt>
                <c:pt idx="18967">
                  <c:v>4.0868287906050699E-3</c:v>
                </c:pt>
                <c:pt idx="18968">
                  <c:v>4.0868292562663599E-3</c:v>
                </c:pt>
                <c:pt idx="18969">
                  <c:v>4.0868278592824901E-3</c:v>
                </c:pt>
                <c:pt idx="18970">
                  <c:v>4.0868255309760597E-3</c:v>
                </c:pt>
                <c:pt idx="18971">
                  <c:v>4.08682599663734E-3</c:v>
                </c:pt>
                <c:pt idx="18972">
                  <c:v>4.0868241339922003E-3</c:v>
                </c:pt>
                <c:pt idx="18973">
                  <c:v>4.0868241339922003E-3</c:v>
                </c:pt>
                <c:pt idx="18974">
                  <c:v>4.0868236683309104E-3</c:v>
                </c:pt>
                <c:pt idx="18975">
                  <c:v>4.0868250653147697E-3</c:v>
                </c:pt>
                <c:pt idx="18976">
                  <c:v>4.0868227370083297E-3</c:v>
                </c:pt>
                <c:pt idx="18977">
                  <c:v>4.0868194773793203E-3</c:v>
                </c:pt>
                <c:pt idx="18978">
                  <c:v>4.0868194773793203E-3</c:v>
                </c:pt>
                <c:pt idx="18979">
                  <c:v>4.0868194773793203E-3</c:v>
                </c:pt>
                <c:pt idx="18980">
                  <c:v>4.0868180803954601E-3</c:v>
                </c:pt>
                <c:pt idx="18981">
                  <c:v>4.0868176147341702E-3</c:v>
                </c:pt>
                <c:pt idx="18982">
                  <c:v>4.0868171490728899E-3</c:v>
                </c:pt>
                <c:pt idx="18983">
                  <c:v>4.0868166834115999E-3</c:v>
                </c:pt>
                <c:pt idx="18984">
                  <c:v>4.0868157520890201E-3</c:v>
                </c:pt>
                <c:pt idx="18985">
                  <c:v>4.0868134237825897E-3</c:v>
                </c:pt>
                <c:pt idx="18986">
                  <c:v>4.0868134237825897E-3</c:v>
                </c:pt>
                <c:pt idx="18987">
                  <c:v>4.0868115611374404E-3</c:v>
                </c:pt>
                <c:pt idx="18988">
                  <c:v>4.0868101641535802E-3</c:v>
                </c:pt>
                <c:pt idx="18989">
                  <c:v>4.0868101641535802E-3</c:v>
                </c:pt>
                <c:pt idx="18990">
                  <c:v>4.0868115611374404E-3</c:v>
                </c:pt>
                <c:pt idx="18991">
                  <c:v>4.0868078358471402E-3</c:v>
                </c:pt>
                <c:pt idx="18992">
                  <c:v>4.0868087671697096E-3</c:v>
                </c:pt>
                <c:pt idx="18993">
                  <c:v>4.0868073701858503E-3</c:v>
                </c:pt>
                <c:pt idx="18994">
                  <c:v>4.0868059732019901E-3</c:v>
                </c:pt>
                <c:pt idx="18995">
                  <c:v>4.08680643886328E-3</c:v>
                </c:pt>
                <c:pt idx="18996">
                  <c:v>4.08680411055684E-3</c:v>
                </c:pt>
                <c:pt idx="18997">
                  <c:v>4.08680411055684E-3</c:v>
                </c:pt>
                <c:pt idx="18998">
                  <c:v>4.0868022479116899E-3</c:v>
                </c:pt>
                <c:pt idx="18999">
                  <c:v>4.0868003852665398E-3</c:v>
                </c:pt>
                <c:pt idx="19000">
                  <c:v>4.0867994539439704E-3</c:v>
                </c:pt>
                <c:pt idx="19001">
                  <c:v>4.0868003852665398E-3</c:v>
                </c:pt>
                <c:pt idx="19002">
                  <c:v>4.0867961943149601E-3</c:v>
                </c:pt>
                <c:pt idx="19003">
                  <c:v>4.0868003852665398E-3</c:v>
                </c:pt>
                <c:pt idx="19004">
                  <c:v>4.0868008509278297E-3</c:v>
                </c:pt>
                <c:pt idx="19005">
                  <c:v>4.0867966599762396E-3</c:v>
                </c:pt>
                <c:pt idx="19006">
                  <c:v>4.0867980569601102E-3</c:v>
                </c:pt>
                <c:pt idx="19007">
                  <c:v>4.0867952629923803E-3</c:v>
                </c:pt>
                <c:pt idx="19008">
                  <c:v>4.0867924690246599E-3</c:v>
                </c:pt>
                <c:pt idx="19009">
                  <c:v>4.08679433166981E-3</c:v>
                </c:pt>
                <c:pt idx="19010">
                  <c:v>4.0867929346859498E-3</c:v>
                </c:pt>
                <c:pt idx="19011">
                  <c:v>4.0867901407182199E-3</c:v>
                </c:pt>
                <c:pt idx="19012">
                  <c:v>4.0867929346859498E-3</c:v>
                </c:pt>
                <c:pt idx="19013">
                  <c:v>4.0867929346859498E-3</c:v>
                </c:pt>
                <c:pt idx="19014">
                  <c:v>4.0867868810892096E-3</c:v>
                </c:pt>
                <c:pt idx="19015">
                  <c:v>4.0867882780730698E-3</c:v>
                </c:pt>
                <c:pt idx="19016">
                  <c:v>4.0867887437343597E-3</c:v>
                </c:pt>
                <c:pt idx="19017">
                  <c:v>4.0867845527827696E-3</c:v>
                </c:pt>
                <c:pt idx="19018">
                  <c:v>4.0867854841053503E-3</c:v>
                </c:pt>
                <c:pt idx="19019">
                  <c:v>4.0867836214602002E-3</c:v>
                </c:pt>
                <c:pt idx="19020">
                  <c:v>4.0867817588150501E-3</c:v>
                </c:pt>
                <c:pt idx="19021">
                  <c:v>4.0867864154279197E-3</c:v>
                </c:pt>
                <c:pt idx="19022">
                  <c:v>4.08678222447634E-3</c:v>
                </c:pt>
                <c:pt idx="19023">
                  <c:v>4.0867803618311899E-3</c:v>
                </c:pt>
                <c:pt idx="19024">
                  <c:v>4.0867808274924798E-3</c:v>
                </c:pt>
                <c:pt idx="19025">
                  <c:v>4.0867789648473297E-3</c:v>
                </c:pt>
                <c:pt idx="19026">
                  <c:v>4.0867780335247499E-3</c:v>
                </c:pt>
                <c:pt idx="19027">
                  <c:v>4.0867780335247499E-3</c:v>
                </c:pt>
                <c:pt idx="19028">
                  <c:v>4.0867757052183203E-3</c:v>
                </c:pt>
                <c:pt idx="19029">
                  <c:v>4.0867780335247499E-3</c:v>
                </c:pt>
                <c:pt idx="19030">
                  <c:v>4.0867752395570304E-3</c:v>
                </c:pt>
                <c:pt idx="19031">
                  <c:v>4.0867705829441599E-3</c:v>
                </c:pt>
                <c:pt idx="19032">
                  <c:v>4.0867729112505904E-3</c:v>
                </c:pt>
                <c:pt idx="19033">
                  <c:v>4.0867724455892996E-3</c:v>
                </c:pt>
                <c:pt idx="19034">
                  <c:v>4.0867724455892996E-3</c:v>
                </c:pt>
                <c:pt idx="19035">
                  <c:v>4.0867696516215801E-3</c:v>
                </c:pt>
                <c:pt idx="19036">
                  <c:v>4.0867724455892996E-3</c:v>
                </c:pt>
                <c:pt idx="19037">
                  <c:v>4.0867705829441599E-3</c:v>
                </c:pt>
                <c:pt idx="19038">
                  <c:v>4.08676778897643E-3</c:v>
                </c:pt>
                <c:pt idx="19039">
                  <c:v>4.0867640636861298E-3</c:v>
                </c:pt>
                <c:pt idx="19040">
                  <c:v>4.0867687202990098E-3</c:v>
                </c:pt>
                <c:pt idx="19041">
                  <c:v>4.0867631323635604E-3</c:v>
                </c:pt>
                <c:pt idx="19042">
                  <c:v>4.0867622010409797E-3</c:v>
                </c:pt>
                <c:pt idx="19043">
                  <c:v>4.0867617353797002E-3</c:v>
                </c:pt>
                <c:pt idx="19044">
                  <c:v>4.0867640636861298E-3</c:v>
                </c:pt>
                <c:pt idx="19045">
                  <c:v>4.0867612697184103E-3</c:v>
                </c:pt>
                <c:pt idx="19046">
                  <c:v>4.0867594070732602E-3</c:v>
                </c:pt>
                <c:pt idx="19047">
                  <c:v>4.0867598727345501E-3</c:v>
                </c:pt>
                <c:pt idx="19048">
                  <c:v>4.0867598727345501E-3</c:v>
                </c:pt>
                <c:pt idx="19049">
                  <c:v>4.0867589414119703E-3</c:v>
                </c:pt>
                <c:pt idx="19050">
                  <c:v>4.0867580100894E-3</c:v>
                </c:pt>
                <c:pt idx="19051">
                  <c:v>4.0867584757506899E-3</c:v>
                </c:pt>
                <c:pt idx="19052">
                  <c:v>4.0867561474442499E-3</c:v>
                </c:pt>
                <c:pt idx="19053">
                  <c:v>4.08675335347652E-3</c:v>
                </c:pt>
                <c:pt idx="19054">
                  <c:v>4.0867524221539497E-3</c:v>
                </c:pt>
                <c:pt idx="19055">
                  <c:v>4.0867538191378099E-3</c:v>
                </c:pt>
                <c:pt idx="19056">
                  <c:v>4.08675335347652E-3</c:v>
                </c:pt>
                <c:pt idx="19057">
                  <c:v>4.0867491625249403E-3</c:v>
                </c:pt>
                <c:pt idx="19058">
                  <c:v>4.0867514908313803E-3</c:v>
                </c:pt>
                <c:pt idx="19059">
                  <c:v>4.0867500938475097E-3</c:v>
                </c:pt>
                <c:pt idx="19060">
                  <c:v>4.0867463685572199E-3</c:v>
                </c:pt>
                <c:pt idx="19061">
                  <c:v>4.0867468342185003E-3</c:v>
                </c:pt>
                <c:pt idx="19062">
                  <c:v>4.0867491625249403E-3</c:v>
                </c:pt>
                <c:pt idx="19063">
                  <c:v>4.0867463685572199E-3</c:v>
                </c:pt>
                <c:pt idx="19064">
                  <c:v>4.0867440402507799E-3</c:v>
                </c:pt>
                <c:pt idx="19065">
                  <c:v>4.0867431089282001E-3</c:v>
                </c:pt>
                <c:pt idx="19066">
                  <c:v>4.0867463685572199E-3</c:v>
                </c:pt>
                <c:pt idx="19067">
                  <c:v>4.0867426432669197E-3</c:v>
                </c:pt>
                <c:pt idx="19068">
                  <c:v>4.08674124628305E-3</c:v>
                </c:pt>
                <c:pt idx="19069">
                  <c:v>4.0867421776056298E-3</c:v>
                </c:pt>
                <c:pt idx="19070">
                  <c:v>4.0867421776056298E-3</c:v>
                </c:pt>
                <c:pt idx="19071">
                  <c:v>4.0867421776056298E-3</c:v>
                </c:pt>
                <c:pt idx="19072">
                  <c:v>4.0867379866540397E-3</c:v>
                </c:pt>
                <c:pt idx="19073">
                  <c:v>4.0867384523153296E-3</c:v>
                </c:pt>
                <c:pt idx="19074">
                  <c:v>4.0867379866540397E-3</c:v>
                </c:pt>
                <c:pt idx="19075">
                  <c:v>4.0867356583476101E-3</c:v>
                </c:pt>
                <c:pt idx="19076">
                  <c:v>4.0867365896701804E-3</c:v>
                </c:pt>
                <c:pt idx="19077">
                  <c:v>4.0867333300411701E-3</c:v>
                </c:pt>
                <c:pt idx="19078">
                  <c:v>4.0867310017347301E-3</c:v>
                </c:pt>
                <c:pt idx="19079">
                  <c:v>4.08673146739602E-3</c:v>
                </c:pt>
                <c:pt idx="19080">
                  <c:v>4.08673146739602E-3</c:v>
                </c:pt>
                <c:pt idx="19081">
                  <c:v>4.0867305360734497E-3</c:v>
                </c:pt>
                <c:pt idx="19082">
                  <c:v>4.0867277421057198E-3</c:v>
                </c:pt>
                <c:pt idx="19083">
                  <c:v>4.0867272764444403E-3</c:v>
                </c:pt>
                <c:pt idx="19084">
                  <c:v>4.08672913908958E-3</c:v>
                </c:pt>
                <c:pt idx="19085">
                  <c:v>4.0867268107831504E-3</c:v>
                </c:pt>
                <c:pt idx="19086">
                  <c:v>4.0867235511541401E-3</c:v>
                </c:pt>
                <c:pt idx="19087">
                  <c:v>4.0867226198315603E-3</c:v>
                </c:pt>
                <c:pt idx="19088">
                  <c:v>4.0867235511541401E-3</c:v>
                </c:pt>
                <c:pt idx="19089">
                  <c:v>4.0867240168154196E-3</c:v>
                </c:pt>
                <c:pt idx="19090">
                  <c:v>4.0867207571864102E-3</c:v>
                </c:pt>
                <c:pt idx="19091">
                  <c:v>4.0867202915251298E-3</c:v>
                </c:pt>
                <c:pt idx="19092">
                  <c:v>4.0867207571864102E-3</c:v>
                </c:pt>
                <c:pt idx="19093">
                  <c:v>4.0867198258638399E-3</c:v>
                </c:pt>
                <c:pt idx="19094">
                  <c:v>4.0867165662348296E-3</c:v>
                </c:pt>
                <c:pt idx="19095">
                  <c:v>4.0867174975573999E-3</c:v>
                </c:pt>
                <c:pt idx="19096">
                  <c:v>4.08671703189611E-3</c:v>
                </c:pt>
                <c:pt idx="19097">
                  <c:v>4.0867174975573999E-3</c:v>
                </c:pt>
                <c:pt idx="19098">
                  <c:v>4.0867161005735397E-3</c:v>
                </c:pt>
                <c:pt idx="19099">
                  <c:v>4.0867133066058202E-3</c:v>
                </c:pt>
                <c:pt idx="19100">
                  <c:v>4.0867133066058202E-3</c:v>
                </c:pt>
                <c:pt idx="19101">
                  <c:v>4.0867100469768099E-3</c:v>
                </c:pt>
                <c:pt idx="19102">
                  <c:v>4.0867156349122498E-3</c:v>
                </c:pt>
                <c:pt idx="19103">
                  <c:v>4.0867114439606701E-3</c:v>
                </c:pt>
                <c:pt idx="19104">
                  <c:v>4.0867147035896804E-3</c:v>
                </c:pt>
                <c:pt idx="19105">
                  <c:v>4.0867151692509703E-3</c:v>
                </c:pt>
                <c:pt idx="19106">
                  <c:v>4.0867133066058202E-3</c:v>
                </c:pt>
                <c:pt idx="19107">
                  <c:v>4.0867240168154196E-3</c:v>
                </c:pt>
                <c:pt idx="19108">
                  <c:v>4.0867300704121598E-3</c:v>
                </c:pt>
                <c:pt idx="19109">
                  <c:v>4.0867449715733502E-3</c:v>
                </c:pt>
                <c:pt idx="19110">
                  <c:v>4.08676778897643E-3</c:v>
                </c:pt>
                <c:pt idx="19111">
                  <c:v>4.0868129581212997E-3</c:v>
                </c:pt>
                <c:pt idx="19112">
                  <c:v>4.0868869982659799E-3</c:v>
                </c:pt>
                <c:pt idx="19113">
                  <c:v>4.08701039850712E-3</c:v>
                </c:pt>
                <c:pt idx="19114">
                  <c:v>4.0872241370379899E-3</c:v>
                </c:pt>
                <c:pt idx="19115">
                  <c:v>4.0875966660678404E-3</c:v>
                </c:pt>
                <c:pt idx="19116">
                  <c:v>4.0882397443056098E-3</c:v>
                </c:pt>
                <c:pt idx="19117">
                  <c:v>4.0893689729273302E-3</c:v>
                </c:pt>
                <c:pt idx="19118">
                  <c:v>4.0913335978984798E-3</c:v>
                </c:pt>
                <c:pt idx="19119">
                  <c:v>4.0948227979242802E-3</c:v>
                </c:pt>
                <c:pt idx="19120">
                  <c:v>4.1008451953530303E-3</c:v>
                </c:pt>
                <c:pt idx="19121">
                  <c:v>4.1114967316389101E-3</c:v>
                </c:pt>
                <c:pt idx="19122">
                  <c:v>4.1290740482509102E-3</c:v>
                </c:pt>
                <c:pt idx="19123">
                  <c:v>4.1585834696888898E-3</c:v>
                </c:pt>
                <c:pt idx="19124">
                  <c:v>4.2001195251941698E-3</c:v>
                </c:pt>
                <c:pt idx="19125">
                  <c:v>4.25583822652698E-3</c:v>
                </c:pt>
                <c:pt idx="19126">
                  <c:v>4.29649511352181E-3</c:v>
                </c:pt>
                <c:pt idx="19127">
                  <c:v>2.3463359102606801E-2</c:v>
                </c:pt>
                <c:pt idx="19128">
                  <c:v>2.4843079969286901E-2</c:v>
                </c:pt>
                <c:pt idx="19129">
                  <c:v>2.34342180192471E-2</c:v>
                </c:pt>
                <c:pt idx="19130">
                  <c:v>2.3654252290725701E-2</c:v>
                </c:pt>
                <c:pt idx="19131">
                  <c:v>2.3722914978861798E-2</c:v>
                </c:pt>
                <c:pt idx="19132">
                  <c:v>2.2706605494022401E-2</c:v>
                </c:pt>
                <c:pt idx="19133">
                  <c:v>2.3964777588844299E-2</c:v>
                </c:pt>
                <c:pt idx="19134">
                  <c:v>2.2329807281494099E-2</c:v>
                </c:pt>
                <c:pt idx="19135">
                  <c:v>2.35742293298245E-2</c:v>
                </c:pt>
                <c:pt idx="19136">
                  <c:v>2.2674866020679502E-2</c:v>
                </c:pt>
                <c:pt idx="19137">
                  <c:v>2.2750690579414399E-2</c:v>
                </c:pt>
                <c:pt idx="19138">
                  <c:v>2.3139894008636499E-2</c:v>
                </c:pt>
                <c:pt idx="19139">
                  <c:v>2.2292144596576701E-2</c:v>
                </c:pt>
                <c:pt idx="19140">
                  <c:v>2.3007862269878401E-2</c:v>
                </c:pt>
                <c:pt idx="19141">
                  <c:v>2.25053150206804E-2</c:v>
                </c:pt>
                <c:pt idx="19142">
                  <c:v>2.2481622174382199E-2</c:v>
                </c:pt>
                <c:pt idx="19143">
                  <c:v>2.2789463400840801E-2</c:v>
                </c:pt>
                <c:pt idx="19144">
                  <c:v>2.2268332540988901E-2</c:v>
                </c:pt>
                <c:pt idx="19145">
                  <c:v>2.2616218775510798E-2</c:v>
                </c:pt>
                <c:pt idx="19146">
                  <c:v>2.2470455616712601E-2</c:v>
                </c:pt>
                <c:pt idx="19147">
                  <c:v>2.2296730428934101E-2</c:v>
                </c:pt>
                <c:pt idx="19148">
                  <c:v>2.25688181817532E-2</c:v>
                </c:pt>
                <c:pt idx="19149">
                  <c:v>2.2283080965280502E-2</c:v>
                </c:pt>
                <c:pt idx="19150">
                  <c:v>2.2373182699084299E-2</c:v>
                </c:pt>
                <c:pt idx="19151">
                  <c:v>2.2429974749684299E-2</c:v>
                </c:pt>
                <c:pt idx="19152">
                  <c:v>2.2232133895158799E-2</c:v>
                </c:pt>
                <c:pt idx="19153">
                  <c:v>2.2398687899112701E-2</c:v>
                </c:pt>
                <c:pt idx="19154">
                  <c:v>2.2304296493530301E-2</c:v>
                </c:pt>
                <c:pt idx="19155">
                  <c:v>2.2253639996051799E-2</c:v>
                </c:pt>
                <c:pt idx="19156">
                  <c:v>2.2361924871802299E-2</c:v>
                </c:pt>
                <c:pt idx="19157">
                  <c:v>2.2234374657273299E-2</c:v>
                </c:pt>
                <c:pt idx="19158">
                  <c:v>2.2284094244241701E-2</c:v>
                </c:pt>
                <c:pt idx="19159">
                  <c:v>2.2300396114587801E-2</c:v>
                </c:pt>
                <c:pt idx="19160">
                  <c:v>2.2217962890863401E-2</c:v>
                </c:pt>
                <c:pt idx="19161">
                  <c:v>2.2289758548140502E-2</c:v>
                </c:pt>
                <c:pt idx="19162">
                  <c:v>2.22476497292519E-2</c:v>
                </c:pt>
                <c:pt idx="19163">
                  <c:v>2.2227339446544699E-2</c:v>
                </c:pt>
                <c:pt idx="19164">
                  <c:v>2.2273048758506799E-2</c:v>
                </c:pt>
                <c:pt idx="19165">
                  <c:v>2.2219005972146998E-2</c:v>
                </c:pt>
                <c:pt idx="19166">
                  <c:v>2.2238420322537401E-2</c:v>
                </c:pt>
                <c:pt idx="19167">
                  <c:v>2.22470052540302E-2</c:v>
                </c:pt>
                <c:pt idx="19168">
                  <c:v>2.2210814058780701E-2</c:v>
                </c:pt>
                <c:pt idx="19169">
                  <c:v>2.22410261631012E-2</c:v>
                </c:pt>
                <c:pt idx="19170">
                  <c:v>2.22245305776596E-2</c:v>
                </c:pt>
                <c:pt idx="19171">
                  <c:v>2.2213755175471299E-2</c:v>
                </c:pt>
                <c:pt idx="19172">
                  <c:v>2.2234279662370699E-2</c:v>
                </c:pt>
                <c:pt idx="19173">
                  <c:v>2.2211305797100098E-2</c:v>
                </c:pt>
                <c:pt idx="19174">
                  <c:v>2.2218475118279499E-2</c:v>
                </c:pt>
                <c:pt idx="19175">
                  <c:v>2.2223385050892799E-2</c:v>
                </c:pt>
                <c:pt idx="19176">
                  <c:v>2.2207204252481499E-2</c:v>
                </c:pt>
                <c:pt idx="19177">
                  <c:v>2.2219792008400002E-2</c:v>
                </c:pt>
                <c:pt idx="19178">
                  <c:v>2.2213613614439999E-2</c:v>
                </c:pt>
                <c:pt idx="19179">
                  <c:v>2.2208143025636701E-2</c:v>
                </c:pt>
                <c:pt idx="19180">
                  <c:v>2.2217305377125698E-2</c:v>
                </c:pt>
                <c:pt idx="19181">
                  <c:v>2.22077593207359E-2</c:v>
                </c:pt>
                <c:pt idx="19182">
                  <c:v>2.2210158407688099E-2</c:v>
                </c:pt>
                <c:pt idx="19183">
                  <c:v>2.2212911397218701E-2</c:v>
                </c:pt>
                <c:pt idx="19184">
                  <c:v>2.2205745801329599E-2</c:v>
                </c:pt>
                <c:pt idx="19185">
                  <c:v>2.2210992872715E-2</c:v>
                </c:pt>
                <c:pt idx="19186">
                  <c:v>2.22087800502777E-2</c:v>
                </c:pt>
                <c:pt idx="19187">
                  <c:v>2.2206073626875902E-2</c:v>
                </c:pt>
                <c:pt idx="19188">
                  <c:v>2.22101863473654E-2</c:v>
                </c:pt>
                <c:pt idx="19189">
                  <c:v>2.2206205874681501E-2</c:v>
                </c:pt>
                <c:pt idx="19190">
                  <c:v>2.22070328891277E-2</c:v>
                </c:pt>
                <c:pt idx="19191">
                  <c:v>2.2208428010344498E-2</c:v>
                </c:pt>
                <c:pt idx="19192">
                  <c:v>2.2205298766493801E-2</c:v>
                </c:pt>
                <c:pt idx="19193">
                  <c:v>2.2207500413060199E-2</c:v>
                </c:pt>
                <c:pt idx="19194">
                  <c:v>2.2206688299775099E-2</c:v>
                </c:pt>
                <c:pt idx="19195">
                  <c:v>2.22054328769445E-2</c:v>
                </c:pt>
                <c:pt idx="19196">
                  <c:v>2.2207237780094199E-2</c:v>
                </c:pt>
                <c:pt idx="19197">
                  <c:v>2.22055725753307E-2</c:v>
                </c:pt>
                <c:pt idx="19198">
                  <c:v>2.2205866873264299E-2</c:v>
                </c:pt>
                <c:pt idx="19199">
                  <c:v>2.22065206617117E-2</c:v>
                </c:pt>
                <c:pt idx="19200">
                  <c:v>2.2205157205462501E-2</c:v>
                </c:pt>
                <c:pt idx="19201">
                  <c:v>2.22061052918434E-2</c:v>
                </c:pt>
                <c:pt idx="19202">
                  <c:v>2.22057811915875E-2</c:v>
                </c:pt>
                <c:pt idx="19203">
                  <c:v>2.22052298486233E-2</c:v>
                </c:pt>
                <c:pt idx="19204">
                  <c:v>2.2206012159586001E-2</c:v>
                </c:pt>
                <c:pt idx="19205">
                  <c:v>2.2205287590622898E-2</c:v>
                </c:pt>
                <c:pt idx="19206">
                  <c:v>2.2205421701073601E-2</c:v>
                </c:pt>
                <c:pt idx="19207">
                  <c:v>2.2205699235200899E-2</c:v>
                </c:pt>
                <c:pt idx="19208">
                  <c:v>2.2205112501978898E-2</c:v>
                </c:pt>
                <c:pt idx="19209">
                  <c:v>2.2205527871847201E-2</c:v>
                </c:pt>
                <c:pt idx="19210">
                  <c:v>2.22053769975901E-2</c:v>
                </c:pt>
                <c:pt idx="19211">
                  <c:v>2.22051553428173E-2</c:v>
                </c:pt>
                <c:pt idx="19212">
                  <c:v>2.2205490618944199E-2</c:v>
                </c:pt>
                <c:pt idx="19213">
                  <c:v>2.2205172106623702E-2</c:v>
                </c:pt>
                <c:pt idx="19214">
                  <c:v>2.22052428871393E-2</c:v>
                </c:pt>
                <c:pt idx="19215">
                  <c:v>2.2205349057912799E-2</c:v>
                </c:pt>
                <c:pt idx="19216">
                  <c:v>2.2205105051398302E-2</c:v>
                </c:pt>
                <c:pt idx="19217">
                  <c:v>2.2205295041203499E-2</c:v>
                </c:pt>
                <c:pt idx="19218">
                  <c:v>2.2205211222171801E-2</c:v>
                </c:pt>
                <c:pt idx="19219">
                  <c:v>2.2205127403140099E-2</c:v>
                </c:pt>
                <c:pt idx="19220">
                  <c:v>2.2205272689461701E-2</c:v>
                </c:pt>
                <c:pt idx="19221">
                  <c:v>2.2205127403140099E-2</c:v>
                </c:pt>
                <c:pt idx="19222">
                  <c:v>2.2205173969268799E-2</c:v>
                </c:pt>
                <c:pt idx="19223">
                  <c:v>2.2205211222171801E-2</c:v>
                </c:pt>
                <c:pt idx="19224">
                  <c:v>2.2205110639333701E-2</c:v>
                </c:pt>
                <c:pt idx="19225">
                  <c:v>2.2205192595720302E-2</c:v>
                </c:pt>
                <c:pt idx="19226">
                  <c:v>2.2205147892236699E-2</c:v>
                </c:pt>
                <c:pt idx="19227">
                  <c:v>2.2205123677849801E-2</c:v>
                </c:pt>
                <c:pt idx="19228">
                  <c:v>2.2205175831914E-2</c:v>
                </c:pt>
                <c:pt idx="19229">
                  <c:v>2.22051162272692E-2</c:v>
                </c:pt>
                <c:pt idx="19230">
                  <c:v>2.2205138579011002E-2</c:v>
                </c:pt>
                <c:pt idx="19231">
                  <c:v>2.2205146029591599E-2</c:v>
                </c:pt>
                <c:pt idx="19232">
                  <c:v>2.22051087766886E-2</c:v>
                </c:pt>
                <c:pt idx="19233">
                  <c:v>2.2205146029591599E-2</c:v>
                </c:pt>
                <c:pt idx="19234">
                  <c:v>2.2205119952559499E-2</c:v>
                </c:pt>
                <c:pt idx="19235">
                  <c:v>2.2205118089914301E-2</c:v>
                </c:pt>
                <c:pt idx="19236">
                  <c:v>2.2205138579011002E-2</c:v>
                </c:pt>
                <c:pt idx="19237">
                  <c:v>2.2205105051398302E-2</c:v>
                </c:pt>
                <c:pt idx="19238">
                  <c:v>2.2205123677849801E-2</c:v>
                </c:pt>
                <c:pt idx="19239">
                  <c:v>2.2205125540494901E-2</c:v>
                </c:pt>
                <c:pt idx="19240">
                  <c:v>2.2205101326108E-2</c:v>
                </c:pt>
                <c:pt idx="19241">
                  <c:v>2.2205123677849801E-2</c:v>
                </c:pt>
                <c:pt idx="19242">
                  <c:v>2.2205110639333701E-2</c:v>
                </c:pt>
                <c:pt idx="19243">
                  <c:v>2.2205110639333701E-2</c:v>
                </c:pt>
                <c:pt idx="19244">
                  <c:v>2.22051162272692E-2</c:v>
                </c:pt>
                <c:pt idx="19245">
                  <c:v>2.22051031887531E-2</c:v>
                </c:pt>
                <c:pt idx="19246">
                  <c:v>2.2205114364623999E-2</c:v>
                </c:pt>
                <c:pt idx="19247">
                  <c:v>2.22051087766886E-2</c:v>
                </c:pt>
                <c:pt idx="19248">
                  <c:v>2.2205105051398302E-2</c:v>
                </c:pt>
                <c:pt idx="19249">
                  <c:v>2.22051087766886E-2</c:v>
                </c:pt>
                <c:pt idx="19250">
                  <c:v>2.2205106914043399E-2</c:v>
                </c:pt>
                <c:pt idx="19251">
                  <c:v>2.2205110639333701E-2</c:v>
                </c:pt>
                <c:pt idx="19252">
                  <c:v>2.2205114364623999E-2</c:v>
                </c:pt>
                <c:pt idx="19253">
                  <c:v>2.2205106914043399E-2</c:v>
                </c:pt>
                <c:pt idx="19254">
                  <c:v>2.2205110639333701E-2</c:v>
                </c:pt>
                <c:pt idx="19255">
                  <c:v>2.22051087766886E-2</c:v>
                </c:pt>
                <c:pt idx="19256">
                  <c:v>2.2205106914043399E-2</c:v>
                </c:pt>
                <c:pt idx="19257">
                  <c:v>2.2205105051398302E-2</c:v>
                </c:pt>
                <c:pt idx="19258">
                  <c:v>2.22051031887531E-2</c:v>
                </c:pt>
                <c:pt idx="19259">
                  <c:v>2.2205110639333701E-2</c:v>
                </c:pt>
                <c:pt idx="19260">
                  <c:v>2.2205106914043399E-2</c:v>
                </c:pt>
                <c:pt idx="19261">
                  <c:v>2.22051031887531E-2</c:v>
                </c:pt>
                <c:pt idx="19262">
                  <c:v>2.2205110639333701E-2</c:v>
                </c:pt>
                <c:pt idx="19263">
                  <c:v>2.22051087766886E-2</c:v>
                </c:pt>
                <c:pt idx="19264">
                  <c:v>2.2205105051398302E-2</c:v>
                </c:pt>
                <c:pt idx="19265">
                  <c:v>2.22051031887531E-2</c:v>
                </c:pt>
                <c:pt idx="19266">
                  <c:v>1.2928099371492901E-2</c:v>
                </c:pt>
                <c:pt idx="19267">
                  <c:v>1.1653883382678001E-2</c:v>
                </c:pt>
                <c:pt idx="19268">
                  <c:v>1.3257337734103199E-2</c:v>
                </c:pt>
                <c:pt idx="19269">
                  <c:v>1.08816605061293E-2</c:v>
                </c:pt>
                <c:pt idx="19270">
                  <c:v>1.29124261438847E-2</c:v>
                </c:pt>
                <c:pt idx="19271">
                  <c:v>1.1118725873529901E-2</c:v>
                </c:pt>
                <c:pt idx="19272">
                  <c:v>1.17930797860026E-2</c:v>
                </c:pt>
                <c:pt idx="19273">
                  <c:v>1.17871519178152E-2</c:v>
                </c:pt>
                <c:pt idx="19274">
                  <c:v>1.08075439929962E-2</c:v>
                </c:pt>
                <c:pt idx="19275">
                  <c:v>1.1880155652761499E-2</c:v>
                </c:pt>
                <c:pt idx="19276">
                  <c:v>1.07387453317642E-2</c:v>
                </c:pt>
                <c:pt idx="19277">
                  <c:v>1.1239223182201399E-2</c:v>
                </c:pt>
                <c:pt idx="19278">
                  <c:v>1.1168259195983399E-2</c:v>
                </c:pt>
                <c:pt idx="19279">
                  <c:v>1.0609295219182999E-2</c:v>
                </c:pt>
                <c:pt idx="19280">
                  <c:v>1.1234290897846199E-2</c:v>
                </c:pt>
                <c:pt idx="19281">
                  <c:v>1.0592859238386199E-2</c:v>
                </c:pt>
                <c:pt idx="19282">
                  <c:v>1.08159631490707E-2</c:v>
                </c:pt>
                <c:pt idx="19283">
                  <c:v>1.0862742550671101E-2</c:v>
                </c:pt>
                <c:pt idx="19284">
                  <c:v>1.04734813794494E-2</c:v>
                </c:pt>
                <c:pt idx="19285">
                  <c:v>1.08540048822761E-2</c:v>
                </c:pt>
                <c:pt idx="19286">
                  <c:v>1.05299400165677E-2</c:v>
                </c:pt>
                <c:pt idx="19287">
                  <c:v>1.05813015252352E-2</c:v>
                </c:pt>
                <c:pt idx="19288">
                  <c:v>1.0692656040191701E-2</c:v>
                </c:pt>
                <c:pt idx="19289">
                  <c:v>1.0427400469779999E-2</c:v>
                </c:pt>
                <c:pt idx="19290">
                  <c:v>1.06434468179941E-2</c:v>
                </c:pt>
                <c:pt idx="19291">
                  <c:v>1.0505977086722899E-2</c:v>
                </c:pt>
                <c:pt idx="19292">
                  <c:v>1.04762278497219E-2</c:v>
                </c:pt>
                <c:pt idx="19293">
                  <c:v>1.0590602643787901E-2</c:v>
                </c:pt>
                <c:pt idx="19294">
                  <c:v>1.04239843785763E-2</c:v>
                </c:pt>
                <c:pt idx="19295">
                  <c:v>1.0532045736908901E-2</c:v>
                </c:pt>
                <c:pt idx="19296">
                  <c:v>1.0491936467588E-2</c:v>
                </c:pt>
                <c:pt idx="19297">
                  <c:v>1.0436836630106E-2</c:v>
                </c:pt>
                <c:pt idx="19298">
                  <c:v>1.05250338092446E-2</c:v>
                </c:pt>
                <c:pt idx="19299">
                  <c:v>1.04300817474723E-2</c:v>
                </c:pt>
                <c:pt idx="19300">
                  <c:v>1.04728760197759E-2</c:v>
                </c:pt>
                <c:pt idx="19301">
                  <c:v>1.0476097464561501E-2</c:v>
                </c:pt>
                <c:pt idx="19302">
                  <c:v>1.0423868894577E-2</c:v>
                </c:pt>
                <c:pt idx="19303">
                  <c:v>1.04816015809774E-2</c:v>
                </c:pt>
                <c:pt idx="19304">
                  <c:v>1.0434118099510699E-2</c:v>
                </c:pt>
                <c:pt idx="19305">
                  <c:v>1.04430001229048E-2</c:v>
                </c:pt>
                <c:pt idx="19306">
                  <c:v>1.0460563935339499E-2</c:v>
                </c:pt>
                <c:pt idx="19307">
                  <c:v>1.04213440790772E-2</c:v>
                </c:pt>
                <c:pt idx="19308">
                  <c:v>1.0453832335770101E-2</c:v>
                </c:pt>
                <c:pt idx="19309">
                  <c:v>1.04344319552183E-2</c:v>
                </c:pt>
                <c:pt idx="19310">
                  <c:v>1.0428442619740999E-2</c:v>
                </c:pt>
                <c:pt idx="19311">
                  <c:v>1.04464702308178E-2</c:v>
                </c:pt>
                <c:pt idx="19312">
                  <c:v>1.04210870340467E-2</c:v>
                </c:pt>
                <c:pt idx="19313">
                  <c:v>1.04360524564982E-2</c:v>
                </c:pt>
                <c:pt idx="19314">
                  <c:v>1.04312421754003E-2</c:v>
                </c:pt>
                <c:pt idx="19315">
                  <c:v>1.04210432618856E-2</c:v>
                </c:pt>
                <c:pt idx="19316">
                  <c:v>1.04344990104437E-2</c:v>
                </c:pt>
                <c:pt idx="19317">
                  <c:v>1.04203233495355E-2</c:v>
                </c:pt>
                <c:pt idx="19318">
                  <c:v>1.04250451549888E-2</c:v>
                </c:pt>
                <c:pt idx="19319">
                  <c:v>1.0426658205688E-2</c:v>
                </c:pt>
                <c:pt idx="19320">
                  <c:v>1.0417507961392399E-2</c:v>
                </c:pt>
                <c:pt idx="19321">
                  <c:v>1.04258358478546E-2</c:v>
                </c:pt>
                <c:pt idx="19322">
                  <c:v>1.0419364087283599E-2</c:v>
                </c:pt>
                <c:pt idx="19323">
                  <c:v>1.0419171303510701E-2</c:v>
                </c:pt>
                <c:pt idx="19324">
                  <c:v>1.04226572439075E-2</c:v>
                </c:pt>
                <c:pt idx="19325">
                  <c:v>1.04162795469165E-2</c:v>
                </c:pt>
                <c:pt idx="19326">
                  <c:v>1.0420530103147E-2</c:v>
                </c:pt>
                <c:pt idx="19327">
                  <c:v>1.04184849187732E-2</c:v>
                </c:pt>
                <c:pt idx="19328">
                  <c:v>1.0416545905172801E-2</c:v>
                </c:pt>
                <c:pt idx="19329">
                  <c:v>1.0419699363410501E-2</c:v>
                </c:pt>
                <c:pt idx="19330">
                  <c:v>1.04159601032734E-2</c:v>
                </c:pt>
                <c:pt idx="19331">
                  <c:v>1.04175601154566E-2</c:v>
                </c:pt>
                <c:pt idx="19332">
                  <c:v>1.04175498709083E-2</c:v>
                </c:pt>
                <c:pt idx="19333">
                  <c:v>1.0415239259600599E-2</c:v>
                </c:pt>
                <c:pt idx="19334">
                  <c:v>1.04171838611364E-2</c:v>
                </c:pt>
                <c:pt idx="19335">
                  <c:v>1.04150753468275E-2</c:v>
                </c:pt>
                <c:pt idx="19336">
                  <c:v>1.0415056720376001E-2</c:v>
                </c:pt>
                <c:pt idx="19337">
                  <c:v>1.04155521839857E-2</c:v>
                </c:pt>
                <c:pt idx="19338">
                  <c:v>1.04137752205133E-2</c:v>
                </c:pt>
                <c:pt idx="19339">
                  <c:v>1.0414814576506601E-2</c:v>
                </c:pt>
                <c:pt idx="19340">
                  <c:v>1.0414001531899E-2</c:v>
                </c:pt>
                <c:pt idx="19341">
                  <c:v>1.04135489091277E-2</c:v>
                </c:pt>
                <c:pt idx="19342">
                  <c:v>1.04142036288977E-2</c:v>
                </c:pt>
                <c:pt idx="19343">
                  <c:v>1.04131223633885E-2</c:v>
                </c:pt>
                <c:pt idx="19344">
                  <c:v>1.0413543321192299E-2</c:v>
                </c:pt>
                <c:pt idx="19345">
                  <c:v>1.04133430868387E-2</c:v>
                </c:pt>
                <c:pt idx="19346">
                  <c:v>1.04127852246165E-2</c:v>
                </c:pt>
                <c:pt idx="19347">
                  <c:v>1.04132229462266E-2</c:v>
                </c:pt>
                <c:pt idx="19348">
                  <c:v>1.0412591509521001E-2</c:v>
                </c:pt>
                <c:pt idx="19349">
                  <c:v>1.04126175865531E-2</c:v>
                </c:pt>
                <c:pt idx="19350">
                  <c:v>1.04126399382949E-2</c:v>
                </c:pt>
                <c:pt idx="19351">
                  <c:v>1.0412164032459301E-2</c:v>
                </c:pt>
                <c:pt idx="19352">
                  <c:v>1.0412396863102901E-2</c:v>
                </c:pt>
                <c:pt idx="19353">
                  <c:v>1.0412096977233901E-2</c:v>
                </c:pt>
                <c:pt idx="19354">
                  <c:v>1.04119805619121E-2</c:v>
                </c:pt>
                <c:pt idx="19355">
                  <c:v>1.0412074625492099E-2</c:v>
                </c:pt>
                <c:pt idx="19356">
                  <c:v>1.04117467999458E-2</c:v>
                </c:pt>
                <c:pt idx="19357">
                  <c:v>1.04118278250098E-2</c:v>
                </c:pt>
                <c:pt idx="19358">
                  <c:v>1.04116946458817E-2</c:v>
                </c:pt>
                <c:pt idx="19359">
                  <c:v>1.04115307331085E-2</c:v>
                </c:pt>
                <c:pt idx="19360">
                  <c:v>1.04115819558501E-2</c:v>
                </c:pt>
                <c:pt idx="19361">
                  <c:v>1.0411358438432199E-2</c:v>
                </c:pt>
                <c:pt idx="19362">
                  <c:v>1.04113388806582E-2</c:v>
                </c:pt>
                <c:pt idx="19363">
                  <c:v>1.04112643748522E-2</c:v>
                </c:pt>
                <c:pt idx="19364">
                  <c:v>1.04111097753048E-2</c:v>
                </c:pt>
                <c:pt idx="19365">
                  <c:v>1.0411121882498301E-2</c:v>
                </c:pt>
                <c:pt idx="19366">
                  <c:v>1.0410986840725001E-2</c:v>
                </c:pt>
                <c:pt idx="19367">
                  <c:v>1.04109290987253E-2</c:v>
                </c:pt>
                <c:pt idx="19368">
                  <c:v>1.04108946397901E-2</c:v>
                </c:pt>
                <c:pt idx="19369">
                  <c:v>1.04107707738876E-2</c:v>
                </c:pt>
                <c:pt idx="19370">
                  <c:v>1.0410758666694201E-2</c:v>
                </c:pt>
                <c:pt idx="19371">
                  <c:v>1.0410675778984999E-2</c:v>
                </c:pt>
                <c:pt idx="19372">
                  <c:v>1.0410604067146801E-2</c:v>
                </c:pt>
                <c:pt idx="19373">
                  <c:v>1.04105761274695E-2</c:v>
                </c:pt>
                <c:pt idx="19374">
                  <c:v>1.0410481132566899E-2</c:v>
                </c:pt>
                <c:pt idx="19375">
                  <c:v>1.0410423390567299E-2</c:v>
                </c:pt>
                <c:pt idx="19376">
                  <c:v>1.04103246703744E-2</c:v>
                </c:pt>
                <c:pt idx="19377">
                  <c:v>1.0410217568278301E-2</c:v>
                </c:pt>
                <c:pt idx="19378">
                  <c:v>1.04101495817304E-2</c:v>
                </c:pt>
                <c:pt idx="19379">
                  <c:v>1.04100415483117E-2</c:v>
                </c:pt>
                <c:pt idx="19380">
                  <c:v>1.04099782183766E-2</c:v>
                </c:pt>
                <c:pt idx="19381">
                  <c:v>1.04099176824093E-2</c:v>
                </c:pt>
                <c:pt idx="19382">
                  <c:v>1.0409845970570999E-2</c:v>
                </c:pt>
                <c:pt idx="19383">
                  <c:v>1.0409802198409999E-2</c:v>
                </c:pt>
                <c:pt idx="19384">
                  <c:v>1.04097323492169E-2</c:v>
                </c:pt>
                <c:pt idx="19385">
                  <c:v>1.0409670881927E-2</c:v>
                </c:pt>
                <c:pt idx="19386">
                  <c:v>1.04096075519919E-2</c:v>
                </c:pt>
                <c:pt idx="19387">
                  <c:v>1.0409538634121401E-2</c:v>
                </c:pt>
                <c:pt idx="19388">
                  <c:v>1.04094799607992E-2</c:v>
                </c:pt>
                <c:pt idx="19389">
                  <c:v>1.0409417562186701E-2</c:v>
                </c:pt>
                <c:pt idx="19390">
                  <c:v>1.04093626141548E-2</c:v>
                </c:pt>
                <c:pt idx="19391">
                  <c:v>1.04093151167035E-2</c:v>
                </c:pt>
                <c:pt idx="19392">
                  <c:v>1.0409263893961899E-2</c:v>
                </c:pt>
                <c:pt idx="19393">
                  <c:v>1.0409233160316901E-2</c:v>
                </c:pt>
                <c:pt idx="19394">
                  <c:v>1.04091875255108E-2</c:v>
                </c:pt>
                <c:pt idx="19395">
                  <c:v>1.04091465473175E-2</c:v>
                </c:pt>
                <c:pt idx="19396">
                  <c:v>1.0409119538962799E-2</c:v>
                </c:pt>
                <c:pt idx="19397">
                  <c:v>1.0409074835479299E-2</c:v>
                </c:pt>
                <c:pt idx="19398">
                  <c:v>1.04090431705117E-2</c:v>
                </c:pt>
                <c:pt idx="19399">
                  <c:v>1.0409010574221601E-2</c:v>
                </c:pt>
                <c:pt idx="19400">
                  <c:v>1.04089733213186E-2</c:v>
                </c:pt>
                <c:pt idx="19401">
                  <c:v>1.0408950038254299E-2</c:v>
                </c:pt>
                <c:pt idx="19402">
                  <c:v>1.0408912785351301E-2</c:v>
                </c:pt>
                <c:pt idx="19403">
                  <c:v>1.04088885709643E-2</c:v>
                </c:pt>
                <c:pt idx="19404">
                  <c:v>1.04088643565774E-2</c:v>
                </c:pt>
                <c:pt idx="19405">
                  <c:v>1.04088401421905E-2</c:v>
                </c:pt>
                <c:pt idx="19406">
                  <c:v>1.0408813133835799E-2</c:v>
                </c:pt>
                <c:pt idx="19407">
                  <c:v>1.0408788919448899E-2</c:v>
                </c:pt>
                <c:pt idx="19408">
                  <c:v>1.04087712243199E-2</c:v>
                </c:pt>
                <c:pt idx="19409">
                  <c:v>1.0408753529191E-2</c:v>
                </c:pt>
                <c:pt idx="19410">
                  <c:v>1.04087265208364E-2</c:v>
                </c:pt>
                <c:pt idx="19411">
                  <c:v>1.0408705100417101E-2</c:v>
                </c:pt>
                <c:pt idx="19412">
                  <c:v>1.0408684611320501E-2</c:v>
                </c:pt>
                <c:pt idx="19413">
                  <c:v>1.04086669161916E-2</c:v>
                </c:pt>
                <c:pt idx="19414">
                  <c:v>1.04086501523852E-2</c:v>
                </c:pt>
                <c:pt idx="19415">
                  <c:v>1.04086296632886E-2</c:v>
                </c:pt>
                <c:pt idx="19416">
                  <c:v>1.0408617556095101E-2</c:v>
                </c:pt>
                <c:pt idx="19417">
                  <c:v>1.04085989296436E-2</c:v>
                </c:pt>
                <c:pt idx="19418">
                  <c:v>1.04085858911276E-2</c:v>
                </c:pt>
                <c:pt idx="19419">
                  <c:v>1.04085747152567E-2</c:v>
                </c:pt>
                <c:pt idx="19420">
                  <c:v>1.04085579514504E-2</c:v>
                </c:pt>
                <c:pt idx="19421">
                  <c:v>1.04085449129343E-2</c:v>
                </c:pt>
                <c:pt idx="19422">
                  <c:v>1.04085328057408E-2</c:v>
                </c:pt>
                <c:pt idx="19423">
                  <c:v>1.0408523492515099E-2</c:v>
                </c:pt>
                <c:pt idx="19424">
                  <c:v>1.0408509522676501E-2</c:v>
                </c:pt>
                <c:pt idx="19425">
                  <c:v>1.0408503003418499E-2</c:v>
                </c:pt>
                <c:pt idx="19426">
                  <c:v>1.0408483445644399E-2</c:v>
                </c:pt>
                <c:pt idx="19427">
                  <c:v>1.04084853082895E-2</c:v>
                </c:pt>
                <c:pt idx="19428">
                  <c:v>1.04084732010961E-2</c:v>
                </c:pt>
                <c:pt idx="19429">
                  <c:v>1.04084610939026E-2</c:v>
                </c:pt>
                <c:pt idx="19430">
                  <c:v>1.04084545746446E-2</c:v>
                </c:pt>
                <c:pt idx="19431">
                  <c:v>1.04084480553865E-2</c:v>
                </c:pt>
                <c:pt idx="19432">
                  <c:v>1.0408439673483399E-2</c:v>
                </c:pt>
                <c:pt idx="19433">
                  <c:v>1.04084312915802E-2</c:v>
                </c:pt>
                <c:pt idx="19434">
                  <c:v>1.04084275662899E-2</c:v>
                </c:pt>
                <c:pt idx="19435">
                  <c:v>1.0408419184386701E-2</c:v>
                </c:pt>
                <c:pt idx="19436">
                  <c:v>1.04084117338061E-2</c:v>
                </c:pt>
                <c:pt idx="19437">
                  <c:v>1.04084080085158E-2</c:v>
                </c:pt>
                <c:pt idx="19438">
                  <c:v>1.04084042832255E-2</c:v>
                </c:pt>
                <c:pt idx="19439">
                  <c:v>1.0408393107354599E-2</c:v>
                </c:pt>
                <c:pt idx="19440">
                  <c:v>1.04083875194192E-2</c:v>
                </c:pt>
                <c:pt idx="19441">
                  <c:v>1.04083837941289E-2</c:v>
                </c:pt>
                <c:pt idx="19442">
                  <c:v>1.0408379137515999E-2</c:v>
                </c:pt>
                <c:pt idx="19443">
                  <c:v>1.04083763435483E-2</c:v>
                </c:pt>
                <c:pt idx="19444">
                  <c:v>1.0408371686935401E-2</c:v>
                </c:pt>
                <c:pt idx="19445">
                  <c:v>1.04083633050323E-2</c:v>
                </c:pt>
                <c:pt idx="19446">
                  <c:v>1.0408358648419399E-2</c:v>
                </c:pt>
                <c:pt idx="19447">
                  <c:v>1.04083558544517E-2</c:v>
                </c:pt>
                <c:pt idx="19448">
                  <c:v>1.0408354923129101E-2</c:v>
                </c:pt>
                <c:pt idx="19449">
                  <c:v>1.04083521291614E-2</c:v>
                </c:pt>
                <c:pt idx="19450">
                  <c:v>1.0408349335193599E-2</c:v>
                </c:pt>
                <c:pt idx="19451">
                  <c:v>1.0408345609903299E-2</c:v>
                </c:pt>
                <c:pt idx="19452">
                  <c:v>1.04083437472582E-2</c:v>
                </c:pt>
                <c:pt idx="19453">
                  <c:v>1.04083400219679E-2</c:v>
                </c:pt>
                <c:pt idx="19454">
                  <c:v>1.0408339090645299E-2</c:v>
                </c:pt>
                <c:pt idx="19455">
                  <c:v>1.04083325713873E-2</c:v>
                </c:pt>
                <c:pt idx="19456">
                  <c:v>1.04083335027099E-2</c:v>
                </c:pt>
                <c:pt idx="19457">
                  <c:v>1.0408331640064701E-2</c:v>
                </c:pt>
                <c:pt idx="19458">
                  <c:v>1.0408327914774401E-2</c:v>
                </c:pt>
                <c:pt idx="19459">
                  <c:v>1.04083241894841E-2</c:v>
                </c:pt>
                <c:pt idx="19460">
                  <c:v>1.0408321395516401E-2</c:v>
                </c:pt>
                <c:pt idx="19461">
                  <c:v>1.04083232581615E-2</c:v>
                </c:pt>
                <c:pt idx="19462">
                  <c:v>1.0408321395516401E-2</c:v>
                </c:pt>
                <c:pt idx="19463">
                  <c:v>1.0408317670226101E-2</c:v>
                </c:pt>
                <c:pt idx="19464">
                  <c:v>1.04083139449358E-2</c:v>
                </c:pt>
                <c:pt idx="19465">
                  <c:v>1.04083120822907E-2</c:v>
                </c:pt>
                <c:pt idx="19466">
                  <c:v>1.04083120822907E-2</c:v>
                </c:pt>
                <c:pt idx="19467">
                  <c:v>1.04083120822907E-2</c:v>
                </c:pt>
                <c:pt idx="19468">
                  <c:v>1.04083102196455E-2</c:v>
                </c:pt>
                <c:pt idx="19469">
                  <c:v>1.0408305563032599E-2</c:v>
                </c:pt>
                <c:pt idx="19470">
                  <c:v>1.04083064943552E-2</c:v>
                </c:pt>
                <c:pt idx="19471">
                  <c:v>1.04083092883229E-2</c:v>
                </c:pt>
                <c:pt idx="19472">
                  <c:v>1.0408304631710099E-2</c:v>
                </c:pt>
                <c:pt idx="19473">
                  <c:v>1.0408304631710099E-2</c:v>
                </c:pt>
                <c:pt idx="19474">
                  <c:v>1.0408301837742299E-2</c:v>
                </c:pt>
                <c:pt idx="19475">
                  <c:v>1.04082962498069E-2</c:v>
                </c:pt>
                <c:pt idx="19476">
                  <c:v>1.0408300906419801E-2</c:v>
                </c:pt>
                <c:pt idx="19477">
                  <c:v>1.04082999750972E-2</c:v>
                </c:pt>
                <c:pt idx="19478">
                  <c:v>1.04082999750972E-2</c:v>
                </c:pt>
                <c:pt idx="19479">
                  <c:v>1.0408301837742299E-2</c:v>
                </c:pt>
                <c:pt idx="19480">
                  <c:v>1.0408298112452001E-2</c:v>
                </c:pt>
                <c:pt idx="19481">
                  <c:v>1.04082962498069E-2</c:v>
                </c:pt>
                <c:pt idx="19482">
                  <c:v>1.04082925245166E-2</c:v>
                </c:pt>
                <c:pt idx="19483">
                  <c:v>1.04082962498069E-2</c:v>
                </c:pt>
                <c:pt idx="19484">
                  <c:v>1.04082943871617E-2</c:v>
                </c:pt>
                <c:pt idx="19485">
                  <c:v>1.04082934558392E-2</c:v>
                </c:pt>
                <c:pt idx="19486">
                  <c:v>1.04082943871617E-2</c:v>
                </c:pt>
                <c:pt idx="19487">
                  <c:v>1.04082897305489E-2</c:v>
                </c:pt>
                <c:pt idx="19488">
                  <c:v>1.04082925245166E-2</c:v>
                </c:pt>
                <c:pt idx="19489">
                  <c:v>1.04082925245166E-2</c:v>
                </c:pt>
                <c:pt idx="19490">
                  <c:v>1.0408291593193999E-2</c:v>
                </c:pt>
                <c:pt idx="19491">
                  <c:v>1.04082860052586E-2</c:v>
                </c:pt>
                <c:pt idx="19492">
                  <c:v>1.04082887992263E-2</c:v>
                </c:pt>
                <c:pt idx="19493">
                  <c:v>1.0408287867903701E-2</c:v>
                </c:pt>
                <c:pt idx="19494">
                  <c:v>1.04082925245166E-2</c:v>
                </c:pt>
                <c:pt idx="19495">
                  <c:v>1.04082869365811E-2</c:v>
                </c:pt>
                <c:pt idx="19496">
                  <c:v>1.0408287867903701E-2</c:v>
                </c:pt>
                <c:pt idx="19497">
                  <c:v>1.0408287867903701E-2</c:v>
                </c:pt>
                <c:pt idx="19498">
                  <c:v>1.04082887992263E-2</c:v>
                </c:pt>
                <c:pt idx="19499">
                  <c:v>1.04082906618714E-2</c:v>
                </c:pt>
                <c:pt idx="19500">
                  <c:v>1.0408285073935999E-2</c:v>
                </c:pt>
                <c:pt idx="19501">
                  <c:v>1.04082897305489E-2</c:v>
                </c:pt>
                <c:pt idx="19502">
                  <c:v>1.04082869365811E-2</c:v>
                </c:pt>
                <c:pt idx="19503">
                  <c:v>1.0408285073935999E-2</c:v>
                </c:pt>
                <c:pt idx="19504">
                  <c:v>1.0408284142613401E-2</c:v>
                </c:pt>
                <c:pt idx="19505">
                  <c:v>1.0408284142613401E-2</c:v>
                </c:pt>
                <c:pt idx="19506">
                  <c:v>1.0408287867903701E-2</c:v>
                </c:pt>
                <c:pt idx="19507">
                  <c:v>1.0408287867903701E-2</c:v>
                </c:pt>
                <c:pt idx="19508">
                  <c:v>1.04082860052586E-2</c:v>
                </c:pt>
                <c:pt idx="19509">
                  <c:v>1.04082794860005E-2</c:v>
                </c:pt>
                <c:pt idx="19510">
                  <c:v>1.04082832112908E-2</c:v>
                </c:pt>
                <c:pt idx="19511">
                  <c:v>1.0408287867903701E-2</c:v>
                </c:pt>
                <c:pt idx="19512">
                  <c:v>1.0408284142613401E-2</c:v>
                </c:pt>
                <c:pt idx="19513">
                  <c:v>1.0408285073935999E-2</c:v>
                </c:pt>
                <c:pt idx="19514">
                  <c:v>1.04082860052586E-2</c:v>
                </c:pt>
                <c:pt idx="19515">
                  <c:v>1.04082822799683E-2</c:v>
                </c:pt>
                <c:pt idx="19516">
                  <c:v>1.0408284142613401E-2</c:v>
                </c:pt>
                <c:pt idx="19517">
                  <c:v>1.04082822799683E-2</c:v>
                </c:pt>
                <c:pt idx="19518">
                  <c:v>1.0408284142613401E-2</c:v>
                </c:pt>
                <c:pt idx="19519">
                  <c:v>1.0408284142613401E-2</c:v>
                </c:pt>
                <c:pt idx="19520">
                  <c:v>1.0408284142613401E-2</c:v>
                </c:pt>
                <c:pt idx="19521">
                  <c:v>1.0408284142613401E-2</c:v>
                </c:pt>
                <c:pt idx="19522">
                  <c:v>1.0408284142613401E-2</c:v>
                </c:pt>
                <c:pt idx="19523">
                  <c:v>1.04082822799683E-2</c:v>
                </c:pt>
                <c:pt idx="19524">
                  <c:v>1.04082832112908E-2</c:v>
                </c:pt>
                <c:pt idx="19525">
                  <c:v>1.0408284142613401E-2</c:v>
                </c:pt>
                <c:pt idx="19526">
                  <c:v>1.04082822799683E-2</c:v>
                </c:pt>
                <c:pt idx="19527">
                  <c:v>1.04082822799683E-2</c:v>
                </c:pt>
                <c:pt idx="19528">
                  <c:v>1.0408277623355401E-2</c:v>
                </c:pt>
                <c:pt idx="19529">
                  <c:v>1.0408281348645699E-2</c:v>
                </c:pt>
                <c:pt idx="19530">
                  <c:v>1.0408281348645699E-2</c:v>
                </c:pt>
                <c:pt idx="19531">
                  <c:v>1.0408281348645699E-2</c:v>
                </c:pt>
                <c:pt idx="19532">
                  <c:v>1.04082804173231E-2</c:v>
                </c:pt>
                <c:pt idx="19533">
                  <c:v>1.04082804173231E-2</c:v>
                </c:pt>
                <c:pt idx="19534">
                  <c:v>1.04082822799683E-2</c:v>
                </c:pt>
                <c:pt idx="19535">
                  <c:v>1.04082804173231E-2</c:v>
                </c:pt>
                <c:pt idx="19536">
                  <c:v>1.0408284142613401E-2</c:v>
                </c:pt>
                <c:pt idx="19537">
                  <c:v>1.0408281348645699E-2</c:v>
                </c:pt>
                <c:pt idx="19538">
                  <c:v>1.0408281348645699E-2</c:v>
                </c:pt>
                <c:pt idx="19539">
                  <c:v>1.04082832112908E-2</c:v>
                </c:pt>
                <c:pt idx="19540">
                  <c:v>1.04082804173231E-2</c:v>
                </c:pt>
                <c:pt idx="19541">
                  <c:v>1.04082804173231E-2</c:v>
                </c:pt>
                <c:pt idx="19542">
                  <c:v>1.0408281348645699E-2</c:v>
                </c:pt>
                <c:pt idx="19543">
                  <c:v>1.04082804173231E-2</c:v>
                </c:pt>
                <c:pt idx="19544">
                  <c:v>1.04082766920328E-2</c:v>
                </c:pt>
                <c:pt idx="19545">
                  <c:v>1.04082822799683E-2</c:v>
                </c:pt>
                <c:pt idx="19546">
                  <c:v>1.0408278554678E-2</c:v>
                </c:pt>
                <c:pt idx="19547">
                  <c:v>1.04082804173231E-2</c:v>
                </c:pt>
                <c:pt idx="19548">
                  <c:v>1.0408281348645699E-2</c:v>
                </c:pt>
                <c:pt idx="19549">
                  <c:v>1.0408277623355401E-2</c:v>
                </c:pt>
                <c:pt idx="19550">
                  <c:v>1.0408284142613401E-2</c:v>
                </c:pt>
                <c:pt idx="19551">
                  <c:v>1.0408284142613401E-2</c:v>
                </c:pt>
                <c:pt idx="19552">
                  <c:v>1.0408278554678E-2</c:v>
                </c:pt>
                <c:pt idx="19553">
                  <c:v>1.0408278554678E-2</c:v>
                </c:pt>
                <c:pt idx="19554">
                  <c:v>1.0408284142613401E-2</c:v>
                </c:pt>
                <c:pt idx="19555">
                  <c:v>1.04082822799683E-2</c:v>
                </c:pt>
                <c:pt idx="19556">
                  <c:v>1.04082794860005E-2</c:v>
                </c:pt>
                <c:pt idx="19557">
                  <c:v>1.04082804173231E-2</c:v>
                </c:pt>
                <c:pt idx="19558">
                  <c:v>1.04082804173231E-2</c:v>
                </c:pt>
                <c:pt idx="19559">
                  <c:v>1.0408277623355401E-2</c:v>
                </c:pt>
                <c:pt idx="19560">
                  <c:v>1.0408278554678E-2</c:v>
                </c:pt>
                <c:pt idx="19561">
                  <c:v>1.04082804173231E-2</c:v>
                </c:pt>
                <c:pt idx="19562">
                  <c:v>1.0408281348645699E-2</c:v>
                </c:pt>
                <c:pt idx="19563">
                  <c:v>1.04082804173231E-2</c:v>
                </c:pt>
                <c:pt idx="19564">
                  <c:v>1.04082794860005E-2</c:v>
                </c:pt>
                <c:pt idx="19565">
                  <c:v>1.0408278554678E-2</c:v>
                </c:pt>
                <c:pt idx="19566">
                  <c:v>1.04082832112908E-2</c:v>
                </c:pt>
                <c:pt idx="19567">
                  <c:v>1.04082804173231E-2</c:v>
                </c:pt>
                <c:pt idx="19568">
                  <c:v>1.04082794860005E-2</c:v>
                </c:pt>
                <c:pt idx="19569">
                  <c:v>1.04082766920328E-2</c:v>
                </c:pt>
                <c:pt idx="19570">
                  <c:v>6.9276057183742497E-3</c:v>
                </c:pt>
                <c:pt idx="19571">
                  <c:v>4.8977658152580296E-3</c:v>
                </c:pt>
                <c:pt idx="19572">
                  <c:v>2.87397997453809E-3</c:v>
                </c:pt>
                <c:pt idx="19573">
                  <c:v>2.49300478026271E-3</c:v>
                </c:pt>
                <c:pt idx="19574">
                  <c:v>3.6692484281957202E-3</c:v>
                </c:pt>
                <c:pt idx="19575">
                  <c:v>4.7010793350637002E-3</c:v>
                </c:pt>
                <c:pt idx="19576">
                  <c:v>4.3392395600676502E-3</c:v>
                </c:pt>
                <c:pt idx="19577">
                  <c:v>3.0647767707705502E-3</c:v>
                </c:pt>
                <c:pt idx="19578">
                  <c:v>2.1450896747410302E-3</c:v>
                </c:pt>
                <c:pt idx="19579">
                  <c:v>2.2480152547359501E-3</c:v>
                </c:pt>
                <c:pt idx="19580">
                  <c:v>2.8872913680970699E-3</c:v>
                </c:pt>
                <c:pt idx="19581">
                  <c:v>3.2951757311821001E-3</c:v>
                </c:pt>
                <c:pt idx="19582">
                  <c:v>3.0837596859782899E-3</c:v>
                </c:pt>
                <c:pt idx="19583">
                  <c:v>2.4690579157322702E-3</c:v>
                </c:pt>
                <c:pt idx="19584">
                  <c:v>1.96905760094523E-3</c:v>
                </c:pt>
                <c:pt idx="19585">
                  <c:v>1.91832729615271E-3</c:v>
                </c:pt>
                <c:pt idx="19586">
                  <c:v>2.1924362517893301E-3</c:v>
                </c:pt>
                <c:pt idx="19587">
                  <c:v>2.3811578284949099E-3</c:v>
                </c:pt>
                <c:pt idx="19588">
                  <c:v>2.2349331993609702E-3</c:v>
                </c:pt>
                <c:pt idx="19589">
                  <c:v>1.82751438114792E-3</c:v>
                </c:pt>
                <c:pt idx="19590">
                  <c:v>1.45860644988716E-3</c:v>
                </c:pt>
                <c:pt idx="19591">
                  <c:v>1.31363444961608E-3</c:v>
                </c:pt>
                <c:pt idx="19592">
                  <c:v>1.3562851818278399E-3</c:v>
                </c:pt>
                <c:pt idx="19593">
                  <c:v>1.53177813626826E-3</c:v>
                </c:pt>
                <c:pt idx="19594">
                  <c:v>1.3834548881277401E-3</c:v>
                </c:pt>
                <c:pt idx="19595">
                  <c:v>8.73678538482636E-4</c:v>
                </c:pt>
                <c:pt idx="19596">
                  <c:v>8.3124486263841401E-4</c:v>
                </c:pt>
                <c:pt idx="19597">
                  <c:v>9.9609245080500798E-4</c:v>
                </c:pt>
                <c:pt idx="19598">
                  <c:v>9.9141302052885294E-4</c:v>
                </c:pt>
                <c:pt idx="19599">
                  <c:v>7.0389069151133299E-4</c:v>
                </c:pt>
                <c:pt idx="19600">
                  <c:v>9.0749171795323502E-4</c:v>
                </c:pt>
                <c:pt idx="19601">
                  <c:v>5.2589440019801302E-4</c:v>
                </c:pt>
                <c:pt idx="19602">
                  <c:v>5.4430094314739097E-4</c:v>
                </c:pt>
                <c:pt idx="19603">
                  <c:v>5.0495303003117399E-4</c:v>
                </c:pt>
                <c:pt idx="19604">
                  <c:v>3.7477427395060702E-4</c:v>
                </c:pt>
                <c:pt idx="19605">
                  <c:v>3.4886729554273199E-4</c:v>
                </c:pt>
                <c:pt idx="19606">
                  <c:v>4.0141359204426402E-4</c:v>
                </c:pt>
                <c:pt idx="19607">
                  <c:v>2.9542989796027498E-4</c:v>
                </c:pt>
                <c:pt idx="19608">
                  <c:v>3.0053369118832101E-4</c:v>
                </c:pt>
                <c:pt idx="19609">
                  <c:v>2.6445247931405902E-4</c:v>
                </c:pt>
                <c:pt idx="19610">
                  <c:v>1.60904688527808E-4</c:v>
                </c:pt>
                <c:pt idx="19611">
                  <c:v>1.9815361883956901E-4</c:v>
                </c:pt>
                <c:pt idx="19612">
                  <c:v>9.9323478934820701E-5</c:v>
                </c:pt>
                <c:pt idx="19613">
                  <c:v>1.408401876688E-4</c:v>
                </c:pt>
                <c:pt idx="19614">
                  <c:v>8.8554581452626694E-5</c:v>
                </c:pt>
                <c:pt idx="19615">
                  <c:v>1.4707827358506601E-4</c:v>
                </c:pt>
                <c:pt idx="19616">
                  <c:v>8.3916784205939594E-5</c:v>
                </c:pt>
                <c:pt idx="19617">
                  <c:v>1.03850768937264E-4</c:v>
                </c:pt>
                <c:pt idx="19618">
                  <c:v>6.10056558798533E-5</c:v>
                </c:pt>
                <c:pt idx="19619">
                  <c:v>6.6542961576487896E-5</c:v>
                </c:pt>
                <c:pt idx="19620">
                  <c:v>5.6344702898059E-5</c:v>
                </c:pt>
                <c:pt idx="19621">
                  <c:v>4.6644629037473398E-5</c:v>
                </c:pt>
                <c:pt idx="19622">
                  <c:v>6.0463429690571502E-5</c:v>
                </c:pt>
                <c:pt idx="19623">
                  <c:v>4.2426105210324797E-5</c:v>
                </c:pt>
                <c:pt idx="19624">
                  <c:v>6.1490711232181598E-5</c:v>
                </c:pt>
                <c:pt idx="19625">
                  <c:v>3.9014110370772E-5</c:v>
                </c:pt>
                <c:pt idx="19626">
                  <c:v>5.2153482101857703E-5</c:v>
                </c:pt>
                <c:pt idx="19627">
                  <c:v>3.1975789170246598E-5</c:v>
                </c:pt>
                <c:pt idx="19628">
                  <c:v>4.1046016121981699E-5</c:v>
                </c:pt>
                <c:pt idx="19629">
                  <c:v>2.8234353521838801E-5</c:v>
                </c:pt>
                <c:pt idx="19630">
                  <c:v>3.6860983527731103E-5</c:v>
                </c:pt>
                <c:pt idx="19631">
                  <c:v>3.3303873351542299E-5</c:v>
                </c:pt>
                <c:pt idx="19632">
                  <c:v>3.5145731089869501E-5</c:v>
                </c:pt>
                <c:pt idx="19633">
                  <c:v>3.1889641832094599E-5</c:v>
                </c:pt>
                <c:pt idx="19634">
                  <c:v>2.7663703804137199E-5</c:v>
                </c:pt>
                <c:pt idx="19635">
                  <c:v>2.97809601761401E-5</c:v>
                </c:pt>
                <c:pt idx="19636">
                  <c:v>2.4470307835144898E-5</c:v>
                </c:pt>
                <c:pt idx="19637">
                  <c:v>2.5314633603556999E-5</c:v>
                </c:pt>
                <c:pt idx="19638">
                  <c:v>2.2537627955898598E-5</c:v>
                </c:pt>
                <c:pt idx="19639">
                  <c:v>2.3537479137303301E-5</c:v>
                </c:pt>
                <c:pt idx="19640">
                  <c:v>2.3078915546648201E-5</c:v>
                </c:pt>
                <c:pt idx="19641">
                  <c:v>2.4322907847818001E-5</c:v>
                </c:pt>
                <c:pt idx="19642">
                  <c:v>2.2841228201286901E-5</c:v>
                </c:pt>
                <c:pt idx="19643">
                  <c:v>2.3963186322362199E-5</c:v>
                </c:pt>
                <c:pt idx="19644">
                  <c:v>2.2031133994460099E-5</c:v>
                </c:pt>
                <c:pt idx="19645">
                  <c:v>2.3211459847516401E-5</c:v>
                </c:pt>
                <c:pt idx="19646">
                  <c:v>2.1786068828078E-5</c:v>
                </c:pt>
                <c:pt idx="19647">
                  <c:v>2.3115215299185399E-5</c:v>
                </c:pt>
                <c:pt idx="19648">
                  <c:v>2.23317074414808E-5</c:v>
                </c:pt>
                <c:pt idx="19649">
                  <c:v>2.3298489395529001E-5</c:v>
                </c:pt>
                <c:pt idx="19650">
                  <c:v>2.2750999050913399E-5</c:v>
                </c:pt>
                <c:pt idx="19651">
                  <c:v>2.3012660676613399E-5</c:v>
                </c:pt>
                <c:pt idx="19652">
                  <c:v>2.2610414816881499E-5</c:v>
                </c:pt>
                <c:pt idx="19653">
                  <c:v>2.2422782421927002E-5</c:v>
                </c:pt>
                <c:pt idx="19654">
                  <c:v>2.23664283112157E-5</c:v>
                </c:pt>
                <c:pt idx="19655">
                  <c:v>2.20869496843079E-5</c:v>
                </c:pt>
                <c:pt idx="19656">
                  <c:v>2.2346159312291999E-5</c:v>
                </c:pt>
                <c:pt idx="19657">
                  <c:v>2.20192432607291E-5</c:v>
                </c:pt>
                <c:pt idx="19658">
                  <c:v>2.23134084080812E-5</c:v>
                </c:pt>
                <c:pt idx="19659">
                  <c:v>2.1883310182602101E-5</c:v>
                </c:pt>
                <c:pt idx="19660">
                  <c:v>2.2057200112612901E-5</c:v>
                </c:pt>
                <c:pt idx="19661">
                  <c:v>2.16349435504526E-5</c:v>
                </c:pt>
                <c:pt idx="19662">
                  <c:v>2.1748302970081602E-5</c:v>
                </c:pt>
                <c:pt idx="19663">
                  <c:v>2.1487188860192001E-5</c:v>
                </c:pt>
                <c:pt idx="19664">
                  <c:v>2.1587229639408199E-5</c:v>
                </c:pt>
                <c:pt idx="19665">
                  <c:v>2.14865267480491E-5</c:v>
                </c:pt>
                <c:pt idx="19666">
                  <c:v>2.1515854314202399E-5</c:v>
                </c:pt>
                <c:pt idx="19667">
                  <c:v>2.1480884242919301E-5</c:v>
                </c:pt>
                <c:pt idx="19668">
                  <c:v>2.14065566979116E-5</c:v>
                </c:pt>
                <c:pt idx="19669">
                  <c:v>2.1399446268333098E-5</c:v>
                </c:pt>
                <c:pt idx="19670">
                  <c:v>2.12799441214884E-5</c:v>
                </c:pt>
                <c:pt idx="19671">
                  <c:v>2.1318188373697901E-5</c:v>
                </c:pt>
                <c:pt idx="19672">
                  <c:v>2.1217303583398499E-5</c:v>
                </c:pt>
                <c:pt idx="19673">
                  <c:v>2.12853374250699E-5</c:v>
                </c:pt>
                <c:pt idx="19674">
                  <c:v>2.1205964003456801E-5</c:v>
                </c:pt>
                <c:pt idx="19675">
                  <c:v>2.12545528484043E-5</c:v>
                </c:pt>
                <c:pt idx="19676">
                  <c:v>2.1180792828090499E-5</c:v>
                </c:pt>
                <c:pt idx="19677">
                  <c:v>2.1190300685702799E-5</c:v>
                </c:pt>
                <c:pt idx="19678">
                  <c:v>2.1133368136361201E-5</c:v>
                </c:pt>
                <c:pt idx="19679">
                  <c:v>2.1122465113876401E-5</c:v>
                </c:pt>
                <c:pt idx="19680">
                  <c:v>2.1099738660268499E-5</c:v>
                </c:pt>
                <c:pt idx="19681">
                  <c:v>2.10838043130934E-5</c:v>
                </c:pt>
                <c:pt idx="19682">
                  <c:v>2.10873349715257E-5</c:v>
                </c:pt>
                <c:pt idx="19683">
                  <c:v>2.1063122403575101E-5</c:v>
                </c:pt>
                <c:pt idx="19684">
                  <c:v>2.1071826267871101E-5</c:v>
                </c:pt>
                <c:pt idx="19685">
                  <c:v>2.10389462154126E-5</c:v>
                </c:pt>
                <c:pt idx="19686">
                  <c:v>2.10458783840295E-5</c:v>
                </c:pt>
                <c:pt idx="19687">
                  <c:v>2.1016228856751699E-5</c:v>
                </c:pt>
                <c:pt idx="19688">
                  <c:v>2.1024246962042502E-5</c:v>
                </c:pt>
                <c:pt idx="19689">
                  <c:v>2.1007432223996198E-5</c:v>
                </c:pt>
                <c:pt idx="19690">
                  <c:v>2.1015302991145301E-5</c:v>
                </c:pt>
                <c:pt idx="19691">
                  <c:v>2.1008407202316401E-5</c:v>
                </c:pt>
                <c:pt idx="19692">
                  <c:v>2.1009636839153201E-5</c:v>
                </c:pt>
                <c:pt idx="19693">
                  <c:v>2.10068537853658E-5</c:v>
                </c:pt>
                <c:pt idx="19694">
                  <c:v>2.1001000277465199E-5</c:v>
                </c:pt>
                <c:pt idx="19695">
                  <c:v>2.1001516870455799E-5</c:v>
                </c:pt>
                <c:pt idx="19696">
                  <c:v>2.0994339138269401E-5</c:v>
                </c:pt>
                <c:pt idx="19697">
                  <c:v>2.0998679246986298E-5</c:v>
                </c:pt>
                <c:pt idx="19698">
                  <c:v>2.09929094125982E-5</c:v>
                </c:pt>
                <c:pt idx="19699">
                  <c:v>2.0998229956603599E-5</c:v>
                </c:pt>
                <c:pt idx="19700">
                  <c:v>2.0993538782931902E-5</c:v>
                </c:pt>
                <c:pt idx="19701">
                  <c:v>2.0996361854486201E-5</c:v>
                </c:pt>
                <c:pt idx="19702">
                  <c:v>2.0992563804611601E-5</c:v>
                </c:pt>
                <c:pt idx="19703">
                  <c:v>2.0992636564187699E-5</c:v>
                </c:pt>
                <c:pt idx="19704">
                  <c:v>2.0990682969568301E-5</c:v>
                </c:pt>
                <c:pt idx="19705">
                  <c:v>2.0989853510400301E-5</c:v>
                </c:pt>
                <c:pt idx="19706">
                  <c:v>2.0990324628655799E-5</c:v>
                </c:pt>
                <c:pt idx="19707">
                  <c:v>2.09891350095859E-5</c:v>
                </c:pt>
                <c:pt idx="19708">
                  <c:v>2.09906156669604E-5</c:v>
                </c:pt>
                <c:pt idx="19709">
                  <c:v>2.0988780306652198E-5</c:v>
                </c:pt>
                <c:pt idx="19710">
                  <c:v>2.09900990739698E-5</c:v>
                </c:pt>
                <c:pt idx="19711">
                  <c:v>2.0988100004615299E-5</c:v>
                </c:pt>
                <c:pt idx="19712">
                  <c:v>2.09890713449568E-5</c:v>
                </c:pt>
                <c:pt idx="19713">
                  <c:v>2.0987778043490801E-5</c:v>
                </c:pt>
                <c:pt idx="19714">
                  <c:v>2.09885965887224E-5</c:v>
                </c:pt>
                <c:pt idx="19715">
                  <c:v>2.0988352844142399E-5</c:v>
                </c:pt>
                <c:pt idx="19716">
                  <c:v>2.0988527467125099E-5</c:v>
                </c:pt>
                <c:pt idx="19717">
                  <c:v>2.0988696633139601E-5</c:v>
                </c:pt>
                <c:pt idx="19718">
                  <c:v>2.09886056836694E-5</c:v>
                </c:pt>
                <c:pt idx="19719">
                  <c:v>2.0988711185054799E-5</c:v>
                </c:pt>
                <c:pt idx="19720">
                  <c:v>2.0988061805837801E-5</c:v>
                </c:pt>
                <c:pt idx="19721">
                  <c:v>2.0988522010156898E-5</c:v>
                </c:pt>
                <c:pt idx="19722">
                  <c:v>2.09879708563676E-5</c:v>
                </c:pt>
                <c:pt idx="19723">
                  <c:v>2.0988392861909199E-5</c:v>
                </c:pt>
                <c:pt idx="19724">
                  <c:v>2.0988238247809901E-5</c:v>
                </c:pt>
                <c:pt idx="19725">
                  <c:v>2.0988429241697301E-5</c:v>
                </c:pt>
                <c:pt idx="19726">
                  <c:v>2.0988267351640399E-5</c:v>
                </c:pt>
                <c:pt idx="19727">
                  <c:v>2.0988238247809901E-5</c:v>
                </c:pt>
                <c:pt idx="19728">
                  <c:v>2.09880854527E-5</c:v>
                </c:pt>
                <c:pt idx="19729">
                  <c:v>2.09879108297173E-5</c:v>
                </c:pt>
                <c:pt idx="19730">
                  <c:v>2.0987979951314601E-5</c:v>
                </c:pt>
                <c:pt idx="19731">
                  <c:v>2.0987919924664301E-5</c:v>
                </c:pt>
                <c:pt idx="19732">
                  <c:v>2.0988005417166301E-5</c:v>
                </c:pt>
                <c:pt idx="19733">
                  <c:v>2.0987670723116002E-5</c:v>
                </c:pt>
                <c:pt idx="19734">
                  <c:v>2.0987939933547699E-5</c:v>
                </c:pt>
                <c:pt idx="19735">
                  <c:v>2.0987752577639198E-5</c:v>
                </c:pt>
                <c:pt idx="19736">
                  <c:v>2.0987701645935899E-5</c:v>
                </c:pt>
                <c:pt idx="19737">
                  <c:v>2.0987554307794198E-5</c:v>
                </c:pt>
                <c:pt idx="19738">
                  <c:v>2.0987641619285599E-5</c:v>
                </c:pt>
                <c:pt idx="19739">
                  <c:v>2.0987599782529301E-5</c:v>
                </c:pt>
                <c:pt idx="19740">
                  <c:v>2.0987619791412699E-5</c:v>
                </c:pt>
                <c:pt idx="19741">
                  <c:v>2.0987685275031199E-5</c:v>
                </c:pt>
                <c:pt idx="19742">
                  <c:v>2.09875925065717E-5</c:v>
                </c:pt>
                <c:pt idx="19743">
                  <c:v>2.0987528841942501E-5</c:v>
                </c:pt>
                <c:pt idx="19744">
                  <c:v>2.0987365132896199E-5</c:v>
                </c:pt>
                <c:pt idx="19745">
                  <c:v>2.09875106520485E-5</c:v>
                </c:pt>
                <c:pt idx="19746">
                  <c:v>2.0987346943002201E-5</c:v>
                </c:pt>
                <c:pt idx="19747">
                  <c:v>2.0987485186196901E-5</c:v>
                </c:pt>
                <c:pt idx="19748">
                  <c:v>2.0987412426620701E-5</c:v>
                </c:pt>
                <c:pt idx="19749">
                  <c:v>2.0987357856938599E-5</c:v>
                </c:pt>
                <c:pt idx="19750">
                  <c:v>2.0987561583751799E-5</c:v>
                </c:pt>
                <c:pt idx="19751">
                  <c:v>2.0987445168429999E-5</c:v>
                </c:pt>
                <c:pt idx="19752">
                  <c:v>2.0987401512684301E-5</c:v>
                </c:pt>
                <c:pt idx="19753">
                  <c:v>2.0987285097362501E-5</c:v>
                </c:pt>
                <c:pt idx="19754">
                  <c:v>2.0987348761991601E-5</c:v>
                </c:pt>
                <c:pt idx="19755">
                  <c:v>2.09873196581611E-5</c:v>
                </c:pt>
                <c:pt idx="19756">
                  <c:v>2.0987430616514801E-5</c:v>
                </c:pt>
                <c:pt idx="19757">
                  <c:v>2.0987503376090899E-5</c:v>
                </c:pt>
                <c:pt idx="19758">
                  <c:v>2.0987356037949198E-5</c:v>
                </c:pt>
                <c:pt idx="19759">
                  <c:v>2.0987323296139901E-5</c:v>
                </c:pt>
                <c:pt idx="19760">
                  <c:v>2.0987270545447201E-5</c:v>
                </c:pt>
                <c:pt idx="19761">
                  <c:v>2.0987183233955899E-5</c:v>
                </c:pt>
                <c:pt idx="19762">
                  <c:v>2.0987350580981001E-5</c:v>
                </c:pt>
                <c:pt idx="19763">
                  <c:v>2.09873924177373E-5</c:v>
                </c:pt>
                <c:pt idx="19764">
                  <c:v>2.0987366951885599E-5</c:v>
                </c:pt>
                <c:pt idx="19765">
                  <c:v>2.09873978747055E-5</c:v>
                </c:pt>
                <c:pt idx="19766">
                  <c:v>2.0987210518796901E-5</c:v>
                </c:pt>
                <c:pt idx="19767">
                  <c:v>2.0987185052945299E-5</c:v>
                </c:pt>
                <c:pt idx="19768">
                  <c:v>2.0987255993532E-5</c:v>
                </c:pt>
                <c:pt idx="19769">
                  <c:v>2.0987234165659201E-5</c:v>
                </c:pt>
                <c:pt idx="19770">
                  <c:v>2.09872523555532E-5</c:v>
                </c:pt>
                <c:pt idx="19771">
                  <c:v>2.0987243260606199E-5</c:v>
                </c:pt>
                <c:pt idx="19772">
                  <c:v>2.09873378480552E-5</c:v>
                </c:pt>
                <c:pt idx="19773">
                  <c:v>2.0987328753108199E-5</c:v>
                </c:pt>
                <c:pt idx="19774">
                  <c:v>2.09870740945917E-5</c:v>
                </c:pt>
                <c:pt idx="19775">
                  <c:v>2.09873214771505E-5</c:v>
                </c:pt>
                <c:pt idx="19776">
                  <c:v>2.0987255993532E-5</c:v>
                </c:pt>
                <c:pt idx="19777">
                  <c:v>2.0987245079595599E-5</c:v>
                </c:pt>
                <c:pt idx="19778">
                  <c:v>2.0986981326132098E-5</c:v>
                </c:pt>
                <c:pt idx="19779">
                  <c:v>2.0987183233955899E-5</c:v>
                </c:pt>
                <c:pt idx="19780">
                  <c:v>2.09872578125214E-5</c:v>
                </c:pt>
                <c:pt idx="19781">
                  <c:v>2.09871359402314E-5</c:v>
                </c:pt>
                <c:pt idx="19782">
                  <c:v>2.0987215975765102E-5</c:v>
                </c:pt>
                <c:pt idx="19783">
                  <c:v>2.09871996048605E-5</c:v>
                </c:pt>
                <c:pt idx="19784">
                  <c:v>2.09872578125214E-5</c:v>
                </c:pt>
                <c:pt idx="19785">
                  <c:v>2.0987146854167801E-5</c:v>
                </c:pt>
                <c:pt idx="19786">
                  <c:v>2.0987034076824801E-5</c:v>
                </c:pt>
                <c:pt idx="19787">
                  <c:v>2.0986981326132098E-5</c:v>
                </c:pt>
                <c:pt idx="19788">
                  <c:v>2.0987234165659201E-5</c:v>
                </c:pt>
                <c:pt idx="19789">
                  <c:v>2.0987230527680401E-5</c:v>
                </c:pt>
                <c:pt idx="19790">
                  <c:v>2.0987223251722699E-5</c:v>
                </c:pt>
                <c:pt idx="19791">
                  <c:v>2.09871213883161E-5</c:v>
                </c:pt>
                <c:pt idx="19792">
                  <c:v>2.0987230527680401E-5</c:v>
                </c:pt>
                <c:pt idx="19793">
                  <c:v>2.09870813705493E-5</c:v>
                </c:pt>
                <c:pt idx="19794">
                  <c:v>2.0987183233955899E-5</c:v>
                </c:pt>
                <c:pt idx="19795">
                  <c:v>2.0987154130125401E-5</c:v>
                </c:pt>
                <c:pt idx="19796">
                  <c:v>2.0987094103475101E-5</c:v>
                </c:pt>
                <c:pt idx="19797">
                  <c:v>2.0987241441616799E-5</c:v>
                </c:pt>
                <c:pt idx="19798">
                  <c:v>2.0987181414966499E-5</c:v>
                </c:pt>
                <c:pt idx="19799">
                  <c:v>2.09873924177373E-5</c:v>
                </c:pt>
                <c:pt idx="19800">
                  <c:v>2.0987154130125401E-5</c:v>
                </c:pt>
                <c:pt idx="19801">
                  <c:v>2.0987174139008901E-5</c:v>
                </c:pt>
                <c:pt idx="19802">
                  <c:v>2.0987145035178401E-5</c:v>
                </c:pt>
                <c:pt idx="19803">
                  <c:v>2.0987159587093598E-5</c:v>
                </c:pt>
                <c:pt idx="19804">
                  <c:v>3.0496196821331999E-2</c:v>
                </c:pt>
                <c:pt idx="19805">
                  <c:v>6.0622012242674802E-3</c:v>
                </c:pt>
                <c:pt idx="19806">
                  <c:v>1.3800779357552501E-2</c:v>
                </c:pt>
                <c:pt idx="19807">
                  <c:v>2.3777078837156299E-2</c:v>
                </c:pt>
                <c:pt idx="19808">
                  <c:v>2.4314818903803801E-2</c:v>
                </c:pt>
                <c:pt idx="19809">
                  <c:v>1.6581686213612602E-2</c:v>
                </c:pt>
                <c:pt idx="19810">
                  <c:v>3.7329208105802501E-2</c:v>
                </c:pt>
                <c:pt idx="19811">
                  <c:v>3.7881955504417402E-3</c:v>
                </c:pt>
                <c:pt idx="19812">
                  <c:v>5.3539182990789396E-3</c:v>
                </c:pt>
                <c:pt idx="19813">
                  <c:v>9.4479685649275797E-3</c:v>
                </c:pt>
                <c:pt idx="19814">
                  <c:v>8.1537542864680308E-3</c:v>
                </c:pt>
                <c:pt idx="19815">
                  <c:v>5.7390094734728302E-3</c:v>
                </c:pt>
                <c:pt idx="19816">
                  <c:v>7.8408159315586107E-3</c:v>
                </c:pt>
                <c:pt idx="19817">
                  <c:v>9.5794638618826901E-3</c:v>
                </c:pt>
                <c:pt idx="19818">
                  <c:v>7.1963011287152802E-3</c:v>
                </c:pt>
                <c:pt idx="19819">
                  <c:v>6.3303820788860304E-3</c:v>
                </c:pt>
                <c:pt idx="19820">
                  <c:v>8.0752847716212307E-3</c:v>
                </c:pt>
                <c:pt idx="19821">
                  <c:v>7.54072982817888E-3</c:v>
                </c:pt>
                <c:pt idx="19822">
                  <c:v>5.3957444615662098E-3</c:v>
                </c:pt>
                <c:pt idx="19823">
                  <c:v>5.64384507015348E-3</c:v>
                </c:pt>
                <c:pt idx="19824">
                  <c:v>6.29537459462881E-3</c:v>
                </c:pt>
                <c:pt idx="19825">
                  <c:v>4.6636844053864496E-3</c:v>
                </c:pt>
                <c:pt idx="19826">
                  <c:v>3.915851470083E-3</c:v>
                </c:pt>
                <c:pt idx="19827">
                  <c:v>4.6557029709219898E-3</c:v>
                </c:pt>
                <c:pt idx="19828">
                  <c:v>4.0037720464169996E-3</c:v>
                </c:pt>
                <c:pt idx="19829">
                  <c:v>2.9644137248396899E-3</c:v>
                </c:pt>
                <c:pt idx="19830">
                  <c:v>3.4571830183267602E-3</c:v>
                </c:pt>
                <c:pt idx="19831">
                  <c:v>3.4771277569234402E-3</c:v>
                </c:pt>
                <c:pt idx="19832">
                  <c:v>2.6316447183489799E-3</c:v>
                </c:pt>
                <c:pt idx="19833">
                  <c:v>2.8645873535424501E-3</c:v>
                </c:pt>
                <c:pt idx="19834">
                  <c:v>3.1793110538274102E-3</c:v>
                </c:pt>
                <c:pt idx="19835">
                  <c:v>2.6381360366940498E-3</c:v>
                </c:pt>
                <c:pt idx="19836">
                  <c:v>2.6671399828046599E-3</c:v>
                </c:pt>
                <c:pt idx="19837">
                  <c:v>3.0521263834089002E-3</c:v>
                </c:pt>
                <c:pt idx="19838">
                  <c:v>2.7264237869530899E-3</c:v>
                </c:pt>
                <c:pt idx="19839">
                  <c:v>2.6466900017112498E-3</c:v>
                </c:pt>
                <c:pt idx="19840">
                  <c:v>2.9591300990432501E-3</c:v>
                </c:pt>
                <c:pt idx="19841">
                  <c:v>2.7790833264589301E-3</c:v>
                </c:pt>
                <c:pt idx="19842">
                  <c:v>2.6236982084810699E-3</c:v>
                </c:pt>
                <c:pt idx="19843">
                  <c:v>2.83707585185766E-3</c:v>
                </c:pt>
                <c:pt idx="19844">
                  <c:v>2.7393782511353501E-3</c:v>
                </c:pt>
                <c:pt idx="19845">
                  <c:v>2.5623596739023898E-3</c:v>
                </c:pt>
                <c:pt idx="19846">
                  <c:v>2.6840730570256701E-3</c:v>
                </c:pt>
                <c:pt idx="19847">
                  <c:v>2.6444636750966302E-3</c:v>
                </c:pt>
                <c:pt idx="19848">
                  <c:v>2.4787702132016399E-3</c:v>
                </c:pt>
                <c:pt idx="19849">
                  <c:v>2.5356132537126502E-3</c:v>
                </c:pt>
                <c:pt idx="19850">
                  <c:v>2.5393299292773E-3</c:v>
                </c:pt>
                <c:pt idx="19851">
                  <c:v>2.4092725943773998E-3</c:v>
                </c:pt>
                <c:pt idx="19852">
                  <c:v>2.4274401366710702E-3</c:v>
                </c:pt>
                <c:pt idx="19853">
                  <c:v>2.4586902000010001E-3</c:v>
                </c:pt>
                <c:pt idx="19854">
                  <c:v>2.37312447279692E-3</c:v>
                </c:pt>
                <c:pt idx="19855">
                  <c:v>2.3677088320255301E-3</c:v>
                </c:pt>
                <c:pt idx="19856">
                  <c:v>2.4114395491778799E-3</c:v>
                </c:pt>
                <c:pt idx="19857">
                  <c:v>2.3647979833185699E-3</c:v>
                </c:pt>
                <c:pt idx="19858">
                  <c:v>2.34731542877853E-3</c:v>
                </c:pt>
                <c:pt idx="19859">
                  <c:v>2.3876302875578399E-3</c:v>
                </c:pt>
                <c:pt idx="19860">
                  <c:v>2.3686185013502802E-3</c:v>
                </c:pt>
                <c:pt idx="19861">
                  <c:v>2.3440807126462499E-3</c:v>
                </c:pt>
                <c:pt idx="19862">
                  <c:v>2.3719458840787402E-3</c:v>
                </c:pt>
                <c:pt idx="19863">
                  <c:v>2.3695235140621701E-3</c:v>
                </c:pt>
                <c:pt idx="19864">
                  <c:v>2.34429072588682E-3</c:v>
                </c:pt>
                <c:pt idx="19865">
                  <c:v>2.3577064275741599E-3</c:v>
                </c:pt>
                <c:pt idx="19866">
                  <c:v>2.3626931942999402E-3</c:v>
                </c:pt>
                <c:pt idx="19867">
                  <c:v>2.3406895343214299E-3</c:v>
                </c:pt>
                <c:pt idx="19868">
                  <c:v>2.3421368096023798E-3</c:v>
                </c:pt>
                <c:pt idx="19869">
                  <c:v>2.34902510419488E-3</c:v>
                </c:pt>
                <c:pt idx="19870">
                  <c:v>2.3325388319790398E-3</c:v>
                </c:pt>
                <c:pt idx="19871">
                  <c:v>2.3269888479262599E-3</c:v>
                </c:pt>
                <c:pt idx="19872">
                  <c:v>2.33303778804839E-3</c:v>
                </c:pt>
                <c:pt idx="19873">
                  <c:v>2.3227403871715099E-3</c:v>
                </c:pt>
                <c:pt idx="19874">
                  <c:v>2.3145480081439001E-3</c:v>
                </c:pt>
                <c:pt idx="19875">
                  <c:v>2.31897737830877E-3</c:v>
                </c:pt>
                <c:pt idx="19876">
                  <c:v>2.3139687255024901E-3</c:v>
                </c:pt>
                <c:pt idx="19877">
                  <c:v>2.3060806561261398E-3</c:v>
                </c:pt>
                <c:pt idx="19878">
                  <c:v>2.3087623994797499E-3</c:v>
                </c:pt>
                <c:pt idx="19879">
                  <c:v>2.30739638209343E-3</c:v>
                </c:pt>
                <c:pt idx="19880">
                  <c:v>2.3010335862636601E-3</c:v>
                </c:pt>
                <c:pt idx="19881">
                  <c:v>2.3020997177809499E-3</c:v>
                </c:pt>
                <c:pt idx="19882">
                  <c:v>2.30262684635818E-3</c:v>
                </c:pt>
                <c:pt idx="19883">
                  <c:v>2.2979178465902801E-3</c:v>
                </c:pt>
                <c:pt idx="19884">
                  <c:v>2.2976198233664001E-3</c:v>
                </c:pt>
                <c:pt idx="19885">
                  <c:v>2.2986652329564099E-3</c:v>
                </c:pt>
                <c:pt idx="19886">
                  <c:v>2.29529431089759E-3</c:v>
                </c:pt>
                <c:pt idx="19887">
                  <c:v>2.2939611226320301E-3</c:v>
                </c:pt>
                <c:pt idx="19888">
                  <c:v>2.2947601974010498E-3</c:v>
                </c:pt>
                <c:pt idx="19889">
                  <c:v>2.2923420183360598E-3</c:v>
                </c:pt>
                <c:pt idx="19890">
                  <c:v>2.2904206998646298E-3</c:v>
                </c:pt>
                <c:pt idx="19891">
                  <c:v>2.2907000966370101E-3</c:v>
                </c:pt>
                <c:pt idx="19892">
                  <c:v>2.28897924534977E-3</c:v>
                </c:pt>
                <c:pt idx="19893">
                  <c:v>2.28688027709723E-3</c:v>
                </c:pt>
                <c:pt idx="19894">
                  <c:v>2.2866881918162099E-3</c:v>
                </c:pt>
                <c:pt idx="19895">
                  <c:v>2.2854856215417398E-3</c:v>
                </c:pt>
                <c:pt idx="19896">
                  <c:v>2.2835319396108402E-3</c:v>
                </c:pt>
                <c:pt idx="19897">
                  <c:v>2.2830257657915401E-3</c:v>
                </c:pt>
                <c:pt idx="19898">
                  <c:v>2.2822069004178099E-3</c:v>
                </c:pt>
                <c:pt idx="19899">
                  <c:v>2.28055659681559E-3</c:v>
                </c:pt>
                <c:pt idx="19900">
                  <c:v>2.2798813879489899E-3</c:v>
                </c:pt>
                <c:pt idx="19901">
                  <c:v>2.2793067619204499E-3</c:v>
                </c:pt>
                <c:pt idx="19902">
                  <c:v>2.2779915016144501E-3</c:v>
                </c:pt>
                <c:pt idx="19903">
                  <c:v>2.2772368974983701E-3</c:v>
                </c:pt>
                <c:pt idx="19904">
                  <c:v>2.2767812479287399E-3</c:v>
                </c:pt>
                <c:pt idx="19905">
                  <c:v>2.2757435217499698E-3</c:v>
                </c:pt>
                <c:pt idx="19906">
                  <c:v>2.2749572526663498E-3</c:v>
                </c:pt>
                <c:pt idx="19907">
                  <c:v>2.2745244204997999E-3</c:v>
                </c:pt>
                <c:pt idx="19908">
                  <c:v>2.2736848331987901E-3</c:v>
                </c:pt>
                <c:pt idx="19909">
                  <c:v>2.2728936746716499E-3</c:v>
                </c:pt>
                <c:pt idx="19910">
                  <c:v>2.2724310401827101E-3</c:v>
                </c:pt>
                <c:pt idx="19911">
                  <c:v>2.2717181127518398E-3</c:v>
                </c:pt>
                <c:pt idx="19912">
                  <c:v>2.27094534784555E-3</c:v>
                </c:pt>
                <c:pt idx="19913">
                  <c:v>2.2704419679939799E-3</c:v>
                </c:pt>
                <c:pt idx="19914">
                  <c:v>2.26981658488512E-3</c:v>
                </c:pt>
                <c:pt idx="19915">
                  <c:v>2.26908456534147E-3</c:v>
                </c:pt>
                <c:pt idx="19916">
                  <c:v>2.2685555741190902E-3</c:v>
                </c:pt>
                <c:pt idx="19917">
                  <c:v>2.2679935209453102E-3</c:v>
                </c:pt>
                <c:pt idx="19918">
                  <c:v>2.26731831207871E-3</c:v>
                </c:pt>
                <c:pt idx="19919">
                  <c:v>2.2667846642434601E-3</c:v>
                </c:pt>
                <c:pt idx="19920">
                  <c:v>2.26626917719841E-3</c:v>
                </c:pt>
                <c:pt idx="19921">
                  <c:v>2.2656621877104001E-3</c:v>
                </c:pt>
                <c:pt idx="19922">
                  <c:v>2.2651411127299101E-3</c:v>
                </c:pt>
                <c:pt idx="19923">
                  <c:v>2.2646663710474998E-3</c:v>
                </c:pt>
                <c:pt idx="19924">
                  <c:v>2.2641182877123399E-3</c:v>
                </c:pt>
                <c:pt idx="19925">
                  <c:v>2.2636204957962001E-3</c:v>
                </c:pt>
                <c:pt idx="19926">
                  <c:v>2.2631736937910301E-3</c:v>
                </c:pt>
                <c:pt idx="19927">
                  <c:v>2.2626796271652001E-3</c:v>
                </c:pt>
                <c:pt idx="19928">
                  <c:v>2.2622093092650201E-3</c:v>
                </c:pt>
                <c:pt idx="19929">
                  <c:v>2.2617853246629199E-3</c:v>
                </c:pt>
                <c:pt idx="19930">
                  <c:v>2.2613301407545801E-3</c:v>
                </c:pt>
                <c:pt idx="19931">
                  <c:v>2.2608819417655498E-3</c:v>
                </c:pt>
                <c:pt idx="19932">
                  <c:v>2.2604770492762301E-3</c:v>
                </c:pt>
                <c:pt idx="19933">
                  <c:v>2.2600556258112201E-3</c:v>
                </c:pt>
                <c:pt idx="19934">
                  <c:v>2.2596314083784801E-3</c:v>
                </c:pt>
                <c:pt idx="19935">
                  <c:v>2.25923978723586E-3</c:v>
                </c:pt>
                <c:pt idx="19936">
                  <c:v>2.25884490646422E-3</c:v>
                </c:pt>
                <c:pt idx="19937">
                  <c:v>2.2584430407732699E-3</c:v>
                </c:pt>
                <c:pt idx="19938">
                  <c:v>2.2580691147595601E-3</c:v>
                </c:pt>
                <c:pt idx="19939">
                  <c:v>2.2576982155442199E-3</c:v>
                </c:pt>
                <c:pt idx="19940">
                  <c:v>2.2573187015950701E-3</c:v>
                </c:pt>
                <c:pt idx="19941">
                  <c:v>2.25696107372642E-3</c:v>
                </c:pt>
                <c:pt idx="19942">
                  <c:v>2.2566115949302899E-3</c:v>
                </c:pt>
                <c:pt idx="19943">
                  <c:v>2.2562541998922799E-3</c:v>
                </c:pt>
                <c:pt idx="19944">
                  <c:v>2.2559126373380401E-3</c:v>
                </c:pt>
                <c:pt idx="19945">
                  <c:v>2.2555815521627699E-3</c:v>
                </c:pt>
                <c:pt idx="19946">
                  <c:v>2.2552469745278402E-3</c:v>
                </c:pt>
                <c:pt idx="19947">
                  <c:v>2.2549240384250901E-3</c:v>
                </c:pt>
                <c:pt idx="19948">
                  <c:v>2.2546092513948701E-3</c:v>
                </c:pt>
                <c:pt idx="19949">
                  <c:v>2.2542942315339999E-3</c:v>
                </c:pt>
                <c:pt idx="19950">
                  <c:v>2.25398945622146E-3</c:v>
                </c:pt>
                <c:pt idx="19951">
                  <c:v>2.2536886390298601E-3</c:v>
                </c:pt>
                <c:pt idx="19952">
                  <c:v>2.25339224562049E-3</c:v>
                </c:pt>
                <c:pt idx="19953">
                  <c:v>2.25309934467077E-3</c:v>
                </c:pt>
                <c:pt idx="19954">
                  <c:v>2.2528173867613099E-3</c:v>
                </c:pt>
                <c:pt idx="19955">
                  <c:v>2.2525347303599102E-3</c:v>
                </c:pt>
                <c:pt idx="19956">
                  <c:v>2.2522583603859E-3</c:v>
                </c:pt>
                <c:pt idx="19957">
                  <c:v>2.25198920816183E-3</c:v>
                </c:pt>
                <c:pt idx="19958">
                  <c:v>2.2517223842442001E-3</c:v>
                </c:pt>
                <c:pt idx="19959">
                  <c:v>2.2514590527862302E-3</c:v>
                </c:pt>
                <c:pt idx="19960">
                  <c:v>2.2512036375701401E-3</c:v>
                </c:pt>
                <c:pt idx="19961">
                  <c:v>2.25095101632178E-3</c:v>
                </c:pt>
                <c:pt idx="19962">
                  <c:v>2.2506997920572801E-3</c:v>
                </c:pt>
                <c:pt idx="19963">
                  <c:v>2.2504562512040099E-3</c:v>
                </c:pt>
                <c:pt idx="19964">
                  <c:v>2.2502166684716901E-3</c:v>
                </c:pt>
                <c:pt idx="19965">
                  <c:v>2.2499798797071002E-3</c:v>
                </c:pt>
                <c:pt idx="19966">
                  <c:v>2.24974728189409E-3</c:v>
                </c:pt>
                <c:pt idx="19967">
                  <c:v>2.24951910786331E-3</c:v>
                </c:pt>
                <c:pt idx="19968">
                  <c:v>2.2492932621389601E-3</c:v>
                </c:pt>
                <c:pt idx="19969">
                  <c:v>2.2490725386887802E-3</c:v>
                </c:pt>
                <c:pt idx="19970">
                  <c:v>2.24885786883533E-3</c:v>
                </c:pt>
                <c:pt idx="19971">
                  <c:v>2.2486438974738099E-3</c:v>
                </c:pt>
                <c:pt idx="19972">
                  <c:v>2.2484336514025901E-3</c:v>
                </c:pt>
                <c:pt idx="19973">
                  <c:v>2.2482299245893999E-3</c:v>
                </c:pt>
                <c:pt idx="19974">
                  <c:v>2.2480264306068399E-3</c:v>
                </c:pt>
                <c:pt idx="19975">
                  <c:v>2.24782712757587E-3</c:v>
                </c:pt>
                <c:pt idx="19976">
                  <c:v>2.2476287558674799E-3</c:v>
                </c:pt>
                <c:pt idx="19977">
                  <c:v>2.2474362049251799E-3</c:v>
                </c:pt>
                <c:pt idx="19978">
                  <c:v>2.2472462151199601E-3</c:v>
                </c:pt>
                <c:pt idx="19979">
                  <c:v>2.2470618132501802E-3</c:v>
                </c:pt>
                <c:pt idx="19980">
                  <c:v>2.2468762472271902E-3</c:v>
                </c:pt>
                <c:pt idx="19981">
                  <c:v>2.2466958034783602E-3</c:v>
                </c:pt>
                <c:pt idx="19982">
                  <c:v>2.2465207148343299E-3</c:v>
                </c:pt>
                <c:pt idx="19983">
                  <c:v>2.24634446203709E-3</c:v>
                </c:pt>
                <c:pt idx="19984">
                  <c:v>2.246173331514E-3</c:v>
                </c:pt>
                <c:pt idx="19985">
                  <c:v>2.2460045292973501E-3</c:v>
                </c:pt>
                <c:pt idx="19986">
                  <c:v>2.2458387538790698E-3</c:v>
                </c:pt>
                <c:pt idx="19987">
                  <c:v>2.2456750739365799E-3</c:v>
                </c:pt>
                <c:pt idx="19988">
                  <c:v>2.2455148864537499E-3</c:v>
                </c:pt>
                <c:pt idx="19989">
                  <c:v>2.2453572601079902E-3</c:v>
                </c:pt>
                <c:pt idx="19990">
                  <c:v>2.2452012635767499E-3</c:v>
                </c:pt>
                <c:pt idx="19991">
                  <c:v>2.24504922516644E-3</c:v>
                </c:pt>
                <c:pt idx="19992">
                  <c:v>2.2448990494012798E-3</c:v>
                </c:pt>
                <c:pt idx="19993">
                  <c:v>2.2447505034506299E-3</c:v>
                </c:pt>
                <c:pt idx="19994">
                  <c:v>2.2446061484515702E-3</c:v>
                </c:pt>
                <c:pt idx="19995">
                  <c:v>2.24446412175894E-3</c:v>
                </c:pt>
                <c:pt idx="19996">
                  <c:v>2.2443225607276002E-3</c:v>
                </c:pt>
                <c:pt idx="19997">
                  <c:v>2.2441840264946201E-3</c:v>
                </c:pt>
                <c:pt idx="19998">
                  <c:v>2.2440478205680899E-3</c:v>
                </c:pt>
                <c:pt idx="19999">
                  <c:v>2.2439137101173401E-3</c:v>
                </c:pt>
                <c:pt idx="20000">
                  <c:v>2.2437835577875402E-3</c:v>
                </c:pt>
                <c:pt idx="20001">
                  <c:v>2.2436545696109499E-3</c:v>
                </c:pt>
                <c:pt idx="20002">
                  <c:v>2.2435260470956599E-3</c:v>
                </c:pt>
                <c:pt idx="20003">
                  <c:v>2.2434019483625902E-3</c:v>
                </c:pt>
                <c:pt idx="20004">
                  <c:v>2.2432778496295201E-3</c:v>
                </c:pt>
                <c:pt idx="20005">
                  <c:v>2.2431556135416001E-3</c:v>
                </c:pt>
                <c:pt idx="20006">
                  <c:v>2.2430375684052701E-3</c:v>
                </c:pt>
                <c:pt idx="20007">
                  <c:v>2.24292208440602E-3</c:v>
                </c:pt>
                <c:pt idx="20008">
                  <c:v>2.2428063675761201E-3</c:v>
                </c:pt>
                <c:pt idx="20009">
                  <c:v>2.24269204773009E-3</c:v>
                </c:pt>
                <c:pt idx="20010">
                  <c:v>2.2425807546824199E-3</c:v>
                </c:pt>
                <c:pt idx="20011">
                  <c:v>2.24247248843312E-3</c:v>
                </c:pt>
                <c:pt idx="20012">
                  <c:v>2.2423642221838201E-3</c:v>
                </c:pt>
                <c:pt idx="20013">
                  <c:v>2.2422573529183899E-3</c:v>
                </c:pt>
                <c:pt idx="20014">
                  <c:v>2.2421539761125998E-3</c:v>
                </c:pt>
                <c:pt idx="20015">
                  <c:v>2.2420482710003901E-3</c:v>
                </c:pt>
                <c:pt idx="20016">
                  <c:v>2.24194908514619E-3</c:v>
                </c:pt>
                <c:pt idx="20017">
                  <c:v>2.24184989929199E-3</c:v>
                </c:pt>
                <c:pt idx="20018">
                  <c:v>2.2417535074055199E-3</c:v>
                </c:pt>
                <c:pt idx="20019">
                  <c:v>2.2416564170271202E-3</c:v>
                </c:pt>
                <c:pt idx="20020">
                  <c:v>2.2415618877857902E-3</c:v>
                </c:pt>
                <c:pt idx="20021">
                  <c:v>2.2414675913751099E-3</c:v>
                </c:pt>
                <c:pt idx="20022">
                  <c:v>2.2413802798837402E-3</c:v>
                </c:pt>
                <c:pt idx="20023">
                  <c:v>2.2412871476262799E-3</c:v>
                </c:pt>
                <c:pt idx="20024">
                  <c:v>2.2411998361349101E-3</c:v>
                </c:pt>
                <c:pt idx="20025">
                  <c:v>2.24111322313547E-3</c:v>
                </c:pt>
                <c:pt idx="20026">
                  <c:v>2.2410294041037599E-3</c:v>
                </c:pt>
                <c:pt idx="20027">
                  <c:v>2.2409439552575302E-3</c:v>
                </c:pt>
                <c:pt idx="20028">
                  <c:v>2.2408603690564602E-3</c:v>
                </c:pt>
                <c:pt idx="20029">
                  <c:v>2.2407809738069799E-3</c:v>
                </c:pt>
                <c:pt idx="20030">
                  <c:v>2.24069925025106E-3</c:v>
                </c:pt>
                <c:pt idx="20031">
                  <c:v>2.2406228817999402E-3</c:v>
                </c:pt>
                <c:pt idx="20032">
                  <c:v>2.24054418504238E-3</c:v>
                </c:pt>
                <c:pt idx="20033">
                  <c:v>2.2404682822525501E-3</c:v>
                </c:pt>
                <c:pt idx="20034">
                  <c:v>2.2403935436159398E-3</c:v>
                </c:pt>
                <c:pt idx="20035">
                  <c:v>2.2403195034712601E-3</c:v>
                </c:pt>
                <c:pt idx="20036">
                  <c:v>2.2402480244636501E-3</c:v>
                </c:pt>
                <c:pt idx="20037">
                  <c:v>2.2401765454560501E-3</c:v>
                </c:pt>
                <c:pt idx="20038">
                  <c:v>2.24010553210974E-3</c:v>
                </c:pt>
                <c:pt idx="20039">
                  <c:v>2.2400380112230799E-3</c:v>
                </c:pt>
                <c:pt idx="20040">
                  <c:v>2.2399695590138401E-3</c:v>
                </c:pt>
                <c:pt idx="20041">
                  <c:v>2.2399029694497598E-3</c:v>
                </c:pt>
                <c:pt idx="20042">
                  <c:v>2.2398389410227498E-3</c:v>
                </c:pt>
                <c:pt idx="20043">
                  <c:v>2.2397725842893102E-3</c:v>
                </c:pt>
                <c:pt idx="20044">
                  <c:v>2.2397092543542398E-3</c:v>
                </c:pt>
                <c:pt idx="20045">
                  <c:v>2.2396475542336698E-3</c:v>
                </c:pt>
                <c:pt idx="20046">
                  <c:v>2.2395851556211701E-3</c:v>
                </c:pt>
                <c:pt idx="20047">
                  <c:v>2.2395260166376799E-3</c:v>
                </c:pt>
                <c:pt idx="20048">
                  <c:v>2.2394668776542E-3</c:v>
                </c:pt>
                <c:pt idx="20049">
                  <c:v>2.2394086699932801E-3</c:v>
                </c:pt>
                <c:pt idx="20050">
                  <c:v>2.23935325630009E-3</c:v>
                </c:pt>
                <c:pt idx="20051">
                  <c:v>2.2392969112843301E-3</c:v>
                </c:pt>
                <c:pt idx="20052">
                  <c:v>2.23924079909921E-3</c:v>
                </c:pt>
                <c:pt idx="20053">
                  <c:v>2.2391867823898801E-3</c:v>
                </c:pt>
                <c:pt idx="20054">
                  <c:v>2.2391323000192599E-3</c:v>
                </c:pt>
                <c:pt idx="20055">
                  <c:v>2.2390796802938002E-3</c:v>
                </c:pt>
                <c:pt idx="20056">
                  <c:v>2.2390291560441299E-3</c:v>
                </c:pt>
                <c:pt idx="20057">
                  <c:v>2.2389770019799501E-3</c:v>
                </c:pt>
                <c:pt idx="20058">
                  <c:v>2.23892950452864E-3</c:v>
                </c:pt>
                <c:pt idx="20059">
                  <c:v>2.2388773504644602E-3</c:v>
                </c:pt>
                <c:pt idx="20060">
                  <c:v>2.2388293873518701E-3</c:v>
                </c:pt>
                <c:pt idx="20061">
                  <c:v>2.2387832868844301E-3</c:v>
                </c:pt>
                <c:pt idx="20062">
                  <c:v>2.2387367207557002E-3</c:v>
                </c:pt>
                <c:pt idx="20063">
                  <c:v>2.2386908531189E-3</c:v>
                </c:pt>
                <c:pt idx="20064">
                  <c:v>2.23864475265145E-3</c:v>
                </c:pt>
                <c:pt idx="20065">
                  <c:v>2.23860098049045E-3</c:v>
                </c:pt>
                <c:pt idx="20066">
                  <c:v>2.2385574411600802E-3</c:v>
                </c:pt>
                <c:pt idx="20067">
                  <c:v>2.2385143674910099E-3</c:v>
                </c:pt>
                <c:pt idx="20068">
                  <c:v>2.2384719923138601E-3</c:v>
                </c:pt>
                <c:pt idx="20069">
                  <c:v>2.2384310141205801E-3</c:v>
                </c:pt>
                <c:pt idx="20070">
                  <c:v>2.2383900359273E-3</c:v>
                </c:pt>
                <c:pt idx="20071">
                  <c:v>2.2383509203791601E-3</c:v>
                </c:pt>
                <c:pt idx="20072">
                  <c:v>2.2383106406778101E-3</c:v>
                </c:pt>
                <c:pt idx="20073">
                  <c:v>2.23827129229903E-3</c:v>
                </c:pt>
                <c:pt idx="20074">
                  <c:v>2.23823497071862E-3</c:v>
                </c:pt>
                <c:pt idx="20075">
                  <c:v>2.2381960880011298E-3</c:v>
                </c:pt>
                <c:pt idx="20076">
                  <c:v>2.2381593007594399E-3</c:v>
                </c:pt>
                <c:pt idx="20077">
                  <c:v>2.2381234448403098E-3</c:v>
                </c:pt>
                <c:pt idx="20078">
                  <c:v>2.2380875889211902E-3</c:v>
                </c:pt>
                <c:pt idx="20079">
                  <c:v>2.2380503360182099E-3</c:v>
                </c:pt>
                <c:pt idx="20080">
                  <c:v>2.2380179725587398E-3</c:v>
                </c:pt>
                <c:pt idx="20081">
                  <c:v>2.2379844449460502E-3</c:v>
                </c:pt>
                <c:pt idx="20082">
                  <c:v>2.2379509173333601E-3</c:v>
                </c:pt>
                <c:pt idx="20083">
                  <c:v>2.2379183210432499E-3</c:v>
                </c:pt>
                <c:pt idx="20084">
                  <c:v>2.2378868889063601E-3</c:v>
                </c:pt>
                <c:pt idx="20085">
                  <c:v>2.2378561552614E-3</c:v>
                </c:pt>
                <c:pt idx="20086">
                  <c:v>2.2378237918019299E-3</c:v>
                </c:pt>
                <c:pt idx="20087">
                  <c:v>2.2377937566488999E-3</c:v>
                </c:pt>
                <c:pt idx="20088">
                  <c:v>2.2377630230039402E-3</c:v>
                </c:pt>
                <c:pt idx="20089">
                  <c:v>2.2377343848347699E-3</c:v>
                </c:pt>
                <c:pt idx="20090">
                  <c:v>2.2377050481736699E-3</c:v>
                </c:pt>
                <c:pt idx="20091">
                  <c:v>2.23767687566578E-3</c:v>
                </c:pt>
                <c:pt idx="20092">
                  <c:v>2.2376484703272598E-3</c:v>
                </c:pt>
                <c:pt idx="20093">
                  <c:v>2.23761983215809E-3</c:v>
                </c:pt>
                <c:pt idx="20094">
                  <c:v>2.2375937551259999E-3</c:v>
                </c:pt>
                <c:pt idx="20095">
                  <c:v>2.2375681437552001E-3</c:v>
                </c:pt>
                <c:pt idx="20096">
                  <c:v>2.2375418338924599E-3</c:v>
                </c:pt>
                <c:pt idx="20097">
                  <c:v>2.2375169210135902E-3</c:v>
                </c:pt>
                <c:pt idx="20098">
                  <c:v>2.2374896798282901E-3</c:v>
                </c:pt>
                <c:pt idx="20099">
                  <c:v>2.2374656982719898E-3</c:v>
                </c:pt>
                <c:pt idx="20100">
                  <c:v>2.23744171671569E-3</c:v>
                </c:pt>
                <c:pt idx="20101">
                  <c:v>2.2374177351594002E-3</c:v>
                </c:pt>
                <c:pt idx="20102">
                  <c:v>2.2373946849256702E-3</c:v>
                </c:pt>
                <c:pt idx="20103">
                  <c:v>2.23737023770809E-3</c:v>
                </c:pt>
                <c:pt idx="20104">
                  <c:v>2.2373478859663001E-3</c:v>
                </c:pt>
                <c:pt idx="20105">
                  <c:v>2.23732530139387E-3</c:v>
                </c:pt>
                <c:pt idx="20106">
                  <c:v>2.2373041138052901E-3</c:v>
                </c:pt>
                <c:pt idx="20107">
                  <c:v>2.23728199489415E-3</c:v>
                </c:pt>
                <c:pt idx="20108">
                  <c:v>2.2372622042894398E-3</c:v>
                </c:pt>
                <c:pt idx="20109">
                  <c:v>2.23723938688636E-3</c:v>
                </c:pt>
                <c:pt idx="20110">
                  <c:v>2.2372200619429298E-3</c:v>
                </c:pt>
                <c:pt idx="20111">
                  <c:v>2.2372005041688698E-3</c:v>
                </c:pt>
                <c:pt idx="20112">
                  <c:v>2.2371804807335099E-3</c:v>
                </c:pt>
                <c:pt idx="20113">
                  <c:v>2.2371613886207299E-3</c:v>
                </c:pt>
                <c:pt idx="20114">
                  <c:v>2.2371411323547398E-3</c:v>
                </c:pt>
                <c:pt idx="20115">
                  <c:v>2.2371234372258199E-3</c:v>
                </c:pt>
                <c:pt idx="20116">
                  <c:v>2.2371045779436801E-3</c:v>
                </c:pt>
                <c:pt idx="20117">
                  <c:v>2.2370864171534798E-3</c:v>
                </c:pt>
                <c:pt idx="20118">
                  <c:v>2.2370673250406998E-3</c:v>
                </c:pt>
                <c:pt idx="20119">
                  <c:v>2.2370512597262898E-3</c:v>
                </c:pt>
                <c:pt idx="20120">
                  <c:v>2.2370342630893001E-3</c:v>
                </c:pt>
                <c:pt idx="20121">
                  <c:v>2.23701796494424E-3</c:v>
                </c:pt>
                <c:pt idx="20122">
                  <c:v>2.2370009683072602E-3</c:v>
                </c:pt>
                <c:pt idx="20123">
                  <c:v>2.2369844373315599E-3</c:v>
                </c:pt>
                <c:pt idx="20124">
                  <c:v>2.2369674406945701E-3</c:v>
                </c:pt>
                <c:pt idx="20125">
                  <c:v>2.2369516082107999E-3</c:v>
                </c:pt>
                <c:pt idx="20126">
                  <c:v>2.2369376383721798E-3</c:v>
                </c:pt>
                <c:pt idx="20127">
                  <c:v>2.2369206417352E-3</c:v>
                </c:pt>
                <c:pt idx="20128">
                  <c:v>2.2369064390659302E-3</c:v>
                </c:pt>
                <c:pt idx="20129">
                  <c:v>2.2368908394128102E-3</c:v>
                </c:pt>
                <c:pt idx="20130">
                  <c:v>2.2368778008967599E-3</c:v>
                </c:pt>
                <c:pt idx="20131">
                  <c:v>2.2368645295500799E-3</c:v>
                </c:pt>
                <c:pt idx="20132">
                  <c:v>2.2368484642356599E-3</c:v>
                </c:pt>
                <c:pt idx="20133">
                  <c:v>2.2368363570421899E-3</c:v>
                </c:pt>
                <c:pt idx="20134">
                  <c:v>2.2368230856955099E-3</c:v>
                </c:pt>
                <c:pt idx="20135">
                  <c:v>2.2368095815181702E-3</c:v>
                </c:pt>
                <c:pt idx="20136">
                  <c:v>2.2367965430021299E-3</c:v>
                </c:pt>
                <c:pt idx="20137">
                  <c:v>2.23678164184094E-3</c:v>
                </c:pt>
                <c:pt idx="20138">
                  <c:v>2.23677069880068E-3</c:v>
                </c:pt>
                <c:pt idx="20139">
                  <c:v>2.2367592900991401E-3</c:v>
                </c:pt>
                <c:pt idx="20140">
                  <c:v>2.2367471829056701E-3</c:v>
                </c:pt>
                <c:pt idx="20141">
                  <c:v>2.2367341443896298E-3</c:v>
                </c:pt>
                <c:pt idx="20142">
                  <c:v>2.2367229685187301E-3</c:v>
                </c:pt>
                <c:pt idx="20143">
                  <c:v>2.2367110941559098E-3</c:v>
                </c:pt>
                <c:pt idx="20144">
                  <c:v>2.2367010824382301E-3</c:v>
                </c:pt>
                <c:pt idx="20145">
                  <c:v>2.2366901393979801E-3</c:v>
                </c:pt>
                <c:pt idx="20146">
                  <c:v>2.23667733371258E-3</c:v>
                </c:pt>
                <c:pt idx="20147">
                  <c:v>2.2366668563336099E-3</c:v>
                </c:pt>
                <c:pt idx="20148">
                  <c:v>2.23665777593851E-3</c:v>
                </c:pt>
                <c:pt idx="20149">
                  <c:v>2.23664566874504E-3</c:v>
                </c:pt>
                <c:pt idx="20150">
                  <c:v>2.2366361226886498E-3</c:v>
                </c:pt>
                <c:pt idx="20151">
                  <c:v>2.2366261109709701E-3</c:v>
                </c:pt>
                <c:pt idx="20152">
                  <c:v>2.23661679774523E-3</c:v>
                </c:pt>
                <c:pt idx="20153">
                  <c:v>2.2366074845194799E-3</c:v>
                </c:pt>
                <c:pt idx="20154">
                  <c:v>2.2365986369550202E-3</c:v>
                </c:pt>
                <c:pt idx="20155">
                  <c:v>2.2365879267454199E-3</c:v>
                </c:pt>
                <c:pt idx="20156">
                  <c:v>2.2365821059793199E-3</c:v>
                </c:pt>
                <c:pt idx="20157">
                  <c:v>2.2365704644471398E-3</c:v>
                </c:pt>
                <c:pt idx="20158">
                  <c:v>2.2365616168826801E-3</c:v>
                </c:pt>
                <c:pt idx="20159">
                  <c:v>2.23655393347144E-3</c:v>
                </c:pt>
                <c:pt idx="20160">
                  <c:v>2.23654531873763E-3</c:v>
                </c:pt>
                <c:pt idx="20161">
                  <c:v>2.23653670400381E-3</c:v>
                </c:pt>
                <c:pt idx="20162">
                  <c:v>2.23652855493128E-3</c:v>
                </c:pt>
                <c:pt idx="20163">
                  <c:v>2.23652110435069E-3</c:v>
                </c:pt>
                <c:pt idx="20164">
                  <c:v>2.2365117911249399E-3</c:v>
                </c:pt>
                <c:pt idx="20165">
                  <c:v>2.23650434054434E-3</c:v>
                </c:pt>
                <c:pt idx="20166">
                  <c:v>2.2364994511008302E-3</c:v>
                </c:pt>
                <c:pt idx="20167">
                  <c:v>2.2364899050444399E-3</c:v>
                </c:pt>
                <c:pt idx="20168">
                  <c:v>2.2364826872944801E-3</c:v>
                </c:pt>
                <c:pt idx="20169">
                  <c:v>2.2364747710525998E-3</c:v>
                </c:pt>
                <c:pt idx="20170">
                  <c:v>2.23647034727037E-3</c:v>
                </c:pt>
                <c:pt idx="20171">
                  <c:v>2.23646056838334E-3</c:v>
                </c:pt>
                <c:pt idx="20172">
                  <c:v>2.2364535834640299E-3</c:v>
                </c:pt>
                <c:pt idx="20173">
                  <c:v>2.2364486940205102E-3</c:v>
                </c:pt>
                <c:pt idx="20174">
                  <c:v>2.2364426404237799E-3</c:v>
                </c:pt>
                <c:pt idx="20175">
                  <c:v>2.2364342585206001E-3</c:v>
                </c:pt>
                <c:pt idx="20176">
                  <c:v>2.2364284377545101E-3</c:v>
                </c:pt>
                <c:pt idx="20177">
                  <c:v>2.2364226169884201E-3</c:v>
                </c:pt>
                <c:pt idx="20178">
                  <c:v>2.2364160977303999E-3</c:v>
                </c:pt>
                <c:pt idx="20179">
                  <c:v>2.2364119067788098E-3</c:v>
                </c:pt>
                <c:pt idx="20180">
                  <c:v>2.23640585318208E-3</c:v>
                </c:pt>
                <c:pt idx="20181">
                  <c:v>2.2363974712789102E-3</c:v>
                </c:pt>
                <c:pt idx="20182">
                  <c:v>2.2363930474966799E-3</c:v>
                </c:pt>
                <c:pt idx="20183">
                  <c:v>2.23638792522252E-3</c:v>
                </c:pt>
                <c:pt idx="20184">
                  <c:v>2.2363825701177099E-3</c:v>
                </c:pt>
                <c:pt idx="20185">
                  <c:v>2.2363772150129102E-3</c:v>
                </c:pt>
                <c:pt idx="20186">
                  <c:v>2.2363711614161699E-3</c:v>
                </c:pt>
                <c:pt idx="20187">
                  <c:v>2.2363669704645898E-3</c:v>
                </c:pt>
                <c:pt idx="20188">
                  <c:v>2.23635975271463E-3</c:v>
                </c:pt>
                <c:pt idx="20189">
                  <c:v>2.2363569587469101E-3</c:v>
                </c:pt>
                <c:pt idx="20190">
                  <c:v>2.23635160364211E-3</c:v>
                </c:pt>
                <c:pt idx="20191">
                  <c:v>2.2363467141985902E-3</c:v>
                </c:pt>
                <c:pt idx="20192">
                  <c:v>2.2363422904163599E-3</c:v>
                </c:pt>
                <c:pt idx="20193">
                  <c:v>2.2363374009728401E-3</c:v>
                </c:pt>
                <c:pt idx="20194">
                  <c:v>2.2363311145454602E-3</c:v>
                </c:pt>
                <c:pt idx="20195">
                  <c:v>2.2363280877471001E-3</c:v>
                </c:pt>
                <c:pt idx="20196">
                  <c:v>2.2363243624567999E-3</c:v>
                </c:pt>
                <c:pt idx="20197">
                  <c:v>2.2363206371665001E-3</c:v>
                </c:pt>
                <c:pt idx="20198">
                  <c:v>2.23631481640041E-3</c:v>
                </c:pt>
                <c:pt idx="20199">
                  <c:v>2.2363096941262501E-3</c:v>
                </c:pt>
                <c:pt idx="20200">
                  <c:v>2.2363071329891699E-3</c:v>
                </c:pt>
                <c:pt idx="20201">
                  <c:v>2.2363029420375798E-3</c:v>
                </c:pt>
                <c:pt idx="20202">
                  <c:v>2.2362989839166398E-3</c:v>
                </c:pt>
                <c:pt idx="20203">
                  <c:v>2.2362952586263401E-3</c:v>
                </c:pt>
                <c:pt idx="20204">
                  <c:v>2.2362913005054001E-3</c:v>
                </c:pt>
                <c:pt idx="20205">
                  <c:v>2.2362868767231698E-3</c:v>
                </c:pt>
                <c:pt idx="20206">
                  <c:v>2.2362843155860901E-3</c:v>
                </c:pt>
                <c:pt idx="20207">
                  <c:v>2.2362810559570798E-3</c:v>
                </c:pt>
                <c:pt idx="20208">
                  <c:v>2.2362768650054901E-3</c:v>
                </c:pt>
                <c:pt idx="20209">
                  <c:v>2.2362731397151999E-3</c:v>
                </c:pt>
                <c:pt idx="20210">
                  <c:v>2.2362712770700398E-3</c:v>
                </c:pt>
                <c:pt idx="20211">
                  <c:v>2.2362649906426699E-3</c:v>
                </c:pt>
                <c:pt idx="20212">
                  <c:v>2.2362638264894498E-3</c:v>
                </c:pt>
                <c:pt idx="20213">
                  <c:v>2.2362612653523701E-3</c:v>
                </c:pt>
                <c:pt idx="20214">
                  <c:v>2.2362563759088499E-3</c:v>
                </c:pt>
                <c:pt idx="20215">
                  <c:v>2.2362566087395E-3</c:v>
                </c:pt>
                <c:pt idx="20216">
                  <c:v>2.2362507879734E-3</c:v>
                </c:pt>
                <c:pt idx="20217">
                  <c:v>2.2362477611750399E-3</c:v>
                </c:pt>
                <c:pt idx="20218">
                  <c:v>2.2362470626830998E-3</c:v>
                </c:pt>
                <c:pt idx="20219">
                  <c:v>2.23624333739281E-3</c:v>
                </c:pt>
                <c:pt idx="20220">
                  <c:v>2.2362389136105802E-3</c:v>
                </c:pt>
                <c:pt idx="20221">
                  <c:v>2.2362368181347899E-3</c:v>
                </c:pt>
                <c:pt idx="20222">
                  <c:v>2.23623402416706E-3</c:v>
                </c:pt>
                <c:pt idx="20223">
                  <c:v>2.2362305317074099E-3</c:v>
                </c:pt>
                <c:pt idx="20224">
                  <c:v>2.2362293675541899E-3</c:v>
                </c:pt>
                <c:pt idx="20225">
                  <c:v>2.2362247109413199E-3</c:v>
                </c:pt>
                <c:pt idx="20226">
                  <c:v>2.2362247109413199E-3</c:v>
                </c:pt>
                <c:pt idx="20227">
                  <c:v>2.2362198214978001E-3</c:v>
                </c:pt>
                <c:pt idx="20228">
                  <c:v>2.23621958866715E-3</c:v>
                </c:pt>
                <c:pt idx="20229">
                  <c:v>2.2362170275300702E-3</c:v>
                </c:pt>
                <c:pt idx="20230">
                  <c:v>2.2362137679010599E-3</c:v>
                </c:pt>
                <c:pt idx="20231">
                  <c:v>2.2362107411026898E-3</c:v>
                </c:pt>
                <c:pt idx="20232">
                  <c:v>2.2362107411026898E-3</c:v>
                </c:pt>
                <c:pt idx="20233">
                  <c:v>2.2362056188285299E-3</c:v>
                </c:pt>
                <c:pt idx="20234">
                  <c:v>2.2362042218446701E-3</c:v>
                </c:pt>
                <c:pt idx="20235">
                  <c:v>2.2362032905220998E-3</c:v>
                </c:pt>
                <c:pt idx="20236">
                  <c:v>2.2361993324011599E-3</c:v>
                </c:pt>
                <c:pt idx="20237">
                  <c:v>2.2361984010785801E-3</c:v>
                </c:pt>
                <c:pt idx="20238">
                  <c:v>2.2361972369253601E-3</c:v>
                </c:pt>
                <c:pt idx="20239">
                  <c:v>2.2361951414495698E-3</c:v>
                </c:pt>
                <c:pt idx="20240">
                  <c:v>2.2361918818205599E-3</c:v>
                </c:pt>
                <c:pt idx="20241">
                  <c:v>2.2361904848367002E-3</c:v>
                </c:pt>
                <c:pt idx="20242">
                  <c:v>2.2361883893609099E-3</c:v>
                </c:pt>
                <c:pt idx="20243">
                  <c:v>2.2361874580383301E-3</c:v>
                </c:pt>
                <c:pt idx="20244">
                  <c:v>2.2361867595464E-3</c:v>
                </c:pt>
                <c:pt idx="20245">
                  <c:v>2.23618396557868E-3</c:v>
                </c:pt>
                <c:pt idx="20246">
                  <c:v>2.2361825685948099E-3</c:v>
                </c:pt>
                <c:pt idx="20247">
                  <c:v>2.2361793089658E-3</c:v>
                </c:pt>
                <c:pt idx="20248">
                  <c:v>2.2361790761351598E-3</c:v>
                </c:pt>
                <c:pt idx="20249">
                  <c:v>2.23617698065937E-3</c:v>
                </c:pt>
                <c:pt idx="20250">
                  <c:v>2.2361760493367902E-3</c:v>
                </c:pt>
                <c:pt idx="20251">
                  <c:v>2.2361748851835702E-3</c:v>
                </c:pt>
                <c:pt idx="20252">
                  <c:v>2.23617115989327E-3</c:v>
                </c:pt>
                <c:pt idx="20253">
                  <c:v>2.2361692972481199E-3</c:v>
                </c:pt>
                <c:pt idx="20254">
                  <c:v>2.2361697629094102E-3</c:v>
                </c:pt>
                <c:pt idx="20255">
                  <c:v>2.23616720177233E-3</c:v>
                </c:pt>
                <c:pt idx="20256">
                  <c:v>2.23616603761911E-3</c:v>
                </c:pt>
                <c:pt idx="20257">
                  <c:v>2.2361641749739699E-3</c:v>
                </c:pt>
                <c:pt idx="20258">
                  <c:v>2.2361639421433202E-3</c:v>
                </c:pt>
                <c:pt idx="20259">
                  <c:v>2.23616254515946E-3</c:v>
                </c:pt>
                <c:pt idx="20260">
                  <c:v>2.2361606825143099E-3</c:v>
                </c:pt>
                <c:pt idx="20261">
                  <c:v>2.2361595183610899E-3</c:v>
                </c:pt>
                <c:pt idx="20262">
                  <c:v>2.2361578885465899E-3</c:v>
                </c:pt>
                <c:pt idx="20263">
                  <c:v>2.23615625873208E-3</c:v>
                </c:pt>
                <c:pt idx="20264">
                  <c:v>2.2361553274095102E-3</c:v>
                </c:pt>
                <c:pt idx="20265">
                  <c:v>2.2361541632562902E-3</c:v>
                </c:pt>
                <c:pt idx="20266">
                  <c:v>2.2361529991030702E-3</c:v>
                </c:pt>
                <c:pt idx="20267">
                  <c:v>2.2361525334417798E-3</c:v>
                </c:pt>
                <c:pt idx="20268">
                  <c:v>2.2361520677804999E-3</c:v>
                </c:pt>
                <c:pt idx="20269">
                  <c:v>2.23614927381277E-3</c:v>
                </c:pt>
                <c:pt idx="20270">
                  <c:v>2.2361490409821298E-3</c:v>
                </c:pt>
                <c:pt idx="20271">
                  <c:v>2.2361474111676199E-3</c:v>
                </c:pt>
                <c:pt idx="20272">
                  <c:v>2.2361483424902001E-3</c:v>
                </c:pt>
                <c:pt idx="20273">
                  <c:v>2.2361457813531199E-3</c:v>
                </c:pt>
                <c:pt idx="20274">
                  <c:v>2.2361439187079698E-3</c:v>
                </c:pt>
                <c:pt idx="20275">
                  <c:v>2.2361446171998999E-3</c:v>
                </c:pt>
                <c:pt idx="20276">
                  <c:v>2.2361434530466799E-3</c:v>
                </c:pt>
                <c:pt idx="20277">
                  <c:v>2.23614182323217E-3</c:v>
                </c:pt>
                <c:pt idx="20278">
                  <c:v>2.2361420560628202E-3</c:v>
                </c:pt>
                <c:pt idx="20279">
                  <c:v>2.2361413575708901E-3</c:v>
                </c:pt>
                <c:pt idx="20280">
                  <c:v>2.23614065907896E-3</c:v>
                </c:pt>
                <c:pt idx="20281">
                  <c:v>2.2361387964338099E-3</c:v>
                </c:pt>
                <c:pt idx="20282">
                  <c:v>2.2361362352967301E-3</c:v>
                </c:pt>
                <c:pt idx="20283">
                  <c:v>2.2361367009580101E-3</c:v>
                </c:pt>
                <c:pt idx="20284">
                  <c:v>2.2361362352967301E-3</c:v>
                </c:pt>
                <c:pt idx="20285">
                  <c:v>2.2361339069902901E-3</c:v>
                </c:pt>
                <c:pt idx="20286">
                  <c:v>2.2361346054822202E-3</c:v>
                </c:pt>
                <c:pt idx="20287">
                  <c:v>2.2361346054822202E-3</c:v>
                </c:pt>
                <c:pt idx="20288">
                  <c:v>2.2361329756677099E-3</c:v>
                </c:pt>
                <c:pt idx="20289">
                  <c:v>2.2361318115144998E-3</c:v>
                </c:pt>
                <c:pt idx="20290">
                  <c:v>2.23613088019192E-3</c:v>
                </c:pt>
                <c:pt idx="20291">
                  <c:v>2.2361301816999899E-3</c:v>
                </c:pt>
                <c:pt idx="20292">
                  <c:v>2.2361306473612798E-3</c:v>
                </c:pt>
                <c:pt idx="20293">
                  <c:v>2.23612855188549E-3</c:v>
                </c:pt>
                <c:pt idx="20294">
                  <c:v>2.23612738773227E-3</c:v>
                </c:pt>
                <c:pt idx="20295">
                  <c:v>2.2361276205629102E-3</c:v>
                </c:pt>
                <c:pt idx="20296">
                  <c:v>2.23612622357905E-3</c:v>
                </c:pt>
                <c:pt idx="20297">
                  <c:v>2.2361266892403399E-3</c:v>
                </c:pt>
                <c:pt idx="20298">
                  <c:v>2.2361269220709801E-3</c:v>
                </c:pt>
                <c:pt idx="20299">
                  <c:v>2.23612505942583E-3</c:v>
                </c:pt>
                <c:pt idx="20300">
                  <c:v>2.2361248265951898E-3</c:v>
                </c:pt>
                <c:pt idx="20301">
                  <c:v>2.2361248265951898E-3</c:v>
                </c:pt>
                <c:pt idx="20302">
                  <c:v>2.2361236624419698E-3</c:v>
                </c:pt>
                <c:pt idx="20303">
                  <c:v>2.2361224982887502E-3</c:v>
                </c:pt>
                <c:pt idx="20304">
                  <c:v>2.2361213341355302E-3</c:v>
                </c:pt>
                <c:pt idx="20305">
                  <c:v>2.23612110130489E-3</c:v>
                </c:pt>
                <c:pt idx="20306">
                  <c:v>2.2361213341355302E-3</c:v>
                </c:pt>
                <c:pt idx="20307">
                  <c:v>2.2361206356436001E-3</c:v>
                </c:pt>
                <c:pt idx="20308">
                  <c:v>2.2361197043210298E-3</c:v>
                </c:pt>
                <c:pt idx="20309">
                  <c:v>2.2361197043210298E-3</c:v>
                </c:pt>
                <c:pt idx="20310">
                  <c:v>2.2361178416758802E-3</c:v>
                </c:pt>
                <c:pt idx="20311">
                  <c:v>2.2361190058291002E-3</c:v>
                </c:pt>
                <c:pt idx="20312">
                  <c:v>2.2361180745065199E-3</c:v>
                </c:pt>
                <c:pt idx="20313">
                  <c:v>2.2361173760145898E-3</c:v>
                </c:pt>
                <c:pt idx="20314">
                  <c:v>2.2361180745065199E-3</c:v>
                </c:pt>
                <c:pt idx="20315">
                  <c:v>2.23611760884523E-3</c:v>
                </c:pt>
                <c:pt idx="20316">
                  <c:v>2.23611644469202E-3</c:v>
                </c:pt>
                <c:pt idx="20317">
                  <c:v>2.2361143492162202E-3</c:v>
                </c:pt>
                <c:pt idx="20318">
                  <c:v>2.2361138835549298E-3</c:v>
                </c:pt>
                <c:pt idx="20319">
                  <c:v>2.23611411638558E-3</c:v>
                </c:pt>
                <c:pt idx="20320">
                  <c:v>2.2361150477081498E-3</c:v>
                </c:pt>
                <c:pt idx="20321">
                  <c:v>2.2361148148775101E-3</c:v>
                </c:pt>
                <c:pt idx="20322">
                  <c:v>2.2361143492162202E-3</c:v>
                </c:pt>
                <c:pt idx="20323">
                  <c:v>2.2361138835549298E-3</c:v>
                </c:pt>
                <c:pt idx="20324">
                  <c:v>2.2361136507242901E-3</c:v>
                </c:pt>
                <c:pt idx="20325">
                  <c:v>2.23611295223236E-3</c:v>
                </c:pt>
                <c:pt idx="20326">
                  <c:v>2.23611132241786E-3</c:v>
                </c:pt>
                <c:pt idx="20327">
                  <c:v>2.2361131850630002E-3</c:v>
                </c:pt>
                <c:pt idx="20328">
                  <c:v>2.2361122537404299E-3</c:v>
                </c:pt>
                <c:pt idx="20329">
                  <c:v>2.23611062392592E-3</c:v>
                </c:pt>
                <c:pt idx="20330">
                  <c:v>2.23611062392592E-3</c:v>
                </c:pt>
                <c:pt idx="20331">
                  <c:v>2.2361115552484998E-3</c:v>
                </c:pt>
                <c:pt idx="20332">
                  <c:v>2.2361096926033501E-3</c:v>
                </c:pt>
                <c:pt idx="20333">
                  <c:v>2.2361085284501301E-3</c:v>
                </c:pt>
                <c:pt idx="20334">
                  <c:v>2.23611132241786E-3</c:v>
                </c:pt>
                <c:pt idx="20335">
                  <c:v>2.2361099254339899E-3</c:v>
                </c:pt>
                <c:pt idx="20336">
                  <c:v>2.2361082956194899E-3</c:v>
                </c:pt>
                <c:pt idx="20337">
                  <c:v>2.2361080627888402E-3</c:v>
                </c:pt>
                <c:pt idx="20338">
                  <c:v>2.23610899411142E-3</c:v>
                </c:pt>
                <c:pt idx="20339">
                  <c:v>2.23610666580498E-3</c:v>
                </c:pt>
                <c:pt idx="20340">
                  <c:v>2.2361073642969101E-3</c:v>
                </c:pt>
                <c:pt idx="20341">
                  <c:v>2.2361068986356302E-3</c:v>
                </c:pt>
                <c:pt idx="20342">
                  <c:v>2.2361080627888402E-3</c:v>
                </c:pt>
                <c:pt idx="20343">
                  <c:v>2.2361059673130499E-3</c:v>
                </c:pt>
                <c:pt idx="20344">
                  <c:v>2.2361078299582E-3</c:v>
                </c:pt>
                <c:pt idx="20345">
                  <c:v>2.2361068986356302E-3</c:v>
                </c:pt>
                <c:pt idx="20346">
                  <c:v>2.23610666580498E-3</c:v>
                </c:pt>
                <c:pt idx="20347">
                  <c:v>2.23610317334533E-3</c:v>
                </c:pt>
                <c:pt idx="20348">
                  <c:v>2.2361057344824102E-3</c:v>
                </c:pt>
                <c:pt idx="20349">
                  <c:v>2.2361041046678998E-3</c:v>
                </c:pt>
                <c:pt idx="20350">
                  <c:v>2.2361048031598299E-3</c:v>
                </c:pt>
                <c:pt idx="20351">
                  <c:v>2.2361041046678998E-3</c:v>
                </c:pt>
                <c:pt idx="20352">
                  <c:v>2.2361050359904801E-3</c:v>
                </c:pt>
                <c:pt idx="20353">
                  <c:v>2.23610433749855E-3</c:v>
                </c:pt>
                <c:pt idx="20354">
                  <c:v>2.2361036390066199E-3</c:v>
                </c:pt>
                <c:pt idx="20355">
                  <c:v>2.23610317334533E-3</c:v>
                </c:pt>
                <c:pt idx="20356">
                  <c:v>2.2361036390066199E-3</c:v>
                </c:pt>
                <c:pt idx="20357">
                  <c:v>2.2361038718372601E-3</c:v>
                </c:pt>
                <c:pt idx="20358">
                  <c:v>2.2361041046678998E-3</c:v>
                </c:pt>
                <c:pt idx="20359">
                  <c:v>2.2361048031598299E-3</c:v>
                </c:pt>
                <c:pt idx="20360">
                  <c:v>2.2361036390066199E-3</c:v>
                </c:pt>
                <c:pt idx="20361">
                  <c:v>2.2361036390066199E-3</c:v>
                </c:pt>
                <c:pt idx="20362">
                  <c:v>2.2361052688211198E-3</c:v>
                </c:pt>
                <c:pt idx="20363">
                  <c:v>2.2361027076840401E-3</c:v>
                </c:pt>
                <c:pt idx="20364">
                  <c:v>2.2361024748533999E-3</c:v>
                </c:pt>
                <c:pt idx="20365">
                  <c:v>2.23610200919211E-3</c:v>
                </c:pt>
                <c:pt idx="20366">
                  <c:v>2.2361010778695302E-3</c:v>
                </c:pt>
                <c:pt idx="20367">
                  <c:v>2.2361010778695302E-3</c:v>
                </c:pt>
                <c:pt idx="20368">
                  <c:v>2.23610200919211E-3</c:v>
                </c:pt>
                <c:pt idx="20369">
                  <c:v>2.2361003793776001E-3</c:v>
                </c:pt>
                <c:pt idx="20370">
                  <c:v>2.2361013107001799E-3</c:v>
                </c:pt>
                <c:pt idx="20371">
                  <c:v>2.2361015435308201E-3</c:v>
                </c:pt>
                <c:pt idx="20372">
                  <c:v>2.2361001465469599E-3</c:v>
                </c:pt>
                <c:pt idx="20373">
                  <c:v>2.23610200919211E-3</c:v>
                </c:pt>
                <c:pt idx="20374">
                  <c:v>2.2361017763614598E-3</c:v>
                </c:pt>
                <c:pt idx="20375">
                  <c:v>2.2361010778695302E-3</c:v>
                </c:pt>
                <c:pt idx="20376">
                  <c:v>2.2361003793776001E-3</c:v>
                </c:pt>
                <c:pt idx="20377">
                  <c:v>2.2360999137163201E-3</c:v>
                </c:pt>
                <c:pt idx="20378">
                  <c:v>2.2361015435308201E-3</c:v>
                </c:pt>
                <c:pt idx="20379">
                  <c:v>2.2361013107001799E-3</c:v>
                </c:pt>
                <c:pt idx="20380">
                  <c:v>2.2360994480550302E-3</c:v>
                </c:pt>
                <c:pt idx="20381">
                  <c:v>2.2360987495631001E-3</c:v>
                </c:pt>
                <c:pt idx="20382">
                  <c:v>2.2360999137163201E-3</c:v>
                </c:pt>
                <c:pt idx="20383">
                  <c:v>2.2360999137163201E-3</c:v>
                </c:pt>
                <c:pt idx="20384">
                  <c:v>2.2360989823937399E-3</c:v>
                </c:pt>
                <c:pt idx="20385">
                  <c:v>2.2361003793776001E-3</c:v>
                </c:pt>
                <c:pt idx="20386">
                  <c:v>2.23609968088567E-3</c:v>
                </c:pt>
                <c:pt idx="20387">
                  <c:v>2.2360966540872999E-3</c:v>
                </c:pt>
                <c:pt idx="20388">
                  <c:v>2.2360994480550302E-3</c:v>
                </c:pt>
                <c:pt idx="20389">
                  <c:v>2.2360978182405199E-3</c:v>
                </c:pt>
                <c:pt idx="20390">
                  <c:v>2.2360987495631001E-3</c:v>
                </c:pt>
                <c:pt idx="20391">
                  <c:v>2.2360994480550302E-3</c:v>
                </c:pt>
                <c:pt idx="20392">
                  <c:v>2.2360999137163201E-3</c:v>
                </c:pt>
                <c:pt idx="20393">
                  <c:v>2.23609968088567E-3</c:v>
                </c:pt>
                <c:pt idx="20394">
                  <c:v>2.2360989823937399E-3</c:v>
                </c:pt>
                <c:pt idx="20395">
                  <c:v>2.2360982839018102E-3</c:v>
                </c:pt>
                <c:pt idx="20396">
                  <c:v>2.23609805107117E-3</c:v>
                </c:pt>
                <c:pt idx="20397">
                  <c:v>2.2360987495631001E-3</c:v>
                </c:pt>
                <c:pt idx="20398">
                  <c:v>2.2360971197485902E-3</c:v>
                </c:pt>
                <c:pt idx="20399">
                  <c:v>2.23609968088567E-3</c:v>
                </c:pt>
                <c:pt idx="20400">
                  <c:v>2.2360975854098801E-3</c:v>
                </c:pt>
                <c:pt idx="20401">
                  <c:v>2.23609688691795E-3</c:v>
                </c:pt>
                <c:pt idx="20402">
                  <c:v>2.2360989823937399E-3</c:v>
                </c:pt>
                <c:pt idx="20403">
                  <c:v>2.2360987495631001E-3</c:v>
                </c:pt>
                <c:pt idx="20404">
                  <c:v>2.2360966540872999E-3</c:v>
                </c:pt>
                <c:pt idx="20405">
                  <c:v>2.2360971197485902E-3</c:v>
                </c:pt>
                <c:pt idx="20406">
                  <c:v>2.2360987495631001E-3</c:v>
                </c:pt>
                <c:pt idx="20407">
                  <c:v>2.2360973525792399E-3</c:v>
                </c:pt>
                <c:pt idx="20408">
                  <c:v>2.23609805107117E-3</c:v>
                </c:pt>
                <c:pt idx="20409">
                  <c:v>2.23609688691795E-3</c:v>
                </c:pt>
                <c:pt idx="20410">
                  <c:v>2.2360971197485902E-3</c:v>
                </c:pt>
                <c:pt idx="20411">
                  <c:v>2.2360982839018102E-3</c:v>
                </c:pt>
                <c:pt idx="20412">
                  <c:v>2.2360964212566601E-3</c:v>
                </c:pt>
                <c:pt idx="20413">
                  <c:v>2.2360987495631001E-3</c:v>
                </c:pt>
                <c:pt idx="20414">
                  <c:v>2.2360973525792399E-3</c:v>
                </c:pt>
                <c:pt idx="20415">
                  <c:v>2.2360987495631001E-3</c:v>
                </c:pt>
                <c:pt idx="20416">
                  <c:v>2.2360964212566601E-3</c:v>
                </c:pt>
                <c:pt idx="20417">
                  <c:v>2.2360971197485902E-3</c:v>
                </c:pt>
                <c:pt idx="20418">
                  <c:v>2.2360971197485902E-3</c:v>
                </c:pt>
                <c:pt idx="20419">
                  <c:v>2.2360973525792399E-3</c:v>
                </c:pt>
                <c:pt idx="20420">
                  <c:v>2.2360971197485902E-3</c:v>
                </c:pt>
                <c:pt idx="20421">
                  <c:v>2.2360971197485902E-3</c:v>
                </c:pt>
                <c:pt idx="20422">
                  <c:v>2.2360966540872999E-3</c:v>
                </c:pt>
                <c:pt idx="20423">
                  <c:v>2.2360973525792399E-3</c:v>
                </c:pt>
                <c:pt idx="20424">
                  <c:v>2.2360961884260199E-3</c:v>
                </c:pt>
                <c:pt idx="20425">
                  <c:v>2.2360973525792399E-3</c:v>
                </c:pt>
                <c:pt idx="20426">
                  <c:v>2.2360952571034401E-3</c:v>
                </c:pt>
                <c:pt idx="20427">
                  <c:v>2.2360966540872999E-3</c:v>
                </c:pt>
                <c:pt idx="20428">
                  <c:v>2.23609688691795E-3</c:v>
                </c:pt>
                <c:pt idx="20429">
                  <c:v>2.2360966540872999E-3</c:v>
                </c:pt>
                <c:pt idx="20430">
                  <c:v>2.2360966540872999E-3</c:v>
                </c:pt>
                <c:pt idx="20431">
                  <c:v>2.2360971197485902E-3</c:v>
                </c:pt>
                <c:pt idx="20432">
                  <c:v>2.2360973525792399E-3</c:v>
                </c:pt>
                <c:pt idx="20433">
                  <c:v>2.23609572276473E-3</c:v>
                </c:pt>
                <c:pt idx="20434">
                  <c:v>2.2360961884260199E-3</c:v>
                </c:pt>
                <c:pt idx="20435">
                  <c:v>2.2360971197485902E-3</c:v>
                </c:pt>
                <c:pt idx="20436">
                  <c:v>2.2360971197485902E-3</c:v>
                </c:pt>
                <c:pt idx="20437">
                  <c:v>2.2360961884260199E-3</c:v>
                </c:pt>
                <c:pt idx="20438">
                  <c:v>2.2360952571034401E-3</c:v>
                </c:pt>
                <c:pt idx="20439">
                  <c:v>2.2360966540872999E-3</c:v>
                </c:pt>
                <c:pt idx="20440">
                  <c:v>2.2360966540872999E-3</c:v>
                </c:pt>
                <c:pt idx="20441">
                  <c:v>2.2360961884260199E-3</c:v>
                </c:pt>
                <c:pt idx="20442">
                  <c:v>2.2360952571034401E-3</c:v>
                </c:pt>
                <c:pt idx="20443">
                  <c:v>2.2360961884260199E-3</c:v>
                </c:pt>
                <c:pt idx="20444">
                  <c:v>2.2360950242727999E-3</c:v>
                </c:pt>
                <c:pt idx="20445">
                  <c:v>2.23609455861151E-3</c:v>
                </c:pt>
                <c:pt idx="20446">
                  <c:v>2.2360971197485902E-3</c:v>
                </c:pt>
                <c:pt idx="20447">
                  <c:v>2.2360950242727999E-3</c:v>
                </c:pt>
                <c:pt idx="20448">
                  <c:v>2.2360961884260199E-3</c:v>
                </c:pt>
                <c:pt idx="20449">
                  <c:v>2.2360940929502301E-3</c:v>
                </c:pt>
                <c:pt idx="20450">
                  <c:v>2.23609572276473E-3</c:v>
                </c:pt>
                <c:pt idx="20451">
                  <c:v>2.2360959555953702E-3</c:v>
                </c:pt>
                <c:pt idx="20452">
                  <c:v>2.2360961884260199E-3</c:v>
                </c:pt>
                <c:pt idx="20453">
                  <c:v>2.2360940929502301E-3</c:v>
                </c:pt>
                <c:pt idx="20454">
                  <c:v>2.2360950242727999E-3</c:v>
                </c:pt>
                <c:pt idx="20455">
                  <c:v>2.2360964212566601E-3</c:v>
                </c:pt>
                <c:pt idx="20456">
                  <c:v>2.2360959555953702E-3</c:v>
                </c:pt>
                <c:pt idx="20457">
                  <c:v>2.2360952571034401E-3</c:v>
                </c:pt>
                <c:pt idx="20458">
                  <c:v>2.23609455861151E-3</c:v>
                </c:pt>
                <c:pt idx="20459">
                  <c:v>2.2360940929502301E-3</c:v>
                </c:pt>
                <c:pt idx="20460">
                  <c:v>2.2360952571034401E-3</c:v>
                </c:pt>
                <c:pt idx="20461">
                  <c:v>2.2360964212566601E-3</c:v>
                </c:pt>
                <c:pt idx="20462">
                  <c:v>2.23609339445829E-3</c:v>
                </c:pt>
                <c:pt idx="20463">
                  <c:v>2.2360950242727999E-3</c:v>
                </c:pt>
                <c:pt idx="20464">
                  <c:v>2.2360950242727999E-3</c:v>
                </c:pt>
                <c:pt idx="20465">
                  <c:v>2.2360964212566601E-3</c:v>
                </c:pt>
                <c:pt idx="20466">
                  <c:v>2.2360952571034401E-3</c:v>
                </c:pt>
                <c:pt idx="20467">
                  <c:v>2.2360929287970101E-3</c:v>
                </c:pt>
                <c:pt idx="20468">
                  <c:v>2.23609455861151E-3</c:v>
                </c:pt>
                <c:pt idx="20469">
                  <c:v>2.2360950242727999E-3</c:v>
                </c:pt>
                <c:pt idx="20470">
                  <c:v>2.23609572276473E-3</c:v>
                </c:pt>
                <c:pt idx="20471">
                  <c:v>2.23609572276473E-3</c:v>
                </c:pt>
                <c:pt idx="20472">
                  <c:v>2.23609455861151E-3</c:v>
                </c:pt>
                <c:pt idx="20473">
                  <c:v>2.2360954899340898E-3</c:v>
                </c:pt>
                <c:pt idx="20474">
                  <c:v>2.2360952571034401E-3</c:v>
                </c:pt>
                <c:pt idx="20475">
                  <c:v>2.2360961884260199E-3</c:v>
                </c:pt>
                <c:pt idx="20476">
                  <c:v>2.23609339445829E-3</c:v>
                </c:pt>
                <c:pt idx="20477">
                  <c:v>2.23609339445829E-3</c:v>
                </c:pt>
                <c:pt idx="20478">
                  <c:v>2.23609572276473E-3</c:v>
                </c:pt>
                <c:pt idx="20479">
                  <c:v>2.2360940929502301E-3</c:v>
                </c:pt>
                <c:pt idx="20480">
                  <c:v>2.2360961884260199E-3</c:v>
                </c:pt>
                <c:pt idx="20481">
                  <c:v>2.2360954899340898E-3</c:v>
                </c:pt>
                <c:pt idx="20482">
                  <c:v>2.23609339445829E-3</c:v>
                </c:pt>
                <c:pt idx="20483">
                  <c:v>2.2360947914421602E-3</c:v>
                </c:pt>
                <c:pt idx="20484">
                  <c:v>2.2360940929502301E-3</c:v>
                </c:pt>
                <c:pt idx="20485">
                  <c:v>2.2360952571034401E-3</c:v>
                </c:pt>
                <c:pt idx="20486">
                  <c:v>2.2360936272889402E-3</c:v>
                </c:pt>
                <c:pt idx="20487">
                  <c:v>2.23609455861151E-3</c:v>
                </c:pt>
                <c:pt idx="20488">
                  <c:v>2.23609572276473E-3</c:v>
                </c:pt>
                <c:pt idx="20489">
                  <c:v>2.2360943257808698E-3</c:v>
                </c:pt>
                <c:pt idx="20490">
                  <c:v>2.2360936272889402E-3</c:v>
                </c:pt>
                <c:pt idx="20491">
                  <c:v>2.2360940929502301E-3</c:v>
                </c:pt>
                <c:pt idx="20492">
                  <c:v>2.2360950242727999E-3</c:v>
                </c:pt>
                <c:pt idx="20493">
                  <c:v>2.6330361142754499E-2</c:v>
                </c:pt>
                <c:pt idx="20494">
                  <c:v>1.78589224815369E-2</c:v>
                </c:pt>
                <c:pt idx="20495">
                  <c:v>1.0866330936551099E-2</c:v>
                </c:pt>
                <c:pt idx="20496">
                  <c:v>1.2245276942849199E-2</c:v>
                </c:pt>
                <c:pt idx="20497">
                  <c:v>1.8231451511383098E-2</c:v>
                </c:pt>
                <c:pt idx="20498">
                  <c:v>1.9500754773616801E-2</c:v>
                </c:pt>
                <c:pt idx="20499">
                  <c:v>1.4715805649757401E-2</c:v>
                </c:pt>
                <c:pt idx="20500">
                  <c:v>1.0259788483381301E-2</c:v>
                </c:pt>
                <c:pt idx="20501">
                  <c:v>1.0406242683529901E-2</c:v>
                </c:pt>
                <c:pt idx="20502">
                  <c:v>1.3322618789970901E-2</c:v>
                </c:pt>
                <c:pt idx="20503">
                  <c:v>1.48054715245962E-2</c:v>
                </c:pt>
                <c:pt idx="20504">
                  <c:v>1.31579618901014E-2</c:v>
                </c:pt>
                <c:pt idx="20505">
                  <c:v>1.01875048130751E-2</c:v>
                </c:pt>
                <c:pt idx="20506">
                  <c:v>8.79646185785532E-3</c:v>
                </c:pt>
                <c:pt idx="20507">
                  <c:v>9.8775913938880001E-3</c:v>
                </c:pt>
                <c:pt idx="20508">
                  <c:v>1.1413277126848699E-2</c:v>
                </c:pt>
                <c:pt idx="20509">
                  <c:v>1.11345946788788E-2</c:v>
                </c:pt>
                <c:pt idx="20510">
                  <c:v>9.3513196334242803E-3</c:v>
                </c:pt>
                <c:pt idx="20511">
                  <c:v>8.0801025032997097E-3</c:v>
                </c:pt>
                <c:pt idx="20512">
                  <c:v>8.3303414285183005E-3</c:v>
                </c:pt>
                <c:pt idx="20513">
                  <c:v>9.2367259785533003E-3</c:v>
                </c:pt>
                <c:pt idx="20514">
                  <c:v>9.4409212470054592E-3</c:v>
                </c:pt>
                <c:pt idx="20515">
                  <c:v>8.6270598694682104E-3</c:v>
                </c:pt>
                <c:pt idx="20516">
                  <c:v>7.6463473960757299E-3</c:v>
                </c:pt>
                <c:pt idx="20517">
                  <c:v>7.4263089336454903E-3</c:v>
                </c:pt>
                <c:pt idx="20518">
                  <c:v>7.9196235164999997E-3</c:v>
                </c:pt>
                <c:pt idx="20519">
                  <c:v>8.2577783614397101E-3</c:v>
                </c:pt>
                <c:pt idx="20520">
                  <c:v>7.9071959480643307E-3</c:v>
                </c:pt>
                <c:pt idx="20521">
                  <c:v>7.2707794606685699E-3</c:v>
                </c:pt>
                <c:pt idx="20522">
                  <c:v>7.0246122777461997E-3</c:v>
                </c:pt>
                <c:pt idx="20523">
                  <c:v>7.2626220062375103E-3</c:v>
                </c:pt>
                <c:pt idx="20524">
                  <c:v>7.5144213624298599E-3</c:v>
                </c:pt>
                <c:pt idx="20525">
                  <c:v>7.3986742645502099E-3</c:v>
                </c:pt>
                <c:pt idx="20526">
                  <c:v>7.0344074629247197E-3</c:v>
                </c:pt>
                <c:pt idx="20527">
                  <c:v>6.8165580742061199E-3</c:v>
                </c:pt>
                <c:pt idx="20528">
                  <c:v>6.9133667275309597E-3</c:v>
                </c:pt>
                <c:pt idx="20529">
                  <c:v>7.0953713729977599E-3</c:v>
                </c:pt>
                <c:pt idx="20530">
                  <c:v>7.07261823117733E-3</c:v>
                </c:pt>
                <c:pt idx="20531">
                  <c:v>6.8631730973720603E-3</c:v>
                </c:pt>
                <c:pt idx="20532">
                  <c:v>6.7151039838790902E-3</c:v>
                </c:pt>
                <c:pt idx="20533">
                  <c:v>6.7578870803117804E-3</c:v>
                </c:pt>
                <c:pt idx="20534">
                  <c:v>6.8704895675182299E-3</c:v>
                </c:pt>
                <c:pt idx="20535">
                  <c:v>6.8764472380280503E-3</c:v>
                </c:pt>
                <c:pt idx="20536">
                  <c:v>6.76292181015015E-3</c:v>
                </c:pt>
                <c:pt idx="20537">
                  <c:v>6.6649354994297002E-3</c:v>
                </c:pt>
                <c:pt idx="20538">
                  <c:v>6.6776792518794502E-3</c:v>
                </c:pt>
                <c:pt idx="20539">
                  <c:v>6.7468350753188099E-3</c:v>
                </c:pt>
                <c:pt idx="20540">
                  <c:v>6.7597199231386202E-3</c:v>
                </c:pt>
                <c:pt idx="20541">
                  <c:v>6.6952193155884699E-3</c:v>
                </c:pt>
                <c:pt idx="20542">
                  <c:v>6.6331760026514504E-3</c:v>
                </c:pt>
                <c:pt idx="20543">
                  <c:v>6.6359839402139204E-3</c:v>
                </c:pt>
                <c:pt idx="20544">
                  <c:v>6.6755511797964599E-3</c:v>
                </c:pt>
                <c:pt idx="20545">
                  <c:v>6.68552983552218E-3</c:v>
                </c:pt>
                <c:pt idx="20546">
                  <c:v>6.64891675114632E-3</c:v>
                </c:pt>
                <c:pt idx="20547">
                  <c:v>6.6090007312595801E-3</c:v>
                </c:pt>
                <c:pt idx="20548">
                  <c:v>6.60567730665207E-3</c:v>
                </c:pt>
                <c:pt idx="20549">
                  <c:v>6.62716710940004E-3</c:v>
                </c:pt>
                <c:pt idx="20550">
                  <c:v>6.6336030140519099E-3</c:v>
                </c:pt>
                <c:pt idx="20551">
                  <c:v>6.61149434745312E-3</c:v>
                </c:pt>
                <c:pt idx="20552">
                  <c:v>6.5854894928634201E-3</c:v>
                </c:pt>
                <c:pt idx="20553">
                  <c:v>6.5805492922663697E-3</c:v>
                </c:pt>
                <c:pt idx="20554">
                  <c:v>6.59119337797165E-3</c:v>
                </c:pt>
                <c:pt idx="20555">
                  <c:v>6.5942513756454E-3</c:v>
                </c:pt>
                <c:pt idx="20556">
                  <c:v>6.5804882906377298E-3</c:v>
                </c:pt>
                <c:pt idx="20557">
                  <c:v>6.5631195902824402E-3</c:v>
                </c:pt>
                <c:pt idx="20558">
                  <c:v>6.5574739128351203E-3</c:v>
                </c:pt>
                <c:pt idx="20559">
                  <c:v>6.5618776716291896E-3</c:v>
                </c:pt>
                <c:pt idx="20560">
                  <c:v>6.5628262236714398E-3</c:v>
                </c:pt>
                <c:pt idx="20561">
                  <c:v>6.5538096241653E-3</c:v>
                </c:pt>
                <c:pt idx="20562">
                  <c:v>6.5419953316450102E-3</c:v>
                </c:pt>
                <c:pt idx="20563">
                  <c:v>6.5367980860173702E-3</c:v>
                </c:pt>
                <c:pt idx="20564">
                  <c:v>6.5378998406231403E-3</c:v>
                </c:pt>
                <c:pt idx="20565">
                  <c:v>6.5375482663512204E-3</c:v>
                </c:pt>
                <c:pt idx="20566">
                  <c:v>6.53143553063273E-3</c:v>
                </c:pt>
                <c:pt idx="20567">
                  <c:v>6.5232440829277099E-3</c:v>
                </c:pt>
                <c:pt idx="20568">
                  <c:v>6.5186643041670296E-3</c:v>
                </c:pt>
                <c:pt idx="20569">
                  <c:v>6.5180682577192801E-3</c:v>
                </c:pt>
                <c:pt idx="20570">
                  <c:v>6.5170568414032503E-3</c:v>
                </c:pt>
                <c:pt idx="20571">
                  <c:v>6.51273364201188E-3</c:v>
                </c:pt>
                <c:pt idx="20572">
                  <c:v>6.5069617703556997E-3</c:v>
                </c:pt>
                <c:pt idx="20573">
                  <c:v>6.5031521953642403E-3</c:v>
                </c:pt>
                <c:pt idx="20574">
                  <c:v>6.5018301829695702E-3</c:v>
                </c:pt>
                <c:pt idx="20575">
                  <c:v>6.5005198121070897E-3</c:v>
                </c:pt>
                <c:pt idx="20576">
                  <c:v>6.4973430708050702E-3</c:v>
                </c:pt>
                <c:pt idx="20577">
                  <c:v>6.49316981434822E-3</c:v>
                </c:pt>
                <c:pt idx="20578">
                  <c:v>6.4900349825620703E-3</c:v>
                </c:pt>
                <c:pt idx="20579">
                  <c:v>6.4884400926530396E-3</c:v>
                </c:pt>
                <c:pt idx="20580">
                  <c:v>6.4870305359363599E-3</c:v>
                </c:pt>
                <c:pt idx="20581">
                  <c:v>6.4845904707908596E-3</c:v>
                </c:pt>
                <c:pt idx="20582">
                  <c:v>6.48149428889156E-3</c:v>
                </c:pt>
                <c:pt idx="20583">
                  <c:v>6.4789401367306701E-3</c:v>
                </c:pt>
                <c:pt idx="20584">
                  <c:v>6.4773401245474798E-3</c:v>
                </c:pt>
                <c:pt idx="20585">
                  <c:v>6.4759491942822899E-3</c:v>
                </c:pt>
                <c:pt idx="20586">
                  <c:v>6.4740041270852098E-3</c:v>
                </c:pt>
                <c:pt idx="20587">
                  <c:v>6.4716343767940998E-3</c:v>
                </c:pt>
                <c:pt idx="20588">
                  <c:v>6.4695412293076498E-3</c:v>
                </c:pt>
                <c:pt idx="20589">
                  <c:v>6.4680296927690497E-3</c:v>
                </c:pt>
                <c:pt idx="20590">
                  <c:v>6.4667118713259697E-3</c:v>
                </c:pt>
                <c:pt idx="20591">
                  <c:v>6.46511092782021E-3</c:v>
                </c:pt>
                <c:pt idx="20592">
                  <c:v>6.46324781700969E-3</c:v>
                </c:pt>
                <c:pt idx="20593">
                  <c:v>6.4615267328917998E-3</c:v>
                </c:pt>
                <c:pt idx="20594">
                  <c:v>6.4601632766425601E-3</c:v>
                </c:pt>
                <c:pt idx="20595">
                  <c:v>6.4589581452310103E-3</c:v>
                </c:pt>
                <c:pt idx="20596">
                  <c:v>6.4576175063848504E-3</c:v>
                </c:pt>
                <c:pt idx="20597">
                  <c:v>6.4561166800558602E-3</c:v>
                </c:pt>
                <c:pt idx="20598">
                  <c:v>6.4546903595328296E-3</c:v>
                </c:pt>
                <c:pt idx="20599">
                  <c:v>6.4534875564277198E-3</c:v>
                </c:pt>
                <c:pt idx="20600">
                  <c:v>6.4524048939347302E-3</c:v>
                </c:pt>
                <c:pt idx="20601">
                  <c:v>6.4512658864259703E-3</c:v>
                </c:pt>
                <c:pt idx="20602">
                  <c:v>6.4500421285629298E-3</c:v>
                </c:pt>
                <c:pt idx="20603">
                  <c:v>6.4488598145544503E-3</c:v>
                </c:pt>
                <c:pt idx="20604">
                  <c:v>6.4478153362870199E-3</c:v>
                </c:pt>
                <c:pt idx="20605">
                  <c:v>6.4468639902770502E-3</c:v>
                </c:pt>
                <c:pt idx="20606">
                  <c:v>6.4458963461220299E-3</c:v>
                </c:pt>
                <c:pt idx="20607">
                  <c:v>6.4448872581124297E-3</c:v>
                </c:pt>
                <c:pt idx="20608">
                  <c:v>6.4439028501510603E-3</c:v>
                </c:pt>
                <c:pt idx="20609">
                  <c:v>6.4430083148181499E-3</c:v>
                </c:pt>
                <c:pt idx="20610">
                  <c:v>6.44218409433961E-3</c:v>
                </c:pt>
                <c:pt idx="20611">
                  <c:v>6.4413622021675101E-3</c:v>
                </c:pt>
                <c:pt idx="20612">
                  <c:v>6.4405277371406599E-3</c:v>
                </c:pt>
                <c:pt idx="20613">
                  <c:v>6.4397086389362803E-3</c:v>
                </c:pt>
                <c:pt idx="20614">
                  <c:v>6.43895473331213E-3</c:v>
                </c:pt>
                <c:pt idx="20615">
                  <c:v>6.4382501877844299E-3</c:v>
                </c:pt>
                <c:pt idx="20616">
                  <c:v>6.4375586807727796E-3</c:v>
                </c:pt>
                <c:pt idx="20617">
                  <c:v>6.43686158582568E-3</c:v>
                </c:pt>
                <c:pt idx="20618">
                  <c:v>6.4361840486526498E-3</c:v>
                </c:pt>
                <c:pt idx="20619">
                  <c:v>6.4355470240116102E-3</c:v>
                </c:pt>
                <c:pt idx="20620">
                  <c:v>6.4349495805799996E-3</c:v>
                </c:pt>
                <c:pt idx="20621">
                  <c:v>6.43437076359987E-3</c:v>
                </c:pt>
                <c:pt idx="20622">
                  <c:v>6.4337942749261899E-3</c:v>
                </c:pt>
                <c:pt idx="20623">
                  <c:v>6.4332359470427002E-3</c:v>
                </c:pt>
                <c:pt idx="20624">
                  <c:v>6.4327027648687397E-3</c:v>
                </c:pt>
                <c:pt idx="20625">
                  <c:v>6.4322007820010203E-3</c:v>
                </c:pt>
                <c:pt idx="20626">
                  <c:v>6.4317164942622202E-3</c:v>
                </c:pt>
                <c:pt idx="20627">
                  <c:v>6.4312368631362898E-3</c:v>
                </c:pt>
                <c:pt idx="20628">
                  <c:v>6.4307739958167102E-3</c:v>
                </c:pt>
                <c:pt idx="20629">
                  <c:v>6.4303334802389102E-3</c:v>
                </c:pt>
                <c:pt idx="20630">
                  <c:v>6.4299129880964799E-3</c:v>
                </c:pt>
                <c:pt idx="20631">
                  <c:v>6.4295111224055299E-3</c:v>
                </c:pt>
                <c:pt idx="20632">
                  <c:v>6.42911298200488E-3</c:v>
                </c:pt>
                <c:pt idx="20633">
                  <c:v>6.4287339337170098E-3</c:v>
                </c:pt>
                <c:pt idx="20634">
                  <c:v>6.4283683896064802E-3</c:v>
                </c:pt>
                <c:pt idx="20635">
                  <c:v>6.4280210062861399E-3</c:v>
                </c:pt>
                <c:pt idx="20636">
                  <c:v>6.4276857301592801E-3</c:v>
                </c:pt>
                <c:pt idx="20637">
                  <c:v>6.42736162990332E-3</c:v>
                </c:pt>
                <c:pt idx="20638">
                  <c:v>6.4270473085343803E-3</c:v>
                </c:pt>
                <c:pt idx="20639">
                  <c:v>6.4267446286976303E-3</c:v>
                </c:pt>
                <c:pt idx="20640">
                  <c:v>6.4264568500220802E-3</c:v>
                </c:pt>
                <c:pt idx="20641">
                  <c:v>6.4261825755238498E-3</c:v>
                </c:pt>
                <c:pt idx="20642">
                  <c:v>6.4259171485900896E-3</c:v>
                </c:pt>
                <c:pt idx="20643">
                  <c:v>6.4256587065756304E-3</c:v>
                </c:pt>
                <c:pt idx="20644">
                  <c:v>6.4254081808030597E-3</c:v>
                </c:pt>
                <c:pt idx="20645">
                  <c:v>6.4251739531755499E-3</c:v>
                </c:pt>
                <c:pt idx="20646">
                  <c:v>6.42494577914477E-3</c:v>
                </c:pt>
                <c:pt idx="20647">
                  <c:v>6.4247273840010201E-3</c:v>
                </c:pt>
                <c:pt idx="20648">
                  <c:v>6.4245159737765798E-3</c:v>
                </c:pt>
                <c:pt idx="20649">
                  <c:v>6.4243129454553101E-3</c:v>
                </c:pt>
                <c:pt idx="20650">
                  <c:v>6.4241215586662301E-3</c:v>
                </c:pt>
                <c:pt idx="20651">
                  <c:v>6.4239297062158602E-3</c:v>
                </c:pt>
                <c:pt idx="20652">
                  <c:v>6.4237546175718299E-3</c:v>
                </c:pt>
                <c:pt idx="20653">
                  <c:v>6.4235818572342396E-3</c:v>
                </c:pt>
                <c:pt idx="20654">
                  <c:v>6.4234146848320996E-3</c:v>
                </c:pt>
                <c:pt idx="20655">
                  <c:v>6.42325961962342E-3</c:v>
                </c:pt>
                <c:pt idx="20656">
                  <c:v>6.4231059513986102E-3</c:v>
                </c:pt>
                <c:pt idx="20657">
                  <c:v>6.4229601994156803E-3</c:v>
                </c:pt>
                <c:pt idx="20658">
                  <c:v>6.4228191040456304E-3</c:v>
                </c:pt>
                <c:pt idx="20659">
                  <c:v>6.4226863905787503E-3</c:v>
                </c:pt>
                <c:pt idx="20660">
                  <c:v>6.4225546084344396E-3</c:v>
                </c:pt>
                <c:pt idx="20661">
                  <c:v>6.4224344678223098E-3</c:v>
                </c:pt>
                <c:pt idx="20662">
                  <c:v>6.4223157241940498E-3</c:v>
                </c:pt>
                <c:pt idx="20663">
                  <c:v>6.4221993088722203E-3</c:v>
                </c:pt>
                <c:pt idx="20664">
                  <c:v>6.4220903441309903E-3</c:v>
                </c:pt>
                <c:pt idx="20665">
                  <c:v>6.4219883643090699E-3</c:v>
                </c:pt>
                <c:pt idx="20666">
                  <c:v>6.42188591882587E-3</c:v>
                </c:pt>
                <c:pt idx="20667">
                  <c:v>6.4217904582619702E-3</c:v>
                </c:pt>
                <c:pt idx="20668">
                  <c:v>6.4216968603432196E-3</c:v>
                </c:pt>
                <c:pt idx="20669">
                  <c:v>6.4216088503599202E-3</c:v>
                </c:pt>
                <c:pt idx="20670">
                  <c:v>6.4215254969894903E-3</c:v>
                </c:pt>
                <c:pt idx="20671">
                  <c:v>6.42144493758678E-3</c:v>
                </c:pt>
                <c:pt idx="20672">
                  <c:v>6.4213653095066599E-3</c:v>
                </c:pt>
                <c:pt idx="20673">
                  <c:v>6.4212926663458399E-3</c:v>
                </c:pt>
                <c:pt idx="20674">
                  <c:v>6.4212204888463003E-3</c:v>
                </c:pt>
                <c:pt idx="20675">
                  <c:v>6.4211525022983603E-3</c:v>
                </c:pt>
                <c:pt idx="20676">
                  <c:v>6.4210868440568499E-3</c:v>
                </c:pt>
                <c:pt idx="20677">
                  <c:v>6.4210230484604801E-3</c:v>
                </c:pt>
                <c:pt idx="20678">
                  <c:v>6.4209620468318497E-3</c:v>
                </c:pt>
                <c:pt idx="20679">
                  <c:v>6.42090709879995E-3</c:v>
                </c:pt>
                <c:pt idx="20680">
                  <c:v>6.42085168510675E-3</c:v>
                </c:pt>
                <c:pt idx="20681">
                  <c:v>6.4207976683974301E-3</c:v>
                </c:pt>
                <c:pt idx="20682">
                  <c:v>6.4207492396235501E-3</c:v>
                </c:pt>
                <c:pt idx="20683">
                  <c:v>6.4206994138658099E-3</c:v>
                </c:pt>
                <c:pt idx="20684">
                  <c:v>6.4206523820757901E-3</c:v>
                </c:pt>
                <c:pt idx="20685">
                  <c:v>6.4206104725599298E-3</c:v>
                </c:pt>
                <c:pt idx="20686">
                  <c:v>6.4205667003989202E-3</c:v>
                </c:pt>
                <c:pt idx="20687">
                  <c:v>6.42052665352821E-3</c:v>
                </c:pt>
                <c:pt idx="20688">
                  <c:v>6.4204898662865197E-3</c:v>
                </c:pt>
                <c:pt idx="20689">
                  <c:v>6.4204535447061097E-3</c:v>
                </c:pt>
                <c:pt idx="20690">
                  <c:v>6.4204162918031198E-3</c:v>
                </c:pt>
                <c:pt idx="20691">
                  <c:v>6.4203818328678599E-3</c:v>
                </c:pt>
                <c:pt idx="20692">
                  <c:v>6.4203487709164602E-3</c:v>
                </c:pt>
                <c:pt idx="20693">
                  <c:v>6.4203180372714996E-3</c:v>
                </c:pt>
                <c:pt idx="20694">
                  <c:v>6.4202887006104001E-3</c:v>
                </c:pt>
                <c:pt idx="20695">
                  <c:v>6.4202621579170201E-3</c:v>
                </c:pt>
                <c:pt idx="20696">
                  <c:v>6.4202342182397799E-3</c:v>
                </c:pt>
                <c:pt idx="20697">
                  <c:v>6.4202076755464103E-3</c:v>
                </c:pt>
                <c:pt idx="20698">
                  <c:v>6.4201839268207602E-3</c:v>
                </c:pt>
                <c:pt idx="20699">
                  <c:v>6.4201583154499496E-3</c:v>
                </c:pt>
                <c:pt idx="20700">
                  <c:v>6.4201368950307404E-3</c:v>
                </c:pt>
                <c:pt idx="20701">
                  <c:v>6.4201126806438004E-3</c:v>
                </c:pt>
                <c:pt idx="20702">
                  <c:v>6.4200949855148801E-3</c:v>
                </c:pt>
                <c:pt idx="20703">
                  <c:v>6.4200735650956596E-3</c:v>
                </c:pt>
                <c:pt idx="20704">
                  <c:v>6.4200577326118998E-3</c:v>
                </c:pt>
                <c:pt idx="20705">
                  <c:v>6.42004236578941E-3</c:v>
                </c:pt>
                <c:pt idx="20706">
                  <c:v>6.42002280801535E-3</c:v>
                </c:pt>
                <c:pt idx="20707">
                  <c:v>6.4200055785477196E-3</c:v>
                </c:pt>
                <c:pt idx="20708">
                  <c:v>6.4199897460639503E-3</c:v>
                </c:pt>
                <c:pt idx="20709">
                  <c:v>6.4199753105640403E-3</c:v>
                </c:pt>
                <c:pt idx="20710">
                  <c:v>6.41995994374156E-3</c:v>
                </c:pt>
                <c:pt idx="20711">
                  <c:v>6.4199469052255197E-3</c:v>
                </c:pt>
                <c:pt idx="20712">
                  <c:v>6.4199324697256097E-3</c:v>
                </c:pt>
                <c:pt idx="20713">
                  <c:v>6.4199184998869896E-3</c:v>
                </c:pt>
                <c:pt idx="20714">
                  <c:v>6.4199073240160899E-3</c:v>
                </c:pt>
                <c:pt idx="20715">
                  <c:v>6.4198984764516397E-3</c:v>
                </c:pt>
                <c:pt idx="20716">
                  <c:v>6.41988962888718E-3</c:v>
                </c:pt>
                <c:pt idx="20717">
                  <c:v>6.41987752169371E-3</c:v>
                </c:pt>
                <c:pt idx="20718">
                  <c:v>6.4198649488389501E-3</c:v>
                </c:pt>
                <c:pt idx="20719">
                  <c:v>6.4198542386293403E-3</c:v>
                </c:pt>
                <c:pt idx="20720">
                  <c:v>6.4198472537100298E-3</c:v>
                </c:pt>
                <c:pt idx="20721">
                  <c:v>6.4198393374681499E-3</c:v>
                </c:pt>
                <c:pt idx="20722">
                  <c:v>6.4198314212262596E-3</c:v>
                </c:pt>
                <c:pt idx="20723">
                  <c:v>6.4198221080005204E-3</c:v>
                </c:pt>
                <c:pt idx="20724">
                  <c:v>6.4198141917586301E-3</c:v>
                </c:pt>
                <c:pt idx="20725">
                  <c:v>6.4198118634521996E-3</c:v>
                </c:pt>
                <c:pt idx="20726">
                  <c:v>6.4198030158877399E-3</c:v>
                </c:pt>
                <c:pt idx="20727">
                  <c:v>6.4197955653071404E-3</c:v>
                </c:pt>
                <c:pt idx="20728">
                  <c:v>6.4197895117104097E-3</c:v>
                </c:pt>
                <c:pt idx="20729">
                  <c:v>6.4197843894362502E-3</c:v>
                </c:pt>
                <c:pt idx="20730">
                  <c:v>6.41977833583951E-3</c:v>
                </c:pt>
                <c:pt idx="20731">
                  <c:v>6.4197718165814903E-3</c:v>
                </c:pt>
                <c:pt idx="20732">
                  <c:v>6.4197671599686198E-3</c:v>
                </c:pt>
                <c:pt idx="20733">
                  <c:v>6.4197639003396E-3</c:v>
                </c:pt>
                <c:pt idx="20734">
                  <c:v>6.4197587780654396E-3</c:v>
                </c:pt>
                <c:pt idx="20735">
                  <c:v>6.4197545871138599E-3</c:v>
                </c:pt>
                <c:pt idx="20736">
                  <c:v>6.4197503961622698E-3</c:v>
                </c:pt>
                <c:pt idx="20737">
                  <c:v>6.4197452738881102E-3</c:v>
                </c:pt>
                <c:pt idx="20738">
                  <c:v>6.4197434112429601E-3</c:v>
                </c:pt>
                <c:pt idx="20739">
                  <c:v>6.4197378233075099E-3</c:v>
                </c:pt>
                <c:pt idx="20740">
                  <c:v>6.4197327010333599E-3</c:v>
                </c:pt>
                <c:pt idx="20741">
                  <c:v>6.4197308383882098E-3</c:v>
                </c:pt>
                <c:pt idx="20742">
                  <c:v>6.41972990706563E-3</c:v>
                </c:pt>
                <c:pt idx="20743">
                  <c:v>6.4197247847914696E-3</c:v>
                </c:pt>
                <c:pt idx="20744">
                  <c:v>6.4197229221463203E-3</c:v>
                </c:pt>
                <c:pt idx="20745">
                  <c:v>6.4197196625173101E-3</c:v>
                </c:pt>
                <c:pt idx="20746">
                  <c:v>6.4197159372270099E-3</c:v>
                </c:pt>
                <c:pt idx="20747">
                  <c:v>6.4197154715657199E-3</c:v>
                </c:pt>
                <c:pt idx="20748">
                  <c:v>6.4197117462754302E-3</c:v>
                </c:pt>
                <c:pt idx="20749">
                  <c:v>6.4197094179689902E-3</c:v>
                </c:pt>
                <c:pt idx="20750">
                  <c:v>6.4197070896625501E-3</c:v>
                </c:pt>
                <c:pt idx="20751">
                  <c:v>6.4197052270174E-3</c:v>
                </c:pt>
                <c:pt idx="20752">
                  <c:v>6.4197019673883898E-3</c:v>
                </c:pt>
                <c:pt idx="20753">
                  <c:v>6.4196996390819602E-3</c:v>
                </c:pt>
                <c:pt idx="20754">
                  <c:v>6.4197019673883898E-3</c:v>
                </c:pt>
                <c:pt idx="20755">
                  <c:v>6.4197001047432397E-3</c:v>
                </c:pt>
                <c:pt idx="20756">
                  <c:v>6.4196973107755202E-3</c:v>
                </c:pt>
                <c:pt idx="20757">
                  <c:v>6.4196954481303701E-3</c:v>
                </c:pt>
                <c:pt idx="20758">
                  <c:v>6.41969358548522E-3</c:v>
                </c:pt>
                <c:pt idx="20759">
                  <c:v>6.4196921885013598E-3</c:v>
                </c:pt>
                <c:pt idx="20760">
                  <c:v>6.4196912571787799E-3</c:v>
                </c:pt>
                <c:pt idx="20761">
                  <c:v>6.4196889288723503E-3</c:v>
                </c:pt>
                <c:pt idx="20762">
                  <c:v>6.4196875318884902E-3</c:v>
                </c:pt>
                <c:pt idx="20763">
                  <c:v>6.4196870662272002E-3</c:v>
                </c:pt>
                <c:pt idx="20764">
                  <c:v>6.4196842722594799E-3</c:v>
                </c:pt>
                <c:pt idx="20765">
                  <c:v>6.4196866005659103E-3</c:v>
                </c:pt>
                <c:pt idx="20766">
                  <c:v>6.4196842722594799E-3</c:v>
                </c:pt>
                <c:pt idx="20767">
                  <c:v>6.4196847379207602E-3</c:v>
                </c:pt>
                <c:pt idx="20768">
                  <c:v>6.4196819439530399E-3</c:v>
                </c:pt>
                <c:pt idx="20769">
                  <c:v>6.4196842722594799E-3</c:v>
                </c:pt>
                <c:pt idx="20770">
                  <c:v>6.4196782186627397E-3</c:v>
                </c:pt>
                <c:pt idx="20771">
                  <c:v>6.4196800813078898E-3</c:v>
                </c:pt>
                <c:pt idx="20772">
                  <c:v>6.4196805469691797E-3</c:v>
                </c:pt>
                <c:pt idx="20773">
                  <c:v>6.4196796156465999E-3</c:v>
                </c:pt>
                <c:pt idx="20774">
                  <c:v>6.4196819439530399E-3</c:v>
                </c:pt>
                <c:pt idx="20775">
                  <c:v>6.4196782186627397E-3</c:v>
                </c:pt>
                <c:pt idx="20776">
                  <c:v>6.4196772873401598E-3</c:v>
                </c:pt>
                <c:pt idx="20777">
                  <c:v>6.4196772873401598E-3</c:v>
                </c:pt>
                <c:pt idx="20778">
                  <c:v>6.4196777530014498E-3</c:v>
                </c:pt>
                <c:pt idx="20779">
                  <c:v>6.4196758903562997E-3</c:v>
                </c:pt>
                <c:pt idx="20780">
                  <c:v>6.4196721650660099E-3</c:v>
                </c:pt>
                <c:pt idx="20781">
                  <c:v>6.4196749590337302E-3</c:v>
                </c:pt>
                <c:pt idx="20782">
                  <c:v>6.4196735620498701E-3</c:v>
                </c:pt>
                <c:pt idx="20783">
                  <c:v>6.4196735620498701E-3</c:v>
                </c:pt>
                <c:pt idx="20784">
                  <c:v>6.4196744933724403E-3</c:v>
                </c:pt>
                <c:pt idx="20785">
                  <c:v>6.4196740277111504E-3</c:v>
                </c:pt>
                <c:pt idx="20786">
                  <c:v>6.4196730963885801E-3</c:v>
                </c:pt>
                <c:pt idx="20787">
                  <c:v>6.4196712337434301E-3</c:v>
                </c:pt>
                <c:pt idx="20788">
                  <c:v>6.4196730963885801E-3</c:v>
                </c:pt>
                <c:pt idx="20789">
                  <c:v>6.4196703024208598E-3</c:v>
                </c:pt>
                <c:pt idx="20790">
                  <c:v>6.4196707680821401E-3</c:v>
                </c:pt>
                <c:pt idx="20791">
                  <c:v>6.4196684397757097E-3</c:v>
                </c:pt>
                <c:pt idx="20792">
                  <c:v>6.4196707680821401E-3</c:v>
                </c:pt>
                <c:pt idx="20793">
                  <c:v>6.4196712337434301E-3</c:v>
                </c:pt>
                <c:pt idx="20794">
                  <c:v>6.4196684397757097E-3</c:v>
                </c:pt>
                <c:pt idx="20795">
                  <c:v>6.4196707680821401E-3</c:v>
                </c:pt>
                <c:pt idx="20796">
                  <c:v>6.41966937109828E-3</c:v>
                </c:pt>
                <c:pt idx="20797">
                  <c:v>6.41966937109828E-3</c:v>
                </c:pt>
                <c:pt idx="20798">
                  <c:v>6.4196712337434301E-3</c:v>
                </c:pt>
                <c:pt idx="20799">
                  <c:v>6.4196679741144198E-3</c:v>
                </c:pt>
                <c:pt idx="20800">
                  <c:v>6.41966937109828E-3</c:v>
                </c:pt>
                <c:pt idx="20801">
                  <c:v>6.41966890543699E-3</c:v>
                </c:pt>
                <c:pt idx="20802">
                  <c:v>6.4196684397757097E-3</c:v>
                </c:pt>
                <c:pt idx="20803">
                  <c:v>6.4196665771305596E-3</c:v>
                </c:pt>
                <c:pt idx="20804">
                  <c:v>6.41966937109828E-3</c:v>
                </c:pt>
                <c:pt idx="20805">
                  <c:v>6.4196651801466898E-3</c:v>
                </c:pt>
                <c:pt idx="20806">
                  <c:v>6.4196651801466898E-3</c:v>
                </c:pt>
                <c:pt idx="20807">
                  <c:v>6.4196675084531299E-3</c:v>
                </c:pt>
                <c:pt idx="20808">
                  <c:v>6.4196675084531299E-3</c:v>
                </c:pt>
                <c:pt idx="20809">
                  <c:v>6.4196684397757097E-3</c:v>
                </c:pt>
                <c:pt idx="20810">
                  <c:v>6.4196684397757097E-3</c:v>
                </c:pt>
                <c:pt idx="20811">
                  <c:v>6.4196675084531299E-3</c:v>
                </c:pt>
                <c:pt idx="20812">
                  <c:v>6.41966890543699E-3</c:v>
                </c:pt>
                <c:pt idx="20813">
                  <c:v>6.4196679741144198E-3</c:v>
                </c:pt>
                <c:pt idx="20814">
                  <c:v>6.4196675084531299E-3</c:v>
                </c:pt>
                <c:pt idx="20815">
                  <c:v>6.4196675084531299E-3</c:v>
                </c:pt>
                <c:pt idx="20816">
                  <c:v>6.41966937109828E-3</c:v>
                </c:pt>
                <c:pt idx="20817">
                  <c:v>6.41966937109828E-3</c:v>
                </c:pt>
                <c:pt idx="20818">
                  <c:v>6.4196656458079798E-3</c:v>
                </c:pt>
                <c:pt idx="20819">
                  <c:v>6.4196665771305596E-3</c:v>
                </c:pt>
                <c:pt idx="20820">
                  <c:v>6.4196675084531299E-3</c:v>
                </c:pt>
                <c:pt idx="20821">
                  <c:v>6.4196651801466898E-3</c:v>
                </c:pt>
                <c:pt idx="20822">
                  <c:v>6.41966890543699E-3</c:v>
                </c:pt>
                <c:pt idx="20823">
                  <c:v>6.4196651801466898E-3</c:v>
                </c:pt>
                <c:pt idx="20824">
                  <c:v>6.4196675084531299E-3</c:v>
                </c:pt>
                <c:pt idx="20825">
                  <c:v>6.4196647144854103E-3</c:v>
                </c:pt>
                <c:pt idx="20826">
                  <c:v>6.4196651801466898E-3</c:v>
                </c:pt>
                <c:pt idx="20827">
                  <c:v>6.4196642488241196E-3</c:v>
                </c:pt>
                <c:pt idx="20828">
                  <c:v>6.4196670427918399E-3</c:v>
                </c:pt>
                <c:pt idx="20829">
                  <c:v>6.4196661114692697E-3</c:v>
                </c:pt>
                <c:pt idx="20830">
                  <c:v>6.4196665771305596E-3</c:v>
                </c:pt>
                <c:pt idx="20831">
                  <c:v>6.4196679741144198E-3</c:v>
                </c:pt>
                <c:pt idx="20832">
                  <c:v>6.4196642488241196E-3</c:v>
                </c:pt>
                <c:pt idx="20833">
                  <c:v>6.4196661114692697E-3</c:v>
                </c:pt>
                <c:pt idx="20834">
                  <c:v>6.4196661114692697E-3</c:v>
                </c:pt>
                <c:pt idx="20835">
                  <c:v>6.4196670427918399E-3</c:v>
                </c:pt>
                <c:pt idx="20836">
                  <c:v>6.4196651801466898E-3</c:v>
                </c:pt>
                <c:pt idx="20837">
                  <c:v>6.4196661114692697E-3</c:v>
                </c:pt>
                <c:pt idx="20838">
                  <c:v>6.4196656458079798E-3</c:v>
                </c:pt>
                <c:pt idx="20839">
                  <c:v>6.4196661114692697E-3</c:v>
                </c:pt>
                <c:pt idx="20840">
                  <c:v>6.4196661114692697E-3</c:v>
                </c:pt>
                <c:pt idx="20841">
                  <c:v>6.4196647144854103E-3</c:v>
                </c:pt>
                <c:pt idx="20842">
                  <c:v>6.4196651801466898E-3</c:v>
                </c:pt>
                <c:pt idx="20843">
                  <c:v>6.4196651801466898E-3</c:v>
                </c:pt>
                <c:pt idx="20844">
                  <c:v>6.4196670427918399E-3</c:v>
                </c:pt>
                <c:pt idx="20845">
                  <c:v>6.4196651801466898E-3</c:v>
                </c:pt>
                <c:pt idx="20846">
                  <c:v>6.4196665771305596E-3</c:v>
                </c:pt>
                <c:pt idx="20847">
                  <c:v>6.4196661114692697E-3</c:v>
                </c:pt>
                <c:pt idx="20848">
                  <c:v>6.4196651801466898E-3</c:v>
                </c:pt>
                <c:pt idx="20849">
                  <c:v>6.4196665771305596E-3</c:v>
                </c:pt>
                <c:pt idx="20850">
                  <c:v>6.4196647144854103E-3</c:v>
                </c:pt>
                <c:pt idx="20851">
                  <c:v>6.4196651801466898E-3</c:v>
                </c:pt>
                <c:pt idx="20852">
                  <c:v>6.4196665771305596E-3</c:v>
                </c:pt>
                <c:pt idx="20853">
                  <c:v>0.124209694564343</c:v>
                </c:pt>
                <c:pt idx="20854">
                  <c:v>0.105061613023281</c:v>
                </c:pt>
                <c:pt idx="20855">
                  <c:v>6.7427560687065097E-2</c:v>
                </c:pt>
                <c:pt idx="20856">
                  <c:v>2.3026168346405002E-2</c:v>
                </c:pt>
                <c:pt idx="20857">
                  <c:v>3.0543491244316101E-2</c:v>
                </c:pt>
                <c:pt idx="20858">
                  <c:v>6.1218243092298501E-2</c:v>
                </c:pt>
                <c:pt idx="20859">
                  <c:v>6.5591335296630901E-2</c:v>
                </c:pt>
                <c:pt idx="20860">
                  <c:v>4.4979512691497803E-2</c:v>
                </c:pt>
                <c:pt idx="20861">
                  <c:v>1.9970139488577801E-2</c:v>
                </c:pt>
                <c:pt idx="20862">
                  <c:v>9.0618878602981602E-3</c:v>
                </c:pt>
                <c:pt idx="20863">
                  <c:v>1.66196115314961E-2</c:v>
                </c:pt>
                <c:pt idx="20864">
                  <c:v>2.78891194611788E-2</c:v>
                </c:pt>
                <c:pt idx="20865">
                  <c:v>2.70109269768E-2</c:v>
                </c:pt>
                <c:pt idx="20866">
                  <c:v>1.5712378546595601E-2</c:v>
                </c:pt>
                <c:pt idx="20867">
                  <c:v>5.1670470274984802E-3</c:v>
                </c:pt>
                <c:pt idx="20868">
                  <c:v>1.8752964679151799E-3</c:v>
                </c:pt>
                <c:pt idx="20869">
                  <c:v>4.5296042226254897E-3</c:v>
                </c:pt>
                <c:pt idx="20870">
                  <c:v>8.5389818996191007E-3</c:v>
                </c:pt>
                <c:pt idx="20871">
                  <c:v>1.04465167969465E-2</c:v>
                </c:pt>
                <c:pt idx="20872">
                  <c:v>9.2991208657622407E-3</c:v>
                </c:pt>
                <c:pt idx="20873">
                  <c:v>6.0750343836844002E-3</c:v>
                </c:pt>
                <c:pt idx="20874">
                  <c:v>2.6133966166526101E-3</c:v>
                </c:pt>
                <c:pt idx="20875">
                  <c:v>6.0066394507885001E-4</c:v>
                </c:pt>
                <c:pt idx="20876">
                  <c:v>7.6150050153955796E-4</c:v>
                </c:pt>
                <c:pt idx="20877">
                  <c:v>2.51075788401067E-3</c:v>
                </c:pt>
                <c:pt idx="20878">
                  <c:v>4.3824324384331703E-3</c:v>
                </c:pt>
                <c:pt idx="20879">
                  <c:v>5.0816428847611003E-3</c:v>
                </c:pt>
                <c:pt idx="20880">
                  <c:v>4.3403706513345198E-3</c:v>
                </c:pt>
                <c:pt idx="20881">
                  <c:v>2.8792109806090602E-3</c:v>
                </c:pt>
                <c:pt idx="20882">
                  <c:v>1.67890323791653E-3</c:v>
                </c:pt>
                <c:pt idx="20883">
                  <c:v>1.29967089742422E-3</c:v>
                </c:pt>
                <c:pt idx="20884">
                  <c:v>1.6916973982006301E-3</c:v>
                </c:pt>
                <c:pt idx="20885">
                  <c:v>2.4172153789550101E-3</c:v>
                </c:pt>
                <c:pt idx="20886">
                  <c:v>2.9877726919948998E-3</c:v>
                </c:pt>
                <c:pt idx="20887">
                  <c:v>3.1043936032801901E-3</c:v>
                </c:pt>
                <c:pt idx="20888">
                  <c:v>2.74098641239107E-3</c:v>
                </c:pt>
                <c:pt idx="20889">
                  <c:v>2.09797685965896E-3</c:v>
                </c:pt>
                <c:pt idx="20890">
                  <c:v>1.47622881922871E-3</c:v>
                </c:pt>
                <c:pt idx="20891">
                  <c:v>1.1243645567446999E-3</c:v>
                </c:pt>
                <c:pt idx="20892">
                  <c:v>1.11975451000035E-3</c:v>
                </c:pt>
                <c:pt idx="20893">
                  <c:v>1.3415763387456499E-3</c:v>
                </c:pt>
                <c:pt idx="20894">
                  <c:v>1.5572543488815401E-3</c:v>
                </c:pt>
                <c:pt idx="20895">
                  <c:v>1.57291942741722E-3</c:v>
                </c:pt>
                <c:pt idx="20896">
                  <c:v>1.3470571720972701E-3</c:v>
                </c:pt>
                <c:pt idx="20897">
                  <c:v>9.92657267488539E-4</c:v>
                </c:pt>
                <c:pt idx="20898">
                  <c:v>6.8115856265649199E-4</c:v>
                </c:pt>
                <c:pt idx="20899">
                  <c:v>5.2941538160666802E-4</c:v>
                </c:pt>
                <c:pt idx="20900">
                  <c:v>5.4429384181275996E-4</c:v>
                </c:pt>
                <c:pt idx="20901">
                  <c:v>6.4328772714361603E-4</c:v>
                </c:pt>
                <c:pt idx="20902">
                  <c:v>7.1926001692190799E-4</c:v>
                </c:pt>
                <c:pt idx="20903">
                  <c:v>7.0325908018276095E-4</c:v>
                </c:pt>
                <c:pt idx="20904">
                  <c:v>5.9395161224529201E-4</c:v>
                </c:pt>
                <c:pt idx="20905">
                  <c:v>4.4621940469369298E-4</c:v>
                </c:pt>
                <c:pt idx="20906">
                  <c:v>3.3172502298839401E-4</c:v>
                </c:pt>
                <c:pt idx="20907">
                  <c:v>2.9549296596087499E-4</c:v>
                </c:pt>
                <c:pt idx="20908">
                  <c:v>3.3270099083893001E-4</c:v>
                </c:pt>
                <c:pt idx="20909">
                  <c:v>3.9766356348991399E-4</c:v>
                </c:pt>
                <c:pt idx="20910">
                  <c:v>4.3708487646654302E-4</c:v>
                </c:pt>
                <c:pt idx="20911">
                  <c:v>4.24013967858627E-4</c:v>
                </c:pt>
                <c:pt idx="20912">
                  <c:v>3.7007001810707098E-4</c:v>
                </c:pt>
                <c:pt idx="20913">
                  <c:v>3.1098446925170698E-4</c:v>
                </c:pt>
                <c:pt idx="20914">
                  <c:v>2.7947287890128802E-4</c:v>
                </c:pt>
                <c:pt idx="20915">
                  <c:v>2.85460788290948E-4</c:v>
                </c:pt>
                <c:pt idx="20916">
                  <c:v>3.1448368099518099E-4</c:v>
                </c:pt>
                <c:pt idx="20917">
                  <c:v>3.41203733114526E-4</c:v>
                </c:pt>
                <c:pt idx="20918">
                  <c:v>3.4657347714528398E-4</c:v>
                </c:pt>
                <c:pt idx="20919">
                  <c:v>3.2783779897727099E-4</c:v>
                </c:pt>
                <c:pt idx="20920">
                  <c:v>2.9708677902817699E-4</c:v>
                </c:pt>
                <c:pt idx="20921">
                  <c:v>2.7136024436913398E-4</c:v>
                </c:pt>
                <c:pt idx="20922">
                  <c:v>2.61522509390488E-4</c:v>
                </c:pt>
                <c:pt idx="20923">
                  <c:v>2.6668718783184902E-4</c:v>
                </c:pt>
                <c:pt idx="20924">
                  <c:v>2.7678176411427601E-4</c:v>
                </c:pt>
                <c:pt idx="20925">
                  <c:v>2.804345858749E-4</c:v>
                </c:pt>
                <c:pt idx="20926">
                  <c:v>2.7238629991188602E-4</c:v>
                </c:pt>
                <c:pt idx="20927">
                  <c:v>2.5573029415682002E-4</c:v>
                </c:pt>
                <c:pt idx="20928">
                  <c:v>2.3844295355956999E-4</c:v>
                </c:pt>
                <c:pt idx="20929">
                  <c:v>2.2748314950149501E-4</c:v>
                </c:pt>
                <c:pt idx="20930">
                  <c:v>2.24692412302829E-4</c:v>
                </c:pt>
                <c:pt idx="20931">
                  <c:v>2.2669951431453201E-4</c:v>
                </c:pt>
                <c:pt idx="20932">
                  <c:v>2.2803955653216701E-4</c:v>
                </c:pt>
                <c:pt idx="20933">
                  <c:v>2.2491843265015599E-4</c:v>
                </c:pt>
                <c:pt idx="20934">
                  <c:v>2.1721386292483701E-4</c:v>
                </c:pt>
                <c:pt idx="20935">
                  <c:v>2.0784891967196001E-4</c:v>
                </c:pt>
                <c:pt idx="20936">
                  <c:v>2.00433234567754E-4</c:v>
                </c:pt>
                <c:pt idx="20937">
                  <c:v>1.9690673798322699E-4</c:v>
                </c:pt>
                <c:pt idx="20938">
                  <c:v>1.9662534759845601E-4</c:v>
                </c:pt>
                <c:pt idx="20939">
                  <c:v>1.9721349235624099E-4</c:v>
                </c:pt>
                <c:pt idx="20940">
                  <c:v>1.96346329175867E-4</c:v>
                </c:pt>
                <c:pt idx="20941">
                  <c:v>1.9317844999022801E-4</c:v>
                </c:pt>
                <c:pt idx="20942">
                  <c:v>1.8858698604162799E-4</c:v>
                </c:pt>
                <c:pt idx="20943">
                  <c:v>1.84279240784235E-4</c:v>
                </c:pt>
                <c:pt idx="20944">
                  <c:v>1.81551396963187E-4</c:v>
                </c:pt>
                <c:pt idx="20945">
                  <c:v>1.8054434622172299E-4</c:v>
                </c:pt>
                <c:pt idx="20946">
                  <c:v>1.8036435358226299E-4</c:v>
                </c:pt>
                <c:pt idx="20947">
                  <c:v>1.7982849385589399E-4</c:v>
                </c:pt>
                <c:pt idx="20948">
                  <c:v>1.7824502720031901E-4</c:v>
                </c:pt>
                <c:pt idx="20949">
                  <c:v>1.75743727595545E-4</c:v>
                </c:pt>
                <c:pt idx="20950">
                  <c:v>1.73037871718407E-4</c:v>
                </c:pt>
                <c:pt idx="20951">
                  <c:v>1.7086403386201699E-4</c:v>
                </c:pt>
                <c:pt idx="20952">
                  <c:v>1.69515915331431E-4</c:v>
                </c:pt>
                <c:pt idx="20953">
                  <c:v>1.6873666027095201E-4</c:v>
                </c:pt>
                <c:pt idx="20954">
                  <c:v>1.6798052820377E-4</c:v>
                </c:pt>
                <c:pt idx="20955">
                  <c:v>1.6680915723554801E-4</c:v>
                </c:pt>
                <c:pt idx="20956">
                  <c:v>1.651515631238E-4</c:v>
                </c:pt>
                <c:pt idx="20957">
                  <c:v>1.63278542459011E-4</c:v>
                </c:pt>
                <c:pt idx="20958">
                  <c:v>1.6157006029970901E-4</c:v>
                </c:pt>
                <c:pt idx="20959">
                  <c:v>1.6025346121750799E-4</c:v>
                </c:pt>
                <c:pt idx="20960">
                  <c:v>1.5928738866932701E-4</c:v>
                </c:pt>
                <c:pt idx="20961">
                  <c:v>1.5844244626350701E-4</c:v>
                </c:pt>
                <c:pt idx="20962">
                  <c:v>1.5747858560644101E-4</c:v>
                </c:pt>
                <c:pt idx="20963">
                  <c:v>1.56302863615565E-4</c:v>
                </c:pt>
                <c:pt idx="20964">
                  <c:v>1.5499950677622099E-4</c:v>
                </c:pt>
                <c:pt idx="20965">
                  <c:v>1.5374460781458801E-4</c:v>
                </c:pt>
                <c:pt idx="20966">
                  <c:v>1.5267498383764199E-4</c:v>
                </c:pt>
                <c:pt idx="20967">
                  <c:v>1.5181023627519599E-4</c:v>
                </c:pt>
                <c:pt idx="20968">
                  <c:v>1.5105736383702601E-4</c:v>
                </c:pt>
                <c:pt idx="20969">
                  <c:v>1.5029494534246599E-4</c:v>
                </c:pt>
                <c:pt idx="20970">
                  <c:v>1.4945122529752501E-4</c:v>
                </c:pt>
                <c:pt idx="20971">
                  <c:v>1.48542821989395E-4</c:v>
                </c:pt>
                <c:pt idx="20972">
                  <c:v>1.4764680236112299E-4</c:v>
                </c:pt>
                <c:pt idx="20973">
                  <c:v>1.4683647896163201E-4</c:v>
                </c:pt>
                <c:pt idx="20974">
                  <c:v>1.4613626990467299E-4</c:v>
                </c:pt>
                <c:pt idx="20975">
                  <c:v>1.45513127790764E-4</c:v>
                </c:pt>
                <c:pt idx="20976">
                  <c:v>1.44906603964046E-4</c:v>
                </c:pt>
                <c:pt idx="20977">
                  <c:v>1.4427419228013599E-4</c:v>
                </c:pt>
                <c:pt idx="20978">
                  <c:v>1.4361312787514199E-4</c:v>
                </c:pt>
                <c:pt idx="20979">
                  <c:v>1.42954420880414E-4</c:v>
                </c:pt>
                <c:pt idx="20980">
                  <c:v>1.42335891723633E-4</c:v>
                </c:pt>
                <c:pt idx="20981">
                  <c:v>1.41774915391579E-4</c:v>
                </c:pt>
                <c:pt idx="20982">
                  <c:v>1.4126169844530501E-4</c:v>
                </c:pt>
                <c:pt idx="20983">
                  <c:v>1.4076834486331799E-4</c:v>
                </c:pt>
                <c:pt idx="20984">
                  <c:v>1.4027184806764099E-4</c:v>
                </c:pt>
                <c:pt idx="20985">
                  <c:v>1.3976579066366001E-4</c:v>
                </c:pt>
                <c:pt idx="20986">
                  <c:v>1.3926257088314701E-4</c:v>
                </c:pt>
                <c:pt idx="20987">
                  <c:v>1.3878093159291899E-4</c:v>
                </c:pt>
                <c:pt idx="20988">
                  <c:v>1.3833174307365E-4</c:v>
                </c:pt>
                <c:pt idx="20989">
                  <c:v>1.3791253149975099E-4</c:v>
                </c:pt>
                <c:pt idx="20990">
                  <c:v>1.3751165533904E-4</c:v>
                </c:pt>
                <c:pt idx="20991">
                  <c:v>1.37116017867811E-4</c:v>
                </c:pt>
                <c:pt idx="20992">
                  <c:v>1.36721384478733E-4</c:v>
                </c:pt>
                <c:pt idx="20993">
                  <c:v>1.36332324473187E-4</c:v>
                </c:pt>
                <c:pt idx="20994">
                  <c:v>1.3595711789093901E-4</c:v>
                </c:pt>
                <c:pt idx="20995">
                  <c:v>1.35601861984469E-4</c:v>
                </c:pt>
                <c:pt idx="20996">
                  <c:v>1.35266949655488E-4</c:v>
                </c:pt>
                <c:pt idx="20997">
                  <c:v>1.34946443722583E-4</c:v>
                </c:pt>
                <c:pt idx="20998">
                  <c:v>1.346339849988E-4</c:v>
                </c:pt>
                <c:pt idx="20999">
                  <c:v>1.3432685227599E-4</c:v>
                </c:pt>
                <c:pt idx="21000">
                  <c:v>1.3402626791503299E-4</c:v>
                </c:pt>
                <c:pt idx="21001">
                  <c:v>1.3373569527175299E-4</c:v>
                </c:pt>
                <c:pt idx="21002">
                  <c:v>1.33458088384941E-4</c:v>
                </c:pt>
                <c:pt idx="21003">
                  <c:v>1.33193956571631E-4</c:v>
                </c:pt>
                <c:pt idx="21004">
                  <c:v>1.32941422634758E-4</c:v>
                </c:pt>
                <c:pt idx="21005">
                  <c:v>1.3269636838231201E-4</c:v>
                </c:pt>
                <c:pt idx="21006">
                  <c:v>1.32457382278517E-4</c:v>
                </c:pt>
                <c:pt idx="21007">
                  <c:v>1.3222404231783E-4</c:v>
                </c:pt>
                <c:pt idx="21008">
                  <c:v>1.3199873501434901E-4</c:v>
                </c:pt>
                <c:pt idx="21009">
                  <c:v>1.3178230437915799E-4</c:v>
                </c:pt>
                <c:pt idx="21010">
                  <c:v>1.3157595822122E-4</c:v>
                </c:pt>
                <c:pt idx="21011">
                  <c:v>1.3137752830516601E-4</c:v>
                </c:pt>
                <c:pt idx="21012">
                  <c:v>1.3118555943947299E-4</c:v>
                </c:pt>
                <c:pt idx="21013">
                  <c:v>1.3099840725772099E-4</c:v>
                </c:pt>
                <c:pt idx="21014">
                  <c:v>1.30817163153551E-4</c:v>
                </c:pt>
                <c:pt idx="21015">
                  <c:v>1.3064171071164299E-4</c:v>
                </c:pt>
                <c:pt idx="21016">
                  <c:v>1.3047338870819699E-4</c:v>
                </c:pt>
                <c:pt idx="21017">
                  <c:v>1.30310785607435E-4</c:v>
                </c:pt>
                <c:pt idx="21018">
                  <c:v>1.3015503645874601E-4</c:v>
                </c:pt>
                <c:pt idx="21019">
                  <c:v>1.3000407489016601E-4</c:v>
                </c:pt>
                <c:pt idx="21020">
                  <c:v>1.2985868670511999E-4</c:v>
                </c:pt>
                <c:pt idx="21021">
                  <c:v>1.29717125673778E-4</c:v>
                </c:pt>
                <c:pt idx="21022">
                  <c:v>1.2958061415702099E-4</c:v>
                </c:pt>
                <c:pt idx="21023">
                  <c:v>1.2944899208378101E-4</c:v>
                </c:pt>
                <c:pt idx="21024">
                  <c:v>1.2932231766171799E-4</c:v>
                </c:pt>
                <c:pt idx="21025">
                  <c:v>1.2919980508740999E-4</c:v>
                </c:pt>
                <c:pt idx="21026">
                  <c:v>1.2908256030641499E-4</c:v>
                </c:pt>
                <c:pt idx="21027">
                  <c:v>1.2896858970634601E-4</c:v>
                </c:pt>
                <c:pt idx="21028">
                  <c:v>1.2885828618891499E-4</c:v>
                </c:pt>
                <c:pt idx="21029">
                  <c:v>1.2875180982518901E-4</c:v>
                </c:pt>
                <c:pt idx="21030">
                  <c:v>1.2864965538028601E-4</c:v>
                </c:pt>
                <c:pt idx="21031">
                  <c:v>1.28550629597157E-4</c:v>
                </c:pt>
                <c:pt idx="21032">
                  <c:v>1.2845557648688501E-4</c:v>
                </c:pt>
                <c:pt idx="21033">
                  <c:v>1.2836385576520099E-4</c:v>
                </c:pt>
                <c:pt idx="21034">
                  <c:v>1.28275118186139E-4</c:v>
                </c:pt>
                <c:pt idx="21035">
                  <c:v>1.2818948016502001E-4</c:v>
                </c:pt>
                <c:pt idx="21036">
                  <c:v>1.2810694170184401E-4</c:v>
                </c:pt>
                <c:pt idx="21037">
                  <c:v>1.28027371829376E-4</c:v>
                </c:pt>
                <c:pt idx="21038">
                  <c:v>1.27950494061224E-4</c:v>
                </c:pt>
                <c:pt idx="21039">
                  <c:v>1.2787642481271199E-4</c:v>
                </c:pt>
                <c:pt idx="21040">
                  <c:v>1.2780461111106E-4</c:v>
                </c:pt>
                <c:pt idx="21041">
                  <c:v>1.2773633352480799E-4</c:v>
                </c:pt>
                <c:pt idx="21042">
                  <c:v>1.27669409266673E-4</c:v>
                </c:pt>
                <c:pt idx="21043">
                  <c:v>1.2760523532051601E-4</c:v>
                </c:pt>
                <c:pt idx="21044">
                  <c:v>1.2754338968079499E-4</c:v>
                </c:pt>
                <c:pt idx="21045">
                  <c:v>1.2748366862069799E-4</c:v>
                </c:pt>
                <c:pt idx="21046">
                  <c:v>1.2742610124405501E-4</c:v>
                </c:pt>
                <c:pt idx="21047">
                  <c:v>1.27370483824052E-4</c:v>
                </c:pt>
                <c:pt idx="21048">
                  <c:v>1.2731738388538401E-4</c:v>
                </c:pt>
                <c:pt idx="21049">
                  <c:v>1.2726562272291601E-4</c:v>
                </c:pt>
                <c:pt idx="21050">
                  <c:v>1.2721578241325901E-4</c:v>
                </c:pt>
                <c:pt idx="21051">
                  <c:v>1.2716752826236199E-4</c:v>
                </c:pt>
                <c:pt idx="21052">
                  <c:v>1.27121573314071E-4</c:v>
                </c:pt>
                <c:pt idx="21053">
                  <c:v>1.2707682617474399E-4</c:v>
                </c:pt>
                <c:pt idx="21054">
                  <c:v>1.27033956232481E-4</c:v>
                </c:pt>
                <c:pt idx="21055">
                  <c:v>1.2699225044343599E-4</c:v>
                </c:pt>
                <c:pt idx="21056">
                  <c:v>1.2695224722847299E-4</c:v>
                </c:pt>
                <c:pt idx="21057">
                  <c:v>1.26913539133966E-4</c:v>
                </c:pt>
                <c:pt idx="21058">
                  <c:v>1.2687653361353999E-4</c:v>
                </c:pt>
                <c:pt idx="21059">
                  <c:v>1.26840779557824E-4</c:v>
                </c:pt>
                <c:pt idx="21060">
                  <c:v>1.26805985928513E-4</c:v>
                </c:pt>
                <c:pt idx="21061">
                  <c:v>1.2677299673669E-4</c:v>
                </c:pt>
                <c:pt idx="21062">
                  <c:v>1.2674032768700299E-4</c:v>
                </c:pt>
                <c:pt idx="21063">
                  <c:v>1.2670959404204E-4</c:v>
                </c:pt>
                <c:pt idx="21064">
                  <c:v>1.2667973351199199E-4</c:v>
                </c:pt>
                <c:pt idx="21065">
                  <c:v>1.2665110989473801E-4</c:v>
                </c:pt>
                <c:pt idx="21066">
                  <c:v>1.26623359392397E-4</c:v>
                </c:pt>
                <c:pt idx="21067">
                  <c:v>1.26596467453055E-4</c:v>
                </c:pt>
                <c:pt idx="21068">
                  <c:v>1.26570696011186E-4</c:v>
                </c:pt>
                <c:pt idx="21069">
                  <c:v>1.2654588499572101E-4</c:v>
                </c:pt>
                <c:pt idx="21070">
                  <c:v>1.2652188888751E-4</c:v>
                </c:pt>
                <c:pt idx="21071">
                  <c:v>1.26498969621025E-4</c:v>
                </c:pt>
                <c:pt idx="21072">
                  <c:v>1.2647683615796301E-4</c:v>
                </c:pt>
                <c:pt idx="21073">
                  <c:v>1.2645534297917E-4</c:v>
                </c:pt>
                <c:pt idx="21074">
                  <c:v>1.26434650155716E-4</c:v>
                </c:pt>
                <c:pt idx="21075">
                  <c:v>1.2641467037610699E-4</c:v>
                </c:pt>
                <c:pt idx="21076">
                  <c:v>1.2639566557481901E-4</c:v>
                </c:pt>
                <c:pt idx="21077">
                  <c:v>1.2637728650588499E-4</c:v>
                </c:pt>
                <c:pt idx="21078">
                  <c:v>1.2635906750801999E-4</c:v>
                </c:pt>
                <c:pt idx="21079">
                  <c:v>1.2634204176720199E-4</c:v>
                </c:pt>
                <c:pt idx="21080">
                  <c:v>1.26325510791503E-4</c:v>
                </c:pt>
                <c:pt idx="21081">
                  <c:v>1.2630957644432799E-4</c:v>
                </c:pt>
                <c:pt idx="21082">
                  <c:v>1.26294238725677E-4</c:v>
                </c:pt>
                <c:pt idx="21083">
                  <c:v>1.2627970136236399E-4</c:v>
                </c:pt>
                <c:pt idx="21084">
                  <c:v>1.26265367725864E-4</c:v>
                </c:pt>
                <c:pt idx="21085">
                  <c:v>1.2625173258129499E-4</c:v>
                </c:pt>
                <c:pt idx="21086">
                  <c:v>1.26238403026946E-4</c:v>
                </c:pt>
                <c:pt idx="21087">
                  <c:v>1.2622543727047701E-4</c:v>
                </c:pt>
                <c:pt idx="21088">
                  <c:v>1.2621346104424501E-4</c:v>
                </c:pt>
                <c:pt idx="21089">
                  <c:v>1.2620177585631601E-4</c:v>
                </c:pt>
                <c:pt idx="21090">
                  <c:v>1.2619010522030299E-4</c:v>
                </c:pt>
                <c:pt idx="21091">
                  <c:v>1.26179336803034E-4</c:v>
                </c:pt>
                <c:pt idx="21092">
                  <c:v>1.26168975839391E-4</c:v>
                </c:pt>
                <c:pt idx="21093">
                  <c:v>1.26158614875749E-4</c:v>
                </c:pt>
                <c:pt idx="21094">
                  <c:v>1.26149039715528E-4</c:v>
                </c:pt>
                <c:pt idx="21095">
                  <c:v>1.2613963917829099E-4</c:v>
                </c:pt>
                <c:pt idx="21096">
                  <c:v>1.2613031140062999E-4</c:v>
                </c:pt>
                <c:pt idx="21097">
                  <c:v>1.2612171121872999E-4</c:v>
                </c:pt>
                <c:pt idx="21098">
                  <c:v>1.2611309648491399E-4</c:v>
                </c:pt>
                <c:pt idx="21099">
                  <c:v>1.26104991068132E-4</c:v>
                </c:pt>
                <c:pt idx="21100">
                  <c:v>1.26097307656892E-4</c:v>
                </c:pt>
                <c:pt idx="21101">
                  <c:v>1.26089769764803E-4</c:v>
                </c:pt>
                <c:pt idx="21102">
                  <c:v>1.2608230463229101E-4</c:v>
                </c:pt>
                <c:pt idx="21103">
                  <c:v>1.2607568351086199E-4</c:v>
                </c:pt>
                <c:pt idx="21104">
                  <c:v>1.26069091493264E-4</c:v>
                </c:pt>
                <c:pt idx="21105">
                  <c:v>1.26062426716089E-4</c:v>
                </c:pt>
                <c:pt idx="21106">
                  <c:v>1.2605647498276101E-4</c:v>
                </c:pt>
                <c:pt idx="21107">
                  <c:v>1.2605033407453499E-4</c:v>
                </c:pt>
                <c:pt idx="21108">
                  <c:v>1.2604433868546001E-4</c:v>
                </c:pt>
                <c:pt idx="21109">
                  <c:v>1.2603886716533501E-4</c:v>
                </c:pt>
                <c:pt idx="21110">
                  <c:v>1.26033293781802E-4</c:v>
                </c:pt>
                <c:pt idx="21111">
                  <c:v>1.26028331578709E-4</c:v>
                </c:pt>
                <c:pt idx="21112">
                  <c:v>1.26023674965836E-4</c:v>
                </c:pt>
                <c:pt idx="21113">
                  <c:v>1.26018465380184E-4</c:v>
                </c:pt>
                <c:pt idx="21114">
                  <c:v>1.2601407070178501E-4</c:v>
                </c:pt>
                <c:pt idx="21115">
                  <c:v>1.2600964691955599E-4</c:v>
                </c:pt>
                <c:pt idx="21116">
                  <c:v>1.2600539776030901E-4</c:v>
                </c:pt>
                <c:pt idx="21117">
                  <c:v>1.2600103218574101E-4</c:v>
                </c:pt>
                <c:pt idx="21118">
                  <c:v>1.2599714682437501E-4</c:v>
                </c:pt>
                <c:pt idx="21119">
                  <c:v>1.25993668916635E-4</c:v>
                </c:pt>
                <c:pt idx="21120">
                  <c:v>1.2599010369740399E-4</c:v>
                </c:pt>
                <c:pt idx="21121">
                  <c:v>1.25986480270512E-4</c:v>
                </c:pt>
                <c:pt idx="21122">
                  <c:v>1.2598271132446801E-4</c:v>
                </c:pt>
                <c:pt idx="21123">
                  <c:v>1.2597983004525301E-4</c:v>
                </c:pt>
                <c:pt idx="21124">
                  <c:v>1.2597659952007199E-4</c:v>
                </c:pt>
                <c:pt idx="21125">
                  <c:v>1.25973470858298E-4</c:v>
                </c:pt>
                <c:pt idx="21126">
                  <c:v>1.2597064778674399E-4</c:v>
                </c:pt>
                <c:pt idx="21127">
                  <c:v>1.2596773740369799E-4</c:v>
                </c:pt>
                <c:pt idx="21128">
                  <c:v>1.2596517626661799E-4</c:v>
                </c:pt>
                <c:pt idx="21129">
                  <c:v>1.25962789752521E-4</c:v>
                </c:pt>
                <c:pt idx="21130">
                  <c:v>1.25959777506068E-4</c:v>
                </c:pt>
                <c:pt idx="21131">
                  <c:v>1.2595785665325799E-4</c:v>
                </c:pt>
                <c:pt idx="21132">
                  <c:v>1.2595545558724601E-4</c:v>
                </c:pt>
                <c:pt idx="21133">
                  <c:v>1.2595325824804601E-4</c:v>
                </c:pt>
                <c:pt idx="21134">
                  <c:v>1.25951366499066E-4</c:v>
                </c:pt>
                <c:pt idx="21135">
                  <c:v>1.2594912550412099E-4</c:v>
                </c:pt>
                <c:pt idx="21136">
                  <c:v>1.2594717554748099E-4</c:v>
                </c:pt>
                <c:pt idx="21137">
                  <c:v>1.2594484724104399E-4</c:v>
                </c:pt>
                <c:pt idx="21138">
                  <c:v>1.25943435705267E-4</c:v>
                </c:pt>
                <c:pt idx="21139">
                  <c:v>1.2594141298904999E-4</c:v>
                </c:pt>
                <c:pt idx="21140">
                  <c:v>1.2593995779752699E-4</c:v>
                </c:pt>
                <c:pt idx="21141">
                  <c:v>1.2593866267707199E-4</c:v>
                </c:pt>
                <c:pt idx="21142">
                  <c:v>1.25936800031923E-4</c:v>
                </c:pt>
                <c:pt idx="21143">
                  <c:v>1.259353448404E-4</c:v>
                </c:pt>
                <c:pt idx="21144">
                  <c:v>1.25933889648877E-4</c:v>
                </c:pt>
                <c:pt idx="21145">
                  <c:v>1.2593255087267599E-4</c:v>
                </c:pt>
                <c:pt idx="21146">
                  <c:v>1.2593115388881399E-4</c:v>
                </c:pt>
                <c:pt idx="21147">
                  <c:v>1.25929582281969E-4</c:v>
                </c:pt>
                <c:pt idx="21148">
                  <c:v>1.2592853454407299E-4</c:v>
                </c:pt>
                <c:pt idx="21149">
                  <c:v>1.2592722487170301E-4</c:v>
                </c:pt>
                <c:pt idx="21150">
                  <c:v>1.2592636630870399E-4</c:v>
                </c:pt>
                <c:pt idx="21151">
                  <c:v>1.2592496932484199E-4</c:v>
                </c:pt>
                <c:pt idx="21152">
                  <c:v>1.2592431448865701E-4</c:v>
                </c:pt>
                <c:pt idx="21153">
                  <c:v>1.25922946608625E-4</c:v>
                </c:pt>
                <c:pt idx="21154">
                  <c:v>1.25922073493712E-4</c:v>
                </c:pt>
                <c:pt idx="21155">
                  <c:v>1.25921389553696E-4</c:v>
                </c:pt>
                <c:pt idx="21156">
                  <c:v>1.2592007988132501E-4</c:v>
                </c:pt>
                <c:pt idx="21157">
                  <c:v>1.2591920676641199E-4</c:v>
                </c:pt>
                <c:pt idx="21158">
                  <c:v>1.2591843551490499E-4</c:v>
                </c:pt>
                <c:pt idx="21159">
                  <c:v>1.2591746053658399E-4</c:v>
                </c:pt>
                <c:pt idx="21160">
                  <c:v>1.2591680570039901E-4</c:v>
                </c:pt>
                <c:pt idx="21161">
                  <c:v>1.2591626727953599E-4</c:v>
                </c:pt>
                <c:pt idx="21162">
                  <c:v>1.2591553968377401E-4</c:v>
                </c:pt>
                <c:pt idx="21163">
                  <c:v>1.2591465201694499E-4</c:v>
                </c:pt>
                <c:pt idx="21164">
                  <c:v>1.2591409904416699E-4</c:v>
                </c:pt>
                <c:pt idx="21165">
                  <c:v>1.2591350241564201E-4</c:v>
                </c:pt>
                <c:pt idx="21166">
                  <c:v>1.2591274571605E-4</c:v>
                </c:pt>
                <c:pt idx="21167">
                  <c:v>1.2591271661222E-4</c:v>
                </c:pt>
                <c:pt idx="21168">
                  <c:v>1.2591140693984901E-4</c:v>
                </c:pt>
                <c:pt idx="21169">
                  <c:v>1.2591098493430799E-4</c:v>
                </c:pt>
                <c:pt idx="21170">
                  <c:v>1.2591076665557899E-4</c:v>
                </c:pt>
                <c:pt idx="21171">
                  <c:v>1.2591040285769899E-4</c:v>
                </c:pt>
                <c:pt idx="21172">
                  <c:v>1.25909384223633E-4</c:v>
                </c:pt>
                <c:pt idx="21173">
                  <c:v>1.2590890401043001E-4</c:v>
                </c:pt>
                <c:pt idx="21174">
                  <c:v>1.25908860354684E-4</c:v>
                </c:pt>
                <c:pt idx="21175">
                  <c:v>1.2590836558956699E-4</c:v>
                </c:pt>
                <c:pt idx="21176">
                  <c:v>1.2590801634360099E-4</c:v>
                </c:pt>
                <c:pt idx="21177">
                  <c:v>1.2590749247465299E-4</c:v>
                </c:pt>
                <c:pt idx="21178">
                  <c:v>1.2590731785167001E-4</c:v>
                </c:pt>
                <c:pt idx="21179">
                  <c:v>1.25906663015485E-4</c:v>
                </c:pt>
                <c:pt idx="21180">
                  <c:v>1.25906182802282E-4</c:v>
                </c:pt>
                <c:pt idx="21181">
                  <c:v>1.25906241009943E-4</c:v>
                </c:pt>
                <c:pt idx="21182">
                  <c:v>1.25905469758436E-4</c:v>
                </c:pt>
                <c:pt idx="21183">
                  <c:v>1.25905178720132E-4</c:v>
                </c:pt>
                <c:pt idx="21184">
                  <c:v>1.25905178720132E-4</c:v>
                </c:pt>
                <c:pt idx="21185">
                  <c:v>1.2590477126650499E-4</c:v>
                </c:pt>
                <c:pt idx="21186">
                  <c:v>1.25904625747353E-4</c:v>
                </c:pt>
                <c:pt idx="21187">
                  <c:v>1.2590434926096399E-4</c:v>
                </c:pt>
                <c:pt idx="21188">
                  <c:v>1.25903883599676E-4</c:v>
                </c:pt>
                <c:pt idx="21189">
                  <c:v>1.2590386904776099E-4</c:v>
                </c:pt>
                <c:pt idx="21190">
                  <c:v>1.25903883599676E-4</c:v>
                </c:pt>
                <c:pt idx="21191">
                  <c:v>1.2590340338647401E-4</c:v>
                </c:pt>
                <c:pt idx="21192">
                  <c:v>1.25903490697965E-4</c:v>
                </c:pt>
                <c:pt idx="21193">
                  <c:v>1.2590260303113599E-4</c:v>
                </c:pt>
                <c:pt idx="21194">
                  <c:v>1.25902850413695E-4</c:v>
                </c:pt>
                <c:pt idx="21195">
                  <c:v>1.2590247206389901E-4</c:v>
                </c:pt>
                <c:pt idx="21196">
                  <c:v>1.25902384752408E-4</c:v>
                </c:pt>
                <c:pt idx="21197">
                  <c:v>1.2590219557751E-4</c:v>
                </c:pt>
                <c:pt idx="21198">
                  <c:v>1.2590207916218801E-4</c:v>
                </c:pt>
                <c:pt idx="21199">
                  <c:v>1.25901613500901E-4</c:v>
                </c:pt>
                <c:pt idx="21200">
                  <c:v>1.25902035506442E-4</c:v>
                </c:pt>
                <c:pt idx="21201">
                  <c:v>1.25901933643036E-4</c:v>
                </c:pt>
                <c:pt idx="21202">
                  <c:v>1.2590127880684999E-4</c:v>
                </c:pt>
                <c:pt idx="21203">
                  <c:v>1.2590138067025699E-4</c:v>
                </c:pt>
                <c:pt idx="21204">
                  <c:v>1.25901264254935E-4</c:v>
                </c:pt>
                <c:pt idx="21205">
                  <c:v>1.2590140977408699E-4</c:v>
                </c:pt>
                <c:pt idx="21206">
                  <c:v>1.25900842249393E-4</c:v>
                </c:pt>
                <c:pt idx="21207">
                  <c:v>1.25900580314919E-4</c:v>
                </c:pt>
                <c:pt idx="21208">
                  <c:v>1.2590059486683499E-4</c:v>
                </c:pt>
                <c:pt idx="21209">
                  <c:v>1.2590043479576699E-4</c:v>
                </c:pt>
                <c:pt idx="21210">
                  <c:v>1.25900769489817E-4</c:v>
                </c:pt>
                <c:pt idx="21211">
                  <c:v>1.25900420243852E-4</c:v>
                </c:pt>
                <c:pt idx="21212">
                  <c:v>1.2590072583407199E-4</c:v>
                </c:pt>
                <c:pt idx="21213">
                  <c:v>1.2589995458256499E-4</c:v>
                </c:pt>
                <c:pt idx="21214">
                  <c:v>1.2590014375746299E-4</c:v>
                </c:pt>
                <c:pt idx="21215">
                  <c:v>1.2589999823831E-4</c:v>
                </c:pt>
                <c:pt idx="21216">
                  <c:v>1.2589998368639499E-4</c:v>
                </c:pt>
                <c:pt idx="21217">
                  <c:v>1.25899896374904E-4</c:v>
                </c:pt>
                <c:pt idx="21218">
                  <c:v>1.2589985271915799E-4</c:v>
                </c:pt>
                <c:pt idx="21219">
                  <c:v>1.25899547128938E-4</c:v>
                </c:pt>
                <c:pt idx="21220">
                  <c:v>1.2589963444043E-4</c:v>
                </c:pt>
                <c:pt idx="21221">
                  <c:v>1.2589969264808999E-4</c:v>
                </c:pt>
                <c:pt idx="21222">
                  <c:v>1.2589940160978599E-4</c:v>
                </c:pt>
                <c:pt idx="21223">
                  <c:v>1.25899474369362E-4</c:v>
                </c:pt>
                <c:pt idx="21224">
                  <c:v>1.2589929974637901E-4</c:v>
                </c:pt>
                <c:pt idx="21225">
                  <c:v>1.2589919788297301E-4</c:v>
                </c:pt>
                <c:pt idx="21226">
                  <c:v>1.25899183331057E-4</c:v>
                </c:pt>
                <c:pt idx="21227">
                  <c:v>1.25899125123397E-4</c:v>
                </c:pt>
                <c:pt idx="21228">
                  <c:v>1.2589940160978599E-4</c:v>
                </c:pt>
                <c:pt idx="21229">
                  <c:v>1.25899285194464E-4</c:v>
                </c:pt>
                <c:pt idx="21230">
                  <c:v>1.25899096019566E-4</c:v>
                </c:pt>
                <c:pt idx="21231">
                  <c:v>1.2589890684466801E-4</c:v>
                </c:pt>
                <c:pt idx="21232">
                  <c:v>1.25898965052329E-4</c:v>
                </c:pt>
                <c:pt idx="21233">
                  <c:v>1.2589900870807499E-4</c:v>
                </c:pt>
                <c:pt idx="21234">
                  <c:v>1.25898761325516E-4</c:v>
                </c:pt>
                <c:pt idx="21235">
                  <c:v>1.25899096019566E-4</c:v>
                </c:pt>
                <c:pt idx="21236">
                  <c:v>1.25898703117855E-4</c:v>
                </c:pt>
                <c:pt idx="21237">
                  <c:v>1.2589874677360101E-4</c:v>
                </c:pt>
                <c:pt idx="21238">
                  <c:v>1.2589880498126201E-4</c:v>
                </c:pt>
                <c:pt idx="21239">
                  <c:v>1.25898441183381E-4</c:v>
                </c:pt>
                <c:pt idx="21240">
                  <c:v>1.2589865946210899E-4</c:v>
                </c:pt>
                <c:pt idx="21241">
                  <c:v>1.25898630358279E-4</c:v>
                </c:pt>
                <c:pt idx="21242">
                  <c:v>1.2589865946210899E-4</c:v>
                </c:pt>
                <c:pt idx="21243">
                  <c:v>1.25898703117855E-4</c:v>
                </c:pt>
                <c:pt idx="21244">
                  <c:v>1.2589851394295701E-4</c:v>
                </c:pt>
                <c:pt idx="21245">
                  <c:v>1.25898761325516E-4</c:v>
                </c:pt>
                <c:pt idx="21246">
                  <c:v>1.2589838297572E-4</c:v>
                </c:pt>
                <c:pt idx="21247">
                  <c:v>1.2589852849487199E-4</c:v>
                </c:pt>
                <c:pt idx="21248">
                  <c:v>1.25898674014024E-4</c:v>
                </c:pt>
                <c:pt idx="21249">
                  <c:v>1.2589832476805901E-4</c:v>
                </c:pt>
                <c:pt idx="21250">
                  <c:v>1.2589832476805901E-4</c:v>
                </c:pt>
                <c:pt idx="21251">
                  <c:v>1.2589841207955E-4</c:v>
                </c:pt>
                <c:pt idx="21252">
                  <c:v>1.2589845573529601E-4</c:v>
                </c:pt>
                <c:pt idx="21253">
                  <c:v>1.25898281112313E-4</c:v>
                </c:pt>
                <c:pt idx="21254">
                  <c:v>1.2589864491019401E-4</c:v>
                </c:pt>
                <c:pt idx="21255">
                  <c:v>1.25898630358279E-4</c:v>
                </c:pt>
                <c:pt idx="21256">
                  <c:v>1.25898601254448E-4</c:v>
                </c:pt>
                <c:pt idx="21257">
                  <c:v>1.2589829566422899E-4</c:v>
                </c:pt>
                <c:pt idx="21258">
                  <c:v>1.2589829566422899E-4</c:v>
                </c:pt>
                <c:pt idx="21259">
                  <c:v>1.25898310216144E-4</c:v>
                </c:pt>
                <c:pt idx="21260">
                  <c:v>1.2589836842380499E-4</c:v>
                </c:pt>
                <c:pt idx="21261">
                  <c:v>1.2589826656039799E-4</c:v>
                </c:pt>
                <c:pt idx="21262">
                  <c:v>1.25898150145076E-4</c:v>
                </c:pt>
                <c:pt idx="21263">
                  <c:v>1.2589848483912701E-4</c:v>
                </c:pt>
                <c:pt idx="21264">
                  <c:v>1.2589826656039799E-4</c:v>
                </c:pt>
                <c:pt idx="21265">
                  <c:v>1.25898470287211E-4</c:v>
                </c:pt>
                <c:pt idx="21266">
                  <c:v>1.25898121041246E-4</c:v>
                </c:pt>
                <c:pt idx="21267">
                  <c:v>1.25898252008483E-4</c:v>
                </c:pt>
                <c:pt idx="21268">
                  <c:v>1.2589855759870299E-4</c:v>
                </c:pt>
                <c:pt idx="21269">
                  <c:v>1.2589820835273699E-4</c:v>
                </c:pt>
                <c:pt idx="21270">
                  <c:v>1.2589820835273699E-4</c:v>
                </c:pt>
                <c:pt idx="21271">
                  <c:v>1.2589774269145001E-4</c:v>
                </c:pt>
                <c:pt idx="21272">
                  <c:v>1.2589842663146599E-4</c:v>
                </c:pt>
                <c:pt idx="21273">
                  <c:v>1.2589832476805901E-4</c:v>
                </c:pt>
                <c:pt idx="21274">
                  <c:v>1.25898091937415E-4</c:v>
                </c:pt>
                <c:pt idx="21275">
                  <c:v>1.2589858670253301E-4</c:v>
                </c:pt>
                <c:pt idx="21276">
                  <c:v>1.2589823745656799E-4</c:v>
                </c:pt>
                <c:pt idx="21277">
                  <c:v>1.2589826656039799E-4</c:v>
                </c:pt>
                <c:pt idx="21278">
                  <c:v>1.2589836842380499E-4</c:v>
                </c:pt>
                <c:pt idx="21279">
                  <c:v>1.25898179248907E-4</c:v>
                </c:pt>
                <c:pt idx="21280">
                  <c:v>1.25898179248907E-4</c:v>
                </c:pt>
                <c:pt idx="21281">
                  <c:v>1.2589800462592401E-4</c:v>
                </c:pt>
                <c:pt idx="21282">
                  <c:v>1.2589797552209399E-4</c:v>
                </c:pt>
                <c:pt idx="21283">
                  <c:v>1.25898252008483E-4</c:v>
                </c:pt>
                <c:pt idx="21284">
                  <c:v>1.25897888210602E-4</c:v>
                </c:pt>
                <c:pt idx="21285">
                  <c:v>1.2589810648933099E-4</c:v>
                </c:pt>
                <c:pt idx="21286">
                  <c:v>1.25898019177839E-4</c:v>
                </c:pt>
                <c:pt idx="21287">
                  <c:v>1.25898281112313E-4</c:v>
                </c:pt>
                <c:pt idx="21288">
                  <c:v>1.2589806283358501E-4</c:v>
                </c:pt>
                <c:pt idx="21289">
                  <c:v>1.25898252008483E-4</c:v>
                </c:pt>
                <c:pt idx="21290">
                  <c:v>1.2589803372975401E-4</c:v>
                </c:pt>
                <c:pt idx="21291">
                  <c:v>1.2589813559316099E-4</c:v>
                </c:pt>
                <c:pt idx="21292">
                  <c:v>1.25898121041246E-4</c:v>
                </c:pt>
                <c:pt idx="21293">
                  <c:v>1.25897859106772E-4</c:v>
                </c:pt>
                <c:pt idx="21294">
                  <c:v>1.2589774269145001E-4</c:v>
                </c:pt>
                <c:pt idx="21295">
                  <c:v>1.2589793186634801E-4</c:v>
                </c:pt>
                <c:pt idx="21296">
                  <c:v>1.25897917314433E-4</c:v>
                </c:pt>
                <c:pt idx="21297">
                  <c:v>0.13152091205120101</c:v>
                </c:pt>
                <c:pt idx="21298">
                  <c:v>0.111847199499607</c:v>
                </c:pt>
                <c:pt idx="21299">
                  <c:v>8.6175434291362804E-2</c:v>
                </c:pt>
                <c:pt idx="21300">
                  <c:v>7.0799104869365706E-2</c:v>
                </c:pt>
                <c:pt idx="21301">
                  <c:v>7.5978212058544201E-2</c:v>
                </c:pt>
                <c:pt idx="21302">
                  <c:v>9.3371734023094205E-2</c:v>
                </c:pt>
                <c:pt idx="21303">
                  <c:v>0.101030543446541</c:v>
                </c:pt>
                <c:pt idx="21304">
                  <c:v>9.1607950627803802E-2</c:v>
                </c:pt>
                <c:pt idx="21305">
                  <c:v>7.6997354626655606E-2</c:v>
                </c:pt>
                <c:pt idx="21306">
                  <c:v>6.9613717496395097E-2</c:v>
                </c:pt>
                <c:pt idx="21307">
                  <c:v>7.1765430271625505E-2</c:v>
                </c:pt>
                <c:pt idx="21308">
                  <c:v>7.8218795359134702E-2</c:v>
                </c:pt>
                <c:pt idx="21309">
                  <c:v>8.2957290112972301E-2</c:v>
                </c:pt>
                <c:pt idx="21310">
                  <c:v>8.3047762513160706E-2</c:v>
                </c:pt>
                <c:pt idx="21311">
                  <c:v>7.8966952860355405E-2</c:v>
                </c:pt>
                <c:pt idx="21312">
                  <c:v>7.3360398411750793E-2</c:v>
                </c:pt>
                <c:pt idx="21313">
                  <c:v>6.9384284317493397E-2</c:v>
                </c:pt>
                <c:pt idx="21314">
                  <c:v>6.8955317139625605E-2</c:v>
                </c:pt>
                <c:pt idx="21315">
                  <c:v>7.1507021784782396E-2</c:v>
                </c:pt>
                <c:pt idx="21316">
                  <c:v>7.4379086494445801E-2</c:v>
                </c:pt>
                <c:pt idx="21317">
                  <c:v>7.50414803624153E-2</c:v>
                </c:pt>
                <c:pt idx="21318">
                  <c:v>7.3147326707839994E-2</c:v>
                </c:pt>
                <c:pt idx="21319">
                  <c:v>7.0361278951168102E-2</c:v>
                </c:pt>
                <c:pt idx="21320">
                  <c:v>6.8573638796806294E-2</c:v>
                </c:pt>
                <c:pt idx="21321">
                  <c:v>6.8501822650432601E-2</c:v>
                </c:pt>
                <c:pt idx="21322">
                  <c:v>6.9596640765667003E-2</c:v>
                </c:pt>
                <c:pt idx="21323">
                  <c:v>7.0786572992801694E-2</c:v>
                </c:pt>
                <c:pt idx="21324">
                  <c:v>7.1246117353439303E-2</c:v>
                </c:pt>
                <c:pt idx="21325">
                  <c:v>7.0762611925602001E-2</c:v>
                </c:pt>
                <c:pt idx="21326">
                  <c:v>6.9691650569438907E-2</c:v>
                </c:pt>
                <c:pt idx="21327">
                  <c:v>6.8658307194709806E-2</c:v>
                </c:pt>
                <c:pt idx="21328">
                  <c:v>6.8179190158843994E-2</c:v>
                </c:pt>
                <c:pt idx="21329">
                  <c:v>6.8378813564777402E-2</c:v>
                </c:pt>
                <c:pt idx="21330">
                  <c:v>6.8952590227127103E-2</c:v>
                </c:pt>
                <c:pt idx="21331">
                  <c:v>6.9408781826496097E-2</c:v>
                </c:pt>
                <c:pt idx="21332">
                  <c:v>6.9419480860233307E-2</c:v>
                </c:pt>
                <c:pt idx="21333">
                  <c:v>6.9013699889183003E-2</c:v>
                </c:pt>
                <c:pt idx="21334">
                  <c:v>6.8487450480461107E-2</c:v>
                </c:pt>
                <c:pt idx="21335">
                  <c:v>6.8151481449604007E-2</c:v>
                </c:pt>
                <c:pt idx="21336">
                  <c:v>6.8132184445858002E-2</c:v>
                </c:pt>
                <c:pt idx="21337">
                  <c:v>6.8341597914695698E-2</c:v>
                </c:pt>
                <c:pt idx="21338">
                  <c:v>6.8582795560359996E-2</c:v>
                </c:pt>
                <c:pt idx="21339">
                  <c:v>6.8687416613102001E-2</c:v>
                </c:pt>
                <c:pt idx="21340">
                  <c:v>6.8601414561271695E-2</c:v>
                </c:pt>
                <c:pt idx="21341">
                  <c:v>6.8389900028705597E-2</c:v>
                </c:pt>
                <c:pt idx="21342">
                  <c:v>6.8178586661815602E-2</c:v>
                </c:pt>
                <c:pt idx="21343">
                  <c:v>6.8073183298111004E-2</c:v>
                </c:pt>
                <c:pt idx="21344">
                  <c:v>6.8101823329925495E-2</c:v>
                </c:pt>
                <c:pt idx="21345">
                  <c:v>6.8209789693355602E-2</c:v>
                </c:pt>
                <c:pt idx="21346">
                  <c:v>6.8304955959320096E-2</c:v>
                </c:pt>
                <c:pt idx="21347">
                  <c:v>6.8320237100124401E-2</c:v>
                </c:pt>
                <c:pt idx="21348">
                  <c:v>6.8250700831413297E-2</c:v>
                </c:pt>
                <c:pt idx="21349">
                  <c:v>6.81449919939041E-2</c:v>
                </c:pt>
                <c:pt idx="21350">
                  <c:v>6.8064637482166304E-2</c:v>
                </c:pt>
                <c:pt idx="21351">
                  <c:v>6.8044058978557601E-2</c:v>
                </c:pt>
                <c:pt idx="21352">
                  <c:v>6.8075902760028797E-2</c:v>
                </c:pt>
                <c:pt idx="21353">
                  <c:v>6.8124324083328303E-2</c:v>
                </c:pt>
                <c:pt idx="21354">
                  <c:v>6.8151757121086107E-2</c:v>
                </c:pt>
                <c:pt idx="21355">
                  <c:v>6.8140514194965404E-2</c:v>
                </c:pt>
                <c:pt idx="21356">
                  <c:v>6.8098917603492695E-2</c:v>
                </c:pt>
                <c:pt idx="21357">
                  <c:v>6.8051561713218703E-2</c:v>
                </c:pt>
                <c:pt idx="21358">
                  <c:v>6.8022236227989197E-2</c:v>
                </c:pt>
                <c:pt idx="21359">
                  <c:v>6.8020284175872803E-2</c:v>
                </c:pt>
                <c:pt idx="21360">
                  <c:v>6.8037465214729295E-2</c:v>
                </c:pt>
                <c:pt idx="21361">
                  <c:v>6.8055845797061906E-2</c:v>
                </c:pt>
                <c:pt idx="21362">
                  <c:v>6.8060219287872301E-2</c:v>
                </c:pt>
                <c:pt idx="21363">
                  <c:v>6.8046778440475506E-2</c:v>
                </c:pt>
                <c:pt idx="21364">
                  <c:v>6.8023309111595195E-2</c:v>
                </c:pt>
                <c:pt idx="21365">
                  <c:v>6.8002246320247706E-2</c:v>
                </c:pt>
                <c:pt idx="21366">
                  <c:v>6.7992307245731395E-2</c:v>
                </c:pt>
                <c:pt idx="21367">
                  <c:v>6.7994028329849202E-2</c:v>
                </c:pt>
                <c:pt idx="21368">
                  <c:v>6.8001031875610393E-2</c:v>
                </c:pt>
                <c:pt idx="21369">
                  <c:v>6.8005196750164004E-2</c:v>
                </c:pt>
                <c:pt idx="21370">
                  <c:v>6.8001694977283506E-2</c:v>
                </c:pt>
                <c:pt idx="21371">
                  <c:v>6.7991212010383606E-2</c:v>
                </c:pt>
                <c:pt idx="21372">
                  <c:v>6.7978441715240506E-2</c:v>
                </c:pt>
                <c:pt idx="21373">
                  <c:v>6.7968644201755496E-2</c:v>
                </c:pt>
                <c:pt idx="21374">
                  <c:v>6.7964404821395902E-2</c:v>
                </c:pt>
                <c:pt idx="21375">
                  <c:v>6.7964576184749603E-2</c:v>
                </c:pt>
                <c:pt idx="21376">
                  <c:v>6.7965611815452603E-2</c:v>
                </c:pt>
                <c:pt idx="21377">
                  <c:v>6.7964158952236203E-2</c:v>
                </c:pt>
                <c:pt idx="21378">
                  <c:v>6.7958995699882493E-2</c:v>
                </c:pt>
                <c:pt idx="21379">
                  <c:v>6.7951425909996005E-2</c:v>
                </c:pt>
                <c:pt idx="21380">
                  <c:v>6.7943938076496097E-2</c:v>
                </c:pt>
                <c:pt idx="21381">
                  <c:v>6.7938566207885701E-2</c:v>
                </c:pt>
                <c:pt idx="21382">
                  <c:v>6.7935675382614094E-2</c:v>
                </c:pt>
                <c:pt idx="21383">
                  <c:v>6.7934110760688796E-2</c:v>
                </c:pt>
                <c:pt idx="21384">
                  <c:v>6.7932166159152998E-2</c:v>
                </c:pt>
                <c:pt idx="21385">
                  <c:v>6.7928664386272403E-2</c:v>
                </c:pt>
                <c:pt idx="21386">
                  <c:v>6.7923642694950104E-2</c:v>
                </c:pt>
                <c:pt idx="21387">
                  <c:v>6.7918017506599399E-2</c:v>
                </c:pt>
                <c:pt idx="21388">
                  <c:v>6.7912913858890506E-2</c:v>
                </c:pt>
                <c:pt idx="21389">
                  <c:v>6.7908942699432401E-2</c:v>
                </c:pt>
                <c:pt idx="21390">
                  <c:v>6.7905925214290605E-2</c:v>
                </c:pt>
                <c:pt idx="21391">
                  <c:v>6.7903153598308605E-2</c:v>
                </c:pt>
                <c:pt idx="21392">
                  <c:v>6.78998827934265E-2</c:v>
                </c:pt>
                <c:pt idx="21393">
                  <c:v>6.7895837128162398E-2</c:v>
                </c:pt>
                <c:pt idx="21394">
                  <c:v>6.7891262471675901E-2</c:v>
                </c:pt>
                <c:pt idx="21395">
                  <c:v>6.7886665463447599E-2</c:v>
                </c:pt>
                <c:pt idx="21396">
                  <c:v>6.7882485687732697E-2</c:v>
                </c:pt>
                <c:pt idx="21397">
                  <c:v>6.7878834903240204E-2</c:v>
                </c:pt>
                <c:pt idx="21398">
                  <c:v>6.78754523396492E-2</c:v>
                </c:pt>
                <c:pt idx="21399">
                  <c:v>6.7871987819671603E-2</c:v>
                </c:pt>
                <c:pt idx="21400">
                  <c:v>6.7868210375309004E-2</c:v>
                </c:pt>
                <c:pt idx="21401">
                  <c:v>6.7864105105400099E-2</c:v>
                </c:pt>
                <c:pt idx="21402">
                  <c:v>6.78598508238792E-2</c:v>
                </c:pt>
                <c:pt idx="21403">
                  <c:v>6.7855708301067394E-2</c:v>
                </c:pt>
                <c:pt idx="21404">
                  <c:v>6.7851789295673398E-2</c:v>
                </c:pt>
                <c:pt idx="21405">
                  <c:v>6.7848056554794298E-2</c:v>
                </c:pt>
                <c:pt idx="21406">
                  <c:v>6.7844368517398806E-2</c:v>
                </c:pt>
                <c:pt idx="21407">
                  <c:v>6.7840568721294403E-2</c:v>
                </c:pt>
                <c:pt idx="21408">
                  <c:v>6.7836597561836201E-2</c:v>
                </c:pt>
                <c:pt idx="21409">
                  <c:v>6.7832507193088504E-2</c:v>
                </c:pt>
                <c:pt idx="21410">
                  <c:v>6.7828416824340806E-2</c:v>
                </c:pt>
                <c:pt idx="21411">
                  <c:v>6.7824400961399106E-2</c:v>
                </c:pt>
                <c:pt idx="21412">
                  <c:v>6.7820496857166304E-2</c:v>
                </c:pt>
                <c:pt idx="21413">
                  <c:v>6.7816622555255904E-2</c:v>
                </c:pt>
                <c:pt idx="21414">
                  <c:v>6.7812740802764906E-2</c:v>
                </c:pt>
                <c:pt idx="21415">
                  <c:v>6.7808762192726094E-2</c:v>
                </c:pt>
                <c:pt idx="21416">
                  <c:v>6.7804701626300798E-2</c:v>
                </c:pt>
                <c:pt idx="21417">
                  <c:v>6.7800618708133698E-2</c:v>
                </c:pt>
                <c:pt idx="21418">
                  <c:v>6.7796558141708402E-2</c:v>
                </c:pt>
                <c:pt idx="21419">
                  <c:v>6.7792534828185994E-2</c:v>
                </c:pt>
                <c:pt idx="21420">
                  <c:v>6.7788533866405501E-2</c:v>
                </c:pt>
                <c:pt idx="21421">
                  <c:v>6.7784532904624897E-2</c:v>
                </c:pt>
                <c:pt idx="21422">
                  <c:v>6.7780494689941406E-2</c:v>
                </c:pt>
                <c:pt idx="21423">
                  <c:v>6.7776411771774306E-2</c:v>
                </c:pt>
                <c:pt idx="21424">
                  <c:v>6.7772299051284804E-2</c:v>
                </c:pt>
                <c:pt idx="21425">
                  <c:v>6.7768186330795302E-2</c:v>
                </c:pt>
                <c:pt idx="21426">
                  <c:v>6.77640736103058E-2</c:v>
                </c:pt>
                <c:pt idx="21427">
                  <c:v>6.7759975790977506E-2</c:v>
                </c:pt>
                <c:pt idx="21428">
                  <c:v>6.7755877971649198E-2</c:v>
                </c:pt>
                <c:pt idx="21429">
                  <c:v>6.7751757800579099E-2</c:v>
                </c:pt>
                <c:pt idx="21430">
                  <c:v>6.7747607827186598E-2</c:v>
                </c:pt>
                <c:pt idx="21431">
                  <c:v>6.7743442952632904E-2</c:v>
                </c:pt>
                <c:pt idx="21432">
                  <c:v>6.7739255726337405E-2</c:v>
                </c:pt>
                <c:pt idx="21433">
                  <c:v>6.77350759506226E-2</c:v>
                </c:pt>
                <c:pt idx="21434">
                  <c:v>6.7730881273746504E-2</c:v>
                </c:pt>
                <c:pt idx="21435">
                  <c:v>6.7726686596870395E-2</c:v>
                </c:pt>
                <c:pt idx="21436">
                  <c:v>6.7722484469413799E-2</c:v>
                </c:pt>
                <c:pt idx="21437">
                  <c:v>6.7718267440795898E-2</c:v>
                </c:pt>
                <c:pt idx="21438">
                  <c:v>6.7714028060436304E-2</c:v>
                </c:pt>
                <c:pt idx="21439">
                  <c:v>6.7709758877754198E-2</c:v>
                </c:pt>
                <c:pt idx="21440">
                  <c:v>6.7705504596233396E-2</c:v>
                </c:pt>
                <c:pt idx="21441">
                  <c:v>6.7701227962970706E-2</c:v>
                </c:pt>
                <c:pt idx="21442">
                  <c:v>6.7696951329708099E-2</c:v>
                </c:pt>
                <c:pt idx="21443">
                  <c:v>6.7692659795284299E-2</c:v>
                </c:pt>
                <c:pt idx="21444">
                  <c:v>6.7688353359699305E-2</c:v>
                </c:pt>
                <c:pt idx="21445">
                  <c:v>6.7684024572372395E-2</c:v>
                </c:pt>
                <c:pt idx="21446">
                  <c:v>6.7679688334464999E-2</c:v>
                </c:pt>
                <c:pt idx="21447">
                  <c:v>6.7675344645977006E-2</c:v>
                </c:pt>
                <c:pt idx="21448">
                  <c:v>6.7670986056327806E-2</c:v>
                </c:pt>
                <c:pt idx="21449">
                  <c:v>6.7666620016097995E-2</c:v>
                </c:pt>
                <c:pt idx="21450">
                  <c:v>6.7662231624126407E-2</c:v>
                </c:pt>
                <c:pt idx="21451">
                  <c:v>6.7657835781574305E-2</c:v>
                </c:pt>
                <c:pt idx="21452">
                  <c:v>6.7653439939022106E-2</c:v>
                </c:pt>
                <c:pt idx="21453">
                  <c:v>6.7649006843566895E-2</c:v>
                </c:pt>
                <c:pt idx="21454">
                  <c:v>6.76445662975311E-2</c:v>
                </c:pt>
                <c:pt idx="21455">
                  <c:v>6.7640125751495403E-2</c:v>
                </c:pt>
                <c:pt idx="21456">
                  <c:v>6.7635662853717804E-2</c:v>
                </c:pt>
                <c:pt idx="21457">
                  <c:v>6.7631199955940302E-2</c:v>
                </c:pt>
                <c:pt idx="21458">
                  <c:v>6.7626714706420898E-2</c:v>
                </c:pt>
                <c:pt idx="21459">
                  <c:v>6.7622222006320995E-2</c:v>
                </c:pt>
                <c:pt idx="21460">
                  <c:v>6.7617706954479204E-2</c:v>
                </c:pt>
                <c:pt idx="21461">
                  <c:v>6.7613177001476302E-2</c:v>
                </c:pt>
                <c:pt idx="21462">
                  <c:v>6.7608639597892803E-2</c:v>
                </c:pt>
                <c:pt idx="21463">
                  <c:v>6.7604094743728596E-2</c:v>
                </c:pt>
                <c:pt idx="21464">
                  <c:v>6.7599534988403306E-2</c:v>
                </c:pt>
                <c:pt idx="21465">
                  <c:v>6.7594960331916795E-2</c:v>
                </c:pt>
                <c:pt idx="21466">
                  <c:v>6.7590363323688493E-2</c:v>
                </c:pt>
                <c:pt idx="21467">
                  <c:v>6.7585766315460205E-2</c:v>
                </c:pt>
                <c:pt idx="21468">
                  <c:v>6.7581132054328905E-2</c:v>
                </c:pt>
                <c:pt idx="21469">
                  <c:v>6.7576505243778201E-2</c:v>
                </c:pt>
                <c:pt idx="21470">
                  <c:v>6.7571863532066401E-2</c:v>
                </c:pt>
                <c:pt idx="21471">
                  <c:v>6.7567206919193296E-2</c:v>
                </c:pt>
                <c:pt idx="21472">
                  <c:v>6.7562535405158997E-2</c:v>
                </c:pt>
                <c:pt idx="21473">
                  <c:v>6.7557848989963504E-2</c:v>
                </c:pt>
                <c:pt idx="21474">
                  <c:v>6.7553155124187497E-2</c:v>
                </c:pt>
                <c:pt idx="21475">
                  <c:v>6.7548438906669603E-2</c:v>
                </c:pt>
                <c:pt idx="21476">
                  <c:v>6.7543715238571195E-2</c:v>
                </c:pt>
                <c:pt idx="21477">
                  <c:v>6.7538969218730899E-2</c:v>
                </c:pt>
                <c:pt idx="21478">
                  <c:v>6.7534215748310103E-2</c:v>
                </c:pt>
                <c:pt idx="21479">
                  <c:v>6.7529447376728099E-2</c:v>
                </c:pt>
                <c:pt idx="21480">
                  <c:v>6.7524664103984805E-2</c:v>
                </c:pt>
                <c:pt idx="21481">
                  <c:v>6.7519873380660997E-2</c:v>
                </c:pt>
                <c:pt idx="21482">
                  <c:v>6.7515060305595398E-2</c:v>
                </c:pt>
                <c:pt idx="21483">
                  <c:v>6.7510232329368605E-2</c:v>
                </c:pt>
                <c:pt idx="21484">
                  <c:v>6.7505389451980605E-2</c:v>
                </c:pt>
                <c:pt idx="21485">
                  <c:v>6.7500539124011993E-2</c:v>
                </c:pt>
                <c:pt idx="21486">
                  <c:v>6.7495673894882202E-2</c:v>
                </c:pt>
                <c:pt idx="21487">
                  <c:v>6.7490793764591203E-2</c:v>
                </c:pt>
                <c:pt idx="21488">
                  <c:v>6.7485898733138996E-2</c:v>
                </c:pt>
                <c:pt idx="21489">
                  <c:v>6.7480981349945096E-2</c:v>
                </c:pt>
                <c:pt idx="21490">
                  <c:v>6.7476056516170502E-2</c:v>
                </c:pt>
                <c:pt idx="21491">
                  <c:v>6.7471124231815297E-2</c:v>
                </c:pt>
                <c:pt idx="21492">
                  <c:v>6.7466169595718398E-2</c:v>
                </c:pt>
                <c:pt idx="21493">
                  <c:v>6.7461192607879597E-2</c:v>
                </c:pt>
                <c:pt idx="21494">
                  <c:v>6.7456208169460297E-2</c:v>
                </c:pt>
                <c:pt idx="21495">
                  <c:v>6.7451208829879802E-2</c:v>
                </c:pt>
                <c:pt idx="21496">
                  <c:v>6.74462020397186E-2</c:v>
                </c:pt>
                <c:pt idx="21497">
                  <c:v>6.7441165447235094E-2</c:v>
                </c:pt>
                <c:pt idx="21498">
                  <c:v>6.7436121404171004E-2</c:v>
                </c:pt>
                <c:pt idx="21499">
                  <c:v>6.7431062459945706E-2</c:v>
                </c:pt>
                <c:pt idx="21500">
                  <c:v>6.7425988614559201E-2</c:v>
                </c:pt>
                <c:pt idx="21501">
                  <c:v>6.7420899868011502E-2</c:v>
                </c:pt>
                <c:pt idx="21502">
                  <c:v>6.7415803670883206E-2</c:v>
                </c:pt>
                <c:pt idx="21503">
                  <c:v>6.7410685122013106E-2</c:v>
                </c:pt>
                <c:pt idx="21504">
                  <c:v>6.7405551671981798E-2</c:v>
                </c:pt>
                <c:pt idx="21505">
                  <c:v>6.7400403320789296E-2</c:v>
                </c:pt>
                <c:pt idx="21506">
                  <c:v>6.7395240068435697E-2</c:v>
                </c:pt>
                <c:pt idx="21507">
                  <c:v>6.7390054464340196E-2</c:v>
                </c:pt>
                <c:pt idx="21508">
                  <c:v>6.7384861409664196E-2</c:v>
                </c:pt>
                <c:pt idx="21509">
                  <c:v>6.7379653453826904E-2</c:v>
                </c:pt>
                <c:pt idx="21510">
                  <c:v>6.7374423146247905E-2</c:v>
                </c:pt>
                <c:pt idx="21511">
                  <c:v>6.7369192838668795E-2</c:v>
                </c:pt>
                <c:pt idx="21512">
                  <c:v>6.7363925278186798E-2</c:v>
                </c:pt>
                <c:pt idx="21513">
                  <c:v>6.7358657717704801E-2</c:v>
                </c:pt>
                <c:pt idx="21514">
                  <c:v>6.7353375256061596E-2</c:v>
                </c:pt>
                <c:pt idx="21515">
                  <c:v>6.7348062992096003E-2</c:v>
                </c:pt>
                <c:pt idx="21516">
                  <c:v>6.7342750728130299E-2</c:v>
                </c:pt>
                <c:pt idx="21517">
                  <c:v>6.7337416112422901E-2</c:v>
                </c:pt>
                <c:pt idx="21518">
                  <c:v>6.73320516943932E-2</c:v>
                </c:pt>
                <c:pt idx="21519">
                  <c:v>6.7326694726943997E-2</c:v>
                </c:pt>
                <c:pt idx="21520">
                  <c:v>6.7321307957172394E-2</c:v>
                </c:pt>
                <c:pt idx="21521">
                  <c:v>6.7315921187400804E-2</c:v>
                </c:pt>
                <c:pt idx="21522">
                  <c:v>6.7310497164726299E-2</c:v>
                </c:pt>
                <c:pt idx="21523">
                  <c:v>6.73050656914711E-2</c:v>
                </c:pt>
                <c:pt idx="21524">
                  <c:v>6.7299626767635401E-2</c:v>
                </c:pt>
                <c:pt idx="21525">
                  <c:v>6.72941654920578E-2</c:v>
                </c:pt>
                <c:pt idx="21526">
                  <c:v>6.7288689315319103E-2</c:v>
                </c:pt>
                <c:pt idx="21527">
                  <c:v>6.7283198237419101E-2</c:v>
                </c:pt>
                <c:pt idx="21528">
                  <c:v>6.7277677357196794E-2</c:v>
                </c:pt>
                <c:pt idx="21529">
                  <c:v>6.7272163927555098E-2</c:v>
                </c:pt>
                <c:pt idx="21530">
                  <c:v>6.7266613245010404E-2</c:v>
                </c:pt>
                <c:pt idx="21531">
                  <c:v>6.7261070013046306E-2</c:v>
                </c:pt>
                <c:pt idx="21532">
                  <c:v>6.7255489528179196E-2</c:v>
                </c:pt>
                <c:pt idx="21533">
                  <c:v>6.7249901592731504E-2</c:v>
                </c:pt>
                <c:pt idx="21534">
                  <c:v>6.7244298756122603E-2</c:v>
                </c:pt>
                <c:pt idx="21535">
                  <c:v>6.7238666117191301E-2</c:v>
                </c:pt>
                <c:pt idx="21536">
                  <c:v>6.7233026027679402E-2</c:v>
                </c:pt>
                <c:pt idx="21537">
                  <c:v>6.7227371037006406E-2</c:v>
                </c:pt>
                <c:pt idx="21538">
                  <c:v>6.7221701145172105E-2</c:v>
                </c:pt>
                <c:pt idx="21539">
                  <c:v>6.7216008901596097E-2</c:v>
                </c:pt>
                <c:pt idx="21540">
                  <c:v>6.7210309207439395E-2</c:v>
                </c:pt>
                <c:pt idx="21541">
                  <c:v>6.7204587161540999E-2</c:v>
                </c:pt>
                <c:pt idx="21542">
                  <c:v>6.7198850214481395E-2</c:v>
                </c:pt>
                <c:pt idx="21543">
                  <c:v>6.7193098366260501E-2</c:v>
                </c:pt>
                <c:pt idx="21544">
                  <c:v>6.7187331616878496E-2</c:v>
                </c:pt>
                <c:pt idx="21545">
                  <c:v>6.71815425157547E-2</c:v>
                </c:pt>
                <c:pt idx="21546">
                  <c:v>6.7175738513469696E-2</c:v>
                </c:pt>
                <c:pt idx="21547">
                  <c:v>6.7169912159442902E-2</c:v>
                </c:pt>
                <c:pt idx="21548">
                  <c:v>6.7164070904254899E-2</c:v>
                </c:pt>
                <c:pt idx="21549">
                  <c:v>6.7158229649066897E-2</c:v>
                </c:pt>
                <c:pt idx="21550">
                  <c:v>6.7152351140975994E-2</c:v>
                </c:pt>
                <c:pt idx="21551">
                  <c:v>6.7146472632884993E-2</c:v>
                </c:pt>
                <c:pt idx="21552">
                  <c:v>6.7140556871890994E-2</c:v>
                </c:pt>
                <c:pt idx="21553">
                  <c:v>6.7134648561477703E-2</c:v>
                </c:pt>
                <c:pt idx="21554">
                  <c:v>6.7128702998161302E-2</c:v>
                </c:pt>
                <c:pt idx="21555">
                  <c:v>6.7122757434844998E-2</c:v>
                </c:pt>
                <c:pt idx="21556">
                  <c:v>6.7116782069206196E-2</c:v>
                </c:pt>
                <c:pt idx="21557">
                  <c:v>6.7110799252986894E-2</c:v>
                </c:pt>
                <c:pt idx="21558">
                  <c:v>6.7104801535606398E-2</c:v>
                </c:pt>
                <c:pt idx="21559">
                  <c:v>6.7098774015903501E-2</c:v>
                </c:pt>
                <c:pt idx="21560">
                  <c:v>6.7092746496200603E-2</c:v>
                </c:pt>
                <c:pt idx="21561">
                  <c:v>6.7086674273014096E-2</c:v>
                </c:pt>
                <c:pt idx="21562">
                  <c:v>6.7079812288284302E-2</c:v>
                </c:pt>
                <c:pt idx="21563">
                  <c:v>6.7071221768856104E-2</c:v>
                </c:pt>
                <c:pt idx="21564">
                  <c:v>6.7061223089695005E-2</c:v>
                </c:pt>
                <c:pt idx="21565">
                  <c:v>6.70500919222832E-2</c:v>
                </c:pt>
                <c:pt idx="21566">
                  <c:v>6.7037962377071394E-2</c:v>
                </c:pt>
                <c:pt idx="21567">
                  <c:v>6.7024953663349193E-2</c:v>
                </c:pt>
                <c:pt idx="21568">
                  <c:v>6.7011110484600095E-2</c:v>
                </c:pt>
                <c:pt idx="21569">
                  <c:v>6.6996529698371901E-2</c:v>
                </c:pt>
                <c:pt idx="21570">
                  <c:v>6.6981337964534801E-2</c:v>
                </c:pt>
                <c:pt idx="21571">
                  <c:v>6.6965669393539401E-2</c:v>
                </c:pt>
                <c:pt idx="21572">
                  <c:v>6.6949658095836598E-2</c:v>
                </c:pt>
                <c:pt idx="21573">
                  <c:v>6.6933400928974193E-2</c:v>
                </c:pt>
                <c:pt idx="21574">
                  <c:v>6.6916912794113201E-2</c:v>
                </c:pt>
                <c:pt idx="21575">
                  <c:v>6.6900238394737202E-2</c:v>
                </c:pt>
                <c:pt idx="21576">
                  <c:v>6.688342243433E-2</c:v>
                </c:pt>
                <c:pt idx="21577">
                  <c:v>6.6866539418697399E-2</c:v>
                </c:pt>
                <c:pt idx="21578">
                  <c:v>6.6849641501903506E-2</c:v>
                </c:pt>
                <c:pt idx="21579">
                  <c:v>6.6832788288593306E-2</c:v>
                </c:pt>
                <c:pt idx="21580">
                  <c:v>6.6816002130508395E-2</c:v>
                </c:pt>
                <c:pt idx="21581">
                  <c:v>6.67993128299713E-2</c:v>
                </c:pt>
                <c:pt idx="21582">
                  <c:v>6.6782683134078993E-2</c:v>
                </c:pt>
                <c:pt idx="21583">
                  <c:v>6.6766172647476196E-2</c:v>
                </c:pt>
                <c:pt idx="21584">
                  <c:v>6.6749811172485393E-2</c:v>
                </c:pt>
                <c:pt idx="21585">
                  <c:v>6.6733621060848194E-2</c:v>
                </c:pt>
                <c:pt idx="21586">
                  <c:v>6.6717602312564905E-2</c:v>
                </c:pt>
                <c:pt idx="21587">
                  <c:v>6.6701762378215804E-2</c:v>
                </c:pt>
                <c:pt idx="21588">
                  <c:v>6.6686108708381694E-2</c:v>
                </c:pt>
                <c:pt idx="21589">
                  <c:v>6.6670648753642994E-2</c:v>
                </c:pt>
                <c:pt idx="21590">
                  <c:v>6.6655367612838801E-2</c:v>
                </c:pt>
                <c:pt idx="21591">
                  <c:v>6.6640280187130002E-2</c:v>
                </c:pt>
                <c:pt idx="21592">
                  <c:v>6.6625431180000305E-2</c:v>
                </c:pt>
                <c:pt idx="21593">
                  <c:v>6.6603668034076705E-2</c:v>
                </c:pt>
                <c:pt idx="21594">
                  <c:v>6.65732696652412E-2</c:v>
                </c:pt>
                <c:pt idx="21595">
                  <c:v>6.6541083157062503E-2</c:v>
                </c:pt>
                <c:pt idx="21596">
                  <c:v>6.6507726907730103E-2</c:v>
                </c:pt>
                <c:pt idx="21597">
                  <c:v>6.6473536193370805E-2</c:v>
                </c:pt>
                <c:pt idx="21598">
                  <c:v>6.64387047290802E-2</c:v>
                </c:pt>
                <c:pt idx="21599">
                  <c:v>6.6403396427631406E-2</c:v>
                </c:pt>
                <c:pt idx="21600">
                  <c:v>6.6367872059345301E-2</c:v>
                </c:pt>
                <c:pt idx="21601">
                  <c:v>6.6332459449768094E-2</c:v>
                </c:pt>
                <c:pt idx="21602">
                  <c:v>6.6297471523284898E-2</c:v>
                </c:pt>
                <c:pt idx="21603">
                  <c:v>6.6263087093830095E-2</c:v>
                </c:pt>
                <c:pt idx="21604">
                  <c:v>6.6229373216629001E-2</c:v>
                </c:pt>
                <c:pt idx="21605">
                  <c:v>6.61963596940041E-2</c:v>
                </c:pt>
                <c:pt idx="21606">
                  <c:v>6.6142939031124101E-2</c:v>
                </c:pt>
                <c:pt idx="21607">
                  <c:v>6.6083863377571106E-2</c:v>
                </c:pt>
                <c:pt idx="21608">
                  <c:v>6.6023610532283797E-2</c:v>
                </c:pt>
                <c:pt idx="21609">
                  <c:v>6.5963551402091994E-2</c:v>
                </c:pt>
                <c:pt idx="21610">
                  <c:v>6.5904319286346394E-2</c:v>
                </c:pt>
                <c:pt idx="21611">
                  <c:v>6.5845891833305401E-2</c:v>
                </c:pt>
                <c:pt idx="21612">
                  <c:v>6.5788276493549402E-2</c:v>
                </c:pt>
                <c:pt idx="21613">
                  <c:v>6.5731808543205303E-2</c:v>
                </c:pt>
                <c:pt idx="21614">
                  <c:v>6.5657585859298706E-2</c:v>
                </c:pt>
                <c:pt idx="21615">
                  <c:v>6.5568134188651997E-2</c:v>
                </c:pt>
                <c:pt idx="21616">
                  <c:v>6.5478347241878496E-2</c:v>
                </c:pt>
                <c:pt idx="21617">
                  <c:v>6.5389782190322904E-2</c:v>
                </c:pt>
                <c:pt idx="21618">
                  <c:v>6.5303780138492598E-2</c:v>
                </c:pt>
                <c:pt idx="21619">
                  <c:v>6.5221272408962305E-2</c:v>
                </c:pt>
                <c:pt idx="21620">
                  <c:v>6.51131942868233E-2</c:v>
                </c:pt>
                <c:pt idx="21621">
                  <c:v>6.4990311861038194E-2</c:v>
                </c:pt>
                <c:pt idx="21622">
                  <c:v>6.4870677888393402E-2</c:v>
                </c:pt>
                <c:pt idx="21623">
                  <c:v>6.4755909144878401E-2</c:v>
                </c:pt>
                <c:pt idx="21624">
                  <c:v>6.4623974263668102E-2</c:v>
                </c:pt>
                <c:pt idx="21625">
                  <c:v>6.4462415874004406E-2</c:v>
                </c:pt>
                <c:pt idx="21626">
                  <c:v>6.4306810498237596E-2</c:v>
                </c:pt>
                <c:pt idx="21627">
                  <c:v>6.4138367772102398E-2</c:v>
                </c:pt>
                <c:pt idx="21628">
                  <c:v>6.3931226730346694E-2</c:v>
                </c:pt>
                <c:pt idx="21629">
                  <c:v>6.3734501600265503E-2</c:v>
                </c:pt>
                <c:pt idx="21630">
                  <c:v>6.3502371311187703E-2</c:v>
                </c:pt>
                <c:pt idx="21631">
                  <c:v>6.3255533576011699E-2</c:v>
                </c:pt>
                <c:pt idx="21632">
                  <c:v>6.29889070987701E-2</c:v>
                </c:pt>
                <c:pt idx="21633">
                  <c:v>6.2689237296581296E-2</c:v>
                </c:pt>
                <c:pt idx="21634">
                  <c:v>6.2360610812902499E-2</c:v>
                </c:pt>
                <c:pt idx="21635">
                  <c:v>6.2012434005737298E-2</c:v>
                </c:pt>
                <c:pt idx="21636">
                  <c:v>6.1593603342771502E-2</c:v>
                </c:pt>
                <c:pt idx="21637">
                  <c:v>6.1143070459365803E-2</c:v>
                </c:pt>
                <c:pt idx="21638">
                  <c:v>6.0910984873771702E-2</c:v>
                </c:pt>
                <c:pt idx="21639">
                  <c:v>6.06722868978977E-2</c:v>
                </c:pt>
                <c:pt idx="21640">
                  <c:v>6.0459192842245102E-2</c:v>
                </c:pt>
                <c:pt idx="21641">
                  <c:v>6.0362257063388797E-2</c:v>
                </c:pt>
                <c:pt idx="21642">
                  <c:v>6.0270644724369098E-2</c:v>
                </c:pt>
                <c:pt idx="21643">
                  <c:v>6.0191534459590898E-2</c:v>
                </c:pt>
                <c:pt idx="21644">
                  <c:v>6.0082968324422802E-2</c:v>
                </c:pt>
                <c:pt idx="21645">
                  <c:v>6.0080014169216198E-2</c:v>
                </c:pt>
                <c:pt idx="21646">
                  <c:v>6.0026124119758599E-2</c:v>
                </c:pt>
                <c:pt idx="21647">
                  <c:v>5.9991240501403802E-2</c:v>
                </c:pt>
                <c:pt idx="21648">
                  <c:v>5.9892836958169902E-2</c:v>
                </c:pt>
                <c:pt idx="21649">
                  <c:v>5.9770878404378898E-2</c:v>
                </c:pt>
                <c:pt idx="21650">
                  <c:v>5.9638362377881997E-2</c:v>
                </c:pt>
                <c:pt idx="21651">
                  <c:v>5.9495210647583001E-2</c:v>
                </c:pt>
                <c:pt idx="21652">
                  <c:v>5.93455322086811E-2</c:v>
                </c:pt>
                <c:pt idx="21653">
                  <c:v>5.9204287827014902E-2</c:v>
                </c:pt>
                <c:pt idx="21654">
                  <c:v>5.9084586799144703E-2</c:v>
                </c:pt>
                <c:pt idx="21655">
                  <c:v>5.8986254036426503E-2</c:v>
                </c:pt>
                <c:pt idx="21656">
                  <c:v>5.8893781155347803E-2</c:v>
                </c:pt>
                <c:pt idx="21657">
                  <c:v>5.88294640183449E-2</c:v>
                </c:pt>
                <c:pt idx="21658">
                  <c:v>5.8789562433958102E-2</c:v>
                </c:pt>
                <c:pt idx="21659">
                  <c:v>5.8743473142385497E-2</c:v>
                </c:pt>
                <c:pt idx="21660">
                  <c:v>5.8694288134574897E-2</c:v>
                </c:pt>
                <c:pt idx="21661">
                  <c:v>5.8650549501180697E-2</c:v>
                </c:pt>
                <c:pt idx="21662">
                  <c:v>5.8640684932470301E-2</c:v>
                </c:pt>
                <c:pt idx="21663">
                  <c:v>5.8594573289156002E-2</c:v>
                </c:pt>
                <c:pt idx="21664">
                  <c:v>5.85368163883686E-2</c:v>
                </c:pt>
                <c:pt idx="21665">
                  <c:v>5.8504395186901099E-2</c:v>
                </c:pt>
                <c:pt idx="21666">
                  <c:v>5.8484755456447601E-2</c:v>
                </c:pt>
                <c:pt idx="21667">
                  <c:v>5.8436222374439302E-2</c:v>
                </c:pt>
                <c:pt idx="21668">
                  <c:v>5.8393225073814399E-2</c:v>
                </c:pt>
                <c:pt idx="21669">
                  <c:v>5.8353122323751498E-2</c:v>
                </c:pt>
                <c:pt idx="21670">
                  <c:v>5.8324858546256998E-2</c:v>
                </c:pt>
                <c:pt idx="21671">
                  <c:v>5.8287400752305998E-2</c:v>
                </c:pt>
                <c:pt idx="21672">
                  <c:v>5.8261662721633897E-2</c:v>
                </c:pt>
                <c:pt idx="21673">
                  <c:v>5.8234792202711098E-2</c:v>
                </c:pt>
                <c:pt idx="21674">
                  <c:v>5.8221936225891099E-2</c:v>
                </c:pt>
                <c:pt idx="21675">
                  <c:v>5.8191440999507897E-2</c:v>
                </c:pt>
                <c:pt idx="21676">
                  <c:v>5.8189760893583298E-2</c:v>
                </c:pt>
                <c:pt idx="21677">
                  <c:v>5.8157339692115798E-2</c:v>
                </c:pt>
                <c:pt idx="21678">
                  <c:v>5.8129142969846698E-2</c:v>
                </c:pt>
                <c:pt idx="21679">
                  <c:v>5.8115653693676002E-2</c:v>
                </c:pt>
                <c:pt idx="21680">
                  <c:v>5.8102194219827701E-2</c:v>
                </c:pt>
                <c:pt idx="21681">
                  <c:v>5.8068409562110901E-2</c:v>
                </c:pt>
                <c:pt idx="21682">
                  <c:v>5.8032661676406902E-2</c:v>
                </c:pt>
                <c:pt idx="21683">
                  <c:v>5.7997878640890101E-2</c:v>
                </c:pt>
                <c:pt idx="21684">
                  <c:v>5.7975705713033697E-2</c:v>
                </c:pt>
                <c:pt idx="21685">
                  <c:v>5.79603053629398E-2</c:v>
                </c:pt>
                <c:pt idx="21686">
                  <c:v>5.7928752154111897E-2</c:v>
                </c:pt>
                <c:pt idx="21687">
                  <c:v>5.7917781174182899E-2</c:v>
                </c:pt>
                <c:pt idx="21688">
                  <c:v>5.7894330471754102E-2</c:v>
                </c:pt>
                <c:pt idx="21689">
                  <c:v>5.7853017002344097E-2</c:v>
                </c:pt>
                <c:pt idx="21690">
                  <c:v>5.7866476476192502E-2</c:v>
                </c:pt>
                <c:pt idx="21691">
                  <c:v>5.7855993509292603E-2</c:v>
                </c:pt>
                <c:pt idx="21692">
                  <c:v>5.7812057435512501E-2</c:v>
                </c:pt>
                <c:pt idx="21693">
                  <c:v>5.78031986951828E-2</c:v>
                </c:pt>
                <c:pt idx="21694">
                  <c:v>5.7823672890663202E-2</c:v>
                </c:pt>
                <c:pt idx="21695">
                  <c:v>5.7776227593421901E-2</c:v>
                </c:pt>
                <c:pt idx="21696">
                  <c:v>5.7716954499483102E-2</c:v>
                </c:pt>
                <c:pt idx="21697">
                  <c:v>5.7752739638090099E-2</c:v>
                </c:pt>
                <c:pt idx="21698">
                  <c:v>5.7749472558498403E-2</c:v>
                </c:pt>
                <c:pt idx="21699">
                  <c:v>5.7678204029798501E-2</c:v>
                </c:pt>
                <c:pt idx="21700">
                  <c:v>5.7689648121595397E-2</c:v>
                </c:pt>
                <c:pt idx="21701">
                  <c:v>5.7730011641979197E-2</c:v>
                </c:pt>
                <c:pt idx="21702">
                  <c:v>5.77153973281384E-2</c:v>
                </c:pt>
                <c:pt idx="21703">
                  <c:v>5.7664237916469602E-2</c:v>
                </c:pt>
                <c:pt idx="21704">
                  <c:v>5.75793534517288E-2</c:v>
                </c:pt>
                <c:pt idx="21705">
                  <c:v>5.7641845196485499E-2</c:v>
                </c:pt>
                <c:pt idx="21706">
                  <c:v>5.7651925832033199E-2</c:v>
                </c:pt>
                <c:pt idx="21707">
                  <c:v>5.7538919150829301E-2</c:v>
                </c:pt>
                <c:pt idx="21708">
                  <c:v>5.7577677071094499E-2</c:v>
                </c:pt>
                <c:pt idx="21709">
                  <c:v>5.7776402682065998E-2</c:v>
                </c:pt>
                <c:pt idx="21710">
                  <c:v>5.7659812271595001E-2</c:v>
                </c:pt>
                <c:pt idx="21711">
                  <c:v>5.7476606220006901E-2</c:v>
                </c:pt>
                <c:pt idx="21712">
                  <c:v>5.7618159800767899E-2</c:v>
                </c:pt>
                <c:pt idx="21713">
                  <c:v>5.7676792144775398E-2</c:v>
                </c:pt>
                <c:pt idx="21714">
                  <c:v>5.74895963072777E-2</c:v>
                </c:pt>
                <c:pt idx="21715">
                  <c:v>5.7448152452707298E-2</c:v>
                </c:pt>
                <c:pt idx="21716">
                  <c:v>5.7548541575670201E-2</c:v>
                </c:pt>
                <c:pt idx="21717">
                  <c:v>5.7466886937618297E-2</c:v>
                </c:pt>
                <c:pt idx="21718">
                  <c:v>5.7388395071029698E-2</c:v>
                </c:pt>
                <c:pt idx="21719">
                  <c:v>5.7386163622140898E-2</c:v>
                </c:pt>
                <c:pt idx="21720">
                  <c:v>5.7372465729713502E-2</c:v>
                </c:pt>
                <c:pt idx="21721">
                  <c:v>5.7343412190675701E-2</c:v>
                </c:pt>
                <c:pt idx="21722">
                  <c:v>5.7374428957700702E-2</c:v>
                </c:pt>
                <c:pt idx="21723">
                  <c:v>5.7342734187841402E-2</c:v>
                </c:pt>
                <c:pt idx="21724">
                  <c:v>5.7291049510240603E-2</c:v>
                </c:pt>
                <c:pt idx="21725">
                  <c:v>5.7329520583152799E-2</c:v>
                </c:pt>
                <c:pt idx="21726">
                  <c:v>5.7324822992086397E-2</c:v>
                </c:pt>
                <c:pt idx="21727">
                  <c:v>5.7250782847404501E-2</c:v>
                </c:pt>
                <c:pt idx="21728">
                  <c:v>5.7251706719398499E-2</c:v>
                </c:pt>
                <c:pt idx="21729">
                  <c:v>5.7250399142503801E-2</c:v>
                </c:pt>
                <c:pt idx="21730">
                  <c:v>5.7220987975597402E-2</c:v>
                </c:pt>
                <c:pt idx="21731">
                  <c:v>5.7208176702260999E-2</c:v>
                </c:pt>
                <c:pt idx="21732">
                  <c:v>5.7189442217349999E-2</c:v>
                </c:pt>
                <c:pt idx="21733">
                  <c:v>5.7182498276233701E-2</c:v>
                </c:pt>
                <c:pt idx="21734">
                  <c:v>5.7165436446666697E-2</c:v>
                </c:pt>
                <c:pt idx="21735">
                  <c:v>5.7163413614034701E-2</c:v>
                </c:pt>
                <c:pt idx="21736">
                  <c:v>5.7151433080434799E-2</c:v>
                </c:pt>
                <c:pt idx="21737">
                  <c:v>5.7149309664964697E-2</c:v>
                </c:pt>
                <c:pt idx="21738">
                  <c:v>5.7122468948364299E-2</c:v>
                </c:pt>
                <c:pt idx="21739">
                  <c:v>5.7137142866849899E-2</c:v>
                </c:pt>
                <c:pt idx="21740">
                  <c:v>5.7133253663778298E-2</c:v>
                </c:pt>
                <c:pt idx="21741">
                  <c:v>5.7089872658252702E-2</c:v>
                </c:pt>
                <c:pt idx="21742">
                  <c:v>5.7140078395605101E-2</c:v>
                </c:pt>
                <c:pt idx="21743">
                  <c:v>5.71561902761459E-2</c:v>
                </c:pt>
                <c:pt idx="21744">
                  <c:v>5.7073693722486503E-2</c:v>
                </c:pt>
                <c:pt idx="21745">
                  <c:v>5.7095251977443702E-2</c:v>
                </c:pt>
                <c:pt idx="21746">
                  <c:v>5.71286641061306E-2</c:v>
                </c:pt>
                <c:pt idx="21747">
                  <c:v>5.7065673172473901E-2</c:v>
                </c:pt>
                <c:pt idx="21748">
                  <c:v>5.7034235447645201E-2</c:v>
                </c:pt>
                <c:pt idx="21749">
                  <c:v>5.7061508297920199E-2</c:v>
                </c:pt>
                <c:pt idx="21750">
                  <c:v>5.7019777595996898E-2</c:v>
                </c:pt>
                <c:pt idx="21751">
                  <c:v>5.7012137025594697E-2</c:v>
                </c:pt>
                <c:pt idx="21752">
                  <c:v>5.6975565850734697E-2</c:v>
                </c:pt>
                <c:pt idx="21753">
                  <c:v>5.7027082890272203E-2</c:v>
                </c:pt>
                <c:pt idx="21754">
                  <c:v>5.7033739984035499E-2</c:v>
                </c:pt>
                <c:pt idx="21755">
                  <c:v>5.6961607187986402E-2</c:v>
                </c:pt>
                <c:pt idx="21756">
                  <c:v>5.6998912245035199E-2</c:v>
                </c:pt>
                <c:pt idx="21757">
                  <c:v>5.7016886770725299E-2</c:v>
                </c:pt>
                <c:pt idx="21758">
                  <c:v>5.69429099559784E-2</c:v>
                </c:pt>
                <c:pt idx="21759">
                  <c:v>5.7019390165805803E-2</c:v>
                </c:pt>
                <c:pt idx="21760">
                  <c:v>5.7226371020078701E-2</c:v>
                </c:pt>
                <c:pt idx="21761">
                  <c:v>5.6998729705810602E-2</c:v>
                </c:pt>
                <c:pt idx="21762">
                  <c:v>5.6897465139627498E-2</c:v>
                </c:pt>
                <c:pt idx="21763">
                  <c:v>5.7020794600248302E-2</c:v>
                </c:pt>
                <c:pt idx="21764">
                  <c:v>5.7013891637325301E-2</c:v>
                </c:pt>
                <c:pt idx="21765">
                  <c:v>5.6873999536037501E-2</c:v>
                </c:pt>
                <c:pt idx="21766">
                  <c:v>5.6922588497400298E-2</c:v>
                </c:pt>
                <c:pt idx="21767">
                  <c:v>5.69338984787464E-2</c:v>
                </c:pt>
                <c:pt idx="21768">
                  <c:v>5.68593516945839E-2</c:v>
                </c:pt>
                <c:pt idx="21769">
                  <c:v>5.6891899555921603E-2</c:v>
                </c:pt>
                <c:pt idx="21770">
                  <c:v>5.6910227984190001E-2</c:v>
                </c:pt>
                <c:pt idx="21771">
                  <c:v>5.6831449270248399E-2</c:v>
                </c:pt>
                <c:pt idx="21772">
                  <c:v>5.6923165917396601E-2</c:v>
                </c:pt>
                <c:pt idx="21773">
                  <c:v>5.7142518460750601E-2</c:v>
                </c:pt>
                <c:pt idx="21774">
                  <c:v>5.6897077709436403E-2</c:v>
                </c:pt>
                <c:pt idx="21775">
                  <c:v>5.6863199919462197E-2</c:v>
                </c:pt>
                <c:pt idx="21776">
                  <c:v>5.70690482854843E-2</c:v>
                </c:pt>
                <c:pt idx="21777">
                  <c:v>5.6847125291824299E-2</c:v>
                </c:pt>
                <c:pt idx="21778">
                  <c:v>5.6831683963537202E-2</c:v>
                </c:pt>
                <c:pt idx="21779">
                  <c:v>5.69263398647308E-2</c:v>
                </c:pt>
                <c:pt idx="21780">
                  <c:v>5.6797157973051099E-2</c:v>
                </c:pt>
                <c:pt idx="21781">
                  <c:v>5.6816872209310497E-2</c:v>
                </c:pt>
                <c:pt idx="21782">
                  <c:v>5.6898787617683397E-2</c:v>
                </c:pt>
                <c:pt idx="21783">
                  <c:v>5.6788135319948203E-2</c:v>
                </c:pt>
                <c:pt idx="21784">
                  <c:v>5.67629709839821E-2</c:v>
                </c:pt>
                <c:pt idx="21785">
                  <c:v>5.6822352111339597E-2</c:v>
                </c:pt>
                <c:pt idx="21786">
                  <c:v>5.6743524968624101E-2</c:v>
                </c:pt>
                <c:pt idx="21787">
                  <c:v>5.6752789765596397E-2</c:v>
                </c:pt>
                <c:pt idx="21788">
                  <c:v>5.6799877434968997E-2</c:v>
                </c:pt>
                <c:pt idx="21789">
                  <c:v>5.67357428371906E-2</c:v>
                </c:pt>
                <c:pt idx="21790">
                  <c:v>5.6707359850406702E-2</c:v>
                </c:pt>
                <c:pt idx="21791">
                  <c:v>5.6733846664428697E-2</c:v>
                </c:pt>
                <c:pt idx="21792">
                  <c:v>5.6679654866456999E-2</c:v>
                </c:pt>
                <c:pt idx="21793">
                  <c:v>5.67193068563938E-2</c:v>
                </c:pt>
                <c:pt idx="21794">
                  <c:v>5.6734155863523497E-2</c:v>
                </c:pt>
                <c:pt idx="21795">
                  <c:v>5.66830113530159E-2</c:v>
                </c:pt>
                <c:pt idx="21796">
                  <c:v>5.6676160544157E-2</c:v>
                </c:pt>
                <c:pt idx="21797">
                  <c:v>5.6676052510738401E-2</c:v>
                </c:pt>
                <c:pt idx="21798">
                  <c:v>5.6657418608665501E-2</c:v>
                </c:pt>
                <c:pt idx="21799">
                  <c:v>5.6630752980709097E-2</c:v>
                </c:pt>
                <c:pt idx="21800">
                  <c:v>5.6633297353982898E-2</c:v>
                </c:pt>
                <c:pt idx="21801">
                  <c:v>5.6655965745449101E-2</c:v>
                </c:pt>
                <c:pt idx="21802">
                  <c:v>5.6635074317455299E-2</c:v>
                </c:pt>
                <c:pt idx="21803">
                  <c:v>5.6634046137332902E-2</c:v>
                </c:pt>
                <c:pt idx="21804">
                  <c:v>5.6653313338756603E-2</c:v>
                </c:pt>
                <c:pt idx="21805">
                  <c:v>5.6625906378030798E-2</c:v>
                </c:pt>
                <c:pt idx="21806">
                  <c:v>5.6601811200380298E-2</c:v>
                </c:pt>
                <c:pt idx="21807">
                  <c:v>5.6605588644743E-2</c:v>
                </c:pt>
                <c:pt idx="21808">
                  <c:v>5.6576460599899299E-2</c:v>
                </c:pt>
                <c:pt idx="21809">
                  <c:v>5.6621860712766703E-2</c:v>
                </c:pt>
                <c:pt idx="21810">
                  <c:v>5.6609660387039198E-2</c:v>
                </c:pt>
                <c:pt idx="21811">
                  <c:v>5.6561663746833801E-2</c:v>
                </c:pt>
                <c:pt idx="21812">
                  <c:v>5.6570399552583701E-2</c:v>
                </c:pt>
                <c:pt idx="21813">
                  <c:v>5.6548684835434002E-2</c:v>
                </c:pt>
                <c:pt idx="21814">
                  <c:v>5.6582383811473902E-2</c:v>
                </c:pt>
                <c:pt idx="21815">
                  <c:v>5.6577716022729901E-2</c:v>
                </c:pt>
                <c:pt idx="21816">
                  <c:v>5.6539896875619902E-2</c:v>
                </c:pt>
                <c:pt idx="21817">
                  <c:v>5.6657899171114003E-2</c:v>
                </c:pt>
                <c:pt idx="21818">
                  <c:v>5.6625071913003901E-2</c:v>
                </c:pt>
                <c:pt idx="21819">
                  <c:v>5.65432757139206E-2</c:v>
                </c:pt>
                <c:pt idx="21820">
                  <c:v>5.6628555059432997E-2</c:v>
                </c:pt>
                <c:pt idx="21821">
                  <c:v>5.65837733447552E-2</c:v>
                </c:pt>
                <c:pt idx="21822">
                  <c:v>5.6509241461753901E-2</c:v>
                </c:pt>
                <c:pt idx="21823">
                  <c:v>5.6557670235633899E-2</c:v>
                </c:pt>
                <c:pt idx="21824">
                  <c:v>5.6507859379053102E-2</c:v>
                </c:pt>
                <c:pt idx="21825">
                  <c:v>5.6534189730882603E-2</c:v>
                </c:pt>
                <c:pt idx="21826">
                  <c:v>5.6556258350610698E-2</c:v>
                </c:pt>
                <c:pt idx="21827">
                  <c:v>5.6504219770431498E-2</c:v>
                </c:pt>
                <c:pt idx="21828">
                  <c:v>5.6505888700485202E-2</c:v>
                </c:pt>
                <c:pt idx="21829">
                  <c:v>5.6499104946851703E-2</c:v>
                </c:pt>
                <c:pt idx="21830">
                  <c:v>5.6488633155822802E-2</c:v>
                </c:pt>
                <c:pt idx="21831">
                  <c:v>5.6512113660574001E-2</c:v>
                </c:pt>
                <c:pt idx="21832">
                  <c:v>5.64879700541496E-2</c:v>
                </c:pt>
                <c:pt idx="21833">
                  <c:v>5.64544051885605E-2</c:v>
                </c:pt>
                <c:pt idx="21834">
                  <c:v>5.6456960737705203E-2</c:v>
                </c:pt>
                <c:pt idx="21835">
                  <c:v>5.6463629007339498E-2</c:v>
                </c:pt>
                <c:pt idx="21836">
                  <c:v>5.64705654978752E-2</c:v>
                </c:pt>
                <c:pt idx="21837">
                  <c:v>5.6457351893186597E-2</c:v>
                </c:pt>
                <c:pt idx="21838">
                  <c:v>5.6426510214805603E-2</c:v>
                </c:pt>
                <c:pt idx="21839">
                  <c:v>5.6419860571622897E-2</c:v>
                </c:pt>
                <c:pt idx="21840">
                  <c:v>5.6481741368770599E-2</c:v>
                </c:pt>
                <c:pt idx="21841">
                  <c:v>5.6434530764818198E-2</c:v>
                </c:pt>
                <c:pt idx="21842">
                  <c:v>5.6452646851539598E-2</c:v>
                </c:pt>
                <c:pt idx="21843">
                  <c:v>5.6481346487998997E-2</c:v>
                </c:pt>
                <c:pt idx="21844">
                  <c:v>5.6425318121910102E-2</c:v>
                </c:pt>
                <c:pt idx="21845">
                  <c:v>5.6432895362377201E-2</c:v>
                </c:pt>
                <c:pt idx="21846">
                  <c:v>5.6424211710691501E-2</c:v>
                </c:pt>
                <c:pt idx="21847">
                  <c:v>5.6412339210510302E-2</c:v>
                </c:pt>
                <c:pt idx="21848">
                  <c:v>5.6439004838466603E-2</c:v>
                </c:pt>
                <c:pt idx="21849">
                  <c:v>5.6408453732729E-2</c:v>
                </c:pt>
                <c:pt idx="21850">
                  <c:v>5.6388054043054602E-2</c:v>
                </c:pt>
                <c:pt idx="21851">
                  <c:v>5.63874393701553E-2</c:v>
                </c:pt>
                <c:pt idx="21852">
                  <c:v>5.63893765211105E-2</c:v>
                </c:pt>
                <c:pt idx="21853">
                  <c:v>5.6401003152132E-2</c:v>
                </c:pt>
                <c:pt idx="21854">
                  <c:v>5.6382264941930799E-2</c:v>
                </c:pt>
                <c:pt idx="21855">
                  <c:v>5.6360889226198203E-2</c:v>
                </c:pt>
                <c:pt idx="21856">
                  <c:v>5.6351337581873003E-2</c:v>
                </c:pt>
                <c:pt idx="21857">
                  <c:v>5.6374758481979398E-2</c:v>
                </c:pt>
                <c:pt idx="21858">
                  <c:v>5.6376997381448801E-2</c:v>
                </c:pt>
                <c:pt idx="21859">
                  <c:v>5.63513338565826E-2</c:v>
                </c:pt>
                <c:pt idx="21860">
                  <c:v>5.6475754827260999E-2</c:v>
                </c:pt>
                <c:pt idx="21861">
                  <c:v>5.6420125067234102E-2</c:v>
                </c:pt>
                <c:pt idx="21862">
                  <c:v>5.6363690644502702E-2</c:v>
                </c:pt>
                <c:pt idx="21863">
                  <c:v>5.6461576372384997E-2</c:v>
                </c:pt>
                <c:pt idx="21864">
                  <c:v>5.6364659219980302E-2</c:v>
                </c:pt>
                <c:pt idx="21865">
                  <c:v>5.6361798197031E-2</c:v>
                </c:pt>
                <c:pt idx="21866">
                  <c:v>5.63888177275658E-2</c:v>
                </c:pt>
                <c:pt idx="21867">
                  <c:v>5.6305989623069798E-2</c:v>
                </c:pt>
                <c:pt idx="21868">
                  <c:v>5.6302104145288502E-2</c:v>
                </c:pt>
                <c:pt idx="21869">
                  <c:v>5.6308694183826502E-2</c:v>
                </c:pt>
                <c:pt idx="21870">
                  <c:v>5.6352585554122897E-2</c:v>
                </c:pt>
                <c:pt idx="21871">
                  <c:v>5.6328881531953798E-2</c:v>
                </c:pt>
                <c:pt idx="21872">
                  <c:v>5.6321565061807598E-2</c:v>
                </c:pt>
                <c:pt idx="21873">
                  <c:v>5.6354168802499799E-2</c:v>
                </c:pt>
                <c:pt idx="21874">
                  <c:v>5.62925636768341E-2</c:v>
                </c:pt>
                <c:pt idx="21875">
                  <c:v>5.6451946496963501E-2</c:v>
                </c:pt>
                <c:pt idx="21876">
                  <c:v>5.6380435824394198E-2</c:v>
                </c:pt>
                <c:pt idx="21877">
                  <c:v>5.6294489651918397E-2</c:v>
                </c:pt>
                <c:pt idx="21878">
                  <c:v>5.6352514773607303E-2</c:v>
                </c:pt>
                <c:pt idx="21879">
                  <c:v>5.6363172829151202E-2</c:v>
                </c:pt>
                <c:pt idx="21880">
                  <c:v>5.6268557906150797E-2</c:v>
                </c:pt>
                <c:pt idx="21881">
                  <c:v>5.6318406015634502E-2</c:v>
                </c:pt>
                <c:pt idx="21882">
                  <c:v>5.6278001517057398E-2</c:v>
                </c:pt>
                <c:pt idx="21883">
                  <c:v>5.6296072900295299E-2</c:v>
                </c:pt>
                <c:pt idx="21884">
                  <c:v>5.6309312582015998E-2</c:v>
                </c:pt>
                <c:pt idx="21885">
                  <c:v>5.6242361664771999E-2</c:v>
                </c:pt>
                <c:pt idx="21886">
                  <c:v>5.6260086596012102E-2</c:v>
                </c:pt>
                <c:pt idx="21887">
                  <c:v>5.62378913164139E-2</c:v>
                </c:pt>
                <c:pt idx="21888">
                  <c:v>5.6273743510246298E-2</c:v>
                </c:pt>
                <c:pt idx="21889">
                  <c:v>5.6267328560352298E-2</c:v>
                </c:pt>
                <c:pt idx="21890">
                  <c:v>5.6225132197141703E-2</c:v>
                </c:pt>
                <c:pt idx="21891">
                  <c:v>5.6228276342153598E-2</c:v>
                </c:pt>
                <c:pt idx="21892">
                  <c:v>5.6244868785142899E-2</c:v>
                </c:pt>
                <c:pt idx="21893">
                  <c:v>5.6248731911182397E-2</c:v>
                </c:pt>
                <c:pt idx="21894">
                  <c:v>5.6237202137708699E-2</c:v>
                </c:pt>
                <c:pt idx="21895">
                  <c:v>5.6214407086372403E-2</c:v>
                </c:pt>
                <c:pt idx="21896">
                  <c:v>5.6229058653116198E-2</c:v>
                </c:pt>
                <c:pt idx="21897">
                  <c:v>5.6262049823999398E-2</c:v>
                </c:pt>
                <c:pt idx="21898">
                  <c:v>5.6214008480310503E-2</c:v>
                </c:pt>
                <c:pt idx="21899">
                  <c:v>5.6254066526889801E-2</c:v>
                </c:pt>
                <c:pt idx="21900">
                  <c:v>5.6267056614160503E-2</c:v>
                </c:pt>
                <c:pt idx="21901">
                  <c:v>5.6198909878730802E-2</c:v>
                </c:pt>
                <c:pt idx="21902">
                  <c:v>5.6434072554111502E-2</c:v>
                </c:pt>
                <c:pt idx="21903">
                  <c:v>5.6278605014085797E-2</c:v>
                </c:pt>
                <c:pt idx="21904">
                  <c:v>5.6283071637153598E-2</c:v>
                </c:pt>
                <c:pt idx="21905">
                  <c:v>5.6437112390994998E-2</c:v>
                </c:pt>
                <c:pt idx="21906">
                  <c:v>5.6177482008934E-2</c:v>
                </c:pt>
                <c:pt idx="21907">
                  <c:v>5.6307967752218302E-2</c:v>
                </c:pt>
                <c:pt idx="21908">
                  <c:v>5.6409545242786401E-2</c:v>
                </c:pt>
                <c:pt idx="21909">
                  <c:v>5.6173302233219202E-2</c:v>
                </c:pt>
                <c:pt idx="21910">
                  <c:v>5.6219391524791697E-2</c:v>
                </c:pt>
                <c:pt idx="21911">
                  <c:v>5.6178126484155697E-2</c:v>
                </c:pt>
                <c:pt idx="21912">
                  <c:v>5.6322384625673301E-2</c:v>
                </c:pt>
                <c:pt idx="21913">
                  <c:v>5.62511458992958E-2</c:v>
                </c:pt>
                <c:pt idx="21914">
                  <c:v>5.6180614978075E-2</c:v>
                </c:pt>
                <c:pt idx="21915">
                  <c:v>5.6234255433082601E-2</c:v>
                </c:pt>
                <c:pt idx="21916">
                  <c:v>5.6232847273349797E-2</c:v>
                </c:pt>
                <c:pt idx="21917">
                  <c:v>5.6167677044868497E-2</c:v>
                </c:pt>
                <c:pt idx="21918">
                  <c:v>5.6208506226539598E-2</c:v>
                </c:pt>
                <c:pt idx="21919">
                  <c:v>5.6159734725952197E-2</c:v>
                </c:pt>
                <c:pt idx="21920">
                  <c:v>5.6202050298452398E-2</c:v>
                </c:pt>
                <c:pt idx="21921">
                  <c:v>5.6190587580204003E-2</c:v>
                </c:pt>
                <c:pt idx="21922">
                  <c:v>5.6147001683711999E-2</c:v>
                </c:pt>
                <c:pt idx="21923">
                  <c:v>5.61647303402424E-2</c:v>
                </c:pt>
                <c:pt idx="21924">
                  <c:v>5.6125279515981702E-2</c:v>
                </c:pt>
                <c:pt idx="21925">
                  <c:v>5.6189585477113703E-2</c:v>
                </c:pt>
                <c:pt idx="21926">
                  <c:v>5.6159976869821597E-2</c:v>
                </c:pt>
                <c:pt idx="21927">
                  <c:v>5.6135300546884502E-2</c:v>
                </c:pt>
                <c:pt idx="21928">
                  <c:v>5.6138373911380803E-2</c:v>
                </c:pt>
                <c:pt idx="21929">
                  <c:v>5.6141398847103098E-2</c:v>
                </c:pt>
                <c:pt idx="21930">
                  <c:v>5.6159220635891002E-2</c:v>
                </c:pt>
                <c:pt idx="21931">
                  <c:v>5.6133847683668102E-2</c:v>
                </c:pt>
                <c:pt idx="21932">
                  <c:v>5.6123808026313803E-2</c:v>
                </c:pt>
                <c:pt idx="21933">
                  <c:v>5.6107968091964701E-2</c:v>
                </c:pt>
                <c:pt idx="21934">
                  <c:v>5.6166104972362497E-2</c:v>
                </c:pt>
                <c:pt idx="21935">
                  <c:v>5.6098550558090203E-2</c:v>
                </c:pt>
                <c:pt idx="21936">
                  <c:v>5.6178465485572801E-2</c:v>
                </c:pt>
                <c:pt idx="21937">
                  <c:v>5.6160822510719299E-2</c:v>
                </c:pt>
                <c:pt idx="21938">
                  <c:v>5.6097265332937199E-2</c:v>
                </c:pt>
                <c:pt idx="21939">
                  <c:v>5.61264604330063E-2</c:v>
                </c:pt>
                <c:pt idx="21940">
                  <c:v>5.6107804179191603E-2</c:v>
                </c:pt>
                <c:pt idx="21941">
                  <c:v>5.6132782250642797E-2</c:v>
                </c:pt>
                <c:pt idx="21942">
                  <c:v>5.6109562516212498E-2</c:v>
                </c:pt>
                <c:pt idx="21943">
                  <c:v>5.6089449673891102E-2</c:v>
                </c:pt>
                <c:pt idx="21944">
                  <c:v>5.6079350411891903E-2</c:v>
                </c:pt>
                <c:pt idx="21945">
                  <c:v>5.6108627468347598E-2</c:v>
                </c:pt>
                <c:pt idx="21946">
                  <c:v>5.6110568344593097E-2</c:v>
                </c:pt>
                <c:pt idx="21947">
                  <c:v>5.6063380092382403E-2</c:v>
                </c:pt>
                <c:pt idx="21948">
                  <c:v>5.6270025670528398E-2</c:v>
                </c:pt>
                <c:pt idx="21949">
                  <c:v>5.6106783449649797E-2</c:v>
                </c:pt>
                <c:pt idx="21950">
                  <c:v>5.6207265704870203E-2</c:v>
                </c:pt>
                <c:pt idx="21951">
                  <c:v>5.60573004186153E-2</c:v>
                </c:pt>
                <c:pt idx="21952">
                  <c:v>5.6140135973692003E-2</c:v>
                </c:pt>
                <c:pt idx="21953">
                  <c:v>5.6071504950523397E-2</c:v>
                </c:pt>
                <c:pt idx="21954">
                  <c:v>5.6128300726413699E-2</c:v>
                </c:pt>
                <c:pt idx="21955">
                  <c:v>5.6125219911336899E-2</c:v>
                </c:pt>
                <c:pt idx="21956">
                  <c:v>5.60577996075153E-2</c:v>
                </c:pt>
                <c:pt idx="21957">
                  <c:v>5.6093636900186601E-2</c:v>
                </c:pt>
                <c:pt idx="21958">
                  <c:v>5.6039832532405902E-2</c:v>
                </c:pt>
                <c:pt idx="21959">
                  <c:v>5.6122317910194397E-2</c:v>
                </c:pt>
                <c:pt idx="21960">
                  <c:v>5.6082349270582199E-2</c:v>
                </c:pt>
                <c:pt idx="21961">
                  <c:v>5.6061893701553303E-2</c:v>
                </c:pt>
                <c:pt idx="21962">
                  <c:v>5.6067332625389099E-2</c:v>
                </c:pt>
                <c:pt idx="21963">
                  <c:v>5.6060105562210097E-2</c:v>
                </c:pt>
                <c:pt idx="21964">
                  <c:v>5.60862384736538E-2</c:v>
                </c:pt>
                <c:pt idx="21965">
                  <c:v>5.6050557643175097E-2</c:v>
                </c:pt>
                <c:pt idx="21966">
                  <c:v>5.6054178625345202E-2</c:v>
                </c:pt>
                <c:pt idx="21967">
                  <c:v>5.6023880839347902E-2</c:v>
                </c:pt>
                <c:pt idx="21968">
                  <c:v>5.6074932217598003E-2</c:v>
                </c:pt>
                <c:pt idx="21969">
                  <c:v>5.6066662073135397E-2</c:v>
                </c:pt>
                <c:pt idx="21970">
                  <c:v>5.6018386036157601E-2</c:v>
                </c:pt>
                <c:pt idx="21971">
                  <c:v>5.6026019155979198E-2</c:v>
                </c:pt>
                <c:pt idx="21972">
                  <c:v>5.6041661649942398E-2</c:v>
                </c:pt>
                <c:pt idx="21973">
                  <c:v>5.60523308813572E-2</c:v>
                </c:pt>
                <c:pt idx="21974">
                  <c:v>5.6032165884971598E-2</c:v>
                </c:pt>
                <c:pt idx="21975">
                  <c:v>5.6021798402070999E-2</c:v>
                </c:pt>
                <c:pt idx="21976">
                  <c:v>5.6027755141258302E-2</c:v>
                </c:pt>
                <c:pt idx="21977">
                  <c:v>5.6036006659269298E-2</c:v>
                </c:pt>
                <c:pt idx="21978">
                  <c:v>5.60269840061665E-2</c:v>
                </c:pt>
                <c:pt idx="21979">
                  <c:v>5.5996779352426501E-2</c:v>
                </c:pt>
                <c:pt idx="21980">
                  <c:v>5.60147054493427E-2</c:v>
                </c:pt>
                <c:pt idx="21981">
                  <c:v>5.6088365614414201E-2</c:v>
                </c:pt>
                <c:pt idx="21982">
                  <c:v>5.6007318198680899E-2</c:v>
                </c:pt>
                <c:pt idx="21983">
                  <c:v>5.6079726666212103E-2</c:v>
                </c:pt>
                <c:pt idx="21984">
                  <c:v>5.6069687008857699E-2</c:v>
                </c:pt>
                <c:pt idx="21985">
                  <c:v>5.5999327450990698E-2</c:v>
                </c:pt>
                <c:pt idx="21986">
                  <c:v>5.6039158254861797E-2</c:v>
                </c:pt>
                <c:pt idx="21987">
                  <c:v>5.5995550006628002E-2</c:v>
                </c:pt>
                <c:pt idx="21988">
                  <c:v>5.60062117874622E-2</c:v>
                </c:pt>
                <c:pt idx="21989">
                  <c:v>5.5978104472160402E-2</c:v>
                </c:pt>
                <c:pt idx="21990">
                  <c:v>5.6031402200460399E-2</c:v>
                </c:pt>
                <c:pt idx="21991">
                  <c:v>5.6012891232967398E-2</c:v>
                </c:pt>
                <c:pt idx="21992">
                  <c:v>5.59880062937737E-2</c:v>
                </c:pt>
                <c:pt idx="21993">
                  <c:v>5.59868179261684E-2</c:v>
                </c:pt>
                <c:pt idx="21994">
                  <c:v>5.6000679731368998E-2</c:v>
                </c:pt>
                <c:pt idx="21995">
                  <c:v>5.6008577346801799E-2</c:v>
                </c:pt>
                <c:pt idx="21996">
                  <c:v>5.5961012840271003E-2</c:v>
                </c:pt>
                <c:pt idx="21997">
                  <c:v>5.5964898318052299E-2</c:v>
                </c:pt>
                <c:pt idx="21998">
                  <c:v>5.5987067520618501E-2</c:v>
                </c:pt>
                <c:pt idx="21999">
                  <c:v>5.5987235158681897E-2</c:v>
                </c:pt>
                <c:pt idx="22000">
                  <c:v>5.5950962007045801E-2</c:v>
                </c:pt>
                <c:pt idx="22001">
                  <c:v>5.6138496845960603E-2</c:v>
                </c:pt>
                <c:pt idx="22002">
                  <c:v>5.59717267751694E-2</c:v>
                </c:pt>
                <c:pt idx="22003">
                  <c:v>5.6165486574173001E-2</c:v>
                </c:pt>
                <c:pt idx="22004">
                  <c:v>5.6012667715549497E-2</c:v>
                </c:pt>
                <c:pt idx="22005">
                  <c:v>5.6028451770544101E-2</c:v>
                </c:pt>
                <c:pt idx="22006">
                  <c:v>5.6037493050098398E-2</c:v>
                </c:pt>
                <c:pt idx="22007">
                  <c:v>5.59820421040058E-2</c:v>
                </c:pt>
                <c:pt idx="22008">
                  <c:v>5.6060619652271299E-2</c:v>
                </c:pt>
                <c:pt idx="22009">
                  <c:v>5.59649281203747E-2</c:v>
                </c:pt>
                <c:pt idx="22010">
                  <c:v>5.6021012365818003E-2</c:v>
                </c:pt>
                <c:pt idx="22011">
                  <c:v>5.5961269885301597E-2</c:v>
                </c:pt>
                <c:pt idx="22012">
                  <c:v>5.6010559201240602E-2</c:v>
                </c:pt>
                <c:pt idx="22013">
                  <c:v>5.6011576205491999E-2</c:v>
                </c:pt>
                <c:pt idx="22014">
                  <c:v>5.5941477417945903E-2</c:v>
                </c:pt>
                <c:pt idx="22015">
                  <c:v>5.5973552167415598E-2</c:v>
                </c:pt>
                <c:pt idx="22016">
                  <c:v>5.5953264236450202E-2</c:v>
                </c:pt>
                <c:pt idx="22017">
                  <c:v>5.5984042584896102E-2</c:v>
                </c:pt>
                <c:pt idx="22018">
                  <c:v>5.5950738489627901E-2</c:v>
                </c:pt>
                <c:pt idx="22019">
                  <c:v>5.5950045585632303E-2</c:v>
                </c:pt>
                <c:pt idx="22020">
                  <c:v>5.5920805782079697E-2</c:v>
                </c:pt>
                <c:pt idx="22021">
                  <c:v>5.5978722870349898E-2</c:v>
                </c:pt>
                <c:pt idx="22022">
                  <c:v>5.5960625410079998E-2</c:v>
                </c:pt>
                <c:pt idx="22023">
                  <c:v>5.5929318070411703E-2</c:v>
                </c:pt>
                <c:pt idx="22024">
                  <c:v>5.5926084518432603E-2</c:v>
                </c:pt>
                <c:pt idx="22025">
                  <c:v>5.59519566595554E-2</c:v>
                </c:pt>
                <c:pt idx="22026">
                  <c:v>5.5957093834877E-2</c:v>
                </c:pt>
                <c:pt idx="22027">
                  <c:v>5.59112280607224E-2</c:v>
                </c:pt>
                <c:pt idx="22028">
                  <c:v>5.6172966957092299E-2</c:v>
                </c:pt>
                <c:pt idx="22029">
                  <c:v>5.5935285985469797E-2</c:v>
                </c:pt>
                <c:pt idx="22030">
                  <c:v>5.6183118373155601E-2</c:v>
                </c:pt>
                <c:pt idx="22031">
                  <c:v>5.5978585034608799E-2</c:v>
                </c:pt>
                <c:pt idx="22032">
                  <c:v>5.60118481516838E-2</c:v>
                </c:pt>
                <c:pt idx="22033">
                  <c:v>5.60218803584576E-2</c:v>
                </c:pt>
                <c:pt idx="22034">
                  <c:v>5.5943153798580197E-2</c:v>
                </c:pt>
                <c:pt idx="22035">
                  <c:v>5.6057959794998197E-2</c:v>
                </c:pt>
                <c:pt idx="22036">
                  <c:v>5.6064829230308498E-2</c:v>
                </c:pt>
                <c:pt idx="22037">
                  <c:v>5.6088104844093302E-2</c:v>
                </c:pt>
                <c:pt idx="22038">
                  <c:v>5.5969152599573101E-2</c:v>
                </c:pt>
                <c:pt idx="22039">
                  <c:v>5.62210790812969E-2</c:v>
                </c:pt>
                <c:pt idx="22040">
                  <c:v>5.5902447551488897E-2</c:v>
                </c:pt>
                <c:pt idx="22041">
                  <c:v>5.6072570383548702E-2</c:v>
                </c:pt>
                <c:pt idx="22042">
                  <c:v>5.5898651480674702E-2</c:v>
                </c:pt>
                <c:pt idx="22043">
                  <c:v>5.6116830557584797E-2</c:v>
                </c:pt>
                <c:pt idx="22044">
                  <c:v>5.5937692523002597E-2</c:v>
                </c:pt>
                <c:pt idx="22045">
                  <c:v>5.5987823754548999E-2</c:v>
                </c:pt>
                <c:pt idx="22046">
                  <c:v>5.5976130068302203E-2</c:v>
                </c:pt>
                <c:pt idx="22047">
                  <c:v>5.59275969862938E-2</c:v>
                </c:pt>
                <c:pt idx="22048">
                  <c:v>5.6007951498031602E-2</c:v>
                </c:pt>
                <c:pt idx="22049">
                  <c:v>5.5890936404466601E-2</c:v>
                </c:pt>
                <c:pt idx="22050">
                  <c:v>5.6280523538589498E-2</c:v>
                </c:pt>
                <c:pt idx="22051">
                  <c:v>5.6007634848356302E-2</c:v>
                </c:pt>
                <c:pt idx="22052">
                  <c:v>5.5901970714330701E-2</c:v>
                </c:pt>
                <c:pt idx="22053">
                  <c:v>5.6013990193605402E-2</c:v>
                </c:pt>
                <c:pt idx="22054">
                  <c:v>5.5908832699060503E-2</c:v>
                </c:pt>
                <c:pt idx="22055">
                  <c:v>5.5952478200197199E-2</c:v>
                </c:pt>
                <c:pt idx="22056">
                  <c:v>5.5925659835338599E-2</c:v>
                </c:pt>
                <c:pt idx="22057">
                  <c:v>5.5919695645570797E-2</c:v>
                </c:pt>
                <c:pt idx="22058">
                  <c:v>5.5960088968276998E-2</c:v>
                </c:pt>
                <c:pt idx="22059">
                  <c:v>5.5865779519081102E-2</c:v>
                </c:pt>
                <c:pt idx="22060">
                  <c:v>5.5905118584632901E-2</c:v>
                </c:pt>
                <c:pt idx="22061">
                  <c:v>5.5861826986074503E-2</c:v>
                </c:pt>
                <c:pt idx="22062">
                  <c:v>5.5934075266122797E-2</c:v>
                </c:pt>
                <c:pt idx="22063">
                  <c:v>5.5899284780025503E-2</c:v>
                </c:pt>
                <c:pt idx="22064">
                  <c:v>5.5886100977659198E-2</c:v>
                </c:pt>
                <c:pt idx="22065">
                  <c:v>5.5878911167383201E-2</c:v>
                </c:pt>
                <c:pt idx="22066">
                  <c:v>5.5895499885082203E-2</c:v>
                </c:pt>
                <c:pt idx="22067">
                  <c:v>5.5908191949129098E-2</c:v>
                </c:pt>
                <c:pt idx="22068">
                  <c:v>5.5849216878414203E-2</c:v>
                </c:pt>
                <c:pt idx="22069">
                  <c:v>5.6136995553970302E-2</c:v>
                </c:pt>
                <c:pt idx="22070">
                  <c:v>5.5898517370223999E-2</c:v>
                </c:pt>
                <c:pt idx="22071">
                  <c:v>5.6103631854057298E-2</c:v>
                </c:pt>
                <c:pt idx="22072">
                  <c:v>5.5946961045265198E-2</c:v>
                </c:pt>
                <c:pt idx="22073">
                  <c:v>5.59270270168781E-2</c:v>
                </c:pt>
                <c:pt idx="22074">
                  <c:v>5.5977705866098397E-2</c:v>
                </c:pt>
                <c:pt idx="22075">
                  <c:v>5.5874347686767599E-2</c:v>
                </c:pt>
                <c:pt idx="22076">
                  <c:v>5.5988606065511697E-2</c:v>
                </c:pt>
                <c:pt idx="22077">
                  <c:v>5.5976942181587198E-2</c:v>
                </c:pt>
                <c:pt idx="22078">
                  <c:v>5.6469812989234897E-2</c:v>
                </c:pt>
                <c:pt idx="22079">
                  <c:v>5.6117556989192997E-2</c:v>
                </c:pt>
                <c:pt idx="22080">
                  <c:v>5.6159615516662598E-2</c:v>
                </c:pt>
                <c:pt idx="22081">
                  <c:v>5.6290507316589397E-2</c:v>
                </c:pt>
                <c:pt idx="22082">
                  <c:v>5.5927969515323701E-2</c:v>
                </c:pt>
                <c:pt idx="22083">
                  <c:v>5.6709289550781299E-2</c:v>
                </c:pt>
                <c:pt idx="22084">
                  <c:v>5.6035842746496201E-2</c:v>
                </c:pt>
                <c:pt idx="22085">
                  <c:v>5.64603246748447E-2</c:v>
                </c:pt>
                <c:pt idx="22086">
                  <c:v>5.6314192712306997E-2</c:v>
                </c:pt>
                <c:pt idx="22087">
                  <c:v>5.6030325591564199E-2</c:v>
                </c:pt>
                <c:pt idx="22088">
                  <c:v>5.6357532739639303E-2</c:v>
                </c:pt>
                <c:pt idx="22089">
                  <c:v>5.6079201400279999E-2</c:v>
                </c:pt>
                <c:pt idx="22090">
                  <c:v>5.6050710380077397E-2</c:v>
                </c:pt>
                <c:pt idx="22091">
                  <c:v>5.6379195302724901E-2</c:v>
                </c:pt>
                <c:pt idx="22092">
                  <c:v>5.58691248297691E-2</c:v>
                </c:pt>
                <c:pt idx="22093">
                  <c:v>5.6252907961607E-2</c:v>
                </c:pt>
                <c:pt idx="22094">
                  <c:v>0.13854029774665799</c:v>
                </c:pt>
                <c:pt idx="22095">
                  <c:v>0.105928607285023</c:v>
                </c:pt>
                <c:pt idx="22096">
                  <c:v>0.249521374702454</c:v>
                </c:pt>
                <c:pt idx="22097">
                  <c:v>0.10459466278552999</c:v>
                </c:pt>
                <c:pt idx="22098">
                  <c:v>0.13884142041206399</c:v>
                </c:pt>
                <c:pt idx="22099">
                  <c:v>0.15818279981613201</c:v>
                </c:pt>
                <c:pt idx="22100">
                  <c:v>0.166087761521339</c:v>
                </c:pt>
                <c:pt idx="22101">
                  <c:v>0.165397569537163</c:v>
                </c:pt>
                <c:pt idx="22102">
                  <c:v>0.158551886677742</c:v>
                </c:pt>
                <c:pt idx="22103">
                  <c:v>0.147687077522278</c:v>
                </c:pt>
                <c:pt idx="22104">
                  <c:v>0.13463424146175401</c:v>
                </c:pt>
                <c:pt idx="22105">
                  <c:v>0.120500363409519</c:v>
                </c:pt>
                <c:pt idx="22106">
                  <c:v>0.106765039265156</c:v>
                </c:pt>
                <c:pt idx="22107">
                  <c:v>9.4275645911693601E-2</c:v>
                </c:pt>
                <c:pt idx="22108">
                  <c:v>8.3612106740474701E-2</c:v>
                </c:pt>
                <c:pt idx="22109">
                  <c:v>7.4944682419300093E-2</c:v>
                </c:pt>
                <c:pt idx="22110">
                  <c:v>6.7469432950019795E-2</c:v>
                </c:pt>
                <c:pt idx="22111">
                  <c:v>5.9860982000827803E-2</c:v>
                </c:pt>
                <c:pt idx="22112">
                  <c:v>4.9627594649791697E-2</c:v>
                </c:pt>
                <c:pt idx="22113">
                  <c:v>4.0226843208074597E-2</c:v>
                </c:pt>
                <c:pt idx="22114">
                  <c:v>4.3427888303995098E-2</c:v>
                </c:pt>
                <c:pt idx="22115">
                  <c:v>5.2756462246179602E-2</c:v>
                </c:pt>
                <c:pt idx="22116">
                  <c:v>5.3925104439258603E-2</c:v>
                </c:pt>
                <c:pt idx="22117">
                  <c:v>4.3375872075557702E-2</c:v>
                </c:pt>
                <c:pt idx="22118">
                  <c:v>2.7516560629010201E-2</c:v>
                </c:pt>
                <c:pt idx="22119">
                  <c:v>1.55123081058264E-2</c:v>
                </c:pt>
                <c:pt idx="22120">
                  <c:v>1.2692469172179701E-2</c:v>
                </c:pt>
                <c:pt idx="22121">
                  <c:v>1.6995865851640701E-2</c:v>
                </c:pt>
                <c:pt idx="22122">
                  <c:v>2.0554162561893501E-2</c:v>
                </c:pt>
                <c:pt idx="22123">
                  <c:v>2.0893881097436E-2</c:v>
                </c:pt>
                <c:pt idx="22124">
                  <c:v>1.7400160431861902E-2</c:v>
                </c:pt>
                <c:pt idx="22125">
                  <c:v>1.05019137263298E-2</c:v>
                </c:pt>
                <c:pt idx="22126">
                  <c:v>5.7295826263725801E-3</c:v>
                </c:pt>
                <c:pt idx="22127">
                  <c:v>5.3252964280545703E-3</c:v>
                </c:pt>
                <c:pt idx="22128">
                  <c:v>7.9344147816300392E-3</c:v>
                </c:pt>
                <c:pt idx="22129">
                  <c:v>1.0630583390593499E-2</c:v>
                </c:pt>
                <c:pt idx="22130">
                  <c:v>1.1205187998712099E-2</c:v>
                </c:pt>
                <c:pt idx="22131">
                  <c:v>9.4849467277526908E-3</c:v>
                </c:pt>
                <c:pt idx="22132">
                  <c:v>6.9033359177410603E-3</c:v>
                </c:pt>
                <c:pt idx="22133">
                  <c:v>5.1968013867735897E-3</c:v>
                </c:pt>
                <c:pt idx="22134">
                  <c:v>5.2251867018639998E-3</c:v>
                </c:pt>
                <c:pt idx="22135">
                  <c:v>6.55587390065193E-3</c:v>
                </c:pt>
                <c:pt idx="22136">
                  <c:v>7.9545713961124403E-3</c:v>
                </c:pt>
                <c:pt idx="22137">
                  <c:v>8.3640879020094906E-3</c:v>
                </c:pt>
                <c:pt idx="22138">
                  <c:v>7.6444251462817201E-3</c:v>
                </c:pt>
                <c:pt idx="22139">
                  <c:v>6.4214211888611299E-3</c:v>
                </c:pt>
                <c:pt idx="22140">
                  <c:v>5.5162329226732297E-3</c:v>
                </c:pt>
                <c:pt idx="22141">
                  <c:v>5.3609958849847299E-3</c:v>
                </c:pt>
                <c:pt idx="22142">
                  <c:v>5.8118537999689596E-3</c:v>
                </c:pt>
                <c:pt idx="22143">
                  <c:v>6.3721211627125801E-3</c:v>
                </c:pt>
                <c:pt idx="22144">
                  <c:v>6.5810778178274597E-3</c:v>
                </c:pt>
                <c:pt idx="22145">
                  <c:v>6.2900362536311202E-3</c:v>
                </c:pt>
                <c:pt idx="22146">
                  <c:v>5.6880130432546199E-3</c:v>
                </c:pt>
                <c:pt idx="22147">
                  <c:v>5.1201824098825498E-3</c:v>
                </c:pt>
                <c:pt idx="22148">
                  <c:v>4.8484574072063004E-3</c:v>
                </c:pt>
                <c:pt idx="22149">
                  <c:v>4.9048368819057898E-3</c:v>
                </c:pt>
                <c:pt idx="22150">
                  <c:v>5.1110936328768704E-3</c:v>
                </c:pt>
                <c:pt idx="22151">
                  <c:v>5.2290568128228196E-3</c:v>
                </c:pt>
                <c:pt idx="22152">
                  <c:v>5.1255421712994602E-3</c:v>
                </c:pt>
                <c:pt idx="22153">
                  <c:v>4.8399544321000602E-3</c:v>
                </c:pt>
                <c:pt idx="22154">
                  <c:v>4.5259399339556703E-3</c:v>
                </c:pt>
                <c:pt idx="22155">
                  <c:v>4.3301554396748499E-3</c:v>
                </c:pt>
                <c:pt idx="22156">
                  <c:v>4.3003316968679402E-3</c:v>
                </c:pt>
                <c:pt idx="22157">
                  <c:v>4.3752687051892298E-3</c:v>
                </c:pt>
                <c:pt idx="22158">
                  <c:v>4.4450587593019E-3</c:v>
                </c:pt>
                <c:pt idx="22159">
                  <c:v>4.4289110228419304E-3</c:v>
                </c:pt>
                <c:pt idx="22160">
                  <c:v>4.31911693885922E-3</c:v>
                </c:pt>
                <c:pt idx="22161">
                  <c:v>4.1714636608958201E-3</c:v>
                </c:pt>
                <c:pt idx="22162">
                  <c:v>4.0584248490631598E-3</c:v>
                </c:pt>
                <c:pt idx="22163">
                  <c:v>4.02049953117967E-3</c:v>
                </c:pt>
                <c:pt idx="22164">
                  <c:v>4.0460098534822499E-3</c:v>
                </c:pt>
                <c:pt idx="22165">
                  <c:v>4.0873656980693297E-3</c:v>
                </c:pt>
                <c:pt idx="22166">
                  <c:v>4.0975529700517698E-3</c:v>
                </c:pt>
                <c:pt idx="22167">
                  <c:v>4.0598651394248E-3</c:v>
                </c:pt>
                <c:pt idx="22168">
                  <c:v>3.9926581084728198E-3</c:v>
                </c:pt>
                <c:pt idx="22169">
                  <c:v>3.9305859245359898E-3</c:v>
                </c:pt>
                <c:pt idx="22170">
                  <c:v>3.8990587927401101E-3</c:v>
                </c:pt>
                <c:pt idx="22171">
                  <c:v>3.8997319061309099E-3</c:v>
                </c:pt>
                <c:pt idx="22172">
                  <c:v>3.9140232838690298E-3</c:v>
                </c:pt>
                <c:pt idx="22173">
                  <c:v>3.91866685822606E-3</c:v>
                </c:pt>
                <c:pt idx="22174">
                  <c:v>3.9010876789689099E-3</c:v>
                </c:pt>
                <c:pt idx="22175">
                  <c:v>3.8650666829198599E-3</c:v>
                </c:pt>
                <c:pt idx="22176">
                  <c:v>3.8251944351941399E-3</c:v>
                </c:pt>
                <c:pt idx="22177">
                  <c:v>3.79564706236124E-3</c:v>
                </c:pt>
                <c:pt idx="22178">
                  <c:v>3.7813840899616502E-3</c:v>
                </c:pt>
                <c:pt idx="22179">
                  <c:v>3.7767535541206598E-3</c:v>
                </c:pt>
                <c:pt idx="22180">
                  <c:v>3.7710592150688202E-3</c:v>
                </c:pt>
                <c:pt idx="22181">
                  <c:v>3.7562549114227299E-3</c:v>
                </c:pt>
                <c:pt idx="22182">
                  <c:v>3.7315415684133798E-3</c:v>
                </c:pt>
                <c:pt idx="22183">
                  <c:v>3.7024656776338798E-3</c:v>
                </c:pt>
                <c:pt idx="22184">
                  <c:v>3.67622915655375E-3</c:v>
                </c:pt>
                <c:pt idx="22185">
                  <c:v>3.65685322321951E-3</c:v>
                </c:pt>
                <c:pt idx="22186">
                  <c:v>3.6433287896215898E-3</c:v>
                </c:pt>
                <c:pt idx="22187">
                  <c:v>3.6312532611191299E-3</c:v>
                </c:pt>
                <c:pt idx="22188">
                  <c:v>3.6162356846034501E-3</c:v>
                </c:pt>
                <c:pt idx="22189">
                  <c:v>3.5966190043836802E-3</c:v>
                </c:pt>
                <c:pt idx="22190">
                  <c:v>3.5739585291594302E-3</c:v>
                </c:pt>
                <c:pt idx="22191">
                  <c:v>3.5514538176357698E-3</c:v>
                </c:pt>
                <c:pt idx="22192">
                  <c:v>3.53165110573173E-3</c:v>
                </c:pt>
                <c:pt idx="22193">
                  <c:v>3.51501046679914E-3</c:v>
                </c:pt>
                <c:pt idx="22194">
                  <c:v>3.5000198986381301E-3</c:v>
                </c:pt>
                <c:pt idx="22195">
                  <c:v>3.4844966139644402E-3</c:v>
                </c:pt>
                <c:pt idx="22196">
                  <c:v>3.4670610912144201E-3</c:v>
                </c:pt>
                <c:pt idx="22197">
                  <c:v>3.4478185698389998E-3</c:v>
                </c:pt>
                <c:pt idx="22198">
                  <c:v>3.42799327336252E-3</c:v>
                </c:pt>
                <c:pt idx="22199">
                  <c:v>3.4089568071067299E-3</c:v>
                </c:pt>
                <c:pt idx="22200">
                  <c:v>3.3913534134626402E-3</c:v>
                </c:pt>
                <c:pt idx="22201">
                  <c:v>3.3748301211744599E-3</c:v>
                </c:pt>
                <c:pt idx="22202">
                  <c:v>3.3584556076675701E-3</c:v>
                </c:pt>
                <c:pt idx="22203">
                  <c:v>3.3413718920201098E-3</c:v>
                </c:pt>
                <c:pt idx="22204">
                  <c:v>3.3233084250241501E-3</c:v>
                </c:pt>
                <c:pt idx="22205">
                  <c:v>3.30460700206459E-3</c:v>
                </c:pt>
                <c:pt idx="22206">
                  <c:v>3.2859025523066499E-3</c:v>
                </c:pt>
                <c:pt idx="22207">
                  <c:v>3.2676702830940498E-3</c:v>
                </c:pt>
                <c:pt idx="22208">
                  <c:v>3.2499746885150701E-3</c:v>
                </c:pt>
                <c:pt idx="22209">
                  <c:v>3.2325002830475599E-3</c:v>
                </c:pt>
                <c:pt idx="22210">
                  <c:v>3.2148202881216999E-3</c:v>
                </c:pt>
                <c:pt idx="22211">
                  <c:v>3.1966646201908601E-3</c:v>
                </c:pt>
                <c:pt idx="22212">
                  <c:v>3.1780588906258301E-3</c:v>
                </c:pt>
                <c:pt idx="22213">
                  <c:v>3.1592498999088998E-3</c:v>
                </c:pt>
                <c:pt idx="22214">
                  <c:v>3.1405044719576801E-3</c:v>
                </c:pt>
                <c:pt idx="22215">
                  <c:v>3.12195625156164E-3</c:v>
                </c:pt>
                <c:pt idx="22216">
                  <c:v>3.10354609973729E-3</c:v>
                </c:pt>
                <c:pt idx="22217">
                  <c:v>3.0850940383970698E-3</c:v>
                </c:pt>
                <c:pt idx="22218">
                  <c:v>3.0664277728646998E-3</c:v>
                </c:pt>
                <c:pt idx="22219">
                  <c:v>3.0474876984953902E-3</c:v>
                </c:pt>
                <c:pt idx="22220">
                  <c:v>3.0283359810710001E-3</c:v>
                </c:pt>
                <c:pt idx="22221">
                  <c:v>3.0090964864939499E-3</c:v>
                </c:pt>
                <c:pt idx="22222">
                  <c:v>2.9898730572313101E-3</c:v>
                </c:pt>
                <c:pt idx="22223">
                  <c:v>2.9706908389926E-3</c:v>
                </c:pt>
                <c:pt idx="22224">
                  <c:v>2.9514981433749199E-3</c:v>
                </c:pt>
                <c:pt idx="22225">
                  <c:v>2.932213479653E-3</c:v>
                </c:pt>
                <c:pt idx="22226">
                  <c:v>2.9127770103514199E-3</c:v>
                </c:pt>
                <c:pt idx="22227">
                  <c:v>2.8931915294379E-3</c:v>
                </c:pt>
                <c:pt idx="22228">
                  <c:v>2.8734952211380001E-3</c:v>
                </c:pt>
                <c:pt idx="22229">
                  <c:v>2.8537479229271399E-3</c:v>
                </c:pt>
                <c:pt idx="22230">
                  <c:v>2.8339799027890002E-3</c:v>
                </c:pt>
                <c:pt idx="22231">
                  <c:v>2.8141872026026301E-3</c:v>
                </c:pt>
                <c:pt idx="22232">
                  <c:v>2.79433792456985E-3</c:v>
                </c:pt>
                <c:pt idx="22233">
                  <c:v>2.7743985410779702E-3</c:v>
                </c:pt>
                <c:pt idx="22234">
                  <c:v>2.75434693321586E-3</c:v>
                </c:pt>
                <c:pt idx="22235">
                  <c:v>2.7341959066689001E-3</c:v>
                </c:pt>
                <c:pt idx="22236">
                  <c:v>2.7139675803482502E-3</c:v>
                </c:pt>
                <c:pt idx="22237">
                  <c:v>2.6936880312859999E-3</c:v>
                </c:pt>
                <c:pt idx="22238">
                  <c:v>2.6733633130788799E-3</c:v>
                </c:pt>
                <c:pt idx="22239">
                  <c:v>2.6529917959123802E-3</c:v>
                </c:pt>
                <c:pt idx="22240">
                  <c:v>2.6325611397623998E-3</c:v>
                </c:pt>
                <c:pt idx="22241">
                  <c:v>2.6120555121451599E-3</c:v>
                </c:pt>
                <c:pt idx="22242">
                  <c:v>2.59147677570581E-3</c:v>
                </c:pt>
                <c:pt idx="22243">
                  <c:v>2.5708305183798101E-3</c:v>
                </c:pt>
                <c:pt idx="22244">
                  <c:v>2.5501309428363999E-3</c:v>
                </c:pt>
                <c:pt idx="22245">
                  <c:v>2.5293868966400602E-3</c:v>
                </c:pt>
                <c:pt idx="22246">
                  <c:v>2.5086023379117198E-3</c:v>
                </c:pt>
                <c:pt idx="22247">
                  <c:v>2.4877726100385202E-3</c:v>
                </c:pt>
                <c:pt idx="22248">
                  <c:v>2.4668939877301398E-3</c:v>
                </c:pt>
                <c:pt idx="22249">
                  <c:v>2.44596088305116E-3</c:v>
                </c:pt>
                <c:pt idx="22250">
                  <c:v>2.4249788839369999E-3</c:v>
                </c:pt>
                <c:pt idx="22251">
                  <c:v>2.40395101718605E-3</c:v>
                </c:pt>
                <c:pt idx="22252">
                  <c:v>2.3828858975320998E-3</c:v>
                </c:pt>
                <c:pt idx="22253">
                  <c:v>2.3617888800799799E-3</c:v>
                </c:pt>
                <c:pt idx="22254">
                  <c:v>2.3406653199344899E-3</c:v>
                </c:pt>
                <c:pt idx="22255">
                  <c:v>2.3195140529424E-3</c:v>
                </c:pt>
                <c:pt idx="22256">
                  <c:v>2.2983343806117799E-3</c:v>
                </c:pt>
                <c:pt idx="22257">
                  <c:v>2.2771281655877798E-3</c:v>
                </c:pt>
                <c:pt idx="22258">
                  <c:v>2.2559014614671499E-3</c:v>
                </c:pt>
                <c:pt idx="22259">
                  <c:v>2.23465403541923E-3</c:v>
                </c:pt>
                <c:pt idx="22260">
                  <c:v>2.2133963648229798E-3</c:v>
                </c:pt>
                <c:pt idx="22261">
                  <c:v>2.1921277511864901E-3</c:v>
                </c:pt>
                <c:pt idx="22262">
                  <c:v>2.1708544809371198E-3</c:v>
                </c:pt>
                <c:pt idx="22263">
                  <c:v>2.1495772525668101E-3</c:v>
                </c:pt>
                <c:pt idx="22264">
                  <c:v>2.1282967645674901E-3</c:v>
                </c:pt>
                <c:pt idx="22265">
                  <c:v>2.1070193033665401E-3</c:v>
                </c:pt>
                <c:pt idx="22266">
                  <c:v>2.0857446361333101E-3</c:v>
                </c:pt>
                <c:pt idx="22267">
                  <c:v>2.0644809119403401E-3</c:v>
                </c:pt>
                <c:pt idx="22268">
                  <c:v>2.04322743229568E-3</c:v>
                </c:pt>
                <c:pt idx="22269">
                  <c:v>2.0219970028847499E-3</c:v>
                </c:pt>
                <c:pt idx="22270">
                  <c:v>2.0007838029414398E-3</c:v>
                </c:pt>
                <c:pt idx="22271">
                  <c:v>1.9795985426753798E-3</c:v>
                </c:pt>
                <c:pt idx="22272">
                  <c:v>1.9584402907639699E-3</c:v>
                </c:pt>
                <c:pt idx="22273">
                  <c:v>1.9373173126950899E-3</c:v>
                </c:pt>
                <c:pt idx="22274">
                  <c:v>1.91623007413E-3</c:v>
                </c:pt>
                <c:pt idx="22275">
                  <c:v>1.89518288243562E-3</c:v>
                </c:pt>
                <c:pt idx="22276">
                  <c:v>1.8741827225312599E-3</c:v>
                </c:pt>
                <c:pt idx="22277">
                  <c:v>1.8532320391386799E-3</c:v>
                </c:pt>
                <c:pt idx="22278">
                  <c:v>1.83233618736267E-3</c:v>
                </c:pt>
                <c:pt idx="22279">
                  <c:v>1.8114969134330799E-3</c:v>
                </c:pt>
                <c:pt idx="22280">
                  <c:v>1.7907205037772701E-3</c:v>
                </c:pt>
                <c:pt idx="22281">
                  <c:v>1.7700096359476499E-3</c:v>
                </c:pt>
                <c:pt idx="22282">
                  <c:v>1.7493667546659699E-3</c:v>
                </c:pt>
                <c:pt idx="22283">
                  <c:v>1.7288014059886299E-3</c:v>
                </c:pt>
                <c:pt idx="22284">
                  <c:v>1.7083130078390199E-3</c:v>
                </c:pt>
                <c:pt idx="22285">
                  <c:v>1.6879078466445199E-3</c:v>
                </c:pt>
                <c:pt idx="22286">
                  <c:v>1.66759139392525E-3</c:v>
                </c:pt>
                <c:pt idx="22287">
                  <c:v>1.64736609440297E-3</c:v>
                </c:pt>
                <c:pt idx="22288">
                  <c:v>1.6272395150736E-3</c:v>
                </c:pt>
                <c:pt idx="22289">
                  <c:v>1.60721223801374E-3</c:v>
                </c:pt>
                <c:pt idx="22290">
                  <c:v>1.58728880342096E-3</c:v>
                </c:pt>
                <c:pt idx="22291">
                  <c:v>1.56747573055327E-3</c:v>
                </c:pt>
                <c:pt idx="22292">
                  <c:v>1.5477756969630701E-3</c:v>
                </c:pt>
                <c:pt idx="22293">
                  <c:v>1.5281932428479199E-3</c:v>
                </c:pt>
                <c:pt idx="22294">
                  <c:v>1.50873162783682E-3</c:v>
                </c:pt>
                <c:pt idx="22295">
                  <c:v>1.4893955085426599E-3</c:v>
                </c:pt>
                <c:pt idx="22296">
                  <c:v>1.4701887266710401E-3</c:v>
                </c:pt>
                <c:pt idx="22297">
                  <c:v>1.4511150075122701E-3</c:v>
                </c:pt>
                <c:pt idx="22298">
                  <c:v>1.4321795897558299E-3</c:v>
                </c:pt>
                <c:pt idx="22299">
                  <c:v>1.41338352113962E-3</c:v>
                </c:pt>
                <c:pt idx="22300">
                  <c:v>1.39473204035312E-3</c:v>
                </c:pt>
                <c:pt idx="22301">
                  <c:v>1.3762287562713001E-3</c:v>
                </c:pt>
                <c:pt idx="22302">
                  <c:v>1.3578793732449399E-3</c:v>
                </c:pt>
                <c:pt idx="22303">
                  <c:v>1.3396828435361401E-3</c:v>
                </c:pt>
                <c:pt idx="22304">
                  <c:v>1.3216453371569499E-3</c:v>
                </c:pt>
                <c:pt idx="22305">
                  <c:v>1.30376988090575E-3</c:v>
                </c:pt>
                <c:pt idx="22306">
                  <c:v>1.28605915233493E-3</c:v>
                </c:pt>
                <c:pt idx="22307">
                  <c:v>1.2685162946581799E-3</c:v>
                </c:pt>
                <c:pt idx="22308">
                  <c:v>1.25114526599646E-3</c:v>
                </c:pt>
                <c:pt idx="22309">
                  <c:v>1.23387889470905E-3</c:v>
                </c:pt>
                <c:pt idx="22310">
                  <c:v>1.21545675210655E-3</c:v>
                </c:pt>
                <c:pt idx="22311">
                  <c:v>1.1968873441219299E-3</c:v>
                </c:pt>
                <c:pt idx="22312">
                  <c:v>1.1782135115936401E-3</c:v>
                </c:pt>
                <c:pt idx="22313">
                  <c:v>1.1594753013923799E-3</c:v>
                </c:pt>
                <c:pt idx="22314">
                  <c:v>1.1407049605622901E-3</c:v>
                </c:pt>
                <c:pt idx="22315">
                  <c:v>1.1219346197322E-3</c:v>
                </c:pt>
                <c:pt idx="22316">
                  <c:v>1.10318965744227E-3</c:v>
                </c:pt>
                <c:pt idx="22317">
                  <c:v>1.08449661638588E-3</c:v>
                </c:pt>
                <c:pt idx="22318">
                  <c:v>1.06587738264352E-3</c:v>
                </c:pt>
                <c:pt idx="22319">
                  <c:v>1.0473537258803801E-3</c:v>
                </c:pt>
                <c:pt idx="22320">
                  <c:v>1.0289454367011801E-3</c:v>
                </c:pt>
                <c:pt idx="22321">
                  <c:v>1.0106712579727201E-3</c:v>
                </c:pt>
                <c:pt idx="22322">
                  <c:v>9.9254574161022902E-4</c:v>
                </c:pt>
                <c:pt idx="22323">
                  <c:v>9.7458221716806303E-4</c:v>
                </c:pt>
                <c:pt idx="22324">
                  <c:v>9.5679104560986205E-4</c:v>
                </c:pt>
                <c:pt idx="22325">
                  <c:v>9.3918241327628504E-4</c:v>
                </c:pt>
                <c:pt idx="22326">
                  <c:v>9.2176784528419397E-4</c:v>
                </c:pt>
                <c:pt idx="22327">
                  <c:v>9.0455298777669701E-4</c:v>
                </c:pt>
                <c:pt idx="22328">
                  <c:v>8.8754971511661996E-4</c:v>
                </c:pt>
                <c:pt idx="22329">
                  <c:v>8.7076006457209598E-4</c:v>
                </c:pt>
                <c:pt idx="22330">
                  <c:v>8.5419428069144498E-4</c:v>
                </c:pt>
                <c:pt idx="22331">
                  <c:v>8.3785422611981598E-4</c:v>
                </c:pt>
                <c:pt idx="22332">
                  <c:v>8.2174292765557798E-4</c:v>
                </c:pt>
                <c:pt idx="22333">
                  <c:v>8.0586643889546405E-4</c:v>
                </c:pt>
                <c:pt idx="22334">
                  <c:v>7.9022668069228497E-4</c:v>
                </c:pt>
                <c:pt idx="22335">
                  <c:v>7.7482464257627704E-4</c:v>
                </c:pt>
                <c:pt idx="22336">
                  <c:v>7.5966457370668704E-4</c:v>
                </c:pt>
                <c:pt idx="22337">
                  <c:v>7.4474682332947904E-4</c:v>
                </c:pt>
                <c:pt idx="22338">
                  <c:v>7.3007290484383702E-4</c:v>
                </c:pt>
                <c:pt idx="22339">
                  <c:v>7.1564287645742297E-4</c:v>
                </c:pt>
                <c:pt idx="22340">
                  <c:v>7.0145796053111597E-4</c:v>
                </c:pt>
                <c:pt idx="22341">
                  <c:v>6.8751641083508697E-4</c:v>
                </c:pt>
                <c:pt idx="22342">
                  <c:v>6.7382043926045299E-4</c:v>
                </c:pt>
                <c:pt idx="22343">
                  <c:v>6.6036731004714998E-4</c:v>
                </c:pt>
                <c:pt idx="22344">
                  <c:v>6.4715801272541295E-4</c:v>
                </c:pt>
                <c:pt idx="22345">
                  <c:v>6.3419091748073697E-4</c:v>
                </c:pt>
                <c:pt idx="22346">
                  <c:v>6.2146538402885199E-4</c:v>
                </c:pt>
                <c:pt idx="22347">
                  <c:v>6.0897896764799996E-4</c:v>
                </c:pt>
                <c:pt idx="22348">
                  <c:v>5.9673166833818002E-4</c:v>
                </c:pt>
                <c:pt idx="22349">
                  <c:v>5.8472011005505898E-4</c:v>
                </c:pt>
                <c:pt idx="22350">
                  <c:v>5.7294307043775905E-4</c:v>
                </c:pt>
                <c:pt idx="22351">
                  <c:v>5.6140002561733105E-4</c:v>
                </c:pt>
                <c:pt idx="22352">
                  <c:v>5.5008672643452904E-4</c:v>
                </c:pt>
                <c:pt idx="22353">
                  <c:v>5.3900171769782901E-4</c:v>
                </c:pt>
                <c:pt idx="22354">
                  <c:v>5.2814383525401397E-4</c:v>
                </c:pt>
                <c:pt idx="22355">
                  <c:v>5.1750859711319197E-4</c:v>
                </c:pt>
                <c:pt idx="22356">
                  <c:v>5.0709419883787599E-4</c:v>
                </c:pt>
                <c:pt idx="22357">
                  <c:v>4.9689825391396902E-4</c:v>
                </c:pt>
                <c:pt idx="22358">
                  <c:v>4.8691759002395001E-4</c:v>
                </c:pt>
                <c:pt idx="22359">
                  <c:v>4.7715019900351801E-4</c:v>
                </c:pt>
                <c:pt idx="22360">
                  <c:v>4.6759215183556102E-4</c:v>
                </c:pt>
                <c:pt idx="22361">
                  <c:v>4.5824193512089599E-4</c:v>
                </c:pt>
                <c:pt idx="22362">
                  <c:v>4.4909489224664899E-4</c:v>
                </c:pt>
                <c:pt idx="22363">
                  <c:v>4.4014939339831499E-4</c:v>
                </c:pt>
                <c:pt idx="22364">
                  <c:v>4.3140214984305198E-4</c:v>
                </c:pt>
                <c:pt idx="22365">
                  <c:v>4.2285028030164502E-4</c:v>
                </c:pt>
                <c:pt idx="22366">
                  <c:v>4.1449055424891401E-4</c:v>
                </c:pt>
                <c:pt idx="22367">
                  <c:v>4.0631942101754302E-4</c:v>
                </c:pt>
                <c:pt idx="22368">
                  <c:v>3.9833408663980701E-4</c:v>
                </c:pt>
                <c:pt idx="22369">
                  <c:v>3.9053097134456001E-4</c:v>
                </c:pt>
                <c:pt idx="22370">
                  <c:v>3.8290757220238398E-4</c:v>
                </c:pt>
                <c:pt idx="22371">
                  <c:v>3.75461007934064E-4</c:v>
                </c:pt>
                <c:pt idx="22372">
                  <c:v>3.6818679654970798E-4</c:v>
                </c:pt>
                <c:pt idx="22373">
                  <c:v>3.6108307540416701E-4</c:v>
                </c:pt>
                <c:pt idx="22374">
                  <c:v>3.54146381141618E-4</c:v>
                </c:pt>
                <c:pt idx="22375">
                  <c:v>3.4737339592538801E-4</c:v>
                </c:pt>
                <c:pt idx="22376">
                  <c:v>3.4076083102263499E-4</c:v>
                </c:pt>
                <c:pt idx="22377">
                  <c:v>3.3430682378821102E-4</c:v>
                </c:pt>
                <c:pt idx="22378">
                  <c:v>3.2800689223222402E-4</c:v>
                </c:pt>
                <c:pt idx="22379">
                  <c:v>3.2185830059461301E-4</c:v>
                </c:pt>
                <c:pt idx="22380">
                  <c:v>3.1585872056893999E-4</c:v>
                </c:pt>
                <c:pt idx="22381">
                  <c:v>3.1000460148788999E-4</c:v>
                </c:pt>
                <c:pt idx="22382">
                  <c:v>3.04292159853503E-4</c:v>
                </c:pt>
                <c:pt idx="22383">
                  <c:v>2.98719969578087E-4</c:v>
                </c:pt>
                <c:pt idx="22384">
                  <c:v>2.93284363579005E-4</c:v>
                </c:pt>
                <c:pt idx="22385">
                  <c:v>2.8798283892683701E-4</c:v>
                </c:pt>
                <c:pt idx="22386">
                  <c:v>2.82811350189149E-4</c:v>
                </c:pt>
                <c:pt idx="22387">
                  <c:v>2.7776858769357199E-4</c:v>
                </c:pt>
                <c:pt idx="22388">
                  <c:v>2.7285143733024603E-4</c:v>
                </c:pt>
                <c:pt idx="22389">
                  <c:v>2.6805605739355098E-4</c:v>
                </c:pt>
                <c:pt idx="22390">
                  <c:v>2.6338125462643802E-4</c:v>
                </c:pt>
                <c:pt idx="22391">
                  <c:v>2.58823420153931E-4</c:v>
                </c:pt>
                <c:pt idx="22392">
                  <c:v>2.5438066222704898E-4</c:v>
                </c:pt>
                <c:pt idx="22393">
                  <c:v>2.50049226451665E-4</c:v>
                </c:pt>
                <c:pt idx="22394">
                  <c:v>2.4582757032476398E-4</c:v>
                </c:pt>
                <c:pt idx="22395">
                  <c:v>2.4171250697690999E-4</c:v>
                </c:pt>
                <c:pt idx="22396">
                  <c:v>2.3770269763190299E-4</c:v>
                </c:pt>
                <c:pt idx="22397">
                  <c:v>2.33794009545818E-4</c:v>
                </c:pt>
                <c:pt idx="22398">
                  <c:v>2.2998542408458899E-4</c:v>
                </c:pt>
                <c:pt idx="22399">
                  <c:v>2.26274278247729E-4</c:v>
                </c:pt>
                <c:pt idx="22400">
                  <c:v>2.2265747247729399E-4</c:v>
                </c:pt>
                <c:pt idx="22401">
                  <c:v>2.19134191866033E-4</c:v>
                </c:pt>
                <c:pt idx="22402">
                  <c:v>2.1570062381215399E-4</c:v>
                </c:pt>
                <c:pt idx="22403">
                  <c:v>2.1235545864328699E-4</c:v>
                </c:pt>
                <c:pt idx="22404">
                  <c:v>2.09096251637675E-4</c:v>
                </c:pt>
                <c:pt idx="22405">
                  <c:v>2.0592144574038701E-4</c:v>
                </c:pt>
                <c:pt idx="22406">
                  <c:v>2.0282853802200399E-4</c:v>
                </c:pt>
                <c:pt idx="22407">
                  <c:v>1.9981560762971599E-4</c:v>
                </c:pt>
                <c:pt idx="22408">
                  <c:v>1.9688012253027401E-4</c:v>
                </c:pt>
                <c:pt idx="22409">
                  <c:v>1.94021151401102E-4</c:v>
                </c:pt>
                <c:pt idx="22410">
                  <c:v>1.9123632228001901E-4</c:v>
                </c:pt>
                <c:pt idx="22411">
                  <c:v>1.88524049008265E-4</c:v>
                </c:pt>
                <c:pt idx="22412">
                  <c:v>1.8588161037769201E-4</c:v>
                </c:pt>
                <c:pt idx="22413">
                  <c:v>1.8330868624616401E-4</c:v>
                </c:pt>
                <c:pt idx="22414">
                  <c:v>1.8080208974424801E-4</c:v>
                </c:pt>
                <c:pt idx="22415">
                  <c:v>1.78360278368927E-4</c:v>
                </c:pt>
                <c:pt idx="22416">
                  <c:v>1.75982640939765E-4</c:v>
                </c:pt>
                <c:pt idx="22417">
                  <c:v>1.7366718384437301E-4</c:v>
                </c:pt>
                <c:pt idx="22418">
                  <c:v>1.7141159332823E-4</c:v>
                </c:pt>
                <c:pt idx="22419">
                  <c:v>1.6921499627642301E-4</c:v>
                </c:pt>
                <c:pt idx="22420">
                  <c:v>1.67075602803379E-4</c:v>
                </c:pt>
                <c:pt idx="22421">
                  <c:v>1.64992030477151E-4</c:v>
                </c:pt>
                <c:pt idx="22422">
                  <c:v>1.62962634931318E-4</c:v>
                </c:pt>
                <c:pt idx="22423">
                  <c:v>1.6098657215479799E-4</c:v>
                </c:pt>
                <c:pt idx="22424">
                  <c:v>1.59061542944983E-4</c:v>
                </c:pt>
                <c:pt idx="22425">
                  <c:v>1.5718671784270501E-4</c:v>
                </c:pt>
                <c:pt idx="22426">
                  <c:v>1.5536119462922199E-4</c:v>
                </c:pt>
                <c:pt idx="22427">
                  <c:v>1.53582994244061E-4</c:v>
                </c:pt>
                <c:pt idx="22428">
                  <c:v>1.5185082156676799E-4</c:v>
                </c:pt>
                <c:pt idx="22429">
                  <c:v>1.50163992657326E-4</c:v>
                </c:pt>
                <c:pt idx="22430">
                  <c:v>1.4852099411655201E-4</c:v>
                </c:pt>
                <c:pt idx="22431">
                  <c:v>1.4692093827761699E-4</c:v>
                </c:pt>
                <c:pt idx="22432">
                  <c:v>1.45362224429846E-4</c:v>
                </c:pt>
                <c:pt idx="22433">
                  <c:v>1.4384402311407E-4</c:v>
                </c:pt>
                <c:pt idx="22434">
                  <c:v>1.4236538845580101E-4</c:v>
                </c:pt>
                <c:pt idx="22435">
                  <c:v>1.40925054438412E-4</c:v>
                </c:pt>
                <c:pt idx="22436">
                  <c:v>1.3952242443338001E-4</c:v>
                </c:pt>
                <c:pt idx="22437">
                  <c:v>1.38155461172573E-4</c:v>
                </c:pt>
                <c:pt idx="22438">
                  <c:v>1.36824353830889E-4</c:v>
                </c:pt>
                <c:pt idx="22439">
                  <c:v>1.35527647216804E-4</c:v>
                </c:pt>
                <c:pt idx="22440">
                  <c:v>1.3426439545582999E-4</c:v>
                </c:pt>
                <c:pt idx="22441">
                  <c:v>1.33034060127102E-4</c:v>
                </c:pt>
                <c:pt idx="22442">
                  <c:v>1.3183451665099699E-4</c:v>
                </c:pt>
                <c:pt idx="22443">
                  <c:v>1.3066650717519199E-4</c:v>
                </c:pt>
                <c:pt idx="22444">
                  <c:v>1.2952908582519699E-4</c:v>
                </c:pt>
                <c:pt idx="22445">
                  <c:v>1.2841995339840699E-4</c:v>
                </c:pt>
                <c:pt idx="22446">
                  <c:v>1.2733972107525901E-4</c:v>
                </c:pt>
                <c:pt idx="22447">
                  <c:v>1.26287675811909E-4</c:v>
                </c:pt>
                <c:pt idx="22448">
                  <c:v>1.25261984067038E-4</c:v>
                </c:pt>
                <c:pt idx="22449">
                  <c:v>1.2426266039256001E-4</c:v>
                </c:pt>
                <c:pt idx="22450">
                  <c:v>1.23289268231019E-4</c:v>
                </c:pt>
                <c:pt idx="22451">
                  <c:v>1.2233982852194499E-4</c:v>
                </c:pt>
                <c:pt idx="22452">
                  <c:v>1.2141531624365601E-4</c:v>
                </c:pt>
                <c:pt idx="22453">
                  <c:v>1.2051387602696201E-4</c:v>
                </c:pt>
                <c:pt idx="22454">
                  <c:v>1.19635609735269E-4</c:v>
                </c:pt>
                <c:pt idx="22455">
                  <c:v>1.18779345939402E-4</c:v>
                </c:pt>
                <c:pt idx="22456">
                  <c:v>1.17945150122978E-4</c:v>
                </c:pt>
                <c:pt idx="22457">
                  <c:v>1.17131778097246E-4</c:v>
                </c:pt>
                <c:pt idx="22458">
                  <c:v>1.16339411761146E-4</c:v>
                </c:pt>
                <c:pt idx="22459">
                  <c:v>1.15566457679961E-4</c:v>
                </c:pt>
                <c:pt idx="22460">
                  <c:v>1.1481341789476601E-4</c:v>
                </c:pt>
                <c:pt idx="22461">
                  <c:v>1.1407933925511301E-4</c:v>
                </c:pt>
                <c:pt idx="22462">
                  <c:v>1.1336371244396999E-4</c:v>
                </c:pt>
                <c:pt idx="22463">
                  <c:v>1.1266564251854999E-4</c:v>
                </c:pt>
                <c:pt idx="22464">
                  <c:v>1.11985180410557E-4</c:v>
                </c:pt>
                <c:pt idx="22465">
                  <c:v>1.1132211511721801E-4</c:v>
                </c:pt>
                <c:pt idx="22466">
                  <c:v>1.10675187897869E-4</c:v>
                </c:pt>
                <c:pt idx="22467">
                  <c:v>1.10044697066769E-4</c:v>
                </c:pt>
                <c:pt idx="22468">
                  <c:v>1.09429369331338E-4</c:v>
                </c:pt>
                <c:pt idx="22469">
                  <c:v>1.0883003415074199E-4</c:v>
                </c:pt>
                <c:pt idx="22470">
                  <c:v>1.0824509081430699E-4</c:v>
                </c:pt>
                <c:pt idx="22471">
                  <c:v>1.07675055915024E-4</c:v>
                </c:pt>
                <c:pt idx="22472">
                  <c:v>1.07118452433497E-4</c:v>
                </c:pt>
                <c:pt idx="22473">
                  <c:v>1.06575840618461E-4</c:v>
                </c:pt>
                <c:pt idx="22474">
                  <c:v>1.06046762084588E-4</c:v>
                </c:pt>
                <c:pt idx="22475">
                  <c:v>1.05530656583142E-4</c:v>
                </c:pt>
                <c:pt idx="22476">
                  <c:v>1.05027014797088E-4</c:v>
                </c:pt>
                <c:pt idx="22477">
                  <c:v>1.04536004073452E-4</c:v>
                </c:pt>
                <c:pt idx="22478">
                  <c:v>1.04056947748177E-4</c:v>
                </c:pt>
                <c:pt idx="22479">
                  <c:v>1.03589525679126E-4</c:v>
                </c:pt>
                <c:pt idx="22480">
                  <c:v>1.0313339589629301E-4</c:v>
                </c:pt>
                <c:pt idx="22481">
                  <c:v>1.0268846381222799E-4</c:v>
                </c:pt>
                <c:pt idx="22482">
                  <c:v>1.02254569355864E-4</c:v>
                </c:pt>
                <c:pt idx="22483">
                  <c:v>1.0183084668824499E-4</c:v>
                </c:pt>
                <c:pt idx="22484">
                  <c:v>1.01417397672776E-4</c:v>
                </c:pt>
                <c:pt idx="22485">
                  <c:v>1.01014447864145E-4</c:v>
                </c:pt>
                <c:pt idx="22486">
                  <c:v>1.00620796729345E-4</c:v>
                </c:pt>
                <c:pt idx="22487">
                  <c:v>1.0023656795965499E-4</c:v>
                </c:pt>
                <c:pt idx="22488">
                  <c:v>9.9861892522312701E-5</c:v>
                </c:pt>
                <c:pt idx="22489">
                  <c:v>9.9495817266870304E-5</c:v>
                </c:pt>
                <c:pt idx="22490">
                  <c:v>9.9138873338233707E-5</c:v>
                </c:pt>
                <c:pt idx="22491">
                  <c:v>9.8790202173404396E-5</c:v>
                </c:pt>
                <c:pt idx="22492">
                  <c:v>9.8450109362602193E-5</c:v>
                </c:pt>
                <c:pt idx="22493">
                  <c:v>9.8118413006886799E-5</c:v>
                </c:pt>
                <c:pt idx="22494">
                  <c:v>9.7794007160700898E-5</c:v>
                </c:pt>
                <c:pt idx="22495">
                  <c:v>9.7477743111085106E-5</c:v>
                </c:pt>
                <c:pt idx="22496">
                  <c:v>9.7168835054617402E-5</c:v>
                </c:pt>
                <c:pt idx="22497">
                  <c:v>9.6866904641501606E-5</c:v>
                </c:pt>
                <c:pt idx="22498">
                  <c:v>9.6572817710693899E-5</c:v>
                </c:pt>
                <c:pt idx="22499">
                  <c:v>9.6285206382162896E-5</c:v>
                </c:pt>
                <c:pt idx="22500">
                  <c:v>9.6004689112305601E-5</c:v>
                </c:pt>
                <c:pt idx="22501">
                  <c:v>9.5730574685148895E-5</c:v>
                </c:pt>
                <c:pt idx="22502">
                  <c:v>9.5463146863039597E-5</c:v>
                </c:pt>
                <c:pt idx="22503">
                  <c:v>9.5201910880859901E-5</c:v>
                </c:pt>
                <c:pt idx="22504">
                  <c:v>9.4947157776914496E-5</c:v>
                </c:pt>
                <c:pt idx="22505">
                  <c:v>9.4697883469052599E-5</c:v>
                </c:pt>
                <c:pt idx="22506">
                  <c:v>9.4454029749613296E-5</c:v>
                </c:pt>
                <c:pt idx="22507">
                  <c:v>9.4216738943941905E-5</c:v>
                </c:pt>
                <c:pt idx="22508">
                  <c:v>9.3984599516261396E-5</c:v>
                </c:pt>
                <c:pt idx="22509">
                  <c:v>9.3758004368282895E-5</c:v>
                </c:pt>
                <c:pt idx="22510">
                  <c:v>9.3536727945320295E-5</c:v>
                </c:pt>
                <c:pt idx="22511">
                  <c:v>9.3320086307357997E-5</c:v>
                </c:pt>
                <c:pt idx="22512">
                  <c:v>9.3109338195063201E-5</c:v>
                </c:pt>
                <c:pt idx="22513">
                  <c:v>9.2902875621803105E-5</c:v>
                </c:pt>
                <c:pt idx="22514">
                  <c:v>9.2701448011212105E-5</c:v>
                </c:pt>
                <c:pt idx="22515">
                  <c:v>9.2504727945197401E-5</c:v>
                </c:pt>
                <c:pt idx="22516">
                  <c:v>9.2312431661412106E-5</c:v>
                </c:pt>
                <c:pt idx="22517">
                  <c:v>9.2124515504110605E-5</c:v>
                </c:pt>
                <c:pt idx="22518">
                  <c:v>9.19410376809537E-5</c:v>
                </c:pt>
                <c:pt idx="22519">
                  <c:v>9.1762049123644802E-5</c:v>
                </c:pt>
                <c:pt idx="22520">
                  <c:v>9.1586894995998605E-5</c:v>
                </c:pt>
                <c:pt idx="22521">
                  <c:v>9.1415757196955396E-5</c:v>
                </c:pt>
                <c:pt idx="22522">
                  <c:v>9.12487666937523E-5</c:v>
                </c:pt>
                <c:pt idx="22523">
                  <c:v>9.10851813387126E-5</c:v>
                </c:pt>
                <c:pt idx="22524">
                  <c:v>9.0925561380572604E-5</c:v>
                </c:pt>
                <c:pt idx="22525">
                  <c:v>9.0769739472307305E-5</c:v>
                </c:pt>
                <c:pt idx="22526">
                  <c:v>9.0617562818806605E-5</c:v>
                </c:pt>
                <c:pt idx="22527">
                  <c:v>9.0468631242401898E-5</c:v>
                </c:pt>
                <c:pt idx="22528">
                  <c:v>9.0322922915220301E-5</c:v>
                </c:pt>
                <c:pt idx="22529">
                  <c:v>9.0181143605150296E-5</c:v>
                </c:pt>
                <c:pt idx="22530">
                  <c:v>9.0042027295567095E-5</c:v>
                </c:pt>
                <c:pt idx="22531">
                  <c:v>8.9906301582232104E-5</c:v>
                </c:pt>
                <c:pt idx="22532">
                  <c:v>8.9773842773865895E-5</c:v>
                </c:pt>
                <c:pt idx="22533">
                  <c:v>8.9644199761096402E-5</c:v>
                </c:pt>
                <c:pt idx="22534">
                  <c:v>8.9517365267965902E-5</c:v>
                </c:pt>
                <c:pt idx="22535">
                  <c:v>8.9393615780863897E-5</c:v>
                </c:pt>
                <c:pt idx="22536">
                  <c:v>8.9272572949994396E-5</c:v>
                </c:pt>
                <c:pt idx="22537">
                  <c:v>8.91546078491956E-5</c:v>
                </c:pt>
                <c:pt idx="22538">
                  <c:v>8.9039036538451896E-5</c:v>
                </c:pt>
                <c:pt idx="22539">
                  <c:v>8.8926302851177806E-5</c:v>
                </c:pt>
                <c:pt idx="22540">
                  <c:v>8.8815831986721605E-5</c:v>
                </c:pt>
                <c:pt idx="22541">
                  <c:v>8.8707820395939106E-5</c:v>
                </c:pt>
                <c:pt idx="22542">
                  <c:v>8.8602573669049902E-5</c:v>
                </c:pt>
                <c:pt idx="22543">
                  <c:v>8.8499364210292697E-5</c:v>
                </c:pt>
                <c:pt idx="22544">
                  <c:v>8.8398810476064696E-5</c:v>
                </c:pt>
                <c:pt idx="22545">
                  <c:v>8.8300177594646798E-5</c:v>
                </c:pt>
                <c:pt idx="22546">
                  <c:v>8.8204171333927702E-5</c:v>
                </c:pt>
                <c:pt idx="22547">
                  <c:v>8.81101295817643E-5</c:v>
                </c:pt>
                <c:pt idx="22548">
                  <c:v>8.8018176029436304E-5</c:v>
                </c:pt>
                <c:pt idx="22549">
                  <c:v>8.7928354332689196E-5</c:v>
                </c:pt>
                <c:pt idx="22550">
                  <c:v>8.7840577180031701E-5</c:v>
                </c:pt>
                <c:pt idx="22551">
                  <c:v>8.7754742708057206E-5</c:v>
                </c:pt>
                <c:pt idx="22552">
                  <c:v>8.7670712673571001E-5</c:v>
                </c:pt>
                <c:pt idx="22553">
                  <c:v>8.7588727183174301E-5</c:v>
                </c:pt>
                <c:pt idx="22554">
                  <c:v>8.7508327851537602E-5</c:v>
                </c:pt>
                <c:pt idx="22555">
                  <c:v>8.7430191342718899E-5</c:v>
                </c:pt>
                <c:pt idx="22556">
                  <c:v>8.7353502749465406E-5</c:v>
                </c:pt>
                <c:pt idx="22557">
                  <c:v>8.7278443970717503E-5</c:v>
                </c:pt>
                <c:pt idx="22558">
                  <c:v>8.7205415184143904E-5</c:v>
                </c:pt>
                <c:pt idx="22559">
                  <c:v>8.7133659690152894E-5</c:v>
                </c:pt>
                <c:pt idx="22560">
                  <c:v>8.7063941464293802E-5</c:v>
                </c:pt>
                <c:pt idx="22561">
                  <c:v>8.6995583842508495E-5</c:v>
                </c:pt>
                <c:pt idx="22562">
                  <c:v>8.6928645032457994E-5</c:v>
                </c:pt>
                <c:pt idx="22563">
                  <c:v>8.6863226897548898E-5</c:v>
                </c:pt>
                <c:pt idx="22564">
                  <c:v>8.6799060227349401E-5</c:v>
                </c:pt>
                <c:pt idx="22565">
                  <c:v>8.6736923549324301E-5</c:v>
                </c:pt>
                <c:pt idx="22566">
                  <c:v>8.6675419879611595E-5</c:v>
                </c:pt>
                <c:pt idx="22567">
                  <c:v>8.6615684267599095E-5</c:v>
                </c:pt>
                <c:pt idx="22568">
                  <c:v>8.6557505710516098E-5</c:v>
                </c:pt>
                <c:pt idx="22569">
                  <c:v>8.6500636825803694E-5</c:v>
                </c:pt>
                <c:pt idx="22570">
                  <c:v>8.6444983026012805E-5</c:v>
                </c:pt>
                <c:pt idx="22571">
                  <c:v>8.6390522483270602E-5</c:v>
                </c:pt>
                <c:pt idx="22572">
                  <c:v>8.6337015090975897E-5</c:v>
                </c:pt>
                <c:pt idx="22573">
                  <c:v>8.6285115685313899E-5</c:v>
                </c:pt>
                <c:pt idx="22574">
                  <c:v>8.6234140326268998E-5</c:v>
                </c:pt>
                <c:pt idx="22575">
                  <c:v>8.6184212705120404E-5</c:v>
                </c:pt>
                <c:pt idx="22576">
                  <c:v>8.6135594756342498E-5</c:v>
                </c:pt>
                <c:pt idx="22577">
                  <c:v>8.6087900854181498E-5</c:v>
                </c:pt>
                <c:pt idx="22578">
                  <c:v>8.6041232862044099E-5</c:v>
                </c:pt>
                <c:pt idx="22579">
                  <c:v>8.5995976405683905E-5</c:v>
                </c:pt>
                <c:pt idx="22580">
                  <c:v>8.59514766489156E-5</c:v>
                </c:pt>
                <c:pt idx="22581">
                  <c:v>8.5908082837704596E-5</c:v>
                </c:pt>
                <c:pt idx="22582">
                  <c:v>8.5865503933746395E-5</c:v>
                </c:pt>
                <c:pt idx="22583">
                  <c:v>8.5823950939811793E-5</c:v>
                </c:pt>
                <c:pt idx="22584">
                  <c:v>8.5783431131858406E-5</c:v>
                </c:pt>
                <c:pt idx="22585">
                  <c:v>8.5743711679242606E-5</c:v>
                </c:pt>
                <c:pt idx="22586">
                  <c:v>8.5704865341540399E-5</c:v>
                </c:pt>
                <c:pt idx="22587">
                  <c:v>8.5667074017692398E-5</c:v>
                </c:pt>
                <c:pt idx="22588">
                  <c:v>8.5629973909817595E-5</c:v>
                </c:pt>
                <c:pt idx="22589">
                  <c:v>8.5593681433238103E-5</c:v>
                </c:pt>
                <c:pt idx="22590">
                  <c:v>8.5558232967741801E-5</c:v>
                </c:pt>
                <c:pt idx="22591">
                  <c:v>8.5523555753752603E-5</c:v>
                </c:pt>
                <c:pt idx="22592">
                  <c:v>8.5489511548075798E-5</c:v>
                </c:pt>
                <c:pt idx="22593">
                  <c:v>8.5456427768804106E-5</c:v>
                </c:pt>
                <c:pt idx="22594">
                  <c:v>8.5424027929548201E-5</c:v>
                </c:pt>
                <c:pt idx="22595">
                  <c:v>8.5392435721587403E-5</c:v>
                </c:pt>
                <c:pt idx="22596">
                  <c:v>8.5361440142150995E-5</c:v>
                </c:pt>
                <c:pt idx="22597">
                  <c:v>8.5331201262306395E-5</c:v>
                </c:pt>
                <c:pt idx="22598">
                  <c:v>8.5301624494604793E-5</c:v>
                </c:pt>
                <c:pt idx="22599">
                  <c:v>8.5272877186071101E-5</c:v>
                </c:pt>
                <c:pt idx="22600">
                  <c:v>8.5244639194570495E-5</c:v>
                </c:pt>
                <c:pt idx="22601">
                  <c:v>8.5217201558407396E-5</c:v>
                </c:pt>
                <c:pt idx="22602">
                  <c:v>8.5190018580760793E-5</c:v>
                </c:pt>
                <c:pt idx="22603">
                  <c:v>8.5163810581434505E-5</c:v>
                </c:pt>
                <c:pt idx="22604">
                  <c:v>8.5137602582108202E-5</c:v>
                </c:pt>
                <c:pt idx="22605">
                  <c:v>8.5112638771534007E-5</c:v>
                </c:pt>
                <c:pt idx="22606">
                  <c:v>8.5088024206925197E-5</c:v>
                </c:pt>
                <c:pt idx="22607">
                  <c:v>8.5063984442967894E-5</c:v>
                </c:pt>
                <c:pt idx="22608">
                  <c:v>8.50401847856119E-5</c:v>
                </c:pt>
                <c:pt idx="22609">
                  <c:v>8.5017469245940501E-5</c:v>
                </c:pt>
                <c:pt idx="22610">
                  <c:v>8.4994826465845094E-5</c:v>
                </c:pt>
                <c:pt idx="22611">
                  <c:v>8.4972736658528501E-5</c:v>
                </c:pt>
                <c:pt idx="22612">
                  <c:v>8.4951600001659204E-5</c:v>
                </c:pt>
                <c:pt idx="22613">
                  <c:v>8.4930208686273504E-5</c:v>
                </c:pt>
                <c:pt idx="22614">
                  <c:v>8.4909690485801602E-5</c:v>
                </c:pt>
                <c:pt idx="22615">
                  <c:v>8.4889710706193E-5</c:v>
                </c:pt>
                <c:pt idx="22616">
                  <c:v>8.4870218415744603E-5</c:v>
                </c:pt>
                <c:pt idx="22617">
                  <c:v>8.4851293649990098E-5</c:v>
                </c:pt>
                <c:pt idx="22618">
                  <c:v>8.4832165157422396E-5</c:v>
                </c:pt>
                <c:pt idx="22619">
                  <c:v>8.4813946159556495E-5</c:v>
                </c:pt>
                <c:pt idx="22620">
                  <c:v>8.47961273393594E-5</c:v>
                </c:pt>
                <c:pt idx="22621">
                  <c:v>8.4778461314272095E-5</c:v>
                </c:pt>
                <c:pt idx="22622">
                  <c:v>8.47614937811159E-5</c:v>
                </c:pt>
                <c:pt idx="22623">
                  <c:v>8.4744511696044396E-5</c:v>
                </c:pt>
                <c:pt idx="22624">
                  <c:v>8.4728198999073397E-5</c:v>
                </c:pt>
                <c:pt idx="22625">
                  <c:v>8.4712257375940694E-5</c:v>
                </c:pt>
                <c:pt idx="22626">
                  <c:v>8.4697079728357494E-5</c:v>
                </c:pt>
                <c:pt idx="22627">
                  <c:v>8.4681305452249904E-5</c:v>
                </c:pt>
                <c:pt idx="22628">
                  <c:v>8.4666331531479995E-5</c:v>
                </c:pt>
                <c:pt idx="22629">
                  <c:v>8.4652150690089898E-5</c:v>
                </c:pt>
                <c:pt idx="22630">
                  <c:v>8.4637940744869397E-5</c:v>
                </c:pt>
                <c:pt idx="22631">
                  <c:v>8.4624014561995905E-5</c:v>
                </c:pt>
                <c:pt idx="22632">
                  <c:v>8.4610008343588601E-5</c:v>
                </c:pt>
                <c:pt idx="22633">
                  <c:v>8.4596998931374401E-5</c:v>
                </c:pt>
                <c:pt idx="22634">
                  <c:v>8.4583749412559E-5</c:v>
                </c:pt>
                <c:pt idx="22635">
                  <c:v>8.4571394836530103E-5</c:v>
                </c:pt>
                <c:pt idx="22636">
                  <c:v>8.4558727394323796E-5</c:v>
                </c:pt>
                <c:pt idx="22637">
                  <c:v>8.4546969446819303E-5</c:v>
                </c:pt>
                <c:pt idx="22638">
                  <c:v>8.4535000496543903E-5</c:v>
                </c:pt>
                <c:pt idx="22639">
                  <c:v>8.4523562691174502E-5</c:v>
                </c:pt>
                <c:pt idx="22640">
                  <c:v>8.4512073954101706E-5</c:v>
                </c:pt>
                <c:pt idx="22641">
                  <c:v>8.4501138189807494E-5</c:v>
                </c:pt>
                <c:pt idx="22642">
                  <c:v>8.44903479446657E-5</c:v>
                </c:pt>
                <c:pt idx="22643">
                  <c:v>8.4479790530167506E-5</c:v>
                </c:pt>
                <c:pt idx="22644">
                  <c:v>8.4469385910779197E-5</c:v>
                </c:pt>
                <c:pt idx="22645">
                  <c:v>8.4459330537356396E-5</c:v>
                </c:pt>
                <c:pt idx="22646">
                  <c:v>8.4449464338831604E-5</c:v>
                </c:pt>
                <c:pt idx="22647">
                  <c:v>8.4440100181382204E-5</c:v>
                </c:pt>
                <c:pt idx="22648">
                  <c:v>8.44302558107302E-5</c:v>
                </c:pt>
                <c:pt idx="22649">
                  <c:v>8.4421204519458102E-5</c:v>
                </c:pt>
                <c:pt idx="22650">
                  <c:v>8.4412524302024394E-5</c:v>
                </c:pt>
                <c:pt idx="22651">
                  <c:v>8.4403560322243707E-5</c:v>
                </c:pt>
                <c:pt idx="22652">
                  <c:v>8.4394676377996802E-5</c:v>
                </c:pt>
                <c:pt idx="22653">
                  <c:v>8.4386643720790703E-5</c:v>
                </c:pt>
                <c:pt idx="22654">
                  <c:v>8.43785092001781E-5</c:v>
                </c:pt>
                <c:pt idx="22655">
                  <c:v>8.4370672993827598E-5</c:v>
                </c:pt>
                <c:pt idx="22656">
                  <c:v>8.4362582128960599E-5</c:v>
                </c:pt>
                <c:pt idx="22657">
                  <c:v>8.4355175204109401E-5</c:v>
                </c:pt>
                <c:pt idx="22658">
                  <c:v>8.4347848314791904E-5</c:v>
                </c:pt>
                <c:pt idx="22659">
                  <c:v>8.4340266766957898E-5</c:v>
                </c:pt>
                <c:pt idx="22660">
                  <c:v>8.4333129052538398E-5</c:v>
                </c:pt>
                <c:pt idx="22661">
                  <c:v>8.4326260548550595E-5</c:v>
                </c:pt>
                <c:pt idx="22662">
                  <c:v>8.4319472080096602E-5</c:v>
                </c:pt>
                <c:pt idx="22663">
                  <c:v>8.4312778199091594E-5</c:v>
                </c:pt>
                <c:pt idx="22664">
                  <c:v>8.4306535427458598E-5</c:v>
                </c:pt>
                <c:pt idx="22665">
                  <c:v>8.4299615991767496E-5</c:v>
                </c:pt>
                <c:pt idx="22666">
                  <c:v>8.4293751569930505E-5</c:v>
                </c:pt>
                <c:pt idx="22667">
                  <c:v>8.4287647041492205E-5</c:v>
                </c:pt>
                <c:pt idx="22668">
                  <c:v>8.4281760791782303E-5</c:v>
                </c:pt>
                <c:pt idx="22669">
                  <c:v>8.4276049165055196E-5</c:v>
                </c:pt>
                <c:pt idx="22670">
                  <c:v>8.4270301158540005E-5</c:v>
                </c:pt>
                <c:pt idx="22671">
                  <c:v>8.4265258919913295E-5</c:v>
                </c:pt>
                <c:pt idx="22672">
                  <c:v>8.4259692812338499E-5</c:v>
                </c:pt>
                <c:pt idx="22673">
                  <c:v>8.4254163084551706E-5</c:v>
                </c:pt>
                <c:pt idx="22674">
                  <c:v>8.4249273641035001E-5</c:v>
                </c:pt>
                <c:pt idx="22675">
                  <c:v>8.4244195022620301E-5</c:v>
                </c:pt>
                <c:pt idx="22676">
                  <c:v>8.42394510982558E-5</c:v>
                </c:pt>
                <c:pt idx="22677">
                  <c:v>8.4234357927925898E-5</c:v>
                </c:pt>
                <c:pt idx="22678">
                  <c:v>8.4229985077399801E-5</c:v>
                </c:pt>
                <c:pt idx="22679">
                  <c:v>8.42250738060102E-5</c:v>
                </c:pt>
                <c:pt idx="22680">
                  <c:v>8.4221122961025699E-5</c:v>
                </c:pt>
                <c:pt idx="22681">
                  <c:v>8.42168519739062E-5</c:v>
                </c:pt>
                <c:pt idx="22682">
                  <c:v>8.4212144429329796E-5</c:v>
                </c:pt>
                <c:pt idx="22683">
                  <c:v>8.4208280895836706E-5</c:v>
                </c:pt>
                <c:pt idx="22684">
                  <c:v>8.4204206359572695E-5</c:v>
                </c:pt>
                <c:pt idx="22685">
                  <c:v>8.4200481069274206E-5</c:v>
                </c:pt>
                <c:pt idx="22686">
                  <c:v>8.4196311945561306E-5</c:v>
                </c:pt>
                <c:pt idx="22687">
                  <c:v>8.4192652138881399E-5</c:v>
                </c:pt>
                <c:pt idx="22688">
                  <c:v>8.4189065091777606E-5</c:v>
                </c:pt>
                <c:pt idx="22689">
                  <c:v>8.4185507148504298E-5</c:v>
                </c:pt>
                <c:pt idx="22690">
                  <c:v>8.4181570855434998E-5</c:v>
                </c:pt>
                <c:pt idx="22691">
                  <c:v>8.4178420365788002E-5</c:v>
                </c:pt>
                <c:pt idx="22692">
                  <c:v>8.4174978837836507E-5</c:v>
                </c:pt>
                <c:pt idx="22693">
                  <c:v>8.4171741036698195E-5</c:v>
                </c:pt>
                <c:pt idx="22694">
                  <c:v>8.4168314060661901E-5</c:v>
                </c:pt>
                <c:pt idx="22695">
                  <c:v>8.4165127191226902E-5</c:v>
                </c:pt>
                <c:pt idx="22696">
                  <c:v>8.4162384155206396E-5</c:v>
                </c:pt>
                <c:pt idx="22697">
                  <c:v>8.4159379184711697E-5</c:v>
                </c:pt>
                <c:pt idx="22698">
                  <c:v>8.4156272350810495E-5</c:v>
                </c:pt>
                <c:pt idx="22699">
                  <c:v>8.4153638454154107E-5</c:v>
                </c:pt>
                <c:pt idx="22700">
                  <c:v>8.4150720795150806E-5</c:v>
                </c:pt>
                <c:pt idx="22701">
                  <c:v>8.4148166934028295E-5</c:v>
                </c:pt>
                <c:pt idx="22702">
                  <c:v>8.4145380242261995E-5</c:v>
                </c:pt>
                <c:pt idx="22703">
                  <c:v>8.4142833657097099E-5</c:v>
                </c:pt>
                <c:pt idx="22704">
                  <c:v>8.4140461694914902E-5</c:v>
                </c:pt>
                <c:pt idx="22705">
                  <c:v>8.4137973317410797E-5</c:v>
                </c:pt>
                <c:pt idx="22706">
                  <c:v>8.4135819633956999E-5</c:v>
                </c:pt>
                <c:pt idx="22707">
                  <c:v>8.4133171185385395E-5</c:v>
                </c:pt>
                <c:pt idx="22708">
                  <c:v>8.4130922914482694E-5</c:v>
                </c:pt>
                <c:pt idx="22709">
                  <c:v>8.4128878370393095E-5</c:v>
                </c:pt>
                <c:pt idx="22710">
                  <c:v>8.4126520960126099E-5</c:v>
                </c:pt>
                <c:pt idx="22711">
                  <c:v>8.41244182083756E-5</c:v>
                </c:pt>
                <c:pt idx="22712">
                  <c:v>8.4122308180667501E-5</c:v>
                </c:pt>
                <c:pt idx="22713">
                  <c:v>8.4120401879772503E-5</c:v>
                </c:pt>
                <c:pt idx="22714">
                  <c:v>8.4118459199089598E-5</c:v>
                </c:pt>
                <c:pt idx="22715">
                  <c:v>8.4116094512865002E-5</c:v>
                </c:pt>
                <c:pt idx="22716">
                  <c:v>8.4114384662825601E-5</c:v>
                </c:pt>
                <c:pt idx="22717">
                  <c:v>8.4112805780023296E-5</c:v>
                </c:pt>
                <c:pt idx="22718">
                  <c:v>8.4110855823382695E-5</c:v>
                </c:pt>
                <c:pt idx="22719">
                  <c:v>8.4109284216538099E-5</c:v>
                </c:pt>
                <c:pt idx="22720">
                  <c:v>8.41072396724485E-5</c:v>
                </c:pt>
                <c:pt idx="22721">
                  <c:v>8.4105871792417006E-5</c:v>
                </c:pt>
                <c:pt idx="22722">
                  <c:v>8.4104074630886303E-5</c:v>
                </c:pt>
                <c:pt idx="22723">
                  <c:v>8.4102452092338394E-5</c:v>
                </c:pt>
                <c:pt idx="22724">
                  <c:v>8.41010187286884E-5</c:v>
                </c:pt>
                <c:pt idx="22725">
                  <c:v>8.4099621744826395E-5</c:v>
                </c:pt>
                <c:pt idx="22726">
                  <c:v>8.40981738292612E-5</c:v>
                </c:pt>
                <c:pt idx="22727">
                  <c:v>8.4096565842628506E-5</c:v>
                </c:pt>
                <c:pt idx="22728">
                  <c:v>8.40950306155719E-5</c:v>
                </c:pt>
                <c:pt idx="22729">
                  <c:v>8.4093328041490194E-5</c:v>
                </c:pt>
                <c:pt idx="22730">
                  <c:v>8.4092374891042696E-5</c:v>
                </c:pt>
                <c:pt idx="22731">
                  <c:v>8.4090934251435101E-5</c:v>
                </c:pt>
                <c:pt idx="22732">
                  <c:v>8.4089719166513505E-5</c:v>
                </c:pt>
                <c:pt idx="22733">
                  <c:v>8.4088525909464806E-5</c:v>
                </c:pt>
                <c:pt idx="22734">
                  <c:v>8.4087470895610804E-5</c:v>
                </c:pt>
                <c:pt idx="22735">
                  <c:v>8.4086066635791199E-5</c:v>
                </c:pt>
                <c:pt idx="22736">
                  <c:v>8.4085280832368894E-5</c:v>
                </c:pt>
                <c:pt idx="22737">
                  <c:v>8.4084087575320195E-5</c:v>
                </c:pt>
                <c:pt idx="22738">
                  <c:v>8.4082668763585402E-5</c:v>
                </c:pt>
                <c:pt idx="22739">
                  <c:v>8.4081642853561802E-5</c:v>
                </c:pt>
                <c:pt idx="22740">
                  <c:v>8.4080595115665306E-5</c:v>
                </c:pt>
                <c:pt idx="22741">
                  <c:v>8.4079510997980806E-5</c:v>
                </c:pt>
                <c:pt idx="22742">
                  <c:v>8.4078637883067104E-5</c:v>
                </c:pt>
                <c:pt idx="22743">
                  <c:v>8.4077415522188002E-5</c:v>
                </c:pt>
                <c:pt idx="22744">
                  <c:v>8.4076535131316605E-5</c:v>
                </c:pt>
                <c:pt idx="22745">
                  <c:v>8.4075720224063803E-5</c:v>
                </c:pt>
                <c:pt idx="22746">
                  <c:v>8.4074825281277299E-5</c:v>
                </c:pt>
                <c:pt idx="22747">
                  <c:v>8.4073886682745096E-5</c:v>
                </c:pt>
                <c:pt idx="22748">
                  <c:v>8.4072889876551899E-5</c:v>
                </c:pt>
                <c:pt idx="22749">
                  <c:v>8.4072438767179901E-5</c:v>
                </c:pt>
                <c:pt idx="22750">
                  <c:v>8.4071281889919205E-5</c:v>
                </c:pt>
                <c:pt idx="22751">
                  <c:v>8.4070583397988203E-5</c:v>
                </c:pt>
                <c:pt idx="22752">
                  <c:v>8.4069921285845299E-5</c:v>
                </c:pt>
                <c:pt idx="22753">
                  <c:v>8.4069011791143593E-5</c:v>
                </c:pt>
                <c:pt idx="22754">
                  <c:v>8.4068269643466906E-5</c:v>
                </c:pt>
                <c:pt idx="22755">
                  <c:v>8.4067440184298903E-5</c:v>
                </c:pt>
                <c:pt idx="22756">
                  <c:v>8.4067047282587696E-5</c:v>
                </c:pt>
                <c:pt idx="22757">
                  <c:v>8.4065934061072794E-5</c:v>
                </c:pt>
                <c:pt idx="22758">
                  <c:v>8.4065228293184205E-5</c:v>
                </c:pt>
                <c:pt idx="22759">
                  <c:v>8.4064828115515397E-5</c:v>
                </c:pt>
                <c:pt idx="22760">
                  <c:v>8.4064129623584504E-5</c:v>
                </c:pt>
                <c:pt idx="22761">
                  <c:v>8.4063554822932902E-5</c:v>
                </c:pt>
                <c:pt idx="22762">
                  <c:v>8.4062950918451006E-5</c:v>
                </c:pt>
                <c:pt idx="22763">
                  <c:v>8.4062332462053705E-5</c:v>
                </c:pt>
                <c:pt idx="22764">
                  <c:v>8.4061684901826097E-5</c:v>
                </c:pt>
                <c:pt idx="22765">
                  <c:v>8.4061270172242102E-5</c:v>
                </c:pt>
                <c:pt idx="22766">
                  <c:v>8.4060578956268701E-5</c:v>
                </c:pt>
                <c:pt idx="22767">
                  <c:v>8.4060055087320507E-5</c:v>
                </c:pt>
                <c:pt idx="22768">
                  <c:v>8.4059618529863696E-5</c:v>
                </c:pt>
                <c:pt idx="22769">
                  <c:v>8.4059021901339306E-5</c:v>
                </c:pt>
                <c:pt idx="22770">
                  <c:v>8.40585198602639E-5</c:v>
                </c:pt>
                <c:pt idx="22771">
                  <c:v>8.4057814092375297E-5</c:v>
                </c:pt>
                <c:pt idx="22772">
                  <c:v>8.4057268395554301E-5</c:v>
                </c:pt>
                <c:pt idx="22773">
                  <c:v>8.4057042840868194E-5</c:v>
                </c:pt>
                <c:pt idx="22774">
                  <c:v>8.4056613559368998E-5</c:v>
                </c:pt>
                <c:pt idx="22775">
                  <c:v>8.4056067862547893E-5</c:v>
                </c:pt>
                <c:pt idx="22776">
                  <c:v>8.4055631305091097E-5</c:v>
                </c:pt>
                <c:pt idx="22777">
                  <c:v>8.40554348542355E-5</c:v>
                </c:pt>
                <c:pt idx="22778">
                  <c:v>8.4054903709329705E-5</c:v>
                </c:pt>
                <c:pt idx="22779">
                  <c:v>8.4054241597186801E-5</c:v>
                </c:pt>
                <c:pt idx="22780">
                  <c:v>8.4053906903136494E-5</c:v>
                </c:pt>
                <c:pt idx="22781">
                  <c:v>8.4053470345679698E-5</c:v>
                </c:pt>
                <c:pt idx="22782">
                  <c:v>8.4053193859290304E-5</c:v>
                </c:pt>
                <c:pt idx="22783">
                  <c:v>8.4053019236307605E-5</c:v>
                </c:pt>
                <c:pt idx="22784">
                  <c:v>8.4052931924816194E-5</c:v>
                </c:pt>
                <c:pt idx="22785">
                  <c:v>8.40522334328853E-5</c:v>
                </c:pt>
                <c:pt idx="22786">
                  <c:v>8.4052007878199206E-5</c:v>
                </c:pt>
                <c:pt idx="22787">
                  <c:v>8.4051345766056302E-5</c:v>
                </c:pt>
                <c:pt idx="22788">
                  <c:v>8.4051236626692103E-5</c:v>
                </c:pt>
                <c:pt idx="22789">
                  <c:v>8.4050974692218006E-5</c:v>
                </c:pt>
                <c:pt idx="22790">
                  <c:v>8.4050741861574406E-5</c:v>
                </c:pt>
                <c:pt idx="22791">
                  <c:v>8.4050509030930698E-5</c:v>
                </c:pt>
                <c:pt idx="22792">
                  <c:v>8.4050057921558605E-5</c:v>
                </c:pt>
                <c:pt idx="22793">
                  <c:v>8.4049956058152006E-5</c:v>
                </c:pt>
                <c:pt idx="22794">
                  <c:v>8.4049621364101795E-5</c:v>
                </c:pt>
                <c:pt idx="22795">
                  <c:v>8.4049082943238304E-5</c:v>
                </c:pt>
                <c:pt idx="22796">
                  <c:v>8.4048646385781494E-5</c:v>
                </c:pt>
                <c:pt idx="22797">
                  <c:v>8.4048660937696695E-5</c:v>
                </c:pt>
                <c:pt idx="22798">
                  <c:v>8.4048690041527206E-5</c:v>
                </c:pt>
                <c:pt idx="22799">
                  <c:v>8.4047969721723402E-5</c:v>
                </c:pt>
                <c:pt idx="22800">
                  <c:v>8.4048027929384302E-5</c:v>
                </c:pt>
                <c:pt idx="22801">
                  <c:v>8.4047685959376395E-5</c:v>
                </c:pt>
                <c:pt idx="22802">
                  <c:v>8.4047511336393695E-5</c:v>
                </c:pt>
                <c:pt idx="22803">
                  <c:v>8.4047474956605597E-5</c:v>
                </c:pt>
                <c:pt idx="22804">
                  <c:v>8.4047045675106306E-5</c:v>
                </c:pt>
                <c:pt idx="22805">
                  <c:v>8.4046609117649496E-5</c:v>
                </c:pt>
                <c:pt idx="22806">
                  <c:v>8.4046638221480007E-5</c:v>
                </c:pt>
                <c:pt idx="22807">
                  <c:v>8.4046994743403102E-5</c:v>
                </c:pt>
                <c:pt idx="22808">
                  <c:v>8.40464272187091E-5</c:v>
                </c:pt>
                <c:pt idx="22809">
                  <c:v>8.4045917901676202E-5</c:v>
                </c:pt>
                <c:pt idx="22810">
                  <c:v>8.4045816038269604E-5</c:v>
                </c:pt>
                <c:pt idx="22811">
                  <c:v>8.4045779658481506E-5</c:v>
                </c:pt>
                <c:pt idx="22812">
                  <c:v>8.4045568655710694E-5</c:v>
                </c:pt>
                <c:pt idx="22813">
                  <c:v>8.4045655967201997E-5</c:v>
                </c:pt>
                <c:pt idx="22814">
                  <c:v>8.4045124822296202E-5</c:v>
                </c:pt>
                <c:pt idx="22815">
                  <c:v>8.4045124822296202E-5</c:v>
                </c:pt>
                <c:pt idx="22816">
                  <c:v>8.4044972027186304E-5</c:v>
                </c:pt>
                <c:pt idx="22817">
                  <c:v>8.4044797404203605E-5</c:v>
                </c:pt>
                <c:pt idx="22818">
                  <c:v>8.4044680988881696E-5</c:v>
                </c:pt>
                <c:pt idx="22819">
                  <c:v>8.40441934997216E-5</c:v>
                </c:pt>
                <c:pt idx="22820">
                  <c:v>8.4044273535255302E-5</c:v>
                </c:pt>
                <c:pt idx="22821">
                  <c:v>8.4044462710153298E-5</c:v>
                </c:pt>
                <c:pt idx="22822">
                  <c:v>8.4043880633544204E-5</c:v>
                </c:pt>
                <c:pt idx="22823">
                  <c:v>8.4043953393120305E-5</c:v>
                </c:pt>
                <c:pt idx="22824">
                  <c:v>8.4043720562476705E-5</c:v>
                </c:pt>
                <c:pt idx="22825">
                  <c:v>8.4043414972256896E-5</c:v>
                </c:pt>
                <c:pt idx="22826">
                  <c:v>8.4043618699070093E-5</c:v>
                </c:pt>
                <c:pt idx="22827">
                  <c:v>8.4043065726291402E-5</c:v>
                </c:pt>
                <c:pt idx="22828">
                  <c:v>8.4043414972256896E-5</c:v>
                </c:pt>
                <c:pt idx="22829">
                  <c:v>8.4043116657994701E-5</c:v>
                </c:pt>
                <c:pt idx="22830">
                  <c:v>8.4042869275435805E-5</c:v>
                </c:pt>
                <c:pt idx="22831">
                  <c:v>8.4042942035012001E-5</c:v>
                </c:pt>
                <c:pt idx="22832">
                  <c:v>8.4042876551393406E-5</c:v>
                </c:pt>
                <c:pt idx="22833">
                  <c:v>8.4042825619690107E-5</c:v>
                </c:pt>
                <c:pt idx="22834">
                  <c:v>8.4042541857343194E-5</c:v>
                </c:pt>
                <c:pt idx="22835">
                  <c:v>8.4042461821809397E-5</c:v>
                </c:pt>
                <c:pt idx="22836">
                  <c:v>8.4042563685215996E-5</c:v>
                </c:pt>
                <c:pt idx="22837">
                  <c:v>8.4042461821809397E-5</c:v>
                </c:pt>
                <c:pt idx="22838">
                  <c:v>8.4042287198826698E-5</c:v>
                </c:pt>
                <c:pt idx="22839">
                  <c:v>8.40422508190386E-5</c:v>
                </c:pt>
                <c:pt idx="22840">
                  <c:v>8.4042410890106098E-5</c:v>
                </c:pt>
                <c:pt idx="22841">
                  <c:v>8.4042294474784298E-5</c:v>
                </c:pt>
                <c:pt idx="22842">
                  <c:v>8.4041959780734005E-5</c:v>
                </c:pt>
                <c:pt idx="22843">
                  <c:v>8.4041661466471905E-5</c:v>
                </c:pt>
                <c:pt idx="22844">
                  <c:v>8.4041828813497004E-5</c:v>
                </c:pt>
                <c:pt idx="22845">
                  <c:v>8.4041726950090406E-5</c:v>
                </c:pt>
                <c:pt idx="22846">
                  <c:v>8.4041799709666493E-5</c:v>
                </c:pt>
                <c:pt idx="22847">
                  <c:v>8.4041377704124898E-5</c:v>
                </c:pt>
                <c:pt idx="22848">
                  <c:v>8.4041479567531496E-5</c:v>
                </c:pt>
                <c:pt idx="22849">
                  <c:v>8.4041552327107597E-5</c:v>
                </c:pt>
                <c:pt idx="22850">
                  <c:v>8.4041406807955395E-5</c:v>
                </c:pt>
                <c:pt idx="22851">
                  <c:v>8.4041326772421598E-5</c:v>
                </c:pt>
                <c:pt idx="22852">
                  <c:v>8.4041275840718299E-5</c:v>
                </c:pt>
                <c:pt idx="22853">
                  <c:v>8.40412903926335E-5</c:v>
                </c:pt>
                <c:pt idx="22854">
                  <c:v>8.4040984802413705E-5</c:v>
                </c:pt>
                <c:pt idx="22855">
                  <c:v>8.40411084936932E-5</c:v>
                </c:pt>
                <c:pt idx="22856">
                  <c:v>8.4040984802413705E-5</c:v>
                </c:pt>
                <c:pt idx="22857">
                  <c:v>8.4040977526456104E-5</c:v>
                </c:pt>
                <c:pt idx="22858">
                  <c:v>8.4041028458159403E-5</c:v>
                </c:pt>
                <c:pt idx="22859">
                  <c:v>8.4040686488151605E-5</c:v>
                </c:pt>
                <c:pt idx="22860">
                  <c:v>8.4040890214964802E-5</c:v>
                </c:pt>
                <c:pt idx="22861">
                  <c:v>8.4040890214964802E-5</c:v>
                </c:pt>
                <c:pt idx="22862">
                  <c:v>8.4040526417083998E-5</c:v>
                </c:pt>
                <c:pt idx="22863">
                  <c:v>8.4040701040066806E-5</c:v>
                </c:pt>
                <c:pt idx="22864">
                  <c:v>8.4040584624745006E-5</c:v>
                </c:pt>
                <c:pt idx="22865">
                  <c:v>8.4040679212193895E-5</c:v>
                </c:pt>
                <c:pt idx="22866">
                  <c:v>8.4040460933465497E-5</c:v>
                </c:pt>
                <c:pt idx="22867">
                  <c:v>8.4040533693041707E-5</c:v>
                </c:pt>
                <c:pt idx="22868">
                  <c:v>8.4040759247727706E-5</c:v>
                </c:pt>
                <c:pt idx="22869">
                  <c:v>8.4040271758567501E-5</c:v>
                </c:pt>
                <c:pt idx="22870">
                  <c:v>8.4040148067288101E-5</c:v>
                </c:pt>
                <c:pt idx="22871">
                  <c:v>8.4040490037295994E-5</c:v>
                </c:pt>
                <c:pt idx="22872">
                  <c:v>8.4040388173889396E-5</c:v>
                </c:pt>
                <c:pt idx="22873">
                  <c:v>8.4040235378779498E-5</c:v>
                </c:pt>
                <c:pt idx="22874">
                  <c:v>8.4040329966228496E-5</c:v>
                </c:pt>
                <c:pt idx="22875">
                  <c:v>8.4040220826864202E-5</c:v>
                </c:pt>
                <c:pt idx="22876">
                  <c:v>8.4040148067288101E-5</c:v>
                </c:pt>
                <c:pt idx="22877">
                  <c:v>8.4040162619203302E-5</c:v>
                </c:pt>
                <c:pt idx="22878">
                  <c:v>8.4040300862397999E-5</c:v>
                </c:pt>
                <c:pt idx="22879">
                  <c:v>8.40401989989914E-5</c:v>
                </c:pt>
                <c:pt idx="22880">
                  <c:v>8.4040038927923902E-5</c:v>
                </c:pt>
                <c:pt idx="22881">
                  <c:v>8.4039929788559702E-5</c:v>
                </c:pt>
                <c:pt idx="22882">
                  <c:v>8.4039995272178203E-5</c:v>
                </c:pt>
                <c:pt idx="22883">
                  <c:v>8.4040228102821897E-5</c:v>
                </c:pt>
                <c:pt idx="22884">
                  <c:v>8.4039944340474904E-5</c:v>
                </c:pt>
                <c:pt idx="22885">
                  <c:v>8.4039820649195503E-5</c:v>
                </c:pt>
                <c:pt idx="22886">
                  <c:v>8.40400243760087E-5</c:v>
                </c:pt>
                <c:pt idx="22887">
                  <c:v>8.4040068031754304E-5</c:v>
                </c:pt>
                <c:pt idx="22888">
                  <c:v>8.4039951616432504E-5</c:v>
                </c:pt>
                <c:pt idx="22889">
                  <c:v>8.4039602370466996E-5</c:v>
                </c:pt>
                <c:pt idx="22890">
                  <c:v>8.4039922512602102E-5</c:v>
                </c:pt>
                <c:pt idx="22891">
                  <c:v>8.4039646026212695E-5</c:v>
                </c:pt>
                <c:pt idx="22892">
                  <c:v>8.4039987996220602E-5</c:v>
                </c:pt>
                <c:pt idx="22893">
                  <c:v>8.4039515058975694E-5</c:v>
                </c:pt>
                <c:pt idx="22894">
                  <c:v>8.4039631474297494E-5</c:v>
                </c:pt>
                <c:pt idx="22895">
                  <c:v>8.4039616922382306E-5</c:v>
                </c:pt>
                <c:pt idx="22896">
                  <c:v>8.4039551438763697E-5</c:v>
                </c:pt>
                <c:pt idx="22897">
                  <c:v>8.4039718785788905E-5</c:v>
                </c:pt>
                <c:pt idx="22898">
                  <c:v>8.4039529610890895E-5</c:v>
                </c:pt>
                <c:pt idx="22899">
                  <c:v>8.4039689681958394E-5</c:v>
                </c:pt>
                <c:pt idx="22900">
                  <c:v>8.4039711509831304E-5</c:v>
                </c:pt>
                <c:pt idx="22901">
                  <c:v>8.4039471403229995E-5</c:v>
                </c:pt>
                <c:pt idx="22902">
                  <c:v>8.4039624198339907E-5</c:v>
                </c:pt>
                <c:pt idx="22903">
                  <c:v>8.4039573266636594E-5</c:v>
                </c:pt>
                <c:pt idx="22904">
                  <c:v>8.40393477119505E-5</c:v>
                </c:pt>
                <c:pt idx="22905">
                  <c:v>8.4039471403229995E-5</c:v>
                </c:pt>
                <c:pt idx="22906">
                  <c:v>8.4039384091738598E-5</c:v>
                </c:pt>
                <c:pt idx="22907">
                  <c:v>8.4039646026212695E-5</c:v>
                </c:pt>
                <c:pt idx="22908">
                  <c:v>8.4039507783018093E-5</c:v>
                </c:pt>
                <c:pt idx="22909">
                  <c:v>8.4039158537052599E-5</c:v>
                </c:pt>
                <c:pt idx="22910">
                  <c:v>8.4039565990679007E-5</c:v>
                </c:pt>
                <c:pt idx="22911">
                  <c:v>8.4039449575357098E-5</c:v>
                </c:pt>
                <c:pt idx="22912">
                  <c:v>8.40390493976884E-5</c:v>
                </c:pt>
                <c:pt idx="22913">
                  <c:v>8.4039544162806096E-5</c:v>
                </c:pt>
                <c:pt idx="22914">
                  <c:v>8.4039442299399498E-5</c:v>
                </c:pt>
                <c:pt idx="22915">
                  <c:v>8.4039398643653799E-5</c:v>
                </c:pt>
                <c:pt idx="22916">
                  <c:v>8.4039187640883001E-5</c:v>
                </c:pt>
                <c:pt idx="22917">
                  <c:v>8.4039369539823397E-5</c:v>
                </c:pt>
                <c:pt idx="22918">
                  <c:v>8.4039238572586301E-5</c:v>
                </c:pt>
                <c:pt idx="22919">
                  <c:v>8.4039449575357098E-5</c:v>
                </c:pt>
                <c:pt idx="22920">
                  <c:v>8.4039151261094998E-5</c:v>
                </c:pt>
                <c:pt idx="22921">
                  <c:v>8.4039224020671099E-5</c:v>
                </c:pt>
                <c:pt idx="22922">
                  <c:v>8.4039071225561202E-5</c:v>
                </c:pt>
                <c:pt idx="22923">
                  <c:v>8.4039362263865796E-5</c:v>
                </c:pt>
                <c:pt idx="22924">
                  <c:v>8.40391148813069E-5</c:v>
                </c:pt>
                <c:pt idx="22925">
                  <c:v>8.4039442299399498E-5</c:v>
                </c:pt>
                <c:pt idx="22926">
                  <c:v>8.4039282228331999E-5</c:v>
                </c:pt>
                <c:pt idx="22927">
                  <c:v>8.4039245848543901E-5</c:v>
                </c:pt>
                <c:pt idx="22928">
                  <c:v>8.4039224020671099E-5</c:v>
                </c:pt>
                <c:pt idx="22929">
                  <c:v>8.4039471403229995E-5</c:v>
                </c:pt>
                <c:pt idx="22930">
                  <c:v>8.4039333160035299E-5</c:v>
                </c:pt>
                <c:pt idx="22931">
                  <c:v>8.4039194916840602E-5</c:v>
                </c:pt>
                <c:pt idx="22932">
                  <c:v>8.4039274952374399E-5</c:v>
                </c:pt>
                <c:pt idx="22933">
                  <c:v>8.4039136709179702E-5</c:v>
                </c:pt>
                <c:pt idx="22934">
                  <c:v>8.4039253124501597E-5</c:v>
                </c:pt>
                <c:pt idx="22935">
                  <c:v>8.4039260400459197E-5</c:v>
                </c:pt>
                <c:pt idx="22936">
                  <c:v>8.4039245848543901E-5</c:v>
                </c:pt>
                <c:pt idx="22937">
                  <c:v>8.40391658130102E-5</c:v>
                </c:pt>
                <c:pt idx="22938">
                  <c:v>9.4977801200002399E-4</c:v>
                </c:pt>
                <c:pt idx="22939">
                  <c:v>8.7604316649958502E-4</c:v>
                </c:pt>
                <c:pt idx="22940">
                  <c:v>7.7563151717185996E-4</c:v>
                </c:pt>
                <c:pt idx="22941">
                  <c:v>7.0028193295002005E-4</c:v>
                </c:pt>
                <c:pt idx="22942">
                  <c:v>6.7630712874233701E-4</c:v>
                </c:pt>
                <c:pt idx="22943">
                  <c:v>6.9570023333653797E-4</c:v>
                </c:pt>
                <c:pt idx="22944">
                  <c:v>7.2823924710974097E-4</c:v>
                </c:pt>
                <c:pt idx="22945">
                  <c:v>7.4279983527958404E-4</c:v>
                </c:pt>
                <c:pt idx="22946">
                  <c:v>7.2427629493176905E-4</c:v>
                </c:pt>
                <c:pt idx="22947">
                  <c:v>6.7840574774891095E-4</c:v>
                </c:pt>
                <c:pt idx="22948">
                  <c:v>6.2473415164277001E-4</c:v>
                </c:pt>
                <c:pt idx="22949">
                  <c:v>5.83705492317676E-4</c:v>
                </c:pt>
                <c:pt idx="22950">
                  <c:v>5.6563073303550503E-4</c:v>
                </c:pt>
                <c:pt idx="22951">
                  <c:v>5.6694477098062602E-4</c:v>
                </c:pt>
                <c:pt idx="22952">
                  <c:v>5.7461764663457903E-4</c:v>
                </c:pt>
                <c:pt idx="22953">
                  <c:v>5.7498138630762696E-4</c:v>
                </c:pt>
                <c:pt idx="22954">
                  <c:v>5.6135229533538201E-4</c:v>
                </c:pt>
                <c:pt idx="22955">
                  <c:v>5.3635600488632896E-4</c:v>
                </c:pt>
                <c:pt idx="22956">
                  <c:v>5.0863518845289902E-4</c:v>
                </c:pt>
                <c:pt idx="22957">
                  <c:v>4.8689509276300701E-4</c:v>
                </c:pt>
                <c:pt idx="22958">
                  <c:v>4.7511543380096501E-4</c:v>
                </c:pt>
                <c:pt idx="22959">
                  <c:v>4.7134459600783901E-4</c:v>
                </c:pt>
                <c:pt idx="22960">
                  <c:v>4.69919934403151E-4</c:v>
                </c:pt>
                <c:pt idx="22961">
                  <c:v>4.6518968883901802E-4</c:v>
                </c:pt>
                <c:pt idx="22962">
                  <c:v>4.5449074241332699E-4</c:v>
                </c:pt>
                <c:pt idx="22963">
                  <c:v>4.3894906411878803E-4</c:v>
                </c:pt>
                <c:pt idx="22964">
                  <c:v>4.22158744186163E-4</c:v>
                </c:pt>
                <c:pt idx="22965">
                  <c:v>4.0780566632747699E-4</c:v>
                </c:pt>
                <c:pt idx="22966">
                  <c:v>3.9769153227098302E-4</c:v>
                </c:pt>
                <c:pt idx="22967">
                  <c:v>3.9111031219363202E-4</c:v>
                </c:pt>
                <c:pt idx="22968">
                  <c:v>3.8568797754123802E-4</c:v>
                </c:pt>
                <c:pt idx="22969">
                  <c:v>3.7897916627116501E-4</c:v>
                </c:pt>
                <c:pt idx="22970">
                  <c:v>3.6982205347157999E-4</c:v>
                </c:pt>
                <c:pt idx="22971">
                  <c:v>3.5873742308467599E-4</c:v>
                </c:pt>
                <c:pt idx="22972">
                  <c:v>3.4734525252133602E-4</c:v>
                </c:pt>
                <c:pt idx="22973">
                  <c:v>3.3727294066920898E-4</c:v>
                </c:pt>
                <c:pt idx="22974">
                  <c:v>3.2927235588431402E-4</c:v>
                </c:pt>
                <c:pt idx="22975">
                  <c:v>3.2297911820933201E-4</c:v>
                </c:pt>
                <c:pt idx="22976">
                  <c:v>3.1731885974295399E-4</c:v>
                </c:pt>
                <c:pt idx="22977">
                  <c:v>3.1122469226829702E-4</c:v>
                </c:pt>
                <c:pt idx="22978">
                  <c:v>3.0420723487622998E-4</c:v>
                </c:pt>
                <c:pt idx="22979">
                  <c:v>2.9651206568814798E-4</c:v>
                </c:pt>
                <c:pt idx="22980">
                  <c:v>2.8884186758659802E-4</c:v>
                </c:pt>
                <c:pt idx="22981">
                  <c:v>2.81889369944111E-4</c:v>
                </c:pt>
                <c:pt idx="22982">
                  <c:v>2.75957689154893E-4</c:v>
                </c:pt>
                <c:pt idx="22983">
                  <c:v>2.7085718465968999E-4</c:v>
                </c:pt>
                <c:pt idx="22984">
                  <c:v>2.66100978478789E-4</c:v>
                </c:pt>
                <c:pt idx="22985">
                  <c:v>2.61215987848118E-4</c:v>
                </c:pt>
                <c:pt idx="22986">
                  <c:v>2.5600276421755498E-4</c:v>
                </c:pt>
                <c:pt idx="22987">
                  <c:v>2.5058694882318399E-4</c:v>
                </c:pt>
                <c:pt idx="22988">
                  <c:v>2.4528318317607002E-4</c:v>
                </c:pt>
                <c:pt idx="22989">
                  <c:v>2.4038429546635601E-4</c:v>
                </c:pt>
                <c:pt idx="22990">
                  <c:v>2.3599478299729499E-4</c:v>
                </c:pt>
                <c:pt idx="22991">
                  <c:v>2.32008387683891E-4</c:v>
                </c:pt>
                <c:pt idx="22992">
                  <c:v>2.28200296987779E-4</c:v>
                </c:pt>
                <c:pt idx="22993">
                  <c:v>2.24371251533739E-4</c:v>
                </c:pt>
                <c:pt idx="22994">
                  <c:v>2.20448448089883E-4</c:v>
                </c:pt>
                <c:pt idx="22995">
                  <c:v>2.1650297276209999E-4</c:v>
                </c:pt>
                <c:pt idx="22996">
                  <c:v>2.1267789998091801E-4</c:v>
                </c:pt>
                <c:pt idx="22997">
                  <c:v>2.0909454906359299E-4</c:v>
                </c:pt>
                <c:pt idx="22998">
                  <c:v>2.05787073355168E-4</c:v>
                </c:pt>
                <c:pt idx="22999">
                  <c:v>2.0269902597647201E-4</c:v>
                </c:pt>
                <c:pt idx="23000">
                  <c:v>1.9972801965195699E-4</c:v>
                </c:pt>
                <c:pt idx="23001">
                  <c:v>1.96789827896282E-4</c:v>
                </c:pt>
                <c:pt idx="23002">
                  <c:v>1.9386140047572499E-4</c:v>
                </c:pt>
                <c:pt idx="23003">
                  <c:v>1.9097838958259699E-4</c:v>
                </c:pt>
                <c:pt idx="23004">
                  <c:v>1.8820384866557999E-4</c:v>
                </c:pt>
                <c:pt idx="23005">
                  <c:v>1.85584518476389E-4</c:v>
                </c:pt>
                <c:pt idx="23006">
                  <c:v>1.8312750034965599E-4</c:v>
                </c:pt>
                <c:pt idx="23007">
                  <c:v>1.8079983419738699E-4</c:v>
                </c:pt>
                <c:pt idx="23008">
                  <c:v>1.78553935256787E-4</c:v>
                </c:pt>
                <c:pt idx="23009">
                  <c:v>1.76354966242798E-4</c:v>
                </c:pt>
                <c:pt idx="23010">
                  <c:v>1.74194356077351E-4</c:v>
                </c:pt>
                <c:pt idx="23011">
                  <c:v>1.7209172074217401E-4</c:v>
                </c:pt>
                <c:pt idx="23012">
                  <c:v>1.7007291899062701E-4</c:v>
                </c:pt>
                <c:pt idx="23013">
                  <c:v>1.6815365233924199E-4</c:v>
                </c:pt>
                <c:pt idx="23014">
                  <c:v>1.6633348423056299E-4</c:v>
                </c:pt>
                <c:pt idx="23015">
                  <c:v>1.64594515808858E-4</c:v>
                </c:pt>
                <c:pt idx="23016">
                  <c:v>1.6291445353999699E-4</c:v>
                </c:pt>
                <c:pt idx="23017">
                  <c:v>1.6127966227941199E-4</c:v>
                </c:pt>
                <c:pt idx="23018">
                  <c:v>1.5968743537086999E-4</c:v>
                </c:pt>
                <c:pt idx="23019">
                  <c:v>1.5814576181583101E-4</c:v>
                </c:pt>
                <c:pt idx="23020">
                  <c:v>1.56666676048189E-4</c:v>
                </c:pt>
                <c:pt idx="23021">
                  <c:v>1.5525369963142999E-4</c:v>
                </c:pt>
                <c:pt idx="23022">
                  <c:v>1.53904504259117E-4</c:v>
                </c:pt>
                <c:pt idx="23023">
                  <c:v>1.52608830831014E-4</c:v>
                </c:pt>
                <c:pt idx="23024">
                  <c:v>1.51358573930338E-4</c:v>
                </c:pt>
                <c:pt idx="23025">
                  <c:v>1.5014488599263099E-4</c:v>
                </c:pt>
                <c:pt idx="23026">
                  <c:v>1.4896932407282301E-4</c:v>
                </c:pt>
                <c:pt idx="23027">
                  <c:v>1.4783533697482201E-4</c:v>
                </c:pt>
                <c:pt idx="23028">
                  <c:v>1.4674614067189401E-4</c:v>
                </c:pt>
                <c:pt idx="23029">
                  <c:v>1.45702841109596E-4</c:v>
                </c:pt>
                <c:pt idx="23030">
                  <c:v>1.44703793921508E-4</c:v>
                </c:pt>
                <c:pt idx="23031">
                  <c:v>1.4374266902450499E-4</c:v>
                </c:pt>
                <c:pt idx="23032">
                  <c:v>1.4281447511166299E-4</c:v>
                </c:pt>
                <c:pt idx="23033">
                  <c:v>1.4191761147230899E-4</c:v>
                </c:pt>
                <c:pt idx="23034">
                  <c:v>1.4105149602983201E-4</c:v>
                </c:pt>
                <c:pt idx="23035">
                  <c:v>1.4021694369148501E-4</c:v>
                </c:pt>
                <c:pt idx="23036">
                  <c:v>1.3941651559434801E-4</c:v>
                </c:pt>
                <c:pt idx="23037">
                  <c:v>1.3864786888007099E-4</c:v>
                </c:pt>
                <c:pt idx="23038">
                  <c:v>1.3791034871246701E-4</c:v>
                </c:pt>
                <c:pt idx="23039">
                  <c:v>1.3719977869186599E-4</c:v>
                </c:pt>
                <c:pt idx="23040">
                  <c:v>1.36514645419084E-4</c:v>
                </c:pt>
                <c:pt idx="23041">
                  <c:v>1.3585374108515699E-4</c:v>
                </c:pt>
                <c:pt idx="23042">
                  <c:v>1.3521699293050899E-4</c:v>
                </c:pt>
                <c:pt idx="23043">
                  <c:v>1.34603818878532E-4</c:v>
                </c:pt>
                <c:pt idx="23044">
                  <c:v>1.3401458272710399E-4</c:v>
                </c:pt>
                <c:pt idx="23045">
                  <c:v>1.33448891574517E-4</c:v>
                </c:pt>
                <c:pt idx="23046">
                  <c:v>1.3290502829477199E-4</c:v>
                </c:pt>
                <c:pt idx="23047">
                  <c:v>1.32381319417618E-4</c:v>
                </c:pt>
                <c:pt idx="23048">
                  <c:v>1.31876993691549E-4</c:v>
                </c:pt>
                <c:pt idx="23049">
                  <c:v>1.3139069778844701E-4</c:v>
                </c:pt>
                <c:pt idx="23050">
                  <c:v>1.30921776872128E-4</c:v>
                </c:pt>
                <c:pt idx="23051">
                  <c:v>1.30471627926454E-4</c:v>
                </c:pt>
                <c:pt idx="23052">
                  <c:v>1.30038533825427E-4</c:v>
                </c:pt>
                <c:pt idx="23053">
                  <c:v>1.2962281471118301E-4</c:v>
                </c:pt>
                <c:pt idx="23054">
                  <c:v>1.2922174937557399E-4</c:v>
                </c:pt>
                <c:pt idx="23055">
                  <c:v>1.2883642921224201E-4</c:v>
                </c:pt>
                <c:pt idx="23056">
                  <c:v>1.2846525351051201E-4</c:v>
                </c:pt>
                <c:pt idx="23057">
                  <c:v>1.2810762564185999E-4</c:v>
                </c:pt>
                <c:pt idx="23058">
                  <c:v>1.2776390940416599E-4</c:v>
                </c:pt>
                <c:pt idx="23059">
                  <c:v>1.27432635053992E-4</c:v>
                </c:pt>
                <c:pt idx="23060">
                  <c:v>1.27114646602422E-4</c:v>
                </c:pt>
                <c:pt idx="23061">
                  <c:v>1.2680872168857599E-4</c:v>
                </c:pt>
                <c:pt idx="23062">
                  <c:v>1.26514350995421E-4</c:v>
                </c:pt>
                <c:pt idx="23063">
                  <c:v>1.26230894238688E-4</c:v>
                </c:pt>
                <c:pt idx="23064">
                  <c:v>1.2595826410688501E-4</c:v>
                </c:pt>
                <c:pt idx="23065">
                  <c:v>1.2569544196594501E-4</c:v>
                </c:pt>
                <c:pt idx="23066">
                  <c:v>1.25443242723122E-4</c:v>
                </c:pt>
                <c:pt idx="23067">
                  <c:v>1.2520034215412999E-4</c:v>
                </c:pt>
                <c:pt idx="23068">
                  <c:v>1.2496687122620599E-4</c:v>
                </c:pt>
                <c:pt idx="23069">
                  <c:v>1.2474229151848701E-4</c:v>
                </c:pt>
                <c:pt idx="23070">
                  <c:v>1.2452621012926099E-4</c:v>
                </c:pt>
                <c:pt idx="23071">
                  <c:v>1.24318510643207E-4</c:v>
                </c:pt>
                <c:pt idx="23072">
                  <c:v>1.24118188978173E-4</c:v>
                </c:pt>
                <c:pt idx="23073">
                  <c:v>1.2392568169161699E-4</c:v>
                </c:pt>
                <c:pt idx="23074">
                  <c:v>1.23740479466505E-4</c:v>
                </c:pt>
                <c:pt idx="23075">
                  <c:v>1.2356201477814501E-4</c:v>
                </c:pt>
                <c:pt idx="23076">
                  <c:v>1.2339120439719401E-4</c:v>
                </c:pt>
                <c:pt idx="23077">
                  <c:v>1.2322656402829999E-4</c:v>
                </c:pt>
                <c:pt idx="23078">
                  <c:v>1.2306829739827701E-4</c:v>
                </c:pt>
                <c:pt idx="23079">
                  <c:v>1.22915516840294E-4</c:v>
                </c:pt>
                <c:pt idx="23080">
                  <c:v>1.22768789879046E-4</c:v>
                </c:pt>
                <c:pt idx="23081">
                  <c:v>1.22627461678349E-4</c:v>
                </c:pt>
                <c:pt idx="23082">
                  <c:v>1.2249201245140301E-4</c:v>
                </c:pt>
                <c:pt idx="23083">
                  <c:v>1.22361627290957E-4</c:v>
                </c:pt>
                <c:pt idx="23084">
                  <c:v>1.22235840535723E-4</c:v>
                </c:pt>
                <c:pt idx="23085">
                  <c:v>1.22115015983581E-4</c:v>
                </c:pt>
                <c:pt idx="23086">
                  <c:v>1.2199894990771999E-4</c:v>
                </c:pt>
                <c:pt idx="23087">
                  <c:v>1.2188708205940201E-4</c:v>
                </c:pt>
                <c:pt idx="23088">
                  <c:v>1.2177984899608399E-4</c:v>
                </c:pt>
                <c:pt idx="23089">
                  <c:v>1.21676370326895E-4</c:v>
                </c:pt>
                <c:pt idx="23090">
                  <c:v>1.21577359095682E-4</c:v>
                </c:pt>
                <c:pt idx="23091">
                  <c:v>1.21481563837733E-4</c:v>
                </c:pt>
                <c:pt idx="23092">
                  <c:v>1.2138993770349801E-4</c:v>
                </c:pt>
                <c:pt idx="23093">
                  <c:v>1.21301323815715E-4</c:v>
                </c:pt>
                <c:pt idx="23094">
                  <c:v>1.2121620238758601E-4</c:v>
                </c:pt>
                <c:pt idx="23095">
                  <c:v>1.2113455159124001E-4</c:v>
                </c:pt>
                <c:pt idx="23096">
                  <c:v>1.2105581845389699E-4</c:v>
                </c:pt>
                <c:pt idx="23097">
                  <c:v>1.20980446808971E-4</c:v>
                </c:pt>
                <c:pt idx="23098">
                  <c:v>1.2090762174921099E-4</c:v>
                </c:pt>
                <c:pt idx="23099">
                  <c:v>1.20837175927591E-4</c:v>
                </c:pt>
                <c:pt idx="23100">
                  <c:v>1.20769967907108E-4</c:v>
                </c:pt>
                <c:pt idx="23101">
                  <c:v>1.20705721201375E-4</c:v>
                </c:pt>
                <c:pt idx="23102">
                  <c:v>1.2064322072546901E-4</c:v>
                </c:pt>
                <c:pt idx="23103">
                  <c:v>1.20583121315576E-4</c:v>
                </c:pt>
                <c:pt idx="23104">
                  <c:v>1.2052585225319499E-4</c:v>
                </c:pt>
                <c:pt idx="23105">
                  <c:v>1.20470627734903E-4</c:v>
                </c:pt>
                <c:pt idx="23106">
                  <c:v>1.2041741865687099E-4</c:v>
                </c:pt>
                <c:pt idx="23107">
                  <c:v>1.2036614498356401E-4</c:v>
                </c:pt>
                <c:pt idx="23108">
                  <c:v>1.2031704682158299E-4</c:v>
                </c:pt>
                <c:pt idx="23109">
                  <c:v>1.20269556646235E-4</c:v>
                </c:pt>
                <c:pt idx="23110">
                  <c:v>1.20223994599655E-4</c:v>
                </c:pt>
                <c:pt idx="23111">
                  <c:v>1.20179887744598E-4</c:v>
                </c:pt>
                <c:pt idx="23112">
                  <c:v>1.20138458441943E-4</c:v>
                </c:pt>
                <c:pt idx="23113">
                  <c:v>1.20097611215897E-4</c:v>
                </c:pt>
                <c:pt idx="23114">
                  <c:v>1.20058881293517E-4</c:v>
                </c:pt>
                <c:pt idx="23115">
                  <c:v>1.2002120638499E-4</c:v>
                </c:pt>
                <c:pt idx="23116">
                  <c:v>1.19985437777359E-4</c:v>
                </c:pt>
                <c:pt idx="23117">
                  <c:v>1.19951131637208E-4</c:v>
                </c:pt>
                <c:pt idx="23118">
                  <c:v>1.19917400297709E-4</c:v>
                </c:pt>
                <c:pt idx="23119">
                  <c:v>1.19885298772715E-4</c:v>
                </c:pt>
                <c:pt idx="23120">
                  <c:v>1.19854499644134E-4</c:v>
                </c:pt>
                <c:pt idx="23121">
                  <c:v>1.19825119327288E-4</c:v>
                </c:pt>
                <c:pt idx="23122">
                  <c:v>1.1979662667727101E-4</c:v>
                </c:pt>
                <c:pt idx="23123">
                  <c:v>1.1976926180068399E-4</c:v>
                </c:pt>
                <c:pt idx="23124">
                  <c:v>1.19743272080086E-4</c:v>
                </c:pt>
                <c:pt idx="23125">
                  <c:v>1.19717544293962E-4</c:v>
                </c:pt>
                <c:pt idx="23126">
                  <c:v>1.196936427732E-4</c:v>
                </c:pt>
                <c:pt idx="23127">
                  <c:v>1.19669894047547E-4</c:v>
                </c:pt>
                <c:pt idx="23128">
                  <c:v>1.19647404062562E-4</c:v>
                </c:pt>
                <c:pt idx="23129">
                  <c:v>1.1962561256950699E-4</c:v>
                </c:pt>
                <c:pt idx="23130">
                  <c:v>1.1960486153839199E-4</c:v>
                </c:pt>
                <c:pt idx="23131">
                  <c:v>1.19585238280706E-4</c:v>
                </c:pt>
                <c:pt idx="23132">
                  <c:v>1.19565636850894E-4</c:v>
                </c:pt>
                <c:pt idx="23133">
                  <c:v>1.19546966743656E-4</c:v>
                </c:pt>
                <c:pt idx="23134">
                  <c:v>1.1952941713389E-4</c:v>
                </c:pt>
                <c:pt idx="23135">
                  <c:v>1.19512347737327E-4</c:v>
                </c:pt>
                <c:pt idx="23136">
                  <c:v>1.19495736726094E-4</c:v>
                </c:pt>
                <c:pt idx="23137">
                  <c:v>1.19479926070198E-4</c:v>
                </c:pt>
                <c:pt idx="23138">
                  <c:v>1.19464646559209E-4</c:v>
                </c:pt>
                <c:pt idx="23139">
                  <c:v>1.19449643534608E-4</c:v>
                </c:pt>
                <c:pt idx="23140">
                  <c:v>1.1943573917960701E-4</c:v>
                </c:pt>
                <c:pt idx="23141">
                  <c:v>1.1942225683014801E-4</c:v>
                </c:pt>
                <c:pt idx="23142">
                  <c:v>1.1940921103814601E-4</c:v>
                </c:pt>
                <c:pt idx="23143">
                  <c:v>1.1939644173253301E-4</c:v>
                </c:pt>
                <c:pt idx="23144">
                  <c:v>1.19384843856096E-4</c:v>
                </c:pt>
                <c:pt idx="23145">
                  <c:v>1.19372445624322E-4</c:v>
                </c:pt>
                <c:pt idx="23146">
                  <c:v>1.19361982797273E-4</c:v>
                </c:pt>
                <c:pt idx="23147">
                  <c:v>1.19351025205106E-4</c:v>
                </c:pt>
                <c:pt idx="23148">
                  <c:v>1.1934036592720099E-4</c:v>
                </c:pt>
                <c:pt idx="23149">
                  <c:v>1.1933078349102299E-4</c:v>
                </c:pt>
                <c:pt idx="23150">
                  <c:v>1.19321804959327E-4</c:v>
                </c:pt>
                <c:pt idx="23151">
                  <c:v>1.19312288006768E-4</c:v>
                </c:pt>
                <c:pt idx="23152">
                  <c:v>1.19303440442309E-4</c:v>
                </c:pt>
                <c:pt idx="23153">
                  <c:v>1.19294636533596E-4</c:v>
                </c:pt>
                <c:pt idx="23154">
                  <c:v>1.19286371045746E-4</c:v>
                </c:pt>
                <c:pt idx="23155">
                  <c:v>1.19278425700031E-4</c:v>
                </c:pt>
                <c:pt idx="23156">
                  <c:v>1.1927112791454401E-4</c:v>
                </c:pt>
                <c:pt idx="23157">
                  <c:v>1.1926418665098001E-4</c:v>
                </c:pt>
                <c:pt idx="23158">
                  <c:v>1.19256583275273E-4</c:v>
                </c:pt>
                <c:pt idx="23159">
                  <c:v>1.19250020361505E-4</c:v>
                </c:pt>
                <c:pt idx="23160">
                  <c:v>1.1924379214178801E-4</c:v>
                </c:pt>
                <c:pt idx="23161">
                  <c:v>1.1923698184546099E-4</c:v>
                </c:pt>
                <c:pt idx="23162">
                  <c:v>1.19231015560217E-4</c:v>
                </c:pt>
                <c:pt idx="23163">
                  <c:v>1.19225493108388E-4</c:v>
                </c:pt>
                <c:pt idx="23164">
                  <c:v>1.19219883345068E-4</c:v>
                </c:pt>
                <c:pt idx="23165">
                  <c:v>1.19214368169196E-4</c:v>
                </c:pt>
                <c:pt idx="23166">
                  <c:v>1.19209296826739E-4</c:v>
                </c:pt>
                <c:pt idx="23167">
                  <c:v>1.19204327347688E-4</c:v>
                </c:pt>
                <c:pt idx="23168">
                  <c:v>1.19199554319494E-4</c:v>
                </c:pt>
                <c:pt idx="23169">
                  <c:v>1.19195006845985E-4</c:v>
                </c:pt>
                <c:pt idx="23170">
                  <c:v>1.19190619443543E-4</c:v>
                </c:pt>
                <c:pt idx="23171">
                  <c:v>1.19186464871746E-4</c:v>
                </c:pt>
                <c:pt idx="23172">
                  <c:v>1.19181808258872E-4</c:v>
                </c:pt>
                <c:pt idx="23173">
                  <c:v>1.19178017484956E-4</c:v>
                </c:pt>
                <c:pt idx="23174">
                  <c:v>1.19174357678276E-4</c:v>
                </c:pt>
                <c:pt idx="23175">
                  <c:v>1.1917109804926399E-4</c:v>
                </c:pt>
                <c:pt idx="23176">
                  <c:v>1.19167540105991E-4</c:v>
                </c:pt>
                <c:pt idx="23177">
                  <c:v>1.1916369840037099E-4</c:v>
                </c:pt>
                <c:pt idx="23178">
                  <c:v>1.1916044604731701E-4</c:v>
                </c:pt>
                <c:pt idx="23179">
                  <c:v>1.19157331937458E-4</c:v>
                </c:pt>
                <c:pt idx="23180">
                  <c:v>1.19154610729311E-4</c:v>
                </c:pt>
                <c:pt idx="23181">
                  <c:v>1.1915183858946E-4</c:v>
                </c:pt>
                <c:pt idx="23182">
                  <c:v>1.1914877541130401E-4</c:v>
                </c:pt>
                <c:pt idx="23183">
                  <c:v>1.19146112410817E-4</c:v>
                </c:pt>
                <c:pt idx="23184">
                  <c:v>1.1914344941033E-4</c:v>
                </c:pt>
                <c:pt idx="23185">
                  <c:v>1.19141142931767E-4</c:v>
                </c:pt>
                <c:pt idx="23186">
                  <c:v>1.1913843627553401E-4</c:v>
                </c:pt>
                <c:pt idx="23187">
                  <c:v>1.19136420835275E-4</c:v>
                </c:pt>
                <c:pt idx="23188">
                  <c:v>1.19134005217347E-4</c:v>
                </c:pt>
                <c:pt idx="23189">
                  <c:v>1.19131764222402E-4</c:v>
                </c:pt>
                <c:pt idx="23190">
                  <c:v>1.19129952508956E-4</c:v>
                </c:pt>
                <c:pt idx="23191">
                  <c:v>1.1912792979274001E-4</c:v>
                </c:pt>
                <c:pt idx="23192">
                  <c:v>1.19125499622896E-4</c:v>
                </c:pt>
                <c:pt idx="23193">
                  <c:v>1.19123746117111E-4</c:v>
                </c:pt>
                <c:pt idx="23194">
                  <c:v>1.19122159958351E-4</c:v>
                </c:pt>
                <c:pt idx="23195">
                  <c:v>1.19120231829584E-4</c:v>
                </c:pt>
                <c:pt idx="23196">
                  <c:v>1.1911906040040801E-4</c:v>
                </c:pt>
                <c:pt idx="23197">
                  <c:v>1.1911724868696201E-4</c:v>
                </c:pt>
                <c:pt idx="23198">
                  <c:v>1.19115757115651E-4</c:v>
                </c:pt>
                <c:pt idx="23199">
                  <c:v>1.19114003609866E-4</c:v>
                </c:pt>
                <c:pt idx="23200">
                  <c:v>1.19112562970258E-4</c:v>
                </c:pt>
                <c:pt idx="23201">
                  <c:v>1.1911142792087E-4</c:v>
                </c:pt>
                <c:pt idx="23202">
                  <c:v>1.19109499792103E-4</c:v>
                </c:pt>
                <c:pt idx="23203">
                  <c:v>1.19108524813782E-4</c:v>
                </c:pt>
                <c:pt idx="23204">
                  <c:v>1.1910749162780101E-4</c:v>
                </c:pt>
                <c:pt idx="23205">
                  <c:v>1.19106225611176E-4</c:v>
                </c:pt>
                <c:pt idx="23206">
                  <c:v>1.1910504690604301E-4</c:v>
                </c:pt>
                <c:pt idx="23207">
                  <c:v>1.19103809993248E-4</c:v>
                </c:pt>
                <c:pt idx="23208">
                  <c:v>1.1910308967344499E-4</c:v>
                </c:pt>
                <c:pt idx="23209">
                  <c:v>1.19101830932777E-4</c:v>
                </c:pt>
                <c:pt idx="23210">
                  <c:v>1.19101205200423E-4</c:v>
                </c:pt>
                <c:pt idx="23211">
                  <c:v>1.1910023749806E-4</c:v>
                </c:pt>
                <c:pt idx="23212">
                  <c:v>1.19099015137181E-4</c:v>
                </c:pt>
                <c:pt idx="23213">
                  <c:v>1.1909817112609699E-4</c:v>
                </c:pt>
                <c:pt idx="23214">
                  <c:v>1.1909721797565E-4</c:v>
                </c:pt>
                <c:pt idx="23215">
                  <c:v>1.1909629392903299E-4</c:v>
                </c:pt>
                <c:pt idx="23216">
                  <c:v>1.19095711852424E-4</c:v>
                </c:pt>
                <c:pt idx="23217">
                  <c:v>1.19094715046231E-4</c:v>
                </c:pt>
                <c:pt idx="23218">
                  <c:v>1.19094111141749E-4</c:v>
                </c:pt>
                <c:pt idx="23219">
                  <c:v>1.1909340537386E-4</c:v>
                </c:pt>
                <c:pt idx="23220">
                  <c:v>1.19092874228954E-4</c:v>
                </c:pt>
                <c:pt idx="23221">
                  <c:v>1.1909222666872701E-4</c:v>
                </c:pt>
                <c:pt idx="23222">
                  <c:v>1.1909133900189799E-4</c:v>
                </c:pt>
                <c:pt idx="23223">
                  <c:v>1.19091142551042E-4</c:v>
                </c:pt>
                <c:pt idx="23224">
                  <c:v>1.19089861982502E-4</c:v>
                </c:pt>
                <c:pt idx="23225">
                  <c:v>1.19089570944198E-4</c:v>
                </c:pt>
                <c:pt idx="23226">
                  <c:v>1.1908907617908E-4</c:v>
                </c:pt>
                <c:pt idx="23227">
                  <c:v>1.1908857413800399E-4</c:v>
                </c:pt>
                <c:pt idx="23228">
                  <c:v>1.1908763553947199E-4</c:v>
                </c:pt>
                <c:pt idx="23229">
                  <c:v>1.19087591883726E-4</c:v>
                </c:pt>
                <c:pt idx="23230">
                  <c:v>1.19086893391796E-4</c:v>
                </c:pt>
                <c:pt idx="23231">
                  <c:v>1.1908672604477E-4</c:v>
                </c:pt>
                <c:pt idx="23232">
                  <c:v>1.19085962069221E-4</c:v>
                </c:pt>
                <c:pt idx="23233">
                  <c:v>1.1908577289432299E-4</c:v>
                </c:pt>
                <c:pt idx="23234">
                  <c:v>1.1908528540516301E-4</c:v>
                </c:pt>
                <c:pt idx="23235">
                  <c:v>1.19084841571748E-4</c:v>
                </c:pt>
                <c:pt idx="23236">
                  <c:v>1.19084208563436E-4</c:v>
                </c:pt>
                <c:pt idx="23237">
                  <c:v>1.19083852041513E-4</c:v>
                </c:pt>
                <c:pt idx="23238">
                  <c:v>1.19083932077046E-4</c:v>
                </c:pt>
                <c:pt idx="23239">
                  <c:v>1.19083233585116E-4</c:v>
                </c:pt>
                <c:pt idx="23240">
                  <c:v>1.19082920718938E-4</c:v>
                </c:pt>
                <c:pt idx="23241">
                  <c:v>1.1908281157957399E-4</c:v>
                </c:pt>
                <c:pt idx="23242">
                  <c:v>1.19082207675092E-4</c:v>
                </c:pt>
                <c:pt idx="23243">
                  <c:v>1.19081691082101E-4</c:v>
                </c:pt>
                <c:pt idx="23244">
                  <c:v>1.19081792945508E-4</c:v>
                </c:pt>
                <c:pt idx="23245">
                  <c:v>1.19081203592941E-4</c:v>
                </c:pt>
                <c:pt idx="23246">
                  <c:v>1.1908088345080601E-4</c:v>
                </c:pt>
                <c:pt idx="23247">
                  <c:v>1.1908081796718801E-4</c:v>
                </c:pt>
                <c:pt idx="23248">
                  <c:v>1.19080701551866E-4</c:v>
                </c:pt>
                <c:pt idx="23249">
                  <c:v>1.19080388685688E-4</c:v>
                </c:pt>
                <c:pt idx="23250">
                  <c:v>1.1907958833035101E-4</c:v>
                </c:pt>
                <c:pt idx="23251">
                  <c:v>1.19079661089927E-4</c:v>
                </c:pt>
                <c:pt idx="23252">
                  <c:v>1.1907950829481701E-4</c:v>
                </c:pt>
                <c:pt idx="23253">
                  <c:v>1.19079501018859E-4</c:v>
                </c:pt>
                <c:pt idx="23254">
                  <c:v>1.19079166324809E-4</c:v>
                </c:pt>
                <c:pt idx="23255">
                  <c:v>1.19079129945021E-4</c:v>
                </c:pt>
                <c:pt idx="23256">
                  <c:v>1.1907870793948E-4</c:v>
                </c:pt>
                <c:pt idx="23257">
                  <c:v>1.19078831630759E-4</c:v>
                </c:pt>
                <c:pt idx="23258">
                  <c:v>1.19078686111607E-4</c:v>
                </c:pt>
                <c:pt idx="23259">
                  <c:v>1.19077994895633E-4</c:v>
                </c:pt>
                <c:pt idx="23260">
                  <c:v>1.19078089483082E-4</c:v>
                </c:pt>
                <c:pt idx="23261">
                  <c:v>1.19077682029456E-4</c:v>
                </c:pt>
                <c:pt idx="23262">
                  <c:v>1.1907748557860001E-4</c:v>
                </c:pt>
                <c:pt idx="23263">
                  <c:v>1.19077412819024E-4</c:v>
                </c:pt>
                <c:pt idx="23264">
                  <c:v>1.19077158160508E-4</c:v>
                </c:pt>
                <c:pt idx="23265">
                  <c:v>1.1907715088455E-4</c:v>
                </c:pt>
                <c:pt idx="23266">
                  <c:v>1.19076568807941E-4</c:v>
                </c:pt>
                <c:pt idx="23267">
                  <c:v>1.19076648843475E-4</c:v>
                </c:pt>
                <c:pt idx="23268">
                  <c:v>1.19076554256026E-4</c:v>
                </c:pt>
                <c:pt idx="23269">
                  <c:v>1.19076437840704E-4</c:v>
                </c:pt>
                <c:pt idx="23270">
                  <c:v>1.1907654698006801E-4</c:v>
                </c:pt>
                <c:pt idx="23271">
                  <c:v>1.1907659791177099E-4</c:v>
                </c:pt>
                <c:pt idx="23272">
                  <c:v>1.19076088594738E-4</c:v>
                </c:pt>
                <c:pt idx="23273">
                  <c:v>1.1907632870134E-4</c:v>
                </c:pt>
                <c:pt idx="23274">
                  <c:v>1.19076081318781E-4</c:v>
                </c:pt>
                <c:pt idx="23275">
                  <c:v>1.1907567386515401E-4</c:v>
                </c:pt>
                <c:pt idx="23276">
                  <c:v>1.19075491966214E-4</c:v>
                </c:pt>
                <c:pt idx="23277">
                  <c:v>1.19075637485366E-4</c:v>
                </c:pt>
                <c:pt idx="23278">
                  <c:v>1.19075419206638E-4</c:v>
                </c:pt>
                <c:pt idx="23279">
                  <c:v>1.19075419206638E-4</c:v>
                </c:pt>
                <c:pt idx="23280">
                  <c:v>1.19075244583655E-4</c:v>
                </c:pt>
                <c:pt idx="23281">
                  <c:v>1.1907533189514699E-4</c:v>
                </c:pt>
                <c:pt idx="23282">
                  <c:v>1.1907522275578199E-4</c:v>
                </c:pt>
                <c:pt idx="23283">
                  <c:v>1.19074909889605E-4</c:v>
                </c:pt>
                <c:pt idx="23284">
                  <c:v>1.1907553562196E-4</c:v>
                </c:pt>
                <c:pt idx="23285">
                  <c:v>1.19074720714707E-4</c:v>
                </c:pt>
                <c:pt idx="23286">
                  <c:v>1.19074808026198E-4</c:v>
                </c:pt>
                <c:pt idx="23287">
                  <c:v>1.19074873509817E-4</c:v>
                </c:pt>
                <c:pt idx="23288">
                  <c:v>1.1907489533769001E-4</c:v>
                </c:pt>
                <c:pt idx="23289">
                  <c:v>1.1907473526662199E-4</c:v>
                </c:pt>
                <c:pt idx="23290">
                  <c:v>1.1907440784853001E-4</c:v>
                </c:pt>
                <c:pt idx="23291">
                  <c:v>1.1907446605619E-4</c:v>
                </c:pt>
                <c:pt idx="23292">
                  <c:v>1.19074225949589E-4</c:v>
                </c:pt>
                <c:pt idx="23293">
                  <c:v>1.19074487884063E-4</c:v>
                </c:pt>
                <c:pt idx="23294">
                  <c:v>1.19074007670861E-4</c:v>
                </c:pt>
                <c:pt idx="23295">
                  <c:v>1.19074087706395E-4</c:v>
                </c:pt>
                <c:pt idx="23296">
                  <c:v>1.1907421867363099E-4</c:v>
                </c:pt>
                <c:pt idx="23297">
                  <c:v>1.19074342364911E-4</c:v>
                </c:pt>
                <c:pt idx="23298">
                  <c:v>1.19074204121716E-4</c:v>
                </c:pt>
                <c:pt idx="23299">
                  <c:v>1.1907353473361601E-4</c:v>
                </c:pt>
                <c:pt idx="23300">
                  <c:v>1.19073934911285E-4</c:v>
                </c:pt>
                <c:pt idx="23301">
                  <c:v>1.19074007670861E-4</c:v>
                </c:pt>
                <c:pt idx="23302">
                  <c:v>1.19074225949589E-4</c:v>
                </c:pt>
                <c:pt idx="23303">
                  <c:v>1.1907381122000501E-4</c:v>
                </c:pt>
                <c:pt idx="23304">
                  <c:v>1.19073869427666E-4</c:v>
                </c:pt>
                <c:pt idx="23305">
                  <c:v>1.19074007670861E-4</c:v>
                </c:pt>
                <c:pt idx="23306">
                  <c:v>1.19073803944048E-4</c:v>
                </c:pt>
                <c:pt idx="23307">
                  <c:v>1.1907381122000501E-4</c:v>
                </c:pt>
                <c:pt idx="23308">
                  <c:v>1.19073709356599E-4</c:v>
                </c:pt>
                <c:pt idx="23309">
                  <c:v>1.19073425594252E-4</c:v>
                </c:pt>
                <c:pt idx="23310">
                  <c:v>1.1907345469808201E-4</c:v>
                </c:pt>
                <c:pt idx="23311">
                  <c:v>1.19073476525955E-4</c:v>
                </c:pt>
                <c:pt idx="23312">
                  <c:v>1.1907366570085301E-4</c:v>
                </c:pt>
                <c:pt idx="23313">
                  <c:v>1.19073287351057E-4</c:v>
                </c:pt>
                <c:pt idx="23314">
                  <c:v>1.19073687528726E-4</c:v>
                </c:pt>
                <c:pt idx="23315">
                  <c:v>1.1907336011063299E-4</c:v>
                </c:pt>
                <c:pt idx="23316">
                  <c:v>1.19073287351057E-4</c:v>
                </c:pt>
                <c:pt idx="23317">
                  <c:v>1.19073476525955E-4</c:v>
                </c:pt>
                <c:pt idx="23318">
                  <c:v>1.19073112728074E-4</c:v>
                </c:pt>
                <c:pt idx="23319">
                  <c:v>1.19073316454887E-4</c:v>
                </c:pt>
                <c:pt idx="23320">
                  <c:v>1.19073120004032E-4</c:v>
                </c:pt>
                <c:pt idx="23321">
                  <c:v>1.1907373118447101E-4</c:v>
                </c:pt>
                <c:pt idx="23322">
                  <c:v>1.1907303269254E-4</c:v>
                </c:pt>
                <c:pt idx="23323">
                  <c:v>1.19073323730845E-4</c:v>
                </c:pt>
                <c:pt idx="23324">
                  <c:v>1.19073243695311E-4</c:v>
                </c:pt>
                <c:pt idx="23325">
                  <c:v>1.19072676170617E-4</c:v>
                </c:pt>
                <c:pt idx="23326">
                  <c:v>1.1907285806955799E-4</c:v>
                </c:pt>
                <c:pt idx="23327">
                  <c:v>1.1907300358870999E-4</c:v>
                </c:pt>
                <c:pt idx="23328">
                  <c:v>1.1907292355317599E-4</c:v>
                </c:pt>
                <c:pt idx="23329">
                  <c:v>1.19073207315523E-4</c:v>
                </c:pt>
                <c:pt idx="23330">
                  <c:v>1.1907287262147301E-4</c:v>
                </c:pt>
                <c:pt idx="23331">
                  <c:v>1.1907316365977799E-4</c:v>
                </c:pt>
                <c:pt idx="23332">
                  <c:v>1.19072901725303E-4</c:v>
                </c:pt>
                <c:pt idx="23333">
                  <c:v>1.19073076348286E-4</c:v>
                </c:pt>
                <c:pt idx="23334">
                  <c:v>1.1907303269254E-4</c:v>
                </c:pt>
                <c:pt idx="23335">
                  <c:v>1.1907274165423601E-4</c:v>
                </c:pt>
                <c:pt idx="23336">
                  <c:v>1.19073025416583E-4</c:v>
                </c:pt>
                <c:pt idx="23337">
                  <c:v>1.19073120004032E-4</c:v>
                </c:pt>
                <c:pt idx="23338">
                  <c:v>1.1907254520338E-4</c:v>
                </c:pt>
                <c:pt idx="23339">
                  <c:v>1.19072559755296E-4</c:v>
                </c:pt>
                <c:pt idx="23340">
                  <c:v>1.19073010864668E-4</c:v>
                </c:pt>
                <c:pt idx="23341">
                  <c:v>1.19072610686999E-4</c:v>
                </c:pt>
                <c:pt idx="23342">
                  <c:v>1.19072603411041E-4</c:v>
                </c:pt>
                <c:pt idx="23343">
                  <c:v>1.1907282168977001E-4</c:v>
                </c:pt>
                <c:pt idx="23344">
                  <c:v>1.1907236330444E-4</c:v>
                </c:pt>
                <c:pt idx="23345">
                  <c:v>1.19072377856355E-4</c:v>
                </c:pt>
                <c:pt idx="23346">
                  <c:v>1.19072989036795E-4</c:v>
                </c:pt>
                <c:pt idx="23347">
                  <c:v>1.19072879897431E-4</c:v>
                </c:pt>
                <c:pt idx="23348">
                  <c:v>1.1907243606401601E-4</c:v>
                </c:pt>
                <c:pt idx="23349">
                  <c:v>1.1907285806955799E-4</c:v>
                </c:pt>
                <c:pt idx="23350">
                  <c:v>1.19072559755296E-4</c:v>
                </c:pt>
                <c:pt idx="23351">
                  <c:v>1.1907243606401601E-4</c:v>
                </c:pt>
                <c:pt idx="23352">
                  <c:v>1.19072690722533E-4</c:v>
                </c:pt>
                <c:pt idx="23353">
                  <c:v>1.1907254520338E-4</c:v>
                </c:pt>
                <c:pt idx="23354">
                  <c:v>1.19072763482109E-4</c:v>
                </c:pt>
                <c:pt idx="23355">
                  <c:v>1.19072319648694E-4</c:v>
                </c:pt>
                <c:pt idx="23356">
                  <c:v>1.19072625238914E-4</c:v>
                </c:pt>
                <c:pt idx="23357">
                  <c:v>1.1907258158316801E-4</c:v>
                </c:pt>
                <c:pt idx="23358">
                  <c:v>1.19072603411041E-4</c:v>
                </c:pt>
                <c:pt idx="23359">
                  <c:v>1.19072494271677E-4</c:v>
                </c:pt>
                <c:pt idx="23360">
                  <c:v>1.19072537927423E-4</c:v>
                </c:pt>
                <c:pt idx="23361">
                  <c:v>1.19072428788059E-4</c:v>
                </c:pt>
                <c:pt idx="23362">
                  <c:v>1.19072588859126E-4</c:v>
                </c:pt>
                <c:pt idx="23363">
                  <c:v>1.19072654342745E-4</c:v>
                </c:pt>
                <c:pt idx="23364">
                  <c:v>1.1907233420061E-4</c:v>
                </c:pt>
                <c:pt idx="23365">
                  <c:v>1.1907251609955001E-4</c:v>
                </c:pt>
                <c:pt idx="23366">
                  <c:v>1.1907271255040501E-4</c:v>
                </c:pt>
                <c:pt idx="23367">
                  <c:v>1.19072734378278E-4</c:v>
                </c:pt>
                <c:pt idx="23368">
                  <c:v>1.19072625238914E-4</c:v>
                </c:pt>
                <c:pt idx="23369">
                  <c:v>1.19072588859126E-4</c:v>
                </c:pt>
                <c:pt idx="23370">
                  <c:v>1.19072275992949E-4</c:v>
                </c:pt>
                <c:pt idx="23371">
                  <c:v>1.19072377856355E-4</c:v>
                </c:pt>
                <c:pt idx="23372">
                  <c:v>1.1907236330444E-4</c:v>
                </c:pt>
                <c:pt idx="23373">
                  <c:v>1.19072494271677E-4</c:v>
                </c:pt>
                <c:pt idx="23374">
                  <c:v>1.19072377856355E-4</c:v>
                </c:pt>
                <c:pt idx="23375">
                  <c:v>1.19072625238914E-4</c:v>
                </c:pt>
                <c:pt idx="23376">
                  <c:v>1.19072094094008E-4</c:v>
                </c:pt>
                <c:pt idx="23377">
                  <c:v>1.19072719826363E-4</c:v>
                </c:pt>
                <c:pt idx="23378">
                  <c:v>1.19072676170617E-4</c:v>
                </c:pt>
                <c:pt idx="23379">
                  <c:v>1.19072494271677E-4</c:v>
                </c:pt>
                <c:pt idx="23380">
                  <c:v>1.19072494271677E-4</c:v>
                </c:pt>
                <c:pt idx="23381">
                  <c:v>1.1907256703125299E-4</c:v>
                </c:pt>
                <c:pt idx="23382">
                  <c:v>1.19072123197839E-4</c:v>
                </c:pt>
                <c:pt idx="23383">
                  <c:v>1.19072428788059E-4</c:v>
                </c:pt>
                <c:pt idx="23384">
                  <c:v>1.19072123197839E-4</c:v>
                </c:pt>
                <c:pt idx="23385">
                  <c:v>1.1907254520338E-4</c:v>
                </c:pt>
                <c:pt idx="23386">
                  <c:v>1.19072414236143E-4</c:v>
                </c:pt>
                <c:pt idx="23387">
                  <c:v>1.1907234147656699E-4</c:v>
                </c:pt>
                <c:pt idx="23388">
                  <c:v>1.1907233420061E-4</c:v>
                </c:pt>
                <c:pt idx="23389">
                  <c:v>1.19072457891889E-4</c:v>
                </c:pt>
                <c:pt idx="23390">
                  <c:v>1.1907238513231301E-4</c:v>
                </c:pt>
                <c:pt idx="23391">
                  <c:v>1.19071992230602E-4</c:v>
                </c:pt>
                <c:pt idx="23392">
                  <c:v>1.1907201405847499E-4</c:v>
                </c:pt>
                <c:pt idx="23393">
                  <c:v>1.1907234147656699E-4</c:v>
                </c:pt>
                <c:pt idx="23394">
                  <c:v>1.19072457891889E-4</c:v>
                </c:pt>
                <c:pt idx="23395">
                  <c:v>1.19072297820821E-4</c:v>
                </c:pt>
                <c:pt idx="23396">
                  <c:v>1.19072268716991E-4</c:v>
                </c:pt>
                <c:pt idx="23397">
                  <c:v>1.19072406960186E-4</c:v>
                </c:pt>
                <c:pt idx="23398">
                  <c:v>1.1907234147656699E-4</c:v>
                </c:pt>
                <c:pt idx="23399">
                  <c:v>1.19072297820821E-4</c:v>
                </c:pt>
                <c:pt idx="23400">
                  <c:v>1.1907229054486399E-4</c:v>
                </c:pt>
                <c:pt idx="23401">
                  <c:v>1.1907251609955001E-4</c:v>
                </c:pt>
                <c:pt idx="23402">
                  <c:v>1.1907214502571101E-4</c:v>
                </c:pt>
                <c:pt idx="23403">
                  <c:v>1.19072246889118E-4</c:v>
                </c:pt>
                <c:pt idx="23404">
                  <c:v>1.19072414236143E-4</c:v>
                </c:pt>
                <c:pt idx="23405">
                  <c:v>1.1907238513231301E-4</c:v>
                </c:pt>
                <c:pt idx="23406">
                  <c:v>1.19072559755296E-4</c:v>
                </c:pt>
                <c:pt idx="23407">
                  <c:v>1.19072319648694E-4</c:v>
                </c:pt>
                <c:pt idx="23408">
                  <c:v>1.19072734378278E-4</c:v>
                </c:pt>
                <c:pt idx="23409">
                  <c:v>1.1907251609955001E-4</c:v>
                </c:pt>
                <c:pt idx="23410">
                  <c:v>1.1907182488357599E-4</c:v>
                </c:pt>
                <c:pt idx="23411">
                  <c:v>1.1907234147656699E-4</c:v>
                </c:pt>
                <c:pt idx="23412">
                  <c:v>1.19072319648694E-4</c:v>
                </c:pt>
                <c:pt idx="23413">
                  <c:v>1.1907234147656699E-4</c:v>
                </c:pt>
                <c:pt idx="23414">
                  <c:v>1.1907236330444E-4</c:v>
                </c:pt>
                <c:pt idx="23415">
                  <c:v>1.1907234147656699E-4</c:v>
                </c:pt>
                <c:pt idx="23416">
                  <c:v>1.1907264706678699E-4</c:v>
                </c:pt>
                <c:pt idx="23417">
                  <c:v>1.1907222506124501E-4</c:v>
                </c:pt>
                <c:pt idx="23418">
                  <c:v>1.19072268716991E-4</c:v>
                </c:pt>
                <c:pt idx="23419">
                  <c:v>1.19072559755296E-4</c:v>
                </c:pt>
                <c:pt idx="23420">
                  <c:v>1.19072035886347E-4</c:v>
                </c:pt>
                <c:pt idx="23421">
                  <c:v>1.19072472443804E-4</c:v>
                </c:pt>
                <c:pt idx="23422">
                  <c:v>1.19072254165076E-4</c:v>
                </c:pt>
                <c:pt idx="23423">
                  <c:v>1.1907214502571101E-4</c:v>
                </c:pt>
                <c:pt idx="23424">
                  <c:v>1.19072414236143E-4</c:v>
                </c:pt>
                <c:pt idx="23425">
                  <c:v>1.1907215957762701E-4</c:v>
                </c:pt>
                <c:pt idx="23426">
                  <c:v>1.19071970402729E-4</c:v>
                </c:pt>
                <c:pt idx="23427">
                  <c:v>1.1907234147656699E-4</c:v>
                </c:pt>
                <c:pt idx="23428">
                  <c:v>1.19072719826363E-4</c:v>
                </c:pt>
                <c:pt idx="23429">
                  <c:v>1.19072479719762E-4</c:v>
                </c:pt>
                <c:pt idx="23430">
                  <c:v>1.1907250154763499E-4</c:v>
                </c:pt>
                <c:pt idx="23431">
                  <c:v>1.1907234147656699E-4</c:v>
                </c:pt>
                <c:pt idx="23432">
                  <c:v>1.19072232337203E-4</c:v>
                </c:pt>
                <c:pt idx="23433">
                  <c:v>1.19072232337203E-4</c:v>
                </c:pt>
                <c:pt idx="23434">
                  <c:v>1.19072457891889E-4</c:v>
                </c:pt>
                <c:pt idx="23435">
                  <c:v>1.19072494271677E-4</c:v>
                </c:pt>
                <c:pt idx="23436">
                  <c:v>2.9555188491940498E-2</c:v>
                </c:pt>
                <c:pt idx="23437">
                  <c:v>2.5260413065552701E-2</c:v>
                </c:pt>
                <c:pt idx="23438">
                  <c:v>1.93437803536654E-2</c:v>
                </c:pt>
                <c:pt idx="23439">
                  <c:v>1.47663354873657E-2</c:v>
                </c:pt>
                <c:pt idx="23440">
                  <c:v>1.3339116238057599E-2</c:v>
                </c:pt>
                <c:pt idx="23441">
                  <c:v>1.4940681867301501E-2</c:v>
                </c:pt>
                <c:pt idx="23442">
                  <c:v>1.77525486797094E-2</c:v>
                </c:pt>
                <c:pt idx="23443">
                  <c:v>1.9527534022927302E-2</c:v>
                </c:pt>
                <c:pt idx="23444">
                  <c:v>1.90520603209734E-2</c:v>
                </c:pt>
                <c:pt idx="23445">
                  <c:v>1.67008824646473E-2</c:v>
                </c:pt>
                <c:pt idx="23446">
                  <c:v>1.3859611004591E-2</c:v>
                </c:pt>
                <c:pt idx="23447">
                  <c:v>1.1890347115695501E-2</c:v>
                </c:pt>
                <c:pt idx="23448">
                  <c:v>1.1386688798666E-2</c:v>
                </c:pt>
                <c:pt idx="23449">
                  <c:v>1.2037188746035101E-2</c:v>
                </c:pt>
                <c:pt idx="23450">
                  <c:v>1.29996947944164E-2</c:v>
                </c:pt>
                <c:pt idx="23451">
                  <c:v>1.3461409136653E-2</c:v>
                </c:pt>
                <c:pt idx="23452">
                  <c:v>1.30517082288861E-2</c:v>
                </c:pt>
                <c:pt idx="23453">
                  <c:v>1.19378510862589E-2</c:v>
                </c:pt>
                <c:pt idx="23454">
                  <c:v>1.0635687038302401E-2</c:v>
                </c:pt>
                <c:pt idx="23455">
                  <c:v>9.6863629296422005E-3</c:v>
                </c:pt>
                <c:pt idx="23456">
                  <c:v>9.3712918460369093E-3</c:v>
                </c:pt>
                <c:pt idx="23457">
                  <c:v>9.5974253490567207E-3</c:v>
                </c:pt>
                <c:pt idx="23458">
                  <c:v>9.9992947652935999E-3</c:v>
                </c:pt>
                <c:pt idx="23459">
                  <c:v>1.0185380466282401E-2</c:v>
                </c:pt>
                <c:pt idx="23460">
                  <c:v>9.9679045379161904E-3</c:v>
                </c:pt>
                <c:pt idx="23461">
                  <c:v>9.4359936192631704E-3</c:v>
                </c:pt>
                <c:pt idx="23462">
                  <c:v>8.8519668206572498E-3</c:v>
                </c:pt>
                <c:pt idx="23463">
                  <c:v>8.4671312943100895E-3</c:v>
                </c:pt>
                <c:pt idx="23464">
                  <c:v>8.3819888532161695E-3</c:v>
                </c:pt>
                <c:pt idx="23465">
                  <c:v>8.5205612704157795E-3</c:v>
                </c:pt>
                <c:pt idx="23466">
                  <c:v>8.7075633928179706E-3</c:v>
                </c:pt>
                <c:pt idx="23467">
                  <c:v>8.7834829464554804E-3</c:v>
                </c:pt>
                <c:pt idx="23468">
                  <c:v>8.6875017732381803E-3</c:v>
                </c:pt>
                <c:pt idx="23469">
                  <c:v>8.4709711372852308E-3</c:v>
                </c:pt>
                <c:pt idx="23470">
                  <c:v>8.2482276484370197E-3</c:v>
                </c:pt>
                <c:pt idx="23471">
                  <c:v>8.1219756975769997E-3</c:v>
                </c:pt>
                <c:pt idx="23472">
                  <c:v>8.1272730603814108E-3</c:v>
                </c:pt>
                <c:pt idx="23473">
                  <c:v>8.2220416516065598E-3</c:v>
                </c:pt>
                <c:pt idx="23474">
                  <c:v>8.3231292665004696E-3</c:v>
                </c:pt>
                <c:pt idx="23475">
                  <c:v>8.3607528358697909E-3</c:v>
                </c:pt>
                <c:pt idx="23476">
                  <c:v>8.3163743838667904E-3</c:v>
                </c:pt>
                <c:pt idx="23477">
                  <c:v>8.2238521426916105E-3</c:v>
                </c:pt>
                <c:pt idx="23478">
                  <c:v>8.1395925953984295E-3</c:v>
                </c:pt>
                <c:pt idx="23479">
                  <c:v>8.1052305176854099E-3</c:v>
                </c:pt>
                <c:pt idx="23480">
                  <c:v>8.1262597814202309E-3</c:v>
                </c:pt>
                <c:pt idx="23481">
                  <c:v>8.1757307052612305E-3</c:v>
                </c:pt>
                <c:pt idx="23482">
                  <c:v>8.2158213481306995E-3</c:v>
                </c:pt>
                <c:pt idx="23483">
                  <c:v>8.2213496789336205E-3</c:v>
                </c:pt>
                <c:pt idx="23484">
                  <c:v>8.1916013732552494E-3</c:v>
                </c:pt>
                <c:pt idx="23485">
                  <c:v>8.1461239606141992E-3</c:v>
                </c:pt>
                <c:pt idx="23486">
                  <c:v>8.10982845723629E-3</c:v>
                </c:pt>
                <c:pt idx="23487">
                  <c:v>8.0977464094757999E-3</c:v>
                </c:pt>
                <c:pt idx="23488">
                  <c:v>8.1081138923764194E-3</c:v>
                </c:pt>
                <c:pt idx="23489">
                  <c:v>8.1264059990644507E-3</c:v>
                </c:pt>
                <c:pt idx="23490">
                  <c:v>8.1361373886465992E-3</c:v>
                </c:pt>
                <c:pt idx="23491">
                  <c:v>8.1289242953062092E-3</c:v>
                </c:pt>
                <c:pt idx="23492">
                  <c:v>8.1079481169581396E-3</c:v>
                </c:pt>
                <c:pt idx="23493">
                  <c:v>8.0839768052101205E-3</c:v>
                </c:pt>
                <c:pt idx="23494">
                  <c:v>8.0676320940256101E-3</c:v>
                </c:pt>
                <c:pt idx="23495">
                  <c:v>8.0632353201508505E-3</c:v>
                </c:pt>
                <c:pt idx="23496">
                  <c:v>8.06751195341349E-3</c:v>
                </c:pt>
                <c:pt idx="23497">
                  <c:v>8.0729732289910299E-3</c:v>
                </c:pt>
                <c:pt idx="23498">
                  <c:v>8.0730961635708792E-3</c:v>
                </c:pt>
                <c:pt idx="23499">
                  <c:v>8.0659408122301102E-3</c:v>
                </c:pt>
                <c:pt idx="23500">
                  <c:v>8.0544194206595403E-3</c:v>
                </c:pt>
                <c:pt idx="23501">
                  <c:v>8.0436933785677008E-3</c:v>
                </c:pt>
                <c:pt idx="23502">
                  <c:v>8.0377310514450108E-3</c:v>
                </c:pt>
                <c:pt idx="23503">
                  <c:v>8.0371964722871798E-3</c:v>
                </c:pt>
                <c:pt idx="23504">
                  <c:v>8.0396514385938592E-3</c:v>
                </c:pt>
                <c:pt idx="23505">
                  <c:v>8.0415597185492498E-3</c:v>
                </c:pt>
                <c:pt idx="23506">
                  <c:v>8.0405408516526205E-3</c:v>
                </c:pt>
                <c:pt idx="23507">
                  <c:v>8.0365603789687191E-3</c:v>
                </c:pt>
                <c:pt idx="23508">
                  <c:v>8.0315051600336994E-3</c:v>
                </c:pt>
                <c:pt idx="23509">
                  <c:v>8.0276606604456902E-3</c:v>
                </c:pt>
                <c:pt idx="23510">
                  <c:v>8.0263009294867498E-3</c:v>
                </c:pt>
                <c:pt idx="23511">
                  <c:v>8.0270925536751799E-3</c:v>
                </c:pt>
                <c:pt idx="23512">
                  <c:v>8.0285845324397104E-3</c:v>
                </c:pt>
                <c:pt idx="23513">
                  <c:v>8.0292681232094799E-3</c:v>
                </c:pt>
                <c:pt idx="23514">
                  <c:v>8.0284634605050104E-3</c:v>
                </c:pt>
                <c:pt idx="23515">
                  <c:v>8.0265579745173506E-3</c:v>
                </c:pt>
                <c:pt idx="23516">
                  <c:v>8.0245574936270696E-3</c:v>
                </c:pt>
                <c:pt idx="23517">
                  <c:v>8.0233803018927592E-3</c:v>
                </c:pt>
                <c:pt idx="23518">
                  <c:v>8.0233188346028293E-3</c:v>
                </c:pt>
                <c:pt idx="23519">
                  <c:v>8.0239633098244702E-3</c:v>
                </c:pt>
                <c:pt idx="23520">
                  <c:v>8.02458915859461E-3</c:v>
                </c:pt>
                <c:pt idx="23521">
                  <c:v>8.0246329307556204E-3</c:v>
                </c:pt>
                <c:pt idx="23522">
                  <c:v>8.0239940434694308E-3</c:v>
                </c:pt>
                <c:pt idx="23523">
                  <c:v>8.0230170860886608E-3</c:v>
                </c:pt>
                <c:pt idx="23524">
                  <c:v>8.02218355238438E-3</c:v>
                </c:pt>
                <c:pt idx="23525">
                  <c:v>8.0218091607093794E-3</c:v>
                </c:pt>
                <c:pt idx="23526">
                  <c:v>8.0218864604830707E-3</c:v>
                </c:pt>
                <c:pt idx="23527">
                  <c:v>8.0221416428685206E-3</c:v>
                </c:pt>
                <c:pt idx="23528">
                  <c:v>8.0222524702548998E-3</c:v>
                </c:pt>
                <c:pt idx="23529">
                  <c:v>8.0220494419336302E-3</c:v>
                </c:pt>
                <c:pt idx="23530">
                  <c:v>8.0215930938720703E-3</c:v>
                </c:pt>
                <c:pt idx="23531">
                  <c:v>8.0210827291011793E-3</c:v>
                </c:pt>
                <c:pt idx="23532">
                  <c:v>8.0207251012325304E-3</c:v>
                </c:pt>
                <c:pt idx="23533">
                  <c:v>8.0206003040075302E-3</c:v>
                </c:pt>
                <c:pt idx="23534">
                  <c:v>8.0206394195556606E-3</c:v>
                </c:pt>
                <c:pt idx="23535">
                  <c:v>8.0206962302327208E-3</c:v>
                </c:pt>
                <c:pt idx="23536">
                  <c:v>8.02064500749111E-3</c:v>
                </c:pt>
                <c:pt idx="23537">
                  <c:v>8.0204587429761904E-3</c:v>
                </c:pt>
                <c:pt idx="23538">
                  <c:v>8.0201989039778692E-3</c:v>
                </c:pt>
                <c:pt idx="23539">
                  <c:v>8.0199707299470901E-3</c:v>
                </c:pt>
                <c:pt idx="23540">
                  <c:v>8.0198412761092203E-3</c:v>
                </c:pt>
                <c:pt idx="23541">
                  <c:v>8.0198161303997005E-3</c:v>
                </c:pt>
                <c:pt idx="23542">
                  <c:v>8.0198431387543696E-3</c:v>
                </c:pt>
                <c:pt idx="23543">
                  <c:v>8.0198515206575394E-3</c:v>
                </c:pt>
                <c:pt idx="23544">
                  <c:v>8.0197919160127605E-3</c:v>
                </c:pt>
                <c:pt idx="23545">
                  <c:v>8.0196838825941103E-3</c:v>
                </c:pt>
                <c:pt idx="23546">
                  <c:v>8.0195758491754497E-3</c:v>
                </c:pt>
                <c:pt idx="23547">
                  <c:v>8.0194948241114599E-3</c:v>
                </c:pt>
                <c:pt idx="23548">
                  <c:v>8.0194650217890705E-3</c:v>
                </c:pt>
                <c:pt idx="23549">
                  <c:v>8.0194761976599693E-3</c:v>
                </c:pt>
                <c:pt idx="23550">
                  <c:v>8.0194920301437395E-3</c:v>
                </c:pt>
                <c:pt idx="23551">
                  <c:v>8.0194855108857207E-3</c:v>
                </c:pt>
                <c:pt idx="23552">
                  <c:v>8.0194557085633295E-3</c:v>
                </c:pt>
                <c:pt idx="23553">
                  <c:v>8.0194054171443003E-3</c:v>
                </c:pt>
                <c:pt idx="23554">
                  <c:v>8.0193635076284409E-3</c:v>
                </c:pt>
                <c:pt idx="23555">
                  <c:v>8.0193439498543705E-3</c:v>
                </c:pt>
                <c:pt idx="23556">
                  <c:v>8.0193448811769503E-3</c:v>
                </c:pt>
                <c:pt idx="23557">
                  <c:v>8.0193551257252693E-3</c:v>
                </c:pt>
                <c:pt idx="23558">
                  <c:v>8.0193616449832899E-3</c:v>
                </c:pt>
                <c:pt idx="23559">
                  <c:v>8.0193514004349709E-3</c:v>
                </c:pt>
                <c:pt idx="23560">
                  <c:v>8.0193337053060497E-3</c:v>
                </c:pt>
                <c:pt idx="23561">
                  <c:v>8.0193150788545609E-3</c:v>
                </c:pt>
                <c:pt idx="23562">
                  <c:v>8.0193001776933705E-3</c:v>
                </c:pt>
                <c:pt idx="23563">
                  <c:v>8.0192964524030703E-3</c:v>
                </c:pt>
                <c:pt idx="23564">
                  <c:v>8.0192992463707907E-3</c:v>
                </c:pt>
                <c:pt idx="23565">
                  <c:v>8.0193039029836707E-3</c:v>
                </c:pt>
                <c:pt idx="23566">
                  <c:v>8.0193011090159399E-3</c:v>
                </c:pt>
                <c:pt idx="23567">
                  <c:v>8.0192927271127701E-3</c:v>
                </c:pt>
                <c:pt idx="23568">
                  <c:v>8.0192843452096003E-3</c:v>
                </c:pt>
                <c:pt idx="23569">
                  <c:v>8.0192750319838507E-3</c:v>
                </c:pt>
                <c:pt idx="23570">
                  <c:v>8.0192703753709793E-3</c:v>
                </c:pt>
                <c:pt idx="23571">
                  <c:v>8.0192685127258301E-3</c:v>
                </c:pt>
                <c:pt idx="23572">
                  <c:v>8.0192685127258301E-3</c:v>
                </c:pt>
                <c:pt idx="23573">
                  <c:v>8.0192666500806808E-3</c:v>
                </c:pt>
                <c:pt idx="23574">
                  <c:v>8.0192657187581097E-3</c:v>
                </c:pt>
                <c:pt idx="23575">
                  <c:v>8.0192638561129605E-3</c:v>
                </c:pt>
                <c:pt idx="23576">
                  <c:v>8.0192564055323601E-3</c:v>
                </c:pt>
                <c:pt idx="23577">
                  <c:v>8.0192526802420599E-3</c:v>
                </c:pt>
                <c:pt idx="23578">
                  <c:v>8.0192508175969106E-3</c:v>
                </c:pt>
                <c:pt idx="23579">
                  <c:v>8.0192536115646397E-3</c:v>
                </c:pt>
                <c:pt idx="23580">
                  <c:v>8.0192508175969106E-3</c:v>
                </c:pt>
                <c:pt idx="23581">
                  <c:v>8.0192526802420599E-3</c:v>
                </c:pt>
                <c:pt idx="23582">
                  <c:v>8.0192489549517597E-3</c:v>
                </c:pt>
                <c:pt idx="23583">
                  <c:v>8.0192489549517597E-3</c:v>
                </c:pt>
                <c:pt idx="23584">
                  <c:v>8.0192480236291903E-3</c:v>
                </c:pt>
                <c:pt idx="23585">
                  <c:v>8.0192442983388901E-3</c:v>
                </c:pt>
                <c:pt idx="23586">
                  <c:v>8.0192470923066105E-3</c:v>
                </c:pt>
                <c:pt idx="23587">
                  <c:v>8.0192470923066105E-3</c:v>
                </c:pt>
                <c:pt idx="23588">
                  <c:v>8.0192480236291903E-3</c:v>
                </c:pt>
                <c:pt idx="23589">
                  <c:v>8.0192470923066105E-3</c:v>
                </c:pt>
                <c:pt idx="23590">
                  <c:v>8.0192452296614699E-3</c:v>
                </c:pt>
                <c:pt idx="23591">
                  <c:v>8.0192461609840393E-3</c:v>
                </c:pt>
                <c:pt idx="23592">
                  <c:v>8.0192442983388901E-3</c:v>
                </c:pt>
                <c:pt idx="23593">
                  <c:v>8.0192433670163207E-3</c:v>
                </c:pt>
                <c:pt idx="23594">
                  <c:v>8.0192433670163207E-3</c:v>
                </c:pt>
                <c:pt idx="23595">
                  <c:v>8.0192442983388901E-3</c:v>
                </c:pt>
                <c:pt idx="23596">
                  <c:v>8.0192452296614699E-3</c:v>
                </c:pt>
                <c:pt idx="23597">
                  <c:v>8.0192433670163207E-3</c:v>
                </c:pt>
                <c:pt idx="23598">
                  <c:v>8.0192405730485899E-3</c:v>
                </c:pt>
                <c:pt idx="23599">
                  <c:v>8.0192415043711697E-3</c:v>
                </c:pt>
                <c:pt idx="23600">
                  <c:v>8.0192405730485899E-3</c:v>
                </c:pt>
                <c:pt idx="23601">
                  <c:v>8.0192433670163207E-3</c:v>
                </c:pt>
                <c:pt idx="23602">
                  <c:v>8.0192424356937408E-3</c:v>
                </c:pt>
                <c:pt idx="23603">
                  <c:v>8.0192442983388901E-3</c:v>
                </c:pt>
                <c:pt idx="23604">
                  <c:v>8.0192442983388901E-3</c:v>
                </c:pt>
                <c:pt idx="23605">
                  <c:v>8.0192442983388901E-3</c:v>
                </c:pt>
                <c:pt idx="23606">
                  <c:v>8.0192433670163207E-3</c:v>
                </c:pt>
                <c:pt idx="23607">
                  <c:v>8.0192405730485899E-3</c:v>
                </c:pt>
                <c:pt idx="23608">
                  <c:v>8.0192433670163207E-3</c:v>
                </c:pt>
                <c:pt idx="23609">
                  <c:v>8.0192442983388901E-3</c:v>
                </c:pt>
                <c:pt idx="23610">
                  <c:v>8.0192433670163207E-3</c:v>
                </c:pt>
                <c:pt idx="23611">
                  <c:v>8.0192433670163207E-3</c:v>
                </c:pt>
                <c:pt idx="23612">
                  <c:v>8.0192442983388901E-3</c:v>
                </c:pt>
                <c:pt idx="23613">
                  <c:v>8.0192424356937408E-3</c:v>
                </c:pt>
                <c:pt idx="23614">
                  <c:v>8.0192433670163207E-3</c:v>
                </c:pt>
                <c:pt idx="23615">
                  <c:v>8.0192405730485899E-3</c:v>
                </c:pt>
                <c:pt idx="23616">
                  <c:v>8.0192424356937408E-3</c:v>
                </c:pt>
                <c:pt idx="23617">
                  <c:v>8.0192452296614699E-3</c:v>
                </c:pt>
                <c:pt idx="23618">
                  <c:v>8.0192424356937408E-3</c:v>
                </c:pt>
                <c:pt idx="23619">
                  <c:v>8.0192415043711697E-3</c:v>
                </c:pt>
                <c:pt idx="23620">
                  <c:v>8.0192405730485899E-3</c:v>
                </c:pt>
                <c:pt idx="23621">
                  <c:v>8.0192433670163207E-3</c:v>
                </c:pt>
                <c:pt idx="23622">
                  <c:v>8.0192424356937408E-3</c:v>
                </c:pt>
                <c:pt idx="23623">
                  <c:v>8.0192424356937408E-3</c:v>
                </c:pt>
                <c:pt idx="23624">
                  <c:v>9.1008290648460402E-2</c:v>
                </c:pt>
                <c:pt idx="23625">
                  <c:v>6.0266852378845201E-2</c:v>
                </c:pt>
                <c:pt idx="23626">
                  <c:v>2.73781213909388E-2</c:v>
                </c:pt>
                <c:pt idx="23627">
                  <c:v>8.3947945386171306E-3</c:v>
                </c:pt>
                <c:pt idx="23628">
                  <c:v>6.3665974885225296E-3</c:v>
                </c:pt>
                <c:pt idx="23629">
                  <c:v>1.5322967432439299E-2</c:v>
                </c:pt>
                <c:pt idx="23630">
                  <c:v>2.6526583358645401E-2</c:v>
                </c:pt>
                <c:pt idx="23631">
                  <c:v>3.3537734299898203E-2</c:v>
                </c:pt>
                <c:pt idx="23632">
                  <c:v>3.3987160772085197E-2</c:v>
                </c:pt>
                <c:pt idx="23633">
                  <c:v>2.8752166777849201E-2</c:v>
                </c:pt>
                <c:pt idx="23634">
                  <c:v>2.0347179844975499E-2</c:v>
                </c:pt>
                <c:pt idx="23635">
                  <c:v>1.15993618965149E-2</c:v>
                </c:pt>
                <c:pt idx="23636">
                  <c:v>4.8089544288814103E-3</c:v>
                </c:pt>
                <c:pt idx="23637">
                  <c:v>1.27770169638097E-3</c:v>
                </c:pt>
                <c:pt idx="23638">
                  <c:v>1.1206045746803301E-3</c:v>
                </c:pt>
                <c:pt idx="23639">
                  <c:v>3.3812844194471801E-3</c:v>
                </c:pt>
                <c:pt idx="23640">
                  <c:v>6.4786784350872101E-3</c:v>
                </c:pt>
                <c:pt idx="23641">
                  <c:v>8.8666593655943905E-3</c:v>
                </c:pt>
                <c:pt idx="23642">
                  <c:v>9.6136089414358104E-3</c:v>
                </c:pt>
                <c:pt idx="23643">
                  <c:v>8.6242780089378392E-3</c:v>
                </c:pt>
                <c:pt idx="23644">
                  <c:v>6.4609162509441402E-3</c:v>
                </c:pt>
                <c:pt idx="23645">
                  <c:v>3.95222008228302E-3</c:v>
                </c:pt>
                <c:pt idx="23646">
                  <c:v>1.82626862078905E-3</c:v>
                </c:pt>
                <c:pt idx="23647">
                  <c:v>5.0401443149894498E-4</c:v>
                </c:pt>
                <c:pt idx="23648">
                  <c:v>6.64888430037536E-5</c:v>
                </c:pt>
                <c:pt idx="23649">
                  <c:v>3.3797751530073599E-4</c:v>
                </c:pt>
                <c:pt idx="23650">
                  <c:v>1.0128376306965999E-3</c:v>
                </c:pt>
                <c:pt idx="23651">
                  <c:v>1.77258299663663E-3</c:v>
                </c:pt>
                <c:pt idx="23652">
                  <c:v>2.36667389981449E-3</c:v>
                </c:pt>
                <c:pt idx="23653">
                  <c:v>2.6515258941799398E-3</c:v>
                </c:pt>
                <c:pt idx="23654">
                  <c:v>2.5940651539713101E-3</c:v>
                </c:pt>
                <c:pt idx="23655">
                  <c:v>2.25111003965139E-3</c:v>
                </c:pt>
                <c:pt idx="23656">
                  <c:v>1.7356453463435199E-3</c:v>
                </c:pt>
                <c:pt idx="23657">
                  <c:v>1.17988174315542E-3</c:v>
                </c:pt>
                <c:pt idx="23658">
                  <c:v>7.0226233219727895E-4</c:v>
                </c:pt>
                <c:pt idx="23659">
                  <c:v>3.8348135421983898E-4</c:v>
                </c:pt>
                <c:pt idx="23660">
                  <c:v>2.5450161774642798E-4</c:v>
                </c:pt>
                <c:pt idx="23661">
                  <c:v>2.9730831738561403E-4</c:v>
                </c:pt>
                <c:pt idx="23662">
                  <c:v>4.5681023038923702E-4</c:v>
                </c:pt>
                <c:pt idx="23663">
                  <c:v>6.59963116049766E-4</c:v>
                </c:pt>
                <c:pt idx="23664">
                  <c:v>8.3668669685721397E-4</c:v>
                </c:pt>
                <c:pt idx="23665">
                  <c:v>9.3693612143397299E-4</c:v>
                </c:pt>
                <c:pt idx="23666">
                  <c:v>9.3989865854382504E-4</c:v>
                </c:pt>
                <c:pt idx="23667">
                  <c:v>8.5392949404195005E-4</c:v>
                </c:pt>
                <c:pt idx="23668">
                  <c:v>7.0885050809010896E-4</c:v>
                </c:pt>
                <c:pt idx="23669">
                  <c:v>5.4407259449362701E-4</c:v>
                </c:pt>
                <c:pt idx="23670">
                  <c:v>3.9663125062361398E-4</c:v>
                </c:pt>
                <c:pt idx="23671">
                  <c:v>2.9233438544906697E-4</c:v>
                </c:pt>
                <c:pt idx="23672">
                  <c:v>2.4159013992175501E-4</c:v>
                </c:pt>
                <c:pt idx="23673">
                  <c:v>2.4001346901059099E-4</c:v>
                </c:pt>
                <c:pt idx="23674">
                  <c:v>5.8149863034486798E-2</c:v>
                </c:pt>
                <c:pt idx="23675">
                  <c:v>3.2374054193496697E-2</c:v>
                </c:pt>
                <c:pt idx="23676">
                  <c:v>7.42923002690077E-3</c:v>
                </c:pt>
                <c:pt idx="23677">
                  <c:v>1.0832131840288599E-2</c:v>
                </c:pt>
                <c:pt idx="23678">
                  <c:v>2.9646772891283001E-2</c:v>
                </c:pt>
                <c:pt idx="23679">
                  <c:v>3.6187976598739603E-2</c:v>
                </c:pt>
                <c:pt idx="23680">
                  <c:v>3.2574351876974099E-2</c:v>
                </c:pt>
                <c:pt idx="23681">
                  <c:v>2.0592376589775099E-2</c:v>
                </c:pt>
                <c:pt idx="23682">
                  <c:v>4.5800535008311298E-3</c:v>
                </c:pt>
                <c:pt idx="23683">
                  <c:v>8.5136676207184792E-3</c:v>
                </c:pt>
                <c:pt idx="23684">
                  <c:v>2.0116502419114099E-2</c:v>
                </c:pt>
                <c:pt idx="23685">
                  <c:v>2.3709338158369099E-2</c:v>
                </c:pt>
                <c:pt idx="23686">
                  <c:v>1.6537340357899701E-2</c:v>
                </c:pt>
                <c:pt idx="23687">
                  <c:v>6.5678204409778101E-3</c:v>
                </c:pt>
                <c:pt idx="23688">
                  <c:v>3.7634933833032799E-3</c:v>
                </c:pt>
                <c:pt idx="23689">
                  <c:v>9.7620859742164594E-3</c:v>
                </c:pt>
                <c:pt idx="23690">
                  <c:v>1.48929106071591E-2</c:v>
                </c:pt>
                <c:pt idx="23691">
                  <c:v>1.1840878985822201E-2</c:v>
                </c:pt>
                <c:pt idx="23692">
                  <c:v>5.46394009143114E-3</c:v>
                </c:pt>
                <c:pt idx="23693">
                  <c:v>3.3763851970434202E-3</c:v>
                </c:pt>
                <c:pt idx="23694">
                  <c:v>6.2420256435871098E-3</c:v>
                </c:pt>
                <c:pt idx="23695">
                  <c:v>9.3830199912190507E-3</c:v>
                </c:pt>
                <c:pt idx="23696">
                  <c:v>9.1736773028969799E-3</c:v>
                </c:pt>
                <c:pt idx="23697">
                  <c:v>6.1262636445462704E-3</c:v>
                </c:pt>
                <c:pt idx="23698">
                  <c:v>3.4906121436506501E-3</c:v>
                </c:pt>
                <c:pt idx="23699">
                  <c:v>3.71842971071601E-3</c:v>
                </c:pt>
                <c:pt idx="23700">
                  <c:v>5.8600818738341297E-3</c:v>
                </c:pt>
                <c:pt idx="23701">
                  <c:v>6.8550570867955702E-3</c:v>
                </c:pt>
                <c:pt idx="23702">
                  <c:v>5.5106068029999698E-3</c:v>
                </c:pt>
                <c:pt idx="23703">
                  <c:v>3.6351832095533601E-3</c:v>
                </c:pt>
                <c:pt idx="23704">
                  <c:v>3.23862978257239E-3</c:v>
                </c:pt>
                <c:pt idx="23705">
                  <c:v>4.2509855702519399E-3</c:v>
                </c:pt>
                <c:pt idx="23706">
                  <c:v>5.1635224372148496E-3</c:v>
                </c:pt>
                <c:pt idx="23707">
                  <c:v>4.9331230111420198E-3</c:v>
                </c:pt>
                <c:pt idx="23708">
                  <c:v>3.8986348081380099E-3</c:v>
                </c:pt>
                <c:pt idx="23709">
                  <c:v>3.1756106764078101E-3</c:v>
                </c:pt>
                <c:pt idx="23710">
                  <c:v>3.3939704298973101E-3</c:v>
                </c:pt>
                <c:pt idx="23711">
                  <c:v>4.0715215727686899E-3</c:v>
                </c:pt>
                <c:pt idx="23712">
                  <c:v>4.2890962213277799E-3</c:v>
                </c:pt>
                <c:pt idx="23713">
                  <c:v>3.8157540839165501E-3</c:v>
                </c:pt>
                <c:pt idx="23714">
                  <c:v>3.25101148337126E-3</c:v>
                </c:pt>
                <c:pt idx="23715">
                  <c:v>3.1736830715090002E-3</c:v>
                </c:pt>
                <c:pt idx="23716">
                  <c:v>3.5142200067639299E-3</c:v>
                </c:pt>
                <c:pt idx="23717">
                  <c:v>3.7823827005922799E-3</c:v>
                </c:pt>
                <c:pt idx="23718">
                  <c:v>3.6714521702379001E-3</c:v>
                </c:pt>
                <c:pt idx="23719">
                  <c:v>3.3330004662275301E-3</c:v>
                </c:pt>
                <c:pt idx="23720">
                  <c:v>3.1342008151114E-3</c:v>
                </c:pt>
                <c:pt idx="23721">
                  <c:v>3.2350509427487798E-3</c:v>
                </c:pt>
                <c:pt idx="23722">
                  <c:v>3.4454308915883298E-3</c:v>
                </c:pt>
                <c:pt idx="23723">
                  <c:v>3.4886086359620099E-3</c:v>
                </c:pt>
                <c:pt idx="23724">
                  <c:v>3.3259654883295302E-3</c:v>
                </c:pt>
                <c:pt idx="23725">
                  <c:v>3.1560757197439701E-3</c:v>
                </c:pt>
                <c:pt idx="23726">
                  <c:v>3.14694456756115E-3</c:v>
                </c:pt>
                <c:pt idx="23727">
                  <c:v>3.2599717378616298E-3</c:v>
                </c:pt>
                <c:pt idx="23728">
                  <c:v>3.33594717085362E-3</c:v>
                </c:pt>
                <c:pt idx="23729">
                  <c:v>3.2882711384445398E-3</c:v>
                </c:pt>
                <c:pt idx="23730">
                  <c:v>3.1791215296834699E-3</c:v>
                </c:pt>
                <c:pt idx="23731">
                  <c:v>3.12598166055977E-3</c:v>
                </c:pt>
                <c:pt idx="23732">
                  <c:v>3.1663530971854899E-3</c:v>
                </c:pt>
                <c:pt idx="23733">
                  <c:v>3.23030236177146E-3</c:v>
                </c:pt>
                <c:pt idx="23734">
                  <c:v>3.2353228889405701E-3</c:v>
                </c:pt>
                <c:pt idx="23735">
                  <c:v>3.1796926632523502E-3</c:v>
                </c:pt>
                <c:pt idx="23736">
                  <c:v>3.1291530467569802E-3</c:v>
                </c:pt>
                <c:pt idx="23737">
                  <c:v>3.1315095257014001E-3</c:v>
                </c:pt>
                <c:pt idx="23738">
                  <c:v>3.1684217974543602E-3</c:v>
                </c:pt>
                <c:pt idx="23739">
                  <c:v>3.18862055428326E-3</c:v>
                </c:pt>
                <c:pt idx="23740">
                  <c:v>3.16918012686074E-3</c:v>
                </c:pt>
                <c:pt idx="23741">
                  <c:v>3.1343740411102802E-3</c:v>
                </c:pt>
                <c:pt idx="23742">
                  <c:v>3.1208749860525101E-3</c:v>
                </c:pt>
                <c:pt idx="23743">
                  <c:v>3.1359838321805E-3</c:v>
                </c:pt>
                <c:pt idx="23744">
                  <c:v>3.1548412516713099E-3</c:v>
                </c:pt>
                <c:pt idx="23745">
                  <c:v>3.1533194705843899E-3</c:v>
                </c:pt>
                <c:pt idx="23746">
                  <c:v>3.1343428418040302E-3</c:v>
                </c:pt>
                <c:pt idx="23747">
                  <c:v>3.11955530196428E-3</c:v>
                </c:pt>
                <c:pt idx="23748">
                  <c:v>3.1220400705933601E-3</c:v>
                </c:pt>
                <c:pt idx="23749">
                  <c:v>3.1337942928075799E-3</c:v>
                </c:pt>
                <c:pt idx="23750">
                  <c:v>3.1385261099785601E-3</c:v>
                </c:pt>
                <c:pt idx="23751">
                  <c:v>3.1307912431657301E-3</c:v>
                </c:pt>
                <c:pt idx="23752">
                  <c:v>3.1197639182209999E-3</c:v>
                </c:pt>
                <c:pt idx="23753">
                  <c:v>3.11658601276577E-3</c:v>
                </c:pt>
                <c:pt idx="23754">
                  <c:v>3.1219301745295499E-3</c:v>
                </c:pt>
                <c:pt idx="23755">
                  <c:v>3.1271441839635398E-3</c:v>
                </c:pt>
                <c:pt idx="23756">
                  <c:v>3.12542077153921E-3</c:v>
                </c:pt>
                <c:pt idx="23757">
                  <c:v>3.1188903376460101E-3</c:v>
                </c:pt>
                <c:pt idx="23758">
                  <c:v>3.1146011315286199E-3</c:v>
                </c:pt>
                <c:pt idx="23759">
                  <c:v>3.11586726456881E-3</c:v>
                </c:pt>
                <c:pt idx="23760">
                  <c:v>3.1193874310702099E-3</c:v>
                </c:pt>
                <c:pt idx="23761">
                  <c:v>3.1200889497995398E-3</c:v>
                </c:pt>
                <c:pt idx="23762">
                  <c:v>3.11698322184384E-3</c:v>
                </c:pt>
                <c:pt idx="23763">
                  <c:v>3.1134360469877698E-3</c:v>
                </c:pt>
                <c:pt idx="23764">
                  <c:v>3.1127121765166499E-3</c:v>
                </c:pt>
                <c:pt idx="23765">
                  <c:v>3.1144164968282002E-3</c:v>
                </c:pt>
                <c:pt idx="23766">
                  <c:v>3.1156078912317801E-3</c:v>
                </c:pt>
                <c:pt idx="23767">
                  <c:v>3.1144828535616398E-3</c:v>
                </c:pt>
                <c:pt idx="23768">
                  <c:v>3.1121470965444998E-3</c:v>
                </c:pt>
                <c:pt idx="23769">
                  <c:v>3.1108409166336099E-3</c:v>
                </c:pt>
                <c:pt idx="23770">
                  <c:v>3.1112772412598098E-3</c:v>
                </c:pt>
                <c:pt idx="23771">
                  <c:v>3.1121456995606401E-3</c:v>
                </c:pt>
                <c:pt idx="23772">
                  <c:v>3.1119368504732899E-3</c:v>
                </c:pt>
                <c:pt idx="23773">
                  <c:v>3.1106129754334701E-3</c:v>
                </c:pt>
                <c:pt idx="23774">
                  <c:v>3.1093852594494798E-3</c:v>
                </c:pt>
                <c:pt idx="23775">
                  <c:v>3.1091410201042899E-3</c:v>
                </c:pt>
                <c:pt idx="23776">
                  <c:v>3.1095391605049402E-3</c:v>
                </c:pt>
                <c:pt idx="23777">
                  <c:v>3.10960924252868E-3</c:v>
                </c:pt>
                <c:pt idx="23778">
                  <c:v>3.1089342664927201E-3</c:v>
                </c:pt>
                <c:pt idx="23779">
                  <c:v>3.10800550505519E-3</c:v>
                </c:pt>
                <c:pt idx="23780">
                  <c:v>3.10750864446163E-3</c:v>
                </c:pt>
                <c:pt idx="23781">
                  <c:v>3.10753285884857E-3</c:v>
                </c:pt>
                <c:pt idx="23782">
                  <c:v>3.10759153217077E-3</c:v>
                </c:pt>
                <c:pt idx="23783">
                  <c:v>3.10725322924554E-3</c:v>
                </c:pt>
                <c:pt idx="23784">
                  <c:v>3.1066136434674302E-3</c:v>
                </c:pt>
                <c:pt idx="23785">
                  <c:v>3.10609163716435E-3</c:v>
                </c:pt>
                <c:pt idx="23786">
                  <c:v>3.1058983877301199E-3</c:v>
                </c:pt>
                <c:pt idx="23787">
                  <c:v>3.10585182160139E-3</c:v>
                </c:pt>
                <c:pt idx="23788">
                  <c:v>3.1056497246027001E-3</c:v>
                </c:pt>
                <c:pt idx="23789">
                  <c:v>3.1052189879119401E-3</c:v>
                </c:pt>
                <c:pt idx="23790">
                  <c:v>3.1047642696648801E-3</c:v>
                </c:pt>
                <c:pt idx="23791">
                  <c:v>3.1044760253280401E-3</c:v>
                </c:pt>
                <c:pt idx="23792">
                  <c:v>3.1043319031596201E-3</c:v>
                </c:pt>
                <c:pt idx="23793">
                  <c:v>3.10416170395911E-3</c:v>
                </c:pt>
                <c:pt idx="23794">
                  <c:v>3.10385436750948E-3</c:v>
                </c:pt>
                <c:pt idx="23795">
                  <c:v>3.1034799758344902E-3</c:v>
                </c:pt>
                <c:pt idx="23796">
                  <c:v>3.1031696125865E-3</c:v>
                </c:pt>
                <c:pt idx="23797">
                  <c:v>3.1029642559587999E-3</c:v>
                </c:pt>
                <c:pt idx="23798">
                  <c:v>3.1027828808873901E-3</c:v>
                </c:pt>
                <c:pt idx="23799">
                  <c:v>3.1025379430502701E-3</c:v>
                </c:pt>
                <c:pt idx="23800">
                  <c:v>3.1022301409393601E-3</c:v>
                </c:pt>
                <c:pt idx="23801">
                  <c:v>3.10193421319127E-3</c:v>
                </c:pt>
                <c:pt idx="23802">
                  <c:v>3.1017018482088999E-3</c:v>
                </c:pt>
                <c:pt idx="23803">
                  <c:v>3.1015023123472899E-3</c:v>
                </c:pt>
                <c:pt idx="23804">
                  <c:v>3.1012818217277501E-3</c:v>
                </c:pt>
                <c:pt idx="23805">
                  <c:v>3.1010222155600799E-3</c:v>
                </c:pt>
                <c:pt idx="23806">
                  <c:v>3.1007509678602201E-3</c:v>
                </c:pt>
                <c:pt idx="23807">
                  <c:v>3.1005125492811199E-3</c:v>
                </c:pt>
                <c:pt idx="23808">
                  <c:v>3.1003023032099E-3</c:v>
                </c:pt>
                <c:pt idx="23809">
                  <c:v>3.1000920571386801E-3</c:v>
                </c:pt>
                <c:pt idx="23810">
                  <c:v>3.0998580623418101E-3</c:v>
                </c:pt>
                <c:pt idx="23811">
                  <c:v>3.0996138229966198E-3</c:v>
                </c:pt>
                <c:pt idx="23812">
                  <c:v>3.0993768014013802E-3</c:v>
                </c:pt>
                <c:pt idx="23813">
                  <c:v>3.0991639941930801E-3</c:v>
                </c:pt>
                <c:pt idx="23814">
                  <c:v>3.0989581719040901E-3</c:v>
                </c:pt>
                <c:pt idx="23815">
                  <c:v>3.0987435020506399E-3</c:v>
                </c:pt>
                <c:pt idx="23816">
                  <c:v>3.0985157936811499E-3</c:v>
                </c:pt>
                <c:pt idx="23817">
                  <c:v>3.0982908792793699E-3</c:v>
                </c:pt>
                <c:pt idx="23818">
                  <c:v>3.0980801675468701E-3</c:v>
                </c:pt>
                <c:pt idx="23819">
                  <c:v>3.0978778377175301E-3</c:v>
                </c:pt>
                <c:pt idx="23820">
                  <c:v>3.0976743437349801E-3</c:v>
                </c:pt>
                <c:pt idx="23821">
                  <c:v>3.0974606052041101E-3</c:v>
                </c:pt>
                <c:pt idx="23822">
                  <c:v>3.0972487293183799E-3</c:v>
                </c:pt>
                <c:pt idx="23823">
                  <c:v>3.0970443040132501E-3</c:v>
                </c:pt>
                <c:pt idx="23824">
                  <c:v>3.0968454666435701E-3</c:v>
                </c:pt>
                <c:pt idx="23825">
                  <c:v>3.0966482590884001E-3</c:v>
                </c:pt>
                <c:pt idx="23826">
                  <c:v>3.09644639492035E-3</c:v>
                </c:pt>
                <c:pt idx="23827">
                  <c:v>3.0962445307522999E-3</c:v>
                </c:pt>
                <c:pt idx="23828">
                  <c:v>3.0960482545197001E-3</c:v>
                </c:pt>
                <c:pt idx="23829">
                  <c:v>3.0958557035774001E-3</c:v>
                </c:pt>
                <c:pt idx="23830">
                  <c:v>3.09566408395767E-3</c:v>
                </c:pt>
                <c:pt idx="23831">
                  <c:v>3.0954743269830899E-3</c:v>
                </c:pt>
                <c:pt idx="23832">
                  <c:v>3.09528480283916E-3</c:v>
                </c:pt>
                <c:pt idx="23833">
                  <c:v>3.09509225189686E-3</c:v>
                </c:pt>
                <c:pt idx="23834">
                  <c:v>3.0949052888899998E-3</c:v>
                </c:pt>
                <c:pt idx="23835">
                  <c:v>3.0947218183428101E-3</c:v>
                </c:pt>
                <c:pt idx="23836">
                  <c:v>3.0945392791181798E-3</c:v>
                </c:pt>
                <c:pt idx="23837">
                  <c:v>3.0943588353693498E-3</c:v>
                </c:pt>
                <c:pt idx="23838">
                  <c:v>3.0941753648221501E-3</c:v>
                </c:pt>
                <c:pt idx="23839">
                  <c:v>3.09399585239589E-3</c:v>
                </c:pt>
                <c:pt idx="23840">
                  <c:v>3.0938177369535E-3</c:v>
                </c:pt>
                <c:pt idx="23841">
                  <c:v>3.0936421826481802E-3</c:v>
                </c:pt>
                <c:pt idx="23842">
                  <c:v>3.0934673268348E-3</c:v>
                </c:pt>
                <c:pt idx="23843">
                  <c:v>3.0932927038520601E-3</c:v>
                </c:pt>
                <c:pt idx="23844">
                  <c:v>3.0931206420063998E-3</c:v>
                </c:pt>
                <c:pt idx="23845">
                  <c:v>3.0929492786526702E-3</c:v>
                </c:pt>
                <c:pt idx="23846">
                  <c:v>3.09278070926666E-3</c:v>
                </c:pt>
                <c:pt idx="23847">
                  <c:v>3.0926116742193699E-3</c:v>
                </c:pt>
                <c:pt idx="23848">
                  <c:v>3.09244520030916E-3</c:v>
                </c:pt>
                <c:pt idx="23849">
                  <c:v>3.0922801233828098E-3</c:v>
                </c:pt>
                <c:pt idx="23850">
                  <c:v>3.0921148136258099E-3</c:v>
                </c:pt>
                <c:pt idx="23851">
                  <c:v>3.09195346198976E-3</c:v>
                </c:pt>
                <c:pt idx="23852">
                  <c:v>3.09178978204727E-3</c:v>
                </c:pt>
                <c:pt idx="23853">
                  <c:v>3.0916302930563701E-3</c:v>
                </c:pt>
                <c:pt idx="23854">
                  <c:v>3.0914717353880401E-3</c:v>
                </c:pt>
                <c:pt idx="23855">
                  <c:v>3.091313643381E-3</c:v>
                </c:pt>
                <c:pt idx="23856">
                  <c:v>3.0911576468497502E-3</c:v>
                </c:pt>
                <c:pt idx="23857">
                  <c:v>3.0910018831491501E-3</c:v>
                </c:pt>
                <c:pt idx="23858">
                  <c:v>3.0908465851098299E-3</c:v>
                </c:pt>
                <c:pt idx="23859">
                  <c:v>3.0906917527318001E-3</c:v>
                </c:pt>
                <c:pt idx="23860">
                  <c:v>3.0905413441360001E-3</c:v>
                </c:pt>
                <c:pt idx="23861">
                  <c:v>3.0903925653547101E-3</c:v>
                </c:pt>
                <c:pt idx="23862">
                  <c:v>3.0902423895895498E-3</c:v>
                </c:pt>
                <c:pt idx="23863">
                  <c:v>3.0900933779776101E-3</c:v>
                </c:pt>
                <c:pt idx="23864">
                  <c:v>3.08994739316404E-3</c:v>
                </c:pt>
                <c:pt idx="23865">
                  <c:v>3.0898018740117602E-3</c:v>
                </c:pt>
                <c:pt idx="23866">
                  <c:v>3.0896549578756098E-3</c:v>
                </c:pt>
                <c:pt idx="23867">
                  <c:v>3.0895119998604098E-3</c:v>
                </c:pt>
                <c:pt idx="23868">
                  <c:v>3.0893706716597102E-3</c:v>
                </c:pt>
                <c:pt idx="23869">
                  <c:v>3.0892288777977202E-3</c:v>
                </c:pt>
                <c:pt idx="23870">
                  <c:v>3.0890880152583101E-3</c:v>
                </c:pt>
                <c:pt idx="23871">
                  <c:v>3.0889476183801898E-3</c:v>
                </c:pt>
                <c:pt idx="23872">
                  <c:v>3.0888114124536501E-3</c:v>
                </c:pt>
                <c:pt idx="23873">
                  <c:v>3.0886733438819699E-3</c:v>
                </c:pt>
                <c:pt idx="23874">
                  <c:v>3.0885380692780001E-3</c:v>
                </c:pt>
                <c:pt idx="23875">
                  <c:v>3.0884027946740402E-3</c:v>
                </c:pt>
                <c:pt idx="23876">
                  <c:v>3.0882679857313598E-3</c:v>
                </c:pt>
                <c:pt idx="23877">
                  <c:v>3.0881357379257701E-3</c:v>
                </c:pt>
                <c:pt idx="23878">
                  <c:v>3.0880051199346798E-3</c:v>
                </c:pt>
                <c:pt idx="23879">
                  <c:v>3.0878749676048799E-3</c:v>
                </c:pt>
                <c:pt idx="23880">
                  <c:v>3.0877438839525002E-3</c:v>
                </c:pt>
                <c:pt idx="23881">
                  <c:v>3.08761512860656E-3</c:v>
                </c:pt>
                <c:pt idx="23882">
                  <c:v>3.0874884687364101E-3</c:v>
                </c:pt>
                <c:pt idx="23883">
                  <c:v>3.08736087754369E-3</c:v>
                </c:pt>
                <c:pt idx="23884">
                  <c:v>3.0872344505041799E-3</c:v>
                </c:pt>
                <c:pt idx="23885">
                  <c:v>3.0871098861098298E-3</c:v>
                </c:pt>
                <c:pt idx="23886">
                  <c:v>3.0869860202073999E-3</c:v>
                </c:pt>
                <c:pt idx="23887">
                  <c:v>3.0868649482726999E-3</c:v>
                </c:pt>
                <c:pt idx="23888">
                  <c:v>3.08674294501543E-3</c:v>
                </c:pt>
                <c:pt idx="23889">
                  <c:v>3.08662187308073E-3</c:v>
                </c:pt>
                <c:pt idx="23890">
                  <c:v>3.08650196529925E-3</c:v>
                </c:pt>
                <c:pt idx="23891">
                  <c:v>3.0863825231790499E-3</c:v>
                </c:pt>
                <c:pt idx="23892">
                  <c:v>3.0862635467201502E-3</c:v>
                </c:pt>
                <c:pt idx="23893">
                  <c:v>3.0861464329063901E-3</c:v>
                </c:pt>
                <c:pt idx="23894">
                  <c:v>3.0860295519232802E-3</c:v>
                </c:pt>
                <c:pt idx="23895">
                  <c:v>3.0859152320772401E-3</c:v>
                </c:pt>
                <c:pt idx="23896">
                  <c:v>3.0858002137392798E-3</c:v>
                </c:pt>
                <c:pt idx="23897">
                  <c:v>3.0856858938932401E-3</c:v>
                </c:pt>
                <c:pt idx="23898">
                  <c:v>3.0855741351842902E-3</c:v>
                </c:pt>
                <c:pt idx="23899">
                  <c:v>3.0854612123221198E-3</c:v>
                </c:pt>
                <c:pt idx="23900">
                  <c:v>3.08535131625831E-3</c:v>
                </c:pt>
                <c:pt idx="23901">
                  <c:v>3.0852416530251499E-3</c:v>
                </c:pt>
                <c:pt idx="23902">
                  <c:v>3.0851296614855502E-3</c:v>
                </c:pt>
                <c:pt idx="23903">
                  <c:v>3.0850234907120501E-3</c:v>
                </c:pt>
                <c:pt idx="23904">
                  <c:v>3.0849142931401699E-3</c:v>
                </c:pt>
                <c:pt idx="23905">
                  <c:v>3.0848088208585999E-3</c:v>
                </c:pt>
                <c:pt idx="23906">
                  <c:v>3.0847019515931602E-3</c:v>
                </c:pt>
                <c:pt idx="23907">
                  <c:v>3.0845967121422299E-3</c:v>
                </c:pt>
                <c:pt idx="23908">
                  <c:v>3.08449240401387E-3</c:v>
                </c:pt>
                <c:pt idx="23909">
                  <c:v>3.0843883287161602E-3</c:v>
                </c:pt>
                <c:pt idx="23910">
                  <c:v>3.0842856504023101E-3</c:v>
                </c:pt>
                <c:pt idx="23911">
                  <c:v>3.0841839034110299E-3</c:v>
                </c:pt>
                <c:pt idx="23912">
                  <c:v>3.08408262208104E-3</c:v>
                </c:pt>
                <c:pt idx="23913">
                  <c:v>3.0839818064123401E-3</c:v>
                </c:pt>
                <c:pt idx="23914">
                  <c:v>3.0838826205581401E-3</c:v>
                </c:pt>
                <c:pt idx="23915">
                  <c:v>3.08378459885716E-3</c:v>
                </c:pt>
                <c:pt idx="23916">
                  <c:v>3.08368657715619E-3</c:v>
                </c:pt>
                <c:pt idx="23917">
                  <c:v>3.0835901852697099E-3</c:v>
                </c:pt>
                <c:pt idx="23918">
                  <c:v>3.0834912322461601E-3</c:v>
                </c:pt>
                <c:pt idx="23919">
                  <c:v>3.0833962373435502E-3</c:v>
                </c:pt>
                <c:pt idx="23920">
                  <c:v>3.0833012424409398E-3</c:v>
                </c:pt>
                <c:pt idx="23921">
                  <c:v>3.0832060147076902E-3</c:v>
                </c:pt>
                <c:pt idx="23922">
                  <c:v>3.08311125263572E-3</c:v>
                </c:pt>
                <c:pt idx="23923">
                  <c:v>3.0830192845314702E-3</c:v>
                </c:pt>
                <c:pt idx="23924">
                  <c:v>3.0829280149191601E-3</c:v>
                </c:pt>
                <c:pt idx="23925">
                  <c:v>3.0828355811536299E-3</c:v>
                </c:pt>
                <c:pt idx="23926">
                  <c:v>3.0827433802187399E-3</c:v>
                </c:pt>
                <c:pt idx="23927">
                  <c:v>3.0826525762677201E-3</c:v>
                </c:pt>
                <c:pt idx="23928">
                  <c:v>3.0825652647763499E-3</c:v>
                </c:pt>
                <c:pt idx="23929">
                  <c:v>3.0824751593172498E-3</c:v>
                </c:pt>
                <c:pt idx="23930">
                  <c:v>3.0823864508420199E-3</c:v>
                </c:pt>
                <c:pt idx="23931">
                  <c:v>3.0823005363345098E-3</c:v>
                </c:pt>
                <c:pt idx="23932">
                  <c:v>3.0822146218270098E-3</c:v>
                </c:pt>
                <c:pt idx="23933">
                  <c:v>3.0821282416582099E-3</c:v>
                </c:pt>
                <c:pt idx="23934">
                  <c:v>3.0820420943200601E-3</c:v>
                </c:pt>
                <c:pt idx="23935">
                  <c:v>3.0819585081189901E-3</c:v>
                </c:pt>
                <c:pt idx="23936">
                  <c:v>3.0818739905953399E-3</c:v>
                </c:pt>
                <c:pt idx="23937">
                  <c:v>3.0817890074104101E-3</c:v>
                </c:pt>
                <c:pt idx="23938">
                  <c:v>3.0817063525319099E-3</c:v>
                </c:pt>
                <c:pt idx="23939">
                  <c:v>3.0816239304840599E-3</c:v>
                </c:pt>
                <c:pt idx="23940">
                  <c:v>3.0815422069281301E-3</c:v>
                </c:pt>
                <c:pt idx="23941">
                  <c:v>3.0814621131867201E-3</c:v>
                </c:pt>
                <c:pt idx="23942">
                  <c:v>3.08138248510659E-3</c:v>
                </c:pt>
                <c:pt idx="23943">
                  <c:v>3.08130122721195E-3</c:v>
                </c:pt>
                <c:pt idx="23944">
                  <c:v>3.08122276328504E-3</c:v>
                </c:pt>
                <c:pt idx="23945">
                  <c:v>3.0811436008661998E-3</c:v>
                </c:pt>
                <c:pt idx="23946">
                  <c:v>3.0810639727860698E-3</c:v>
                </c:pt>
                <c:pt idx="23947">
                  <c:v>3.0809894669801001E-3</c:v>
                </c:pt>
                <c:pt idx="23948">
                  <c:v>3.0809110030531901E-3</c:v>
                </c:pt>
                <c:pt idx="23949">
                  <c:v>3.0808355659246401E-3</c:v>
                </c:pt>
                <c:pt idx="23950">
                  <c:v>3.0807605944573901E-3</c:v>
                </c:pt>
                <c:pt idx="23951">
                  <c:v>3.0806839931756301E-3</c:v>
                </c:pt>
                <c:pt idx="23952">
                  <c:v>3.0806104186922299E-3</c:v>
                </c:pt>
                <c:pt idx="23953">
                  <c:v>3.0805361457169099E-3</c:v>
                </c:pt>
                <c:pt idx="23954">
                  <c:v>3.0804621055722202E-3</c:v>
                </c:pt>
                <c:pt idx="23955">
                  <c:v>3.08039039373398E-3</c:v>
                </c:pt>
                <c:pt idx="23956">
                  <c:v>3.0803168192505802E-3</c:v>
                </c:pt>
                <c:pt idx="23957">
                  <c:v>3.0802460387349098E-3</c:v>
                </c:pt>
                <c:pt idx="23958">
                  <c:v>3.0801750253886002E-3</c:v>
                </c:pt>
                <c:pt idx="23959">
                  <c:v>3.08010331355035E-3</c:v>
                </c:pt>
                <c:pt idx="23960">
                  <c:v>3.08003416284919E-3</c:v>
                </c:pt>
                <c:pt idx="23961">
                  <c:v>3.0799638479948E-3</c:v>
                </c:pt>
                <c:pt idx="23962">
                  <c:v>3.0798956286162099E-3</c:v>
                </c:pt>
                <c:pt idx="23963">
                  <c:v>3.0798276420682699E-3</c:v>
                </c:pt>
                <c:pt idx="23964">
                  <c:v>3.0797598883509601E-3</c:v>
                </c:pt>
                <c:pt idx="23965">
                  <c:v>3.0796907376498001E-3</c:v>
                </c:pt>
                <c:pt idx="23966">
                  <c:v>3.0796239152550702E-3</c:v>
                </c:pt>
                <c:pt idx="23967">
                  <c:v>3.0795582570135602E-3</c:v>
                </c:pt>
                <c:pt idx="23968">
                  <c:v>3.0794912017881901E-3</c:v>
                </c:pt>
                <c:pt idx="23969">
                  <c:v>3.0794269405305399E-3</c:v>
                </c:pt>
                <c:pt idx="23970">
                  <c:v>3.0793624464422499E-3</c:v>
                </c:pt>
                <c:pt idx="23971">
                  <c:v>3.07929795235395E-3</c:v>
                </c:pt>
                <c:pt idx="23972">
                  <c:v>3.0792353209108101E-3</c:v>
                </c:pt>
                <c:pt idx="23973">
                  <c:v>3.0791691970080098E-3</c:v>
                </c:pt>
                <c:pt idx="23974">
                  <c:v>3.0791067983955102E-3</c:v>
                </c:pt>
                <c:pt idx="23975">
                  <c:v>3.0790464952588099E-3</c:v>
                </c:pt>
                <c:pt idx="23976">
                  <c:v>3.0789829324930902E-3</c:v>
                </c:pt>
                <c:pt idx="23977">
                  <c:v>3.0789203010499499E-3</c:v>
                </c:pt>
                <c:pt idx="23978">
                  <c:v>3.0788602307438798E-3</c:v>
                </c:pt>
                <c:pt idx="23979">
                  <c:v>3.0788001604378202E-3</c:v>
                </c:pt>
                <c:pt idx="23980">
                  <c:v>3.0787386931478999E-3</c:v>
                </c:pt>
                <c:pt idx="23981">
                  <c:v>3.0786809511482698E-3</c:v>
                </c:pt>
                <c:pt idx="23982">
                  <c:v>3.0786222778260699E-3</c:v>
                </c:pt>
                <c:pt idx="23983">
                  <c:v>3.0785619746893601E-3</c:v>
                </c:pt>
                <c:pt idx="23984">
                  <c:v>3.07850306853652E-3</c:v>
                </c:pt>
                <c:pt idx="23985">
                  <c:v>3.0784446280449598E-3</c:v>
                </c:pt>
                <c:pt idx="23986">
                  <c:v>3.0783892143517698E-3</c:v>
                </c:pt>
                <c:pt idx="23987">
                  <c:v>3.07833077386022E-3</c:v>
                </c:pt>
                <c:pt idx="23988">
                  <c:v>3.07827419601381E-3</c:v>
                </c:pt>
                <c:pt idx="23989">
                  <c:v>3.0782187823206199E-3</c:v>
                </c:pt>
                <c:pt idx="23990">
                  <c:v>3.0781638342887198E-3</c:v>
                </c:pt>
                <c:pt idx="23991">
                  <c:v>3.0781065579503801E-3</c:v>
                </c:pt>
                <c:pt idx="23992">
                  <c:v>3.07805277407169E-3</c:v>
                </c:pt>
                <c:pt idx="23993">
                  <c:v>3.0779987573623701E-3</c:v>
                </c:pt>
                <c:pt idx="23994">
                  <c:v>3.07794217951596E-3</c:v>
                </c:pt>
                <c:pt idx="23995">
                  <c:v>3.0778883956372699E-3</c:v>
                </c:pt>
                <c:pt idx="23996">
                  <c:v>3.0778369400650302E-3</c:v>
                </c:pt>
                <c:pt idx="23997">
                  <c:v>3.07778362184763E-3</c:v>
                </c:pt>
                <c:pt idx="23998">
                  <c:v>3.07773239910603E-3</c:v>
                </c:pt>
                <c:pt idx="23999">
                  <c:v>3.0776790808886298E-3</c:v>
                </c:pt>
                <c:pt idx="24000">
                  <c:v>3.07762855663896E-3</c:v>
                </c:pt>
                <c:pt idx="24001">
                  <c:v>3.07757616974413E-3</c:v>
                </c:pt>
                <c:pt idx="24002">
                  <c:v>3.0775263439863899E-3</c:v>
                </c:pt>
                <c:pt idx="24003">
                  <c:v>3.0774741899222101E-3</c:v>
                </c:pt>
                <c:pt idx="24004">
                  <c:v>3.0774243641644699E-3</c:v>
                </c:pt>
                <c:pt idx="24005">
                  <c:v>3.0773747712373699E-3</c:v>
                </c:pt>
                <c:pt idx="24006">
                  <c:v>3.07732541114092E-3</c:v>
                </c:pt>
                <c:pt idx="24007">
                  <c:v>3.0772779136896099E-3</c:v>
                </c:pt>
                <c:pt idx="24008">
                  <c:v>3.07722855359316E-3</c:v>
                </c:pt>
                <c:pt idx="24009">
                  <c:v>3.07718012481928E-3</c:v>
                </c:pt>
                <c:pt idx="24010">
                  <c:v>3.0771314632147499E-3</c:v>
                </c:pt>
                <c:pt idx="24011">
                  <c:v>3.0770837329328099E-3</c:v>
                </c:pt>
                <c:pt idx="24012">
                  <c:v>3.0770367011427901E-3</c:v>
                </c:pt>
                <c:pt idx="24013">
                  <c:v>3.0769894365221301E-3</c:v>
                </c:pt>
                <c:pt idx="24014">
                  <c:v>3.07694380171597E-3</c:v>
                </c:pt>
                <c:pt idx="24015">
                  <c:v>3.0768960714340201E-3</c:v>
                </c:pt>
                <c:pt idx="24016">
                  <c:v>3.07685206644237E-3</c:v>
                </c:pt>
                <c:pt idx="24017">
                  <c:v>3.0768057331442798E-3</c:v>
                </c:pt>
                <c:pt idx="24018">
                  <c:v>3.07676219381392E-3</c:v>
                </c:pt>
                <c:pt idx="24019">
                  <c:v>3.0767174903303402E-3</c:v>
                </c:pt>
                <c:pt idx="24020">
                  <c:v>3.0766718555241802E-3</c:v>
                </c:pt>
                <c:pt idx="24021">
                  <c:v>3.07662785053253E-3</c:v>
                </c:pt>
                <c:pt idx="24022">
                  <c:v>3.0765838455408799E-3</c:v>
                </c:pt>
                <c:pt idx="24023">
                  <c:v>3.0765437986701701E-3</c:v>
                </c:pt>
                <c:pt idx="24024">
                  <c:v>3.07649816386402E-3</c:v>
                </c:pt>
                <c:pt idx="24025">
                  <c:v>3.07645555585623E-3</c:v>
                </c:pt>
                <c:pt idx="24026">
                  <c:v>3.0764129478484401E-3</c:v>
                </c:pt>
                <c:pt idx="24027">
                  <c:v>3.0763710383325798E-3</c:v>
                </c:pt>
                <c:pt idx="24028">
                  <c:v>3.0763291288167199E-3</c:v>
                </c:pt>
                <c:pt idx="24029">
                  <c:v>3.0762881506234399E-3</c:v>
                </c:pt>
                <c:pt idx="24030">
                  <c:v>3.0762464739382302E-3</c:v>
                </c:pt>
                <c:pt idx="24031">
                  <c:v>3.0762054957449401E-3</c:v>
                </c:pt>
                <c:pt idx="24032">
                  <c:v>3.0761652160435902E-3</c:v>
                </c:pt>
                <c:pt idx="24033">
                  <c:v>3.07612400501967E-3</c:v>
                </c:pt>
                <c:pt idx="24034">
                  <c:v>3.0760858207941099E-3</c:v>
                </c:pt>
                <c:pt idx="24035">
                  <c:v>3.0760443769395399E-3</c:v>
                </c:pt>
                <c:pt idx="24036">
                  <c:v>3.0760071240365501E-3</c:v>
                </c:pt>
                <c:pt idx="24037">
                  <c:v>3.0759668443352001E-3</c:v>
                </c:pt>
                <c:pt idx="24038">
                  <c:v>3.0759267974644899E-3</c:v>
                </c:pt>
                <c:pt idx="24039">
                  <c:v>3.0758902430534402E-3</c:v>
                </c:pt>
                <c:pt idx="24040">
                  <c:v>3.0758532229811001E-3</c:v>
                </c:pt>
                <c:pt idx="24041">
                  <c:v>3.07581503875554E-3</c:v>
                </c:pt>
                <c:pt idx="24042">
                  <c:v>3.0757766216993302E-3</c:v>
                </c:pt>
                <c:pt idx="24043">
                  <c:v>3.0757391359657101E-3</c:v>
                </c:pt>
                <c:pt idx="24044">
                  <c:v>3.0757016502320801E-3</c:v>
                </c:pt>
                <c:pt idx="24045">
                  <c:v>3.0756653286516701E-3</c:v>
                </c:pt>
                <c:pt idx="24046">
                  <c:v>3.0756287742406099E-3</c:v>
                </c:pt>
                <c:pt idx="24047">
                  <c:v>3.0755936168134199E-3</c:v>
                </c:pt>
                <c:pt idx="24048">
                  <c:v>3.0755563639104401E-3</c:v>
                </c:pt>
                <c:pt idx="24049">
                  <c:v>3.0755219049751802E-3</c:v>
                </c:pt>
                <c:pt idx="24050">
                  <c:v>3.07548651471734E-3</c:v>
                </c:pt>
                <c:pt idx="24051">
                  <c:v>3.0754518229514399E-3</c:v>
                </c:pt>
                <c:pt idx="24052">
                  <c:v>3.0754168983548901E-3</c:v>
                </c:pt>
                <c:pt idx="24053">
                  <c:v>3.0753817409277001E-3</c:v>
                </c:pt>
                <c:pt idx="24054">
                  <c:v>3.07534751482308E-3</c:v>
                </c:pt>
                <c:pt idx="24055">
                  <c:v>3.0753132887184598E-3</c:v>
                </c:pt>
                <c:pt idx="24056">
                  <c:v>3.0752792954444898E-3</c:v>
                </c:pt>
                <c:pt idx="24057">
                  <c:v>3.0752460006624499E-3</c:v>
                </c:pt>
                <c:pt idx="24058">
                  <c:v>3.0752110760659001E-3</c:v>
                </c:pt>
                <c:pt idx="24059">
                  <c:v>3.07518034242094E-3</c:v>
                </c:pt>
                <c:pt idx="24060">
                  <c:v>3.0751465819776102E-3</c:v>
                </c:pt>
                <c:pt idx="24061">
                  <c:v>3.07511352002621E-3</c:v>
                </c:pt>
                <c:pt idx="24062">
                  <c:v>3.07508232071996E-3</c:v>
                </c:pt>
                <c:pt idx="24063">
                  <c:v>3.0750504229217798E-3</c:v>
                </c:pt>
                <c:pt idx="24064">
                  <c:v>3.0750199221074598E-3</c:v>
                </c:pt>
                <c:pt idx="24065">
                  <c:v>3.0749859288334799E-3</c:v>
                </c:pt>
                <c:pt idx="24066">
                  <c:v>3.0749565921723799E-3</c:v>
                </c:pt>
                <c:pt idx="24067">
                  <c:v>3.0749246943742002E-3</c:v>
                </c:pt>
                <c:pt idx="24068">
                  <c:v>3.0748941935598798E-3</c:v>
                </c:pt>
                <c:pt idx="24069">
                  <c:v>3.0748634599149201E-3</c:v>
                </c:pt>
                <c:pt idx="24070">
                  <c:v>3.0748336575925298E-3</c:v>
                </c:pt>
                <c:pt idx="24071">
                  <c:v>3.0748036224395002E-3</c:v>
                </c:pt>
                <c:pt idx="24072">
                  <c:v>3.0747738201171199E-3</c:v>
                </c:pt>
                <c:pt idx="24073">
                  <c:v>3.0747435521334401E-3</c:v>
                </c:pt>
                <c:pt idx="24074">
                  <c:v>3.0747144483029799E-3</c:v>
                </c:pt>
                <c:pt idx="24075">
                  <c:v>3.0746853444725301E-3</c:v>
                </c:pt>
                <c:pt idx="24076">
                  <c:v>3.0746562406420699E-3</c:v>
                </c:pt>
                <c:pt idx="24077">
                  <c:v>3.0746278353035502E-3</c:v>
                </c:pt>
                <c:pt idx="24078">
                  <c:v>3.0746001284569502E-3</c:v>
                </c:pt>
                <c:pt idx="24079">
                  <c:v>3.07457055896521E-3</c:v>
                </c:pt>
                <c:pt idx="24080">
                  <c:v>3.0745409894734599E-3</c:v>
                </c:pt>
                <c:pt idx="24081">
                  <c:v>3.0745158437639501E-3</c:v>
                </c:pt>
                <c:pt idx="24082">
                  <c:v>3.0744867399334899E-3</c:v>
                </c:pt>
                <c:pt idx="24083">
                  <c:v>3.0744583345949702E-3</c:v>
                </c:pt>
                <c:pt idx="24084">
                  <c:v>3.0744317919015902E-3</c:v>
                </c:pt>
                <c:pt idx="24085">
                  <c:v>3.0744047835469198E-3</c:v>
                </c:pt>
                <c:pt idx="24086">
                  <c:v>3.0743787065148401E-3</c:v>
                </c:pt>
                <c:pt idx="24087">
                  <c:v>3.07435309514403E-3</c:v>
                </c:pt>
                <c:pt idx="24088">
                  <c:v>3.0743263196200102E-3</c:v>
                </c:pt>
                <c:pt idx="24089">
                  <c:v>3.0742993112653498E-3</c:v>
                </c:pt>
                <c:pt idx="24090">
                  <c:v>3.0742723029106899E-3</c:v>
                </c:pt>
                <c:pt idx="24091">
                  <c:v>3.0742457602173099E-3</c:v>
                </c:pt>
                <c:pt idx="24092">
                  <c:v>3.0742203816771499E-3</c:v>
                </c:pt>
                <c:pt idx="24093">
                  <c:v>3.0741957016289199E-3</c:v>
                </c:pt>
                <c:pt idx="24094">
                  <c:v>3.0741703230887699E-3</c:v>
                </c:pt>
                <c:pt idx="24095">
                  <c:v>3.0741447117179602E-3</c:v>
                </c:pt>
                <c:pt idx="24096">
                  <c:v>3.07412026450038E-3</c:v>
                </c:pt>
                <c:pt idx="24097">
                  <c:v>3.07409488596022E-3</c:v>
                </c:pt>
                <c:pt idx="24098">
                  <c:v>3.0740713700652101E-3</c:v>
                </c:pt>
                <c:pt idx="24099">
                  <c:v>3.07404645718634E-3</c:v>
                </c:pt>
                <c:pt idx="24100">
                  <c:v>3.0740229412913301E-3</c:v>
                </c:pt>
                <c:pt idx="24101">
                  <c:v>3.0739987269043901E-3</c:v>
                </c:pt>
                <c:pt idx="24102">
                  <c:v>3.0739752110093802E-3</c:v>
                </c:pt>
                <c:pt idx="24103">
                  <c:v>3.0739498324692301E-3</c:v>
                </c:pt>
                <c:pt idx="24104">
                  <c:v>3.0739288777113E-3</c:v>
                </c:pt>
                <c:pt idx="24105">
                  <c:v>3.0739041976630701E-3</c:v>
                </c:pt>
                <c:pt idx="24106">
                  <c:v>3.0738820787519199E-3</c:v>
                </c:pt>
                <c:pt idx="24107">
                  <c:v>3.0738590285181999E-3</c:v>
                </c:pt>
                <c:pt idx="24108">
                  <c:v>3.0738359782844799E-3</c:v>
                </c:pt>
                <c:pt idx="24109">
                  <c:v>3.07381362654269E-3</c:v>
                </c:pt>
                <c:pt idx="24110">
                  <c:v>3.07379104197025E-3</c:v>
                </c:pt>
                <c:pt idx="24111">
                  <c:v>3.0737682245671801E-3</c:v>
                </c:pt>
                <c:pt idx="24112">
                  <c:v>3.0737477354705299E-3</c:v>
                </c:pt>
                <c:pt idx="24113">
                  <c:v>3.0737256165593902E-3</c:v>
                </c:pt>
                <c:pt idx="24114">
                  <c:v>3.0737037304788802E-3</c:v>
                </c:pt>
                <c:pt idx="24115">
                  <c:v>3.0736806802451602E-3</c:v>
                </c:pt>
                <c:pt idx="24116">
                  <c:v>3.0736615881323801E-3</c:v>
                </c:pt>
                <c:pt idx="24117">
                  <c:v>3.0736399348825199E-3</c:v>
                </c:pt>
                <c:pt idx="24118">
                  <c:v>3.0736189801245902E-3</c:v>
                </c:pt>
                <c:pt idx="24119">
                  <c:v>3.0735975597053801E-3</c:v>
                </c:pt>
                <c:pt idx="24120">
                  <c:v>3.0735775362700198E-3</c:v>
                </c:pt>
                <c:pt idx="24121">
                  <c:v>3.0735568143427398E-3</c:v>
                </c:pt>
                <c:pt idx="24122">
                  <c:v>3.0735367909073799E-3</c:v>
                </c:pt>
                <c:pt idx="24123">
                  <c:v>3.0735153704881698E-3</c:v>
                </c:pt>
                <c:pt idx="24124">
                  <c:v>3.0734946485608799E-3</c:v>
                </c:pt>
                <c:pt idx="24125">
                  <c:v>3.0734755564480998E-3</c:v>
                </c:pt>
                <c:pt idx="24126">
                  <c:v>3.0734571628272499E-3</c:v>
                </c:pt>
                <c:pt idx="24127">
                  <c:v>3.0734366737306101E-3</c:v>
                </c:pt>
                <c:pt idx="24128">
                  <c:v>3.07341874577105E-3</c:v>
                </c:pt>
                <c:pt idx="24129">
                  <c:v>3.0733989551663399E-3</c:v>
                </c:pt>
                <c:pt idx="24130">
                  <c:v>3.0733780004084102E-3</c:v>
                </c:pt>
                <c:pt idx="24131">
                  <c:v>3.0733603052794899E-3</c:v>
                </c:pt>
                <c:pt idx="24132">
                  <c:v>3.0733419116586499E-3</c:v>
                </c:pt>
                <c:pt idx="24133">
                  <c:v>3.0733221210539302E-3</c:v>
                </c:pt>
                <c:pt idx="24134">
                  <c:v>3.07330279611051E-3</c:v>
                </c:pt>
                <c:pt idx="24135">
                  <c:v>3.07328440248966E-3</c:v>
                </c:pt>
                <c:pt idx="24136">
                  <c:v>3.0732664745301E-3</c:v>
                </c:pt>
                <c:pt idx="24137">
                  <c:v>3.07324808090925E-3</c:v>
                </c:pt>
                <c:pt idx="24138">
                  <c:v>3.0732292216271201E-3</c:v>
                </c:pt>
                <c:pt idx="24139">
                  <c:v>3.0732122249901299E-3</c:v>
                </c:pt>
                <c:pt idx="24140">
                  <c:v>3.0731959268450698E-3</c:v>
                </c:pt>
                <c:pt idx="24141">
                  <c:v>3.0731763690710098E-3</c:v>
                </c:pt>
                <c:pt idx="24142">
                  <c:v>3.07315937243402E-3</c:v>
                </c:pt>
                <c:pt idx="24143">
                  <c:v>3.0731419101357499E-3</c:v>
                </c:pt>
                <c:pt idx="24144">
                  <c:v>3.07312421500683E-3</c:v>
                </c:pt>
                <c:pt idx="24145">
                  <c:v>3.0731069855392001E-3</c:v>
                </c:pt>
                <c:pt idx="24146">
                  <c:v>3.0730899889022099E-3</c:v>
                </c:pt>
                <c:pt idx="24147">
                  <c:v>3.0730750877410199E-3</c:v>
                </c:pt>
                <c:pt idx="24148">
                  <c:v>3.07305785827339E-3</c:v>
                </c:pt>
                <c:pt idx="24149">
                  <c:v>3.0730399303138299E-3</c:v>
                </c:pt>
                <c:pt idx="24150">
                  <c:v>3.0730236321687698E-3</c:v>
                </c:pt>
                <c:pt idx="24151">
                  <c:v>3.0730098951607899E-3</c:v>
                </c:pt>
                <c:pt idx="24152">
                  <c:v>3.0729912687093002E-3</c:v>
                </c:pt>
                <c:pt idx="24153">
                  <c:v>3.0729759018868199E-3</c:v>
                </c:pt>
                <c:pt idx="24154">
                  <c:v>3.0729607678949798E-3</c:v>
                </c:pt>
                <c:pt idx="24155">
                  <c:v>3.07294423691928E-3</c:v>
                </c:pt>
                <c:pt idx="24156">
                  <c:v>3.0729288700968001E-3</c:v>
                </c:pt>
                <c:pt idx="24157">
                  <c:v>3.0729135032743198E-3</c:v>
                </c:pt>
                <c:pt idx="24158">
                  <c:v>3.0728960409760501E-3</c:v>
                </c:pt>
                <c:pt idx="24159">
                  <c:v>3.07288207113743E-3</c:v>
                </c:pt>
                <c:pt idx="24160">
                  <c:v>3.0728674028068798E-3</c:v>
                </c:pt>
                <c:pt idx="24161">
                  <c:v>3.0728513374924699E-3</c:v>
                </c:pt>
                <c:pt idx="24162">
                  <c:v>3.0728378333151301E-3</c:v>
                </c:pt>
                <c:pt idx="24163">
                  <c:v>3.0728217680007202E-3</c:v>
                </c:pt>
                <c:pt idx="24164">
                  <c:v>3.0728075653314599E-3</c:v>
                </c:pt>
                <c:pt idx="24165">
                  <c:v>3.07279266417027E-3</c:v>
                </c:pt>
                <c:pt idx="24166">
                  <c:v>3.0727772973477801E-3</c:v>
                </c:pt>
                <c:pt idx="24167">
                  <c:v>3.0727623961865902E-3</c:v>
                </c:pt>
                <c:pt idx="24168">
                  <c:v>3.0727495905011901E-3</c:v>
                </c:pt>
                <c:pt idx="24169">
                  <c:v>3.0727365519851398E-3</c:v>
                </c:pt>
                <c:pt idx="24170">
                  <c:v>3.0727204866707299E-3</c:v>
                </c:pt>
                <c:pt idx="24171">
                  <c:v>3.0727081466466201E-3</c:v>
                </c:pt>
                <c:pt idx="24172">
                  <c:v>3.0726927798241399E-3</c:v>
                </c:pt>
                <c:pt idx="24173">
                  <c:v>3.0726781114935901E-3</c:v>
                </c:pt>
                <c:pt idx="24174">
                  <c:v>3.0726660043001201E-3</c:v>
                </c:pt>
                <c:pt idx="24175">
                  <c:v>3.0726515688002101E-3</c:v>
                </c:pt>
                <c:pt idx="24176">
                  <c:v>3.0726389959454502E-3</c:v>
                </c:pt>
                <c:pt idx="24177">
                  <c:v>3.0726268887519802E-3</c:v>
                </c:pt>
                <c:pt idx="24178">
                  <c:v>3.0726119875907898E-3</c:v>
                </c:pt>
                <c:pt idx="24179">
                  <c:v>3.07259731926024E-3</c:v>
                </c:pt>
                <c:pt idx="24180">
                  <c:v>3.0725854448974098E-3</c:v>
                </c:pt>
                <c:pt idx="24181">
                  <c:v>3.0725724063813699E-3</c:v>
                </c:pt>
                <c:pt idx="24182">
                  <c:v>3.0725605320185401E-3</c:v>
                </c:pt>
                <c:pt idx="24183">
                  <c:v>3.0725467950105702E-3</c:v>
                </c:pt>
                <c:pt idx="24184">
                  <c:v>3.0725360848009599E-3</c:v>
                </c:pt>
                <c:pt idx="24185">
                  <c:v>3.07252234779298E-3</c:v>
                </c:pt>
                <c:pt idx="24186">
                  <c:v>3.0725104734301602E-3</c:v>
                </c:pt>
                <c:pt idx="24187">
                  <c:v>3.0724972020834702E-3</c:v>
                </c:pt>
                <c:pt idx="24188">
                  <c:v>3.0724843963980701E-3</c:v>
                </c:pt>
                <c:pt idx="24189">
                  <c:v>3.0724722892046001E-3</c:v>
                </c:pt>
                <c:pt idx="24190">
                  <c:v>3.07246064767242E-3</c:v>
                </c:pt>
                <c:pt idx="24191">
                  <c:v>3.0724483076482998E-3</c:v>
                </c:pt>
                <c:pt idx="24192">
                  <c:v>3.0724382959306201E-3</c:v>
                </c:pt>
                <c:pt idx="24193">
                  <c:v>3.0724257230758702E-3</c:v>
                </c:pt>
                <c:pt idx="24194">
                  <c:v>3.0724138487130399E-3</c:v>
                </c:pt>
                <c:pt idx="24195">
                  <c:v>3.0724015086889302E-3</c:v>
                </c:pt>
                <c:pt idx="24196">
                  <c:v>3.0723917298018902E-3</c:v>
                </c:pt>
                <c:pt idx="24197">
                  <c:v>3.0723789241164901E-3</c:v>
                </c:pt>
                <c:pt idx="24198">
                  <c:v>3.0723689123988199E-3</c:v>
                </c:pt>
                <c:pt idx="24199">
                  <c:v>3.0723577365279202E-3</c:v>
                </c:pt>
                <c:pt idx="24200">
                  <c:v>3.0723460949957401E-3</c:v>
                </c:pt>
                <c:pt idx="24201">
                  <c:v>3.0723351519554901E-3</c:v>
                </c:pt>
                <c:pt idx="24202">
                  <c:v>3.0723249074071598E-3</c:v>
                </c:pt>
                <c:pt idx="24203">
                  <c:v>3.0723137315362701E-3</c:v>
                </c:pt>
                <c:pt idx="24204">
                  <c:v>3.0723011586815101E-3</c:v>
                </c:pt>
                <c:pt idx="24205">
                  <c:v>3.0722909141331898E-3</c:v>
                </c:pt>
                <c:pt idx="24206">
                  <c:v>3.0722820665687301E-3</c:v>
                </c:pt>
                <c:pt idx="24207">
                  <c:v>3.0722690280526898E-3</c:v>
                </c:pt>
                <c:pt idx="24208">
                  <c:v>3.0722590163350101E-3</c:v>
                </c:pt>
                <c:pt idx="24209">
                  <c:v>3.07225086726248E-3</c:v>
                </c:pt>
                <c:pt idx="24210">
                  <c:v>3.0722392257302999E-3</c:v>
                </c:pt>
                <c:pt idx="24211">
                  <c:v>3.0722292140126198E-3</c:v>
                </c:pt>
                <c:pt idx="24212">
                  <c:v>3.0722203664481601E-3</c:v>
                </c:pt>
                <c:pt idx="24213">
                  <c:v>3.0722084920853398E-3</c:v>
                </c:pt>
                <c:pt idx="24214">
                  <c:v>3.0721980147063702E-3</c:v>
                </c:pt>
                <c:pt idx="24215">
                  <c:v>3.0721887014806301E-3</c:v>
                </c:pt>
                <c:pt idx="24216">
                  <c:v>3.0721784569323102E-3</c:v>
                </c:pt>
                <c:pt idx="24217">
                  <c:v>3.07216891087592E-3</c:v>
                </c:pt>
                <c:pt idx="24218">
                  <c:v>3.0721607618033899E-3</c:v>
                </c:pt>
                <c:pt idx="24219">
                  <c:v>3.07214935310185E-3</c:v>
                </c:pt>
                <c:pt idx="24220">
                  <c:v>3.0721402727067501E-3</c:v>
                </c:pt>
                <c:pt idx="24221">
                  <c:v>3.07213212363422E-3</c:v>
                </c:pt>
                <c:pt idx="24222">
                  <c:v>3.0721230432391201E-3</c:v>
                </c:pt>
                <c:pt idx="24223">
                  <c:v>3.07211186736822E-3</c:v>
                </c:pt>
                <c:pt idx="24224">
                  <c:v>3.0721034854650502E-3</c:v>
                </c:pt>
                <c:pt idx="24225">
                  <c:v>3.07209463790059E-3</c:v>
                </c:pt>
                <c:pt idx="24226">
                  <c:v>3.0720829963684099E-3</c:v>
                </c:pt>
                <c:pt idx="24227">
                  <c:v>3.0720757786184601E-3</c:v>
                </c:pt>
                <c:pt idx="24228">
                  <c:v>3.07206809520721E-3</c:v>
                </c:pt>
                <c:pt idx="24229">
                  <c:v>3.0720573849976102E-3</c:v>
                </c:pt>
                <c:pt idx="24230">
                  <c:v>3.0720490030944399E-3</c:v>
                </c:pt>
                <c:pt idx="24231">
                  <c:v>3.0720406211912602E-3</c:v>
                </c:pt>
                <c:pt idx="24232">
                  <c:v>3.0720310751348699E-3</c:v>
                </c:pt>
                <c:pt idx="24233">
                  <c:v>3.0720236245542799E-3</c:v>
                </c:pt>
                <c:pt idx="24234">
                  <c:v>3.0720157083123901E-3</c:v>
                </c:pt>
                <c:pt idx="24235">
                  <c:v>3.0720054637640702E-3</c:v>
                </c:pt>
                <c:pt idx="24236">
                  <c:v>3.0719975475221898E-3</c:v>
                </c:pt>
                <c:pt idx="24237">
                  <c:v>3.07198916561902E-3</c:v>
                </c:pt>
                <c:pt idx="24238">
                  <c:v>3.0719805508852001E-3</c:v>
                </c:pt>
                <c:pt idx="24239">
                  <c:v>3.0719714704901002E-3</c:v>
                </c:pt>
                <c:pt idx="24240">
                  <c:v>3.0719644855707901E-3</c:v>
                </c:pt>
                <c:pt idx="24241">
                  <c:v>3.0719561036676199E-3</c:v>
                </c:pt>
                <c:pt idx="24242">
                  <c:v>3.0719488859176601E-3</c:v>
                </c:pt>
                <c:pt idx="24243">
                  <c:v>3.07193957269192E-3</c:v>
                </c:pt>
                <c:pt idx="24244">
                  <c:v>3.0719318892806799E-3</c:v>
                </c:pt>
                <c:pt idx="24245">
                  <c:v>3.0719244387000799E-3</c:v>
                </c:pt>
                <c:pt idx="24246">
                  <c:v>3.0719160567969101E-3</c:v>
                </c:pt>
                <c:pt idx="24247">
                  <c:v>3.0719102360308201E-3</c:v>
                </c:pt>
                <c:pt idx="24248">
                  <c:v>3.0719011556357202E-3</c:v>
                </c:pt>
                <c:pt idx="24249">
                  <c:v>3.0718932393938299E-3</c:v>
                </c:pt>
                <c:pt idx="24250">
                  <c:v>3.0718878842890302E-3</c:v>
                </c:pt>
                <c:pt idx="24251">
                  <c:v>3.0718799680471399E-3</c:v>
                </c:pt>
                <c:pt idx="24252">
                  <c:v>3.0718711204826801E-3</c:v>
                </c:pt>
                <c:pt idx="24253">
                  <c:v>3.0718648340553102E-3</c:v>
                </c:pt>
                <c:pt idx="24254">
                  <c:v>3.07185761630535E-3</c:v>
                </c:pt>
                <c:pt idx="24255">
                  <c:v>3.0718497000634701E-3</c:v>
                </c:pt>
                <c:pt idx="24256">
                  <c:v>3.0718422494828701E-3</c:v>
                </c:pt>
                <c:pt idx="24257">
                  <c:v>3.0718373600393499E-3</c:v>
                </c:pt>
                <c:pt idx="24258">
                  <c:v>3.0718268826603898E-3</c:v>
                </c:pt>
                <c:pt idx="24259">
                  <c:v>3.0718210618943002E-3</c:v>
                </c:pt>
                <c:pt idx="24260">
                  <c:v>3.0718136113136998E-3</c:v>
                </c:pt>
                <c:pt idx="24261">
                  <c:v>3.0718082562089001E-3</c:v>
                </c:pt>
                <c:pt idx="24262">
                  <c:v>3.0717991758137898E-3</c:v>
                </c:pt>
                <c:pt idx="24263">
                  <c:v>3.0717954505235E-3</c:v>
                </c:pt>
                <c:pt idx="24264">
                  <c:v>3.0717879999429001E-3</c:v>
                </c:pt>
                <c:pt idx="24265">
                  <c:v>3.0717817135155201E-3</c:v>
                </c:pt>
                <c:pt idx="24266">
                  <c:v>3.07177356444299E-3</c:v>
                </c:pt>
                <c:pt idx="24267">
                  <c:v>3.0717679765075502E-3</c:v>
                </c:pt>
                <c:pt idx="24268">
                  <c:v>3.07176192291081E-3</c:v>
                </c:pt>
                <c:pt idx="24269">
                  <c:v>3.0717537738382799E-3</c:v>
                </c:pt>
                <c:pt idx="24270">
                  <c:v>3.07174702174962E-3</c:v>
                </c:pt>
                <c:pt idx="24271">
                  <c:v>3.0717402696609501E-3</c:v>
                </c:pt>
                <c:pt idx="24272">
                  <c:v>3.07173491455615E-3</c:v>
                </c:pt>
                <c:pt idx="24273">
                  <c:v>3.0717295594513399E-3</c:v>
                </c:pt>
                <c:pt idx="24274">
                  <c:v>3.0717235058546101E-3</c:v>
                </c:pt>
                <c:pt idx="24275">
                  <c:v>3.0717179179191598E-3</c:v>
                </c:pt>
                <c:pt idx="24276">
                  <c:v>3.07171070016921E-3</c:v>
                </c:pt>
                <c:pt idx="24277">
                  <c:v>3.0717058107256898E-3</c:v>
                </c:pt>
                <c:pt idx="24278">
                  <c:v>3.0716983601450898E-3</c:v>
                </c:pt>
                <c:pt idx="24279">
                  <c:v>3.07169160805643E-3</c:v>
                </c:pt>
                <c:pt idx="24280">
                  <c:v>3.0716869514435499E-3</c:v>
                </c:pt>
                <c:pt idx="24281">
                  <c:v>3.07168182916939E-3</c:v>
                </c:pt>
                <c:pt idx="24282">
                  <c:v>3.0716743785888E-3</c:v>
                </c:pt>
                <c:pt idx="24283">
                  <c:v>3.0716690234839899E-3</c:v>
                </c:pt>
                <c:pt idx="24284">
                  <c:v>3.0716643668711198E-3</c:v>
                </c:pt>
                <c:pt idx="24285">
                  <c:v>3.07165714912117E-3</c:v>
                </c:pt>
                <c:pt idx="24286">
                  <c:v>3.0716531910002201E-3</c:v>
                </c:pt>
                <c:pt idx="24287">
                  <c:v>3.0716485343873501E-3</c:v>
                </c:pt>
                <c:pt idx="24288">
                  <c:v>3.0716406181454702E-3</c:v>
                </c:pt>
                <c:pt idx="24289">
                  <c:v>3.0716359615325902E-3</c:v>
                </c:pt>
                <c:pt idx="24290">
                  <c:v>3.0716299079358599E-3</c:v>
                </c:pt>
                <c:pt idx="24291">
                  <c:v>3.0716252513229899E-3</c:v>
                </c:pt>
                <c:pt idx="24292">
                  <c:v>3.0716187320649598E-3</c:v>
                </c:pt>
                <c:pt idx="24293">
                  <c:v>3.0716147739440198E-3</c:v>
                </c:pt>
                <c:pt idx="24294">
                  <c:v>3.0716094188392201E-3</c:v>
                </c:pt>
                <c:pt idx="24295">
                  <c:v>3.0716038309037698E-3</c:v>
                </c:pt>
                <c:pt idx="24296">
                  <c:v>3.0715984757989701E-3</c:v>
                </c:pt>
                <c:pt idx="24297">
                  <c:v>3.0715933535248002E-3</c:v>
                </c:pt>
                <c:pt idx="24298">
                  <c:v>3.0715870670974198E-3</c:v>
                </c:pt>
                <c:pt idx="24299">
                  <c:v>3.07158497162163E-3</c:v>
                </c:pt>
                <c:pt idx="24300">
                  <c:v>3.0715777538716802E-3</c:v>
                </c:pt>
                <c:pt idx="24301">
                  <c:v>3.0715742614120202E-3</c:v>
                </c:pt>
                <c:pt idx="24302">
                  <c:v>3.0715679749846502E-3</c:v>
                </c:pt>
                <c:pt idx="24303">
                  <c:v>3.07156075723469E-3</c:v>
                </c:pt>
                <c:pt idx="24304">
                  <c:v>3.0715581960976102E-3</c:v>
                </c:pt>
                <c:pt idx="24305">
                  <c:v>3.0715537723153799E-3</c:v>
                </c:pt>
                <c:pt idx="24306">
                  <c:v>3.0715493485331501E-3</c:v>
                </c:pt>
                <c:pt idx="24307">
                  <c:v>3.0715425964444902E-3</c:v>
                </c:pt>
                <c:pt idx="24308">
                  <c:v>3.0715402681380502E-3</c:v>
                </c:pt>
                <c:pt idx="24309">
                  <c:v>3.0715346802025999E-3</c:v>
                </c:pt>
                <c:pt idx="24310">
                  <c:v>3.0715295579284399E-3</c:v>
                </c:pt>
                <c:pt idx="24311">
                  <c:v>3.0715251341462101E-3</c:v>
                </c:pt>
                <c:pt idx="24312">
                  <c:v>3.0715211760252701E-3</c:v>
                </c:pt>
                <c:pt idx="24313">
                  <c:v>3.0715167522430398E-3</c:v>
                </c:pt>
                <c:pt idx="24314">
                  <c:v>3.07151349261403E-3</c:v>
                </c:pt>
                <c:pt idx="24315">
                  <c:v>3.0715065076947199E-3</c:v>
                </c:pt>
                <c:pt idx="24316">
                  <c:v>3.071503713727E-3</c:v>
                </c:pt>
                <c:pt idx="24317">
                  <c:v>3.0715004540979901E-3</c:v>
                </c:pt>
                <c:pt idx="24318">
                  <c:v>3.0714934691786801E-3</c:v>
                </c:pt>
                <c:pt idx="24319">
                  <c:v>3.0714909080415999E-3</c:v>
                </c:pt>
                <c:pt idx="24320">
                  <c:v>3.07148764841259E-3</c:v>
                </c:pt>
                <c:pt idx="24321">
                  <c:v>3.0714813619852101E-3</c:v>
                </c:pt>
                <c:pt idx="24322">
                  <c:v>3.0714774038642602E-3</c:v>
                </c:pt>
                <c:pt idx="24323">
                  <c:v>3.0714718159288198E-3</c:v>
                </c:pt>
                <c:pt idx="24324">
                  <c:v>3.0714701861143099E-3</c:v>
                </c:pt>
                <c:pt idx="24325">
                  <c:v>3.0714632011949999E-3</c:v>
                </c:pt>
                <c:pt idx="24326">
                  <c:v>3.0714613385498502E-3</c:v>
                </c:pt>
                <c:pt idx="24327">
                  <c:v>3.0714548192918301E-3</c:v>
                </c:pt>
                <c:pt idx="24328">
                  <c:v>3.0714531894773201E-3</c:v>
                </c:pt>
                <c:pt idx="24329">
                  <c:v>3.0714499298483099E-3</c:v>
                </c:pt>
                <c:pt idx="24330">
                  <c:v>3.0714452732354398E-3</c:v>
                </c:pt>
                <c:pt idx="24331">
                  <c:v>3.0714394524693502E-3</c:v>
                </c:pt>
                <c:pt idx="24332">
                  <c:v>3.0714359600096902E-3</c:v>
                </c:pt>
                <c:pt idx="24333">
                  <c:v>3.07143456302583E-3</c:v>
                </c:pt>
                <c:pt idx="24334">
                  <c:v>3.0714282765984501E-3</c:v>
                </c:pt>
                <c:pt idx="24335">
                  <c:v>3.0714254826307301E-3</c:v>
                </c:pt>
                <c:pt idx="24336">
                  <c:v>3.0714217573404299E-3</c:v>
                </c:pt>
                <c:pt idx="24337">
                  <c:v>3.0714171007275599E-3</c:v>
                </c:pt>
                <c:pt idx="24338">
                  <c:v>3.0714164022356302E-3</c:v>
                </c:pt>
                <c:pt idx="24339">
                  <c:v>3.07141034863889E-3</c:v>
                </c:pt>
                <c:pt idx="24340">
                  <c:v>3.0714063905179501E-3</c:v>
                </c:pt>
                <c:pt idx="24341">
                  <c:v>3.0714026652276499E-3</c:v>
                </c:pt>
                <c:pt idx="24342">
                  <c:v>3.0713989399373501E-3</c:v>
                </c:pt>
                <c:pt idx="24343">
                  <c:v>3.0713966116309201E-3</c:v>
                </c:pt>
                <c:pt idx="24344">
                  <c:v>3.0713928863406199E-3</c:v>
                </c:pt>
                <c:pt idx="24345">
                  <c:v>3.0713903252035401E-3</c:v>
                </c:pt>
                <c:pt idx="24346">
                  <c:v>3.0713868327438801E-3</c:v>
                </c:pt>
                <c:pt idx="24347">
                  <c:v>3.07138380594552E-3</c:v>
                </c:pt>
                <c:pt idx="24348">
                  <c:v>3.07137984782457E-3</c:v>
                </c:pt>
                <c:pt idx="24349">
                  <c:v>3.0713751912117E-3</c:v>
                </c:pt>
                <c:pt idx="24350">
                  <c:v>3.0713712330907601E-3</c:v>
                </c:pt>
                <c:pt idx="24351">
                  <c:v>3.0713691376149598E-3</c:v>
                </c:pt>
                <c:pt idx="24352">
                  <c:v>3.0713658779859499E-3</c:v>
                </c:pt>
                <c:pt idx="24353">
                  <c:v>3.0713635496795199E-3</c:v>
                </c:pt>
                <c:pt idx="24354">
                  <c:v>3.0713600572198599E-3</c:v>
                </c:pt>
                <c:pt idx="24355">
                  <c:v>3.07135563343763E-3</c:v>
                </c:pt>
                <c:pt idx="24356">
                  <c:v>3.0713528394699101E-3</c:v>
                </c:pt>
                <c:pt idx="24357">
                  <c:v>3.07134864851832E-3</c:v>
                </c:pt>
                <c:pt idx="24358">
                  <c:v>3.0713465530425301E-3</c:v>
                </c:pt>
                <c:pt idx="24359">
                  <c:v>3.0713425949215902E-3</c:v>
                </c:pt>
                <c:pt idx="24360">
                  <c:v>3.0713398009538598E-3</c:v>
                </c:pt>
                <c:pt idx="24361">
                  <c:v>3.0713358428329199E-3</c:v>
                </c:pt>
                <c:pt idx="24362">
                  <c:v>3.0713337473571301E-3</c:v>
                </c:pt>
                <c:pt idx="24363">
                  <c:v>3.0713307205587599E-3</c:v>
                </c:pt>
                <c:pt idx="24364">
                  <c:v>3.0713283922523299E-3</c:v>
                </c:pt>
                <c:pt idx="24365">
                  <c:v>3.07132443413138E-3</c:v>
                </c:pt>
                <c:pt idx="24366">
                  <c:v>3.0713223386555901E-3</c:v>
                </c:pt>
                <c:pt idx="24367">
                  <c:v>3.0713195446878702E-3</c:v>
                </c:pt>
                <c:pt idx="24368">
                  <c:v>3.0713165178895001E-3</c:v>
                </c:pt>
                <c:pt idx="24369">
                  <c:v>3.0713127925991999E-3</c:v>
                </c:pt>
                <c:pt idx="24370">
                  <c:v>3.0713104642927599E-3</c:v>
                </c:pt>
                <c:pt idx="24371">
                  <c:v>3.0713081359863299E-3</c:v>
                </c:pt>
                <c:pt idx="24372">
                  <c:v>3.0713046435266698E-3</c:v>
                </c:pt>
                <c:pt idx="24373">
                  <c:v>3.0713016167283102E-3</c:v>
                </c:pt>
                <c:pt idx="24374">
                  <c:v>3.0712995212525099E-3</c:v>
                </c:pt>
                <c:pt idx="24375">
                  <c:v>3.07129672728479E-3</c:v>
                </c:pt>
                <c:pt idx="24376">
                  <c:v>3.0712946318090001E-3</c:v>
                </c:pt>
                <c:pt idx="24377">
                  <c:v>3.0712918378412702E-3</c:v>
                </c:pt>
                <c:pt idx="24378">
                  <c:v>3.0712897423654799E-3</c:v>
                </c:pt>
                <c:pt idx="24379">
                  <c:v>3.0712843872606802E-3</c:v>
                </c:pt>
                <c:pt idx="24380">
                  <c:v>3.07128299027681E-3</c:v>
                </c:pt>
                <c:pt idx="24381">
                  <c:v>3.0712804291397298E-3</c:v>
                </c:pt>
                <c:pt idx="24382">
                  <c:v>3.0712769366800798E-3</c:v>
                </c:pt>
                <c:pt idx="24383">
                  <c:v>3.0712755396962201E-3</c:v>
                </c:pt>
                <c:pt idx="24384">
                  <c:v>3.0712727457284901E-3</c:v>
                </c:pt>
                <c:pt idx="24385">
                  <c:v>3.07127088308334E-3</c:v>
                </c:pt>
                <c:pt idx="24386">
                  <c:v>3.0712680891156201E-3</c:v>
                </c:pt>
                <c:pt idx="24387">
                  <c:v>3.0712645966559701E-3</c:v>
                </c:pt>
                <c:pt idx="24388">
                  <c:v>3.0712625011801698E-3</c:v>
                </c:pt>
                <c:pt idx="24389">
                  <c:v>3.0712606385350201E-3</c:v>
                </c:pt>
                <c:pt idx="24390">
                  <c:v>3.0712580773979399E-3</c:v>
                </c:pt>
                <c:pt idx="24391">
                  <c:v>3.0712562147527898E-3</c:v>
                </c:pt>
                <c:pt idx="24392">
                  <c:v>3.0712548177689301E-3</c:v>
                </c:pt>
                <c:pt idx="24393">
                  <c:v>3.0712508596479901E-3</c:v>
                </c:pt>
                <c:pt idx="24394">
                  <c:v>3.0712482985109099E-3</c:v>
                </c:pt>
                <c:pt idx="24395">
                  <c:v>3.0712464358657598E-3</c:v>
                </c:pt>
                <c:pt idx="24396">
                  <c:v>3.07124550454319E-3</c:v>
                </c:pt>
                <c:pt idx="24397">
                  <c:v>3.07124084793031E-3</c:v>
                </c:pt>
                <c:pt idx="24398">
                  <c:v>3.0712387524545201E-3</c:v>
                </c:pt>
                <c:pt idx="24399">
                  <c:v>3.0712371226400098E-3</c:v>
                </c:pt>
                <c:pt idx="24400">
                  <c:v>3.0712375883013001E-3</c:v>
                </c:pt>
                <c:pt idx="24401">
                  <c:v>3.0712343286722898E-3</c:v>
                </c:pt>
                <c:pt idx="24402">
                  <c:v>3.0712313018739202E-3</c:v>
                </c:pt>
                <c:pt idx="24403">
                  <c:v>3.0712303705513499E-3</c:v>
                </c:pt>
                <c:pt idx="24404">
                  <c:v>3.07122641243041E-3</c:v>
                </c:pt>
                <c:pt idx="24405">
                  <c:v>3.0712252482771899E-3</c:v>
                </c:pt>
                <c:pt idx="24406">
                  <c:v>3.0712233856320399E-3</c:v>
                </c:pt>
                <c:pt idx="24407">
                  <c:v>3.0712198931723798E-3</c:v>
                </c:pt>
                <c:pt idx="24408">
                  <c:v>3.0712196603417401E-3</c:v>
                </c:pt>
                <c:pt idx="24409">
                  <c:v>3.0712152365595098E-3</c:v>
                </c:pt>
                <c:pt idx="24410">
                  <c:v>3.07121546939015E-3</c:v>
                </c:pt>
                <c:pt idx="24411">
                  <c:v>3.07121267542243E-3</c:v>
                </c:pt>
                <c:pt idx="24412">
                  <c:v>3.07121034711599E-3</c:v>
                </c:pt>
                <c:pt idx="24413">
                  <c:v>3.0712089501321298E-3</c:v>
                </c:pt>
                <c:pt idx="24414">
                  <c:v>3.07120569050312E-3</c:v>
                </c:pt>
                <c:pt idx="24415">
                  <c:v>3.0712049920111899E-3</c:v>
                </c:pt>
                <c:pt idx="24416">
                  <c:v>3.0712026637047499E-3</c:v>
                </c:pt>
                <c:pt idx="24417">
                  <c:v>3.07119940407574E-3</c:v>
                </c:pt>
                <c:pt idx="24418">
                  <c:v>3.07119940407574E-3</c:v>
                </c:pt>
                <c:pt idx="24419">
                  <c:v>3.0711966101080201E-3</c:v>
                </c:pt>
                <c:pt idx="24420">
                  <c:v>3.0711945146322198E-3</c:v>
                </c:pt>
                <c:pt idx="24421">
                  <c:v>3.0711928848177199E-3</c:v>
                </c:pt>
                <c:pt idx="24422">
                  <c:v>3.0711903236806401E-3</c:v>
                </c:pt>
                <c:pt idx="24423">
                  <c:v>3.07118962518871E-3</c:v>
                </c:pt>
                <c:pt idx="24424">
                  <c:v>3.0711891595274201E-3</c:v>
                </c:pt>
                <c:pt idx="24425">
                  <c:v>3.0711865983903399E-3</c:v>
                </c:pt>
                <c:pt idx="24426">
                  <c:v>3.0711842700838999E-3</c:v>
                </c:pt>
                <c:pt idx="24427">
                  <c:v>3.07118147611618E-3</c:v>
                </c:pt>
                <c:pt idx="24428">
                  <c:v>3.0711812432855398E-3</c:v>
                </c:pt>
                <c:pt idx="24429">
                  <c:v>3.07117868214846E-3</c:v>
                </c:pt>
                <c:pt idx="24430">
                  <c:v>3.0711772851645899E-3</c:v>
                </c:pt>
                <c:pt idx="24431">
                  <c:v>3.0711749568581598E-3</c:v>
                </c:pt>
                <c:pt idx="24432">
                  <c:v>3.0711733270436499E-3</c:v>
                </c:pt>
                <c:pt idx="24433">
                  <c:v>3.07117169722915E-3</c:v>
                </c:pt>
                <c:pt idx="24434">
                  <c:v>3.07116936892271E-3</c:v>
                </c:pt>
                <c:pt idx="24435">
                  <c:v>3.0711696017533502E-3</c:v>
                </c:pt>
                <c:pt idx="24436">
                  <c:v>3.07116657495499E-3</c:v>
                </c:pt>
                <c:pt idx="24437">
                  <c:v>3.0711651779711199E-3</c:v>
                </c:pt>
                <c:pt idx="24438">
                  <c:v>3.07116424664855E-3</c:v>
                </c:pt>
                <c:pt idx="24439">
                  <c:v>3.07116308249533E-3</c:v>
                </c:pt>
                <c:pt idx="24440">
                  <c:v>3.0711609870195402E-3</c:v>
                </c:pt>
                <c:pt idx="24441">
                  <c:v>3.0711588915437499E-3</c:v>
                </c:pt>
                <c:pt idx="24442">
                  <c:v>3.0711570288985998E-3</c:v>
                </c:pt>
                <c:pt idx="24443">
                  <c:v>3.0711570288985998E-3</c:v>
                </c:pt>
                <c:pt idx="24444">
                  <c:v>3.0711563304066701E-3</c:v>
                </c:pt>
                <c:pt idx="24445">
                  <c:v>3.0711535364389398E-3</c:v>
                </c:pt>
                <c:pt idx="24446">
                  <c:v>3.0711516737937901E-3</c:v>
                </c:pt>
                <c:pt idx="24447">
                  <c:v>3.0711495783179998E-3</c:v>
                </c:pt>
                <c:pt idx="24448">
                  <c:v>3.0711493454873601E-3</c:v>
                </c:pt>
                <c:pt idx="24449">
                  <c:v>3.07114748284221E-3</c:v>
                </c:pt>
                <c:pt idx="24450">
                  <c:v>3.07114748284221E-3</c:v>
                </c:pt>
                <c:pt idx="24451">
                  <c:v>3.0711444560438399E-3</c:v>
                </c:pt>
                <c:pt idx="24452">
                  <c:v>3.0711449217051298E-3</c:v>
                </c:pt>
                <c:pt idx="24453">
                  <c:v>3.0711407307535401E-3</c:v>
                </c:pt>
                <c:pt idx="24454">
                  <c:v>3.0711407307535401E-3</c:v>
                </c:pt>
                <c:pt idx="24455">
                  <c:v>3.0711379367858202E-3</c:v>
                </c:pt>
                <c:pt idx="24456">
                  <c:v>3.0711381696164599E-3</c:v>
                </c:pt>
                <c:pt idx="24457">
                  <c:v>3.0711346771568099E-3</c:v>
                </c:pt>
                <c:pt idx="24458">
                  <c:v>3.0711360741406701E-3</c:v>
                </c:pt>
                <c:pt idx="24459">
                  <c:v>3.0711349099874501E-3</c:v>
                </c:pt>
                <c:pt idx="24460">
                  <c:v>3.0711321160197301E-3</c:v>
                </c:pt>
                <c:pt idx="24461">
                  <c:v>3.0711311846971499E-3</c:v>
                </c:pt>
                <c:pt idx="24462">
                  <c:v>3.0711295548826499E-3</c:v>
                </c:pt>
                <c:pt idx="24463">
                  <c:v>3.0711283907294299E-3</c:v>
                </c:pt>
                <c:pt idx="24464">
                  <c:v>3.0711281578987802E-3</c:v>
                </c:pt>
                <c:pt idx="24465">
                  <c:v>3.0711262952536301E-3</c:v>
                </c:pt>
                <c:pt idx="24466">
                  <c:v>3.0711241997778398E-3</c:v>
                </c:pt>
                <c:pt idx="24467">
                  <c:v>3.0711228027939801E-3</c:v>
                </c:pt>
                <c:pt idx="24468">
                  <c:v>3.0711225699633399E-3</c:v>
                </c:pt>
                <c:pt idx="24469">
                  <c:v>3.0711200088262601E-3</c:v>
                </c:pt>
                <c:pt idx="24470">
                  <c:v>3.0711183790117498E-3</c:v>
                </c:pt>
                <c:pt idx="24471">
                  <c:v>3.07111861184239E-3</c:v>
                </c:pt>
                <c:pt idx="24472">
                  <c:v>3.0711176805198201E-3</c:v>
                </c:pt>
                <c:pt idx="24473">
                  <c:v>3.07111581787467E-3</c:v>
                </c:pt>
                <c:pt idx="24474">
                  <c:v>3.0711144208908098E-3</c:v>
                </c:pt>
                <c:pt idx="24475">
                  <c:v>3.0711120925843698E-3</c:v>
                </c:pt>
                <c:pt idx="24476">
                  <c:v>3.07111232541502E-3</c:v>
                </c:pt>
                <c:pt idx="24477">
                  <c:v>3.0711104627698699E-3</c:v>
                </c:pt>
                <c:pt idx="24478">
                  <c:v>3.0711097642779298E-3</c:v>
                </c:pt>
                <c:pt idx="24479">
                  <c:v>3.07110883295536E-3</c:v>
                </c:pt>
                <c:pt idx="24480">
                  <c:v>3.0711090657860002E-3</c:v>
                </c:pt>
                <c:pt idx="24481">
                  <c:v>3.0711067374795701E-3</c:v>
                </c:pt>
                <c:pt idx="24482">
                  <c:v>3.0711055733263501E-3</c:v>
                </c:pt>
                <c:pt idx="24483">
                  <c:v>3.0711058061569899E-3</c:v>
                </c:pt>
                <c:pt idx="24484">
                  <c:v>3.0711030121892699E-3</c:v>
                </c:pt>
                <c:pt idx="24485">
                  <c:v>3.07110254652798E-3</c:v>
                </c:pt>
                <c:pt idx="24486">
                  <c:v>3.0711027793586302E-3</c:v>
                </c:pt>
                <c:pt idx="24487">
                  <c:v>3.0711006838828299E-3</c:v>
                </c:pt>
                <c:pt idx="24488">
                  <c:v>3.0710981227457502E-3</c:v>
                </c:pt>
                <c:pt idx="24489">
                  <c:v>3.0710992868989702E-3</c:v>
                </c:pt>
                <c:pt idx="24490">
                  <c:v>3.0710974242538201E-3</c:v>
                </c:pt>
                <c:pt idx="24491">
                  <c:v>3.0710962601006001E-3</c:v>
                </c:pt>
                <c:pt idx="24492">
                  <c:v>3.07109393179417E-3</c:v>
                </c:pt>
                <c:pt idx="24493">
                  <c:v>3.0710930004715902E-3</c:v>
                </c:pt>
                <c:pt idx="24494">
                  <c:v>3.07109276764095E-3</c:v>
                </c:pt>
                <c:pt idx="24495">
                  <c:v>3.07109276764095E-3</c:v>
                </c:pt>
                <c:pt idx="24496">
                  <c:v>3.0710913706570898E-3</c:v>
                </c:pt>
                <c:pt idx="24497">
                  <c:v>3.0710913706570898E-3</c:v>
                </c:pt>
                <c:pt idx="24498">
                  <c:v>3.0710911378264401E-3</c:v>
                </c:pt>
                <c:pt idx="24499">
                  <c:v>3.0710878781974298E-3</c:v>
                </c:pt>
                <c:pt idx="24500">
                  <c:v>3.07108694687486E-3</c:v>
                </c:pt>
                <c:pt idx="24501">
                  <c:v>3.0710864812135701E-3</c:v>
                </c:pt>
                <c:pt idx="24502">
                  <c:v>3.0710855498909898E-3</c:v>
                </c:pt>
                <c:pt idx="24503">
                  <c:v>3.0710848513990602E-3</c:v>
                </c:pt>
                <c:pt idx="24504">
                  <c:v>3.0710834544152E-3</c:v>
                </c:pt>
                <c:pt idx="24505">
                  <c:v>3.0710832215845598E-3</c:v>
                </c:pt>
                <c:pt idx="24506">
                  <c:v>3.0710827559232699E-3</c:v>
                </c:pt>
                <c:pt idx="24507">
                  <c:v>3.0710804276168299E-3</c:v>
                </c:pt>
                <c:pt idx="24508">
                  <c:v>3.07108066044748E-3</c:v>
                </c:pt>
                <c:pt idx="24509">
                  <c:v>3.0710804276168299E-3</c:v>
                </c:pt>
                <c:pt idx="24510">
                  <c:v>3.07107949629426E-3</c:v>
                </c:pt>
                <c:pt idx="24511">
                  <c:v>3.0710785649716902E-3</c:v>
                </c:pt>
                <c:pt idx="24512">
                  <c:v>3.07107600383461E-3</c:v>
                </c:pt>
                <c:pt idx="24513">
                  <c:v>3.0710757710039598E-3</c:v>
                </c:pt>
                <c:pt idx="24514">
                  <c:v>3.07107483968139E-3</c:v>
                </c:pt>
                <c:pt idx="24515">
                  <c:v>3.0710753053426699E-3</c:v>
                </c:pt>
                <c:pt idx="24516">
                  <c:v>3.07107367552817E-3</c:v>
                </c:pt>
                <c:pt idx="24517">
                  <c:v>3.07107367552817E-3</c:v>
                </c:pt>
                <c:pt idx="24518">
                  <c:v>3.0710718128830199E-3</c:v>
                </c:pt>
                <c:pt idx="24519">
                  <c:v>3.0710720457136601E-3</c:v>
                </c:pt>
                <c:pt idx="24520">
                  <c:v>3.0710706487297999E-3</c:v>
                </c:pt>
                <c:pt idx="24521">
                  <c:v>3.0710694845765799E-3</c:v>
                </c:pt>
                <c:pt idx="24522">
                  <c:v>3.0710687860846502E-3</c:v>
                </c:pt>
                <c:pt idx="24523">
                  <c:v>3.0710690189152999E-3</c:v>
                </c:pt>
                <c:pt idx="24524">
                  <c:v>3.0710669234395001E-3</c:v>
                </c:pt>
                <c:pt idx="24525">
                  <c:v>3.07106622494757E-3</c:v>
                </c:pt>
                <c:pt idx="24526">
                  <c:v>3.0710655264556399E-3</c:v>
                </c:pt>
                <c:pt idx="24527">
                  <c:v>3.0710655264556399E-3</c:v>
                </c:pt>
                <c:pt idx="24528">
                  <c:v>3.0710643623024199E-3</c:v>
                </c:pt>
                <c:pt idx="24529">
                  <c:v>3.0710634309798501E-3</c:v>
                </c:pt>
                <c:pt idx="24530">
                  <c:v>3.0710634309798501E-3</c:v>
                </c:pt>
                <c:pt idx="24531">
                  <c:v>3.0710634309798501E-3</c:v>
                </c:pt>
                <c:pt idx="24532">
                  <c:v>3.0710611026734101E-3</c:v>
                </c:pt>
                <c:pt idx="24533">
                  <c:v>3.07106040418148E-3</c:v>
                </c:pt>
                <c:pt idx="24534">
                  <c:v>3.07106040418148E-3</c:v>
                </c:pt>
                <c:pt idx="24535">
                  <c:v>3.0710594728589101E-3</c:v>
                </c:pt>
                <c:pt idx="24536">
                  <c:v>3.07105924002826E-3</c:v>
                </c:pt>
                <c:pt idx="24537">
                  <c:v>3.07105807587504E-3</c:v>
                </c:pt>
                <c:pt idx="24538">
                  <c:v>3.07105877436698E-3</c:v>
                </c:pt>
                <c:pt idx="24539">
                  <c:v>3.07105877436698E-3</c:v>
                </c:pt>
                <c:pt idx="24540">
                  <c:v>3.0710566788911802E-3</c:v>
                </c:pt>
                <c:pt idx="24541">
                  <c:v>3.0710559803992501E-3</c:v>
                </c:pt>
                <c:pt idx="24542">
                  <c:v>3.0710545834153899E-3</c:v>
                </c:pt>
                <c:pt idx="24543">
                  <c:v>3.0710534192621699E-3</c:v>
                </c:pt>
                <c:pt idx="24544">
                  <c:v>3.07105295360088E-3</c:v>
                </c:pt>
                <c:pt idx="24545">
                  <c:v>3.0710515566170198E-3</c:v>
                </c:pt>
                <c:pt idx="24546">
                  <c:v>3.0710527207702398E-3</c:v>
                </c:pt>
                <c:pt idx="24547">
                  <c:v>3.07105178944767E-3</c:v>
                </c:pt>
                <c:pt idx="24548">
                  <c:v>3.0710503924637998E-3</c:v>
                </c:pt>
                <c:pt idx="24549">
                  <c:v>3.07105062529445E-3</c:v>
                </c:pt>
                <c:pt idx="24550">
                  <c:v>3.0710496939718702E-3</c:v>
                </c:pt>
                <c:pt idx="24551">
                  <c:v>3.07104946114123E-3</c:v>
                </c:pt>
                <c:pt idx="24552">
                  <c:v>3.0710496939718702E-3</c:v>
                </c:pt>
                <c:pt idx="24553">
                  <c:v>3.0710475984960799E-3</c:v>
                </c:pt>
                <c:pt idx="24554">
                  <c:v>3.07104829698801E-3</c:v>
                </c:pt>
                <c:pt idx="24555">
                  <c:v>3.0710464343428599E-3</c:v>
                </c:pt>
                <c:pt idx="24556">
                  <c:v>3.0710452701896399E-3</c:v>
                </c:pt>
                <c:pt idx="24557">
                  <c:v>3.07104550302029E-3</c:v>
                </c:pt>
                <c:pt idx="24558">
                  <c:v>3.0710450373590001E-3</c:v>
                </c:pt>
                <c:pt idx="24559">
                  <c:v>3.0710445716977102E-3</c:v>
                </c:pt>
                <c:pt idx="24560">
                  <c:v>3.0710441060364199E-3</c:v>
                </c:pt>
                <c:pt idx="24561">
                  <c:v>3.07104317471385E-3</c:v>
                </c:pt>
                <c:pt idx="24562">
                  <c:v>3.0710427090525601E-3</c:v>
                </c:pt>
                <c:pt idx="24563">
                  <c:v>3.0710438732057801E-3</c:v>
                </c:pt>
                <c:pt idx="24564">
                  <c:v>3.0710417777299898E-3</c:v>
                </c:pt>
                <c:pt idx="24565">
                  <c:v>3.07104317471385E-3</c:v>
                </c:pt>
                <c:pt idx="24566">
                  <c:v>3.0710401479154799E-3</c:v>
                </c:pt>
                <c:pt idx="24567">
                  <c:v>3.0710410792380602E-3</c:v>
                </c:pt>
                <c:pt idx="24568">
                  <c:v>3.0710399150848402E-3</c:v>
                </c:pt>
                <c:pt idx="24569">
                  <c:v>3.0710392165929101E-3</c:v>
                </c:pt>
                <c:pt idx="24570">
                  <c:v>3.0710387509316202E-3</c:v>
                </c:pt>
                <c:pt idx="24571">
                  <c:v>3.0710378196090499E-3</c:v>
                </c:pt>
                <c:pt idx="24572">
                  <c:v>3.0710378196090499E-3</c:v>
                </c:pt>
                <c:pt idx="24573">
                  <c:v>3.0710364226251802E-3</c:v>
                </c:pt>
                <c:pt idx="24574">
                  <c:v>3.0710357241332501E-3</c:v>
                </c:pt>
                <c:pt idx="24575">
                  <c:v>3.0710378196090499E-3</c:v>
                </c:pt>
                <c:pt idx="24576">
                  <c:v>3.0710368882864701E-3</c:v>
                </c:pt>
                <c:pt idx="24577">
                  <c:v>3.0710354913026099E-3</c:v>
                </c:pt>
                <c:pt idx="24578">
                  <c:v>3.0710359569638998E-3</c:v>
                </c:pt>
                <c:pt idx="24579">
                  <c:v>3.0710347928106802E-3</c:v>
                </c:pt>
                <c:pt idx="24580">
                  <c:v>3.07103455998004E-3</c:v>
                </c:pt>
                <c:pt idx="24581">
                  <c:v>3.0710343271493899E-3</c:v>
                </c:pt>
                <c:pt idx="24582">
                  <c:v>3.07103339582682E-3</c:v>
                </c:pt>
                <c:pt idx="24583">
                  <c:v>3.0710331629961699E-3</c:v>
                </c:pt>
                <c:pt idx="24584">
                  <c:v>3.0710315331816699E-3</c:v>
                </c:pt>
                <c:pt idx="24585">
                  <c:v>3.0710324645042402E-3</c:v>
                </c:pt>
                <c:pt idx="24586">
                  <c:v>3.0710301361978102E-3</c:v>
                </c:pt>
                <c:pt idx="24587">
                  <c:v>3.0710313003510202E-3</c:v>
                </c:pt>
                <c:pt idx="24588">
                  <c:v>3.0710301361978102E-3</c:v>
                </c:pt>
                <c:pt idx="24589">
                  <c:v>3.0710292048752299E-3</c:v>
                </c:pt>
                <c:pt idx="24590">
                  <c:v>3.0710303690284499E-3</c:v>
                </c:pt>
                <c:pt idx="24591">
                  <c:v>3.0710296705365198E-3</c:v>
                </c:pt>
                <c:pt idx="24592">
                  <c:v>3.0710301361978102E-3</c:v>
                </c:pt>
                <c:pt idx="24593">
                  <c:v>3.0710280407220099E-3</c:v>
                </c:pt>
                <c:pt idx="24594">
                  <c:v>3.0710292048752299E-3</c:v>
                </c:pt>
                <c:pt idx="24595">
                  <c:v>3.0710280407220099E-3</c:v>
                </c:pt>
                <c:pt idx="24596">
                  <c:v>3.0710278078913702E-3</c:v>
                </c:pt>
                <c:pt idx="24597">
                  <c:v>3.0710268765687899E-3</c:v>
                </c:pt>
                <c:pt idx="24598">
                  <c:v>3.0710268765687899E-3</c:v>
                </c:pt>
                <c:pt idx="24599">
                  <c:v>3.0710278078913702E-3</c:v>
                </c:pt>
                <c:pt idx="24600">
                  <c:v>3.0710261780768598E-3</c:v>
                </c:pt>
                <c:pt idx="24601">
                  <c:v>3.0710261780768598E-3</c:v>
                </c:pt>
                <c:pt idx="24602">
                  <c:v>3.0710250139236398E-3</c:v>
                </c:pt>
                <c:pt idx="24603">
                  <c:v>3.0710243154317102E-3</c:v>
                </c:pt>
                <c:pt idx="24604">
                  <c:v>3.0710247810930001E-3</c:v>
                </c:pt>
                <c:pt idx="24605">
                  <c:v>3.0710247810930001E-3</c:v>
                </c:pt>
                <c:pt idx="24606">
                  <c:v>3.07102291844785E-3</c:v>
                </c:pt>
                <c:pt idx="24607">
                  <c:v>3.0710231512785001E-3</c:v>
                </c:pt>
                <c:pt idx="24608">
                  <c:v>3.0710226856172102E-3</c:v>
                </c:pt>
                <c:pt idx="24609">
                  <c:v>3.0710219871252801E-3</c:v>
                </c:pt>
                <c:pt idx="24610">
                  <c:v>3.0710226856172102E-3</c:v>
                </c:pt>
                <c:pt idx="24611">
                  <c:v>3.07102175429463E-3</c:v>
                </c:pt>
                <c:pt idx="24612">
                  <c:v>3.0710215214639902E-3</c:v>
                </c:pt>
                <c:pt idx="24613">
                  <c:v>3.0710210558026999E-3</c:v>
                </c:pt>
                <c:pt idx="24614">
                  <c:v>3.07102175429463E-3</c:v>
                </c:pt>
                <c:pt idx="24615">
                  <c:v>3.0710198916494799E-3</c:v>
                </c:pt>
                <c:pt idx="24616">
                  <c:v>3.0710208229720601E-3</c:v>
                </c:pt>
                <c:pt idx="24617">
                  <c:v>3.0710196588188401E-3</c:v>
                </c:pt>
                <c:pt idx="24618">
                  <c:v>3.0710194259881999E-3</c:v>
                </c:pt>
                <c:pt idx="24619">
                  <c:v>3.0710184946656201E-3</c:v>
                </c:pt>
                <c:pt idx="24620">
                  <c:v>3.07101896032691E-3</c:v>
                </c:pt>
                <c:pt idx="24621">
                  <c:v>3.0710184946656201E-3</c:v>
                </c:pt>
                <c:pt idx="24622">
                  <c:v>3.0710187274962698E-3</c:v>
                </c:pt>
                <c:pt idx="24623">
                  <c:v>3.0710175633430498E-3</c:v>
                </c:pt>
                <c:pt idx="24624">
                  <c:v>3.0710175633430498E-3</c:v>
                </c:pt>
                <c:pt idx="24625">
                  <c:v>3.0710175633430498E-3</c:v>
                </c:pt>
                <c:pt idx="24626">
                  <c:v>3.0710168648511202E-3</c:v>
                </c:pt>
                <c:pt idx="24627">
                  <c:v>3.0710163991898298E-3</c:v>
                </c:pt>
                <c:pt idx="24628">
                  <c:v>3.0710161663591901E-3</c:v>
                </c:pt>
                <c:pt idx="24629">
                  <c:v>3.0710161663591901E-3</c:v>
                </c:pt>
                <c:pt idx="24630">
                  <c:v>3.0710173305124001E-3</c:v>
                </c:pt>
                <c:pt idx="24631">
                  <c:v>3.0710157006979002E-3</c:v>
                </c:pt>
                <c:pt idx="24632">
                  <c:v>3.0710147693753199E-3</c:v>
                </c:pt>
                <c:pt idx="24633">
                  <c:v>3.07101430371404E-3</c:v>
                </c:pt>
                <c:pt idx="24634">
                  <c:v>3.0710157006979002E-3</c:v>
                </c:pt>
                <c:pt idx="24635">
                  <c:v>3.0710147693753199E-3</c:v>
                </c:pt>
                <c:pt idx="24636">
                  <c:v>3.0710157006979002E-3</c:v>
                </c:pt>
                <c:pt idx="24637">
                  <c:v>3.0710140708833898E-3</c:v>
                </c:pt>
                <c:pt idx="24638">
                  <c:v>3.0710129067301698E-3</c:v>
                </c:pt>
                <c:pt idx="24639">
                  <c:v>3.0710129067301698E-3</c:v>
                </c:pt>
                <c:pt idx="24640">
                  <c:v>3.0710136052221099E-3</c:v>
                </c:pt>
                <c:pt idx="24641">
                  <c:v>3.0710129067301698E-3</c:v>
                </c:pt>
                <c:pt idx="24642">
                  <c:v>3.0710140708833898E-3</c:v>
                </c:pt>
                <c:pt idx="24643">
                  <c:v>3.0710112769156699E-3</c:v>
                </c:pt>
                <c:pt idx="24644">
                  <c:v>3.0710129067301698E-3</c:v>
                </c:pt>
                <c:pt idx="24645">
                  <c:v>3.0710129067301698E-3</c:v>
                </c:pt>
                <c:pt idx="24646">
                  <c:v>3.0710115097463101E-3</c:v>
                </c:pt>
                <c:pt idx="24647">
                  <c:v>3.0710110440850301E-3</c:v>
                </c:pt>
                <c:pt idx="24648">
                  <c:v>3.0710103455931E-3</c:v>
                </c:pt>
                <c:pt idx="24649">
                  <c:v>3.07101081125438E-3</c:v>
                </c:pt>
                <c:pt idx="24650">
                  <c:v>3.0710103455931E-3</c:v>
                </c:pt>
                <c:pt idx="24651">
                  <c:v>3.07101081125438E-3</c:v>
                </c:pt>
                <c:pt idx="24652">
                  <c:v>3.0710103455931E-3</c:v>
                </c:pt>
                <c:pt idx="24653">
                  <c:v>3.0710101127624499E-3</c:v>
                </c:pt>
                <c:pt idx="24654">
                  <c:v>3.0710094142705202E-3</c:v>
                </c:pt>
                <c:pt idx="24655">
                  <c:v>3.0710094142705202E-3</c:v>
                </c:pt>
                <c:pt idx="24656">
                  <c:v>3.07100918143988E-3</c:v>
                </c:pt>
                <c:pt idx="24657">
                  <c:v>3.0710101127624499E-3</c:v>
                </c:pt>
                <c:pt idx="24658">
                  <c:v>3.07100918143988E-3</c:v>
                </c:pt>
                <c:pt idx="24659">
                  <c:v>3.07100801728666E-3</c:v>
                </c:pt>
                <c:pt idx="24660">
                  <c:v>3.07100918143988E-3</c:v>
                </c:pt>
                <c:pt idx="24661">
                  <c:v>3.0710082501173002E-3</c:v>
                </c:pt>
                <c:pt idx="24662">
                  <c:v>3.0710089486092299E-3</c:v>
                </c:pt>
                <c:pt idx="24663">
                  <c:v>3.0710087157785901E-3</c:v>
                </c:pt>
                <c:pt idx="24664">
                  <c:v>3.0710089486092299E-3</c:v>
                </c:pt>
                <c:pt idx="24665">
                  <c:v>3.0710082501173002E-3</c:v>
                </c:pt>
                <c:pt idx="24666">
                  <c:v>3.0710077844560099E-3</c:v>
                </c:pt>
                <c:pt idx="24667">
                  <c:v>3.0710070859640802E-3</c:v>
                </c:pt>
                <c:pt idx="24668">
                  <c:v>3.0710059218108702E-3</c:v>
                </c:pt>
                <c:pt idx="24669">
                  <c:v>3.0710059218108702E-3</c:v>
                </c:pt>
                <c:pt idx="24670">
                  <c:v>3.0710061546415099E-3</c:v>
                </c:pt>
                <c:pt idx="24671">
                  <c:v>3.0710054561495798E-3</c:v>
                </c:pt>
                <c:pt idx="24672">
                  <c:v>3.0710054561495798E-3</c:v>
                </c:pt>
                <c:pt idx="24673">
                  <c:v>3.0710061546415099E-3</c:v>
                </c:pt>
                <c:pt idx="24674">
                  <c:v>3.0710054561495798E-3</c:v>
                </c:pt>
                <c:pt idx="24675">
                  <c:v>3.0710066203027998E-3</c:v>
                </c:pt>
                <c:pt idx="24676">
                  <c:v>3.0710040591657201E-3</c:v>
                </c:pt>
                <c:pt idx="24677">
                  <c:v>3.0710054561495798E-3</c:v>
                </c:pt>
                <c:pt idx="24678">
                  <c:v>3.07100568898022E-3</c:v>
                </c:pt>
                <c:pt idx="24679">
                  <c:v>3.0710035935044302E-3</c:v>
                </c:pt>
                <c:pt idx="24680">
                  <c:v>3.0710047576576502E-3</c:v>
                </c:pt>
                <c:pt idx="24681">
                  <c:v>3.071004524827E-3</c:v>
                </c:pt>
                <c:pt idx="24682">
                  <c:v>3.0710040591657201E-3</c:v>
                </c:pt>
                <c:pt idx="24683">
                  <c:v>3.0710035935044302E-3</c:v>
                </c:pt>
                <c:pt idx="24684">
                  <c:v>3.0710035935044302E-3</c:v>
                </c:pt>
                <c:pt idx="24685">
                  <c:v>3.071004524827E-3</c:v>
                </c:pt>
                <c:pt idx="24686">
                  <c:v>3.0710028950125001E-3</c:v>
                </c:pt>
                <c:pt idx="24687">
                  <c:v>3.0710035935044302E-3</c:v>
                </c:pt>
                <c:pt idx="24688">
                  <c:v>3.0710035935044302E-3</c:v>
                </c:pt>
                <c:pt idx="24689">
                  <c:v>3.0710035935044302E-3</c:v>
                </c:pt>
                <c:pt idx="24690">
                  <c:v>3.0710028950125001E-3</c:v>
                </c:pt>
                <c:pt idx="24691">
                  <c:v>3.0710024293512102E-3</c:v>
                </c:pt>
                <c:pt idx="24692">
                  <c:v>3.071004524827E-3</c:v>
                </c:pt>
                <c:pt idx="24693">
                  <c:v>3.0710026621818499E-3</c:v>
                </c:pt>
                <c:pt idx="24694">
                  <c:v>3.0710014980286399E-3</c:v>
                </c:pt>
                <c:pt idx="24695">
                  <c:v>3.0710026621818499E-3</c:v>
                </c:pt>
                <c:pt idx="24696">
                  <c:v>3.0710017308592801E-3</c:v>
                </c:pt>
                <c:pt idx="24697">
                  <c:v>3.0710017308592801E-3</c:v>
                </c:pt>
                <c:pt idx="24698">
                  <c:v>3.0710017308592801E-3</c:v>
                </c:pt>
                <c:pt idx="24699">
                  <c:v>3.0710028950125001E-3</c:v>
                </c:pt>
                <c:pt idx="24700">
                  <c:v>3.0710012651979902E-3</c:v>
                </c:pt>
                <c:pt idx="24701">
                  <c:v>3.0710003338754199E-3</c:v>
                </c:pt>
                <c:pt idx="24702">
                  <c:v>3.0710012651979902E-3</c:v>
                </c:pt>
                <c:pt idx="24703">
                  <c:v>3.0710014980286399E-3</c:v>
                </c:pt>
                <c:pt idx="24704">
                  <c:v>3.0710005667060601E-3</c:v>
                </c:pt>
                <c:pt idx="24705">
                  <c:v>3.0710017308592801E-3</c:v>
                </c:pt>
                <c:pt idx="24706">
                  <c:v>3.0709994025528401E-3</c:v>
                </c:pt>
                <c:pt idx="24707">
                  <c:v>3.07099986821413E-3</c:v>
                </c:pt>
                <c:pt idx="24708">
                  <c:v>3.0710005667060601E-3</c:v>
                </c:pt>
                <c:pt idx="24709">
                  <c:v>3.0710014980286399E-3</c:v>
                </c:pt>
                <c:pt idx="24710">
                  <c:v>3.0710014980286399E-3</c:v>
                </c:pt>
                <c:pt idx="24711">
                  <c:v>3.07099986821413E-3</c:v>
                </c:pt>
                <c:pt idx="24712">
                  <c:v>3.0709991697221999E-3</c:v>
                </c:pt>
                <c:pt idx="24713">
                  <c:v>3.0709996353834898E-3</c:v>
                </c:pt>
                <c:pt idx="24714">
                  <c:v>3.0709996353834898E-3</c:v>
                </c:pt>
                <c:pt idx="24715">
                  <c:v>3.0709994025528401E-3</c:v>
                </c:pt>
                <c:pt idx="24716">
                  <c:v>3.0709996353834898E-3</c:v>
                </c:pt>
                <c:pt idx="24717">
                  <c:v>3.07099823839963E-3</c:v>
                </c:pt>
                <c:pt idx="24718">
                  <c:v>3.0709991697221999E-3</c:v>
                </c:pt>
                <c:pt idx="24719">
                  <c:v>3.0709980055689799E-3</c:v>
                </c:pt>
                <c:pt idx="24720">
                  <c:v>3.0709994025528401E-3</c:v>
                </c:pt>
                <c:pt idx="24721">
                  <c:v>3.0709994025528401E-3</c:v>
                </c:pt>
                <c:pt idx="24722">
                  <c:v>3.07099823839963E-3</c:v>
                </c:pt>
                <c:pt idx="24723">
                  <c:v>3.0709984712302702E-3</c:v>
                </c:pt>
                <c:pt idx="24724">
                  <c:v>3.0709994025528401E-3</c:v>
                </c:pt>
                <c:pt idx="24725">
                  <c:v>3.0709984712302702E-3</c:v>
                </c:pt>
                <c:pt idx="24726">
                  <c:v>3.0709980055689799E-3</c:v>
                </c:pt>
                <c:pt idx="24727">
                  <c:v>3.07099823839963E-3</c:v>
                </c:pt>
                <c:pt idx="24728">
                  <c:v>3.07099753990769E-3</c:v>
                </c:pt>
                <c:pt idx="24729">
                  <c:v>3.0709961429238302E-3</c:v>
                </c:pt>
                <c:pt idx="24730">
                  <c:v>3.0709963757544799E-3</c:v>
                </c:pt>
                <c:pt idx="24731">
                  <c:v>3.0709966085851201E-3</c:v>
                </c:pt>
                <c:pt idx="24732">
                  <c:v>3.07099823839963E-3</c:v>
                </c:pt>
                <c:pt idx="24733">
                  <c:v>3.0709984712302702E-3</c:v>
                </c:pt>
                <c:pt idx="24734">
                  <c:v>3.0709980055689799E-3</c:v>
                </c:pt>
                <c:pt idx="24735">
                  <c:v>3.0709966085851201E-3</c:v>
                </c:pt>
                <c:pt idx="24736">
                  <c:v>3.0709961429238302E-3</c:v>
                </c:pt>
                <c:pt idx="24737">
                  <c:v>3.0709961429238302E-3</c:v>
                </c:pt>
                <c:pt idx="24738">
                  <c:v>3.0709973070770502E-3</c:v>
                </c:pt>
                <c:pt idx="24739">
                  <c:v>3.0709973070770502E-3</c:v>
                </c:pt>
                <c:pt idx="24740">
                  <c:v>3.0709952116012599E-3</c:v>
                </c:pt>
                <c:pt idx="24741">
                  <c:v>3.0709963757544799E-3</c:v>
                </c:pt>
                <c:pt idx="24742">
                  <c:v>3.0709961429238302E-3</c:v>
                </c:pt>
                <c:pt idx="24743">
                  <c:v>3.0709984712302702E-3</c:v>
                </c:pt>
                <c:pt idx="24744">
                  <c:v>3.0709966085851201E-3</c:v>
                </c:pt>
                <c:pt idx="24745">
                  <c:v>3.0709961429238302E-3</c:v>
                </c:pt>
                <c:pt idx="24746">
                  <c:v>3.0709952116012599E-3</c:v>
                </c:pt>
                <c:pt idx="24747">
                  <c:v>3.0709961429238302E-3</c:v>
                </c:pt>
                <c:pt idx="24748">
                  <c:v>3.0709949787706102E-3</c:v>
                </c:pt>
                <c:pt idx="24749">
                  <c:v>3.0709954444319001E-3</c:v>
                </c:pt>
                <c:pt idx="24750">
                  <c:v>3.07099591009319E-3</c:v>
                </c:pt>
                <c:pt idx="24751">
                  <c:v>3.0709952116012599E-3</c:v>
                </c:pt>
                <c:pt idx="24752">
                  <c:v>3.0709949787706102E-3</c:v>
                </c:pt>
                <c:pt idx="24753">
                  <c:v>3.0709945131093298E-3</c:v>
                </c:pt>
                <c:pt idx="24754">
                  <c:v>3.0709938146174002E-3</c:v>
                </c:pt>
                <c:pt idx="24755">
                  <c:v>3.0709942802786801E-3</c:v>
                </c:pt>
                <c:pt idx="24756">
                  <c:v>3.0709945131093298E-3</c:v>
                </c:pt>
                <c:pt idx="24757">
                  <c:v>3.0709961429238302E-3</c:v>
                </c:pt>
                <c:pt idx="24758">
                  <c:v>3.0709963757544799E-3</c:v>
                </c:pt>
                <c:pt idx="24759">
                  <c:v>3.0709954444319001E-3</c:v>
                </c:pt>
                <c:pt idx="24760">
                  <c:v>3.0709933489561098E-3</c:v>
                </c:pt>
                <c:pt idx="24761">
                  <c:v>3.0709952116012599E-3</c:v>
                </c:pt>
                <c:pt idx="24762">
                  <c:v>3.0709952116012599E-3</c:v>
                </c:pt>
                <c:pt idx="24763">
                  <c:v>3.0709945131093298E-3</c:v>
                </c:pt>
                <c:pt idx="24764">
                  <c:v>3.0709954444319001E-3</c:v>
                </c:pt>
                <c:pt idx="24765">
                  <c:v>3.0709949787706102E-3</c:v>
                </c:pt>
                <c:pt idx="24766">
                  <c:v>3.0709954444319001E-3</c:v>
                </c:pt>
                <c:pt idx="24767">
                  <c:v>3.0709933489561098E-3</c:v>
                </c:pt>
                <c:pt idx="24768">
                  <c:v>3.0709931161254601E-3</c:v>
                </c:pt>
                <c:pt idx="24769">
                  <c:v>3.0709940474480399E-3</c:v>
                </c:pt>
                <c:pt idx="24770">
                  <c:v>3.0709945131093298E-3</c:v>
                </c:pt>
                <c:pt idx="24771">
                  <c:v>3.0709945131093298E-3</c:v>
                </c:pt>
                <c:pt idx="24772">
                  <c:v>3.0709952116012599E-3</c:v>
                </c:pt>
                <c:pt idx="24773">
                  <c:v>3.0709928832948199E-3</c:v>
                </c:pt>
                <c:pt idx="24774">
                  <c:v>3.0709938146174002E-3</c:v>
                </c:pt>
                <c:pt idx="24775">
                  <c:v>3.0709931161254601E-3</c:v>
                </c:pt>
                <c:pt idx="24776">
                  <c:v>3.0709931161254601E-3</c:v>
                </c:pt>
                <c:pt idx="24777">
                  <c:v>3.0709921848028898E-3</c:v>
                </c:pt>
                <c:pt idx="24778">
                  <c:v>3.0709928832948199E-3</c:v>
                </c:pt>
                <c:pt idx="24779">
                  <c:v>3.0709938146174002E-3</c:v>
                </c:pt>
                <c:pt idx="24780">
                  <c:v>3.0709940474480399E-3</c:v>
                </c:pt>
                <c:pt idx="24781">
                  <c:v>3.0709931161254601E-3</c:v>
                </c:pt>
                <c:pt idx="24782">
                  <c:v>3.0709938146174002E-3</c:v>
                </c:pt>
                <c:pt idx="24783">
                  <c:v>3.0709921848028898E-3</c:v>
                </c:pt>
                <c:pt idx="24784">
                  <c:v>3.07099241763353E-3</c:v>
                </c:pt>
                <c:pt idx="24785">
                  <c:v>3.0709933489561098E-3</c:v>
                </c:pt>
                <c:pt idx="24786">
                  <c:v>3.0709931161254601E-3</c:v>
                </c:pt>
                <c:pt idx="24787">
                  <c:v>3.0709940474480399E-3</c:v>
                </c:pt>
                <c:pt idx="24788">
                  <c:v>3.0709933489561098E-3</c:v>
                </c:pt>
                <c:pt idx="24789">
                  <c:v>3.0709921848028898E-3</c:v>
                </c:pt>
                <c:pt idx="24790">
                  <c:v>3.0709921848028898E-3</c:v>
                </c:pt>
                <c:pt idx="24791">
                  <c:v>3.07099241763353E-3</c:v>
                </c:pt>
                <c:pt idx="24792">
                  <c:v>3.0709931161254601E-3</c:v>
                </c:pt>
                <c:pt idx="24793">
                  <c:v>3.0709931161254601E-3</c:v>
                </c:pt>
                <c:pt idx="24794">
                  <c:v>3.0709928832948199E-3</c:v>
                </c:pt>
                <c:pt idx="24795">
                  <c:v>3.0709919519722501E-3</c:v>
                </c:pt>
                <c:pt idx="24796">
                  <c:v>3.0709921848028898E-3</c:v>
                </c:pt>
                <c:pt idx="24797">
                  <c:v>3.0709900893271E-3</c:v>
                </c:pt>
                <c:pt idx="24798">
                  <c:v>3.0709928832948199E-3</c:v>
                </c:pt>
                <c:pt idx="24799">
                  <c:v>3.07099241763353E-3</c:v>
                </c:pt>
                <c:pt idx="24800">
                  <c:v>3.0709931161254601E-3</c:v>
                </c:pt>
                <c:pt idx="24801">
                  <c:v>3.07099241763353E-3</c:v>
                </c:pt>
                <c:pt idx="24802">
                  <c:v>3.0709931161254601E-3</c:v>
                </c:pt>
                <c:pt idx="24803">
                  <c:v>3.0709928832948199E-3</c:v>
                </c:pt>
                <c:pt idx="24804">
                  <c:v>3.0709917191415999E-3</c:v>
                </c:pt>
                <c:pt idx="24805">
                  <c:v>3.0709921848028898E-3</c:v>
                </c:pt>
                <c:pt idx="24806">
                  <c:v>3.0709910206496698E-3</c:v>
                </c:pt>
                <c:pt idx="24807">
                  <c:v>3.0709921848028898E-3</c:v>
                </c:pt>
                <c:pt idx="24808">
                  <c:v>3.0709928832948199E-3</c:v>
                </c:pt>
                <c:pt idx="24809">
                  <c:v>3.0709905549883799E-3</c:v>
                </c:pt>
                <c:pt idx="24810">
                  <c:v>3.0709921848028898E-3</c:v>
                </c:pt>
                <c:pt idx="24811">
                  <c:v>3.0709921848028898E-3</c:v>
                </c:pt>
                <c:pt idx="24812">
                  <c:v>3.0709907878190301E-3</c:v>
                </c:pt>
                <c:pt idx="24813">
                  <c:v>3.0709907878190301E-3</c:v>
                </c:pt>
                <c:pt idx="24814">
                  <c:v>3.0709919519722501E-3</c:v>
                </c:pt>
                <c:pt idx="24815">
                  <c:v>3.07099125348032E-3</c:v>
                </c:pt>
                <c:pt idx="24816">
                  <c:v>3.07099125348032E-3</c:v>
                </c:pt>
                <c:pt idx="24817">
                  <c:v>3.0709907878190301E-3</c:v>
                </c:pt>
                <c:pt idx="24818">
                  <c:v>3.0709910206496698E-3</c:v>
                </c:pt>
                <c:pt idx="24819">
                  <c:v>3.0709898564964498E-3</c:v>
                </c:pt>
                <c:pt idx="24820">
                  <c:v>3.0709905549883799E-3</c:v>
                </c:pt>
                <c:pt idx="24821">
                  <c:v>3.0709910206496698E-3</c:v>
                </c:pt>
                <c:pt idx="24822">
                  <c:v>3.0709910206496698E-3</c:v>
                </c:pt>
                <c:pt idx="24823">
                  <c:v>3.0709917191415999E-3</c:v>
                </c:pt>
                <c:pt idx="24824">
                  <c:v>3.0709919519722501E-3</c:v>
                </c:pt>
                <c:pt idx="24825">
                  <c:v>3.0709900893271E-3</c:v>
                </c:pt>
                <c:pt idx="24826">
                  <c:v>3.0709910206496698E-3</c:v>
                </c:pt>
                <c:pt idx="24827">
                  <c:v>3.0709905549883799E-3</c:v>
                </c:pt>
                <c:pt idx="24828">
                  <c:v>3.0709900893271E-3</c:v>
                </c:pt>
                <c:pt idx="24829">
                  <c:v>3.0709900893271E-3</c:v>
                </c:pt>
                <c:pt idx="24830">
                  <c:v>3.0709900893271E-3</c:v>
                </c:pt>
                <c:pt idx="24831">
                  <c:v>3.0709898564964498E-3</c:v>
                </c:pt>
                <c:pt idx="24832">
                  <c:v>3.0709907878190301E-3</c:v>
                </c:pt>
                <c:pt idx="24833">
                  <c:v>3.0709919519722501E-3</c:v>
                </c:pt>
                <c:pt idx="24834">
                  <c:v>3.0709898564964498E-3</c:v>
                </c:pt>
                <c:pt idx="24835">
                  <c:v>3.0709905549883799E-3</c:v>
                </c:pt>
                <c:pt idx="24836">
                  <c:v>3.0709900893271E-3</c:v>
                </c:pt>
                <c:pt idx="24837">
                  <c:v>3.0709907878190301E-3</c:v>
                </c:pt>
                <c:pt idx="24838">
                  <c:v>3.07099125348032E-3</c:v>
                </c:pt>
                <c:pt idx="24839">
                  <c:v>3.0709905549883799E-3</c:v>
                </c:pt>
                <c:pt idx="24840">
                  <c:v>3.0709896236658101E-3</c:v>
                </c:pt>
                <c:pt idx="24841">
                  <c:v>3.0709907878190301E-3</c:v>
                </c:pt>
                <c:pt idx="24842">
                  <c:v>3.0709910206496698E-3</c:v>
                </c:pt>
                <c:pt idx="24843">
                  <c:v>3.0709896236658101E-3</c:v>
                </c:pt>
                <c:pt idx="24844">
                  <c:v>3.0709900893271E-3</c:v>
                </c:pt>
                <c:pt idx="24845">
                  <c:v>3.0709900893271E-3</c:v>
                </c:pt>
                <c:pt idx="24846">
                  <c:v>3.0709891580045202E-3</c:v>
                </c:pt>
                <c:pt idx="24847">
                  <c:v>3.0709898564964498E-3</c:v>
                </c:pt>
                <c:pt idx="24848">
                  <c:v>3.0709898564964498E-3</c:v>
                </c:pt>
                <c:pt idx="24849">
                  <c:v>3.0709896236658101E-3</c:v>
                </c:pt>
                <c:pt idx="24850">
                  <c:v>3.0709898564964498E-3</c:v>
                </c:pt>
                <c:pt idx="24851">
                  <c:v>3.0709910206496698E-3</c:v>
                </c:pt>
                <c:pt idx="24852">
                  <c:v>3.0709907878190301E-3</c:v>
                </c:pt>
                <c:pt idx="24853">
                  <c:v>3.07099125348032E-3</c:v>
                </c:pt>
                <c:pt idx="24854">
                  <c:v>3.0709896236658101E-3</c:v>
                </c:pt>
                <c:pt idx="24855">
                  <c:v>3.0709900893271E-3</c:v>
                </c:pt>
                <c:pt idx="24856">
                  <c:v>3.07098892517388E-3</c:v>
                </c:pt>
                <c:pt idx="24857">
                  <c:v>3.0709898564964498E-3</c:v>
                </c:pt>
                <c:pt idx="24858">
                  <c:v>3.0709896236658101E-3</c:v>
                </c:pt>
                <c:pt idx="24859">
                  <c:v>3.0709884595125901E-3</c:v>
                </c:pt>
                <c:pt idx="24860">
                  <c:v>3.0709896236658101E-3</c:v>
                </c:pt>
                <c:pt idx="24861">
                  <c:v>3.0709896236658101E-3</c:v>
                </c:pt>
                <c:pt idx="24862">
                  <c:v>3.0709886923432298E-3</c:v>
                </c:pt>
                <c:pt idx="24863">
                  <c:v>3.0709905549883799E-3</c:v>
                </c:pt>
                <c:pt idx="24864">
                  <c:v>3.0709896236658101E-3</c:v>
                </c:pt>
                <c:pt idx="24865">
                  <c:v>3.0709886923432298E-3</c:v>
                </c:pt>
                <c:pt idx="24866">
                  <c:v>3.07098892517388E-3</c:v>
                </c:pt>
                <c:pt idx="24867">
                  <c:v>3.0709896236658101E-3</c:v>
                </c:pt>
                <c:pt idx="24868">
                  <c:v>3.0709900893271E-3</c:v>
                </c:pt>
                <c:pt idx="24869">
                  <c:v>3.0709886923432298E-3</c:v>
                </c:pt>
                <c:pt idx="24870">
                  <c:v>3.0709900893271E-3</c:v>
                </c:pt>
                <c:pt idx="24871">
                  <c:v>3.0709910206496698E-3</c:v>
                </c:pt>
                <c:pt idx="24872">
                  <c:v>3.0709886923432298E-3</c:v>
                </c:pt>
                <c:pt idx="24873">
                  <c:v>3.0709898564964498E-3</c:v>
                </c:pt>
                <c:pt idx="24874">
                  <c:v>3.07098892517388E-3</c:v>
                </c:pt>
                <c:pt idx="24875">
                  <c:v>3.0709886923432298E-3</c:v>
                </c:pt>
                <c:pt idx="24876">
                  <c:v>3.0709884595125901E-3</c:v>
                </c:pt>
                <c:pt idx="24877">
                  <c:v>3.0709891580045202E-3</c:v>
                </c:pt>
                <c:pt idx="24878">
                  <c:v>3.0709896236658101E-3</c:v>
                </c:pt>
                <c:pt idx="24879">
                  <c:v>3.0709896236658101E-3</c:v>
                </c:pt>
                <c:pt idx="24880">
                  <c:v>3.0709896236658101E-3</c:v>
                </c:pt>
                <c:pt idx="24881">
                  <c:v>3.07098776102066E-3</c:v>
                </c:pt>
                <c:pt idx="24882">
                  <c:v>3.0709884595125901E-3</c:v>
                </c:pt>
                <c:pt idx="24883">
                  <c:v>3.0709886923432298E-3</c:v>
                </c:pt>
                <c:pt idx="24884">
                  <c:v>3.0709896236658101E-3</c:v>
                </c:pt>
                <c:pt idx="24885">
                  <c:v>3.0709896236658101E-3</c:v>
                </c:pt>
                <c:pt idx="24886">
                  <c:v>3.0709886923432298E-3</c:v>
                </c:pt>
                <c:pt idx="24887">
                  <c:v>3.0709898564964498E-3</c:v>
                </c:pt>
                <c:pt idx="24888">
                  <c:v>3.0709886923432298E-3</c:v>
                </c:pt>
                <c:pt idx="24889">
                  <c:v>3.0709886923432298E-3</c:v>
                </c:pt>
                <c:pt idx="24890">
                  <c:v>3.07098776102066E-3</c:v>
                </c:pt>
                <c:pt idx="24891">
                  <c:v>3.07098892517388E-3</c:v>
                </c:pt>
                <c:pt idx="24892">
                  <c:v>3.0709875281900202E-3</c:v>
                </c:pt>
                <c:pt idx="24893">
                  <c:v>3.0709891580045202E-3</c:v>
                </c:pt>
                <c:pt idx="24894">
                  <c:v>3.0709884595125901E-3</c:v>
                </c:pt>
                <c:pt idx="24895">
                  <c:v>3.07098892517388E-3</c:v>
                </c:pt>
                <c:pt idx="24896">
                  <c:v>3.07098892517388E-3</c:v>
                </c:pt>
                <c:pt idx="24897">
                  <c:v>3.07098892517388E-3</c:v>
                </c:pt>
                <c:pt idx="24898">
                  <c:v>3.0709886923432298E-3</c:v>
                </c:pt>
                <c:pt idx="24899">
                  <c:v>3.0709886923432298E-3</c:v>
                </c:pt>
                <c:pt idx="24900">
                  <c:v>3.0709898564964498E-3</c:v>
                </c:pt>
                <c:pt idx="24901">
                  <c:v>3.0709886923432298E-3</c:v>
                </c:pt>
                <c:pt idx="24902">
                  <c:v>3.0709886923432298E-3</c:v>
                </c:pt>
                <c:pt idx="24903">
                  <c:v>3.0709891580045202E-3</c:v>
                </c:pt>
                <c:pt idx="24904">
                  <c:v>3.0709875281900202E-3</c:v>
                </c:pt>
                <c:pt idx="24905">
                  <c:v>3.0709879938513002E-3</c:v>
                </c:pt>
                <c:pt idx="24906">
                  <c:v>3.0709879938513002E-3</c:v>
                </c:pt>
                <c:pt idx="24907">
                  <c:v>3.0709898564964498E-3</c:v>
                </c:pt>
                <c:pt idx="24908">
                  <c:v>3.0709891580045202E-3</c:v>
                </c:pt>
                <c:pt idx="24909">
                  <c:v>3.0709884595125901E-3</c:v>
                </c:pt>
                <c:pt idx="24910">
                  <c:v>3.07098776102066E-3</c:v>
                </c:pt>
                <c:pt idx="24911">
                  <c:v>3.0709900893271E-3</c:v>
                </c:pt>
                <c:pt idx="24912">
                  <c:v>3.0709891580045202E-3</c:v>
                </c:pt>
                <c:pt idx="24913">
                  <c:v>3.0709879938513002E-3</c:v>
                </c:pt>
                <c:pt idx="24914">
                  <c:v>3.0709886923432298E-3</c:v>
                </c:pt>
                <c:pt idx="24915">
                  <c:v>3.0709879938513002E-3</c:v>
                </c:pt>
                <c:pt idx="24916">
                  <c:v>3.0709879938513002E-3</c:v>
                </c:pt>
                <c:pt idx="24917">
                  <c:v>3.0709884595125901E-3</c:v>
                </c:pt>
                <c:pt idx="24918">
                  <c:v>3.2509805168956501E-3</c:v>
                </c:pt>
                <c:pt idx="24919">
                  <c:v>2.8143327217549099E-3</c:v>
                </c:pt>
                <c:pt idx="24920">
                  <c:v>2.1495439577847702E-3</c:v>
                </c:pt>
                <c:pt idx="24921">
                  <c:v>1.5198541805148101E-3</c:v>
                </c:pt>
                <c:pt idx="24922">
                  <c:v>1.13460223656148E-3</c:v>
                </c:pt>
                <c:pt idx="24923">
                  <c:v>1.0748963104560999E-3</c:v>
                </c:pt>
                <c:pt idx="24924">
                  <c:v>1.2776873772963901E-3</c:v>
                </c:pt>
                <c:pt idx="24925">
                  <c:v>1.5812605852261201E-3</c:v>
                </c:pt>
                <c:pt idx="24926">
                  <c:v>1.8089523073285801E-3</c:v>
                </c:pt>
                <c:pt idx="24927">
                  <c:v>1.8493405077606401E-3</c:v>
                </c:pt>
                <c:pt idx="24928">
                  <c:v>1.6948396805673801E-3</c:v>
                </c:pt>
                <c:pt idx="24929">
                  <c:v>1.42601516563445E-3</c:v>
                </c:pt>
                <c:pt idx="24930">
                  <c:v>1.1586498003452999E-3</c:v>
                </c:pt>
                <c:pt idx="24931">
                  <c:v>9.8595919553190491E-4</c:v>
                </c:pt>
                <c:pt idx="24932">
                  <c:v>9.4326178077608401E-4</c:v>
                </c:pt>
                <c:pt idx="24933">
                  <c:v>1.00531615316868E-3</c:v>
                </c:pt>
                <c:pt idx="24934">
                  <c:v>1.1095833033323301E-3</c:v>
                </c:pt>
                <c:pt idx="24935">
                  <c:v>1.18956586811692E-3</c:v>
                </c:pt>
                <c:pt idx="24936">
                  <c:v>1.2025439646095001E-3</c:v>
                </c:pt>
                <c:pt idx="24937">
                  <c:v>1.14210858009756E-3</c:v>
                </c:pt>
                <c:pt idx="24938">
                  <c:v>1.0338666616007701E-3</c:v>
                </c:pt>
                <c:pt idx="24939">
                  <c:v>9.1923848958686005E-4</c:v>
                </c:pt>
                <c:pt idx="24940">
                  <c:v>8.3571427967399402E-4</c:v>
                </c:pt>
                <c:pt idx="24941">
                  <c:v>8.0185651313513496E-4</c:v>
                </c:pt>
                <c:pt idx="24942">
                  <c:v>8.1249402137473204E-4</c:v>
                </c:pt>
                <c:pt idx="24943">
                  <c:v>8.4473547758534605E-4</c:v>
                </c:pt>
                <c:pt idx="24944">
                  <c:v>8.7076728232204903E-4</c:v>
                </c:pt>
                <c:pt idx="24945">
                  <c:v>8.7084999540820696E-4</c:v>
                </c:pt>
                <c:pt idx="24946">
                  <c:v>8.40611988678575E-4</c:v>
                </c:pt>
                <c:pt idx="24947">
                  <c:v>7.9022272257134297E-4</c:v>
                </c:pt>
                <c:pt idx="24948">
                  <c:v>7.3719449574127804E-4</c:v>
                </c:pt>
                <c:pt idx="24949">
                  <c:v>6.9724454078823295E-4</c:v>
                </c:pt>
                <c:pt idx="24950">
                  <c:v>6.7770230816677202E-4</c:v>
                </c:pt>
                <c:pt idx="24951">
                  <c:v>6.7589298123493801E-4</c:v>
                </c:pt>
                <c:pt idx="24952">
                  <c:v>6.8220676621422204E-4</c:v>
                </c:pt>
                <c:pt idx="24953">
                  <c:v>6.8558525526896097E-4</c:v>
                </c:pt>
                <c:pt idx="24954">
                  <c:v>6.7856785608455495E-4</c:v>
                </c:pt>
                <c:pt idx="24955">
                  <c:v>6.5984221873804905E-4</c:v>
                </c:pt>
                <c:pt idx="24956">
                  <c:v>6.3367962138727296E-4</c:v>
                </c:pt>
                <c:pt idx="24957">
                  <c:v>6.0705828946083795E-4</c:v>
                </c:pt>
                <c:pt idx="24958">
                  <c:v>5.86108479183167E-4</c:v>
                </c:pt>
                <c:pt idx="24959">
                  <c:v>5.7354924501851201E-4</c:v>
                </c:pt>
                <c:pt idx="24960">
                  <c:v>5.6805979693308505E-4</c:v>
                </c:pt>
                <c:pt idx="24961">
                  <c:v>5.6555942865088604E-4</c:v>
                </c:pt>
                <c:pt idx="24962">
                  <c:v>5.6152197066694498E-4</c:v>
                </c:pt>
                <c:pt idx="24963">
                  <c:v>5.5309437448158904E-4</c:v>
                </c:pt>
                <c:pt idx="24964">
                  <c:v>5.4008507868275003E-4</c:v>
                </c:pt>
                <c:pt idx="24965">
                  <c:v>5.2456610137596705E-4</c:v>
                </c:pt>
                <c:pt idx="24966">
                  <c:v>5.0950294826179699E-4</c:v>
                </c:pt>
                <c:pt idx="24967">
                  <c:v>4.9723708070814599E-4</c:v>
                </c:pt>
                <c:pt idx="24968">
                  <c:v>4.8851821338757905E-4</c:v>
                </c:pt>
                <c:pt idx="24969">
                  <c:v>4.8246694495901498E-4</c:v>
                </c:pt>
                <c:pt idx="24970">
                  <c:v>4.7726553748361799E-4</c:v>
                </c:pt>
                <c:pt idx="24971">
                  <c:v>4.7115486813709102E-4</c:v>
                </c:pt>
                <c:pt idx="24972">
                  <c:v>4.63228760054335E-4</c:v>
                </c:pt>
                <c:pt idx="24973">
                  <c:v>4.53675689641386E-4</c:v>
                </c:pt>
                <c:pt idx="24974">
                  <c:v>4.4349746895022701E-4</c:v>
                </c:pt>
                <c:pt idx="24975">
                  <c:v>4.33890847489238E-4</c:v>
                </c:pt>
                <c:pt idx="24976">
                  <c:v>4.2566336924210202E-4</c:v>
                </c:pt>
                <c:pt idx="24977">
                  <c:v>4.1892376611940601E-4</c:v>
                </c:pt>
                <c:pt idx="24978">
                  <c:v>4.1315596899948998E-4</c:v>
                </c:pt>
                <c:pt idx="24979">
                  <c:v>4.0756538510322598E-4</c:v>
                </c:pt>
                <c:pt idx="24980">
                  <c:v>4.0149918640963701E-4</c:v>
                </c:pt>
                <c:pt idx="24981">
                  <c:v>3.9472413482144502E-4</c:v>
                </c:pt>
                <c:pt idx="24982">
                  <c:v>3.8745350320823501E-4</c:v>
                </c:pt>
                <c:pt idx="24983">
                  <c:v>3.8016730104573098E-4</c:v>
                </c:pt>
                <c:pt idx="24984">
                  <c:v>3.7332740612327998E-4</c:v>
                </c:pt>
                <c:pt idx="24985">
                  <c:v>3.6717209150083401E-4</c:v>
                </c:pt>
                <c:pt idx="24986">
                  <c:v>3.6163246841169899E-4</c:v>
                </c:pt>
                <c:pt idx="24987">
                  <c:v>3.5642963484861E-4</c:v>
                </c:pt>
                <c:pt idx="24988">
                  <c:v>3.5123631823807901E-4</c:v>
                </c:pt>
                <c:pt idx="24989">
                  <c:v>3.4584300010465102E-4</c:v>
                </c:pt>
                <c:pt idx="24990">
                  <c:v>3.4023015177808702E-4</c:v>
                </c:pt>
                <c:pt idx="24991">
                  <c:v>3.3454483491368603E-4</c:v>
                </c:pt>
                <c:pt idx="24992">
                  <c:v>3.2899362850002901E-4</c:v>
                </c:pt>
                <c:pt idx="24993">
                  <c:v>3.2373756403103498E-4</c:v>
                </c:pt>
                <c:pt idx="24994">
                  <c:v>3.18818230880424E-4</c:v>
                </c:pt>
                <c:pt idx="24995">
                  <c:v>3.1416097772307699E-4</c:v>
                </c:pt>
                <c:pt idx="24996">
                  <c:v>3.09629627736285E-4</c:v>
                </c:pt>
                <c:pt idx="24997">
                  <c:v>3.05099878460169E-4</c:v>
                </c:pt>
                <c:pt idx="24998">
                  <c:v>3.0052094371057998E-4</c:v>
                </c:pt>
                <c:pt idx="24999">
                  <c:v>2.9591907514259197E-4</c:v>
                </c:pt>
                <c:pt idx="25000">
                  <c:v>2.9137404635548602E-4</c:v>
                </c:pt>
                <c:pt idx="25001">
                  <c:v>2.8696606750600002E-4</c:v>
                </c:pt>
                <c:pt idx="25002">
                  <c:v>2.82741792034358E-4</c:v>
                </c:pt>
                <c:pt idx="25003">
                  <c:v>2.7868978213518901E-4</c:v>
                </c:pt>
                <c:pt idx="25004">
                  <c:v>2.7476187096908699E-4</c:v>
                </c:pt>
                <c:pt idx="25005">
                  <c:v>2.70899821771309E-4</c:v>
                </c:pt>
                <c:pt idx="25006">
                  <c:v>2.67064577201381E-4</c:v>
                </c:pt>
                <c:pt idx="25007">
                  <c:v>2.6325165526941402E-4</c:v>
                </c:pt>
                <c:pt idx="25008">
                  <c:v>2.5948538677766897E-4</c:v>
                </c:pt>
                <c:pt idx="25009">
                  <c:v>2.5580084184184698E-4</c:v>
                </c:pt>
                <c:pt idx="25010">
                  <c:v>2.5222543627023702E-4</c:v>
                </c:pt>
                <c:pt idx="25011">
                  <c:v>2.4876333191059503E-4</c:v>
                </c:pt>
                <c:pt idx="25012">
                  <c:v>2.4540047161281098E-4</c:v>
                </c:pt>
                <c:pt idx="25013">
                  <c:v>2.4211251002270701E-4</c:v>
                </c:pt>
                <c:pt idx="25014">
                  <c:v>2.3887571296654601E-4</c:v>
                </c:pt>
                <c:pt idx="25015">
                  <c:v>2.3568165488541099E-4</c:v>
                </c:pt>
                <c:pt idx="25016">
                  <c:v>2.32536214753054E-4</c:v>
                </c:pt>
                <c:pt idx="25017">
                  <c:v>2.2945215459912999E-4</c:v>
                </c:pt>
                <c:pt idx="25018">
                  <c:v>2.2644198907073601E-4</c:v>
                </c:pt>
                <c:pt idx="25019">
                  <c:v>2.2351277584675699E-4</c:v>
                </c:pt>
                <c:pt idx="25020">
                  <c:v>2.20658839680254E-4</c:v>
                </c:pt>
                <c:pt idx="25021">
                  <c:v>2.17872060602531E-4</c:v>
                </c:pt>
                <c:pt idx="25022">
                  <c:v>2.15140535146929E-4</c:v>
                </c:pt>
                <c:pt idx="25023">
                  <c:v>2.1245764219202101E-4</c:v>
                </c:pt>
                <c:pt idx="25024">
                  <c:v>2.0982263959012901E-4</c:v>
                </c:pt>
                <c:pt idx="25025">
                  <c:v>2.0723941270262E-4</c:v>
                </c:pt>
                <c:pt idx="25026">
                  <c:v>2.04714553547092E-4</c:v>
                </c:pt>
                <c:pt idx="25027">
                  <c:v>2.0225017215125301E-4</c:v>
                </c:pt>
                <c:pt idx="25028">
                  <c:v>1.9984551181551099E-4</c:v>
                </c:pt>
                <c:pt idx="25029">
                  <c:v>1.97497764020227E-4</c:v>
                </c:pt>
                <c:pt idx="25030">
                  <c:v>1.9519943452905899E-4</c:v>
                </c:pt>
                <c:pt idx="25031">
                  <c:v>1.9294818048365401E-4</c:v>
                </c:pt>
                <c:pt idx="25032">
                  <c:v>1.9074229930993199E-4</c:v>
                </c:pt>
                <c:pt idx="25033">
                  <c:v>1.88581208931282E-4</c:v>
                </c:pt>
                <c:pt idx="25034">
                  <c:v>1.86467557796277E-4</c:v>
                </c:pt>
                <c:pt idx="25035">
                  <c:v>1.8440261192154101E-4</c:v>
                </c:pt>
                <c:pt idx="25036">
                  <c:v>1.82386502274312E-4</c:v>
                </c:pt>
                <c:pt idx="25037">
                  <c:v>1.8041703151539001E-4</c:v>
                </c:pt>
                <c:pt idx="25038">
                  <c:v>1.7849155119620299E-4</c:v>
                </c:pt>
                <c:pt idx="25039">
                  <c:v>1.7660764569882301E-4</c:v>
                </c:pt>
                <c:pt idx="25040">
                  <c:v>1.7476428183726999E-4</c:v>
                </c:pt>
                <c:pt idx="25041">
                  <c:v>1.7296000442002001E-4</c:v>
                </c:pt>
                <c:pt idx="25042">
                  <c:v>1.71196472365409E-4</c:v>
                </c:pt>
                <c:pt idx="25043">
                  <c:v>1.69472696143202E-4</c:v>
                </c:pt>
                <c:pt idx="25044">
                  <c:v>1.6778946155682201E-4</c:v>
                </c:pt>
                <c:pt idx="25045">
                  <c:v>1.66144920513034E-4</c:v>
                </c:pt>
                <c:pt idx="25046">
                  <c:v>1.64538345416077E-4</c:v>
                </c:pt>
                <c:pt idx="25047">
                  <c:v>1.6296720423270001E-4</c:v>
                </c:pt>
                <c:pt idx="25048">
                  <c:v>1.6143133689183701E-4</c:v>
                </c:pt>
                <c:pt idx="25049">
                  <c:v>1.5993003034964201E-4</c:v>
                </c:pt>
                <c:pt idx="25050">
                  <c:v>1.5846239693928499E-4</c:v>
                </c:pt>
                <c:pt idx="25051">
                  <c:v>1.5702853852417301E-4</c:v>
                </c:pt>
                <c:pt idx="25052">
                  <c:v>1.5562806220259501E-4</c:v>
                </c:pt>
                <c:pt idx="25053">
                  <c:v>1.5426021127495901E-4</c:v>
                </c:pt>
                <c:pt idx="25054">
                  <c:v>1.5292424359358901E-4</c:v>
                </c:pt>
                <c:pt idx="25055">
                  <c:v>1.51619271491654E-4</c:v>
                </c:pt>
                <c:pt idx="25056">
                  <c:v>1.50343927089125E-4</c:v>
                </c:pt>
                <c:pt idx="25057">
                  <c:v>1.49097948451526E-4</c:v>
                </c:pt>
                <c:pt idx="25058">
                  <c:v>1.4788070984650401E-4</c:v>
                </c:pt>
                <c:pt idx="25059">
                  <c:v>1.4669208030682101E-4</c:v>
                </c:pt>
                <c:pt idx="25060">
                  <c:v>1.4553153596352799E-4</c:v>
                </c:pt>
                <c:pt idx="25061">
                  <c:v>1.44398232805543E-4</c:v>
                </c:pt>
                <c:pt idx="25062">
                  <c:v>1.4329151599667999E-4</c:v>
                </c:pt>
                <c:pt idx="25063">
                  <c:v>1.42211269121617E-4</c:v>
                </c:pt>
                <c:pt idx="25064">
                  <c:v>1.4115631347522099E-4</c:v>
                </c:pt>
                <c:pt idx="25065">
                  <c:v>1.40125586767681E-4</c:v>
                </c:pt>
                <c:pt idx="25066">
                  <c:v>1.39119612867944E-4</c:v>
                </c:pt>
                <c:pt idx="25067">
                  <c:v>1.3813770783599501E-4</c:v>
                </c:pt>
                <c:pt idx="25068">
                  <c:v>1.37178911245428E-4</c:v>
                </c:pt>
                <c:pt idx="25069">
                  <c:v>1.36243179440498E-4</c:v>
                </c:pt>
                <c:pt idx="25070">
                  <c:v>1.3533043966163001E-4</c:v>
                </c:pt>
                <c:pt idx="25071">
                  <c:v>1.34438814711757E-4</c:v>
                </c:pt>
                <c:pt idx="25072">
                  <c:v>1.3356890121940499E-4</c:v>
                </c:pt>
                <c:pt idx="25073">
                  <c:v>1.3271960779093201E-4</c:v>
                </c:pt>
                <c:pt idx="25074">
                  <c:v>1.31890716147609E-4</c:v>
                </c:pt>
                <c:pt idx="25075">
                  <c:v>1.31082415464334E-4</c:v>
                </c:pt>
                <c:pt idx="25076">
                  <c:v>1.3029367255512601E-4</c:v>
                </c:pt>
                <c:pt idx="25077">
                  <c:v>1.29523919895291E-4</c:v>
                </c:pt>
                <c:pt idx="25078">
                  <c:v>1.2877266271971199E-4</c:v>
                </c:pt>
                <c:pt idx="25079">
                  <c:v>1.28039566334337E-4</c:v>
                </c:pt>
                <c:pt idx="25080">
                  <c:v>1.27325009088963E-4</c:v>
                </c:pt>
                <c:pt idx="25081">
                  <c:v>1.2662794324569399E-4</c:v>
                </c:pt>
                <c:pt idx="25082">
                  <c:v>1.2594749568961599E-4</c:v>
                </c:pt>
                <c:pt idx="25083">
                  <c:v>1.2528385559562599E-4</c:v>
                </c:pt>
                <c:pt idx="25084">
                  <c:v>1.24636630062014E-4</c:v>
                </c:pt>
                <c:pt idx="25085">
                  <c:v>1.2400546984281399E-4</c:v>
                </c:pt>
                <c:pt idx="25086">
                  <c:v>1.2338972010184101E-4</c:v>
                </c:pt>
                <c:pt idx="25087">
                  <c:v>1.2278945359867099E-4</c:v>
                </c:pt>
                <c:pt idx="25088">
                  <c:v>1.2220400094520301E-4</c:v>
                </c:pt>
                <c:pt idx="25089">
                  <c:v>1.21633303933777E-4</c:v>
                </c:pt>
                <c:pt idx="25090">
                  <c:v>1.21076634968631E-4</c:v>
                </c:pt>
                <c:pt idx="25091">
                  <c:v>1.20534030429553E-4</c:v>
                </c:pt>
                <c:pt idx="25092">
                  <c:v>1.20004908239935E-4</c:v>
                </c:pt>
                <c:pt idx="25093">
                  <c:v>1.19488970085513E-4</c:v>
                </c:pt>
                <c:pt idx="25094">
                  <c:v>1.18986281449907E-4</c:v>
                </c:pt>
                <c:pt idx="25095">
                  <c:v>1.1849629663629499E-4</c:v>
                </c:pt>
                <c:pt idx="25096">
                  <c:v>1.18018309876788E-4</c:v>
                </c:pt>
                <c:pt idx="25097">
                  <c:v>1.1755216110032101E-4</c:v>
                </c:pt>
                <c:pt idx="25098">
                  <c:v>1.17098163173068E-4</c:v>
                </c:pt>
                <c:pt idx="25099">
                  <c:v>1.16655719466507E-4</c:v>
                </c:pt>
                <c:pt idx="25100">
                  <c:v>1.16224815428723E-4</c:v>
                </c:pt>
                <c:pt idx="25101">
                  <c:v>1.15804643428419E-4</c:v>
                </c:pt>
                <c:pt idx="25102">
                  <c:v>1.15394905151334E-4</c:v>
                </c:pt>
                <c:pt idx="25103">
                  <c:v>1.14996291813441E-4</c:v>
                </c:pt>
                <c:pt idx="25104">
                  <c:v>1.14606787974481E-4</c:v>
                </c:pt>
                <c:pt idx="25105">
                  <c:v>1.14228219899815E-4</c:v>
                </c:pt>
                <c:pt idx="25106">
                  <c:v>1.13859503471758E-4</c:v>
                </c:pt>
                <c:pt idx="25107">
                  <c:v>1.13499860162847E-4</c:v>
                </c:pt>
                <c:pt idx="25108">
                  <c:v>1.1314941366436001E-4</c:v>
                </c:pt>
                <c:pt idx="25109">
                  <c:v>1.12808083940763E-4</c:v>
                </c:pt>
                <c:pt idx="25110">
                  <c:v>1.1247571819694701E-4</c:v>
                </c:pt>
                <c:pt idx="25111">
                  <c:v>1.1215201811865001E-4</c:v>
                </c:pt>
                <c:pt idx="25112">
                  <c:v>1.11836714495439E-4</c:v>
                </c:pt>
                <c:pt idx="25113">
                  <c:v>1.11529690911993E-4</c:v>
                </c:pt>
                <c:pt idx="25114">
                  <c:v>1.11230387119576E-4</c:v>
                </c:pt>
                <c:pt idx="25115">
                  <c:v>1.10939188743941E-4</c:v>
                </c:pt>
                <c:pt idx="25116">
                  <c:v>1.10655739263166E-4</c:v>
                </c:pt>
                <c:pt idx="25117">
                  <c:v>1.10379107354674E-4</c:v>
                </c:pt>
                <c:pt idx="25118">
                  <c:v>1.1011002061422899E-4</c:v>
                </c:pt>
                <c:pt idx="25119">
                  <c:v>1.09848071588203E-4</c:v>
                </c:pt>
                <c:pt idx="25120">
                  <c:v>1.09593202068936E-4</c:v>
                </c:pt>
                <c:pt idx="25121">
                  <c:v>1.09344699012581E-4</c:v>
                </c:pt>
                <c:pt idx="25122">
                  <c:v>1.09102991700638E-4</c:v>
                </c:pt>
                <c:pt idx="25123">
                  <c:v>1.08867330709472E-4</c:v>
                </c:pt>
                <c:pt idx="25124">
                  <c:v>1.08638596429955E-4</c:v>
                </c:pt>
                <c:pt idx="25125">
                  <c:v>1.08415435533971E-4</c:v>
                </c:pt>
                <c:pt idx="25126">
                  <c:v>1.08198590169195E-4</c:v>
                </c:pt>
                <c:pt idx="25127">
                  <c:v>1.07986918010283E-4</c:v>
                </c:pt>
                <c:pt idx="25128">
                  <c:v>1.0778154683066499E-4</c:v>
                </c:pt>
                <c:pt idx="25129">
                  <c:v>1.07581188785844E-4</c:v>
                </c:pt>
                <c:pt idx="25130">
                  <c:v>1.07386193121783E-4</c:v>
                </c:pt>
                <c:pt idx="25131">
                  <c:v>1.0719648707890899E-4</c:v>
                </c:pt>
                <c:pt idx="25132">
                  <c:v>1.07012579974253E-4</c:v>
                </c:pt>
                <c:pt idx="25133">
                  <c:v>1.06832965684589E-4</c:v>
                </c:pt>
                <c:pt idx="25134">
                  <c:v>1.0665813897503501E-4</c:v>
                </c:pt>
                <c:pt idx="25135">
                  <c:v>1.06487939774524E-4</c:v>
                </c:pt>
                <c:pt idx="25136">
                  <c:v>1.0632278281264E-4</c:v>
                </c:pt>
                <c:pt idx="25137">
                  <c:v>1.06161976873409E-4</c:v>
                </c:pt>
                <c:pt idx="25138">
                  <c:v>1.06005514680874E-4</c:v>
                </c:pt>
                <c:pt idx="25139">
                  <c:v>1.05852792330552E-4</c:v>
                </c:pt>
                <c:pt idx="25140">
                  <c:v>1.0570464655757001E-4</c:v>
                </c:pt>
                <c:pt idx="25141">
                  <c:v>1.05560648080427E-4</c:v>
                </c:pt>
                <c:pt idx="25142">
                  <c:v>1.05420549516566E-4</c:v>
                </c:pt>
                <c:pt idx="25143">
                  <c:v>1.05283848824911E-4</c:v>
                </c:pt>
                <c:pt idx="25144">
                  <c:v>1.05151601019315E-4</c:v>
                </c:pt>
                <c:pt idx="25145">
                  <c:v>1.05022125353571E-4</c:v>
                </c:pt>
                <c:pt idx="25146">
                  <c:v>1.04896484117489E-4</c:v>
                </c:pt>
                <c:pt idx="25147">
                  <c:v>1.0477474279468899E-4</c:v>
                </c:pt>
                <c:pt idx="25148">
                  <c:v>1.04655540781096E-4</c:v>
                </c:pt>
                <c:pt idx="25149">
                  <c:v>1.04540231404826E-4</c:v>
                </c:pt>
                <c:pt idx="25150">
                  <c:v>1.04428116173949E-4</c:v>
                </c:pt>
                <c:pt idx="25151">
                  <c:v>1.0431875125505E-4</c:v>
                </c:pt>
                <c:pt idx="25152">
                  <c:v>1.04213329905178E-4</c:v>
                </c:pt>
                <c:pt idx="25153">
                  <c:v>1.04109662061092E-4</c:v>
                </c:pt>
                <c:pt idx="25154">
                  <c:v>1.04009690403473E-4</c:v>
                </c:pt>
                <c:pt idx="25155">
                  <c:v>1.03911967016757E-4</c:v>
                </c:pt>
                <c:pt idx="25156">
                  <c:v>1.03816761111375E-4</c:v>
                </c:pt>
                <c:pt idx="25157">
                  <c:v>1.03724967630114E-4</c:v>
                </c:pt>
                <c:pt idx="25158">
                  <c:v>1.03635218692944E-4</c:v>
                </c:pt>
                <c:pt idx="25159">
                  <c:v>1.0354808182455601E-4</c:v>
                </c:pt>
                <c:pt idx="25160">
                  <c:v>1.03463396953885E-4</c:v>
                </c:pt>
                <c:pt idx="25161">
                  <c:v>1.03381084045395E-4</c:v>
                </c:pt>
                <c:pt idx="25162">
                  <c:v>1.0330099757993601E-4</c:v>
                </c:pt>
                <c:pt idx="25163">
                  <c:v>1.0322318848921E-4</c:v>
                </c:pt>
                <c:pt idx="25164">
                  <c:v>1.0314770770492E-4</c:v>
                </c:pt>
                <c:pt idx="25165">
                  <c:v>1.03074169601314E-4</c:v>
                </c:pt>
                <c:pt idx="25166">
                  <c:v>1.0300237045157699E-4</c:v>
                </c:pt>
                <c:pt idx="25167">
                  <c:v>1.0293310333509E-4</c:v>
                </c:pt>
                <c:pt idx="25168">
                  <c:v>1.0286585893482E-4</c:v>
                </c:pt>
                <c:pt idx="25169">
                  <c:v>1.02799778687768E-4</c:v>
                </c:pt>
                <c:pt idx="25170">
                  <c:v>1.027365506161E-4</c:v>
                </c:pt>
                <c:pt idx="25171">
                  <c:v>1.02674392110203E-4</c:v>
                </c:pt>
                <c:pt idx="25172">
                  <c:v>1.02614489151165E-4</c:v>
                </c:pt>
                <c:pt idx="25173">
                  <c:v>1.0255619417876E-4</c:v>
                </c:pt>
                <c:pt idx="25174">
                  <c:v>1.0249916522298E-4</c:v>
                </c:pt>
                <c:pt idx="25175">
                  <c:v>1.02443998912349E-4</c:v>
                </c:pt>
                <c:pt idx="25176">
                  <c:v>1.0239046241622401E-4</c:v>
                </c:pt>
                <c:pt idx="25177">
                  <c:v>1.02338424767368E-4</c:v>
                </c:pt>
                <c:pt idx="25178">
                  <c:v>1.0228780593024601E-4</c:v>
                </c:pt>
                <c:pt idx="25179">
                  <c:v>1.02238533145282E-4</c:v>
                </c:pt>
                <c:pt idx="25180">
                  <c:v>1.02190548204817E-4</c:v>
                </c:pt>
                <c:pt idx="25181">
                  <c:v>1.02144753327593E-4</c:v>
                </c:pt>
                <c:pt idx="25182">
                  <c:v>1.02099453215487E-4</c:v>
                </c:pt>
                <c:pt idx="25183">
                  <c:v>1.0205579019384501E-4</c:v>
                </c:pt>
                <c:pt idx="25184">
                  <c:v>1.02013131254353E-4</c:v>
                </c:pt>
                <c:pt idx="25185">
                  <c:v>1.01972320408095E-4</c:v>
                </c:pt>
                <c:pt idx="25186">
                  <c:v>1.01932120742276E-4</c:v>
                </c:pt>
                <c:pt idx="25187">
                  <c:v>1.01893056125846E-4</c:v>
                </c:pt>
                <c:pt idx="25188">
                  <c:v>1.01855293905828E-4</c:v>
                </c:pt>
                <c:pt idx="25189">
                  <c:v>1.01818281109445E-4</c:v>
                </c:pt>
                <c:pt idx="25190">
                  <c:v>1.01782978163101E-4</c:v>
                </c:pt>
                <c:pt idx="25191">
                  <c:v>1.017483373289E-4</c:v>
                </c:pt>
                <c:pt idx="25192">
                  <c:v>1.01714686024934E-4</c:v>
                </c:pt>
                <c:pt idx="25193">
                  <c:v>1.01681980595458E-4</c:v>
                </c:pt>
                <c:pt idx="25194">
                  <c:v>1.01650548458565E-4</c:v>
                </c:pt>
                <c:pt idx="25195">
                  <c:v>1.0161940008401901E-4</c:v>
                </c:pt>
                <c:pt idx="25196">
                  <c:v>1.0158944496652101E-4</c:v>
                </c:pt>
                <c:pt idx="25197">
                  <c:v>1.01561054179911E-4</c:v>
                </c:pt>
                <c:pt idx="25198">
                  <c:v>1.01532525150105E-4</c:v>
                </c:pt>
                <c:pt idx="25199">
                  <c:v>1.01504978374578E-4</c:v>
                </c:pt>
                <c:pt idx="25200">
                  <c:v>1.01478661235888E-4</c:v>
                </c:pt>
                <c:pt idx="25201">
                  <c:v>1.01453151728492E-4</c:v>
                </c:pt>
                <c:pt idx="25202">
                  <c:v>1.0142781684408E-4</c:v>
                </c:pt>
                <c:pt idx="25203">
                  <c:v>1.01403529697564E-4</c:v>
                </c:pt>
                <c:pt idx="25204">
                  <c:v>1.01380246633198E-4</c:v>
                </c:pt>
                <c:pt idx="25205">
                  <c:v>1.01356883533299E-4</c:v>
                </c:pt>
                <c:pt idx="25206">
                  <c:v>1.01335033832584E-4</c:v>
                </c:pt>
                <c:pt idx="25207">
                  <c:v>1.0131343879038501E-4</c:v>
                </c:pt>
                <c:pt idx="25208">
                  <c:v>1.01292534964159E-4</c:v>
                </c:pt>
                <c:pt idx="25209">
                  <c:v>1.0127236600965299E-4</c:v>
                </c:pt>
                <c:pt idx="25210">
                  <c:v>1.0125252447323899E-4</c:v>
                </c:pt>
                <c:pt idx="25211">
                  <c:v>1.01233235909604E-4</c:v>
                </c:pt>
                <c:pt idx="25212">
                  <c:v>1.01215184258763E-4</c:v>
                </c:pt>
                <c:pt idx="25213">
                  <c:v>1.0119667422259199E-4</c:v>
                </c:pt>
                <c:pt idx="25214">
                  <c:v>1.0117948113475E-4</c:v>
                </c:pt>
                <c:pt idx="25215">
                  <c:v>1.01162659120746E-4</c:v>
                </c:pt>
                <c:pt idx="25216">
                  <c:v>1.01146128145046E-4</c:v>
                </c:pt>
                <c:pt idx="25217">
                  <c:v>1.01129851827864E-4</c:v>
                </c:pt>
                <c:pt idx="25218">
                  <c:v>1.01114579592831E-4</c:v>
                </c:pt>
                <c:pt idx="25219">
                  <c:v>1.0109956929227301E-4</c:v>
                </c:pt>
                <c:pt idx="25220">
                  <c:v>1.01084959169384E-4</c:v>
                </c:pt>
                <c:pt idx="25221">
                  <c:v>1.0107105481438299E-4</c:v>
                </c:pt>
                <c:pt idx="25222">
                  <c:v>1.0105712863151E-4</c:v>
                </c:pt>
                <c:pt idx="25223">
                  <c:v>1.01044002803974E-4</c:v>
                </c:pt>
                <c:pt idx="25224">
                  <c:v>1.01031291706022E-4</c:v>
                </c:pt>
                <c:pt idx="25225">
                  <c:v>1.01018653367646E-4</c:v>
                </c:pt>
                <c:pt idx="25226">
                  <c:v>1.01006036857143E-4</c:v>
                </c:pt>
                <c:pt idx="25227">
                  <c:v>1.00994569947943E-4</c:v>
                </c:pt>
                <c:pt idx="25228">
                  <c:v>1.00983153970446E-4</c:v>
                </c:pt>
                <c:pt idx="25229">
                  <c:v>1.00971825304441E-4</c:v>
                </c:pt>
                <c:pt idx="25230">
                  <c:v>1.0096135520143401E-4</c:v>
                </c:pt>
                <c:pt idx="25231">
                  <c:v>1.00950797786936E-4</c:v>
                </c:pt>
                <c:pt idx="25232">
                  <c:v>1.0094069148181E-4</c:v>
                </c:pt>
                <c:pt idx="25233">
                  <c:v>1.00930439657532E-4</c:v>
                </c:pt>
                <c:pt idx="25234">
                  <c:v>1.00921322882641E-4</c:v>
                </c:pt>
                <c:pt idx="25235">
                  <c:v>1.00911973277107E-4</c:v>
                </c:pt>
                <c:pt idx="25236">
                  <c:v>1.00903082056902E-4</c:v>
                </c:pt>
                <c:pt idx="25237">
                  <c:v>1.00894212664571E-4</c:v>
                </c:pt>
                <c:pt idx="25238">
                  <c:v>1.00886027212255E-4</c:v>
                </c:pt>
                <c:pt idx="25239">
                  <c:v>1.0087766713695601E-4</c:v>
                </c:pt>
                <c:pt idx="25240">
                  <c:v>1.0087006376124899E-4</c:v>
                </c:pt>
                <c:pt idx="25241">
                  <c:v>1.0086214751936499E-4</c:v>
                </c:pt>
                <c:pt idx="25242">
                  <c:v>1.0085463145515E-4</c:v>
                </c:pt>
                <c:pt idx="25243">
                  <c:v>1.0084772657137399E-4</c:v>
                </c:pt>
                <c:pt idx="25244">
                  <c:v>1.00840596132912E-4</c:v>
                </c:pt>
                <c:pt idx="25245">
                  <c:v>1.0083385859616099E-4</c:v>
                </c:pt>
                <c:pt idx="25246">
                  <c:v>1.00827332062181E-4</c:v>
                </c:pt>
                <c:pt idx="25247">
                  <c:v>1.00820929219481E-4</c:v>
                </c:pt>
                <c:pt idx="25248">
                  <c:v>1.00814977486152E-4</c:v>
                </c:pt>
                <c:pt idx="25249">
                  <c:v>1.0080853098770599E-4</c:v>
                </c:pt>
                <c:pt idx="25250">
                  <c:v>1.00803074019495E-4</c:v>
                </c:pt>
                <c:pt idx="25251">
                  <c:v>1.0079703497467601E-4</c:v>
                </c:pt>
                <c:pt idx="25252">
                  <c:v>1.0079181083710899E-4</c:v>
                </c:pt>
                <c:pt idx="25253">
                  <c:v>1.0078640480060101E-4</c:v>
                </c:pt>
                <c:pt idx="25254">
                  <c:v>1.00781457149424E-4</c:v>
                </c:pt>
                <c:pt idx="25255">
                  <c:v>1.00776152976323E-4</c:v>
                </c:pt>
                <c:pt idx="25256">
                  <c:v>1.0077180195367E-4</c:v>
                </c:pt>
                <c:pt idx="25257">
                  <c:v>1.0076680337078901E-4</c:v>
                </c:pt>
                <c:pt idx="25258">
                  <c:v>1.00762234069407E-4</c:v>
                </c:pt>
                <c:pt idx="25259">
                  <c:v>1.00758014013991E-4</c:v>
                </c:pt>
                <c:pt idx="25260">
                  <c:v>1.00753619335592E-4</c:v>
                </c:pt>
                <c:pt idx="25261">
                  <c:v>1.0074952297145499E-4</c:v>
                </c:pt>
                <c:pt idx="25262">
                  <c:v>1.00745884992648E-4</c:v>
                </c:pt>
                <c:pt idx="25263">
                  <c:v>1.0074204328702801E-4</c:v>
                </c:pt>
                <c:pt idx="25264">
                  <c:v>1.0073834710056E-4</c:v>
                </c:pt>
                <c:pt idx="25265">
                  <c:v>1.00734549050685E-4</c:v>
                </c:pt>
                <c:pt idx="25266">
                  <c:v>1.00731034763157E-4</c:v>
                </c:pt>
                <c:pt idx="25267">
                  <c:v>1.0072746226796899E-4</c:v>
                </c:pt>
                <c:pt idx="25268">
                  <c:v>1.0072411532746599E-4</c:v>
                </c:pt>
                <c:pt idx="25269">
                  <c:v>1.00721321359742E-4</c:v>
                </c:pt>
                <c:pt idx="25270">
                  <c:v>1.00718258181587E-4</c:v>
                </c:pt>
                <c:pt idx="25271">
                  <c:v>1.00714671134483E-4</c:v>
                </c:pt>
                <c:pt idx="25272">
                  <c:v>1.00711804407183E-4</c:v>
                </c:pt>
                <c:pt idx="25273">
                  <c:v>1.0070903954329E-4</c:v>
                </c:pt>
                <c:pt idx="25274">
                  <c:v>1.00706303783227E-4</c:v>
                </c:pt>
                <c:pt idx="25275">
                  <c:v>1.00703902717214E-4</c:v>
                </c:pt>
                <c:pt idx="25276">
                  <c:v>1.0070105054182901E-4</c:v>
                </c:pt>
                <c:pt idx="25277">
                  <c:v>1.0069865675177399E-4</c:v>
                </c:pt>
                <c:pt idx="25278">
                  <c:v>1.00695899163839E-4</c:v>
                </c:pt>
                <c:pt idx="25279">
                  <c:v>1.0069357813336E-4</c:v>
                </c:pt>
                <c:pt idx="25280">
                  <c:v>1.00691577245016E-4</c:v>
                </c:pt>
                <c:pt idx="25281">
                  <c:v>1.00688936072402E-4</c:v>
                </c:pt>
                <c:pt idx="25282">
                  <c:v>1.00687007943634E-4</c:v>
                </c:pt>
                <c:pt idx="25283">
                  <c:v>1.00685436336789E-4</c:v>
                </c:pt>
                <c:pt idx="25284">
                  <c:v>1.00682977063116E-4</c:v>
                </c:pt>
                <c:pt idx="25285">
                  <c:v>1.00681136245839E-4</c:v>
                </c:pt>
                <c:pt idx="25286">
                  <c:v>1.0067976108985E-4</c:v>
                </c:pt>
                <c:pt idx="25287">
                  <c:v>1.00677454611287E-4</c:v>
                </c:pt>
                <c:pt idx="25288">
                  <c:v>1.00675875728484E-4</c:v>
                </c:pt>
                <c:pt idx="25289">
                  <c:v>1.00674100394826E-4</c:v>
                </c:pt>
                <c:pt idx="25290">
                  <c:v>1.00672579719685E-4</c:v>
                </c:pt>
                <c:pt idx="25291">
                  <c:v>1.00670840765815E-4</c:v>
                </c:pt>
                <c:pt idx="25292">
                  <c:v>1.0066931281471601E-4</c:v>
                </c:pt>
                <c:pt idx="25293">
                  <c:v>1.0066774120787201E-4</c:v>
                </c:pt>
                <c:pt idx="25294">
                  <c:v>1.00666307844222E-4</c:v>
                </c:pt>
                <c:pt idx="25295">
                  <c:v>1.00665100035258E-4</c:v>
                </c:pt>
                <c:pt idx="25296">
                  <c:v>1.00663637567777E-4</c:v>
                </c:pt>
                <c:pt idx="25297">
                  <c:v>1.0066209506476299E-4</c:v>
                </c:pt>
                <c:pt idx="25298">
                  <c:v>1.0066097456729E-4</c:v>
                </c:pt>
                <c:pt idx="25299">
                  <c:v>1.00660159660038E-4</c:v>
                </c:pt>
                <c:pt idx="25300">
                  <c:v>1.00658711744472E-4</c:v>
                </c:pt>
                <c:pt idx="25301">
                  <c:v>1.00657503935508E-4</c:v>
                </c:pt>
                <c:pt idx="25302">
                  <c:v>1.0065633978229E-4</c:v>
                </c:pt>
                <c:pt idx="25303">
                  <c:v>1.00655532150995E-4</c:v>
                </c:pt>
                <c:pt idx="25304">
                  <c:v>1.00654215202667E-4</c:v>
                </c:pt>
                <c:pt idx="25305">
                  <c:v>1.0065344395116E-4</c:v>
                </c:pt>
                <c:pt idx="25306">
                  <c:v>1.0065244714496701E-4</c:v>
                </c:pt>
                <c:pt idx="25307">
                  <c:v>1.00651152024511E-4</c:v>
                </c:pt>
                <c:pt idx="25308">
                  <c:v>1.00650446256623E-4</c:v>
                </c:pt>
                <c:pt idx="25309">
                  <c:v>1.00649514934048E-4</c:v>
                </c:pt>
                <c:pt idx="25310">
                  <c:v>1.00648314401042E-4</c:v>
                </c:pt>
                <c:pt idx="25311">
                  <c:v>1.00647812359966E-4</c:v>
                </c:pt>
                <c:pt idx="25312">
                  <c:v>1.00646902865265E-4</c:v>
                </c:pt>
                <c:pt idx="25313">
                  <c:v>1.00645920610987E-4</c:v>
                </c:pt>
                <c:pt idx="25314">
                  <c:v>1.00645433121827E-4</c:v>
                </c:pt>
                <c:pt idx="25315">
                  <c:v>1.0064477828564101E-4</c:v>
                </c:pt>
                <c:pt idx="25316">
                  <c:v>1.00643905170728E-4</c:v>
                </c:pt>
                <c:pt idx="25317">
                  <c:v>1.0064310481539E-4</c:v>
                </c:pt>
                <c:pt idx="25318">
                  <c:v>1.00642791949213E-4</c:v>
                </c:pt>
                <c:pt idx="25319">
                  <c:v>1.00642064353451E-4</c:v>
                </c:pt>
                <c:pt idx="25320">
                  <c:v>1.00641293101944E-4</c:v>
                </c:pt>
                <c:pt idx="25321">
                  <c:v>1.0064069647342001E-4</c:v>
                </c:pt>
                <c:pt idx="25322">
                  <c:v>1.00640274467878E-4</c:v>
                </c:pt>
                <c:pt idx="25323">
                  <c:v>1.00639714219142E-4</c:v>
                </c:pt>
                <c:pt idx="25324">
                  <c:v>1.00638921139762E-4</c:v>
                </c:pt>
                <c:pt idx="25325">
                  <c:v>1.00638513686135E-4</c:v>
                </c:pt>
                <c:pt idx="25326">
                  <c:v>1.00638120784424E-4</c:v>
                </c:pt>
                <c:pt idx="25327">
                  <c:v>1.00637538707815E-4</c:v>
                </c:pt>
                <c:pt idx="25328">
                  <c:v>1.00637160358019E-4</c:v>
                </c:pt>
                <c:pt idx="25329">
                  <c:v>1.00636367278639E-4</c:v>
                </c:pt>
                <c:pt idx="25330">
                  <c:v>1.0063596710097E-4</c:v>
                </c:pt>
                <c:pt idx="25331">
                  <c:v>1.00635792477988E-4</c:v>
                </c:pt>
                <c:pt idx="25332">
                  <c:v>1.00635057606269E-4</c:v>
                </c:pt>
                <c:pt idx="25333">
                  <c:v>1.00635086710099E-4</c:v>
                </c:pt>
                <c:pt idx="25334">
                  <c:v>1.0063468653243E-4</c:v>
                </c:pt>
                <c:pt idx="25335">
                  <c:v>1.00634038972203E-4</c:v>
                </c:pt>
                <c:pt idx="25336">
                  <c:v>1.00633798865601E-4</c:v>
                </c:pt>
                <c:pt idx="25337">
                  <c:v>1.00633391411975E-4</c:v>
                </c:pt>
                <c:pt idx="25338">
                  <c:v>1.006328893709E-4</c:v>
                </c:pt>
                <c:pt idx="25339">
                  <c:v>1.00632780231535E-4</c:v>
                </c:pt>
                <c:pt idx="25340">
                  <c:v>1.00632336398121E-4</c:v>
                </c:pt>
                <c:pt idx="25341">
                  <c:v>1.00632198154926E-4</c:v>
                </c:pt>
                <c:pt idx="25342">
                  <c:v>1.0063148511108E-4</c:v>
                </c:pt>
                <c:pt idx="25343">
                  <c:v>1.00631266832352E-4</c:v>
                </c:pt>
                <c:pt idx="25344">
                  <c:v>1.00631157692988E-4</c:v>
                </c:pt>
                <c:pt idx="25345">
                  <c:v>1.00631063105538E-4</c:v>
                </c:pt>
                <c:pt idx="25346">
                  <c:v>1.0063066292787001E-4</c:v>
                </c:pt>
                <c:pt idx="25347">
                  <c:v>1.00630117231049E-4</c:v>
                </c:pt>
                <c:pt idx="25348">
                  <c:v>1.00630153610837E-4</c:v>
                </c:pt>
                <c:pt idx="25349">
                  <c:v>1.00630029919557E-4</c:v>
                </c:pt>
                <c:pt idx="25350">
                  <c:v>1.00629782536998E-4</c:v>
                </c:pt>
                <c:pt idx="25351">
                  <c:v>1.00629375083372E-4</c:v>
                </c:pt>
                <c:pt idx="25352">
                  <c:v>1.00629185908474E-4</c:v>
                </c:pt>
                <c:pt idx="25353">
                  <c:v>1.00628873042297E-4</c:v>
                </c:pt>
                <c:pt idx="25354">
                  <c:v>1.00628582003992E-4</c:v>
                </c:pt>
                <c:pt idx="25355">
                  <c:v>1.00628800282721E-4</c:v>
                </c:pt>
                <c:pt idx="25356">
                  <c:v>1.00628451036755E-4</c:v>
                </c:pt>
                <c:pt idx="25357">
                  <c:v>1.00628290965687E-4</c:v>
                </c:pt>
                <c:pt idx="25358">
                  <c:v>1.00628036307171E-4</c:v>
                </c:pt>
                <c:pt idx="25359">
                  <c:v>1.0062813817057801E-4</c:v>
                </c:pt>
                <c:pt idx="25360">
                  <c:v>1.006278253044E-4</c:v>
                </c:pt>
                <c:pt idx="25361">
                  <c:v>1.0062751971418E-4</c:v>
                </c:pt>
                <c:pt idx="25362">
                  <c:v>1.00627410574816E-4</c:v>
                </c:pt>
                <c:pt idx="25363">
                  <c:v>1.00627192296088E-4</c:v>
                </c:pt>
                <c:pt idx="25364">
                  <c:v>1.0062731598736699E-4</c:v>
                </c:pt>
                <c:pt idx="25365">
                  <c:v>1.00626835774165E-4</c:v>
                </c:pt>
                <c:pt idx="25366">
                  <c:v>1.0062674846267301E-4</c:v>
                </c:pt>
                <c:pt idx="25367">
                  <c:v>1.00626835774165E-4</c:v>
                </c:pt>
                <c:pt idx="25368">
                  <c:v>1.0062674846267301E-4</c:v>
                </c:pt>
                <c:pt idx="25369">
                  <c:v>1.00626173662022E-4</c:v>
                </c:pt>
                <c:pt idx="25370">
                  <c:v>1.00626275525428E-4</c:v>
                </c:pt>
                <c:pt idx="25371">
                  <c:v>1.0062651563203E-4</c:v>
                </c:pt>
                <c:pt idx="25372">
                  <c:v>1.0062610090244599E-4</c:v>
                </c:pt>
                <c:pt idx="25373">
                  <c:v>1.0062629735330099E-4</c:v>
                </c:pt>
                <c:pt idx="25374">
                  <c:v>1.00625649793074E-4</c:v>
                </c:pt>
                <c:pt idx="25375">
                  <c:v>1.0062586079584399E-4</c:v>
                </c:pt>
                <c:pt idx="25376">
                  <c:v>1.00625817140099E-4</c:v>
                </c:pt>
                <c:pt idx="25377">
                  <c:v>1.00625671620946E-4</c:v>
                </c:pt>
                <c:pt idx="25378">
                  <c:v>1.00625366030727E-4</c:v>
                </c:pt>
                <c:pt idx="25379">
                  <c:v>1.0062532237498101E-4</c:v>
                </c:pt>
                <c:pt idx="25380">
                  <c:v>1.00625395134557E-4</c:v>
                </c:pt>
                <c:pt idx="25381">
                  <c:v>1.00625169579871E-4</c:v>
                </c:pt>
                <c:pt idx="25382">
                  <c:v>1.00624863989651E-4</c:v>
                </c:pt>
                <c:pt idx="25383">
                  <c:v>1.00625220511574E-4</c:v>
                </c:pt>
                <c:pt idx="25384">
                  <c:v>1.00625038612634E-4</c:v>
                </c:pt>
                <c:pt idx="25385">
                  <c:v>1.0062495130114299E-4</c:v>
                </c:pt>
                <c:pt idx="25386">
                  <c:v>1.00624703918584E-4</c:v>
                </c:pt>
                <c:pt idx="25387">
                  <c:v>1.0062482033390601E-4</c:v>
                </c:pt>
                <c:pt idx="25388">
                  <c:v>1.0062479123007499E-4</c:v>
                </c:pt>
                <c:pt idx="25389">
                  <c:v>1.00624616607092E-4</c:v>
                </c:pt>
                <c:pt idx="25390">
                  <c:v>1.00624594779219E-4</c:v>
                </c:pt>
                <c:pt idx="25391">
                  <c:v>1.00624798506033E-4</c:v>
                </c:pt>
                <c:pt idx="25392">
                  <c:v>1.00624376500491E-4</c:v>
                </c:pt>
                <c:pt idx="25393">
                  <c:v>1.00624478363898E-4</c:v>
                </c:pt>
                <c:pt idx="25394">
                  <c:v>1.0062443470815199E-4</c:v>
                </c:pt>
                <c:pt idx="25395">
                  <c:v>1.0062430374091501E-4</c:v>
                </c:pt>
                <c:pt idx="25396">
                  <c:v>1.0062448563985499E-4</c:v>
                </c:pt>
                <c:pt idx="25397">
                  <c:v>1.0062443470815199E-4</c:v>
                </c:pt>
                <c:pt idx="25398">
                  <c:v>1.00624172773678E-4</c:v>
                </c:pt>
                <c:pt idx="25399">
                  <c:v>1.00624281913042E-4</c:v>
                </c:pt>
                <c:pt idx="25400">
                  <c:v>1.00624347396661E-4</c:v>
                </c:pt>
                <c:pt idx="25401">
                  <c:v>1.00624398328364E-4</c:v>
                </c:pt>
                <c:pt idx="25402">
                  <c:v>1.0062386718345801E-4</c:v>
                </c:pt>
                <c:pt idx="25403">
                  <c:v>1.00623969046865E-4</c:v>
                </c:pt>
                <c:pt idx="25404">
                  <c:v>1.0062407818622899E-4</c:v>
                </c:pt>
                <c:pt idx="25405">
                  <c:v>1.00623976322822E-4</c:v>
                </c:pt>
                <c:pt idx="25406">
                  <c:v>1.00623699836433E-4</c:v>
                </c:pt>
                <c:pt idx="25407">
                  <c:v>1.00623969046865E-4</c:v>
                </c:pt>
                <c:pt idx="25408">
                  <c:v>1.00623532489408E-4</c:v>
                </c:pt>
                <c:pt idx="25409">
                  <c:v>1.00623808975797E-4</c:v>
                </c:pt>
                <c:pt idx="25410">
                  <c:v>1.00623976322822E-4</c:v>
                </c:pt>
                <c:pt idx="25411">
                  <c:v>1.00623612524942E-4</c:v>
                </c:pt>
                <c:pt idx="25412">
                  <c:v>1.00623619800899E-4</c:v>
                </c:pt>
                <c:pt idx="25413">
                  <c:v>1.0062407818622899E-4</c:v>
                </c:pt>
                <c:pt idx="25414">
                  <c:v>1.00623612524942E-4</c:v>
                </c:pt>
                <c:pt idx="25415">
                  <c:v>1.00623765320052E-4</c:v>
                </c:pt>
                <c:pt idx="25416">
                  <c:v>1.00623634352814E-4</c:v>
                </c:pt>
                <c:pt idx="25417">
                  <c:v>1.00623816251755E-4</c:v>
                </c:pt>
                <c:pt idx="25418">
                  <c:v>1.00623597973026E-4</c:v>
                </c:pt>
                <c:pt idx="25419">
                  <c:v>1.00623634352814E-4</c:v>
                </c:pt>
                <c:pt idx="25420">
                  <c:v>1.0062334331451E-4</c:v>
                </c:pt>
                <c:pt idx="25421">
                  <c:v>1.0062348155770399E-4</c:v>
                </c:pt>
                <c:pt idx="25422">
                  <c:v>1.00623350590468E-4</c:v>
                </c:pt>
                <c:pt idx="25423">
                  <c:v>1.0062377259600899E-4</c:v>
                </c:pt>
                <c:pt idx="25424">
                  <c:v>1.00623619800899E-4</c:v>
                </c:pt>
                <c:pt idx="25425">
                  <c:v>1.00623379694298E-4</c:v>
                </c:pt>
                <c:pt idx="25426">
                  <c:v>1.00623321486637E-4</c:v>
                </c:pt>
                <c:pt idx="25427">
                  <c:v>1.00623437901959E-4</c:v>
                </c:pt>
                <c:pt idx="25428">
                  <c:v>1.00623241451103E-4</c:v>
                </c:pt>
                <c:pt idx="25429">
                  <c:v>1.00623066828121E-4</c:v>
                </c:pt>
                <c:pt idx="25430">
                  <c:v>1.00623554317281E-4</c:v>
                </c:pt>
                <c:pt idx="25431">
                  <c:v>1.00623503385577E-4</c:v>
                </c:pt>
                <c:pt idx="25432">
                  <c:v>1.00623401522171E-4</c:v>
                </c:pt>
                <c:pt idx="25433">
                  <c:v>1.00623321486637E-4</c:v>
                </c:pt>
                <c:pt idx="25434">
                  <c:v>1.00623423350044E-4</c:v>
                </c:pt>
                <c:pt idx="25435">
                  <c:v>1.00623299658764E-4</c:v>
                </c:pt>
                <c:pt idx="25436">
                  <c:v>1.00623132311739E-4</c:v>
                </c:pt>
                <c:pt idx="25437">
                  <c:v>1.00623379694298E-4</c:v>
                </c:pt>
                <c:pt idx="25438">
                  <c:v>1.00623001344502E-4</c:v>
                </c:pt>
                <c:pt idx="25439">
                  <c:v>1.00623357866425E-4</c:v>
                </c:pt>
                <c:pt idx="25440">
                  <c:v>1.00623212347273E-4</c:v>
                </c:pt>
                <c:pt idx="25441">
                  <c:v>1.00623212347273E-4</c:v>
                </c:pt>
                <c:pt idx="25442">
                  <c:v>1.00623212347273E-4</c:v>
                </c:pt>
                <c:pt idx="25443">
                  <c:v>1.00623045000248E-4</c:v>
                </c:pt>
                <c:pt idx="25444">
                  <c:v>1.00623306934722E-4</c:v>
                </c:pt>
                <c:pt idx="25445">
                  <c:v>1.00623066828121E-4</c:v>
                </c:pt>
                <c:pt idx="25446">
                  <c:v>1.00623379694298E-4</c:v>
                </c:pt>
                <c:pt idx="25447">
                  <c:v>1.00623256003019E-4</c:v>
                </c:pt>
                <c:pt idx="25448">
                  <c:v>1.00623168691527E-4</c:v>
                </c:pt>
                <c:pt idx="25449">
                  <c:v>1.0062323417514601E-4</c:v>
                </c:pt>
                <c:pt idx="25450">
                  <c:v>1.006231905194E-4</c:v>
                </c:pt>
                <c:pt idx="25451">
                  <c:v>1.00622935860883E-4</c:v>
                </c:pt>
                <c:pt idx="25452">
                  <c:v>1.0062305955216299E-4</c:v>
                </c:pt>
                <c:pt idx="25453">
                  <c:v>1.00623045000248E-4</c:v>
                </c:pt>
                <c:pt idx="25454">
                  <c:v>1.00623110483866E-4</c:v>
                </c:pt>
                <c:pt idx="25455">
                  <c:v>1.00623045000248E-4</c:v>
                </c:pt>
                <c:pt idx="25456">
                  <c:v>1.00622972240672E-4</c:v>
                </c:pt>
                <c:pt idx="25457">
                  <c:v>1.00623175967485E-4</c:v>
                </c:pt>
                <c:pt idx="25458">
                  <c:v>1.00622892205138E-4</c:v>
                </c:pt>
                <c:pt idx="25459">
                  <c:v>1.00623357866425E-4</c:v>
                </c:pt>
                <c:pt idx="25460">
                  <c:v>1.00623256003019E-4</c:v>
                </c:pt>
                <c:pt idx="25461">
                  <c:v>1.0062303772429E-4</c:v>
                </c:pt>
                <c:pt idx="25462">
                  <c:v>1.00623168691527E-4</c:v>
                </c:pt>
                <c:pt idx="25463">
                  <c:v>1.00622914033011E-4</c:v>
                </c:pt>
                <c:pt idx="25464">
                  <c:v>1.00623045000248E-4</c:v>
                </c:pt>
                <c:pt idx="25465">
                  <c:v>1.0062303772429E-4</c:v>
                </c:pt>
                <c:pt idx="25466">
                  <c:v>1.0062276851385801E-4</c:v>
                </c:pt>
                <c:pt idx="25467">
                  <c:v>1.0062321962323E-4</c:v>
                </c:pt>
                <c:pt idx="25468">
                  <c:v>1.00623277830891E-4</c:v>
                </c:pt>
                <c:pt idx="25469">
                  <c:v>1.00623197795358E-4</c:v>
                </c:pt>
                <c:pt idx="25470">
                  <c:v>1.00622863101307E-4</c:v>
                </c:pt>
                <c:pt idx="25471">
                  <c:v>1.0062288492918E-4</c:v>
                </c:pt>
                <c:pt idx="25472">
                  <c:v>1.00623045000248E-4</c:v>
                </c:pt>
                <c:pt idx="25473">
                  <c:v>1.00623015896417E-4</c:v>
                </c:pt>
                <c:pt idx="25474">
                  <c:v>1.00623081380036E-4</c:v>
                </c:pt>
                <c:pt idx="25475">
                  <c:v>1.00622906757053E-4</c:v>
                </c:pt>
                <c:pt idx="25476">
                  <c:v>1.0062305955216299E-4</c:v>
                </c:pt>
                <c:pt idx="25477">
                  <c:v>1.0062315413961201E-4</c:v>
                </c:pt>
                <c:pt idx="25478">
                  <c:v>1.00623212347273E-4</c:v>
                </c:pt>
                <c:pt idx="25479">
                  <c:v>1.00623146863654E-4</c:v>
                </c:pt>
                <c:pt idx="25480">
                  <c:v>1.00622906757053E-4</c:v>
                </c:pt>
                <c:pt idx="25481">
                  <c:v>1.00623103207909E-4</c:v>
                </c:pt>
                <c:pt idx="25482">
                  <c:v>1.00622957688756E-4</c:v>
                </c:pt>
                <c:pt idx="25483">
                  <c:v>1.0062285582535E-4</c:v>
                </c:pt>
                <c:pt idx="25484">
                  <c:v>1.0062303772429E-4</c:v>
                </c:pt>
                <c:pt idx="25485">
                  <c:v>1.00623015896417E-4</c:v>
                </c:pt>
                <c:pt idx="25486">
                  <c:v>1.00622724858113E-4</c:v>
                </c:pt>
                <c:pt idx="25487">
                  <c:v>1.0062288492918E-4</c:v>
                </c:pt>
                <c:pt idx="25488">
                  <c:v>1.00623132311739E-4</c:v>
                </c:pt>
                <c:pt idx="25489">
                  <c:v>1.00622863101307E-4</c:v>
                </c:pt>
                <c:pt idx="25490">
                  <c:v>1.0062257933896E-4</c:v>
                </c:pt>
                <c:pt idx="25491">
                  <c:v>1.0062287765322301E-4</c:v>
                </c:pt>
                <c:pt idx="25492">
                  <c:v>1.0062305955216299E-4</c:v>
                </c:pt>
                <c:pt idx="25493">
                  <c:v>1.00622972240672E-4</c:v>
                </c:pt>
                <c:pt idx="25494">
                  <c:v>1.0062292858492601E-4</c:v>
                </c:pt>
                <c:pt idx="25495">
                  <c:v>1.00623306934722E-4</c:v>
                </c:pt>
                <c:pt idx="25496">
                  <c:v>1.00623045000248E-4</c:v>
                </c:pt>
                <c:pt idx="25497">
                  <c:v>1.0062276851385801E-4</c:v>
                </c:pt>
                <c:pt idx="25498">
                  <c:v>1.0062297951662899E-4</c:v>
                </c:pt>
                <c:pt idx="25499">
                  <c:v>1.00623212347273E-4</c:v>
                </c:pt>
                <c:pt idx="25500">
                  <c:v>1.00623001344502E-4</c:v>
                </c:pt>
                <c:pt idx="25501">
                  <c:v>1.00622841273435E-4</c:v>
                </c:pt>
                <c:pt idx="25502">
                  <c:v>1.00623088655993E-4</c:v>
                </c:pt>
                <c:pt idx="25503">
                  <c:v>1.00622950412799E-4</c:v>
                </c:pt>
                <c:pt idx="25504">
                  <c:v>1.00623001344502E-4</c:v>
                </c:pt>
                <c:pt idx="25505">
                  <c:v>1.00622746685986E-4</c:v>
                </c:pt>
                <c:pt idx="25506">
                  <c:v>1.00622863101307E-4</c:v>
                </c:pt>
                <c:pt idx="25507">
                  <c:v>1.00622972240672E-4</c:v>
                </c:pt>
                <c:pt idx="25508">
                  <c:v>1.006231905194E-4</c:v>
                </c:pt>
                <c:pt idx="25509">
                  <c:v>1.00623023172375E-4</c:v>
                </c:pt>
                <c:pt idx="25510">
                  <c:v>1.0062288492918E-4</c:v>
                </c:pt>
                <c:pt idx="25511">
                  <c:v>1.00622659374494E-4</c:v>
                </c:pt>
                <c:pt idx="25512">
                  <c:v>1.0062292858492601E-4</c:v>
                </c:pt>
                <c:pt idx="25513">
                  <c:v>1.00622819445562E-4</c:v>
                </c:pt>
                <c:pt idx="25514">
                  <c:v>1.00623256003019E-4</c:v>
                </c:pt>
                <c:pt idx="25515">
                  <c:v>1.00622833997477E-4</c:v>
                </c:pt>
                <c:pt idx="25516">
                  <c:v>2.2642675321549199E-4</c:v>
                </c:pt>
                <c:pt idx="25517">
                  <c:v>2.1447832114063201E-4</c:v>
                </c:pt>
                <c:pt idx="25518">
                  <c:v>1.98561931028962E-4</c:v>
                </c:pt>
                <c:pt idx="25519">
                  <c:v>1.86789271538146E-4</c:v>
                </c:pt>
                <c:pt idx="25520">
                  <c:v>1.8185809312854E-4</c:v>
                </c:pt>
                <c:pt idx="25521">
                  <c:v>1.8033126252703401E-4</c:v>
                </c:pt>
                <c:pt idx="25522">
                  <c:v>1.7641427984926901E-4</c:v>
                </c:pt>
                <c:pt idx="25523">
                  <c:v>1.66758138220757E-4</c:v>
                </c:pt>
                <c:pt idx="25524">
                  <c:v>1.5264046669472001E-4</c:v>
                </c:pt>
                <c:pt idx="25525">
                  <c:v>1.3837238657288199E-4</c:v>
                </c:pt>
                <c:pt idx="25526">
                  <c:v>1.2777930533047801E-4</c:v>
                </c:pt>
                <c:pt idx="25527">
                  <c:v>1.2165086081949999E-4</c:v>
                </c:pt>
                <c:pt idx="25528">
                  <c:v>1.17836738354527E-4</c:v>
                </c:pt>
                <c:pt idx="25529">
                  <c:v>1.13424976007082E-4</c:v>
                </c:pt>
                <c:pt idx="25530">
                  <c:v>1.07036736153532E-4</c:v>
                </c:pt>
                <c:pt idx="25531">
                  <c:v>9.9570155725814402E-5</c:v>
                </c:pt>
                <c:pt idx="25532">
                  <c:v>9.3133567133918405E-5</c:v>
                </c:pt>
                <c:pt idx="25533">
                  <c:v>8.9271044998895404E-5</c:v>
                </c:pt>
                <c:pt idx="25534">
                  <c:v>8.78944993019104E-5</c:v>
                </c:pt>
                <c:pt idx="25535">
                  <c:v>8.7598084064666195E-5</c:v>
                </c:pt>
                <c:pt idx="25536">
                  <c:v>8.6879612354095998E-5</c:v>
                </c:pt>
                <c:pt idx="25537">
                  <c:v>8.5219187894836095E-5</c:v>
                </c:pt>
                <c:pt idx="25538">
                  <c:v>8.32283549243584E-5</c:v>
                </c:pt>
                <c:pt idx="25539">
                  <c:v>8.1929858424700797E-5</c:v>
                </c:pt>
                <c:pt idx="25540">
                  <c:v>8.1865357060451101E-5</c:v>
                </c:pt>
                <c:pt idx="25541">
                  <c:v>8.2732003647834103E-5</c:v>
                </c:pt>
                <c:pt idx="25542">
                  <c:v>8.3717466623056694E-5</c:v>
                </c:pt>
                <c:pt idx="25543">
                  <c:v>8.4159248217474696E-5</c:v>
                </c:pt>
                <c:pt idx="25544">
                  <c:v>8.3972423453815295E-5</c:v>
                </c:pt>
                <c:pt idx="25545">
                  <c:v>8.35780156194232E-5</c:v>
                </c:pt>
                <c:pt idx="25546">
                  <c:v>8.3468505181372206E-5</c:v>
                </c:pt>
                <c:pt idx="25547">
                  <c:v>8.3809900388587293E-5</c:v>
                </c:pt>
                <c:pt idx="25548">
                  <c:v>8.4365332440938801E-5</c:v>
                </c:pt>
                <c:pt idx="25549">
                  <c:v>8.4740473539568497E-5</c:v>
                </c:pt>
                <c:pt idx="25550">
                  <c:v>8.4703373431693803E-5</c:v>
                </c:pt>
                <c:pt idx="25551">
                  <c:v>8.4330044046509997E-5</c:v>
                </c:pt>
                <c:pt idx="25552">
                  <c:v>8.3891587564721704E-5</c:v>
                </c:pt>
                <c:pt idx="25553">
                  <c:v>8.3615763287525597E-5</c:v>
                </c:pt>
                <c:pt idx="25554">
                  <c:v>8.3532424469012794E-5</c:v>
                </c:pt>
                <c:pt idx="25555">
                  <c:v>8.3493803685996695E-5</c:v>
                </c:pt>
                <c:pt idx="25556">
                  <c:v>8.3327548054512604E-5</c:v>
                </c:pt>
                <c:pt idx="25557">
                  <c:v>8.2974969700444503E-5</c:v>
                </c:pt>
                <c:pt idx="25558">
                  <c:v>8.2523234596010298E-5</c:v>
                </c:pt>
                <c:pt idx="25559">
                  <c:v>8.2115911936853095E-5</c:v>
                </c:pt>
                <c:pt idx="25560">
                  <c:v>8.1840444181580096E-5</c:v>
                </c:pt>
                <c:pt idx="25561">
                  <c:v>8.1677775597199798E-5</c:v>
                </c:pt>
                <c:pt idx="25562">
                  <c:v>8.1540434621274498E-5</c:v>
                </c:pt>
                <c:pt idx="25563">
                  <c:v>8.1352583947591497E-5</c:v>
                </c:pt>
                <c:pt idx="25564">
                  <c:v>8.11077115940861E-5</c:v>
                </c:pt>
                <c:pt idx="25565">
                  <c:v>8.0860889283940196E-5</c:v>
                </c:pt>
                <c:pt idx="25566">
                  <c:v>8.0675345088820904E-5</c:v>
                </c:pt>
                <c:pt idx="25567">
                  <c:v>8.0574449384584996E-5</c:v>
                </c:pt>
                <c:pt idx="25568">
                  <c:v>8.0529898696113405E-5</c:v>
                </c:pt>
                <c:pt idx="25569">
                  <c:v>8.0491423432249603E-5</c:v>
                </c:pt>
                <c:pt idx="25570">
                  <c:v>8.0428057117387707E-5</c:v>
                </c:pt>
                <c:pt idx="25571">
                  <c:v>8.0345656897406998E-5</c:v>
                </c:pt>
                <c:pt idx="25572">
                  <c:v>8.0274599895346896E-5</c:v>
                </c:pt>
                <c:pt idx="25573">
                  <c:v>8.0238431110046804E-5</c:v>
                </c:pt>
                <c:pt idx="25574">
                  <c:v>8.0238867667503696E-5</c:v>
                </c:pt>
                <c:pt idx="25575">
                  <c:v>8.0254380009137094E-5</c:v>
                </c:pt>
                <c:pt idx="25576">
                  <c:v>8.0261139373760698E-5</c:v>
                </c:pt>
                <c:pt idx="25577">
                  <c:v>8.0249410530086607E-5</c:v>
                </c:pt>
                <c:pt idx="25578">
                  <c:v>8.0226964200846905E-5</c:v>
                </c:pt>
                <c:pt idx="25579">
                  <c:v>8.0209363659378101E-5</c:v>
                </c:pt>
                <c:pt idx="25580">
                  <c:v>8.0206438724417199E-5</c:v>
                </c:pt>
                <c:pt idx="25581">
                  <c:v>8.0214296758640598E-5</c:v>
                </c:pt>
                <c:pt idx="25582">
                  <c:v>8.0221958342008306E-5</c:v>
                </c:pt>
                <c:pt idx="25583">
                  <c:v>8.0218698712997098E-5</c:v>
                </c:pt>
                <c:pt idx="25584">
                  <c:v>8.0204314144793898E-5</c:v>
                </c:pt>
                <c:pt idx="25585">
                  <c:v>8.0185651313513504E-5</c:v>
                </c:pt>
                <c:pt idx="25586">
                  <c:v>8.0170095316134407E-5</c:v>
                </c:pt>
                <c:pt idx="25587">
                  <c:v>8.0161335063166903E-5</c:v>
                </c:pt>
                <c:pt idx="25588">
                  <c:v>8.0155972682405304E-5</c:v>
                </c:pt>
                <c:pt idx="25589">
                  <c:v>8.0148587585426894E-5</c:v>
                </c:pt>
                <c:pt idx="25590">
                  <c:v>8.0135454481933307E-5</c:v>
                </c:pt>
                <c:pt idx="25591">
                  <c:v>8.0118181358557194E-5</c:v>
                </c:pt>
                <c:pt idx="25592">
                  <c:v>8.0101170169655207E-5</c:v>
                </c:pt>
                <c:pt idx="25593">
                  <c:v>8.0087935202754993E-5</c:v>
                </c:pt>
                <c:pt idx="25594">
                  <c:v>8.0078352766577195E-5</c:v>
                </c:pt>
                <c:pt idx="25595">
                  <c:v>8.00710404291749E-5</c:v>
                </c:pt>
                <c:pt idx="25596">
                  <c:v>8.0062425695359693E-5</c:v>
                </c:pt>
                <c:pt idx="25597">
                  <c:v>8.0051933764480095E-5</c:v>
                </c:pt>
                <c:pt idx="25598">
                  <c:v>8.0041303590405705E-5</c:v>
                </c:pt>
                <c:pt idx="25599">
                  <c:v>8.0031786637846394E-5</c:v>
                </c:pt>
                <c:pt idx="25600">
                  <c:v>8.0024969065561904E-5</c:v>
                </c:pt>
                <c:pt idx="25601">
                  <c:v>8.0021134635899202E-5</c:v>
                </c:pt>
                <c:pt idx="25602">
                  <c:v>8.0017402069643099E-5</c:v>
                </c:pt>
                <c:pt idx="25603">
                  <c:v>8.0013305705506395E-5</c:v>
                </c:pt>
                <c:pt idx="25604">
                  <c:v>8.00089546828531E-5</c:v>
                </c:pt>
                <c:pt idx="25605">
                  <c:v>8.0004247138276696E-5</c:v>
                </c:pt>
                <c:pt idx="25606">
                  <c:v>8.00010893726721E-5</c:v>
                </c:pt>
                <c:pt idx="25607">
                  <c:v>7.9998833825811703E-5</c:v>
                </c:pt>
                <c:pt idx="25608">
                  <c:v>7.9997924331109998E-5</c:v>
                </c:pt>
                <c:pt idx="25609">
                  <c:v>7.9996563727036105E-5</c:v>
                </c:pt>
                <c:pt idx="25610">
                  <c:v>7.99946865299717E-5</c:v>
                </c:pt>
                <c:pt idx="25611">
                  <c:v>7.9992772953119102E-5</c:v>
                </c:pt>
                <c:pt idx="25612">
                  <c:v>7.9991099482867894E-5</c:v>
                </c:pt>
                <c:pt idx="25613">
                  <c:v>7.9989877121988697E-5</c:v>
                </c:pt>
                <c:pt idx="25614">
                  <c:v>7.9988894867710796E-5</c:v>
                </c:pt>
                <c:pt idx="25615">
                  <c:v>7.9988276411313604E-5</c:v>
                </c:pt>
                <c:pt idx="25616">
                  <c:v>7.9987294157035595E-5</c:v>
                </c:pt>
                <c:pt idx="25617">
                  <c:v>7.9985591582953903E-5</c:v>
                </c:pt>
                <c:pt idx="25618">
                  <c:v>7.9984332842286703E-5</c:v>
                </c:pt>
                <c:pt idx="25619">
                  <c:v>7.9983270552475005E-5</c:v>
                </c:pt>
                <c:pt idx="25620">
                  <c:v>7.9982331953942803E-5</c:v>
                </c:pt>
                <c:pt idx="25621">
                  <c:v>7.9981706221587997E-5</c:v>
                </c:pt>
                <c:pt idx="25622">
                  <c:v>7.9980927694123198E-5</c:v>
                </c:pt>
                <c:pt idx="25623">
                  <c:v>7.9979734437074499E-5</c:v>
                </c:pt>
                <c:pt idx="25624">
                  <c:v>7.99786648713052E-5</c:v>
                </c:pt>
                <c:pt idx="25625">
                  <c:v>7.99775807536207E-5</c:v>
                </c:pt>
                <c:pt idx="25626">
                  <c:v>7.9977078712545295E-5</c:v>
                </c:pt>
                <c:pt idx="25627">
                  <c:v>7.9975892731454196E-5</c:v>
                </c:pt>
                <c:pt idx="25628">
                  <c:v>7.9975441622082103E-5</c:v>
                </c:pt>
                <c:pt idx="25629">
                  <c:v>7.9974619438871701E-5</c:v>
                </c:pt>
                <c:pt idx="25630">
                  <c:v>7.9974015534389805E-5</c:v>
                </c:pt>
                <c:pt idx="25631">
                  <c:v>7.9973338870331699E-5</c:v>
                </c:pt>
                <c:pt idx="25632">
                  <c:v>7.9972705862019198E-5</c:v>
                </c:pt>
                <c:pt idx="25633">
                  <c:v>7.9972080129664405E-5</c:v>
                </c:pt>
                <c:pt idx="25634">
                  <c:v>7.99716435722075E-5</c:v>
                </c:pt>
                <c:pt idx="25635">
                  <c:v>7.9971250670496401E-5</c:v>
                </c:pt>
                <c:pt idx="25636">
                  <c:v>7.9970697697717696E-5</c:v>
                </c:pt>
                <c:pt idx="25637">
                  <c:v>7.9970479418989298E-5</c:v>
                </c:pt>
                <c:pt idx="25638">
                  <c:v>7.99702611402609E-5</c:v>
                </c:pt>
                <c:pt idx="25639">
                  <c:v>7.9969962825998705E-5</c:v>
                </c:pt>
                <c:pt idx="25640">
                  <c:v>7.9969569924287498E-5</c:v>
                </c:pt>
                <c:pt idx="25641">
                  <c:v>7.9969198850449202E-5</c:v>
                </c:pt>
                <c:pt idx="25642">
                  <c:v>7.9969198850449202E-5</c:v>
                </c:pt>
                <c:pt idx="25643">
                  <c:v>7.9968733189161894E-5</c:v>
                </c:pt>
                <c:pt idx="25644">
                  <c:v>7.9969111538957804E-5</c:v>
                </c:pt>
                <c:pt idx="25645">
                  <c:v>7.9968413047026802E-5</c:v>
                </c:pt>
                <c:pt idx="25646">
                  <c:v>7.9968129284679903E-5</c:v>
                </c:pt>
                <c:pt idx="25647">
                  <c:v>7.9968129284679903E-5</c:v>
                </c:pt>
                <c:pt idx="25648">
                  <c:v>7.9967911005951505E-5</c:v>
                </c:pt>
                <c:pt idx="25649">
                  <c:v>7.9967991041485207E-5</c:v>
                </c:pt>
                <c:pt idx="25650">
                  <c:v>7.9967641795519699E-5</c:v>
                </c:pt>
                <c:pt idx="25651">
                  <c:v>7.9967445344664197E-5</c:v>
                </c:pt>
                <c:pt idx="25652">
                  <c:v>7.9967590863816399E-5</c:v>
                </c:pt>
                <c:pt idx="25653">
                  <c:v>7.9967401688918498E-5</c:v>
                </c:pt>
                <c:pt idx="25654">
                  <c:v>7.9967277997639003E-5</c:v>
                </c:pt>
                <c:pt idx="25655">
                  <c:v>7.9967132478486706E-5</c:v>
                </c:pt>
                <c:pt idx="25656">
                  <c:v>7.9967059718910605E-5</c:v>
                </c:pt>
                <c:pt idx="25657">
                  <c:v>7.9967052442953004E-5</c:v>
                </c:pt>
                <c:pt idx="25658">
                  <c:v>7.9967008787207305E-5</c:v>
                </c:pt>
                <c:pt idx="25659">
                  <c:v>7.9966855992097394E-5</c:v>
                </c:pt>
                <c:pt idx="25660">
                  <c:v>7.9966637713368996E-5</c:v>
                </c:pt>
                <c:pt idx="25661">
                  <c:v>7.9966579505708096E-5</c:v>
                </c:pt>
                <c:pt idx="25662">
                  <c:v>7.99663903308101E-5</c:v>
                </c:pt>
                <c:pt idx="25663">
                  <c:v>7.9966579505708096E-5</c:v>
                </c:pt>
                <c:pt idx="25664">
                  <c:v>7.9966521298047196E-5</c:v>
                </c:pt>
                <c:pt idx="25665">
                  <c:v>7.9966477642301497E-5</c:v>
                </c:pt>
                <c:pt idx="25666">
                  <c:v>7.9966092016547905E-5</c:v>
                </c:pt>
                <c:pt idx="25667">
                  <c:v>7.9966157500166405E-5</c:v>
                </c:pt>
                <c:pt idx="25668">
                  <c:v>7.9966157500166405E-5</c:v>
                </c:pt>
                <c:pt idx="25669">
                  <c:v>7.9966113844420802E-5</c:v>
                </c:pt>
                <c:pt idx="25670">
                  <c:v>7.9966266639530699E-5</c:v>
                </c:pt>
                <c:pt idx="25671">
                  <c:v>7.99664558144286E-5</c:v>
                </c:pt>
                <c:pt idx="25672">
                  <c:v>7.9966019256971804E-5</c:v>
                </c:pt>
                <c:pt idx="25673">
                  <c:v>7.9965866461861906E-5</c:v>
                </c:pt>
                <c:pt idx="25674">
                  <c:v>7.9966077464632704E-5</c:v>
                </c:pt>
                <c:pt idx="25675">
                  <c:v>7.9966186603996903E-5</c:v>
                </c:pt>
                <c:pt idx="25676">
                  <c:v>7.9965939221437993E-5</c:v>
                </c:pt>
                <c:pt idx="25677">
                  <c:v>7.9965910117607604E-5</c:v>
                </c:pt>
                <c:pt idx="25678">
                  <c:v>7.9965866461861906E-5</c:v>
                </c:pt>
                <c:pt idx="25679">
                  <c:v>7.9966077464632704E-5</c:v>
                </c:pt>
                <c:pt idx="25680">
                  <c:v>7.9966084740590304E-5</c:v>
                </c:pt>
                <c:pt idx="25681">
                  <c:v>7.9965786426328096E-5</c:v>
                </c:pt>
                <c:pt idx="25682">
                  <c:v>7.9965888289734694E-5</c:v>
                </c:pt>
                <c:pt idx="25683">
                  <c:v>7.9965582699514898E-5</c:v>
                </c:pt>
                <c:pt idx="25684">
                  <c:v>7.9965910117607604E-5</c:v>
                </c:pt>
                <c:pt idx="25685">
                  <c:v>7.9965670011006296E-5</c:v>
                </c:pt>
                <c:pt idx="25686">
                  <c:v>7.9965910117607604E-5</c:v>
                </c:pt>
                <c:pt idx="25687">
                  <c:v>7.9965662735048695E-5</c:v>
                </c:pt>
                <c:pt idx="25688">
                  <c:v>7.9965531767811599E-5</c:v>
                </c:pt>
                <c:pt idx="25689">
                  <c:v>7.9965720942709595E-5</c:v>
                </c:pt>
                <c:pt idx="25690">
                  <c:v>7.9965910117607604E-5</c:v>
                </c:pt>
                <c:pt idx="25691">
                  <c:v>7.9965750046539997E-5</c:v>
                </c:pt>
                <c:pt idx="25692">
                  <c:v>7.9965662735048695E-5</c:v>
                </c:pt>
                <c:pt idx="25693">
                  <c:v>7.9965742770582397E-5</c:v>
                </c:pt>
                <c:pt idx="25694">
                  <c:v>7.9965706390794394E-5</c:v>
                </c:pt>
                <c:pt idx="25695">
                  <c:v>7.9966084740590304E-5</c:v>
                </c:pt>
                <c:pt idx="25696">
                  <c:v>7.9965720942709595E-5</c:v>
                </c:pt>
                <c:pt idx="25697">
                  <c:v>7.9965451732277897E-5</c:v>
                </c:pt>
                <c:pt idx="25698">
                  <c:v>7.9965611803345396E-5</c:v>
                </c:pt>
                <c:pt idx="25699">
                  <c:v>7.9965764598455294E-5</c:v>
                </c:pt>
                <c:pt idx="25700">
                  <c:v>7.9965611803345396E-5</c:v>
                </c:pt>
                <c:pt idx="25701">
                  <c:v>7.9965837358031395E-5</c:v>
                </c:pt>
                <c:pt idx="25702">
                  <c:v>7.9965931945480406E-5</c:v>
                </c:pt>
                <c:pt idx="25703">
                  <c:v>7.9965735494624796E-5</c:v>
                </c:pt>
                <c:pt idx="25704">
                  <c:v>7.9965648183133399E-5</c:v>
                </c:pt>
                <c:pt idx="25705">
                  <c:v>7.9965335316956003E-5</c:v>
                </c:pt>
                <c:pt idx="25706">
                  <c:v>7.9965844633988995E-5</c:v>
                </c:pt>
                <c:pt idx="25707">
                  <c:v>7.9965757322497707E-5</c:v>
                </c:pt>
                <c:pt idx="25708">
                  <c:v>7.99655390437692E-5</c:v>
                </c:pt>
                <c:pt idx="25709">
                  <c:v>7.9965582699514898E-5</c:v>
                </c:pt>
                <c:pt idx="25710">
                  <c:v>7.9965662735048695E-5</c:v>
                </c:pt>
                <c:pt idx="25711">
                  <c:v>7.9965910117607604E-5</c:v>
                </c:pt>
                <c:pt idx="25712">
                  <c:v>7.9966004705056494E-5</c:v>
                </c:pt>
                <c:pt idx="25713">
                  <c:v>7.9965786426328096E-5</c:v>
                </c:pt>
                <c:pt idx="25714">
                  <c:v>7.9965808254201006E-5</c:v>
                </c:pt>
                <c:pt idx="25715">
                  <c:v>7.99655390437692E-5</c:v>
                </c:pt>
                <c:pt idx="25716">
                  <c:v>7.9965713666751994E-5</c:v>
                </c:pt>
                <c:pt idx="25717">
                  <c:v>7.99654808361083E-5</c:v>
                </c:pt>
                <c:pt idx="25718">
                  <c:v>7.9965633631218198E-5</c:v>
                </c:pt>
                <c:pt idx="25719">
                  <c:v>7.9965706390794394E-5</c:v>
                </c:pt>
                <c:pt idx="25720">
                  <c:v>7.9965451732277897E-5</c:v>
                </c:pt>
                <c:pt idx="25721">
                  <c:v>7.9965706390794394E-5</c:v>
                </c:pt>
                <c:pt idx="25722">
                  <c:v>7.9965771874412894E-5</c:v>
                </c:pt>
                <c:pt idx="25723">
                  <c:v>7.9965946497395594E-5</c:v>
                </c:pt>
                <c:pt idx="25724">
                  <c:v>7.9965655459091094E-5</c:v>
                </c:pt>
                <c:pt idx="25725">
                  <c:v>7.9965604527387795E-5</c:v>
                </c:pt>
                <c:pt idx="25726">
                  <c:v>7.9965662735048695E-5</c:v>
                </c:pt>
                <c:pt idx="25727">
                  <c:v>7.9965720942709595E-5</c:v>
                </c:pt>
                <c:pt idx="25728">
                  <c:v>7.9965415352489799E-5</c:v>
                </c:pt>
                <c:pt idx="25729">
                  <c:v>7.9965851909946596E-5</c:v>
                </c:pt>
                <c:pt idx="25730">
                  <c:v>7.9965866461861906E-5</c:v>
                </c:pt>
                <c:pt idx="25731">
                  <c:v>8.0875284969806699E-2</c:v>
                </c:pt>
                <c:pt idx="25732">
                  <c:v>6.1587840318679803E-2</c:v>
                </c:pt>
                <c:pt idx="25733">
                  <c:v>4.4626168906688697E-2</c:v>
                </c:pt>
                <c:pt idx="25734">
                  <c:v>4.6874076128006002E-2</c:v>
                </c:pt>
                <c:pt idx="25735">
                  <c:v>6.1587642878293998E-2</c:v>
                </c:pt>
                <c:pt idx="25736">
                  <c:v>6.4745113253593403E-2</c:v>
                </c:pt>
                <c:pt idx="25737">
                  <c:v>5.3512759506702402E-2</c:v>
                </c:pt>
                <c:pt idx="25738">
                  <c:v>4.3849267065525097E-2</c:v>
                </c:pt>
                <c:pt idx="25739">
                  <c:v>4.4689267873764101E-2</c:v>
                </c:pt>
                <c:pt idx="25740">
                  <c:v>5.1354359835386297E-2</c:v>
                </c:pt>
                <c:pt idx="25741">
                  <c:v>5.5266071110963801E-2</c:v>
                </c:pt>
                <c:pt idx="25742">
                  <c:v>5.2968058735132197E-2</c:v>
                </c:pt>
                <c:pt idx="25743">
                  <c:v>4.7191370278596899E-2</c:v>
                </c:pt>
                <c:pt idx="25744">
                  <c:v>4.32406775653362E-2</c:v>
                </c:pt>
                <c:pt idx="25745">
                  <c:v>4.4222760945558597E-2</c:v>
                </c:pt>
                <c:pt idx="25746">
                  <c:v>4.8004582524299601E-2</c:v>
                </c:pt>
                <c:pt idx="25747">
                  <c:v>4.9644473940134097E-2</c:v>
                </c:pt>
                <c:pt idx="25748">
                  <c:v>4.7405220568180098E-2</c:v>
                </c:pt>
                <c:pt idx="25749">
                  <c:v>4.4133666902780498E-2</c:v>
                </c:pt>
                <c:pt idx="25750">
                  <c:v>4.3045021593570702E-2</c:v>
                </c:pt>
                <c:pt idx="25751">
                  <c:v>4.4405627995729502E-2</c:v>
                </c:pt>
                <c:pt idx="25752">
                  <c:v>4.6171709895134E-2</c:v>
                </c:pt>
                <c:pt idx="25753">
                  <c:v>4.6478226780891398E-2</c:v>
                </c:pt>
                <c:pt idx="25754">
                  <c:v>4.51684892177582E-2</c:v>
                </c:pt>
                <c:pt idx="25755">
                  <c:v>4.3541975319385501E-2</c:v>
                </c:pt>
                <c:pt idx="25756">
                  <c:v>4.3001770973205601E-2</c:v>
                </c:pt>
                <c:pt idx="25757">
                  <c:v>4.3759357184171697E-2</c:v>
                </c:pt>
                <c:pt idx="25758">
                  <c:v>4.4728003442287501E-2</c:v>
                </c:pt>
                <c:pt idx="25759">
                  <c:v>4.4775404036045102E-2</c:v>
                </c:pt>
                <c:pt idx="25760">
                  <c:v>4.3917980045080199E-2</c:v>
                </c:pt>
                <c:pt idx="25761">
                  <c:v>4.3087784200906802E-2</c:v>
                </c:pt>
                <c:pt idx="25762">
                  <c:v>4.2993102222681101E-2</c:v>
                </c:pt>
                <c:pt idx="25763">
                  <c:v>4.3487738817930201E-2</c:v>
                </c:pt>
                <c:pt idx="25764">
                  <c:v>4.3918047100305599E-2</c:v>
                </c:pt>
                <c:pt idx="25765">
                  <c:v>4.3835915625095402E-2</c:v>
                </c:pt>
                <c:pt idx="25766">
                  <c:v>4.3353777378797503E-2</c:v>
                </c:pt>
                <c:pt idx="25767">
                  <c:v>4.2937770485877998E-2</c:v>
                </c:pt>
                <c:pt idx="25768">
                  <c:v>4.2922500520944602E-2</c:v>
                </c:pt>
                <c:pt idx="25769">
                  <c:v>4.3208971619605997E-2</c:v>
                </c:pt>
                <c:pt idx="25770">
                  <c:v>4.3419077992439298E-2</c:v>
                </c:pt>
                <c:pt idx="25771">
                  <c:v>4.3317850679159199E-2</c:v>
                </c:pt>
                <c:pt idx="25772">
                  <c:v>4.3028611689805998E-2</c:v>
                </c:pt>
                <c:pt idx="25773">
                  <c:v>4.2840361595153802E-2</c:v>
                </c:pt>
                <c:pt idx="25774">
                  <c:v>4.2886756360530902E-2</c:v>
                </c:pt>
                <c:pt idx="25775">
                  <c:v>4.3049778789281901E-2</c:v>
                </c:pt>
                <c:pt idx="25776">
                  <c:v>4.3126706033945097E-2</c:v>
                </c:pt>
                <c:pt idx="25777">
                  <c:v>4.3038770556449897E-2</c:v>
                </c:pt>
                <c:pt idx="25778">
                  <c:v>4.2880903929471997E-2</c:v>
                </c:pt>
                <c:pt idx="25779">
                  <c:v>4.2800512164831203E-2</c:v>
                </c:pt>
                <c:pt idx="25780">
                  <c:v>4.2846307158470202E-2</c:v>
                </c:pt>
                <c:pt idx="25781">
                  <c:v>4.2935539036989198E-2</c:v>
                </c:pt>
                <c:pt idx="25782">
                  <c:v>4.29576262831688E-2</c:v>
                </c:pt>
                <c:pt idx="25783">
                  <c:v>4.2890552431345E-2</c:v>
                </c:pt>
                <c:pt idx="25784">
                  <c:v>4.2807120829820598E-2</c:v>
                </c:pt>
                <c:pt idx="25785">
                  <c:v>4.2783416807651499E-2</c:v>
                </c:pt>
                <c:pt idx="25786">
                  <c:v>4.2822293937206303E-2</c:v>
                </c:pt>
                <c:pt idx="25787">
                  <c:v>4.2865414172411E-2</c:v>
                </c:pt>
                <c:pt idx="25788">
                  <c:v>4.2862467467784902E-2</c:v>
                </c:pt>
                <c:pt idx="25789">
                  <c:v>4.28185500204563E-2</c:v>
                </c:pt>
                <c:pt idx="25790">
                  <c:v>4.2778786271810497E-2</c:v>
                </c:pt>
                <c:pt idx="25791">
                  <c:v>4.2776722460985198E-2</c:v>
                </c:pt>
                <c:pt idx="25792">
                  <c:v>4.2802896350622198E-2</c:v>
                </c:pt>
                <c:pt idx="25793">
                  <c:v>4.2821601033210803E-2</c:v>
                </c:pt>
                <c:pt idx="25794">
                  <c:v>4.28115949034691E-2</c:v>
                </c:pt>
                <c:pt idx="25795">
                  <c:v>4.27850186824799E-2</c:v>
                </c:pt>
                <c:pt idx="25796">
                  <c:v>4.2768806219101001E-2</c:v>
                </c:pt>
                <c:pt idx="25797">
                  <c:v>4.27745692431927E-2</c:v>
                </c:pt>
                <c:pt idx="25798">
                  <c:v>4.2789973318576799E-2</c:v>
                </c:pt>
                <c:pt idx="25799">
                  <c:v>4.2795680463314098E-2</c:v>
                </c:pt>
                <c:pt idx="25800">
                  <c:v>4.2785931378603002E-2</c:v>
                </c:pt>
                <c:pt idx="25801">
                  <c:v>4.2771730571985203E-2</c:v>
                </c:pt>
                <c:pt idx="25802">
                  <c:v>4.2766705155372599E-2</c:v>
                </c:pt>
                <c:pt idx="25803">
                  <c:v>4.2772877961397199E-2</c:v>
                </c:pt>
                <c:pt idx="25804">
                  <c:v>4.2780771851539598E-2</c:v>
                </c:pt>
                <c:pt idx="25805">
                  <c:v>4.2780965566635097E-2</c:v>
                </c:pt>
                <c:pt idx="25806">
                  <c:v>4.27737943828106E-2</c:v>
                </c:pt>
                <c:pt idx="25807">
                  <c:v>4.2767096310854E-2</c:v>
                </c:pt>
                <c:pt idx="25808">
                  <c:v>4.2766828089952497E-2</c:v>
                </c:pt>
                <c:pt idx="25809">
                  <c:v>4.2771369218826301E-2</c:v>
                </c:pt>
                <c:pt idx="25810">
                  <c:v>4.27746213972569E-2</c:v>
                </c:pt>
                <c:pt idx="25811">
                  <c:v>4.2773004621267298E-2</c:v>
                </c:pt>
                <c:pt idx="25812">
                  <c:v>4.2768608778715099E-2</c:v>
                </c:pt>
                <c:pt idx="25813">
                  <c:v>4.2765978723764399E-2</c:v>
                </c:pt>
                <c:pt idx="25814">
                  <c:v>4.2767081409692799E-2</c:v>
                </c:pt>
                <c:pt idx="25815">
                  <c:v>4.2769752442836803E-2</c:v>
                </c:pt>
                <c:pt idx="25816">
                  <c:v>4.2770657688379302E-2</c:v>
                </c:pt>
                <c:pt idx="25817">
                  <c:v>4.27689328789711E-2</c:v>
                </c:pt>
                <c:pt idx="25818">
                  <c:v>4.2766585946083097E-2</c:v>
                </c:pt>
                <c:pt idx="25819">
                  <c:v>4.2765893042087597E-2</c:v>
                </c:pt>
                <c:pt idx="25820">
                  <c:v>4.2767047882080099E-2</c:v>
                </c:pt>
                <c:pt idx="25821">
                  <c:v>4.2768329381942798E-2</c:v>
                </c:pt>
                <c:pt idx="25822">
                  <c:v>4.2768243700265898E-2</c:v>
                </c:pt>
                <c:pt idx="25823">
                  <c:v>4.27669771015644E-2</c:v>
                </c:pt>
                <c:pt idx="25824">
                  <c:v>4.2765907943248797E-2</c:v>
                </c:pt>
                <c:pt idx="25825">
                  <c:v>4.2765960097312899E-2</c:v>
                </c:pt>
                <c:pt idx="25826">
                  <c:v>4.2766757309436798E-2</c:v>
                </c:pt>
                <c:pt idx="25827">
                  <c:v>4.2767230421304703E-2</c:v>
                </c:pt>
                <c:pt idx="25828">
                  <c:v>4.2766846716404003E-2</c:v>
                </c:pt>
                <c:pt idx="25829">
                  <c:v>4.2766090482473401E-2</c:v>
                </c:pt>
                <c:pt idx="25830">
                  <c:v>4.2765706777572597E-2</c:v>
                </c:pt>
                <c:pt idx="25831">
                  <c:v>4.2765952646732303E-2</c:v>
                </c:pt>
                <c:pt idx="25832">
                  <c:v>4.2766381055116702E-2</c:v>
                </c:pt>
                <c:pt idx="25833">
                  <c:v>4.2766451835632303E-2</c:v>
                </c:pt>
                <c:pt idx="25834">
                  <c:v>4.27661091089249E-2</c:v>
                </c:pt>
                <c:pt idx="25835">
                  <c:v>4.2765714228153201E-2</c:v>
                </c:pt>
                <c:pt idx="25836">
                  <c:v>4.2765647172927898E-2</c:v>
                </c:pt>
                <c:pt idx="25837">
                  <c:v>4.2765859514474903E-2</c:v>
                </c:pt>
                <c:pt idx="25838">
                  <c:v>4.2766045778989799E-2</c:v>
                </c:pt>
                <c:pt idx="25839">
                  <c:v>4.2765971273183802E-2</c:v>
                </c:pt>
                <c:pt idx="25840">
                  <c:v>4.2765736579894999E-2</c:v>
                </c:pt>
                <c:pt idx="25841">
                  <c:v>4.2765572667121901E-2</c:v>
                </c:pt>
                <c:pt idx="25842">
                  <c:v>4.2765613645315198E-2</c:v>
                </c:pt>
                <c:pt idx="25843">
                  <c:v>4.2765747755765901E-2</c:v>
                </c:pt>
                <c:pt idx="25844">
                  <c:v>4.2765788733959198E-2</c:v>
                </c:pt>
                <c:pt idx="25845">
                  <c:v>4.2765703052282299E-2</c:v>
                </c:pt>
                <c:pt idx="25846">
                  <c:v>4.2765565216541297E-2</c:v>
                </c:pt>
                <c:pt idx="25847">
                  <c:v>4.2765516787767403E-2</c:v>
                </c:pt>
                <c:pt idx="25848">
                  <c:v>4.2765568941831603E-2</c:v>
                </c:pt>
                <c:pt idx="25849">
                  <c:v>4.2765635997057003E-2</c:v>
                </c:pt>
                <c:pt idx="25850">
                  <c:v>4.2765628546476399E-2</c:v>
                </c:pt>
                <c:pt idx="25851">
                  <c:v>4.2765554040670402E-2</c:v>
                </c:pt>
                <c:pt idx="25852">
                  <c:v>4.2765494436025599E-2</c:v>
                </c:pt>
                <c:pt idx="25853">
                  <c:v>4.2765486985445002E-2</c:v>
                </c:pt>
                <c:pt idx="25854">
                  <c:v>4.2765531688928597E-2</c:v>
                </c:pt>
                <c:pt idx="25855">
                  <c:v>4.2765554040670402E-2</c:v>
                </c:pt>
                <c:pt idx="25856">
                  <c:v>4.2765531688928597E-2</c:v>
                </c:pt>
                <c:pt idx="25857">
                  <c:v>4.2765483260154703E-2</c:v>
                </c:pt>
                <c:pt idx="25858">
                  <c:v>4.2765475809574099E-2</c:v>
                </c:pt>
                <c:pt idx="25859">
                  <c:v>4.2765475809574099E-2</c:v>
                </c:pt>
                <c:pt idx="25860">
                  <c:v>4.2765498161315897E-2</c:v>
                </c:pt>
                <c:pt idx="25861">
                  <c:v>4.2765498161315897E-2</c:v>
                </c:pt>
                <c:pt idx="25862">
                  <c:v>4.2765479534864398E-2</c:v>
                </c:pt>
                <c:pt idx="25863">
                  <c:v>4.2765453457832302E-2</c:v>
                </c:pt>
                <c:pt idx="25864">
                  <c:v>4.2765460908412899E-2</c:v>
                </c:pt>
                <c:pt idx="25865">
                  <c:v>4.2765464633703197E-2</c:v>
                </c:pt>
                <c:pt idx="25866">
                  <c:v>4.2765468358993503E-2</c:v>
                </c:pt>
                <c:pt idx="25867">
                  <c:v>4.2765464633703197E-2</c:v>
                </c:pt>
                <c:pt idx="25868">
                  <c:v>4.27654497325421E-2</c:v>
                </c:pt>
                <c:pt idx="25869">
                  <c:v>4.2765442281961399E-2</c:v>
                </c:pt>
                <c:pt idx="25870">
                  <c:v>4.27654497325421E-2</c:v>
                </c:pt>
                <c:pt idx="25871">
                  <c:v>4.27654497325421E-2</c:v>
                </c:pt>
                <c:pt idx="25872">
                  <c:v>4.2765453457832302E-2</c:v>
                </c:pt>
                <c:pt idx="25873">
                  <c:v>4.27654497325421E-2</c:v>
                </c:pt>
                <c:pt idx="25874">
                  <c:v>4.2765442281961399E-2</c:v>
                </c:pt>
                <c:pt idx="25875">
                  <c:v>4.2765434831380802E-2</c:v>
                </c:pt>
                <c:pt idx="25876">
                  <c:v>4.2765442281961399E-2</c:v>
                </c:pt>
                <c:pt idx="25877">
                  <c:v>4.2765446007251802E-2</c:v>
                </c:pt>
                <c:pt idx="25878">
                  <c:v>4.2765442281961399E-2</c:v>
                </c:pt>
                <c:pt idx="25879">
                  <c:v>4.2765434831380802E-2</c:v>
                </c:pt>
                <c:pt idx="25880">
                  <c:v>4.2765431106090601E-2</c:v>
                </c:pt>
                <c:pt idx="25881">
                  <c:v>4.2765434831380802E-2</c:v>
                </c:pt>
                <c:pt idx="25882">
                  <c:v>4.2765434831380802E-2</c:v>
                </c:pt>
                <c:pt idx="25883">
                  <c:v>4.2765434831380802E-2</c:v>
                </c:pt>
                <c:pt idx="25884">
                  <c:v>4.2765434831380802E-2</c:v>
                </c:pt>
                <c:pt idx="25885">
                  <c:v>4.2765434831380802E-2</c:v>
                </c:pt>
                <c:pt idx="25886">
                  <c:v>4.2765434831380802E-2</c:v>
                </c:pt>
                <c:pt idx="25887">
                  <c:v>4.2765427380800303E-2</c:v>
                </c:pt>
                <c:pt idx="25888">
                  <c:v>4.2765434831380802E-2</c:v>
                </c:pt>
                <c:pt idx="25889">
                  <c:v>4.2765431106090601E-2</c:v>
                </c:pt>
                <c:pt idx="25890">
                  <c:v>4.2765431106090601E-2</c:v>
                </c:pt>
                <c:pt idx="25891">
                  <c:v>4.2765431106090601E-2</c:v>
                </c:pt>
                <c:pt idx="25892">
                  <c:v>4.2765427380800303E-2</c:v>
                </c:pt>
                <c:pt idx="25893">
                  <c:v>4.2765434831380802E-2</c:v>
                </c:pt>
                <c:pt idx="25894">
                  <c:v>4.2765431106090601E-2</c:v>
                </c:pt>
                <c:pt idx="25895">
                  <c:v>4.2765434831380802E-2</c:v>
                </c:pt>
                <c:pt idx="25896">
                  <c:v>4.2765427380800303E-2</c:v>
                </c:pt>
                <c:pt idx="25897">
                  <c:v>4.2765431106090601E-2</c:v>
                </c:pt>
                <c:pt idx="25898">
                  <c:v>4.2765423655509997E-2</c:v>
                </c:pt>
                <c:pt idx="25899">
                  <c:v>4.2765431106090601E-2</c:v>
                </c:pt>
                <c:pt idx="25900">
                  <c:v>4.2765427380800303E-2</c:v>
                </c:pt>
                <c:pt idx="25901">
                  <c:v>4.2765427380800303E-2</c:v>
                </c:pt>
                <c:pt idx="25902">
                  <c:v>4.2765431106090601E-2</c:v>
                </c:pt>
                <c:pt idx="25903">
                  <c:v>4.2765431106090601E-2</c:v>
                </c:pt>
                <c:pt idx="25904">
                  <c:v>4.2765431106090601E-2</c:v>
                </c:pt>
                <c:pt idx="25905">
                  <c:v>4.2765427380800303E-2</c:v>
                </c:pt>
                <c:pt idx="25906">
                  <c:v>4.2765427380800303E-2</c:v>
                </c:pt>
                <c:pt idx="25907">
                  <c:v>4.2765431106090601E-2</c:v>
                </c:pt>
                <c:pt idx="25908">
                  <c:v>4.2765427380800303E-2</c:v>
                </c:pt>
                <c:pt idx="25909">
                  <c:v>4.2765427380800303E-2</c:v>
                </c:pt>
                <c:pt idx="25910">
                  <c:v>4.2765431106090601E-2</c:v>
                </c:pt>
                <c:pt idx="25911">
                  <c:v>4.2765427380800303E-2</c:v>
                </c:pt>
                <c:pt idx="25912">
                  <c:v>4.2765427380800303E-2</c:v>
                </c:pt>
                <c:pt idx="25913">
                  <c:v>4.2765427380800303E-2</c:v>
                </c:pt>
                <c:pt idx="25914">
                  <c:v>4.2765427380800303E-2</c:v>
                </c:pt>
                <c:pt idx="25915">
                  <c:v>4.2765423655509997E-2</c:v>
                </c:pt>
                <c:pt idx="25916">
                  <c:v>4.2765427380800303E-2</c:v>
                </c:pt>
                <c:pt idx="25917">
                  <c:v>4.2765431106090601E-2</c:v>
                </c:pt>
                <c:pt idx="25918">
                  <c:v>4.2765427380800303E-2</c:v>
                </c:pt>
                <c:pt idx="25919">
                  <c:v>4.2765431106090601E-2</c:v>
                </c:pt>
                <c:pt idx="25920">
                  <c:v>4.2765427380800303E-2</c:v>
                </c:pt>
                <c:pt idx="25921">
                  <c:v>4.2765431106090601E-2</c:v>
                </c:pt>
                <c:pt idx="25922">
                  <c:v>4.2765431106090601E-2</c:v>
                </c:pt>
                <c:pt idx="25923">
                  <c:v>4.2765427380800303E-2</c:v>
                </c:pt>
                <c:pt idx="25924">
                  <c:v>7.0587880909442902E-2</c:v>
                </c:pt>
                <c:pt idx="25925">
                  <c:v>6.5565325319766998E-2</c:v>
                </c:pt>
                <c:pt idx="25926">
                  <c:v>5.8894090354442603E-2</c:v>
                </c:pt>
                <c:pt idx="25927">
                  <c:v>5.4076541215181399E-2</c:v>
                </c:pt>
                <c:pt idx="25928">
                  <c:v>5.2427865564823199E-2</c:v>
                </c:pt>
                <c:pt idx="25929">
                  <c:v>5.2267499268054997E-2</c:v>
                </c:pt>
                <c:pt idx="25930">
                  <c:v>5.0702583044767401E-2</c:v>
                </c:pt>
                <c:pt idx="25931">
                  <c:v>4.6540137380361599E-2</c:v>
                </c:pt>
                <c:pt idx="25932">
                  <c:v>4.1171077638864503E-2</c:v>
                </c:pt>
                <c:pt idx="25933">
                  <c:v>3.6858804523944903E-2</c:v>
                </c:pt>
                <c:pt idx="25934">
                  <c:v>3.4728400409221601E-2</c:v>
                </c:pt>
                <c:pt idx="25935">
                  <c:v>3.42605337500572E-2</c:v>
                </c:pt>
                <c:pt idx="25936">
                  <c:v>3.4163247793912901E-2</c:v>
                </c:pt>
                <c:pt idx="25937">
                  <c:v>3.34699079394341E-2</c:v>
                </c:pt>
                <c:pt idx="25938">
                  <c:v>3.2026026397943497E-2</c:v>
                </c:pt>
                <c:pt idx="25939">
                  <c:v>3.0286701396107701E-2</c:v>
                </c:pt>
                <c:pt idx="25940">
                  <c:v>2.88807172328234E-2</c:v>
                </c:pt>
                <c:pt idx="25941">
                  <c:v>2.8157491236925101E-2</c:v>
                </c:pt>
                <c:pt idx="25942">
                  <c:v>2.8066586703062099E-2</c:v>
                </c:pt>
                <c:pt idx="25943">
                  <c:v>2.8224850073456799E-2</c:v>
                </c:pt>
                <c:pt idx="25944">
                  <c:v>2.8240758925676301E-2</c:v>
                </c:pt>
                <c:pt idx="25945">
                  <c:v>2.7927568182349202E-2</c:v>
                </c:pt>
                <c:pt idx="25946">
                  <c:v>2.7401683852076499E-2</c:v>
                </c:pt>
                <c:pt idx="25947">
                  <c:v>2.69038677215576E-2</c:v>
                </c:pt>
                <c:pt idx="25948">
                  <c:v>2.66391150653362E-2</c:v>
                </c:pt>
                <c:pt idx="25949">
                  <c:v>2.6642359793186202E-2</c:v>
                </c:pt>
                <c:pt idx="25950">
                  <c:v>2.6776844635605802E-2</c:v>
                </c:pt>
                <c:pt idx="25951">
                  <c:v>2.68629882484674E-2</c:v>
                </c:pt>
                <c:pt idx="25952">
                  <c:v>2.6797380298376101E-2</c:v>
                </c:pt>
                <c:pt idx="25953">
                  <c:v>2.6600401848554601E-2</c:v>
                </c:pt>
                <c:pt idx="25954">
                  <c:v>2.6371052488684599E-2</c:v>
                </c:pt>
                <c:pt idx="25955">
                  <c:v>2.6180420070886602E-2</c:v>
                </c:pt>
                <c:pt idx="25956">
                  <c:v>2.6130683720111899E-2</c:v>
                </c:pt>
                <c:pt idx="25957">
                  <c:v>2.61917896568775E-2</c:v>
                </c:pt>
                <c:pt idx="25958">
                  <c:v>2.6248861104249899E-2</c:v>
                </c:pt>
                <c:pt idx="25959">
                  <c:v>2.6246400550007799E-2</c:v>
                </c:pt>
                <c:pt idx="25960">
                  <c:v>2.6172460988164E-2</c:v>
                </c:pt>
                <c:pt idx="25961">
                  <c:v>2.6056868955493001E-2</c:v>
                </c:pt>
                <c:pt idx="25962">
                  <c:v>2.5954168289899798E-2</c:v>
                </c:pt>
                <c:pt idx="25963">
                  <c:v>2.5902623310685199E-2</c:v>
                </c:pt>
                <c:pt idx="25964">
                  <c:v>2.5902010500431099E-2</c:v>
                </c:pt>
                <c:pt idx="25965">
                  <c:v>2.5921035557985299E-2</c:v>
                </c:pt>
                <c:pt idx="25966">
                  <c:v>2.5923363864421799E-2</c:v>
                </c:pt>
                <c:pt idx="25967">
                  <c:v>2.5891792029142401E-2</c:v>
                </c:pt>
                <c:pt idx="25968">
                  <c:v>2.5835728272795701E-2</c:v>
                </c:pt>
                <c:pt idx="25969">
                  <c:v>2.5780223309993699E-2</c:v>
                </c:pt>
                <c:pt idx="25970">
                  <c:v>2.5746786966919899E-2</c:v>
                </c:pt>
                <c:pt idx="25971">
                  <c:v>2.57396474480629E-2</c:v>
                </c:pt>
                <c:pt idx="25972">
                  <c:v>2.5745628401637102E-2</c:v>
                </c:pt>
                <c:pt idx="25973">
                  <c:v>2.5745870545506502E-2</c:v>
                </c:pt>
                <c:pt idx="25974">
                  <c:v>2.5729561224579801E-2</c:v>
                </c:pt>
                <c:pt idx="25975">
                  <c:v>2.5699870660901101E-2</c:v>
                </c:pt>
                <c:pt idx="25976">
                  <c:v>2.56692171096802E-2</c:v>
                </c:pt>
                <c:pt idx="25977">
                  <c:v>2.56489757448435E-2</c:v>
                </c:pt>
                <c:pt idx="25978">
                  <c:v>2.5641877204179798E-2</c:v>
                </c:pt>
                <c:pt idx="25979">
                  <c:v>2.5641761720180501E-2</c:v>
                </c:pt>
                <c:pt idx="25980">
                  <c:v>2.5639381259679801E-2</c:v>
                </c:pt>
                <c:pt idx="25981">
                  <c:v>2.56292633712292E-2</c:v>
                </c:pt>
                <c:pt idx="25982">
                  <c:v>2.5612678378820398E-2</c:v>
                </c:pt>
                <c:pt idx="25983">
                  <c:v>2.5595536455512099E-2</c:v>
                </c:pt>
                <c:pt idx="25984">
                  <c:v>2.55770329385996E-2</c:v>
                </c:pt>
                <c:pt idx="25985">
                  <c:v>2.5562530383467699E-2</c:v>
                </c:pt>
                <c:pt idx="25986">
                  <c:v>2.5555711239576302E-2</c:v>
                </c:pt>
                <c:pt idx="25987">
                  <c:v>2.55525801330805E-2</c:v>
                </c:pt>
                <c:pt idx="25988">
                  <c:v>2.5547511875629401E-2</c:v>
                </c:pt>
                <c:pt idx="25989">
                  <c:v>2.5537448003888099E-2</c:v>
                </c:pt>
                <c:pt idx="25990">
                  <c:v>2.5523560121655499E-2</c:v>
                </c:pt>
                <c:pt idx="25991">
                  <c:v>2.5509677827358201E-2</c:v>
                </c:pt>
                <c:pt idx="25992">
                  <c:v>2.54991240799427E-2</c:v>
                </c:pt>
                <c:pt idx="25993">
                  <c:v>2.54925079643726E-2</c:v>
                </c:pt>
                <c:pt idx="25994">
                  <c:v>2.5487812235951399E-2</c:v>
                </c:pt>
                <c:pt idx="25995">
                  <c:v>2.5482282042503399E-2</c:v>
                </c:pt>
                <c:pt idx="25996">
                  <c:v>2.5474486872553801E-2</c:v>
                </c:pt>
                <c:pt idx="25997">
                  <c:v>2.5465065613389001E-2</c:v>
                </c:pt>
                <c:pt idx="25998">
                  <c:v>2.54559107124805E-2</c:v>
                </c:pt>
                <c:pt idx="25999">
                  <c:v>2.5448601692915001E-2</c:v>
                </c:pt>
                <c:pt idx="26000">
                  <c:v>2.5443352758884399E-2</c:v>
                </c:pt>
                <c:pt idx="26001">
                  <c:v>2.5439100340008701E-2</c:v>
                </c:pt>
                <c:pt idx="26002">
                  <c:v>2.54344921559095E-2</c:v>
                </c:pt>
                <c:pt idx="26003">
                  <c:v>2.5428868830204E-2</c:v>
                </c:pt>
                <c:pt idx="26004">
                  <c:v>2.5422647595405599E-2</c:v>
                </c:pt>
                <c:pt idx="26005">
                  <c:v>2.5416780263185501E-2</c:v>
                </c:pt>
                <c:pt idx="26006">
                  <c:v>2.54119895398617E-2</c:v>
                </c:pt>
                <c:pt idx="26007">
                  <c:v>2.5408290326595299E-2</c:v>
                </c:pt>
                <c:pt idx="26008">
                  <c:v>2.5405086576938601E-2</c:v>
                </c:pt>
                <c:pt idx="26009">
                  <c:v>2.5401730090379701E-2</c:v>
                </c:pt>
                <c:pt idx="26010">
                  <c:v>2.53979619592428E-2</c:v>
                </c:pt>
                <c:pt idx="26011">
                  <c:v>2.53940410912037E-2</c:v>
                </c:pt>
                <c:pt idx="26012">
                  <c:v>2.53904368728399E-2</c:v>
                </c:pt>
                <c:pt idx="26013">
                  <c:v>2.5387465953826901E-2</c:v>
                </c:pt>
                <c:pt idx="26014">
                  <c:v>2.5385059416294101E-2</c:v>
                </c:pt>
                <c:pt idx="26015">
                  <c:v>2.5382908061146701E-2</c:v>
                </c:pt>
                <c:pt idx="26016">
                  <c:v>2.5380680337548301E-2</c:v>
                </c:pt>
                <c:pt idx="26017">
                  <c:v>2.5378312915563601E-2</c:v>
                </c:pt>
                <c:pt idx="26018">
                  <c:v>2.5375952944159501E-2</c:v>
                </c:pt>
                <c:pt idx="26019">
                  <c:v>2.53738332539797E-2</c:v>
                </c:pt>
                <c:pt idx="26020">
                  <c:v>2.5372080504894302E-2</c:v>
                </c:pt>
                <c:pt idx="26021">
                  <c:v>2.5370614603161801E-2</c:v>
                </c:pt>
                <c:pt idx="26022">
                  <c:v>2.5369262322783501E-2</c:v>
                </c:pt>
                <c:pt idx="26023">
                  <c:v>2.53678876906633E-2</c:v>
                </c:pt>
                <c:pt idx="26024">
                  <c:v>2.5366477668285401E-2</c:v>
                </c:pt>
                <c:pt idx="26025">
                  <c:v>2.5365116074681299E-2</c:v>
                </c:pt>
                <c:pt idx="26026">
                  <c:v>2.5363922119140601E-2</c:v>
                </c:pt>
                <c:pt idx="26027">
                  <c:v>2.5362923741340599E-2</c:v>
                </c:pt>
                <c:pt idx="26028">
                  <c:v>2.53620725125074E-2</c:v>
                </c:pt>
                <c:pt idx="26029">
                  <c:v>2.5361271575093301E-2</c:v>
                </c:pt>
                <c:pt idx="26030">
                  <c:v>2.5360455736517899E-2</c:v>
                </c:pt>
                <c:pt idx="26031">
                  <c:v>2.5359647348523098E-2</c:v>
                </c:pt>
                <c:pt idx="26032">
                  <c:v>2.5358892977237701E-2</c:v>
                </c:pt>
                <c:pt idx="26033">
                  <c:v>2.5358241051435498E-2</c:v>
                </c:pt>
                <c:pt idx="26034">
                  <c:v>2.5357687845826201E-2</c:v>
                </c:pt>
                <c:pt idx="26035">
                  <c:v>2.53572091460228E-2</c:v>
                </c:pt>
                <c:pt idx="26036">
                  <c:v>2.53567453473806E-2</c:v>
                </c:pt>
                <c:pt idx="26037">
                  <c:v>2.5356283411383601E-2</c:v>
                </c:pt>
                <c:pt idx="26038">
                  <c:v>2.5355832651257501E-2</c:v>
                </c:pt>
                <c:pt idx="26039">
                  <c:v>2.5355424731969799E-2</c:v>
                </c:pt>
                <c:pt idx="26040">
                  <c:v>2.5355076417326899E-2</c:v>
                </c:pt>
                <c:pt idx="26041">
                  <c:v>2.53547746688128E-2</c:v>
                </c:pt>
                <c:pt idx="26042">
                  <c:v>2.5354506447911301E-2</c:v>
                </c:pt>
                <c:pt idx="26043">
                  <c:v>2.53542494028807E-2</c:v>
                </c:pt>
                <c:pt idx="26044">
                  <c:v>2.5353990495204901E-2</c:v>
                </c:pt>
                <c:pt idx="26045">
                  <c:v>2.5353746488690401E-2</c:v>
                </c:pt>
                <c:pt idx="26046">
                  <c:v>2.5353528559207899E-2</c:v>
                </c:pt>
                <c:pt idx="26047">
                  <c:v>2.5353344157338101E-2</c:v>
                </c:pt>
                <c:pt idx="26048">
                  <c:v>2.5353178381919899E-2</c:v>
                </c:pt>
                <c:pt idx="26049">
                  <c:v>2.53530330955982E-2</c:v>
                </c:pt>
                <c:pt idx="26050">
                  <c:v>2.5352887809276602E-2</c:v>
                </c:pt>
                <c:pt idx="26051">
                  <c:v>2.53527443856001E-2</c:v>
                </c:pt>
                <c:pt idx="26052">
                  <c:v>2.5352619588375098E-2</c:v>
                </c:pt>
                <c:pt idx="26053">
                  <c:v>2.5352504104375801E-2</c:v>
                </c:pt>
                <c:pt idx="26054">
                  <c:v>2.53524072468281E-2</c:v>
                </c:pt>
                <c:pt idx="26055">
                  <c:v>2.5352317839860899E-2</c:v>
                </c:pt>
                <c:pt idx="26056">
                  <c:v>2.5352237746119499E-2</c:v>
                </c:pt>
                <c:pt idx="26057">
                  <c:v>2.53521576523781E-2</c:v>
                </c:pt>
                <c:pt idx="26058">
                  <c:v>2.53520850092173E-2</c:v>
                </c:pt>
                <c:pt idx="26059">
                  <c:v>2.5352012366056401E-2</c:v>
                </c:pt>
                <c:pt idx="26060">
                  <c:v>2.5351956486702E-2</c:v>
                </c:pt>
                <c:pt idx="26061">
                  <c:v>2.5351900607347499E-2</c:v>
                </c:pt>
                <c:pt idx="26062">
                  <c:v>2.5351854041218799E-2</c:v>
                </c:pt>
                <c:pt idx="26063">
                  <c:v>2.5351813063025499E-2</c:v>
                </c:pt>
                <c:pt idx="26064">
                  <c:v>2.5351770222187001E-2</c:v>
                </c:pt>
                <c:pt idx="26065">
                  <c:v>2.5351729243993801E-2</c:v>
                </c:pt>
                <c:pt idx="26066">
                  <c:v>2.5351691991090799E-2</c:v>
                </c:pt>
                <c:pt idx="26067">
                  <c:v>2.5351662188768401E-2</c:v>
                </c:pt>
                <c:pt idx="26068">
                  <c:v>2.5351636111736301E-2</c:v>
                </c:pt>
                <c:pt idx="26069">
                  <c:v>2.5351611897349399E-2</c:v>
                </c:pt>
                <c:pt idx="26070">
                  <c:v>2.5351589545607602E-2</c:v>
                </c:pt>
                <c:pt idx="26071">
                  <c:v>2.5351565331220599E-2</c:v>
                </c:pt>
                <c:pt idx="26072">
                  <c:v>2.53515467047691E-2</c:v>
                </c:pt>
                <c:pt idx="26073">
                  <c:v>2.53515262156725E-2</c:v>
                </c:pt>
                <c:pt idx="26074">
                  <c:v>2.5351509451866198E-2</c:v>
                </c:pt>
                <c:pt idx="26075">
                  <c:v>2.5351498275995199E-2</c:v>
                </c:pt>
                <c:pt idx="26076">
                  <c:v>2.5351488962769501E-2</c:v>
                </c:pt>
                <c:pt idx="26077">
                  <c:v>2.53514721989632E-2</c:v>
                </c:pt>
                <c:pt idx="26078">
                  <c:v>2.5351462885737398E-2</c:v>
                </c:pt>
                <c:pt idx="26079">
                  <c:v>2.5351449847221399E-2</c:v>
                </c:pt>
                <c:pt idx="26080">
                  <c:v>2.5351442396640798E-2</c:v>
                </c:pt>
                <c:pt idx="26081">
                  <c:v>2.5351436808705299E-2</c:v>
                </c:pt>
                <c:pt idx="26082">
                  <c:v>2.5351429358124698E-2</c:v>
                </c:pt>
                <c:pt idx="26083">
                  <c:v>2.5351421907544101E-2</c:v>
                </c:pt>
                <c:pt idx="26084">
                  <c:v>2.5351414456963501E-2</c:v>
                </c:pt>
                <c:pt idx="26085">
                  <c:v>2.53514125943184E-2</c:v>
                </c:pt>
                <c:pt idx="26086">
                  <c:v>2.5351407006382901E-2</c:v>
                </c:pt>
                <c:pt idx="26087">
                  <c:v>2.53513995558023E-2</c:v>
                </c:pt>
                <c:pt idx="26088">
                  <c:v>2.5351395830512099E-2</c:v>
                </c:pt>
                <c:pt idx="26089">
                  <c:v>2.53513976931572E-2</c:v>
                </c:pt>
                <c:pt idx="26090">
                  <c:v>2.5351390242576599E-2</c:v>
                </c:pt>
                <c:pt idx="26091">
                  <c:v>2.5351390242576599E-2</c:v>
                </c:pt>
                <c:pt idx="26092">
                  <c:v>2.5351386517286301E-2</c:v>
                </c:pt>
                <c:pt idx="26093">
                  <c:v>2.5351382791995999E-2</c:v>
                </c:pt>
                <c:pt idx="26094">
                  <c:v>2.53513790667057E-2</c:v>
                </c:pt>
                <c:pt idx="26095">
                  <c:v>2.5351382791995999E-2</c:v>
                </c:pt>
                <c:pt idx="26096">
                  <c:v>2.53513790667057E-2</c:v>
                </c:pt>
                <c:pt idx="26097">
                  <c:v>2.5351373478770301E-2</c:v>
                </c:pt>
                <c:pt idx="26098">
                  <c:v>2.5351377204060499E-2</c:v>
                </c:pt>
                <c:pt idx="26099">
                  <c:v>2.5351373478770301E-2</c:v>
                </c:pt>
                <c:pt idx="26100">
                  <c:v>2.53513716161251E-2</c:v>
                </c:pt>
                <c:pt idx="26101">
                  <c:v>2.5351377204060499E-2</c:v>
                </c:pt>
                <c:pt idx="26102">
                  <c:v>2.53513716161251E-2</c:v>
                </c:pt>
                <c:pt idx="26103">
                  <c:v>2.53513716161251E-2</c:v>
                </c:pt>
                <c:pt idx="26104">
                  <c:v>2.5351369753479999E-2</c:v>
                </c:pt>
                <c:pt idx="26105">
                  <c:v>2.5351367890834801E-2</c:v>
                </c:pt>
                <c:pt idx="26106">
                  <c:v>2.5351367890834801E-2</c:v>
                </c:pt>
                <c:pt idx="26107">
                  <c:v>2.5351367890834801E-2</c:v>
                </c:pt>
                <c:pt idx="26108">
                  <c:v>2.53513716161251E-2</c:v>
                </c:pt>
                <c:pt idx="26109">
                  <c:v>2.5351367890834801E-2</c:v>
                </c:pt>
                <c:pt idx="26110">
                  <c:v>2.5351369753479999E-2</c:v>
                </c:pt>
                <c:pt idx="26111">
                  <c:v>2.5351364165544499E-2</c:v>
                </c:pt>
                <c:pt idx="26112">
                  <c:v>2.5351364165544499E-2</c:v>
                </c:pt>
                <c:pt idx="26113">
                  <c:v>2.5351362302899399E-2</c:v>
                </c:pt>
                <c:pt idx="26114">
                  <c:v>2.5351367890834801E-2</c:v>
                </c:pt>
                <c:pt idx="26115">
                  <c:v>2.5351367890834801E-2</c:v>
                </c:pt>
                <c:pt idx="26116">
                  <c:v>2.5351367890834801E-2</c:v>
                </c:pt>
                <c:pt idx="26117">
                  <c:v>2.5351367890834801E-2</c:v>
                </c:pt>
                <c:pt idx="26118">
                  <c:v>2.5351364165544499E-2</c:v>
                </c:pt>
                <c:pt idx="26119">
                  <c:v>2.5351362302899399E-2</c:v>
                </c:pt>
                <c:pt idx="26120">
                  <c:v>2.5351364165544499E-2</c:v>
                </c:pt>
                <c:pt idx="26121">
                  <c:v>2.5351362302899399E-2</c:v>
                </c:pt>
                <c:pt idx="26122">
                  <c:v>2.5351364165544499E-2</c:v>
                </c:pt>
                <c:pt idx="26123">
                  <c:v>2.5351367890834801E-2</c:v>
                </c:pt>
                <c:pt idx="26124">
                  <c:v>2.5351367890834801E-2</c:v>
                </c:pt>
                <c:pt idx="26125">
                  <c:v>2.5351367890834801E-2</c:v>
                </c:pt>
                <c:pt idx="26126">
                  <c:v>2.5351364165544499E-2</c:v>
                </c:pt>
                <c:pt idx="26127">
                  <c:v>2.5351364165544499E-2</c:v>
                </c:pt>
                <c:pt idx="26128">
                  <c:v>2.5351364165544499E-2</c:v>
                </c:pt>
                <c:pt idx="26129">
                  <c:v>2.5351362302899399E-2</c:v>
                </c:pt>
                <c:pt idx="26130">
                  <c:v>2.5351362302899399E-2</c:v>
                </c:pt>
                <c:pt idx="26131">
                  <c:v>2.5351367890834801E-2</c:v>
                </c:pt>
                <c:pt idx="26132">
                  <c:v>2.5351362302899399E-2</c:v>
                </c:pt>
                <c:pt idx="26133">
                  <c:v>2.5351362302899399E-2</c:v>
                </c:pt>
                <c:pt idx="26134">
                  <c:v>2.5351364165544499E-2</c:v>
                </c:pt>
                <c:pt idx="26135">
                  <c:v>2.5351362302899399E-2</c:v>
                </c:pt>
                <c:pt idx="26136">
                  <c:v>2.5351367890834801E-2</c:v>
                </c:pt>
                <c:pt idx="26137">
                  <c:v>2.5351362302899399E-2</c:v>
                </c:pt>
                <c:pt idx="26138">
                  <c:v>2.5351364165544499E-2</c:v>
                </c:pt>
                <c:pt idx="26139">
                  <c:v>4.8379484564065899E-2</c:v>
                </c:pt>
                <c:pt idx="26140">
                  <c:v>4.8314977437257801E-2</c:v>
                </c:pt>
                <c:pt idx="26141">
                  <c:v>4.82724271714687E-2</c:v>
                </c:pt>
                <c:pt idx="26142">
                  <c:v>4.8295408487320002E-2</c:v>
                </c:pt>
                <c:pt idx="26143">
                  <c:v>4.83365021646023E-2</c:v>
                </c:pt>
                <c:pt idx="26144">
                  <c:v>4.8334203660488101E-2</c:v>
                </c:pt>
                <c:pt idx="26145">
                  <c:v>4.8294782638549798E-2</c:v>
                </c:pt>
                <c:pt idx="26146">
                  <c:v>4.8271372914314298E-2</c:v>
                </c:pt>
                <c:pt idx="26147">
                  <c:v>4.8286713659763301E-2</c:v>
                </c:pt>
                <c:pt idx="26148">
                  <c:v>4.8310205340385402E-2</c:v>
                </c:pt>
                <c:pt idx="26149">
                  <c:v>4.8307184129953398E-2</c:v>
                </c:pt>
                <c:pt idx="26150">
                  <c:v>4.8283513635396999E-2</c:v>
                </c:pt>
                <c:pt idx="26151">
                  <c:v>4.8270486295223201E-2</c:v>
                </c:pt>
                <c:pt idx="26152">
                  <c:v>4.8280272632837302E-2</c:v>
                </c:pt>
                <c:pt idx="26153">
                  <c:v>4.8293843865394599E-2</c:v>
                </c:pt>
                <c:pt idx="26154">
                  <c:v>4.8291038721799899E-2</c:v>
                </c:pt>
                <c:pt idx="26155">
                  <c:v>4.82767298817635E-2</c:v>
                </c:pt>
                <c:pt idx="26156">
                  <c:v>4.82697635889053E-2</c:v>
                </c:pt>
                <c:pt idx="26157">
                  <c:v>4.8276156187057502E-2</c:v>
                </c:pt>
                <c:pt idx="26158">
                  <c:v>4.8283815383911098E-2</c:v>
                </c:pt>
                <c:pt idx="26159">
                  <c:v>4.8281513154506697E-2</c:v>
                </c:pt>
                <c:pt idx="26160">
                  <c:v>4.8272956162691102E-2</c:v>
                </c:pt>
                <c:pt idx="26161">
                  <c:v>4.8269268125295701E-2</c:v>
                </c:pt>
                <c:pt idx="26162">
                  <c:v>4.8273358494043399E-2</c:v>
                </c:pt>
                <c:pt idx="26163">
                  <c:v>4.8277702182531398E-2</c:v>
                </c:pt>
                <c:pt idx="26164">
                  <c:v>4.8275928944349303E-2</c:v>
                </c:pt>
                <c:pt idx="26165">
                  <c:v>4.8270821571350098E-2</c:v>
                </c:pt>
                <c:pt idx="26166">
                  <c:v>4.8268981277942699E-2</c:v>
                </c:pt>
                <c:pt idx="26167">
                  <c:v>4.8271611332893399E-2</c:v>
                </c:pt>
                <c:pt idx="26168">
                  <c:v>4.8274010419845602E-2</c:v>
                </c:pt>
                <c:pt idx="26169">
                  <c:v>4.8272725194692598E-2</c:v>
                </c:pt>
                <c:pt idx="26170">
                  <c:v>4.8269700258970302E-2</c:v>
                </c:pt>
                <c:pt idx="26171">
                  <c:v>4.82688099145889E-2</c:v>
                </c:pt>
                <c:pt idx="26172">
                  <c:v>4.8270486295223201E-2</c:v>
                </c:pt>
                <c:pt idx="26173">
                  <c:v>4.8271808773279197E-2</c:v>
                </c:pt>
                <c:pt idx="26174">
                  <c:v>4.8270888626575498E-2</c:v>
                </c:pt>
                <c:pt idx="26175">
                  <c:v>4.8269119113683701E-2</c:v>
                </c:pt>
                <c:pt idx="26176">
                  <c:v>4.8268750309944201E-2</c:v>
                </c:pt>
                <c:pt idx="26177">
                  <c:v>4.8269812017679201E-2</c:v>
                </c:pt>
                <c:pt idx="26178">
                  <c:v>4.8270512372255298E-2</c:v>
                </c:pt>
                <c:pt idx="26179">
                  <c:v>4.8269867897033698E-2</c:v>
                </c:pt>
                <c:pt idx="26180">
                  <c:v>4.8268847167491899E-2</c:v>
                </c:pt>
                <c:pt idx="26181">
                  <c:v>4.8268713057041203E-2</c:v>
                </c:pt>
                <c:pt idx="26182">
                  <c:v>4.8269387334585197E-2</c:v>
                </c:pt>
                <c:pt idx="26183">
                  <c:v>4.8269744962453801E-2</c:v>
                </c:pt>
                <c:pt idx="26184">
                  <c:v>4.8269301652908297E-2</c:v>
                </c:pt>
                <c:pt idx="26185">
                  <c:v>4.82687205076218E-2</c:v>
                </c:pt>
                <c:pt idx="26186">
                  <c:v>4.8268698155880002E-2</c:v>
                </c:pt>
                <c:pt idx="26187">
                  <c:v>4.8269107937812798E-2</c:v>
                </c:pt>
                <c:pt idx="26188">
                  <c:v>4.8269290477037402E-2</c:v>
                </c:pt>
                <c:pt idx="26189">
                  <c:v>4.82689961791039E-2</c:v>
                </c:pt>
                <c:pt idx="26190">
                  <c:v>4.8268672078847899E-2</c:v>
                </c:pt>
                <c:pt idx="26191">
                  <c:v>4.82686869800091E-2</c:v>
                </c:pt>
                <c:pt idx="26192">
                  <c:v>4.8268936574459097E-2</c:v>
                </c:pt>
                <c:pt idx="26193">
                  <c:v>4.8269014805555302E-2</c:v>
                </c:pt>
                <c:pt idx="26194">
                  <c:v>4.8268832266330698E-2</c:v>
                </c:pt>
                <c:pt idx="26195">
                  <c:v>4.8268646001815803E-2</c:v>
                </c:pt>
                <c:pt idx="26196">
                  <c:v>4.8268675804138197E-2</c:v>
                </c:pt>
                <c:pt idx="26197">
                  <c:v>4.8268832266330698E-2</c:v>
                </c:pt>
                <c:pt idx="26198">
                  <c:v>4.8268858343362801E-2</c:v>
                </c:pt>
                <c:pt idx="26199">
                  <c:v>4.8268727958202397E-2</c:v>
                </c:pt>
                <c:pt idx="26200">
                  <c:v>4.8268638551235199E-2</c:v>
                </c:pt>
                <c:pt idx="26201">
                  <c:v>4.8268672078847899E-2</c:v>
                </c:pt>
                <c:pt idx="26202">
                  <c:v>4.8268750309944201E-2</c:v>
                </c:pt>
                <c:pt idx="26203">
                  <c:v>4.8268757760524798E-2</c:v>
                </c:pt>
                <c:pt idx="26204">
                  <c:v>4.82686869800091E-2</c:v>
                </c:pt>
                <c:pt idx="26205">
                  <c:v>4.8268631100654602E-2</c:v>
                </c:pt>
                <c:pt idx="26206">
                  <c:v>4.8268660902976997E-2</c:v>
                </c:pt>
                <c:pt idx="26207">
                  <c:v>4.8268705606460599E-2</c:v>
                </c:pt>
                <c:pt idx="26208">
                  <c:v>4.8268709331750898E-2</c:v>
                </c:pt>
                <c:pt idx="26209">
                  <c:v>4.82686534523964E-2</c:v>
                </c:pt>
                <c:pt idx="26210">
                  <c:v>4.8268627375364297E-2</c:v>
                </c:pt>
                <c:pt idx="26211">
                  <c:v>4.8268646001815803E-2</c:v>
                </c:pt>
                <c:pt idx="26212">
                  <c:v>4.8268675804138197E-2</c:v>
                </c:pt>
                <c:pt idx="26213">
                  <c:v>4.8268675804138197E-2</c:v>
                </c:pt>
                <c:pt idx="26214">
                  <c:v>4.8268642276525497E-2</c:v>
                </c:pt>
                <c:pt idx="26215">
                  <c:v>4.8268627375364297E-2</c:v>
                </c:pt>
                <c:pt idx="26216">
                  <c:v>4.8268642276525497E-2</c:v>
                </c:pt>
                <c:pt idx="26217">
                  <c:v>4.8268660902976997E-2</c:v>
                </c:pt>
                <c:pt idx="26218">
                  <c:v>4.82686534523964E-2</c:v>
                </c:pt>
                <c:pt idx="26219">
                  <c:v>4.8268631100654602E-2</c:v>
                </c:pt>
                <c:pt idx="26220">
                  <c:v>4.8268623650073998E-2</c:v>
                </c:pt>
                <c:pt idx="26221">
                  <c:v>4.8268642276525497E-2</c:v>
                </c:pt>
                <c:pt idx="26222">
                  <c:v>4.8268646001815803E-2</c:v>
                </c:pt>
                <c:pt idx="26223">
                  <c:v>4.8268631100654602E-2</c:v>
                </c:pt>
                <c:pt idx="26224">
                  <c:v>4.8268627375364297E-2</c:v>
                </c:pt>
                <c:pt idx="26225">
                  <c:v>4.8268631100654602E-2</c:v>
                </c:pt>
                <c:pt idx="26226">
                  <c:v>4.8268631100654602E-2</c:v>
                </c:pt>
                <c:pt idx="26227">
                  <c:v>4.8268638551235199E-2</c:v>
                </c:pt>
                <c:pt idx="26228">
                  <c:v>4.8268642276525497E-2</c:v>
                </c:pt>
                <c:pt idx="26229">
                  <c:v>4.8268631100654602E-2</c:v>
                </c:pt>
                <c:pt idx="26230">
                  <c:v>4.8268627375364297E-2</c:v>
                </c:pt>
                <c:pt idx="26231">
                  <c:v>4.8268627375364297E-2</c:v>
                </c:pt>
                <c:pt idx="26232">
                  <c:v>4.8268631100654602E-2</c:v>
                </c:pt>
                <c:pt idx="26233">
                  <c:v>4.8268627375364297E-2</c:v>
                </c:pt>
                <c:pt idx="26234">
                  <c:v>4.8268627375364297E-2</c:v>
                </c:pt>
                <c:pt idx="26235">
                  <c:v>4.8268631100654602E-2</c:v>
                </c:pt>
                <c:pt idx="26236">
                  <c:v>4.8268623650073998E-2</c:v>
                </c:pt>
                <c:pt idx="26237">
                  <c:v>4.8268631100654602E-2</c:v>
                </c:pt>
                <c:pt idx="26238">
                  <c:v>4.8268631100654602E-2</c:v>
                </c:pt>
                <c:pt idx="26239">
                  <c:v>4.8268623650073998E-2</c:v>
                </c:pt>
                <c:pt idx="26240">
                  <c:v>4.8268623650073998E-2</c:v>
                </c:pt>
                <c:pt idx="26241">
                  <c:v>4.8268631100654602E-2</c:v>
                </c:pt>
                <c:pt idx="26242">
                  <c:v>4.8268623650073998E-2</c:v>
                </c:pt>
                <c:pt idx="26243">
                  <c:v>4.8268627375364297E-2</c:v>
                </c:pt>
                <c:pt idx="26244">
                  <c:v>4.8268627375364297E-2</c:v>
                </c:pt>
                <c:pt idx="26245">
                  <c:v>4.8268631100654602E-2</c:v>
                </c:pt>
                <c:pt idx="26246">
                  <c:v>0.25078400969505299</c:v>
                </c:pt>
                <c:pt idx="26247">
                  <c:v>0.24542222917079901</c:v>
                </c:pt>
                <c:pt idx="26248">
                  <c:v>0.235088735818863</c:v>
                </c:pt>
                <c:pt idx="26249">
                  <c:v>0.21910050511360199</c:v>
                </c:pt>
                <c:pt idx="26250">
                  <c:v>0.19840209186077101</c:v>
                </c:pt>
                <c:pt idx="26251">
                  <c:v>0.17149725556373599</c:v>
                </c:pt>
                <c:pt idx="26252">
                  <c:v>0.13766388595104201</c:v>
                </c:pt>
                <c:pt idx="26253">
                  <c:v>9.4188675284385695E-2</c:v>
                </c:pt>
                <c:pt idx="26254">
                  <c:v>5.5952616035938298E-2</c:v>
                </c:pt>
                <c:pt idx="26255">
                  <c:v>5.5862847715616198E-2</c:v>
                </c:pt>
                <c:pt idx="26256">
                  <c:v>8.0227345228195204E-2</c:v>
                </c:pt>
                <c:pt idx="26257">
                  <c:v>9.5495544373989105E-2</c:v>
                </c:pt>
                <c:pt idx="26258">
                  <c:v>9.2292189598083496E-2</c:v>
                </c:pt>
                <c:pt idx="26259">
                  <c:v>7.4650205671787304E-2</c:v>
                </c:pt>
                <c:pt idx="26260">
                  <c:v>5.0551921129226698E-2</c:v>
                </c:pt>
                <c:pt idx="26261">
                  <c:v>2.82715708017349E-2</c:v>
                </c:pt>
                <c:pt idx="26262">
                  <c:v>1.4405889436602599E-2</c:v>
                </c:pt>
                <c:pt idx="26263">
                  <c:v>1.16504775360227E-2</c:v>
                </c:pt>
                <c:pt idx="26264">
                  <c:v>1.7381237819790799E-2</c:v>
                </c:pt>
                <c:pt idx="26265">
                  <c:v>2.4793846532702401E-2</c:v>
                </c:pt>
                <c:pt idx="26266">
                  <c:v>2.7472510933875999E-2</c:v>
                </c:pt>
                <c:pt idx="26267">
                  <c:v>2.3534765467047698E-2</c:v>
                </c:pt>
                <c:pt idx="26268">
                  <c:v>1.5562890097498901E-2</c:v>
                </c:pt>
                <c:pt idx="26269">
                  <c:v>7.6077850535511997E-3</c:v>
                </c:pt>
                <c:pt idx="26270">
                  <c:v>2.5065857917070402E-3</c:v>
                </c:pt>
                <c:pt idx="26271">
                  <c:v>9.7553420346230301E-4</c:v>
                </c:pt>
                <c:pt idx="26272">
                  <c:v>2.1136556752026098E-3</c:v>
                </c:pt>
                <c:pt idx="26273">
                  <c:v>4.3865223415195899E-3</c:v>
                </c:pt>
                <c:pt idx="26274">
                  <c:v>6.42346777021885E-3</c:v>
                </c:pt>
                <c:pt idx="26275">
                  <c:v>7.4110287241637698E-3</c:v>
                </c:pt>
                <c:pt idx="26276">
                  <c:v>7.1465261280536704E-3</c:v>
                </c:pt>
                <c:pt idx="26277">
                  <c:v>5.8963708579540296E-3</c:v>
                </c:pt>
                <c:pt idx="26278">
                  <c:v>4.1808444075286397E-3</c:v>
                </c:pt>
                <c:pt idx="26279">
                  <c:v>2.5612062308937298E-3</c:v>
                </c:pt>
                <c:pt idx="26280">
                  <c:v>1.4704517088830499E-3</c:v>
                </c:pt>
                <c:pt idx="26281">
                  <c:v>1.1098542017862201E-3</c:v>
                </c:pt>
                <c:pt idx="26282">
                  <c:v>1.4237916329875599E-3</c:v>
                </c:pt>
                <c:pt idx="26283">
                  <c:v>2.1533104591071601E-3</c:v>
                </c:pt>
                <c:pt idx="26284">
                  <c:v>2.9490932356566199E-3</c:v>
                </c:pt>
                <c:pt idx="26285">
                  <c:v>3.5027386620640698E-3</c:v>
                </c:pt>
                <c:pt idx="26286">
                  <c:v>3.6460689734667501E-3</c:v>
                </c:pt>
                <c:pt idx="26287">
                  <c:v>3.3836474176496302E-3</c:v>
                </c:pt>
                <c:pt idx="26288">
                  <c:v>2.85612302832305E-3</c:v>
                </c:pt>
                <c:pt idx="26289">
                  <c:v>2.2621799726039202E-3</c:v>
                </c:pt>
                <c:pt idx="26290">
                  <c:v>1.77844008430839E-3</c:v>
                </c:pt>
                <c:pt idx="26291">
                  <c:v>1.5067637432366601E-3</c:v>
                </c:pt>
                <c:pt idx="26292">
                  <c:v>1.4596927212551199E-3</c:v>
                </c:pt>
                <c:pt idx="26293">
                  <c:v>1.5778640517965E-3</c:v>
                </c:pt>
                <c:pt idx="26294">
                  <c:v>1.7647306667640801E-3</c:v>
                </c:pt>
                <c:pt idx="26295">
                  <c:v>1.9234863575547901E-3</c:v>
                </c:pt>
                <c:pt idx="26296">
                  <c:v>1.9852686673402799E-3</c:v>
                </c:pt>
                <c:pt idx="26297">
                  <c:v>3.2441562507301599E-3</c:v>
                </c:pt>
                <c:pt idx="26298">
                  <c:v>2.4741494562476899E-3</c:v>
                </c:pt>
                <c:pt idx="26299">
                  <c:v>1.5628192340955099E-3</c:v>
                </c:pt>
                <c:pt idx="26300">
                  <c:v>9.9103571847081206E-4</c:v>
                </c:pt>
                <c:pt idx="26301">
                  <c:v>9.7313150763511701E-4</c:v>
                </c:pt>
                <c:pt idx="26302">
                  <c:v>1.3447557576000699E-3</c:v>
                </c:pt>
                <c:pt idx="26303">
                  <c:v>1.70652091037482E-3</c:v>
                </c:pt>
                <c:pt idx="26304">
                  <c:v>1.7282415647059701E-3</c:v>
                </c:pt>
                <c:pt idx="26305">
                  <c:v>1.3752331724390401E-3</c:v>
                </c:pt>
                <c:pt idx="26306">
                  <c:v>8.8407570729032202E-4</c:v>
                </c:pt>
                <c:pt idx="26307">
                  <c:v>5.4408633150160302E-4</c:v>
                </c:pt>
                <c:pt idx="26308">
                  <c:v>4.8805595724843399E-4</c:v>
                </c:pt>
                <c:pt idx="26309">
                  <c:v>6.38816156424582E-4</c:v>
                </c:pt>
                <c:pt idx="26310">
                  <c:v>8.0629944568499901E-4</c:v>
                </c:pt>
                <c:pt idx="26311">
                  <c:v>8.3261710824444901E-4</c:v>
                </c:pt>
                <c:pt idx="26312">
                  <c:v>6.8464258220046802E-4</c:v>
                </c:pt>
                <c:pt idx="26313">
                  <c:v>4.5185582712292698E-4</c:v>
                </c:pt>
                <c:pt idx="26314">
                  <c:v>2.6885999250225701E-4</c:v>
                </c:pt>
                <c:pt idx="26315">
                  <c:v>2.20164190977812E-4</c:v>
                </c:pt>
                <c:pt idx="26316">
                  <c:v>2.8942126664333002E-4</c:v>
                </c:pt>
                <c:pt idx="26317">
                  <c:v>3.8390982081182301E-4</c:v>
                </c:pt>
                <c:pt idx="26318">
                  <c:v>4.1100860107690101E-4</c:v>
                </c:pt>
                <c:pt idx="26319">
                  <c:v>3.4483760828152299E-4</c:v>
                </c:pt>
                <c:pt idx="26320">
                  <c:v>2.33481332543306E-4</c:v>
                </c:pt>
                <c:pt idx="26321">
                  <c:v>1.50429084897041E-4</c:v>
                </c:pt>
                <c:pt idx="26322">
                  <c:v>1.3685353042092199E-4</c:v>
                </c:pt>
                <c:pt idx="26323">
                  <c:v>1.7888877482619101E-4</c:v>
                </c:pt>
                <c:pt idx="26324">
                  <c:v>2.2831177921034401E-4</c:v>
                </c:pt>
                <c:pt idx="26325">
                  <c:v>2.4248697445727901E-4</c:v>
                </c:pt>
                <c:pt idx="26326">
                  <c:v>2.12334954994731E-4</c:v>
                </c:pt>
                <c:pt idx="26327">
                  <c:v>1.6214229981415001E-4</c:v>
                </c:pt>
                <c:pt idx="26328">
                  <c:v>1.2670086289290301E-4</c:v>
                </c:pt>
                <c:pt idx="26329">
                  <c:v>1.2502282334026001E-4</c:v>
                </c:pt>
                <c:pt idx="26330">
                  <c:v>1.4932146586943399E-4</c:v>
                </c:pt>
                <c:pt idx="26331">
                  <c:v>1.7492090410087301E-4</c:v>
                </c:pt>
                <c:pt idx="26332">
                  <c:v>1.80936796823517E-4</c:v>
                </c:pt>
                <c:pt idx="26333">
                  <c:v>1.6479194164276099E-4</c:v>
                </c:pt>
                <c:pt idx="26334">
                  <c:v>1.4069238386582599E-4</c:v>
                </c:pt>
                <c:pt idx="26335">
                  <c:v>1.2603955110535001E-4</c:v>
                </c:pt>
                <c:pt idx="26336">
                  <c:v>1.2816945672966499E-4</c:v>
                </c:pt>
                <c:pt idx="26337">
                  <c:v>1.41046461067163E-4</c:v>
                </c:pt>
                <c:pt idx="26338">
                  <c:v>1.5221424109768101E-4</c:v>
                </c:pt>
                <c:pt idx="26339">
                  <c:v>1.5288639406208E-4</c:v>
                </c:pt>
                <c:pt idx="26340">
                  <c:v>1.43454439239576E-4</c:v>
                </c:pt>
                <c:pt idx="26341">
                  <c:v>1.3146411220077401E-4</c:v>
                </c:pt>
                <c:pt idx="26342">
                  <c:v>1.24917263747193E-4</c:v>
                </c:pt>
                <c:pt idx="26343">
                  <c:v>1.2646194954868401E-4</c:v>
                </c:pt>
                <c:pt idx="26344">
                  <c:v>1.32451168610714E-4</c:v>
                </c:pt>
                <c:pt idx="26345">
                  <c:v>1.3671781925950199E-4</c:v>
                </c:pt>
                <c:pt idx="26346">
                  <c:v>1.35520851472393E-4</c:v>
                </c:pt>
                <c:pt idx="26347">
                  <c:v>1.2981765030417599E-4</c:v>
                </c:pt>
                <c:pt idx="26348">
                  <c:v>1.2368061288725601E-4</c:v>
                </c:pt>
                <c:pt idx="26349">
                  <c:v>1.20746641186997E-4</c:v>
                </c:pt>
                <c:pt idx="26350">
                  <c:v>1.21679353469517E-4</c:v>
                </c:pt>
                <c:pt idx="26351">
                  <c:v>1.2427227920852599E-4</c:v>
                </c:pt>
                <c:pt idx="26352">
                  <c:v>1.2559778406284801E-4</c:v>
                </c:pt>
                <c:pt idx="26353">
                  <c:v>1.2424090527929401E-4</c:v>
                </c:pt>
                <c:pt idx="26354">
                  <c:v>1.21020711958408E-4</c:v>
                </c:pt>
                <c:pt idx="26355">
                  <c:v>1.17981879157014E-4</c:v>
                </c:pt>
                <c:pt idx="26356">
                  <c:v>1.1669673403957899E-4</c:v>
                </c:pt>
                <c:pt idx="26357">
                  <c:v>1.17223782581277E-4</c:v>
                </c:pt>
                <c:pt idx="26358">
                  <c:v>1.18343457870651E-4</c:v>
                </c:pt>
                <c:pt idx="26359">
                  <c:v>1.18675474368502E-4</c:v>
                </c:pt>
                <c:pt idx="26360">
                  <c:v>1.17706003948115E-4</c:v>
                </c:pt>
                <c:pt idx="26361">
                  <c:v>1.15993185318075E-4</c:v>
                </c:pt>
                <c:pt idx="26362">
                  <c:v>1.145570204244E-4</c:v>
                </c:pt>
                <c:pt idx="26363">
                  <c:v>1.1405182885937399E-4</c:v>
                </c:pt>
                <c:pt idx="26364">
                  <c:v>1.14362112071831E-4</c:v>
                </c:pt>
                <c:pt idx="26365">
                  <c:v>1.14832051622216E-4</c:v>
                </c:pt>
                <c:pt idx="26366">
                  <c:v>1.1483728303574E-4</c:v>
                </c:pt>
                <c:pt idx="26367">
                  <c:v>1.14225294964854E-4</c:v>
                </c:pt>
                <c:pt idx="26368">
                  <c:v>1.1333394650137099E-4</c:v>
                </c:pt>
                <c:pt idx="26369">
                  <c:v>1.12651250674389E-4</c:v>
                </c:pt>
                <c:pt idx="26370">
                  <c:v>1.1243786138948E-4</c:v>
                </c:pt>
                <c:pt idx="26371">
                  <c:v>1.12576330138836E-4</c:v>
                </c:pt>
                <c:pt idx="26372">
                  <c:v>1.1272749543422801E-4</c:v>
                </c:pt>
                <c:pt idx="26373">
                  <c:v>1.12614128738642E-4</c:v>
                </c:pt>
                <c:pt idx="26374">
                  <c:v>1.12209912913386E-4</c:v>
                </c:pt>
                <c:pt idx="26375">
                  <c:v>1.11709079646971E-4</c:v>
                </c:pt>
                <c:pt idx="26376">
                  <c:v>1.1134331725770599E-4</c:v>
                </c:pt>
                <c:pt idx="26377">
                  <c:v>1.1120682029286399E-4</c:v>
                </c:pt>
                <c:pt idx="26378">
                  <c:v>1.11213157651946E-4</c:v>
                </c:pt>
                <c:pt idx="26379">
                  <c:v>1.1119148985017101E-4</c:v>
                </c:pt>
                <c:pt idx="26380">
                  <c:v>1.11025263322517E-4</c:v>
                </c:pt>
                <c:pt idx="26381">
                  <c:v>1.1072692723246299E-4</c:v>
                </c:pt>
                <c:pt idx="26382">
                  <c:v>1.10402965219691E-4</c:v>
                </c:pt>
                <c:pt idx="26383">
                  <c:v>1.1015935160685299E-4</c:v>
                </c:pt>
                <c:pt idx="26384">
                  <c:v>1.10025393951219E-4</c:v>
                </c:pt>
                <c:pt idx="26385">
                  <c:v>1.09945918666199E-4</c:v>
                </c:pt>
                <c:pt idx="26386">
                  <c:v>1.09837324998807E-4</c:v>
                </c:pt>
                <c:pt idx="26387">
                  <c:v>1.09654021798633E-4</c:v>
                </c:pt>
                <c:pt idx="26388">
                  <c:v>1.0941377695417E-4</c:v>
                </c:pt>
                <c:pt idx="26389">
                  <c:v>1.09173204691615E-4</c:v>
                </c:pt>
                <c:pt idx="26390">
                  <c:v>1.08979533251841E-4</c:v>
                </c:pt>
                <c:pt idx="26391">
                  <c:v>1.08837492007296E-4</c:v>
                </c:pt>
                <c:pt idx="26392">
                  <c:v>1.0871433187276101E-4</c:v>
                </c:pt>
                <c:pt idx="26393">
                  <c:v>1.08570558950305E-4</c:v>
                </c:pt>
                <c:pt idx="26394">
                  <c:v>1.08390297100414E-4</c:v>
                </c:pt>
                <c:pt idx="26395">
                  <c:v>1.08187174191698E-4</c:v>
                </c:pt>
                <c:pt idx="26396">
                  <c:v>1.07991443655919E-4</c:v>
                </c:pt>
                <c:pt idx="26397">
                  <c:v>1.07821928395424E-4</c:v>
                </c:pt>
                <c:pt idx="26398">
                  <c:v>1.0767581261461601E-4</c:v>
                </c:pt>
                <c:pt idx="26399">
                  <c:v>1.0753548122011099E-4</c:v>
                </c:pt>
                <c:pt idx="26400">
                  <c:v>1.07382627902552E-4</c:v>
                </c:pt>
                <c:pt idx="26401">
                  <c:v>1.07212887087371E-4</c:v>
                </c:pt>
                <c:pt idx="26402">
                  <c:v>1.07035528344568E-4</c:v>
                </c:pt>
                <c:pt idx="26403">
                  <c:v>1.06865583802573E-4</c:v>
                </c:pt>
                <c:pt idx="26404">
                  <c:v>1.0670944175217301E-4</c:v>
                </c:pt>
                <c:pt idx="26405">
                  <c:v>1.0656398080754999E-4</c:v>
                </c:pt>
                <c:pt idx="26406">
                  <c:v>1.0641951666912101E-4</c:v>
                </c:pt>
                <c:pt idx="26407">
                  <c:v>1.06268249510322E-4</c:v>
                </c:pt>
                <c:pt idx="26408">
                  <c:v>1.06109117041342E-4</c:v>
                </c:pt>
                <c:pt idx="26409">
                  <c:v>1.05948973214254E-4</c:v>
                </c:pt>
                <c:pt idx="26410">
                  <c:v>1.05793689726852E-4</c:v>
                </c:pt>
                <c:pt idx="26411">
                  <c:v>1.05645827716216E-4</c:v>
                </c:pt>
                <c:pt idx="26412">
                  <c:v>1.05503197119106E-4</c:v>
                </c:pt>
                <c:pt idx="26413">
                  <c:v>1.05359242297709E-4</c:v>
                </c:pt>
                <c:pt idx="26414">
                  <c:v>1.0521213698666499E-4</c:v>
                </c:pt>
                <c:pt idx="26415">
                  <c:v>1.05062485090457E-4</c:v>
                </c:pt>
                <c:pt idx="26416">
                  <c:v>1.04913167888299E-4</c:v>
                </c:pt>
                <c:pt idx="26417">
                  <c:v>1.04767059383448E-4</c:v>
                </c:pt>
                <c:pt idx="26418">
                  <c:v>1.04625076346565E-4</c:v>
                </c:pt>
                <c:pt idx="26419">
                  <c:v>1.04484752228018E-4</c:v>
                </c:pt>
                <c:pt idx="26420">
                  <c:v>1.04344428109471E-4</c:v>
                </c:pt>
                <c:pt idx="26421">
                  <c:v>1.0420250328024899E-4</c:v>
                </c:pt>
                <c:pt idx="26422">
                  <c:v>1.04059596196748E-4</c:v>
                </c:pt>
                <c:pt idx="26423">
                  <c:v>1.0391782416263601E-4</c:v>
                </c:pt>
                <c:pt idx="26424">
                  <c:v>1.03778438642621E-4</c:v>
                </c:pt>
                <c:pt idx="26425">
                  <c:v>1.03640952147543E-4</c:v>
                </c:pt>
                <c:pt idx="26426">
                  <c:v>1.0350459342589601E-4</c:v>
                </c:pt>
                <c:pt idx="26427">
                  <c:v>1.03367972769775E-4</c:v>
                </c:pt>
                <c:pt idx="26428">
                  <c:v>1.03231119283009E-4</c:v>
                </c:pt>
                <c:pt idx="26429">
                  <c:v>1.0309436038369299E-4</c:v>
                </c:pt>
                <c:pt idx="26430">
                  <c:v>1.0295878018951E-4</c:v>
                </c:pt>
                <c:pt idx="26431">
                  <c:v>1.0282468429068099E-4</c:v>
                </c:pt>
                <c:pt idx="26432">
                  <c:v>1.0269151971442601E-4</c:v>
                </c:pt>
                <c:pt idx="26433">
                  <c:v>1.02559417427983E-4</c:v>
                </c:pt>
                <c:pt idx="26434">
                  <c:v>1.0242759162792899E-4</c:v>
                </c:pt>
                <c:pt idx="26435">
                  <c:v>1.02295372926164E-4</c:v>
                </c:pt>
                <c:pt idx="26436">
                  <c:v>1.0216399823548299E-4</c:v>
                </c:pt>
                <c:pt idx="26437">
                  <c:v>1.0203364945482501E-4</c:v>
                </c:pt>
                <c:pt idx="26438">
                  <c:v>1.0190460307058E-4</c:v>
                </c:pt>
                <c:pt idx="26439">
                  <c:v>1.01776255178265E-4</c:v>
                </c:pt>
                <c:pt idx="26440">
                  <c:v>1.0164838749915399E-4</c:v>
                </c:pt>
                <c:pt idx="26441">
                  <c:v>1.01520912721753E-4</c:v>
                </c:pt>
                <c:pt idx="26442">
                  <c:v>1.0139437654288501E-4</c:v>
                </c:pt>
                <c:pt idx="26443">
                  <c:v>1.0126789129572E-4</c:v>
                </c:pt>
                <c:pt idx="26444">
                  <c:v>1.01142395578791E-4</c:v>
                </c:pt>
                <c:pt idx="26445">
                  <c:v>1.01017882116139E-4</c:v>
                </c:pt>
                <c:pt idx="26446">
                  <c:v>1.00894234492444E-4</c:v>
                </c:pt>
                <c:pt idx="26447">
                  <c:v>1.00770877907053E-4</c:v>
                </c:pt>
                <c:pt idx="26448">
                  <c:v>1.0064835078083E-4</c:v>
                </c:pt>
                <c:pt idx="26449">
                  <c:v>1.00526216556318E-4</c:v>
                </c:pt>
                <c:pt idx="26450">
                  <c:v>1.00404693512246E-4</c:v>
                </c:pt>
                <c:pt idx="26451">
                  <c:v>1.0028405085904499E-4</c:v>
                </c:pt>
                <c:pt idx="26452">
                  <c:v>1.00164179457352E-4</c:v>
                </c:pt>
                <c:pt idx="26453">
                  <c:v>1.00044744613115E-4</c:v>
                </c:pt>
                <c:pt idx="26454">
                  <c:v>9.9926073744427399E-5</c:v>
                </c:pt>
                <c:pt idx="26455">
                  <c:v>9.9807853985112201E-5</c:v>
                </c:pt>
                <c:pt idx="26456">
                  <c:v>9.9690660135820494E-5</c:v>
                </c:pt>
                <c:pt idx="26457">
                  <c:v>9.9573735496960594E-5</c:v>
                </c:pt>
                <c:pt idx="26458">
                  <c:v>9.9457480246201198E-5</c:v>
                </c:pt>
                <c:pt idx="26459">
                  <c:v>9.9341901659499895E-5</c:v>
                </c:pt>
                <c:pt idx="26460">
                  <c:v>9.9226941529195796E-5</c:v>
                </c:pt>
                <c:pt idx="26461">
                  <c:v>9.9112934549339102E-5</c:v>
                </c:pt>
                <c:pt idx="26462">
                  <c:v>9.8999393230769797E-5</c:v>
                </c:pt>
                <c:pt idx="26463">
                  <c:v>9.8886157502420206E-5</c:v>
                </c:pt>
                <c:pt idx="26464">
                  <c:v>9.8773722129408297E-5</c:v>
                </c:pt>
                <c:pt idx="26465">
                  <c:v>9.8662188975140507E-5</c:v>
                </c:pt>
                <c:pt idx="26466">
                  <c:v>9.8550655820872594E-5</c:v>
                </c:pt>
                <c:pt idx="26467">
                  <c:v>9.84401704045013E-5</c:v>
                </c:pt>
                <c:pt idx="26468">
                  <c:v>9.8330383480060805E-5</c:v>
                </c:pt>
                <c:pt idx="26469">
                  <c:v>9.8221236839890494E-5</c:v>
                </c:pt>
                <c:pt idx="26470">
                  <c:v>9.8112352134194198E-5</c:v>
                </c:pt>
                <c:pt idx="26471">
                  <c:v>9.8004238680005101E-5</c:v>
                </c:pt>
                <c:pt idx="26472">
                  <c:v>9.7896780062001199E-5</c:v>
                </c:pt>
                <c:pt idx="26473">
                  <c:v>9.7789794381242205E-5</c:v>
                </c:pt>
                <c:pt idx="26474">
                  <c:v>9.7683587227947996E-5</c:v>
                </c:pt>
                <c:pt idx="26475">
                  <c:v>9.7577765700407299E-5</c:v>
                </c:pt>
                <c:pt idx="26476">
                  <c:v>9.7472664492670406E-5</c:v>
                </c:pt>
                <c:pt idx="26477">
                  <c:v>9.7368167189415504E-5</c:v>
                </c:pt>
                <c:pt idx="26478">
                  <c:v>9.7264026408083696E-5</c:v>
                </c:pt>
                <c:pt idx="26479">
                  <c:v>9.7160424047615406E-5</c:v>
                </c:pt>
                <c:pt idx="26480">
                  <c:v>9.7058080427814302E-5</c:v>
                </c:pt>
                <c:pt idx="26481">
                  <c:v>9.6955503977369504E-5</c:v>
                </c:pt>
                <c:pt idx="26482">
                  <c:v>9.6853844297584106E-5</c:v>
                </c:pt>
                <c:pt idx="26483">
                  <c:v>9.6752999525051605E-5</c:v>
                </c:pt>
                <c:pt idx="26484">
                  <c:v>9.6652511274442104E-5</c:v>
                </c:pt>
                <c:pt idx="26485">
                  <c:v>9.6552546892780797E-5</c:v>
                </c:pt>
                <c:pt idx="26486">
                  <c:v>9.6453215519432006E-5</c:v>
                </c:pt>
                <c:pt idx="26487">
                  <c:v>9.63542915997095E-5</c:v>
                </c:pt>
                <c:pt idx="26488">
                  <c:v>9.6256138931494206E-5</c:v>
                </c:pt>
                <c:pt idx="26489">
                  <c:v>9.6158306405413896E-5</c:v>
                </c:pt>
                <c:pt idx="26490">
                  <c:v>9.6061223302967806E-5</c:v>
                </c:pt>
                <c:pt idx="26491">
                  <c:v>9.5964875072240802E-5</c:v>
                </c:pt>
                <c:pt idx="26492">
                  <c:v>9.5868555945344296E-5</c:v>
                </c:pt>
                <c:pt idx="26493">
                  <c:v>9.5773320936132195E-5</c:v>
                </c:pt>
                <c:pt idx="26494">
                  <c:v>9.5678296929691E-5</c:v>
                </c:pt>
                <c:pt idx="26495">
                  <c:v>9.5583774964325103E-5</c:v>
                </c:pt>
                <c:pt idx="26496">
                  <c:v>9.54902789089829E-5</c:v>
                </c:pt>
                <c:pt idx="26497">
                  <c:v>9.5396746473852504E-5</c:v>
                </c:pt>
                <c:pt idx="26498">
                  <c:v>9.5304079877678305E-5</c:v>
                </c:pt>
                <c:pt idx="26499">
                  <c:v>9.5211835287045701E-5</c:v>
                </c:pt>
                <c:pt idx="26500">
                  <c:v>9.5120427431538701E-5</c:v>
                </c:pt>
                <c:pt idx="26501">
                  <c:v>9.5029201474972096E-5</c:v>
                </c:pt>
                <c:pt idx="26502">
                  <c:v>9.4938601250760298E-5</c:v>
                </c:pt>
                <c:pt idx="26503">
                  <c:v>9.4848583103157593E-5</c:v>
                </c:pt>
                <c:pt idx="26504">
                  <c:v>9.4759016064926995E-5</c:v>
                </c:pt>
                <c:pt idx="26505">
                  <c:v>9.4669958343729404E-5</c:v>
                </c:pt>
                <c:pt idx="26506">
                  <c:v>9.4581388111691895E-5</c:v>
                </c:pt>
                <c:pt idx="26507">
                  <c:v>9.4493661890737699E-5</c:v>
                </c:pt>
                <c:pt idx="26508">
                  <c:v>9.44062630878761E-5</c:v>
                </c:pt>
                <c:pt idx="26509">
                  <c:v>9.4319300842471394E-5</c:v>
                </c:pt>
                <c:pt idx="26510">
                  <c:v>9.4232476840261397E-5</c:v>
                </c:pt>
                <c:pt idx="26511">
                  <c:v>9.4146867922972901E-5</c:v>
                </c:pt>
                <c:pt idx="26512">
                  <c:v>9.4061593699734699E-5</c:v>
                </c:pt>
                <c:pt idx="26513">
                  <c:v>9.3976574135012898E-5</c:v>
                </c:pt>
                <c:pt idx="26514">
                  <c:v>9.3892245786264498E-5</c:v>
                </c:pt>
                <c:pt idx="26515">
                  <c:v>9.3808077508583706E-5</c:v>
                </c:pt>
                <c:pt idx="26516">
                  <c:v>9.3724855105392594E-5</c:v>
                </c:pt>
                <c:pt idx="26517">
                  <c:v>9.3641967396251898E-5</c:v>
                </c:pt>
                <c:pt idx="26518">
                  <c:v>9.3559392553288503E-5</c:v>
                </c:pt>
                <c:pt idx="26519">
                  <c:v>9.3477785412687795E-5</c:v>
                </c:pt>
                <c:pt idx="26520">
                  <c:v>9.3395712610799806E-5</c:v>
                </c:pt>
                <c:pt idx="26521">
                  <c:v>9.3315167760010795E-5</c:v>
                </c:pt>
                <c:pt idx="26522">
                  <c:v>9.3234637461136999E-5</c:v>
                </c:pt>
                <c:pt idx="26523">
                  <c:v>9.3154500063974397E-5</c:v>
                </c:pt>
                <c:pt idx="26524">
                  <c:v>9.3075170298106996E-5</c:v>
                </c:pt>
                <c:pt idx="26525">
                  <c:v>9.2996073362883194E-5</c:v>
                </c:pt>
                <c:pt idx="26526">
                  <c:v>9.2917449364904301E-5</c:v>
                </c:pt>
                <c:pt idx="26527">
                  <c:v>9.2839516582898796E-5</c:v>
                </c:pt>
                <c:pt idx="26528">
                  <c:v>9.27620130823925E-5</c:v>
                </c:pt>
                <c:pt idx="26529">
                  <c:v>9.2684858827851699E-5</c:v>
                </c:pt>
                <c:pt idx="26530">
                  <c:v>9.2608017439488294E-5</c:v>
                </c:pt>
                <c:pt idx="26531">
                  <c:v>9.2531976406462504E-5</c:v>
                </c:pt>
                <c:pt idx="26532">
                  <c:v>9.2456204583868398E-5</c:v>
                </c:pt>
                <c:pt idx="26533">
                  <c:v>9.23808474908583E-5</c:v>
                </c:pt>
                <c:pt idx="26534">
                  <c:v>9.2305992438923595E-5</c:v>
                </c:pt>
                <c:pt idx="26535">
                  <c:v>9.2231952294241596E-5</c:v>
                </c:pt>
                <c:pt idx="26536">
                  <c:v>9.2157584731467095E-5</c:v>
                </c:pt>
                <c:pt idx="26537">
                  <c:v>9.2084235802758499E-5</c:v>
                </c:pt>
                <c:pt idx="26538">
                  <c:v>9.2011287051718696E-5</c:v>
                </c:pt>
                <c:pt idx="26539">
                  <c:v>9.1938840341754298E-5</c:v>
                </c:pt>
                <c:pt idx="26540">
                  <c:v>9.1866902948822799E-5</c:v>
                </c:pt>
                <c:pt idx="26541">
                  <c:v>9.1794972831848995E-5</c:v>
                </c:pt>
                <c:pt idx="26542">
                  <c:v>9.1723857622127994E-5</c:v>
                </c:pt>
                <c:pt idx="26543">
                  <c:v>9.1653186245821403E-5</c:v>
                </c:pt>
                <c:pt idx="26544">
                  <c:v>9.1582798631861806E-5</c:v>
                </c:pt>
                <c:pt idx="26545">
                  <c:v>9.1512913058977601E-5</c:v>
                </c:pt>
                <c:pt idx="26546">
                  <c:v>9.1443413111846894E-5</c:v>
                </c:pt>
                <c:pt idx="26547">
                  <c:v>9.1374451585579704E-5</c:v>
                </c:pt>
                <c:pt idx="26548">
                  <c:v>9.1305490059312406E-5</c:v>
                </c:pt>
                <c:pt idx="26549">
                  <c:v>9.1237714514136301E-5</c:v>
                </c:pt>
                <c:pt idx="26550">
                  <c:v>9.1169844381511198E-5</c:v>
                </c:pt>
                <c:pt idx="26551">
                  <c:v>9.1102781880181296E-5</c:v>
                </c:pt>
                <c:pt idx="26552">
                  <c:v>9.1035610239487101E-5</c:v>
                </c:pt>
                <c:pt idx="26553">
                  <c:v>9.0969166194554405E-5</c:v>
                </c:pt>
                <c:pt idx="26554">
                  <c:v>9.0903064119629603E-5</c:v>
                </c:pt>
                <c:pt idx="26555">
                  <c:v>9.08372530830093E-5</c:v>
                </c:pt>
                <c:pt idx="26556">
                  <c:v>9.0772191470023204E-5</c:v>
                </c:pt>
                <c:pt idx="26557">
                  <c:v>9.0707340859808001E-5</c:v>
                </c:pt>
                <c:pt idx="26558">
                  <c:v>9.06431305338629E-5</c:v>
                </c:pt>
                <c:pt idx="26559">
                  <c:v>9.0579051175154705E-5</c:v>
                </c:pt>
                <c:pt idx="26560">
                  <c:v>9.0515473857521997E-5</c:v>
                </c:pt>
                <c:pt idx="26561">
                  <c:v>9.0451903815846904E-5</c:v>
                </c:pt>
                <c:pt idx="26562">
                  <c:v>9.0389126853551702E-5</c:v>
                </c:pt>
                <c:pt idx="26563">
                  <c:v>9.0326968347653706E-5</c:v>
                </c:pt>
                <c:pt idx="26564">
                  <c:v>9.0264758910052505E-5</c:v>
                </c:pt>
                <c:pt idx="26565">
                  <c:v>9.0203364379703999E-5</c:v>
                </c:pt>
                <c:pt idx="26566">
                  <c:v>9.0142297267448198E-5</c:v>
                </c:pt>
                <c:pt idx="26567">
                  <c:v>9.00813829503022E-5</c:v>
                </c:pt>
                <c:pt idx="26568">
                  <c:v>9.0020788775291294E-5</c:v>
                </c:pt>
                <c:pt idx="26569">
                  <c:v>8.9960878540296094E-5</c:v>
                </c:pt>
                <c:pt idx="26570">
                  <c:v>8.9901048340834704E-5</c:v>
                </c:pt>
                <c:pt idx="26571">
                  <c:v>8.9841763838194297E-5</c:v>
                </c:pt>
                <c:pt idx="26572">
                  <c:v>8.9783017756417394E-5</c:v>
                </c:pt>
                <c:pt idx="26573">
                  <c:v>8.9724191639106694E-5</c:v>
                </c:pt>
                <c:pt idx="26574">
                  <c:v>8.9666275016497794E-5</c:v>
                </c:pt>
                <c:pt idx="26575">
                  <c:v>8.9608474809210802E-5</c:v>
                </c:pt>
                <c:pt idx="26576">
                  <c:v>8.9550994744058698E-5</c:v>
                </c:pt>
                <c:pt idx="26577">
                  <c:v>8.94938930287026E-5</c:v>
                </c:pt>
                <c:pt idx="26578">
                  <c:v>8.9437242422718595E-5</c:v>
                </c:pt>
                <c:pt idx="26579">
                  <c:v>8.93811375135556E-5</c:v>
                </c:pt>
                <c:pt idx="26580">
                  <c:v>8.9325083536095904E-5</c:v>
                </c:pt>
                <c:pt idx="26581">
                  <c:v>8.9269393356516998E-5</c:v>
                </c:pt>
                <c:pt idx="26582">
                  <c:v>8.9214314357377602E-5</c:v>
                </c:pt>
                <c:pt idx="26583">
                  <c:v>8.9159533672500402E-5</c:v>
                </c:pt>
                <c:pt idx="26584">
                  <c:v>8.9105094957631095E-5</c:v>
                </c:pt>
                <c:pt idx="26585">
                  <c:v>8.9050729002337903E-5</c:v>
                </c:pt>
                <c:pt idx="26586">
                  <c:v>8.8997257989831296E-5</c:v>
                </c:pt>
                <c:pt idx="26587">
                  <c:v>8.8943532318808098E-5</c:v>
                </c:pt>
                <c:pt idx="26588">
                  <c:v>8.8890519691631198E-5</c:v>
                </c:pt>
                <c:pt idx="26589">
                  <c:v>8.8837929069995894E-5</c:v>
                </c:pt>
                <c:pt idx="26590">
                  <c:v>8.8785491243470501E-5</c:v>
                </c:pt>
                <c:pt idx="26591">
                  <c:v>8.8733482698444304E-5</c:v>
                </c:pt>
                <c:pt idx="26592">
                  <c:v>8.8681823399383602E-5</c:v>
                </c:pt>
                <c:pt idx="26593">
                  <c:v>8.8630506070330698E-5</c:v>
                </c:pt>
                <c:pt idx="26594">
                  <c:v>8.8579494331497699E-5</c:v>
                </c:pt>
                <c:pt idx="26595">
                  <c:v>8.8528875494375798E-5</c:v>
                </c:pt>
                <c:pt idx="26596">
                  <c:v>8.8478394900448607E-5</c:v>
                </c:pt>
                <c:pt idx="26597">
                  <c:v>8.8428147137165097E-5</c:v>
                </c:pt>
                <c:pt idx="26598">
                  <c:v>8.8378517830278697E-5</c:v>
                </c:pt>
                <c:pt idx="26599">
                  <c:v>8.8329259597230703E-5</c:v>
                </c:pt>
                <c:pt idx="26600">
                  <c:v>8.8280212366953506E-5</c:v>
                </c:pt>
                <c:pt idx="26601">
                  <c:v>8.8231739937327802E-5</c:v>
                </c:pt>
                <c:pt idx="26602">
                  <c:v>8.8183376647066298E-5</c:v>
                </c:pt>
                <c:pt idx="26603">
                  <c:v>8.8135217083618004E-5</c:v>
                </c:pt>
                <c:pt idx="26604">
                  <c:v>8.80874649737962E-5</c:v>
                </c:pt>
                <c:pt idx="26605">
                  <c:v>8.8040331320371506E-5</c:v>
                </c:pt>
                <c:pt idx="26606">
                  <c:v>8.7993001216091202E-5</c:v>
                </c:pt>
                <c:pt idx="26607">
                  <c:v>8.7946355051826699E-5</c:v>
                </c:pt>
                <c:pt idx="26608">
                  <c:v>8.7899839854799197E-5</c:v>
                </c:pt>
                <c:pt idx="26609">
                  <c:v>8.7853739387355704E-5</c:v>
                </c:pt>
                <c:pt idx="26610">
                  <c:v>8.7808009993750602E-5</c:v>
                </c:pt>
                <c:pt idx="26611">
                  <c:v>8.77625789144076E-5</c:v>
                </c:pt>
                <c:pt idx="26612">
                  <c:v>8.7717286078259403E-5</c:v>
                </c:pt>
                <c:pt idx="26613">
                  <c:v>8.7672502559144104E-5</c:v>
                </c:pt>
                <c:pt idx="26614">
                  <c:v>8.7627624452579794E-5</c:v>
                </c:pt>
                <c:pt idx="26615">
                  <c:v>8.7583488493692103E-5</c:v>
                </c:pt>
                <c:pt idx="26616">
                  <c:v>8.7539512605872005E-5</c:v>
                </c:pt>
                <c:pt idx="26617">
                  <c:v>8.7496031483169604E-5</c:v>
                </c:pt>
                <c:pt idx="26618">
                  <c:v>8.7452419393230203E-5</c:v>
                </c:pt>
                <c:pt idx="26619">
                  <c:v>8.7409418483730406E-5</c:v>
                </c:pt>
                <c:pt idx="26620">
                  <c:v>8.7366672232747105E-5</c:v>
                </c:pt>
                <c:pt idx="26621">
                  <c:v>8.7324144260492203E-5</c:v>
                </c:pt>
                <c:pt idx="26622">
                  <c:v>8.7281674495898201E-5</c:v>
                </c:pt>
                <c:pt idx="26623">
                  <c:v>8.7240201537497301E-5</c:v>
                </c:pt>
                <c:pt idx="26624">
                  <c:v>8.7198219262063503E-5</c:v>
                </c:pt>
                <c:pt idx="26625">
                  <c:v>8.7156986410263899E-5</c:v>
                </c:pt>
                <c:pt idx="26626">
                  <c:v>8.7115884525701404E-5</c:v>
                </c:pt>
                <c:pt idx="26627">
                  <c:v>8.7075175542850102E-5</c:v>
                </c:pt>
                <c:pt idx="26628">
                  <c:v>8.7034437456168194E-5</c:v>
                </c:pt>
                <c:pt idx="26629">
                  <c:v>8.6994281446095597E-5</c:v>
                </c:pt>
                <c:pt idx="26630">
                  <c:v>8.6954554717522101E-5</c:v>
                </c:pt>
                <c:pt idx="26631">
                  <c:v>8.69148279889487E-5</c:v>
                </c:pt>
                <c:pt idx="26632">
                  <c:v>8.6875443230383098E-5</c:v>
                </c:pt>
                <c:pt idx="26633">
                  <c:v>8.6836269474588294E-5</c:v>
                </c:pt>
                <c:pt idx="26634">
                  <c:v>8.6797474068589495E-5</c:v>
                </c:pt>
                <c:pt idx="26635">
                  <c:v>8.6758685938548297E-5</c:v>
                </c:pt>
                <c:pt idx="26636">
                  <c:v>8.6720370745752007E-5</c:v>
                </c:pt>
                <c:pt idx="26637">
                  <c:v>8.6682230175938498E-5</c:v>
                </c:pt>
                <c:pt idx="26638">
                  <c:v>8.6644969996996197E-5</c:v>
                </c:pt>
                <c:pt idx="26639">
                  <c:v>8.66071713971905E-5</c:v>
                </c:pt>
                <c:pt idx="26640">
                  <c:v>8.6569918494205895E-5</c:v>
                </c:pt>
                <c:pt idx="26641">
                  <c:v>8.6533174908254296E-5</c:v>
                </c:pt>
                <c:pt idx="26642">
                  <c:v>8.6496322182938497E-5</c:v>
                </c:pt>
                <c:pt idx="26643">
                  <c:v>8.6459745944011997E-5</c:v>
                </c:pt>
                <c:pt idx="26644">
                  <c:v>8.6423729953821803E-5</c:v>
                </c:pt>
                <c:pt idx="26645">
                  <c:v>8.6387553892564001E-5</c:v>
                </c:pt>
                <c:pt idx="26646">
                  <c:v>8.6351807112805505E-5</c:v>
                </c:pt>
                <c:pt idx="26647">
                  <c:v>8.63164968905039E-5</c:v>
                </c:pt>
                <c:pt idx="26648">
                  <c:v>8.6281404946930707E-5</c:v>
                </c:pt>
                <c:pt idx="26649">
                  <c:v>8.6246269347611801E-5</c:v>
                </c:pt>
                <c:pt idx="26650">
                  <c:v>8.6211475718300803E-5</c:v>
                </c:pt>
                <c:pt idx="26651">
                  <c:v>8.6177169578149901E-5</c:v>
                </c:pt>
                <c:pt idx="26652">
                  <c:v>8.6142841610126197E-5</c:v>
                </c:pt>
                <c:pt idx="26653">
                  <c:v>8.6108833784237504E-5</c:v>
                </c:pt>
                <c:pt idx="26654">
                  <c:v>8.6075058788992505E-5</c:v>
                </c:pt>
                <c:pt idx="26655">
                  <c:v>8.6041727627161904E-5</c:v>
                </c:pt>
                <c:pt idx="26656">
                  <c:v>8.6008381913416101E-5</c:v>
                </c:pt>
                <c:pt idx="26657">
                  <c:v>8.5975530964788104E-5</c:v>
                </c:pt>
                <c:pt idx="26658">
                  <c:v>8.5942745499778498E-5</c:v>
                </c:pt>
                <c:pt idx="26659">
                  <c:v>8.5910396592225907E-5</c:v>
                </c:pt>
                <c:pt idx="26660">
                  <c:v>8.5877785750199096E-5</c:v>
                </c:pt>
                <c:pt idx="26661">
                  <c:v>8.5845902503933798E-5</c:v>
                </c:pt>
                <c:pt idx="26662">
                  <c:v>8.5813597252126797E-5</c:v>
                </c:pt>
                <c:pt idx="26663">
                  <c:v>8.5782274254597696E-5</c:v>
                </c:pt>
                <c:pt idx="26664">
                  <c:v>8.5751038568559993E-5</c:v>
                </c:pt>
                <c:pt idx="26665">
                  <c:v>8.57198174344376E-5</c:v>
                </c:pt>
                <c:pt idx="26666">
                  <c:v>8.5688749095424996E-5</c:v>
                </c:pt>
                <c:pt idx="26667">
                  <c:v>8.5658160969614996E-5</c:v>
                </c:pt>
                <c:pt idx="26668">
                  <c:v>8.5627645603381097E-5</c:v>
                </c:pt>
                <c:pt idx="26669">
                  <c:v>8.5597188444808098E-5</c:v>
                </c:pt>
                <c:pt idx="26670">
                  <c:v>8.55674734339118E-5</c:v>
                </c:pt>
                <c:pt idx="26671">
                  <c:v>8.5537241830024895E-5</c:v>
                </c:pt>
                <c:pt idx="26672">
                  <c:v>8.5507723269984099E-5</c:v>
                </c:pt>
                <c:pt idx="26673">
                  <c:v>8.5478262917604297E-5</c:v>
                </c:pt>
                <c:pt idx="26674">
                  <c:v>8.5449224570766105E-5</c:v>
                </c:pt>
                <c:pt idx="26675">
                  <c:v>8.5420186223927899E-5</c:v>
                </c:pt>
                <c:pt idx="26676">
                  <c:v>8.5391613538377001E-5</c:v>
                </c:pt>
                <c:pt idx="26677">
                  <c:v>8.5362895333673805E-5</c:v>
                </c:pt>
                <c:pt idx="26678">
                  <c:v>8.5334635514300303E-5</c:v>
                </c:pt>
                <c:pt idx="26679">
                  <c:v>8.5306637629400898E-5</c:v>
                </c:pt>
                <c:pt idx="26680">
                  <c:v>8.5278523329179693E-5</c:v>
                </c:pt>
                <c:pt idx="26681">
                  <c:v>8.5250627307686995E-5</c:v>
                </c:pt>
                <c:pt idx="26682">
                  <c:v>8.5223233327269595E-5</c:v>
                </c:pt>
                <c:pt idx="26683">
                  <c:v>8.5195897554513094E-5</c:v>
                </c:pt>
                <c:pt idx="26684">
                  <c:v>8.5168729128781706E-5</c:v>
                </c:pt>
                <c:pt idx="26685">
                  <c:v>8.51418590173125E-5</c:v>
                </c:pt>
                <c:pt idx="26686">
                  <c:v>8.5115112597122802E-5</c:v>
                </c:pt>
                <c:pt idx="26687">
                  <c:v>8.5088766354601803E-5</c:v>
                </c:pt>
                <c:pt idx="26688">
                  <c:v>8.5062376456335201E-5</c:v>
                </c:pt>
                <c:pt idx="26689">
                  <c:v>8.5036226664669798E-5</c:v>
                </c:pt>
                <c:pt idx="26690">
                  <c:v>8.5010207840241505E-5</c:v>
                </c:pt>
                <c:pt idx="26691">
                  <c:v>8.4984538261778693E-5</c:v>
                </c:pt>
                <c:pt idx="26692">
                  <c:v>8.4958905063103898E-5</c:v>
                </c:pt>
                <c:pt idx="26693">
                  <c:v>8.4933410107623799E-5</c:v>
                </c:pt>
                <c:pt idx="26694">
                  <c:v>8.4908191638532999E-5</c:v>
                </c:pt>
                <c:pt idx="26695">
                  <c:v>8.4883395174983902E-5</c:v>
                </c:pt>
                <c:pt idx="26696">
                  <c:v>8.4858576883561896E-5</c:v>
                </c:pt>
                <c:pt idx="26697">
                  <c:v>8.4833889559376998E-5</c:v>
                </c:pt>
                <c:pt idx="26698">
                  <c:v>8.4809500549454201E-5</c:v>
                </c:pt>
                <c:pt idx="26699">
                  <c:v>8.4785264334641397E-5</c:v>
                </c:pt>
                <c:pt idx="26700">
                  <c:v>8.4761268226429807E-5</c:v>
                </c:pt>
                <c:pt idx="26701">
                  <c:v>8.4737563156522797E-5</c:v>
                </c:pt>
                <c:pt idx="26702">
                  <c:v>8.4713494288735105E-5</c:v>
                </c:pt>
                <c:pt idx="26703">
                  <c:v>8.4689927462022806E-5</c:v>
                </c:pt>
                <c:pt idx="26704">
                  <c:v>8.4666578914038796E-5</c:v>
                </c:pt>
                <c:pt idx="26705">
                  <c:v>8.4643674199469401E-5</c:v>
                </c:pt>
                <c:pt idx="26706">
                  <c:v>8.46203256514855E-5</c:v>
                </c:pt>
                <c:pt idx="26707">
                  <c:v>8.4597835666500005E-5</c:v>
                </c:pt>
                <c:pt idx="26708">
                  <c:v>8.4574887296184897E-5</c:v>
                </c:pt>
                <c:pt idx="26709">
                  <c:v>8.4552608313970295E-5</c:v>
                </c:pt>
                <c:pt idx="26710">
                  <c:v>8.4529914602171603E-5</c:v>
                </c:pt>
                <c:pt idx="26711">
                  <c:v>8.4507970314007307E-5</c:v>
                </c:pt>
                <c:pt idx="26712">
                  <c:v>8.4485909610521103E-5</c:v>
                </c:pt>
                <c:pt idx="26713">
                  <c:v>8.4464183601085097E-5</c:v>
                </c:pt>
                <c:pt idx="26714">
                  <c:v>8.4442544903140502E-5</c:v>
                </c:pt>
                <c:pt idx="26715">
                  <c:v>8.4421029896475402E-5</c:v>
                </c:pt>
                <c:pt idx="26716">
                  <c:v>8.43999005155638E-5</c:v>
                </c:pt>
                <c:pt idx="26717">
                  <c:v>8.4378691099118401E-5</c:v>
                </c:pt>
                <c:pt idx="26718">
                  <c:v>8.4357561718206893E-5</c:v>
                </c:pt>
                <c:pt idx="26719">
                  <c:v>8.4336774307303104E-5</c:v>
                </c:pt>
                <c:pt idx="26720">
                  <c:v>8.4315957792569006E-5</c:v>
                </c:pt>
                <c:pt idx="26721">
                  <c:v>8.4295679698698196E-5</c:v>
                </c:pt>
                <c:pt idx="26722">
                  <c:v>8.4275190602056696E-5</c:v>
                </c:pt>
                <c:pt idx="26723">
                  <c:v>8.4254905232228298E-5</c:v>
                </c:pt>
                <c:pt idx="26724">
                  <c:v>8.4234976384323104E-5</c:v>
                </c:pt>
                <c:pt idx="26725">
                  <c:v>8.4214814705774202E-5</c:v>
                </c:pt>
                <c:pt idx="26726">
                  <c:v>8.4195125964470194E-5</c:v>
                </c:pt>
                <c:pt idx="26727">
                  <c:v>8.4175415395293398E-5</c:v>
                </c:pt>
                <c:pt idx="26728">
                  <c:v>8.4156250522937599E-5</c:v>
                </c:pt>
                <c:pt idx="26729">
                  <c:v>8.41368018882349E-5</c:v>
                </c:pt>
                <c:pt idx="26730">
                  <c:v>8.4117840742692406E-5</c:v>
                </c:pt>
                <c:pt idx="26731">
                  <c:v>8.4098872321192202E-5</c:v>
                </c:pt>
                <c:pt idx="26732">
                  <c:v>8.4079896623734398E-5</c:v>
                </c:pt>
                <c:pt idx="26733">
                  <c:v>8.4061262896284502E-5</c:v>
                </c:pt>
                <c:pt idx="26734">
                  <c:v>8.4042752860114005E-5</c:v>
                </c:pt>
                <c:pt idx="26735">
                  <c:v>8.4024140960536897E-5</c:v>
                </c:pt>
                <c:pt idx="26736">
                  <c:v>8.4006001998204697E-5</c:v>
                </c:pt>
                <c:pt idx="26737">
                  <c:v>8.3987994003109593E-5</c:v>
                </c:pt>
                <c:pt idx="26738">
                  <c:v>8.3969862316735102E-5</c:v>
                </c:pt>
                <c:pt idx="26739">
                  <c:v>8.3952094428241294E-5</c:v>
                </c:pt>
                <c:pt idx="26740">
                  <c:v>8.3934122812934206E-5</c:v>
                </c:pt>
                <c:pt idx="26741">
                  <c:v>8.3916704170405905E-5</c:v>
                </c:pt>
                <c:pt idx="26742">
                  <c:v>8.3899263700004694E-5</c:v>
                </c:pt>
                <c:pt idx="26743">
                  <c:v>8.3882012404501397E-5</c:v>
                </c:pt>
                <c:pt idx="26744">
                  <c:v>8.3864622865803499E-5</c:v>
                </c:pt>
                <c:pt idx="26745">
                  <c:v>8.3847859059460502E-5</c:v>
                </c:pt>
                <c:pt idx="26746">
                  <c:v>8.3830935182049898E-5</c:v>
                </c:pt>
                <c:pt idx="26747">
                  <c:v>8.3813996752724106E-5</c:v>
                </c:pt>
                <c:pt idx="26748">
                  <c:v>8.3797647675964995E-5</c:v>
                </c:pt>
                <c:pt idx="26749">
                  <c:v>8.3781000284943703E-5</c:v>
                </c:pt>
                <c:pt idx="26750">
                  <c:v>8.3764782175421701E-5</c:v>
                </c:pt>
                <c:pt idx="26751">
                  <c:v>8.3748695033136796E-5</c:v>
                </c:pt>
                <c:pt idx="26752">
                  <c:v>8.3732353232335299E-5</c:v>
                </c:pt>
                <c:pt idx="26753">
                  <c:v>8.3716389781329794E-5</c:v>
                </c:pt>
                <c:pt idx="26754">
                  <c:v>8.3700557297561304E-5</c:v>
                </c:pt>
                <c:pt idx="26755">
                  <c:v>8.36846666061319E-5</c:v>
                </c:pt>
                <c:pt idx="26756">
                  <c:v>8.3669299783650799E-5</c:v>
                </c:pt>
                <c:pt idx="26757">
                  <c:v>8.3653671026695506E-5</c:v>
                </c:pt>
                <c:pt idx="26758">
                  <c:v>8.3638376963790506E-5</c:v>
                </c:pt>
                <c:pt idx="26759">
                  <c:v>8.3623141108546406E-5</c:v>
                </c:pt>
                <c:pt idx="26760">
                  <c:v>8.3608021668624106E-5</c:v>
                </c:pt>
                <c:pt idx="26761">
                  <c:v>8.3593200542964001E-5</c:v>
                </c:pt>
                <c:pt idx="26762">
                  <c:v>8.3578175690490807E-5</c:v>
                </c:pt>
                <c:pt idx="26763">
                  <c:v>8.3563492808025303E-5</c:v>
                </c:pt>
                <c:pt idx="26764">
                  <c:v>8.3548635302577195E-5</c:v>
                </c:pt>
                <c:pt idx="26765">
                  <c:v>8.3534272562246797E-5</c:v>
                </c:pt>
                <c:pt idx="26766">
                  <c:v>8.3520004409365397E-5</c:v>
                </c:pt>
                <c:pt idx="26767">
                  <c:v>8.3505459770094603E-5</c:v>
                </c:pt>
                <c:pt idx="26768">
                  <c:v>8.34913298604079E-5</c:v>
                </c:pt>
                <c:pt idx="26769">
                  <c:v>8.3477258158382001E-5</c:v>
                </c:pt>
                <c:pt idx="26770">
                  <c:v>8.3463499322533594E-5</c:v>
                </c:pt>
                <c:pt idx="26771">
                  <c:v>8.3449369412846904E-5</c:v>
                </c:pt>
                <c:pt idx="26772">
                  <c:v>8.3435879787430194E-5</c:v>
                </c:pt>
                <c:pt idx="26773">
                  <c:v>8.3422157331369804E-5</c:v>
                </c:pt>
                <c:pt idx="26774">
                  <c:v>8.3408755017444505E-5</c:v>
                </c:pt>
                <c:pt idx="26775">
                  <c:v>8.3395192632451694E-5</c:v>
                </c:pt>
                <c:pt idx="26776">
                  <c:v>8.3381710282992599E-5</c:v>
                </c:pt>
                <c:pt idx="26777">
                  <c:v>8.3368766354396899E-5</c:v>
                </c:pt>
                <c:pt idx="26778">
                  <c:v>8.3356004324741702E-5</c:v>
                </c:pt>
                <c:pt idx="26779">
                  <c:v>8.3342783909756704E-5</c:v>
                </c:pt>
                <c:pt idx="26780">
                  <c:v>8.3329847257118699E-5</c:v>
                </c:pt>
                <c:pt idx="26781">
                  <c:v>8.3317034295760095E-5</c:v>
                </c:pt>
                <c:pt idx="26782">
                  <c:v>8.3304366853553802E-5</c:v>
                </c:pt>
                <c:pt idx="26783">
                  <c:v>8.3291823102627004E-5</c:v>
                </c:pt>
                <c:pt idx="26784">
                  <c:v>8.3279475802555694E-5</c:v>
                </c:pt>
                <c:pt idx="26785">
                  <c:v>8.3267252193763906E-5</c:v>
                </c:pt>
                <c:pt idx="26786">
                  <c:v>8.32548321341164E-5</c:v>
                </c:pt>
                <c:pt idx="26787">
                  <c:v>8.3242630353197496E-5</c:v>
                </c:pt>
                <c:pt idx="26788">
                  <c:v>8.3230654126964496E-5</c:v>
                </c:pt>
                <c:pt idx="26789">
                  <c:v>8.3218794316053404E-5</c:v>
                </c:pt>
                <c:pt idx="26790">
                  <c:v>8.3206810813862803E-5</c:v>
                </c:pt>
                <c:pt idx="26791">
                  <c:v>8.3195212937425795E-5</c:v>
                </c:pt>
                <c:pt idx="26792">
                  <c:v>8.3183367678429904E-5</c:v>
                </c:pt>
                <c:pt idx="26793">
                  <c:v>8.3172075392212705E-5</c:v>
                </c:pt>
                <c:pt idx="26794">
                  <c:v>8.3160455687902895E-5</c:v>
                </c:pt>
                <c:pt idx="26795">
                  <c:v>8.3149017882533399E-5</c:v>
                </c:pt>
                <c:pt idx="26796">
                  <c:v>8.3137631008867201E-5</c:v>
                </c:pt>
                <c:pt idx="26797">
                  <c:v>8.3126673416700201E-5</c:v>
                </c:pt>
                <c:pt idx="26798">
                  <c:v>8.3115461166016798E-5</c:v>
                </c:pt>
                <c:pt idx="26799">
                  <c:v>8.3104219811502803E-5</c:v>
                </c:pt>
                <c:pt idx="26800">
                  <c:v>8.3093793364241706E-5</c:v>
                </c:pt>
                <c:pt idx="26801">
                  <c:v>8.3082610217388706E-5</c:v>
                </c:pt>
                <c:pt idx="26802">
                  <c:v>8.30717763165012E-5</c:v>
                </c:pt>
                <c:pt idx="26803">
                  <c:v>8.3061509940307601E-5</c:v>
                </c:pt>
                <c:pt idx="26804">
                  <c:v>8.3050719695165794E-5</c:v>
                </c:pt>
                <c:pt idx="26805">
                  <c:v>8.3040460594929795E-5</c:v>
                </c:pt>
                <c:pt idx="26806">
                  <c:v>8.30299977678806E-5</c:v>
                </c:pt>
                <c:pt idx="26807">
                  <c:v>8.3019796875305501E-5</c:v>
                </c:pt>
                <c:pt idx="26808">
                  <c:v>8.3009523223154301E-5</c:v>
                </c:pt>
                <c:pt idx="26809">
                  <c:v>8.2999184087384506E-5</c:v>
                </c:pt>
                <c:pt idx="26810">
                  <c:v>8.2989354268647703E-5</c:v>
                </c:pt>
                <c:pt idx="26811">
                  <c:v>8.2979189755860703E-5</c:v>
                </c:pt>
                <c:pt idx="26812">
                  <c:v>8.2969621871598106E-5</c:v>
                </c:pt>
                <c:pt idx="26813">
                  <c:v>8.2959777500946102E-5</c:v>
                </c:pt>
                <c:pt idx="26814">
                  <c:v>8.2950064097531099E-5</c:v>
                </c:pt>
                <c:pt idx="26815">
                  <c:v>8.2940408901777105E-5</c:v>
                </c:pt>
                <c:pt idx="26816">
                  <c:v>8.2930768257938298E-5</c:v>
                </c:pt>
                <c:pt idx="26817">
                  <c:v>8.2921142166014801E-5</c:v>
                </c:pt>
                <c:pt idx="26818">
                  <c:v>8.2912018115166602E-5</c:v>
                </c:pt>
                <c:pt idx="26819">
                  <c:v>8.2902719441335703E-5</c:v>
                </c:pt>
                <c:pt idx="26820">
                  <c:v>8.2893282524310107E-5</c:v>
                </c:pt>
                <c:pt idx="26821">
                  <c:v>8.2884202129207606E-5</c:v>
                </c:pt>
                <c:pt idx="26822">
                  <c:v>8.2875129010062705E-5</c:v>
                </c:pt>
                <c:pt idx="26823">
                  <c:v>8.2866259617731002E-5</c:v>
                </c:pt>
                <c:pt idx="26824">
                  <c:v>8.2857186498586102E-5</c:v>
                </c:pt>
                <c:pt idx="26825">
                  <c:v>8.2848426245618598E-5</c:v>
                </c:pt>
                <c:pt idx="26826">
                  <c:v>8.2839615060947795E-5</c:v>
                </c:pt>
                <c:pt idx="26827">
                  <c:v>8.2830774772446603E-5</c:v>
                </c:pt>
                <c:pt idx="26828">
                  <c:v>8.2822407421190305E-5</c:v>
                </c:pt>
                <c:pt idx="26829">
                  <c:v>8.2813734479714199E-5</c:v>
                </c:pt>
                <c:pt idx="26830">
                  <c:v>8.2805367128457901E-5</c:v>
                </c:pt>
                <c:pt idx="26831">
                  <c:v>8.2796643255278495E-5</c:v>
                </c:pt>
                <c:pt idx="26832">
                  <c:v>8.2788712461478995E-5</c:v>
                </c:pt>
                <c:pt idx="26833">
                  <c:v>8.2780170487239998E-5</c:v>
                </c:pt>
                <c:pt idx="26834">
                  <c:v>8.2771904999390204E-5</c:v>
                </c:pt>
                <c:pt idx="26835">
                  <c:v>8.2763966929633197E-5</c:v>
                </c:pt>
                <c:pt idx="26836">
                  <c:v>8.2755759649444399E-5</c:v>
                </c:pt>
                <c:pt idx="26837">
                  <c:v>8.2747937995009097E-5</c:v>
                </c:pt>
                <c:pt idx="26838">
                  <c:v>8.2739737990777899E-5</c:v>
                </c:pt>
                <c:pt idx="26839">
                  <c:v>8.2732098235283101E-5</c:v>
                </c:pt>
                <c:pt idx="26840">
                  <c:v>8.2724356616381596E-5</c:v>
                </c:pt>
                <c:pt idx="26841">
                  <c:v>8.2716687757056206E-5</c:v>
                </c:pt>
                <c:pt idx="26842">
                  <c:v>8.2709055277518901E-5</c:v>
                </c:pt>
                <c:pt idx="26843">
                  <c:v>8.2701131759677096E-5</c:v>
                </c:pt>
                <c:pt idx="26844">
                  <c:v>8.2693884905893396E-5</c:v>
                </c:pt>
                <c:pt idx="26845">
                  <c:v>8.2686339737847502E-5</c:v>
                </c:pt>
                <c:pt idx="26846">
                  <c:v>8.2678998296614696E-5</c:v>
                </c:pt>
                <c:pt idx="26847">
                  <c:v>8.2671642303466797E-5</c:v>
                </c:pt>
                <c:pt idx="26848">
                  <c:v>8.2664300862234099E-5</c:v>
                </c:pt>
                <c:pt idx="26849">
                  <c:v>8.26571776997298E-5</c:v>
                </c:pt>
                <c:pt idx="26850">
                  <c:v>8.2650083641055998E-5</c:v>
                </c:pt>
                <c:pt idx="26851">
                  <c:v>8.2643069617915899E-5</c:v>
                </c:pt>
                <c:pt idx="26852">
                  <c:v>8.2636041042860597E-5</c:v>
                </c:pt>
                <c:pt idx="26853">
                  <c:v>8.2629157986957593E-5</c:v>
                </c:pt>
                <c:pt idx="26854">
                  <c:v>8.2622034824453294E-5</c:v>
                </c:pt>
                <c:pt idx="26855">
                  <c:v>8.2615282735787305E-5</c:v>
                </c:pt>
                <c:pt idx="26856">
                  <c:v>8.2608195953071104E-5</c:v>
                </c:pt>
                <c:pt idx="26857">
                  <c:v>8.2601683971006396E-5</c:v>
                </c:pt>
                <c:pt idx="26858">
                  <c:v>8.2595186540856998E-5</c:v>
                </c:pt>
                <c:pt idx="26859">
                  <c:v>8.2588478107936694E-5</c:v>
                </c:pt>
                <c:pt idx="26860">
                  <c:v>8.25818497105502E-5</c:v>
                </c:pt>
                <c:pt idx="26861">
                  <c:v>8.2575352280400693E-5</c:v>
                </c:pt>
                <c:pt idx="26862">
                  <c:v>8.2569269579835195E-5</c:v>
                </c:pt>
                <c:pt idx="26863">
                  <c:v>8.2562677562236799E-5</c:v>
                </c:pt>
                <c:pt idx="26864">
                  <c:v>8.25564056867734E-5</c:v>
                </c:pt>
                <c:pt idx="26865">
                  <c:v>8.2549915532581495E-5</c:v>
                </c:pt>
                <c:pt idx="26866">
                  <c:v>8.2543861935846494E-5</c:v>
                </c:pt>
                <c:pt idx="26867">
                  <c:v>8.2537568232510198E-5</c:v>
                </c:pt>
                <c:pt idx="26868">
                  <c:v>8.2531623775139505E-5</c:v>
                </c:pt>
                <c:pt idx="26869">
                  <c:v>8.2525446487124996E-5</c:v>
                </c:pt>
                <c:pt idx="26870">
                  <c:v>8.2519421994220506E-5</c:v>
                </c:pt>
                <c:pt idx="26871">
                  <c:v>8.2513521192595403E-5</c:v>
                </c:pt>
                <c:pt idx="26872">
                  <c:v>8.2507744082249701E-5</c:v>
                </c:pt>
                <c:pt idx="26873">
                  <c:v>8.2501945144031197E-5</c:v>
                </c:pt>
                <c:pt idx="26874">
                  <c:v>8.2496240793261704E-5</c:v>
                </c:pt>
                <c:pt idx="26875">
                  <c:v>8.2490289059933302E-5</c:v>
                </c:pt>
                <c:pt idx="26876">
                  <c:v>8.24846283649094E-5</c:v>
                </c:pt>
                <c:pt idx="26877">
                  <c:v>8.2479105913080302E-5</c:v>
                </c:pt>
                <c:pt idx="26878">
                  <c:v>8.2473459769971696E-5</c:v>
                </c:pt>
                <c:pt idx="26879">
                  <c:v>8.2467682659625994E-5</c:v>
                </c:pt>
                <c:pt idx="26880">
                  <c:v>8.2462378486525294E-5</c:v>
                </c:pt>
                <c:pt idx="26881">
                  <c:v>8.24571252451278E-5</c:v>
                </c:pt>
                <c:pt idx="26882">
                  <c:v>8.2451384514570196E-5</c:v>
                </c:pt>
                <c:pt idx="26883">
                  <c:v>8.24460003059357E-5</c:v>
                </c:pt>
                <c:pt idx="26884">
                  <c:v>8.2440958067309098E-5</c:v>
                </c:pt>
                <c:pt idx="26885">
                  <c:v>8.2435937656555298E-5</c:v>
                </c:pt>
                <c:pt idx="26886">
                  <c:v>8.2430582551751299E-5</c:v>
                </c:pt>
                <c:pt idx="26887">
                  <c:v>8.2425227446947301E-5</c:v>
                </c:pt>
                <c:pt idx="26888">
                  <c:v>8.2420177932363003E-5</c:v>
                </c:pt>
                <c:pt idx="26889">
                  <c:v>8.2415186625439701E-5</c:v>
                </c:pt>
                <c:pt idx="26890">
                  <c:v>8.2409984315745505E-5</c:v>
                </c:pt>
                <c:pt idx="26891">
                  <c:v>8.2405153079889701E-5</c:v>
                </c:pt>
                <c:pt idx="26892">
                  <c:v>8.2399994425941299E-5</c:v>
                </c:pt>
                <c:pt idx="26893">
                  <c:v>8.23950467747636E-5</c:v>
                </c:pt>
                <c:pt idx="26894">
                  <c:v>8.2390761235728901E-5</c:v>
                </c:pt>
                <c:pt idx="26895">
                  <c:v>8.2385471614543403E-5</c:v>
                </c:pt>
                <c:pt idx="26896">
                  <c:v>8.2381120591890094E-5</c:v>
                </c:pt>
                <c:pt idx="26897">
                  <c:v>8.2376012869644897E-5</c:v>
                </c:pt>
                <c:pt idx="26898">
                  <c:v>8.2371276221238104E-5</c:v>
                </c:pt>
                <c:pt idx="26899">
                  <c:v>8.2366772403474897E-5</c:v>
                </c:pt>
                <c:pt idx="26900">
                  <c:v>8.23623413452879E-5</c:v>
                </c:pt>
                <c:pt idx="26901">
                  <c:v>8.2357721112202894E-5</c:v>
                </c:pt>
                <c:pt idx="26902">
                  <c:v>8.23533846414648E-5</c:v>
                </c:pt>
                <c:pt idx="26903">
                  <c:v>8.2348735304549296E-5</c:v>
                </c:pt>
                <c:pt idx="26904">
                  <c:v>8.2343925896566402E-5</c:v>
                </c:pt>
                <c:pt idx="26905">
                  <c:v>8.2340106018818901E-5</c:v>
                </c:pt>
                <c:pt idx="26906">
                  <c:v>8.2335507613606805E-5</c:v>
                </c:pt>
                <c:pt idx="26907">
                  <c:v>8.2331273006275296E-5</c:v>
                </c:pt>
                <c:pt idx="26908">
                  <c:v>8.2327169366180897E-5</c:v>
                </c:pt>
                <c:pt idx="26909">
                  <c:v>8.2322912930976599E-5</c:v>
                </c:pt>
                <c:pt idx="26910">
                  <c:v>8.2318532804492902E-5</c:v>
                </c:pt>
                <c:pt idx="26911">
                  <c:v>8.2314560131635503E-5</c:v>
                </c:pt>
                <c:pt idx="26912">
                  <c:v>8.2310412835795405E-5</c:v>
                </c:pt>
                <c:pt idx="26913">
                  <c:v>8.2306381955277202E-5</c:v>
                </c:pt>
                <c:pt idx="26914">
                  <c:v>8.2302191003691405E-5</c:v>
                </c:pt>
                <c:pt idx="26915">
                  <c:v>8.2298349298071103E-5</c:v>
                </c:pt>
                <c:pt idx="26916">
                  <c:v>8.2294594903942198E-5</c:v>
                </c:pt>
                <c:pt idx="26917">
                  <c:v>8.22903894004412E-5</c:v>
                </c:pt>
                <c:pt idx="26918">
                  <c:v>8.2286242104601101E-5</c:v>
                </c:pt>
                <c:pt idx="26919">
                  <c:v>8.2282793300692006E-5</c:v>
                </c:pt>
                <c:pt idx="26920">
                  <c:v>8.2278500485699597E-5</c:v>
                </c:pt>
                <c:pt idx="26921">
                  <c:v>8.2275342720095095E-5</c:v>
                </c:pt>
                <c:pt idx="26922">
                  <c:v>8.2271340943407294E-5</c:v>
                </c:pt>
                <c:pt idx="26923">
                  <c:v>8.2267542893532704E-5</c:v>
                </c:pt>
                <c:pt idx="26924">
                  <c:v>8.2263730291742804E-5</c:v>
                </c:pt>
                <c:pt idx="26925">
                  <c:v>8.2259975897613899E-5</c:v>
                </c:pt>
                <c:pt idx="26926">
                  <c:v>8.2256592577323304E-5</c:v>
                </c:pt>
                <c:pt idx="26927">
                  <c:v>8.2253078289795694E-5</c:v>
                </c:pt>
                <c:pt idx="26928">
                  <c:v>8.2249265688005794E-5</c:v>
                </c:pt>
                <c:pt idx="26929">
                  <c:v>8.2245802332181497E-5</c:v>
                </c:pt>
                <c:pt idx="26930">
                  <c:v>8.2242346252314706E-5</c:v>
                </c:pt>
                <c:pt idx="26931">
                  <c:v>8.2238897448405596E-5</c:v>
                </c:pt>
                <c:pt idx="26932">
                  <c:v>8.2235528680030297E-5</c:v>
                </c:pt>
                <c:pt idx="26933">
                  <c:v>8.22323054308072E-5</c:v>
                </c:pt>
                <c:pt idx="26934">
                  <c:v>8.2228660176042494E-5</c:v>
                </c:pt>
                <c:pt idx="26935">
                  <c:v>8.2225356891285601E-5</c:v>
                </c:pt>
                <c:pt idx="26936">
                  <c:v>8.2222009950783104E-5</c:v>
                </c:pt>
                <c:pt idx="26937">
                  <c:v>8.2218764873687205E-5</c:v>
                </c:pt>
                <c:pt idx="26938">
                  <c:v>8.2215548900421695E-5</c:v>
                </c:pt>
                <c:pt idx="26939">
                  <c:v>8.2212362030986696E-5</c:v>
                </c:pt>
                <c:pt idx="26940">
                  <c:v>8.2209211541339796E-5</c:v>
                </c:pt>
                <c:pt idx="26941">
                  <c:v>8.2205915532540503E-5</c:v>
                </c:pt>
                <c:pt idx="26942">
                  <c:v>8.2202932389918701E-5</c:v>
                </c:pt>
                <c:pt idx="26943">
                  <c:v>8.2199738244526102E-5</c:v>
                </c:pt>
                <c:pt idx="26944">
                  <c:v>8.2196980656590299E-5</c:v>
                </c:pt>
                <c:pt idx="26945">
                  <c:v>8.21938447188586E-5</c:v>
                </c:pt>
                <c:pt idx="26946">
                  <c:v>8.21906432975084E-5</c:v>
                </c:pt>
                <c:pt idx="26947">
                  <c:v>8.2187900261487798E-5</c:v>
                </c:pt>
                <c:pt idx="26948">
                  <c:v>8.2184888015035499E-5</c:v>
                </c:pt>
                <c:pt idx="26949">
                  <c:v>8.2181861216667999E-5</c:v>
                </c:pt>
                <c:pt idx="26950">
                  <c:v>8.2178929005749497E-5</c:v>
                </c:pt>
                <c:pt idx="26951">
                  <c:v>8.2175938587170094E-5</c:v>
                </c:pt>
                <c:pt idx="26952">
                  <c:v>8.21734793134965E-5</c:v>
                </c:pt>
                <c:pt idx="26953">
                  <c:v>8.2170634414069395E-5</c:v>
                </c:pt>
                <c:pt idx="26954">
                  <c:v>8.2167767686769393E-5</c:v>
                </c:pt>
                <c:pt idx="26955">
                  <c:v>8.2165031926706406E-5</c:v>
                </c:pt>
                <c:pt idx="26956">
                  <c:v>8.2162026956211803E-5</c:v>
                </c:pt>
                <c:pt idx="26957">
                  <c:v>8.2159465819131597E-5</c:v>
                </c:pt>
                <c:pt idx="26958">
                  <c:v>8.2157072029076503E-5</c:v>
                </c:pt>
                <c:pt idx="26959">
                  <c:v>8.2154445408377796E-5</c:v>
                </c:pt>
                <c:pt idx="26960">
                  <c:v>8.2151716924272505E-5</c:v>
                </c:pt>
                <c:pt idx="26961">
                  <c:v>8.2148719229735393E-5</c:v>
                </c:pt>
                <c:pt idx="26962">
                  <c:v>8.2146332715637995E-5</c:v>
                </c:pt>
                <c:pt idx="26963">
                  <c:v>8.2143582403659793E-5</c:v>
                </c:pt>
                <c:pt idx="26964">
                  <c:v>8.2141297752968994E-5</c:v>
                </c:pt>
                <c:pt idx="26965">
                  <c:v>8.2138678408227902E-5</c:v>
                </c:pt>
                <c:pt idx="26966">
                  <c:v>8.2136219134554294E-5</c:v>
                </c:pt>
                <c:pt idx="26967">
                  <c:v>8.2133774412795901E-5</c:v>
                </c:pt>
                <c:pt idx="26968">
                  <c:v>8.2131045928690596E-5</c:v>
                </c:pt>
                <c:pt idx="26969">
                  <c:v>8.2129059592261897E-5</c:v>
                </c:pt>
                <c:pt idx="26970">
                  <c:v>8.21266876300797E-5</c:v>
                </c:pt>
                <c:pt idx="26971">
                  <c:v>8.2124475738965002E-5</c:v>
                </c:pt>
                <c:pt idx="26972">
                  <c:v>8.2121769082732499E-5</c:v>
                </c:pt>
                <c:pt idx="26973">
                  <c:v>8.2119448052253601E-5</c:v>
                </c:pt>
                <c:pt idx="26974">
                  <c:v>8.2117163401562693E-5</c:v>
                </c:pt>
                <c:pt idx="26975">
                  <c:v>8.2114929682575193E-5</c:v>
                </c:pt>
                <c:pt idx="26976">
                  <c:v>8.2112543168477701E-5</c:v>
                </c:pt>
                <c:pt idx="26977">
                  <c:v>8.2110062066931305E-5</c:v>
                </c:pt>
                <c:pt idx="26978">
                  <c:v>8.2108184869866805E-5</c:v>
                </c:pt>
                <c:pt idx="26979">
                  <c:v>8.2106103945989202E-5</c:v>
                </c:pt>
                <c:pt idx="26980">
                  <c:v>8.2103928434662494E-5</c:v>
                </c:pt>
                <c:pt idx="26981">
                  <c:v>8.2101672887802097E-5</c:v>
                </c:pt>
                <c:pt idx="26982">
                  <c:v>8.2099555584136397E-5</c:v>
                </c:pt>
                <c:pt idx="26983">
                  <c:v>8.2097278209403198E-5</c:v>
                </c:pt>
                <c:pt idx="26984">
                  <c:v>8.20951245259494E-5</c:v>
                </c:pt>
                <c:pt idx="26985">
                  <c:v>8.2093065429944504E-5</c:v>
                </c:pt>
                <c:pt idx="26986">
                  <c:v>8.2091231888625798E-5</c:v>
                </c:pt>
                <c:pt idx="26987">
                  <c:v>8.2089223724324297E-5</c:v>
                </c:pt>
                <c:pt idx="26988">
                  <c:v>8.20871428004466E-5</c:v>
                </c:pt>
                <c:pt idx="26989">
                  <c:v>8.2085098256357001E-5</c:v>
                </c:pt>
                <c:pt idx="26990">
                  <c:v>8.2083111919928301E-5</c:v>
                </c:pt>
                <c:pt idx="26991">
                  <c:v>8.2081322034355294E-5</c:v>
                </c:pt>
                <c:pt idx="26992">
                  <c:v>8.2079051935579601E-5</c:v>
                </c:pt>
                <c:pt idx="26993">
                  <c:v>8.2077123806811896E-5</c:v>
                </c:pt>
                <c:pt idx="26994">
                  <c:v>8.2075275713577894E-5</c:v>
                </c:pt>
                <c:pt idx="26995">
                  <c:v>8.2073413068428595E-5</c:v>
                </c:pt>
                <c:pt idx="26996">
                  <c:v>8.2071521319449002E-5</c:v>
                </c:pt>
                <c:pt idx="26997">
                  <c:v>8.20696805021726E-5</c:v>
                </c:pt>
                <c:pt idx="26998">
                  <c:v>8.2067883340641897E-5</c:v>
                </c:pt>
                <c:pt idx="26999">
                  <c:v>8.2066057075280696E-5</c:v>
                </c:pt>
                <c:pt idx="27000">
                  <c:v>8.2064281741622795E-5</c:v>
                </c:pt>
                <c:pt idx="27001">
                  <c:v>8.2062681030947701E-5</c:v>
                </c:pt>
                <c:pt idx="27002">
                  <c:v>8.2060956628993194E-5</c:v>
                </c:pt>
                <c:pt idx="27003">
                  <c:v>8.2058955740649294E-5</c:v>
                </c:pt>
                <c:pt idx="27004">
                  <c:v>8.2057136751245694E-5</c:v>
                </c:pt>
                <c:pt idx="27005">
                  <c:v>8.2055550592485802E-5</c:v>
                </c:pt>
                <c:pt idx="27006">
                  <c:v>8.2053811638615998E-5</c:v>
                </c:pt>
                <c:pt idx="27007">
                  <c:v>8.2052029029000605E-5</c:v>
                </c:pt>
                <c:pt idx="27008">
                  <c:v>8.2050413766410202E-5</c:v>
                </c:pt>
                <c:pt idx="27009">
                  <c:v>8.2048711192328496E-5</c:v>
                </c:pt>
                <c:pt idx="27010">
                  <c:v>8.2047161413356702E-5</c:v>
                </c:pt>
                <c:pt idx="27011">
                  <c:v>8.2045648014172898E-5</c:v>
                </c:pt>
                <c:pt idx="27012">
                  <c:v>8.2043894508387893E-5</c:v>
                </c:pt>
                <c:pt idx="27013">
                  <c:v>8.2042512076441199E-5</c:v>
                </c:pt>
                <c:pt idx="27014">
                  <c:v>8.2040838606189896E-5</c:v>
                </c:pt>
                <c:pt idx="27015">
                  <c:v>8.20392087916844E-5</c:v>
                </c:pt>
                <c:pt idx="27016">
                  <c:v>8.2037593529093997E-5</c:v>
                </c:pt>
                <c:pt idx="27017">
                  <c:v>8.20362474769354E-5</c:v>
                </c:pt>
                <c:pt idx="27018">
                  <c:v>8.2034945080522502E-5</c:v>
                </c:pt>
                <c:pt idx="27019">
                  <c:v>8.2033002399839502E-5</c:v>
                </c:pt>
                <c:pt idx="27020">
                  <c:v>8.2031656347680796E-5</c:v>
                </c:pt>
                <c:pt idx="27021">
                  <c:v>8.2030353951267898E-5</c:v>
                </c:pt>
                <c:pt idx="27022">
                  <c:v>8.2028869655914605E-5</c:v>
                </c:pt>
                <c:pt idx="27023">
                  <c:v>8.2027370808646096E-5</c:v>
                </c:pt>
                <c:pt idx="27024">
                  <c:v>8.2025799201801406E-5</c:v>
                </c:pt>
                <c:pt idx="27025">
                  <c:v>8.2024620496667894E-5</c:v>
                </c:pt>
                <c:pt idx="27026">
                  <c:v>8.2023339928127798E-5</c:v>
                </c:pt>
                <c:pt idx="27027">
                  <c:v>8.2021717389579903E-5</c:v>
                </c:pt>
                <c:pt idx="27028">
                  <c:v>8.2020414993166896E-5</c:v>
                </c:pt>
                <c:pt idx="27029">
                  <c:v>8.2019229012075798E-5</c:v>
                </c:pt>
                <c:pt idx="27030">
                  <c:v>8.2018006651196602E-5</c:v>
                </c:pt>
                <c:pt idx="27031">
                  <c:v>8.2016376836691106E-5</c:v>
                </c:pt>
                <c:pt idx="27032">
                  <c:v>8.2015125371981399E-5</c:v>
                </c:pt>
                <c:pt idx="27033">
                  <c:v>8.20138156996109E-5</c:v>
                </c:pt>
                <c:pt idx="27034">
                  <c:v>8.2012767961714403E-5</c:v>
                </c:pt>
                <c:pt idx="27035">
                  <c:v>8.2011356425937306E-5</c:v>
                </c:pt>
                <c:pt idx="27036">
                  <c:v>8.2010192272718996E-5</c:v>
                </c:pt>
                <c:pt idx="27037">
                  <c:v>8.2008649769704802E-5</c:v>
                </c:pt>
                <c:pt idx="27038">
                  <c:v>8.2007602031808306E-5</c:v>
                </c:pt>
                <c:pt idx="27039">
                  <c:v>8.2006481534335803E-5</c:v>
                </c:pt>
                <c:pt idx="27040">
                  <c:v>8.2005259173456607E-5</c:v>
                </c:pt>
                <c:pt idx="27041">
                  <c:v>8.20038403617218E-5</c:v>
                </c:pt>
                <c:pt idx="27042">
                  <c:v>8.2002603448927402E-5</c:v>
                </c:pt>
                <c:pt idx="27043">
                  <c:v>8.2001577538903803E-5</c:v>
                </c:pt>
                <c:pt idx="27044">
                  <c:v>8.2000573456753005E-5</c:v>
                </c:pt>
                <c:pt idx="27045">
                  <c:v>8.1999503890983801E-5</c:v>
                </c:pt>
                <c:pt idx="27046">
                  <c:v>8.1997917732223895E-5</c:v>
                </c:pt>
                <c:pt idx="27047">
                  <c:v>8.1997037341352606E-5</c:v>
                </c:pt>
                <c:pt idx="27048">
                  <c:v>8.1995895016007098E-5</c:v>
                </c:pt>
                <c:pt idx="27049">
                  <c:v>8.1994687207043198E-5</c:v>
                </c:pt>
                <c:pt idx="27050">
                  <c:v>8.1993872299790396E-5</c:v>
                </c:pt>
                <c:pt idx="27051">
                  <c:v>8.1992460764013204E-5</c:v>
                </c:pt>
                <c:pt idx="27052">
                  <c:v>8.19916313048452E-5</c:v>
                </c:pt>
                <c:pt idx="27053">
                  <c:v>8.1990474427584599E-5</c:v>
                </c:pt>
                <c:pt idx="27054">
                  <c:v>8.1989106547553106E-5</c:v>
                </c:pt>
                <c:pt idx="27055">
                  <c:v>8.1988437159452601E-5</c:v>
                </c:pt>
                <c:pt idx="27056">
                  <c:v>8.1987360317725702E-5</c:v>
                </c:pt>
                <c:pt idx="27057">
                  <c:v>8.1986239820253104E-5</c:v>
                </c:pt>
                <c:pt idx="27058">
                  <c:v>8.1985424913000302E-5</c:v>
                </c:pt>
                <c:pt idx="27059">
                  <c:v>8.1984231655951603E-5</c:v>
                </c:pt>
                <c:pt idx="27060">
                  <c:v>8.1983154814224704E-5</c:v>
                </c:pt>
                <c:pt idx="27061">
                  <c:v>8.1982150732073906E-5</c:v>
                </c:pt>
                <c:pt idx="27062">
                  <c:v>8.1981343100778799E-5</c:v>
                </c:pt>
                <c:pt idx="27063">
                  <c:v>8.1980295362882303E-5</c:v>
                </c:pt>
                <c:pt idx="27064">
                  <c:v>8.1979422247968601E-5</c:v>
                </c:pt>
                <c:pt idx="27065">
                  <c:v>8.1978578236885396E-5</c:v>
                </c:pt>
                <c:pt idx="27066">
                  <c:v>8.1977712397929295E-5</c:v>
                </c:pt>
                <c:pt idx="27067">
                  <c:v>8.1976453657262E-5</c:v>
                </c:pt>
                <c:pt idx="27068">
                  <c:v>8.1975660577882095E-5</c:v>
                </c:pt>
                <c:pt idx="27069">
                  <c:v>8.1974874774459804E-5</c:v>
                </c:pt>
                <c:pt idx="27070">
                  <c:v>8.1973892520181794E-5</c:v>
                </c:pt>
                <c:pt idx="27071">
                  <c:v>8.1972910265903906E-5</c:v>
                </c:pt>
                <c:pt idx="27072">
                  <c:v>8.1971891631837894E-5</c:v>
                </c:pt>
                <c:pt idx="27073">
                  <c:v>8.1971164036076502E-5</c:v>
                </c:pt>
                <c:pt idx="27074">
                  <c:v>8.1970334576908499E-5</c:v>
                </c:pt>
                <c:pt idx="27075">
                  <c:v>8.1969425082206699E-5</c:v>
                </c:pt>
                <c:pt idx="27076">
                  <c:v>8.1968806625809493E-5</c:v>
                </c:pt>
                <c:pt idx="27077">
                  <c:v>8.1967729784082594E-5</c:v>
                </c:pt>
                <c:pt idx="27078">
                  <c:v>8.1966907600872205E-5</c:v>
                </c:pt>
                <c:pt idx="27079">
                  <c:v>8.1966085417661802E-5</c:v>
                </c:pt>
                <c:pt idx="27080">
                  <c:v>8.1965517892967896E-5</c:v>
                </c:pt>
                <c:pt idx="27081">
                  <c:v>8.1964630226139006E-5</c:v>
                </c:pt>
                <c:pt idx="27082">
                  <c:v>8.1963829870801405E-5</c:v>
                </c:pt>
                <c:pt idx="27083">
                  <c:v>8.1962942203972502E-5</c:v>
                </c:pt>
                <c:pt idx="27084">
                  <c:v>8.1962454714812298E-5</c:v>
                </c:pt>
                <c:pt idx="27085">
                  <c:v>8.1961341493297395E-5</c:v>
                </c:pt>
                <c:pt idx="27086">
                  <c:v>8.1960883107967702E-5</c:v>
                </c:pt>
                <c:pt idx="27087">
                  <c:v>8.1960039096884402E-5</c:v>
                </c:pt>
                <c:pt idx="27088">
                  <c:v>8.1959260569419698E-5</c:v>
                </c:pt>
                <c:pt idx="27089">
                  <c:v>8.1958663940895403E-5</c:v>
                </c:pt>
                <c:pt idx="27090">
                  <c:v>8.1957732618320706E-5</c:v>
                </c:pt>
                <c:pt idx="27091">
                  <c:v>8.1957077782135497E-5</c:v>
                </c:pt>
                <c:pt idx="27092">
                  <c:v>8.1956466601695906E-5</c:v>
                </c:pt>
                <c:pt idx="27093">
                  <c:v>8.1955833593383404E-5</c:v>
                </c:pt>
                <c:pt idx="27094">
                  <c:v>8.1954960478469702E-5</c:v>
                </c:pt>
                <c:pt idx="27095">
                  <c:v>8.1954152847174596E-5</c:v>
                </c:pt>
                <c:pt idx="27096">
                  <c:v>8.1953592598438304E-5</c:v>
                </c:pt>
                <c:pt idx="27097">
                  <c:v>8.1952915934380103E-5</c:v>
                </c:pt>
                <c:pt idx="27098">
                  <c:v>8.1952166510745897E-5</c:v>
                </c:pt>
                <c:pt idx="27099">
                  <c:v>8.1951708125416203E-5</c:v>
                </c:pt>
                <c:pt idx="27100">
                  <c:v>8.1951009633485201E-5</c:v>
                </c:pt>
                <c:pt idx="27101">
                  <c:v>8.1950340245384696E-5</c:v>
                </c:pt>
                <c:pt idx="27102">
                  <c:v>8.1949532614089603E-5</c:v>
                </c:pt>
                <c:pt idx="27103">
                  <c:v>8.1949117884505499E-5</c:v>
                </c:pt>
                <c:pt idx="27104">
                  <c:v>8.1948433944489793E-5</c:v>
                </c:pt>
                <c:pt idx="27105">
                  <c:v>8.1947771832346903E-5</c:v>
                </c:pt>
                <c:pt idx="27106">
                  <c:v>8.1946964201051701E-5</c:v>
                </c:pt>
                <c:pt idx="27107">
                  <c:v>8.1946636782959104E-5</c:v>
                </c:pt>
                <c:pt idx="27108">
                  <c:v>8.1945945566985797E-5</c:v>
                </c:pt>
                <c:pt idx="27109">
                  <c:v>8.1945159763563397E-5</c:v>
                </c:pt>
                <c:pt idx="27110">
                  <c:v>8.1944752309937003E-5</c:v>
                </c:pt>
                <c:pt idx="27111">
                  <c:v>8.1944133853539797E-5</c:v>
                </c:pt>
                <c:pt idx="27112">
                  <c:v>8.1943704572040601E-5</c:v>
                </c:pt>
                <c:pt idx="27113">
                  <c:v>8.1942984252236797E-5</c:v>
                </c:pt>
                <c:pt idx="27114">
                  <c:v>8.1942293036263395E-5</c:v>
                </c:pt>
                <c:pt idx="27115">
                  <c:v>8.1941827374976101E-5</c:v>
                </c:pt>
                <c:pt idx="27116">
                  <c:v>8.1941492680925903E-5</c:v>
                </c:pt>
                <c:pt idx="27117">
                  <c:v>8.1940874224528697E-5</c:v>
                </c:pt>
                <c:pt idx="27118">
                  <c:v>8.1940255768131505E-5</c:v>
                </c:pt>
                <c:pt idx="27119">
                  <c:v>8.1939673691522303E-5</c:v>
                </c:pt>
                <c:pt idx="27120">
                  <c:v>8.1939273513853604E-5</c:v>
                </c:pt>
                <c:pt idx="27121">
                  <c:v>8.1938385847024606E-5</c:v>
                </c:pt>
                <c:pt idx="27122">
                  <c:v>8.1938014773186296E-5</c:v>
                </c:pt>
                <c:pt idx="27123">
                  <c:v>8.1937483628280501E-5</c:v>
                </c:pt>
                <c:pt idx="27124">
                  <c:v>8.1937090726569295E-5</c:v>
                </c:pt>
                <c:pt idx="27125">
                  <c:v>8.1936581409536302E-5</c:v>
                </c:pt>
                <c:pt idx="27126">
                  <c:v>8.1935999332927195E-5</c:v>
                </c:pt>
                <c:pt idx="27127">
                  <c:v>8.19355918793008E-5</c:v>
                </c:pt>
                <c:pt idx="27128">
                  <c:v>8.1934915215242695E-5</c:v>
                </c:pt>
                <c:pt idx="27129">
                  <c:v>8.1934551417361904E-5</c:v>
                </c:pt>
                <c:pt idx="27130">
                  <c:v>8.1933852925430997E-5</c:v>
                </c:pt>
                <c:pt idx="27131">
                  <c:v>8.1933496403507902E-5</c:v>
                </c:pt>
                <c:pt idx="27132">
                  <c:v>8.1933365436270806E-5</c:v>
                </c:pt>
                <c:pt idx="27133">
                  <c:v>8.1932397733908106E-5</c:v>
                </c:pt>
                <c:pt idx="27134">
                  <c:v>8.1932244938798303E-5</c:v>
                </c:pt>
                <c:pt idx="27135">
                  <c:v>8.1931873864959898E-5</c:v>
                </c:pt>
                <c:pt idx="27136">
                  <c:v>8.1931393651757403E-5</c:v>
                </c:pt>
                <c:pt idx="27137">
                  <c:v>8.1930782471317798E-5</c:v>
                </c:pt>
                <c:pt idx="27138">
                  <c:v>8.1930433225352304E-5</c:v>
                </c:pt>
                <c:pt idx="27139">
                  <c:v>8.1930083979386796E-5</c:v>
                </c:pt>
                <c:pt idx="27140">
                  <c:v>8.1929516454692903E-5</c:v>
                </c:pt>
                <c:pt idx="27141">
                  <c:v>8.1929109001066495E-5</c:v>
                </c:pt>
                <c:pt idx="27142">
                  <c:v>8.1928759755101096E-5</c:v>
                </c:pt>
                <c:pt idx="27143">
                  <c:v>8.1928286817856106E-5</c:v>
                </c:pt>
                <c:pt idx="27144">
                  <c:v>8.1927813880611198E-5</c:v>
                </c:pt>
                <c:pt idx="27145">
                  <c:v>8.1927406426984803E-5</c:v>
                </c:pt>
                <c:pt idx="27146">
                  <c:v>8.1927057181019295E-5</c:v>
                </c:pt>
                <c:pt idx="27147">
                  <c:v>8.1926809798460494E-5</c:v>
                </c:pt>
                <c:pt idx="27148">
                  <c:v>8.1926365965046002E-5</c:v>
                </c:pt>
                <c:pt idx="27149">
                  <c:v>8.1925805716309696E-5</c:v>
                </c:pt>
                <c:pt idx="27150">
                  <c:v>8.1925718404818299E-5</c:v>
                </c:pt>
                <c:pt idx="27151">
                  <c:v>8.1925172707997303E-5</c:v>
                </c:pt>
                <c:pt idx="27152">
                  <c:v>8.1924830737989396E-5</c:v>
                </c:pt>
                <c:pt idx="27153">
                  <c:v>8.1924372352659702E-5</c:v>
                </c:pt>
                <c:pt idx="27154">
                  <c:v>8.1923994002863805E-5</c:v>
                </c:pt>
                <c:pt idx="27155">
                  <c:v>8.1923913967329995E-5</c:v>
                </c:pt>
                <c:pt idx="27156">
                  <c:v>8.1923179095611003E-5</c:v>
                </c:pt>
                <c:pt idx="27157">
                  <c:v>8.1922706158366095E-5</c:v>
                </c:pt>
                <c:pt idx="27158">
                  <c:v>8.1922546087298502E-5</c:v>
                </c:pt>
                <c:pt idx="27159">
                  <c:v>8.1922175013460205E-5</c:v>
                </c:pt>
                <c:pt idx="27160">
                  <c:v>8.1921956734731793E-5</c:v>
                </c:pt>
                <c:pt idx="27161">
                  <c:v>8.1921483797486899E-5</c:v>
                </c:pt>
                <c:pt idx="27162">
                  <c:v>8.1921098171733306E-5</c:v>
                </c:pt>
                <c:pt idx="27163">
                  <c:v>8.1920763477683094E-5</c:v>
                </c:pt>
                <c:pt idx="27164">
                  <c:v>8.19202978163958E-5</c:v>
                </c:pt>
                <c:pt idx="27165">
                  <c:v>8.1919992226176005E-5</c:v>
                </c:pt>
                <c:pt idx="27166">
                  <c:v>8.1919752119574696E-5</c:v>
                </c:pt>
                <c:pt idx="27167">
                  <c:v>8.1919599324464798E-5</c:v>
                </c:pt>
                <c:pt idx="27168">
                  <c:v>8.1919257354456904E-5</c:v>
                </c:pt>
                <c:pt idx="27169">
                  <c:v>8.1918929936364307E-5</c:v>
                </c:pt>
                <c:pt idx="27170">
                  <c:v>8.19183624116704E-5</c:v>
                </c:pt>
                <c:pt idx="27171">
                  <c:v>8.1918238720390905E-5</c:v>
                </c:pt>
                <c:pt idx="27172">
                  <c:v>8.1918100477196303E-5</c:v>
                </c:pt>
                <c:pt idx="27173">
                  <c:v>8.1917634815908996E-5</c:v>
                </c:pt>
                <c:pt idx="27174">
                  <c:v>8.1917431089095798E-5</c:v>
                </c:pt>
                <c:pt idx="27175">
                  <c:v>8.1917081843130304E-5</c:v>
                </c:pt>
                <c:pt idx="27176">
                  <c:v>8.1917103671003106E-5</c:v>
                </c:pt>
                <c:pt idx="27177">
                  <c:v>8.1916346971411299E-5</c:v>
                </c:pt>
                <c:pt idx="27178">
                  <c:v>8.1916325143538402E-5</c:v>
                </c:pt>
                <c:pt idx="27179">
                  <c:v>8.1915706687141196E-5</c:v>
                </c:pt>
                <c:pt idx="27180">
                  <c:v>8.1915895862039206E-5</c:v>
                </c:pt>
                <c:pt idx="27181">
                  <c:v>8.1915495684370399E-5</c:v>
                </c:pt>
                <c:pt idx="27182">
                  <c:v>8.1915211922023405E-5</c:v>
                </c:pt>
                <c:pt idx="27183">
                  <c:v>8.1915022747125504E-5</c:v>
                </c:pt>
                <c:pt idx="27184">
                  <c:v>8.1914506154134897E-5</c:v>
                </c:pt>
                <c:pt idx="27185">
                  <c:v>8.1914156908169402E-5</c:v>
                </c:pt>
                <c:pt idx="27186">
                  <c:v>8.1913793110288707E-5</c:v>
                </c:pt>
                <c:pt idx="27187">
                  <c:v>8.1913698522839695E-5</c:v>
                </c:pt>
                <c:pt idx="27188">
                  <c:v>8.1913633039221195E-5</c:v>
                </c:pt>
                <c:pt idx="27189">
                  <c:v>8.19132837932557E-5</c:v>
                </c:pt>
                <c:pt idx="27190">
                  <c:v>8.1912949099205394E-5</c:v>
                </c:pt>
                <c:pt idx="27191">
                  <c:v>8.1912628957070397E-5</c:v>
                </c:pt>
                <c:pt idx="27192">
                  <c:v>8.1912548921536695E-5</c:v>
                </c:pt>
                <c:pt idx="27193">
                  <c:v>8.1912461610045298E-5</c:v>
                </c:pt>
                <c:pt idx="27194">
                  <c:v>8.1911901361309005E-5</c:v>
                </c:pt>
                <c:pt idx="27195">
                  <c:v>8.1911734014283906E-5</c:v>
                </c:pt>
                <c:pt idx="27196">
                  <c:v>8.1911646702792495E-5</c:v>
                </c:pt>
                <c:pt idx="27197">
                  <c:v>8.1911370216403197E-5</c:v>
                </c:pt>
                <c:pt idx="27198">
                  <c:v>8.1911115557886701E-5</c:v>
                </c:pt>
                <c:pt idx="27199">
                  <c:v>8.1910824519582106E-5</c:v>
                </c:pt>
                <c:pt idx="27200">
                  <c:v>8.1910642620641698E-5</c:v>
                </c:pt>
                <c:pt idx="27201">
                  <c:v>8.1910555309150395E-5</c:v>
                </c:pt>
                <c:pt idx="27202">
                  <c:v>8.1910286098718603E-5</c:v>
                </c:pt>
                <c:pt idx="27203">
                  <c:v>8.1909944128710804E-5</c:v>
                </c:pt>
                <c:pt idx="27204">
                  <c:v>8.1909798609558506E-5</c:v>
                </c:pt>
                <c:pt idx="27205">
                  <c:v>8.1909362052101601E-5</c:v>
                </c:pt>
                <c:pt idx="27206">
                  <c:v>8.1909427535720197E-5</c:v>
                </c:pt>
                <c:pt idx="27207">
                  <c:v>8.19091728772037E-5</c:v>
                </c:pt>
                <c:pt idx="27208">
                  <c:v>8.1908969150390503E-5</c:v>
                </c:pt>
                <c:pt idx="27209">
                  <c:v>8.1909020082093802E-5</c:v>
                </c:pt>
                <c:pt idx="27210">
                  <c:v>8.1908772699534907E-5</c:v>
                </c:pt>
                <c:pt idx="27211">
                  <c:v>8.1908314314205199E-5</c:v>
                </c:pt>
                <c:pt idx="27212">
                  <c:v>8.19081978988834E-5</c:v>
                </c:pt>
                <c:pt idx="27213">
                  <c:v>8.1907892308663604E-5</c:v>
                </c:pt>
                <c:pt idx="27214">
                  <c:v>8.1907615822274197E-5</c:v>
                </c:pt>
                <c:pt idx="27215">
                  <c:v>8.1907470303121995E-5</c:v>
                </c:pt>
                <c:pt idx="27216">
                  <c:v>8.1907302956096801E-5</c:v>
                </c:pt>
                <c:pt idx="27217">
                  <c:v>8.1906960986089002E-5</c:v>
                </c:pt>
                <c:pt idx="27218">
                  <c:v>8.1906931882258505E-5</c:v>
                </c:pt>
                <c:pt idx="27219">
                  <c:v>8.1906859122682403E-5</c:v>
                </c:pt>
                <c:pt idx="27220">
                  <c:v>8.1906786363106194E-5</c:v>
                </c:pt>
                <c:pt idx="27221">
                  <c:v>8.1906313425861299E-5</c:v>
                </c:pt>
                <c:pt idx="27222">
                  <c:v>8.1906240666285198E-5</c:v>
                </c:pt>
                <c:pt idx="27223">
                  <c:v>8.1906182458624203E-5</c:v>
                </c:pt>
                <c:pt idx="27224">
                  <c:v>8.1906007835641503E-5</c:v>
                </c:pt>
                <c:pt idx="27225">
                  <c:v>8.1905694969464093E-5</c:v>
                </c:pt>
                <c:pt idx="27226">
                  <c:v>8.1905614933930297E-5</c:v>
                </c:pt>
                <c:pt idx="27227">
                  <c:v>8.1905345723498599E-5</c:v>
                </c:pt>
                <c:pt idx="27228">
                  <c:v>8.19051783764735E-5</c:v>
                </c:pt>
                <c:pt idx="27229">
                  <c:v>8.1905127444770201E-5</c:v>
                </c:pt>
                <c:pt idx="27230">
                  <c:v>8.1904967373702702E-5</c:v>
                </c:pt>
                <c:pt idx="27231">
                  <c:v>8.1904727267101393E-5</c:v>
                </c:pt>
                <c:pt idx="27232">
                  <c:v>8.1904618127737194E-5</c:v>
                </c:pt>
                <c:pt idx="27233">
                  <c:v>8.1904399849008796E-5</c:v>
                </c:pt>
                <c:pt idx="27234">
                  <c:v>8.1904312537517399E-5</c:v>
                </c:pt>
                <c:pt idx="27235">
                  <c:v>8.1904225226026001E-5</c:v>
                </c:pt>
                <c:pt idx="27236">
                  <c:v>8.1903956015594304E-5</c:v>
                </c:pt>
                <c:pt idx="27237">
                  <c:v>8.1903672253247405E-5</c:v>
                </c:pt>
                <c:pt idx="27238">
                  <c:v>8.1903628597501706E-5</c:v>
                </c:pt>
                <c:pt idx="27239">
                  <c:v>8.1903468526434194E-5</c:v>
                </c:pt>
                <c:pt idx="27240">
                  <c:v>8.1903388490900397E-5</c:v>
                </c:pt>
                <c:pt idx="27241">
                  <c:v>8.1903388490900397E-5</c:v>
                </c:pt>
                <c:pt idx="27242">
                  <c:v>8.1902951933443506E-5</c:v>
                </c:pt>
                <c:pt idx="27243">
                  <c:v>8.19030683487654E-5</c:v>
                </c:pt>
                <c:pt idx="27244">
                  <c:v>8.1902806414291303E-5</c:v>
                </c:pt>
                <c:pt idx="27245">
                  <c:v>8.1902682723011794E-5</c:v>
                </c:pt>
                <c:pt idx="27246">
                  <c:v>8.1902682723011794E-5</c:v>
                </c:pt>
                <c:pt idx="27247">
                  <c:v>8.1902297097258297E-5</c:v>
                </c:pt>
                <c:pt idx="27248">
                  <c:v>8.1902391684707295E-5</c:v>
                </c:pt>
                <c:pt idx="27249">
                  <c:v>8.1902384408749599E-5</c:v>
                </c:pt>
                <c:pt idx="27250">
                  <c:v>8.1902064266614602E-5</c:v>
                </c:pt>
                <c:pt idx="27251">
                  <c:v>8.1901998782996102E-5</c:v>
                </c:pt>
                <c:pt idx="27252">
                  <c:v>8.1901918747462305E-5</c:v>
                </c:pt>
                <c:pt idx="27253">
                  <c:v>8.1901693192776306E-5</c:v>
                </c:pt>
                <c:pt idx="27254">
                  <c:v>8.1901656812988195E-5</c:v>
                </c:pt>
                <c:pt idx="27255">
                  <c:v>8.1901358498725999E-5</c:v>
                </c:pt>
                <c:pt idx="27256">
                  <c:v>8.1901387602556497E-5</c:v>
                </c:pt>
                <c:pt idx="27257">
                  <c:v>8.1901416706386994E-5</c:v>
                </c:pt>
                <c:pt idx="27258">
                  <c:v>8.1901162047870498E-5</c:v>
                </c:pt>
                <c:pt idx="27259">
                  <c:v>8.1900878285523504E-5</c:v>
                </c:pt>
                <c:pt idx="27260">
                  <c:v>8.1900841905735406E-5</c:v>
                </c:pt>
                <c:pt idx="27261">
                  <c:v>8.1900885561481105E-5</c:v>
                </c:pt>
                <c:pt idx="27262">
                  <c:v>8.1900638178922195E-5</c:v>
                </c:pt>
                <c:pt idx="27263">
                  <c:v>8.1900572695303695E-5</c:v>
                </c:pt>
                <c:pt idx="27264">
                  <c:v>8.1900507211685194E-5</c:v>
                </c:pt>
                <c:pt idx="27265">
                  <c:v>8.1900383520405699E-5</c:v>
                </c:pt>
                <c:pt idx="27266">
                  <c:v>8.1900070654228303E-5</c:v>
                </c:pt>
                <c:pt idx="27267">
                  <c:v>8.1900245277211097E-5</c:v>
                </c:pt>
                <c:pt idx="27268">
                  <c:v>8.1899735960178104E-5</c:v>
                </c:pt>
                <c:pt idx="27269">
                  <c:v>8.1899794167839004E-5</c:v>
                </c:pt>
                <c:pt idx="27270">
                  <c:v>8.1899554061237696E-5</c:v>
                </c:pt>
                <c:pt idx="27271">
                  <c:v>8.1899692304432406E-5</c:v>
                </c:pt>
                <c:pt idx="27272">
                  <c:v>8.1899532233364894E-5</c:v>
                </c:pt>
                <c:pt idx="27273">
                  <c:v>8.1899488577619195E-5</c:v>
                </c:pt>
                <c:pt idx="27274">
                  <c:v>8.1899241195060299E-5</c:v>
                </c:pt>
                <c:pt idx="27275">
                  <c:v>8.1899481301661594E-5</c:v>
                </c:pt>
                <c:pt idx="27276">
                  <c:v>8.1899212091229897E-5</c:v>
                </c:pt>
                <c:pt idx="27277">
                  <c:v>8.1899299402721199E-5</c:v>
                </c:pt>
                <c:pt idx="27278">
                  <c:v>8.1899037468247102E-5</c:v>
                </c:pt>
                <c:pt idx="27279">
                  <c:v>8.18989574327134E-5</c:v>
                </c:pt>
                <c:pt idx="27280">
                  <c:v>8.1898855569306802E-5</c:v>
                </c:pt>
                <c:pt idx="27281">
                  <c:v>8.1898848293349201E-5</c:v>
                </c:pt>
                <c:pt idx="27282">
                  <c:v>8.1898760981857804E-5</c:v>
                </c:pt>
                <c:pt idx="27283">
                  <c:v>8.1898273492697599E-5</c:v>
                </c:pt>
                <c:pt idx="27284">
                  <c:v>8.1898433563765098E-5</c:v>
                </c:pt>
                <c:pt idx="27285">
                  <c:v>8.1898244388867197E-5</c:v>
                </c:pt>
                <c:pt idx="27286">
                  <c:v>8.1898288044612895E-5</c:v>
                </c:pt>
                <c:pt idx="27287">
                  <c:v>8.1897946074605002E-5</c:v>
                </c:pt>
                <c:pt idx="27288">
                  <c:v>8.1898244388867197E-5</c:v>
                </c:pt>
                <c:pt idx="27289">
                  <c:v>8.1897967902477804E-5</c:v>
                </c:pt>
                <c:pt idx="27290">
                  <c:v>8.1898026110138703E-5</c:v>
                </c:pt>
                <c:pt idx="27291">
                  <c:v>8.1898055213969201E-5</c:v>
                </c:pt>
                <c:pt idx="27292">
                  <c:v>8.1897916970774504E-5</c:v>
                </c:pt>
                <c:pt idx="27293">
                  <c:v>8.1897720519919003E-5</c:v>
                </c:pt>
                <c:pt idx="27294">
                  <c:v>8.1897553172893795E-5</c:v>
                </c:pt>
                <c:pt idx="27295">
                  <c:v>8.1897567724809105E-5</c:v>
                </c:pt>
                <c:pt idx="27296">
                  <c:v>8.1897786003537503E-5</c:v>
                </c:pt>
                <c:pt idx="27297">
                  <c:v>8.1897604104597094E-5</c:v>
                </c:pt>
                <c:pt idx="27298">
                  <c:v>8.1897313066292595E-5</c:v>
                </c:pt>
                <c:pt idx="27299">
                  <c:v>8.1897400377783897E-5</c:v>
                </c:pt>
                <c:pt idx="27300">
                  <c:v>8.1897182099055499E-5</c:v>
                </c:pt>
                <c:pt idx="27301">
                  <c:v>8.18970802356489E-5</c:v>
                </c:pt>
                <c:pt idx="27302">
                  <c:v>8.1897276686504497E-5</c:v>
                </c:pt>
                <c:pt idx="27303">
                  <c:v>8.18970802356489E-5</c:v>
                </c:pt>
                <c:pt idx="27304">
                  <c:v>8.1897051131818403E-5</c:v>
                </c:pt>
                <c:pt idx="27305">
                  <c:v>8.1896891060750904E-5</c:v>
                </c:pt>
                <c:pt idx="27306">
                  <c:v>8.1896796473302001E-5</c:v>
                </c:pt>
                <c:pt idx="27307">
                  <c:v>8.1896781921386705E-5</c:v>
                </c:pt>
                <c:pt idx="27308">
                  <c:v>8.1896680057980107E-5</c:v>
                </c:pt>
                <c:pt idx="27309">
                  <c:v>8.1896774645429105E-5</c:v>
                </c:pt>
                <c:pt idx="27310">
                  <c:v>8.1896803749259602E-5</c:v>
                </c:pt>
                <c:pt idx="27311">
                  <c:v>8.1896389019675594E-5</c:v>
                </c:pt>
                <c:pt idx="27312">
                  <c:v>8.1896454503294094E-5</c:v>
                </c:pt>
                <c:pt idx="27313">
                  <c:v>8.1896527262870195E-5</c:v>
                </c:pt>
                <c:pt idx="27314">
                  <c:v>8.1896447227336493E-5</c:v>
                </c:pt>
                <c:pt idx="27315">
                  <c:v>8.1896178016904701E-5</c:v>
                </c:pt>
                <c:pt idx="27316">
                  <c:v>8.1896090705413398E-5</c:v>
                </c:pt>
                <c:pt idx="27317">
                  <c:v>8.1896076153498102E-5</c:v>
                </c:pt>
                <c:pt idx="27318">
                  <c:v>8.1896185292862396E-5</c:v>
                </c:pt>
                <c:pt idx="27319">
                  <c:v>8.1895923358388204E-5</c:v>
                </c:pt>
                <c:pt idx="27320">
                  <c:v>8.1895916082430604E-5</c:v>
                </c:pt>
                <c:pt idx="27321">
                  <c:v>8.18959888420068E-5</c:v>
                </c:pt>
                <c:pt idx="27322">
                  <c:v>8.1895741459447904E-5</c:v>
                </c:pt>
                <c:pt idx="27323">
                  <c:v>8.1895901530515403E-5</c:v>
                </c:pt>
                <c:pt idx="27324">
                  <c:v>8.1895654147956507E-5</c:v>
                </c:pt>
                <c:pt idx="27325">
                  <c:v>8.1895821494981606E-5</c:v>
                </c:pt>
                <c:pt idx="27326">
                  <c:v>8.1895916082430604E-5</c:v>
                </c:pt>
                <c:pt idx="27327">
                  <c:v>8.1895617768168504E-5</c:v>
                </c:pt>
                <c:pt idx="27328">
                  <c:v>8.1895610492210795E-5</c:v>
                </c:pt>
                <c:pt idx="27329">
                  <c:v>8.1895595940295593E-5</c:v>
                </c:pt>
                <c:pt idx="27330">
                  <c:v>8.1895297626033398E-5</c:v>
                </c:pt>
                <c:pt idx="27331">
                  <c:v>8.1895334005821496E-5</c:v>
                </c:pt>
                <c:pt idx="27332">
                  <c:v>8.1895370385609594E-5</c:v>
                </c:pt>
                <c:pt idx="27333">
                  <c:v>8.1895166658796397E-5</c:v>
                </c:pt>
                <c:pt idx="27334">
                  <c:v>8.1895246694330099E-5</c:v>
                </c:pt>
                <c:pt idx="27335">
                  <c:v>8.1895268522202996E-5</c:v>
                </c:pt>
                <c:pt idx="27336">
                  <c:v>8.1895115727093098E-5</c:v>
                </c:pt>
                <c:pt idx="27337">
                  <c:v>8.1895188486669199E-5</c:v>
                </c:pt>
                <c:pt idx="27338">
                  <c:v>8.1895064795389799E-5</c:v>
                </c:pt>
                <c:pt idx="27339">
                  <c:v>8.1894948380067904E-5</c:v>
                </c:pt>
                <c:pt idx="27340">
                  <c:v>8.18951448309235E-5</c:v>
                </c:pt>
                <c:pt idx="27341">
                  <c:v>8.1894955656025599E-5</c:v>
                </c:pt>
                <c:pt idx="27342">
                  <c:v>8.1894999311771203E-5</c:v>
                </c:pt>
                <c:pt idx="27343">
                  <c:v>8.1894955656025599E-5</c:v>
                </c:pt>
                <c:pt idx="27344">
                  <c:v>8.1895013863686499E-5</c:v>
                </c:pt>
                <c:pt idx="27345">
                  <c:v>8.1894679169636206E-5</c:v>
                </c:pt>
                <c:pt idx="27346">
                  <c:v>8.1894468166865395E-5</c:v>
                </c:pt>
                <c:pt idx="27347">
                  <c:v>8.1894715549424304E-5</c:v>
                </c:pt>
                <c:pt idx="27348">
                  <c:v>8.1894759205170003E-5</c:v>
                </c:pt>
                <c:pt idx="27349">
                  <c:v>8.1894897448364605E-5</c:v>
                </c:pt>
                <c:pt idx="27350">
                  <c:v>8.1894453614950194E-5</c:v>
                </c:pt>
                <c:pt idx="27351">
                  <c:v>8.1894329923670698E-5</c:v>
                </c:pt>
                <c:pt idx="27352">
                  <c:v>8.1894388131331707E-5</c:v>
                </c:pt>
                <c:pt idx="27353">
                  <c:v>8.1894242612179396E-5</c:v>
                </c:pt>
                <c:pt idx="27354">
                  <c:v>8.1894198956433697E-5</c:v>
                </c:pt>
                <c:pt idx="27355">
                  <c:v>8.1894315371755497E-5</c:v>
                </c:pt>
                <c:pt idx="27356">
                  <c:v>8.1894344475585994E-5</c:v>
                </c:pt>
                <c:pt idx="27357">
                  <c:v>8.1894198956433697E-5</c:v>
                </c:pt>
                <c:pt idx="27358">
                  <c:v>8.1894322647713098E-5</c:v>
                </c:pt>
                <c:pt idx="27359">
                  <c:v>8.1894118920899901E-5</c:v>
                </c:pt>
                <c:pt idx="27360">
                  <c:v>8.1893951573874801E-5</c:v>
                </c:pt>
                <c:pt idx="27361">
                  <c:v>8.1894082541111897E-5</c:v>
                </c:pt>
                <c:pt idx="27362">
                  <c:v>8.1894213508348898E-5</c:v>
                </c:pt>
                <c:pt idx="27363">
                  <c:v>8.1893951573874801E-5</c:v>
                </c:pt>
                <c:pt idx="27364">
                  <c:v>8.1894104368984699E-5</c:v>
                </c:pt>
                <c:pt idx="27365">
                  <c:v>8.1894067989196601E-5</c:v>
                </c:pt>
                <c:pt idx="27366">
                  <c:v>8.1893776950892102E-5</c:v>
                </c:pt>
                <c:pt idx="27367">
                  <c:v>8.1893951573874801E-5</c:v>
                </c:pt>
                <c:pt idx="27368">
                  <c:v>8.1893835158553002E-5</c:v>
                </c:pt>
                <c:pt idx="27369">
                  <c:v>8.1894038885366199E-5</c:v>
                </c:pt>
                <c:pt idx="27370">
                  <c:v>8.1893631431739804E-5</c:v>
                </c:pt>
                <c:pt idx="27371">
                  <c:v>8.1893667811527902E-5</c:v>
                </c:pt>
                <c:pt idx="27372">
                  <c:v>8.1893638707697405E-5</c:v>
                </c:pt>
                <c:pt idx="27373">
                  <c:v>8.1893740571104004E-5</c:v>
                </c:pt>
                <c:pt idx="27374">
                  <c:v>8.1893798778764904E-5</c:v>
                </c:pt>
                <c:pt idx="27375">
                  <c:v>8.1893391325138496E-5</c:v>
                </c:pt>
                <c:pt idx="27376">
                  <c:v>8.1893740571104004E-5</c:v>
                </c:pt>
                <c:pt idx="27377">
                  <c:v>8.1893733295146403E-5</c:v>
                </c:pt>
                <c:pt idx="27378">
                  <c:v>8.1893776950892102E-5</c:v>
                </c:pt>
                <c:pt idx="27379">
                  <c:v>8.1893689639400704E-5</c:v>
                </c:pt>
                <c:pt idx="27380">
                  <c:v>8.1893624155782204E-5</c:v>
                </c:pt>
                <c:pt idx="27381">
                  <c:v>8.1893515016418005E-5</c:v>
                </c:pt>
                <c:pt idx="27382">
                  <c:v>8.1893544120248394E-5</c:v>
                </c:pt>
                <c:pt idx="27383">
                  <c:v>8.1893471360672306E-5</c:v>
                </c:pt>
                <c:pt idx="27384">
                  <c:v>8.1893485912587494E-5</c:v>
                </c:pt>
                <c:pt idx="27385">
                  <c:v>8.1893296737689498E-5</c:v>
                </c:pt>
                <c:pt idx="27386">
                  <c:v>8.1893398601096096E-5</c:v>
                </c:pt>
                <c:pt idx="27387">
                  <c:v>8.1893289461731897E-5</c:v>
                </c:pt>
                <c:pt idx="27388">
                  <c:v>8.1893333117477596E-5</c:v>
                </c:pt>
                <c:pt idx="27389">
                  <c:v>8.1893136666621999E-5</c:v>
                </c:pt>
                <c:pt idx="27390">
                  <c:v>8.1893223978113397E-5</c:v>
                </c:pt>
                <c:pt idx="27391">
                  <c:v>8.1893238530028598E-5</c:v>
                </c:pt>
                <c:pt idx="27392">
                  <c:v>8.1893485912587494E-5</c:v>
                </c:pt>
                <c:pt idx="27393">
                  <c:v>8.1893333117477596E-5</c:v>
                </c:pt>
                <c:pt idx="27394">
                  <c:v>8.1893136666621999E-5</c:v>
                </c:pt>
                <c:pt idx="27395">
                  <c:v>8.1893056631088297E-5</c:v>
                </c:pt>
                <c:pt idx="27396">
                  <c:v>8.1893282185774297E-5</c:v>
                </c:pt>
                <c:pt idx="27397">
                  <c:v>8.1893267633859095E-5</c:v>
                </c:pt>
                <c:pt idx="27398">
                  <c:v>8.1893274909816696E-5</c:v>
                </c:pt>
                <c:pt idx="27399">
                  <c:v>8.1893173046410097E-5</c:v>
                </c:pt>
                <c:pt idx="27400">
                  <c:v>8.1893049355130602E-5</c:v>
                </c:pt>
                <c:pt idx="27401">
                  <c:v>8.18930857349187E-5</c:v>
                </c:pt>
                <c:pt idx="27402">
                  <c:v>8.1893122114706798E-5</c:v>
                </c:pt>
                <c:pt idx="27403">
                  <c:v>8.1892976595554501E-5</c:v>
                </c:pt>
                <c:pt idx="27404">
                  <c:v>8.1892918387893601E-5</c:v>
                </c:pt>
                <c:pt idx="27405">
                  <c:v>8.1892925663851202E-5</c:v>
                </c:pt>
                <c:pt idx="27406">
                  <c:v>8.1892911111936E-5</c:v>
                </c:pt>
                <c:pt idx="27407">
                  <c:v>8.1892889284063104E-5</c:v>
                </c:pt>
                <c:pt idx="27408">
                  <c:v>8.1892932939808802E-5</c:v>
                </c:pt>
                <c:pt idx="27409">
                  <c:v>8.1892932939808802E-5</c:v>
                </c:pt>
                <c:pt idx="27410">
                  <c:v>8.1892663729377104E-5</c:v>
                </c:pt>
                <c:pt idx="27411">
                  <c:v>8.1892911111936E-5</c:v>
                </c:pt>
                <c:pt idx="27412">
                  <c:v>8.1893012975342599E-5</c:v>
                </c:pt>
                <c:pt idx="27413">
                  <c:v>8.1892845628317405E-5</c:v>
                </c:pt>
                <c:pt idx="27414">
                  <c:v>8.1892874732147902E-5</c:v>
                </c:pt>
                <c:pt idx="27415">
                  <c:v>8.1892867456190302E-5</c:v>
                </c:pt>
                <c:pt idx="27416">
                  <c:v>8.1892838352359804E-5</c:v>
                </c:pt>
                <c:pt idx="27417">
                  <c:v>8.1892874732147902E-5</c:v>
                </c:pt>
                <c:pt idx="27418">
                  <c:v>8.1892445450648706E-5</c:v>
                </c:pt>
                <c:pt idx="27419">
                  <c:v>8.1892605521716205E-5</c:v>
                </c:pt>
                <c:pt idx="27420">
                  <c:v>8.1892714661080404E-5</c:v>
                </c:pt>
                <c:pt idx="27421">
                  <c:v>8.1892831076402204E-5</c:v>
                </c:pt>
                <c:pt idx="27422">
                  <c:v>8.1892518210224794E-5</c:v>
                </c:pt>
                <c:pt idx="27423">
                  <c:v>8.1892714661080404E-5</c:v>
                </c:pt>
                <c:pt idx="27424">
                  <c:v>8.1892561865970506E-5</c:v>
                </c:pt>
                <c:pt idx="27425">
                  <c:v>8.1892656453419504E-5</c:v>
                </c:pt>
                <c:pt idx="27426">
                  <c:v>8.1892612797673805E-5</c:v>
                </c:pt>
                <c:pt idx="27427">
                  <c:v>8.1892423622775796E-5</c:v>
                </c:pt>
                <c:pt idx="27428">
                  <c:v>8.1892634625546594E-5</c:v>
                </c:pt>
                <c:pt idx="27429">
                  <c:v>8.1892547314055305E-5</c:v>
                </c:pt>
                <c:pt idx="27430">
                  <c:v>8.1892656453419504E-5</c:v>
                </c:pt>
                <c:pt idx="27431">
                  <c:v>8.1892343587242094E-5</c:v>
                </c:pt>
                <c:pt idx="27432">
                  <c:v>8.1892576417885694E-5</c:v>
                </c:pt>
                <c:pt idx="27433">
                  <c:v>8.1892343587242094E-5</c:v>
                </c:pt>
                <c:pt idx="27434">
                  <c:v>8.1892423622775796E-5</c:v>
                </c:pt>
                <c:pt idx="27435">
                  <c:v>8.1892445450648706E-5</c:v>
                </c:pt>
                <c:pt idx="27436">
                  <c:v>8.1892372691072496E-5</c:v>
                </c:pt>
                <c:pt idx="27437">
                  <c:v>8.1892358139157295E-5</c:v>
                </c:pt>
                <c:pt idx="27438">
                  <c:v>8.1892409070860595E-5</c:v>
                </c:pt>
                <c:pt idx="27439">
                  <c:v>8.1892307207453996E-5</c:v>
                </c:pt>
                <c:pt idx="27440">
                  <c:v>8.1892481830436696E-5</c:v>
                </c:pt>
                <c:pt idx="27441">
                  <c:v>8.1892307207453996E-5</c:v>
                </c:pt>
                <c:pt idx="27442">
                  <c:v>8.1892219895962599E-5</c:v>
                </c:pt>
                <c:pt idx="27443">
                  <c:v>8.1892263551708297E-5</c:v>
                </c:pt>
                <c:pt idx="27444">
                  <c:v>8.1892212620004998E-5</c:v>
                </c:pt>
                <c:pt idx="27445">
                  <c:v>8.1892190792132196E-5</c:v>
                </c:pt>
                <c:pt idx="27446">
                  <c:v>8.1892358139157295E-5</c:v>
                </c:pt>
                <c:pt idx="27447">
                  <c:v>8.1892256275750697E-5</c:v>
                </c:pt>
                <c:pt idx="27448">
                  <c:v>8.1892481830436696E-5</c:v>
                </c:pt>
                <c:pt idx="27449">
                  <c:v>8.1892409070860595E-5</c:v>
                </c:pt>
                <c:pt idx="27450">
                  <c:v>8.1892147136386497E-5</c:v>
                </c:pt>
                <c:pt idx="27451">
                  <c:v>8.1892503658309606E-5</c:v>
                </c:pt>
                <c:pt idx="27452">
                  <c:v>8.1892336311284493E-5</c:v>
                </c:pt>
                <c:pt idx="27453">
                  <c:v>8.1892285379581194E-5</c:v>
                </c:pt>
                <c:pt idx="27454">
                  <c:v>8.1892285379581194E-5</c:v>
                </c:pt>
                <c:pt idx="27455">
                  <c:v>8.1892227171920199E-5</c:v>
                </c:pt>
                <c:pt idx="27456">
                  <c:v>8.18920016172342E-5</c:v>
                </c:pt>
                <c:pt idx="27457">
                  <c:v>8.1892409070860595E-5</c:v>
                </c:pt>
                <c:pt idx="27458">
                  <c:v>8.1892074376810301E-5</c:v>
                </c:pt>
                <c:pt idx="27459">
                  <c:v>8.1891957961488502E-5</c:v>
                </c:pt>
                <c:pt idx="27460">
                  <c:v>8.1892379967030097E-5</c:v>
                </c:pt>
                <c:pt idx="27461">
                  <c:v>8.1892125308513601E-5</c:v>
                </c:pt>
                <c:pt idx="27462">
                  <c:v>8.1892081652767997E-5</c:v>
                </c:pt>
                <c:pt idx="27463">
                  <c:v>8.1892234447877895E-5</c:v>
                </c:pt>
                <c:pt idx="27464">
                  <c:v>8.1892154412344098E-5</c:v>
                </c:pt>
                <c:pt idx="27465">
                  <c:v>8.1891856098081903E-5</c:v>
                </c:pt>
                <c:pt idx="27466">
                  <c:v>8.1892227171920199E-5</c:v>
                </c:pt>
                <c:pt idx="27467">
                  <c:v>8.1892168964259299E-5</c:v>
                </c:pt>
                <c:pt idx="27468">
                  <c:v>8.1892248999793096E-5</c:v>
                </c:pt>
                <c:pt idx="27469">
                  <c:v>8.1892278103623499E-5</c:v>
                </c:pt>
                <c:pt idx="27470">
                  <c:v>8.1892241723835495E-5</c:v>
                </c:pt>
                <c:pt idx="27471">
                  <c:v>8.1892263551708297E-5</c:v>
                </c:pt>
                <c:pt idx="27472">
                  <c:v>8.1891921581700404E-5</c:v>
                </c:pt>
                <c:pt idx="27473">
                  <c:v>8.1892016169149402E-5</c:v>
                </c:pt>
                <c:pt idx="27474">
                  <c:v>8.1892045272979899E-5</c:v>
                </c:pt>
                <c:pt idx="27475">
                  <c:v>8.1892234447877895E-5</c:v>
                </c:pt>
                <c:pt idx="27476">
                  <c:v>8.1892227171920199E-5</c:v>
                </c:pt>
                <c:pt idx="27477">
                  <c:v>8.1891965237446102E-5</c:v>
                </c:pt>
                <c:pt idx="27478">
                  <c:v>8.18921762402169E-5</c:v>
                </c:pt>
                <c:pt idx="27479">
                  <c:v>8.1891965237446102E-5</c:v>
                </c:pt>
                <c:pt idx="27480">
                  <c:v>8.18919361336157E-5</c:v>
                </c:pt>
                <c:pt idx="27481">
                  <c:v>8.18918852019124E-5</c:v>
                </c:pt>
                <c:pt idx="27482">
                  <c:v>8.1892125308513601E-5</c:v>
                </c:pt>
                <c:pt idx="27483">
                  <c:v>8.1891907029785202E-5</c:v>
                </c:pt>
                <c:pt idx="27484">
                  <c:v>8.1891870649997104E-5</c:v>
                </c:pt>
                <c:pt idx="27485">
                  <c:v>8.18919943412766E-5</c:v>
                </c:pt>
                <c:pt idx="27486">
                  <c:v>8.1891812442336204E-5</c:v>
                </c:pt>
                <c:pt idx="27487">
                  <c:v>8.1891848822124302E-5</c:v>
                </c:pt>
                <c:pt idx="27488">
                  <c:v>8.18919434095733E-5</c:v>
                </c:pt>
                <c:pt idx="27489">
                  <c:v>8.1892037997022298E-5</c:v>
                </c:pt>
                <c:pt idx="27490">
                  <c:v>8.18920598248951E-5</c:v>
                </c:pt>
                <c:pt idx="27491">
                  <c:v>8.1891965237446102E-5</c:v>
                </c:pt>
                <c:pt idx="27492">
                  <c:v>8.18919434095733E-5</c:v>
                </c:pt>
                <c:pt idx="27493">
                  <c:v>8.1891550507862094E-5</c:v>
                </c:pt>
                <c:pt idx="27494">
                  <c:v>8.1892037997022298E-5</c:v>
                </c:pt>
                <c:pt idx="27495">
                  <c:v>8.1891754234675304E-5</c:v>
                </c:pt>
                <c:pt idx="27496">
                  <c:v>8.18920016172342E-5</c:v>
                </c:pt>
                <c:pt idx="27497">
                  <c:v>8.1891914305742803E-5</c:v>
                </c:pt>
                <c:pt idx="27498">
                  <c:v>8.1891783338505802E-5</c:v>
                </c:pt>
                <c:pt idx="27499">
                  <c:v>8.1891797890421003E-5</c:v>
                </c:pt>
                <c:pt idx="27500">
                  <c:v>8.1891921581700404E-5</c:v>
                </c:pt>
                <c:pt idx="27501">
                  <c:v>8.1891783338505802E-5</c:v>
                </c:pt>
                <c:pt idx="27502">
                  <c:v>8.1891856098081903E-5</c:v>
                </c:pt>
                <c:pt idx="27503">
                  <c:v>8.1891812442336204E-5</c:v>
                </c:pt>
                <c:pt idx="27504">
                  <c:v>8.1891965237446102E-5</c:v>
                </c:pt>
                <c:pt idx="27505">
                  <c:v>8.1891732406802503E-5</c:v>
                </c:pt>
                <c:pt idx="27506">
                  <c:v>8.18919361336157E-5</c:v>
                </c:pt>
                <c:pt idx="27507">
                  <c:v>8.1891761510632905E-5</c:v>
                </c:pt>
                <c:pt idx="27508">
                  <c:v>8.18918852019124E-5</c:v>
                </c:pt>
                <c:pt idx="27509">
                  <c:v>8.1891710578929606E-5</c:v>
                </c:pt>
                <c:pt idx="27510">
                  <c:v>8.1891957961488502E-5</c:v>
                </c:pt>
                <c:pt idx="27511">
                  <c:v>8.1891797890421003E-5</c:v>
                </c:pt>
                <c:pt idx="27512">
                  <c:v>8.1891776062548201E-5</c:v>
                </c:pt>
                <c:pt idx="27513">
                  <c:v>8.1891848822124302E-5</c:v>
                </c:pt>
                <c:pt idx="27514">
                  <c:v>8.1891914305742803E-5</c:v>
                </c:pt>
                <c:pt idx="27515">
                  <c:v>8.1891805166378604E-5</c:v>
                </c:pt>
                <c:pt idx="27516">
                  <c:v>8.18919361336157E-5</c:v>
                </c:pt>
                <c:pt idx="27517">
                  <c:v>8.1891659647226307E-5</c:v>
                </c:pt>
                <c:pt idx="27518">
                  <c:v>8.1891739682760103E-5</c:v>
                </c:pt>
                <c:pt idx="27519">
                  <c:v>2.2776497527957001E-2</c:v>
                </c:pt>
                <c:pt idx="27520">
                  <c:v>1.7459541559219399E-2</c:v>
                </c:pt>
                <c:pt idx="27521">
                  <c:v>1.0117099620401899E-2</c:v>
                </c:pt>
                <c:pt idx="27522">
                  <c:v>3.9211204275488897E-3</c:v>
                </c:pt>
                <c:pt idx="27523">
                  <c:v>5.6218449026346196E-4</c:v>
                </c:pt>
                <c:pt idx="27524">
                  <c:v>1.44850127981044E-4</c:v>
                </c:pt>
                <c:pt idx="27525">
                  <c:v>1.75650243181735E-3</c:v>
                </c:pt>
                <c:pt idx="27526">
                  <c:v>4.1499189101159599E-3</c:v>
                </c:pt>
                <c:pt idx="27527">
                  <c:v>6.2451814301311996E-3</c:v>
                </c:pt>
                <c:pt idx="27528">
                  <c:v>7.3802554979920396E-3</c:v>
                </c:pt>
                <c:pt idx="27529">
                  <c:v>7.3514855466783099E-3</c:v>
                </c:pt>
                <c:pt idx="27530">
                  <c:v>6.3226511701941499E-3</c:v>
                </c:pt>
                <c:pt idx="27531">
                  <c:v>4.6793627552688096E-3</c:v>
                </c:pt>
                <c:pt idx="27532">
                  <c:v>2.88190739229322E-3</c:v>
                </c:pt>
                <c:pt idx="27533">
                  <c:v>1.3444680953398399E-3</c:v>
                </c:pt>
                <c:pt idx="27534">
                  <c:v>3.4943604259751699E-4</c:v>
                </c:pt>
                <c:pt idx="27535">
                  <c:v>1.16750834422419E-6</c:v>
                </c:pt>
                <c:pt idx="27536">
                  <c:v>2.2286425519269E-4</c:v>
                </c:pt>
                <c:pt idx="27537">
                  <c:v>7.9827685840427897E-4</c:v>
                </c:pt>
                <c:pt idx="27538">
                  <c:v>1.44992128480226E-3</c:v>
                </c:pt>
                <c:pt idx="27539">
                  <c:v>1.9302476430311799E-3</c:v>
                </c:pt>
                <c:pt idx="27540">
                  <c:v>2.09323898889124E-3</c:v>
                </c:pt>
                <c:pt idx="27541">
                  <c:v>1.92142219748348E-3</c:v>
                </c:pt>
                <c:pt idx="27542">
                  <c:v>1.5043579041957901E-3</c:v>
                </c:pt>
                <c:pt idx="27543">
                  <c:v>9.8629842977970795E-4</c:v>
                </c:pt>
                <c:pt idx="27544">
                  <c:v>5.0929252756759503E-4</c:v>
                </c:pt>
                <c:pt idx="27545">
                  <c:v>1.72315762029029E-4</c:v>
                </c:pt>
                <c:pt idx="27546">
                  <c:v>1.47865939652547E-5</c:v>
                </c:pt>
                <c:pt idx="27547">
                  <c:v>2.1633557480527102E-5</c:v>
                </c:pt>
                <c:pt idx="27548">
                  <c:v>1.4139605627860901E-4</c:v>
                </c:pt>
                <c:pt idx="27549">
                  <c:v>3.0827842419967099E-4</c:v>
                </c:pt>
                <c:pt idx="27550">
                  <c:v>4.6141957864165301E-4</c:v>
                </c:pt>
                <c:pt idx="27551">
                  <c:v>5.5783725110813997E-4</c:v>
                </c:pt>
                <c:pt idx="27552">
                  <c:v>5.7792081497609604E-4</c:v>
                </c:pt>
                <c:pt idx="27553">
                  <c:v>5.2463321480900103E-4</c:v>
                </c:pt>
                <c:pt idx="27554">
                  <c:v>4.1797809535637498E-4</c:v>
                </c:pt>
                <c:pt idx="27555">
                  <c:v>2.8699584072455802E-4</c:v>
                </c:pt>
                <c:pt idx="27556">
                  <c:v>1.6157074423972501E-4</c:v>
                </c:pt>
                <c:pt idx="27557">
                  <c:v>6.53712777420878E-5</c:v>
                </c:pt>
                <c:pt idx="27558">
                  <c:v>1.15031098175678E-5</c:v>
                </c:pt>
                <c:pt idx="27559">
                  <c:v>1.13349699404353E-6</c:v>
                </c:pt>
                <c:pt idx="27560">
                  <c:v>2.5171908418997201E-5</c:v>
                </c:pt>
                <c:pt idx="27561">
                  <c:v>6.8127395934425294E-5</c:v>
                </c:pt>
                <c:pt idx="27562">
                  <c:v>1.12956600787584E-4</c:v>
                </c:pt>
                <c:pt idx="27563">
                  <c:v>1.4554537483491001E-4</c:v>
                </c:pt>
                <c:pt idx="27564">
                  <c:v>1.5770744357723699E-4</c:v>
                </c:pt>
                <c:pt idx="27565">
                  <c:v>1.4814267342444501E-4</c:v>
                </c:pt>
                <c:pt idx="27566">
                  <c:v>1.21441815281287E-4</c:v>
                </c:pt>
                <c:pt idx="27567">
                  <c:v>8.5764135292265605E-5</c:v>
                </c:pt>
                <c:pt idx="27568">
                  <c:v>5.0055790779879303E-5</c:v>
                </c:pt>
                <c:pt idx="27569">
                  <c:v>2.1642430510837602E-5</c:v>
                </c:pt>
                <c:pt idx="27570">
                  <c:v>4.73569662062801E-6</c:v>
                </c:pt>
                <c:pt idx="27571">
                  <c:v>3.4627888112481702E-8</c:v>
                </c:pt>
                <c:pt idx="27572">
                  <c:v>5.2671039156848599E-6</c:v>
                </c:pt>
                <c:pt idx="27573">
                  <c:v>1.6339929061359699E-5</c:v>
                </c:pt>
                <c:pt idx="27574">
                  <c:v>2.86722006421769E-5</c:v>
                </c:pt>
                <c:pt idx="27575">
                  <c:v>3.83685328415595E-5</c:v>
                </c:pt>
                <c:pt idx="27576">
                  <c:v>4.29878346039914E-5</c:v>
                </c:pt>
                <c:pt idx="27577">
                  <c:v>4.1821891500148902E-5</c:v>
                </c:pt>
                <c:pt idx="27578">
                  <c:v>3.5712117096409202E-5</c:v>
                </c:pt>
                <c:pt idx="27579">
                  <c:v>2.6568772227619798E-5</c:v>
                </c:pt>
                <c:pt idx="27580">
                  <c:v>1.6697487808414701E-5</c:v>
                </c:pt>
                <c:pt idx="27581">
                  <c:v>8.1977350419037992E-6</c:v>
                </c:pt>
                <c:pt idx="27582">
                  <c:v>2.4888713596737901E-6</c:v>
                </c:pt>
                <c:pt idx="27583">
                  <c:v>1.00928687629676E-7</c:v>
                </c:pt>
                <c:pt idx="27584">
                  <c:v>7.0291275733325197E-7</c:v>
                </c:pt>
                <c:pt idx="27585">
                  <c:v>3.3353217077092301E-6</c:v>
                </c:pt>
                <c:pt idx="27586">
                  <c:v>6.7517080424295298E-6</c:v>
                </c:pt>
                <c:pt idx="27587">
                  <c:v>9.7712882052292099E-6</c:v>
                </c:pt>
                <c:pt idx="27588">
                  <c:v>1.15488428491517E-5</c:v>
                </c:pt>
                <c:pt idx="27589">
                  <c:v>1.17179861263139E-5</c:v>
                </c:pt>
                <c:pt idx="27590">
                  <c:v>1.03915845102165E-5</c:v>
                </c:pt>
                <c:pt idx="27591">
                  <c:v>8.0360732681583596E-6</c:v>
                </c:pt>
                <c:pt idx="27592">
                  <c:v>5.2955956562073004E-6</c:v>
                </c:pt>
                <c:pt idx="27593">
                  <c:v>2.7952839900535798E-6</c:v>
                </c:pt>
                <c:pt idx="27594">
                  <c:v>9.9497378869273192E-7</c:v>
                </c:pt>
                <c:pt idx="27595">
                  <c:v>1.06455914306025E-7</c:v>
                </c:pt>
                <c:pt idx="27596">
                  <c:v>8.9244679202238304E-8</c:v>
                </c:pt>
                <c:pt idx="27597">
                  <c:v>0.205741301178932</c:v>
                </c:pt>
                <c:pt idx="27598">
                  <c:v>0.15794470906257599</c:v>
                </c:pt>
                <c:pt idx="27599">
                  <c:v>8.9832894504070296E-2</c:v>
                </c:pt>
                <c:pt idx="27600">
                  <c:v>3.5637143999338101E-2</c:v>
                </c:pt>
                <c:pt idx="27601">
                  <c:v>3.6369420588016503E-2</c:v>
                </c:pt>
                <c:pt idx="27602">
                  <c:v>8.9176528155803694E-2</c:v>
                </c:pt>
                <c:pt idx="27603">
                  <c:v>0.104179620742798</c:v>
                </c:pt>
                <c:pt idx="27604">
                  <c:v>9.8205700516700703E-2</c:v>
                </c:pt>
                <c:pt idx="27605">
                  <c:v>5.8213297277689001E-2</c:v>
                </c:pt>
                <c:pt idx="27606">
                  <c:v>3.14226746559143E-2</c:v>
                </c:pt>
                <c:pt idx="27607">
                  <c:v>3.02978213876486E-2</c:v>
                </c:pt>
                <c:pt idx="27608">
                  <c:v>4.4101078063249602E-2</c:v>
                </c:pt>
                <c:pt idx="27609">
                  <c:v>5.8355279266834301E-2</c:v>
                </c:pt>
                <c:pt idx="27610">
                  <c:v>6.4941905438899994E-2</c:v>
                </c:pt>
                <c:pt idx="27611">
                  <c:v>6.2175907194614403E-2</c:v>
                </c:pt>
                <c:pt idx="27612">
                  <c:v>5.2391652017831802E-2</c:v>
                </c:pt>
                <c:pt idx="27613">
                  <c:v>4.0187336504459402E-2</c:v>
                </c:pt>
                <c:pt idx="27614">
                  <c:v>3.0968386679887799E-2</c:v>
                </c:pt>
                <c:pt idx="27615">
                  <c:v>2.87693683058023E-2</c:v>
                </c:pt>
                <c:pt idx="27616">
                  <c:v>3.3645469695329701E-2</c:v>
                </c:pt>
                <c:pt idx="27617">
                  <c:v>4.0505196899175602E-2</c:v>
                </c:pt>
                <c:pt idx="27618">
                  <c:v>4.3517101556062698E-2</c:v>
                </c:pt>
                <c:pt idx="27619">
                  <c:v>4.06916067004204E-2</c:v>
                </c:pt>
                <c:pt idx="27620">
                  <c:v>3.4695584326982498E-2</c:v>
                </c:pt>
                <c:pt idx="27621">
                  <c:v>2.96177137643099E-2</c:v>
                </c:pt>
                <c:pt idx="27622">
                  <c:v>2.7947260066866899E-2</c:v>
                </c:pt>
                <c:pt idx="27623">
                  <c:v>2.9385322704911201E-2</c:v>
                </c:pt>
                <c:pt idx="27624">
                  <c:v>3.20322476327419E-2</c:v>
                </c:pt>
                <c:pt idx="27625">
                  <c:v>3.3964388072490699E-2</c:v>
                </c:pt>
                <c:pt idx="27626">
                  <c:v>3.4139040857553503E-2</c:v>
                </c:pt>
                <c:pt idx="27627">
                  <c:v>3.2590772956609698E-2</c:v>
                </c:pt>
                <c:pt idx="27628">
                  <c:v>3.0182905495166799E-2</c:v>
                </c:pt>
                <c:pt idx="27629">
                  <c:v>2.8100974857807201E-2</c:v>
                </c:pt>
                <c:pt idx="27630">
                  <c:v>2.7240211144089699E-2</c:v>
                </c:pt>
                <c:pt idx="27631">
                  <c:v>2.77241915464401E-2</c:v>
                </c:pt>
                <c:pt idx="27632">
                  <c:v>2.8856610879302001E-2</c:v>
                </c:pt>
                <c:pt idx="27633">
                  <c:v>2.9626294970512401E-2</c:v>
                </c:pt>
                <c:pt idx="27634">
                  <c:v>2.94329598546028E-2</c:v>
                </c:pt>
                <c:pt idx="27635">
                  <c:v>2.8440965339541401E-2</c:v>
                </c:pt>
                <c:pt idx="27636">
                  <c:v>2.7313496917486201E-2</c:v>
                </c:pt>
                <c:pt idx="27637">
                  <c:v>2.6654748246073699E-2</c:v>
                </c:pt>
                <c:pt idx="27638">
                  <c:v>2.6640163734555199E-2</c:v>
                </c:pt>
                <c:pt idx="27639">
                  <c:v>2.7022887021303201E-2</c:v>
                </c:pt>
                <c:pt idx="27640">
                  <c:v>2.7388062328100201E-2</c:v>
                </c:pt>
                <c:pt idx="27641">
                  <c:v>2.7427706867456401E-2</c:v>
                </c:pt>
                <c:pt idx="27642">
                  <c:v>2.7086285874247499E-2</c:v>
                </c:pt>
                <c:pt idx="27643">
                  <c:v>2.65423115342855E-2</c:v>
                </c:pt>
                <c:pt idx="27644">
                  <c:v>2.6071349158883102E-2</c:v>
                </c:pt>
                <c:pt idx="27645">
                  <c:v>2.5874137878418E-2</c:v>
                </c:pt>
                <c:pt idx="27646">
                  <c:v>2.5963440537452701E-2</c:v>
                </c:pt>
                <c:pt idx="27647">
                  <c:v>2.61748284101486E-2</c:v>
                </c:pt>
                <c:pt idx="27648">
                  <c:v>2.6292229071259499E-2</c:v>
                </c:pt>
                <c:pt idx="27649">
                  <c:v>2.6196938008069999E-2</c:v>
                </c:pt>
                <c:pt idx="27650">
                  <c:v>2.59316228330135E-2</c:v>
                </c:pt>
                <c:pt idx="27651">
                  <c:v>2.5643853470683101E-2</c:v>
                </c:pt>
                <c:pt idx="27652">
                  <c:v>2.5469284504651999E-2</c:v>
                </c:pt>
                <c:pt idx="27653">
                  <c:v>2.5447176769375801E-2</c:v>
                </c:pt>
                <c:pt idx="27654">
                  <c:v>2.55165826529264E-2</c:v>
                </c:pt>
                <c:pt idx="27655">
                  <c:v>2.5575784966349598E-2</c:v>
                </c:pt>
                <c:pt idx="27656">
                  <c:v>2.55531389266253E-2</c:v>
                </c:pt>
                <c:pt idx="27657">
                  <c:v>2.5444705039262799E-2</c:v>
                </c:pt>
                <c:pt idx="27658">
                  <c:v>2.5303993374109299E-2</c:v>
                </c:pt>
                <c:pt idx="27659">
                  <c:v>2.5198539718985599E-2</c:v>
                </c:pt>
                <c:pt idx="27660">
                  <c:v>2.51644197851419E-2</c:v>
                </c:pt>
                <c:pt idx="27661">
                  <c:v>2.5187162682413999E-2</c:v>
                </c:pt>
                <c:pt idx="27662">
                  <c:v>2.5218578055501002E-2</c:v>
                </c:pt>
                <c:pt idx="27663">
                  <c:v>2.5214018300175702E-2</c:v>
                </c:pt>
                <c:pt idx="27664">
                  <c:v>2.5161981582641602E-2</c:v>
                </c:pt>
                <c:pt idx="27665">
                  <c:v>2.50860806554556E-2</c:v>
                </c:pt>
                <c:pt idx="27666">
                  <c:v>2.5022687390446701E-2</c:v>
                </c:pt>
                <c:pt idx="27667">
                  <c:v>2.49940771609545E-2</c:v>
                </c:pt>
                <c:pt idx="27668">
                  <c:v>2.49963644891977E-2</c:v>
                </c:pt>
                <c:pt idx="27669">
                  <c:v>2.5007296353578599E-2</c:v>
                </c:pt>
                <c:pt idx="27670">
                  <c:v>2.5004411116242398E-2</c:v>
                </c:pt>
                <c:pt idx="27671">
                  <c:v>2.4979723617434502E-2</c:v>
                </c:pt>
                <c:pt idx="27672">
                  <c:v>2.4942167103290599E-2</c:v>
                </c:pt>
                <c:pt idx="27673">
                  <c:v>2.4908581748604799E-2</c:v>
                </c:pt>
                <c:pt idx="27674">
                  <c:v>2.48910803347826E-2</c:v>
                </c:pt>
                <c:pt idx="27675">
                  <c:v>2.4889629334211402E-2</c:v>
                </c:pt>
                <c:pt idx="27676">
                  <c:v>2.48940717428923E-2</c:v>
                </c:pt>
                <c:pt idx="27677">
                  <c:v>2.48926933854818E-2</c:v>
                </c:pt>
                <c:pt idx="27678">
                  <c:v>2.4880448356270801E-2</c:v>
                </c:pt>
                <c:pt idx="27679">
                  <c:v>2.4861218407750098E-2</c:v>
                </c:pt>
                <c:pt idx="27680">
                  <c:v>2.48434264212847E-2</c:v>
                </c:pt>
                <c:pt idx="27681">
                  <c:v>2.4833375588059401E-2</c:v>
                </c:pt>
                <c:pt idx="27682">
                  <c:v>2.4831190705299402E-2</c:v>
                </c:pt>
                <c:pt idx="27683">
                  <c:v>2.4832105264067698E-2</c:v>
                </c:pt>
                <c:pt idx="27684">
                  <c:v>2.48304679989815E-2</c:v>
                </c:pt>
                <c:pt idx="27685">
                  <c:v>2.4823792278766601E-2</c:v>
                </c:pt>
                <c:pt idx="27686">
                  <c:v>2.4813806638121601E-2</c:v>
                </c:pt>
                <c:pt idx="27687">
                  <c:v>2.4804513901472099E-2</c:v>
                </c:pt>
                <c:pt idx="27688">
                  <c:v>2.4799024686217301E-2</c:v>
                </c:pt>
                <c:pt idx="27689">
                  <c:v>2.4797534570097899E-2</c:v>
                </c:pt>
                <c:pt idx="27690">
                  <c:v>2.47976910322905E-2</c:v>
                </c:pt>
                <c:pt idx="27691">
                  <c:v>2.4796659126877799E-2</c:v>
                </c:pt>
                <c:pt idx="27692">
                  <c:v>2.4793179705739E-2</c:v>
                </c:pt>
                <c:pt idx="27693">
                  <c:v>2.47881207615137E-2</c:v>
                </c:pt>
                <c:pt idx="27694">
                  <c:v>2.47835069894791E-2</c:v>
                </c:pt>
                <c:pt idx="27695">
                  <c:v>2.47807633131743E-2</c:v>
                </c:pt>
                <c:pt idx="27696">
                  <c:v>2.47799698263407E-2</c:v>
                </c:pt>
                <c:pt idx="27697">
                  <c:v>2.47799307107925E-2</c:v>
                </c:pt>
                <c:pt idx="27698">
                  <c:v>2.47792843729258E-2</c:v>
                </c:pt>
                <c:pt idx="27699">
                  <c:v>2.4777466431260099E-2</c:v>
                </c:pt>
                <c:pt idx="27700">
                  <c:v>2.4774935096502301E-2</c:v>
                </c:pt>
                <c:pt idx="27701">
                  <c:v>2.4772657081484802E-2</c:v>
                </c:pt>
                <c:pt idx="27702">
                  <c:v>2.4771317839622501E-2</c:v>
                </c:pt>
                <c:pt idx="27703">
                  <c:v>2.47709043323994E-2</c:v>
                </c:pt>
                <c:pt idx="27704">
                  <c:v>2.4770814925432202E-2</c:v>
                </c:pt>
                <c:pt idx="27705">
                  <c:v>2.4770399555563899E-2</c:v>
                </c:pt>
                <c:pt idx="27706">
                  <c:v>2.4769401177763901E-2</c:v>
                </c:pt>
                <c:pt idx="27707">
                  <c:v>2.47680954635143E-2</c:v>
                </c:pt>
                <c:pt idx="27708">
                  <c:v>2.4766953662037901E-2</c:v>
                </c:pt>
                <c:pt idx="27709">
                  <c:v>2.4766277521848699E-2</c:v>
                </c:pt>
                <c:pt idx="27710">
                  <c:v>2.4766040965914699E-2</c:v>
                </c:pt>
                <c:pt idx="27711">
                  <c:v>2.47659236192703E-2</c:v>
                </c:pt>
                <c:pt idx="27712">
                  <c:v>2.4765629321336701E-2</c:v>
                </c:pt>
                <c:pt idx="27713">
                  <c:v>2.47650481760502E-2</c:v>
                </c:pt>
                <c:pt idx="27714">
                  <c:v>2.47643478214741E-2</c:v>
                </c:pt>
                <c:pt idx="27715">
                  <c:v>2.47637424618006E-2</c:v>
                </c:pt>
                <c:pt idx="27716">
                  <c:v>2.47633792459965E-2</c:v>
                </c:pt>
                <c:pt idx="27717">
                  <c:v>2.4763213470578201E-2</c:v>
                </c:pt>
                <c:pt idx="27718">
                  <c:v>2.4763088673353199E-2</c:v>
                </c:pt>
                <c:pt idx="27719">
                  <c:v>2.4762867018580399E-2</c:v>
                </c:pt>
                <c:pt idx="27720">
                  <c:v>2.4762516841292399E-2</c:v>
                </c:pt>
                <c:pt idx="27721">
                  <c:v>2.4762114509940199E-2</c:v>
                </c:pt>
                <c:pt idx="27722">
                  <c:v>2.4761777371168098E-2</c:v>
                </c:pt>
                <c:pt idx="27723">
                  <c:v>2.4761563166975999E-2</c:v>
                </c:pt>
                <c:pt idx="27724">
                  <c:v>2.47614365071058E-2</c:v>
                </c:pt>
                <c:pt idx="27725">
                  <c:v>2.4761319160461401E-2</c:v>
                </c:pt>
                <c:pt idx="27726">
                  <c:v>2.4761153385043099E-2</c:v>
                </c:pt>
                <c:pt idx="27727">
                  <c:v>2.4760928004980101E-2</c:v>
                </c:pt>
                <c:pt idx="27728">
                  <c:v>2.4760687723755798E-2</c:v>
                </c:pt>
                <c:pt idx="27729">
                  <c:v>2.4760477244854001E-2</c:v>
                </c:pt>
                <c:pt idx="27730">
                  <c:v>2.47603338211775E-2</c:v>
                </c:pt>
                <c:pt idx="27731">
                  <c:v>2.47602332383394E-2</c:v>
                </c:pt>
                <c:pt idx="27732">
                  <c:v>2.4760127067565901E-2</c:v>
                </c:pt>
                <c:pt idx="27733">
                  <c:v>2.47599966824055E-2</c:v>
                </c:pt>
                <c:pt idx="27734">
                  <c:v>2.47598420828581E-2</c:v>
                </c:pt>
                <c:pt idx="27735">
                  <c:v>2.4759689345955901E-2</c:v>
                </c:pt>
                <c:pt idx="27736">
                  <c:v>2.4759551510214799E-2</c:v>
                </c:pt>
                <c:pt idx="27737">
                  <c:v>2.4759450927376799E-2</c:v>
                </c:pt>
                <c:pt idx="27738">
                  <c:v>2.4759363383054699E-2</c:v>
                </c:pt>
                <c:pt idx="27739">
                  <c:v>2.4759273976087601E-2</c:v>
                </c:pt>
                <c:pt idx="27740">
                  <c:v>2.4759173393249501E-2</c:v>
                </c:pt>
                <c:pt idx="27741">
                  <c:v>2.4759065359830901E-2</c:v>
                </c:pt>
                <c:pt idx="27742">
                  <c:v>2.4758959189057302E-2</c:v>
                </c:pt>
                <c:pt idx="27743">
                  <c:v>2.4758862331509601E-2</c:v>
                </c:pt>
                <c:pt idx="27744">
                  <c:v>2.4758784100413302E-2</c:v>
                </c:pt>
                <c:pt idx="27745">
                  <c:v>2.4758715182542801E-2</c:v>
                </c:pt>
                <c:pt idx="27746">
                  <c:v>2.4758644402027099E-2</c:v>
                </c:pt>
                <c:pt idx="27747">
                  <c:v>2.4758569896221199E-2</c:v>
                </c:pt>
                <c:pt idx="27748">
                  <c:v>2.4758489802479699E-2</c:v>
                </c:pt>
                <c:pt idx="27749">
                  <c:v>2.4758409708738299E-2</c:v>
                </c:pt>
                <c:pt idx="27750">
                  <c:v>2.4758340790867799E-2</c:v>
                </c:pt>
                <c:pt idx="27751">
                  <c:v>2.4758281186222999E-2</c:v>
                </c:pt>
                <c:pt idx="27752">
                  <c:v>2.4758225306868602E-2</c:v>
                </c:pt>
                <c:pt idx="27753">
                  <c:v>2.4758167564868899E-2</c:v>
                </c:pt>
                <c:pt idx="27754">
                  <c:v>2.47581023722887E-2</c:v>
                </c:pt>
                <c:pt idx="27755">
                  <c:v>2.4758046492934199E-2</c:v>
                </c:pt>
                <c:pt idx="27756">
                  <c:v>2.4757992476224899E-2</c:v>
                </c:pt>
                <c:pt idx="27757">
                  <c:v>2.4757936596870402E-2</c:v>
                </c:pt>
                <c:pt idx="27758">
                  <c:v>2.4757893756032E-2</c:v>
                </c:pt>
                <c:pt idx="27759">
                  <c:v>2.4757849052548402E-2</c:v>
                </c:pt>
                <c:pt idx="27760">
                  <c:v>2.4757802486419699E-2</c:v>
                </c:pt>
                <c:pt idx="27761">
                  <c:v>2.47577577829361E-2</c:v>
                </c:pt>
                <c:pt idx="27762">
                  <c:v>2.47577112168074E-2</c:v>
                </c:pt>
                <c:pt idx="27763">
                  <c:v>2.4757668375968898E-2</c:v>
                </c:pt>
                <c:pt idx="27764">
                  <c:v>2.4757629260420799E-2</c:v>
                </c:pt>
                <c:pt idx="27765">
                  <c:v>2.4757588282227499E-2</c:v>
                </c:pt>
                <c:pt idx="27766">
                  <c:v>2.4757552891969702E-2</c:v>
                </c:pt>
                <c:pt idx="27767">
                  <c:v>2.47575175017118E-2</c:v>
                </c:pt>
                <c:pt idx="27768">
                  <c:v>2.4757485836744302E-2</c:v>
                </c:pt>
                <c:pt idx="27769">
                  <c:v>2.4757446721196199E-2</c:v>
                </c:pt>
                <c:pt idx="27770">
                  <c:v>2.4757413193583499E-2</c:v>
                </c:pt>
                <c:pt idx="27771">
                  <c:v>2.4757387116551399E-2</c:v>
                </c:pt>
                <c:pt idx="27772">
                  <c:v>2.4757357314229001E-2</c:v>
                </c:pt>
                <c:pt idx="27773">
                  <c:v>2.4757331237196901E-2</c:v>
                </c:pt>
                <c:pt idx="27774">
                  <c:v>2.4757299572229399E-2</c:v>
                </c:pt>
                <c:pt idx="27775">
                  <c:v>2.47572734951973E-2</c:v>
                </c:pt>
                <c:pt idx="27776">
                  <c:v>2.4757245555520099E-2</c:v>
                </c:pt>
                <c:pt idx="27777">
                  <c:v>2.47572213411331E-2</c:v>
                </c:pt>
                <c:pt idx="27778">
                  <c:v>2.47571934014559E-2</c:v>
                </c:pt>
                <c:pt idx="27779">
                  <c:v>2.47571729123592E-2</c:v>
                </c:pt>
                <c:pt idx="27780">
                  <c:v>2.4757148697972301E-2</c:v>
                </c:pt>
                <c:pt idx="27781">
                  <c:v>2.4757128208875701E-2</c:v>
                </c:pt>
                <c:pt idx="27782">
                  <c:v>2.4757107719779001E-2</c:v>
                </c:pt>
                <c:pt idx="27783">
                  <c:v>2.4757089093327501E-2</c:v>
                </c:pt>
                <c:pt idx="27784">
                  <c:v>2.47570667415857E-2</c:v>
                </c:pt>
                <c:pt idx="27785">
                  <c:v>2.4757051840424499E-2</c:v>
                </c:pt>
                <c:pt idx="27786">
                  <c:v>2.4757027626037601E-2</c:v>
                </c:pt>
                <c:pt idx="27787">
                  <c:v>2.4757008999586098E-2</c:v>
                </c:pt>
                <c:pt idx="27788">
                  <c:v>2.4756994098424901E-2</c:v>
                </c:pt>
                <c:pt idx="27789">
                  <c:v>2.47569791972637E-2</c:v>
                </c:pt>
                <c:pt idx="27790">
                  <c:v>2.4756966158747701E-2</c:v>
                </c:pt>
                <c:pt idx="27791">
                  <c:v>2.47569438070059E-2</c:v>
                </c:pt>
                <c:pt idx="27792">
                  <c:v>2.4756928905844699E-2</c:v>
                </c:pt>
                <c:pt idx="27793">
                  <c:v>2.4756919592618901E-2</c:v>
                </c:pt>
                <c:pt idx="27794">
                  <c:v>2.4756900966167499E-2</c:v>
                </c:pt>
                <c:pt idx="27795">
                  <c:v>2.4756887927651398E-2</c:v>
                </c:pt>
                <c:pt idx="27796">
                  <c:v>2.4756874889135399E-2</c:v>
                </c:pt>
                <c:pt idx="27797">
                  <c:v>2.4756859987974202E-2</c:v>
                </c:pt>
                <c:pt idx="27798">
                  <c:v>2.4756848812103299E-2</c:v>
                </c:pt>
                <c:pt idx="27799">
                  <c:v>2.4756835773587199E-2</c:v>
                </c:pt>
                <c:pt idx="27800">
                  <c:v>2.47568227350712E-2</c:v>
                </c:pt>
                <c:pt idx="27801">
                  <c:v>2.4756813421845401E-2</c:v>
                </c:pt>
                <c:pt idx="27802">
                  <c:v>2.4756802245974499E-2</c:v>
                </c:pt>
                <c:pt idx="27803">
                  <c:v>2.47567910701036E-2</c:v>
                </c:pt>
                <c:pt idx="27804">
                  <c:v>2.4756778031587601E-2</c:v>
                </c:pt>
                <c:pt idx="27805">
                  <c:v>2.4756768718361799E-2</c:v>
                </c:pt>
                <c:pt idx="27806">
                  <c:v>2.47567556798458E-2</c:v>
                </c:pt>
                <c:pt idx="27807">
                  <c:v>2.47567500919104E-2</c:v>
                </c:pt>
                <c:pt idx="27808">
                  <c:v>2.47567370533943E-2</c:v>
                </c:pt>
                <c:pt idx="27809">
                  <c:v>2.47567296028137E-2</c:v>
                </c:pt>
                <c:pt idx="27810">
                  <c:v>2.4756718426942801E-2</c:v>
                </c:pt>
                <c:pt idx="27811">
                  <c:v>2.4756714701652499E-2</c:v>
                </c:pt>
                <c:pt idx="27812">
                  <c:v>2.4756705388426802E-2</c:v>
                </c:pt>
                <c:pt idx="27813">
                  <c:v>2.4756696075201E-2</c:v>
                </c:pt>
                <c:pt idx="27814">
                  <c:v>2.4756688624620399E-2</c:v>
                </c:pt>
                <c:pt idx="27815">
                  <c:v>2.4756681174039799E-2</c:v>
                </c:pt>
                <c:pt idx="27816">
                  <c:v>2.47566755861044E-2</c:v>
                </c:pt>
                <c:pt idx="27817">
                  <c:v>2.47566699981689E-2</c:v>
                </c:pt>
                <c:pt idx="27818">
                  <c:v>2.4756656959652901E-2</c:v>
                </c:pt>
                <c:pt idx="27819">
                  <c:v>2.4756651371717502E-2</c:v>
                </c:pt>
                <c:pt idx="27820">
                  <c:v>2.4756651371717502E-2</c:v>
                </c:pt>
                <c:pt idx="27821">
                  <c:v>2.4756636470556301E-2</c:v>
                </c:pt>
                <c:pt idx="27822">
                  <c:v>2.47566346079111E-2</c:v>
                </c:pt>
                <c:pt idx="27823">
                  <c:v>2.4756630882620801E-2</c:v>
                </c:pt>
                <c:pt idx="27824">
                  <c:v>2.4756623432040201E-2</c:v>
                </c:pt>
                <c:pt idx="27825">
                  <c:v>2.4756612256169298E-2</c:v>
                </c:pt>
                <c:pt idx="27826">
                  <c:v>2.4756608530879E-2</c:v>
                </c:pt>
                <c:pt idx="27827">
                  <c:v>2.4756604805588701E-2</c:v>
                </c:pt>
                <c:pt idx="27828">
                  <c:v>2.4756597355008101E-2</c:v>
                </c:pt>
                <c:pt idx="27829">
                  <c:v>2.4756597355008101E-2</c:v>
                </c:pt>
                <c:pt idx="27830">
                  <c:v>2.4756595492363E-2</c:v>
                </c:pt>
                <c:pt idx="27831">
                  <c:v>2.4756584316492102E-2</c:v>
                </c:pt>
                <c:pt idx="27832">
                  <c:v>2.4756578728556598E-2</c:v>
                </c:pt>
                <c:pt idx="27833">
                  <c:v>2.47565750032663E-2</c:v>
                </c:pt>
                <c:pt idx="27834">
                  <c:v>2.4756569415330901E-2</c:v>
                </c:pt>
                <c:pt idx="27835">
                  <c:v>2.4756565690040599E-2</c:v>
                </c:pt>
                <c:pt idx="27836">
                  <c:v>2.47565619647503E-2</c:v>
                </c:pt>
                <c:pt idx="27837">
                  <c:v>2.4756556376814801E-2</c:v>
                </c:pt>
                <c:pt idx="27838">
                  <c:v>2.4756552651524499E-2</c:v>
                </c:pt>
                <c:pt idx="27839">
                  <c:v>2.47565489262342E-2</c:v>
                </c:pt>
                <c:pt idx="27840">
                  <c:v>2.4756545200943999E-2</c:v>
                </c:pt>
                <c:pt idx="27841">
                  <c:v>2.4756539613008499E-2</c:v>
                </c:pt>
                <c:pt idx="27842">
                  <c:v>2.4756539613008499E-2</c:v>
                </c:pt>
                <c:pt idx="27843">
                  <c:v>2.4756530299782802E-2</c:v>
                </c:pt>
                <c:pt idx="27844">
                  <c:v>2.4756539613008499E-2</c:v>
                </c:pt>
                <c:pt idx="27845">
                  <c:v>2.4756535887718201E-2</c:v>
                </c:pt>
                <c:pt idx="27846">
                  <c:v>2.4756526574492399E-2</c:v>
                </c:pt>
                <c:pt idx="27847">
                  <c:v>2.4756526574492399E-2</c:v>
                </c:pt>
                <c:pt idx="27848">
                  <c:v>2.4756519123911899E-2</c:v>
                </c:pt>
                <c:pt idx="27849">
                  <c:v>2.4756519123911899E-2</c:v>
                </c:pt>
                <c:pt idx="27850">
                  <c:v>2.4756515398621601E-2</c:v>
                </c:pt>
                <c:pt idx="27851">
                  <c:v>2.4756511673331299E-2</c:v>
                </c:pt>
                <c:pt idx="27852">
                  <c:v>2.4756515398621601E-2</c:v>
                </c:pt>
                <c:pt idx="27853">
                  <c:v>2.4756504222750698E-2</c:v>
                </c:pt>
                <c:pt idx="27854">
                  <c:v>2.4756502360105501E-2</c:v>
                </c:pt>
                <c:pt idx="27855">
                  <c:v>2.4756498634815199E-2</c:v>
                </c:pt>
                <c:pt idx="27856">
                  <c:v>2.4756498634815199E-2</c:v>
                </c:pt>
                <c:pt idx="27857">
                  <c:v>2.4756498634815199E-2</c:v>
                </c:pt>
                <c:pt idx="27858">
                  <c:v>2.47564930468798E-2</c:v>
                </c:pt>
                <c:pt idx="27859">
                  <c:v>2.4756496772170102E-2</c:v>
                </c:pt>
                <c:pt idx="27860">
                  <c:v>2.4756489321589501E-2</c:v>
                </c:pt>
                <c:pt idx="27861">
                  <c:v>2.4756489321589501E-2</c:v>
                </c:pt>
                <c:pt idx="27862">
                  <c:v>2.4756483733654001E-2</c:v>
                </c:pt>
                <c:pt idx="27863">
                  <c:v>2.4756483733654001E-2</c:v>
                </c:pt>
                <c:pt idx="27864">
                  <c:v>2.4756483733654001E-2</c:v>
                </c:pt>
                <c:pt idx="27865">
                  <c:v>2.4756480008363699E-2</c:v>
                </c:pt>
                <c:pt idx="27866">
                  <c:v>2.4756476283073401E-2</c:v>
                </c:pt>
                <c:pt idx="27867">
                  <c:v>2.4756476283073401E-2</c:v>
                </c:pt>
                <c:pt idx="27868">
                  <c:v>2.4756470695137998E-2</c:v>
                </c:pt>
                <c:pt idx="27869">
                  <c:v>2.4756470695137998E-2</c:v>
                </c:pt>
                <c:pt idx="27870">
                  <c:v>2.4756472557783099E-2</c:v>
                </c:pt>
                <c:pt idx="27871">
                  <c:v>2.4756465107202499E-2</c:v>
                </c:pt>
                <c:pt idx="27872">
                  <c:v>2.4756465107202499E-2</c:v>
                </c:pt>
                <c:pt idx="27873">
                  <c:v>2.4756463244557401E-2</c:v>
                </c:pt>
                <c:pt idx="27874">
                  <c:v>2.47564595192671E-2</c:v>
                </c:pt>
                <c:pt idx="27875">
                  <c:v>2.47564595192671E-2</c:v>
                </c:pt>
                <c:pt idx="27876">
                  <c:v>2.4756455793976801E-2</c:v>
                </c:pt>
                <c:pt idx="27877">
                  <c:v>2.4756457656621898E-2</c:v>
                </c:pt>
                <c:pt idx="27878">
                  <c:v>2.4756457656621898E-2</c:v>
                </c:pt>
                <c:pt idx="27879">
                  <c:v>2.4756450206041301E-2</c:v>
                </c:pt>
                <c:pt idx="27880">
                  <c:v>2.4756446480750999E-2</c:v>
                </c:pt>
                <c:pt idx="27881">
                  <c:v>2.4756450206041301E-2</c:v>
                </c:pt>
                <c:pt idx="27882">
                  <c:v>2.4756446480750999E-2</c:v>
                </c:pt>
                <c:pt idx="27883">
                  <c:v>2.4756439030170399E-2</c:v>
                </c:pt>
                <c:pt idx="27884">
                  <c:v>2.4756450206041301E-2</c:v>
                </c:pt>
                <c:pt idx="27885">
                  <c:v>2.4756444618105899E-2</c:v>
                </c:pt>
                <c:pt idx="27886">
                  <c:v>2.4756439030170399E-2</c:v>
                </c:pt>
                <c:pt idx="27887">
                  <c:v>2.4756437167525298E-2</c:v>
                </c:pt>
                <c:pt idx="27888">
                  <c:v>2.4756437167525298E-2</c:v>
                </c:pt>
                <c:pt idx="27889">
                  <c:v>2.4756437167525298E-2</c:v>
                </c:pt>
                <c:pt idx="27890">
                  <c:v>2.4756433442235E-2</c:v>
                </c:pt>
                <c:pt idx="27891">
                  <c:v>2.4756437167525298E-2</c:v>
                </c:pt>
                <c:pt idx="27892">
                  <c:v>2.4756433442235E-2</c:v>
                </c:pt>
                <c:pt idx="27893">
                  <c:v>2.4756431579589799E-2</c:v>
                </c:pt>
                <c:pt idx="27894">
                  <c:v>2.4756431579589799E-2</c:v>
                </c:pt>
                <c:pt idx="27895">
                  <c:v>2.4756431579589799E-2</c:v>
                </c:pt>
                <c:pt idx="27896">
                  <c:v>2.4756433442235E-2</c:v>
                </c:pt>
                <c:pt idx="27897">
                  <c:v>2.47564259916544E-2</c:v>
                </c:pt>
                <c:pt idx="27898">
                  <c:v>2.4756429716944701E-2</c:v>
                </c:pt>
                <c:pt idx="27899">
                  <c:v>2.4756424129009299E-2</c:v>
                </c:pt>
                <c:pt idx="27900">
                  <c:v>2.4756424129009299E-2</c:v>
                </c:pt>
                <c:pt idx="27901">
                  <c:v>2.47564259916544E-2</c:v>
                </c:pt>
                <c:pt idx="27902">
                  <c:v>2.4756420403719E-2</c:v>
                </c:pt>
                <c:pt idx="27903">
                  <c:v>2.4756424129009299E-2</c:v>
                </c:pt>
                <c:pt idx="27904">
                  <c:v>2.4756418541073799E-2</c:v>
                </c:pt>
                <c:pt idx="27905">
                  <c:v>2.4756418541073799E-2</c:v>
                </c:pt>
                <c:pt idx="27906">
                  <c:v>2.4756416678428698E-2</c:v>
                </c:pt>
                <c:pt idx="27907">
                  <c:v>2.4756416678428698E-2</c:v>
                </c:pt>
                <c:pt idx="27908">
                  <c:v>2.47564129531384E-2</c:v>
                </c:pt>
                <c:pt idx="27909">
                  <c:v>2.4756416678428698E-2</c:v>
                </c:pt>
                <c:pt idx="27910">
                  <c:v>2.4756416678428698E-2</c:v>
                </c:pt>
                <c:pt idx="27911">
                  <c:v>2.47564129531384E-2</c:v>
                </c:pt>
                <c:pt idx="27912">
                  <c:v>2.47564073652029E-2</c:v>
                </c:pt>
                <c:pt idx="27913">
                  <c:v>2.4756411090493199E-2</c:v>
                </c:pt>
                <c:pt idx="27914">
                  <c:v>2.4756411090493199E-2</c:v>
                </c:pt>
                <c:pt idx="27915">
                  <c:v>2.4756405502557699E-2</c:v>
                </c:pt>
                <c:pt idx="27916">
                  <c:v>2.4756403639912598E-2</c:v>
                </c:pt>
                <c:pt idx="27917">
                  <c:v>2.47564073652029E-2</c:v>
                </c:pt>
                <c:pt idx="27918">
                  <c:v>2.4756403639912598E-2</c:v>
                </c:pt>
                <c:pt idx="27919">
                  <c:v>2.4756403639912598E-2</c:v>
                </c:pt>
                <c:pt idx="27920">
                  <c:v>2.4756405502557699E-2</c:v>
                </c:pt>
                <c:pt idx="27921">
                  <c:v>2.4756403639912598E-2</c:v>
                </c:pt>
                <c:pt idx="27922">
                  <c:v>2.47563999146223E-2</c:v>
                </c:pt>
                <c:pt idx="27923">
                  <c:v>2.4756403639912598E-2</c:v>
                </c:pt>
                <c:pt idx="27924">
                  <c:v>2.4756398051977199E-2</c:v>
                </c:pt>
                <c:pt idx="27925">
                  <c:v>2.4756396189332001E-2</c:v>
                </c:pt>
                <c:pt idx="27926">
                  <c:v>2.4756392464041699E-2</c:v>
                </c:pt>
                <c:pt idx="27927">
                  <c:v>2.4756392464041699E-2</c:v>
                </c:pt>
                <c:pt idx="27928">
                  <c:v>2.4756392464041699E-2</c:v>
                </c:pt>
                <c:pt idx="27929">
                  <c:v>2.4756390601396599E-2</c:v>
                </c:pt>
                <c:pt idx="27930">
                  <c:v>2.4756396189332001E-2</c:v>
                </c:pt>
                <c:pt idx="27931">
                  <c:v>2.4756392464041699E-2</c:v>
                </c:pt>
                <c:pt idx="27932">
                  <c:v>2.4756390601396599E-2</c:v>
                </c:pt>
                <c:pt idx="27933">
                  <c:v>2.4756392464041699E-2</c:v>
                </c:pt>
                <c:pt idx="27934">
                  <c:v>2.4756390601396599E-2</c:v>
                </c:pt>
                <c:pt idx="27935">
                  <c:v>2.4756390601396599E-2</c:v>
                </c:pt>
                <c:pt idx="27936">
                  <c:v>2.47563868761063E-2</c:v>
                </c:pt>
                <c:pt idx="27937">
                  <c:v>2.4756385013461099E-2</c:v>
                </c:pt>
                <c:pt idx="27938">
                  <c:v>2.4756383150815998E-2</c:v>
                </c:pt>
                <c:pt idx="27939">
                  <c:v>2.47563794255257E-2</c:v>
                </c:pt>
                <c:pt idx="27940">
                  <c:v>2.4756383150815998E-2</c:v>
                </c:pt>
                <c:pt idx="27941">
                  <c:v>2.4756383150815998E-2</c:v>
                </c:pt>
                <c:pt idx="27942">
                  <c:v>2.47563868761063E-2</c:v>
                </c:pt>
                <c:pt idx="27943">
                  <c:v>2.47563794255257E-2</c:v>
                </c:pt>
                <c:pt idx="27944">
                  <c:v>2.47563794255257E-2</c:v>
                </c:pt>
                <c:pt idx="27945">
                  <c:v>2.47563794255257E-2</c:v>
                </c:pt>
                <c:pt idx="27946">
                  <c:v>2.47563794255257E-2</c:v>
                </c:pt>
                <c:pt idx="27947">
                  <c:v>2.47563794255257E-2</c:v>
                </c:pt>
                <c:pt idx="27948">
                  <c:v>2.47563719749451E-2</c:v>
                </c:pt>
                <c:pt idx="27949">
                  <c:v>2.4756377562880499E-2</c:v>
                </c:pt>
                <c:pt idx="27950">
                  <c:v>2.47563738375902E-2</c:v>
                </c:pt>
                <c:pt idx="27951">
                  <c:v>2.47563738375902E-2</c:v>
                </c:pt>
                <c:pt idx="27952">
                  <c:v>2.47563719749451E-2</c:v>
                </c:pt>
                <c:pt idx="27953">
                  <c:v>2.47563719749451E-2</c:v>
                </c:pt>
                <c:pt idx="27954">
                  <c:v>2.47563719749451E-2</c:v>
                </c:pt>
                <c:pt idx="27955">
                  <c:v>2.47563719749451E-2</c:v>
                </c:pt>
                <c:pt idx="27956">
                  <c:v>2.4756370112299898E-2</c:v>
                </c:pt>
                <c:pt idx="27957">
                  <c:v>2.4756364524364499E-2</c:v>
                </c:pt>
                <c:pt idx="27958">
                  <c:v>2.47563663870096E-2</c:v>
                </c:pt>
                <c:pt idx="27959">
                  <c:v>2.4756370112299898E-2</c:v>
                </c:pt>
                <c:pt idx="27960">
                  <c:v>2.4756360799074201E-2</c:v>
                </c:pt>
                <c:pt idx="27961">
                  <c:v>2.4756360799074201E-2</c:v>
                </c:pt>
                <c:pt idx="27962">
                  <c:v>2.4756364524364499E-2</c:v>
                </c:pt>
                <c:pt idx="27963">
                  <c:v>2.4756364524364499E-2</c:v>
                </c:pt>
                <c:pt idx="27964">
                  <c:v>2.4756360799074201E-2</c:v>
                </c:pt>
                <c:pt idx="27965">
                  <c:v>2.4756360799074201E-2</c:v>
                </c:pt>
                <c:pt idx="27966">
                  <c:v>2.4756357073783899E-2</c:v>
                </c:pt>
                <c:pt idx="27967">
                  <c:v>2.4756358936428999E-2</c:v>
                </c:pt>
                <c:pt idx="27968">
                  <c:v>2.4756357073783899E-2</c:v>
                </c:pt>
                <c:pt idx="27969">
                  <c:v>2.4756357073783899E-2</c:v>
                </c:pt>
                <c:pt idx="27970">
                  <c:v>2.47563533484936E-2</c:v>
                </c:pt>
                <c:pt idx="27971">
                  <c:v>2.47563533484936E-2</c:v>
                </c:pt>
                <c:pt idx="27972">
                  <c:v>2.4756357073783899E-2</c:v>
                </c:pt>
                <c:pt idx="27973">
                  <c:v>2.4756357073783899E-2</c:v>
                </c:pt>
                <c:pt idx="27974">
                  <c:v>2.4756357073783899E-2</c:v>
                </c:pt>
                <c:pt idx="27975">
                  <c:v>2.47563533484936E-2</c:v>
                </c:pt>
                <c:pt idx="27976">
                  <c:v>2.4756351485848399E-2</c:v>
                </c:pt>
                <c:pt idx="27977">
                  <c:v>2.4756351485848399E-2</c:v>
                </c:pt>
                <c:pt idx="27978">
                  <c:v>2.4756351485848399E-2</c:v>
                </c:pt>
                <c:pt idx="27979">
                  <c:v>2.4756344035267799E-2</c:v>
                </c:pt>
                <c:pt idx="27980">
                  <c:v>2.4756345897913E-2</c:v>
                </c:pt>
                <c:pt idx="27981">
                  <c:v>2.4756345897913E-2</c:v>
                </c:pt>
                <c:pt idx="27982">
                  <c:v>2.4756344035267799E-2</c:v>
                </c:pt>
                <c:pt idx="27983">
                  <c:v>2.4756344035267799E-2</c:v>
                </c:pt>
                <c:pt idx="27984">
                  <c:v>2.4756344035267799E-2</c:v>
                </c:pt>
                <c:pt idx="27985">
                  <c:v>2.4756347760558101E-2</c:v>
                </c:pt>
                <c:pt idx="27986">
                  <c:v>2.47563403099775E-2</c:v>
                </c:pt>
                <c:pt idx="27987">
                  <c:v>2.4756344035267799E-2</c:v>
                </c:pt>
                <c:pt idx="27988">
                  <c:v>2.47563384473324E-2</c:v>
                </c:pt>
                <c:pt idx="27989">
                  <c:v>2.47563403099775E-2</c:v>
                </c:pt>
                <c:pt idx="27990">
                  <c:v>2.47563384473324E-2</c:v>
                </c:pt>
                <c:pt idx="27991">
                  <c:v>2.4756336584687198E-2</c:v>
                </c:pt>
                <c:pt idx="27992">
                  <c:v>2.47563328593969E-2</c:v>
                </c:pt>
                <c:pt idx="27993">
                  <c:v>2.4756336584687198E-2</c:v>
                </c:pt>
                <c:pt idx="27994">
                  <c:v>2.47563403099775E-2</c:v>
                </c:pt>
                <c:pt idx="27995">
                  <c:v>2.47563384473324E-2</c:v>
                </c:pt>
                <c:pt idx="27996">
                  <c:v>2.4756336584687198E-2</c:v>
                </c:pt>
                <c:pt idx="27997">
                  <c:v>2.47563328593969E-2</c:v>
                </c:pt>
                <c:pt idx="27998">
                  <c:v>2.47563328593969E-2</c:v>
                </c:pt>
                <c:pt idx="27999">
                  <c:v>2.4756330996751799E-2</c:v>
                </c:pt>
                <c:pt idx="28000">
                  <c:v>2.47563328593969E-2</c:v>
                </c:pt>
                <c:pt idx="28001">
                  <c:v>2.4756330996751799E-2</c:v>
                </c:pt>
                <c:pt idx="28002">
                  <c:v>2.4756330996751799E-2</c:v>
                </c:pt>
                <c:pt idx="28003">
                  <c:v>2.4756327271461501E-2</c:v>
                </c:pt>
                <c:pt idx="28004">
                  <c:v>2.4756327271461501E-2</c:v>
                </c:pt>
                <c:pt idx="28005">
                  <c:v>2.4756325408816299E-2</c:v>
                </c:pt>
                <c:pt idx="28006">
                  <c:v>2.4756330996751799E-2</c:v>
                </c:pt>
                <c:pt idx="28007">
                  <c:v>2.4756325408816299E-2</c:v>
                </c:pt>
                <c:pt idx="28008">
                  <c:v>2.4756325408816299E-2</c:v>
                </c:pt>
                <c:pt idx="28009">
                  <c:v>2.4756325408816299E-2</c:v>
                </c:pt>
                <c:pt idx="28010">
                  <c:v>2.47563198208809E-2</c:v>
                </c:pt>
                <c:pt idx="28011">
                  <c:v>2.4756325408816299E-2</c:v>
                </c:pt>
                <c:pt idx="28012">
                  <c:v>2.47563198208809E-2</c:v>
                </c:pt>
                <c:pt idx="28013">
                  <c:v>2.47563198208809E-2</c:v>
                </c:pt>
                <c:pt idx="28014">
                  <c:v>2.4756317958235699E-2</c:v>
                </c:pt>
                <c:pt idx="28015">
                  <c:v>2.47563198208809E-2</c:v>
                </c:pt>
                <c:pt idx="28016">
                  <c:v>2.47563198208809E-2</c:v>
                </c:pt>
                <c:pt idx="28017">
                  <c:v>2.4756314232945401E-2</c:v>
                </c:pt>
                <c:pt idx="28018">
                  <c:v>2.4756314232945401E-2</c:v>
                </c:pt>
                <c:pt idx="28019">
                  <c:v>2.4756314232945401E-2</c:v>
                </c:pt>
                <c:pt idx="28020">
                  <c:v>2.4756317958235699E-2</c:v>
                </c:pt>
                <c:pt idx="28021">
                  <c:v>2.47563123703003E-2</c:v>
                </c:pt>
                <c:pt idx="28022">
                  <c:v>2.4756314232945401E-2</c:v>
                </c:pt>
                <c:pt idx="28023">
                  <c:v>2.47563067823648E-2</c:v>
                </c:pt>
                <c:pt idx="28024">
                  <c:v>2.47563067823648E-2</c:v>
                </c:pt>
                <c:pt idx="28025">
                  <c:v>2.47563067823648E-2</c:v>
                </c:pt>
                <c:pt idx="28026">
                  <c:v>2.4756310507655099E-2</c:v>
                </c:pt>
                <c:pt idx="28027">
                  <c:v>2.47563123703003E-2</c:v>
                </c:pt>
                <c:pt idx="28028">
                  <c:v>2.4756310507655099E-2</c:v>
                </c:pt>
                <c:pt idx="28029">
                  <c:v>2.47563049197197E-2</c:v>
                </c:pt>
                <c:pt idx="28030">
                  <c:v>2.4756301194429401E-2</c:v>
                </c:pt>
                <c:pt idx="28031">
                  <c:v>2.47563049197197E-2</c:v>
                </c:pt>
                <c:pt idx="28032">
                  <c:v>2.47563067823648E-2</c:v>
                </c:pt>
                <c:pt idx="28033">
                  <c:v>2.47562993317843E-2</c:v>
                </c:pt>
                <c:pt idx="28034">
                  <c:v>2.47563049197197E-2</c:v>
                </c:pt>
                <c:pt idx="28035">
                  <c:v>2.47562993317843E-2</c:v>
                </c:pt>
                <c:pt idx="28036">
                  <c:v>2.47563049197197E-2</c:v>
                </c:pt>
                <c:pt idx="28037">
                  <c:v>2.47562993317843E-2</c:v>
                </c:pt>
                <c:pt idx="28038">
                  <c:v>2.4756301194429401E-2</c:v>
                </c:pt>
                <c:pt idx="28039">
                  <c:v>2.47562993317843E-2</c:v>
                </c:pt>
                <c:pt idx="28040">
                  <c:v>2.4756297469139099E-2</c:v>
                </c:pt>
                <c:pt idx="28041">
                  <c:v>2.47562993317843E-2</c:v>
                </c:pt>
                <c:pt idx="28042">
                  <c:v>2.4756297469139099E-2</c:v>
                </c:pt>
                <c:pt idx="28043">
                  <c:v>2.47562918812037E-2</c:v>
                </c:pt>
                <c:pt idx="28044">
                  <c:v>2.4756293743848801E-2</c:v>
                </c:pt>
                <c:pt idx="28045">
                  <c:v>2.47562918812037E-2</c:v>
                </c:pt>
                <c:pt idx="28046">
                  <c:v>2.47562862932682E-2</c:v>
                </c:pt>
                <c:pt idx="28047">
                  <c:v>2.47562918812037E-2</c:v>
                </c:pt>
                <c:pt idx="28048">
                  <c:v>2.4756293743848801E-2</c:v>
                </c:pt>
                <c:pt idx="28049">
                  <c:v>2.47562918812037E-2</c:v>
                </c:pt>
                <c:pt idx="28050">
                  <c:v>2.47562918812037E-2</c:v>
                </c:pt>
                <c:pt idx="28051">
                  <c:v>2.47562862932682E-2</c:v>
                </c:pt>
                <c:pt idx="28052">
                  <c:v>2.4756284430622999E-2</c:v>
                </c:pt>
                <c:pt idx="28053">
                  <c:v>2.4756284430622999E-2</c:v>
                </c:pt>
                <c:pt idx="28054">
                  <c:v>2.4756280705332801E-2</c:v>
                </c:pt>
                <c:pt idx="28055">
                  <c:v>2.47562862932682E-2</c:v>
                </c:pt>
                <c:pt idx="28056">
                  <c:v>2.4756284430622999E-2</c:v>
                </c:pt>
                <c:pt idx="28057">
                  <c:v>2.4756284430622999E-2</c:v>
                </c:pt>
                <c:pt idx="28058">
                  <c:v>2.4756280705332801E-2</c:v>
                </c:pt>
                <c:pt idx="28059">
                  <c:v>2.4756284430622999E-2</c:v>
                </c:pt>
                <c:pt idx="28060">
                  <c:v>2.47562788426876E-2</c:v>
                </c:pt>
                <c:pt idx="28061">
                  <c:v>2.47562788426876E-2</c:v>
                </c:pt>
                <c:pt idx="28062">
                  <c:v>2.4756276980042499E-2</c:v>
                </c:pt>
                <c:pt idx="28063">
                  <c:v>2.47562788426876E-2</c:v>
                </c:pt>
                <c:pt idx="28064">
                  <c:v>2.4756271392106999E-2</c:v>
                </c:pt>
                <c:pt idx="28065">
                  <c:v>2.4756273254752201E-2</c:v>
                </c:pt>
                <c:pt idx="28066">
                  <c:v>2.4756273254752201E-2</c:v>
                </c:pt>
                <c:pt idx="28067">
                  <c:v>2.4756273254752201E-2</c:v>
                </c:pt>
                <c:pt idx="28068">
                  <c:v>2.4756271392106999E-2</c:v>
                </c:pt>
                <c:pt idx="28069">
                  <c:v>2.4756276980042499E-2</c:v>
                </c:pt>
                <c:pt idx="28070">
                  <c:v>2.4756273254752201E-2</c:v>
                </c:pt>
                <c:pt idx="28071">
                  <c:v>2.4756263941526399E-2</c:v>
                </c:pt>
                <c:pt idx="28072">
                  <c:v>2.4756267666816701E-2</c:v>
                </c:pt>
                <c:pt idx="28073">
                  <c:v>2.4756273254752201E-2</c:v>
                </c:pt>
                <c:pt idx="28074">
                  <c:v>2.47562658041716E-2</c:v>
                </c:pt>
                <c:pt idx="28075">
                  <c:v>2.47562658041716E-2</c:v>
                </c:pt>
                <c:pt idx="28076">
                  <c:v>2.4756267666816701E-2</c:v>
                </c:pt>
                <c:pt idx="28077">
                  <c:v>2.47562658041716E-2</c:v>
                </c:pt>
                <c:pt idx="28078">
                  <c:v>2.47562658041716E-2</c:v>
                </c:pt>
                <c:pt idx="28079">
                  <c:v>2.47562658041716E-2</c:v>
                </c:pt>
                <c:pt idx="28080">
                  <c:v>2.47562658041716E-2</c:v>
                </c:pt>
                <c:pt idx="28081">
                  <c:v>2.4756260216236101E-2</c:v>
                </c:pt>
                <c:pt idx="28082">
                  <c:v>2.4756263941526399E-2</c:v>
                </c:pt>
                <c:pt idx="28083">
                  <c:v>2.4756260216236101E-2</c:v>
                </c:pt>
                <c:pt idx="28084">
                  <c:v>2.4756254628300702E-2</c:v>
                </c:pt>
                <c:pt idx="28085">
                  <c:v>2.4756260216236101E-2</c:v>
                </c:pt>
                <c:pt idx="28086">
                  <c:v>2.4756260216236101E-2</c:v>
                </c:pt>
                <c:pt idx="28087">
                  <c:v>2.47562527656555E-2</c:v>
                </c:pt>
                <c:pt idx="28088">
                  <c:v>2.47562509030104E-2</c:v>
                </c:pt>
                <c:pt idx="28089">
                  <c:v>2.47562527656555E-2</c:v>
                </c:pt>
                <c:pt idx="28090">
                  <c:v>2.4756254628300702E-2</c:v>
                </c:pt>
                <c:pt idx="28091">
                  <c:v>2.47562509030104E-2</c:v>
                </c:pt>
                <c:pt idx="28092">
                  <c:v>2.47562509030104E-2</c:v>
                </c:pt>
                <c:pt idx="28093">
                  <c:v>2.47562527656555E-2</c:v>
                </c:pt>
                <c:pt idx="28094">
                  <c:v>2.47562527656555E-2</c:v>
                </c:pt>
                <c:pt idx="28095">
                  <c:v>2.47562509030104E-2</c:v>
                </c:pt>
                <c:pt idx="28096">
                  <c:v>2.47562509030104E-2</c:v>
                </c:pt>
                <c:pt idx="28097">
                  <c:v>2.47562527656555E-2</c:v>
                </c:pt>
                <c:pt idx="28098">
                  <c:v>2.47562453150749E-2</c:v>
                </c:pt>
                <c:pt idx="28099">
                  <c:v>2.4756241589784601E-2</c:v>
                </c:pt>
                <c:pt idx="28100">
                  <c:v>2.4756247177720101E-2</c:v>
                </c:pt>
                <c:pt idx="28101">
                  <c:v>2.47562453150749E-2</c:v>
                </c:pt>
                <c:pt idx="28102">
                  <c:v>2.47562453150749E-2</c:v>
                </c:pt>
                <c:pt idx="28103">
                  <c:v>2.4756241589784601E-2</c:v>
                </c:pt>
                <c:pt idx="28104">
                  <c:v>2.4756239727139501E-2</c:v>
                </c:pt>
                <c:pt idx="28105">
                  <c:v>2.47562453150749E-2</c:v>
                </c:pt>
                <c:pt idx="28106">
                  <c:v>2.4756239727139501E-2</c:v>
                </c:pt>
                <c:pt idx="28107">
                  <c:v>2.4756237864494299E-2</c:v>
                </c:pt>
                <c:pt idx="28108">
                  <c:v>2.4756237864494299E-2</c:v>
                </c:pt>
                <c:pt idx="28109">
                  <c:v>2.4756237864494299E-2</c:v>
                </c:pt>
                <c:pt idx="28110">
                  <c:v>2.4756237864494299E-2</c:v>
                </c:pt>
                <c:pt idx="28111">
                  <c:v>2.4756239727139501E-2</c:v>
                </c:pt>
                <c:pt idx="28112">
                  <c:v>2.4756237864494299E-2</c:v>
                </c:pt>
                <c:pt idx="28113">
                  <c:v>2.4756234139204001E-2</c:v>
                </c:pt>
                <c:pt idx="28114">
                  <c:v>2.4756234139204001E-2</c:v>
                </c:pt>
                <c:pt idx="28115">
                  <c:v>2.4756228551268598E-2</c:v>
                </c:pt>
                <c:pt idx="28116">
                  <c:v>2.4756226688623401E-2</c:v>
                </c:pt>
                <c:pt idx="28117">
                  <c:v>2.4756228551268598E-2</c:v>
                </c:pt>
                <c:pt idx="28118">
                  <c:v>2.4756228551268598E-2</c:v>
                </c:pt>
                <c:pt idx="28119">
                  <c:v>2.4756226688623401E-2</c:v>
                </c:pt>
                <c:pt idx="28120">
                  <c:v>2.4756228551268598E-2</c:v>
                </c:pt>
                <c:pt idx="28121">
                  <c:v>2.4756226688623401E-2</c:v>
                </c:pt>
                <c:pt idx="28122">
                  <c:v>2.47562248259783E-2</c:v>
                </c:pt>
                <c:pt idx="28123">
                  <c:v>2.4756228551268598E-2</c:v>
                </c:pt>
                <c:pt idx="28124">
                  <c:v>2.4756221100688001E-2</c:v>
                </c:pt>
                <c:pt idx="28125">
                  <c:v>2.47562192380428E-2</c:v>
                </c:pt>
                <c:pt idx="28126">
                  <c:v>2.4756221100688001E-2</c:v>
                </c:pt>
                <c:pt idx="28127">
                  <c:v>2.4756221100688001E-2</c:v>
                </c:pt>
                <c:pt idx="28128">
                  <c:v>2.47562192380428E-2</c:v>
                </c:pt>
                <c:pt idx="28129">
                  <c:v>2.47562192380428E-2</c:v>
                </c:pt>
                <c:pt idx="28130">
                  <c:v>2.47562173753977E-2</c:v>
                </c:pt>
                <c:pt idx="28131">
                  <c:v>2.4756213650107401E-2</c:v>
                </c:pt>
                <c:pt idx="28132">
                  <c:v>2.47562192380428E-2</c:v>
                </c:pt>
                <c:pt idx="28133">
                  <c:v>2.47562173753977E-2</c:v>
                </c:pt>
                <c:pt idx="28134">
                  <c:v>2.4756221100688001E-2</c:v>
                </c:pt>
                <c:pt idx="28135">
                  <c:v>2.47562117874622E-2</c:v>
                </c:pt>
                <c:pt idx="28136">
                  <c:v>2.4756213650107401E-2</c:v>
                </c:pt>
                <c:pt idx="28137">
                  <c:v>2.4756213650107401E-2</c:v>
                </c:pt>
                <c:pt idx="28138">
                  <c:v>2.4756213650107401E-2</c:v>
                </c:pt>
                <c:pt idx="28139">
                  <c:v>2.4756208062171901E-2</c:v>
                </c:pt>
                <c:pt idx="28140">
                  <c:v>2.4756213650107401E-2</c:v>
                </c:pt>
                <c:pt idx="28141">
                  <c:v>2.47562117874622E-2</c:v>
                </c:pt>
                <c:pt idx="28142">
                  <c:v>2.4756206199526801E-2</c:v>
                </c:pt>
                <c:pt idx="28143">
                  <c:v>2.4756204336881599E-2</c:v>
                </c:pt>
                <c:pt idx="28144">
                  <c:v>2.4756206199526801E-2</c:v>
                </c:pt>
                <c:pt idx="28145">
                  <c:v>2.4756206199526801E-2</c:v>
                </c:pt>
                <c:pt idx="28146">
                  <c:v>2.4756208062171901E-2</c:v>
                </c:pt>
                <c:pt idx="28147">
                  <c:v>2.4756200611591301E-2</c:v>
                </c:pt>
                <c:pt idx="28148">
                  <c:v>2.4756200611591301E-2</c:v>
                </c:pt>
                <c:pt idx="28149">
                  <c:v>2.4756200611591301E-2</c:v>
                </c:pt>
                <c:pt idx="28150">
                  <c:v>2.4756206199526801E-2</c:v>
                </c:pt>
                <c:pt idx="28151">
                  <c:v>2.47561987489462E-2</c:v>
                </c:pt>
                <c:pt idx="28152">
                  <c:v>2.47561987489462E-2</c:v>
                </c:pt>
                <c:pt idx="28153">
                  <c:v>2.47561987489462E-2</c:v>
                </c:pt>
                <c:pt idx="28154">
                  <c:v>2.4756193161010701E-2</c:v>
                </c:pt>
                <c:pt idx="28155">
                  <c:v>2.4756195023655898E-2</c:v>
                </c:pt>
                <c:pt idx="28156">
                  <c:v>2.4756195023655898E-2</c:v>
                </c:pt>
                <c:pt idx="28157">
                  <c:v>2.4756193161010701E-2</c:v>
                </c:pt>
                <c:pt idx="28158">
                  <c:v>2.4756193161010701E-2</c:v>
                </c:pt>
                <c:pt idx="28159">
                  <c:v>2.4756193161010701E-2</c:v>
                </c:pt>
                <c:pt idx="28160">
                  <c:v>2.47561912983656E-2</c:v>
                </c:pt>
                <c:pt idx="28161">
                  <c:v>2.47561912983656E-2</c:v>
                </c:pt>
                <c:pt idx="28162">
                  <c:v>2.4756187573075301E-2</c:v>
                </c:pt>
                <c:pt idx="28163">
                  <c:v>2.47561857104301E-2</c:v>
                </c:pt>
                <c:pt idx="28164">
                  <c:v>2.4756187573075301E-2</c:v>
                </c:pt>
                <c:pt idx="28165">
                  <c:v>2.4756187573075301E-2</c:v>
                </c:pt>
                <c:pt idx="28166">
                  <c:v>2.47561857104301E-2</c:v>
                </c:pt>
                <c:pt idx="28167">
                  <c:v>2.4756187573075301E-2</c:v>
                </c:pt>
                <c:pt idx="28168">
                  <c:v>2.47561857104301E-2</c:v>
                </c:pt>
                <c:pt idx="28169">
                  <c:v>2.4756187573075301E-2</c:v>
                </c:pt>
                <c:pt idx="28170">
                  <c:v>2.47561857104301E-2</c:v>
                </c:pt>
                <c:pt idx="28171">
                  <c:v>2.4756181985139899E-2</c:v>
                </c:pt>
                <c:pt idx="28172">
                  <c:v>2.4756180122494701E-2</c:v>
                </c:pt>
                <c:pt idx="28173">
                  <c:v>2.47561782598496E-2</c:v>
                </c:pt>
                <c:pt idx="28174">
                  <c:v>2.4756180122494701E-2</c:v>
                </c:pt>
                <c:pt idx="28175">
                  <c:v>2.4756180122494701E-2</c:v>
                </c:pt>
                <c:pt idx="28176">
                  <c:v>2.47561782598496E-2</c:v>
                </c:pt>
                <c:pt idx="28177">
                  <c:v>2.4756180122494701E-2</c:v>
                </c:pt>
                <c:pt idx="28178">
                  <c:v>2.4756172671914101E-2</c:v>
                </c:pt>
                <c:pt idx="28179">
                  <c:v>2.4756174534559298E-2</c:v>
                </c:pt>
                <c:pt idx="28180">
                  <c:v>2.4756174534559298E-2</c:v>
                </c:pt>
                <c:pt idx="28181">
                  <c:v>2.4756174534559298E-2</c:v>
                </c:pt>
                <c:pt idx="28182">
                  <c:v>2.4756174534559298E-2</c:v>
                </c:pt>
                <c:pt idx="28183">
                  <c:v>2.4756167083978702E-2</c:v>
                </c:pt>
                <c:pt idx="28184">
                  <c:v>2.4756167083978702E-2</c:v>
                </c:pt>
                <c:pt idx="28185">
                  <c:v>2.4756167083978702E-2</c:v>
                </c:pt>
                <c:pt idx="28186">
                  <c:v>2.47561782598496E-2</c:v>
                </c:pt>
                <c:pt idx="28187">
                  <c:v>2.4756168946623799E-2</c:v>
                </c:pt>
                <c:pt idx="28188">
                  <c:v>2.4756168946623799E-2</c:v>
                </c:pt>
                <c:pt idx="28189">
                  <c:v>2.4756161496043198E-2</c:v>
                </c:pt>
                <c:pt idx="28190">
                  <c:v>2.4756167083978702E-2</c:v>
                </c:pt>
                <c:pt idx="28191">
                  <c:v>2.4756161496043198E-2</c:v>
                </c:pt>
                <c:pt idx="28192">
                  <c:v>2.47561652213335E-2</c:v>
                </c:pt>
                <c:pt idx="28193">
                  <c:v>2.47561652213335E-2</c:v>
                </c:pt>
                <c:pt idx="28194">
                  <c:v>2.4756161496043198E-2</c:v>
                </c:pt>
                <c:pt idx="28195">
                  <c:v>2.47561577707529E-2</c:v>
                </c:pt>
                <c:pt idx="28196">
                  <c:v>2.4756159633398101E-2</c:v>
                </c:pt>
                <c:pt idx="28197">
                  <c:v>2.4756159633398101E-2</c:v>
                </c:pt>
                <c:pt idx="28198">
                  <c:v>2.47561577707529E-2</c:v>
                </c:pt>
                <c:pt idx="28199">
                  <c:v>2.4756154045462601E-2</c:v>
                </c:pt>
                <c:pt idx="28200">
                  <c:v>2.4756154045462601E-2</c:v>
                </c:pt>
                <c:pt idx="28201">
                  <c:v>2.4756154045462601E-2</c:v>
                </c:pt>
                <c:pt idx="28202">
                  <c:v>2.4756152182817501E-2</c:v>
                </c:pt>
                <c:pt idx="28203">
                  <c:v>2.4756152182817501E-2</c:v>
                </c:pt>
                <c:pt idx="28204">
                  <c:v>2.4756152182817501E-2</c:v>
                </c:pt>
                <c:pt idx="28205">
                  <c:v>2.4756152182817501E-2</c:v>
                </c:pt>
                <c:pt idx="28206">
                  <c:v>2.4756148457527199E-2</c:v>
                </c:pt>
                <c:pt idx="28207">
                  <c:v>2.4756152182817501E-2</c:v>
                </c:pt>
                <c:pt idx="28208">
                  <c:v>2.4756146594882001E-2</c:v>
                </c:pt>
                <c:pt idx="28209">
                  <c:v>2.4756154045462601E-2</c:v>
                </c:pt>
                <c:pt idx="28210">
                  <c:v>2.47561447322369E-2</c:v>
                </c:pt>
                <c:pt idx="28211">
                  <c:v>2.4756146594882001E-2</c:v>
                </c:pt>
                <c:pt idx="28212">
                  <c:v>2.47561447322369E-2</c:v>
                </c:pt>
                <c:pt idx="28213">
                  <c:v>2.47561447322369E-2</c:v>
                </c:pt>
                <c:pt idx="28214">
                  <c:v>2.4756146594882001E-2</c:v>
                </c:pt>
                <c:pt idx="28215">
                  <c:v>2.4756141006946598E-2</c:v>
                </c:pt>
                <c:pt idx="28216">
                  <c:v>2.4756139144301401E-2</c:v>
                </c:pt>
                <c:pt idx="28217">
                  <c:v>2.4756139144301401E-2</c:v>
                </c:pt>
                <c:pt idx="28218">
                  <c:v>2.4756141006946598E-2</c:v>
                </c:pt>
                <c:pt idx="28219">
                  <c:v>2.47561447322369E-2</c:v>
                </c:pt>
                <c:pt idx="28220">
                  <c:v>2.4756141006946598E-2</c:v>
                </c:pt>
                <c:pt idx="28221">
                  <c:v>2.4756135419011099E-2</c:v>
                </c:pt>
                <c:pt idx="28222">
                  <c:v>2.4756133556366001E-2</c:v>
                </c:pt>
                <c:pt idx="28223">
                  <c:v>2.4756133556366001E-2</c:v>
                </c:pt>
                <c:pt idx="28224">
                  <c:v>2.4756135419011099E-2</c:v>
                </c:pt>
                <c:pt idx="28225">
                  <c:v>2.4756133556366001E-2</c:v>
                </c:pt>
                <c:pt idx="28226">
                  <c:v>2.4756127968430498E-2</c:v>
                </c:pt>
                <c:pt idx="28227">
                  <c:v>2.4756127968430498E-2</c:v>
                </c:pt>
                <c:pt idx="28228">
                  <c:v>2.4756133556366001E-2</c:v>
                </c:pt>
                <c:pt idx="28229">
                  <c:v>2.47561316937208E-2</c:v>
                </c:pt>
                <c:pt idx="28230">
                  <c:v>2.47561316937208E-2</c:v>
                </c:pt>
                <c:pt idx="28231">
                  <c:v>2.4756127968430498E-2</c:v>
                </c:pt>
                <c:pt idx="28232">
                  <c:v>2.4756127968430498E-2</c:v>
                </c:pt>
                <c:pt idx="28233">
                  <c:v>2.4756122380495099E-2</c:v>
                </c:pt>
                <c:pt idx="28234">
                  <c:v>2.4756127968430498E-2</c:v>
                </c:pt>
                <c:pt idx="28235">
                  <c:v>2.4756122380495099E-2</c:v>
                </c:pt>
                <c:pt idx="28236">
                  <c:v>2.4756122380495099E-2</c:v>
                </c:pt>
                <c:pt idx="28237">
                  <c:v>2.4756118655204801E-2</c:v>
                </c:pt>
                <c:pt idx="28238">
                  <c:v>2.4756122380495099E-2</c:v>
                </c:pt>
                <c:pt idx="28239">
                  <c:v>2.4756118655204801E-2</c:v>
                </c:pt>
                <c:pt idx="28240">
                  <c:v>2.4756126105785401E-2</c:v>
                </c:pt>
                <c:pt idx="28241">
                  <c:v>2.4756118655204801E-2</c:v>
                </c:pt>
                <c:pt idx="28242">
                  <c:v>2.4756118655204801E-2</c:v>
                </c:pt>
                <c:pt idx="28243">
                  <c:v>2.4756114929914499E-2</c:v>
                </c:pt>
                <c:pt idx="28244">
                  <c:v>2.4756114929914499E-2</c:v>
                </c:pt>
                <c:pt idx="28245">
                  <c:v>2.4756114929914499E-2</c:v>
                </c:pt>
                <c:pt idx="28246">
                  <c:v>2.4756109341978999E-2</c:v>
                </c:pt>
                <c:pt idx="28247">
                  <c:v>2.4756113067269301E-2</c:v>
                </c:pt>
                <c:pt idx="28248">
                  <c:v>2.4756109341978999E-2</c:v>
                </c:pt>
                <c:pt idx="28249">
                  <c:v>2.4756109341978999E-2</c:v>
                </c:pt>
                <c:pt idx="28250">
                  <c:v>2.4756113067269301E-2</c:v>
                </c:pt>
                <c:pt idx="28251">
                  <c:v>2.4756109341978999E-2</c:v>
                </c:pt>
                <c:pt idx="28252">
                  <c:v>2.4756109341978999E-2</c:v>
                </c:pt>
                <c:pt idx="28253">
                  <c:v>2.4756107479333898E-2</c:v>
                </c:pt>
                <c:pt idx="28254">
                  <c:v>2.4756109341978999E-2</c:v>
                </c:pt>
                <c:pt idx="28255">
                  <c:v>2.4756107479333898E-2</c:v>
                </c:pt>
                <c:pt idx="28256">
                  <c:v>2.4756101891398399E-2</c:v>
                </c:pt>
                <c:pt idx="28257">
                  <c:v>2.4756101891398399E-2</c:v>
                </c:pt>
                <c:pt idx="28258">
                  <c:v>2.4756105616688701E-2</c:v>
                </c:pt>
                <c:pt idx="28259">
                  <c:v>2.4756101891398399E-2</c:v>
                </c:pt>
                <c:pt idx="28260">
                  <c:v>2.4756101891398399E-2</c:v>
                </c:pt>
                <c:pt idx="28261">
                  <c:v>2.4756100028753301E-2</c:v>
                </c:pt>
                <c:pt idx="28262">
                  <c:v>2.4756105616688701E-2</c:v>
                </c:pt>
                <c:pt idx="28263">
                  <c:v>2.4756094440817802E-2</c:v>
                </c:pt>
                <c:pt idx="28264">
                  <c:v>2.4756094440817802E-2</c:v>
                </c:pt>
                <c:pt idx="28265">
                  <c:v>2.4756094440817802E-2</c:v>
                </c:pt>
                <c:pt idx="28266">
                  <c:v>2.47560981661081E-2</c:v>
                </c:pt>
                <c:pt idx="28267">
                  <c:v>2.47560981661081E-2</c:v>
                </c:pt>
                <c:pt idx="28268">
                  <c:v>2.47560981661081E-2</c:v>
                </c:pt>
                <c:pt idx="28269">
                  <c:v>2.4756094440817802E-2</c:v>
                </c:pt>
                <c:pt idx="28270">
                  <c:v>2.4756092578172701E-2</c:v>
                </c:pt>
                <c:pt idx="28271">
                  <c:v>2.4756092578172701E-2</c:v>
                </c:pt>
                <c:pt idx="28272">
                  <c:v>2.4756086990237201E-2</c:v>
                </c:pt>
                <c:pt idx="28273">
                  <c:v>2.4756085127592101E-2</c:v>
                </c:pt>
                <c:pt idx="28274">
                  <c:v>2.4756088852882399E-2</c:v>
                </c:pt>
                <c:pt idx="28275">
                  <c:v>2.4756092578172701E-2</c:v>
                </c:pt>
                <c:pt idx="28276">
                  <c:v>2.4756086990237201E-2</c:v>
                </c:pt>
                <c:pt idx="28277">
                  <c:v>2.4756086990237201E-2</c:v>
                </c:pt>
                <c:pt idx="28278">
                  <c:v>2.4756086990237201E-2</c:v>
                </c:pt>
                <c:pt idx="28279">
                  <c:v>2.4756086990237201E-2</c:v>
                </c:pt>
                <c:pt idx="28280">
                  <c:v>2.4756081402301799E-2</c:v>
                </c:pt>
                <c:pt idx="28281">
                  <c:v>2.4756075814366299E-2</c:v>
                </c:pt>
                <c:pt idx="28282">
                  <c:v>2.4756085127592101E-2</c:v>
                </c:pt>
                <c:pt idx="28283">
                  <c:v>2.4756081402301799E-2</c:v>
                </c:pt>
                <c:pt idx="28284">
                  <c:v>2.4756075814366299E-2</c:v>
                </c:pt>
                <c:pt idx="28285">
                  <c:v>2.4756073951721198E-2</c:v>
                </c:pt>
                <c:pt idx="28286">
                  <c:v>2.4756079539656601E-2</c:v>
                </c:pt>
                <c:pt idx="28287">
                  <c:v>2.4756075814366299E-2</c:v>
                </c:pt>
                <c:pt idx="28288">
                  <c:v>2.4756073951721198E-2</c:v>
                </c:pt>
                <c:pt idx="28289">
                  <c:v>2.4756073951721198E-2</c:v>
                </c:pt>
                <c:pt idx="28290">
                  <c:v>2.4756073951721198E-2</c:v>
                </c:pt>
                <c:pt idx="28291">
                  <c:v>2.4756073951721198E-2</c:v>
                </c:pt>
                <c:pt idx="28292">
                  <c:v>2.4756073951721198E-2</c:v>
                </c:pt>
                <c:pt idx="28293">
                  <c:v>2.4756072089076001E-2</c:v>
                </c:pt>
                <c:pt idx="28294">
                  <c:v>2.4756066501140601E-2</c:v>
                </c:pt>
                <c:pt idx="28295">
                  <c:v>2.4756072089076001E-2</c:v>
                </c:pt>
                <c:pt idx="28296">
                  <c:v>2.4756066501140601E-2</c:v>
                </c:pt>
                <c:pt idx="28297">
                  <c:v>2.4756062775850299E-2</c:v>
                </c:pt>
                <c:pt idx="28298">
                  <c:v>2.4756068363785699E-2</c:v>
                </c:pt>
                <c:pt idx="28299">
                  <c:v>2.4756066501140601E-2</c:v>
                </c:pt>
                <c:pt idx="28300">
                  <c:v>2.4756062775850299E-2</c:v>
                </c:pt>
                <c:pt idx="28301">
                  <c:v>2.4756059050560001E-2</c:v>
                </c:pt>
                <c:pt idx="28302">
                  <c:v>2.4756060913205199E-2</c:v>
                </c:pt>
                <c:pt idx="28303">
                  <c:v>2.4756060913205199E-2</c:v>
                </c:pt>
                <c:pt idx="28304">
                  <c:v>2.4756060913205199E-2</c:v>
                </c:pt>
                <c:pt idx="28305">
                  <c:v>2.4756059050560001E-2</c:v>
                </c:pt>
                <c:pt idx="28306">
                  <c:v>2.4756055325269699E-2</c:v>
                </c:pt>
                <c:pt idx="28307">
                  <c:v>2.4756060913205199E-2</c:v>
                </c:pt>
                <c:pt idx="28308">
                  <c:v>2.4756055325269699E-2</c:v>
                </c:pt>
                <c:pt idx="28309">
                  <c:v>2.4756059050560001E-2</c:v>
                </c:pt>
                <c:pt idx="28310">
                  <c:v>2.4756053462624598E-2</c:v>
                </c:pt>
                <c:pt idx="28311">
                  <c:v>2.4756047874689099E-2</c:v>
                </c:pt>
                <c:pt idx="28312">
                  <c:v>2.4756047874689099E-2</c:v>
                </c:pt>
                <c:pt idx="28313">
                  <c:v>2.47560497373343E-2</c:v>
                </c:pt>
                <c:pt idx="28314">
                  <c:v>2.47560497373343E-2</c:v>
                </c:pt>
                <c:pt idx="28315">
                  <c:v>2.47560497373343E-2</c:v>
                </c:pt>
                <c:pt idx="28316">
                  <c:v>2.4756047874689099E-2</c:v>
                </c:pt>
                <c:pt idx="28317">
                  <c:v>2.4756047874689099E-2</c:v>
                </c:pt>
                <c:pt idx="28318">
                  <c:v>2.47560497373343E-2</c:v>
                </c:pt>
                <c:pt idx="28319">
                  <c:v>2.47560497373343E-2</c:v>
                </c:pt>
                <c:pt idx="28320">
                  <c:v>2.4756046012044002E-2</c:v>
                </c:pt>
                <c:pt idx="28321">
                  <c:v>2.4756042286753599E-2</c:v>
                </c:pt>
                <c:pt idx="28322">
                  <c:v>2.4756047874689099E-2</c:v>
                </c:pt>
                <c:pt idx="28323">
                  <c:v>2.4756046012044002E-2</c:v>
                </c:pt>
                <c:pt idx="28324">
                  <c:v>2.4756040424108498E-2</c:v>
                </c:pt>
                <c:pt idx="28325">
                  <c:v>2.4756040424108498E-2</c:v>
                </c:pt>
                <c:pt idx="28326">
                  <c:v>2.4756040424108498E-2</c:v>
                </c:pt>
                <c:pt idx="28327">
                  <c:v>2.4756042286753599E-2</c:v>
                </c:pt>
                <c:pt idx="28328">
                  <c:v>2.4756032973527901E-2</c:v>
                </c:pt>
                <c:pt idx="28329">
                  <c:v>2.4756038561463401E-2</c:v>
                </c:pt>
                <c:pt idx="28330">
                  <c:v>2.4756038561463401E-2</c:v>
                </c:pt>
                <c:pt idx="28331">
                  <c:v>2.4756038561463401E-2</c:v>
                </c:pt>
                <c:pt idx="28332">
                  <c:v>2.4756032973527901E-2</c:v>
                </c:pt>
                <c:pt idx="28333">
                  <c:v>2.4756034836173099E-2</c:v>
                </c:pt>
                <c:pt idx="28334">
                  <c:v>2.4756034836173099E-2</c:v>
                </c:pt>
                <c:pt idx="28335">
                  <c:v>2.4756029248237599E-2</c:v>
                </c:pt>
                <c:pt idx="28336">
                  <c:v>2.4756027385592499E-2</c:v>
                </c:pt>
                <c:pt idx="28337">
                  <c:v>2.4756032973527901E-2</c:v>
                </c:pt>
                <c:pt idx="28338">
                  <c:v>2.4756029248237599E-2</c:v>
                </c:pt>
                <c:pt idx="28339">
                  <c:v>2.4756029248237599E-2</c:v>
                </c:pt>
                <c:pt idx="28340">
                  <c:v>2.4756027385592499E-2</c:v>
                </c:pt>
                <c:pt idx="28341">
                  <c:v>2.4756021797656999E-2</c:v>
                </c:pt>
                <c:pt idx="28342">
                  <c:v>2.4756027385592499E-2</c:v>
                </c:pt>
                <c:pt idx="28343">
                  <c:v>2.4756027385592499E-2</c:v>
                </c:pt>
                <c:pt idx="28344">
                  <c:v>2.4756021797656999E-2</c:v>
                </c:pt>
                <c:pt idx="28345">
                  <c:v>2.4756021797656999E-2</c:v>
                </c:pt>
                <c:pt idx="28346">
                  <c:v>2.4756019935011898E-2</c:v>
                </c:pt>
                <c:pt idx="28347">
                  <c:v>2.4756021797656999E-2</c:v>
                </c:pt>
                <c:pt idx="28348">
                  <c:v>2.4756019935011898E-2</c:v>
                </c:pt>
                <c:pt idx="28349">
                  <c:v>2.4756019935011898E-2</c:v>
                </c:pt>
                <c:pt idx="28350">
                  <c:v>2.4756019935011898E-2</c:v>
                </c:pt>
                <c:pt idx="28351">
                  <c:v>2.47560162097216E-2</c:v>
                </c:pt>
                <c:pt idx="28352">
                  <c:v>2.4756014347076399E-2</c:v>
                </c:pt>
                <c:pt idx="28353">
                  <c:v>2.4756014347076399E-2</c:v>
                </c:pt>
                <c:pt idx="28354">
                  <c:v>2.4756014347076399E-2</c:v>
                </c:pt>
                <c:pt idx="28355">
                  <c:v>2.47560162097216E-2</c:v>
                </c:pt>
                <c:pt idx="28356">
                  <c:v>2.4756012484431301E-2</c:v>
                </c:pt>
                <c:pt idx="28357">
                  <c:v>2.4756008759141E-2</c:v>
                </c:pt>
                <c:pt idx="28358">
                  <c:v>2.4756012484431301E-2</c:v>
                </c:pt>
                <c:pt idx="28359">
                  <c:v>2.4756006896495798E-2</c:v>
                </c:pt>
                <c:pt idx="28360">
                  <c:v>2.4756006896495798E-2</c:v>
                </c:pt>
                <c:pt idx="28361">
                  <c:v>2.4756001308560399E-2</c:v>
                </c:pt>
                <c:pt idx="28362">
                  <c:v>2.4756001308560399E-2</c:v>
                </c:pt>
                <c:pt idx="28363">
                  <c:v>2.4756006896495798E-2</c:v>
                </c:pt>
                <c:pt idx="28364">
                  <c:v>2.4756006896495798E-2</c:v>
                </c:pt>
                <c:pt idx="28365">
                  <c:v>2.4756001308560399E-2</c:v>
                </c:pt>
                <c:pt idx="28366">
                  <c:v>2.4755999445915201E-2</c:v>
                </c:pt>
                <c:pt idx="28367">
                  <c:v>2.4756001308560399E-2</c:v>
                </c:pt>
                <c:pt idx="28368">
                  <c:v>2.4755995720624899E-2</c:v>
                </c:pt>
                <c:pt idx="28369">
                  <c:v>2.4755995720624899E-2</c:v>
                </c:pt>
                <c:pt idx="28370">
                  <c:v>2.4756001308560399E-2</c:v>
                </c:pt>
                <c:pt idx="28371">
                  <c:v>2.4755999445915201E-2</c:v>
                </c:pt>
                <c:pt idx="28372">
                  <c:v>2.4755999445915201E-2</c:v>
                </c:pt>
                <c:pt idx="28373">
                  <c:v>2.4755999445915201E-2</c:v>
                </c:pt>
                <c:pt idx="28374">
                  <c:v>2.4755993857979799E-2</c:v>
                </c:pt>
                <c:pt idx="28375">
                  <c:v>2.4755988270044299E-2</c:v>
                </c:pt>
                <c:pt idx="28376">
                  <c:v>2.4755988270044299E-2</c:v>
                </c:pt>
                <c:pt idx="28377">
                  <c:v>2.47559901326895E-2</c:v>
                </c:pt>
                <c:pt idx="28378">
                  <c:v>2.47559901326895E-2</c:v>
                </c:pt>
                <c:pt idx="28379">
                  <c:v>2.4755988270044299E-2</c:v>
                </c:pt>
                <c:pt idx="28380">
                  <c:v>2.4755988270044299E-2</c:v>
                </c:pt>
                <c:pt idx="28381">
                  <c:v>2.47559826821089E-2</c:v>
                </c:pt>
                <c:pt idx="28382">
                  <c:v>2.4755988270044299E-2</c:v>
                </c:pt>
                <c:pt idx="28383">
                  <c:v>2.4755986407399198E-2</c:v>
                </c:pt>
                <c:pt idx="28384">
                  <c:v>2.4755980819463699E-2</c:v>
                </c:pt>
                <c:pt idx="28385">
                  <c:v>2.4755980819463699E-2</c:v>
                </c:pt>
                <c:pt idx="28386">
                  <c:v>2.4755986407399198E-2</c:v>
                </c:pt>
                <c:pt idx="28387">
                  <c:v>2.47559826821089E-2</c:v>
                </c:pt>
                <c:pt idx="28388">
                  <c:v>2.4755978956818601E-2</c:v>
                </c:pt>
                <c:pt idx="28389">
                  <c:v>2.47559752315283E-2</c:v>
                </c:pt>
                <c:pt idx="28390">
                  <c:v>2.47559752315283E-2</c:v>
                </c:pt>
                <c:pt idx="28391">
                  <c:v>2.4755978956818601E-2</c:v>
                </c:pt>
                <c:pt idx="28392">
                  <c:v>2.47559696435928E-2</c:v>
                </c:pt>
                <c:pt idx="28393">
                  <c:v>2.47559752315283E-2</c:v>
                </c:pt>
                <c:pt idx="28394">
                  <c:v>2.47559752315283E-2</c:v>
                </c:pt>
                <c:pt idx="28395">
                  <c:v>2.4755973368883102E-2</c:v>
                </c:pt>
                <c:pt idx="28396">
                  <c:v>2.4755973368883102E-2</c:v>
                </c:pt>
                <c:pt idx="28397">
                  <c:v>2.4755973368883102E-2</c:v>
                </c:pt>
                <c:pt idx="28398">
                  <c:v>2.47559696435928E-2</c:v>
                </c:pt>
                <c:pt idx="28399">
                  <c:v>2.47559696435928E-2</c:v>
                </c:pt>
                <c:pt idx="28400">
                  <c:v>2.4755965918302501E-2</c:v>
                </c:pt>
                <c:pt idx="28401">
                  <c:v>2.4755965918302501E-2</c:v>
                </c:pt>
                <c:pt idx="28402">
                  <c:v>2.47559696435928E-2</c:v>
                </c:pt>
                <c:pt idx="28403">
                  <c:v>2.4755965918302501E-2</c:v>
                </c:pt>
                <c:pt idx="28404">
                  <c:v>2.4755967780947699E-2</c:v>
                </c:pt>
                <c:pt idx="28405">
                  <c:v>2.4755962193012199E-2</c:v>
                </c:pt>
                <c:pt idx="28406">
                  <c:v>2.4755967780947699E-2</c:v>
                </c:pt>
                <c:pt idx="28407">
                  <c:v>2.4755960330367099E-2</c:v>
                </c:pt>
                <c:pt idx="28408">
                  <c:v>2.47559566050768E-2</c:v>
                </c:pt>
                <c:pt idx="28409">
                  <c:v>2.4755960330367099E-2</c:v>
                </c:pt>
                <c:pt idx="28410">
                  <c:v>2.4755960330367099E-2</c:v>
                </c:pt>
                <c:pt idx="28411">
                  <c:v>2.47559566050768E-2</c:v>
                </c:pt>
                <c:pt idx="28412">
                  <c:v>2.4755960330367099E-2</c:v>
                </c:pt>
                <c:pt idx="28413">
                  <c:v>2.4755960330367099E-2</c:v>
                </c:pt>
                <c:pt idx="28414">
                  <c:v>2.47559566050768E-2</c:v>
                </c:pt>
                <c:pt idx="28415">
                  <c:v>2.4755954742431599E-2</c:v>
                </c:pt>
                <c:pt idx="28416">
                  <c:v>2.4755954742431599E-2</c:v>
                </c:pt>
                <c:pt idx="28417">
                  <c:v>2.4755952879786498E-2</c:v>
                </c:pt>
                <c:pt idx="28418">
                  <c:v>2.4755952879786498E-2</c:v>
                </c:pt>
                <c:pt idx="28419">
                  <c:v>2.4755954742431599E-2</c:v>
                </c:pt>
                <c:pt idx="28420">
                  <c:v>2.47559491544962E-2</c:v>
                </c:pt>
                <c:pt idx="28421">
                  <c:v>2.4755952879786498E-2</c:v>
                </c:pt>
                <c:pt idx="28422">
                  <c:v>2.4755947291850999E-2</c:v>
                </c:pt>
                <c:pt idx="28423">
                  <c:v>2.4755954742431599E-2</c:v>
                </c:pt>
                <c:pt idx="28424">
                  <c:v>2.4755941703915599E-2</c:v>
                </c:pt>
                <c:pt idx="28425">
                  <c:v>2.47559435665607E-2</c:v>
                </c:pt>
                <c:pt idx="28426">
                  <c:v>2.47559435665607E-2</c:v>
                </c:pt>
                <c:pt idx="28427">
                  <c:v>2.47559435665607E-2</c:v>
                </c:pt>
                <c:pt idx="28428">
                  <c:v>2.4755941703915599E-2</c:v>
                </c:pt>
                <c:pt idx="28429">
                  <c:v>2.4755939841270499E-2</c:v>
                </c:pt>
                <c:pt idx="28430">
                  <c:v>2.4755941703915599E-2</c:v>
                </c:pt>
                <c:pt idx="28431">
                  <c:v>2.47559361159802E-2</c:v>
                </c:pt>
                <c:pt idx="28432">
                  <c:v>2.4755934253334999E-2</c:v>
                </c:pt>
                <c:pt idx="28433">
                  <c:v>2.47559361159802E-2</c:v>
                </c:pt>
                <c:pt idx="28434">
                  <c:v>2.4755939841270499E-2</c:v>
                </c:pt>
                <c:pt idx="28435">
                  <c:v>2.47559361159802E-2</c:v>
                </c:pt>
                <c:pt idx="28436">
                  <c:v>2.47559361159802E-2</c:v>
                </c:pt>
                <c:pt idx="28437">
                  <c:v>2.47559286653996E-2</c:v>
                </c:pt>
                <c:pt idx="28438">
                  <c:v>2.47559361159802E-2</c:v>
                </c:pt>
                <c:pt idx="28439">
                  <c:v>2.4755934253334999E-2</c:v>
                </c:pt>
                <c:pt idx="28440">
                  <c:v>2.4755934253334999E-2</c:v>
                </c:pt>
                <c:pt idx="28441">
                  <c:v>2.4755926802754399E-2</c:v>
                </c:pt>
                <c:pt idx="28442">
                  <c:v>2.4755934253334999E-2</c:v>
                </c:pt>
                <c:pt idx="28443">
                  <c:v>2.4755934253334999E-2</c:v>
                </c:pt>
                <c:pt idx="28444">
                  <c:v>2.47559286653996E-2</c:v>
                </c:pt>
                <c:pt idx="28445">
                  <c:v>2.4755926802754399E-2</c:v>
                </c:pt>
                <c:pt idx="28446">
                  <c:v>2.47559230774641E-2</c:v>
                </c:pt>
                <c:pt idx="28447">
                  <c:v>2.47559286653996E-2</c:v>
                </c:pt>
                <c:pt idx="28448">
                  <c:v>2.4755926802754399E-2</c:v>
                </c:pt>
                <c:pt idx="28449">
                  <c:v>2.4755921214818899E-2</c:v>
                </c:pt>
                <c:pt idx="28450">
                  <c:v>2.4755926802754399E-2</c:v>
                </c:pt>
                <c:pt idx="28451">
                  <c:v>2.4755919352173798E-2</c:v>
                </c:pt>
                <c:pt idx="28452">
                  <c:v>2.4755919352173798E-2</c:v>
                </c:pt>
                <c:pt idx="28453">
                  <c:v>2.4755919352173798E-2</c:v>
                </c:pt>
                <c:pt idx="28454">
                  <c:v>2.4755919352173798E-2</c:v>
                </c:pt>
                <c:pt idx="28455">
                  <c:v>2.47559230774641E-2</c:v>
                </c:pt>
                <c:pt idx="28456">
                  <c:v>2.47559156268835E-2</c:v>
                </c:pt>
                <c:pt idx="28457">
                  <c:v>2.47559156268835E-2</c:v>
                </c:pt>
                <c:pt idx="28458">
                  <c:v>2.4755913764238399E-2</c:v>
                </c:pt>
                <c:pt idx="28459">
                  <c:v>2.4755919352173798E-2</c:v>
                </c:pt>
                <c:pt idx="28460">
                  <c:v>2.4755913764238399E-2</c:v>
                </c:pt>
                <c:pt idx="28461">
                  <c:v>2.47559156268835E-2</c:v>
                </c:pt>
                <c:pt idx="28462">
                  <c:v>2.47559156268835E-2</c:v>
                </c:pt>
                <c:pt idx="28463">
                  <c:v>2.4755910038948101E-2</c:v>
                </c:pt>
                <c:pt idx="28464">
                  <c:v>2.4755910038948101E-2</c:v>
                </c:pt>
                <c:pt idx="28465">
                  <c:v>2.4755906313657799E-2</c:v>
                </c:pt>
                <c:pt idx="28466">
                  <c:v>2.4755910038948101E-2</c:v>
                </c:pt>
                <c:pt idx="28467">
                  <c:v>2.4755913764238399E-2</c:v>
                </c:pt>
                <c:pt idx="28468">
                  <c:v>2.47559025883675E-2</c:v>
                </c:pt>
                <c:pt idx="28469">
                  <c:v>2.4755908176302899E-2</c:v>
                </c:pt>
                <c:pt idx="28470">
                  <c:v>2.4755906313657799E-2</c:v>
                </c:pt>
                <c:pt idx="28471">
                  <c:v>2.4755906313657799E-2</c:v>
                </c:pt>
                <c:pt idx="28472">
                  <c:v>2.4755900725722299E-2</c:v>
                </c:pt>
                <c:pt idx="28473">
                  <c:v>2.4755900725722299E-2</c:v>
                </c:pt>
                <c:pt idx="28474">
                  <c:v>2.47559025883675E-2</c:v>
                </c:pt>
                <c:pt idx="28475">
                  <c:v>2.47559025883675E-2</c:v>
                </c:pt>
                <c:pt idx="28476">
                  <c:v>2.4755900725722299E-2</c:v>
                </c:pt>
                <c:pt idx="28477">
                  <c:v>2.47558951377869E-2</c:v>
                </c:pt>
                <c:pt idx="28478">
                  <c:v>2.4755897000432001E-2</c:v>
                </c:pt>
                <c:pt idx="28479">
                  <c:v>2.47558951377869E-2</c:v>
                </c:pt>
                <c:pt idx="28480">
                  <c:v>2.47558895498514E-2</c:v>
                </c:pt>
                <c:pt idx="28481">
                  <c:v>2.47558951377869E-2</c:v>
                </c:pt>
                <c:pt idx="28482">
                  <c:v>2.4755900725722299E-2</c:v>
                </c:pt>
                <c:pt idx="28483">
                  <c:v>2.47558951377869E-2</c:v>
                </c:pt>
                <c:pt idx="28484">
                  <c:v>2.4755893275141699E-2</c:v>
                </c:pt>
                <c:pt idx="28485">
                  <c:v>2.47558895498514E-2</c:v>
                </c:pt>
                <c:pt idx="28486">
                  <c:v>2.47558895498514E-2</c:v>
                </c:pt>
                <c:pt idx="28487">
                  <c:v>2.47558876872063E-2</c:v>
                </c:pt>
                <c:pt idx="28488">
                  <c:v>2.47558876872063E-2</c:v>
                </c:pt>
                <c:pt idx="28489">
                  <c:v>2.4755883961916001E-2</c:v>
                </c:pt>
                <c:pt idx="28490">
                  <c:v>2.47558895498514E-2</c:v>
                </c:pt>
                <c:pt idx="28491">
                  <c:v>2.47558876872063E-2</c:v>
                </c:pt>
                <c:pt idx="28492">
                  <c:v>2.4755883961916001E-2</c:v>
                </c:pt>
                <c:pt idx="28493">
                  <c:v>2.47558876872063E-2</c:v>
                </c:pt>
                <c:pt idx="28494">
                  <c:v>2.47558820992708E-2</c:v>
                </c:pt>
                <c:pt idx="28495">
                  <c:v>2.4755880236625699E-2</c:v>
                </c:pt>
                <c:pt idx="28496">
                  <c:v>2.4755880236625699E-2</c:v>
                </c:pt>
                <c:pt idx="28497">
                  <c:v>2.4755883961916001E-2</c:v>
                </c:pt>
                <c:pt idx="28498">
                  <c:v>2.4755880236625699E-2</c:v>
                </c:pt>
                <c:pt idx="28499">
                  <c:v>2.4755876511335401E-2</c:v>
                </c:pt>
                <c:pt idx="28500">
                  <c:v>2.4755880236625699E-2</c:v>
                </c:pt>
                <c:pt idx="28501">
                  <c:v>2.4755876511335401E-2</c:v>
                </c:pt>
                <c:pt idx="28502">
                  <c:v>2.4755874648690199E-2</c:v>
                </c:pt>
                <c:pt idx="28503">
                  <c:v>2.47558690607548E-2</c:v>
                </c:pt>
                <c:pt idx="28504">
                  <c:v>2.47558690607548E-2</c:v>
                </c:pt>
                <c:pt idx="28505">
                  <c:v>2.4755874648690199E-2</c:v>
                </c:pt>
                <c:pt idx="28506">
                  <c:v>2.4755876511335401E-2</c:v>
                </c:pt>
                <c:pt idx="28507">
                  <c:v>2.4755870923399901E-2</c:v>
                </c:pt>
                <c:pt idx="28508">
                  <c:v>2.4755870923399901E-2</c:v>
                </c:pt>
                <c:pt idx="28509">
                  <c:v>2.4755867198109599E-2</c:v>
                </c:pt>
                <c:pt idx="28510">
                  <c:v>2.4755870923399901E-2</c:v>
                </c:pt>
                <c:pt idx="28511">
                  <c:v>2.47558690607548E-2</c:v>
                </c:pt>
                <c:pt idx="28512">
                  <c:v>2.4755863472819301E-2</c:v>
                </c:pt>
                <c:pt idx="28513">
                  <c:v>2.47558616101742E-2</c:v>
                </c:pt>
                <c:pt idx="28514">
                  <c:v>2.47558690607548E-2</c:v>
                </c:pt>
                <c:pt idx="28515">
                  <c:v>2.4755863472819301E-2</c:v>
                </c:pt>
                <c:pt idx="28516">
                  <c:v>2.4755863472819301E-2</c:v>
                </c:pt>
                <c:pt idx="28517">
                  <c:v>2.47558616101742E-2</c:v>
                </c:pt>
                <c:pt idx="28518">
                  <c:v>2.4755867198109599E-2</c:v>
                </c:pt>
                <c:pt idx="28519">
                  <c:v>2.47558616101742E-2</c:v>
                </c:pt>
                <c:pt idx="28520">
                  <c:v>2.47558560222387E-2</c:v>
                </c:pt>
                <c:pt idx="28521">
                  <c:v>2.47558560222387E-2</c:v>
                </c:pt>
                <c:pt idx="28522">
                  <c:v>2.47558616101742E-2</c:v>
                </c:pt>
                <c:pt idx="28523">
                  <c:v>2.47558560222387E-2</c:v>
                </c:pt>
                <c:pt idx="28524">
                  <c:v>2.47558541595936E-2</c:v>
                </c:pt>
                <c:pt idx="28525">
                  <c:v>2.47558560222387E-2</c:v>
                </c:pt>
                <c:pt idx="28526">
                  <c:v>2.4755850434303301E-2</c:v>
                </c:pt>
                <c:pt idx="28527">
                  <c:v>2.47558541595936E-2</c:v>
                </c:pt>
                <c:pt idx="28528">
                  <c:v>2.47558485716581E-2</c:v>
                </c:pt>
                <c:pt idx="28529">
                  <c:v>2.4755850434303301E-2</c:v>
                </c:pt>
                <c:pt idx="28530">
                  <c:v>2.4755846709012999E-2</c:v>
                </c:pt>
                <c:pt idx="28531">
                  <c:v>2.47558541595936E-2</c:v>
                </c:pt>
                <c:pt idx="28532">
                  <c:v>2.4755850434303301E-2</c:v>
                </c:pt>
                <c:pt idx="28533">
                  <c:v>2.4755842983722701E-2</c:v>
                </c:pt>
                <c:pt idx="28534">
                  <c:v>2.4755846709012999E-2</c:v>
                </c:pt>
                <c:pt idx="28535">
                  <c:v>2.4755842983722701E-2</c:v>
                </c:pt>
                <c:pt idx="28536">
                  <c:v>2.4755842983722701E-2</c:v>
                </c:pt>
                <c:pt idx="28537">
                  <c:v>2.4755842983722701E-2</c:v>
                </c:pt>
                <c:pt idx="28538">
                  <c:v>2.4755846709012999E-2</c:v>
                </c:pt>
                <c:pt idx="28539">
                  <c:v>2.4755842983722701E-2</c:v>
                </c:pt>
                <c:pt idx="28540">
                  <c:v>2.4755842983722701E-2</c:v>
                </c:pt>
                <c:pt idx="28541">
                  <c:v>2.4755841121077499E-2</c:v>
                </c:pt>
                <c:pt idx="28542">
                  <c:v>2.4755837395787201E-2</c:v>
                </c:pt>
                <c:pt idx="28543">
                  <c:v>2.4755837395787201E-2</c:v>
                </c:pt>
                <c:pt idx="28544">
                  <c:v>2.47558355331421E-2</c:v>
                </c:pt>
                <c:pt idx="28545">
                  <c:v>2.4755837395787201E-2</c:v>
                </c:pt>
                <c:pt idx="28546">
                  <c:v>2.4755837395787201E-2</c:v>
                </c:pt>
                <c:pt idx="28547">
                  <c:v>2.4755841121077499E-2</c:v>
                </c:pt>
                <c:pt idx="28548">
                  <c:v>2.47558280825615E-2</c:v>
                </c:pt>
                <c:pt idx="28549">
                  <c:v>2.47558355331421E-2</c:v>
                </c:pt>
                <c:pt idx="28550">
                  <c:v>2.4755833670496899E-2</c:v>
                </c:pt>
                <c:pt idx="28551">
                  <c:v>2.4755833670496899E-2</c:v>
                </c:pt>
                <c:pt idx="28552">
                  <c:v>2.4755829945206601E-2</c:v>
                </c:pt>
                <c:pt idx="28553">
                  <c:v>2.47558280825615E-2</c:v>
                </c:pt>
                <c:pt idx="28554">
                  <c:v>2.47558280825615E-2</c:v>
                </c:pt>
                <c:pt idx="28555">
                  <c:v>2.4755829945206601E-2</c:v>
                </c:pt>
                <c:pt idx="28556">
                  <c:v>2.4755824357271201E-2</c:v>
                </c:pt>
                <c:pt idx="28557">
                  <c:v>2.4755822494626E-2</c:v>
                </c:pt>
                <c:pt idx="28558">
                  <c:v>2.4755822494626E-2</c:v>
                </c:pt>
                <c:pt idx="28559">
                  <c:v>2.4755822494626E-2</c:v>
                </c:pt>
                <c:pt idx="28560">
                  <c:v>2.4755822494626E-2</c:v>
                </c:pt>
                <c:pt idx="28561">
                  <c:v>2.4755822494626E-2</c:v>
                </c:pt>
                <c:pt idx="28562">
                  <c:v>2.4755824357271201E-2</c:v>
                </c:pt>
                <c:pt idx="28563">
                  <c:v>2.4755822494626E-2</c:v>
                </c:pt>
                <c:pt idx="28564">
                  <c:v>2.4755822494626E-2</c:v>
                </c:pt>
                <c:pt idx="28565">
                  <c:v>2.47558150440455E-2</c:v>
                </c:pt>
                <c:pt idx="28566">
                  <c:v>2.47558150440455E-2</c:v>
                </c:pt>
                <c:pt idx="28567">
                  <c:v>2.47558150440455E-2</c:v>
                </c:pt>
                <c:pt idx="28568">
                  <c:v>2.4755811318755198E-2</c:v>
                </c:pt>
                <c:pt idx="28569">
                  <c:v>2.47558150440455E-2</c:v>
                </c:pt>
                <c:pt idx="28570">
                  <c:v>2.47558150440455E-2</c:v>
                </c:pt>
                <c:pt idx="28571">
                  <c:v>2.4755816906690601E-2</c:v>
                </c:pt>
                <c:pt idx="28572">
                  <c:v>2.4755809456110001E-2</c:v>
                </c:pt>
                <c:pt idx="28573">
                  <c:v>2.4755809456110001E-2</c:v>
                </c:pt>
                <c:pt idx="28574">
                  <c:v>2.4755811318755198E-2</c:v>
                </c:pt>
                <c:pt idx="28575">
                  <c:v>2.47558075934649E-2</c:v>
                </c:pt>
                <c:pt idx="28576">
                  <c:v>2.4755809456110001E-2</c:v>
                </c:pt>
                <c:pt idx="28577">
                  <c:v>2.4755800142884199E-2</c:v>
                </c:pt>
                <c:pt idx="28578">
                  <c:v>2.47558075934649E-2</c:v>
                </c:pt>
                <c:pt idx="28579">
                  <c:v>2.47558075934649E-2</c:v>
                </c:pt>
                <c:pt idx="28580">
                  <c:v>2.4755803868174601E-2</c:v>
                </c:pt>
                <c:pt idx="28581">
                  <c:v>2.47558075934649E-2</c:v>
                </c:pt>
                <c:pt idx="28582">
                  <c:v>2.4755803868174601E-2</c:v>
                </c:pt>
                <c:pt idx="28583">
                  <c:v>2.47558075934649E-2</c:v>
                </c:pt>
                <c:pt idx="28584">
                  <c:v>2.4755800142884199E-2</c:v>
                </c:pt>
                <c:pt idx="28585">
                  <c:v>2.47557945549488E-2</c:v>
                </c:pt>
                <c:pt idx="28586">
                  <c:v>2.47557945549488E-2</c:v>
                </c:pt>
                <c:pt idx="28587">
                  <c:v>2.4755800142884199E-2</c:v>
                </c:pt>
                <c:pt idx="28588">
                  <c:v>2.4755796417594001E-2</c:v>
                </c:pt>
                <c:pt idx="28589">
                  <c:v>2.4755796417594001E-2</c:v>
                </c:pt>
                <c:pt idx="28590">
                  <c:v>2.4755790829658501E-2</c:v>
                </c:pt>
                <c:pt idx="28591">
                  <c:v>2.4755796417594001E-2</c:v>
                </c:pt>
                <c:pt idx="28592">
                  <c:v>2.4755787104368199E-2</c:v>
                </c:pt>
                <c:pt idx="28593">
                  <c:v>2.4755788967013401E-2</c:v>
                </c:pt>
                <c:pt idx="28594">
                  <c:v>2.4755790829658501E-2</c:v>
                </c:pt>
                <c:pt idx="28595">
                  <c:v>2.4755788967013401E-2</c:v>
                </c:pt>
                <c:pt idx="28596">
                  <c:v>2.4755787104368199E-2</c:v>
                </c:pt>
                <c:pt idx="28597">
                  <c:v>2.4755783379077901E-2</c:v>
                </c:pt>
                <c:pt idx="28598">
                  <c:v>2.4755788967013401E-2</c:v>
                </c:pt>
                <c:pt idx="28599">
                  <c:v>2.4755788967013401E-2</c:v>
                </c:pt>
                <c:pt idx="28600">
                  <c:v>2.4755787104368199E-2</c:v>
                </c:pt>
                <c:pt idx="28601">
                  <c:v>2.4755787104368199E-2</c:v>
                </c:pt>
                <c:pt idx="28602">
                  <c:v>2.4755788967013401E-2</c:v>
                </c:pt>
                <c:pt idx="28603">
                  <c:v>2.4755787104368199E-2</c:v>
                </c:pt>
                <c:pt idx="28604">
                  <c:v>2.4755783379077901E-2</c:v>
                </c:pt>
                <c:pt idx="28605">
                  <c:v>2.4755783379077901E-2</c:v>
                </c:pt>
                <c:pt idx="28606">
                  <c:v>2.47557815164328E-2</c:v>
                </c:pt>
                <c:pt idx="28607">
                  <c:v>2.4755777791142498E-2</c:v>
                </c:pt>
                <c:pt idx="28608">
                  <c:v>2.4755775928497301E-2</c:v>
                </c:pt>
                <c:pt idx="28609">
                  <c:v>2.4755777791142498E-2</c:v>
                </c:pt>
                <c:pt idx="28610">
                  <c:v>2.4755777791142498E-2</c:v>
                </c:pt>
                <c:pt idx="28611">
                  <c:v>2.4755777791142498E-2</c:v>
                </c:pt>
                <c:pt idx="28612">
                  <c:v>2.4755775928497301E-2</c:v>
                </c:pt>
                <c:pt idx="28613">
                  <c:v>2.47557740658522E-2</c:v>
                </c:pt>
                <c:pt idx="28614">
                  <c:v>2.4755770340561901E-2</c:v>
                </c:pt>
                <c:pt idx="28615">
                  <c:v>2.47557740658522E-2</c:v>
                </c:pt>
                <c:pt idx="28616">
                  <c:v>2.47557740658522E-2</c:v>
                </c:pt>
                <c:pt idx="28617">
                  <c:v>2.4755770340561901E-2</c:v>
                </c:pt>
                <c:pt idx="28618">
                  <c:v>2.47557740658522E-2</c:v>
                </c:pt>
                <c:pt idx="28619">
                  <c:v>2.47557740658522E-2</c:v>
                </c:pt>
                <c:pt idx="28620">
                  <c:v>2.4755764752626402E-2</c:v>
                </c:pt>
                <c:pt idx="28621">
                  <c:v>2.4755762889981301E-2</c:v>
                </c:pt>
                <c:pt idx="28622">
                  <c:v>2.4755764752626402E-2</c:v>
                </c:pt>
                <c:pt idx="28623">
                  <c:v>2.47557684779167E-2</c:v>
                </c:pt>
                <c:pt idx="28624">
                  <c:v>2.47557610273361E-2</c:v>
                </c:pt>
                <c:pt idx="28625">
                  <c:v>2.47557610273361E-2</c:v>
                </c:pt>
                <c:pt idx="28626">
                  <c:v>2.4755762889981301E-2</c:v>
                </c:pt>
                <c:pt idx="28627">
                  <c:v>2.47557610273361E-2</c:v>
                </c:pt>
                <c:pt idx="28628">
                  <c:v>2.4755755439400701E-2</c:v>
                </c:pt>
                <c:pt idx="28629">
                  <c:v>2.4755757302045801E-2</c:v>
                </c:pt>
                <c:pt idx="28630">
                  <c:v>2.47557610273361E-2</c:v>
                </c:pt>
                <c:pt idx="28631">
                  <c:v>2.4755757302045801E-2</c:v>
                </c:pt>
                <c:pt idx="28632">
                  <c:v>2.4755755439400701E-2</c:v>
                </c:pt>
                <c:pt idx="28633">
                  <c:v>2.4755755439400701E-2</c:v>
                </c:pt>
                <c:pt idx="28634">
                  <c:v>2.4755755439400701E-2</c:v>
                </c:pt>
                <c:pt idx="28635">
                  <c:v>2.4755757302045801E-2</c:v>
                </c:pt>
                <c:pt idx="28636">
                  <c:v>2.4755755439400701E-2</c:v>
                </c:pt>
                <c:pt idx="28637">
                  <c:v>2.4755751714110399E-2</c:v>
                </c:pt>
                <c:pt idx="28638">
                  <c:v>2.4755751714110399E-2</c:v>
                </c:pt>
                <c:pt idx="28639">
                  <c:v>2.4755751714110399E-2</c:v>
                </c:pt>
                <c:pt idx="28640">
                  <c:v>2.4755749851465201E-2</c:v>
                </c:pt>
                <c:pt idx="28641">
                  <c:v>2.4755744263529798E-2</c:v>
                </c:pt>
                <c:pt idx="28642">
                  <c:v>2.47557479888201E-2</c:v>
                </c:pt>
                <c:pt idx="28643">
                  <c:v>2.47557479888201E-2</c:v>
                </c:pt>
                <c:pt idx="28644">
                  <c:v>2.47557479888201E-2</c:v>
                </c:pt>
                <c:pt idx="28645">
                  <c:v>2.47557479888201E-2</c:v>
                </c:pt>
                <c:pt idx="28646">
                  <c:v>2.4755742400884601E-2</c:v>
                </c:pt>
                <c:pt idx="28647">
                  <c:v>2.47557479888201E-2</c:v>
                </c:pt>
                <c:pt idx="28648">
                  <c:v>2.4755742400884601E-2</c:v>
                </c:pt>
                <c:pt idx="28649">
                  <c:v>2.4755742400884601E-2</c:v>
                </c:pt>
                <c:pt idx="28650">
                  <c:v>2.4755742400884601E-2</c:v>
                </c:pt>
                <c:pt idx="28651">
                  <c:v>2.4755736812949201E-2</c:v>
                </c:pt>
                <c:pt idx="28652">
                  <c:v>2.4755736812949201E-2</c:v>
                </c:pt>
                <c:pt idx="28653">
                  <c:v>2.4755736812949201E-2</c:v>
                </c:pt>
                <c:pt idx="28654">
                  <c:v>2.4755736812949201E-2</c:v>
                </c:pt>
                <c:pt idx="28655">
                  <c:v>2.4755736812949201E-2</c:v>
                </c:pt>
                <c:pt idx="28656">
                  <c:v>2.4755729362368601E-2</c:v>
                </c:pt>
                <c:pt idx="28657">
                  <c:v>2.4755731225013702E-2</c:v>
                </c:pt>
                <c:pt idx="28658">
                  <c:v>2.4755729362368601E-2</c:v>
                </c:pt>
                <c:pt idx="28659">
                  <c:v>2.4755731225013702E-2</c:v>
                </c:pt>
                <c:pt idx="28660">
                  <c:v>2.47557274997234E-2</c:v>
                </c:pt>
                <c:pt idx="28661">
                  <c:v>2.4755731225013702E-2</c:v>
                </c:pt>
                <c:pt idx="28662">
                  <c:v>2.47557274997234E-2</c:v>
                </c:pt>
                <c:pt idx="28663">
                  <c:v>2.4755731225013702E-2</c:v>
                </c:pt>
                <c:pt idx="28664">
                  <c:v>2.4755723774433101E-2</c:v>
                </c:pt>
                <c:pt idx="28665">
                  <c:v>2.47557274997234E-2</c:v>
                </c:pt>
                <c:pt idx="28666">
                  <c:v>2.4755723774433101E-2</c:v>
                </c:pt>
                <c:pt idx="28667">
                  <c:v>2.4755731225013702E-2</c:v>
                </c:pt>
                <c:pt idx="28668">
                  <c:v>2.4755723774433101E-2</c:v>
                </c:pt>
                <c:pt idx="28669">
                  <c:v>2.4755721911788001E-2</c:v>
                </c:pt>
                <c:pt idx="28670">
                  <c:v>2.4755718186497699E-2</c:v>
                </c:pt>
                <c:pt idx="28671">
                  <c:v>2.4755721911788001E-2</c:v>
                </c:pt>
                <c:pt idx="28672">
                  <c:v>2.4755716323852501E-2</c:v>
                </c:pt>
                <c:pt idx="28673">
                  <c:v>2.4755716323852501E-2</c:v>
                </c:pt>
                <c:pt idx="28674">
                  <c:v>2.4755718186497699E-2</c:v>
                </c:pt>
                <c:pt idx="28675">
                  <c:v>2.4755716323852501E-2</c:v>
                </c:pt>
                <c:pt idx="28676">
                  <c:v>2.4755716323852501E-2</c:v>
                </c:pt>
                <c:pt idx="28677">
                  <c:v>2.4755710735917098E-2</c:v>
                </c:pt>
                <c:pt idx="28678">
                  <c:v>2.47557144612074E-2</c:v>
                </c:pt>
                <c:pt idx="28679">
                  <c:v>2.4755710735917098E-2</c:v>
                </c:pt>
                <c:pt idx="28680">
                  <c:v>2.4755708873271901E-2</c:v>
                </c:pt>
                <c:pt idx="28681">
                  <c:v>2.4755705147981599E-2</c:v>
                </c:pt>
                <c:pt idx="28682">
                  <c:v>2.47557144612074E-2</c:v>
                </c:pt>
                <c:pt idx="28683">
                  <c:v>2.4755710735917098E-2</c:v>
                </c:pt>
                <c:pt idx="28684">
                  <c:v>2.4755710735917098E-2</c:v>
                </c:pt>
                <c:pt idx="28685">
                  <c:v>2.4755708873271901E-2</c:v>
                </c:pt>
                <c:pt idx="28686">
                  <c:v>2.4755708873271901E-2</c:v>
                </c:pt>
                <c:pt idx="28687">
                  <c:v>2.4755705147981599E-2</c:v>
                </c:pt>
                <c:pt idx="28688">
                  <c:v>2.47557014226913E-2</c:v>
                </c:pt>
                <c:pt idx="28689">
                  <c:v>2.4755705147981599E-2</c:v>
                </c:pt>
                <c:pt idx="28690">
                  <c:v>2.4755703285336501E-2</c:v>
                </c:pt>
                <c:pt idx="28691">
                  <c:v>2.4755705147981599E-2</c:v>
                </c:pt>
                <c:pt idx="28692">
                  <c:v>2.47557014226913E-2</c:v>
                </c:pt>
                <c:pt idx="28693">
                  <c:v>2.4755697697401099E-2</c:v>
                </c:pt>
                <c:pt idx="28694">
                  <c:v>2.47557014226913E-2</c:v>
                </c:pt>
                <c:pt idx="28695">
                  <c:v>2.4755703285336501E-2</c:v>
                </c:pt>
                <c:pt idx="28696">
                  <c:v>2.4755695834755901E-2</c:v>
                </c:pt>
                <c:pt idx="28697">
                  <c:v>2.4755697697401099E-2</c:v>
                </c:pt>
                <c:pt idx="28698">
                  <c:v>2.4755695834755901E-2</c:v>
                </c:pt>
                <c:pt idx="28699">
                  <c:v>2.47557014226913E-2</c:v>
                </c:pt>
                <c:pt idx="28700">
                  <c:v>2.4755695834755901E-2</c:v>
                </c:pt>
                <c:pt idx="28701">
                  <c:v>2.4755692109465599E-2</c:v>
                </c:pt>
                <c:pt idx="28702">
                  <c:v>2.4755692109465599E-2</c:v>
                </c:pt>
                <c:pt idx="28703">
                  <c:v>2.4755692109465599E-2</c:v>
                </c:pt>
                <c:pt idx="28704">
                  <c:v>2.4755692109465599E-2</c:v>
                </c:pt>
                <c:pt idx="28705">
                  <c:v>2.4755690246820498E-2</c:v>
                </c:pt>
                <c:pt idx="28706">
                  <c:v>2.4755688384175301E-2</c:v>
                </c:pt>
                <c:pt idx="28707">
                  <c:v>2.4755690246820498E-2</c:v>
                </c:pt>
                <c:pt idx="28708">
                  <c:v>2.4755682796239901E-2</c:v>
                </c:pt>
                <c:pt idx="28709">
                  <c:v>2.4755684658884999E-2</c:v>
                </c:pt>
                <c:pt idx="28710">
                  <c:v>2.4755684658884999E-2</c:v>
                </c:pt>
                <c:pt idx="28711">
                  <c:v>2.4755688384175301E-2</c:v>
                </c:pt>
                <c:pt idx="28712">
                  <c:v>2.4755682796239901E-2</c:v>
                </c:pt>
                <c:pt idx="28713">
                  <c:v>2.47556809335947E-2</c:v>
                </c:pt>
                <c:pt idx="28714">
                  <c:v>2.4755682796239901E-2</c:v>
                </c:pt>
                <c:pt idx="28715">
                  <c:v>2.4755684658884999E-2</c:v>
                </c:pt>
                <c:pt idx="28716">
                  <c:v>2.47556809335947E-2</c:v>
                </c:pt>
                <c:pt idx="28717">
                  <c:v>2.47556809335947E-2</c:v>
                </c:pt>
                <c:pt idx="28718">
                  <c:v>2.47556809335947E-2</c:v>
                </c:pt>
                <c:pt idx="28719">
                  <c:v>2.4755677208304398E-2</c:v>
                </c:pt>
                <c:pt idx="28720">
                  <c:v>2.4755669757723801E-2</c:v>
                </c:pt>
                <c:pt idx="28721">
                  <c:v>2.4755671620368999E-2</c:v>
                </c:pt>
                <c:pt idx="28722">
                  <c:v>2.4755671620368999E-2</c:v>
                </c:pt>
                <c:pt idx="28723">
                  <c:v>2.4755671620368999E-2</c:v>
                </c:pt>
                <c:pt idx="28724">
                  <c:v>2.4755671620368999E-2</c:v>
                </c:pt>
                <c:pt idx="28725">
                  <c:v>2.4755669757723801E-2</c:v>
                </c:pt>
                <c:pt idx="28726">
                  <c:v>2.4755669757723801E-2</c:v>
                </c:pt>
                <c:pt idx="28727">
                  <c:v>2.4755669757723801E-2</c:v>
                </c:pt>
                <c:pt idx="28728">
                  <c:v>2.4755664169788399E-2</c:v>
                </c:pt>
                <c:pt idx="28729">
                  <c:v>2.4755664169788399E-2</c:v>
                </c:pt>
                <c:pt idx="28730">
                  <c:v>2.4755667895078701E-2</c:v>
                </c:pt>
                <c:pt idx="28731">
                  <c:v>2.4755669757723801E-2</c:v>
                </c:pt>
                <c:pt idx="28732">
                  <c:v>2.4755664169788399E-2</c:v>
                </c:pt>
                <c:pt idx="28733">
                  <c:v>2.4755664169788399E-2</c:v>
                </c:pt>
                <c:pt idx="28734">
                  <c:v>2.4755667895078701E-2</c:v>
                </c:pt>
                <c:pt idx="28735">
                  <c:v>2.4755658581852899E-2</c:v>
                </c:pt>
                <c:pt idx="28736">
                  <c:v>2.4755662307143201E-2</c:v>
                </c:pt>
                <c:pt idx="28737">
                  <c:v>2.4755662307143201E-2</c:v>
                </c:pt>
                <c:pt idx="28738">
                  <c:v>2.4755658581852899E-2</c:v>
                </c:pt>
                <c:pt idx="28739">
                  <c:v>2.4755658581852899E-2</c:v>
                </c:pt>
                <c:pt idx="28740">
                  <c:v>2.4755662307143201E-2</c:v>
                </c:pt>
                <c:pt idx="28741">
                  <c:v>2.4755658581852899E-2</c:v>
                </c:pt>
                <c:pt idx="28742">
                  <c:v>2.4755658581852899E-2</c:v>
                </c:pt>
                <c:pt idx="28743">
                  <c:v>2.4755656719207798E-2</c:v>
                </c:pt>
                <c:pt idx="28744">
                  <c:v>2.4755654856562601E-2</c:v>
                </c:pt>
                <c:pt idx="28745">
                  <c:v>2.4755654856562601E-2</c:v>
                </c:pt>
                <c:pt idx="28746">
                  <c:v>2.4755649268627201E-2</c:v>
                </c:pt>
                <c:pt idx="28747">
                  <c:v>2.4755651131272299E-2</c:v>
                </c:pt>
                <c:pt idx="28748">
                  <c:v>2.4755643680691702E-2</c:v>
                </c:pt>
                <c:pt idx="28749">
                  <c:v>2.4755649268627201E-2</c:v>
                </c:pt>
                <c:pt idx="28750">
                  <c:v>2.4755649268627201E-2</c:v>
                </c:pt>
                <c:pt idx="28751">
                  <c:v>2.4755651131272299E-2</c:v>
                </c:pt>
                <c:pt idx="28752">
                  <c:v>2.4755643680691702E-2</c:v>
                </c:pt>
                <c:pt idx="28753">
                  <c:v>2.4755643680691702E-2</c:v>
                </c:pt>
                <c:pt idx="28754">
                  <c:v>2.4755643680691702E-2</c:v>
                </c:pt>
                <c:pt idx="28755">
                  <c:v>2.4755649268627201E-2</c:v>
                </c:pt>
                <c:pt idx="28756">
                  <c:v>2.4755643680691702E-2</c:v>
                </c:pt>
                <c:pt idx="28757">
                  <c:v>2.4755643680691702E-2</c:v>
                </c:pt>
                <c:pt idx="28758">
                  <c:v>2.4755641818046601E-2</c:v>
                </c:pt>
                <c:pt idx="28759">
                  <c:v>2.4755641818046601E-2</c:v>
                </c:pt>
                <c:pt idx="28760">
                  <c:v>2.4755636230111101E-2</c:v>
                </c:pt>
                <c:pt idx="28761">
                  <c:v>2.4755638092756299E-2</c:v>
                </c:pt>
                <c:pt idx="28762">
                  <c:v>2.4755638092756299E-2</c:v>
                </c:pt>
                <c:pt idx="28763">
                  <c:v>2.4755641818046601E-2</c:v>
                </c:pt>
                <c:pt idx="28764">
                  <c:v>2.4755632504820799E-2</c:v>
                </c:pt>
                <c:pt idx="28765">
                  <c:v>2.4755632504820799E-2</c:v>
                </c:pt>
                <c:pt idx="28766">
                  <c:v>2.4755630642175699E-2</c:v>
                </c:pt>
                <c:pt idx="28767">
                  <c:v>2.4755638092756299E-2</c:v>
                </c:pt>
                <c:pt idx="28768">
                  <c:v>2.4755630642175699E-2</c:v>
                </c:pt>
                <c:pt idx="28769">
                  <c:v>2.4755630642175699E-2</c:v>
                </c:pt>
                <c:pt idx="28770">
                  <c:v>2.4755636230111101E-2</c:v>
                </c:pt>
                <c:pt idx="28771">
                  <c:v>2.4755636230111101E-2</c:v>
                </c:pt>
                <c:pt idx="28772">
                  <c:v>2.4755630642175699E-2</c:v>
                </c:pt>
                <c:pt idx="28773">
                  <c:v>2.4755623191595098E-2</c:v>
                </c:pt>
                <c:pt idx="28774">
                  <c:v>2.4755623191595098E-2</c:v>
                </c:pt>
                <c:pt idx="28775">
                  <c:v>2.4755625054240199E-2</c:v>
                </c:pt>
                <c:pt idx="28776">
                  <c:v>2.4755623191595098E-2</c:v>
                </c:pt>
                <c:pt idx="28777">
                  <c:v>2.4755617603659599E-2</c:v>
                </c:pt>
                <c:pt idx="28778">
                  <c:v>2.4755621328949901E-2</c:v>
                </c:pt>
                <c:pt idx="28779">
                  <c:v>2.4755625054240199E-2</c:v>
                </c:pt>
                <c:pt idx="28780">
                  <c:v>2.4755623191595098E-2</c:v>
                </c:pt>
                <c:pt idx="28781">
                  <c:v>2.4755625054240199E-2</c:v>
                </c:pt>
                <c:pt idx="28782">
                  <c:v>2.4755621328949901E-2</c:v>
                </c:pt>
                <c:pt idx="28783">
                  <c:v>2.4755617603659599E-2</c:v>
                </c:pt>
                <c:pt idx="28784">
                  <c:v>2.4755617603659599E-2</c:v>
                </c:pt>
                <c:pt idx="28785">
                  <c:v>2.4755615741014501E-2</c:v>
                </c:pt>
                <c:pt idx="28786">
                  <c:v>2.4755621328949901E-2</c:v>
                </c:pt>
                <c:pt idx="28787">
                  <c:v>2.4755615741014501E-2</c:v>
                </c:pt>
                <c:pt idx="28788">
                  <c:v>2.4755612015724199E-2</c:v>
                </c:pt>
                <c:pt idx="28789">
                  <c:v>2.4755612015724199E-2</c:v>
                </c:pt>
                <c:pt idx="28790">
                  <c:v>2.4755610153079002E-2</c:v>
                </c:pt>
                <c:pt idx="28791">
                  <c:v>2.4755612015724199E-2</c:v>
                </c:pt>
                <c:pt idx="28792">
                  <c:v>2.4755610153079002E-2</c:v>
                </c:pt>
                <c:pt idx="28793">
                  <c:v>2.4755604565143599E-2</c:v>
                </c:pt>
                <c:pt idx="28794">
                  <c:v>2.4755610153079002E-2</c:v>
                </c:pt>
                <c:pt idx="28795">
                  <c:v>2.4755608290433901E-2</c:v>
                </c:pt>
                <c:pt idx="28796">
                  <c:v>2.4755608290433901E-2</c:v>
                </c:pt>
                <c:pt idx="28797">
                  <c:v>2.4755602702498401E-2</c:v>
                </c:pt>
                <c:pt idx="28798">
                  <c:v>2.4755604565143599E-2</c:v>
                </c:pt>
                <c:pt idx="28799">
                  <c:v>2.4755604565143599E-2</c:v>
                </c:pt>
                <c:pt idx="28800">
                  <c:v>2.4755602702498401E-2</c:v>
                </c:pt>
                <c:pt idx="28801">
                  <c:v>2.4755598977208099E-2</c:v>
                </c:pt>
                <c:pt idx="28802">
                  <c:v>2.4755598977208099E-2</c:v>
                </c:pt>
                <c:pt idx="28803">
                  <c:v>2.4755598977208099E-2</c:v>
                </c:pt>
                <c:pt idx="28804">
                  <c:v>2.4755597114562999E-2</c:v>
                </c:pt>
                <c:pt idx="28805">
                  <c:v>2.4755597114562999E-2</c:v>
                </c:pt>
                <c:pt idx="28806">
                  <c:v>2.4755597114562999E-2</c:v>
                </c:pt>
                <c:pt idx="28807">
                  <c:v>2.4755595251917801E-2</c:v>
                </c:pt>
                <c:pt idx="28808">
                  <c:v>2.4755597114562999E-2</c:v>
                </c:pt>
                <c:pt idx="28809">
                  <c:v>2.4755595251917801E-2</c:v>
                </c:pt>
                <c:pt idx="28810">
                  <c:v>2.4755591526627499E-2</c:v>
                </c:pt>
                <c:pt idx="28811">
                  <c:v>2.4755597114562999E-2</c:v>
                </c:pt>
                <c:pt idx="28812">
                  <c:v>2.4755595251917801E-2</c:v>
                </c:pt>
                <c:pt idx="28813">
                  <c:v>2.4755591526627499E-2</c:v>
                </c:pt>
                <c:pt idx="28814">
                  <c:v>2.47555859386921E-2</c:v>
                </c:pt>
                <c:pt idx="28815">
                  <c:v>2.4755589663982398E-2</c:v>
                </c:pt>
                <c:pt idx="28816">
                  <c:v>2.47555859386921E-2</c:v>
                </c:pt>
                <c:pt idx="28817">
                  <c:v>2.4755591526627499E-2</c:v>
                </c:pt>
                <c:pt idx="28818">
                  <c:v>2.4755582213401801E-2</c:v>
                </c:pt>
                <c:pt idx="28819">
                  <c:v>2.4755589663982398E-2</c:v>
                </c:pt>
                <c:pt idx="28820">
                  <c:v>2.4755584076046899E-2</c:v>
                </c:pt>
                <c:pt idx="28821">
                  <c:v>2.4755584076046899E-2</c:v>
                </c:pt>
                <c:pt idx="28822">
                  <c:v>2.4755584076046899E-2</c:v>
                </c:pt>
                <c:pt idx="28823">
                  <c:v>2.4755582213401801E-2</c:v>
                </c:pt>
                <c:pt idx="28824">
                  <c:v>2.4755576625466399E-2</c:v>
                </c:pt>
                <c:pt idx="28825">
                  <c:v>2.4755578488111499E-2</c:v>
                </c:pt>
                <c:pt idx="28826">
                  <c:v>2.4755578488111499E-2</c:v>
                </c:pt>
                <c:pt idx="28827">
                  <c:v>2.4755582213401801E-2</c:v>
                </c:pt>
                <c:pt idx="28828">
                  <c:v>2.47555729001761E-2</c:v>
                </c:pt>
                <c:pt idx="28829">
                  <c:v>2.4755576625466399E-2</c:v>
                </c:pt>
                <c:pt idx="28830">
                  <c:v>2.47555729001761E-2</c:v>
                </c:pt>
                <c:pt idx="28831">
                  <c:v>2.47555729001761E-2</c:v>
                </c:pt>
                <c:pt idx="28832">
                  <c:v>2.4755569174885798E-2</c:v>
                </c:pt>
                <c:pt idx="28833">
                  <c:v>2.47555729001761E-2</c:v>
                </c:pt>
                <c:pt idx="28834">
                  <c:v>2.4755576625466399E-2</c:v>
                </c:pt>
                <c:pt idx="28835">
                  <c:v>2.4755569174885798E-2</c:v>
                </c:pt>
                <c:pt idx="28836">
                  <c:v>2.4755569174885798E-2</c:v>
                </c:pt>
                <c:pt idx="28837">
                  <c:v>2.4755569174885798E-2</c:v>
                </c:pt>
                <c:pt idx="28838">
                  <c:v>2.4755561724305201E-2</c:v>
                </c:pt>
                <c:pt idx="28839">
                  <c:v>2.4755569174885798E-2</c:v>
                </c:pt>
                <c:pt idx="28840">
                  <c:v>2.47555654495955E-2</c:v>
                </c:pt>
                <c:pt idx="28841">
                  <c:v>2.47555654495955E-2</c:v>
                </c:pt>
                <c:pt idx="28842">
                  <c:v>2.4755563586950299E-2</c:v>
                </c:pt>
                <c:pt idx="28843">
                  <c:v>2.4755563586950299E-2</c:v>
                </c:pt>
                <c:pt idx="28844">
                  <c:v>2.4755563586950299E-2</c:v>
                </c:pt>
                <c:pt idx="28845">
                  <c:v>2.4755561724305201E-2</c:v>
                </c:pt>
                <c:pt idx="28846">
                  <c:v>2.4755557999014799E-2</c:v>
                </c:pt>
                <c:pt idx="28847">
                  <c:v>2.4755561724305201E-2</c:v>
                </c:pt>
                <c:pt idx="28848">
                  <c:v>2.4755556136369702E-2</c:v>
                </c:pt>
                <c:pt idx="28849">
                  <c:v>2.4755557999014799E-2</c:v>
                </c:pt>
                <c:pt idx="28850">
                  <c:v>2.4755556136369702E-2</c:v>
                </c:pt>
                <c:pt idx="28851">
                  <c:v>2.4755556136369702E-2</c:v>
                </c:pt>
                <c:pt idx="28852">
                  <c:v>2.47555524110794E-2</c:v>
                </c:pt>
                <c:pt idx="28853">
                  <c:v>2.4755550548434299E-2</c:v>
                </c:pt>
                <c:pt idx="28854">
                  <c:v>2.4755556136369702E-2</c:v>
                </c:pt>
                <c:pt idx="28855">
                  <c:v>2.4755550548434299E-2</c:v>
                </c:pt>
                <c:pt idx="28856">
                  <c:v>2.47555524110794E-2</c:v>
                </c:pt>
                <c:pt idx="28857">
                  <c:v>2.4755548685789101E-2</c:v>
                </c:pt>
                <c:pt idx="28858">
                  <c:v>2.4755548685789101E-2</c:v>
                </c:pt>
                <c:pt idx="28859">
                  <c:v>2.4755548685789101E-2</c:v>
                </c:pt>
                <c:pt idx="28860">
                  <c:v>2.4755544960498799E-2</c:v>
                </c:pt>
                <c:pt idx="28861">
                  <c:v>2.4755543097853699E-2</c:v>
                </c:pt>
                <c:pt idx="28862">
                  <c:v>2.4755543097853699E-2</c:v>
                </c:pt>
                <c:pt idx="28863">
                  <c:v>2.4755543097853699E-2</c:v>
                </c:pt>
                <c:pt idx="28864">
                  <c:v>2.4755537509918199E-2</c:v>
                </c:pt>
                <c:pt idx="28865">
                  <c:v>2.4755544960498799E-2</c:v>
                </c:pt>
                <c:pt idx="28866">
                  <c:v>2.4755537509918199E-2</c:v>
                </c:pt>
                <c:pt idx="28867">
                  <c:v>2.47555393725634E-2</c:v>
                </c:pt>
                <c:pt idx="28868">
                  <c:v>2.47555393725634E-2</c:v>
                </c:pt>
                <c:pt idx="28869">
                  <c:v>2.4755537509918199E-2</c:v>
                </c:pt>
                <c:pt idx="28870">
                  <c:v>2.4755537509918199E-2</c:v>
                </c:pt>
                <c:pt idx="28871">
                  <c:v>2.4755537509918199E-2</c:v>
                </c:pt>
                <c:pt idx="28872">
                  <c:v>2.47555319219828E-2</c:v>
                </c:pt>
                <c:pt idx="28873">
                  <c:v>2.4755535647273098E-2</c:v>
                </c:pt>
                <c:pt idx="28874">
                  <c:v>2.4755535647273098E-2</c:v>
                </c:pt>
                <c:pt idx="28875">
                  <c:v>2.4755530059337599E-2</c:v>
                </c:pt>
                <c:pt idx="28876">
                  <c:v>2.47555319219828E-2</c:v>
                </c:pt>
                <c:pt idx="28877">
                  <c:v>2.47555319219828E-2</c:v>
                </c:pt>
                <c:pt idx="28878">
                  <c:v>2.47555263340473E-2</c:v>
                </c:pt>
                <c:pt idx="28879">
                  <c:v>2.47555319219828E-2</c:v>
                </c:pt>
                <c:pt idx="28880">
                  <c:v>2.47555263340473E-2</c:v>
                </c:pt>
                <c:pt idx="28881">
                  <c:v>2.4755524471402199E-2</c:v>
                </c:pt>
                <c:pt idx="28882">
                  <c:v>2.47555263340473E-2</c:v>
                </c:pt>
                <c:pt idx="28883">
                  <c:v>2.4755530059337599E-2</c:v>
                </c:pt>
                <c:pt idx="28884">
                  <c:v>2.4755524471402199E-2</c:v>
                </c:pt>
                <c:pt idx="28885">
                  <c:v>2.47555263340473E-2</c:v>
                </c:pt>
                <c:pt idx="28886">
                  <c:v>2.4755522608757002E-2</c:v>
                </c:pt>
                <c:pt idx="28887">
                  <c:v>2.4755522608757002E-2</c:v>
                </c:pt>
                <c:pt idx="28888">
                  <c:v>2.4755517020821599E-2</c:v>
                </c:pt>
                <c:pt idx="28889">
                  <c:v>2.47555188834667E-2</c:v>
                </c:pt>
                <c:pt idx="28890">
                  <c:v>2.47555188834667E-2</c:v>
                </c:pt>
                <c:pt idx="28891">
                  <c:v>2.47555188834667E-2</c:v>
                </c:pt>
                <c:pt idx="28892">
                  <c:v>2.4755513295531301E-2</c:v>
                </c:pt>
                <c:pt idx="28893">
                  <c:v>2.4755511432886099E-2</c:v>
                </c:pt>
                <c:pt idx="28894">
                  <c:v>2.4755513295531301E-2</c:v>
                </c:pt>
                <c:pt idx="28895">
                  <c:v>2.4755511432886099E-2</c:v>
                </c:pt>
                <c:pt idx="28896">
                  <c:v>2.4755509570240999E-2</c:v>
                </c:pt>
                <c:pt idx="28897">
                  <c:v>2.4755511432886099E-2</c:v>
                </c:pt>
                <c:pt idx="28898">
                  <c:v>2.4755511432886099E-2</c:v>
                </c:pt>
                <c:pt idx="28899">
                  <c:v>2.4755509570240999E-2</c:v>
                </c:pt>
                <c:pt idx="28900">
                  <c:v>2.4755511432886099E-2</c:v>
                </c:pt>
                <c:pt idx="28901">
                  <c:v>2.4755509570240999E-2</c:v>
                </c:pt>
                <c:pt idx="28902">
                  <c:v>2.47555058449507E-2</c:v>
                </c:pt>
                <c:pt idx="28903">
                  <c:v>2.47555058449507E-2</c:v>
                </c:pt>
                <c:pt idx="28904">
                  <c:v>2.4755502119660398E-2</c:v>
                </c:pt>
                <c:pt idx="28905">
                  <c:v>2.4755503982305499E-2</c:v>
                </c:pt>
                <c:pt idx="28906">
                  <c:v>2.47555058449507E-2</c:v>
                </c:pt>
                <c:pt idx="28907">
                  <c:v>2.47555058449507E-2</c:v>
                </c:pt>
                <c:pt idx="28908">
                  <c:v>2.47555058449507E-2</c:v>
                </c:pt>
                <c:pt idx="28909">
                  <c:v>2.47555058449507E-2</c:v>
                </c:pt>
                <c:pt idx="28910">
                  <c:v>2.47554983943701E-2</c:v>
                </c:pt>
                <c:pt idx="28911">
                  <c:v>2.4755502119660398E-2</c:v>
                </c:pt>
                <c:pt idx="28912">
                  <c:v>2.4755496531724899E-2</c:v>
                </c:pt>
                <c:pt idx="28913">
                  <c:v>2.4755496531724899E-2</c:v>
                </c:pt>
                <c:pt idx="28914">
                  <c:v>2.4755502119660398E-2</c:v>
                </c:pt>
                <c:pt idx="28915">
                  <c:v>2.4755496531724899E-2</c:v>
                </c:pt>
                <c:pt idx="28916">
                  <c:v>2.47554928064346E-2</c:v>
                </c:pt>
                <c:pt idx="28917">
                  <c:v>2.4755496531724899E-2</c:v>
                </c:pt>
                <c:pt idx="28918">
                  <c:v>2.47554928064346E-2</c:v>
                </c:pt>
                <c:pt idx="28919">
                  <c:v>2.4755489081144302E-2</c:v>
                </c:pt>
                <c:pt idx="28920">
                  <c:v>2.4755485355854E-2</c:v>
                </c:pt>
                <c:pt idx="28921">
                  <c:v>2.4755485355854E-2</c:v>
                </c:pt>
                <c:pt idx="28922">
                  <c:v>2.4755489081144302E-2</c:v>
                </c:pt>
                <c:pt idx="28923">
                  <c:v>2.4755485355854E-2</c:v>
                </c:pt>
                <c:pt idx="28924">
                  <c:v>2.4755489081144302E-2</c:v>
                </c:pt>
                <c:pt idx="28925">
                  <c:v>2.4755485355854E-2</c:v>
                </c:pt>
                <c:pt idx="28926">
                  <c:v>2.4755483493208899E-2</c:v>
                </c:pt>
                <c:pt idx="28927">
                  <c:v>2.4755483493208899E-2</c:v>
                </c:pt>
                <c:pt idx="28928">
                  <c:v>2.4755483493208899E-2</c:v>
                </c:pt>
                <c:pt idx="28929">
                  <c:v>2.4755483493208899E-2</c:v>
                </c:pt>
                <c:pt idx="28930">
                  <c:v>2.4755483493208899E-2</c:v>
                </c:pt>
                <c:pt idx="28931">
                  <c:v>2.4755483493208899E-2</c:v>
                </c:pt>
                <c:pt idx="28932">
                  <c:v>2.4755477905273399E-2</c:v>
                </c:pt>
                <c:pt idx="28933">
                  <c:v>2.4755477905273399E-2</c:v>
                </c:pt>
                <c:pt idx="28934">
                  <c:v>2.4755477905273399E-2</c:v>
                </c:pt>
                <c:pt idx="28935">
                  <c:v>2.4755477905273399E-2</c:v>
                </c:pt>
                <c:pt idx="28936">
                  <c:v>2.4755472317338E-2</c:v>
                </c:pt>
                <c:pt idx="28937">
                  <c:v>2.4755476042628299E-2</c:v>
                </c:pt>
                <c:pt idx="28938">
                  <c:v>2.4755472317338E-2</c:v>
                </c:pt>
                <c:pt idx="28939">
                  <c:v>2.4755472317338E-2</c:v>
                </c:pt>
                <c:pt idx="28940">
                  <c:v>2.4755470454692799E-2</c:v>
                </c:pt>
                <c:pt idx="28941">
                  <c:v>2.4755476042628299E-2</c:v>
                </c:pt>
                <c:pt idx="28942">
                  <c:v>2.4755476042628299E-2</c:v>
                </c:pt>
                <c:pt idx="28943">
                  <c:v>2.4755472317338E-2</c:v>
                </c:pt>
                <c:pt idx="28944">
                  <c:v>2.47554592788219E-2</c:v>
                </c:pt>
                <c:pt idx="28945">
                  <c:v>2.47554648667574E-2</c:v>
                </c:pt>
                <c:pt idx="28946">
                  <c:v>2.47554667294025E-2</c:v>
                </c:pt>
                <c:pt idx="28947">
                  <c:v>2.47554667294025E-2</c:v>
                </c:pt>
                <c:pt idx="28948">
                  <c:v>2.47554648667574E-2</c:v>
                </c:pt>
                <c:pt idx="28949">
                  <c:v>2.4755463004112199E-2</c:v>
                </c:pt>
                <c:pt idx="28950">
                  <c:v>2.47554648667574E-2</c:v>
                </c:pt>
                <c:pt idx="28951">
                  <c:v>2.47554648667574E-2</c:v>
                </c:pt>
                <c:pt idx="28952">
                  <c:v>2.47554592788219E-2</c:v>
                </c:pt>
                <c:pt idx="28953">
                  <c:v>2.47554592788219E-2</c:v>
                </c:pt>
                <c:pt idx="28954">
                  <c:v>2.47554592788219E-2</c:v>
                </c:pt>
                <c:pt idx="28955">
                  <c:v>2.47554592788219E-2</c:v>
                </c:pt>
                <c:pt idx="28956">
                  <c:v>2.4755453690886501E-2</c:v>
                </c:pt>
                <c:pt idx="28957">
                  <c:v>2.4755449965596199E-2</c:v>
                </c:pt>
                <c:pt idx="28958">
                  <c:v>2.4755457416176799E-2</c:v>
                </c:pt>
                <c:pt idx="28959">
                  <c:v>2.47554518282414E-2</c:v>
                </c:pt>
                <c:pt idx="28960">
                  <c:v>2.47554518282414E-2</c:v>
                </c:pt>
                <c:pt idx="28961">
                  <c:v>2.47554518282414E-2</c:v>
                </c:pt>
                <c:pt idx="28962">
                  <c:v>2.47554518282414E-2</c:v>
                </c:pt>
                <c:pt idx="28963">
                  <c:v>2.4755449965596199E-2</c:v>
                </c:pt>
                <c:pt idx="28964">
                  <c:v>2.4755449965596199E-2</c:v>
                </c:pt>
                <c:pt idx="28965">
                  <c:v>2.4755446240305901E-2</c:v>
                </c:pt>
                <c:pt idx="28966">
                  <c:v>2.4755446240305901E-2</c:v>
                </c:pt>
                <c:pt idx="28967">
                  <c:v>2.47554443776608E-2</c:v>
                </c:pt>
                <c:pt idx="28968">
                  <c:v>2.4755446240305901E-2</c:v>
                </c:pt>
                <c:pt idx="28969">
                  <c:v>2.47554387897253E-2</c:v>
                </c:pt>
                <c:pt idx="28970">
                  <c:v>2.47554443776608E-2</c:v>
                </c:pt>
                <c:pt idx="28971">
                  <c:v>2.4755442515015599E-2</c:v>
                </c:pt>
                <c:pt idx="28972">
                  <c:v>2.4755442515015599E-2</c:v>
                </c:pt>
                <c:pt idx="28973">
                  <c:v>2.4755442515015599E-2</c:v>
                </c:pt>
                <c:pt idx="28974">
                  <c:v>2.47554387897253E-2</c:v>
                </c:pt>
                <c:pt idx="28975">
                  <c:v>2.4755436927080099E-2</c:v>
                </c:pt>
                <c:pt idx="28976">
                  <c:v>2.4755433201789901E-2</c:v>
                </c:pt>
                <c:pt idx="28977">
                  <c:v>2.4755433201789901E-2</c:v>
                </c:pt>
                <c:pt idx="28978">
                  <c:v>2.47554387897253E-2</c:v>
                </c:pt>
                <c:pt idx="28979">
                  <c:v>2.4755436927080099E-2</c:v>
                </c:pt>
                <c:pt idx="28980">
                  <c:v>2.4755433201789901E-2</c:v>
                </c:pt>
                <c:pt idx="28981">
                  <c:v>2.47554313391447E-2</c:v>
                </c:pt>
                <c:pt idx="28982">
                  <c:v>2.47554313391447E-2</c:v>
                </c:pt>
                <c:pt idx="28983">
                  <c:v>2.47554313391447E-2</c:v>
                </c:pt>
                <c:pt idx="28984">
                  <c:v>2.4755429476499599E-2</c:v>
                </c:pt>
                <c:pt idx="28985">
                  <c:v>2.4755429476499599E-2</c:v>
                </c:pt>
                <c:pt idx="28986">
                  <c:v>2.4755429476499599E-2</c:v>
                </c:pt>
                <c:pt idx="28987">
                  <c:v>2.4755429476499599E-2</c:v>
                </c:pt>
                <c:pt idx="28988">
                  <c:v>2.4755423888564099E-2</c:v>
                </c:pt>
                <c:pt idx="28989">
                  <c:v>2.4755425751209301E-2</c:v>
                </c:pt>
                <c:pt idx="28990">
                  <c:v>2.4755425751209301E-2</c:v>
                </c:pt>
                <c:pt idx="28991">
                  <c:v>2.4755420163273801E-2</c:v>
                </c:pt>
                <c:pt idx="28992">
                  <c:v>2.47554183006287E-2</c:v>
                </c:pt>
                <c:pt idx="28993">
                  <c:v>2.4755420163273801E-2</c:v>
                </c:pt>
                <c:pt idx="28994">
                  <c:v>2.4755420163273801E-2</c:v>
                </c:pt>
                <c:pt idx="28995">
                  <c:v>2.47554183006287E-2</c:v>
                </c:pt>
                <c:pt idx="28996">
                  <c:v>2.47554183006287E-2</c:v>
                </c:pt>
                <c:pt idx="28997">
                  <c:v>2.4755420163273801E-2</c:v>
                </c:pt>
                <c:pt idx="28998">
                  <c:v>2.4755416437983499E-2</c:v>
                </c:pt>
                <c:pt idx="28999">
                  <c:v>2.4755416437983499E-2</c:v>
                </c:pt>
                <c:pt idx="29000">
                  <c:v>2.4755412712693201E-2</c:v>
                </c:pt>
                <c:pt idx="29001">
                  <c:v>2.4755412712693201E-2</c:v>
                </c:pt>
                <c:pt idx="29002">
                  <c:v>2.47554108500481E-2</c:v>
                </c:pt>
                <c:pt idx="29003">
                  <c:v>2.4755412712693201E-2</c:v>
                </c:pt>
                <c:pt idx="29004">
                  <c:v>2.47554108500481E-2</c:v>
                </c:pt>
                <c:pt idx="29005">
                  <c:v>2.47554108500481E-2</c:v>
                </c:pt>
                <c:pt idx="29006">
                  <c:v>2.4755407124757801E-2</c:v>
                </c:pt>
                <c:pt idx="29007">
                  <c:v>2.4755407124757801E-2</c:v>
                </c:pt>
                <c:pt idx="29008">
                  <c:v>2.47554052621126E-2</c:v>
                </c:pt>
                <c:pt idx="29009">
                  <c:v>2.47554052621126E-2</c:v>
                </c:pt>
                <c:pt idx="29010">
                  <c:v>2.47554108500481E-2</c:v>
                </c:pt>
                <c:pt idx="29011">
                  <c:v>2.4755399674177201E-2</c:v>
                </c:pt>
                <c:pt idx="29012">
                  <c:v>2.4755403399467499E-2</c:v>
                </c:pt>
                <c:pt idx="29013">
                  <c:v>2.4755403399467499E-2</c:v>
                </c:pt>
                <c:pt idx="29014">
                  <c:v>2.4755397811532E-2</c:v>
                </c:pt>
                <c:pt idx="29015">
                  <c:v>2.4755399674177201E-2</c:v>
                </c:pt>
                <c:pt idx="29016">
                  <c:v>2.4755397811532E-2</c:v>
                </c:pt>
                <c:pt idx="29017">
                  <c:v>2.4755399674177201E-2</c:v>
                </c:pt>
                <c:pt idx="29018">
                  <c:v>2.4755397811532E-2</c:v>
                </c:pt>
                <c:pt idx="29019">
                  <c:v>2.4755394086241701E-2</c:v>
                </c:pt>
                <c:pt idx="29020">
                  <c:v>2.4755394086241701E-2</c:v>
                </c:pt>
                <c:pt idx="29021">
                  <c:v>2.4755397811532E-2</c:v>
                </c:pt>
                <c:pt idx="29022">
                  <c:v>2.4755390360951399E-2</c:v>
                </c:pt>
                <c:pt idx="29023">
                  <c:v>2.4755390360951399E-2</c:v>
                </c:pt>
                <c:pt idx="29024">
                  <c:v>2.4755390360951399E-2</c:v>
                </c:pt>
                <c:pt idx="29025">
                  <c:v>2.4755392223596601E-2</c:v>
                </c:pt>
                <c:pt idx="29026">
                  <c:v>2.4755390360951399E-2</c:v>
                </c:pt>
                <c:pt idx="29027">
                  <c:v>2.4755390360951399E-2</c:v>
                </c:pt>
                <c:pt idx="29028">
                  <c:v>2.4755386635661101E-2</c:v>
                </c:pt>
                <c:pt idx="29029">
                  <c:v>2.4755384773016E-2</c:v>
                </c:pt>
                <c:pt idx="29030">
                  <c:v>2.4755384773016E-2</c:v>
                </c:pt>
                <c:pt idx="29031">
                  <c:v>2.4755382910370799E-2</c:v>
                </c:pt>
                <c:pt idx="29032">
                  <c:v>2.4755384773016E-2</c:v>
                </c:pt>
                <c:pt idx="29033">
                  <c:v>2.4755382910370799E-2</c:v>
                </c:pt>
                <c:pt idx="29034">
                  <c:v>2.4755379185080501E-2</c:v>
                </c:pt>
                <c:pt idx="29035">
                  <c:v>2.47553773224354E-2</c:v>
                </c:pt>
                <c:pt idx="29036">
                  <c:v>2.4755379185080501E-2</c:v>
                </c:pt>
                <c:pt idx="29037">
                  <c:v>2.4755379185080501E-2</c:v>
                </c:pt>
                <c:pt idx="29038">
                  <c:v>2.4755379185080501E-2</c:v>
                </c:pt>
                <c:pt idx="29039">
                  <c:v>2.4755373597145101E-2</c:v>
                </c:pt>
                <c:pt idx="29040">
                  <c:v>2.47553773224354E-2</c:v>
                </c:pt>
                <c:pt idx="29041">
                  <c:v>2.4755373597145101E-2</c:v>
                </c:pt>
                <c:pt idx="29042">
                  <c:v>2.4755373597145101E-2</c:v>
                </c:pt>
                <c:pt idx="29043">
                  <c:v>2.4755369871854799E-2</c:v>
                </c:pt>
                <c:pt idx="29044">
                  <c:v>2.47553717344999E-2</c:v>
                </c:pt>
                <c:pt idx="29045">
                  <c:v>2.4755369871854799E-2</c:v>
                </c:pt>
                <c:pt idx="29046">
                  <c:v>2.4755366146564501E-2</c:v>
                </c:pt>
                <c:pt idx="29047">
                  <c:v>2.4755373597145101E-2</c:v>
                </c:pt>
                <c:pt idx="29048">
                  <c:v>2.4755366146564501E-2</c:v>
                </c:pt>
                <c:pt idx="29049">
                  <c:v>2.4755366146564501E-2</c:v>
                </c:pt>
                <c:pt idx="29050">
                  <c:v>2.4755366146564501E-2</c:v>
                </c:pt>
                <c:pt idx="29051">
                  <c:v>2.4755366146564501E-2</c:v>
                </c:pt>
                <c:pt idx="29052">
                  <c:v>2.4755360558629001E-2</c:v>
                </c:pt>
                <c:pt idx="29053">
                  <c:v>2.4755366146564501E-2</c:v>
                </c:pt>
                <c:pt idx="29054">
                  <c:v>2.4755360558629001E-2</c:v>
                </c:pt>
                <c:pt idx="29055">
                  <c:v>2.47553642839193E-2</c:v>
                </c:pt>
                <c:pt idx="29056">
                  <c:v>2.47553642839193E-2</c:v>
                </c:pt>
                <c:pt idx="29057">
                  <c:v>2.4755358695983901E-2</c:v>
                </c:pt>
                <c:pt idx="29058">
                  <c:v>2.4755356833338699E-2</c:v>
                </c:pt>
                <c:pt idx="29059">
                  <c:v>2.4755356833338699E-2</c:v>
                </c:pt>
                <c:pt idx="29060">
                  <c:v>2.4755356833338699E-2</c:v>
                </c:pt>
                <c:pt idx="29061">
                  <c:v>2.4755353108048401E-2</c:v>
                </c:pt>
                <c:pt idx="29062">
                  <c:v>2.4755353108048401E-2</c:v>
                </c:pt>
                <c:pt idx="29063">
                  <c:v>2.4755356833338699E-2</c:v>
                </c:pt>
                <c:pt idx="29064">
                  <c:v>2.4755353108048401E-2</c:v>
                </c:pt>
                <c:pt idx="29065">
                  <c:v>2.47553512454033E-2</c:v>
                </c:pt>
                <c:pt idx="29066">
                  <c:v>2.47553512454033E-2</c:v>
                </c:pt>
                <c:pt idx="29067">
                  <c:v>2.4755347520112998E-2</c:v>
                </c:pt>
                <c:pt idx="29068">
                  <c:v>2.47553512454033E-2</c:v>
                </c:pt>
                <c:pt idx="29069">
                  <c:v>2.4755347520112998E-2</c:v>
                </c:pt>
                <c:pt idx="29070">
                  <c:v>2.47553456574678E-2</c:v>
                </c:pt>
                <c:pt idx="29071">
                  <c:v>2.47553456574678E-2</c:v>
                </c:pt>
                <c:pt idx="29072">
                  <c:v>2.4755340069532401E-2</c:v>
                </c:pt>
                <c:pt idx="29073">
                  <c:v>2.47553437948227E-2</c:v>
                </c:pt>
                <c:pt idx="29074">
                  <c:v>2.47553437948227E-2</c:v>
                </c:pt>
                <c:pt idx="29075">
                  <c:v>2.47553382068872E-2</c:v>
                </c:pt>
                <c:pt idx="29076">
                  <c:v>2.47553382068872E-2</c:v>
                </c:pt>
                <c:pt idx="29077">
                  <c:v>2.4755334481596999E-2</c:v>
                </c:pt>
                <c:pt idx="29078">
                  <c:v>2.47553437948227E-2</c:v>
                </c:pt>
                <c:pt idx="29079">
                  <c:v>2.47553382068872E-2</c:v>
                </c:pt>
                <c:pt idx="29080">
                  <c:v>2.4755334481596999E-2</c:v>
                </c:pt>
                <c:pt idx="29081">
                  <c:v>2.47553382068872E-2</c:v>
                </c:pt>
                <c:pt idx="29082">
                  <c:v>2.4755332618951801E-2</c:v>
                </c:pt>
                <c:pt idx="29083">
                  <c:v>2.4755332618951801E-2</c:v>
                </c:pt>
                <c:pt idx="29084">
                  <c:v>2.47553307563067E-2</c:v>
                </c:pt>
                <c:pt idx="29085">
                  <c:v>2.47553307563067E-2</c:v>
                </c:pt>
                <c:pt idx="29086">
                  <c:v>2.47553307563067E-2</c:v>
                </c:pt>
                <c:pt idx="29087">
                  <c:v>2.4755327031016398E-2</c:v>
                </c:pt>
                <c:pt idx="29088">
                  <c:v>2.47553307563067E-2</c:v>
                </c:pt>
                <c:pt idx="29089">
                  <c:v>2.47553307563067E-2</c:v>
                </c:pt>
                <c:pt idx="29090">
                  <c:v>2.47553307563067E-2</c:v>
                </c:pt>
                <c:pt idx="29091">
                  <c:v>2.4755327031016398E-2</c:v>
                </c:pt>
                <c:pt idx="29092">
                  <c:v>2.4755327031016398E-2</c:v>
                </c:pt>
                <c:pt idx="29093">
                  <c:v>2.4755319580435801E-2</c:v>
                </c:pt>
                <c:pt idx="29094">
                  <c:v>2.47553233057261E-2</c:v>
                </c:pt>
                <c:pt idx="29095">
                  <c:v>2.4755325168371201E-2</c:v>
                </c:pt>
                <c:pt idx="29096">
                  <c:v>2.47553233057261E-2</c:v>
                </c:pt>
                <c:pt idx="29097">
                  <c:v>2.47553177177906E-2</c:v>
                </c:pt>
                <c:pt idx="29098">
                  <c:v>2.4755319580435801E-2</c:v>
                </c:pt>
                <c:pt idx="29099">
                  <c:v>2.4755319580435801E-2</c:v>
                </c:pt>
                <c:pt idx="29100">
                  <c:v>2.47553177177906E-2</c:v>
                </c:pt>
                <c:pt idx="29101">
                  <c:v>2.4755313992500302E-2</c:v>
                </c:pt>
                <c:pt idx="29102">
                  <c:v>2.4755313992500302E-2</c:v>
                </c:pt>
                <c:pt idx="29103">
                  <c:v>2.47553177177906E-2</c:v>
                </c:pt>
                <c:pt idx="29104">
                  <c:v>2.4755313992500302E-2</c:v>
                </c:pt>
                <c:pt idx="29105">
                  <c:v>2.4755312129855201E-2</c:v>
                </c:pt>
                <c:pt idx="29106">
                  <c:v>2.4755312129855201E-2</c:v>
                </c:pt>
                <c:pt idx="29107">
                  <c:v>2.475531026721E-2</c:v>
                </c:pt>
                <c:pt idx="29108">
                  <c:v>2.475531026721E-2</c:v>
                </c:pt>
                <c:pt idx="29109">
                  <c:v>2.4755306541919701E-2</c:v>
                </c:pt>
                <c:pt idx="29110">
                  <c:v>2.4755300953984299E-2</c:v>
                </c:pt>
                <c:pt idx="29111">
                  <c:v>2.4755306541919701E-2</c:v>
                </c:pt>
                <c:pt idx="29112">
                  <c:v>2.4755306541919701E-2</c:v>
                </c:pt>
                <c:pt idx="29113">
                  <c:v>2.4755300953984299E-2</c:v>
                </c:pt>
                <c:pt idx="29114">
                  <c:v>2.4755304679274601E-2</c:v>
                </c:pt>
                <c:pt idx="29115">
                  <c:v>2.4755300953984299E-2</c:v>
                </c:pt>
                <c:pt idx="29116">
                  <c:v>2.4755297228694E-2</c:v>
                </c:pt>
                <c:pt idx="29117">
                  <c:v>2.4755304679274601E-2</c:v>
                </c:pt>
                <c:pt idx="29118">
                  <c:v>2.4755300953984299E-2</c:v>
                </c:pt>
                <c:pt idx="29119">
                  <c:v>2.4755299091339101E-2</c:v>
                </c:pt>
                <c:pt idx="29120">
                  <c:v>2.4755293503403698E-2</c:v>
                </c:pt>
                <c:pt idx="29121">
                  <c:v>2.4755299091339101E-2</c:v>
                </c:pt>
                <c:pt idx="29122">
                  <c:v>2.4755297228694E-2</c:v>
                </c:pt>
                <c:pt idx="29123">
                  <c:v>2.4755293503403698E-2</c:v>
                </c:pt>
                <c:pt idx="29124">
                  <c:v>2.4755291640758501E-2</c:v>
                </c:pt>
                <c:pt idx="29125">
                  <c:v>2.4755291640758501E-2</c:v>
                </c:pt>
                <c:pt idx="29126">
                  <c:v>2.4755291640758501E-2</c:v>
                </c:pt>
                <c:pt idx="29127">
                  <c:v>2.4755291640758501E-2</c:v>
                </c:pt>
                <c:pt idx="29128">
                  <c:v>2.4755287915468199E-2</c:v>
                </c:pt>
                <c:pt idx="29129">
                  <c:v>2.4755287915468199E-2</c:v>
                </c:pt>
                <c:pt idx="29130">
                  <c:v>2.4755287915468199E-2</c:v>
                </c:pt>
                <c:pt idx="29131">
                  <c:v>2.4755280464887602E-2</c:v>
                </c:pt>
                <c:pt idx="29132">
                  <c:v>2.4755278602242501E-2</c:v>
                </c:pt>
                <c:pt idx="29133">
                  <c:v>2.4755280464887602E-2</c:v>
                </c:pt>
                <c:pt idx="29134">
                  <c:v>2.4755280464887602E-2</c:v>
                </c:pt>
                <c:pt idx="29135">
                  <c:v>2.4755278602242501E-2</c:v>
                </c:pt>
                <c:pt idx="29136">
                  <c:v>2.4755286052823101E-2</c:v>
                </c:pt>
                <c:pt idx="29137">
                  <c:v>2.47552841901779E-2</c:v>
                </c:pt>
                <c:pt idx="29138">
                  <c:v>2.4755280464887602E-2</c:v>
                </c:pt>
                <c:pt idx="29139">
                  <c:v>2.4755278602242501E-2</c:v>
                </c:pt>
                <c:pt idx="29140">
                  <c:v>2.4755280464887602E-2</c:v>
                </c:pt>
                <c:pt idx="29141">
                  <c:v>2.4755274876952199E-2</c:v>
                </c:pt>
                <c:pt idx="29142">
                  <c:v>2.4755274876952199E-2</c:v>
                </c:pt>
                <c:pt idx="29143">
                  <c:v>2.4755278602242501E-2</c:v>
                </c:pt>
                <c:pt idx="29144">
                  <c:v>2.4755274876952199E-2</c:v>
                </c:pt>
                <c:pt idx="29145">
                  <c:v>2.4755278602242501E-2</c:v>
                </c:pt>
                <c:pt idx="29146">
                  <c:v>2.4755267426371599E-2</c:v>
                </c:pt>
                <c:pt idx="29147">
                  <c:v>2.4755267426371599E-2</c:v>
                </c:pt>
                <c:pt idx="29148">
                  <c:v>2.4755267426371599E-2</c:v>
                </c:pt>
                <c:pt idx="29149">
                  <c:v>2.4755267426371599E-2</c:v>
                </c:pt>
                <c:pt idx="29150">
                  <c:v>2.4755265563726401E-2</c:v>
                </c:pt>
                <c:pt idx="29151">
                  <c:v>2.4755265563726401E-2</c:v>
                </c:pt>
                <c:pt idx="29152">
                  <c:v>2.47552637010813E-2</c:v>
                </c:pt>
                <c:pt idx="29153">
                  <c:v>2.4755265563726401E-2</c:v>
                </c:pt>
                <c:pt idx="29154">
                  <c:v>2.4755259975790998E-2</c:v>
                </c:pt>
                <c:pt idx="29155">
                  <c:v>2.4755259975790998E-2</c:v>
                </c:pt>
                <c:pt idx="29156">
                  <c:v>2.4755259975790998E-2</c:v>
                </c:pt>
                <c:pt idx="29157">
                  <c:v>2.47552581131458E-2</c:v>
                </c:pt>
                <c:pt idx="29158">
                  <c:v>2.47552581131458E-2</c:v>
                </c:pt>
                <c:pt idx="29159">
                  <c:v>2.47552637010813E-2</c:v>
                </c:pt>
                <c:pt idx="29160">
                  <c:v>2.47552581131458E-2</c:v>
                </c:pt>
                <c:pt idx="29161">
                  <c:v>2.4755254387855499E-2</c:v>
                </c:pt>
                <c:pt idx="29162">
                  <c:v>2.4755254387855499E-2</c:v>
                </c:pt>
                <c:pt idx="29163">
                  <c:v>2.4755254387855499E-2</c:v>
                </c:pt>
                <c:pt idx="29164">
                  <c:v>2.4755252525210401E-2</c:v>
                </c:pt>
                <c:pt idx="29165">
                  <c:v>2.4755254387855499E-2</c:v>
                </c:pt>
                <c:pt idx="29166">
                  <c:v>2.47552506625652E-2</c:v>
                </c:pt>
                <c:pt idx="29167">
                  <c:v>2.4755245074629801E-2</c:v>
                </c:pt>
                <c:pt idx="29168">
                  <c:v>2.4755252525210401E-2</c:v>
                </c:pt>
                <c:pt idx="29169">
                  <c:v>2.47552506625652E-2</c:v>
                </c:pt>
                <c:pt idx="29170">
                  <c:v>2.4755245074629801E-2</c:v>
                </c:pt>
                <c:pt idx="29171">
                  <c:v>2.4755245074629801E-2</c:v>
                </c:pt>
                <c:pt idx="29172">
                  <c:v>2.4755245074629801E-2</c:v>
                </c:pt>
                <c:pt idx="29173">
                  <c:v>2.4755241349339499E-2</c:v>
                </c:pt>
                <c:pt idx="29174">
                  <c:v>2.4755237624049201E-2</c:v>
                </c:pt>
                <c:pt idx="29175">
                  <c:v>2.4755245074629801E-2</c:v>
                </c:pt>
                <c:pt idx="29176">
                  <c:v>2.4755241349339499E-2</c:v>
                </c:pt>
                <c:pt idx="29177">
                  <c:v>2.4755239486694301E-2</c:v>
                </c:pt>
                <c:pt idx="29178">
                  <c:v>2.4755237624049201E-2</c:v>
                </c:pt>
                <c:pt idx="29179">
                  <c:v>2.4755237624049201E-2</c:v>
                </c:pt>
                <c:pt idx="29180">
                  <c:v>2.4755233898758899E-2</c:v>
                </c:pt>
                <c:pt idx="29181">
                  <c:v>2.4755233898758899E-2</c:v>
                </c:pt>
                <c:pt idx="29182">
                  <c:v>2.4755233898758899E-2</c:v>
                </c:pt>
                <c:pt idx="29183">
                  <c:v>2.4755228310823399E-2</c:v>
                </c:pt>
                <c:pt idx="29184">
                  <c:v>2.4755228310823399E-2</c:v>
                </c:pt>
                <c:pt idx="29185">
                  <c:v>2.4755228310823399E-2</c:v>
                </c:pt>
                <c:pt idx="29186">
                  <c:v>2.4755228310823399E-2</c:v>
                </c:pt>
                <c:pt idx="29187">
                  <c:v>2.4755228310823399E-2</c:v>
                </c:pt>
                <c:pt idx="29188">
                  <c:v>2.4755228310823399E-2</c:v>
                </c:pt>
                <c:pt idx="29189">
                  <c:v>2.4755228310823399E-2</c:v>
                </c:pt>
                <c:pt idx="29190">
                  <c:v>2.47552245855331E-2</c:v>
                </c:pt>
                <c:pt idx="29191">
                  <c:v>2.4755228310823399E-2</c:v>
                </c:pt>
                <c:pt idx="29192">
                  <c:v>2.4755226448178302E-2</c:v>
                </c:pt>
                <c:pt idx="29193">
                  <c:v>2.47552245855331E-2</c:v>
                </c:pt>
                <c:pt idx="29194">
                  <c:v>2.4755226448178302E-2</c:v>
                </c:pt>
                <c:pt idx="29195">
                  <c:v>2.4755220860242799E-2</c:v>
                </c:pt>
                <c:pt idx="29196">
                  <c:v>2.4755220860242799E-2</c:v>
                </c:pt>
                <c:pt idx="29197">
                  <c:v>2.4755215272307399E-2</c:v>
                </c:pt>
                <c:pt idx="29198">
                  <c:v>2.4755218997597701E-2</c:v>
                </c:pt>
                <c:pt idx="29199">
                  <c:v>2.4755213409662202E-2</c:v>
                </c:pt>
                <c:pt idx="29200">
                  <c:v>2.4755213409662202E-2</c:v>
                </c:pt>
                <c:pt idx="29201">
                  <c:v>2.4755220860242799E-2</c:v>
                </c:pt>
                <c:pt idx="29202">
                  <c:v>2.4755213409662202E-2</c:v>
                </c:pt>
                <c:pt idx="29203">
                  <c:v>2.4755211547017101E-2</c:v>
                </c:pt>
                <c:pt idx="29204">
                  <c:v>2.4755207821726799E-2</c:v>
                </c:pt>
                <c:pt idx="29205">
                  <c:v>2.4755211547017101E-2</c:v>
                </c:pt>
                <c:pt idx="29206">
                  <c:v>2.4755207821726799E-2</c:v>
                </c:pt>
                <c:pt idx="29207">
                  <c:v>2.4755211547017101E-2</c:v>
                </c:pt>
                <c:pt idx="29208">
                  <c:v>2.4755205959081698E-2</c:v>
                </c:pt>
                <c:pt idx="29209">
                  <c:v>2.4755207821726799E-2</c:v>
                </c:pt>
                <c:pt idx="29210">
                  <c:v>2.4755207821726799E-2</c:v>
                </c:pt>
                <c:pt idx="29211">
                  <c:v>2.4755207821726799E-2</c:v>
                </c:pt>
                <c:pt idx="29212">
                  <c:v>2.4755204096436501E-2</c:v>
                </c:pt>
                <c:pt idx="29213">
                  <c:v>2.4755200371146199E-2</c:v>
                </c:pt>
                <c:pt idx="29214">
                  <c:v>2.4755204096436501E-2</c:v>
                </c:pt>
                <c:pt idx="29215">
                  <c:v>2.4755204096436501E-2</c:v>
                </c:pt>
                <c:pt idx="29216">
                  <c:v>2.4755204096436501E-2</c:v>
                </c:pt>
                <c:pt idx="29217">
                  <c:v>2.4755200371146199E-2</c:v>
                </c:pt>
                <c:pt idx="29218">
                  <c:v>2.4755198508501101E-2</c:v>
                </c:pt>
                <c:pt idx="29219">
                  <c:v>2.4755198508501101E-2</c:v>
                </c:pt>
                <c:pt idx="29220">
                  <c:v>2.4755194783210699E-2</c:v>
                </c:pt>
                <c:pt idx="29221">
                  <c:v>2.4755192920565602E-2</c:v>
                </c:pt>
                <c:pt idx="29222">
                  <c:v>2.4755194783210699E-2</c:v>
                </c:pt>
                <c:pt idx="29223">
                  <c:v>2.4755194783210699E-2</c:v>
                </c:pt>
                <c:pt idx="29224">
                  <c:v>2.4755187332630199E-2</c:v>
                </c:pt>
                <c:pt idx="29225">
                  <c:v>2.4755187332630199E-2</c:v>
                </c:pt>
                <c:pt idx="29226">
                  <c:v>2.4755192920565602E-2</c:v>
                </c:pt>
                <c:pt idx="29227">
                  <c:v>2.4755187332630199E-2</c:v>
                </c:pt>
                <c:pt idx="29228">
                  <c:v>2.4755181744694699E-2</c:v>
                </c:pt>
                <c:pt idx="29229">
                  <c:v>2.4755191057920501E-2</c:v>
                </c:pt>
                <c:pt idx="29230">
                  <c:v>2.4755187332630199E-2</c:v>
                </c:pt>
                <c:pt idx="29231">
                  <c:v>2.4755181744694699E-2</c:v>
                </c:pt>
                <c:pt idx="29232">
                  <c:v>2.4755185469985001E-2</c:v>
                </c:pt>
                <c:pt idx="29233">
                  <c:v>2.4755179882049599E-2</c:v>
                </c:pt>
                <c:pt idx="29234">
                  <c:v>2.4755179882049599E-2</c:v>
                </c:pt>
                <c:pt idx="29235">
                  <c:v>2.4755179882049599E-2</c:v>
                </c:pt>
                <c:pt idx="29236">
                  <c:v>2.4755174294114099E-2</c:v>
                </c:pt>
                <c:pt idx="29237">
                  <c:v>2.4755174294114099E-2</c:v>
                </c:pt>
                <c:pt idx="29238">
                  <c:v>2.4755178019404401E-2</c:v>
                </c:pt>
                <c:pt idx="29239">
                  <c:v>2.4755179882049599E-2</c:v>
                </c:pt>
                <c:pt idx="29240">
                  <c:v>2.4755174294114099E-2</c:v>
                </c:pt>
                <c:pt idx="29241">
                  <c:v>2.4755174294114099E-2</c:v>
                </c:pt>
                <c:pt idx="29242">
                  <c:v>2.47551687061787E-2</c:v>
                </c:pt>
                <c:pt idx="29243">
                  <c:v>2.4755166843533499E-2</c:v>
                </c:pt>
                <c:pt idx="29244">
                  <c:v>2.4755166843533499E-2</c:v>
                </c:pt>
                <c:pt idx="29245">
                  <c:v>2.4755172431468998E-2</c:v>
                </c:pt>
                <c:pt idx="29246">
                  <c:v>2.4755172431468998E-2</c:v>
                </c:pt>
                <c:pt idx="29247">
                  <c:v>2.4755166843533499E-2</c:v>
                </c:pt>
                <c:pt idx="29248">
                  <c:v>2.4755172431468998E-2</c:v>
                </c:pt>
                <c:pt idx="29249">
                  <c:v>2.4755164980888401E-2</c:v>
                </c:pt>
                <c:pt idx="29250">
                  <c:v>2.4755159392952902E-2</c:v>
                </c:pt>
                <c:pt idx="29251">
                  <c:v>2.4755166843533499E-2</c:v>
                </c:pt>
                <c:pt idx="29252">
                  <c:v>2.4755164980888401E-2</c:v>
                </c:pt>
                <c:pt idx="29253">
                  <c:v>2.4755164980888401E-2</c:v>
                </c:pt>
                <c:pt idx="29254">
                  <c:v>2.4755161255598099E-2</c:v>
                </c:pt>
                <c:pt idx="29255">
                  <c:v>2.4755159392952902E-2</c:v>
                </c:pt>
                <c:pt idx="29256">
                  <c:v>2.47551556676626E-2</c:v>
                </c:pt>
                <c:pt idx="29257">
                  <c:v>2.4755153805017499E-2</c:v>
                </c:pt>
                <c:pt idx="29258">
                  <c:v>2.4755161255598099E-2</c:v>
                </c:pt>
                <c:pt idx="29259">
                  <c:v>2.4755153805017499E-2</c:v>
                </c:pt>
                <c:pt idx="29260">
                  <c:v>2.4755153805017499E-2</c:v>
                </c:pt>
                <c:pt idx="29261">
                  <c:v>2.4755148217081999E-2</c:v>
                </c:pt>
                <c:pt idx="29262">
                  <c:v>2.4755148217081999E-2</c:v>
                </c:pt>
                <c:pt idx="29263">
                  <c:v>2.4755151942372301E-2</c:v>
                </c:pt>
                <c:pt idx="29264">
                  <c:v>2.4755151942372301E-2</c:v>
                </c:pt>
                <c:pt idx="29265">
                  <c:v>2.4755146354436899E-2</c:v>
                </c:pt>
                <c:pt idx="29266">
                  <c:v>2.4755146354436899E-2</c:v>
                </c:pt>
                <c:pt idx="29267">
                  <c:v>2.4755144491791701E-2</c:v>
                </c:pt>
                <c:pt idx="29268">
                  <c:v>2.4755148217081999E-2</c:v>
                </c:pt>
                <c:pt idx="29269">
                  <c:v>2.4755146354436899E-2</c:v>
                </c:pt>
                <c:pt idx="29270">
                  <c:v>2.4755148217081999E-2</c:v>
                </c:pt>
                <c:pt idx="29271">
                  <c:v>2.4755148217081999E-2</c:v>
                </c:pt>
                <c:pt idx="29272">
                  <c:v>2.4755135178566E-2</c:v>
                </c:pt>
                <c:pt idx="29273">
                  <c:v>2.4755140766501399E-2</c:v>
                </c:pt>
                <c:pt idx="29274">
                  <c:v>2.4755140766501399E-2</c:v>
                </c:pt>
                <c:pt idx="29275">
                  <c:v>2.4755140766501399E-2</c:v>
                </c:pt>
                <c:pt idx="29276">
                  <c:v>2.4755138903856298E-2</c:v>
                </c:pt>
                <c:pt idx="29277">
                  <c:v>2.4755138903856298E-2</c:v>
                </c:pt>
                <c:pt idx="29278">
                  <c:v>2.4755135178566E-2</c:v>
                </c:pt>
                <c:pt idx="29279">
                  <c:v>2.4755135178566E-2</c:v>
                </c:pt>
                <c:pt idx="29280">
                  <c:v>2.4755133315920799E-2</c:v>
                </c:pt>
                <c:pt idx="29281">
                  <c:v>2.4755135178566E-2</c:v>
                </c:pt>
                <c:pt idx="29282">
                  <c:v>2.4755125865340202E-2</c:v>
                </c:pt>
                <c:pt idx="29283">
                  <c:v>2.4755131453275701E-2</c:v>
                </c:pt>
                <c:pt idx="29284">
                  <c:v>2.4755125865340202E-2</c:v>
                </c:pt>
                <c:pt idx="29285">
                  <c:v>2.4755131453275701E-2</c:v>
                </c:pt>
                <c:pt idx="29286">
                  <c:v>2.4755127727985399E-2</c:v>
                </c:pt>
                <c:pt idx="29287">
                  <c:v>2.4755125865340202E-2</c:v>
                </c:pt>
                <c:pt idx="29288">
                  <c:v>2.4755120277404799E-2</c:v>
                </c:pt>
                <c:pt idx="29289">
                  <c:v>2.47551221400499E-2</c:v>
                </c:pt>
                <c:pt idx="29290">
                  <c:v>2.4755127727985399E-2</c:v>
                </c:pt>
                <c:pt idx="29291">
                  <c:v>2.47551221400499E-2</c:v>
                </c:pt>
                <c:pt idx="29292">
                  <c:v>2.47551221400499E-2</c:v>
                </c:pt>
                <c:pt idx="29293">
                  <c:v>2.4755118414759601E-2</c:v>
                </c:pt>
                <c:pt idx="29294">
                  <c:v>2.4755118414759601E-2</c:v>
                </c:pt>
                <c:pt idx="29295">
                  <c:v>2.4755114689469299E-2</c:v>
                </c:pt>
                <c:pt idx="29296">
                  <c:v>2.4755114689469299E-2</c:v>
                </c:pt>
                <c:pt idx="29297">
                  <c:v>2.4755114689469299E-2</c:v>
                </c:pt>
                <c:pt idx="29298">
                  <c:v>2.4755114689469299E-2</c:v>
                </c:pt>
                <c:pt idx="29299">
                  <c:v>2.4755118414759601E-2</c:v>
                </c:pt>
                <c:pt idx="29300">
                  <c:v>2.4755112826824199E-2</c:v>
                </c:pt>
                <c:pt idx="29301">
                  <c:v>2.4755112826824199E-2</c:v>
                </c:pt>
                <c:pt idx="29302">
                  <c:v>2.4755112826824199E-2</c:v>
                </c:pt>
                <c:pt idx="29303">
                  <c:v>2.47551091015339E-2</c:v>
                </c:pt>
                <c:pt idx="29304">
                  <c:v>2.4755107238888699E-2</c:v>
                </c:pt>
                <c:pt idx="29305">
                  <c:v>2.4755107238888699E-2</c:v>
                </c:pt>
                <c:pt idx="29306">
                  <c:v>2.4755107238888699E-2</c:v>
                </c:pt>
                <c:pt idx="29307">
                  <c:v>2.4755099788308099E-2</c:v>
                </c:pt>
                <c:pt idx="29308">
                  <c:v>2.47551016509533E-2</c:v>
                </c:pt>
                <c:pt idx="29309">
                  <c:v>2.47551016509533E-2</c:v>
                </c:pt>
                <c:pt idx="29310">
                  <c:v>2.47551016509533E-2</c:v>
                </c:pt>
                <c:pt idx="29311">
                  <c:v>2.4755105376243602E-2</c:v>
                </c:pt>
                <c:pt idx="29312">
                  <c:v>2.4755099788308099E-2</c:v>
                </c:pt>
                <c:pt idx="29313">
                  <c:v>2.4755094200372699E-2</c:v>
                </c:pt>
                <c:pt idx="29314">
                  <c:v>2.4755092337727502E-2</c:v>
                </c:pt>
                <c:pt idx="29315">
                  <c:v>2.47550960630178E-2</c:v>
                </c:pt>
                <c:pt idx="29316">
                  <c:v>2.47550960630178E-2</c:v>
                </c:pt>
                <c:pt idx="29317">
                  <c:v>2.4755094200372699E-2</c:v>
                </c:pt>
                <c:pt idx="29318">
                  <c:v>2.4755092337727502E-2</c:v>
                </c:pt>
                <c:pt idx="29319">
                  <c:v>2.4755094200372699E-2</c:v>
                </c:pt>
                <c:pt idx="29320">
                  <c:v>2.4755092337727502E-2</c:v>
                </c:pt>
                <c:pt idx="29321">
                  <c:v>2.47550886124373E-2</c:v>
                </c:pt>
                <c:pt idx="29322">
                  <c:v>2.4755092337727502E-2</c:v>
                </c:pt>
                <c:pt idx="29323">
                  <c:v>2.4755084887146998E-2</c:v>
                </c:pt>
                <c:pt idx="29324">
                  <c:v>2.4755086749792099E-2</c:v>
                </c:pt>
                <c:pt idx="29325">
                  <c:v>2.4755086749792099E-2</c:v>
                </c:pt>
                <c:pt idx="29326">
                  <c:v>2.47550811618567E-2</c:v>
                </c:pt>
                <c:pt idx="29327">
                  <c:v>2.4755084887146998E-2</c:v>
                </c:pt>
                <c:pt idx="29328">
                  <c:v>2.4755084887146998E-2</c:v>
                </c:pt>
                <c:pt idx="29329">
                  <c:v>2.4755084887146998E-2</c:v>
                </c:pt>
                <c:pt idx="29330">
                  <c:v>2.47550811618567E-2</c:v>
                </c:pt>
                <c:pt idx="29331">
                  <c:v>2.47550811618567E-2</c:v>
                </c:pt>
                <c:pt idx="29332">
                  <c:v>2.4755079299211499E-2</c:v>
                </c:pt>
                <c:pt idx="29333">
                  <c:v>2.47550755739212E-2</c:v>
                </c:pt>
                <c:pt idx="29334">
                  <c:v>2.47550755739212E-2</c:v>
                </c:pt>
                <c:pt idx="29335">
                  <c:v>2.4755079299211499E-2</c:v>
                </c:pt>
                <c:pt idx="29336">
                  <c:v>2.4755079299211499E-2</c:v>
                </c:pt>
                <c:pt idx="29337">
                  <c:v>2.47550681233406E-2</c:v>
                </c:pt>
                <c:pt idx="29338">
                  <c:v>2.4755079299211499E-2</c:v>
                </c:pt>
                <c:pt idx="29339">
                  <c:v>2.4755066260695499E-2</c:v>
                </c:pt>
                <c:pt idx="29340">
                  <c:v>2.47550681233406E-2</c:v>
                </c:pt>
                <c:pt idx="29341">
                  <c:v>2.4755071848630902E-2</c:v>
                </c:pt>
                <c:pt idx="29342">
                  <c:v>2.47550681233406E-2</c:v>
                </c:pt>
                <c:pt idx="29343">
                  <c:v>2.4755066260695499E-2</c:v>
                </c:pt>
                <c:pt idx="29344">
                  <c:v>2.4755066260695499E-2</c:v>
                </c:pt>
                <c:pt idx="29345">
                  <c:v>2.4755062535405201E-2</c:v>
                </c:pt>
                <c:pt idx="29346">
                  <c:v>2.4755060672759999E-2</c:v>
                </c:pt>
                <c:pt idx="29347">
                  <c:v>2.4755062535405201E-2</c:v>
                </c:pt>
                <c:pt idx="29348">
                  <c:v>2.4755062535405201E-2</c:v>
                </c:pt>
                <c:pt idx="29349">
                  <c:v>2.4755060672759999E-2</c:v>
                </c:pt>
                <c:pt idx="29350">
                  <c:v>2.4755058810114899E-2</c:v>
                </c:pt>
                <c:pt idx="29351">
                  <c:v>2.4755058810114899E-2</c:v>
                </c:pt>
                <c:pt idx="29352">
                  <c:v>2.4755053222179399E-2</c:v>
                </c:pt>
                <c:pt idx="29353">
                  <c:v>2.4755058810114899E-2</c:v>
                </c:pt>
                <c:pt idx="29354">
                  <c:v>2.47550550848246E-2</c:v>
                </c:pt>
                <c:pt idx="29355">
                  <c:v>2.4755053222179399E-2</c:v>
                </c:pt>
                <c:pt idx="29356">
                  <c:v>2.4755049496889101E-2</c:v>
                </c:pt>
                <c:pt idx="29357">
                  <c:v>2.4755053222179399E-2</c:v>
                </c:pt>
                <c:pt idx="29358">
                  <c:v>2.4755049496889101E-2</c:v>
                </c:pt>
                <c:pt idx="29359">
                  <c:v>2.4755047634244E-2</c:v>
                </c:pt>
                <c:pt idx="29360">
                  <c:v>2.4755049496889101E-2</c:v>
                </c:pt>
                <c:pt idx="29361">
                  <c:v>2.4755053222179399E-2</c:v>
                </c:pt>
                <c:pt idx="29362">
                  <c:v>2.4755047634244E-2</c:v>
                </c:pt>
                <c:pt idx="29363">
                  <c:v>2.4755047634244E-2</c:v>
                </c:pt>
                <c:pt idx="29364">
                  <c:v>2.47550420463085E-2</c:v>
                </c:pt>
                <c:pt idx="29365">
                  <c:v>2.4755045771598799E-2</c:v>
                </c:pt>
                <c:pt idx="29366">
                  <c:v>2.4755040183663399E-2</c:v>
                </c:pt>
                <c:pt idx="29367">
                  <c:v>2.47550420463085E-2</c:v>
                </c:pt>
                <c:pt idx="29368">
                  <c:v>2.4755036458373101E-2</c:v>
                </c:pt>
                <c:pt idx="29369">
                  <c:v>2.4755036458373101E-2</c:v>
                </c:pt>
                <c:pt idx="29370">
                  <c:v>2.4755036458373101E-2</c:v>
                </c:pt>
                <c:pt idx="29371">
                  <c:v>2.47550345957279E-2</c:v>
                </c:pt>
                <c:pt idx="29372">
                  <c:v>2.47550345957279E-2</c:v>
                </c:pt>
                <c:pt idx="29373">
                  <c:v>2.47550345957279E-2</c:v>
                </c:pt>
                <c:pt idx="29374">
                  <c:v>2.4755032733082799E-2</c:v>
                </c:pt>
                <c:pt idx="29375">
                  <c:v>2.4755032733082799E-2</c:v>
                </c:pt>
                <c:pt idx="29376">
                  <c:v>2.4755032733082799E-2</c:v>
                </c:pt>
                <c:pt idx="29377">
                  <c:v>2.4755029007792501E-2</c:v>
                </c:pt>
                <c:pt idx="29378">
                  <c:v>2.4755027145147299E-2</c:v>
                </c:pt>
                <c:pt idx="29379">
                  <c:v>2.4755029007792501E-2</c:v>
                </c:pt>
                <c:pt idx="29380">
                  <c:v>2.4755032733082799E-2</c:v>
                </c:pt>
                <c:pt idx="29381">
                  <c:v>2.4755027145147299E-2</c:v>
                </c:pt>
                <c:pt idx="29382">
                  <c:v>2.4755029007792501E-2</c:v>
                </c:pt>
                <c:pt idx="29383">
                  <c:v>2.4755027145147299E-2</c:v>
                </c:pt>
                <c:pt idx="29384">
                  <c:v>2.4755019694566699E-2</c:v>
                </c:pt>
                <c:pt idx="29385">
                  <c:v>2.47550215572119E-2</c:v>
                </c:pt>
                <c:pt idx="29386">
                  <c:v>2.47550159692764E-2</c:v>
                </c:pt>
                <c:pt idx="29387">
                  <c:v>2.47550159692764E-2</c:v>
                </c:pt>
                <c:pt idx="29388">
                  <c:v>2.47550159692764E-2</c:v>
                </c:pt>
                <c:pt idx="29389">
                  <c:v>2.4755019694566699E-2</c:v>
                </c:pt>
                <c:pt idx="29390">
                  <c:v>2.47550159692764E-2</c:v>
                </c:pt>
                <c:pt idx="29391">
                  <c:v>2.47550159692764E-2</c:v>
                </c:pt>
                <c:pt idx="29392">
                  <c:v>2.47550159692764E-2</c:v>
                </c:pt>
                <c:pt idx="29393">
                  <c:v>2.47550159692764E-2</c:v>
                </c:pt>
                <c:pt idx="29394">
                  <c:v>2.4755012243986099E-2</c:v>
                </c:pt>
                <c:pt idx="29395">
                  <c:v>2.47550141066313E-2</c:v>
                </c:pt>
                <c:pt idx="29396">
                  <c:v>2.47550085186958E-2</c:v>
                </c:pt>
                <c:pt idx="29397">
                  <c:v>2.47550085186958E-2</c:v>
                </c:pt>
                <c:pt idx="29398">
                  <c:v>2.4755002930760401E-2</c:v>
                </c:pt>
                <c:pt idx="29399">
                  <c:v>2.47550085186958E-2</c:v>
                </c:pt>
                <c:pt idx="29400">
                  <c:v>2.4755006656050699E-2</c:v>
                </c:pt>
                <c:pt idx="29401">
                  <c:v>2.4755006656050699E-2</c:v>
                </c:pt>
                <c:pt idx="29402">
                  <c:v>2.4755006656050699E-2</c:v>
                </c:pt>
                <c:pt idx="29403">
                  <c:v>2.4755002930760401E-2</c:v>
                </c:pt>
                <c:pt idx="29404">
                  <c:v>2.47550010681152E-2</c:v>
                </c:pt>
                <c:pt idx="29405">
                  <c:v>2.4755002930760401E-2</c:v>
                </c:pt>
                <c:pt idx="29406">
                  <c:v>2.47550010681152E-2</c:v>
                </c:pt>
                <c:pt idx="29407">
                  <c:v>2.4754993617534599E-2</c:v>
                </c:pt>
                <c:pt idx="29408">
                  <c:v>2.4754999205470099E-2</c:v>
                </c:pt>
                <c:pt idx="29409">
                  <c:v>2.47550010681152E-2</c:v>
                </c:pt>
                <c:pt idx="29410">
                  <c:v>2.4754993617534599E-2</c:v>
                </c:pt>
                <c:pt idx="29411">
                  <c:v>2.4754993617534599E-2</c:v>
                </c:pt>
                <c:pt idx="29412">
                  <c:v>2.4754993617534599E-2</c:v>
                </c:pt>
                <c:pt idx="29413">
                  <c:v>2.4754989892244301E-2</c:v>
                </c:pt>
                <c:pt idx="29414">
                  <c:v>2.47549880295992E-2</c:v>
                </c:pt>
                <c:pt idx="29415">
                  <c:v>2.4754989892244301E-2</c:v>
                </c:pt>
                <c:pt idx="29416">
                  <c:v>2.47549880295992E-2</c:v>
                </c:pt>
                <c:pt idx="29417">
                  <c:v>2.47549880295992E-2</c:v>
                </c:pt>
                <c:pt idx="29418">
                  <c:v>2.4754986166953999E-2</c:v>
                </c:pt>
                <c:pt idx="29419">
                  <c:v>2.47549824416637E-2</c:v>
                </c:pt>
                <c:pt idx="29420">
                  <c:v>2.4754986166953999E-2</c:v>
                </c:pt>
                <c:pt idx="29421">
                  <c:v>2.4754986166953999E-2</c:v>
                </c:pt>
                <c:pt idx="29422">
                  <c:v>2.4754986166953999E-2</c:v>
                </c:pt>
                <c:pt idx="29423">
                  <c:v>2.47549805790186E-2</c:v>
                </c:pt>
                <c:pt idx="29424">
                  <c:v>2.47549805790186E-2</c:v>
                </c:pt>
                <c:pt idx="29425">
                  <c:v>2.47549824416637E-2</c:v>
                </c:pt>
                <c:pt idx="29426">
                  <c:v>2.47549749910831E-2</c:v>
                </c:pt>
                <c:pt idx="29427">
                  <c:v>2.4754976853728301E-2</c:v>
                </c:pt>
                <c:pt idx="29428">
                  <c:v>2.47549749910831E-2</c:v>
                </c:pt>
                <c:pt idx="29429">
                  <c:v>2.4754969403147701E-2</c:v>
                </c:pt>
                <c:pt idx="29430">
                  <c:v>2.4754973128437999E-2</c:v>
                </c:pt>
                <c:pt idx="29431">
                  <c:v>2.4754973128437999E-2</c:v>
                </c:pt>
                <c:pt idx="29432">
                  <c:v>2.4754969403147701E-2</c:v>
                </c:pt>
                <c:pt idx="29433">
                  <c:v>2.4754969403147701E-2</c:v>
                </c:pt>
                <c:pt idx="29434">
                  <c:v>2.47549675405026E-2</c:v>
                </c:pt>
                <c:pt idx="29435">
                  <c:v>2.47549675405026E-2</c:v>
                </c:pt>
                <c:pt idx="29436">
                  <c:v>2.4754961952567101E-2</c:v>
                </c:pt>
                <c:pt idx="29437">
                  <c:v>2.4754965677857399E-2</c:v>
                </c:pt>
                <c:pt idx="29438">
                  <c:v>2.4754956364631701E-2</c:v>
                </c:pt>
                <c:pt idx="29439">
                  <c:v>2.4754956364631701E-2</c:v>
                </c:pt>
                <c:pt idx="29440">
                  <c:v>2.4754960089922E-2</c:v>
                </c:pt>
                <c:pt idx="29441">
                  <c:v>2.4754965677857399E-2</c:v>
                </c:pt>
                <c:pt idx="29442">
                  <c:v>2.4754956364631701E-2</c:v>
                </c:pt>
                <c:pt idx="29443">
                  <c:v>2.4754960089922E-2</c:v>
                </c:pt>
                <c:pt idx="29444">
                  <c:v>2.4754956364631701E-2</c:v>
                </c:pt>
                <c:pt idx="29445">
                  <c:v>2.4754952639341299E-2</c:v>
                </c:pt>
                <c:pt idx="29446">
                  <c:v>2.4754952639341299E-2</c:v>
                </c:pt>
                <c:pt idx="29447">
                  <c:v>2.47549545019865E-2</c:v>
                </c:pt>
                <c:pt idx="29448">
                  <c:v>2.4754952639341299E-2</c:v>
                </c:pt>
                <c:pt idx="29449">
                  <c:v>2.4754948914051101E-2</c:v>
                </c:pt>
                <c:pt idx="29450">
                  <c:v>2.4754956364631701E-2</c:v>
                </c:pt>
                <c:pt idx="29451">
                  <c:v>2.4754952639341299E-2</c:v>
                </c:pt>
                <c:pt idx="29452">
                  <c:v>2.4754948914051101E-2</c:v>
                </c:pt>
                <c:pt idx="29453">
                  <c:v>2.47549470514059E-2</c:v>
                </c:pt>
                <c:pt idx="29454">
                  <c:v>2.4754943326115601E-2</c:v>
                </c:pt>
                <c:pt idx="29455">
                  <c:v>2.4754943326115601E-2</c:v>
                </c:pt>
                <c:pt idx="29456">
                  <c:v>2.4754943326115601E-2</c:v>
                </c:pt>
                <c:pt idx="29457">
                  <c:v>2.4754952639341299E-2</c:v>
                </c:pt>
                <c:pt idx="29458">
                  <c:v>2.4754941463470501E-2</c:v>
                </c:pt>
                <c:pt idx="29459">
                  <c:v>2.4754939600825299E-2</c:v>
                </c:pt>
                <c:pt idx="29460">
                  <c:v>2.4754941463470501E-2</c:v>
                </c:pt>
                <c:pt idx="29461">
                  <c:v>2.4754935875535001E-2</c:v>
                </c:pt>
                <c:pt idx="29462">
                  <c:v>2.4754941463470501E-2</c:v>
                </c:pt>
                <c:pt idx="29463">
                  <c:v>2.47549340128899E-2</c:v>
                </c:pt>
                <c:pt idx="29464">
                  <c:v>2.47549340128899E-2</c:v>
                </c:pt>
                <c:pt idx="29465">
                  <c:v>2.4754935875535001E-2</c:v>
                </c:pt>
                <c:pt idx="29466">
                  <c:v>2.4754930287599598E-2</c:v>
                </c:pt>
                <c:pt idx="29467">
                  <c:v>2.4754930287599598E-2</c:v>
                </c:pt>
                <c:pt idx="29468">
                  <c:v>2.47549284249544E-2</c:v>
                </c:pt>
                <c:pt idx="29469">
                  <c:v>2.4754930287599598E-2</c:v>
                </c:pt>
                <c:pt idx="29470">
                  <c:v>2.47549284249544E-2</c:v>
                </c:pt>
                <c:pt idx="29471">
                  <c:v>2.47549265623093E-2</c:v>
                </c:pt>
                <c:pt idx="29472">
                  <c:v>2.4754922837019001E-2</c:v>
                </c:pt>
                <c:pt idx="29473">
                  <c:v>2.4754922837019001E-2</c:v>
                </c:pt>
                <c:pt idx="29474">
                  <c:v>2.47549209743738E-2</c:v>
                </c:pt>
                <c:pt idx="29475">
                  <c:v>2.47549284249544E-2</c:v>
                </c:pt>
                <c:pt idx="29476">
                  <c:v>2.47549265623093E-2</c:v>
                </c:pt>
                <c:pt idx="29477">
                  <c:v>2.4754922837019001E-2</c:v>
                </c:pt>
                <c:pt idx="29478">
                  <c:v>2.4754922837019001E-2</c:v>
                </c:pt>
                <c:pt idx="29479">
                  <c:v>2.47549209743738E-2</c:v>
                </c:pt>
                <c:pt idx="29480">
                  <c:v>2.47549209743738E-2</c:v>
                </c:pt>
                <c:pt idx="29481">
                  <c:v>2.47549135237932E-2</c:v>
                </c:pt>
                <c:pt idx="29482">
                  <c:v>2.4754917249083502E-2</c:v>
                </c:pt>
                <c:pt idx="29483">
                  <c:v>2.4754915386438401E-2</c:v>
                </c:pt>
                <c:pt idx="29484">
                  <c:v>2.47549135237932E-2</c:v>
                </c:pt>
                <c:pt idx="29485">
                  <c:v>2.4754909798502901E-2</c:v>
                </c:pt>
                <c:pt idx="29486">
                  <c:v>2.4754915386438401E-2</c:v>
                </c:pt>
                <c:pt idx="29487">
                  <c:v>2.4754909798502901E-2</c:v>
                </c:pt>
                <c:pt idx="29488">
                  <c:v>2.4754909798502901E-2</c:v>
                </c:pt>
                <c:pt idx="29489">
                  <c:v>2.4754907935857801E-2</c:v>
                </c:pt>
                <c:pt idx="29490">
                  <c:v>2.4754907935857801E-2</c:v>
                </c:pt>
                <c:pt idx="29491">
                  <c:v>2.4754906073212599E-2</c:v>
                </c:pt>
                <c:pt idx="29492">
                  <c:v>2.4754907935857801E-2</c:v>
                </c:pt>
                <c:pt idx="29493">
                  <c:v>2.47549004852772E-2</c:v>
                </c:pt>
                <c:pt idx="29494">
                  <c:v>2.4754906073212599E-2</c:v>
                </c:pt>
                <c:pt idx="29495">
                  <c:v>2.4754896759986902E-2</c:v>
                </c:pt>
                <c:pt idx="29496">
                  <c:v>2.4754896759986902E-2</c:v>
                </c:pt>
                <c:pt idx="29497">
                  <c:v>2.4754896759986902E-2</c:v>
                </c:pt>
                <c:pt idx="29498">
                  <c:v>2.47548948973417E-2</c:v>
                </c:pt>
                <c:pt idx="29499">
                  <c:v>2.47548948973417E-2</c:v>
                </c:pt>
                <c:pt idx="29500">
                  <c:v>2.47548948973417E-2</c:v>
                </c:pt>
                <c:pt idx="29501">
                  <c:v>2.4754896759986902E-2</c:v>
                </c:pt>
                <c:pt idx="29502">
                  <c:v>2.47548930346966E-2</c:v>
                </c:pt>
                <c:pt idx="29503">
                  <c:v>2.47548930346966E-2</c:v>
                </c:pt>
                <c:pt idx="29504">
                  <c:v>2.47548874467611E-2</c:v>
                </c:pt>
                <c:pt idx="29505">
                  <c:v>2.4754889309406301E-2</c:v>
                </c:pt>
                <c:pt idx="29506">
                  <c:v>2.4754889309406301E-2</c:v>
                </c:pt>
                <c:pt idx="29507">
                  <c:v>2.4754889309406301E-2</c:v>
                </c:pt>
                <c:pt idx="29508">
                  <c:v>2.47548874467611E-2</c:v>
                </c:pt>
                <c:pt idx="29509">
                  <c:v>2.47548874467611E-2</c:v>
                </c:pt>
                <c:pt idx="29510">
                  <c:v>2.4754881858825701E-2</c:v>
                </c:pt>
                <c:pt idx="29511">
                  <c:v>2.47548874467611E-2</c:v>
                </c:pt>
                <c:pt idx="29512">
                  <c:v>2.47548799961805E-2</c:v>
                </c:pt>
                <c:pt idx="29513">
                  <c:v>2.47548799961805E-2</c:v>
                </c:pt>
                <c:pt idx="29514">
                  <c:v>2.4754883721470802E-2</c:v>
                </c:pt>
                <c:pt idx="29515">
                  <c:v>2.47548799961805E-2</c:v>
                </c:pt>
                <c:pt idx="29516">
                  <c:v>2.4754876270890201E-2</c:v>
                </c:pt>
                <c:pt idx="29517">
                  <c:v>2.4754881858825701E-2</c:v>
                </c:pt>
                <c:pt idx="29518">
                  <c:v>2.47548799961805E-2</c:v>
                </c:pt>
                <c:pt idx="29519">
                  <c:v>2.4754870682954799E-2</c:v>
                </c:pt>
                <c:pt idx="29520">
                  <c:v>2.4754870682954799E-2</c:v>
                </c:pt>
                <c:pt idx="29521">
                  <c:v>2.4754876270890201E-2</c:v>
                </c:pt>
                <c:pt idx="29522">
                  <c:v>2.4754870682954799E-2</c:v>
                </c:pt>
                <c:pt idx="29523">
                  <c:v>2.4754868820309601E-2</c:v>
                </c:pt>
                <c:pt idx="29524">
                  <c:v>2.4754870682954799E-2</c:v>
                </c:pt>
                <c:pt idx="29525">
                  <c:v>2.4754868820309601E-2</c:v>
                </c:pt>
                <c:pt idx="29526">
                  <c:v>2.4754868820309601E-2</c:v>
                </c:pt>
                <c:pt idx="29527">
                  <c:v>2.4754861369729E-2</c:v>
                </c:pt>
                <c:pt idx="29528">
                  <c:v>2.47548669576645E-2</c:v>
                </c:pt>
                <c:pt idx="29529">
                  <c:v>2.4754861369729E-2</c:v>
                </c:pt>
                <c:pt idx="29530">
                  <c:v>2.4754861369729E-2</c:v>
                </c:pt>
                <c:pt idx="29531">
                  <c:v>2.4754861369729E-2</c:v>
                </c:pt>
                <c:pt idx="29532">
                  <c:v>2.4754861369729E-2</c:v>
                </c:pt>
                <c:pt idx="29533">
                  <c:v>2.4754857644438698E-2</c:v>
                </c:pt>
                <c:pt idx="29534">
                  <c:v>2.4754855781793601E-2</c:v>
                </c:pt>
                <c:pt idx="29535">
                  <c:v>2.47548539191484E-2</c:v>
                </c:pt>
                <c:pt idx="29536">
                  <c:v>2.4754857644438698E-2</c:v>
                </c:pt>
                <c:pt idx="29537">
                  <c:v>2.4754855781793601E-2</c:v>
                </c:pt>
                <c:pt idx="29538">
                  <c:v>2.4754850193858102E-2</c:v>
                </c:pt>
                <c:pt idx="29539">
                  <c:v>2.4754850193858102E-2</c:v>
                </c:pt>
                <c:pt idx="29540">
                  <c:v>2.4754848331213001E-2</c:v>
                </c:pt>
                <c:pt idx="29541">
                  <c:v>2.47548464685679E-2</c:v>
                </c:pt>
                <c:pt idx="29542">
                  <c:v>2.4754850193858102E-2</c:v>
                </c:pt>
                <c:pt idx="29543">
                  <c:v>2.4754848331213001E-2</c:v>
                </c:pt>
                <c:pt idx="29544">
                  <c:v>2.47548464685679E-2</c:v>
                </c:pt>
                <c:pt idx="29545">
                  <c:v>2.4754842743277598E-2</c:v>
                </c:pt>
                <c:pt idx="29546">
                  <c:v>2.4754837155342099E-2</c:v>
                </c:pt>
                <c:pt idx="29547">
                  <c:v>2.4754842743277598E-2</c:v>
                </c:pt>
                <c:pt idx="29548">
                  <c:v>2.4754840880632401E-2</c:v>
                </c:pt>
                <c:pt idx="29549">
                  <c:v>2.4754840880632401E-2</c:v>
                </c:pt>
                <c:pt idx="29550">
                  <c:v>2.4754840880632401E-2</c:v>
                </c:pt>
                <c:pt idx="29551">
                  <c:v>2.47548334300518E-2</c:v>
                </c:pt>
                <c:pt idx="29552">
                  <c:v>2.4754840880632401E-2</c:v>
                </c:pt>
                <c:pt idx="29553">
                  <c:v>2.4754837155342099E-2</c:v>
                </c:pt>
                <c:pt idx="29554">
                  <c:v>2.47548334300518E-2</c:v>
                </c:pt>
                <c:pt idx="29555">
                  <c:v>2.4754835292697001E-2</c:v>
                </c:pt>
                <c:pt idx="29556">
                  <c:v>2.47548334300518E-2</c:v>
                </c:pt>
                <c:pt idx="29557">
                  <c:v>2.4754829704761502E-2</c:v>
                </c:pt>
                <c:pt idx="29558">
                  <c:v>2.47548334300518E-2</c:v>
                </c:pt>
                <c:pt idx="29559">
                  <c:v>2.4754827842116401E-2</c:v>
                </c:pt>
                <c:pt idx="29560">
                  <c:v>2.4754829704761502E-2</c:v>
                </c:pt>
                <c:pt idx="29561">
                  <c:v>2.4754824116826099E-2</c:v>
                </c:pt>
                <c:pt idx="29562">
                  <c:v>2.4754827842116401E-2</c:v>
                </c:pt>
                <c:pt idx="29563">
                  <c:v>2.4754824116826099E-2</c:v>
                </c:pt>
                <c:pt idx="29564">
                  <c:v>2.4754822254180901E-2</c:v>
                </c:pt>
                <c:pt idx="29565">
                  <c:v>2.4754824116826099E-2</c:v>
                </c:pt>
                <c:pt idx="29566">
                  <c:v>2.4754820391535801E-2</c:v>
                </c:pt>
                <c:pt idx="29567">
                  <c:v>2.4754822254180901E-2</c:v>
                </c:pt>
                <c:pt idx="29568">
                  <c:v>2.4754822254180901E-2</c:v>
                </c:pt>
                <c:pt idx="29569">
                  <c:v>2.4754824116826099E-2</c:v>
                </c:pt>
                <c:pt idx="29570">
                  <c:v>2.4754816666245499E-2</c:v>
                </c:pt>
                <c:pt idx="29571">
                  <c:v>2.4754816666245499E-2</c:v>
                </c:pt>
                <c:pt idx="29572">
                  <c:v>2.4754811078309999E-2</c:v>
                </c:pt>
                <c:pt idx="29573">
                  <c:v>2.4754814803600301E-2</c:v>
                </c:pt>
                <c:pt idx="29574">
                  <c:v>2.4754811078309999E-2</c:v>
                </c:pt>
                <c:pt idx="29575">
                  <c:v>2.4754814803600301E-2</c:v>
                </c:pt>
                <c:pt idx="29576">
                  <c:v>2.4754809215664898E-2</c:v>
                </c:pt>
                <c:pt idx="29577">
                  <c:v>2.4754809215664898E-2</c:v>
                </c:pt>
                <c:pt idx="29578">
                  <c:v>2.47548073530197E-2</c:v>
                </c:pt>
                <c:pt idx="29579">
                  <c:v>2.47548073530197E-2</c:v>
                </c:pt>
                <c:pt idx="29580">
                  <c:v>2.47548073530197E-2</c:v>
                </c:pt>
                <c:pt idx="29581">
                  <c:v>2.4754803627729399E-2</c:v>
                </c:pt>
                <c:pt idx="29582">
                  <c:v>2.4754803627729399E-2</c:v>
                </c:pt>
                <c:pt idx="29583">
                  <c:v>2.4754801765084301E-2</c:v>
                </c:pt>
                <c:pt idx="29584">
                  <c:v>2.4754803627729399E-2</c:v>
                </c:pt>
                <c:pt idx="29585">
                  <c:v>2.4754803627729399E-2</c:v>
                </c:pt>
                <c:pt idx="29586">
                  <c:v>2.4754794314503701E-2</c:v>
                </c:pt>
                <c:pt idx="29587">
                  <c:v>2.4754798039793999E-2</c:v>
                </c:pt>
                <c:pt idx="29588">
                  <c:v>2.4754794314503701E-2</c:v>
                </c:pt>
                <c:pt idx="29589">
                  <c:v>2.4754794314503701E-2</c:v>
                </c:pt>
                <c:pt idx="29590">
                  <c:v>2.4754796177148802E-2</c:v>
                </c:pt>
                <c:pt idx="29591">
                  <c:v>2.4754794314503701E-2</c:v>
                </c:pt>
                <c:pt idx="29592">
                  <c:v>2.4754796177148802E-2</c:v>
                </c:pt>
                <c:pt idx="29593">
                  <c:v>2.4754790589213399E-2</c:v>
                </c:pt>
                <c:pt idx="29594">
                  <c:v>2.4754790589213399E-2</c:v>
                </c:pt>
                <c:pt idx="29595">
                  <c:v>2.4754790589213399E-2</c:v>
                </c:pt>
                <c:pt idx="29596">
                  <c:v>2.4754788726568201E-2</c:v>
                </c:pt>
                <c:pt idx="29597">
                  <c:v>2.4754786863923101E-2</c:v>
                </c:pt>
                <c:pt idx="29598">
                  <c:v>2.4754786863923101E-2</c:v>
                </c:pt>
                <c:pt idx="29599">
                  <c:v>2.4754783138632799E-2</c:v>
                </c:pt>
                <c:pt idx="29600">
                  <c:v>2.4754783138632799E-2</c:v>
                </c:pt>
                <c:pt idx="29601">
                  <c:v>2.4754786863923101E-2</c:v>
                </c:pt>
                <c:pt idx="29602">
                  <c:v>2.4754775688052202E-2</c:v>
                </c:pt>
                <c:pt idx="29603">
                  <c:v>2.4754783138632799E-2</c:v>
                </c:pt>
                <c:pt idx="29604">
                  <c:v>2.4754777550697299E-2</c:v>
                </c:pt>
                <c:pt idx="29605">
                  <c:v>2.4754777550697299E-2</c:v>
                </c:pt>
                <c:pt idx="29606">
                  <c:v>2.4754775688052202E-2</c:v>
                </c:pt>
                <c:pt idx="29607">
                  <c:v>2.4754773825407E-2</c:v>
                </c:pt>
                <c:pt idx="29608">
                  <c:v>2.4754770100116699E-2</c:v>
                </c:pt>
                <c:pt idx="29609">
                  <c:v>2.4754770100116699E-2</c:v>
                </c:pt>
                <c:pt idx="29610">
                  <c:v>2.4754770100116699E-2</c:v>
                </c:pt>
                <c:pt idx="29611">
                  <c:v>2.4754773825407E-2</c:v>
                </c:pt>
                <c:pt idx="29612">
                  <c:v>2.4754764512181299E-2</c:v>
                </c:pt>
                <c:pt idx="29613">
                  <c:v>2.4754770100116699E-2</c:v>
                </c:pt>
                <c:pt idx="29614">
                  <c:v>2.4754768237471601E-2</c:v>
                </c:pt>
                <c:pt idx="29615">
                  <c:v>2.4754762649536102E-2</c:v>
                </c:pt>
                <c:pt idx="29616">
                  <c:v>2.4754764512181299E-2</c:v>
                </c:pt>
                <c:pt idx="29617">
                  <c:v>2.4754764512181299E-2</c:v>
                </c:pt>
                <c:pt idx="29618">
                  <c:v>2.4754768237471601E-2</c:v>
                </c:pt>
                <c:pt idx="29619">
                  <c:v>2.4754762649536102E-2</c:v>
                </c:pt>
                <c:pt idx="29620">
                  <c:v>2.4754757061600699E-2</c:v>
                </c:pt>
                <c:pt idx="29621">
                  <c:v>2.4754755198955501E-2</c:v>
                </c:pt>
                <c:pt idx="29622">
                  <c:v>2.4754757061600699E-2</c:v>
                </c:pt>
                <c:pt idx="29623">
                  <c:v>2.4754755198955501E-2</c:v>
                </c:pt>
                <c:pt idx="29624">
                  <c:v>2.4754749611020099E-2</c:v>
                </c:pt>
                <c:pt idx="29625">
                  <c:v>2.4754760786891001E-2</c:v>
                </c:pt>
                <c:pt idx="29626">
                  <c:v>2.4754751473665199E-2</c:v>
                </c:pt>
                <c:pt idx="29627">
                  <c:v>2.4754755198955501E-2</c:v>
                </c:pt>
                <c:pt idx="29628">
                  <c:v>2.4754749611020099E-2</c:v>
                </c:pt>
                <c:pt idx="29629">
                  <c:v>2.4754751473665199E-2</c:v>
                </c:pt>
                <c:pt idx="29630">
                  <c:v>2.4754751473665199E-2</c:v>
                </c:pt>
                <c:pt idx="29631">
                  <c:v>2.4754744023084599E-2</c:v>
                </c:pt>
                <c:pt idx="29632">
                  <c:v>2.4754747748374901E-2</c:v>
                </c:pt>
                <c:pt idx="29633">
                  <c:v>2.4754747748374901E-2</c:v>
                </c:pt>
                <c:pt idx="29634">
                  <c:v>2.4754742160439502E-2</c:v>
                </c:pt>
                <c:pt idx="29635">
                  <c:v>2.4754744023084599E-2</c:v>
                </c:pt>
                <c:pt idx="29636">
                  <c:v>2.4754742160439502E-2</c:v>
                </c:pt>
                <c:pt idx="29637">
                  <c:v>2.4754742160439502E-2</c:v>
                </c:pt>
                <c:pt idx="29638">
                  <c:v>2.47547384351492E-2</c:v>
                </c:pt>
                <c:pt idx="29639">
                  <c:v>2.4754736572503998E-2</c:v>
                </c:pt>
                <c:pt idx="29640">
                  <c:v>2.47547384351492E-2</c:v>
                </c:pt>
                <c:pt idx="29641">
                  <c:v>2.47547384351492E-2</c:v>
                </c:pt>
                <c:pt idx="29642">
                  <c:v>2.4754730984568599E-2</c:v>
                </c:pt>
                <c:pt idx="29643">
                  <c:v>2.4754730984568599E-2</c:v>
                </c:pt>
                <c:pt idx="29644">
                  <c:v>2.4754730984568599E-2</c:v>
                </c:pt>
                <c:pt idx="29645">
                  <c:v>2.4754736572503998E-2</c:v>
                </c:pt>
                <c:pt idx="29646">
                  <c:v>2.4754734709858901E-2</c:v>
                </c:pt>
                <c:pt idx="29647">
                  <c:v>2.4754727259278301E-2</c:v>
                </c:pt>
                <c:pt idx="29648">
                  <c:v>2.4754729121923402E-2</c:v>
                </c:pt>
                <c:pt idx="29649">
                  <c:v>2.4754727259278301E-2</c:v>
                </c:pt>
                <c:pt idx="29650">
                  <c:v>2.4754727259278301E-2</c:v>
                </c:pt>
                <c:pt idx="29651">
                  <c:v>2.4754727259278301E-2</c:v>
                </c:pt>
                <c:pt idx="29652">
                  <c:v>2.4754721671342898E-2</c:v>
                </c:pt>
                <c:pt idx="29653">
                  <c:v>2.4754721671342898E-2</c:v>
                </c:pt>
                <c:pt idx="29654">
                  <c:v>2.4754723533987999E-2</c:v>
                </c:pt>
                <c:pt idx="29655">
                  <c:v>2.47547179460526E-2</c:v>
                </c:pt>
                <c:pt idx="29656">
                  <c:v>2.4754721671342898E-2</c:v>
                </c:pt>
                <c:pt idx="29657">
                  <c:v>2.47547179460526E-2</c:v>
                </c:pt>
                <c:pt idx="29658">
                  <c:v>2.4754716083407399E-2</c:v>
                </c:pt>
                <c:pt idx="29659">
                  <c:v>2.4754716083407399E-2</c:v>
                </c:pt>
                <c:pt idx="29660">
                  <c:v>2.4754714220762301E-2</c:v>
                </c:pt>
                <c:pt idx="29661">
                  <c:v>2.4754708632826802E-2</c:v>
                </c:pt>
                <c:pt idx="29662">
                  <c:v>2.4754714220762301E-2</c:v>
                </c:pt>
                <c:pt idx="29663">
                  <c:v>2.4754708632826802E-2</c:v>
                </c:pt>
                <c:pt idx="29664">
                  <c:v>2.4754714220762301E-2</c:v>
                </c:pt>
                <c:pt idx="29665">
                  <c:v>2.47547049075365E-2</c:v>
                </c:pt>
                <c:pt idx="29666">
                  <c:v>2.47547049075365E-2</c:v>
                </c:pt>
                <c:pt idx="29667">
                  <c:v>2.47547049075365E-2</c:v>
                </c:pt>
                <c:pt idx="29668">
                  <c:v>2.4754703044891399E-2</c:v>
                </c:pt>
                <c:pt idx="29669">
                  <c:v>2.4754701182246201E-2</c:v>
                </c:pt>
                <c:pt idx="29670">
                  <c:v>2.47547049075365E-2</c:v>
                </c:pt>
                <c:pt idx="29671">
                  <c:v>2.47547049075365E-2</c:v>
                </c:pt>
                <c:pt idx="29672">
                  <c:v>2.4754697456955899E-2</c:v>
                </c:pt>
                <c:pt idx="29673">
                  <c:v>2.4754701182246201E-2</c:v>
                </c:pt>
                <c:pt idx="29674">
                  <c:v>2.4754697456955899E-2</c:v>
                </c:pt>
                <c:pt idx="29675">
                  <c:v>2.4754701182246201E-2</c:v>
                </c:pt>
                <c:pt idx="29676">
                  <c:v>2.4754695594310799E-2</c:v>
                </c:pt>
                <c:pt idx="29677">
                  <c:v>2.4754695594310799E-2</c:v>
                </c:pt>
                <c:pt idx="29678">
                  <c:v>2.47546918690205E-2</c:v>
                </c:pt>
                <c:pt idx="29679">
                  <c:v>2.4754695594310799E-2</c:v>
                </c:pt>
                <c:pt idx="29680">
                  <c:v>2.4754688143730198E-2</c:v>
                </c:pt>
                <c:pt idx="29681">
                  <c:v>2.47546918690205E-2</c:v>
                </c:pt>
                <c:pt idx="29682">
                  <c:v>2.4754690006375299E-2</c:v>
                </c:pt>
                <c:pt idx="29683">
                  <c:v>2.4754688143730198E-2</c:v>
                </c:pt>
                <c:pt idx="29684">
                  <c:v>2.4754690006375299E-2</c:v>
                </c:pt>
                <c:pt idx="29685">
                  <c:v>2.4754688143730198E-2</c:v>
                </c:pt>
                <c:pt idx="29686">
                  <c:v>2.47546844184399E-2</c:v>
                </c:pt>
                <c:pt idx="29687">
                  <c:v>2.4754682555794699E-2</c:v>
                </c:pt>
                <c:pt idx="29688">
                  <c:v>2.47546788305044E-2</c:v>
                </c:pt>
                <c:pt idx="29689">
                  <c:v>2.4754682555794699E-2</c:v>
                </c:pt>
                <c:pt idx="29690">
                  <c:v>2.4754675105214102E-2</c:v>
                </c:pt>
                <c:pt idx="29691">
                  <c:v>2.4754682555794699E-2</c:v>
                </c:pt>
                <c:pt idx="29692">
                  <c:v>2.4754676967859299E-2</c:v>
                </c:pt>
                <c:pt idx="29693">
                  <c:v>2.47546713799238E-2</c:v>
                </c:pt>
                <c:pt idx="29694">
                  <c:v>2.47546713799238E-2</c:v>
                </c:pt>
                <c:pt idx="29695">
                  <c:v>2.47546713799238E-2</c:v>
                </c:pt>
                <c:pt idx="29696">
                  <c:v>2.4754669517278699E-2</c:v>
                </c:pt>
                <c:pt idx="29697">
                  <c:v>2.47546713799238E-2</c:v>
                </c:pt>
                <c:pt idx="29698">
                  <c:v>2.4754667654633501E-2</c:v>
                </c:pt>
                <c:pt idx="29699">
                  <c:v>2.4754669517278699E-2</c:v>
                </c:pt>
                <c:pt idx="29700">
                  <c:v>2.4754669517278699E-2</c:v>
                </c:pt>
                <c:pt idx="29701">
                  <c:v>2.4754667654633501E-2</c:v>
                </c:pt>
                <c:pt idx="29702">
                  <c:v>2.47546713799238E-2</c:v>
                </c:pt>
                <c:pt idx="29703">
                  <c:v>2.4754667654633501E-2</c:v>
                </c:pt>
                <c:pt idx="29704">
                  <c:v>2.4754663929343199E-2</c:v>
                </c:pt>
                <c:pt idx="29705">
                  <c:v>2.4754662066698099E-2</c:v>
                </c:pt>
                <c:pt idx="29706">
                  <c:v>2.4754656478762599E-2</c:v>
                </c:pt>
                <c:pt idx="29707">
                  <c:v>2.47546583414078E-2</c:v>
                </c:pt>
                <c:pt idx="29708">
                  <c:v>2.4754662066698099E-2</c:v>
                </c:pt>
                <c:pt idx="29709">
                  <c:v>2.47546583414078E-2</c:v>
                </c:pt>
                <c:pt idx="29710">
                  <c:v>2.4754656478762599E-2</c:v>
                </c:pt>
                <c:pt idx="29711">
                  <c:v>2.4754656478762599E-2</c:v>
                </c:pt>
                <c:pt idx="29712">
                  <c:v>2.4754656478762599E-2</c:v>
                </c:pt>
                <c:pt idx="29713">
                  <c:v>2.4754654616117502E-2</c:v>
                </c:pt>
                <c:pt idx="29714">
                  <c:v>2.47546508908272E-2</c:v>
                </c:pt>
                <c:pt idx="29715">
                  <c:v>2.47546508908272E-2</c:v>
                </c:pt>
                <c:pt idx="29716">
                  <c:v>2.4754649028181998E-2</c:v>
                </c:pt>
                <c:pt idx="29717">
                  <c:v>2.47546453028917E-2</c:v>
                </c:pt>
                <c:pt idx="29718">
                  <c:v>2.47546508908272E-2</c:v>
                </c:pt>
                <c:pt idx="29719">
                  <c:v>2.4754643440246599E-2</c:v>
                </c:pt>
                <c:pt idx="29720">
                  <c:v>2.47546453028917E-2</c:v>
                </c:pt>
                <c:pt idx="29721">
                  <c:v>2.4754649028181998E-2</c:v>
                </c:pt>
                <c:pt idx="29722">
                  <c:v>2.4754635989665999E-2</c:v>
                </c:pt>
                <c:pt idx="29723">
                  <c:v>2.47546378523111E-2</c:v>
                </c:pt>
                <c:pt idx="29724">
                  <c:v>2.4754641577601402E-2</c:v>
                </c:pt>
                <c:pt idx="29725">
                  <c:v>2.4754635989665999E-2</c:v>
                </c:pt>
                <c:pt idx="29726">
                  <c:v>2.47546378523111E-2</c:v>
                </c:pt>
                <c:pt idx="29727">
                  <c:v>2.4754635989665999E-2</c:v>
                </c:pt>
                <c:pt idx="29728">
                  <c:v>2.4754632264375701E-2</c:v>
                </c:pt>
                <c:pt idx="29729">
                  <c:v>2.4754635989665999E-2</c:v>
                </c:pt>
                <c:pt idx="29730">
                  <c:v>2.4754632264375701E-2</c:v>
                </c:pt>
                <c:pt idx="29731">
                  <c:v>2.4754632264375701E-2</c:v>
                </c:pt>
                <c:pt idx="29732">
                  <c:v>2.4754628539085399E-2</c:v>
                </c:pt>
                <c:pt idx="29733">
                  <c:v>2.4754630401730499E-2</c:v>
                </c:pt>
                <c:pt idx="29734">
                  <c:v>2.4754630401730499E-2</c:v>
                </c:pt>
                <c:pt idx="29735">
                  <c:v>2.4754630401730499E-2</c:v>
                </c:pt>
                <c:pt idx="29736">
                  <c:v>2.4754628539085399E-2</c:v>
                </c:pt>
                <c:pt idx="29737">
                  <c:v>2.47546248137951E-2</c:v>
                </c:pt>
                <c:pt idx="29738">
                  <c:v>2.47546192258596E-2</c:v>
                </c:pt>
                <c:pt idx="29739">
                  <c:v>2.47546192258596E-2</c:v>
                </c:pt>
                <c:pt idx="29740">
                  <c:v>2.47546173632145E-2</c:v>
                </c:pt>
                <c:pt idx="29741">
                  <c:v>2.47546173632145E-2</c:v>
                </c:pt>
                <c:pt idx="29742">
                  <c:v>2.47546173632145E-2</c:v>
                </c:pt>
                <c:pt idx="29743">
                  <c:v>2.47546173632145E-2</c:v>
                </c:pt>
                <c:pt idx="29744">
                  <c:v>2.47546173632145E-2</c:v>
                </c:pt>
                <c:pt idx="29745">
                  <c:v>2.4754611775279E-2</c:v>
                </c:pt>
                <c:pt idx="29746">
                  <c:v>2.47546173632145E-2</c:v>
                </c:pt>
                <c:pt idx="29747">
                  <c:v>2.4754615500569298E-2</c:v>
                </c:pt>
                <c:pt idx="29748">
                  <c:v>2.4754611775279E-2</c:v>
                </c:pt>
                <c:pt idx="29749">
                  <c:v>2.4754611775279E-2</c:v>
                </c:pt>
                <c:pt idx="29750">
                  <c:v>2.4754609912633899E-2</c:v>
                </c:pt>
                <c:pt idx="29751">
                  <c:v>2.4754608049988702E-2</c:v>
                </c:pt>
                <c:pt idx="29752">
                  <c:v>2.4754609912633899E-2</c:v>
                </c:pt>
                <c:pt idx="29753">
                  <c:v>2.4754608049988702E-2</c:v>
                </c:pt>
                <c:pt idx="29754">
                  <c:v>2.4754602462053299E-2</c:v>
                </c:pt>
                <c:pt idx="29755">
                  <c:v>2.4754602462053299E-2</c:v>
                </c:pt>
                <c:pt idx="29756">
                  <c:v>2.4754598736763E-2</c:v>
                </c:pt>
                <c:pt idx="29757">
                  <c:v>2.47545968741179E-2</c:v>
                </c:pt>
                <c:pt idx="29758">
                  <c:v>2.4754598736763E-2</c:v>
                </c:pt>
                <c:pt idx="29759">
                  <c:v>2.4754598736763E-2</c:v>
                </c:pt>
                <c:pt idx="29760">
                  <c:v>2.47545968741179E-2</c:v>
                </c:pt>
                <c:pt idx="29761">
                  <c:v>2.4754595011472699E-2</c:v>
                </c:pt>
                <c:pt idx="29762">
                  <c:v>2.47545912861824E-2</c:v>
                </c:pt>
                <c:pt idx="29763">
                  <c:v>2.47545912861824E-2</c:v>
                </c:pt>
                <c:pt idx="29764">
                  <c:v>2.47545912861824E-2</c:v>
                </c:pt>
                <c:pt idx="29765">
                  <c:v>2.47545838356018E-2</c:v>
                </c:pt>
                <c:pt idx="29766">
                  <c:v>2.47545912861824E-2</c:v>
                </c:pt>
                <c:pt idx="29767">
                  <c:v>2.4754589423537199E-2</c:v>
                </c:pt>
                <c:pt idx="29768">
                  <c:v>2.4754585698247001E-2</c:v>
                </c:pt>
                <c:pt idx="29769">
                  <c:v>2.4754589423537199E-2</c:v>
                </c:pt>
                <c:pt idx="29770">
                  <c:v>2.4754581972956699E-2</c:v>
                </c:pt>
                <c:pt idx="29771">
                  <c:v>2.47545838356018E-2</c:v>
                </c:pt>
                <c:pt idx="29772">
                  <c:v>2.4754585698247001E-2</c:v>
                </c:pt>
                <c:pt idx="29773">
                  <c:v>2.4754581972956699E-2</c:v>
                </c:pt>
                <c:pt idx="29774">
                  <c:v>2.4754576385021199E-2</c:v>
                </c:pt>
                <c:pt idx="29775">
                  <c:v>2.4754578247666401E-2</c:v>
                </c:pt>
                <c:pt idx="29776">
                  <c:v>2.4754572659730901E-2</c:v>
                </c:pt>
                <c:pt idx="29777">
                  <c:v>2.4754576385021199E-2</c:v>
                </c:pt>
                <c:pt idx="29778">
                  <c:v>2.4754572659730901E-2</c:v>
                </c:pt>
                <c:pt idx="29779">
                  <c:v>2.4754572659730901E-2</c:v>
                </c:pt>
                <c:pt idx="29780">
                  <c:v>2.47545707970858E-2</c:v>
                </c:pt>
                <c:pt idx="29781">
                  <c:v>2.4754568934440599E-2</c:v>
                </c:pt>
                <c:pt idx="29782">
                  <c:v>2.4754572659730901E-2</c:v>
                </c:pt>
                <c:pt idx="29783">
                  <c:v>2.47545707970858E-2</c:v>
                </c:pt>
                <c:pt idx="29784">
                  <c:v>2.4754568934440599E-2</c:v>
                </c:pt>
                <c:pt idx="29785">
                  <c:v>2.47545633465052E-2</c:v>
                </c:pt>
                <c:pt idx="29786">
                  <c:v>2.4754568934440599E-2</c:v>
                </c:pt>
                <c:pt idx="29787">
                  <c:v>2.47545652091503E-2</c:v>
                </c:pt>
                <c:pt idx="29788">
                  <c:v>2.4754568934440599E-2</c:v>
                </c:pt>
                <c:pt idx="29789">
                  <c:v>2.4754559621214901E-2</c:v>
                </c:pt>
                <c:pt idx="29790">
                  <c:v>2.47545633465052E-2</c:v>
                </c:pt>
                <c:pt idx="29791">
                  <c:v>2.4754555895924599E-2</c:v>
                </c:pt>
                <c:pt idx="29792">
                  <c:v>2.4754559621214901E-2</c:v>
                </c:pt>
                <c:pt idx="29793">
                  <c:v>2.47545577585697E-2</c:v>
                </c:pt>
                <c:pt idx="29794">
                  <c:v>2.47545577585697E-2</c:v>
                </c:pt>
                <c:pt idx="29795">
                  <c:v>2.4754552170634301E-2</c:v>
                </c:pt>
                <c:pt idx="29796">
                  <c:v>2.4754552170634301E-2</c:v>
                </c:pt>
                <c:pt idx="29797">
                  <c:v>2.4754552170634301E-2</c:v>
                </c:pt>
                <c:pt idx="29798">
                  <c:v>2.4754552170634301E-2</c:v>
                </c:pt>
                <c:pt idx="29799">
                  <c:v>2.4754552170634301E-2</c:v>
                </c:pt>
                <c:pt idx="29800">
                  <c:v>2.4754552170634301E-2</c:v>
                </c:pt>
                <c:pt idx="29801">
                  <c:v>2.4754544720053701E-2</c:v>
                </c:pt>
                <c:pt idx="29802">
                  <c:v>2.4754548445343999E-2</c:v>
                </c:pt>
                <c:pt idx="29803">
                  <c:v>2.4754548445343999E-2</c:v>
                </c:pt>
                <c:pt idx="29804">
                  <c:v>2.4754539132118201E-2</c:v>
                </c:pt>
                <c:pt idx="29805">
                  <c:v>2.4754548445343999E-2</c:v>
                </c:pt>
                <c:pt idx="29806">
                  <c:v>2.4754542857408499E-2</c:v>
                </c:pt>
                <c:pt idx="29807">
                  <c:v>2.4754544720053701E-2</c:v>
                </c:pt>
                <c:pt idx="29808">
                  <c:v>2.47545372694731E-2</c:v>
                </c:pt>
                <c:pt idx="29809">
                  <c:v>2.4754539132118201E-2</c:v>
                </c:pt>
                <c:pt idx="29810">
                  <c:v>2.4754535406827899E-2</c:v>
                </c:pt>
                <c:pt idx="29811">
                  <c:v>2.47545298188925E-2</c:v>
                </c:pt>
                <c:pt idx="29812">
                  <c:v>2.4754535406827899E-2</c:v>
                </c:pt>
                <c:pt idx="29813">
                  <c:v>2.4754535406827899E-2</c:v>
                </c:pt>
                <c:pt idx="29814">
                  <c:v>2.47545316815376E-2</c:v>
                </c:pt>
                <c:pt idx="29815">
                  <c:v>2.47545316815376E-2</c:v>
                </c:pt>
                <c:pt idx="29816">
                  <c:v>2.47545298188925E-2</c:v>
                </c:pt>
                <c:pt idx="29817">
                  <c:v>2.4754526093602201E-2</c:v>
                </c:pt>
                <c:pt idx="29818">
                  <c:v>2.47545298188925E-2</c:v>
                </c:pt>
                <c:pt idx="29819">
                  <c:v>2.47545316815376E-2</c:v>
                </c:pt>
                <c:pt idx="29820">
                  <c:v>2.4754524230957E-2</c:v>
                </c:pt>
                <c:pt idx="29821">
                  <c:v>2.4754524230957E-2</c:v>
                </c:pt>
                <c:pt idx="29822">
                  <c:v>2.4754522368311899E-2</c:v>
                </c:pt>
                <c:pt idx="29823">
                  <c:v>2.4754526093602201E-2</c:v>
                </c:pt>
                <c:pt idx="29824">
                  <c:v>2.4754522368311899E-2</c:v>
                </c:pt>
                <c:pt idx="29825">
                  <c:v>2.4754518643021601E-2</c:v>
                </c:pt>
                <c:pt idx="29826">
                  <c:v>2.4754518643021601E-2</c:v>
                </c:pt>
                <c:pt idx="29827">
                  <c:v>2.47545167803764E-2</c:v>
                </c:pt>
                <c:pt idx="29828">
                  <c:v>2.47545167803764E-2</c:v>
                </c:pt>
                <c:pt idx="29829">
                  <c:v>2.47545167803764E-2</c:v>
                </c:pt>
                <c:pt idx="29830">
                  <c:v>2.4754513055086101E-2</c:v>
                </c:pt>
                <c:pt idx="29831">
                  <c:v>2.4754513055086101E-2</c:v>
                </c:pt>
                <c:pt idx="29832">
                  <c:v>2.4754509329795799E-2</c:v>
                </c:pt>
                <c:pt idx="29833">
                  <c:v>2.4754509329795799E-2</c:v>
                </c:pt>
                <c:pt idx="29834">
                  <c:v>2.4754509329795799E-2</c:v>
                </c:pt>
                <c:pt idx="29835">
                  <c:v>2.4754511192441001E-2</c:v>
                </c:pt>
                <c:pt idx="29836">
                  <c:v>2.4754509329795799E-2</c:v>
                </c:pt>
                <c:pt idx="29837">
                  <c:v>2.4754509329795799E-2</c:v>
                </c:pt>
                <c:pt idx="29838">
                  <c:v>2.4754505604505501E-2</c:v>
                </c:pt>
                <c:pt idx="29839">
                  <c:v>2.4754505604505501E-2</c:v>
                </c:pt>
                <c:pt idx="29840">
                  <c:v>2.4754500016570102E-2</c:v>
                </c:pt>
                <c:pt idx="29841">
                  <c:v>2.47545037418604E-2</c:v>
                </c:pt>
                <c:pt idx="29842">
                  <c:v>2.47544962912798E-2</c:v>
                </c:pt>
                <c:pt idx="29843">
                  <c:v>2.47544981539249E-2</c:v>
                </c:pt>
                <c:pt idx="29844">
                  <c:v>2.4754500016570102E-2</c:v>
                </c:pt>
                <c:pt idx="29845">
                  <c:v>2.47544981539249E-2</c:v>
                </c:pt>
                <c:pt idx="29846">
                  <c:v>2.4754492565989501E-2</c:v>
                </c:pt>
                <c:pt idx="29847">
                  <c:v>2.47544907033443E-2</c:v>
                </c:pt>
                <c:pt idx="29848">
                  <c:v>2.47544962912798E-2</c:v>
                </c:pt>
                <c:pt idx="29849">
                  <c:v>2.47544907033443E-2</c:v>
                </c:pt>
                <c:pt idx="29850">
                  <c:v>2.47544962912798E-2</c:v>
                </c:pt>
                <c:pt idx="29851">
                  <c:v>2.47544907033443E-2</c:v>
                </c:pt>
                <c:pt idx="29852">
                  <c:v>2.4754492565989501E-2</c:v>
                </c:pt>
                <c:pt idx="29853">
                  <c:v>2.4754485115408901E-2</c:v>
                </c:pt>
                <c:pt idx="29854">
                  <c:v>2.47544832527638E-2</c:v>
                </c:pt>
                <c:pt idx="29855">
                  <c:v>2.4754488840699199E-2</c:v>
                </c:pt>
                <c:pt idx="29856">
                  <c:v>2.47544832527638E-2</c:v>
                </c:pt>
                <c:pt idx="29857">
                  <c:v>2.47544832527638E-2</c:v>
                </c:pt>
                <c:pt idx="29858">
                  <c:v>2.47544776648283E-2</c:v>
                </c:pt>
                <c:pt idx="29859">
                  <c:v>2.47544776648283E-2</c:v>
                </c:pt>
                <c:pt idx="29860">
                  <c:v>2.47544776648283E-2</c:v>
                </c:pt>
                <c:pt idx="29861">
                  <c:v>2.47544758021832E-2</c:v>
                </c:pt>
                <c:pt idx="29862">
                  <c:v>2.4754472076892901E-2</c:v>
                </c:pt>
                <c:pt idx="29863">
                  <c:v>2.47544758021832E-2</c:v>
                </c:pt>
                <c:pt idx="29864">
                  <c:v>2.4754472076892901E-2</c:v>
                </c:pt>
                <c:pt idx="29865">
                  <c:v>2.47544702142477E-2</c:v>
                </c:pt>
                <c:pt idx="29866">
                  <c:v>2.47544758021832E-2</c:v>
                </c:pt>
                <c:pt idx="29867">
                  <c:v>2.4754466488957402E-2</c:v>
                </c:pt>
                <c:pt idx="29868">
                  <c:v>2.47544702142477E-2</c:v>
                </c:pt>
                <c:pt idx="29869">
                  <c:v>2.4754464626312301E-2</c:v>
                </c:pt>
                <c:pt idx="29870">
                  <c:v>2.47544627636671E-2</c:v>
                </c:pt>
                <c:pt idx="29871">
                  <c:v>2.4754464626312301E-2</c:v>
                </c:pt>
                <c:pt idx="29872">
                  <c:v>2.4754464626312301E-2</c:v>
                </c:pt>
                <c:pt idx="29873">
                  <c:v>2.4754459038376801E-2</c:v>
                </c:pt>
                <c:pt idx="29874">
                  <c:v>2.4754464626312301E-2</c:v>
                </c:pt>
                <c:pt idx="29875">
                  <c:v>2.4754457175731701E-2</c:v>
                </c:pt>
                <c:pt idx="29876">
                  <c:v>2.4754457175731701E-2</c:v>
                </c:pt>
                <c:pt idx="29877">
                  <c:v>2.4754459038376801E-2</c:v>
                </c:pt>
                <c:pt idx="29878">
                  <c:v>2.4754457175731701E-2</c:v>
                </c:pt>
                <c:pt idx="29879">
                  <c:v>2.4754457175731701E-2</c:v>
                </c:pt>
                <c:pt idx="29880">
                  <c:v>2.4754453450441399E-2</c:v>
                </c:pt>
                <c:pt idx="29881">
                  <c:v>2.4754451587796201E-2</c:v>
                </c:pt>
                <c:pt idx="29882">
                  <c:v>2.4754453450441399E-2</c:v>
                </c:pt>
                <c:pt idx="29883">
                  <c:v>2.4754445999860802E-2</c:v>
                </c:pt>
                <c:pt idx="29884">
                  <c:v>2.4754445999860802E-2</c:v>
                </c:pt>
                <c:pt idx="29885">
                  <c:v>2.47544441372156E-2</c:v>
                </c:pt>
                <c:pt idx="29886">
                  <c:v>2.47544441372156E-2</c:v>
                </c:pt>
                <c:pt idx="29887">
                  <c:v>2.4754445999860802E-2</c:v>
                </c:pt>
                <c:pt idx="29888">
                  <c:v>2.47544441372156E-2</c:v>
                </c:pt>
                <c:pt idx="29889">
                  <c:v>2.4754440411925299E-2</c:v>
                </c:pt>
                <c:pt idx="29890">
                  <c:v>2.4754440411925299E-2</c:v>
                </c:pt>
                <c:pt idx="29891">
                  <c:v>2.4754436686635E-2</c:v>
                </c:pt>
                <c:pt idx="29892">
                  <c:v>2.4754438549280201E-2</c:v>
                </c:pt>
                <c:pt idx="29893">
                  <c:v>2.4754432961344702E-2</c:v>
                </c:pt>
                <c:pt idx="29894">
                  <c:v>2.4754432961344702E-2</c:v>
                </c:pt>
                <c:pt idx="29895">
                  <c:v>2.4754436686635E-2</c:v>
                </c:pt>
                <c:pt idx="29896">
                  <c:v>2.4754431098699601E-2</c:v>
                </c:pt>
                <c:pt idx="29897">
                  <c:v>2.4754431098699601E-2</c:v>
                </c:pt>
                <c:pt idx="29898">
                  <c:v>2.4754431098699601E-2</c:v>
                </c:pt>
                <c:pt idx="29899">
                  <c:v>2.4754425510764101E-2</c:v>
                </c:pt>
                <c:pt idx="29900">
                  <c:v>2.47544292360544E-2</c:v>
                </c:pt>
                <c:pt idx="29901">
                  <c:v>2.4754425510764101E-2</c:v>
                </c:pt>
                <c:pt idx="29902">
                  <c:v>2.4754419922828699E-2</c:v>
                </c:pt>
                <c:pt idx="29903">
                  <c:v>2.4754419922828699E-2</c:v>
                </c:pt>
                <c:pt idx="29904">
                  <c:v>2.4754419922828699E-2</c:v>
                </c:pt>
                <c:pt idx="29905">
                  <c:v>2.4754425510764101E-2</c:v>
                </c:pt>
                <c:pt idx="29906">
                  <c:v>2.4754418060183501E-2</c:v>
                </c:pt>
                <c:pt idx="29907">
                  <c:v>2.47544161975384E-2</c:v>
                </c:pt>
                <c:pt idx="29908">
                  <c:v>2.4754419922828699E-2</c:v>
                </c:pt>
                <c:pt idx="29909">
                  <c:v>2.4754418060183501E-2</c:v>
                </c:pt>
                <c:pt idx="29910">
                  <c:v>2.47544161975384E-2</c:v>
                </c:pt>
                <c:pt idx="29911">
                  <c:v>2.4754418060183501E-2</c:v>
                </c:pt>
                <c:pt idx="29912">
                  <c:v>2.47544106096029E-2</c:v>
                </c:pt>
                <c:pt idx="29913">
                  <c:v>2.4754412472248102E-2</c:v>
                </c:pt>
                <c:pt idx="29914">
                  <c:v>2.47544106096029E-2</c:v>
                </c:pt>
                <c:pt idx="29915">
                  <c:v>2.47544106096029E-2</c:v>
                </c:pt>
                <c:pt idx="29916">
                  <c:v>2.4754406884312598E-2</c:v>
                </c:pt>
                <c:pt idx="29917">
                  <c:v>2.4754405021667501E-2</c:v>
                </c:pt>
                <c:pt idx="29918">
                  <c:v>2.4754406884312598E-2</c:v>
                </c:pt>
                <c:pt idx="29919">
                  <c:v>2.4754405021667501E-2</c:v>
                </c:pt>
                <c:pt idx="29920">
                  <c:v>2.4754399433732002E-2</c:v>
                </c:pt>
                <c:pt idx="29921">
                  <c:v>2.47544031590223E-2</c:v>
                </c:pt>
                <c:pt idx="29922">
                  <c:v>2.47544031590223E-2</c:v>
                </c:pt>
                <c:pt idx="29923">
                  <c:v>2.47544031590223E-2</c:v>
                </c:pt>
                <c:pt idx="29924">
                  <c:v>2.47544031590223E-2</c:v>
                </c:pt>
                <c:pt idx="29925">
                  <c:v>2.4754399433732002E-2</c:v>
                </c:pt>
                <c:pt idx="29926">
                  <c:v>2.47544031590223E-2</c:v>
                </c:pt>
                <c:pt idx="29927">
                  <c:v>2.4754393845796599E-2</c:v>
                </c:pt>
                <c:pt idx="29928">
                  <c:v>2.4754393845796599E-2</c:v>
                </c:pt>
                <c:pt idx="29929">
                  <c:v>2.4754386395215999E-2</c:v>
                </c:pt>
                <c:pt idx="29930">
                  <c:v>2.47543901205063E-2</c:v>
                </c:pt>
                <c:pt idx="29931">
                  <c:v>2.4754391983151401E-2</c:v>
                </c:pt>
                <c:pt idx="29932">
                  <c:v>2.47543901205063E-2</c:v>
                </c:pt>
                <c:pt idx="29933">
                  <c:v>2.47543901205063E-2</c:v>
                </c:pt>
                <c:pt idx="29934">
                  <c:v>2.4754384532570801E-2</c:v>
                </c:pt>
                <c:pt idx="29935">
                  <c:v>2.4754386395215999E-2</c:v>
                </c:pt>
                <c:pt idx="29936">
                  <c:v>2.4754380807280499E-2</c:v>
                </c:pt>
                <c:pt idx="29937">
                  <c:v>2.4754380807280499E-2</c:v>
                </c:pt>
                <c:pt idx="29938">
                  <c:v>2.4754378944635402E-2</c:v>
                </c:pt>
                <c:pt idx="29939">
                  <c:v>2.4754380807280499E-2</c:v>
                </c:pt>
                <c:pt idx="29940">
                  <c:v>2.47543770819902E-2</c:v>
                </c:pt>
                <c:pt idx="29941">
                  <c:v>2.4754378944635402E-2</c:v>
                </c:pt>
                <c:pt idx="29942">
                  <c:v>2.4754378944635402E-2</c:v>
                </c:pt>
                <c:pt idx="29943">
                  <c:v>2.47543770819902E-2</c:v>
                </c:pt>
                <c:pt idx="29944">
                  <c:v>2.4754373356699898E-2</c:v>
                </c:pt>
                <c:pt idx="29945">
                  <c:v>2.47543770819902E-2</c:v>
                </c:pt>
                <c:pt idx="29946">
                  <c:v>2.4754373356699898E-2</c:v>
                </c:pt>
                <c:pt idx="29947">
                  <c:v>2.4754373356699898E-2</c:v>
                </c:pt>
                <c:pt idx="29948">
                  <c:v>2.4754371494054801E-2</c:v>
                </c:pt>
                <c:pt idx="29949">
                  <c:v>2.4754371494054801E-2</c:v>
                </c:pt>
                <c:pt idx="29950">
                  <c:v>2.4754365906119302E-2</c:v>
                </c:pt>
                <c:pt idx="29951">
                  <c:v>2.4754371494054801E-2</c:v>
                </c:pt>
                <c:pt idx="29952">
                  <c:v>2.4754371494054801E-2</c:v>
                </c:pt>
                <c:pt idx="29953">
                  <c:v>2.4754360318183899E-2</c:v>
                </c:pt>
                <c:pt idx="29954">
                  <c:v>2.4754360318183899E-2</c:v>
                </c:pt>
                <c:pt idx="29955">
                  <c:v>2.4754358455538798E-2</c:v>
                </c:pt>
                <c:pt idx="29956">
                  <c:v>2.4754358455538798E-2</c:v>
                </c:pt>
                <c:pt idx="29957">
                  <c:v>2.4754358455538798E-2</c:v>
                </c:pt>
                <c:pt idx="29958">
                  <c:v>2.47543565928936E-2</c:v>
                </c:pt>
                <c:pt idx="29959">
                  <c:v>2.47543565928936E-2</c:v>
                </c:pt>
                <c:pt idx="29960">
                  <c:v>2.4754352867603299E-2</c:v>
                </c:pt>
                <c:pt idx="29961">
                  <c:v>2.4754351004958201E-2</c:v>
                </c:pt>
                <c:pt idx="29962">
                  <c:v>2.4754352867603299E-2</c:v>
                </c:pt>
                <c:pt idx="29963">
                  <c:v>2.4754351004958201E-2</c:v>
                </c:pt>
                <c:pt idx="29964">
                  <c:v>2.4754351004958201E-2</c:v>
                </c:pt>
                <c:pt idx="29965">
                  <c:v>2.4754347279667799E-2</c:v>
                </c:pt>
                <c:pt idx="29966">
                  <c:v>2.4754343554377601E-2</c:v>
                </c:pt>
                <c:pt idx="29967">
                  <c:v>2.4754345417022702E-2</c:v>
                </c:pt>
                <c:pt idx="29968">
                  <c:v>2.4754347279667799E-2</c:v>
                </c:pt>
                <c:pt idx="29969">
                  <c:v>2.4754352867603299E-2</c:v>
                </c:pt>
                <c:pt idx="29970">
                  <c:v>2.4754345417022702E-2</c:v>
                </c:pt>
                <c:pt idx="29971">
                  <c:v>2.4754334241151799E-2</c:v>
                </c:pt>
                <c:pt idx="29972">
                  <c:v>2.4754339829087299E-2</c:v>
                </c:pt>
                <c:pt idx="29973">
                  <c:v>2.4754339829087299E-2</c:v>
                </c:pt>
                <c:pt idx="29974">
                  <c:v>2.4754332378506699E-2</c:v>
                </c:pt>
                <c:pt idx="29975">
                  <c:v>2.4754334241151799E-2</c:v>
                </c:pt>
                <c:pt idx="29976">
                  <c:v>2.4754337966442101E-2</c:v>
                </c:pt>
                <c:pt idx="29977">
                  <c:v>2.4754332378506699E-2</c:v>
                </c:pt>
                <c:pt idx="29978">
                  <c:v>2.4754332378506699E-2</c:v>
                </c:pt>
                <c:pt idx="29979">
                  <c:v>2.4754330515861501E-2</c:v>
                </c:pt>
                <c:pt idx="29980">
                  <c:v>2.4754330515861501E-2</c:v>
                </c:pt>
                <c:pt idx="29981">
                  <c:v>2.4754326790571199E-2</c:v>
                </c:pt>
                <c:pt idx="29982">
                  <c:v>2.4754326790571199E-2</c:v>
                </c:pt>
                <c:pt idx="29983">
                  <c:v>2.4754330515861501E-2</c:v>
                </c:pt>
                <c:pt idx="29984">
                  <c:v>2.4754324927926102E-2</c:v>
                </c:pt>
                <c:pt idx="29985">
                  <c:v>2.47543212026358E-2</c:v>
                </c:pt>
                <c:pt idx="29986">
                  <c:v>2.47543212026358E-2</c:v>
                </c:pt>
                <c:pt idx="29987">
                  <c:v>2.4754317477345501E-2</c:v>
                </c:pt>
                <c:pt idx="29988">
                  <c:v>2.47543212026358E-2</c:v>
                </c:pt>
                <c:pt idx="29989">
                  <c:v>2.4754319339990598E-2</c:v>
                </c:pt>
                <c:pt idx="29990">
                  <c:v>2.4754319339990598E-2</c:v>
                </c:pt>
                <c:pt idx="29991">
                  <c:v>2.47543212026358E-2</c:v>
                </c:pt>
                <c:pt idx="29992">
                  <c:v>2.4754311889410002E-2</c:v>
                </c:pt>
                <c:pt idx="29993">
                  <c:v>2.4754313752055199E-2</c:v>
                </c:pt>
                <c:pt idx="29994">
                  <c:v>2.4754317477345501E-2</c:v>
                </c:pt>
                <c:pt idx="29995">
                  <c:v>2.4754313752055199E-2</c:v>
                </c:pt>
                <c:pt idx="29996">
                  <c:v>2.4754311889410002E-2</c:v>
                </c:pt>
                <c:pt idx="29997">
                  <c:v>2.4754310026764901E-2</c:v>
                </c:pt>
                <c:pt idx="29998">
                  <c:v>2.4754311889410002E-2</c:v>
                </c:pt>
                <c:pt idx="29999">
                  <c:v>2.4754300713539099E-2</c:v>
                </c:pt>
                <c:pt idx="30000">
                  <c:v>2.4754300713539099E-2</c:v>
                </c:pt>
                <c:pt idx="30001">
                  <c:v>2.4754300713539099E-2</c:v>
                </c:pt>
                <c:pt idx="30002">
                  <c:v>2.4754306301474599E-2</c:v>
                </c:pt>
                <c:pt idx="30003">
                  <c:v>2.4754300713539099E-2</c:v>
                </c:pt>
                <c:pt idx="30004">
                  <c:v>2.4754304438829401E-2</c:v>
                </c:pt>
                <c:pt idx="30005">
                  <c:v>2.4754300713539099E-2</c:v>
                </c:pt>
                <c:pt idx="30006">
                  <c:v>2.4754293262958499E-2</c:v>
                </c:pt>
                <c:pt idx="30007">
                  <c:v>2.4754296988248801E-2</c:v>
                </c:pt>
                <c:pt idx="30008">
                  <c:v>2.4754296988248801E-2</c:v>
                </c:pt>
                <c:pt idx="30009">
                  <c:v>2.4754296988248801E-2</c:v>
                </c:pt>
                <c:pt idx="30010">
                  <c:v>2.4754291400313402E-2</c:v>
                </c:pt>
                <c:pt idx="30011">
                  <c:v>2.4754291400313402E-2</c:v>
                </c:pt>
                <c:pt idx="30012">
                  <c:v>2.47542876750231E-2</c:v>
                </c:pt>
                <c:pt idx="30013">
                  <c:v>2.4754291400313402E-2</c:v>
                </c:pt>
                <c:pt idx="30014">
                  <c:v>2.4754291400313402E-2</c:v>
                </c:pt>
                <c:pt idx="30015">
                  <c:v>2.4754283949732801E-2</c:v>
                </c:pt>
                <c:pt idx="30016">
                  <c:v>2.47542876750231E-2</c:v>
                </c:pt>
                <c:pt idx="30017">
                  <c:v>2.47542876750231E-2</c:v>
                </c:pt>
                <c:pt idx="30018">
                  <c:v>2.4754283949732801E-2</c:v>
                </c:pt>
                <c:pt idx="30019">
                  <c:v>2.4754283949732801E-2</c:v>
                </c:pt>
                <c:pt idx="30020">
                  <c:v>2.4754280224442499E-2</c:v>
                </c:pt>
                <c:pt idx="30021">
                  <c:v>2.4754278361797302E-2</c:v>
                </c:pt>
                <c:pt idx="30022">
                  <c:v>2.4754272773861899E-2</c:v>
                </c:pt>
                <c:pt idx="30023">
                  <c:v>2.4754274636507E-2</c:v>
                </c:pt>
                <c:pt idx="30024">
                  <c:v>2.4754278361797302E-2</c:v>
                </c:pt>
                <c:pt idx="30025">
                  <c:v>2.4754272773861899E-2</c:v>
                </c:pt>
                <c:pt idx="30026">
                  <c:v>2.4754270911216701E-2</c:v>
                </c:pt>
                <c:pt idx="30027">
                  <c:v>2.4754272773861899E-2</c:v>
                </c:pt>
                <c:pt idx="30028">
                  <c:v>2.4754267185926399E-2</c:v>
                </c:pt>
                <c:pt idx="30029">
                  <c:v>2.4754270911216701E-2</c:v>
                </c:pt>
                <c:pt idx="30030">
                  <c:v>2.4754265323281299E-2</c:v>
                </c:pt>
                <c:pt idx="30031">
                  <c:v>2.4754265323281299E-2</c:v>
                </c:pt>
                <c:pt idx="30032">
                  <c:v>2.4754270911216701E-2</c:v>
                </c:pt>
                <c:pt idx="30033">
                  <c:v>2.4754265323281299E-2</c:v>
                </c:pt>
                <c:pt idx="30034">
                  <c:v>2.4754261597991E-2</c:v>
                </c:pt>
                <c:pt idx="30035">
                  <c:v>2.4754261597991E-2</c:v>
                </c:pt>
                <c:pt idx="30036">
                  <c:v>2.4754261597991E-2</c:v>
                </c:pt>
                <c:pt idx="30037">
                  <c:v>2.4754261597991E-2</c:v>
                </c:pt>
                <c:pt idx="30038">
                  <c:v>2.4754257872700702E-2</c:v>
                </c:pt>
                <c:pt idx="30039">
                  <c:v>2.4754259735345799E-2</c:v>
                </c:pt>
                <c:pt idx="30040">
                  <c:v>2.4754252284765198E-2</c:v>
                </c:pt>
                <c:pt idx="30041">
                  <c:v>2.4754257872700702E-2</c:v>
                </c:pt>
                <c:pt idx="30042">
                  <c:v>2.4754250422120101E-2</c:v>
                </c:pt>
                <c:pt idx="30043">
                  <c:v>2.47542541474104E-2</c:v>
                </c:pt>
                <c:pt idx="30044">
                  <c:v>2.4754252284765198E-2</c:v>
                </c:pt>
                <c:pt idx="30045">
                  <c:v>2.4754252284765198E-2</c:v>
                </c:pt>
                <c:pt idx="30046">
                  <c:v>2.4754246696829799E-2</c:v>
                </c:pt>
                <c:pt idx="30047">
                  <c:v>2.4754244834184602E-2</c:v>
                </c:pt>
                <c:pt idx="30048">
                  <c:v>2.4754246696829799E-2</c:v>
                </c:pt>
                <c:pt idx="30049">
                  <c:v>2.47542411088944E-2</c:v>
                </c:pt>
                <c:pt idx="30050">
                  <c:v>2.4754246696829799E-2</c:v>
                </c:pt>
                <c:pt idx="30051">
                  <c:v>2.47542411088944E-2</c:v>
                </c:pt>
                <c:pt idx="30052">
                  <c:v>2.47542411088944E-2</c:v>
                </c:pt>
                <c:pt idx="30053">
                  <c:v>2.47542411088944E-2</c:v>
                </c:pt>
                <c:pt idx="30054">
                  <c:v>2.47542411088944E-2</c:v>
                </c:pt>
                <c:pt idx="30055">
                  <c:v>2.47542336583138E-2</c:v>
                </c:pt>
                <c:pt idx="30056">
                  <c:v>2.47542336583138E-2</c:v>
                </c:pt>
                <c:pt idx="30057">
                  <c:v>2.4754237383604102E-2</c:v>
                </c:pt>
                <c:pt idx="30058">
                  <c:v>2.4754231795668599E-2</c:v>
                </c:pt>
                <c:pt idx="30059">
                  <c:v>2.4754231795668599E-2</c:v>
                </c:pt>
                <c:pt idx="30060">
                  <c:v>2.47542280703783E-2</c:v>
                </c:pt>
                <c:pt idx="30061">
                  <c:v>2.4754231795668599E-2</c:v>
                </c:pt>
                <c:pt idx="30062">
                  <c:v>2.47542280703783E-2</c:v>
                </c:pt>
                <c:pt idx="30063">
                  <c:v>2.4754231795668599E-2</c:v>
                </c:pt>
                <c:pt idx="30064">
                  <c:v>2.4754224345088002E-2</c:v>
                </c:pt>
                <c:pt idx="30065">
                  <c:v>2.47542206197977E-2</c:v>
                </c:pt>
                <c:pt idx="30066">
                  <c:v>2.4754224345088002E-2</c:v>
                </c:pt>
                <c:pt idx="30067">
                  <c:v>2.4754218757152599E-2</c:v>
                </c:pt>
                <c:pt idx="30068">
                  <c:v>2.4754224345088002E-2</c:v>
                </c:pt>
                <c:pt idx="30069">
                  <c:v>2.4754215031862301E-2</c:v>
                </c:pt>
                <c:pt idx="30070">
                  <c:v>2.4754215031862301E-2</c:v>
                </c:pt>
                <c:pt idx="30071">
                  <c:v>2.4754218757152599E-2</c:v>
                </c:pt>
                <c:pt idx="30072">
                  <c:v>2.4754215031862301E-2</c:v>
                </c:pt>
                <c:pt idx="30073">
                  <c:v>2.4754215031862301E-2</c:v>
                </c:pt>
                <c:pt idx="30074">
                  <c:v>2.4754211306571999E-2</c:v>
                </c:pt>
                <c:pt idx="30075">
                  <c:v>2.4754213169217099E-2</c:v>
                </c:pt>
                <c:pt idx="30076">
                  <c:v>2.4754215031862301E-2</c:v>
                </c:pt>
                <c:pt idx="30077">
                  <c:v>2.4754205718636499E-2</c:v>
                </c:pt>
                <c:pt idx="30078">
                  <c:v>2.47542075812817E-2</c:v>
                </c:pt>
                <c:pt idx="30079">
                  <c:v>2.4754205718636499E-2</c:v>
                </c:pt>
                <c:pt idx="30080">
                  <c:v>2.47542075812817E-2</c:v>
                </c:pt>
                <c:pt idx="30081">
                  <c:v>2.47542001307011E-2</c:v>
                </c:pt>
                <c:pt idx="30082">
                  <c:v>2.4754205718636499E-2</c:v>
                </c:pt>
                <c:pt idx="30083">
                  <c:v>2.47542019933462E-2</c:v>
                </c:pt>
                <c:pt idx="30084">
                  <c:v>2.47542001307011E-2</c:v>
                </c:pt>
                <c:pt idx="30085">
                  <c:v>2.4754198268055898E-2</c:v>
                </c:pt>
                <c:pt idx="30086">
                  <c:v>2.4754198268055898E-2</c:v>
                </c:pt>
                <c:pt idx="30087">
                  <c:v>2.47541945427656E-2</c:v>
                </c:pt>
                <c:pt idx="30088">
                  <c:v>2.4754190817475302E-2</c:v>
                </c:pt>
                <c:pt idx="30089">
                  <c:v>2.4754198268055898E-2</c:v>
                </c:pt>
                <c:pt idx="30090">
                  <c:v>2.4754190817475302E-2</c:v>
                </c:pt>
                <c:pt idx="30091">
                  <c:v>2.4754192680120499E-2</c:v>
                </c:pt>
                <c:pt idx="30092">
                  <c:v>2.4754187092185E-2</c:v>
                </c:pt>
                <c:pt idx="30093">
                  <c:v>2.47541945427656E-2</c:v>
                </c:pt>
                <c:pt idx="30094">
                  <c:v>2.4754190817475302E-2</c:v>
                </c:pt>
                <c:pt idx="30095">
                  <c:v>2.4754185229539899E-2</c:v>
                </c:pt>
                <c:pt idx="30096">
                  <c:v>2.4754181504249601E-2</c:v>
                </c:pt>
                <c:pt idx="30097">
                  <c:v>2.4754179641604399E-2</c:v>
                </c:pt>
                <c:pt idx="30098">
                  <c:v>2.4754187092185E-2</c:v>
                </c:pt>
                <c:pt idx="30099">
                  <c:v>2.4754181504249601E-2</c:v>
                </c:pt>
                <c:pt idx="30100">
                  <c:v>2.4754185229539899E-2</c:v>
                </c:pt>
                <c:pt idx="30101">
                  <c:v>2.4754179641604399E-2</c:v>
                </c:pt>
                <c:pt idx="30102">
                  <c:v>2.4754177778959299E-2</c:v>
                </c:pt>
                <c:pt idx="30103">
                  <c:v>2.4754179641604399E-2</c:v>
                </c:pt>
                <c:pt idx="30104">
                  <c:v>2.4754174053669E-2</c:v>
                </c:pt>
                <c:pt idx="30105">
                  <c:v>2.4754172191023799E-2</c:v>
                </c:pt>
                <c:pt idx="30106">
                  <c:v>2.4754172191023799E-2</c:v>
                </c:pt>
                <c:pt idx="30107">
                  <c:v>2.4754172191023799E-2</c:v>
                </c:pt>
                <c:pt idx="30108">
                  <c:v>2.4754174053669E-2</c:v>
                </c:pt>
                <c:pt idx="30109">
                  <c:v>2.47541666030884E-2</c:v>
                </c:pt>
                <c:pt idx="30110">
                  <c:v>2.4754164740443198E-2</c:v>
                </c:pt>
                <c:pt idx="30111">
                  <c:v>2.4754164740443198E-2</c:v>
                </c:pt>
                <c:pt idx="30112">
                  <c:v>2.47541666030884E-2</c:v>
                </c:pt>
                <c:pt idx="30113">
                  <c:v>2.4754164740443198E-2</c:v>
                </c:pt>
                <c:pt idx="30114">
                  <c:v>2.47541684657335E-2</c:v>
                </c:pt>
                <c:pt idx="30115">
                  <c:v>2.4754155427217501E-2</c:v>
                </c:pt>
                <c:pt idx="30116">
                  <c:v>2.4754164740443198E-2</c:v>
                </c:pt>
                <c:pt idx="30117">
                  <c:v>2.4754159152507799E-2</c:v>
                </c:pt>
                <c:pt idx="30118">
                  <c:v>2.4754155427217501E-2</c:v>
                </c:pt>
                <c:pt idx="30119">
                  <c:v>2.4754155427217501E-2</c:v>
                </c:pt>
                <c:pt idx="30120">
                  <c:v>2.47541535645723E-2</c:v>
                </c:pt>
                <c:pt idx="30121">
                  <c:v>2.47541535645723E-2</c:v>
                </c:pt>
                <c:pt idx="30122">
                  <c:v>2.4754151701927199E-2</c:v>
                </c:pt>
                <c:pt idx="30123">
                  <c:v>2.4754151701927199E-2</c:v>
                </c:pt>
                <c:pt idx="30124">
                  <c:v>2.4754146113991699E-2</c:v>
                </c:pt>
                <c:pt idx="30125">
                  <c:v>2.47541479766369E-2</c:v>
                </c:pt>
                <c:pt idx="30126">
                  <c:v>2.4754142388701401E-2</c:v>
                </c:pt>
                <c:pt idx="30127">
                  <c:v>2.4754146113991699E-2</c:v>
                </c:pt>
                <c:pt idx="30128">
                  <c:v>2.4754142388701401E-2</c:v>
                </c:pt>
                <c:pt idx="30129">
                  <c:v>2.4754146113991699E-2</c:v>
                </c:pt>
                <c:pt idx="30130">
                  <c:v>2.47541405260563E-2</c:v>
                </c:pt>
                <c:pt idx="30131">
                  <c:v>2.47541405260563E-2</c:v>
                </c:pt>
                <c:pt idx="30132">
                  <c:v>2.47541405260563E-2</c:v>
                </c:pt>
                <c:pt idx="30133">
                  <c:v>2.47541349381208E-2</c:v>
                </c:pt>
                <c:pt idx="30134">
                  <c:v>2.4754138663411099E-2</c:v>
                </c:pt>
                <c:pt idx="30135">
                  <c:v>2.47541349381208E-2</c:v>
                </c:pt>
                <c:pt idx="30136">
                  <c:v>2.4754138663411099E-2</c:v>
                </c:pt>
                <c:pt idx="30137">
                  <c:v>2.4754131212830498E-2</c:v>
                </c:pt>
                <c:pt idx="30138">
                  <c:v>2.47541274875402E-2</c:v>
                </c:pt>
                <c:pt idx="30139">
                  <c:v>2.47541274875402E-2</c:v>
                </c:pt>
                <c:pt idx="30140">
                  <c:v>2.4754125624895099E-2</c:v>
                </c:pt>
                <c:pt idx="30141">
                  <c:v>2.4754131212830498E-2</c:v>
                </c:pt>
                <c:pt idx="30142">
                  <c:v>2.4754131212830498E-2</c:v>
                </c:pt>
                <c:pt idx="30143">
                  <c:v>2.4754125624895099E-2</c:v>
                </c:pt>
                <c:pt idx="30144">
                  <c:v>2.4754121899604801E-2</c:v>
                </c:pt>
                <c:pt idx="30145">
                  <c:v>2.47541200369597E-2</c:v>
                </c:pt>
                <c:pt idx="30146">
                  <c:v>2.4754121899604801E-2</c:v>
                </c:pt>
                <c:pt idx="30147">
                  <c:v>2.47541200369597E-2</c:v>
                </c:pt>
                <c:pt idx="30148">
                  <c:v>2.47541144490242E-2</c:v>
                </c:pt>
                <c:pt idx="30149">
                  <c:v>2.4754121899604801E-2</c:v>
                </c:pt>
                <c:pt idx="30150">
                  <c:v>2.47541144490242E-2</c:v>
                </c:pt>
                <c:pt idx="30151">
                  <c:v>2.47541144490242E-2</c:v>
                </c:pt>
                <c:pt idx="30152">
                  <c:v>2.47541144490242E-2</c:v>
                </c:pt>
                <c:pt idx="30153">
                  <c:v>2.4754108861088801E-2</c:v>
                </c:pt>
                <c:pt idx="30154">
                  <c:v>2.47541125863791E-2</c:v>
                </c:pt>
                <c:pt idx="30155">
                  <c:v>2.47541069984436E-2</c:v>
                </c:pt>
                <c:pt idx="30156">
                  <c:v>2.47541125863791E-2</c:v>
                </c:pt>
                <c:pt idx="30157">
                  <c:v>2.4754108861088801E-2</c:v>
                </c:pt>
                <c:pt idx="30158">
                  <c:v>2.4754099547863E-2</c:v>
                </c:pt>
                <c:pt idx="30159">
                  <c:v>2.47541069984436E-2</c:v>
                </c:pt>
                <c:pt idx="30160">
                  <c:v>2.4754105135798399E-2</c:v>
                </c:pt>
                <c:pt idx="30161">
                  <c:v>2.4754101410508201E-2</c:v>
                </c:pt>
                <c:pt idx="30162">
                  <c:v>2.4754101410508201E-2</c:v>
                </c:pt>
                <c:pt idx="30163">
                  <c:v>2.4754095822572701E-2</c:v>
                </c:pt>
                <c:pt idx="30164">
                  <c:v>2.4754105135798399E-2</c:v>
                </c:pt>
                <c:pt idx="30165">
                  <c:v>2.4754099547863E-2</c:v>
                </c:pt>
                <c:pt idx="30166">
                  <c:v>2.4754099547863E-2</c:v>
                </c:pt>
                <c:pt idx="30167">
                  <c:v>2.4754088371992101E-2</c:v>
                </c:pt>
                <c:pt idx="30168">
                  <c:v>2.4754093959927601E-2</c:v>
                </c:pt>
                <c:pt idx="30169">
                  <c:v>2.4754095822572701E-2</c:v>
                </c:pt>
                <c:pt idx="30170">
                  <c:v>2.4754093959927601E-2</c:v>
                </c:pt>
                <c:pt idx="30171">
                  <c:v>2.4754092097282399E-2</c:v>
                </c:pt>
                <c:pt idx="30172">
                  <c:v>2.4754082784056702E-2</c:v>
                </c:pt>
                <c:pt idx="30173">
                  <c:v>2.4754092097282399E-2</c:v>
                </c:pt>
                <c:pt idx="30174">
                  <c:v>2.4754082784056702E-2</c:v>
                </c:pt>
                <c:pt idx="30175">
                  <c:v>2.4754082784056702E-2</c:v>
                </c:pt>
                <c:pt idx="30176">
                  <c:v>2.4754082784056702E-2</c:v>
                </c:pt>
                <c:pt idx="30177">
                  <c:v>2.4754082784056702E-2</c:v>
                </c:pt>
                <c:pt idx="30178">
                  <c:v>2.4754082784056702E-2</c:v>
                </c:pt>
                <c:pt idx="30179">
                  <c:v>2.4754082784056702E-2</c:v>
                </c:pt>
                <c:pt idx="30180">
                  <c:v>2.47540790587664E-2</c:v>
                </c:pt>
                <c:pt idx="30181">
                  <c:v>2.47540790587664E-2</c:v>
                </c:pt>
                <c:pt idx="30182">
                  <c:v>2.47540809214115E-2</c:v>
                </c:pt>
                <c:pt idx="30183">
                  <c:v>2.47540734708309E-2</c:v>
                </c:pt>
                <c:pt idx="30184">
                  <c:v>2.47540734708309E-2</c:v>
                </c:pt>
                <c:pt idx="30185">
                  <c:v>2.4754067882895501E-2</c:v>
                </c:pt>
                <c:pt idx="30186">
                  <c:v>2.4754067882895501E-2</c:v>
                </c:pt>
                <c:pt idx="30187">
                  <c:v>2.4754071608185799E-2</c:v>
                </c:pt>
                <c:pt idx="30188">
                  <c:v>2.4754067882895501E-2</c:v>
                </c:pt>
                <c:pt idx="30189">
                  <c:v>2.47540660202503E-2</c:v>
                </c:pt>
                <c:pt idx="30190">
                  <c:v>2.47540660202503E-2</c:v>
                </c:pt>
                <c:pt idx="30191">
                  <c:v>2.4754071608185799E-2</c:v>
                </c:pt>
                <c:pt idx="30192">
                  <c:v>2.4754062294960001E-2</c:v>
                </c:pt>
                <c:pt idx="30193">
                  <c:v>2.4754062294960001E-2</c:v>
                </c:pt>
                <c:pt idx="30194">
                  <c:v>2.4754054844379401E-2</c:v>
                </c:pt>
                <c:pt idx="30195">
                  <c:v>2.47540604323149E-2</c:v>
                </c:pt>
                <c:pt idx="30196">
                  <c:v>2.47540604323149E-2</c:v>
                </c:pt>
                <c:pt idx="30197">
                  <c:v>2.47540529817343E-2</c:v>
                </c:pt>
                <c:pt idx="30198">
                  <c:v>2.47540529817343E-2</c:v>
                </c:pt>
                <c:pt idx="30199">
                  <c:v>2.47540529817343E-2</c:v>
                </c:pt>
                <c:pt idx="30200">
                  <c:v>2.4754054844379401E-2</c:v>
                </c:pt>
                <c:pt idx="30201">
                  <c:v>2.47540529817343E-2</c:v>
                </c:pt>
                <c:pt idx="30202">
                  <c:v>2.4754049256444002E-2</c:v>
                </c:pt>
                <c:pt idx="30203">
                  <c:v>2.47540473937988E-2</c:v>
                </c:pt>
                <c:pt idx="30204">
                  <c:v>2.47540473937988E-2</c:v>
                </c:pt>
                <c:pt idx="30205">
                  <c:v>2.47540455311537E-2</c:v>
                </c:pt>
                <c:pt idx="30206">
                  <c:v>2.47540473937988E-2</c:v>
                </c:pt>
                <c:pt idx="30207">
                  <c:v>2.4754041805863401E-2</c:v>
                </c:pt>
                <c:pt idx="30208">
                  <c:v>2.47540399432182E-2</c:v>
                </c:pt>
                <c:pt idx="30209">
                  <c:v>2.47540399432182E-2</c:v>
                </c:pt>
                <c:pt idx="30210">
                  <c:v>2.4754041805863401E-2</c:v>
                </c:pt>
                <c:pt idx="30211">
                  <c:v>2.4754036217927902E-2</c:v>
                </c:pt>
                <c:pt idx="30212">
                  <c:v>2.47540399432182E-2</c:v>
                </c:pt>
                <c:pt idx="30213">
                  <c:v>2.4754034355282801E-2</c:v>
                </c:pt>
                <c:pt idx="30214">
                  <c:v>2.4754036217927902E-2</c:v>
                </c:pt>
                <c:pt idx="30215">
                  <c:v>2.4754034355282801E-2</c:v>
                </c:pt>
                <c:pt idx="30216">
                  <c:v>2.4754034355282801E-2</c:v>
                </c:pt>
                <c:pt idx="30217">
                  <c:v>2.47540324926376E-2</c:v>
                </c:pt>
                <c:pt idx="30218">
                  <c:v>2.47540269047022E-2</c:v>
                </c:pt>
                <c:pt idx="30219">
                  <c:v>2.4754028767347301E-2</c:v>
                </c:pt>
                <c:pt idx="30220">
                  <c:v>2.47540324926376E-2</c:v>
                </c:pt>
                <c:pt idx="30221">
                  <c:v>2.4754023179411899E-2</c:v>
                </c:pt>
                <c:pt idx="30222">
                  <c:v>2.4754023179411899E-2</c:v>
                </c:pt>
                <c:pt idx="30223">
                  <c:v>2.4754023179411899E-2</c:v>
                </c:pt>
                <c:pt idx="30224">
                  <c:v>2.47540194541216E-2</c:v>
                </c:pt>
                <c:pt idx="30225">
                  <c:v>2.4754023179411899E-2</c:v>
                </c:pt>
                <c:pt idx="30226">
                  <c:v>2.47540194541216E-2</c:v>
                </c:pt>
                <c:pt idx="30227">
                  <c:v>2.47540194541216E-2</c:v>
                </c:pt>
                <c:pt idx="30228">
                  <c:v>2.4754015728831302E-2</c:v>
                </c:pt>
                <c:pt idx="30229">
                  <c:v>2.4754015728831302E-2</c:v>
                </c:pt>
                <c:pt idx="30230">
                  <c:v>2.47540138661861E-2</c:v>
                </c:pt>
                <c:pt idx="30231">
                  <c:v>2.4754008278250701E-2</c:v>
                </c:pt>
                <c:pt idx="30232">
                  <c:v>2.4754012003541E-2</c:v>
                </c:pt>
                <c:pt idx="30233">
                  <c:v>2.47540138661861E-2</c:v>
                </c:pt>
                <c:pt idx="30234">
                  <c:v>2.4754008278250701E-2</c:v>
                </c:pt>
                <c:pt idx="30235">
                  <c:v>2.47540064156055E-2</c:v>
                </c:pt>
                <c:pt idx="30236">
                  <c:v>2.47540064156055E-2</c:v>
                </c:pt>
                <c:pt idx="30237">
                  <c:v>2.47540064156055E-2</c:v>
                </c:pt>
                <c:pt idx="30238">
                  <c:v>2.4754008278250701E-2</c:v>
                </c:pt>
                <c:pt idx="30239">
                  <c:v>2.4754002690315201E-2</c:v>
                </c:pt>
                <c:pt idx="30240">
                  <c:v>2.4754000827670101E-2</c:v>
                </c:pt>
                <c:pt idx="30241">
                  <c:v>2.4754000827670101E-2</c:v>
                </c:pt>
                <c:pt idx="30242">
                  <c:v>2.4754000827670101E-2</c:v>
                </c:pt>
                <c:pt idx="30243">
                  <c:v>2.47539933770895E-2</c:v>
                </c:pt>
                <c:pt idx="30244">
                  <c:v>2.4753998965025E-2</c:v>
                </c:pt>
                <c:pt idx="30245">
                  <c:v>2.4753995239734702E-2</c:v>
                </c:pt>
                <c:pt idx="30246">
                  <c:v>2.4753995239734702E-2</c:v>
                </c:pt>
                <c:pt idx="30247">
                  <c:v>2.4753989651799198E-2</c:v>
                </c:pt>
                <c:pt idx="30248">
                  <c:v>2.4753989651799198E-2</c:v>
                </c:pt>
                <c:pt idx="30249">
                  <c:v>2.4753989651799198E-2</c:v>
                </c:pt>
                <c:pt idx="30250">
                  <c:v>2.47539859265089E-2</c:v>
                </c:pt>
                <c:pt idx="30251">
                  <c:v>2.4753989651799198E-2</c:v>
                </c:pt>
                <c:pt idx="30252">
                  <c:v>2.4753987789154101E-2</c:v>
                </c:pt>
                <c:pt idx="30253">
                  <c:v>2.4753980338573501E-2</c:v>
                </c:pt>
                <c:pt idx="30254">
                  <c:v>2.47539859265089E-2</c:v>
                </c:pt>
                <c:pt idx="30255">
                  <c:v>2.47539859265089E-2</c:v>
                </c:pt>
                <c:pt idx="30256">
                  <c:v>2.4753980338573501E-2</c:v>
                </c:pt>
                <c:pt idx="30257">
                  <c:v>2.4753974750638001E-2</c:v>
                </c:pt>
                <c:pt idx="30258">
                  <c:v>2.4753980338573501E-2</c:v>
                </c:pt>
                <c:pt idx="30259">
                  <c:v>2.4753982201218602E-2</c:v>
                </c:pt>
                <c:pt idx="30260">
                  <c:v>2.4753972887992901E-2</c:v>
                </c:pt>
                <c:pt idx="30261">
                  <c:v>2.4753980338573501E-2</c:v>
                </c:pt>
                <c:pt idx="30262">
                  <c:v>2.4753976613283199E-2</c:v>
                </c:pt>
                <c:pt idx="30263">
                  <c:v>2.4753976613283199E-2</c:v>
                </c:pt>
                <c:pt idx="30264">
                  <c:v>2.4753976613283199E-2</c:v>
                </c:pt>
                <c:pt idx="30265">
                  <c:v>2.4753976613283199E-2</c:v>
                </c:pt>
                <c:pt idx="30266">
                  <c:v>2.4753972887992901E-2</c:v>
                </c:pt>
                <c:pt idx="30267">
                  <c:v>2.4753967300057401E-2</c:v>
                </c:pt>
                <c:pt idx="30268">
                  <c:v>2.4753972887992901E-2</c:v>
                </c:pt>
                <c:pt idx="30269">
                  <c:v>2.4753974750638001E-2</c:v>
                </c:pt>
                <c:pt idx="30270">
                  <c:v>2.4753972887992901E-2</c:v>
                </c:pt>
                <c:pt idx="30271">
                  <c:v>2.4753969162702599E-2</c:v>
                </c:pt>
                <c:pt idx="30272">
                  <c:v>2.4753969162702599E-2</c:v>
                </c:pt>
                <c:pt idx="30273">
                  <c:v>2.4753972887992901E-2</c:v>
                </c:pt>
                <c:pt idx="30274">
                  <c:v>2.4753969162702599E-2</c:v>
                </c:pt>
                <c:pt idx="30275">
                  <c:v>2.4753969162702599E-2</c:v>
                </c:pt>
                <c:pt idx="30276">
                  <c:v>2.4753969162702599E-2</c:v>
                </c:pt>
                <c:pt idx="30277">
                  <c:v>2.4753967300057401E-2</c:v>
                </c:pt>
                <c:pt idx="30278">
                  <c:v>2.4753967300057401E-2</c:v>
                </c:pt>
                <c:pt idx="30279">
                  <c:v>2.4753989651799198E-2</c:v>
                </c:pt>
                <c:pt idx="30280">
                  <c:v>2.4753974750638001E-2</c:v>
                </c:pt>
                <c:pt idx="30281">
                  <c:v>2.47539859265089E-2</c:v>
                </c:pt>
                <c:pt idx="30282">
                  <c:v>2.47539933770895E-2</c:v>
                </c:pt>
                <c:pt idx="30283">
                  <c:v>2.47539933770895E-2</c:v>
                </c:pt>
                <c:pt idx="30284">
                  <c:v>2.4754008278250701E-2</c:v>
                </c:pt>
                <c:pt idx="30285">
                  <c:v>2.4754012003541E-2</c:v>
                </c:pt>
                <c:pt idx="30286">
                  <c:v>2.4754008278250701E-2</c:v>
                </c:pt>
                <c:pt idx="30287">
                  <c:v>2.4754015728831302E-2</c:v>
                </c:pt>
                <c:pt idx="30288">
                  <c:v>2.4754023179411899E-2</c:v>
                </c:pt>
                <c:pt idx="30289">
                  <c:v>2.4754023179411899E-2</c:v>
                </c:pt>
                <c:pt idx="30290">
                  <c:v>2.4754021316766701E-2</c:v>
                </c:pt>
                <c:pt idx="30291">
                  <c:v>2.47540269047022E-2</c:v>
                </c:pt>
                <c:pt idx="30292">
                  <c:v>2.4754023179411899E-2</c:v>
                </c:pt>
                <c:pt idx="30293">
                  <c:v>1.55326230451465E-2</c:v>
                </c:pt>
                <c:pt idx="30294">
                  <c:v>1.07461288571358E-2</c:v>
                </c:pt>
                <c:pt idx="30295">
                  <c:v>4.9027283675968699E-3</c:v>
                </c:pt>
                <c:pt idx="30296">
                  <c:v>1.5005974564701299E-3</c:v>
                </c:pt>
                <c:pt idx="30297">
                  <c:v>2.1692703012377002E-3</c:v>
                </c:pt>
                <c:pt idx="30298">
                  <c:v>5.1965634338557703E-3</c:v>
                </c:pt>
                <c:pt idx="30299">
                  <c:v>5.88706275448203E-3</c:v>
                </c:pt>
                <c:pt idx="30300">
                  <c:v>5.7506463490426497E-3</c:v>
                </c:pt>
                <c:pt idx="30301">
                  <c:v>5.06080128252506E-3</c:v>
                </c:pt>
                <c:pt idx="30302">
                  <c:v>3.0221813358366498E-3</c:v>
                </c:pt>
                <c:pt idx="30303">
                  <c:v>1.5293495962396301E-3</c:v>
                </c:pt>
                <c:pt idx="30304">
                  <c:v>8.5297069745138298E-4</c:v>
                </c:pt>
                <c:pt idx="30305">
                  <c:v>8.1707839854061604E-4</c:v>
                </c:pt>
                <c:pt idx="30306">
                  <c:v>1.36757059954107E-3</c:v>
                </c:pt>
                <c:pt idx="30307">
                  <c:v>2.0434448961168502E-3</c:v>
                </c:pt>
                <c:pt idx="30308">
                  <c:v>2.3865969851613001E-3</c:v>
                </c:pt>
                <c:pt idx="30309">
                  <c:v>2.2303885780274898E-3</c:v>
                </c:pt>
                <c:pt idx="30310">
                  <c:v>1.7194845713675E-3</c:v>
                </c:pt>
                <c:pt idx="30311">
                  <c:v>1.17058004252613E-3</c:v>
                </c:pt>
                <c:pt idx="30312">
                  <c:v>8.7511749006807804E-4</c:v>
                </c:pt>
                <c:pt idx="30313">
                  <c:v>9.27947694435716E-4</c:v>
                </c:pt>
                <c:pt idx="30314">
                  <c:v>1.1869739973917599E-3</c:v>
                </c:pt>
                <c:pt idx="30315">
                  <c:v>1.39053224120289E-3</c:v>
                </c:pt>
                <c:pt idx="30316">
                  <c:v>1.35575863532722E-3</c:v>
                </c:pt>
                <c:pt idx="30317">
                  <c:v>1.0990930022671799E-3</c:v>
                </c:pt>
                <c:pt idx="30318">
                  <c:v>7.8993308125063799E-4</c:v>
                </c:pt>
                <c:pt idx="30319">
                  <c:v>6.0145149473100901E-4</c:v>
                </c:pt>
                <c:pt idx="30320">
                  <c:v>5.9180846437811895E-4</c:v>
                </c:pt>
                <c:pt idx="30321">
                  <c:v>6.9133139913901698E-4</c:v>
                </c:pt>
                <c:pt idx="30322">
                  <c:v>7.7578838681802099E-4</c:v>
                </c:pt>
                <c:pt idx="30323">
                  <c:v>7.5691670645028396E-4</c:v>
                </c:pt>
                <c:pt idx="30324">
                  <c:v>6.3150533242151098E-4</c:v>
                </c:pt>
                <c:pt idx="30325">
                  <c:v>4.6929105883464201E-4</c:v>
                </c:pt>
                <c:pt idx="30326">
                  <c:v>3.5693679819814899E-4</c:v>
                </c:pt>
                <c:pt idx="30327">
                  <c:v>3.3739919308573002E-4</c:v>
                </c:pt>
                <c:pt idx="30328">
                  <c:v>3.8477813359349999E-4</c:v>
                </c:pt>
                <c:pt idx="30329">
                  <c:v>4.3099944014102199E-4</c:v>
                </c:pt>
                <c:pt idx="30330">
                  <c:v>4.21704549808055E-4</c:v>
                </c:pt>
                <c:pt idx="30331">
                  <c:v>3.5514868795871702E-4</c:v>
                </c:pt>
                <c:pt idx="30332">
                  <c:v>2.7477752882987299E-4</c:v>
                </c:pt>
                <c:pt idx="30333">
                  <c:v>2.2712780628353401E-4</c:v>
                </c:pt>
                <c:pt idx="30334">
                  <c:v>2.28881093789823E-4</c:v>
                </c:pt>
                <c:pt idx="30335">
                  <c:v>2.5805650511756501E-4</c:v>
                </c:pt>
                <c:pt idx="30336">
                  <c:v>2.7821154799312299E-4</c:v>
                </c:pt>
                <c:pt idx="30337">
                  <c:v>2.6747159427031902E-4</c:v>
                </c:pt>
                <c:pt idx="30338">
                  <c:v>2.3148309264797701E-4</c:v>
                </c:pt>
                <c:pt idx="30339">
                  <c:v>1.94350723177195E-4</c:v>
                </c:pt>
                <c:pt idx="30340">
                  <c:v>1.7772070714272599E-4</c:v>
                </c:pt>
                <c:pt idx="30341">
                  <c:v>1.84427161002532E-4</c:v>
                </c:pt>
                <c:pt idx="30342">
                  <c:v>1.99476562556811E-4</c:v>
                </c:pt>
                <c:pt idx="30343">
                  <c:v>2.0472843607422E-4</c:v>
                </c:pt>
                <c:pt idx="30344">
                  <c:v>1.9290718773845599E-4</c:v>
                </c:pt>
                <c:pt idx="30345">
                  <c:v>1.7165653116535401E-4</c:v>
                </c:pt>
                <c:pt idx="30346">
                  <c:v>1.5476583212148401E-4</c:v>
                </c:pt>
                <c:pt idx="30347">
                  <c:v>1.5022566367406401E-4</c:v>
                </c:pt>
                <c:pt idx="30348">
                  <c:v>1.5466698096133801E-4</c:v>
                </c:pt>
                <c:pt idx="30349">
                  <c:v>1.5936598356347501E-4</c:v>
                </c:pt>
                <c:pt idx="30350">
                  <c:v>1.5660727513022699E-4</c:v>
                </c:pt>
                <c:pt idx="30351">
                  <c:v>1.4594923413824301E-4</c:v>
                </c:pt>
                <c:pt idx="30352">
                  <c:v>1.3318542914930701E-4</c:v>
                </c:pt>
                <c:pt idx="30353">
                  <c:v>1.2478709686547499E-4</c:v>
                </c:pt>
                <c:pt idx="30354">
                  <c:v>1.2255260662641401E-4</c:v>
                </c:pt>
                <c:pt idx="30355">
                  <c:v>1.2331129983067499E-4</c:v>
                </c:pt>
                <c:pt idx="30356">
                  <c:v>1.2235756730660799E-4</c:v>
                </c:pt>
                <c:pt idx="30357">
                  <c:v>1.17202420369722E-4</c:v>
                </c:pt>
                <c:pt idx="30358">
                  <c:v>1.09268352389336E-4</c:v>
                </c:pt>
                <c:pt idx="30359">
                  <c:v>1.0203685815213199E-4</c:v>
                </c:pt>
                <c:pt idx="30360">
                  <c:v>9.7453790658619295E-5</c:v>
                </c:pt>
                <c:pt idx="30361">
                  <c:v>9.5754439826123403E-5</c:v>
                </c:pt>
                <c:pt idx="30362">
                  <c:v>9.4699789769947502E-5</c:v>
                </c:pt>
                <c:pt idx="30363">
                  <c:v>9.2112553829792901E-5</c:v>
                </c:pt>
                <c:pt idx="30364">
                  <c:v>8.7388471001759199E-5</c:v>
                </c:pt>
                <c:pt idx="30365">
                  <c:v>8.1805919762700796E-5</c:v>
                </c:pt>
                <c:pt idx="30366">
                  <c:v>7.7263794082682593E-5</c:v>
                </c:pt>
                <c:pt idx="30367">
                  <c:v>7.4500596383586499E-5</c:v>
                </c:pt>
                <c:pt idx="30368">
                  <c:v>7.2654249379411299E-5</c:v>
                </c:pt>
                <c:pt idx="30369">
                  <c:v>7.0403504651039798E-5</c:v>
                </c:pt>
                <c:pt idx="30370">
                  <c:v>6.7393681092653396E-5</c:v>
                </c:pt>
                <c:pt idx="30371">
                  <c:v>6.3540450355503695E-5</c:v>
                </c:pt>
                <c:pt idx="30372">
                  <c:v>5.9989859437337199E-5</c:v>
                </c:pt>
                <c:pt idx="30373">
                  <c:v>5.7383222156204297E-5</c:v>
                </c:pt>
                <c:pt idx="30374">
                  <c:v>5.5763681302778403E-5</c:v>
                </c:pt>
                <c:pt idx="30375">
                  <c:v>5.44545837328769E-5</c:v>
                </c:pt>
                <c:pt idx="30376">
                  <c:v>5.2777657401748002E-5</c:v>
                </c:pt>
                <c:pt idx="30377">
                  <c:v>5.0554837798699703E-5</c:v>
                </c:pt>
                <c:pt idx="30378">
                  <c:v>4.81948045489844E-5</c:v>
                </c:pt>
                <c:pt idx="30379">
                  <c:v>4.6260756789706702E-5</c:v>
                </c:pt>
                <c:pt idx="30380">
                  <c:v>4.49756444140803E-5</c:v>
                </c:pt>
                <c:pt idx="30381">
                  <c:v>4.4056021579308401E-5</c:v>
                </c:pt>
                <c:pt idx="30382">
                  <c:v>4.3041531171183999E-5</c:v>
                </c:pt>
                <c:pt idx="30383">
                  <c:v>4.1727664211066399E-5</c:v>
                </c:pt>
                <c:pt idx="30384">
                  <c:v>4.0302336856257198E-5</c:v>
                </c:pt>
                <c:pt idx="30385">
                  <c:v>3.9125454350141802E-5</c:v>
                </c:pt>
                <c:pt idx="30386">
                  <c:v>3.8378886529244503E-5</c:v>
                </c:pt>
                <c:pt idx="30387">
                  <c:v>3.79264311050065E-5</c:v>
                </c:pt>
                <c:pt idx="30388">
                  <c:v>3.7491736293304698E-5</c:v>
                </c:pt>
                <c:pt idx="30389">
                  <c:v>3.6918187106493901E-5</c:v>
                </c:pt>
                <c:pt idx="30390">
                  <c:v>3.6266024835640598E-5</c:v>
                </c:pt>
                <c:pt idx="30391">
                  <c:v>3.5696182749234099E-5</c:v>
                </c:pt>
                <c:pt idx="30392">
                  <c:v>3.52926581399515E-5</c:v>
                </c:pt>
                <c:pt idx="30393">
                  <c:v>3.4994573070434799E-5</c:v>
                </c:pt>
                <c:pt idx="30394">
                  <c:v>3.4685584978433299E-5</c:v>
                </c:pt>
                <c:pt idx="30395">
                  <c:v>3.4344378946116201E-5</c:v>
                </c:pt>
                <c:pt idx="30396">
                  <c:v>3.3994259865721701E-5</c:v>
                </c:pt>
                <c:pt idx="30397">
                  <c:v>3.3704600355122198E-5</c:v>
                </c:pt>
                <c:pt idx="30398">
                  <c:v>3.3485022868262597E-5</c:v>
                </c:pt>
                <c:pt idx="30399">
                  <c:v>3.3279011404374601E-5</c:v>
                </c:pt>
                <c:pt idx="30400">
                  <c:v>3.3027634344762198E-5</c:v>
                </c:pt>
                <c:pt idx="30401">
                  <c:v>3.2728446967667003E-5</c:v>
                </c:pt>
                <c:pt idx="30402">
                  <c:v>3.2429757993668297E-5</c:v>
                </c:pt>
                <c:pt idx="30403">
                  <c:v>3.2177940738620203E-5</c:v>
                </c:pt>
                <c:pt idx="30404">
                  <c:v>3.1971405405783999E-5</c:v>
                </c:pt>
                <c:pt idx="30405">
                  <c:v>3.1772538932273198E-5</c:v>
                </c:pt>
                <c:pt idx="30406">
                  <c:v>3.1550473067909499E-5</c:v>
                </c:pt>
                <c:pt idx="30407">
                  <c:v>3.1308634788729203E-5</c:v>
                </c:pt>
                <c:pt idx="30408">
                  <c:v>3.1074607250047902E-5</c:v>
                </c:pt>
                <c:pt idx="30409">
                  <c:v>3.0866151064401499E-5</c:v>
                </c:pt>
                <c:pt idx="30410">
                  <c:v>3.0675386369693997E-5</c:v>
                </c:pt>
                <c:pt idx="30411">
                  <c:v>3.0483355658361698E-5</c:v>
                </c:pt>
                <c:pt idx="30412">
                  <c:v>3.0282273655757301E-5</c:v>
                </c:pt>
                <c:pt idx="30413">
                  <c:v>3.0083991077844998E-5</c:v>
                </c:pt>
                <c:pt idx="30414">
                  <c:v>2.99039766105125E-5</c:v>
                </c:pt>
                <c:pt idx="30415">
                  <c:v>2.9744720450253199E-5</c:v>
                </c:pt>
                <c:pt idx="30416">
                  <c:v>2.95947211270686E-5</c:v>
                </c:pt>
                <c:pt idx="30417">
                  <c:v>2.94412820949219E-5</c:v>
                </c:pt>
                <c:pt idx="30418">
                  <c:v>2.9284807169460702E-5</c:v>
                </c:pt>
                <c:pt idx="30419">
                  <c:v>2.9134387659723901E-5</c:v>
                </c:pt>
                <c:pt idx="30420">
                  <c:v>2.8997603294555999E-5</c:v>
                </c:pt>
                <c:pt idx="30421">
                  <c:v>2.8872911570943001E-5</c:v>
                </c:pt>
                <c:pt idx="30422">
                  <c:v>2.8753203878295601E-5</c:v>
                </c:pt>
                <c:pt idx="30423">
                  <c:v>2.8633616238948899E-5</c:v>
                </c:pt>
                <c:pt idx="30424">
                  <c:v>2.8517499231384099E-5</c:v>
                </c:pt>
                <c:pt idx="30425">
                  <c:v>2.8408392608980601E-5</c:v>
                </c:pt>
                <c:pt idx="30426">
                  <c:v>2.83071003650548E-5</c:v>
                </c:pt>
                <c:pt idx="30427">
                  <c:v>2.82094588328619E-5</c:v>
                </c:pt>
                <c:pt idx="30428">
                  <c:v>2.8112168365623799E-5</c:v>
                </c:pt>
                <c:pt idx="30429">
                  <c:v>2.8016342184855599E-5</c:v>
                </c:pt>
                <c:pt idx="30430">
                  <c:v>2.7924839741899601E-5</c:v>
                </c:pt>
                <c:pt idx="30431">
                  <c:v>2.7839219910674701E-5</c:v>
                </c:pt>
                <c:pt idx="30432">
                  <c:v>2.77577728411416E-5</c:v>
                </c:pt>
                <c:pt idx="30433">
                  <c:v>2.7677775506162999E-5</c:v>
                </c:pt>
                <c:pt idx="30434">
                  <c:v>2.75976963166613E-5</c:v>
                </c:pt>
                <c:pt idx="30435">
                  <c:v>2.7519419745658501E-5</c:v>
                </c:pt>
                <c:pt idx="30436">
                  <c:v>2.74442609224934E-5</c:v>
                </c:pt>
                <c:pt idx="30437">
                  <c:v>2.7372057957109101E-5</c:v>
                </c:pt>
                <c:pt idx="30438">
                  <c:v>2.7301179216010499E-5</c:v>
                </c:pt>
                <c:pt idx="30439">
                  <c:v>2.7231475542066598E-5</c:v>
                </c:pt>
                <c:pt idx="30440">
                  <c:v>2.7162977858097299E-5</c:v>
                </c:pt>
                <c:pt idx="30441">
                  <c:v>2.70963137154467E-5</c:v>
                </c:pt>
                <c:pt idx="30442">
                  <c:v>2.7032327125198201E-5</c:v>
                </c:pt>
                <c:pt idx="30443">
                  <c:v>2.6969548343913599E-5</c:v>
                </c:pt>
                <c:pt idx="30444">
                  <c:v>2.6907382562057999E-5</c:v>
                </c:pt>
                <c:pt idx="30445">
                  <c:v>2.6845867978408899E-5</c:v>
                </c:pt>
                <c:pt idx="30446">
                  <c:v>2.67861087195342E-5</c:v>
                </c:pt>
                <c:pt idx="30447">
                  <c:v>2.6728022930910801E-5</c:v>
                </c:pt>
                <c:pt idx="30448">
                  <c:v>2.6671343221096302E-5</c:v>
                </c:pt>
                <c:pt idx="30449">
                  <c:v>2.66156639554538E-5</c:v>
                </c:pt>
                <c:pt idx="30450">
                  <c:v>2.65608032350428E-5</c:v>
                </c:pt>
                <c:pt idx="30451">
                  <c:v>2.6506912035984001E-5</c:v>
                </c:pt>
                <c:pt idx="30452">
                  <c:v>2.6454470571479801E-5</c:v>
                </c:pt>
                <c:pt idx="30453">
                  <c:v>2.6404075470054498E-5</c:v>
                </c:pt>
                <c:pt idx="30454">
                  <c:v>2.6353300199843899E-5</c:v>
                </c:pt>
                <c:pt idx="30455">
                  <c:v>2.6303649065084799E-5</c:v>
                </c:pt>
                <c:pt idx="30456">
                  <c:v>2.62563298747409E-5</c:v>
                </c:pt>
                <c:pt idx="30457">
                  <c:v>2.6209187126369199E-5</c:v>
                </c:pt>
                <c:pt idx="30458">
                  <c:v>2.61633449554211E-5</c:v>
                </c:pt>
                <c:pt idx="30459">
                  <c:v>2.61185814451892E-5</c:v>
                </c:pt>
                <c:pt idx="30460">
                  <c:v>2.6074643756146499E-5</c:v>
                </c:pt>
                <c:pt idx="30461">
                  <c:v>2.6031175366370001E-5</c:v>
                </c:pt>
                <c:pt idx="30462">
                  <c:v>2.59886037383694E-5</c:v>
                </c:pt>
                <c:pt idx="30463">
                  <c:v>2.5946346795535599E-5</c:v>
                </c:pt>
                <c:pt idx="30464">
                  <c:v>2.5905022994265898E-5</c:v>
                </c:pt>
                <c:pt idx="30465">
                  <c:v>2.5864004783215899E-5</c:v>
                </c:pt>
                <c:pt idx="30466">
                  <c:v>2.5823466785368499E-5</c:v>
                </c:pt>
                <c:pt idx="30467">
                  <c:v>2.5783790988498401E-5</c:v>
                </c:pt>
                <c:pt idx="30468">
                  <c:v>2.5744193408172601E-5</c:v>
                </c:pt>
                <c:pt idx="30469">
                  <c:v>2.5705323423608199E-5</c:v>
                </c:pt>
                <c:pt idx="30470">
                  <c:v>2.5666966394055601E-5</c:v>
                </c:pt>
                <c:pt idx="30471">
                  <c:v>2.5628876755945401E-5</c:v>
                </c:pt>
                <c:pt idx="30472">
                  <c:v>2.55911018030019E-5</c:v>
                </c:pt>
                <c:pt idx="30473">
                  <c:v>2.5553892555763E-5</c:v>
                </c:pt>
                <c:pt idx="30474">
                  <c:v>2.55170798482141E-5</c:v>
                </c:pt>
                <c:pt idx="30475">
                  <c:v>2.5480587282800099E-5</c:v>
                </c:pt>
                <c:pt idx="30476">
                  <c:v>2.5444371203775501E-5</c:v>
                </c:pt>
                <c:pt idx="30477">
                  <c:v>2.54088099609362E-5</c:v>
                </c:pt>
                <c:pt idx="30478">
                  <c:v>2.53732705459697E-5</c:v>
                </c:pt>
                <c:pt idx="30479">
                  <c:v>2.5338213163195202E-5</c:v>
                </c:pt>
                <c:pt idx="30480">
                  <c:v>2.5303483198513301E-5</c:v>
                </c:pt>
                <c:pt idx="30481">
                  <c:v>2.52688769251108E-5</c:v>
                </c:pt>
                <c:pt idx="30482">
                  <c:v>2.5234709028154601E-5</c:v>
                </c:pt>
                <c:pt idx="30483">
                  <c:v>2.52006866503507E-5</c:v>
                </c:pt>
                <c:pt idx="30484">
                  <c:v>2.5166973500745401E-5</c:v>
                </c:pt>
                <c:pt idx="30485">
                  <c:v>2.51336405199254E-5</c:v>
                </c:pt>
                <c:pt idx="30486">
                  <c:v>2.5100192942772999E-5</c:v>
                </c:pt>
                <c:pt idx="30487">
                  <c:v>2.5067396563827101E-5</c:v>
                </c:pt>
                <c:pt idx="30488">
                  <c:v>2.5034685677383098E-5</c:v>
                </c:pt>
                <c:pt idx="30489">
                  <c:v>2.50021748797735E-5</c:v>
                </c:pt>
                <c:pt idx="30490">
                  <c:v>2.4969893274828798E-5</c:v>
                </c:pt>
                <c:pt idx="30491">
                  <c:v>2.4938066417234899E-5</c:v>
                </c:pt>
                <c:pt idx="30492">
                  <c:v>2.4906048565753698E-5</c:v>
                </c:pt>
                <c:pt idx="30493">
                  <c:v>2.4874454538803598E-5</c:v>
                </c:pt>
                <c:pt idx="30494">
                  <c:v>2.48429205385037E-5</c:v>
                </c:pt>
                <c:pt idx="30495">
                  <c:v>2.48116557486355E-5</c:v>
                </c:pt>
                <c:pt idx="30496">
                  <c:v>2.4780443709460101E-5</c:v>
                </c:pt>
                <c:pt idx="30497">
                  <c:v>2.4749495423748199E-5</c:v>
                </c:pt>
                <c:pt idx="30498">
                  <c:v>2.4718658096389801E-5</c:v>
                </c:pt>
                <c:pt idx="30499">
                  <c:v>2.4688211851753301E-5</c:v>
                </c:pt>
                <c:pt idx="30500">
                  <c:v>2.46577092184452E-5</c:v>
                </c:pt>
                <c:pt idx="30501">
                  <c:v>2.4627537641208599E-5</c:v>
                </c:pt>
                <c:pt idx="30502">
                  <c:v>2.4597344236099198E-5</c:v>
                </c:pt>
                <c:pt idx="30503">
                  <c:v>2.45674837060506E-5</c:v>
                </c:pt>
                <c:pt idx="30504">
                  <c:v>2.45375631493516E-5</c:v>
                </c:pt>
                <c:pt idx="30505">
                  <c:v>2.4507646230631501E-5</c:v>
                </c:pt>
                <c:pt idx="30506">
                  <c:v>2.4478216801071499E-5</c:v>
                </c:pt>
                <c:pt idx="30507">
                  <c:v>2.4448938347632099E-5</c:v>
                </c:pt>
                <c:pt idx="30508">
                  <c:v>2.4419729015789899E-5</c:v>
                </c:pt>
                <c:pt idx="30509">
                  <c:v>2.4390346879954399E-5</c:v>
                </c:pt>
                <c:pt idx="30510">
                  <c:v>2.43615631916327E-5</c:v>
                </c:pt>
                <c:pt idx="30511">
                  <c:v>2.4332559405593202E-5</c:v>
                </c:pt>
                <c:pt idx="30512">
                  <c:v>2.4303782993229099E-5</c:v>
                </c:pt>
                <c:pt idx="30513">
                  <c:v>2.42751739278901E-5</c:v>
                </c:pt>
                <c:pt idx="30514">
                  <c:v>2.4246755856438499E-5</c:v>
                </c:pt>
                <c:pt idx="30515">
                  <c:v>2.4218161343014799E-5</c:v>
                </c:pt>
                <c:pt idx="30516">
                  <c:v>2.41899797401857E-5</c:v>
                </c:pt>
                <c:pt idx="30517">
                  <c:v>2.41615998675115E-5</c:v>
                </c:pt>
                <c:pt idx="30518">
                  <c:v>2.4133589249686301E-5</c:v>
                </c:pt>
                <c:pt idx="30519">
                  <c:v>2.4105727788992199E-5</c:v>
                </c:pt>
                <c:pt idx="30520">
                  <c:v>2.4077869966276901E-5</c:v>
                </c:pt>
                <c:pt idx="30521">
                  <c:v>2.4050043066381501E-5</c:v>
                </c:pt>
                <c:pt idx="30522">
                  <c:v>2.40224489971297E-5</c:v>
                </c:pt>
                <c:pt idx="30523">
                  <c:v>2.39948130911216E-5</c:v>
                </c:pt>
                <c:pt idx="30524">
                  <c:v>2.3967380911926702E-5</c:v>
                </c:pt>
                <c:pt idx="30525">
                  <c:v>2.3940003302414001E-5</c:v>
                </c:pt>
                <c:pt idx="30526">
                  <c:v>2.39125311054522E-5</c:v>
                </c:pt>
                <c:pt idx="30527">
                  <c:v>2.38855336647248E-5</c:v>
                </c:pt>
                <c:pt idx="30528">
                  <c:v>2.3858536223997399E-5</c:v>
                </c:pt>
                <c:pt idx="30529">
                  <c:v>2.3831567887100401E-5</c:v>
                </c:pt>
                <c:pt idx="30530">
                  <c:v>2.3804410375305499E-5</c:v>
                </c:pt>
                <c:pt idx="30531">
                  <c:v>2.3777643946232301E-5</c:v>
                </c:pt>
                <c:pt idx="30532">
                  <c:v>2.3750881155137901E-5</c:v>
                </c:pt>
                <c:pt idx="30533">
                  <c:v>2.3724147467874001E-5</c:v>
                </c:pt>
                <c:pt idx="30534">
                  <c:v>2.3697672077105401E-5</c:v>
                </c:pt>
                <c:pt idx="30535">
                  <c:v>2.3671231247135401E-5</c:v>
                </c:pt>
                <c:pt idx="30536">
                  <c:v>2.3644708562642299E-5</c:v>
                </c:pt>
                <c:pt idx="30537">
                  <c:v>2.3618486011400798E-5</c:v>
                </c:pt>
                <c:pt idx="30538">
                  <c:v>2.3592258003191101E-5</c:v>
                </c:pt>
                <c:pt idx="30539">
                  <c:v>2.35660627367906E-5</c:v>
                </c:pt>
                <c:pt idx="30540">
                  <c:v>2.3540105758002001E-5</c:v>
                </c:pt>
                <c:pt idx="30541">
                  <c:v>2.3513886844739301E-5</c:v>
                </c:pt>
                <c:pt idx="30542">
                  <c:v>2.3487864382332201E-5</c:v>
                </c:pt>
                <c:pt idx="30543">
                  <c:v>2.3462082026526301E-5</c:v>
                </c:pt>
                <c:pt idx="30544">
                  <c:v>2.3436410629074099E-5</c:v>
                </c:pt>
                <c:pt idx="30545">
                  <c:v>2.3410544599755701E-5</c:v>
                </c:pt>
                <c:pt idx="30546">
                  <c:v>2.33849459618796E-5</c:v>
                </c:pt>
                <c:pt idx="30547">
                  <c:v>2.3359432816505402E-5</c:v>
                </c:pt>
                <c:pt idx="30548">
                  <c:v>2.3333985154749798E-5</c:v>
                </c:pt>
                <c:pt idx="30549">
                  <c:v>2.3308388335863101E-5</c:v>
                </c:pt>
                <c:pt idx="30550">
                  <c:v>2.32830680033658E-5</c:v>
                </c:pt>
                <c:pt idx="30551">
                  <c:v>2.32577931456035E-5</c:v>
                </c:pt>
                <c:pt idx="30552">
                  <c:v>2.3232581952470301E-5</c:v>
                </c:pt>
                <c:pt idx="30553">
                  <c:v>2.3207527192425901E-5</c:v>
                </c:pt>
                <c:pt idx="30554">
                  <c:v>2.3182281438494101E-5</c:v>
                </c:pt>
                <c:pt idx="30555">
                  <c:v>2.3157042960519899E-5</c:v>
                </c:pt>
                <c:pt idx="30556">
                  <c:v>2.31323192565469E-5</c:v>
                </c:pt>
                <c:pt idx="30557">
                  <c:v>2.3107326342142201E-5</c:v>
                </c:pt>
                <c:pt idx="30558">
                  <c:v>2.3082591724232801E-5</c:v>
                </c:pt>
                <c:pt idx="30559">
                  <c:v>2.3057846192386899E-5</c:v>
                </c:pt>
                <c:pt idx="30560">
                  <c:v>2.30332570936298E-5</c:v>
                </c:pt>
                <c:pt idx="30561">
                  <c:v>2.30084624490701E-5</c:v>
                </c:pt>
                <c:pt idx="30562">
                  <c:v>2.2983917006058601E-5</c:v>
                </c:pt>
                <c:pt idx="30563">
                  <c:v>2.2959529815125299E-5</c:v>
                </c:pt>
                <c:pt idx="30564">
                  <c:v>2.2934847947908599E-5</c:v>
                </c:pt>
                <c:pt idx="30565">
                  <c:v>2.2910506231710301E-5</c:v>
                </c:pt>
                <c:pt idx="30566">
                  <c:v>2.28862718358869E-5</c:v>
                </c:pt>
                <c:pt idx="30567">
                  <c:v>2.28620192501694E-5</c:v>
                </c:pt>
                <c:pt idx="30568">
                  <c:v>2.2837879441794899E-5</c:v>
                </c:pt>
                <c:pt idx="30569">
                  <c:v>2.2813837858848301E-5</c:v>
                </c:pt>
                <c:pt idx="30570">
                  <c:v>2.27897544391453E-5</c:v>
                </c:pt>
                <c:pt idx="30571">
                  <c:v>2.2765774701838399E-5</c:v>
                </c:pt>
                <c:pt idx="30572">
                  <c:v>2.2741724023944702E-5</c:v>
                </c:pt>
                <c:pt idx="30573">
                  <c:v>2.2717887986800599E-5</c:v>
                </c:pt>
                <c:pt idx="30574">
                  <c:v>2.2694188373861801E-5</c:v>
                </c:pt>
                <c:pt idx="30575">
                  <c:v>2.2670290491078002E-5</c:v>
                </c:pt>
                <c:pt idx="30576">
                  <c:v>2.26465635932982E-5</c:v>
                </c:pt>
                <c:pt idx="30577">
                  <c:v>2.2622802134719701E-5</c:v>
                </c:pt>
                <c:pt idx="30578">
                  <c:v>2.2599284420721199E-5</c:v>
                </c:pt>
                <c:pt idx="30579">
                  <c:v>2.2575681214220802E-5</c:v>
                </c:pt>
                <c:pt idx="30580">
                  <c:v>2.2552339942194501E-5</c:v>
                </c:pt>
                <c:pt idx="30581">
                  <c:v>2.2528767658514001E-5</c:v>
                </c:pt>
                <c:pt idx="30582">
                  <c:v>2.25054809561698E-5</c:v>
                </c:pt>
                <c:pt idx="30583">
                  <c:v>2.24820778385038E-5</c:v>
                </c:pt>
                <c:pt idx="30584">
                  <c:v>2.2458973035099899E-5</c:v>
                </c:pt>
                <c:pt idx="30585">
                  <c:v>2.2435713617596799E-5</c:v>
                </c:pt>
                <c:pt idx="30586">
                  <c:v>2.2412494217860499E-5</c:v>
                </c:pt>
                <c:pt idx="30587">
                  <c:v>2.23895040107891E-5</c:v>
                </c:pt>
                <c:pt idx="30588">
                  <c:v>2.2366535631590499E-5</c:v>
                </c:pt>
                <c:pt idx="30589">
                  <c:v>2.23435708903708E-5</c:v>
                </c:pt>
                <c:pt idx="30590">
                  <c:v>2.2320682546705902E-5</c:v>
                </c:pt>
                <c:pt idx="30591">
                  <c:v>2.2297654140857001E-5</c:v>
                </c:pt>
                <c:pt idx="30592">
                  <c:v>2.2275087758316699E-5</c:v>
                </c:pt>
                <c:pt idx="30593">
                  <c:v>2.2252208509598899E-5</c:v>
                </c:pt>
                <c:pt idx="30594">
                  <c:v>2.2229613023227998E-5</c:v>
                </c:pt>
                <c:pt idx="30595">
                  <c:v>2.2206855646800199E-5</c:v>
                </c:pt>
                <c:pt idx="30596">
                  <c:v>2.21843765757512E-5</c:v>
                </c:pt>
                <c:pt idx="30597">
                  <c:v>2.21618120122002E-5</c:v>
                </c:pt>
                <c:pt idx="30598">
                  <c:v>2.21391455852427E-5</c:v>
                </c:pt>
                <c:pt idx="30599">
                  <c:v>2.21170412260108E-5</c:v>
                </c:pt>
                <c:pt idx="30600">
                  <c:v>2.2094387531978999E-5</c:v>
                </c:pt>
                <c:pt idx="30601">
                  <c:v>2.2072252249927301E-5</c:v>
                </c:pt>
                <c:pt idx="30602">
                  <c:v>2.20500369323417E-5</c:v>
                </c:pt>
                <c:pt idx="30603">
                  <c:v>2.20277433982119E-5</c:v>
                </c:pt>
                <c:pt idx="30604">
                  <c:v>2.2005599021213099E-5</c:v>
                </c:pt>
                <c:pt idx="30605">
                  <c:v>2.1983436454320299E-5</c:v>
                </c:pt>
                <c:pt idx="30606">
                  <c:v>2.19614685192937E-5</c:v>
                </c:pt>
                <c:pt idx="30607">
                  <c:v>2.1939509679214101E-5</c:v>
                </c:pt>
                <c:pt idx="30608">
                  <c:v>2.1917536287219301E-5</c:v>
                </c:pt>
                <c:pt idx="30609">
                  <c:v>2.1895779354963499E-5</c:v>
                </c:pt>
                <c:pt idx="30610">
                  <c:v>2.1873902369406999E-5</c:v>
                </c:pt>
                <c:pt idx="30611">
                  <c:v>2.1852010831935301E-5</c:v>
                </c:pt>
                <c:pt idx="30612">
                  <c:v>2.1830303012393401E-5</c:v>
                </c:pt>
                <c:pt idx="30613">
                  <c:v>2.1808637029607801E-5</c:v>
                </c:pt>
                <c:pt idx="30614">
                  <c:v>2.1787023797514801E-5</c:v>
                </c:pt>
                <c:pt idx="30615">
                  <c:v>2.17653814615915E-5</c:v>
                </c:pt>
                <c:pt idx="30616">
                  <c:v>2.1743901015725E-5</c:v>
                </c:pt>
                <c:pt idx="30617">
                  <c:v>2.1722467863582999E-5</c:v>
                </c:pt>
                <c:pt idx="30618">
                  <c:v>2.1701105652027801E-5</c:v>
                </c:pt>
                <c:pt idx="30619">
                  <c:v>2.1679752535419501E-5</c:v>
                </c:pt>
                <c:pt idx="30620">
                  <c:v>2.1658357582054998E-5</c:v>
                </c:pt>
                <c:pt idx="30621">
                  <c:v>2.1637157260556699E-5</c:v>
                </c:pt>
                <c:pt idx="30622">
                  <c:v>2.1615745936287601E-5</c:v>
                </c:pt>
                <c:pt idx="30623">
                  <c:v>2.15946965909097E-5</c:v>
                </c:pt>
                <c:pt idx="30624">
                  <c:v>2.1573479898506799E-5</c:v>
                </c:pt>
                <c:pt idx="30625">
                  <c:v>2.15526033571223E-5</c:v>
                </c:pt>
                <c:pt idx="30626">
                  <c:v>2.1531566744670299E-5</c:v>
                </c:pt>
                <c:pt idx="30627">
                  <c:v>2.1510530132218301E-5</c:v>
                </c:pt>
                <c:pt idx="30628">
                  <c:v>2.1489482605829801E-5</c:v>
                </c:pt>
                <c:pt idx="30629">
                  <c:v>2.1468891645781699E-5</c:v>
                </c:pt>
                <c:pt idx="30630">
                  <c:v>2.1447987819556201E-5</c:v>
                </c:pt>
                <c:pt idx="30631">
                  <c:v>2.1427209503599398E-5</c:v>
                </c:pt>
                <c:pt idx="30632">
                  <c:v>2.1406589439720901E-5</c:v>
                </c:pt>
                <c:pt idx="30633">
                  <c:v>2.13859329960542E-5</c:v>
                </c:pt>
                <c:pt idx="30634">
                  <c:v>2.13652783713769E-5</c:v>
                </c:pt>
                <c:pt idx="30635">
                  <c:v>2.1344749256968502E-5</c:v>
                </c:pt>
                <c:pt idx="30636">
                  <c:v>2.1324156477931E-5</c:v>
                </c:pt>
                <c:pt idx="30637">
                  <c:v>2.1303789253579398E-5</c:v>
                </c:pt>
                <c:pt idx="30638">
                  <c:v>2.1283380192471699E-5</c:v>
                </c:pt>
                <c:pt idx="30639">
                  <c:v>2.1263032977003601E-5</c:v>
                </c:pt>
                <c:pt idx="30640">
                  <c:v>2.1242587536107701E-5</c:v>
                </c:pt>
                <c:pt idx="30641">
                  <c:v>2.1222405848675401E-5</c:v>
                </c:pt>
                <c:pt idx="30642">
                  <c:v>2.12021495826775E-5</c:v>
                </c:pt>
                <c:pt idx="30643">
                  <c:v>2.1181951524340598E-5</c:v>
                </c:pt>
                <c:pt idx="30644">
                  <c:v>2.1161858967389E-5</c:v>
                </c:pt>
                <c:pt idx="30645">
                  <c:v>2.1141870092833401E-5</c:v>
                </c:pt>
                <c:pt idx="30646">
                  <c:v>2.1121819372638102E-5</c:v>
                </c:pt>
                <c:pt idx="30647">
                  <c:v>2.1101897800690501E-5</c:v>
                </c:pt>
                <c:pt idx="30648">
                  <c:v>2.1081896193209101E-5</c:v>
                </c:pt>
                <c:pt idx="30649">
                  <c:v>2.1062038285890601E-5</c:v>
                </c:pt>
                <c:pt idx="30650">
                  <c:v>2.1042013031546998E-5</c:v>
                </c:pt>
                <c:pt idx="30651">
                  <c:v>2.1022444343543601E-5</c:v>
                </c:pt>
                <c:pt idx="30652">
                  <c:v>2.1002659195801199E-5</c:v>
                </c:pt>
                <c:pt idx="30653">
                  <c:v>2.0983135982532999E-5</c:v>
                </c:pt>
                <c:pt idx="30654">
                  <c:v>2.0963510905858099E-5</c:v>
                </c:pt>
                <c:pt idx="30655">
                  <c:v>2.09438840101939E-5</c:v>
                </c:pt>
                <c:pt idx="30656">
                  <c:v>2.0924615455442101E-5</c:v>
                </c:pt>
                <c:pt idx="30657">
                  <c:v>2.0905190467601601E-5</c:v>
                </c:pt>
                <c:pt idx="30658">
                  <c:v>2.0885810954496298E-5</c:v>
                </c:pt>
                <c:pt idx="30659">
                  <c:v>2.0866733393631899E-5</c:v>
                </c:pt>
                <c:pt idx="30660">
                  <c:v>2.0847610358032401E-5</c:v>
                </c:pt>
                <c:pt idx="30661">
                  <c:v>2.0828316337429001E-5</c:v>
                </c:pt>
                <c:pt idx="30662">
                  <c:v>2.0809233319596401E-5</c:v>
                </c:pt>
                <c:pt idx="30663">
                  <c:v>2.0790301277884299E-5</c:v>
                </c:pt>
                <c:pt idx="30664">
                  <c:v>2.0771351046278101E-5</c:v>
                </c:pt>
                <c:pt idx="30665">
                  <c:v>2.07523189601488E-5</c:v>
                </c:pt>
                <c:pt idx="30666">
                  <c:v>2.0733416022267199E-5</c:v>
                </c:pt>
                <c:pt idx="30667">
                  <c:v>2.07145913009299E-5</c:v>
                </c:pt>
                <c:pt idx="30668">
                  <c:v>2.0695788407465399E-5</c:v>
                </c:pt>
                <c:pt idx="30669">
                  <c:v>2.0677140128100301E-5</c:v>
                </c:pt>
                <c:pt idx="30670">
                  <c:v>2.0658288121921901E-5</c:v>
                </c:pt>
                <c:pt idx="30671">
                  <c:v>2.0639630747609799E-5</c:v>
                </c:pt>
                <c:pt idx="30672">
                  <c:v>2.06210715987254E-5</c:v>
                </c:pt>
                <c:pt idx="30673">
                  <c:v>2.0602317817974798E-5</c:v>
                </c:pt>
                <c:pt idx="30674">
                  <c:v>2.05837859539315E-5</c:v>
                </c:pt>
                <c:pt idx="30675">
                  <c:v>2.05650667339796E-5</c:v>
                </c:pt>
                <c:pt idx="30676">
                  <c:v>2.0546658561215699E-5</c:v>
                </c:pt>
                <c:pt idx="30677">
                  <c:v>2.0528143068076999E-5</c:v>
                </c:pt>
                <c:pt idx="30678">
                  <c:v>2.05096857825993E-5</c:v>
                </c:pt>
                <c:pt idx="30679">
                  <c:v>2.0491324903559902E-5</c:v>
                </c:pt>
                <c:pt idx="30680">
                  <c:v>2.0472938558668799E-5</c:v>
                </c:pt>
                <c:pt idx="30681">
                  <c:v>2.0454726836760501E-5</c:v>
                </c:pt>
                <c:pt idx="30682">
                  <c:v>2.0436284103198001E-5</c:v>
                </c:pt>
                <c:pt idx="30683">
                  <c:v>2.04180541913956E-5</c:v>
                </c:pt>
                <c:pt idx="30684">
                  <c:v>2.0399806089699299E-5</c:v>
                </c:pt>
                <c:pt idx="30685">
                  <c:v>2.0381598005769801E-5</c:v>
                </c:pt>
                <c:pt idx="30686">
                  <c:v>2.0363268049550199E-5</c:v>
                </c:pt>
                <c:pt idx="30687">
                  <c:v>2.0345281882328002E-5</c:v>
                </c:pt>
                <c:pt idx="30688">
                  <c:v>2.0327137463027601E-5</c:v>
                </c:pt>
                <c:pt idx="30689">
                  <c:v>2.03090603463352E-5</c:v>
                </c:pt>
                <c:pt idx="30690">
                  <c:v>2.0290935935918201E-5</c:v>
                </c:pt>
                <c:pt idx="30691">
                  <c:v>2.0272984329494699E-5</c:v>
                </c:pt>
                <c:pt idx="30692">
                  <c:v>2.0254854462109499E-5</c:v>
                </c:pt>
                <c:pt idx="30693">
                  <c:v>2.0237028365954801E-5</c:v>
                </c:pt>
                <c:pt idx="30694">
                  <c:v>2.02190603886265E-5</c:v>
                </c:pt>
                <c:pt idx="30695">
                  <c:v>2.02011942747049E-5</c:v>
                </c:pt>
                <c:pt idx="30696">
                  <c:v>2.01833281607833E-5</c:v>
                </c:pt>
                <c:pt idx="30697">
                  <c:v>2.0165482055745101E-5</c:v>
                </c:pt>
                <c:pt idx="30698">
                  <c:v>2.0147555915173099E-5</c:v>
                </c:pt>
                <c:pt idx="30699">
                  <c:v>2.0129857148276601E-5</c:v>
                </c:pt>
                <c:pt idx="30700">
                  <c:v>2.01121529244119E-5</c:v>
                </c:pt>
                <c:pt idx="30701">
                  <c:v>2.0094434148632E-5</c:v>
                </c:pt>
                <c:pt idx="30702">
                  <c:v>2.0076764485565901E-5</c:v>
                </c:pt>
                <c:pt idx="30703">
                  <c:v>2.0059118469362201E-5</c:v>
                </c:pt>
                <c:pt idx="30704">
                  <c:v>2.0041472453158301E-5</c:v>
                </c:pt>
                <c:pt idx="30705">
                  <c:v>2.0023840988869799E-5</c:v>
                </c:pt>
                <c:pt idx="30706">
                  <c:v>2.0006402337458002E-5</c:v>
                </c:pt>
                <c:pt idx="30707">
                  <c:v>1.9988905478385301E-5</c:v>
                </c:pt>
                <c:pt idx="30708">
                  <c:v>1.99714068003232E-5</c:v>
                </c:pt>
                <c:pt idx="30709">
                  <c:v>1.9953939045080902E-5</c:v>
                </c:pt>
                <c:pt idx="30710">
                  <c:v>1.99364894797327E-5</c:v>
                </c:pt>
                <c:pt idx="30711">
                  <c:v>1.9919123587897102E-5</c:v>
                </c:pt>
                <c:pt idx="30712">
                  <c:v>1.9901754058082602E-5</c:v>
                </c:pt>
                <c:pt idx="30713">
                  <c:v>1.9884208086296002E-5</c:v>
                </c:pt>
                <c:pt idx="30714">
                  <c:v>1.9867107766913199E-5</c:v>
                </c:pt>
                <c:pt idx="30715">
                  <c:v>1.9849658201565001E-5</c:v>
                </c:pt>
                <c:pt idx="30716">
                  <c:v>1.9832576072076302E-5</c:v>
                </c:pt>
                <c:pt idx="30717">
                  <c:v>1.9815222913166501E-5</c:v>
                </c:pt>
                <c:pt idx="30718">
                  <c:v>1.97981516976142E-5</c:v>
                </c:pt>
                <c:pt idx="30719">
                  <c:v>1.9781044102273898E-5</c:v>
                </c:pt>
                <c:pt idx="30720">
                  <c:v>1.9763920136028901E-5</c:v>
                </c:pt>
                <c:pt idx="30721">
                  <c:v>1.9746832549572001E-5</c:v>
                </c:pt>
                <c:pt idx="30722">
                  <c:v>1.97297122213058E-5</c:v>
                </c:pt>
                <c:pt idx="30723">
                  <c:v>1.9712659195647599E-5</c:v>
                </c:pt>
                <c:pt idx="30724">
                  <c:v>1.9695653463713801E-5</c:v>
                </c:pt>
                <c:pt idx="30725">
                  <c:v>1.9678593162097999E-5</c:v>
                </c:pt>
                <c:pt idx="30726">
                  <c:v>1.9661729311337701E-5</c:v>
                </c:pt>
                <c:pt idx="30727">
                  <c:v>1.9644765416160199E-5</c:v>
                </c:pt>
                <c:pt idx="30728">
                  <c:v>1.9627892470452901E-5</c:v>
                </c:pt>
                <c:pt idx="30729">
                  <c:v>1.9610955860116499E-5</c:v>
                </c:pt>
                <c:pt idx="30730">
                  <c:v>1.95942775462754E-5</c:v>
                </c:pt>
                <c:pt idx="30731">
                  <c:v>1.9577340935938998E-5</c:v>
                </c:pt>
                <c:pt idx="30732">
                  <c:v>1.9560631699277999E-5</c:v>
                </c:pt>
                <c:pt idx="30733">
                  <c:v>1.9543782400433001E-5</c:v>
                </c:pt>
                <c:pt idx="30734">
                  <c:v>1.9527147742337601E-5</c:v>
                </c:pt>
                <c:pt idx="30735">
                  <c:v>1.9510402125888501E-5</c:v>
                </c:pt>
                <c:pt idx="30736">
                  <c:v>1.9493916624924198E-5</c:v>
                </c:pt>
                <c:pt idx="30737">
                  <c:v>1.9477251044008901E-5</c:v>
                </c:pt>
                <c:pt idx="30738">
                  <c:v>1.9460467228782401E-5</c:v>
                </c:pt>
                <c:pt idx="30739">
                  <c:v>1.9444016288616701E-5</c:v>
                </c:pt>
                <c:pt idx="30740">
                  <c:v>1.9427472579991401E-5</c:v>
                </c:pt>
                <c:pt idx="30741">
                  <c:v>1.9410856111789999E-5</c:v>
                </c:pt>
                <c:pt idx="30742">
                  <c:v>1.9394548871787299E-5</c:v>
                </c:pt>
                <c:pt idx="30743">
                  <c:v>1.9378023353056102E-5</c:v>
                </c:pt>
                <c:pt idx="30744">
                  <c:v>1.9361565136932798E-5</c:v>
                </c:pt>
                <c:pt idx="30745">
                  <c:v>1.9345170585438599E-5</c:v>
                </c:pt>
                <c:pt idx="30746">
                  <c:v>1.9328810594743101E-5</c:v>
                </c:pt>
                <c:pt idx="30747">
                  <c:v>1.9312443328089999E-5</c:v>
                </c:pt>
                <c:pt idx="30748">
                  <c:v>1.92960233107442E-5</c:v>
                </c:pt>
                <c:pt idx="30749">
                  <c:v>1.9279843399999701E-5</c:v>
                </c:pt>
                <c:pt idx="30750">
                  <c:v>1.9263536159996898E-5</c:v>
                </c:pt>
                <c:pt idx="30751">
                  <c:v>1.9247459931648299E-5</c:v>
                </c:pt>
                <c:pt idx="30752">
                  <c:v>1.92311672435608E-5</c:v>
                </c:pt>
                <c:pt idx="30753">
                  <c:v>1.9214985513826802E-5</c:v>
                </c:pt>
                <c:pt idx="30754">
                  <c:v>1.9198809241061099E-5</c:v>
                </c:pt>
                <c:pt idx="30755">
                  <c:v>1.9182803953299299E-5</c:v>
                </c:pt>
                <c:pt idx="30756">
                  <c:v>1.9166665879310999E-5</c:v>
                </c:pt>
                <c:pt idx="30757">
                  <c:v>1.9150622392771799E-5</c:v>
                </c:pt>
                <c:pt idx="30758">
                  <c:v>1.9134608010062999E-5</c:v>
                </c:pt>
                <c:pt idx="30759">
                  <c:v>1.91185408766614E-5</c:v>
                </c:pt>
                <c:pt idx="30760">
                  <c:v>1.91027556866175E-5</c:v>
                </c:pt>
                <c:pt idx="30761">
                  <c:v>1.9086619431618601E-5</c:v>
                </c:pt>
                <c:pt idx="30762">
                  <c:v>1.90707796718925E-5</c:v>
                </c:pt>
                <c:pt idx="30763">
                  <c:v>1.9054892618442002E-5</c:v>
                </c:pt>
                <c:pt idx="30764">
                  <c:v>1.9039111066376801E-5</c:v>
                </c:pt>
                <c:pt idx="30765">
                  <c:v>1.9023167624254701E-5</c:v>
                </c:pt>
                <c:pt idx="30766">
                  <c:v>1.9007258742931299E-5</c:v>
                </c:pt>
                <c:pt idx="30767">
                  <c:v>1.89915463124635E-5</c:v>
                </c:pt>
                <c:pt idx="30768">
                  <c:v>1.89758575288579E-5</c:v>
                </c:pt>
                <c:pt idx="30769">
                  <c:v>1.8960261513711902E-5</c:v>
                </c:pt>
                <c:pt idx="30770">
                  <c:v>1.8944494513561898E-5</c:v>
                </c:pt>
                <c:pt idx="30771">
                  <c:v>1.8928873032564301E-5</c:v>
                </c:pt>
                <c:pt idx="30772">
                  <c:v>1.8913362509920299E-5</c:v>
                </c:pt>
                <c:pt idx="30773">
                  <c:v>1.8897440895671001E-5</c:v>
                </c:pt>
                <c:pt idx="30774">
                  <c:v>1.8881966752815101E-5</c:v>
                </c:pt>
                <c:pt idx="30775">
                  <c:v>1.8866496247937899E-5</c:v>
                </c:pt>
                <c:pt idx="30776">
                  <c:v>1.8850820197258101E-5</c:v>
                </c:pt>
                <c:pt idx="30777">
                  <c:v>1.88354006240843E-5</c:v>
                </c:pt>
                <c:pt idx="30778">
                  <c:v>1.88199646800058E-5</c:v>
                </c:pt>
                <c:pt idx="30779">
                  <c:v>1.8804646970238499E-5</c:v>
                </c:pt>
                <c:pt idx="30780">
                  <c:v>1.8789220121107101E-5</c:v>
                </c:pt>
                <c:pt idx="30781">
                  <c:v>1.8773765987134501E-5</c:v>
                </c:pt>
                <c:pt idx="30782">
                  <c:v>1.8758462829282501E-5</c:v>
                </c:pt>
                <c:pt idx="30783">
                  <c:v>1.8743208784144399E-5</c:v>
                </c:pt>
                <c:pt idx="30784">
                  <c:v>1.87278710654937E-5</c:v>
                </c:pt>
                <c:pt idx="30785">
                  <c:v>1.87125806405675E-5</c:v>
                </c:pt>
                <c:pt idx="30786">
                  <c:v>1.86973211384611E-5</c:v>
                </c:pt>
                <c:pt idx="30787">
                  <c:v>1.8682316294871301E-5</c:v>
                </c:pt>
                <c:pt idx="30788">
                  <c:v>1.86668694368564E-5</c:v>
                </c:pt>
                <c:pt idx="30789">
                  <c:v>1.8651804566616199E-5</c:v>
                </c:pt>
                <c:pt idx="30790">
                  <c:v>1.8636788809089901E-5</c:v>
                </c:pt>
                <c:pt idx="30791">
                  <c:v>1.8621525669004799E-5</c:v>
                </c:pt>
                <c:pt idx="30792">
                  <c:v>1.86065681191394E-5</c:v>
                </c:pt>
                <c:pt idx="30793">
                  <c:v>1.85914523171959E-5</c:v>
                </c:pt>
                <c:pt idx="30794">
                  <c:v>1.8576325601316101E-5</c:v>
                </c:pt>
                <c:pt idx="30795">
                  <c:v>1.8561380784376501E-5</c:v>
                </c:pt>
                <c:pt idx="30796">
                  <c:v>1.8546525097917799E-5</c:v>
                </c:pt>
                <c:pt idx="30797">
                  <c:v>1.8531527530285499E-5</c:v>
                </c:pt>
                <c:pt idx="30798">
                  <c:v>1.8516617274144702E-5</c:v>
                </c:pt>
                <c:pt idx="30799">
                  <c:v>1.8501625163480599E-5</c:v>
                </c:pt>
                <c:pt idx="30800">
                  <c:v>1.8486918634152998E-5</c:v>
                </c:pt>
                <c:pt idx="30801">
                  <c:v>1.8472090232535299E-5</c:v>
                </c:pt>
                <c:pt idx="30802">
                  <c:v>1.8457219994161298E-5</c:v>
                </c:pt>
                <c:pt idx="30803">
                  <c:v>1.8442555301589901E-5</c:v>
                </c:pt>
                <c:pt idx="30804">
                  <c:v>1.8427852410241E-5</c:v>
                </c:pt>
                <c:pt idx="30805">
                  <c:v>1.8413007637718699E-5</c:v>
                </c:pt>
                <c:pt idx="30806">
                  <c:v>1.83984120667446E-5</c:v>
                </c:pt>
                <c:pt idx="30807">
                  <c:v>1.8383714632364E-5</c:v>
                </c:pt>
                <c:pt idx="30808">
                  <c:v>1.8369028111919801E-5</c:v>
                </c:pt>
                <c:pt idx="30809">
                  <c:v>1.8354381609242399E-5</c:v>
                </c:pt>
                <c:pt idx="30810">
                  <c:v>1.8339824237045801E-5</c:v>
                </c:pt>
                <c:pt idx="30811">
                  <c:v>1.8325290511711501E-5</c:v>
                </c:pt>
                <c:pt idx="30812">
                  <c:v>1.8310813175048699E-5</c:v>
                </c:pt>
                <c:pt idx="30813">
                  <c:v>1.8296172129339501E-5</c:v>
                </c:pt>
                <c:pt idx="30814">
                  <c:v>1.8281854863744199E-5</c:v>
                </c:pt>
                <c:pt idx="30815">
                  <c:v>1.8267273844685399E-5</c:v>
                </c:pt>
                <c:pt idx="30816">
                  <c:v>1.8252882000524601E-5</c:v>
                </c:pt>
                <c:pt idx="30817">
                  <c:v>1.82384956133319E-5</c:v>
                </c:pt>
                <c:pt idx="30818">
                  <c:v>1.82240510184784E-5</c:v>
                </c:pt>
                <c:pt idx="30819">
                  <c:v>1.8209701011073799E-5</c:v>
                </c:pt>
                <c:pt idx="30820">
                  <c:v>1.8195554730482399E-5</c:v>
                </c:pt>
                <c:pt idx="30821">
                  <c:v>1.8181139239459299E-5</c:v>
                </c:pt>
                <c:pt idx="30822">
                  <c:v>1.8166861991630901E-5</c:v>
                </c:pt>
                <c:pt idx="30823">
                  <c:v>1.8152632037526901E-5</c:v>
                </c:pt>
                <c:pt idx="30824">
                  <c:v>1.81384330062429E-5</c:v>
                </c:pt>
                <c:pt idx="30825">
                  <c:v>1.8124137568520399E-5</c:v>
                </c:pt>
                <c:pt idx="30826">
                  <c:v>1.8110093151335601E-5</c:v>
                </c:pt>
                <c:pt idx="30827">
                  <c:v>1.80958522832952E-5</c:v>
                </c:pt>
                <c:pt idx="30828">
                  <c:v>1.8081871530739601E-5</c:v>
                </c:pt>
                <c:pt idx="30829">
                  <c:v>1.8067743440042199E-5</c:v>
                </c:pt>
                <c:pt idx="30830">
                  <c:v>1.8053737221635001E-5</c:v>
                </c:pt>
                <c:pt idx="30831">
                  <c:v>1.8039665519609099E-5</c:v>
                </c:pt>
                <c:pt idx="30832">
                  <c:v>1.8025517420028299E-5</c:v>
                </c:pt>
                <c:pt idx="30833">
                  <c:v>1.8011616703006402E-5</c:v>
                </c:pt>
                <c:pt idx="30834">
                  <c:v>1.79977214429528E-5</c:v>
                </c:pt>
                <c:pt idx="30835">
                  <c:v>1.7983791622100401E-5</c:v>
                </c:pt>
                <c:pt idx="30836">
                  <c:v>1.7969921827898401E-5</c:v>
                </c:pt>
                <c:pt idx="30837">
                  <c:v>1.7956084775505601E-5</c:v>
                </c:pt>
                <c:pt idx="30838">
                  <c:v>1.7942142221727402E-5</c:v>
                </c:pt>
                <c:pt idx="30839">
                  <c:v>1.79284070327412E-5</c:v>
                </c:pt>
                <c:pt idx="30840">
                  <c:v>1.7914639101945799E-5</c:v>
                </c:pt>
                <c:pt idx="30841">
                  <c:v>1.7900885723065598E-5</c:v>
                </c:pt>
                <c:pt idx="30842">
                  <c:v>1.7887125068227801E-5</c:v>
                </c:pt>
                <c:pt idx="30843">
                  <c:v>1.78734535438707E-5</c:v>
                </c:pt>
                <c:pt idx="30844">
                  <c:v>1.78595819306793E-5</c:v>
                </c:pt>
                <c:pt idx="30845">
                  <c:v>1.78459522430785E-5</c:v>
                </c:pt>
                <c:pt idx="30846">
                  <c:v>1.7832404410000901E-5</c:v>
                </c:pt>
                <c:pt idx="30847">
                  <c:v>1.7818712876760401E-5</c:v>
                </c:pt>
                <c:pt idx="30848">
                  <c:v>1.7805165043682801E-5</c:v>
                </c:pt>
                <c:pt idx="30849">
                  <c:v>1.7791673599276698E-5</c:v>
                </c:pt>
                <c:pt idx="30850">
                  <c:v>1.7778023902792501E-5</c:v>
                </c:pt>
                <c:pt idx="30851">
                  <c:v>1.7764627045835399E-5</c:v>
                </c:pt>
                <c:pt idx="30852">
                  <c:v>1.7750990082276999E-5</c:v>
                </c:pt>
                <c:pt idx="30853">
                  <c:v>1.7737753296387399E-5</c:v>
                </c:pt>
                <c:pt idx="30854">
                  <c:v>1.77242727659177E-5</c:v>
                </c:pt>
                <c:pt idx="30855">
                  <c:v>1.77108395291725E-5</c:v>
                </c:pt>
                <c:pt idx="30856">
                  <c:v>1.7697588191367699E-5</c:v>
                </c:pt>
                <c:pt idx="30857">
                  <c:v>1.76840167114278E-5</c:v>
                </c:pt>
                <c:pt idx="30858">
                  <c:v>1.76708072103793E-5</c:v>
                </c:pt>
                <c:pt idx="30859">
                  <c:v>1.7657435819273801E-5</c:v>
                </c:pt>
                <c:pt idx="30860">
                  <c:v>1.7644257241045101E-5</c:v>
                </c:pt>
                <c:pt idx="30861">
                  <c:v>1.7630874936003201E-5</c:v>
                </c:pt>
                <c:pt idx="30862">
                  <c:v>1.7617619960219599E-5</c:v>
                </c:pt>
                <c:pt idx="30863">
                  <c:v>1.7604534150450501E-5</c:v>
                </c:pt>
                <c:pt idx="30864">
                  <c:v>1.7591299183550301E-5</c:v>
                </c:pt>
                <c:pt idx="30865">
                  <c:v>1.7578113329364E-5</c:v>
                </c:pt>
                <c:pt idx="30866">
                  <c:v>1.7565080270287601E-5</c:v>
                </c:pt>
                <c:pt idx="30867">
                  <c:v>1.7551852579344999E-5</c:v>
                </c:pt>
                <c:pt idx="30868">
                  <c:v>1.7538917745696401E-5</c:v>
                </c:pt>
                <c:pt idx="30869">
                  <c:v>1.7525902876514E-5</c:v>
                </c:pt>
                <c:pt idx="30870">
                  <c:v>1.75126679096138E-5</c:v>
                </c:pt>
                <c:pt idx="30871">
                  <c:v>1.7499767636763901E-5</c:v>
                </c:pt>
                <c:pt idx="30872">
                  <c:v>1.74870147020556E-5</c:v>
                </c:pt>
                <c:pt idx="30873">
                  <c:v>1.74739507201593E-5</c:v>
                </c:pt>
                <c:pt idx="30874">
                  <c:v>1.7461043171351799E-5</c:v>
                </c:pt>
                <c:pt idx="30875">
                  <c:v>1.7447970094508502E-5</c:v>
                </c:pt>
                <c:pt idx="30876">
                  <c:v>1.74351243913406E-5</c:v>
                </c:pt>
                <c:pt idx="30877">
                  <c:v>1.7422322343918502E-5</c:v>
                </c:pt>
                <c:pt idx="30878">
                  <c:v>1.7409516658517502E-5</c:v>
                </c:pt>
                <c:pt idx="30879">
                  <c:v>1.7396678231307299E-5</c:v>
                </c:pt>
                <c:pt idx="30880">
                  <c:v>1.7383876183885099E-5</c:v>
                </c:pt>
                <c:pt idx="30881">
                  <c:v>1.7371059584547799E-5</c:v>
                </c:pt>
                <c:pt idx="30882">
                  <c:v>1.73585231095785E-5</c:v>
                </c:pt>
                <c:pt idx="30883">
                  <c:v>1.7345624655718001E-5</c:v>
                </c:pt>
                <c:pt idx="30884">
                  <c:v>1.7333040887024199E-5</c:v>
                </c:pt>
                <c:pt idx="30885">
                  <c:v>1.7320369806839201E-5</c:v>
                </c:pt>
                <c:pt idx="30886">
                  <c:v>1.7307669622823599E-5</c:v>
                </c:pt>
                <c:pt idx="30887">
                  <c:v>1.7295100406045101E-5</c:v>
                </c:pt>
                <c:pt idx="30888">
                  <c:v>1.7282647604588399E-5</c:v>
                </c:pt>
                <c:pt idx="30889">
                  <c:v>1.7269923773710599E-5</c:v>
                </c:pt>
                <c:pt idx="30890">
                  <c:v>1.7257447325391702E-5</c:v>
                </c:pt>
                <c:pt idx="30891">
                  <c:v>1.7244890841539001E-5</c:v>
                </c:pt>
                <c:pt idx="30892">
                  <c:v>1.72325289895525E-5</c:v>
                </c:pt>
                <c:pt idx="30893">
                  <c:v>1.7219930668943599E-5</c:v>
                </c:pt>
                <c:pt idx="30894">
                  <c:v>1.7207630662596801E-5</c:v>
                </c:pt>
                <c:pt idx="30895">
                  <c:v>1.7195074178744101E-5</c:v>
                </c:pt>
                <c:pt idx="30896">
                  <c:v>1.7182666852022501E-5</c:v>
                </c:pt>
                <c:pt idx="30897">
                  <c:v>1.7170314094983001E-5</c:v>
                </c:pt>
                <c:pt idx="30898">
                  <c:v>1.7158012269646901E-5</c:v>
                </c:pt>
                <c:pt idx="30899">
                  <c:v>1.7145795936812701E-5</c:v>
                </c:pt>
                <c:pt idx="30900">
                  <c:v>1.7133574147010198E-5</c:v>
                </c:pt>
                <c:pt idx="30901">
                  <c:v>1.71213250723667E-5</c:v>
                </c:pt>
                <c:pt idx="30902">
                  <c:v>1.7108925021602799E-5</c:v>
                </c:pt>
                <c:pt idx="30903">
                  <c:v>1.7096710507757999E-5</c:v>
                </c:pt>
                <c:pt idx="30904">
                  <c:v>1.7084588762372702E-5</c:v>
                </c:pt>
                <c:pt idx="30905">
                  <c:v>1.7072330592782199E-5</c:v>
                </c:pt>
                <c:pt idx="30906">
                  <c:v>1.70603198057506E-5</c:v>
                </c:pt>
                <c:pt idx="30907">
                  <c:v>1.70481343957363E-5</c:v>
                </c:pt>
                <c:pt idx="30908">
                  <c:v>1.7036061763064899E-5</c:v>
                </c:pt>
                <c:pt idx="30909">
                  <c:v>1.70239472936373E-5</c:v>
                </c:pt>
                <c:pt idx="30910">
                  <c:v>1.7011943782563301E-5</c:v>
                </c:pt>
                <c:pt idx="30911">
                  <c:v>1.6999953004415201E-5</c:v>
                </c:pt>
                <c:pt idx="30912">
                  <c:v>1.6987865819828598E-5</c:v>
                </c:pt>
                <c:pt idx="30913">
                  <c:v>1.6975887774606201E-5</c:v>
                </c:pt>
                <c:pt idx="30914">
                  <c:v>1.69639115483733E-5</c:v>
                </c:pt>
                <c:pt idx="30915">
                  <c:v>1.6951946236076799E-5</c:v>
                </c:pt>
                <c:pt idx="30916">
                  <c:v>1.6940046407398802E-5</c:v>
                </c:pt>
                <c:pt idx="30917">
                  <c:v>1.69282484421274E-5</c:v>
                </c:pt>
                <c:pt idx="30918">
                  <c:v>1.6916403183131499E-5</c:v>
                </c:pt>
                <c:pt idx="30919">
                  <c:v>1.69045160873793E-5</c:v>
                </c:pt>
                <c:pt idx="30920">
                  <c:v>1.6892745406948999E-5</c:v>
                </c:pt>
                <c:pt idx="30921">
                  <c:v>1.68809801834868E-5</c:v>
                </c:pt>
                <c:pt idx="30922">
                  <c:v>1.6869269529706798E-5</c:v>
                </c:pt>
                <c:pt idx="30923">
                  <c:v>1.6857477021403601E-5</c:v>
                </c:pt>
                <c:pt idx="30924">
                  <c:v>1.68456572282594E-5</c:v>
                </c:pt>
                <c:pt idx="30925">
                  <c:v>1.6834041161928299E-5</c:v>
                </c:pt>
                <c:pt idx="30926">
                  <c:v>1.6822446923470101E-5</c:v>
                </c:pt>
                <c:pt idx="30927">
                  <c:v>1.6810781744425199E-5</c:v>
                </c:pt>
                <c:pt idx="30928">
                  <c:v>1.6799056538729901E-5</c:v>
                </c:pt>
                <c:pt idx="30929">
                  <c:v>1.6787453205324699E-5</c:v>
                </c:pt>
                <c:pt idx="30930">
                  <c:v>1.6776031770859801E-5</c:v>
                </c:pt>
                <c:pt idx="30931">
                  <c:v>1.6764286556281099E-5</c:v>
                </c:pt>
                <c:pt idx="30932">
                  <c:v>1.6752814190112999E-5</c:v>
                </c:pt>
                <c:pt idx="30933">
                  <c:v>1.6741358194849501E-5</c:v>
                </c:pt>
                <c:pt idx="30934">
                  <c:v>1.6729725757613798E-5</c:v>
                </c:pt>
                <c:pt idx="30935">
                  <c:v>1.6718537153792601E-5</c:v>
                </c:pt>
                <c:pt idx="30936">
                  <c:v>1.6706932001397901E-5</c:v>
                </c:pt>
                <c:pt idx="30937">
                  <c:v>1.66955633176258E-5</c:v>
                </c:pt>
                <c:pt idx="30938">
                  <c:v>1.66841236932669E-5</c:v>
                </c:pt>
                <c:pt idx="30939">
                  <c:v>1.6672869605827199E-5</c:v>
                </c:pt>
                <c:pt idx="30940">
                  <c:v>1.6661377230775499E-5</c:v>
                </c:pt>
                <c:pt idx="30941">
                  <c:v>1.66501176863676E-5</c:v>
                </c:pt>
                <c:pt idx="30942">
                  <c:v>1.6638698070892099E-5</c:v>
                </c:pt>
                <c:pt idx="30943">
                  <c:v>1.6627458535367599E-5</c:v>
                </c:pt>
                <c:pt idx="30944">
                  <c:v>1.66162990353769E-5</c:v>
                </c:pt>
                <c:pt idx="30945">
                  <c:v>1.6604950360488201E-5</c:v>
                </c:pt>
                <c:pt idx="30946">
                  <c:v>1.6593749023741101E-5</c:v>
                </c:pt>
                <c:pt idx="30947">
                  <c:v>1.6582685930188799E-5</c:v>
                </c:pt>
                <c:pt idx="30948">
                  <c:v>1.6571355445194099E-5</c:v>
                </c:pt>
                <c:pt idx="30949">
                  <c:v>1.65602432389278E-5</c:v>
                </c:pt>
                <c:pt idx="30950">
                  <c:v>1.65491437655874E-5</c:v>
                </c:pt>
                <c:pt idx="30951">
                  <c:v>1.6538037016289299E-5</c:v>
                </c:pt>
                <c:pt idx="30952">
                  <c:v>1.6527024854440201E-5</c:v>
                </c:pt>
                <c:pt idx="30953">
                  <c:v>1.6515868992428299E-5</c:v>
                </c:pt>
                <c:pt idx="30954">
                  <c:v>1.65049204952084E-5</c:v>
                </c:pt>
                <c:pt idx="30955">
                  <c:v>1.6493859220645401E-5</c:v>
                </c:pt>
                <c:pt idx="30956">
                  <c:v>1.64828434208175E-5</c:v>
                </c:pt>
                <c:pt idx="30957">
                  <c:v>1.6471907656523399E-5</c:v>
                </c:pt>
                <c:pt idx="30958">
                  <c:v>1.6461006453028E-5</c:v>
                </c:pt>
                <c:pt idx="30959">
                  <c:v>1.6450043403892802E-5</c:v>
                </c:pt>
                <c:pt idx="30960">
                  <c:v>1.64392131409841E-5</c:v>
                </c:pt>
                <c:pt idx="30961">
                  <c:v>1.6428439266746901E-5</c:v>
                </c:pt>
                <c:pt idx="30962">
                  <c:v>1.64174834935693E-5</c:v>
                </c:pt>
                <c:pt idx="30963">
                  <c:v>1.6406567738158601E-5</c:v>
                </c:pt>
                <c:pt idx="30964">
                  <c:v>1.6395870261476399E-5</c:v>
                </c:pt>
                <c:pt idx="30965">
                  <c:v>1.63850381795783E-5</c:v>
                </c:pt>
                <c:pt idx="30966">
                  <c:v>1.6374300685129101E-5</c:v>
                </c:pt>
                <c:pt idx="30967">
                  <c:v>1.6363488612114499E-5</c:v>
                </c:pt>
                <c:pt idx="30968">
                  <c:v>1.6352740203728899E-5</c:v>
                </c:pt>
                <c:pt idx="30969">
                  <c:v>1.63420736498665E-5</c:v>
                </c:pt>
                <c:pt idx="30970">
                  <c:v>1.63314689416438E-5</c:v>
                </c:pt>
                <c:pt idx="30971">
                  <c:v>1.6320887880283401E-5</c:v>
                </c:pt>
                <c:pt idx="30972">
                  <c:v>1.6310203136527E-5</c:v>
                </c:pt>
                <c:pt idx="30973">
                  <c:v>1.6299667549901601E-5</c:v>
                </c:pt>
                <c:pt idx="30974">
                  <c:v>1.6289091945509399E-5</c:v>
                </c:pt>
                <c:pt idx="30975">
                  <c:v>1.62783762789331E-5</c:v>
                </c:pt>
                <c:pt idx="30976">
                  <c:v>1.62679571076296E-5</c:v>
                </c:pt>
                <c:pt idx="30977">
                  <c:v>1.6257381503237401E-5</c:v>
                </c:pt>
                <c:pt idx="30978">
                  <c:v>1.6246805898845199E-5</c:v>
                </c:pt>
                <c:pt idx="30979">
                  <c:v>1.6236390365520499E-5</c:v>
                </c:pt>
                <c:pt idx="30980">
                  <c:v>1.6225956642301801E-5</c:v>
                </c:pt>
                <c:pt idx="30981">
                  <c:v>1.6215430150623399E-5</c:v>
                </c:pt>
                <c:pt idx="30982">
                  <c:v>1.6205061911023202E-5</c:v>
                </c:pt>
                <c:pt idx="30983">
                  <c:v>1.6194642739719701E-5</c:v>
                </c:pt>
                <c:pt idx="30984">
                  <c:v>1.61843508976745E-5</c:v>
                </c:pt>
                <c:pt idx="30985">
                  <c:v>1.6173829862964299E-5</c:v>
                </c:pt>
                <c:pt idx="30986">
                  <c:v>1.6163558029802499E-5</c:v>
                </c:pt>
                <c:pt idx="30987">
                  <c:v>1.6153335309354599E-5</c:v>
                </c:pt>
                <c:pt idx="30988">
                  <c:v>1.6143143511726501E-5</c:v>
                </c:pt>
                <c:pt idx="30989">
                  <c:v>1.61328607646283E-5</c:v>
                </c:pt>
                <c:pt idx="30990">
                  <c:v>1.6122614397318099E-5</c:v>
                </c:pt>
                <c:pt idx="30991">
                  <c:v>1.61124153237324E-5</c:v>
                </c:pt>
                <c:pt idx="30992">
                  <c:v>1.6102121662697799E-5</c:v>
                </c:pt>
                <c:pt idx="30993">
                  <c:v>1.60919244081015E-5</c:v>
                </c:pt>
                <c:pt idx="30994">
                  <c:v>1.6081809008028399E-5</c:v>
                </c:pt>
                <c:pt idx="30995">
                  <c:v>1.6071697245934101E-5</c:v>
                </c:pt>
                <c:pt idx="30996">
                  <c:v>1.6061663700384101E-5</c:v>
                </c:pt>
                <c:pt idx="30997">
                  <c:v>1.6051450074883202E-5</c:v>
                </c:pt>
                <c:pt idx="30998">
                  <c:v>1.6041383787523999E-5</c:v>
                </c:pt>
                <c:pt idx="30999">
                  <c:v>1.6031252016546201E-5</c:v>
                </c:pt>
                <c:pt idx="31000">
                  <c:v>1.60212584887631E-5</c:v>
                </c:pt>
                <c:pt idx="31001">
                  <c:v>1.6011344996513799E-5</c:v>
                </c:pt>
                <c:pt idx="31002">
                  <c:v>1.6001373296603601E-5</c:v>
                </c:pt>
                <c:pt idx="31003">
                  <c:v>1.59913197421702E-5</c:v>
                </c:pt>
                <c:pt idx="31004">
                  <c:v>1.5981311662471901E-5</c:v>
                </c:pt>
                <c:pt idx="31005">
                  <c:v>1.5971474567777501E-5</c:v>
                </c:pt>
                <c:pt idx="31006">
                  <c:v>1.5961637473083101E-5</c:v>
                </c:pt>
                <c:pt idx="31007">
                  <c:v>1.59516112034908E-5</c:v>
                </c:pt>
                <c:pt idx="31008">
                  <c:v>1.59418068506056E-5</c:v>
                </c:pt>
                <c:pt idx="31009">
                  <c:v>1.59319788508583E-5</c:v>
                </c:pt>
                <c:pt idx="31010">
                  <c:v>1.5922216334729499E-5</c:v>
                </c:pt>
                <c:pt idx="31011">
                  <c:v>1.5912353774183399E-5</c:v>
                </c:pt>
                <c:pt idx="31012">
                  <c:v>1.5902609447948601E-5</c:v>
                </c:pt>
                <c:pt idx="31013">
                  <c:v>1.5892886949586699E-5</c:v>
                </c:pt>
                <c:pt idx="31014">
                  <c:v>1.58830553118605E-5</c:v>
                </c:pt>
                <c:pt idx="31015">
                  <c:v>1.58734983415343E-5</c:v>
                </c:pt>
                <c:pt idx="31016">
                  <c:v>1.5863779481151101E-5</c:v>
                </c:pt>
                <c:pt idx="31017">
                  <c:v>1.58540897245985E-5</c:v>
                </c:pt>
                <c:pt idx="31018">
                  <c:v>1.58444254338974E-5</c:v>
                </c:pt>
                <c:pt idx="31019">
                  <c:v>1.5834837540751299E-5</c:v>
                </c:pt>
                <c:pt idx="31020">
                  <c:v>1.58251059474424E-5</c:v>
                </c:pt>
                <c:pt idx="31021">
                  <c:v>1.5815543520147899E-5</c:v>
                </c:pt>
                <c:pt idx="31022">
                  <c:v>1.58060538524296E-5</c:v>
                </c:pt>
                <c:pt idx="31023">
                  <c:v>1.5796531442902E-5</c:v>
                </c:pt>
                <c:pt idx="31024">
                  <c:v>1.5786978110554601E-5</c:v>
                </c:pt>
                <c:pt idx="31025">
                  <c:v>1.5777453882037699E-5</c:v>
                </c:pt>
                <c:pt idx="31026">
                  <c:v>1.57679405674571E-5</c:v>
                </c:pt>
                <c:pt idx="31027">
                  <c:v>1.5758439985802401E-5</c:v>
                </c:pt>
                <c:pt idx="31028">
                  <c:v>1.5748868463560902E-5</c:v>
                </c:pt>
                <c:pt idx="31029">
                  <c:v>1.57395988935605E-5</c:v>
                </c:pt>
                <c:pt idx="31030">
                  <c:v>1.5730262020952099E-5</c:v>
                </c:pt>
                <c:pt idx="31031">
                  <c:v>1.57207541633397E-5</c:v>
                </c:pt>
                <c:pt idx="31032">
                  <c:v>1.5711402738816101E-5</c:v>
                </c:pt>
                <c:pt idx="31033">
                  <c:v>1.5702109521953399E-5</c:v>
                </c:pt>
                <c:pt idx="31034">
                  <c:v>1.56927344505675E-5</c:v>
                </c:pt>
                <c:pt idx="31035">
                  <c:v>1.5683521269238601E-5</c:v>
                </c:pt>
                <c:pt idx="31036">
                  <c:v>1.5674319001845999E-5</c:v>
                </c:pt>
                <c:pt idx="31037">
                  <c:v>1.5664958482375399E-5</c:v>
                </c:pt>
                <c:pt idx="31038">
                  <c:v>1.56556652655127E-5</c:v>
                </c:pt>
                <c:pt idx="31039">
                  <c:v>1.5646412066416801E-5</c:v>
                </c:pt>
                <c:pt idx="31040">
                  <c:v>1.5637235264875899E-5</c:v>
                </c:pt>
                <c:pt idx="31041">
                  <c:v>1.56281130330171E-5</c:v>
                </c:pt>
                <c:pt idx="31042">
                  <c:v>1.5618916222592799E-5</c:v>
                </c:pt>
                <c:pt idx="31043">
                  <c:v>1.56097430590307E-5</c:v>
                </c:pt>
                <c:pt idx="31044">
                  <c:v>1.5600582628394501E-5</c:v>
                </c:pt>
                <c:pt idx="31045">
                  <c:v>1.55915004143026E-5</c:v>
                </c:pt>
                <c:pt idx="31046">
                  <c:v>1.5582520063617301E-5</c:v>
                </c:pt>
                <c:pt idx="31047">
                  <c:v>1.55734433064936E-5</c:v>
                </c:pt>
                <c:pt idx="31048">
                  <c:v>1.5564268323942101E-5</c:v>
                </c:pt>
                <c:pt idx="31049">
                  <c:v>1.5555406207567999E-5</c:v>
                </c:pt>
                <c:pt idx="31050">
                  <c:v>1.5546331269433702E-5</c:v>
                </c:pt>
                <c:pt idx="31051">
                  <c:v>1.5537285435129899E-5</c:v>
                </c:pt>
                <c:pt idx="31052">
                  <c:v>1.5528261428698901E-5</c:v>
                </c:pt>
                <c:pt idx="31053">
                  <c:v>1.5519335647695701E-5</c:v>
                </c:pt>
                <c:pt idx="31054">
                  <c:v>1.5510400771745501E-5</c:v>
                </c:pt>
                <c:pt idx="31055">
                  <c:v>1.5501593225053501E-5</c:v>
                </c:pt>
                <c:pt idx="31056">
                  <c:v>1.54926419781987E-5</c:v>
                </c:pt>
                <c:pt idx="31057">
                  <c:v>1.5483781680814001E-5</c:v>
                </c:pt>
                <c:pt idx="31058">
                  <c:v>1.5474872270715399E-5</c:v>
                </c:pt>
                <c:pt idx="31059">
                  <c:v>1.5466252079931999E-5</c:v>
                </c:pt>
                <c:pt idx="31060">
                  <c:v>1.5457235349458602E-5</c:v>
                </c:pt>
                <c:pt idx="31061">
                  <c:v>1.54486187966541E-5</c:v>
                </c:pt>
                <c:pt idx="31062">
                  <c:v>1.54398039740045E-5</c:v>
                </c:pt>
                <c:pt idx="31063">
                  <c:v>1.5431183783221099E-5</c:v>
                </c:pt>
                <c:pt idx="31064">
                  <c:v>1.5422448996105201E-5</c:v>
                </c:pt>
                <c:pt idx="31065">
                  <c:v>1.5413737855851599E-5</c:v>
                </c:pt>
                <c:pt idx="31066">
                  <c:v>1.54052668221993E-5</c:v>
                </c:pt>
                <c:pt idx="31067">
                  <c:v>1.53965956997126E-5</c:v>
                </c:pt>
                <c:pt idx="31068">
                  <c:v>1.53879245772259E-5</c:v>
                </c:pt>
                <c:pt idx="31069">
                  <c:v>1.5379288015537899E-5</c:v>
                </c:pt>
                <c:pt idx="31070">
                  <c:v>1.5370593246189E-5</c:v>
                </c:pt>
                <c:pt idx="31071">
                  <c:v>1.5362118574557799E-5</c:v>
                </c:pt>
                <c:pt idx="31072">
                  <c:v>1.5353567505371801E-5</c:v>
                </c:pt>
                <c:pt idx="31073">
                  <c:v>1.53450564539526E-5</c:v>
                </c:pt>
                <c:pt idx="31074">
                  <c:v>1.5336483556893702E-5</c:v>
                </c:pt>
                <c:pt idx="31075">
                  <c:v>1.53280016093049E-5</c:v>
                </c:pt>
                <c:pt idx="31076">
                  <c:v>1.5319479643949301E-5</c:v>
                </c:pt>
                <c:pt idx="31077">
                  <c:v>1.5310930393752601E-5</c:v>
                </c:pt>
                <c:pt idx="31078">
                  <c:v>1.5302448446163901E-5</c:v>
                </c:pt>
                <c:pt idx="31079">
                  <c:v>1.52940810949076E-5</c:v>
                </c:pt>
                <c:pt idx="31080">
                  <c:v>1.5285648260032799E-5</c:v>
                </c:pt>
                <c:pt idx="31081">
                  <c:v>1.5277173588401601E-5</c:v>
                </c:pt>
                <c:pt idx="31082">
                  <c:v>1.5268740753526799E-5</c:v>
                </c:pt>
                <c:pt idx="31083">
                  <c:v>1.52603952301433E-5</c:v>
                </c:pt>
                <c:pt idx="31084">
                  <c:v>1.52520351548446E-5</c:v>
                </c:pt>
                <c:pt idx="31085">
                  <c:v>1.5243666894093599E-5</c:v>
                </c:pt>
                <c:pt idx="31086">
                  <c:v>1.5235206774377699E-5</c:v>
                </c:pt>
                <c:pt idx="31087">
                  <c:v>1.5226794857881E-5</c:v>
                </c:pt>
                <c:pt idx="31088">
                  <c:v>1.52185921251657E-5</c:v>
                </c:pt>
                <c:pt idx="31089">
                  <c:v>1.5210332094284199E-5</c:v>
                </c:pt>
                <c:pt idx="31090">
                  <c:v>1.5201940186671E-5</c:v>
                </c:pt>
                <c:pt idx="31091">
                  <c:v>1.51935419125948E-5</c:v>
                </c:pt>
                <c:pt idx="31092">
                  <c:v>1.51852809722186E-5</c:v>
                </c:pt>
                <c:pt idx="31093">
                  <c:v>1.51770036609378E-5</c:v>
                </c:pt>
                <c:pt idx="31094">
                  <c:v>1.51687236211728E-5</c:v>
                </c:pt>
                <c:pt idx="31095">
                  <c:v>1.51605790961185E-5</c:v>
                </c:pt>
                <c:pt idx="31096">
                  <c:v>1.5152391824813101E-5</c:v>
                </c:pt>
                <c:pt idx="31097">
                  <c:v>1.51440099216416E-5</c:v>
                </c:pt>
                <c:pt idx="31098">
                  <c:v>1.51358663060819E-5</c:v>
                </c:pt>
                <c:pt idx="31099">
                  <c:v>1.5127665392356E-5</c:v>
                </c:pt>
                <c:pt idx="31100">
                  <c:v>1.5119396266527499E-5</c:v>
                </c:pt>
                <c:pt idx="31101">
                  <c:v>1.5111353604879699E-5</c:v>
                </c:pt>
                <c:pt idx="31102">
                  <c:v>1.51031754285213E-5</c:v>
                </c:pt>
                <c:pt idx="31103">
                  <c:v>1.5094988157216001E-5</c:v>
                </c:pt>
                <c:pt idx="31104">
                  <c:v>1.5086750863701999E-5</c:v>
                </c:pt>
                <c:pt idx="31105">
                  <c:v>1.50786781887291E-5</c:v>
                </c:pt>
                <c:pt idx="31106">
                  <c:v>1.50705009218655E-5</c:v>
                </c:pt>
                <c:pt idx="31107">
                  <c:v>1.50622981891502E-5</c:v>
                </c:pt>
                <c:pt idx="31108">
                  <c:v>1.50542573464918E-5</c:v>
                </c:pt>
                <c:pt idx="31109">
                  <c:v>1.5046342923596999E-5</c:v>
                </c:pt>
                <c:pt idx="31110">
                  <c:v>1.50381920320797E-5</c:v>
                </c:pt>
                <c:pt idx="31111">
                  <c:v>1.50300447785412E-5</c:v>
                </c:pt>
                <c:pt idx="31112">
                  <c:v>1.50220239447663E-5</c:v>
                </c:pt>
                <c:pt idx="31113">
                  <c:v>1.5013992197054901E-5</c:v>
                </c:pt>
                <c:pt idx="31114">
                  <c:v>1.5005870409368101E-5</c:v>
                </c:pt>
                <c:pt idx="31115">
                  <c:v>1.49978859553812E-5</c:v>
                </c:pt>
                <c:pt idx="31116">
                  <c:v>1.4989987903390999E-5</c:v>
                </c:pt>
                <c:pt idx="31117">
                  <c:v>1.49818806676194E-5</c:v>
                </c:pt>
                <c:pt idx="31118">
                  <c:v>1.4973960787756401E-5</c:v>
                </c:pt>
                <c:pt idx="31119">
                  <c:v>1.49659117596457E-5</c:v>
                </c:pt>
                <c:pt idx="31120">
                  <c:v>1.4957900020817799E-5</c:v>
                </c:pt>
                <c:pt idx="31121">
                  <c:v>1.4949957403587199E-5</c:v>
                </c:pt>
                <c:pt idx="31122">
                  <c:v>1.49419247463811E-5</c:v>
                </c:pt>
                <c:pt idx="31123">
                  <c:v>1.4934114915377E-5</c:v>
                </c:pt>
                <c:pt idx="31124">
                  <c:v>1.4926300536899401E-5</c:v>
                </c:pt>
                <c:pt idx="31125">
                  <c:v>1.4918177839717801E-5</c:v>
                </c:pt>
                <c:pt idx="31126">
                  <c:v>1.49104444062687E-5</c:v>
                </c:pt>
                <c:pt idx="31127">
                  <c:v>1.49025399878155E-5</c:v>
                </c:pt>
                <c:pt idx="31128">
                  <c:v>1.48945955515956E-5</c:v>
                </c:pt>
                <c:pt idx="31129">
                  <c:v>1.48867738971603E-5</c:v>
                </c:pt>
                <c:pt idx="31130">
                  <c:v>1.48789704326191E-5</c:v>
                </c:pt>
                <c:pt idx="31131">
                  <c:v>1.48711278598057E-5</c:v>
                </c:pt>
                <c:pt idx="31132">
                  <c:v>1.4863207979942701E-5</c:v>
                </c:pt>
                <c:pt idx="31133">
                  <c:v>1.4855486369924599E-5</c:v>
                </c:pt>
                <c:pt idx="31134">
                  <c:v>1.48475282912841E-5</c:v>
                </c:pt>
                <c:pt idx="31135">
                  <c:v>1.48396702570608E-5</c:v>
                </c:pt>
                <c:pt idx="31136">
                  <c:v>1.48318622450461E-5</c:v>
                </c:pt>
                <c:pt idx="31137">
                  <c:v>1.48241906572366E-5</c:v>
                </c:pt>
                <c:pt idx="31138">
                  <c:v>1.4816499060543699E-5</c:v>
                </c:pt>
                <c:pt idx="31139">
                  <c:v>1.48087419802323E-5</c:v>
                </c:pt>
                <c:pt idx="31140">
                  <c:v>1.48009812619421E-5</c:v>
                </c:pt>
                <c:pt idx="31141">
                  <c:v>1.4793142327107499E-5</c:v>
                </c:pt>
                <c:pt idx="31142">
                  <c:v>1.47854625538457E-5</c:v>
                </c:pt>
                <c:pt idx="31143">
                  <c:v>1.47776145240641E-5</c:v>
                </c:pt>
                <c:pt idx="31144">
                  <c:v>1.4770137568120801E-5</c:v>
                </c:pt>
                <c:pt idx="31145">
                  <c:v>1.4762257706024699E-5</c:v>
                </c:pt>
                <c:pt idx="31146">
                  <c:v>1.47546406878973E-5</c:v>
                </c:pt>
                <c:pt idx="31147">
                  <c:v>1.47470127558336E-5</c:v>
                </c:pt>
                <c:pt idx="31148">
                  <c:v>1.47391874634195E-5</c:v>
                </c:pt>
                <c:pt idx="31149">
                  <c:v>1.4731726878380901E-5</c:v>
                </c:pt>
                <c:pt idx="31150">
                  <c:v>1.47240498336032E-5</c:v>
                </c:pt>
                <c:pt idx="31151">
                  <c:v>1.4716490113642101E-5</c:v>
                </c:pt>
                <c:pt idx="31152">
                  <c:v>1.47088767334935E-5</c:v>
                </c:pt>
                <c:pt idx="31153">
                  <c:v>1.47013124660589E-5</c:v>
                </c:pt>
                <c:pt idx="31154">
                  <c:v>1.4693670891574599E-5</c:v>
                </c:pt>
                <c:pt idx="31155">
                  <c:v>1.4686063877888999E-5</c:v>
                </c:pt>
                <c:pt idx="31156">
                  <c:v>1.4678536899737099E-5</c:v>
                </c:pt>
                <c:pt idx="31157">
                  <c:v>1.46708534884965E-5</c:v>
                </c:pt>
                <c:pt idx="31158">
                  <c:v>1.4663278307125401E-5</c:v>
                </c:pt>
                <c:pt idx="31159">
                  <c:v>1.46558240885497E-5</c:v>
                </c:pt>
                <c:pt idx="31160">
                  <c:v>1.4648303476860799E-5</c:v>
                </c:pt>
                <c:pt idx="31161">
                  <c:v>1.46407082866062E-5</c:v>
                </c:pt>
                <c:pt idx="31162">
                  <c:v>1.4633223145210701E-5</c:v>
                </c:pt>
                <c:pt idx="31163">
                  <c:v>1.4625815310864699E-5</c:v>
                </c:pt>
                <c:pt idx="31164">
                  <c:v>1.4618364730267801E-5</c:v>
                </c:pt>
                <c:pt idx="31165">
                  <c:v>1.4610821381211299E-5</c:v>
                </c:pt>
                <c:pt idx="31166">
                  <c:v>1.4603370800614399E-5</c:v>
                </c:pt>
                <c:pt idx="31167">
                  <c:v>1.45958256325685E-5</c:v>
                </c:pt>
                <c:pt idx="31168">
                  <c:v>1.45884450830636E-5</c:v>
                </c:pt>
                <c:pt idx="31169">
                  <c:v>1.4581062714569299E-5</c:v>
                </c:pt>
                <c:pt idx="31170">
                  <c:v>1.4573570297216101E-5</c:v>
                </c:pt>
                <c:pt idx="31171">
                  <c:v>1.4566184290742999E-5</c:v>
                </c:pt>
                <c:pt idx="31172">
                  <c:v>1.45588601299096E-5</c:v>
                </c:pt>
                <c:pt idx="31173">
                  <c:v>1.45514150062809E-5</c:v>
                </c:pt>
                <c:pt idx="31174">
                  <c:v>1.45439371408429E-5</c:v>
                </c:pt>
                <c:pt idx="31175">
                  <c:v>1.4536658454744601E-5</c:v>
                </c:pt>
                <c:pt idx="31176">
                  <c:v>1.45293370223953E-5</c:v>
                </c:pt>
                <c:pt idx="31177">
                  <c:v>1.4521898265229501E-5</c:v>
                </c:pt>
                <c:pt idx="31178">
                  <c:v>1.4514685972244501E-5</c:v>
                </c:pt>
                <c:pt idx="31179">
                  <c:v>1.4507339983538299E-5</c:v>
                </c:pt>
                <c:pt idx="31180">
                  <c:v>1.4499962162517501E-5</c:v>
                </c:pt>
                <c:pt idx="31181">
                  <c:v>1.44926816574298E-5</c:v>
                </c:pt>
                <c:pt idx="31182">
                  <c:v>1.44853120218613E-5</c:v>
                </c:pt>
                <c:pt idx="31183">
                  <c:v>1.44782006827882E-5</c:v>
                </c:pt>
                <c:pt idx="31184">
                  <c:v>1.44708455991349E-5</c:v>
                </c:pt>
                <c:pt idx="31185">
                  <c:v>1.44635359902168E-5</c:v>
                </c:pt>
                <c:pt idx="31186">
                  <c:v>1.4456414646701901E-5</c:v>
                </c:pt>
                <c:pt idx="31187">
                  <c:v>1.44490577440593E-5</c:v>
                </c:pt>
                <c:pt idx="31188">
                  <c:v>1.44418381751166E-5</c:v>
                </c:pt>
                <c:pt idx="31189">
                  <c:v>1.4434636796067901E-5</c:v>
                </c:pt>
                <c:pt idx="31190">
                  <c:v>1.44274226840935E-5</c:v>
                </c:pt>
                <c:pt idx="31191">
                  <c:v>1.4420329534914301E-5</c:v>
                </c:pt>
                <c:pt idx="31192">
                  <c:v>1.4412999917112801E-5</c:v>
                </c:pt>
                <c:pt idx="31193">
                  <c:v>1.4405827641894601E-5</c:v>
                </c:pt>
                <c:pt idx="31194">
                  <c:v>1.4398676285054501E-5</c:v>
                </c:pt>
                <c:pt idx="31195">
                  <c:v>1.4391584954864799E-5</c:v>
                </c:pt>
                <c:pt idx="31196">
                  <c:v>1.43844017657102E-5</c:v>
                </c:pt>
                <c:pt idx="31197">
                  <c:v>1.43772422234179E-5</c:v>
                </c:pt>
                <c:pt idx="31198">
                  <c:v>1.43701290653553E-5</c:v>
                </c:pt>
                <c:pt idx="31199">
                  <c:v>1.4363047739607301E-5</c:v>
                </c:pt>
                <c:pt idx="31200">
                  <c:v>1.43560018841527E-5</c:v>
                </c:pt>
                <c:pt idx="31201">
                  <c:v>1.43488368848921E-5</c:v>
                </c:pt>
                <c:pt idx="31202">
                  <c:v>1.43417155413772E-5</c:v>
                </c:pt>
                <c:pt idx="31203">
                  <c:v>1.43346442200709E-5</c:v>
                </c:pt>
                <c:pt idx="31204">
                  <c:v>1.43276365633938E-5</c:v>
                </c:pt>
                <c:pt idx="31205">
                  <c:v>1.43205534186564E-5</c:v>
                </c:pt>
                <c:pt idx="31206">
                  <c:v>1.4313551218947401E-5</c:v>
                </c:pt>
                <c:pt idx="31207">
                  <c:v>1.4306459888757699E-5</c:v>
                </c:pt>
                <c:pt idx="31208">
                  <c:v>1.4299420399766001E-5</c:v>
                </c:pt>
                <c:pt idx="31209">
                  <c:v>1.4292507330537801E-5</c:v>
                </c:pt>
                <c:pt idx="31210">
                  <c:v>1.42855451485957E-5</c:v>
                </c:pt>
                <c:pt idx="31211">
                  <c:v>1.42785274874768E-5</c:v>
                </c:pt>
                <c:pt idx="31212">
                  <c:v>1.4271462532633501E-5</c:v>
                </c:pt>
                <c:pt idx="31213">
                  <c:v>1.42645603773417E-5</c:v>
                </c:pt>
                <c:pt idx="31214">
                  <c:v>1.42576218422619E-5</c:v>
                </c:pt>
                <c:pt idx="31215">
                  <c:v>1.4250559615902599E-5</c:v>
                </c:pt>
                <c:pt idx="31216">
                  <c:v>1.42435555972043E-5</c:v>
                </c:pt>
                <c:pt idx="31217">
                  <c:v>1.42367389344145E-5</c:v>
                </c:pt>
                <c:pt idx="31218">
                  <c:v>1.42298740684055E-5</c:v>
                </c:pt>
                <c:pt idx="31219">
                  <c:v>1.4222819118003799E-5</c:v>
                </c:pt>
                <c:pt idx="31220">
                  <c:v>1.42160124596558E-5</c:v>
                </c:pt>
                <c:pt idx="31221">
                  <c:v>1.42091930683819E-5</c:v>
                </c:pt>
                <c:pt idx="31222">
                  <c:v>1.4202283637132501E-5</c:v>
                </c:pt>
                <c:pt idx="31223">
                  <c:v>1.41954369610176E-5</c:v>
                </c:pt>
                <c:pt idx="31224">
                  <c:v>1.4188548448146301E-5</c:v>
                </c:pt>
                <c:pt idx="31225">
                  <c:v>1.41816799441585E-5</c:v>
                </c:pt>
                <c:pt idx="31226">
                  <c:v>1.4174822354107199E-5</c:v>
                </c:pt>
                <c:pt idx="31227">
                  <c:v>1.41680538945366E-5</c:v>
                </c:pt>
                <c:pt idx="31228">
                  <c:v>1.41611735671177E-5</c:v>
                </c:pt>
                <c:pt idx="31229">
                  <c:v>1.41543387144338E-5</c:v>
                </c:pt>
                <c:pt idx="31230">
                  <c:v>1.41476584758493E-5</c:v>
                </c:pt>
                <c:pt idx="31231">
                  <c:v>1.4140846360533E-5</c:v>
                </c:pt>
                <c:pt idx="31232">
                  <c:v>1.4134137018117999E-5</c:v>
                </c:pt>
                <c:pt idx="31233">
                  <c:v>1.4127413123787901E-5</c:v>
                </c:pt>
                <c:pt idx="31234">
                  <c:v>1.4120640116743699E-5</c:v>
                </c:pt>
                <c:pt idx="31235">
                  <c:v>1.4113937140791701E-5</c:v>
                </c:pt>
                <c:pt idx="31236">
                  <c:v>1.4107180504652201E-5</c:v>
                </c:pt>
                <c:pt idx="31237">
                  <c:v>1.41003783937777E-5</c:v>
                </c:pt>
                <c:pt idx="31238">
                  <c:v>1.4093780919211001E-5</c:v>
                </c:pt>
                <c:pt idx="31239">
                  <c:v>1.40869378810749E-5</c:v>
                </c:pt>
                <c:pt idx="31240">
                  <c:v>1.40803003887413E-5</c:v>
                </c:pt>
                <c:pt idx="31241">
                  <c:v>1.40735583045171E-5</c:v>
                </c:pt>
                <c:pt idx="31242">
                  <c:v>1.4067051779420599E-5</c:v>
                </c:pt>
                <c:pt idx="31243">
                  <c:v>1.4060333342058599E-5</c:v>
                </c:pt>
                <c:pt idx="31244">
                  <c:v>1.40538368214038E-5</c:v>
                </c:pt>
                <c:pt idx="31245">
                  <c:v>1.40469674079213E-5</c:v>
                </c:pt>
                <c:pt idx="31246">
                  <c:v>1.40404026751639E-5</c:v>
                </c:pt>
                <c:pt idx="31247">
                  <c:v>1.4033775187272099E-5</c:v>
                </c:pt>
                <c:pt idx="31248">
                  <c:v>1.40271995405783E-5</c:v>
                </c:pt>
                <c:pt idx="31249">
                  <c:v>1.4020585695107E-5</c:v>
                </c:pt>
                <c:pt idx="31250">
                  <c:v>1.40140418807278E-5</c:v>
                </c:pt>
                <c:pt idx="31251">
                  <c:v>1.4007452591613401E-5</c:v>
                </c:pt>
                <c:pt idx="31252">
                  <c:v>1.40008869493613E-5</c:v>
                </c:pt>
                <c:pt idx="31253">
                  <c:v>1.39943986141589E-5</c:v>
                </c:pt>
                <c:pt idx="31254">
                  <c:v>1.39878393383697E-5</c:v>
                </c:pt>
                <c:pt idx="31255">
                  <c:v>1.39812673296547E-5</c:v>
                </c:pt>
                <c:pt idx="31256">
                  <c:v>1.39747080538655E-5</c:v>
                </c:pt>
                <c:pt idx="31257">
                  <c:v>1.39681224027299E-5</c:v>
                </c:pt>
                <c:pt idx="31258">
                  <c:v>1.3961734111944699E-5</c:v>
                </c:pt>
                <c:pt idx="31259">
                  <c:v>1.3955208487459501E-5</c:v>
                </c:pt>
                <c:pt idx="31260">
                  <c:v>1.3948627383797401E-5</c:v>
                </c:pt>
                <c:pt idx="31261">
                  <c:v>1.3942270015831999E-5</c:v>
                </c:pt>
                <c:pt idx="31262">
                  <c:v>1.3935868992121E-5</c:v>
                </c:pt>
                <c:pt idx="31263">
                  <c:v>1.39292933454271E-5</c:v>
                </c:pt>
                <c:pt idx="31264">
                  <c:v>1.39229659907869E-5</c:v>
                </c:pt>
                <c:pt idx="31265">
                  <c:v>1.39164339998388E-5</c:v>
                </c:pt>
                <c:pt idx="31266">
                  <c:v>1.39099865918979E-5</c:v>
                </c:pt>
                <c:pt idx="31267">
                  <c:v>1.39035646498087E-5</c:v>
                </c:pt>
                <c:pt idx="31268">
                  <c:v>1.3897170902055201E-5</c:v>
                </c:pt>
                <c:pt idx="31269">
                  <c:v>1.3890788977732901E-5</c:v>
                </c:pt>
                <c:pt idx="31270">
                  <c:v>1.38843060994986E-5</c:v>
                </c:pt>
                <c:pt idx="31271">
                  <c:v>1.3878063327865701E-5</c:v>
                </c:pt>
                <c:pt idx="31272">
                  <c:v>1.3871683222532701E-5</c:v>
                </c:pt>
                <c:pt idx="31273">
                  <c:v>1.38653376779985E-5</c:v>
                </c:pt>
                <c:pt idx="31274">
                  <c:v>1.3858937563782101E-5</c:v>
                </c:pt>
                <c:pt idx="31275">
                  <c:v>1.3852574738848501E-5</c:v>
                </c:pt>
                <c:pt idx="31276">
                  <c:v>1.3846270121575801E-5</c:v>
                </c:pt>
                <c:pt idx="31277">
                  <c:v>1.3839991879649499E-5</c:v>
                </c:pt>
                <c:pt idx="31278">
                  <c:v>1.38336181407794E-5</c:v>
                </c:pt>
                <c:pt idx="31279">
                  <c:v>1.38274372147862E-5</c:v>
                </c:pt>
                <c:pt idx="31280">
                  <c:v>1.38209761644248E-5</c:v>
                </c:pt>
                <c:pt idx="31281">
                  <c:v>1.3814700650982599E-5</c:v>
                </c:pt>
                <c:pt idx="31282">
                  <c:v>1.3808528819936301E-5</c:v>
                </c:pt>
                <c:pt idx="31283">
                  <c:v>1.3802290595776899E-5</c:v>
                </c:pt>
                <c:pt idx="31284">
                  <c:v>1.37960105348611E-5</c:v>
                </c:pt>
                <c:pt idx="31285">
                  <c:v>1.37898332468467E-5</c:v>
                </c:pt>
                <c:pt idx="31286">
                  <c:v>1.3783559552393899E-5</c:v>
                </c:pt>
                <c:pt idx="31287">
                  <c:v>1.3777413187199299E-5</c:v>
                </c:pt>
                <c:pt idx="31288">
                  <c:v>1.37709766931948E-5</c:v>
                </c:pt>
                <c:pt idx="31289">
                  <c:v>1.37649540192797E-5</c:v>
                </c:pt>
                <c:pt idx="31290">
                  <c:v>1.3758758541371199E-5</c:v>
                </c:pt>
                <c:pt idx="31291">
                  <c:v>1.37525048558018E-5</c:v>
                </c:pt>
                <c:pt idx="31292">
                  <c:v>1.3746370314038399E-5</c:v>
                </c:pt>
                <c:pt idx="31293">
                  <c:v>1.37401548272464E-5</c:v>
                </c:pt>
                <c:pt idx="31294">
                  <c:v>1.3734019375988299E-5</c:v>
                </c:pt>
                <c:pt idx="31295">
                  <c:v>1.37279621412745E-5</c:v>
                </c:pt>
                <c:pt idx="31296">
                  <c:v>1.37217375595355E-5</c:v>
                </c:pt>
                <c:pt idx="31297">
                  <c:v>1.37156566779595E-5</c:v>
                </c:pt>
                <c:pt idx="31298">
                  <c:v>1.37095439640689E-5</c:v>
                </c:pt>
                <c:pt idx="31299">
                  <c:v>1.3703490367333899E-5</c:v>
                </c:pt>
                <c:pt idx="31300">
                  <c:v>1.36973376356764E-5</c:v>
                </c:pt>
                <c:pt idx="31301">
                  <c:v>1.36912867674255E-5</c:v>
                </c:pt>
                <c:pt idx="31302">
                  <c:v>1.3685112207895101E-5</c:v>
                </c:pt>
                <c:pt idx="31303">
                  <c:v>1.3679027688340299E-5</c:v>
                </c:pt>
                <c:pt idx="31304">
                  <c:v>1.3673142348125099E-5</c:v>
                </c:pt>
                <c:pt idx="31305">
                  <c:v>1.36669987114146E-5</c:v>
                </c:pt>
                <c:pt idx="31306">
                  <c:v>1.36610924528213E-5</c:v>
                </c:pt>
                <c:pt idx="31307">
                  <c:v>1.3654922440764499E-5</c:v>
                </c:pt>
                <c:pt idx="31308">
                  <c:v>1.3648976164404299E-5</c:v>
                </c:pt>
                <c:pt idx="31309">
                  <c:v>1.3642987141793099E-5</c:v>
                </c:pt>
                <c:pt idx="31310">
                  <c:v>1.36369535539416E-5</c:v>
                </c:pt>
                <c:pt idx="31311">
                  <c:v>1.3630962712341E-5</c:v>
                </c:pt>
                <c:pt idx="31312">
                  <c:v>1.3624921848531801E-5</c:v>
                </c:pt>
                <c:pt idx="31313">
                  <c:v>1.3619000128528599E-5</c:v>
                </c:pt>
                <c:pt idx="31314">
                  <c:v>1.36131584440591E-5</c:v>
                </c:pt>
                <c:pt idx="31315">
                  <c:v>1.36070157168433E-5</c:v>
                </c:pt>
                <c:pt idx="31316">
                  <c:v>1.3601177670352599E-5</c:v>
                </c:pt>
                <c:pt idx="31317">
                  <c:v>1.35952195705613E-5</c:v>
                </c:pt>
                <c:pt idx="31318">
                  <c:v>1.35893496917561E-5</c:v>
                </c:pt>
                <c:pt idx="31319">
                  <c:v>1.3583508007286601E-5</c:v>
                </c:pt>
                <c:pt idx="31320">
                  <c:v>1.3577442587120501E-5</c:v>
                </c:pt>
                <c:pt idx="31321">
                  <c:v>1.3571493582276201E-5</c:v>
                </c:pt>
                <c:pt idx="31322">
                  <c:v>1.35656518978067E-5</c:v>
                </c:pt>
                <c:pt idx="31323">
                  <c:v>1.35598875203868E-5</c:v>
                </c:pt>
                <c:pt idx="31324">
                  <c:v>1.35539958137088E-5</c:v>
                </c:pt>
                <c:pt idx="31325">
                  <c:v>1.3548219612857799E-5</c:v>
                </c:pt>
                <c:pt idx="31326">
                  <c:v>1.35423242682009E-5</c:v>
                </c:pt>
                <c:pt idx="31327">
                  <c:v>1.3536500773625499E-5</c:v>
                </c:pt>
                <c:pt idx="31328">
                  <c:v>1.35306636366295E-5</c:v>
                </c:pt>
                <c:pt idx="31329">
                  <c:v>1.3524841961043399E-5</c:v>
                </c:pt>
                <c:pt idx="31330">
                  <c:v>1.3519133062800399E-5</c:v>
                </c:pt>
                <c:pt idx="31331">
                  <c:v>1.35131549541256E-5</c:v>
                </c:pt>
                <c:pt idx="31332">
                  <c:v>1.3507451512850801E-5</c:v>
                </c:pt>
                <c:pt idx="31333">
                  <c:v>1.35016880449257E-5</c:v>
                </c:pt>
                <c:pt idx="31334">
                  <c:v>1.34958236230887E-5</c:v>
                </c:pt>
                <c:pt idx="31335">
                  <c:v>1.3490108358382699E-5</c:v>
                </c:pt>
                <c:pt idx="31336">
                  <c:v>1.34845058710198E-5</c:v>
                </c:pt>
                <c:pt idx="31337">
                  <c:v>1.34786932903808E-5</c:v>
                </c:pt>
                <c:pt idx="31338">
                  <c:v>1.3472929822455601E-5</c:v>
                </c:pt>
                <c:pt idx="31339">
                  <c:v>1.34672873173258E-5</c:v>
                </c:pt>
                <c:pt idx="31340">
                  <c:v>1.3461549315252301E-5</c:v>
                </c:pt>
                <c:pt idx="31341">
                  <c:v>1.34557521960232E-5</c:v>
                </c:pt>
                <c:pt idx="31342">
                  <c:v>1.3450151527649699E-5</c:v>
                </c:pt>
                <c:pt idx="31343">
                  <c:v>1.3444418982544501E-5</c:v>
                </c:pt>
                <c:pt idx="31344">
                  <c:v>1.34386591525981E-5</c:v>
                </c:pt>
                <c:pt idx="31345">
                  <c:v>1.34330712171504E-5</c:v>
                </c:pt>
                <c:pt idx="31346">
                  <c:v>1.34274578158511E-5</c:v>
                </c:pt>
                <c:pt idx="31347">
                  <c:v>1.3421792573353701E-5</c:v>
                </c:pt>
                <c:pt idx="31348">
                  <c:v>1.34161728055915E-5</c:v>
                </c:pt>
                <c:pt idx="31349">
                  <c:v>1.3410491192189501E-5</c:v>
                </c:pt>
                <c:pt idx="31350">
                  <c:v>1.3404817764239901E-5</c:v>
                </c:pt>
                <c:pt idx="31351">
                  <c:v>1.33992934934213E-5</c:v>
                </c:pt>
                <c:pt idx="31352">
                  <c:v>1.3393756489676899E-5</c:v>
                </c:pt>
                <c:pt idx="31353">
                  <c:v>1.3388163097261001E-5</c:v>
                </c:pt>
                <c:pt idx="31354">
                  <c:v>1.33824078147882E-5</c:v>
                </c:pt>
                <c:pt idx="31355">
                  <c:v>1.33769653984928E-5</c:v>
                </c:pt>
                <c:pt idx="31356">
                  <c:v>1.3371351087698699E-5</c:v>
                </c:pt>
                <c:pt idx="31357">
                  <c:v>1.3365848644753E-5</c:v>
                </c:pt>
                <c:pt idx="31358">
                  <c:v>1.3360361663217201E-5</c:v>
                </c:pt>
                <c:pt idx="31359">
                  <c:v>1.3354791917663499E-5</c:v>
                </c:pt>
                <c:pt idx="31360">
                  <c:v>1.33491084852722E-5</c:v>
                </c:pt>
                <c:pt idx="31361">
                  <c:v>1.3343781574803901E-5</c:v>
                </c:pt>
                <c:pt idx="31362">
                  <c:v>1.33382454805542E-5</c:v>
                </c:pt>
                <c:pt idx="31363">
                  <c:v>1.33326502691489E-5</c:v>
                </c:pt>
                <c:pt idx="31364">
                  <c:v>1.3327164197107801E-5</c:v>
                </c:pt>
                <c:pt idx="31365">
                  <c:v>1.33217672555475E-5</c:v>
                </c:pt>
                <c:pt idx="31366">
                  <c:v>1.3316214790393101E-5</c:v>
                </c:pt>
                <c:pt idx="31367">
                  <c:v>1.3310861504578501E-5</c:v>
                </c:pt>
                <c:pt idx="31368">
                  <c:v>1.33052963064984E-5</c:v>
                </c:pt>
                <c:pt idx="31369">
                  <c:v>1.329984752374E-5</c:v>
                </c:pt>
                <c:pt idx="31370">
                  <c:v>1.3294443306222101E-5</c:v>
                </c:pt>
                <c:pt idx="31371">
                  <c:v>1.3289067283039901E-5</c:v>
                </c:pt>
                <c:pt idx="31372">
                  <c:v>1.3283613952808101E-5</c:v>
                </c:pt>
                <c:pt idx="31373">
                  <c:v>1.3278278856887501E-5</c:v>
                </c:pt>
                <c:pt idx="31374">
                  <c:v>1.32727755044471E-5</c:v>
                </c:pt>
                <c:pt idx="31375">
                  <c:v>1.3267510439618501E-5</c:v>
                </c:pt>
                <c:pt idx="31376">
                  <c:v>1.32621289594681E-5</c:v>
                </c:pt>
                <c:pt idx="31377">
                  <c:v>1.3256798411021001E-5</c:v>
                </c:pt>
                <c:pt idx="31378">
                  <c:v>1.32513978314819E-5</c:v>
                </c:pt>
                <c:pt idx="31379">
                  <c:v>1.32460199893103E-5</c:v>
                </c:pt>
                <c:pt idx="31380">
                  <c:v>1.3240614862297701E-5</c:v>
                </c:pt>
                <c:pt idx="31381">
                  <c:v>1.3235346159490299E-5</c:v>
                </c:pt>
                <c:pt idx="31382">
                  <c:v>1.3229983778728601E-5</c:v>
                </c:pt>
                <c:pt idx="31383">
                  <c:v>1.32246586872498E-5</c:v>
                </c:pt>
                <c:pt idx="31384">
                  <c:v>1.32193626996013E-5</c:v>
                </c:pt>
                <c:pt idx="31385">
                  <c:v>1.32140739879105E-5</c:v>
                </c:pt>
                <c:pt idx="31386">
                  <c:v>1.32087761812727E-5</c:v>
                </c:pt>
                <c:pt idx="31387">
                  <c:v>1.32034592752461E-5</c:v>
                </c:pt>
                <c:pt idx="31388">
                  <c:v>1.31981660160818E-5</c:v>
                </c:pt>
                <c:pt idx="31389">
                  <c:v>1.3192920960136699E-5</c:v>
                </c:pt>
                <c:pt idx="31390">
                  <c:v>1.3187739568820701E-5</c:v>
                </c:pt>
                <c:pt idx="31391">
                  <c:v>1.3182423572288801E-5</c:v>
                </c:pt>
                <c:pt idx="31392">
                  <c:v>1.3177172149880799E-5</c:v>
                </c:pt>
                <c:pt idx="31393">
                  <c:v>1.31719179989887E-5</c:v>
                </c:pt>
                <c:pt idx="31394">
                  <c:v>1.31667075038422E-5</c:v>
                </c:pt>
                <c:pt idx="31395">
                  <c:v>1.3161621609469899E-5</c:v>
                </c:pt>
                <c:pt idx="31396">
                  <c:v>1.31563347167685E-5</c:v>
                </c:pt>
                <c:pt idx="31397">
                  <c:v>1.3151226085028599E-5</c:v>
                </c:pt>
                <c:pt idx="31398">
                  <c:v>1.3146011951903399E-5</c:v>
                </c:pt>
                <c:pt idx="31399">
                  <c:v>1.3140835108060899E-5</c:v>
                </c:pt>
                <c:pt idx="31400">
                  <c:v>1.3135616427462099E-5</c:v>
                </c:pt>
                <c:pt idx="31401">
                  <c:v>1.3130526895111E-5</c:v>
                </c:pt>
                <c:pt idx="31402">
                  <c:v>1.31252136270632E-5</c:v>
                </c:pt>
                <c:pt idx="31403">
                  <c:v>1.31201095427969E-5</c:v>
                </c:pt>
                <c:pt idx="31404">
                  <c:v>1.3115102774463601E-5</c:v>
                </c:pt>
                <c:pt idx="31405">
                  <c:v>1.3109853171045E-5</c:v>
                </c:pt>
                <c:pt idx="31406">
                  <c:v>1.31048209368601E-5</c:v>
                </c:pt>
                <c:pt idx="31407">
                  <c:v>1.3099690477247401E-5</c:v>
                </c:pt>
                <c:pt idx="31408">
                  <c:v>1.3094615496811499E-5</c:v>
                </c:pt>
                <c:pt idx="31409">
                  <c:v>1.3089535059407401E-5</c:v>
                </c:pt>
                <c:pt idx="31410">
                  <c:v>1.3084434613119801E-5</c:v>
                </c:pt>
                <c:pt idx="31411">
                  <c:v>1.30793687276309E-5</c:v>
                </c:pt>
                <c:pt idx="31412">
                  <c:v>1.3074282833258599E-5</c:v>
                </c:pt>
                <c:pt idx="31413">
                  <c:v>1.30692715174519E-5</c:v>
                </c:pt>
                <c:pt idx="31414">
                  <c:v>1.3064101040072301E-5</c:v>
                </c:pt>
                <c:pt idx="31415">
                  <c:v>1.30591379274847E-5</c:v>
                </c:pt>
                <c:pt idx="31416">
                  <c:v>1.3054064766038201E-5</c:v>
                </c:pt>
                <c:pt idx="31417">
                  <c:v>1.3049103472440001E-5</c:v>
                </c:pt>
                <c:pt idx="31418">
                  <c:v>1.3044167644693499E-5</c:v>
                </c:pt>
                <c:pt idx="31419">
                  <c:v>1.3039107216172901E-5</c:v>
                </c:pt>
                <c:pt idx="31420">
                  <c:v>1.3034147741564101E-5</c:v>
                </c:pt>
                <c:pt idx="31421">
                  <c:v>1.3029172805545399E-5</c:v>
                </c:pt>
                <c:pt idx="31422">
                  <c:v>1.3024215149926E-5</c:v>
                </c:pt>
                <c:pt idx="31423">
                  <c:v>1.3019172001804699E-5</c:v>
                </c:pt>
                <c:pt idx="31424">
                  <c:v>1.30142452690052E-5</c:v>
                </c:pt>
                <c:pt idx="31425">
                  <c:v>1.3009450412937399E-5</c:v>
                </c:pt>
                <c:pt idx="31426">
                  <c:v>1.3004329957766501E-5</c:v>
                </c:pt>
                <c:pt idx="31427">
                  <c:v>1.29994978124159E-5</c:v>
                </c:pt>
                <c:pt idx="31428">
                  <c:v>1.29944437503582E-5</c:v>
                </c:pt>
                <c:pt idx="31429">
                  <c:v>1.2989612514502399E-5</c:v>
                </c:pt>
                <c:pt idx="31430">
                  <c:v>1.29846612253459E-5</c:v>
                </c:pt>
                <c:pt idx="31431">
                  <c:v>1.29798963826033E-5</c:v>
                </c:pt>
                <c:pt idx="31432">
                  <c:v>1.29749432744575E-5</c:v>
                </c:pt>
                <c:pt idx="31433">
                  <c:v>1.29699992612586E-5</c:v>
                </c:pt>
                <c:pt idx="31434">
                  <c:v>1.29652344185161E-5</c:v>
                </c:pt>
                <c:pt idx="31435">
                  <c:v>1.29603522509569E-5</c:v>
                </c:pt>
                <c:pt idx="31436">
                  <c:v>1.2955502825207101E-5</c:v>
                </c:pt>
                <c:pt idx="31437">
                  <c:v>1.2950698874192301E-5</c:v>
                </c:pt>
                <c:pt idx="31438">
                  <c:v>1.2945793059771E-5</c:v>
                </c:pt>
                <c:pt idx="31439">
                  <c:v>1.29409700093675E-5</c:v>
                </c:pt>
                <c:pt idx="31440">
                  <c:v>1.2936177881783801E-5</c:v>
                </c:pt>
                <c:pt idx="31441">
                  <c:v>1.2931376659253201E-5</c:v>
                </c:pt>
                <c:pt idx="31442">
                  <c:v>1.2926635463372801E-5</c:v>
                </c:pt>
                <c:pt idx="31443">
                  <c:v>1.29217623907607E-5</c:v>
                </c:pt>
                <c:pt idx="31444">
                  <c:v>1.29169784486294E-5</c:v>
                </c:pt>
                <c:pt idx="31445">
                  <c:v>1.2912214515381499E-5</c:v>
                </c:pt>
                <c:pt idx="31446">
                  <c:v>1.2907526979688601E-5</c:v>
                </c:pt>
                <c:pt idx="31447">
                  <c:v>1.29026029753732E-5</c:v>
                </c:pt>
                <c:pt idx="31448">
                  <c:v>1.28978772409027E-5</c:v>
                </c:pt>
                <c:pt idx="31449">
                  <c:v>1.28932724692277E-5</c:v>
                </c:pt>
                <c:pt idx="31450">
                  <c:v>1.2888483070128099E-5</c:v>
                </c:pt>
                <c:pt idx="31451">
                  <c:v>1.28837891679723E-5</c:v>
                </c:pt>
                <c:pt idx="31452">
                  <c:v>1.28790652524913E-5</c:v>
                </c:pt>
                <c:pt idx="31453">
                  <c:v>1.28742876768229E-5</c:v>
                </c:pt>
                <c:pt idx="31454">
                  <c:v>1.28695637613419E-5</c:v>
                </c:pt>
                <c:pt idx="31455">
                  <c:v>1.2864846212323801E-5</c:v>
                </c:pt>
                <c:pt idx="31456">
                  <c:v>1.2860321476182401E-5</c:v>
                </c:pt>
                <c:pt idx="31457">
                  <c:v>1.2855556633439901E-5</c:v>
                </c:pt>
                <c:pt idx="31458">
                  <c:v>1.2850817256548901E-5</c:v>
                </c:pt>
                <c:pt idx="31459">
                  <c:v>1.2846194294979799E-5</c:v>
                </c:pt>
                <c:pt idx="31460">
                  <c:v>1.2841593161283499E-5</c:v>
                </c:pt>
                <c:pt idx="31461">
                  <c:v>1.28370002130396E-5</c:v>
                </c:pt>
                <c:pt idx="31462">
                  <c:v>1.2832339052693001E-5</c:v>
                </c:pt>
                <c:pt idx="31463">
                  <c:v>1.2827661521441799E-5</c:v>
                </c:pt>
                <c:pt idx="31464">
                  <c:v>1.28229876281694E-5</c:v>
                </c:pt>
                <c:pt idx="31465">
                  <c:v>1.28184401546605E-5</c:v>
                </c:pt>
                <c:pt idx="31466">
                  <c:v>1.28138144646073E-5</c:v>
                </c:pt>
                <c:pt idx="31467">
                  <c:v>1.2809245163225599E-5</c:v>
                </c:pt>
                <c:pt idx="31468">
                  <c:v>1.28046858662856E-5</c:v>
                </c:pt>
                <c:pt idx="31469">
                  <c:v>1.28000610857271E-5</c:v>
                </c:pt>
                <c:pt idx="31470">
                  <c:v>1.2795489965356001E-5</c:v>
                </c:pt>
                <c:pt idx="31471">
                  <c:v>1.2790967957698699E-5</c:v>
                </c:pt>
                <c:pt idx="31472">
                  <c:v>1.2786401384801099E-5</c:v>
                </c:pt>
                <c:pt idx="31473">
                  <c:v>1.2781738405465199E-5</c:v>
                </c:pt>
                <c:pt idx="31474">
                  <c:v>1.27773191707092E-5</c:v>
                </c:pt>
                <c:pt idx="31475">
                  <c:v>1.2772787158610299E-5</c:v>
                </c:pt>
                <c:pt idx="31476">
                  <c:v>1.27682887978153E-5</c:v>
                </c:pt>
                <c:pt idx="31477">
                  <c:v>1.27637076730025E-5</c:v>
                </c:pt>
                <c:pt idx="31478">
                  <c:v>1.27592948047095E-5</c:v>
                </c:pt>
                <c:pt idx="31479">
                  <c:v>1.27546991279814E-5</c:v>
                </c:pt>
                <c:pt idx="31480">
                  <c:v>1.27502953546355E-5</c:v>
                </c:pt>
                <c:pt idx="31481">
                  <c:v>1.27457615235471E-5</c:v>
                </c:pt>
                <c:pt idx="31482">
                  <c:v>1.27412386063952E-5</c:v>
                </c:pt>
                <c:pt idx="31483">
                  <c:v>1.27368584799115E-5</c:v>
                </c:pt>
                <c:pt idx="31484">
                  <c:v>1.27324065033463E-5</c:v>
                </c:pt>
                <c:pt idx="31485">
                  <c:v>1.27279827211169E-5</c:v>
                </c:pt>
                <c:pt idx="31486">
                  <c:v>1.27234343381133E-5</c:v>
                </c:pt>
                <c:pt idx="31487">
                  <c:v>1.2719056940113701E-5</c:v>
                </c:pt>
                <c:pt idx="31488">
                  <c:v>1.2714652257273001E-5</c:v>
                </c:pt>
                <c:pt idx="31489">
                  <c:v>1.27102412079694E-5</c:v>
                </c:pt>
                <c:pt idx="31490">
                  <c:v>1.27058510770439E-5</c:v>
                </c:pt>
                <c:pt idx="31491">
                  <c:v>1.27014009194681E-5</c:v>
                </c:pt>
                <c:pt idx="31492">
                  <c:v>1.2697069905698299E-5</c:v>
                </c:pt>
                <c:pt idx="31493">
                  <c:v>1.2692581549345101E-5</c:v>
                </c:pt>
                <c:pt idx="31494">
                  <c:v>1.2688293281826201E-5</c:v>
                </c:pt>
                <c:pt idx="31495">
                  <c:v>1.26840550365159E-5</c:v>
                </c:pt>
                <c:pt idx="31496">
                  <c:v>1.26795848700567E-5</c:v>
                </c:pt>
                <c:pt idx="31497">
                  <c:v>1.26752192954882E-5</c:v>
                </c:pt>
                <c:pt idx="31498">
                  <c:v>1.2670844625972701E-5</c:v>
                </c:pt>
                <c:pt idx="31499">
                  <c:v>1.2666515431192201E-5</c:v>
                </c:pt>
                <c:pt idx="31500">
                  <c:v>1.2662135304708499E-5</c:v>
                </c:pt>
                <c:pt idx="31501">
                  <c:v>1.26577588162036E-5</c:v>
                </c:pt>
                <c:pt idx="31502">
                  <c:v>1.26535860545118E-5</c:v>
                </c:pt>
                <c:pt idx="31503">
                  <c:v>1.2649166819755901E-5</c:v>
                </c:pt>
                <c:pt idx="31504">
                  <c:v>1.26449131130357E-5</c:v>
                </c:pt>
                <c:pt idx="31505">
                  <c:v>1.2640693057619499E-5</c:v>
                </c:pt>
                <c:pt idx="31506">
                  <c:v>1.26363720482914E-5</c:v>
                </c:pt>
                <c:pt idx="31507">
                  <c:v>1.26320865092566E-5</c:v>
                </c:pt>
                <c:pt idx="31508">
                  <c:v>1.2627807336684801E-5</c:v>
                </c:pt>
                <c:pt idx="31509">
                  <c:v>1.2623580005310901E-5</c:v>
                </c:pt>
                <c:pt idx="31510">
                  <c:v>1.26192626339616E-5</c:v>
                </c:pt>
                <c:pt idx="31511">
                  <c:v>1.2615139894478501E-5</c:v>
                </c:pt>
                <c:pt idx="31512">
                  <c:v>1.26108052427298E-5</c:v>
                </c:pt>
                <c:pt idx="31513">
                  <c:v>1.2606610653165299E-5</c:v>
                </c:pt>
                <c:pt idx="31514">
                  <c:v>1.26025042845868E-5</c:v>
                </c:pt>
                <c:pt idx="31515">
                  <c:v>1.25982132885838E-5</c:v>
                </c:pt>
                <c:pt idx="31516">
                  <c:v>1.25940887301113E-5</c:v>
                </c:pt>
                <c:pt idx="31517">
                  <c:v>1.2589871403179099E-5</c:v>
                </c:pt>
                <c:pt idx="31518">
                  <c:v>1.25855904116179E-5</c:v>
                </c:pt>
                <c:pt idx="31519">
                  <c:v>1.2581592272908899E-5</c:v>
                </c:pt>
                <c:pt idx="31520">
                  <c:v>1.2577245797729099E-5</c:v>
                </c:pt>
                <c:pt idx="31521">
                  <c:v>1.25731403386453E-5</c:v>
                </c:pt>
                <c:pt idx="31522">
                  <c:v>1.25691112771165E-5</c:v>
                </c:pt>
                <c:pt idx="31523">
                  <c:v>1.2564872122311501E-5</c:v>
                </c:pt>
                <c:pt idx="31524">
                  <c:v>1.25606729852734E-5</c:v>
                </c:pt>
                <c:pt idx="31525">
                  <c:v>1.25565629787161E-5</c:v>
                </c:pt>
                <c:pt idx="31526">
                  <c:v>1.25524748000316E-5</c:v>
                </c:pt>
                <c:pt idx="31527">
                  <c:v>1.25483484225697E-5</c:v>
                </c:pt>
                <c:pt idx="31528">
                  <c:v>1.25443148135673E-5</c:v>
                </c:pt>
                <c:pt idx="31529">
                  <c:v>1.2540176612674299E-5</c:v>
                </c:pt>
                <c:pt idx="31530">
                  <c:v>1.2536085705505699E-5</c:v>
                </c:pt>
                <c:pt idx="31531">
                  <c:v>1.25318829304888E-5</c:v>
                </c:pt>
                <c:pt idx="31532">
                  <c:v>1.25279502753983E-5</c:v>
                </c:pt>
                <c:pt idx="31533">
                  <c:v>1.2523864825198E-5</c:v>
                </c:pt>
                <c:pt idx="31534">
                  <c:v>1.2519722986326101E-5</c:v>
                </c:pt>
                <c:pt idx="31535">
                  <c:v>1.25157357615535E-5</c:v>
                </c:pt>
                <c:pt idx="31536">
                  <c:v>1.2511714885477E-5</c:v>
                </c:pt>
                <c:pt idx="31537">
                  <c:v>1.2507705832831601E-5</c:v>
                </c:pt>
                <c:pt idx="31538">
                  <c:v>1.25035749078961E-5</c:v>
                </c:pt>
                <c:pt idx="31539">
                  <c:v>1.24996004160494E-5</c:v>
                </c:pt>
                <c:pt idx="31540">
                  <c:v>1.24955249702907E-5</c:v>
                </c:pt>
                <c:pt idx="31541">
                  <c:v>1.2491621419030701E-5</c:v>
                </c:pt>
                <c:pt idx="31542">
                  <c:v>1.2487466847233E-5</c:v>
                </c:pt>
                <c:pt idx="31543">
                  <c:v>1.2483539649110801E-5</c:v>
                </c:pt>
                <c:pt idx="31544">
                  <c:v>1.2479632459871899E-5</c:v>
                </c:pt>
                <c:pt idx="31545">
                  <c:v>1.24756697914563E-5</c:v>
                </c:pt>
                <c:pt idx="31546">
                  <c:v>1.2471645277401001E-5</c:v>
                </c:pt>
                <c:pt idx="31547">
                  <c:v>1.24675716506317E-5</c:v>
                </c:pt>
                <c:pt idx="31548">
                  <c:v>1.24637153930962E-5</c:v>
                </c:pt>
                <c:pt idx="31549">
                  <c:v>1.24597263493342E-5</c:v>
                </c:pt>
                <c:pt idx="31550">
                  <c:v>1.24559082905762E-5</c:v>
                </c:pt>
                <c:pt idx="31551">
                  <c:v>1.2451907423383101E-5</c:v>
                </c:pt>
                <c:pt idx="31552">
                  <c:v>1.2447914741642301E-5</c:v>
                </c:pt>
                <c:pt idx="31553">
                  <c:v>1.2444043022696901E-5</c:v>
                </c:pt>
                <c:pt idx="31554">
                  <c:v>1.24401758512249E-5</c:v>
                </c:pt>
                <c:pt idx="31555">
                  <c:v>1.24362250062404E-5</c:v>
                </c:pt>
                <c:pt idx="31556">
                  <c:v>1.2432326002453899E-5</c:v>
                </c:pt>
                <c:pt idx="31557">
                  <c:v>1.24284215416992E-5</c:v>
                </c:pt>
                <c:pt idx="31558">
                  <c:v>1.2424463420757099E-5</c:v>
                </c:pt>
                <c:pt idx="31559">
                  <c:v>1.2420644452504401E-5</c:v>
                </c:pt>
                <c:pt idx="31560">
                  <c:v>1.24167645481066E-5</c:v>
                </c:pt>
                <c:pt idx="31561">
                  <c:v>1.24130319818505E-5</c:v>
                </c:pt>
                <c:pt idx="31562">
                  <c:v>1.2409175724315E-5</c:v>
                </c:pt>
                <c:pt idx="31563">
                  <c:v>1.2405216693878199E-5</c:v>
                </c:pt>
                <c:pt idx="31564">
                  <c:v>1.2401425010466499E-5</c:v>
                </c:pt>
                <c:pt idx="31565">
                  <c:v>1.2397507816786001E-5</c:v>
                </c:pt>
                <c:pt idx="31566">
                  <c:v>1.2393716133374299E-5</c:v>
                </c:pt>
                <c:pt idx="31567">
                  <c:v>1.23899526442983E-5</c:v>
                </c:pt>
                <c:pt idx="31568">
                  <c:v>1.2386268281261399E-5</c:v>
                </c:pt>
                <c:pt idx="31569">
                  <c:v>1.2382374734443199E-5</c:v>
                </c:pt>
                <c:pt idx="31570">
                  <c:v>1.23785894174944E-5</c:v>
                </c:pt>
                <c:pt idx="31571">
                  <c:v>1.2374802281556201E-5</c:v>
                </c:pt>
                <c:pt idx="31572">
                  <c:v>1.23709660329041E-5</c:v>
                </c:pt>
                <c:pt idx="31573">
                  <c:v>1.2367175258987101E-5</c:v>
                </c:pt>
                <c:pt idx="31574">
                  <c:v>1.2363344467303301E-5</c:v>
                </c:pt>
                <c:pt idx="31575">
                  <c:v>1.2359751963231299E-5</c:v>
                </c:pt>
                <c:pt idx="31576">
                  <c:v>1.2355973012745401E-5</c:v>
                </c:pt>
                <c:pt idx="31577">
                  <c:v>1.2352262274362199E-5</c:v>
                </c:pt>
                <c:pt idx="31578">
                  <c:v>1.23484578580246E-5</c:v>
                </c:pt>
                <c:pt idx="31579">
                  <c:v>1.23447171063162E-5</c:v>
                </c:pt>
                <c:pt idx="31580">
                  <c:v>1.2341078218014499E-5</c:v>
                </c:pt>
                <c:pt idx="31581">
                  <c:v>1.2337358384684201E-5</c:v>
                </c:pt>
                <c:pt idx="31582">
                  <c:v>1.2333746781223499E-5</c:v>
                </c:pt>
                <c:pt idx="31583">
                  <c:v>1.23298823382356E-5</c:v>
                </c:pt>
                <c:pt idx="31584">
                  <c:v>1.23262652778067E-5</c:v>
                </c:pt>
                <c:pt idx="31585">
                  <c:v>1.2322504517214799E-5</c:v>
                </c:pt>
                <c:pt idx="31586">
                  <c:v>1.2318782864895201E-5</c:v>
                </c:pt>
                <c:pt idx="31587">
                  <c:v>1.2315190360823199E-5</c:v>
                </c:pt>
                <c:pt idx="31588">
                  <c:v>1.2311415957810799E-5</c:v>
                </c:pt>
                <c:pt idx="31589">
                  <c:v>1.2307810720813E-5</c:v>
                </c:pt>
                <c:pt idx="31590">
                  <c:v>1.23042727864231E-5</c:v>
                </c:pt>
                <c:pt idx="31591">
                  <c:v>1.23005620480399E-5</c:v>
                </c:pt>
                <c:pt idx="31592">
                  <c:v>1.2296908607822801E-5</c:v>
                </c:pt>
                <c:pt idx="31593">
                  <c:v>1.22933688544435E-5</c:v>
                </c:pt>
                <c:pt idx="31594">
                  <c:v>1.22896744869649E-5</c:v>
                </c:pt>
                <c:pt idx="31595">
                  <c:v>1.22859983093804E-5</c:v>
                </c:pt>
                <c:pt idx="31596">
                  <c:v>1.22825158541673E-5</c:v>
                </c:pt>
                <c:pt idx="31597">
                  <c:v>1.2278891517780699E-5</c:v>
                </c:pt>
                <c:pt idx="31598">
                  <c:v>1.22753090181504E-5</c:v>
                </c:pt>
                <c:pt idx="31599">
                  <c:v>1.2271701962163199E-5</c:v>
                </c:pt>
                <c:pt idx="31600">
                  <c:v>1.2268182217667299E-5</c:v>
                </c:pt>
                <c:pt idx="31601">
                  <c:v>1.22646779345814E-5</c:v>
                </c:pt>
                <c:pt idx="31602">
                  <c:v>1.22610035759863E-5</c:v>
                </c:pt>
                <c:pt idx="31603">
                  <c:v>1.2257500202395E-5</c:v>
                </c:pt>
                <c:pt idx="31604">
                  <c:v>1.22538012874429E-5</c:v>
                </c:pt>
                <c:pt idx="31605">
                  <c:v>1.22503333841451E-5</c:v>
                </c:pt>
                <c:pt idx="31606">
                  <c:v>1.2246801816218101E-5</c:v>
                </c:pt>
                <c:pt idx="31607">
                  <c:v>1.2243345736351299E-5</c:v>
                </c:pt>
                <c:pt idx="31608">
                  <c:v>1.22398187158979E-5</c:v>
                </c:pt>
                <c:pt idx="31609">
                  <c:v>1.22362243928365E-5</c:v>
                </c:pt>
                <c:pt idx="31610">
                  <c:v>1.2232849257998201E-5</c:v>
                </c:pt>
                <c:pt idx="31611">
                  <c:v>1.22292849482619E-5</c:v>
                </c:pt>
                <c:pt idx="31612">
                  <c:v>1.22258297778899E-5</c:v>
                </c:pt>
                <c:pt idx="31613">
                  <c:v>1.22224100778112E-5</c:v>
                </c:pt>
                <c:pt idx="31614">
                  <c:v>1.22187275337637E-5</c:v>
                </c:pt>
                <c:pt idx="31615">
                  <c:v>1.22154488053639E-5</c:v>
                </c:pt>
                <c:pt idx="31616">
                  <c:v>1.2211847206344799E-5</c:v>
                </c:pt>
                <c:pt idx="31617">
                  <c:v>1.22083774840576E-5</c:v>
                </c:pt>
                <c:pt idx="31618">
                  <c:v>1.22049796118517E-5</c:v>
                </c:pt>
                <c:pt idx="31619">
                  <c:v>1.22015399028896E-5</c:v>
                </c:pt>
                <c:pt idx="31620">
                  <c:v>1.21981238407898E-5</c:v>
                </c:pt>
                <c:pt idx="31621">
                  <c:v>1.21947050502058E-5</c:v>
                </c:pt>
                <c:pt idx="31622">
                  <c:v>1.21911625683424E-5</c:v>
                </c:pt>
                <c:pt idx="31623">
                  <c:v>1.2187858374090901E-5</c:v>
                </c:pt>
                <c:pt idx="31624">
                  <c:v>1.21842940643546E-5</c:v>
                </c:pt>
                <c:pt idx="31625">
                  <c:v>1.2181002603028899E-5</c:v>
                </c:pt>
                <c:pt idx="31626">
                  <c:v>1.2177520147815801E-5</c:v>
                </c:pt>
                <c:pt idx="31627">
                  <c:v>1.21742496048682E-5</c:v>
                </c:pt>
                <c:pt idx="31628">
                  <c:v>1.21707616926869E-5</c:v>
                </c:pt>
                <c:pt idx="31629">
                  <c:v>1.21674138426897E-5</c:v>
                </c:pt>
                <c:pt idx="31630">
                  <c:v>1.21640587167349E-5</c:v>
                </c:pt>
                <c:pt idx="31631">
                  <c:v>1.2160676305939E-5</c:v>
                </c:pt>
                <c:pt idx="31632">
                  <c:v>1.21574212244013E-5</c:v>
                </c:pt>
                <c:pt idx="31633">
                  <c:v>1.2153993338870399E-5</c:v>
                </c:pt>
                <c:pt idx="31634">
                  <c:v>1.21506400319049E-5</c:v>
                </c:pt>
                <c:pt idx="31635">
                  <c:v>1.21472958198865E-5</c:v>
                </c:pt>
                <c:pt idx="31636">
                  <c:v>1.21439479698893E-5</c:v>
                </c:pt>
                <c:pt idx="31637">
                  <c:v>1.21407956612529E-5</c:v>
                </c:pt>
                <c:pt idx="31638">
                  <c:v>1.2137414159951699E-5</c:v>
                </c:pt>
                <c:pt idx="31639">
                  <c:v>1.2134148164477701E-5</c:v>
                </c:pt>
                <c:pt idx="31640">
                  <c:v>1.21308376037632E-5</c:v>
                </c:pt>
                <c:pt idx="31641">
                  <c:v>1.21274842967978E-5</c:v>
                </c:pt>
                <c:pt idx="31642">
                  <c:v>1.21241855595144E-5</c:v>
                </c:pt>
                <c:pt idx="31643">
                  <c:v>1.2120913197577499E-5</c:v>
                </c:pt>
                <c:pt idx="31644">
                  <c:v>1.21176672109868E-5</c:v>
                </c:pt>
                <c:pt idx="31645">
                  <c:v>1.21143848446081E-5</c:v>
                </c:pt>
                <c:pt idx="31646">
                  <c:v>1.2111148862459201E-5</c:v>
                </c:pt>
                <c:pt idx="31647">
                  <c:v>1.21079256132362E-5</c:v>
                </c:pt>
                <c:pt idx="31648">
                  <c:v>1.2104690540581899E-5</c:v>
                </c:pt>
                <c:pt idx="31649">
                  <c:v>1.21013390526059E-5</c:v>
                </c:pt>
                <c:pt idx="31650">
                  <c:v>1.20982376756729E-5</c:v>
                </c:pt>
                <c:pt idx="31651">
                  <c:v>1.20949534903048E-5</c:v>
                </c:pt>
                <c:pt idx="31652">
                  <c:v>1.20916747619049E-5</c:v>
                </c:pt>
                <c:pt idx="31653">
                  <c:v>1.2088475159544E-5</c:v>
                </c:pt>
                <c:pt idx="31654">
                  <c:v>1.2085148227924999E-5</c:v>
                </c:pt>
                <c:pt idx="31655">
                  <c:v>1.20819540825323E-5</c:v>
                </c:pt>
                <c:pt idx="31656">
                  <c:v>1.2078859981556901E-5</c:v>
                </c:pt>
                <c:pt idx="31657">
                  <c:v>1.2075644917786099E-5</c:v>
                </c:pt>
                <c:pt idx="31658">
                  <c:v>1.2072442586941199E-5</c:v>
                </c:pt>
                <c:pt idx="31659">
                  <c:v>1.20692702694214E-5</c:v>
                </c:pt>
                <c:pt idx="31660">
                  <c:v>1.2066038834746001E-5</c:v>
                </c:pt>
                <c:pt idx="31661">
                  <c:v>1.2062895621056701E-5</c:v>
                </c:pt>
                <c:pt idx="31662">
                  <c:v>1.20599288493395E-5</c:v>
                </c:pt>
                <c:pt idx="31663">
                  <c:v>1.2056631931045601E-5</c:v>
                </c:pt>
                <c:pt idx="31664">
                  <c:v>1.2053494174324399E-5</c:v>
                </c:pt>
                <c:pt idx="31665">
                  <c:v>1.20503982543596E-5</c:v>
                </c:pt>
                <c:pt idx="31666">
                  <c:v>1.2047274140059E-5</c:v>
                </c:pt>
                <c:pt idx="31667">
                  <c:v>1.2044045433867701E-5</c:v>
                </c:pt>
                <c:pt idx="31668">
                  <c:v>1.2041119589412101E-5</c:v>
                </c:pt>
                <c:pt idx="31669">
                  <c:v>1.20378745123162E-5</c:v>
                </c:pt>
                <c:pt idx="31670">
                  <c:v>1.20348704513162E-5</c:v>
                </c:pt>
                <c:pt idx="31671">
                  <c:v>1.2031598998873999E-5</c:v>
                </c:pt>
                <c:pt idx="31672">
                  <c:v>1.20286304081674E-5</c:v>
                </c:pt>
                <c:pt idx="31673">
                  <c:v>1.20254790090257E-5</c:v>
                </c:pt>
                <c:pt idx="31674">
                  <c:v>1.2022450391668799E-5</c:v>
                </c:pt>
                <c:pt idx="31675">
                  <c:v>1.20193562906934E-5</c:v>
                </c:pt>
                <c:pt idx="31676">
                  <c:v>1.20161994345835E-5</c:v>
                </c:pt>
                <c:pt idx="31677">
                  <c:v>1.2013242667308099E-5</c:v>
                </c:pt>
                <c:pt idx="31678">
                  <c:v>1.20101294669439E-5</c:v>
                </c:pt>
                <c:pt idx="31679">
                  <c:v>1.2007134500891001E-5</c:v>
                </c:pt>
                <c:pt idx="31680">
                  <c:v>1.20041422633221E-5</c:v>
                </c:pt>
                <c:pt idx="31681">
                  <c:v>1.200109909405E-5</c:v>
                </c:pt>
                <c:pt idx="31682">
                  <c:v>1.19980195449898E-5</c:v>
                </c:pt>
                <c:pt idx="31683">
                  <c:v>1.1994904525636199E-5</c:v>
                </c:pt>
                <c:pt idx="31684">
                  <c:v>1.19919504868449E-5</c:v>
                </c:pt>
                <c:pt idx="31685">
                  <c:v>1.1988861842837699E-5</c:v>
                </c:pt>
                <c:pt idx="31686">
                  <c:v>1.1985876881226399E-5</c:v>
                </c:pt>
                <c:pt idx="31687">
                  <c:v>1.1982890100625801E-5</c:v>
                </c:pt>
                <c:pt idx="31688">
                  <c:v>1.1979966075159599E-5</c:v>
                </c:pt>
                <c:pt idx="31689">
                  <c:v>1.19769147204352E-5</c:v>
                </c:pt>
                <c:pt idx="31690">
                  <c:v>1.19739879664849E-5</c:v>
                </c:pt>
                <c:pt idx="31691">
                  <c:v>1.19710466606193E-5</c:v>
                </c:pt>
                <c:pt idx="31692">
                  <c:v>1.196804078063E-5</c:v>
                </c:pt>
                <c:pt idx="31693">
                  <c:v>1.1965126759605499E-5</c:v>
                </c:pt>
                <c:pt idx="31694">
                  <c:v>1.1962082680838701E-5</c:v>
                </c:pt>
                <c:pt idx="31695">
                  <c:v>1.19591504699201E-5</c:v>
                </c:pt>
                <c:pt idx="31696">
                  <c:v>1.19562673717155E-5</c:v>
                </c:pt>
                <c:pt idx="31697">
                  <c:v>1.19533360702917E-5</c:v>
                </c:pt>
                <c:pt idx="31698">
                  <c:v>1.19502774396096E-5</c:v>
                </c:pt>
                <c:pt idx="31699">
                  <c:v>1.19474298116984E-5</c:v>
                </c:pt>
                <c:pt idx="31700">
                  <c:v>1.19446303870063E-5</c:v>
                </c:pt>
                <c:pt idx="31701">
                  <c:v>1.1941630873479901E-5</c:v>
                </c:pt>
                <c:pt idx="31702">
                  <c:v>1.1938650459342199E-5</c:v>
                </c:pt>
                <c:pt idx="31703">
                  <c:v>1.19357928269892E-5</c:v>
                </c:pt>
                <c:pt idx="31704">
                  <c:v>1.19329679364455E-5</c:v>
                </c:pt>
                <c:pt idx="31705">
                  <c:v>1.1930091204703801E-5</c:v>
                </c:pt>
                <c:pt idx="31706">
                  <c:v>1.19271617222694E-5</c:v>
                </c:pt>
                <c:pt idx="31707">
                  <c:v>1.19242877190118E-5</c:v>
                </c:pt>
                <c:pt idx="31708">
                  <c:v>1.1921480108867399E-5</c:v>
                </c:pt>
                <c:pt idx="31709">
                  <c:v>1.19185488074436E-5</c:v>
                </c:pt>
                <c:pt idx="31710">
                  <c:v>1.19157748486032E-5</c:v>
                </c:pt>
                <c:pt idx="31711">
                  <c:v>1.1912862646568099E-5</c:v>
                </c:pt>
                <c:pt idx="31712">
                  <c:v>1.19100513984449E-5</c:v>
                </c:pt>
                <c:pt idx="31713">
                  <c:v>1.1907208318007201E-5</c:v>
                </c:pt>
                <c:pt idx="31714">
                  <c:v>1.1904383427463501E-5</c:v>
                </c:pt>
                <c:pt idx="31715">
                  <c:v>1.1901563993888E-5</c:v>
                </c:pt>
                <c:pt idx="31716">
                  <c:v>1.18987445603125E-5</c:v>
                </c:pt>
                <c:pt idx="31717">
                  <c:v>1.1895889656443599E-5</c:v>
                </c:pt>
                <c:pt idx="31718">
                  <c:v>1.18930556709529E-5</c:v>
                </c:pt>
                <c:pt idx="31719">
                  <c:v>1.1890351743204501E-5</c:v>
                </c:pt>
                <c:pt idx="31720">
                  <c:v>1.1887495929841E-5</c:v>
                </c:pt>
                <c:pt idx="31721">
                  <c:v>1.18847347039264E-5</c:v>
                </c:pt>
                <c:pt idx="31722">
                  <c:v>1.1881938917213099E-5</c:v>
                </c:pt>
                <c:pt idx="31723">
                  <c:v>1.1879111298185301E-5</c:v>
                </c:pt>
                <c:pt idx="31724">
                  <c:v>1.1876362805196601E-5</c:v>
                </c:pt>
                <c:pt idx="31725">
                  <c:v>1.18736916192574E-5</c:v>
                </c:pt>
                <c:pt idx="31726">
                  <c:v>1.1870832167915101E-5</c:v>
                </c:pt>
                <c:pt idx="31727">
                  <c:v>1.1868168257933599E-5</c:v>
                </c:pt>
                <c:pt idx="31728">
                  <c:v>1.18652742457925E-5</c:v>
                </c:pt>
                <c:pt idx="31729">
                  <c:v>1.18626057883375E-5</c:v>
                </c:pt>
                <c:pt idx="31730">
                  <c:v>1.18598709377693E-5</c:v>
                </c:pt>
                <c:pt idx="31731">
                  <c:v>1.18571142593282E-5</c:v>
                </c:pt>
                <c:pt idx="31732">
                  <c:v>1.18544421638944E-5</c:v>
                </c:pt>
                <c:pt idx="31733">
                  <c:v>1.18517345981672E-5</c:v>
                </c:pt>
                <c:pt idx="31734">
                  <c:v>1.1849057045765201E-5</c:v>
                </c:pt>
                <c:pt idx="31735">
                  <c:v>1.18462576210732E-5</c:v>
                </c:pt>
                <c:pt idx="31736">
                  <c:v>1.18435791591764E-5</c:v>
                </c:pt>
                <c:pt idx="31737">
                  <c:v>1.18409079732373E-5</c:v>
                </c:pt>
                <c:pt idx="31738">
                  <c:v>1.1838186765089601E-5</c:v>
                </c:pt>
                <c:pt idx="31739">
                  <c:v>1.18354491860373E-5</c:v>
                </c:pt>
                <c:pt idx="31740">
                  <c:v>1.18328862299677E-5</c:v>
                </c:pt>
                <c:pt idx="31741">
                  <c:v>1.1830189578176899E-5</c:v>
                </c:pt>
                <c:pt idx="31742">
                  <c:v>1.18275102067855E-5</c:v>
                </c:pt>
                <c:pt idx="31743">
                  <c:v>1.1824856301245799E-5</c:v>
                </c:pt>
                <c:pt idx="31744">
                  <c:v>1.18221523734974E-5</c:v>
                </c:pt>
                <c:pt idx="31745">
                  <c:v>1.1819553037639701E-5</c:v>
                </c:pt>
                <c:pt idx="31746">
                  <c:v>1.1816890037152899E-5</c:v>
                </c:pt>
                <c:pt idx="31747">
                  <c:v>1.1814239769592001E-5</c:v>
                </c:pt>
                <c:pt idx="31748">
                  <c:v>1.18116468001972E-5</c:v>
                </c:pt>
                <c:pt idx="31749">
                  <c:v>1.18089710667846E-5</c:v>
                </c:pt>
                <c:pt idx="31750">
                  <c:v>1.18063717309269E-5</c:v>
                </c:pt>
                <c:pt idx="31751">
                  <c:v>1.18037005449878E-5</c:v>
                </c:pt>
                <c:pt idx="31752">
                  <c:v>1.18010657388368E-5</c:v>
                </c:pt>
                <c:pt idx="31753">
                  <c:v>1.17986182885943E-5</c:v>
                </c:pt>
                <c:pt idx="31754">
                  <c:v>1.17960089482949E-5</c:v>
                </c:pt>
                <c:pt idx="31755">
                  <c:v>1.1793300473073E-5</c:v>
                </c:pt>
                <c:pt idx="31756">
                  <c:v>1.1790769349317999E-5</c:v>
                </c:pt>
                <c:pt idx="31757">
                  <c:v>1.1788259143941099E-5</c:v>
                </c:pt>
                <c:pt idx="31758">
                  <c:v>1.17856361612212E-5</c:v>
                </c:pt>
                <c:pt idx="31759">
                  <c:v>1.17830304589006E-5</c:v>
                </c:pt>
                <c:pt idx="31760">
                  <c:v>1.1780512068071399E-5</c:v>
                </c:pt>
                <c:pt idx="31761">
                  <c:v>1.1777981853811101E-5</c:v>
                </c:pt>
                <c:pt idx="31762">
                  <c:v>1.1775414350267999E-5</c:v>
                </c:pt>
                <c:pt idx="31763">
                  <c:v>1.17727349788765E-5</c:v>
                </c:pt>
                <c:pt idx="31764">
                  <c:v>1.1770292076107601E-5</c:v>
                </c:pt>
                <c:pt idx="31765">
                  <c:v>1.17678118840559E-5</c:v>
                </c:pt>
                <c:pt idx="31766">
                  <c:v>1.17652080007247E-5</c:v>
                </c:pt>
                <c:pt idx="31767">
                  <c:v>1.17626377686975E-5</c:v>
                </c:pt>
                <c:pt idx="31768">
                  <c:v>1.17600839075749E-5</c:v>
                </c:pt>
                <c:pt idx="31769">
                  <c:v>1.1757647371268801E-5</c:v>
                </c:pt>
                <c:pt idx="31770">
                  <c:v>1.1755181731132299E-5</c:v>
                </c:pt>
                <c:pt idx="31771">
                  <c:v>1.17526624308084E-5</c:v>
                </c:pt>
                <c:pt idx="31772">
                  <c:v>1.1750083103834199E-5</c:v>
                </c:pt>
                <c:pt idx="31773">
                  <c:v>1.17476665764116E-5</c:v>
                </c:pt>
                <c:pt idx="31774">
                  <c:v>1.1745094525395E-5</c:v>
                </c:pt>
                <c:pt idx="31775">
                  <c:v>1.1742574315576399E-5</c:v>
                </c:pt>
                <c:pt idx="31776">
                  <c:v>1.1740026820916699E-5</c:v>
                </c:pt>
                <c:pt idx="31777">
                  <c:v>1.17376066555153E-5</c:v>
                </c:pt>
                <c:pt idx="31778">
                  <c:v>1.17350682558026E-5</c:v>
                </c:pt>
                <c:pt idx="31779">
                  <c:v>1.17325043902383E-5</c:v>
                </c:pt>
                <c:pt idx="31780">
                  <c:v>1.17300787678687E-5</c:v>
                </c:pt>
                <c:pt idx="31781">
                  <c:v>1.1727558558050099E-5</c:v>
                </c:pt>
                <c:pt idx="31782">
                  <c:v>1.1725124750228099E-5</c:v>
                </c:pt>
                <c:pt idx="31783">
                  <c:v>1.17226691145334E-5</c:v>
                </c:pt>
                <c:pt idx="31784">
                  <c:v>1.17200979730114E-5</c:v>
                </c:pt>
                <c:pt idx="31785">
                  <c:v>1.17176896310411E-5</c:v>
                </c:pt>
                <c:pt idx="31786">
                  <c:v>1.17153176688589E-5</c:v>
                </c:pt>
                <c:pt idx="31787">
                  <c:v>1.17128192869132E-5</c:v>
                </c:pt>
                <c:pt idx="31788">
                  <c:v>1.17103745651548E-5</c:v>
                </c:pt>
                <c:pt idx="31789">
                  <c:v>1.17077679533395E-5</c:v>
                </c:pt>
                <c:pt idx="31790">
                  <c:v>1.1705366887326799E-5</c:v>
                </c:pt>
                <c:pt idx="31791">
                  <c:v>1.1702933988999601E-5</c:v>
                </c:pt>
                <c:pt idx="31792">
                  <c:v>1.1700503819156401E-5</c:v>
                </c:pt>
                <c:pt idx="31793">
                  <c:v>1.16980681923451E-5</c:v>
                </c:pt>
                <c:pt idx="31794">
                  <c:v>1.16954952318338E-5</c:v>
                </c:pt>
                <c:pt idx="31795">
                  <c:v>1.1692969565047E-5</c:v>
                </c:pt>
                <c:pt idx="31796">
                  <c:v>1.16907176561654E-5</c:v>
                </c:pt>
                <c:pt idx="31797">
                  <c:v>1.16882611109759E-5</c:v>
                </c:pt>
                <c:pt idx="31798">
                  <c:v>1.16857545435778E-5</c:v>
                </c:pt>
                <c:pt idx="31799">
                  <c:v>1.16834389700671E-5</c:v>
                </c:pt>
                <c:pt idx="31800">
                  <c:v>1.16809378596372E-5</c:v>
                </c:pt>
                <c:pt idx="31801">
                  <c:v>1.16785595309921E-5</c:v>
                </c:pt>
                <c:pt idx="31802">
                  <c:v>1.16760938908556E-5</c:v>
                </c:pt>
                <c:pt idx="31803">
                  <c:v>1.1673706467263401E-5</c:v>
                </c:pt>
                <c:pt idx="31804">
                  <c:v>1.16711853479501E-5</c:v>
                </c:pt>
                <c:pt idx="31805">
                  <c:v>1.1668866136460601E-5</c:v>
                </c:pt>
                <c:pt idx="31806">
                  <c:v>1.16663532025996E-5</c:v>
                </c:pt>
                <c:pt idx="31807">
                  <c:v>1.16639566840604E-5</c:v>
                </c:pt>
                <c:pt idx="31808">
                  <c:v>1.1661618373182099E-5</c:v>
                </c:pt>
                <c:pt idx="31809">
                  <c:v>1.16591590995085E-5</c:v>
                </c:pt>
                <c:pt idx="31810">
                  <c:v>1.1656719834718399E-5</c:v>
                </c:pt>
                <c:pt idx="31811">
                  <c:v>1.1654367881419599E-5</c:v>
                </c:pt>
                <c:pt idx="31812">
                  <c:v>1.1651955901470499E-5</c:v>
                </c:pt>
                <c:pt idx="31813">
                  <c:v>1.1649565749394199E-5</c:v>
                </c:pt>
                <c:pt idx="31814">
                  <c:v>1.16472256195266E-5</c:v>
                </c:pt>
                <c:pt idx="31815">
                  <c:v>1.1644780897768201E-5</c:v>
                </c:pt>
                <c:pt idx="31816">
                  <c:v>1.16424453153741E-5</c:v>
                </c:pt>
                <c:pt idx="31817">
                  <c:v>1.1639990589174E-5</c:v>
                </c:pt>
                <c:pt idx="31818">
                  <c:v>1.16375795187196E-5</c:v>
                </c:pt>
                <c:pt idx="31819">
                  <c:v>1.16352657641983E-5</c:v>
                </c:pt>
                <c:pt idx="31820">
                  <c:v>1.16328619697015E-5</c:v>
                </c:pt>
                <c:pt idx="31821">
                  <c:v>1.1630516382865599E-5</c:v>
                </c:pt>
                <c:pt idx="31822">
                  <c:v>1.1628067113633699E-5</c:v>
                </c:pt>
                <c:pt idx="31823">
                  <c:v>1.16256833280204E-5</c:v>
                </c:pt>
                <c:pt idx="31824">
                  <c:v>1.1623365935520299E-5</c:v>
                </c:pt>
                <c:pt idx="31825">
                  <c:v>1.16210439955466E-5</c:v>
                </c:pt>
                <c:pt idx="31826">
                  <c:v>1.16186138257035E-5</c:v>
                </c:pt>
                <c:pt idx="31827">
                  <c:v>1.16162409540266E-5</c:v>
                </c:pt>
                <c:pt idx="31828">
                  <c:v>1.16138926387066E-5</c:v>
                </c:pt>
                <c:pt idx="31829">
                  <c:v>1.161157979368E-5</c:v>
                </c:pt>
                <c:pt idx="31830">
                  <c:v>1.16091450763634E-5</c:v>
                </c:pt>
                <c:pt idx="31831">
                  <c:v>1.1606879525061201E-5</c:v>
                </c:pt>
                <c:pt idx="31832">
                  <c:v>1.16045011964161E-5</c:v>
                </c:pt>
                <c:pt idx="31833">
                  <c:v>1.16022492875345E-5</c:v>
                </c:pt>
                <c:pt idx="31834">
                  <c:v>1.1599789104366199E-5</c:v>
                </c:pt>
                <c:pt idx="31835">
                  <c:v>1.15974835352972E-5</c:v>
                </c:pt>
                <c:pt idx="31836">
                  <c:v>1.1595233445405E-5</c:v>
                </c:pt>
                <c:pt idx="31837">
                  <c:v>1.15928232844453E-5</c:v>
                </c:pt>
                <c:pt idx="31838">
                  <c:v>1.15905086204293E-5</c:v>
                </c:pt>
                <c:pt idx="31839">
                  <c:v>1.15880775410915E-5</c:v>
                </c:pt>
                <c:pt idx="31840">
                  <c:v>1.15857937998953E-5</c:v>
                </c:pt>
                <c:pt idx="31841">
                  <c:v>1.15834609459853E-5</c:v>
                </c:pt>
                <c:pt idx="31842">
                  <c:v>1.15812426884077E-5</c:v>
                </c:pt>
                <c:pt idx="31843">
                  <c:v>1.15788961920771E-5</c:v>
                </c:pt>
                <c:pt idx="31844">
                  <c:v>1.1576517863432E-5</c:v>
                </c:pt>
                <c:pt idx="31845">
                  <c:v>1.15742868729285E-5</c:v>
                </c:pt>
                <c:pt idx="31846">
                  <c:v>1.1572009498195299E-5</c:v>
                </c:pt>
                <c:pt idx="31847">
                  <c:v>1.1569637536012999E-5</c:v>
                </c:pt>
                <c:pt idx="31848">
                  <c:v>1.1567307410587099E-5</c:v>
                </c:pt>
                <c:pt idx="31849">
                  <c:v>1.15650827865466E-5</c:v>
                </c:pt>
                <c:pt idx="31850">
                  <c:v>1.1562761756067599E-5</c:v>
                </c:pt>
                <c:pt idx="31851">
                  <c:v>1.1560485290829101E-5</c:v>
                </c:pt>
                <c:pt idx="31852">
                  <c:v>1.1558174264791901E-5</c:v>
                </c:pt>
                <c:pt idx="31853">
                  <c:v>1.15559150799527E-5</c:v>
                </c:pt>
                <c:pt idx="31854">
                  <c:v>1.15536995508592E-5</c:v>
                </c:pt>
                <c:pt idx="31855">
                  <c:v>1.15513839773485E-5</c:v>
                </c:pt>
                <c:pt idx="31856">
                  <c:v>1.15490511234384E-5</c:v>
                </c:pt>
                <c:pt idx="31857">
                  <c:v>1.1546757377800499E-5</c:v>
                </c:pt>
                <c:pt idx="31858">
                  <c:v>1.1544461813173299E-5</c:v>
                </c:pt>
                <c:pt idx="31859">
                  <c:v>1.15421407826943E-5</c:v>
                </c:pt>
                <c:pt idx="31860">
                  <c:v>1.15400034701452E-5</c:v>
                </c:pt>
                <c:pt idx="31861">
                  <c:v>1.15376979010762E-5</c:v>
                </c:pt>
                <c:pt idx="31862">
                  <c:v>1.15354259833111E-5</c:v>
                </c:pt>
                <c:pt idx="31863">
                  <c:v>1.153320317826E-5</c:v>
                </c:pt>
                <c:pt idx="31864">
                  <c:v>1.1530883966770501E-5</c:v>
                </c:pt>
                <c:pt idx="31865">
                  <c:v>1.1528572940733301E-5</c:v>
                </c:pt>
                <c:pt idx="31866">
                  <c:v>1.1526280104590101E-5</c:v>
                </c:pt>
                <c:pt idx="31867">
                  <c:v>1.1524023648235E-5</c:v>
                </c:pt>
                <c:pt idx="31868">
                  <c:v>1.1521832675498401E-5</c:v>
                </c:pt>
                <c:pt idx="31869">
                  <c:v>1.15195307444083E-5</c:v>
                </c:pt>
                <c:pt idx="31870">
                  <c:v>1.1517350685608101E-5</c:v>
                </c:pt>
                <c:pt idx="31871">
                  <c:v>1.1515134247019901E-5</c:v>
                </c:pt>
                <c:pt idx="31872">
                  <c:v>1.15127959361416E-5</c:v>
                </c:pt>
                <c:pt idx="31873">
                  <c:v>1.15106831799494E-5</c:v>
                </c:pt>
                <c:pt idx="31874">
                  <c:v>1.1508435818541301E-5</c:v>
                </c:pt>
                <c:pt idx="31875">
                  <c:v>1.15061784526915E-5</c:v>
                </c:pt>
                <c:pt idx="31876">
                  <c:v>1.1503917448862899E-5</c:v>
                </c:pt>
                <c:pt idx="31877">
                  <c:v>1.15016318886774E-5</c:v>
                </c:pt>
                <c:pt idx="31878">
                  <c:v>1.14996209958918E-5</c:v>
                </c:pt>
                <c:pt idx="31879">
                  <c:v>1.14973081508651E-5</c:v>
                </c:pt>
                <c:pt idx="31880">
                  <c:v>1.14950380520895E-5</c:v>
                </c:pt>
                <c:pt idx="31881">
                  <c:v>1.14928161565331E-5</c:v>
                </c:pt>
                <c:pt idx="31882">
                  <c:v>1.14906488306588E-5</c:v>
                </c:pt>
                <c:pt idx="31883">
                  <c:v>1.14884578579222E-5</c:v>
                </c:pt>
                <c:pt idx="31884">
                  <c:v>1.1486252333270399E-5</c:v>
                </c:pt>
                <c:pt idx="31885">
                  <c:v>1.1484094102343101E-5</c:v>
                </c:pt>
                <c:pt idx="31886">
                  <c:v>1.14818876681966E-5</c:v>
                </c:pt>
                <c:pt idx="31887">
                  <c:v>1.1479589375085201E-5</c:v>
                </c:pt>
                <c:pt idx="31888">
                  <c:v>1.14774256871897E-5</c:v>
                </c:pt>
                <c:pt idx="31889">
                  <c:v>1.14753329398809E-5</c:v>
                </c:pt>
                <c:pt idx="31890">
                  <c:v>1.14730837594834E-5</c:v>
                </c:pt>
                <c:pt idx="31891">
                  <c:v>1.14708427645383E-5</c:v>
                </c:pt>
                <c:pt idx="31892">
                  <c:v>1.14686745291692E-5</c:v>
                </c:pt>
                <c:pt idx="31893">
                  <c:v>1.14664971988532E-5</c:v>
                </c:pt>
                <c:pt idx="31894">
                  <c:v>1.1464318049547699E-5</c:v>
                </c:pt>
                <c:pt idx="31895">
                  <c:v>1.1462182555987999E-5</c:v>
                </c:pt>
                <c:pt idx="31896">
                  <c:v>1.1460050700406999E-5</c:v>
                </c:pt>
                <c:pt idx="31897">
                  <c:v>1.1457856999186299E-5</c:v>
                </c:pt>
                <c:pt idx="31898">
                  <c:v>1.14556669359445E-5</c:v>
                </c:pt>
                <c:pt idx="31899">
                  <c:v>1.14535141619854E-5</c:v>
                </c:pt>
                <c:pt idx="31900">
                  <c:v>1.14511494757608E-5</c:v>
                </c:pt>
                <c:pt idx="31901">
                  <c:v>1.14491140266182E-5</c:v>
                </c:pt>
                <c:pt idx="31902">
                  <c:v>1.14469621621538E-5</c:v>
                </c:pt>
                <c:pt idx="31903">
                  <c:v>1.14446420411696E-5</c:v>
                </c:pt>
                <c:pt idx="31904">
                  <c:v>1.1442556569818401E-5</c:v>
                </c:pt>
                <c:pt idx="31905">
                  <c:v>1.1440487469371899E-5</c:v>
                </c:pt>
                <c:pt idx="31906">
                  <c:v>1.14383410618757E-5</c:v>
                </c:pt>
                <c:pt idx="31907">
                  <c:v>1.14361509986338E-5</c:v>
                </c:pt>
                <c:pt idx="31908">
                  <c:v>1.14340946311131E-5</c:v>
                </c:pt>
                <c:pt idx="31909">
                  <c:v>1.14318163468852E-5</c:v>
                </c:pt>
                <c:pt idx="31910">
                  <c:v>1.1429774531279701E-5</c:v>
                </c:pt>
                <c:pt idx="31911">
                  <c:v>1.1427525350882199E-5</c:v>
                </c:pt>
                <c:pt idx="31912">
                  <c:v>1.14254762593191E-5</c:v>
                </c:pt>
                <c:pt idx="31913">
                  <c:v>1.14233098429395E-5</c:v>
                </c:pt>
                <c:pt idx="31914">
                  <c:v>1.14211907202844E-5</c:v>
                </c:pt>
                <c:pt idx="31915">
                  <c:v>1.1418996109569E-5</c:v>
                </c:pt>
                <c:pt idx="31916">
                  <c:v>1.1417033420002599E-5</c:v>
                </c:pt>
                <c:pt idx="31917">
                  <c:v>1.1414756045269301E-5</c:v>
                </c:pt>
                <c:pt idx="31918">
                  <c:v>1.14127515189466E-5</c:v>
                </c:pt>
                <c:pt idx="31919">
                  <c:v>1.1410472325223999E-5</c:v>
                </c:pt>
                <c:pt idx="31920">
                  <c:v>1.14084641609225E-5</c:v>
                </c:pt>
                <c:pt idx="31921">
                  <c:v>1.1406363228161399E-5</c:v>
                </c:pt>
                <c:pt idx="31922">
                  <c:v>1.14040958578698E-5</c:v>
                </c:pt>
                <c:pt idx="31923">
                  <c:v>1.1402113159419999E-5</c:v>
                </c:pt>
                <c:pt idx="31924">
                  <c:v>1.14000458779628E-5</c:v>
                </c:pt>
                <c:pt idx="31925">
                  <c:v>1.13978685476468E-5</c:v>
                </c:pt>
                <c:pt idx="31926">
                  <c:v>1.1395810361136699E-5</c:v>
                </c:pt>
                <c:pt idx="31927">
                  <c:v>1.13937276182696E-5</c:v>
                </c:pt>
                <c:pt idx="31928">
                  <c:v>1.13915921247099E-5</c:v>
                </c:pt>
                <c:pt idx="31929">
                  <c:v>1.13895921458607E-5</c:v>
                </c:pt>
                <c:pt idx="31930">
                  <c:v>1.13874584712903E-5</c:v>
                </c:pt>
                <c:pt idx="31931">
                  <c:v>1.13853493530769E-5</c:v>
                </c:pt>
                <c:pt idx="31932">
                  <c:v>1.13833084469661E-5</c:v>
                </c:pt>
                <c:pt idx="31933">
                  <c:v>1.13811011033249E-5</c:v>
                </c:pt>
                <c:pt idx="31934">
                  <c:v>1.13790447358042E-5</c:v>
                </c:pt>
                <c:pt idx="31935">
                  <c:v>1.1377077498764299E-5</c:v>
                </c:pt>
                <c:pt idx="31936">
                  <c:v>1.13750338641694E-5</c:v>
                </c:pt>
                <c:pt idx="31937">
                  <c:v>1.13727392090368E-5</c:v>
                </c:pt>
                <c:pt idx="31938">
                  <c:v>1.13708219942055E-5</c:v>
                </c:pt>
                <c:pt idx="31939">
                  <c:v>1.13687228804338E-5</c:v>
                </c:pt>
                <c:pt idx="31940">
                  <c:v>1.13667183541111E-5</c:v>
                </c:pt>
                <c:pt idx="31941">
                  <c:v>1.1364587408024801E-5</c:v>
                </c:pt>
                <c:pt idx="31942">
                  <c:v>1.1362635632394799E-5</c:v>
                </c:pt>
                <c:pt idx="31943">
                  <c:v>1.1360435564711201E-5</c:v>
                </c:pt>
                <c:pt idx="31944">
                  <c:v>1.1358447409293199E-5</c:v>
                </c:pt>
                <c:pt idx="31945">
                  <c:v>1.13563928607618E-5</c:v>
                </c:pt>
                <c:pt idx="31946">
                  <c:v>1.13543483166723E-5</c:v>
                </c:pt>
                <c:pt idx="31947">
                  <c:v>1.1352197361702601E-5</c:v>
                </c:pt>
                <c:pt idx="31948">
                  <c:v>1.13502164822421E-5</c:v>
                </c:pt>
                <c:pt idx="31949">
                  <c:v>1.1348007319611501E-5</c:v>
                </c:pt>
                <c:pt idx="31950">
                  <c:v>1.1346171049808601E-5</c:v>
                </c:pt>
                <c:pt idx="31951">
                  <c:v>1.134404737968E-5</c:v>
                </c:pt>
                <c:pt idx="31952">
                  <c:v>1.1341986464685799E-5</c:v>
                </c:pt>
                <c:pt idx="31953">
                  <c:v>1.13401019916637E-5</c:v>
                </c:pt>
                <c:pt idx="31954">
                  <c:v>1.13379455797258E-5</c:v>
                </c:pt>
                <c:pt idx="31955">
                  <c:v>1.1335976523696399E-5</c:v>
                </c:pt>
                <c:pt idx="31956">
                  <c:v>1.13339920062572E-5</c:v>
                </c:pt>
                <c:pt idx="31957">
                  <c:v>1.13319356387365E-5</c:v>
                </c:pt>
                <c:pt idx="31958">
                  <c:v>1.13298965516151E-5</c:v>
                </c:pt>
                <c:pt idx="31959">
                  <c:v>1.1327937500027499E-5</c:v>
                </c:pt>
                <c:pt idx="31960">
                  <c:v>1.13259111458319E-5</c:v>
                </c:pt>
                <c:pt idx="31961">
                  <c:v>1.13238793346682E-5</c:v>
                </c:pt>
                <c:pt idx="31962">
                  <c:v>1.1321831152599799E-5</c:v>
                </c:pt>
                <c:pt idx="31963">
                  <c:v>1.13201031126664E-5</c:v>
                </c:pt>
                <c:pt idx="31964">
                  <c:v>1.13180867629126E-5</c:v>
                </c:pt>
                <c:pt idx="31965">
                  <c:v>1.13160303953919E-5</c:v>
                </c:pt>
                <c:pt idx="31966">
                  <c:v>1.13142741611227E-5</c:v>
                </c:pt>
                <c:pt idx="31967">
                  <c:v>1.1312431524857E-5</c:v>
                </c:pt>
                <c:pt idx="31968">
                  <c:v>1.13107762444997E-5</c:v>
                </c:pt>
                <c:pt idx="31969">
                  <c:v>1.13094520202139E-5</c:v>
                </c:pt>
                <c:pt idx="31970">
                  <c:v>1.13082996904268E-5</c:v>
                </c:pt>
                <c:pt idx="31971">
                  <c:v>1.1308055945846699E-5</c:v>
                </c:pt>
                <c:pt idx="31972">
                  <c:v>1.1308690773148599E-5</c:v>
                </c:pt>
                <c:pt idx="31973">
                  <c:v>1.13114247142221E-5</c:v>
                </c:pt>
                <c:pt idx="31974">
                  <c:v>1.13175865408266E-5</c:v>
                </c:pt>
                <c:pt idx="31975">
                  <c:v>1.13294117909391E-5</c:v>
                </c:pt>
                <c:pt idx="31976">
                  <c:v>1.1351746252330499E-5</c:v>
                </c:pt>
                <c:pt idx="31977">
                  <c:v>1.13927799247904E-5</c:v>
                </c:pt>
                <c:pt idx="31978">
                  <c:v>1.1467336662462901E-5</c:v>
                </c:pt>
                <c:pt idx="31979">
                  <c:v>1.1596090189414101E-5</c:v>
                </c:pt>
                <c:pt idx="31980">
                  <c:v>1.14988506538793E-5</c:v>
                </c:pt>
                <c:pt idx="31981">
                  <c:v>1.1463603186712101E-5</c:v>
                </c:pt>
                <c:pt idx="31982">
                  <c:v>1.14733529699151E-5</c:v>
                </c:pt>
                <c:pt idx="31983">
                  <c:v>1.1529625226103199E-5</c:v>
                </c:pt>
                <c:pt idx="31984">
                  <c:v>1.16535502456827E-5</c:v>
                </c:pt>
                <c:pt idx="31985">
                  <c:v>1.18489861051785E-5</c:v>
                </c:pt>
                <c:pt idx="31986">
                  <c:v>1.1668043043755499E-5</c:v>
                </c:pt>
                <c:pt idx="31987">
                  <c:v>1.15773282232112E-5</c:v>
                </c:pt>
                <c:pt idx="31988">
                  <c:v>1.1342948710080201E-5</c:v>
                </c:pt>
                <c:pt idx="31989">
                  <c:v>1.1271797120571099E-5</c:v>
                </c:pt>
                <c:pt idx="31990">
                  <c:v>1.1295326658000701E-5</c:v>
                </c:pt>
                <c:pt idx="31991">
                  <c:v>1.1400077710277399E-5</c:v>
                </c:pt>
                <c:pt idx="31992">
                  <c:v>1.1605814506765501E-5</c:v>
                </c:pt>
                <c:pt idx="31993">
                  <c:v>1.1577819350350199E-5</c:v>
                </c:pt>
                <c:pt idx="31994">
                  <c:v>1.161458385468E-5</c:v>
                </c:pt>
                <c:pt idx="31995">
                  <c:v>1.1421118870202901E-5</c:v>
                </c:pt>
                <c:pt idx="31996">
                  <c:v>1.13317018985981E-5</c:v>
                </c:pt>
                <c:pt idx="31997">
                  <c:v>1.1291677765257199E-5</c:v>
                </c:pt>
                <c:pt idx="31998">
                  <c:v>1.12733259811648E-5</c:v>
                </c:pt>
                <c:pt idx="31999">
                  <c:v>1.12647740024841E-5</c:v>
                </c:pt>
                <c:pt idx="32000">
                  <c:v>1.1261280633334501E-5</c:v>
                </c:pt>
                <c:pt idx="32001">
                  <c:v>1.12613488454372E-5</c:v>
                </c:pt>
                <c:pt idx="32002">
                  <c:v>1.1265909051871899E-5</c:v>
                </c:pt>
                <c:pt idx="32003">
                  <c:v>1.1277351404714899E-5</c:v>
                </c:pt>
                <c:pt idx="32004">
                  <c:v>1.13031310320366E-5</c:v>
                </c:pt>
                <c:pt idx="32005">
                  <c:v>1.1357235962350401E-5</c:v>
                </c:pt>
                <c:pt idx="32006">
                  <c:v>1.1469126548036E-5</c:v>
                </c:pt>
                <c:pt idx="32007">
                  <c:v>1.16972896648804E-5</c:v>
                </c:pt>
                <c:pt idx="32008">
                  <c:v>1.2080047781637401E-5</c:v>
                </c:pt>
                <c:pt idx="32009">
                  <c:v>1.19772876132629E-5</c:v>
                </c:pt>
                <c:pt idx="32010">
                  <c:v>1.1975018423982E-5</c:v>
                </c:pt>
                <c:pt idx="32011">
                  <c:v>1.15840548460255E-5</c:v>
                </c:pt>
                <c:pt idx="32012">
                  <c:v>1.13916685222648E-5</c:v>
                </c:pt>
                <c:pt idx="32013">
                  <c:v>1.13092137326021E-5</c:v>
                </c:pt>
                <c:pt idx="32014">
                  <c:v>1.12743919089553E-5</c:v>
                </c:pt>
                <c:pt idx="32015">
                  <c:v>1.12622810775065E-5</c:v>
                </c:pt>
                <c:pt idx="32016">
                  <c:v>1.12640982479206E-5</c:v>
                </c:pt>
                <c:pt idx="32017">
                  <c:v>1.1280065336905E-5</c:v>
                </c:pt>
                <c:pt idx="32018">
                  <c:v>1.1318290489725801E-5</c:v>
                </c:pt>
                <c:pt idx="32019">
                  <c:v>1.14008335003746E-5</c:v>
                </c:pt>
                <c:pt idx="32020">
                  <c:v>1.1574162272154399E-5</c:v>
                </c:pt>
                <c:pt idx="32021">
                  <c:v>1.1931789231312001E-5</c:v>
                </c:pt>
                <c:pt idx="32022">
                  <c:v>1.2514129593910201E-5</c:v>
                </c:pt>
                <c:pt idx="32023">
                  <c:v>1.23714762594318E-5</c:v>
                </c:pt>
                <c:pt idx="32024">
                  <c:v>1.23323552543297E-5</c:v>
                </c:pt>
                <c:pt idx="32025">
                  <c:v>1.17260269689723E-5</c:v>
                </c:pt>
                <c:pt idx="32026">
                  <c:v>8.7087005376815796E-2</c:v>
                </c:pt>
                <c:pt idx="32027">
                  <c:v>4.3169941753148998E-2</c:v>
                </c:pt>
                <c:pt idx="32028">
                  <c:v>1.7983457073569301E-2</c:v>
                </c:pt>
                <c:pt idx="32029">
                  <c:v>2.6781624183058701E-2</c:v>
                </c:pt>
                <c:pt idx="32030">
                  <c:v>9.1418735682964297E-2</c:v>
                </c:pt>
                <c:pt idx="32031">
                  <c:v>9.3484289944171906E-2</c:v>
                </c:pt>
                <c:pt idx="32032">
                  <c:v>2.3572999984026E-2</c:v>
                </c:pt>
                <c:pt idx="32033">
                  <c:v>9.9758312106132493E-2</c:v>
                </c:pt>
                <c:pt idx="32034">
                  <c:v>2.4733779951930001E-2</c:v>
                </c:pt>
                <c:pt idx="32035">
                  <c:v>7.0454210042953505E-2</c:v>
                </c:pt>
                <c:pt idx="32036">
                  <c:v>5.1400389522314099E-2</c:v>
                </c:pt>
                <c:pt idx="32037">
                  <c:v>2.3182347416877701E-2</c:v>
                </c:pt>
                <c:pt idx="32038">
                  <c:v>5.8477662503719302E-2</c:v>
                </c:pt>
                <c:pt idx="32039">
                  <c:v>3.7620801478624302E-2</c:v>
                </c:pt>
                <c:pt idx="32040">
                  <c:v>2.11296230554581E-2</c:v>
                </c:pt>
                <c:pt idx="32041">
                  <c:v>4.4057130813598598E-2</c:v>
                </c:pt>
                <c:pt idx="32042">
                  <c:v>3.4187093377113301E-2</c:v>
                </c:pt>
                <c:pt idx="32043">
                  <c:v>1.82581935077906E-2</c:v>
                </c:pt>
                <c:pt idx="32044">
                  <c:v>3.1295746564865098E-2</c:v>
                </c:pt>
                <c:pt idx="32045">
                  <c:v>3.2808821648359299E-2</c:v>
                </c:pt>
                <c:pt idx="32046">
                  <c:v>1.8633930012583701E-2</c:v>
                </c:pt>
                <c:pt idx="32047">
                  <c:v>2.0832516252994499E-2</c:v>
                </c:pt>
                <c:pt idx="32048">
                  <c:v>2.8454370796680499E-2</c:v>
                </c:pt>
                <c:pt idx="32049">
                  <c:v>2.1211521700024601E-2</c:v>
                </c:pt>
                <c:pt idx="32050">
                  <c:v>1.5916893258690799E-2</c:v>
                </c:pt>
                <c:pt idx="32051">
                  <c:v>2.1596295759081799E-2</c:v>
                </c:pt>
                <c:pt idx="32052">
                  <c:v>2.2482736036181401E-2</c:v>
                </c:pt>
                <c:pt idx="32053">
                  <c:v>1.6365781426429801E-2</c:v>
                </c:pt>
                <c:pt idx="32054">
                  <c:v>1.59125309437513E-2</c:v>
                </c:pt>
                <c:pt idx="32055">
                  <c:v>1.9795946776866899E-2</c:v>
                </c:pt>
                <c:pt idx="32056">
                  <c:v>1.8241606652736699E-2</c:v>
                </c:pt>
                <c:pt idx="32057">
                  <c:v>1.46435787901282E-2</c:v>
                </c:pt>
                <c:pt idx="32058">
                  <c:v>1.5842771157622299E-2</c:v>
                </c:pt>
                <c:pt idx="32059">
                  <c:v>1.7842767760157599E-2</c:v>
                </c:pt>
                <c:pt idx="32060">
                  <c:v>1.60035993903875E-2</c:v>
                </c:pt>
                <c:pt idx="32061">
                  <c:v>1.41527187079191E-2</c:v>
                </c:pt>
                <c:pt idx="32062">
                  <c:v>1.5437339432537601E-2</c:v>
                </c:pt>
                <c:pt idx="32063">
                  <c:v>1.6353417187929101E-2</c:v>
                </c:pt>
                <c:pt idx="32064">
                  <c:v>1.48516735062003E-2</c:v>
                </c:pt>
                <c:pt idx="32065">
                  <c:v>1.40126179903746E-2</c:v>
                </c:pt>
                <c:pt idx="32066">
                  <c:v>1.5052979812026E-2</c:v>
                </c:pt>
                <c:pt idx="32067">
                  <c:v>1.53984548524022E-2</c:v>
                </c:pt>
                <c:pt idx="32068">
                  <c:v>1.43359852954745E-2</c:v>
                </c:pt>
                <c:pt idx="32069">
                  <c:v>1.3975354842841599E-2</c:v>
                </c:pt>
                <c:pt idx="32070">
                  <c:v>1.47160971537232E-2</c:v>
                </c:pt>
                <c:pt idx="32071">
                  <c:v>1.48098412901163E-2</c:v>
                </c:pt>
                <c:pt idx="32072">
                  <c:v>1.4090410433709601E-2</c:v>
                </c:pt>
                <c:pt idx="32073">
                  <c:v>1.39761576429009E-2</c:v>
                </c:pt>
                <c:pt idx="32074">
                  <c:v>1.44778164103627E-2</c:v>
                </c:pt>
                <c:pt idx="32075">
                  <c:v>1.44613608717918E-2</c:v>
                </c:pt>
                <c:pt idx="32076">
                  <c:v>1.39913614839315E-2</c:v>
                </c:pt>
                <c:pt idx="32077">
                  <c:v>1.3975357636809399E-2</c:v>
                </c:pt>
                <c:pt idx="32078">
                  <c:v>1.43060805276036E-2</c:v>
                </c:pt>
                <c:pt idx="32079">
                  <c:v>1.4251270331442399E-2</c:v>
                </c:pt>
                <c:pt idx="32080">
                  <c:v>1.3947379775345299E-2</c:v>
                </c:pt>
                <c:pt idx="32081">
                  <c:v>1.39752086251974E-2</c:v>
                </c:pt>
                <c:pt idx="32082">
                  <c:v>1.4186905696988101E-2</c:v>
                </c:pt>
                <c:pt idx="32083">
                  <c:v>1.41242612153292E-2</c:v>
                </c:pt>
                <c:pt idx="32084">
                  <c:v>1.3930334709584701E-2</c:v>
                </c:pt>
                <c:pt idx="32085">
                  <c:v>1.39680150896311E-2</c:v>
                </c:pt>
                <c:pt idx="32086">
                  <c:v>1.41018703579903E-2</c:v>
                </c:pt>
                <c:pt idx="32087">
                  <c:v>1.4044015668332599E-2</c:v>
                </c:pt>
                <c:pt idx="32088">
                  <c:v>1.3921243138611299E-2</c:v>
                </c:pt>
                <c:pt idx="32089">
                  <c:v>1.39586040750146E-2</c:v>
                </c:pt>
                <c:pt idx="32090">
                  <c:v>1.4040828682482199E-2</c:v>
                </c:pt>
                <c:pt idx="32091">
                  <c:v>1.3992496766149999E-2</c:v>
                </c:pt>
                <c:pt idx="32092">
                  <c:v>1.39155378565192E-2</c:v>
                </c:pt>
                <c:pt idx="32093">
                  <c:v>1.39469085261226E-2</c:v>
                </c:pt>
                <c:pt idx="32094">
                  <c:v>1.3996638357639301E-2</c:v>
                </c:pt>
                <c:pt idx="32095">
                  <c:v>1.3958219438791299E-2</c:v>
                </c:pt>
                <c:pt idx="32096">
                  <c:v>1.39106893911958E-2</c:v>
                </c:pt>
                <c:pt idx="32097">
                  <c:v>1.39357028529048E-2</c:v>
                </c:pt>
                <c:pt idx="32098">
                  <c:v>1.39647545292974E-2</c:v>
                </c:pt>
                <c:pt idx="32099">
                  <c:v>1.39355016872287E-2</c:v>
                </c:pt>
                <c:pt idx="32100">
                  <c:v>1.39066278934479E-2</c:v>
                </c:pt>
                <c:pt idx="32101">
                  <c:v>1.39255877584219E-2</c:v>
                </c:pt>
                <c:pt idx="32102">
                  <c:v>1.39420805498958E-2</c:v>
                </c:pt>
                <c:pt idx="32103">
                  <c:v>1.3920377939939501E-2</c:v>
                </c:pt>
                <c:pt idx="32104">
                  <c:v>1.39033468440175E-2</c:v>
                </c:pt>
                <c:pt idx="32105">
                  <c:v>1.3917392119765301E-2</c:v>
                </c:pt>
                <c:pt idx="32106">
                  <c:v>1.3926262967288499E-2</c:v>
                </c:pt>
                <c:pt idx="32107">
                  <c:v>1.39106186106801E-2</c:v>
                </c:pt>
                <c:pt idx="32108">
                  <c:v>1.3900910504162299E-2</c:v>
                </c:pt>
                <c:pt idx="32109">
                  <c:v>1.39110730960965E-2</c:v>
                </c:pt>
                <c:pt idx="32110">
                  <c:v>1.3915522955358001E-2</c:v>
                </c:pt>
                <c:pt idx="32111">
                  <c:v>1.3904473744332801E-2</c:v>
                </c:pt>
                <c:pt idx="32112">
                  <c:v>1.38992704451084E-2</c:v>
                </c:pt>
                <c:pt idx="32113">
                  <c:v>1.39064900577068E-2</c:v>
                </c:pt>
                <c:pt idx="32114">
                  <c:v>1.39084234833717E-2</c:v>
                </c:pt>
                <c:pt idx="32115">
                  <c:v>1.39008024707437E-2</c:v>
                </c:pt>
                <c:pt idx="32116">
                  <c:v>1.38982478529215E-2</c:v>
                </c:pt>
                <c:pt idx="32117">
                  <c:v>1.3903282582759901E-2</c:v>
                </c:pt>
                <c:pt idx="32118">
                  <c:v>1.3903865590691599E-2</c:v>
                </c:pt>
                <c:pt idx="32119">
                  <c:v>1.3898717239499101E-2</c:v>
                </c:pt>
                <c:pt idx="32120">
                  <c:v>1.38976741582155E-2</c:v>
                </c:pt>
                <c:pt idx="32121">
                  <c:v>1.3901115395128699E-2</c:v>
                </c:pt>
                <c:pt idx="32122">
                  <c:v>1.39010222628713E-2</c:v>
                </c:pt>
                <c:pt idx="32123">
                  <c:v>1.3897614553570799E-2</c:v>
                </c:pt>
                <c:pt idx="32124">
                  <c:v>1.38973779976368E-2</c:v>
                </c:pt>
                <c:pt idx="32125">
                  <c:v>1.3899676501751E-2</c:v>
                </c:pt>
                <c:pt idx="32126">
                  <c:v>1.38992872089148E-2</c:v>
                </c:pt>
                <c:pt idx="32127">
                  <c:v>1.38970818370581E-2</c:v>
                </c:pt>
                <c:pt idx="32128">
                  <c:v>1.38972355052829E-2</c:v>
                </c:pt>
                <c:pt idx="32129">
                  <c:v>1.38987302780151E-2</c:v>
                </c:pt>
                <c:pt idx="32130">
                  <c:v>1.3898252509534401E-2</c:v>
                </c:pt>
                <c:pt idx="32131">
                  <c:v>1.38968583196402E-2</c:v>
                </c:pt>
                <c:pt idx="32132">
                  <c:v>1.38971619307995E-2</c:v>
                </c:pt>
                <c:pt idx="32133">
                  <c:v>1.38981072232127E-2</c:v>
                </c:pt>
                <c:pt idx="32134">
                  <c:v>1.38976406306028E-2</c:v>
                </c:pt>
                <c:pt idx="32135">
                  <c:v>1.38967856764793E-2</c:v>
                </c:pt>
                <c:pt idx="32136">
                  <c:v>1.3897113502025601E-2</c:v>
                </c:pt>
                <c:pt idx="32137">
                  <c:v>1.3897681608796101E-2</c:v>
                </c:pt>
                <c:pt idx="32138">
                  <c:v>1.3897281140089E-2</c:v>
                </c:pt>
                <c:pt idx="32139">
                  <c:v>1.38967726379633E-2</c:v>
                </c:pt>
                <c:pt idx="32140">
                  <c:v>1.38970641419292E-2</c:v>
                </c:pt>
                <c:pt idx="32141">
                  <c:v>1.38973901048303E-2</c:v>
                </c:pt>
                <c:pt idx="32142">
                  <c:v>1.3897068798542E-2</c:v>
                </c:pt>
                <c:pt idx="32143">
                  <c:v>1.3896777294576199E-2</c:v>
                </c:pt>
                <c:pt idx="32144">
                  <c:v>1.3897015713155301E-2</c:v>
                </c:pt>
                <c:pt idx="32145">
                  <c:v>1.38971852138639E-2</c:v>
                </c:pt>
                <c:pt idx="32146">
                  <c:v>1.3896938413381601E-2</c:v>
                </c:pt>
                <c:pt idx="32147">
                  <c:v>1.38967847451568E-2</c:v>
                </c:pt>
                <c:pt idx="32148">
                  <c:v>1.3896966353058799E-2</c:v>
                </c:pt>
                <c:pt idx="32149">
                  <c:v>1.38970408588648E-2</c:v>
                </c:pt>
                <c:pt idx="32150">
                  <c:v>1.3896856456995E-2</c:v>
                </c:pt>
                <c:pt idx="32151">
                  <c:v>1.3896787539124499E-2</c:v>
                </c:pt>
                <c:pt idx="32152">
                  <c:v>1.3896915130317201E-2</c:v>
                </c:pt>
                <c:pt idx="32153">
                  <c:v>1.3896937482059E-2</c:v>
                </c:pt>
                <c:pt idx="32154">
                  <c:v>1.38968098908663E-2</c:v>
                </c:pt>
                <c:pt idx="32155">
                  <c:v>1.3896783813834201E-2</c:v>
                </c:pt>
                <c:pt idx="32156">
                  <c:v>1.38968704268336E-2</c:v>
                </c:pt>
                <c:pt idx="32157">
                  <c:v>1.38968657702208E-2</c:v>
                </c:pt>
                <c:pt idx="32158">
                  <c:v>1.38967791572213E-2</c:v>
                </c:pt>
                <c:pt idx="32159">
                  <c:v>1.3896774500608401E-2</c:v>
                </c:pt>
                <c:pt idx="32160">
                  <c:v>1.38968303799629E-2</c:v>
                </c:pt>
                <c:pt idx="32161">
                  <c:v>1.3896819204092E-2</c:v>
                </c:pt>
                <c:pt idx="32162">
                  <c:v>1.3896760530769801E-2</c:v>
                </c:pt>
                <c:pt idx="32163">
                  <c:v>1.3896764256060099E-2</c:v>
                </c:pt>
                <c:pt idx="32164">
                  <c:v>1.38968052342534E-2</c:v>
                </c:pt>
                <c:pt idx="32165">
                  <c:v>1.3896787539124499E-2</c:v>
                </c:pt>
                <c:pt idx="32166">
                  <c:v>1.38967521488667E-2</c:v>
                </c:pt>
                <c:pt idx="32167">
                  <c:v>1.3896760530769801E-2</c:v>
                </c:pt>
                <c:pt idx="32168">
                  <c:v>1.38967856764793E-2</c:v>
                </c:pt>
                <c:pt idx="32169">
                  <c:v>1.3896767050027899E-2</c:v>
                </c:pt>
                <c:pt idx="32170">
                  <c:v>1.38967456296086E-2</c:v>
                </c:pt>
                <c:pt idx="32171">
                  <c:v>1.38967586681247E-2</c:v>
                </c:pt>
                <c:pt idx="32172">
                  <c:v>1.38967661187053E-2</c:v>
                </c:pt>
                <c:pt idx="32173">
                  <c:v>1.38967512175441E-2</c:v>
                </c:pt>
                <c:pt idx="32174">
                  <c:v>1.38967446982861E-2</c:v>
                </c:pt>
                <c:pt idx="32175">
                  <c:v>1.38967512175441E-2</c:v>
                </c:pt>
                <c:pt idx="32176">
                  <c:v>1.3896757736802099E-2</c:v>
                </c:pt>
                <c:pt idx="32177">
                  <c:v>1.3896746560931201E-2</c:v>
                </c:pt>
                <c:pt idx="32178">
                  <c:v>1.38967419043183E-2</c:v>
                </c:pt>
                <c:pt idx="32179">
                  <c:v>1.3896747492253799E-2</c:v>
                </c:pt>
                <c:pt idx="32180">
                  <c:v>1.38967512175441E-2</c:v>
                </c:pt>
                <c:pt idx="32181">
                  <c:v>1.38967409729958E-2</c:v>
                </c:pt>
                <c:pt idx="32182">
                  <c:v>1.38967428356409E-2</c:v>
                </c:pt>
                <c:pt idx="32183">
                  <c:v>1.3896747492253799E-2</c:v>
                </c:pt>
                <c:pt idx="32184">
                  <c:v>1.38967456296086E-2</c:v>
                </c:pt>
                <c:pt idx="32185">
                  <c:v>1.38967409729958E-2</c:v>
                </c:pt>
                <c:pt idx="32186">
                  <c:v>1.38967419043183E-2</c:v>
                </c:pt>
                <c:pt idx="32187">
                  <c:v>1.3896746560931201E-2</c:v>
                </c:pt>
                <c:pt idx="32188">
                  <c:v>1.38967428356409E-2</c:v>
                </c:pt>
                <c:pt idx="32189">
                  <c:v>1.38967419043183E-2</c:v>
                </c:pt>
                <c:pt idx="32190">
                  <c:v>1.38967419043183E-2</c:v>
                </c:pt>
                <c:pt idx="32191">
                  <c:v>1.3896746560931201E-2</c:v>
                </c:pt>
                <c:pt idx="32192">
                  <c:v>1.38967419043183E-2</c:v>
                </c:pt>
                <c:pt idx="32193">
                  <c:v>1.38967409729958E-2</c:v>
                </c:pt>
                <c:pt idx="32194">
                  <c:v>1.38967446982861E-2</c:v>
                </c:pt>
                <c:pt idx="32195">
                  <c:v>1.38967428356409E-2</c:v>
                </c:pt>
                <c:pt idx="32196">
                  <c:v>1.38967409729958E-2</c:v>
                </c:pt>
                <c:pt idx="32197">
                  <c:v>1.3896738179028E-2</c:v>
                </c:pt>
                <c:pt idx="32198">
                  <c:v>1.38967409729958E-2</c:v>
                </c:pt>
                <c:pt idx="32199">
                  <c:v>1.38967409729958E-2</c:v>
                </c:pt>
                <c:pt idx="32200">
                  <c:v>1.38967419043183E-2</c:v>
                </c:pt>
                <c:pt idx="32201">
                  <c:v>1.38967409729958E-2</c:v>
                </c:pt>
                <c:pt idx="32202">
                  <c:v>1.3896738179028E-2</c:v>
                </c:pt>
                <c:pt idx="32203">
                  <c:v>1.38967428356409E-2</c:v>
                </c:pt>
                <c:pt idx="32204">
                  <c:v>1.38967409729958E-2</c:v>
                </c:pt>
                <c:pt idx="32205">
                  <c:v>1.38967391103506E-2</c:v>
                </c:pt>
                <c:pt idx="32206">
                  <c:v>1.38967419043183E-2</c:v>
                </c:pt>
                <c:pt idx="32207">
                  <c:v>1.38967419043183E-2</c:v>
                </c:pt>
                <c:pt idx="32208">
                  <c:v>1.38967391103506E-2</c:v>
                </c:pt>
                <c:pt idx="32209">
                  <c:v>1.38967409729958E-2</c:v>
                </c:pt>
                <c:pt idx="32210">
                  <c:v>1.3896738179028E-2</c:v>
                </c:pt>
                <c:pt idx="32211">
                  <c:v>1.38967409729958E-2</c:v>
                </c:pt>
                <c:pt idx="32212">
                  <c:v>1.38967419043183E-2</c:v>
                </c:pt>
                <c:pt idx="32213">
                  <c:v>1.38967419043183E-2</c:v>
                </c:pt>
                <c:pt idx="32214">
                  <c:v>1.38967409729958E-2</c:v>
                </c:pt>
                <c:pt idx="32215">
                  <c:v>1.38967409729958E-2</c:v>
                </c:pt>
                <c:pt idx="32216">
                  <c:v>1.38967391103506E-2</c:v>
                </c:pt>
                <c:pt idx="32217">
                  <c:v>1.38967419043183E-2</c:v>
                </c:pt>
                <c:pt idx="32218">
                  <c:v>1.38967391103506E-2</c:v>
                </c:pt>
                <c:pt idx="32219">
                  <c:v>1.38967419043183E-2</c:v>
                </c:pt>
                <c:pt idx="32220">
                  <c:v>1.38967391103506E-2</c:v>
                </c:pt>
                <c:pt idx="32221">
                  <c:v>1.3896738179028E-2</c:v>
                </c:pt>
                <c:pt idx="32222">
                  <c:v>1.38967419043183E-2</c:v>
                </c:pt>
                <c:pt idx="32223">
                  <c:v>2.0763268694281599E-2</c:v>
                </c:pt>
                <c:pt idx="32224">
                  <c:v>2.07417719066143E-2</c:v>
                </c:pt>
                <c:pt idx="32225">
                  <c:v>2.0735997706651701E-2</c:v>
                </c:pt>
                <c:pt idx="32226">
                  <c:v>2.0741440355777699E-2</c:v>
                </c:pt>
                <c:pt idx="32227">
                  <c:v>2.0729053765535299E-2</c:v>
                </c:pt>
                <c:pt idx="32228">
                  <c:v>2.0706336945295299E-2</c:v>
                </c:pt>
                <c:pt idx="32229">
                  <c:v>2.06966940313578E-2</c:v>
                </c:pt>
                <c:pt idx="32230">
                  <c:v>2.06920951604843E-2</c:v>
                </c:pt>
                <c:pt idx="32231">
                  <c:v>2.0675040781498E-2</c:v>
                </c:pt>
                <c:pt idx="32232">
                  <c:v>2.0654493942856799E-2</c:v>
                </c:pt>
                <c:pt idx="32233">
                  <c:v>2.06441394984722E-2</c:v>
                </c:pt>
                <c:pt idx="32234">
                  <c:v>2.0635610446333899E-2</c:v>
                </c:pt>
                <c:pt idx="32235">
                  <c:v>2.0619092509150502E-2</c:v>
                </c:pt>
                <c:pt idx="32236">
                  <c:v>2.0602816715836501E-2</c:v>
                </c:pt>
                <c:pt idx="32237">
                  <c:v>2.05940194427967E-2</c:v>
                </c:pt>
                <c:pt idx="32238">
                  <c:v>2.05854177474976E-2</c:v>
                </c:pt>
                <c:pt idx="32239">
                  <c:v>2.05720830708742E-2</c:v>
                </c:pt>
                <c:pt idx="32240">
                  <c:v>2.0560633391141898E-2</c:v>
                </c:pt>
                <c:pt idx="32241">
                  <c:v>2.0554319024085999E-2</c:v>
                </c:pt>
                <c:pt idx="32242">
                  <c:v>2.05474551767111E-2</c:v>
                </c:pt>
                <c:pt idx="32243">
                  <c:v>2.0538039505481699E-2</c:v>
                </c:pt>
                <c:pt idx="32244">
                  <c:v>2.0530911162495599E-2</c:v>
                </c:pt>
                <c:pt idx="32245">
                  <c:v>2.0527049899101299E-2</c:v>
                </c:pt>
                <c:pt idx="32246">
                  <c:v>2.05223653465509E-2</c:v>
                </c:pt>
                <c:pt idx="32247">
                  <c:v>2.05164533108473E-2</c:v>
                </c:pt>
                <c:pt idx="32248">
                  <c:v>2.0512608811259301E-2</c:v>
                </c:pt>
                <c:pt idx="32249">
                  <c:v>2.05106511712074E-2</c:v>
                </c:pt>
                <c:pt idx="32250">
                  <c:v>2.05078404396772E-2</c:v>
                </c:pt>
                <c:pt idx="32251">
                  <c:v>2.05045584589243E-2</c:v>
                </c:pt>
                <c:pt idx="32252">
                  <c:v>2.05028839409351E-2</c:v>
                </c:pt>
                <c:pt idx="32253">
                  <c:v>2.0502159371972101E-2</c:v>
                </c:pt>
                <c:pt idx="32254">
                  <c:v>2.05006785690784E-2</c:v>
                </c:pt>
                <c:pt idx="32255">
                  <c:v>2.04991102218628E-2</c:v>
                </c:pt>
                <c:pt idx="32256">
                  <c:v>2.0498668774962401E-2</c:v>
                </c:pt>
                <c:pt idx="32257">
                  <c:v>2.0498584955930699E-2</c:v>
                </c:pt>
                <c:pt idx="32258">
                  <c:v>2.04979013651609E-2</c:v>
                </c:pt>
                <c:pt idx="32259">
                  <c:v>2.0497312769293799E-2</c:v>
                </c:pt>
                <c:pt idx="32260">
                  <c:v>2.04974357038736E-2</c:v>
                </c:pt>
                <c:pt idx="32261">
                  <c:v>2.0497595891356499E-2</c:v>
                </c:pt>
                <c:pt idx="32262">
                  <c:v>2.0497316494584101E-2</c:v>
                </c:pt>
                <c:pt idx="32263">
                  <c:v>2.0497191697359099E-2</c:v>
                </c:pt>
                <c:pt idx="32264">
                  <c:v>2.04974841326475E-2</c:v>
                </c:pt>
                <c:pt idx="32265">
                  <c:v>2.0497655496001198E-2</c:v>
                </c:pt>
                <c:pt idx="32266">
                  <c:v>2.0497545599937401E-2</c:v>
                </c:pt>
                <c:pt idx="32267">
                  <c:v>2.0497588440775899E-2</c:v>
                </c:pt>
                <c:pt idx="32268">
                  <c:v>2.04978529363871E-2</c:v>
                </c:pt>
                <c:pt idx="32269">
                  <c:v>2.0497949793934801E-2</c:v>
                </c:pt>
                <c:pt idx="32270">
                  <c:v>2.0497882738709401E-2</c:v>
                </c:pt>
                <c:pt idx="32271">
                  <c:v>2.0497949793934801E-2</c:v>
                </c:pt>
                <c:pt idx="32272">
                  <c:v>2.04981081187725E-2</c:v>
                </c:pt>
                <c:pt idx="32273">
                  <c:v>2.0498123019933701E-2</c:v>
                </c:pt>
                <c:pt idx="32274">
                  <c:v>2.04980559647083E-2</c:v>
                </c:pt>
                <c:pt idx="32275">
                  <c:v>2.0498091354966198E-2</c:v>
                </c:pt>
                <c:pt idx="32276">
                  <c:v>2.0498154684901199E-2</c:v>
                </c:pt>
                <c:pt idx="32277">
                  <c:v>2.0498106256127399E-2</c:v>
                </c:pt>
                <c:pt idx="32278">
                  <c:v>2.04980280250311E-2</c:v>
                </c:pt>
                <c:pt idx="32279">
                  <c:v>2.0498029887676201E-2</c:v>
                </c:pt>
                <c:pt idx="32280">
                  <c:v>2.0498026162385899E-2</c:v>
                </c:pt>
                <c:pt idx="32281">
                  <c:v>2.0497949793934801E-2</c:v>
                </c:pt>
                <c:pt idx="32282">
                  <c:v>2.0497875288128901E-2</c:v>
                </c:pt>
                <c:pt idx="32283">
                  <c:v>2.0497858524322499E-2</c:v>
                </c:pt>
                <c:pt idx="32284">
                  <c:v>2.0497821271419501E-2</c:v>
                </c:pt>
                <c:pt idx="32285">
                  <c:v>2.0497737452387799E-2</c:v>
                </c:pt>
                <c:pt idx="32286">
                  <c:v>2.0497670397162399E-2</c:v>
                </c:pt>
                <c:pt idx="32287">
                  <c:v>2.04976443201304E-2</c:v>
                </c:pt>
                <c:pt idx="32288">
                  <c:v>2.04975977540016E-2</c:v>
                </c:pt>
                <c:pt idx="32289">
                  <c:v>3.9256099611520802E-2</c:v>
                </c:pt>
                <c:pt idx="32290">
                  <c:v>3.3627074211835903E-2</c:v>
                </c:pt>
                <c:pt idx="32291">
                  <c:v>2.7402972802519798E-2</c:v>
                </c:pt>
                <c:pt idx="32292">
                  <c:v>2.4947982281446499E-2</c:v>
                </c:pt>
                <c:pt idx="32293">
                  <c:v>2.6325456798076598E-2</c:v>
                </c:pt>
                <c:pt idx="32294">
                  <c:v>2.7733407914638498E-2</c:v>
                </c:pt>
                <c:pt idx="32295">
                  <c:v>2.61860992759466E-2</c:v>
                </c:pt>
                <c:pt idx="32296">
                  <c:v>2.2617697715759302E-2</c:v>
                </c:pt>
                <c:pt idx="32297">
                  <c:v>2.0029418170452101E-2</c:v>
                </c:pt>
                <c:pt idx="32298">
                  <c:v>2.01353672891855E-2</c:v>
                </c:pt>
                <c:pt idx="32299">
                  <c:v>2.1947164088487601E-2</c:v>
                </c:pt>
                <c:pt idx="32300">
                  <c:v>2.31743883341551E-2</c:v>
                </c:pt>
                <c:pt idx="32301">
                  <c:v>2.2561915218830102E-2</c:v>
                </c:pt>
                <c:pt idx="32302">
                  <c:v>2.0839083939790701E-2</c:v>
                </c:pt>
                <c:pt idx="32303">
                  <c:v>1.9663786515593501E-2</c:v>
                </c:pt>
                <c:pt idx="32304">
                  <c:v>1.9913053140044198E-2</c:v>
                </c:pt>
                <c:pt idx="32305">
                  <c:v>2.0982824265956899E-2</c:v>
                </c:pt>
                <c:pt idx="32306">
                  <c:v>2.1637625992298098E-2</c:v>
                </c:pt>
                <c:pt idx="32307">
                  <c:v>2.12531667202711E-2</c:v>
                </c:pt>
                <c:pt idx="32308">
                  <c:v>2.0357081666588801E-2</c:v>
                </c:pt>
                <c:pt idx="32309">
                  <c:v>1.9839633256197E-2</c:v>
                </c:pt>
                <c:pt idx="32310">
                  <c:v>2.0063100382685699E-2</c:v>
                </c:pt>
                <c:pt idx="32311">
                  <c:v>2.06410046666861E-2</c:v>
                </c:pt>
                <c:pt idx="32312">
                  <c:v>2.0910257473588E-2</c:v>
                </c:pt>
                <c:pt idx="32313">
                  <c:v>2.0629126578569398E-2</c:v>
                </c:pt>
                <c:pt idx="32314">
                  <c:v>2.0127443596720699E-2</c:v>
                </c:pt>
                <c:pt idx="32315">
                  <c:v>1.9864059984684001E-2</c:v>
                </c:pt>
                <c:pt idx="32316">
                  <c:v>2.00003385543823E-2</c:v>
                </c:pt>
                <c:pt idx="32317">
                  <c:v>2.02894471585751E-2</c:v>
                </c:pt>
                <c:pt idx="32318">
                  <c:v>2.0378511399030699E-2</c:v>
                </c:pt>
                <c:pt idx="32319">
                  <c:v>2.0177574828267101E-2</c:v>
                </c:pt>
                <c:pt idx="32320">
                  <c:v>1.9896024838089901E-2</c:v>
                </c:pt>
                <c:pt idx="32321">
                  <c:v>1.9771417602896701E-2</c:v>
                </c:pt>
                <c:pt idx="32322">
                  <c:v>1.9847009330987899E-2</c:v>
                </c:pt>
                <c:pt idx="32323">
                  <c:v>1.9983934238553099E-2</c:v>
                </c:pt>
                <c:pt idx="32324">
                  <c:v>1.99999418109655E-2</c:v>
                </c:pt>
                <c:pt idx="32325">
                  <c:v>1.9865987822413399E-2</c:v>
                </c:pt>
                <c:pt idx="32326">
                  <c:v>1.9703336060047202E-2</c:v>
                </c:pt>
                <c:pt idx="32327">
                  <c:v>1.96401737630367E-2</c:v>
                </c:pt>
                <c:pt idx="32328">
                  <c:v>1.9689047709107399E-2</c:v>
                </c:pt>
                <c:pt idx="32329">
                  <c:v>1.97552368044853E-2</c:v>
                </c:pt>
                <c:pt idx="32330">
                  <c:v>1.9749116152525E-2</c:v>
                </c:pt>
                <c:pt idx="32331">
                  <c:v>1.9669078290462501E-2</c:v>
                </c:pt>
                <c:pt idx="32332">
                  <c:v>1.9567791372537599E-2</c:v>
                </c:pt>
                <c:pt idx="32333">
                  <c:v>1.953393407166E-2</c:v>
                </c:pt>
                <c:pt idx="32334">
                  <c:v>1.9565094262361499E-2</c:v>
                </c:pt>
                <c:pt idx="32335">
                  <c:v>1.9600257277488702E-2</c:v>
                </c:pt>
                <c:pt idx="32336">
                  <c:v>1.9587134942412401E-2</c:v>
                </c:pt>
                <c:pt idx="32337">
                  <c:v>1.9532483071088801E-2</c:v>
                </c:pt>
                <c:pt idx="32338">
                  <c:v>1.94823071360588E-2</c:v>
                </c:pt>
                <c:pt idx="32339">
                  <c:v>1.94655209779739E-2</c:v>
                </c:pt>
                <c:pt idx="32340">
                  <c:v>1.9476037472486499E-2</c:v>
                </c:pt>
                <c:pt idx="32341">
                  <c:v>1.9485196098685299E-2</c:v>
                </c:pt>
                <c:pt idx="32342">
                  <c:v>1.9473372027277901E-2</c:v>
                </c:pt>
                <c:pt idx="32343">
                  <c:v>1.94468125700951E-2</c:v>
                </c:pt>
                <c:pt idx="32344">
                  <c:v>1.9426377490162901E-2</c:v>
                </c:pt>
                <c:pt idx="32345">
                  <c:v>1.94243174046278E-2</c:v>
                </c:pt>
                <c:pt idx="32346">
                  <c:v>1.9427698105573699E-2</c:v>
                </c:pt>
                <c:pt idx="32347">
                  <c:v>1.9428826868534099E-2</c:v>
                </c:pt>
                <c:pt idx="32348">
                  <c:v>1.94208733737469E-2</c:v>
                </c:pt>
                <c:pt idx="32349">
                  <c:v>1.94056425243616E-2</c:v>
                </c:pt>
                <c:pt idx="32350">
                  <c:v>1.9392317160963998E-2</c:v>
                </c:pt>
                <c:pt idx="32351">
                  <c:v>1.93870421499014E-2</c:v>
                </c:pt>
                <c:pt idx="32352">
                  <c:v>1.9387550652027099E-2</c:v>
                </c:pt>
                <c:pt idx="32353">
                  <c:v>1.93868055939674E-2</c:v>
                </c:pt>
                <c:pt idx="32354">
                  <c:v>1.9380439072847401E-2</c:v>
                </c:pt>
                <c:pt idx="32355">
                  <c:v>1.9370468333363498E-2</c:v>
                </c:pt>
                <c:pt idx="32356">
                  <c:v>1.9361993297934501E-2</c:v>
                </c:pt>
                <c:pt idx="32357">
                  <c:v>1.9357634708285301E-2</c:v>
                </c:pt>
                <c:pt idx="32358">
                  <c:v>1.9355246797204E-2</c:v>
                </c:pt>
                <c:pt idx="32359">
                  <c:v>1.93511359393597E-2</c:v>
                </c:pt>
                <c:pt idx="32360">
                  <c:v>1.9343629479408299E-2</c:v>
                </c:pt>
                <c:pt idx="32361">
                  <c:v>1.93345136940479E-2</c:v>
                </c:pt>
                <c:pt idx="32362">
                  <c:v>1.9326768815517401E-2</c:v>
                </c:pt>
                <c:pt idx="32363">
                  <c:v>1.9322197884321199E-2</c:v>
                </c:pt>
                <c:pt idx="32364">
                  <c:v>1.93182397633791E-2</c:v>
                </c:pt>
                <c:pt idx="32365">
                  <c:v>1.9313117489218701E-2</c:v>
                </c:pt>
                <c:pt idx="32366">
                  <c:v>1.9306387752294499E-2</c:v>
                </c:pt>
                <c:pt idx="32367">
                  <c:v>1.9299326464533799E-2</c:v>
                </c:pt>
                <c:pt idx="32368">
                  <c:v>1.9293392077088401E-2</c:v>
                </c:pt>
                <c:pt idx="32369">
                  <c:v>1.9288823008537299E-2</c:v>
                </c:pt>
                <c:pt idx="32370">
                  <c:v>1.9284544512629499E-2</c:v>
                </c:pt>
                <c:pt idx="32371">
                  <c:v>1.9279541447758699E-2</c:v>
                </c:pt>
                <c:pt idx="32372">
                  <c:v>1.9273826852440799E-2</c:v>
                </c:pt>
                <c:pt idx="32373">
                  <c:v>1.9268207252025601E-2</c:v>
                </c:pt>
                <c:pt idx="32374">
                  <c:v>1.9263340160250698E-2</c:v>
                </c:pt>
                <c:pt idx="32375">
                  <c:v>1.92590802907944E-2</c:v>
                </c:pt>
                <c:pt idx="32376">
                  <c:v>1.9254731014370901E-2</c:v>
                </c:pt>
                <c:pt idx="32377">
                  <c:v>1.92499477416277E-2</c:v>
                </c:pt>
                <c:pt idx="32378">
                  <c:v>1.92448440939188E-2</c:v>
                </c:pt>
                <c:pt idx="32379">
                  <c:v>1.92398186773062E-2</c:v>
                </c:pt>
                <c:pt idx="32380">
                  <c:v>1.9235290586948402E-2</c:v>
                </c:pt>
                <c:pt idx="32381">
                  <c:v>1.92309692502022E-2</c:v>
                </c:pt>
                <c:pt idx="32382">
                  <c:v>1.9226493313908601E-2</c:v>
                </c:pt>
                <c:pt idx="32383">
                  <c:v>1.92217230796814E-2</c:v>
                </c:pt>
                <c:pt idx="32384">
                  <c:v>1.9216863438487101E-2</c:v>
                </c:pt>
                <c:pt idx="32385">
                  <c:v>1.9212163984775502E-2</c:v>
                </c:pt>
                <c:pt idx="32386">
                  <c:v>1.9207686185836799E-2</c:v>
                </c:pt>
                <c:pt idx="32387">
                  <c:v>1.92032642662525E-2</c:v>
                </c:pt>
                <c:pt idx="32388">
                  <c:v>1.9198721274733498E-2</c:v>
                </c:pt>
                <c:pt idx="32389">
                  <c:v>1.9193734973669101E-2</c:v>
                </c:pt>
                <c:pt idx="32390">
                  <c:v>1.9186368212103799E-2</c:v>
                </c:pt>
                <c:pt idx="32391">
                  <c:v>1.91788170486689E-2</c:v>
                </c:pt>
                <c:pt idx="32392">
                  <c:v>1.9171576946973801E-2</c:v>
                </c:pt>
                <c:pt idx="32393">
                  <c:v>1.9164402037859001E-2</c:v>
                </c:pt>
                <c:pt idx="32394">
                  <c:v>1.9156904891133301E-2</c:v>
                </c:pt>
                <c:pt idx="32395">
                  <c:v>1.9149130210280401E-2</c:v>
                </c:pt>
                <c:pt idx="32396">
                  <c:v>1.9141571596264801E-2</c:v>
                </c:pt>
                <c:pt idx="32397">
                  <c:v>1.9134698435664201E-2</c:v>
                </c:pt>
                <c:pt idx="32398">
                  <c:v>1.91284958273172E-2</c:v>
                </c:pt>
                <c:pt idx="32399">
                  <c:v>1.91226322203875E-2</c:v>
                </c:pt>
                <c:pt idx="32400">
                  <c:v>1.9116826355457299E-2</c:v>
                </c:pt>
                <c:pt idx="32401">
                  <c:v>1.9111094996333101E-2</c:v>
                </c:pt>
                <c:pt idx="32402">
                  <c:v>1.91056318581104E-2</c:v>
                </c:pt>
                <c:pt idx="32403">
                  <c:v>1.91005077213049E-2</c:v>
                </c:pt>
                <c:pt idx="32404">
                  <c:v>1.9095534458756499E-2</c:v>
                </c:pt>
                <c:pt idx="32405">
                  <c:v>1.9087865948677101E-2</c:v>
                </c:pt>
                <c:pt idx="32406">
                  <c:v>1.9080303609371199E-2</c:v>
                </c:pt>
                <c:pt idx="32407">
                  <c:v>1.9072825089096999E-2</c:v>
                </c:pt>
                <c:pt idx="32408">
                  <c:v>1.9065422937274E-2</c:v>
                </c:pt>
                <c:pt idx="32409">
                  <c:v>1.90581735223532E-2</c:v>
                </c:pt>
                <c:pt idx="32410">
                  <c:v>1.90511923283339E-2</c:v>
                </c:pt>
                <c:pt idx="32411">
                  <c:v>1.9044484943151498E-2</c:v>
                </c:pt>
                <c:pt idx="32412">
                  <c:v>1.9037989899516099E-2</c:v>
                </c:pt>
                <c:pt idx="32413">
                  <c:v>1.90315488725901E-2</c:v>
                </c:pt>
                <c:pt idx="32414">
                  <c:v>1.9025094807148001E-2</c:v>
                </c:pt>
                <c:pt idx="32415">
                  <c:v>1.9018657505512199E-2</c:v>
                </c:pt>
                <c:pt idx="32416">
                  <c:v>1.9012369215488399E-2</c:v>
                </c:pt>
                <c:pt idx="32417">
                  <c:v>1.9006252288818401E-2</c:v>
                </c:pt>
                <c:pt idx="32418">
                  <c:v>1.8999988213181499E-2</c:v>
                </c:pt>
                <c:pt idx="32419">
                  <c:v>1.8993550911545701E-2</c:v>
                </c:pt>
                <c:pt idx="32420">
                  <c:v>1.8986981362104399E-2</c:v>
                </c:pt>
                <c:pt idx="32421">
                  <c:v>1.89806018024683E-2</c:v>
                </c:pt>
                <c:pt idx="32422">
                  <c:v>1.8974278122186699E-2</c:v>
                </c:pt>
                <c:pt idx="32423">
                  <c:v>1.8967974931001701E-2</c:v>
                </c:pt>
                <c:pt idx="32424">
                  <c:v>1.8961632624268501E-2</c:v>
                </c:pt>
                <c:pt idx="32425">
                  <c:v>1.89552623778582E-2</c:v>
                </c:pt>
                <c:pt idx="32426">
                  <c:v>1.89489014446735E-2</c:v>
                </c:pt>
                <c:pt idx="32427">
                  <c:v>1.8942631781101199E-2</c:v>
                </c:pt>
                <c:pt idx="32428">
                  <c:v>1.8936656415462501E-2</c:v>
                </c:pt>
                <c:pt idx="32429">
                  <c:v>1.8930692225694701E-2</c:v>
                </c:pt>
                <c:pt idx="32430">
                  <c:v>1.89247373491526E-2</c:v>
                </c:pt>
                <c:pt idx="32431">
                  <c:v>1.89188197255135E-2</c:v>
                </c:pt>
                <c:pt idx="32432">
                  <c:v>1.8913032487034801E-2</c:v>
                </c:pt>
                <c:pt idx="32433">
                  <c:v>1.89073607325554E-2</c:v>
                </c:pt>
                <c:pt idx="32434">
                  <c:v>1.8901646137237601E-2</c:v>
                </c:pt>
                <c:pt idx="32435">
                  <c:v>1.8895460292697001E-2</c:v>
                </c:pt>
                <c:pt idx="32436">
                  <c:v>1.88884157687426E-2</c:v>
                </c:pt>
                <c:pt idx="32437">
                  <c:v>1.8880860880017301E-2</c:v>
                </c:pt>
                <c:pt idx="32438">
                  <c:v>1.8873093649745001E-2</c:v>
                </c:pt>
                <c:pt idx="32439">
                  <c:v>1.8865235149860399E-2</c:v>
                </c:pt>
                <c:pt idx="32440">
                  <c:v>1.88573412597179E-2</c:v>
                </c:pt>
                <c:pt idx="32441">
                  <c:v>1.8849425017833699E-2</c:v>
                </c:pt>
                <c:pt idx="32442">
                  <c:v>1.8841776996850999E-2</c:v>
                </c:pt>
                <c:pt idx="32443">
                  <c:v>1.8834592774510401E-2</c:v>
                </c:pt>
                <c:pt idx="32444">
                  <c:v>1.8827786669135101E-2</c:v>
                </c:pt>
                <c:pt idx="32445">
                  <c:v>1.8821425735950501E-2</c:v>
                </c:pt>
                <c:pt idx="32446">
                  <c:v>1.8815219402313201E-2</c:v>
                </c:pt>
                <c:pt idx="32447">
                  <c:v>1.8809147179126701E-2</c:v>
                </c:pt>
                <c:pt idx="32448">
                  <c:v>1.88029296696186E-2</c:v>
                </c:pt>
                <c:pt idx="32449">
                  <c:v>1.87947191298008E-2</c:v>
                </c:pt>
                <c:pt idx="32450">
                  <c:v>1.8787128850817701E-2</c:v>
                </c:pt>
                <c:pt idx="32451">
                  <c:v>1.8779786303639402E-2</c:v>
                </c:pt>
                <c:pt idx="32452">
                  <c:v>1.87725070863962E-2</c:v>
                </c:pt>
                <c:pt idx="32453">
                  <c:v>1.8765192478895201E-2</c:v>
                </c:pt>
                <c:pt idx="32454">
                  <c:v>1.87583044171333E-2</c:v>
                </c:pt>
                <c:pt idx="32455">
                  <c:v>1.8751664087176299E-2</c:v>
                </c:pt>
                <c:pt idx="32456">
                  <c:v>1.87452044337988E-2</c:v>
                </c:pt>
                <c:pt idx="32457">
                  <c:v>1.8738765269517899E-2</c:v>
                </c:pt>
                <c:pt idx="32458">
                  <c:v>1.8732201308012002E-2</c:v>
                </c:pt>
                <c:pt idx="32459">
                  <c:v>1.8725503236055398E-2</c:v>
                </c:pt>
                <c:pt idx="32460">
                  <c:v>1.8718773499131199E-2</c:v>
                </c:pt>
                <c:pt idx="32461">
                  <c:v>1.87124200165272E-2</c:v>
                </c:pt>
                <c:pt idx="32462">
                  <c:v>1.8706042319536199E-2</c:v>
                </c:pt>
                <c:pt idx="32463">
                  <c:v>1.8699437379837001E-2</c:v>
                </c:pt>
                <c:pt idx="32464">
                  <c:v>1.8692634999752E-2</c:v>
                </c:pt>
                <c:pt idx="32465">
                  <c:v>1.8686216324567798E-2</c:v>
                </c:pt>
                <c:pt idx="32466">
                  <c:v>1.8679909408092499E-2</c:v>
                </c:pt>
                <c:pt idx="32467">
                  <c:v>1.8673727288842201E-2</c:v>
                </c:pt>
                <c:pt idx="32468">
                  <c:v>1.8667636439204199E-2</c:v>
                </c:pt>
                <c:pt idx="32469">
                  <c:v>1.86616070568562E-2</c:v>
                </c:pt>
                <c:pt idx="32470">
                  <c:v>1.8655652180314099E-2</c:v>
                </c:pt>
                <c:pt idx="32471">
                  <c:v>1.8649652600288402E-2</c:v>
                </c:pt>
                <c:pt idx="32472">
                  <c:v>1.8643138930201499E-2</c:v>
                </c:pt>
                <c:pt idx="32473">
                  <c:v>1.8636237829923599E-2</c:v>
                </c:pt>
                <c:pt idx="32474">
                  <c:v>1.8629370257258401E-2</c:v>
                </c:pt>
                <c:pt idx="32475">
                  <c:v>1.86223071068525E-2</c:v>
                </c:pt>
                <c:pt idx="32476">
                  <c:v>1.8615119159221701E-2</c:v>
                </c:pt>
                <c:pt idx="32477">
                  <c:v>1.86080224812031E-2</c:v>
                </c:pt>
                <c:pt idx="32478">
                  <c:v>1.86012517660856E-2</c:v>
                </c:pt>
                <c:pt idx="32479">
                  <c:v>1.85948424041271E-2</c:v>
                </c:pt>
                <c:pt idx="32480">
                  <c:v>1.8588693812489499E-2</c:v>
                </c:pt>
                <c:pt idx="32481">
                  <c:v>1.8582709133624999E-2</c:v>
                </c:pt>
                <c:pt idx="32482">
                  <c:v>1.8576884642243399E-2</c:v>
                </c:pt>
                <c:pt idx="32483">
                  <c:v>1.85712371021509E-2</c:v>
                </c:pt>
                <c:pt idx="32484">
                  <c:v>1.8565913662314401E-2</c:v>
                </c:pt>
                <c:pt idx="32485">
                  <c:v>1.8559228628873801E-2</c:v>
                </c:pt>
                <c:pt idx="32486">
                  <c:v>1.8552633002400402E-2</c:v>
                </c:pt>
                <c:pt idx="32487">
                  <c:v>1.8546391278505301E-2</c:v>
                </c:pt>
                <c:pt idx="32488">
                  <c:v>1.85402017086744E-2</c:v>
                </c:pt>
                <c:pt idx="32489">
                  <c:v>1.85341089963913E-2</c:v>
                </c:pt>
                <c:pt idx="32490">
                  <c:v>1.8528169021010399E-2</c:v>
                </c:pt>
                <c:pt idx="32491">
                  <c:v>1.8522368744015701E-2</c:v>
                </c:pt>
                <c:pt idx="32492">
                  <c:v>1.8516613170504601E-2</c:v>
                </c:pt>
                <c:pt idx="32493">
                  <c:v>1.8510855734348301E-2</c:v>
                </c:pt>
                <c:pt idx="32494">
                  <c:v>1.8505098298192E-2</c:v>
                </c:pt>
                <c:pt idx="32495">
                  <c:v>1.8499396741390201E-2</c:v>
                </c:pt>
                <c:pt idx="32496">
                  <c:v>1.8494071438908601E-2</c:v>
                </c:pt>
                <c:pt idx="32497">
                  <c:v>1.8488412722945199E-2</c:v>
                </c:pt>
                <c:pt idx="32498">
                  <c:v>1.84828657656908E-2</c:v>
                </c:pt>
                <c:pt idx="32499">
                  <c:v>1.8477505072951299E-2</c:v>
                </c:pt>
                <c:pt idx="32500">
                  <c:v>1.8472235649824101E-2</c:v>
                </c:pt>
                <c:pt idx="32501">
                  <c:v>1.8467087298631699E-2</c:v>
                </c:pt>
                <c:pt idx="32502">
                  <c:v>1.84620507061482E-2</c:v>
                </c:pt>
                <c:pt idx="32503">
                  <c:v>1.8457120284438099E-2</c:v>
                </c:pt>
                <c:pt idx="32504">
                  <c:v>1.8452262505888901E-2</c:v>
                </c:pt>
                <c:pt idx="32505">
                  <c:v>1.8447495996952099E-2</c:v>
                </c:pt>
                <c:pt idx="32506">
                  <c:v>1.84428319334984E-2</c:v>
                </c:pt>
                <c:pt idx="32507">
                  <c:v>1.8438255414366701E-2</c:v>
                </c:pt>
                <c:pt idx="32508">
                  <c:v>1.84334777295589E-2</c:v>
                </c:pt>
                <c:pt idx="32509">
                  <c:v>1.84283126145601E-2</c:v>
                </c:pt>
                <c:pt idx="32510">
                  <c:v>1.8423026427626599E-2</c:v>
                </c:pt>
                <c:pt idx="32511">
                  <c:v>1.8417730927467301E-2</c:v>
                </c:pt>
                <c:pt idx="32512">
                  <c:v>1.8412536010146099E-2</c:v>
                </c:pt>
                <c:pt idx="32513">
                  <c:v>1.8407531082630199E-2</c:v>
                </c:pt>
                <c:pt idx="32514">
                  <c:v>1.8402755260467502E-2</c:v>
                </c:pt>
                <c:pt idx="32515">
                  <c:v>1.8398236483335498E-2</c:v>
                </c:pt>
                <c:pt idx="32516">
                  <c:v>1.83939356356859E-2</c:v>
                </c:pt>
                <c:pt idx="32517">
                  <c:v>1.83897987008095E-2</c:v>
                </c:pt>
                <c:pt idx="32518">
                  <c:v>1.8385747447609901E-2</c:v>
                </c:pt>
                <c:pt idx="32519">
                  <c:v>1.83817427605391E-2</c:v>
                </c:pt>
                <c:pt idx="32520">
                  <c:v>1.8377745524048798E-2</c:v>
                </c:pt>
                <c:pt idx="32521">
                  <c:v>1.8373453989625001E-2</c:v>
                </c:pt>
                <c:pt idx="32522">
                  <c:v>1.8369175493717201E-2</c:v>
                </c:pt>
                <c:pt idx="32523">
                  <c:v>1.8365129828453099E-2</c:v>
                </c:pt>
                <c:pt idx="32524">
                  <c:v>1.8360879272222502E-2</c:v>
                </c:pt>
                <c:pt idx="32525">
                  <c:v>1.8356839194893799E-2</c:v>
                </c:pt>
                <c:pt idx="32526">
                  <c:v>1.8352843821048698E-2</c:v>
                </c:pt>
                <c:pt idx="32527">
                  <c:v>1.83489061892033E-2</c:v>
                </c:pt>
                <c:pt idx="32528">
                  <c:v>1.83450598269701E-2</c:v>
                </c:pt>
                <c:pt idx="32529">
                  <c:v>1.8341291695833199E-2</c:v>
                </c:pt>
                <c:pt idx="32530">
                  <c:v>1.83375887572765E-2</c:v>
                </c:pt>
                <c:pt idx="32531">
                  <c:v>1.83339361101389E-2</c:v>
                </c:pt>
                <c:pt idx="32532">
                  <c:v>1.8330350518226599E-2</c:v>
                </c:pt>
                <c:pt idx="32533">
                  <c:v>1.8326845020055799E-2</c:v>
                </c:pt>
                <c:pt idx="32534">
                  <c:v>1.8323414027690901E-2</c:v>
                </c:pt>
                <c:pt idx="32535">
                  <c:v>1.8320044502615901E-2</c:v>
                </c:pt>
                <c:pt idx="32536">
                  <c:v>1.83167401701212E-2</c:v>
                </c:pt>
                <c:pt idx="32537">
                  <c:v>1.8313501030206701E-2</c:v>
                </c:pt>
                <c:pt idx="32538">
                  <c:v>1.8310341984033598E-2</c:v>
                </c:pt>
                <c:pt idx="32539">
                  <c:v>1.8307248130440702E-2</c:v>
                </c:pt>
                <c:pt idx="32540">
                  <c:v>1.8304239958524701E-2</c:v>
                </c:pt>
                <c:pt idx="32541">
                  <c:v>1.8301285803317999E-2</c:v>
                </c:pt>
                <c:pt idx="32542">
                  <c:v>1.8298396840691601E-2</c:v>
                </c:pt>
                <c:pt idx="32543">
                  <c:v>1.8295573070645301E-2</c:v>
                </c:pt>
                <c:pt idx="32544">
                  <c:v>1.8292818218469599E-2</c:v>
                </c:pt>
                <c:pt idx="32545">
                  <c:v>1.8290113657712902E-2</c:v>
                </c:pt>
                <c:pt idx="32546">
                  <c:v>1.8287464976310699E-2</c:v>
                </c:pt>
                <c:pt idx="32547">
                  <c:v>1.8284872174263E-2</c:v>
                </c:pt>
                <c:pt idx="32548">
                  <c:v>1.8282344564795501E-2</c:v>
                </c:pt>
                <c:pt idx="32549">
                  <c:v>1.8279865384101899E-2</c:v>
                </c:pt>
                <c:pt idx="32550">
                  <c:v>1.8277397379279098E-2</c:v>
                </c:pt>
                <c:pt idx="32551">
                  <c:v>1.8274778500199301E-2</c:v>
                </c:pt>
                <c:pt idx="32552">
                  <c:v>1.82722024619579E-2</c:v>
                </c:pt>
                <c:pt idx="32553">
                  <c:v>1.8269695341587101E-2</c:v>
                </c:pt>
                <c:pt idx="32554">
                  <c:v>1.8267266452312501E-2</c:v>
                </c:pt>
                <c:pt idx="32555">
                  <c:v>1.82648971676827E-2</c:v>
                </c:pt>
                <c:pt idx="32556">
                  <c:v>1.8262607976794201E-2</c:v>
                </c:pt>
                <c:pt idx="32557">
                  <c:v>1.8260404467582699E-2</c:v>
                </c:pt>
                <c:pt idx="32558">
                  <c:v>1.8258266150951399E-2</c:v>
                </c:pt>
                <c:pt idx="32559">
                  <c:v>1.8256165087223102E-2</c:v>
                </c:pt>
                <c:pt idx="32560">
                  <c:v>1.82540789246559E-2</c:v>
                </c:pt>
                <c:pt idx="32561">
                  <c:v>1.8252015113830601E-2</c:v>
                </c:pt>
                <c:pt idx="32562">
                  <c:v>1.8249984830617901E-2</c:v>
                </c:pt>
                <c:pt idx="32563">
                  <c:v>1.8247986212372801E-2</c:v>
                </c:pt>
                <c:pt idx="32564">
                  <c:v>1.8246022984385501E-2</c:v>
                </c:pt>
                <c:pt idx="32565">
                  <c:v>1.8244102597236599E-2</c:v>
                </c:pt>
                <c:pt idx="32566">
                  <c:v>1.8242234364152E-2</c:v>
                </c:pt>
                <c:pt idx="32567">
                  <c:v>1.8240427598357201E-2</c:v>
                </c:pt>
                <c:pt idx="32568">
                  <c:v>1.82386580854654E-2</c:v>
                </c:pt>
                <c:pt idx="32569">
                  <c:v>1.8236933276057202E-2</c:v>
                </c:pt>
                <c:pt idx="32570">
                  <c:v>1.82352345436811E-2</c:v>
                </c:pt>
                <c:pt idx="32571">
                  <c:v>1.8233574926853201E-2</c:v>
                </c:pt>
                <c:pt idx="32572">
                  <c:v>1.8232032656669599E-2</c:v>
                </c:pt>
                <c:pt idx="32573">
                  <c:v>1.8230384215712599E-2</c:v>
                </c:pt>
                <c:pt idx="32574">
                  <c:v>1.8228843808174099E-2</c:v>
                </c:pt>
                <c:pt idx="32575">
                  <c:v>1.8227327615022701E-2</c:v>
                </c:pt>
                <c:pt idx="32576">
                  <c:v>1.8225844949483899E-2</c:v>
                </c:pt>
                <c:pt idx="32577">
                  <c:v>1.8224403262138401E-2</c:v>
                </c:pt>
                <c:pt idx="32578">
                  <c:v>1.8222980201244399E-2</c:v>
                </c:pt>
                <c:pt idx="32579">
                  <c:v>1.8221598118543601E-2</c:v>
                </c:pt>
                <c:pt idx="32580">
                  <c:v>1.82202253490686E-2</c:v>
                </c:pt>
                <c:pt idx="32581">
                  <c:v>1.82188935577869E-2</c:v>
                </c:pt>
                <c:pt idx="32582">
                  <c:v>1.8217585980892199E-2</c:v>
                </c:pt>
                <c:pt idx="32583">
                  <c:v>1.8216291442513501E-2</c:v>
                </c:pt>
                <c:pt idx="32584">
                  <c:v>1.8215015530586201E-2</c:v>
                </c:pt>
                <c:pt idx="32585">
                  <c:v>1.8213752657175099E-2</c:v>
                </c:pt>
                <c:pt idx="32586">
                  <c:v>1.82124711573124E-2</c:v>
                </c:pt>
                <c:pt idx="32587">
                  <c:v>1.82112008333206E-2</c:v>
                </c:pt>
                <c:pt idx="32588">
                  <c:v>1.82099491357803E-2</c:v>
                </c:pt>
                <c:pt idx="32589">
                  <c:v>1.8208716064691498E-2</c:v>
                </c:pt>
                <c:pt idx="32590">
                  <c:v>1.82075090706348E-2</c:v>
                </c:pt>
                <c:pt idx="32591">
                  <c:v>1.8206322565674799E-2</c:v>
                </c:pt>
                <c:pt idx="32592">
                  <c:v>1.8205158412456499E-2</c:v>
                </c:pt>
                <c:pt idx="32593">
                  <c:v>1.82040110230446E-2</c:v>
                </c:pt>
                <c:pt idx="32594">
                  <c:v>1.82034131139517E-2</c:v>
                </c:pt>
                <c:pt idx="32595">
                  <c:v>1.82018391788006E-2</c:v>
                </c:pt>
                <c:pt idx="32596">
                  <c:v>1.8200812861323402E-2</c:v>
                </c:pt>
                <c:pt idx="32597">
                  <c:v>1.8199786543846099E-2</c:v>
                </c:pt>
                <c:pt idx="32598">
                  <c:v>1.81987788528204E-2</c:v>
                </c:pt>
                <c:pt idx="32599">
                  <c:v>1.8197773024439801E-2</c:v>
                </c:pt>
                <c:pt idx="32600">
                  <c:v>1.8196783959865601E-2</c:v>
                </c:pt>
                <c:pt idx="32601">
                  <c:v>1.81957930326462E-2</c:v>
                </c:pt>
                <c:pt idx="32602">
                  <c:v>1.8194828182458898E-2</c:v>
                </c:pt>
                <c:pt idx="32603">
                  <c:v>1.8193865194916701E-2</c:v>
                </c:pt>
                <c:pt idx="32604">
                  <c:v>1.8192905932664899E-2</c:v>
                </c:pt>
                <c:pt idx="32605">
                  <c:v>1.8192226067185398E-2</c:v>
                </c:pt>
                <c:pt idx="32606">
                  <c:v>1.8191128969192501E-2</c:v>
                </c:pt>
                <c:pt idx="32607">
                  <c:v>1.8190300092101101E-2</c:v>
                </c:pt>
                <c:pt idx="32608">
                  <c:v>1.81894581764936E-2</c:v>
                </c:pt>
                <c:pt idx="32609">
                  <c:v>1.8188619986176501E-2</c:v>
                </c:pt>
                <c:pt idx="32610">
                  <c:v>1.8187789246439899E-2</c:v>
                </c:pt>
                <c:pt idx="32611">
                  <c:v>1.8186954781413099E-2</c:v>
                </c:pt>
                <c:pt idx="32612">
                  <c:v>1.8186118453741101E-2</c:v>
                </c:pt>
                <c:pt idx="32613">
                  <c:v>1.8185285851359399E-2</c:v>
                </c:pt>
                <c:pt idx="32614">
                  <c:v>1.8184451386332501E-2</c:v>
                </c:pt>
                <c:pt idx="32615">
                  <c:v>1.8183624371886201E-2</c:v>
                </c:pt>
                <c:pt idx="32616">
                  <c:v>1.81827936321497E-2</c:v>
                </c:pt>
                <c:pt idx="32617">
                  <c:v>1.8182529136538499E-2</c:v>
                </c:pt>
                <c:pt idx="32618">
                  <c:v>1.8181271851062799E-2</c:v>
                </c:pt>
                <c:pt idx="32619">
                  <c:v>1.8180564045906102E-2</c:v>
                </c:pt>
                <c:pt idx="32620">
                  <c:v>1.81798487901688E-2</c:v>
                </c:pt>
                <c:pt idx="32621">
                  <c:v>1.8179129809141201E-2</c:v>
                </c:pt>
                <c:pt idx="32622">
                  <c:v>1.8178401514887799E-2</c:v>
                </c:pt>
                <c:pt idx="32623">
                  <c:v>1.8177665770053902E-2</c:v>
                </c:pt>
                <c:pt idx="32624">
                  <c:v>1.8176928162574799E-2</c:v>
                </c:pt>
                <c:pt idx="32625">
                  <c:v>1.8176309764385199E-2</c:v>
                </c:pt>
                <c:pt idx="32626">
                  <c:v>1.8175583332776999E-2</c:v>
                </c:pt>
                <c:pt idx="32627">
                  <c:v>1.8174970522522899E-2</c:v>
                </c:pt>
                <c:pt idx="32628">
                  <c:v>1.8174331635236698E-2</c:v>
                </c:pt>
                <c:pt idx="32629">
                  <c:v>1.81736759841442E-2</c:v>
                </c:pt>
                <c:pt idx="32630">
                  <c:v>1.8173014745116199E-2</c:v>
                </c:pt>
                <c:pt idx="32631">
                  <c:v>1.8172340467572198E-2</c:v>
                </c:pt>
                <c:pt idx="32632">
                  <c:v>1.8171653151512202E-2</c:v>
                </c:pt>
                <c:pt idx="32633">
                  <c:v>1.81709509342909E-2</c:v>
                </c:pt>
                <c:pt idx="32634">
                  <c:v>1.8170243129134199E-2</c:v>
                </c:pt>
                <c:pt idx="32635">
                  <c:v>1.8169771879911398E-2</c:v>
                </c:pt>
                <c:pt idx="32636">
                  <c:v>1.8168983981013302E-2</c:v>
                </c:pt>
                <c:pt idx="32637">
                  <c:v>1.81684102863073E-2</c:v>
                </c:pt>
                <c:pt idx="32638">
                  <c:v>1.8167799338698401E-2</c:v>
                </c:pt>
                <c:pt idx="32639">
                  <c:v>1.81671790778637E-2</c:v>
                </c:pt>
                <c:pt idx="32640">
                  <c:v>1.8166549503803201E-2</c:v>
                </c:pt>
                <c:pt idx="32641">
                  <c:v>1.8165903165936501E-2</c:v>
                </c:pt>
                <c:pt idx="32642">
                  <c:v>1.8165238201618202E-2</c:v>
                </c:pt>
                <c:pt idx="32643">
                  <c:v>1.8165104091167499E-2</c:v>
                </c:pt>
                <c:pt idx="32644">
                  <c:v>1.8164049834012999E-2</c:v>
                </c:pt>
                <c:pt idx="32645">
                  <c:v>1.81635264307261E-2</c:v>
                </c:pt>
                <c:pt idx="32646">
                  <c:v>1.8162971362471601E-2</c:v>
                </c:pt>
                <c:pt idx="32647">
                  <c:v>1.81623715907335E-2</c:v>
                </c:pt>
                <c:pt idx="32648">
                  <c:v>1.8161762505769698E-2</c:v>
                </c:pt>
                <c:pt idx="32649">
                  <c:v>1.8161144107580199E-2</c:v>
                </c:pt>
                <c:pt idx="32650">
                  <c:v>1.81605145335197E-2</c:v>
                </c:pt>
                <c:pt idx="32651">
                  <c:v>1.81600302457809E-2</c:v>
                </c:pt>
                <c:pt idx="32652">
                  <c:v>1.81595385074616E-2</c:v>
                </c:pt>
                <c:pt idx="32653">
                  <c:v>1.8159016966819801E-2</c:v>
                </c:pt>
                <c:pt idx="32654">
                  <c:v>1.8158467486500698E-2</c:v>
                </c:pt>
                <c:pt idx="32655">
                  <c:v>1.8157877027988399E-2</c:v>
                </c:pt>
                <c:pt idx="32656">
                  <c:v>1.8157267943024601E-2</c:v>
                </c:pt>
                <c:pt idx="32657">
                  <c:v>1.8156643956899601E-2</c:v>
                </c:pt>
                <c:pt idx="32658">
                  <c:v>1.81559938937426E-2</c:v>
                </c:pt>
                <c:pt idx="32659">
                  <c:v>1.8155777826905299E-2</c:v>
                </c:pt>
                <c:pt idx="32660">
                  <c:v>1.8154853954911201E-2</c:v>
                </c:pt>
                <c:pt idx="32661">
                  <c:v>1.81543603539467E-2</c:v>
                </c:pt>
                <c:pt idx="32662">
                  <c:v>1.8153827637433999E-2</c:v>
                </c:pt>
                <c:pt idx="32663">
                  <c:v>1.8153257668018299E-2</c:v>
                </c:pt>
                <c:pt idx="32664">
                  <c:v>1.81526597589254E-2</c:v>
                </c:pt>
                <c:pt idx="32665">
                  <c:v>1.81522220373154E-2</c:v>
                </c:pt>
                <c:pt idx="32666">
                  <c:v>1.8151625990867601E-2</c:v>
                </c:pt>
                <c:pt idx="32667">
                  <c:v>1.8151169642806001E-2</c:v>
                </c:pt>
                <c:pt idx="32668">
                  <c:v>1.8150674179196399E-2</c:v>
                </c:pt>
                <c:pt idx="32669">
                  <c:v>1.8150139600038501E-2</c:v>
                </c:pt>
                <c:pt idx="32670">
                  <c:v>1.8149580806493801E-2</c:v>
                </c:pt>
                <c:pt idx="32671">
                  <c:v>1.81489866226912E-2</c:v>
                </c:pt>
                <c:pt idx="32672">
                  <c:v>1.8148370087146801E-2</c:v>
                </c:pt>
                <c:pt idx="32673">
                  <c:v>1.8147729337215399E-2</c:v>
                </c:pt>
                <c:pt idx="32674">
                  <c:v>1.8147882074117699E-2</c:v>
                </c:pt>
                <c:pt idx="32675">
                  <c:v>1.8146764487028101E-2</c:v>
                </c:pt>
                <c:pt idx="32676">
                  <c:v>1.8146380782127401E-2</c:v>
                </c:pt>
                <c:pt idx="32677">
                  <c:v>1.8146092072129302E-2</c:v>
                </c:pt>
                <c:pt idx="32678">
                  <c:v>1.8145723268389698E-2</c:v>
                </c:pt>
                <c:pt idx="32679">
                  <c:v>1.8145298585295701E-2</c:v>
                </c:pt>
                <c:pt idx="32680">
                  <c:v>1.8144847825169601E-2</c:v>
                </c:pt>
                <c:pt idx="32681">
                  <c:v>1.8144350498914701E-2</c:v>
                </c:pt>
                <c:pt idx="32682">
                  <c:v>1.8143804743886001E-2</c:v>
                </c:pt>
                <c:pt idx="32683">
                  <c:v>1.81432049721479E-2</c:v>
                </c:pt>
                <c:pt idx="32684">
                  <c:v>1.81425847113133E-2</c:v>
                </c:pt>
                <c:pt idx="32685">
                  <c:v>1.81419402360916E-2</c:v>
                </c:pt>
                <c:pt idx="32686">
                  <c:v>1.81412678211927E-2</c:v>
                </c:pt>
                <c:pt idx="32687">
                  <c:v>1.81405618786812E-2</c:v>
                </c:pt>
                <c:pt idx="32688">
                  <c:v>1.8139852210879302E-2</c:v>
                </c:pt>
                <c:pt idx="32689">
                  <c:v>1.8139623105526002E-2</c:v>
                </c:pt>
                <c:pt idx="32690">
                  <c:v>1.81388612836599E-2</c:v>
                </c:pt>
                <c:pt idx="32691">
                  <c:v>1.8138358369469601E-2</c:v>
                </c:pt>
                <c:pt idx="32692">
                  <c:v>1.81380398571491E-2</c:v>
                </c:pt>
                <c:pt idx="32693">
                  <c:v>1.81376431137323E-2</c:v>
                </c:pt>
                <c:pt idx="32694">
                  <c:v>1.8137196078896502E-2</c:v>
                </c:pt>
                <c:pt idx="32695">
                  <c:v>1.8136706203222299E-2</c:v>
                </c:pt>
                <c:pt idx="32696">
                  <c:v>1.8136179074645001E-2</c:v>
                </c:pt>
                <c:pt idx="32697">
                  <c:v>1.8135609105229399E-2</c:v>
                </c:pt>
                <c:pt idx="32698">
                  <c:v>1.8134996294975302E-2</c:v>
                </c:pt>
                <c:pt idx="32699">
                  <c:v>1.8134355545044001E-2</c:v>
                </c:pt>
                <c:pt idx="32700">
                  <c:v>1.81336887180805E-2</c:v>
                </c:pt>
                <c:pt idx="32701">
                  <c:v>1.8132999539375302E-2</c:v>
                </c:pt>
                <c:pt idx="32702">
                  <c:v>1.8132602795958502E-2</c:v>
                </c:pt>
                <c:pt idx="32703">
                  <c:v>1.8131829798221599E-2</c:v>
                </c:pt>
                <c:pt idx="32704">
                  <c:v>1.81313212960959E-2</c:v>
                </c:pt>
                <c:pt idx="32705">
                  <c:v>1.8130771815776801E-2</c:v>
                </c:pt>
                <c:pt idx="32706">
                  <c:v>1.8130449578166001E-2</c:v>
                </c:pt>
                <c:pt idx="32707">
                  <c:v>1.8129844218492501E-2</c:v>
                </c:pt>
                <c:pt idx="32708">
                  <c:v>1.8129443749785399E-2</c:v>
                </c:pt>
                <c:pt idx="32709">
                  <c:v>1.8128998577594799E-2</c:v>
                </c:pt>
                <c:pt idx="32710">
                  <c:v>1.81285031139851E-2</c:v>
                </c:pt>
                <c:pt idx="32711">
                  <c:v>1.81279592216015E-2</c:v>
                </c:pt>
                <c:pt idx="32712">
                  <c:v>1.81273799389601E-2</c:v>
                </c:pt>
                <c:pt idx="32713">
                  <c:v>1.8126767128705999E-2</c:v>
                </c:pt>
                <c:pt idx="32714">
                  <c:v>1.8126120790839199E-2</c:v>
                </c:pt>
                <c:pt idx="32715">
                  <c:v>1.8125675618648501E-2</c:v>
                </c:pt>
                <c:pt idx="32716">
                  <c:v>1.8125029280781801E-2</c:v>
                </c:pt>
                <c:pt idx="32717">
                  <c:v>1.8124572932720202E-2</c:v>
                </c:pt>
                <c:pt idx="32718">
                  <c:v>1.8124055117368702E-2</c:v>
                </c:pt>
                <c:pt idx="32719">
                  <c:v>1.8123492598533599E-2</c:v>
                </c:pt>
                <c:pt idx="32720">
                  <c:v>1.8122900277376199E-2</c:v>
                </c:pt>
                <c:pt idx="32721">
                  <c:v>1.8122565001249299E-2</c:v>
                </c:pt>
                <c:pt idx="32722">
                  <c:v>1.8121903762221302E-2</c:v>
                </c:pt>
                <c:pt idx="32723">
                  <c:v>1.8121479079127301E-2</c:v>
                </c:pt>
                <c:pt idx="32724">
                  <c:v>1.8121004104614299E-2</c:v>
                </c:pt>
                <c:pt idx="32725">
                  <c:v>1.8120482563972501E-2</c:v>
                </c:pt>
                <c:pt idx="32726">
                  <c:v>1.8119912594556802E-2</c:v>
                </c:pt>
                <c:pt idx="32727">
                  <c:v>1.8119307234883301E-2</c:v>
                </c:pt>
                <c:pt idx="32728">
                  <c:v>1.81186720728874E-2</c:v>
                </c:pt>
                <c:pt idx="32729">
                  <c:v>1.8118578940630001E-2</c:v>
                </c:pt>
                <c:pt idx="32730">
                  <c:v>1.8117599189281498E-2</c:v>
                </c:pt>
                <c:pt idx="32731">
                  <c:v>1.8117154017090801E-2</c:v>
                </c:pt>
                <c:pt idx="32732">
                  <c:v>1.8116652965545699E-2</c:v>
                </c:pt>
                <c:pt idx="32733">
                  <c:v>1.8116096034646E-2</c:v>
                </c:pt>
                <c:pt idx="32734">
                  <c:v>1.8115501850843398E-2</c:v>
                </c:pt>
                <c:pt idx="32735">
                  <c:v>1.8115038052201299E-2</c:v>
                </c:pt>
                <c:pt idx="32736">
                  <c:v>1.8114520236849799E-2</c:v>
                </c:pt>
                <c:pt idx="32737">
                  <c:v>1.8114101141691201E-2</c:v>
                </c:pt>
                <c:pt idx="32738">
                  <c:v>1.81136354804039E-2</c:v>
                </c:pt>
                <c:pt idx="32739">
                  <c:v>1.8113112077117001E-2</c:v>
                </c:pt>
                <c:pt idx="32740">
                  <c:v>1.81125458329916E-2</c:v>
                </c:pt>
                <c:pt idx="32741">
                  <c:v>1.8111942335963301E-2</c:v>
                </c:pt>
                <c:pt idx="32742">
                  <c:v>1.81113015860319E-2</c:v>
                </c:pt>
                <c:pt idx="32743">
                  <c:v>1.8110774457454699E-2</c:v>
                </c:pt>
                <c:pt idx="32744">
                  <c:v>1.8110238015651699E-2</c:v>
                </c:pt>
                <c:pt idx="32745">
                  <c:v>1.8109790980815901E-2</c:v>
                </c:pt>
                <c:pt idx="32746">
                  <c:v>1.8109282478690199E-2</c:v>
                </c:pt>
                <c:pt idx="32747">
                  <c:v>1.81087255477905E-2</c:v>
                </c:pt>
                <c:pt idx="32748">
                  <c:v>1.81081350892782E-2</c:v>
                </c:pt>
                <c:pt idx="32749">
                  <c:v>1.8107511103153201E-2</c:v>
                </c:pt>
                <c:pt idx="32750">
                  <c:v>1.8107365816831599E-2</c:v>
                </c:pt>
                <c:pt idx="32751">
                  <c:v>1.8106464296579399E-2</c:v>
                </c:pt>
                <c:pt idx="32752">
                  <c:v>1.8106032162904701E-2</c:v>
                </c:pt>
                <c:pt idx="32753">
                  <c:v>1.8105544149875599E-2</c:v>
                </c:pt>
                <c:pt idx="32754">
                  <c:v>1.8104998394846899E-2</c:v>
                </c:pt>
                <c:pt idx="32755">
                  <c:v>1.8104406073689499E-2</c:v>
                </c:pt>
                <c:pt idx="32756">
                  <c:v>1.8103791400790201E-2</c:v>
                </c:pt>
                <c:pt idx="32757">
                  <c:v>1.8103444948792499E-2</c:v>
                </c:pt>
                <c:pt idx="32758">
                  <c:v>1.8102759495377499E-2</c:v>
                </c:pt>
                <c:pt idx="32759">
                  <c:v>1.8102325499057801E-2</c:v>
                </c:pt>
                <c:pt idx="32760">
                  <c:v>1.8101850524544699E-2</c:v>
                </c:pt>
                <c:pt idx="32761">
                  <c:v>1.8101310357451401E-2</c:v>
                </c:pt>
                <c:pt idx="32762">
                  <c:v>1.81007236242294E-2</c:v>
                </c:pt>
                <c:pt idx="32763">
                  <c:v>1.8100103363394699E-2</c:v>
                </c:pt>
                <c:pt idx="32764">
                  <c:v>1.8099455162882801E-2</c:v>
                </c:pt>
                <c:pt idx="32765">
                  <c:v>1.8099602311849601E-2</c:v>
                </c:pt>
                <c:pt idx="32766">
                  <c:v>1.8098371103406001E-2</c:v>
                </c:pt>
                <c:pt idx="32767">
                  <c:v>1.8097922205925002E-2</c:v>
                </c:pt>
                <c:pt idx="32768">
                  <c:v>1.8097432330250698E-2</c:v>
                </c:pt>
                <c:pt idx="32769">
                  <c:v>1.8096866086125402E-2</c:v>
                </c:pt>
                <c:pt idx="32770">
                  <c:v>1.8096266314387301E-2</c:v>
                </c:pt>
                <c:pt idx="32771">
                  <c:v>1.80956851691008E-2</c:v>
                </c:pt>
                <c:pt idx="32772">
                  <c:v>1.8095292150974301E-2</c:v>
                </c:pt>
                <c:pt idx="32773">
                  <c:v>1.80948860943317E-2</c:v>
                </c:pt>
                <c:pt idx="32774">
                  <c:v>1.8094427883624999E-2</c:v>
                </c:pt>
                <c:pt idx="32775">
                  <c:v>1.8093913793563801E-2</c:v>
                </c:pt>
                <c:pt idx="32776">
                  <c:v>1.80933456867933E-2</c:v>
                </c:pt>
                <c:pt idx="32777">
                  <c:v>1.8092732876539199E-2</c:v>
                </c:pt>
                <c:pt idx="32778">
                  <c:v>1.8092090263962801E-2</c:v>
                </c:pt>
                <c:pt idx="32779">
                  <c:v>1.80914159864187E-2</c:v>
                </c:pt>
                <c:pt idx="32780">
                  <c:v>1.8091250211000401E-2</c:v>
                </c:pt>
                <c:pt idx="32781">
                  <c:v>1.8090302124619501E-2</c:v>
                </c:pt>
                <c:pt idx="32782">
                  <c:v>1.8089847639203099E-2</c:v>
                </c:pt>
                <c:pt idx="32783">
                  <c:v>1.8089329823851599E-2</c:v>
                </c:pt>
                <c:pt idx="32784">
                  <c:v>1.8088756129145601E-2</c:v>
                </c:pt>
                <c:pt idx="32785">
                  <c:v>1.8088152632117299E-2</c:v>
                </c:pt>
                <c:pt idx="32786">
                  <c:v>1.80875826627016E-2</c:v>
                </c:pt>
                <c:pt idx="32787">
                  <c:v>1.8087169155478498E-2</c:v>
                </c:pt>
                <c:pt idx="32788">
                  <c:v>1.8086763098836001E-2</c:v>
                </c:pt>
                <c:pt idx="32789">
                  <c:v>1.8086306750774401E-2</c:v>
                </c:pt>
                <c:pt idx="32790">
                  <c:v>1.8085783347487502E-2</c:v>
                </c:pt>
                <c:pt idx="32791">
                  <c:v>1.8085217103362101E-2</c:v>
                </c:pt>
                <c:pt idx="32792">
                  <c:v>1.8084600567817698E-2</c:v>
                </c:pt>
                <c:pt idx="32793">
                  <c:v>1.8083956092596099E-2</c:v>
                </c:pt>
                <c:pt idx="32794">
                  <c:v>1.8083283677697199E-2</c:v>
                </c:pt>
                <c:pt idx="32795">
                  <c:v>1.8082952126860601E-2</c:v>
                </c:pt>
                <c:pt idx="32796">
                  <c:v>1.8082171678543101E-2</c:v>
                </c:pt>
                <c:pt idx="32797">
                  <c:v>1.80817320942879E-2</c:v>
                </c:pt>
                <c:pt idx="32798">
                  <c:v>1.8081216141581501E-2</c:v>
                </c:pt>
                <c:pt idx="32799">
                  <c:v>1.80806424468756E-2</c:v>
                </c:pt>
                <c:pt idx="32800">
                  <c:v>1.80800370872021E-2</c:v>
                </c:pt>
                <c:pt idx="32801">
                  <c:v>1.8079413101077101E-2</c:v>
                </c:pt>
                <c:pt idx="32802">
                  <c:v>1.8079241737723399E-2</c:v>
                </c:pt>
                <c:pt idx="32803">
                  <c:v>1.8078360706567799E-2</c:v>
                </c:pt>
                <c:pt idx="32804">
                  <c:v>1.8077950924634899E-2</c:v>
                </c:pt>
                <c:pt idx="32805">
                  <c:v>1.8077487125992799E-2</c:v>
                </c:pt>
                <c:pt idx="32806">
                  <c:v>1.8076941370964099E-2</c:v>
                </c:pt>
                <c:pt idx="32807">
                  <c:v>1.80763527750969E-2</c:v>
                </c:pt>
                <c:pt idx="32808">
                  <c:v>1.8075745552778199E-2</c:v>
                </c:pt>
                <c:pt idx="32809">
                  <c:v>1.8075097352266301E-2</c:v>
                </c:pt>
                <c:pt idx="32810">
                  <c:v>1.8074465915560702E-2</c:v>
                </c:pt>
                <c:pt idx="32811">
                  <c:v>1.80740244686604E-2</c:v>
                </c:pt>
                <c:pt idx="32812">
                  <c:v>1.8073607236146899E-2</c:v>
                </c:pt>
                <c:pt idx="32813">
                  <c:v>1.8073135986924199E-2</c:v>
                </c:pt>
                <c:pt idx="32814">
                  <c:v>1.8072577193379399E-2</c:v>
                </c:pt>
                <c:pt idx="32815">
                  <c:v>1.8071979284286499E-2</c:v>
                </c:pt>
                <c:pt idx="32816">
                  <c:v>1.8071359023451802E-2</c:v>
                </c:pt>
                <c:pt idx="32817">
                  <c:v>1.8070718273520501E-2</c:v>
                </c:pt>
                <c:pt idx="32818">
                  <c:v>1.80700235068798E-2</c:v>
                </c:pt>
                <c:pt idx="32819">
                  <c:v>1.8070571124553701E-2</c:v>
                </c:pt>
                <c:pt idx="32820">
                  <c:v>1.8068918958306299E-2</c:v>
                </c:pt>
                <c:pt idx="32821">
                  <c:v>1.8068492412567101E-2</c:v>
                </c:pt>
                <c:pt idx="32822">
                  <c:v>1.8067974597215701E-2</c:v>
                </c:pt>
                <c:pt idx="32823">
                  <c:v>1.80673878639936E-2</c:v>
                </c:pt>
                <c:pt idx="32824">
                  <c:v>1.80667955428362E-2</c:v>
                </c:pt>
                <c:pt idx="32825">
                  <c:v>1.80661901831627E-2</c:v>
                </c:pt>
                <c:pt idx="32826">
                  <c:v>1.80662907660008E-2</c:v>
                </c:pt>
                <c:pt idx="32827">
                  <c:v>1.8065152689814599E-2</c:v>
                </c:pt>
                <c:pt idx="32828">
                  <c:v>1.8064755946397799E-2</c:v>
                </c:pt>
                <c:pt idx="32829">
                  <c:v>1.80643144994974E-2</c:v>
                </c:pt>
                <c:pt idx="32830">
                  <c:v>1.8063787370920199E-2</c:v>
                </c:pt>
                <c:pt idx="32831">
                  <c:v>1.8063193187117601E-2</c:v>
                </c:pt>
                <c:pt idx="32832">
                  <c:v>1.8062589690089201E-2</c:v>
                </c:pt>
                <c:pt idx="32833">
                  <c:v>1.8061965703964199E-2</c:v>
                </c:pt>
                <c:pt idx="32834">
                  <c:v>1.8061291426420201E-2</c:v>
                </c:pt>
                <c:pt idx="32835">
                  <c:v>1.80608853697777E-2</c:v>
                </c:pt>
                <c:pt idx="32836">
                  <c:v>1.80601924657822E-2</c:v>
                </c:pt>
                <c:pt idx="32837">
                  <c:v>1.8059797585010501E-2</c:v>
                </c:pt>
                <c:pt idx="32838">
                  <c:v>1.8059303984046E-2</c:v>
                </c:pt>
                <c:pt idx="32839">
                  <c:v>1.8058717250823999E-2</c:v>
                </c:pt>
                <c:pt idx="32840">
                  <c:v>1.8058117479085901E-2</c:v>
                </c:pt>
                <c:pt idx="32841">
                  <c:v>1.8057527020573599E-2</c:v>
                </c:pt>
                <c:pt idx="32842">
                  <c:v>1.80568844079971E-2</c:v>
                </c:pt>
                <c:pt idx="32843">
                  <c:v>1.8056195229291899E-2</c:v>
                </c:pt>
                <c:pt idx="32844">
                  <c:v>1.8055798485875098E-2</c:v>
                </c:pt>
                <c:pt idx="32845">
                  <c:v>1.8055420368909801E-2</c:v>
                </c:pt>
                <c:pt idx="32846">
                  <c:v>1.8054962158203101E-2</c:v>
                </c:pt>
                <c:pt idx="32847">
                  <c:v>1.8054379150271398E-2</c:v>
                </c:pt>
                <c:pt idx="32848">
                  <c:v>1.80537775158882E-2</c:v>
                </c:pt>
                <c:pt idx="32849">
                  <c:v>1.8053196370601699E-2</c:v>
                </c:pt>
                <c:pt idx="32850">
                  <c:v>1.8052568659186401E-2</c:v>
                </c:pt>
                <c:pt idx="32851">
                  <c:v>1.80518664419651E-2</c:v>
                </c:pt>
                <c:pt idx="32852">
                  <c:v>1.80511735379696E-2</c:v>
                </c:pt>
                <c:pt idx="32853">
                  <c:v>1.8050791695714E-2</c:v>
                </c:pt>
                <c:pt idx="32854">
                  <c:v>1.8050409853458401E-2</c:v>
                </c:pt>
                <c:pt idx="32855">
                  <c:v>1.80498901754618E-2</c:v>
                </c:pt>
                <c:pt idx="32856">
                  <c:v>1.8049294129014001E-2</c:v>
                </c:pt>
                <c:pt idx="32857">
                  <c:v>1.8048716709017702E-2</c:v>
                </c:pt>
                <c:pt idx="32858">
                  <c:v>1.80481411516666E-2</c:v>
                </c:pt>
                <c:pt idx="32859">
                  <c:v>1.80474892258644E-2</c:v>
                </c:pt>
                <c:pt idx="32860">
                  <c:v>1.8046772107482002E-2</c:v>
                </c:pt>
                <c:pt idx="32861">
                  <c:v>1.8046544864773799E-2</c:v>
                </c:pt>
                <c:pt idx="32862">
                  <c:v>1.80457476526499E-2</c:v>
                </c:pt>
                <c:pt idx="32863">
                  <c:v>1.8045354634523399E-2</c:v>
                </c:pt>
                <c:pt idx="32864">
                  <c:v>1.80448070168495E-2</c:v>
                </c:pt>
                <c:pt idx="32865">
                  <c:v>1.8044214695692101E-2</c:v>
                </c:pt>
                <c:pt idx="32866">
                  <c:v>1.8043672665953601E-2</c:v>
                </c:pt>
                <c:pt idx="32867">
                  <c:v>1.8043098971247701E-2</c:v>
                </c:pt>
                <c:pt idx="32868">
                  <c:v>1.8042439594864901E-2</c:v>
                </c:pt>
                <c:pt idx="32869">
                  <c:v>1.8041722476482398E-2</c:v>
                </c:pt>
                <c:pt idx="32870">
                  <c:v>1.80414561182261E-2</c:v>
                </c:pt>
                <c:pt idx="32871">
                  <c:v>1.8040738999843601E-2</c:v>
                </c:pt>
                <c:pt idx="32872">
                  <c:v>1.80403348058462E-2</c:v>
                </c:pt>
                <c:pt idx="32873">
                  <c:v>1.8039785325527202E-2</c:v>
                </c:pt>
                <c:pt idx="32874">
                  <c:v>1.80392116308212E-2</c:v>
                </c:pt>
                <c:pt idx="32875">
                  <c:v>1.8038688227534301E-2</c:v>
                </c:pt>
                <c:pt idx="32876">
                  <c:v>1.80381219834089E-2</c:v>
                </c:pt>
                <c:pt idx="32877">
                  <c:v>1.8037443980574601E-2</c:v>
                </c:pt>
                <c:pt idx="32878">
                  <c:v>1.8036739900708199E-2</c:v>
                </c:pt>
                <c:pt idx="32879">
                  <c:v>1.80360693484545E-2</c:v>
                </c:pt>
                <c:pt idx="32880">
                  <c:v>1.8036456778645502E-2</c:v>
                </c:pt>
                <c:pt idx="32881">
                  <c:v>1.8035043030977301E-2</c:v>
                </c:pt>
                <c:pt idx="32882">
                  <c:v>1.80345624685288E-2</c:v>
                </c:pt>
                <c:pt idx="32883">
                  <c:v>1.80340260267258E-2</c:v>
                </c:pt>
                <c:pt idx="32884">
                  <c:v>1.8033511936664599E-2</c:v>
                </c:pt>
                <c:pt idx="32885">
                  <c:v>1.80329829454422E-2</c:v>
                </c:pt>
                <c:pt idx="32886">
                  <c:v>1.80323645472527E-2</c:v>
                </c:pt>
                <c:pt idx="32887">
                  <c:v>1.8031693994998901E-2</c:v>
                </c:pt>
                <c:pt idx="32888">
                  <c:v>1.8031038343906399E-2</c:v>
                </c:pt>
                <c:pt idx="32889">
                  <c:v>1.8030820414423901E-2</c:v>
                </c:pt>
                <c:pt idx="32890">
                  <c:v>1.80300641804934E-2</c:v>
                </c:pt>
                <c:pt idx="32891">
                  <c:v>1.8029624596238102E-2</c:v>
                </c:pt>
                <c:pt idx="32892">
                  <c:v>1.8029101192951199E-2</c:v>
                </c:pt>
                <c:pt idx="32893">
                  <c:v>1.8028592690825501E-2</c:v>
                </c:pt>
                <c:pt idx="32894">
                  <c:v>1.8028078600764299E-2</c:v>
                </c:pt>
                <c:pt idx="32895">
                  <c:v>1.8027488142252E-2</c:v>
                </c:pt>
                <c:pt idx="32896">
                  <c:v>1.80268231779337E-2</c:v>
                </c:pt>
                <c:pt idx="32897">
                  <c:v>1.80261638015509E-2</c:v>
                </c:pt>
                <c:pt idx="32898">
                  <c:v>1.8025506287813201E-2</c:v>
                </c:pt>
                <c:pt idx="32899">
                  <c:v>1.8024828284978901E-2</c:v>
                </c:pt>
                <c:pt idx="32900">
                  <c:v>1.80253516882658E-2</c:v>
                </c:pt>
                <c:pt idx="32901">
                  <c:v>1.8023697659373301E-2</c:v>
                </c:pt>
                <c:pt idx="32902">
                  <c:v>1.8023241311311701E-2</c:v>
                </c:pt>
                <c:pt idx="32903">
                  <c:v>1.8022753298282599E-2</c:v>
                </c:pt>
                <c:pt idx="32904">
                  <c:v>1.8022233620286002E-2</c:v>
                </c:pt>
                <c:pt idx="32905">
                  <c:v>1.8021672964096101E-2</c:v>
                </c:pt>
                <c:pt idx="32906">
                  <c:v>1.80210676044226E-2</c:v>
                </c:pt>
                <c:pt idx="32907">
                  <c:v>1.8020445480942698E-2</c:v>
                </c:pt>
                <c:pt idx="32908">
                  <c:v>1.8019799143075901E-2</c:v>
                </c:pt>
                <c:pt idx="32909">
                  <c:v>1.8019141629338299E-2</c:v>
                </c:pt>
                <c:pt idx="32910">
                  <c:v>1.8019771203398701E-2</c:v>
                </c:pt>
                <c:pt idx="32911">
                  <c:v>1.8018079921603199E-2</c:v>
                </c:pt>
                <c:pt idx="32912">
                  <c:v>1.8017653375864001E-2</c:v>
                </c:pt>
                <c:pt idx="32913">
                  <c:v>1.8017176538705802E-2</c:v>
                </c:pt>
                <c:pt idx="32914">
                  <c:v>1.8016664311289801E-2</c:v>
                </c:pt>
                <c:pt idx="32915">
                  <c:v>1.80161241441965E-2</c:v>
                </c:pt>
                <c:pt idx="32916">
                  <c:v>1.8015542998909999E-2</c:v>
                </c:pt>
                <c:pt idx="32917">
                  <c:v>1.8014928326010701E-2</c:v>
                </c:pt>
                <c:pt idx="32918">
                  <c:v>1.8014283850789101E-2</c:v>
                </c:pt>
                <c:pt idx="32919">
                  <c:v>1.8013631924986801E-2</c:v>
                </c:pt>
                <c:pt idx="32920">
                  <c:v>1.80129632353783E-2</c:v>
                </c:pt>
                <c:pt idx="32921">
                  <c:v>1.8013333901763001E-2</c:v>
                </c:pt>
                <c:pt idx="32922">
                  <c:v>1.8011892214417499E-2</c:v>
                </c:pt>
                <c:pt idx="32923">
                  <c:v>1.8011461943387999E-2</c:v>
                </c:pt>
                <c:pt idx="32924">
                  <c:v>1.8010977655649199E-2</c:v>
                </c:pt>
                <c:pt idx="32925">
                  <c:v>1.8010465428233102E-2</c:v>
                </c:pt>
                <c:pt idx="32926">
                  <c:v>1.8009928986430199E-2</c:v>
                </c:pt>
                <c:pt idx="32927">
                  <c:v>1.8009349703788799E-2</c:v>
                </c:pt>
                <c:pt idx="32928">
                  <c:v>1.8008731305599199E-2</c:v>
                </c:pt>
                <c:pt idx="32929">
                  <c:v>1.8008090555667901E-2</c:v>
                </c:pt>
                <c:pt idx="32930">
                  <c:v>1.8007440492510799E-2</c:v>
                </c:pt>
                <c:pt idx="32931">
                  <c:v>1.8006775528192499E-2</c:v>
                </c:pt>
                <c:pt idx="32932">
                  <c:v>1.80067643523216E-2</c:v>
                </c:pt>
                <c:pt idx="32933">
                  <c:v>1.80057138204575E-2</c:v>
                </c:pt>
                <c:pt idx="32934">
                  <c:v>1.8005289137363399E-2</c:v>
                </c:pt>
                <c:pt idx="32935">
                  <c:v>1.8004810437560099E-2</c:v>
                </c:pt>
                <c:pt idx="32936">
                  <c:v>1.8004303798079501E-2</c:v>
                </c:pt>
                <c:pt idx="32937">
                  <c:v>1.80037692189217E-2</c:v>
                </c:pt>
                <c:pt idx="32938">
                  <c:v>1.8003201112151201E-2</c:v>
                </c:pt>
                <c:pt idx="32939">
                  <c:v>1.8002588301897101E-2</c:v>
                </c:pt>
                <c:pt idx="32940">
                  <c:v>1.80019605904818E-2</c:v>
                </c:pt>
                <c:pt idx="32941">
                  <c:v>1.8001310527324701E-2</c:v>
                </c:pt>
                <c:pt idx="32942">
                  <c:v>1.8000651150941901E-2</c:v>
                </c:pt>
                <c:pt idx="32943">
                  <c:v>1.7999967560172098E-2</c:v>
                </c:pt>
                <c:pt idx="32944">
                  <c:v>1.8000308424234401E-2</c:v>
                </c:pt>
                <c:pt idx="32945">
                  <c:v>1.7998890951275801E-2</c:v>
                </c:pt>
                <c:pt idx="32946">
                  <c:v>1.7998462542891499E-2</c:v>
                </c:pt>
                <c:pt idx="32947">
                  <c:v>1.7997995018959101E-2</c:v>
                </c:pt>
                <c:pt idx="32948">
                  <c:v>1.7997480928897899E-2</c:v>
                </c:pt>
                <c:pt idx="32949">
                  <c:v>1.7996950075030299E-2</c:v>
                </c:pt>
                <c:pt idx="32950">
                  <c:v>1.79963801056147E-2</c:v>
                </c:pt>
                <c:pt idx="32951">
                  <c:v>1.7995780333876599E-2</c:v>
                </c:pt>
                <c:pt idx="32952">
                  <c:v>1.7995160073041899E-2</c:v>
                </c:pt>
                <c:pt idx="32953">
                  <c:v>1.7994521185755698E-2</c:v>
                </c:pt>
                <c:pt idx="32954">
                  <c:v>1.7993872985243801E-2</c:v>
                </c:pt>
                <c:pt idx="32955">
                  <c:v>1.7993209883570699E-2</c:v>
                </c:pt>
                <c:pt idx="32956">
                  <c:v>1.7993213608861001E-2</c:v>
                </c:pt>
                <c:pt idx="32957">
                  <c:v>1.79921500384808E-2</c:v>
                </c:pt>
                <c:pt idx="32958">
                  <c:v>1.7991730943322199E-2</c:v>
                </c:pt>
                <c:pt idx="32959">
                  <c:v>1.79912615567446E-2</c:v>
                </c:pt>
                <c:pt idx="32960">
                  <c:v>1.7990762367844599E-2</c:v>
                </c:pt>
                <c:pt idx="32961">
                  <c:v>1.7990242689847901E-2</c:v>
                </c:pt>
                <c:pt idx="32962">
                  <c:v>1.79896894842386E-2</c:v>
                </c:pt>
                <c:pt idx="32963">
                  <c:v>1.79890971630812E-2</c:v>
                </c:pt>
                <c:pt idx="32964">
                  <c:v>1.7988480627536801E-2</c:v>
                </c:pt>
                <c:pt idx="32965">
                  <c:v>1.7987849190831202E-2</c:v>
                </c:pt>
                <c:pt idx="32966">
                  <c:v>1.79872065782547E-2</c:v>
                </c:pt>
                <c:pt idx="32967">
                  <c:v>1.7986543476581601E-2</c:v>
                </c:pt>
                <c:pt idx="32968">
                  <c:v>1.7985876649618201E-2</c:v>
                </c:pt>
                <c:pt idx="32969">
                  <c:v>1.7985774204134899E-2</c:v>
                </c:pt>
                <c:pt idx="32970">
                  <c:v>1.79848130792379E-2</c:v>
                </c:pt>
                <c:pt idx="32971">
                  <c:v>1.79843958467245E-2</c:v>
                </c:pt>
                <c:pt idx="32972">
                  <c:v>1.79839320480824E-2</c:v>
                </c:pt>
                <c:pt idx="32973">
                  <c:v>1.7983429133892101E-2</c:v>
                </c:pt>
                <c:pt idx="32974">
                  <c:v>1.7982905730605101E-2</c:v>
                </c:pt>
                <c:pt idx="32975">
                  <c:v>1.7982359975576401E-2</c:v>
                </c:pt>
                <c:pt idx="32976">
                  <c:v>1.7981780692935E-2</c:v>
                </c:pt>
                <c:pt idx="32977">
                  <c:v>1.7981169745326001E-2</c:v>
                </c:pt>
                <c:pt idx="32978">
                  <c:v>1.7980547621846199E-2</c:v>
                </c:pt>
                <c:pt idx="32979">
                  <c:v>1.7979912459850301E-2</c:v>
                </c:pt>
                <c:pt idx="32980">
                  <c:v>1.79792661219835E-2</c:v>
                </c:pt>
                <c:pt idx="32981">
                  <c:v>1.79786048829556E-2</c:v>
                </c:pt>
                <c:pt idx="32982">
                  <c:v>1.7977949231863001E-2</c:v>
                </c:pt>
                <c:pt idx="32983">
                  <c:v>1.7978405579924601E-2</c:v>
                </c:pt>
                <c:pt idx="32984">
                  <c:v>1.7976887524127998E-2</c:v>
                </c:pt>
                <c:pt idx="32985">
                  <c:v>1.7976468428969401E-2</c:v>
                </c:pt>
                <c:pt idx="32986">
                  <c:v>1.7976008355617499E-2</c:v>
                </c:pt>
                <c:pt idx="32987">
                  <c:v>1.7975507304072401E-2</c:v>
                </c:pt>
                <c:pt idx="32988">
                  <c:v>1.79749950766563E-2</c:v>
                </c:pt>
                <c:pt idx="32989">
                  <c:v>1.7974460497498498E-2</c:v>
                </c:pt>
                <c:pt idx="32990">
                  <c:v>1.7973892390728E-2</c:v>
                </c:pt>
                <c:pt idx="32991">
                  <c:v>1.7973298206925399E-2</c:v>
                </c:pt>
                <c:pt idx="32992">
                  <c:v>1.7972681671381E-2</c:v>
                </c:pt>
                <c:pt idx="32993">
                  <c:v>1.7972063273191501E-2</c:v>
                </c:pt>
                <c:pt idx="32994">
                  <c:v>1.79714374244213E-2</c:v>
                </c:pt>
                <c:pt idx="32995">
                  <c:v>1.79707910865545E-2</c:v>
                </c:pt>
                <c:pt idx="32996">
                  <c:v>1.7970142886042598E-2</c:v>
                </c:pt>
                <c:pt idx="32997">
                  <c:v>1.7969503998756398E-2</c:v>
                </c:pt>
                <c:pt idx="32998">
                  <c:v>1.7970221117138901E-2</c:v>
                </c:pt>
                <c:pt idx="32999">
                  <c:v>1.79684441536665E-2</c:v>
                </c:pt>
                <c:pt idx="33000">
                  <c:v>1.7968039959669099E-2</c:v>
                </c:pt>
                <c:pt idx="33001">
                  <c:v>1.7967587336897899E-2</c:v>
                </c:pt>
                <c:pt idx="33002">
                  <c:v>1.7967082560062402E-2</c:v>
                </c:pt>
                <c:pt idx="33003">
                  <c:v>1.79665759205818E-2</c:v>
                </c:pt>
                <c:pt idx="33004">
                  <c:v>1.7966067418456098E-2</c:v>
                </c:pt>
                <c:pt idx="33005">
                  <c:v>1.7965514212846801E-2</c:v>
                </c:pt>
                <c:pt idx="33006">
                  <c:v>1.79649200290442E-2</c:v>
                </c:pt>
                <c:pt idx="33007">
                  <c:v>1.79643146693707E-2</c:v>
                </c:pt>
                <c:pt idx="33008">
                  <c:v>1.7963718622922901E-2</c:v>
                </c:pt>
                <c:pt idx="33009">
                  <c:v>1.7963100224733401E-2</c:v>
                </c:pt>
                <c:pt idx="33010">
                  <c:v>1.7962461337447201E-2</c:v>
                </c:pt>
                <c:pt idx="33011">
                  <c:v>1.7961816862225501E-2</c:v>
                </c:pt>
                <c:pt idx="33012">
                  <c:v>1.7961187288165099E-2</c:v>
                </c:pt>
                <c:pt idx="33013">
                  <c:v>1.7960565164685301E-2</c:v>
                </c:pt>
                <c:pt idx="33014">
                  <c:v>1.7960861325264001E-2</c:v>
                </c:pt>
                <c:pt idx="33015">
                  <c:v>1.7959516495466201E-2</c:v>
                </c:pt>
                <c:pt idx="33016">
                  <c:v>1.79591365158558E-2</c:v>
                </c:pt>
                <c:pt idx="33017">
                  <c:v>1.7958676442503901E-2</c:v>
                </c:pt>
                <c:pt idx="33018">
                  <c:v>1.7958156764507301E-2</c:v>
                </c:pt>
                <c:pt idx="33019">
                  <c:v>1.79576650261879E-2</c:v>
                </c:pt>
                <c:pt idx="33020">
                  <c:v>1.7957178875803999E-2</c:v>
                </c:pt>
                <c:pt idx="33021">
                  <c:v>1.79566368460655E-2</c:v>
                </c:pt>
                <c:pt idx="33022">
                  <c:v>1.79560370743275E-2</c:v>
                </c:pt>
                <c:pt idx="33023">
                  <c:v>1.795544475317E-2</c:v>
                </c:pt>
                <c:pt idx="33024">
                  <c:v>1.7954861745238301E-2</c:v>
                </c:pt>
                <c:pt idx="33025">
                  <c:v>1.7954252660274499E-2</c:v>
                </c:pt>
                <c:pt idx="33026">
                  <c:v>1.7953613772988299E-2</c:v>
                </c:pt>
                <c:pt idx="33027">
                  <c:v>1.79529767483473E-2</c:v>
                </c:pt>
                <c:pt idx="33028">
                  <c:v>1.7952363938093199E-2</c:v>
                </c:pt>
                <c:pt idx="33029">
                  <c:v>1.7951745539903599E-2</c:v>
                </c:pt>
                <c:pt idx="33030">
                  <c:v>1.7951112240552899E-2</c:v>
                </c:pt>
                <c:pt idx="33031">
                  <c:v>1.7950493842363399E-2</c:v>
                </c:pt>
                <c:pt idx="33032">
                  <c:v>1.7951307818293599E-2</c:v>
                </c:pt>
                <c:pt idx="33033">
                  <c:v>1.7949515953660001E-2</c:v>
                </c:pt>
                <c:pt idx="33034">
                  <c:v>1.79490838199854E-2</c:v>
                </c:pt>
                <c:pt idx="33035">
                  <c:v>1.7948575317859702E-2</c:v>
                </c:pt>
                <c:pt idx="33036">
                  <c:v>1.7948083579540301E-2</c:v>
                </c:pt>
                <c:pt idx="33037">
                  <c:v>1.7947642132639899E-2</c:v>
                </c:pt>
                <c:pt idx="33038">
                  <c:v>1.7947155982255901E-2</c:v>
                </c:pt>
                <c:pt idx="33039">
                  <c:v>1.7946595326066E-2</c:v>
                </c:pt>
                <c:pt idx="33040">
                  <c:v>1.7946019768714901E-2</c:v>
                </c:pt>
                <c:pt idx="33041">
                  <c:v>1.7945475876331302E-2</c:v>
                </c:pt>
                <c:pt idx="33042">
                  <c:v>1.79449133574963E-2</c:v>
                </c:pt>
                <c:pt idx="33043">
                  <c:v>1.79442949593067E-2</c:v>
                </c:pt>
                <c:pt idx="33044">
                  <c:v>1.7943665385246301E-2</c:v>
                </c:pt>
                <c:pt idx="33045">
                  <c:v>1.7943067476153401E-2</c:v>
                </c:pt>
                <c:pt idx="33046">
                  <c:v>1.79424658417702E-2</c:v>
                </c:pt>
                <c:pt idx="33047">
                  <c:v>1.7941843718290301E-2</c:v>
                </c:pt>
                <c:pt idx="33048">
                  <c:v>1.79412215948105E-2</c:v>
                </c:pt>
                <c:pt idx="33049">
                  <c:v>1.79406180977821E-2</c:v>
                </c:pt>
                <c:pt idx="33050">
                  <c:v>1.7940029501914999E-2</c:v>
                </c:pt>
                <c:pt idx="33051">
                  <c:v>1.7939437180757498E-2</c:v>
                </c:pt>
                <c:pt idx="33052">
                  <c:v>1.7940130084752998E-2</c:v>
                </c:pt>
                <c:pt idx="33053">
                  <c:v>1.7938394099473901E-2</c:v>
                </c:pt>
                <c:pt idx="33054">
                  <c:v>1.79379470646381E-2</c:v>
                </c:pt>
                <c:pt idx="33055">
                  <c:v>1.7937486991286299E-2</c:v>
                </c:pt>
                <c:pt idx="33056">
                  <c:v>1.7937030643224699E-2</c:v>
                </c:pt>
                <c:pt idx="33057">
                  <c:v>1.79365687072277E-2</c:v>
                </c:pt>
                <c:pt idx="33058">
                  <c:v>1.7936082556843799E-2</c:v>
                </c:pt>
                <c:pt idx="33059">
                  <c:v>1.7935568466782601E-2</c:v>
                </c:pt>
                <c:pt idx="33060">
                  <c:v>1.79350282996893E-2</c:v>
                </c:pt>
                <c:pt idx="33061">
                  <c:v>1.7934486269950901E-2</c:v>
                </c:pt>
                <c:pt idx="33062">
                  <c:v>1.7933916300535199E-2</c:v>
                </c:pt>
                <c:pt idx="33063">
                  <c:v>1.7933331429958298E-2</c:v>
                </c:pt>
                <c:pt idx="33064">
                  <c:v>1.793272793293E-2</c:v>
                </c:pt>
                <c:pt idx="33065">
                  <c:v>1.7932135611772499E-2</c:v>
                </c:pt>
                <c:pt idx="33066">
                  <c:v>1.7931526526808701E-2</c:v>
                </c:pt>
                <c:pt idx="33067">
                  <c:v>1.79309193044901E-2</c:v>
                </c:pt>
                <c:pt idx="33068">
                  <c:v>1.79303083568811E-2</c:v>
                </c:pt>
                <c:pt idx="33069">
                  <c:v>1.79297104477882E-2</c:v>
                </c:pt>
                <c:pt idx="33070">
                  <c:v>1.7929116263985599E-2</c:v>
                </c:pt>
                <c:pt idx="33071">
                  <c:v>1.79285313934088E-2</c:v>
                </c:pt>
                <c:pt idx="33072">
                  <c:v>1.7927952110767399E-2</c:v>
                </c:pt>
                <c:pt idx="33073">
                  <c:v>1.7927380278706599E-2</c:v>
                </c:pt>
                <c:pt idx="33074">
                  <c:v>1.7926815897226299E-2</c:v>
                </c:pt>
                <c:pt idx="33075">
                  <c:v>1.79274566471577E-2</c:v>
                </c:pt>
                <c:pt idx="33076">
                  <c:v>1.7925791442394302E-2</c:v>
                </c:pt>
                <c:pt idx="33077">
                  <c:v>1.7925366759300201E-2</c:v>
                </c:pt>
                <c:pt idx="33078">
                  <c:v>1.7924897372722601E-2</c:v>
                </c:pt>
                <c:pt idx="33079">
                  <c:v>1.7924409359693499E-2</c:v>
                </c:pt>
                <c:pt idx="33080">
                  <c:v>1.7923966050148E-2</c:v>
                </c:pt>
                <c:pt idx="33081">
                  <c:v>1.79235227406025E-2</c:v>
                </c:pt>
                <c:pt idx="33082">
                  <c:v>1.7923023551702499E-2</c:v>
                </c:pt>
                <c:pt idx="33083">
                  <c:v>1.7922485247254399E-2</c:v>
                </c:pt>
                <c:pt idx="33084">
                  <c:v>1.7921963706612601E-2</c:v>
                </c:pt>
                <c:pt idx="33085">
                  <c:v>1.7921434715390198E-2</c:v>
                </c:pt>
                <c:pt idx="33086">
                  <c:v>1.79208591580391E-2</c:v>
                </c:pt>
                <c:pt idx="33087">
                  <c:v>1.7920263111591301E-2</c:v>
                </c:pt>
                <c:pt idx="33088">
                  <c:v>1.7919670790433901E-2</c:v>
                </c:pt>
                <c:pt idx="33089">
                  <c:v>1.7919085919857001E-2</c:v>
                </c:pt>
                <c:pt idx="33090">
                  <c:v>1.7918486148119001E-2</c:v>
                </c:pt>
                <c:pt idx="33091">
                  <c:v>1.7917871475219699E-2</c:v>
                </c:pt>
                <c:pt idx="33092">
                  <c:v>1.7917273566126799E-2</c:v>
                </c:pt>
                <c:pt idx="33093">
                  <c:v>1.7916686832904798E-2</c:v>
                </c:pt>
                <c:pt idx="33094">
                  <c:v>1.7916105687618301E-2</c:v>
                </c:pt>
                <c:pt idx="33095">
                  <c:v>1.7915522679686501E-2</c:v>
                </c:pt>
                <c:pt idx="33096">
                  <c:v>1.7914954572916E-2</c:v>
                </c:pt>
                <c:pt idx="33097">
                  <c:v>1.79143957793713E-2</c:v>
                </c:pt>
                <c:pt idx="33098">
                  <c:v>1.7913848161697402E-2</c:v>
                </c:pt>
                <c:pt idx="33099">
                  <c:v>1.79132930934429E-2</c:v>
                </c:pt>
                <c:pt idx="33100">
                  <c:v>1.79127492010593E-2</c:v>
                </c:pt>
                <c:pt idx="33101">
                  <c:v>1.7912212759256401E-2</c:v>
                </c:pt>
                <c:pt idx="33102">
                  <c:v>1.79117470979691E-2</c:v>
                </c:pt>
                <c:pt idx="33103">
                  <c:v>1.7911197617650001E-2</c:v>
                </c:pt>
                <c:pt idx="33104">
                  <c:v>1.7910726368427301E-2</c:v>
                </c:pt>
                <c:pt idx="33105">
                  <c:v>1.7910230904817599E-2</c:v>
                </c:pt>
                <c:pt idx="33106">
                  <c:v>1.7909782007336599E-2</c:v>
                </c:pt>
                <c:pt idx="33107">
                  <c:v>1.7909381538629501E-2</c:v>
                </c:pt>
                <c:pt idx="33108">
                  <c:v>1.79089494049549E-2</c:v>
                </c:pt>
                <c:pt idx="33109">
                  <c:v>1.79084651172161E-2</c:v>
                </c:pt>
                <c:pt idx="33110">
                  <c:v>1.7907969653606401E-2</c:v>
                </c:pt>
                <c:pt idx="33111">
                  <c:v>1.7907485365867601E-2</c:v>
                </c:pt>
                <c:pt idx="33112">
                  <c:v>1.7906961962580702E-2</c:v>
                </c:pt>
                <c:pt idx="33113">
                  <c:v>1.7906395718455301E-2</c:v>
                </c:pt>
                <c:pt idx="33114">
                  <c:v>1.79058164358139E-2</c:v>
                </c:pt>
                <c:pt idx="33115">
                  <c:v>1.7905239015817601E-2</c:v>
                </c:pt>
                <c:pt idx="33116">
                  <c:v>1.7904650419950499E-2</c:v>
                </c:pt>
                <c:pt idx="33117">
                  <c:v>1.7904041334986701E-2</c:v>
                </c:pt>
                <c:pt idx="33118">
                  <c:v>1.7903430387377701E-2</c:v>
                </c:pt>
                <c:pt idx="33119">
                  <c:v>1.7902841791510599E-2</c:v>
                </c:pt>
                <c:pt idx="33120">
                  <c:v>1.7902247607708002E-2</c:v>
                </c:pt>
                <c:pt idx="33121">
                  <c:v>1.7901657149195699E-2</c:v>
                </c:pt>
                <c:pt idx="33122">
                  <c:v>1.7901076003909101E-2</c:v>
                </c:pt>
                <c:pt idx="33123">
                  <c:v>1.7900511622428901E-2</c:v>
                </c:pt>
                <c:pt idx="33124">
                  <c:v>1.78999584168196E-2</c:v>
                </c:pt>
                <c:pt idx="33125">
                  <c:v>1.7899405211210299E-2</c:v>
                </c:pt>
                <c:pt idx="33126">
                  <c:v>1.7898859456181498E-2</c:v>
                </c:pt>
                <c:pt idx="33127">
                  <c:v>1.7898326739668801E-2</c:v>
                </c:pt>
                <c:pt idx="33128">
                  <c:v>1.78977996110916E-2</c:v>
                </c:pt>
                <c:pt idx="33129">
                  <c:v>1.7897270619869201E-2</c:v>
                </c:pt>
                <c:pt idx="33130">
                  <c:v>1.7896739766001701E-2</c:v>
                </c:pt>
                <c:pt idx="33131">
                  <c:v>1.7896221950650201E-2</c:v>
                </c:pt>
                <c:pt idx="33132">
                  <c:v>1.7895694822073E-2</c:v>
                </c:pt>
                <c:pt idx="33133">
                  <c:v>1.7895173281431202E-2</c:v>
                </c:pt>
                <c:pt idx="33134">
                  <c:v>1.7894646152854E-2</c:v>
                </c:pt>
                <c:pt idx="33135">
                  <c:v>1.7894117161631602E-2</c:v>
                </c:pt>
                <c:pt idx="33136">
                  <c:v>1.78935900330544E-2</c:v>
                </c:pt>
                <c:pt idx="33137">
                  <c:v>1.7893061041832001E-2</c:v>
                </c:pt>
                <c:pt idx="33138">
                  <c:v>1.7892530187964401E-2</c:v>
                </c:pt>
                <c:pt idx="33139">
                  <c:v>1.7891999334096902E-2</c:v>
                </c:pt>
                <c:pt idx="33140">
                  <c:v>1.7891468480229399E-2</c:v>
                </c:pt>
                <c:pt idx="33141">
                  <c:v>1.7890941351652201E-2</c:v>
                </c:pt>
                <c:pt idx="33142">
                  <c:v>1.78904086351395E-2</c:v>
                </c:pt>
                <c:pt idx="33143">
                  <c:v>1.78898777812719E-2</c:v>
                </c:pt>
                <c:pt idx="33144">
                  <c:v>1.78893525153399E-2</c:v>
                </c:pt>
                <c:pt idx="33145">
                  <c:v>1.7888827249407799E-2</c:v>
                </c:pt>
                <c:pt idx="33146">
                  <c:v>1.7888298258185401E-2</c:v>
                </c:pt>
                <c:pt idx="33147">
                  <c:v>1.78877785801888E-2</c:v>
                </c:pt>
                <c:pt idx="33148">
                  <c:v>1.78872551769018E-2</c:v>
                </c:pt>
                <c:pt idx="33149">
                  <c:v>1.7886731773614901E-2</c:v>
                </c:pt>
                <c:pt idx="33150">
                  <c:v>1.7886213958263401E-2</c:v>
                </c:pt>
                <c:pt idx="33151">
                  <c:v>1.7885692417621599E-2</c:v>
                </c:pt>
                <c:pt idx="33152">
                  <c:v>1.78851764649153E-2</c:v>
                </c:pt>
                <c:pt idx="33153">
                  <c:v>1.7884656786918599E-2</c:v>
                </c:pt>
                <c:pt idx="33154">
                  <c:v>1.7884142696857501E-2</c:v>
                </c:pt>
                <c:pt idx="33155">
                  <c:v>1.78836230188608E-2</c:v>
                </c:pt>
                <c:pt idx="33156">
                  <c:v>1.7883107066154501E-2</c:v>
                </c:pt>
                <c:pt idx="33157">
                  <c:v>1.7882589250803001E-2</c:v>
                </c:pt>
                <c:pt idx="33158">
                  <c:v>1.7882073298096698E-2</c:v>
                </c:pt>
                <c:pt idx="33159">
                  <c:v>1.78815592080355E-2</c:v>
                </c:pt>
                <c:pt idx="33160">
                  <c:v>1.7881039530038799E-2</c:v>
                </c:pt>
                <c:pt idx="33161">
                  <c:v>1.7880527302622799E-2</c:v>
                </c:pt>
                <c:pt idx="33162">
                  <c:v>1.7880007624626201E-2</c:v>
                </c:pt>
                <c:pt idx="33163">
                  <c:v>1.7879491671919798E-2</c:v>
                </c:pt>
                <c:pt idx="33164">
                  <c:v>1.78789775818586E-2</c:v>
                </c:pt>
                <c:pt idx="33165">
                  <c:v>1.7878463491797499E-2</c:v>
                </c:pt>
                <c:pt idx="33166">
                  <c:v>1.7877951264381398E-2</c:v>
                </c:pt>
                <c:pt idx="33167">
                  <c:v>1.7877433449029902E-2</c:v>
                </c:pt>
                <c:pt idx="33168">
                  <c:v>1.78769193589687E-2</c:v>
                </c:pt>
                <c:pt idx="33169">
                  <c:v>1.7876405268907599E-2</c:v>
                </c:pt>
                <c:pt idx="33170">
                  <c:v>1.78758893162012E-2</c:v>
                </c:pt>
                <c:pt idx="33171">
                  <c:v>1.7875380814075501E-2</c:v>
                </c:pt>
                <c:pt idx="33172">
                  <c:v>1.7874864861369098E-2</c:v>
                </c:pt>
                <c:pt idx="33173">
                  <c:v>1.7874350771308001E-2</c:v>
                </c:pt>
                <c:pt idx="33174">
                  <c:v>1.7873842269182202E-2</c:v>
                </c:pt>
                <c:pt idx="33175">
                  <c:v>1.7873330041766201E-2</c:v>
                </c:pt>
                <c:pt idx="33176">
                  <c:v>1.7872821539640399E-2</c:v>
                </c:pt>
                <c:pt idx="33177">
                  <c:v>1.7872309312224399E-2</c:v>
                </c:pt>
                <c:pt idx="33178">
                  <c:v>1.7871797084808402E-2</c:v>
                </c:pt>
                <c:pt idx="33179">
                  <c:v>1.78712829947472E-2</c:v>
                </c:pt>
                <c:pt idx="33180">
                  <c:v>1.7870774492621401E-2</c:v>
                </c:pt>
                <c:pt idx="33181">
                  <c:v>1.7870264127850501E-2</c:v>
                </c:pt>
                <c:pt idx="33182">
                  <c:v>1.7869753763079602E-2</c:v>
                </c:pt>
                <c:pt idx="33183">
                  <c:v>1.7869241535663601E-2</c:v>
                </c:pt>
                <c:pt idx="33184">
                  <c:v>1.7868733033537899E-2</c:v>
                </c:pt>
                <c:pt idx="33185">
                  <c:v>1.7868222668767E-2</c:v>
                </c:pt>
                <c:pt idx="33186">
                  <c:v>1.7867717891931499E-2</c:v>
                </c:pt>
                <c:pt idx="33187">
                  <c:v>1.7867205664515499E-2</c:v>
                </c:pt>
                <c:pt idx="33188">
                  <c:v>1.78666971623898E-2</c:v>
                </c:pt>
                <c:pt idx="33189">
                  <c:v>1.7866188660264001E-2</c:v>
                </c:pt>
                <c:pt idx="33190">
                  <c:v>1.7865680158138299E-2</c:v>
                </c:pt>
                <c:pt idx="33191">
                  <c:v>1.78651697933674E-2</c:v>
                </c:pt>
                <c:pt idx="33192">
                  <c:v>1.7864665016531899E-2</c:v>
                </c:pt>
                <c:pt idx="33193">
                  <c:v>1.7864156514406201E-2</c:v>
                </c:pt>
                <c:pt idx="33194">
                  <c:v>1.7863648012280499E-2</c:v>
                </c:pt>
                <c:pt idx="33195">
                  <c:v>1.78631395101547E-2</c:v>
                </c:pt>
                <c:pt idx="33196">
                  <c:v>1.7862638458609598E-2</c:v>
                </c:pt>
                <c:pt idx="33197">
                  <c:v>1.7862129956483799E-2</c:v>
                </c:pt>
                <c:pt idx="33198">
                  <c:v>1.7861621454358101E-2</c:v>
                </c:pt>
                <c:pt idx="33199">
                  <c:v>1.7861112952232399E-2</c:v>
                </c:pt>
                <c:pt idx="33200">
                  <c:v>1.7860608175396898E-2</c:v>
                </c:pt>
                <c:pt idx="33201">
                  <c:v>1.78600996732712E-2</c:v>
                </c:pt>
                <c:pt idx="33202">
                  <c:v>1.7859596759080901E-2</c:v>
                </c:pt>
                <c:pt idx="33203">
                  <c:v>1.7859093844890601E-2</c:v>
                </c:pt>
                <c:pt idx="33204">
                  <c:v>1.7858583480119702E-2</c:v>
                </c:pt>
                <c:pt idx="33205">
                  <c:v>1.7858078703284298E-2</c:v>
                </c:pt>
                <c:pt idx="33206">
                  <c:v>1.7857579514384301E-2</c:v>
                </c:pt>
                <c:pt idx="33207">
                  <c:v>1.78570728749037E-2</c:v>
                </c:pt>
                <c:pt idx="33208">
                  <c:v>1.7856566235423098E-2</c:v>
                </c:pt>
                <c:pt idx="33209">
                  <c:v>1.7856059595942501E-2</c:v>
                </c:pt>
                <c:pt idx="33210">
                  <c:v>1.7855556681752201E-2</c:v>
                </c:pt>
                <c:pt idx="33211">
                  <c:v>1.7855053767561899E-2</c:v>
                </c:pt>
                <c:pt idx="33212">
                  <c:v>1.7854548990726499E-2</c:v>
                </c:pt>
                <c:pt idx="33213">
                  <c:v>1.7854049801826501E-2</c:v>
                </c:pt>
                <c:pt idx="33214">
                  <c:v>1.7853546887636199E-2</c:v>
                </c:pt>
                <c:pt idx="33215">
                  <c:v>1.7853040248155601E-2</c:v>
                </c:pt>
                <c:pt idx="33216">
                  <c:v>1.7852537333965302E-2</c:v>
                </c:pt>
                <c:pt idx="33217">
                  <c:v>1.78520362824202E-2</c:v>
                </c:pt>
                <c:pt idx="33218">
                  <c:v>1.7851537093520199E-2</c:v>
                </c:pt>
                <c:pt idx="33219">
                  <c:v>1.7851032316684699E-2</c:v>
                </c:pt>
                <c:pt idx="33220">
                  <c:v>1.7850533127784701E-2</c:v>
                </c:pt>
                <c:pt idx="33221">
                  <c:v>1.78500339388847E-2</c:v>
                </c:pt>
                <c:pt idx="33222">
                  <c:v>1.7849532887339599E-2</c:v>
                </c:pt>
                <c:pt idx="33223">
                  <c:v>1.7849028110504199E-2</c:v>
                </c:pt>
                <c:pt idx="33224">
                  <c:v>1.7848528921604202E-2</c:v>
                </c:pt>
                <c:pt idx="33225">
                  <c:v>1.7848026007413899E-2</c:v>
                </c:pt>
                <c:pt idx="33226">
                  <c:v>1.7847528681158999E-2</c:v>
                </c:pt>
                <c:pt idx="33227">
                  <c:v>1.7847029492259001E-2</c:v>
                </c:pt>
                <c:pt idx="33228">
                  <c:v>1.7846526578068699E-2</c:v>
                </c:pt>
                <c:pt idx="33229">
                  <c:v>1.78460255265236E-2</c:v>
                </c:pt>
                <c:pt idx="33230">
                  <c:v>1.78455263376236E-2</c:v>
                </c:pt>
                <c:pt idx="33231">
                  <c:v>1.7845030874013901E-2</c:v>
                </c:pt>
                <c:pt idx="33232">
                  <c:v>1.7844529822468799E-2</c:v>
                </c:pt>
                <c:pt idx="33233">
                  <c:v>1.7844032496213899E-2</c:v>
                </c:pt>
                <c:pt idx="33234">
                  <c:v>1.78435351699591E-2</c:v>
                </c:pt>
                <c:pt idx="33235">
                  <c:v>1.7843037843704199E-2</c:v>
                </c:pt>
                <c:pt idx="33236">
                  <c:v>1.78425405174494E-2</c:v>
                </c:pt>
                <c:pt idx="33237">
                  <c:v>1.78420431911945E-2</c:v>
                </c:pt>
                <c:pt idx="33238">
                  <c:v>1.7841544002294499E-2</c:v>
                </c:pt>
                <c:pt idx="33239">
                  <c:v>1.7841050401330001E-2</c:v>
                </c:pt>
                <c:pt idx="33240">
                  <c:v>1.7840553075075202E-2</c:v>
                </c:pt>
                <c:pt idx="33241">
                  <c:v>1.7840055748820301E-2</c:v>
                </c:pt>
                <c:pt idx="33242">
                  <c:v>1.78395621478558E-2</c:v>
                </c:pt>
                <c:pt idx="33243">
                  <c:v>1.7839066684246101E-2</c:v>
                </c:pt>
                <c:pt idx="33244">
                  <c:v>1.7838565632700899E-2</c:v>
                </c:pt>
                <c:pt idx="33245">
                  <c:v>1.78380683064461E-2</c:v>
                </c:pt>
                <c:pt idx="33246">
                  <c:v>1.78375784307718E-2</c:v>
                </c:pt>
                <c:pt idx="33247">
                  <c:v>1.7837079241871799E-2</c:v>
                </c:pt>
                <c:pt idx="33248">
                  <c:v>1.7836587503552399E-2</c:v>
                </c:pt>
                <c:pt idx="33249">
                  <c:v>1.7836093902587901E-2</c:v>
                </c:pt>
                <c:pt idx="33250">
                  <c:v>1.7835598438978199E-2</c:v>
                </c:pt>
                <c:pt idx="33251">
                  <c:v>1.7835104838013701E-2</c:v>
                </c:pt>
                <c:pt idx="33252">
                  <c:v>1.7834611237049099E-2</c:v>
                </c:pt>
                <c:pt idx="33253">
                  <c:v>1.7834119498729699E-2</c:v>
                </c:pt>
                <c:pt idx="33254">
                  <c:v>1.7833625897765201E-2</c:v>
                </c:pt>
                <c:pt idx="33255">
                  <c:v>1.78331322968006E-2</c:v>
                </c:pt>
                <c:pt idx="33256">
                  <c:v>1.78326424211264E-2</c:v>
                </c:pt>
                <c:pt idx="33257">
                  <c:v>1.7832148820161799E-2</c:v>
                </c:pt>
                <c:pt idx="33258">
                  <c:v>1.7831657081842402E-2</c:v>
                </c:pt>
                <c:pt idx="33259">
                  <c:v>1.7831165343523001E-2</c:v>
                </c:pt>
                <c:pt idx="33260">
                  <c:v>1.7830675467848799E-2</c:v>
                </c:pt>
                <c:pt idx="33261">
                  <c:v>1.78301818668842E-2</c:v>
                </c:pt>
                <c:pt idx="33262">
                  <c:v>1.7829688265919699E-2</c:v>
                </c:pt>
                <c:pt idx="33263">
                  <c:v>1.7829198390245399E-2</c:v>
                </c:pt>
                <c:pt idx="33264">
                  <c:v>1.7828712239861499E-2</c:v>
                </c:pt>
                <c:pt idx="33265">
                  <c:v>1.7828220501542098E-2</c:v>
                </c:pt>
                <c:pt idx="33266">
                  <c:v>1.7827726900577601E-2</c:v>
                </c:pt>
                <c:pt idx="33267">
                  <c:v>1.7827240750193599E-2</c:v>
                </c:pt>
                <c:pt idx="33268">
                  <c:v>1.7826749011874199E-2</c:v>
                </c:pt>
                <c:pt idx="33269">
                  <c:v>1.7826264724135399E-2</c:v>
                </c:pt>
                <c:pt idx="33270">
                  <c:v>1.78257748484612E-2</c:v>
                </c:pt>
                <c:pt idx="33271">
                  <c:v>1.7825283110141799E-2</c:v>
                </c:pt>
                <c:pt idx="33272">
                  <c:v>1.7824802547693301E-2</c:v>
                </c:pt>
                <c:pt idx="33273">
                  <c:v>1.7824308946728699E-2</c:v>
                </c:pt>
                <c:pt idx="33274">
                  <c:v>1.7823822796344799E-2</c:v>
                </c:pt>
                <c:pt idx="33275">
                  <c:v>1.7823332920670499E-2</c:v>
                </c:pt>
                <c:pt idx="33276">
                  <c:v>1.7822846770286602E-2</c:v>
                </c:pt>
                <c:pt idx="33277">
                  <c:v>1.7822362482547802E-2</c:v>
                </c:pt>
                <c:pt idx="33278">
                  <c:v>1.78218744695187E-2</c:v>
                </c:pt>
                <c:pt idx="33279">
                  <c:v>1.78213901817799E-2</c:v>
                </c:pt>
                <c:pt idx="33280">
                  <c:v>1.78209058940411E-2</c:v>
                </c:pt>
                <c:pt idx="33281">
                  <c:v>1.7820414155721699E-2</c:v>
                </c:pt>
                <c:pt idx="33282">
                  <c:v>1.7819935455918302E-2</c:v>
                </c:pt>
                <c:pt idx="33283">
                  <c:v>1.7819445580244099E-2</c:v>
                </c:pt>
                <c:pt idx="33284">
                  <c:v>1.78189631551504E-2</c:v>
                </c:pt>
                <c:pt idx="33285">
                  <c:v>1.7818409949541099E-2</c:v>
                </c:pt>
                <c:pt idx="33286">
                  <c:v>1.7816862091422098E-2</c:v>
                </c:pt>
                <c:pt idx="33287">
                  <c:v>1.7814569175243399E-2</c:v>
                </c:pt>
                <c:pt idx="33288">
                  <c:v>1.78117472678423E-2</c:v>
                </c:pt>
                <c:pt idx="33289">
                  <c:v>1.7808588221669201E-2</c:v>
                </c:pt>
                <c:pt idx="33290">
                  <c:v>1.7805313691496901E-2</c:v>
                </c:pt>
                <c:pt idx="33291">
                  <c:v>1.7802130430936799E-2</c:v>
                </c:pt>
                <c:pt idx="33292">
                  <c:v>1.7796216532588002E-2</c:v>
                </c:pt>
                <c:pt idx="33293">
                  <c:v>1.77877061069012E-2</c:v>
                </c:pt>
                <c:pt idx="33294">
                  <c:v>1.77831929177046E-2</c:v>
                </c:pt>
                <c:pt idx="33295">
                  <c:v>1.7787480726838101E-2</c:v>
                </c:pt>
                <c:pt idx="33296">
                  <c:v>1.77881512790918E-2</c:v>
                </c:pt>
                <c:pt idx="33297">
                  <c:v>1.7788525670766799E-2</c:v>
                </c:pt>
                <c:pt idx="33298">
                  <c:v>1.7788374796509701E-2</c:v>
                </c:pt>
                <c:pt idx="33299">
                  <c:v>1.77875924855471E-2</c:v>
                </c:pt>
                <c:pt idx="33300">
                  <c:v>1.7786305397748999E-2</c:v>
                </c:pt>
                <c:pt idx="33301">
                  <c:v>1.7784692347049699E-2</c:v>
                </c:pt>
                <c:pt idx="33302">
                  <c:v>1.7782833427190801E-2</c:v>
                </c:pt>
                <c:pt idx="33303">
                  <c:v>1.7780825495719899E-2</c:v>
                </c:pt>
                <c:pt idx="33304">
                  <c:v>1.77788697183132E-2</c:v>
                </c:pt>
                <c:pt idx="33305">
                  <c:v>1.7777116969227801E-2</c:v>
                </c:pt>
                <c:pt idx="33306">
                  <c:v>1.7773916944861402E-2</c:v>
                </c:pt>
                <c:pt idx="33307">
                  <c:v>1.77689362317324E-2</c:v>
                </c:pt>
                <c:pt idx="33308">
                  <c:v>1.7770171165466302E-2</c:v>
                </c:pt>
                <c:pt idx="33309">
                  <c:v>1.77689772099257E-2</c:v>
                </c:pt>
                <c:pt idx="33310">
                  <c:v>1.7768168821930899E-2</c:v>
                </c:pt>
                <c:pt idx="33311">
                  <c:v>1.7767522484064099E-2</c:v>
                </c:pt>
                <c:pt idx="33312">
                  <c:v>1.7765508964657801E-2</c:v>
                </c:pt>
                <c:pt idx="33313">
                  <c:v>1.7767937853932401E-2</c:v>
                </c:pt>
                <c:pt idx="33314">
                  <c:v>1.7767056822776801E-2</c:v>
                </c:pt>
                <c:pt idx="33315">
                  <c:v>1.7763275653123901E-2</c:v>
                </c:pt>
                <c:pt idx="33316">
                  <c:v>1.7763445153832401E-2</c:v>
                </c:pt>
                <c:pt idx="33317">
                  <c:v>1.7762020230293302E-2</c:v>
                </c:pt>
                <c:pt idx="33318">
                  <c:v>1.7762297764420499E-2</c:v>
                </c:pt>
                <c:pt idx="33319">
                  <c:v>1.7761046066880198E-2</c:v>
                </c:pt>
                <c:pt idx="33320">
                  <c:v>1.77615266293287E-2</c:v>
                </c:pt>
                <c:pt idx="33321">
                  <c:v>1.77598707377911E-2</c:v>
                </c:pt>
                <c:pt idx="33322">
                  <c:v>1.77606847137213E-2</c:v>
                </c:pt>
                <c:pt idx="33323">
                  <c:v>1.7761232331395201E-2</c:v>
                </c:pt>
                <c:pt idx="33324">
                  <c:v>1.7760163173079501E-2</c:v>
                </c:pt>
                <c:pt idx="33325">
                  <c:v>1.7757745459675799E-2</c:v>
                </c:pt>
                <c:pt idx="33326">
                  <c:v>1.7758112400770201E-2</c:v>
                </c:pt>
                <c:pt idx="33327">
                  <c:v>1.7757970839738901E-2</c:v>
                </c:pt>
                <c:pt idx="33328">
                  <c:v>1.7754489555954898E-2</c:v>
                </c:pt>
                <c:pt idx="33329">
                  <c:v>1.77542828023434E-2</c:v>
                </c:pt>
                <c:pt idx="33330">
                  <c:v>1.7753943800926202E-2</c:v>
                </c:pt>
                <c:pt idx="33331">
                  <c:v>1.7753055319190001E-2</c:v>
                </c:pt>
                <c:pt idx="33332">
                  <c:v>1.77521388977766E-2</c:v>
                </c:pt>
                <c:pt idx="33333">
                  <c:v>1.77527908235788E-2</c:v>
                </c:pt>
                <c:pt idx="33334">
                  <c:v>1.7750684171915099E-2</c:v>
                </c:pt>
                <c:pt idx="33335">
                  <c:v>1.7752371728420299E-2</c:v>
                </c:pt>
                <c:pt idx="33336">
                  <c:v>1.7753036692738498E-2</c:v>
                </c:pt>
                <c:pt idx="33337">
                  <c:v>1.77519898861647E-2</c:v>
                </c:pt>
                <c:pt idx="33338">
                  <c:v>1.7749786376953101E-2</c:v>
                </c:pt>
                <c:pt idx="33339">
                  <c:v>1.77482031285763E-2</c:v>
                </c:pt>
                <c:pt idx="33340">
                  <c:v>1.77476387470961E-2</c:v>
                </c:pt>
                <c:pt idx="33341">
                  <c:v>1.7747003585100202E-2</c:v>
                </c:pt>
                <c:pt idx="33342">
                  <c:v>1.7747009173035601E-2</c:v>
                </c:pt>
                <c:pt idx="33343">
                  <c:v>1.77453402429819E-2</c:v>
                </c:pt>
                <c:pt idx="33344">
                  <c:v>1.7745835706591599E-2</c:v>
                </c:pt>
                <c:pt idx="33345">
                  <c:v>1.7744952812790898E-2</c:v>
                </c:pt>
                <c:pt idx="33346">
                  <c:v>1.7743576318025599E-2</c:v>
                </c:pt>
                <c:pt idx="33347">
                  <c:v>1.7743734642863301E-2</c:v>
                </c:pt>
                <c:pt idx="33348">
                  <c:v>1.77426096051931E-2</c:v>
                </c:pt>
                <c:pt idx="33349">
                  <c:v>1.7740754410624501E-2</c:v>
                </c:pt>
                <c:pt idx="33350">
                  <c:v>1.7740281298756599E-2</c:v>
                </c:pt>
                <c:pt idx="33351">
                  <c:v>1.7739586532115902E-2</c:v>
                </c:pt>
                <c:pt idx="33352">
                  <c:v>1.77397448569536E-2</c:v>
                </c:pt>
                <c:pt idx="33353">
                  <c:v>1.7739094793796501E-2</c:v>
                </c:pt>
                <c:pt idx="33354">
                  <c:v>1.77373308688402E-2</c:v>
                </c:pt>
                <c:pt idx="33355">
                  <c:v>1.77374985069037E-2</c:v>
                </c:pt>
                <c:pt idx="33356">
                  <c:v>1.7736557871103301E-2</c:v>
                </c:pt>
                <c:pt idx="33357">
                  <c:v>1.7736798152327499E-2</c:v>
                </c:pt>
                <c:pt idx="33358">
                  <c:v>1.7734799534082399E-2</c:v>
                </c:pt>
                <c:pt idx="33359">
                  <c:v>1.7736837267875699E-2</c:v>
                </c:pt>
                <c:pt idx="33360">
                  <c:v>1.7737317830324201E-2</c:v>
                </c:pt>
                <c:pt idx="33361">
                  <c:v>1.7736110836267499E-2</c:v>
                </c:pt>
                <c:pt idx="33362">
                  <c:v>1.77340824157E-2</c:v>
                </c:pt>
                <c:pt idx="33363">
                  <c:v>1.7733251675963398E-2</c:v>
                </c:pt>
                <c:pt idx="33364">
                  <c:v>1.7732268199324601E-2</c:v>
                </c:pt>
                <c:pt idx="33365">
                  <c:v>1.7731644213199602E-2</c:v>
                </c:pt>
                <c:pt idx="33366">
                  <c:v>1.77319906651974E-2</c:v>
                </c:pt>
                <c:pt idx="33367">
                  <c:v>1.7730284482240701E-2</c:v>
                </c:pt>
                <c:pt idx="33368">
                  <c:v>1.7729815095663098E-2</c:v>
                </c:pt>
                <c:pt idx="33369">
                  <c:v>1.7728867009282102E-2</c:v>
                </c:pt>
                <c:pt idx="33370">
                  <c:v>1.77287962287664E-2</c:v>
                </c:pt>
                <c:pt idx="33371">
                  <c:v>1.7729122191667598E-2</c:v>
                </c:pt>
                <c:pt idx="33372">
                  <c:v>1.7728215083479899E-2</c:v>
                </c:pt>
                <c:pt idx="33373">
                  <c:v>1.77261866629124E-2</c:v>
                </c:pt>
                <c:pt idx="33374">
                  <c:v>1.7726890742778799E-2</c:v>
                </c:pt>
                <c:pt idx="33375">
                  <c:v>1.77263002842665E-2</c:v>
                </c:pt>
                <c:pt idx="33376">
                  <c:v>1.7724039033055299E-2</c:v>
                </c:pt>
                <c:pt idx="33377">
                  <c:v>1.7724018543958699E-2</c:v>
                </c:pt>
                <c:pt idx="33378">
                  <c:v>1.7722601071000099E-2</c:v>
                </c:pt>
                <c:pt idx="33379">
                  <c:v>1.77234895527363E-2</c:v>
                </c:pt>
                <c:pt idx="33380">
                  <c:v>1.77217684686184E-2</c:v>
                </c:pt>
                <c:pt idx="33381">
                  <c:v>1.7722241580486301E-2</c:v>
                </c:pt>
                <c:pt idx="33382">
                  <c:v>1.77229531109333E-2</c:v>
                </c:pt>
                <c:pt idx="33383">
                  <c:v>1.77221316844225E-2</c:v>
                </c:pt>
                <c:pt idx="33384">
                  <c:v>1.7720131203532202E-2</c:v>
                </c:pt>
                <c:pt idx="33385">
                  <c:v>1.7718559131026299E-2</c:v>
                </c:pt>
                <c:pt idx="33386">
                  <c:v>1.7717640846967701E-2</c:v>
                </c:pt>
                <c:pt idx="33387">
                  <c:v>1.77182909101248E-2</c:v>
                </c:pt>
                <c:pt idx="33388">
                  <c:v>1.77186280488968E-2</c:v>
                </c:pt>
                <c:pt idx="33389">
                  <c:v>1.77173241972923E-2</c:v>
                </c:pt>
                <c:pt idx="33390">
                  <c:v>1.77150648087263E-2</c:v>
                </c:pt>
                <c:pt idx="33391">
                  <c:v>1.7717972397804298E-2</c:v>
                </c:pt>
                <c:pt idx="33392">
                  <c:v>1.7717180773615799E-2</c:v>
                </c:pt>
                <c:pt idx="33393">
                  <c:v>1.77129451185465E-2</c:v>
                </c:pt>
                <c:pt idx="33394">
                  <c:v>1.7713414505124099E-2</c:v>
                </c:pt>
                <c:pt idx="33395">
                  <c:v>1.77122801542282E-2</c:v>
                </c:pt>
                <c:pt idx="33396">
                  <c:v>1.77124086767435E-2</c:v>
                </c:pt>
                <c:pt idx="33397">
                  <c:v>1.77104976028204E-2</c:v>
                </c:pt>
                <c:pt idx="33398">
                  <c:v>1.7712190747261099E-2</c:v>
                </c:pt>
                <c:pt idx="33399">
                  <c:v>1.7712991684675199E-2</c:v>
                </c:pt>
                <c:pt idx="33400">
                  <c:v>1.7712464556098002E-2</c:v>
                </c:pt>
                <c:pt idx="33401">
                  <c:v>1.7710797488689398E-2</c:v>
                </c:pt>
                <c:pt idx="33402">
                  <c:v>1.7708320170641001E-2</c:v>
                </c:pt>
                <c:pt idx="33403">
                  <c:v>1.7709994688630101E-2</c:v>
                </c:pt>
                <c:pt idx="33404">
                  <c:v>1.7709754407405801E-2</c:v>
                </c:pt>
                <c:pt idx="33405">
                  <c:v>1.7705975100398098E-2</c:v>
                </c:pt>
                <c:pt idx="33406">
                  <c:v>1.7709190025925602E-2</c:v>
                </c:pt>
                <c:pt idx="33407">
                  <c:v>1.7709759995341301E-2</c:v>
                </c:pt>
                <c:pt idx="33408">
                  <c:v>1.7708562314510401E-2</c:v>
                </c:pt>
                <c:pt idx="33409">
                  <c:v>1.77082978188992E-2</c:v>
                </c:pt>
                <c:pt idx="33410">
                  <c:v>1.7707906663417799E-2</c:v>
                </c:pt>
                <c:pt idx="33411">
                  <c:v>1.7706928774714501E-2</c:v>
                </c:pt>
                <c:pt idx="33412">
                  <c:v>1.7706194892525701E-2</c:v>
                </c:pt>
                <c:pt idx="33413">
                  <c:v>1.7705949023365999E-2</c:v>
                </c:pt>
                <c:pt idx="33414">
                  <c:v>1.7705433070659599E-2</c:v>
                </c:pt>
                <c:pt idx="33415">
                  <c:v>1.77044998854399E-2</c:v>
                </c:pt>
                <c:pt idx="33416">
                  <c:v>1.7703754827380201E-2</c:v>
                </c:pt>
                <c:pt idx="33417">
                  <c:v>1.7703263089060801E-2</c:v>
                </c:pt>
                <c:pt idx="33418">
                  <c:v>1.7702518031001101E-2</c:v>
                </c:pt>
                <c:pt idx="33419">
                  <c:v>1.77015475928783E-2</c:v>
                </c:pt>
                <c:pt idx="33420">
                  <c:v>1.7700783908367199E-2</c:v>
                </c:pt>
                <c:pt idx="33421">
                  <c:v>1.7700172960758199E-2</c:v>
                </c:pt>
                <c:pt idx="33422">
                  <c:v>1.76994018256664E-2</c:v>
                </c:pt>
                <c:pt idx="33423">
                  <c:v>1.7698563635349301E-2</c:v>
                </c:pt>
                <c:pt idx="33424">
                  <c:v>1.7697896808385901E-2</c:v>
                </c:pt>
                <c:pt idx="33425">
                  <c:v>1.7697321251034698E-2</c:v>
                </c:pt>
                <c:pt idx="33426">
                  <c:v>1.7696633934974702E-2</c:v>
                </c:pt>
                <c:pt idx="33427">
                  <c:v>1.76959186792374E-2</c:v>
                </c:pt>
                <c:pt idx="33428">
                  <c:v>1.7695322632789601E-2</c:v>
                </c:pt>
                <c:pt idx="33429">
                  <c:v>1.7694739624857899E-2</c:v>
                </c:pt>
                <c:pt idx="33430">
                  <c:v>1.76940616220236E-2</c:v>
                </c:pt>
                <c:pt idx="33431">
                  <c:v>1.7693372443318402E-2</c:v>
                </c:pt>
                <c:pt idx="33432">
                  <c:v>1.7692754045128802E-2</c:v>
                </c:pt>
                <c:pt idx="33433">
                  <c:v>1.7692115157842601E-2</c:v>
                </c:pt>
                <c:pt idx="33434">
                  <c:v>1.7691418528556799E-2</c:v>
                </c:pt>
                <c:pt idx="33435">
                  <c:v>1.7690725624561299E-2</c:v>
                </c:pt>
                <c:pt idx="33436">
                  <c:v>1.7690083011984801E-2</c:v>
                </c:pt>
                <c:pt idx="33437">
                  <c:v>1.7689425498247102E-2</c:v>
                </c:pt>
                <c:pt idx="33438">
                  <c:v>1.7688740044832198E-2</c:v>
                </c:pt>
                <c:pt idx="33439">
                  <c:v>1.7688067629933399E-2</c:v>
                </c:pt>
                <c:pt idx="33440">
                  <c:v>1.7687428742647199E-2</c:v>
                </c:pt>
                <c:pt idx="33441">
                  <c:v>1.7686782404780398E-2</c:v>
                </c:pt>
                <c:pt idx="33442">
                  <c:v>1.76861193031073E-2</c:v>
                </c:pt>
                <c:pt idx="33443">
                  <c:v>1.7685467377305E-2</c:v>
                </c:pt>
                <c:pt idx="33444">
                  <c:v>1.7684832215309101E-2</c:v>
                </c:pt>
                <c:pt idx="33445">
                  <c:v>1.76841896027327E-2</c:v>
                </c:pt>
                <c:pt idx="33446">
                  <c:v>1.7683530226349799E-2</c:v>
                </c:pt>
                <c:pt idx="33447">
                  <c:v>1.7682882025837902E-2</c:v>
                </c:pt>
                <c:pt idx="33448">
                  <c:v>1.7682246863842E-2</c:v>
                </c:pt>
                <c:pt idx="33449">
                  <c:v>1.76815874874592E-2</c:v>
                </c:pt>
                <c:pt idx="33450">
                  <c:v>1.7680931836366601E-2</c:v>
                </c:pt>
                <c:pt idx="33451">
                  <c:v>1.76802817732096E-2</c:v>
                </c:pt>
                <c:pt idx="33452">
                  <c:v>1.7679633572697601E-2</c:v>
                </c:pt>
                <c:pt idx="33453">
                  <c:v>1.7678981646895402E-2</c:v>
                </c:pt>
                <c:pt idx="33454">
                  <c:v>1.7678324133157699E-2</c:v>
                </c:pt>
                <c:pt idx="33455">
                  <c:v>1.7677675932645801E-2</c:v>
                </c:pt>
                <c:pt idx="33456">
                  <c:v>1.76770277321339E-2</c:v>
                </c:pt>
                <c:pt idx="33457">
                  <c:v>1.7676377668976801E-2</c:v>
                </c:pt>
                <c:pt idx="33458">
                  <c:v>1.7675725743174601E-2</c:v>
                </c:pt>
                <c:pt idx="33459">
                  <c:v>1.7675081267952902E-2</c:v>
                </c:pt>
                <c:pt idx="33460">
                  <c:v>1.7674433067441001E-2</c:v>
                </c:pt>
                <c:pt idx="33461">
                  <c:v>1.7673784866929099E-2</c:v>
                </c:pt>
                <c:pt idx="33462">
                  <c:v>1.7673136666417101E-2</c:v>
                </c:pt>
                <c:pt idx="33463">
                  <c:v>1.7672494053840599E-2</c:v>
                </c:pt>
                <c:pt idx="33464">
                  <c:v>1.7671843990683601E-2</c:v>
                </c:pt>
                <c:pt idx="33465">
                  <c:v>1.76711976528168E-2</c:v>
                </c:pt>
                <c:pt idx="33466">
                  <c:v>1.7670549452304798E-2</c:v>
                </c:pt>
                <c:pt idx="33467">
                  <c:v>1.76698993891478E-2</c:v>
                </c:pt>
                <c:pt idx="33468">
                  <c:v>1.76692549139261E-2</c:v>
                </c:pt>
                <c:pt idx="33469">
                  <c:v>1.7668602988123901E-2</c:v>
                </c:pt>
                <c:pt idx="33470">
                  <c:v>1.76679566502571E-2</c:v>
                </c:pt>
                <c:pt idx="33471">
                  <c:v>1.7667312175035501E-2</c:v>
                </c:pt>
                <c:pt idx="33472">
                  <c:v>1.7666663974523499E-2</c:v>
                </c:pt>
                <c:pt idx="33473">
                  <c:v>1.76660194993019E-2</c:v>
                </c:pt>
                <c:pt idx="33474">
                  <c:v>1.7665369436144801E-2</c:v>
                </c:pt>
                <c:pt idx="33475">
                  <c:v>1.7664723098278101E-2</c:v>
                </c:pt>
                <c:pt idx="33476">
                  <c:v>1.7664080485701599E-2</c:v>
                </c:pt>
                <c:pt idx="33477">
                  <c:v>1.7663432285189601E-2</c:v>
                </c:pt>
                <c:pt idx="33478">
                  <c:v>1.7662785947322901E-2</c:v>
                </c:pt>
                <c:pt idx="33479">
                  <c:v>1.76621396094561E-2</c:v>
                </c:pt>
                <c:pt idx="33480">
                  <c:v>1.7661495134234401E-2</c:v>
                </c:pt>
                <c:pt idx="33481">
                  <c:v>1.7660848796367701E-2</c:v>
                </c:pt>
                <c:pt idx="33482">
                  <c:v>1.7660206183791199E-2</c:v>
                </c:pt>
                <c:pt idx="33483">
                  <c:v>1.7659561708569499E-2</c:v>
                </c:pt>
                <c:pt idx="33484">
                  <c:v>1.7658911645412501E-2</c:v>
                </c:pt>
                <c:pt idx="33485">
                  <c:v>1.76582653075457E-2</c:v>
                </c:pt>
                <c:pt idx="33486">
                  <c:v>1.7657620832324E-2</c:v>
                </c:pt>
                <c:pt idx="33487">
                  <c:v>1.7656976357102401E-2</c:v>
                </c:pt>
                <c:pt idx="33488">
                  <c:v>1.76563356071711E-2</c:v>
                </c:pt>
                <c:pt idx="33489">
                  <c:v>1.76556892693043E-2</c:v>
                </c:pt>
                <c:pt idx="33490">
                  <c:v>1.7655042931437499E-2</c:v>
                </c:pt>
                <c:pt idx="33491">
                  <c:v>1.7654400318861001E-2</c:v>
                </c:pt>
                <c:pt idx="33492">
                  <c:v>1.7653757706284499E-2</c:v>
                </c:pt>
                <c:pt idx="33493">
                  <c:v>1.7653115093708E-2</c:v>
                </c:pt>
                <c:pt idx="33494">
                  <c:v>1.7652466893196099E-2</c:v>
                </c:pt>
                <c:pt idx="33495">
                  <c:v>1.7651826143264802E-2</c:v>
                </c:pt>
                <c:pt idx="33496">
                  <c:v>1.7651179805398001E-2</c:v>
                </c:pt>
                <c:pt idx="33497">
                  <c:v>1.7650537192821499E-2</c:v>
                </c:pt>
                <c:pt idx="33498">
                  <c:v>1.7649896442890198E-2</c:v>
                </c:pt>
                <c:pt idx="33499">
                  <c:v>1.7649251967668499E-2</c:v>
                </c:pt>
                <c:pt idx="33500">
                  <c:v>1.7648607492446899E-2</c:v>
                </c:pt>
                <c:pt idx="33501">
                  <c:v>1.7647961154580099E-2</c:v>
                </c:pt>
                <c:pt idx="33502">
                  <c:v>1.7647322267293899E-2</c:v>
                </c:pt>
                <c:pt idx="33503">
                  <c:v>1.7646679654717501E-2</c:v>
                </c:pt>
                <c:pt idx="33504">
                  <c:v>1.7645901069045102E-2</c:v>
                </c:pt>
                <c:pt idx="33505">
                  <c:v>1.76431015133858E-2</c:v>
                </c:pt>
                <c:pt idx="33506">
                  <c:v>1.7638986930251101E-2</c:v>
                </c:pt>
                <c:pt idx="33507">
                  <c:v>1.7634147778153399E-2</c:v>
                </c:pt>
                <c:pt idx="33508">
                  <c:v>1.7629077658057199E-2</c:v>
                </c:pt>
                <c:pt idx="33509">
                  <c:v>1.7635645344853401E-2</c:v>
                </c:pt>
                <c:pt idx="33510">
                  <c:v>1.7637617886066399E-2</c:v>
                </c:pt>
                <c:pt idx="33511">
                  <c:v>1.7639048397541001E-2</c:v>
                </c:pt>
                <c:pt idx="33512">
                  <c:v>1.76392532885075E-2</c:v>
                </c:pt>
                <c:pt idx="33513">
                  <c:v>1.7637945711612701E-2</c:v>
                </c:pt>
                <c:pt idx="33514">
                  <c:v>1.7635678872466101E-2</c:v>
                </c:pt>
                <c:pt idx="33515">
                  <c:v>1.76329929381609E-2</c:v>
                </c:pt>
                <c:pt idx="33516">
                  <c:v>1.7630046233534799E-2</c:v>
                </c:pt>
                <c:pt idx="33517">
                  <c:v>1.7624419182539E-2</c:v>
                </c:pt>
                <c:pt idx="33518">
                  <c:v>1.76235102117062E-2</c:v>
                </c:pt>
                <c:pt idx="33519">
                  <c:v>1.7626605927944201E-2</c:v>
                </c:pt>
                <c:pt idx="33520">
                  <c:v>1.76274850964546E-2</c:v>
                </c:pt>
                <c:pt idx="33521">
                  <c:v>1.7626726999878901E-2</c:v>
                </c:pt>
                <c:pt idx="33522">
                  <c:v>1.7624400556087501E-2</c:v>
                </c:pt>
                <c:pt idx="33523">
                  <c:v>1.7620315775275199E-2</c:v>
                </c:pt>
                <c:pt idx="33524">
                  <c:v>1.7615910619497299E-2</c:v>
                </c:pt>
                <c:pt idx="33525">
                  <c:v>1.7616972327232399E-2</c:v>
                </c:pt>
                <c:pt idx="33526">
                  <c:v>1.76156237721443E-2</c:v>
                </c:pt>
                <c:pt idx="33527">
                  <c:v>1.76180712878704E-2</c:v>
                </c:pt>
                <c:pt idx="33528">
                  <c:v>1.761619374156E-2</c:v>
                </c:pt>
                <c:pt idx="33529">
                  <c:v>1.7614504322409599E-2</c:v>
                </c:pt>
                <c:pt idx="33530">
                  <c:v>1.7613610252737999E-2</c:v>
                </c:pt>
                <c:pt idx="33531">
                  <c:v>1.7617417499422999E-2</c:v>
                </c:pt>
                <c:pt idx="33532">
                  <c:v>1.76136530935764E-2</c:v>
                </c:pt>
                <c:pt idx="33533">
                  <c:v>1.7610536888241799E-2</c:v>
                </c:pt>
                <c:pt idx="33534">
                  <c:v>1.7611872404813801E-2</c:v>
                </c:pt>
                <c:pt idx="33535">
                  <c:v>1.7609842121601101E-2</c:v>
                </c:pt>
                <c:pt idx="33536">
                  <c:v>1.76075603812933E-2</c:v>
                </c:pt>
                <c:pt idx="33537">
                  <c:v>1.7608419060707099E-2</c:v>
                </c:pt>
                <c:pt idx="33538">
                  <c:v>1.76093950867653E-2</c:v>
                </c:pt>
                <c:pt idx="33539">
                  <c:v>1.7607878893613801E-2</c:v>
                </c:pt>
                <c:pt idx="33540">
                  <c:v>1.76047831773758E-2</c:v>
                </c:pt>
                <c:pt idx="33541">
                  <c:v>1.7605446279048899E-2</c:v>
                </c:pt>
                <c:pt idx="33542">
                  <c:v>1.7605908215045901E-2</c:v>
                </c:pt>
                <c:pt idx="33543">
                  <c:v>1.7603196203708701E-2</c:v>
                </c:pt>
                <c:pt idx="33544">
                  <c:v>1.7604663968086201E-2</c:v>
                </c:pt>
                <c:pt idx="33545">
                  <c:v>1.7604181542992599E-2</c:v>
                </c:pt>
                <c:pt idx="33546">
                  <c:v>1.76035519689322E-2</c:v>
                </c:pt>
                <c:pt idx="33547">
                  <c:v>1.76019053906202E-2</c:v>
                </c:pt>
                <c:pt idx="33548">
                  <c:v>1.7601918429136301E-2</c:v>
                </c:pt>
                <c:pt idx="33549">
                  <c:v>1.7599437385797501E-2</c:v>
                </c:pt>
                <c:pt idx="33550">
                  <c:v>1.75991132855415E-2</c:v>
                </c:pt>
                <c:pt idx="33551">
                  <c:v>1.7599001526832601E-2</c:v>
                </c:pt>
                <c:pt idx="33552">
                  <c:v>1.7597094178199799E-2</c:v>
                </c:pt>
                <c:pt idx="33553">
                  <c:v>1.7595974728465101E-2</c:v>
                </c:pt>
                <c:pt idx="33554">
                  <c:v>1.7595540732145299E-2</c:v>
                </c:pt>
                <c:pt idx="33555">
                  <c:v>1.75959449261427E-2</c:v>
                </c:pt>
                <c:pt idx="33556">
                  <c:v>1.7594214528799099E-2</c:v>
                </c:pt>
                <c:pt idx="33557">
                  <c:v>1.7591243609785999E-2</c:v>
                </c:pt>
                <c:pt idx="33558">
                  <c:v>1.75913311541081E-2</c:v>
                </c:pt>
                <c:pt idx="33559">
                  <c:v>1.75914820283651E-2</c:v>
                </c:pt>
                <c:pt idx="33560">
                  <c:v>1.7589487135410298E-2</c:v>
                </c:pt>
                <c:pt idx="33561">
                  <c:v>1.7591372132301299E-2</c:v>
                </c:pt>
                <c:pt idx="33562">
                  <c:v>1.7591206356883101E-2</c:v>
                </c:pt>
                <c:pt idx="33563">
                  <c:v>1.7589882016182001E-2</c:v>
                </c:pt>
                <c:pt idx="33564">
                  <c:v>1.7587872222065901E-2</c:v>
                </c:pt>
                <c:pt idx="33565">
                  <c:v>1.7585722729563699E-2</c:v>
                </c:pt>
                <c:pt idx="33566">
                  <c:v>1.7586285248398802E-2</c:v>
                </c:pt>
                <c:pt idx="33567">
                  <c:v>1.7585292458534199E-2</c:v>
                </c:pt>
                <c:pt idx="33568">
                  <c:v>1.7585046589374501E-2</c:v>
                </c:pt>
                <c:pt idx="33569">
                  <c:v>1.7583198845386502E-2</c:v>
                </c:pt>
                <c:pt idx="33570">
                  <c:v>1.75826903432608E-2</c:v>
                </c:pt>
                <c:pt idx="33571">
                  <c:v>1.7582999542355499E-2</c:v>
                </c:pt>
                <c:pt idx="33572">
                  <c:v>1.7582325264811498E-2</c:v>
                </c:pt>
                <c:pt idx="33573">
                  <c:v>1.7580213025212298E-2</c:v>
                </c:pt>
                <c:pt idx="33574">
                  <c:v>1.7580159008502998E-2</c:v>
                </c:pt>
                <c:pt idx="33575">
                  <c:v>1.7578752711415301E-2</c:v>
                </c:pt>
                <c:pt idx="33576">
                  <c:v>1.7581492662429799E-2</c:v>
                </c:pt>
                <c:pt idx="33577">
                  <c:v>1.7580913379788399E-2</c:v>
                </c:pt>
                <c:pt idx="33578">
                  <c:v>1.7577024176716801E-2</c:v>
                </c:pt>
                <c:pt idx="33579">
                  <c:v>1.7579890787601499E-2</c:v>
                </c:pt>
                <c:pt idx="33580">
                  <c:v>1.7581127583980598E-2</c:v>
                </c:pt>
                <c:pt idx="33581">
                  <c:v>1.7580017447471601E-2</c:v>
                </c:pt>
                <c:pt idx="33582">
                  <c:v>1.75772830843926E-2</c:v>
                </c:pt>
                <c:pt idx="33583">
                  <c:v>1.7574941739439999E-2</c:v>
                </c:pt>
                <c:pt idx="33584">
                  <c:v>1.75741109997034E-2</c:v>
                </c:pt>
                <c:pt idx="33585">
                  <c:v>1.7572749406099299E-2</c:v>
                </c:pt>
                <c:pt idx="33586">
                  <c:v>1.7572006210684801E-2</c:v>
                </c:pt>
                <c:pt idx="33587">
                  <c:v>1.7573757097125001E-2</c:v>
                </c:pt>
                <c:pt idx="33588">
                  <c:v>1.7573110759258301E-2</c:v>
                </c:pt>
                <c:pt idx="33589">
                  <c:v>1.7569204792380302E-2</c:v>
                </c:pt>
                <c:pt idx="33590">
                  <c:v>1.7572727054357501E-2</c:v>
                </c:pt>
                <c:pt idx="33591">
                  <c:v>1.7574623227119501E-2</c:v>
                </c:pt>
                <c:pt idx="33592">
                  <c:v>1.7573606222868E-2</c:v>
                </c:pt>
                <c:pt idx="33593">
                  <c:v>1.7570286989212001E-2</c:v>
                </c:pt>
                <c:pt idx="33594">
                  <c:v>1.7565969377756101E-2</c:v>
                </c:pt>
                <c:pt idx="33595">
                  <c:v>1.7566170543432201E-2</c:v>
                </c:pt>
                <c:pt idx="33596">
                  <c:v>1.7564503476023698E-2</c:v>
                </c:pt>
                <c:pt idx="33597">
                  <c:v>1.7564302310347599E-2</c:v>
                </c:pt>
                <c:pt idx="33598">
                  <c:v>1.7563886940479299E-2</c:v>
                </c:pt>
                <c:pt idx="33599">
                  <c:v>1.75619181245565E-2</c:v>
                </c:pt>
                <c:pt idx="33600">
                  <c:v>1.7562599852681202E-2</c:v>
                </c:pt>
                <c:pt idx="33601">
                  <c:v>1.7561668530106499E-2</c:v>
                </c:pt>
                <c:pt idx="33602">
                  <c:v>1.7562150955200199E-2</c:v>
                </c:pt>
                <c:pt idx="33603">
                  <c:v>1.7559915781021101E-2</c:v>
                </c:pt>
                <c:pt idx="33604">
                  <c:v>1.7561648041009899E-2</c:v>
                </c:pt>
                <c:pt idx="33605">
                  <c:v>1.75614543259144E-2</c:v>
                </c:pt>
                <c:pt idx="33606">
                  <c:v>1.7557537183165599E-2</c:v>
                </c:pt>
                <c:pt idx="33607">
                  <c:v>1.7561590299010301E-2</c:v>
                </c:pt>
                <c:pt idx="33608">
                  <c:v>1.75621397793293E-2</c:v>
                </c:pt>
                <c:pt idx="33609">
                  <c:v>1.7557596787810301E-2</c:v>
                </c:pt>
                <c:pt idx="33610">
                  <c:v>1.75577756017447E-2</c:v>
                </c:pt>
                <c:pt idx="33611">
                  <c:v>1.75592079758644E-2</c:v>
                </c:pt>
                <c:pt idx="33612">
                  <c:v>1.7556020990014101E-2</c:v>
                </c:pt>
                <c:pt idx="33613">
                  <c:v>1.7553757876157799E-2</c:v>
                </c:pt>
                <c:pt idx="33614">
                  <c:v>1.7554000020027199E-2</c:v>
                </c:pt>
                <c:pt idx="33615">
                  <c:v>1.7552539706230198E-2</c:v>
                </c:pt>
                <c:pt idx="33616">
                  <c:v>1.7552118748426399E-2</c:v>
                </c:pt>
                <c:pt idx="33617">
                  <c:v>1.7550181597471199E-2</c:v>
                </c:pt>
                <c:pt idx="33618">
                  <c:v>1.75492614507675E-2</c:v>
                </c:pt>
                <c:pt idx="33619">
                  <c:v>1.7551032826304401E-2</c:v>
                </c:pt>
                <c:pt idx="33620">
                  <c:v>1.7549695447087298E-2</c:v>
                </c:pt>
                <c:pt idx="33621">
                  <c:v>1.7548082396388099E-2</c:v>
                </c:pt>
                <c:pt idx="33622">
                  <c:v>1.7546774819493301E-2</c:v>
                </c:pt>
                <c:pt idx="33623">
                  <c:v>1.7548840492963801E-2</c:v>
                </c:pt>
                <c:pt idx="33624">
                  <c:v>1.7548896372318299E-2</c:v>
                </c:pt>
                <c:pt idx="33625">
                  <c:v>1.75457056611776E-2</c:v>
                </c:pt>
                <c:pt idx="33626">
                  <c:v>1.75471492111683E-2</c:v>
                </c:pt>
                <c:pt idx="33627">
                  <c:v>1.7548035830259299E-2</c:v>
                </c:pt>
                <c:pt idx="33628">
                  <c:v>1.75452195107937E-2</c:v>
                </c:pt>
                <c:pt idx="33629">
                  <c:v>1.75435319542885E-2</c:v>
                </c:pt>
                <c:pt idx="33630">
                  <c:v>1.7543757334351501E-2</c:v>
                </c:pt>
                <c:pt idx="33631">
                  <c:v>1.7540894448757199E-2</c:v>
                </c:pt>
                <c:pt idx="33632">
                  <c:v>1.75441633909941E-2</c:v>
                </c:pt>
                <c:pt idx="33633">
                  <c:v>1.7543701454997101E-2</c:v>
                </c:pt>
                <c:pt idx="33634">
                  <c:v>1.7539413645863498E-2</c:v>
                </c:pt>
                <c:pt idx="33635">
                  <c:v>1.75429135560989E-2</c:v>
                </c:pt>
                <c:pt idx="33636">
                  <c:v>1.7543535679578798E-2</c:v>
                </c:pt>
                <c:pt idx="33637">
                  <c:v>1.75395309925079E-2</c:v>
                </c:pt>
                <c:pt idx="33638">
                  <c:v>1.7538305371999699E-2</c:v>
                </c:pt>
                <c:pt idx="33639">
                  <c:v>1.7538836225867299E-2</c:v>
                </c:pt>
                <c:pt idx="33640">
                  <c:v>1.75346415489912E-2</c:v>
                </c:pt>
                <c:pt idx="33641">
                  <c:v>1.75340566784143E-2</c:v>
                </c:pt>
                <c:pt idx="33642">
                  <c:v>1.75362769514322E-2</c:v>
                </c:pt>
                <c:pt idx="33643">
                  <c:v>1.75358392298222E-2</c:v>
                </c:pt>
                <c:pt idx="33644">
                  <c:v>1.7532764002680799E-2</c:v>
                </c:pt>
                <c:pt idx="33645">
                  <c:v>1.75347086042166E-2</c:v>
                </c:pt>
                <c:pt idx="33646">
                  <c:v>1.75351798534393E-2</c:v>
                </c:pt>
                <c:pt idx="33647">
                  <c:v>1.7533479258418101E-2</c:v>
                </c:pt>
                <c:pt idx="33648">
                  <c:v>1.7531525343656498E-2</c:v>
                </c:pt>
                <c:pt idx="33649">
                  <c:v>1.75298675894737E-2</c:v>
                </c:pt>
                <c:pt idx="33650">
                  <c:v>1.7529852688312499E-2</c:v>
                </c:pt>
                <c:pt idx="33651">
                  <c:v>1.7529029399156602E-2</c:v>
                </c:pt>
                <c:pt idx="33652">
                  <c:v>1.7530050128698401E-2</c:v>
                </c:pt>
                <c:pt idx="33653">
                  <c:v>1.7530329525470699E-2</c:v>
                </c:pt>
                <c:pt idx="33654">
                  <c:v>1.7527705058455498E-2</c:v>
                </c:pt>
                <c:pt idx="33655">
                  <c:v>1.7526991665363301E-2</c:v>
                </c:pt>
                <c:pt idx="33656">
                  <c:v>1.7527908086776699E-2</c:v>
                </c:pt>
                <c:pt idx="33657">
                  <c:v>1.7525635659694699E-2</c:v>
                </c:pt>
                <c:pt idx="33658">
                  <c:v>1.7524803057313E-2</c:v>
                </c:pt>
                <c:pt idx="33659">
                  <c:v>1.7524685710668599E-2</c:v>
                </c:pt>
                <c:pt idx="33660">
                  <c:v>1.7522055655717898E-2</c:v>
                </c:pt>
                <c:pt idx="33661">
                  <c:v>1.75257176160812E-2</c:v>
                </c:pt>
                <c:pt idx="33662">
                  <c:v>1.7524888738989799E-2</c:v>
                </c:pt>
                <c:pt idx="33663">
                  <c:v>1.7520952969789502E-2</c:v>
                </c:pt>
                <c:pt idx="33664">
                  <c:v>1.7524512484669699E-2</c:v>
                </c:pt>
                <c:pt idx="33665">
                  <c:v>1.75244323909283E-2</c:v>
                </c:pt>
                <c:pt idx="33666">
                  <c:v>1.7520302906632399E-2</c:v>
                </c:pt>
                <c:pt idx="33667">
                  <c:v>1.75208691507578E-2</c:v>
                </c:pt>
                <c:pt idx="33668">
                  <c:v>1.75208076834679E-2</c:v>
                </c:pt>
                <c:pt idx="33669">
                  <c:v>1.75162144005299E-2</c:v>
                </c:pt>
                <c:pt idx="33670">
                  <c:v>1.7516409978270499E-2</c:v>
                </c:pt>
                <c:pt idx="33671">
                  <c:v>1.7517134547233599E-2</c:v>
                </c:pt>
                <c:pt idx="33672">
                  <c:v>1.7516227439045899E-2</c:v>
                </c:pt>
                <c:pt idx="33673">
                  <c:v>1.7513934522867199E-2</c:v>
                </c:pt>
                <c:pt idx="33674">
                  <c:v>1.7512911930680299E-2</c:v>
                </c:pt>
                <c:pt idx="33675">
                  <c:v>1.7515705898404101E-2</c:v>
                </c:pt>
                <c:pt idx="33676">
                  <c:v>1.75132695585489E-2</c:v>
                </c:pt>
                <c:pt idx="33677">
                  <c:v>1.7513481900095901E-2</c:v>
                </c:pt>
                <c:pt idx="33678">
                  <c:v>1.7514387145638501E-2</c:v>
                </c:pt>
                <c:pt idx="33679">
                  <c:v>1.7511093989014601E-2</c:v>
                </c:pt>
                <c:pt idx="33680">
                  <c:v>1.7512496560812E-2</c:v>
                </c:pt>
                <c:pt idx="33681">
                  <c:v>1.7513396218419099E-2</c:v>
                </c:pt>
                <c:pt idx="33682">
                  <c:v>1.75097268074751E-2</c:v>
                </c:pt>
                <c:pt idx="33683">
                  <c:v>1.7510402947664299E-2</c:v>
                </c:pt>
                <c:pt idx="33684">
                  <c:v>1.7511477693915398E-2</c:v>
                </c:pt>
                <c:pt idx="33685">
                  <c:v>1.7508676275610899E-2</c:v>
                </c:pt>
                <c:pt idx="33686">
                  <c:v>1.7506886273622499E-2</c:v>
                </c:pt>
                <c:pt idx="33687">
                  <c:v>1.7506567761302001E-2</c:v>
                </c:pt>
                <c:pt idx="33688">
                  <c:v>1.75055488944054E-2</c:v>
                </c:pt>
                <c:pt idx="33689">
                  <c:v>1.75054632127285E-2</c:v>
                </c:pt>
                <c:pt idx="33690">
                  <c:v>1.7503315582871399E-2</c:v>
                </c:pt>
                <c:pt idx="33691">
                  <c:v>1.75022408366203E-2</c:v>
                </c:pt>
                <c:pt idx="33692">
                  <c:v>1.75042320042849E-2</c:v>
                </c:pt>
                <c:pt idx="33693">
                  <c:v>1.75035260617733E-2</c:v>
                </c:pt>
                <c:pt idx="33694">
                  <c:v>1.7501140013337101E-2</c:v>
                </c:pt>
                <c:pt idx="33695">
                  <c:v>1.7504833638668098E-2</c:v>
                </c:pt>
                <c:pt idx="33696">
                  <c:v>1.7503462731838199E-2</c:v>
                </c:pt>
                <c:pt idx="33697">
                  <c:v>1.74998268485069E-2</c:v>
                </c:pt>
                <c:pt idx="33698">
                  <c:v>1.7504747956991199E-2</c:v>
                </c:pt>
                <c:pt idx="33699">
                  <c:v>1.7503863200545301E-2</c:v>
                </c:pt>
                <c:pt idx="33700">
                  <c:v>1.7500299960374801E-2</c:v>
                </c:pt>
                <c:pt idx="33701">
                  <c:v>1.7499361187219599E-2</c:v>
                </c:pt>
                <c:pt idx="33702">
                  <c:v>1.7497824504971501E-2</c:v>
                </c:pt>
                <c:pt idx="33703">
                  <c:v>1.7498034983873399E-2</c:v>
                </c:pt>
                <c:pt idx="33704">
                  <c:v>1.7499508336186399E-2</c:v>
                </c:pt>
                <c:pt idx="33705">
                  <c:v>1.7496731132268899E-2</c:v>
                </c:pt>
                <c:pt idx="33706">
                  <c:v>1.7496259883046199E-2</c:v>
                </c:pt>
                <c:pt idx="33707">
                  <c:v>1.7497740685939799E-2</c:v>
                </c:pt>
                <c:pt idx="33708">
                  <c:v>1.7494613304734199E-2</c:v>
                </c:pt>
                <c:pt idx="33709">
                  <c:v>1.7493695020675701E-2</c:v>
                </c:pt>
                <c:pt idx="33710">
                  <c:v>1.7495203763246502E-2</c:v>
                </c:pt>
                <c:pt idx="33711">
                  <c:v>1.7493570223450699E-2</c:v>
                </c:pt>
                <c:pt idx="33712">
                  <c:v>1.74902714788914E-2</c:v>
                </c:pt>
                <c:pt idx="33713">
                  <c:v>1.7494780942797699E-2</c:v>
                </c:pt>
                <c:pt idx="33714">
                  <c:v>1.7494253814220401E-2</c:v>
                </c:pt>
                <c:pt idx="33715">
                  <c:v>1.7490571364760399E-2</c:v>
                </c:pt>
                <c:pt idx="33716">
                  <c:v>1.7492320388555499E-2</c:v>
                </c:pt>
                <c:pt idx="33717">
                  <c:v>1.7491739243269001E-2</c:v>
                </c:pt>
                <c:pt idx="33718">
                  <c:v>1.7488384619355202E-2</c:v>
                </c:pt>
                <c:pt idx="33719">
                  <c:v>1.7489075660705601E-2</c:v>
                </c:pt>
                <c:pt idx="33720">
                  <c:v>1.74872446805239E-2</c:v>
                </c:pt>
                <c:pt idx="33721">
                  <c:v>1.74873992800713E-2</c:v>
                </c:pt>
                <c:pt idx="33722">
                  <c:v>1.7489245161414101E-2</c:v>
                </c:pt>
                <c:pt idx="33723">
                  <c:v>1.7486939206719398E-2</c:v>
                </c:pt>
                <c:pt idx="33724">
                  <c:v>1.7483651638030999E-2</c:v>
                </c:pt>
                <c:pt idx="33725">
                  <c:v>1.7484582960605601E-2</c:v>
                </c:pt>
                <c:pt idx="33726">
                  <c:v>1.7481379210948899E-2</c:v>
                </c:pt>
                <c:pt idx="33727">
                  <c:v>1.7480915412306799E-2</c:v>
                </c:pt>
                <c:pt idx="33728">
                  <c:v>1.7481673508882498E-2</c:v>
                </c:pt>
                <c:pt idx="33729">
                  <c:v>1.74795370548964E-2</c:v>
                </c:pt>
                <c:pt idx="33730">
                  <c:v>1.7479723319411299E-2</c:v>
                </c:pt>
                <c:pt idx="33731">
                  <c:v>1.74795910716057E-2</c:v>
                </c:pt>
                <c:pt idx="33732">
                  <c:v>1.7478285357356099E-2</c:v>
                </c:pt>
                <c:pt idx="33733">
                  <c:v>1.74797065556049E-2</c:v>
                </c:pt>
                <c:pt idx="33734">
                  <c:v>1.7477771267294901E-2</c:v>
                </c:pt>
                <c:pt idx="33735">
                  <c:v>1.7478840425610501E-2</c:v>
                </c:pt>
                <c:pt idx="33736">
                  <c:v>1.7479682341218002E-2</c:v>
                </c:pt>
                <c:pt idx="33737">
                  <c:v>1.7477467656135601E-2</c:v>
                </c:pt>
                <c:pt idx="33738">
                  <c:v>1.7475122585892702E-2</c:v>
                </c:pt>
                <c:pt idx="33739">
                  <c:v>1.74743663519621E-2</c:v>
                </c:pt>
                <c:pt idx="33740">
                  <c:v>1.7475606873631502E-2</c:v>
                </c:pt>
                <c:pt idx="33741">
                  <c:v>1.74758322536945E-2</c:v>
                </c:pt>
                <c:pt idx="33742">
                  <c:v>1.7473291605711001E-2</c:v>
                </c:pt>
                <c:pt idx="33743">
                  <c:v>1.7474455758929301E-2</c:v>
                </c:pt>
                <c:pt idx="33744">
                  <c:v>1.7473937943577801E-2</c:v>
                </c:pt>
                <c:pt idx="33745">
                  <c:v>1.7471000552177401E-2</c:v>
                </c:pt>
                <c:pt idx="33746">
                  <c:v>1.74712389707565E-2</c:v>
                </c:pt>
                <c:pt idx="33747">
                  <c:v>1.7469109967351001E-2</c:v>
                </c:pt>
                <c:pt idx="33748">
                  <c:v>1.74695979803801E-2</c:v>
                </c:pt>
                <c:pt idx="33749">
                  <c:v>1.7468411475420002E-2</c:v>
                </c:pt>
                <c:pt idx="33750">
                  <c:v>1.7470395192503901E-2</c:v>
                </c:pt>
                <c:pt idx="33751">
                  <c:v>1.74679439514875E-2</c:v>
                </c:pt>
                <c:pt idx="33752">
                  <c:v>1.74695979803801E-2</c:v>
                </c:pt>
                <c:pt idx="33753">
                  <c:v>1.74703169614077E-2</c:v>
                </c:pt>
                <c:pt idx="33754">
                  <c:v>1.7467690631747301E-2</c:v>
                </c:pt>
                <c:pt idx="33755">
                  <c:v>1.7465950921177899E-2</c:v>
                </c:pt>
                <c:pt idx="33756">
                  <c:v>1.7464874312281602E-2</c:v>
                </c:pt>
                <c:pt idx="33757">
                  <c:v>1.74664705991745E-2</c:v>
                </c:pt>
                <c:pt idx="33758">
                  <c:v>1.7467368394136401E-2</c:v>
                </c:pt>
                <c:pt idx="33759">
                  <c:v>1.7465163022279701E-2</c:v>
                </c:pt>
                <c:pt idx="33760">
                  <c:v>1.7462514340877502E-2</c:v>
                </c:pt>
                <c:pt idx="33761">
                  <c:v>1.7462056130170801E-2</c:v>
                </c:pt>
                <c:pt idx="33762">
                  <c:v>1.7462968826294001E-2</c:v>
                </c:pt>
                <c:pt idx="33763">
                  <c:v>1.7463214695453599E-2</c:v>
                </c:pt>
                <c:pt idx="33764">
                  <c:v>1.74611918628216E-2</c:v>
                </c:pt>
                <c:pt idx="33765">
                  <c:v>1.7461059615016001E-2</c:v>
                </c:pt>
                <c:pt idx="33766">
                  <c:v>1.7459768801927601E-2</c:v>
                </c:pt>
                <c:pt idx="33767">
                  <c:v>1.7460368573665602E-2</c:v>
                </c:pt>
                <c:pt idx="33768">
                  <c:v>1.7460843548178701E-2</c:v>
                </c:pt>
                <c:pt idx="33769">
                  <c:v>1.7458558082580601E-2</c:v>
                </c:pt>
                <c:pt idx="33770">
                  <c:v>1.74583680927753E-2</c:v>
                </c:pt>
                <c:pt idx="33771">
                  <c:v>1.7456972971558599E-2</c:v>
                </c:pt>
                <c:pt idx="33772">
                  <c:v>1.7457867041230202E-2</c:v>
                </c:pt>
                <c:pt idx="33773">
                  <c:v>1.7458828166127201E-2</c:v>
                </c:pt>
                <c:pt idx="33774">
                  <c:v>1.7456805333495098E-2</c:v>
                </c:pt>
                <c:pt idx="33775">
                  <c:v>1.74537822604179E-2</c:v>
                </c:pt>
                <c:pt idx="33776">
                  <c:v>1.7453422769904098E-2</c:v>
                </c:pt>
                <c:pt idx="33777">
                  <c:v>1.7453676089644401E-2</c:v>
                </c:pt>
                <c:pt idx="33778">
                  <c:v>1.7453165724873501E-2</c:v>
                </c:pt>
                <c:pt idx="33779">
                  <c:v>1.7452795058488901E-2</c:v>
                </c:pt>
                <c:pt idx="33780">
                  <c:v>1.74516905099154E-2</c:v>
                </c:pt>
                <c:pt idx="33781">
                  <c:v>1.74506548792124E-2</c:v>
                </c:pt>
                <c:pt idx="33782">
                  <c:v>1.7450045794248598E-2</c:v>
                </c:pt>
                <c:pt idx="33783">
                  <c:v>1.7451122403144802E-2</c:v>
                </c:pt>
                <c:pt idx="33784">
                  <c:v>1.74509566277266E-2</c:v>
                </c:pt>
                <c:pt idx="33785">
                  <c:v>1.74491405487061E-2</c:v>
                </c:pt>
                <c:pt idx="33786">
                  <c:v>1.74504797905684E-2</c:v>
                </c:pt>
                <c:pt idx="33787">
                  <c:v>1.74486245959997E-2</c:v>
                </c:pt>
                <c:pt idx="33788">
                  <c:v>1.7449397593736701E-2</c:v>
                </c:pt>
                <c:pt idx="33789">
                  <c:v>1.7449891194701202E-2</c:v>
                </c:pt>
                <c:pt idx="33790">
                  <c:v>1.7447538673877699E-2</c:v>
                </c:pt>
                <c:pt idx="33791">
                  <c:v>1.7446467652916901E-2</c:v>
                </c:pt>
                <c:pt idx="33792">
                  <c:v>1.7445191740989699E-2</c:v>
                </c:pt>
                <c:pt idx="33793">
                  <c:v>1.7444230616092699E-2</c:v>
                </c:pt>
                <c:pt idx="33794">
                  <c:v>1.7445903271436702E-2</c:v>
                </c:pt>
                <c:pt idx="33795">
                  <c:v>1.7446035519242301E-2</c:v>
                </c:pt>
                <c:pt idx="33796">
                  <c:v>1.7443077638745301E-2</c:v>
                </c:pt>
                <c:pt idx="33797">
                  <c:v>1.7446320503950102E-2</c:v>
                </c:pt>
                <c:pt idx="33798">
                  <c:v>1.7445297911763202E-2</c:v>
                </c:pt>
                <c:pt idx="33799">
                  <c:v>1.7441917210817299E-2</c:v>
                </c:pt>
                <c:pt idx="33800">
                  <c:v>1.7443178221583401E-2</c:v>
                </c:pt>
                <c:pt idx="33801">
                  <c:v>1.7441846430301701E-2</c:v>
                </c:pt>
                <c:pt idx="33802">
                  <c:v>1.7439270392060301E-2</c:v>
                </c:pt>
                <c:pt idx="33803">
                  <c:v>1.7439432442188301E-2</c:v>
                </c:pt>
                <c:pt idx="33804">
                  <c:v>1.7438404262065901E-2</c:v>
                </c:pt>
                <c:pt idx="33805">
                  <c:v>1.7440328374505001E-2</c:v>
                </c:pt>
                <c:pt idx="33806">
                  <c:v>1.7437370494008099E-2</c:v>
                </c:pt>
                <c:pt idx="33807">
                  <c:v>1.74412522464991E-2</c:v>
                </c:pt>
                <c:pt idx="33808">
                  <c:v>1.7441663891077E-2</c:v>
                </c:pt>
                <c:pt idx="33809">
                  <c:v>1.7439574003219601E-2</c:v>
                </c:pt>
                <c:pt idx="33810">
                  <c:v>1.7438154667615901E-2</c:v>
                </c:pt>
                <c:pt idx="33811">
                  <c:v>1.7439112067222599E-2</c:v>
                </c:pt>
                <c:pt idx="33812">
                  <c:v>1.7434952780604401E-2</c:v>
                </c:pt>
                <c:pt idx="33813">
                  <c:v>1.7438204959034899E-2</c:v>
                </c:pt>
                <c:pt idx="33814">
                  <c:v>1.74401625990868E-2</c:v>
                </c:pt>
                <c:pt idx="33815">
                  <c:v>1.7435632646083801E-2</c:v>
                </c:pt>
                <c:pt idx="33816">
                  <c:v>1.7433198168873801E-2</c:v>
                </c:pt>
                <c:pt idx="33817">
                  <c:v>1.74333304166794E-2</c:v>
                </c:pt>
                <c:pt idx="33818">
                  <c:v>1.7432551831007E-2</c:v>
                </c:pt>
                <c:pt idx="33819">
                  <c:v>1.7432890832424199E-2</c:v>
                </c:pt>
                <c:pt idx="33820">
                  <c:v>1.7434539273381199E-2</c:v>
                </c:pt>
                <c:pt idx="33821">
                  <c:v>1.74323096871376E-2</c:v>
                </c:pt>
                <c:pt idx="33822">
                  <c:v>1.7429919913411099E-2</c:v>
                </c:pt>
                <c:pt idx="33823">
                  <c:v>1.74292549490929E-2</c:v>
                </c:pt>
                <c:pt idx="33824">
                  <c:v>1.7430609092116401E-2</c:v>
                </c:pt>
                <c:pt idx="33825">
                  <c:v>1.7431648448109599E-2</c:v>
                </c:pt>
                <c:pt idx="33826">
                  <c:v>1.7430840060114899E-2</c:v>
                </c:pt>
                <c:pt idx="33827">
                  <c:v>1.74286160618067E-2</c:v>
                </c:pt>
                <c:pt idx="33828">
                  <c:v>1.7427194863557802E-2</c:v>
                </c:pt>
                <c:pt idx="33829">
                  <c:v>1.7425410449504901E-2</c:v>
                </c:pt>
                <c:pt idx="33830">
                  <c:v>1.7428636550903299E-2</c:v>
                </c:pt>
                <c:pt idx="33831">
                  <c:v>1.7429284751415301E-2</c:v>
                </c:pt>
                <c:pt idx="33832">
                  <c:v>1.7426887527108199E-2</c:v>
                </c:pt>
                <c:pt idx="33833">
                  <c:v>1.7424996942281699E-2</c:v>
                </c:pt>
                <c:pt idx="33834">
                  <c:v>1.74291357398033E-2</c:v>
                </c:pt>
                <c:pt idx="33835">
                  <c:v>1.7425138503313099E-2</c:v>
                </c:pt>
                <c:pt idx="33836">
                  <c:v>1.74254421144724E-2</c:v>
                </c:pt>
                <c:pt idx="33837">
                  <c:v>1.7427871003747E-2</c:v>
                </c:pt>
                <c:pt idx="33838">
                  <c:v>1.7424518242478398E-2</c:v>
                </c:pt>
                <c:pt idx="33839">
                  <c:v>1.7421722412109399E-2</c:v>
                </c:pt>
                <c:pt idx="33840">
                  <c:v>1.7427664250135401E-2</c:v>
                </c:pt>
                <c:pt idx="33841">
                  <c:v>1.7423300072550801E-2</c:v>
                </c:pt>
                <c:pt idx="33842">
                  <c:v>1.74219720065594E-2</c:v>
                </c:pt>
                <c:pt idx="33843">
                  <c:v>1.7425773665309001E-2</c:v>
                </c:pt>
                <c:pt idx="33844">
                  <c:v>1.7423408105969401E-2</c:v>
                </c:pt>
                <c:pt idx="33845">
                  <c:v>1.7419392243027701E-2</c:v>
                </c:pt>
                <c:pt idx="33846">
                  <c:v>1.7422022297978401E-2</c:v>
                </c:pt>
                <c:pt idx="33847">
                  <c:v>1.7419196665287E-2</c:v>
                </c:pt>
                <c:pt idx="33848">
                  <c:v>1.7419230192899701E-2</c:v>
                </c:pt>
                <c:pt idx="33849">
                  <c:v>1.7422072589397399E-2</c:v>
                </c:pt>
                <c:pt idx="33850">
                  <c:v>1.74209363758564E-2</c:v>
                </c:pt>
                <c:pt idx="33851">
                  <c:v>1.74180194735527E-2</c:v>
                </c:pt>
                <c:pt idx="33852">
                  <c:v>1.74166206270456E-2</c:v>
                </c:pt>
                <c:pt idx="33853">
                  <c:v>1.7416484653949699E-2</c:v>
                </c:pt>
                <c:pt idx="33854">
                  <c:v>1.74152012914419E-2</c:v>
                </c:pt>
                <c:pt idx="33855">
                  <c:v>1.74138024449348E-2</c:v>
                </c:pt>
                <c:pt idx="33856">
                  <c:v>1.7413806170225098E-2</c:v>
                </c:pt>
                <c:pt idx="33857">
                  <c:v>1.7415232956409499E-2</c:v>
                </c:pt>
                <c:pt idx="33858">
                  <c:v>1.7411760985851302E-2</c:v>
                </c:pt>
                <c:pt idx="33859">
                  <c:v>1.7412111163139302E-2</c:v>
                </c:pt>
                <c:pt idx="33860">
                  <c:v>1.7411652952432601E-2</c:v>
                </c:pt>
                <c:pt idx="33861">
                  <c:v>1.7410121858119999E-2</c:v>
                </c:pt>
                <c:pt idx="33862">
                  <c:v>1.7409896478056901E-2</c:v>
                </c:pt>
                <c:pt idx="33863">
                  <c:v>1.7410179600119601E-2</c:v>
                </c:pt>
                <c:pt idx="33864">
                  <c:v>1.7409102991223301E-2</c:v>
                </c:pt>
                <c:pt idx="33865">
                  <c:v>1.7407832667231601E-2</c:v>
                </c:pt>
                <c:pt idx="33866">
                  <c:v>1.7407465726137199E-2</c:v>
                </c:pt>
                <c:pt idx="33867">
                  <c:v>1.7406756058335301E-2</c:v>
                </c:pt>
                <c:pt idx="33868">
                  <c:v>1.74053087830544E-2</c:v>
                </c:pt>
                <c:pt idx="33869">
                  <c:v>1.74043737351894E-2</c:v>
                </c:pt>
                <c:pt idx="33870">
                  <c:v>1.7403924837708501E-2</c:v>
                </c:pt>
                <c:pt idx="33871">
                  <c:v>1.7403019592165999E-2</c:v>
                </c:pt>
                <c:pt idx="33872">
                  <c:v>1.7403135076165199E-2</c:v>
                </c:pt>
                <c:pt idx="33873">
                  <c:v>1.74027271568775E-2</c:v>
                </c:pt>
                <c:pt idx="33874">
                  <c:v>1.7403181642293899E-2</c:v>
                </c:pt>
                <c:pt idx="33875">
                  <c:v>1.74014084041119E-2</c:v>
                </c:pt>
                <c:pt idx="33876">
                  <c:v>1.7400793731212599E-2</c:v>
                </c:pt>
                <c:pt idx="33877">
                  <c:v>1.7401527613401399E-2</c:v>
                </c:pt>
                <c:pt idx="33878">
                  <c:v>1.7400601878762301E-2</c:v>
                </c:pt>
                <c:pt idx="33879">
                  <c:v>1.7398808151483501E-2</c:v>
                </c:pt>
                <c:pt idx="33880">
                  <c:v>1.7398346215486499E-2</c:v>
                </c:pt>
                <c:pt idx="33881">
                  <c:v>1.7397960647940601E-2</c:v>
                </c:pt>
                <c:pt idx="33882">
                  <c:v>1.73964388668537E-2</c:v>
                </c:pt>
                <c:pt idx="33883">
                  <c:v>1.7395865172147799E-2</c:v>
                </c:pt>
                <c:pt idx="33884">
                  <c:v>1.7395013943314601E-2</c:v>
                </c:pt>
                <c:pt idx="33885">
                  <c:v>1.73948034644127E-2</c:v>
                </c:pt>
                <c:pt idx="33886">
                  <c:v>1.7394548282027199E-2</c:v>
                </c:pt>
                <c:pt idx="33887">
                  <c:v>1.73941180109978E-2</c:v>
                </c:pt>
                <c:pt idx="33888">
                  <c:v>1.7393523827195199E-2</c:v>
                </c:pt>
                <c:pt idx="33889">
                  <c:v>1.7392799258232099E-2</c:v>
                </c:pt>
                <c:pt idx="33890">
                  <c:v>1.7391951754689199E-2</c:v>
                </c:pt>
                <c:pt idx="33891">
                  <c:v>1.7391046509146701E-2</c:v>
                </c:pt>
                <c:pt idx="33892">
                  <c:v>1.73901841044426E-2</c:v>
                </c:pt>
                <c:pt idx="33893">
                  <c:v>1.7391143366694499E-2</c:v>
                </c:pt>
                <c:pt idx="33894">
                  <c:v>1.7389785498380699E-2</c:v>
                </c:pt>
                <c:pt idx="33895">
                  <c:v>1.7389688640832901E-2</c:v>
                </c:pt>
                <c:pt idx="33896">
                  <c:v>1.7388775944709799E-2</c:v>
                </c:pt>
                <c:pt idx="33897">
                  <c:v>1.73884220421314E-2</c:v>
                </c:pt>
                <c:pt idx="33898">
                  <c:v>1.73882618546486E-2</c:v>
                </c:pt>
                <c:pt idx="33899">
                  <c:v>1.7387246713042301E-2</c:v>
                </c:pt>
                <c:pt idx="33900">
                  <c:v>1.7386073246598199E-2</c:v>
                </c:pt>
                <c:pt idx="33901">
                  <c:v>1.7385458573699001E-2</c:v>
                </c:pt>
                <c:pt idx="33902">
                  <c:v>1.7384735867381099E-2</c:v>
                </c:pt>
                <c:pt idx="33903">
                  <c:v>1.7386918887496002E-2</c:v>
                </c:pt>
                <c:pt idx="33904">
                  <c:v>1.7383575439453101E-2</c:v>
                </c:pt>
                <c:pt idx="33905">
                  <c:v>1.7383253201842301E-2</c:v>
                </c:pt>
                <c:pt idx="33906">
                  <c:v>1.7382875084877E-2</c:v>
                </c:pt>
                <c:pt idx="33907">
                  <c:v>1.7382614314556101E-2</c:v>
                </c:pt>
                <c:pt idx="33908">
                  <c:v>1.7382090911269198E-2</c:v>
                </c:pt>
                <c:pt idx="33909">
                  <c:v>1.73812136054039E-2</c:v>
                </c:pt>
                <c:pt idx="33910">
                  <c:v>1.73803586512804E-2</c:v>
                </c:pt>
                <c:pt idx="33911">
                  <c:v>1.73795651644468E-2</c:v>
                </c:pt>
                <c:pt idx="33912">
                  <c:v>1.73792354762554E-2</c:v>
                </c:pt>
                <c:pt idx="33913">
                  <c:v>1.7379045486450199E-2</c:v>
                </c:pt>
                <c:pt idx="33914">
                  <c:v>1.7378795892000198E-2</c:v>
                </c:pt>
                <c:pt idx="33915">
                  <c:v>1.7378121614456201E-2</c:v>
                </c:pt>
                <c:pt idx="33916">
                  <c:v>1.7377853393554701E-2</c:v>
                </c:pt>
                <c:pt idx="33917">
                  <c:v>1.7377385869622199E-2</c:v>
                </c:pt>
                <c:pt idx="33918">
                  <c:v>1.7376242205500599E-2</c:v>
                </c:pt>
                <c:pt idx="33919">
                  <c:v>1.73751749098301E-2</c:v>
                </c:pt>
                <c:pt idx="33920">
                  <c:v>1.7374467104673399E-2</c:v>
                </c:pt>
                <c:pt idx="33921">
                  <c:v>1.7376601696014401E-2</c:v>
                </c:pt>
                <c:pt idx="33922">
                  <c:v>1.7373908311128599E-2</c:v>
                </c:pt>
                <c:pt idx="33923">
                  <c:v>1.7373342067003299E-2</c:v>
                </c:pt>
                <c:pt idx="33924">
                  <c:v>1.7372675240039801E-2</c:v>
                </c:pt>
                <c:pt idx="33925">
                  <c:v>1.7372583970427499E-2</c:v>
                </c:pt>
                <c:pt idx="33926">
                  <c:v>1.7372043803334201E-2</c:v>
                </c:pt>
                <c:pt idx="33927">
                  <c:v>1.7370834946632399E-2</c:v>
                </c:pt>
                <c:pt idx="33928">
                  <c:v>1.7369944602251101E-2</c:v>
                </c:pt>
                <c:pt idx="33929">
                  <c:v>1.7370289191603699E-2</c:v>
                </c:pt>
                <c:pt idx="33930">
                  <c:v>1.7370430752634999E-2</c:v>
                </c:pt>
                <c:pt idx="33931">
                  <c:v>1.73697471618652E-2</c:v>
                </c:pt>
                <c:pt idx="33932">
                  <c:v>1.7368646338582001E-2</c:v>
                </c:pt>
                <c:pt idx="33933">
                  <c:v>1.7368804663419699E-2</c:v>
                </c:pt>
                <c:pt idx="33934">
                  <c:v>1.73683688044548E-2</c:v>
                </c:pt>
                <c:pt idx="33935">
                  <c:v>1.7366664484143299E-2</c:v>
                </c:pt>
                <c:pt idx="33936">
                  <c:v>1.7365569248795499E-2</c:v>
                </c:pt>
                <c:pt idx="33937">
                  <c:v>1.73666533082724E-2</c:v>
                </c:pt>
                <c:pt idx="33938">
                  <c:v>1.7366446554660801E-2</c:v>
                </c:pt>
                <c:pt idx="33939">
                  <c:v>1.73652023077011E-2</c:v>
                </c:pt>
                <c:pt idx="33940">
                  <c:v>1.73639170825481E-2</c:v>
                </c:pt>
                <c:pt idx="33941">
                  <c:v>1.7364390194416001E-2</c:v>
                </c:pt>
                <c:pt idx="33942">
                  <c:v>1.7363838851451902E-2</c:v>
                </c:pt>
                <c:pt idx="33943">
                  <c:v>1.7361849546432499E-2</c:v>
                </c:pt>
                <c:pt idx="33944">
                  <c:v>1.7362195998430301E-2</c:v>
                </c:pt>
                <c:pt idx="33945">
                  <c:v>1.7363840714096999E-2</c:v>
                </c:pt>
                <c:pt idx="33946">
                  <c:v>1.7363460734486601E-2</c:v>
                </c:pt>
                <c:pt idx="33947">
                  <c:v>1.7360625788569499E-2</c:v>
                </c:pt>
                <c:pt idx="33948">
                  <c:v>1.7360892146825801E-2</c:v>
                </c:pt>
                <c:pt idx="33949">
                  <c:v>1.7361463978886601E-2</c:v>
                </c:pt>
                <c:pt idx="33950">
                  <c:v>1.7358938232064299E-2</c:v>
                </c:pt>
                <c:pt idx="33951">
                  <c:v>1.7358595505356799E-2</c:v>
                </c:pt>
                <c:pt idx="33952">
                  <c:v>1.7360752448439602E-2</c:v>
                </c:pt>
                <c:pt idx="33953">
                  <c:v>1.7361283302307101E-2</c:v>
                </c:pt>
                <c:pt idx="33954">
                  <c:v>1.7357099801302001E-2</c:v>
                </c:pt>
                <c:pt idx="33955">
                  <c:v>1.73568017780781E-2</c:v>
                </c:pt>
                <c:pt idx="33956">
                  <c:v>1.73593442887068E-2</c:v>
                </c:pt>
                <c:pt idx="33957">
                  <c:v>1.7355805262923199E-2</c:v>
                </c:pt>
                <c:pt idx="33958">
                  <c:v>1.7356725409626999E-2</c:v>
                </c:pt>
                <c:pt idx="33959">
                  <c:v>1.7358351498842201E-2</c:v>
                </c:pt>
                <c:pt idx="33960">
                  <c:v>1.7355956137180301E-2</c:v>
                </c:pt>
                <c:pt idx="33961">
                  <c:v>1.73535197973251E-2</c:v>
                </c:pt>
                <c:pt idx="33962">
                  <c:v>1.7353605479001999E-2</c:v>
                </c:pt>
                <c:pt idx="33963">
                  <c:v>1.7356427386403101E-2</c:v>
                </c:pt>
                <c:pt idx="33964">
                  <c:v>1.7350722104311E-2</c:v>
                </c:pt>
                <c:pt idx="33965">
                  <c:v>1.7352789640426601E-2</c:v>
                </c:pt>
                <c:pt idx="33966">
                  <c:v>1.7352253198623699E-2</c:v>
                </c:pt>
                <c:pt idx="33967">
                  <c:v>1.7349177971482301E-2</c:v>
                </c:pt>
                <c:pt idx="33968">
                  <c:v>1.7352314665913599E-2</c:v>
                </c:pt>
                <c:pt idx="33969">
                  <c:v>1.7348781228065501E-2</c:v>
                </c:pt>
                <c:pt idx="33970">
                  <c:v>1.7348466441035298E-2</c:v>
                </c:pt>
                <c:pt idx="33971">
                  <c:v>1.7348550260067E-2</c:v>
                </c:pt>
                <c:pt idx="33972">
                  <c:v>1.7348043620586399E-2</c:v>
                </c:pt>
                <c:pt idx="33973">
                  <c:v>1.7346631735563299E-2</c:v>
                </c:pt>
                <c:pt idx="33974">
                  <c:v>1.73453837633133E-2</c:v>
                </c:pt>
                <c:pt idx="33975">
                  <c:v>1.7349625006318099E-2</c:v>
                </c:pt>
                <c:pt idx="33976">
                  <c:v>1.7344184219837199E-2</c:v>
                </c:pt>
                <c:pt idx="33977">
                  <c:v>1.7344713211059602E-2</c:v>
                </c:pt>
                <c:pt idx="33978">
                  <c:v>1.7344038933515601E-2</c:v>
                </c:pt>
                <c:pt idx="33979">
                  <c:v>1.7342677339911499E-2</c:v>
                </c:pt>
                <c:pt idx="33980">
                  <c:v>1.73452626913786E-2</c:v>
                </c:pt>
                <c:pt idx="33981">
                  <c:v>1.73421483486891E-2</c:v>
                </c:pt>
                <c:pt idx="33982">
                  <c:v>1.7342589795589499E-2</c:v>
                </c:pt>
                <c:pt idx="33983">
                  <c:v>1.7342429608106599E-2</c:v>
                </c:pt>
                <c:pt idx="33984">
                  <c:v>1.7341382801532801E-2</c:v>
                </c:pt>
                <c:pt idx="33985">
                  <c:v>1.7340254038572301E-2</c:v>
                </c:pt>
                <c:pt idx="33986">
                  <c:v>1.7340663820505101E-2</c:v>
                </c:pt>
                <c:pt idx="33987">
                  <c:v>1.7339223995804801E-2</c:v>
                </c:pt>
                <c:pt idx="33988">
                  <c:v>1.7339792102575299E-2</c:v>
                </c:pt>
                <c:pt idx="33989">
                  <c:v>1.73389073461294E-2</c:v>
                </c:pt>
                <c:pt idx="33990">
                  <c:v>1.73373725265265E-2</c:v>
                </c:pt>
                <c:pt idx="33991">
                  <c:v>1.7339190468192101E-2</c:v>
                </c:pt>
                <c:pt idx="33992">
                  <c:v>1.7336511984467499E-2</c:v>
                </c:pt>
                <c:pt idx="33993">
                  <c:v>1.7336811870336501E-2</c:v>
                </c:pt>
                <c:pt idx="33994">
                  <c:v>1.7336430028080899E-2</c:v>
                </c:pt>
                <c:pt idx="33995">
                  <c:v>1.73351354897022E-2</c:v>
                </c:pt>
                <c:pt idx="33996">
                  <c:v>1.7334664240479501E-2</c:v>
                </c:pt>
                <c:pt idx="33997">
                  <c:v>1.73342861235142E-2</c:v>
                </c:pt>
                <c:pt idx="33998">
                  <c:v>1.7334466800093699E-2</c:v>
                </c:pt>
                <c:pt idx="33999">
                  <c:v>1.7333813011646299E-2</c:v>
                </c:pt>
                <c:pt idx="34000">
                  <c:v>1.7332633957266801E-2</c:v>
                </c:pt>
                <c:pt idx="34001">
                  <c:v>1.7332494258880601E-2</c:v>
                </c:pt>
                <c:pt idx="34002">
                  <c:v>1.7331801354885101E-2</c:v>
                </c:pt>
                <c:pt idx="34003">
                  <c:v>1.7332136631012001E-2</c:v>
                </c:pt>
                <c:pt idx="34004">
                  <c:v>1.7331250011920901E-2</c:v>
                </c:pt>
                <c:pt idx="34005">
                  <c:v>1.7329886555671699E-2</c:v>
                </c:pt>
                <c:pt idx="34006">
                  <c:v>1.73318795859814E-2</c:v>
                </c:pt>
                <c:pt idx="34007">
                  <c:v>1.7328910529613498E-2</c:v>
                </c:pt>
                <c:pt idx="34008">
                  <c:v>1.7329268157482199E-2</c:v>
                </c:pt>
                <c:pt idx="34009">
                  <c:v>1.7328599467873601E-2</c:v>
                </c:pt>
                <c:pt idx="34010">
                  <c:v>1.73271596431732E-2</c:v>
                </c:pt>
                <c:pt idx="34011">
                  <c:v>1.7330188304185899E-2</c:v>
                </c:pt>
                <c:pt idx="34012">
                  <c:v>1.7326215282082599E-2</c:v>
                </c:pt>
                <c:pt idx="34013">
                  <c:v>1.7326463013887398E-2</c:v>
                </c:pt>
                <c:pt idx="34014">
                  <c:v>1.7325837165117298E-2</c:v>
                </c:pt>
                <c:pt idx="34015">
                  <c:v>1.73245556652546E-2</c:v>
                </c:pt>
                <c:pt idx="34016">
                  <c:v>1.73280462622643E-2</c:v>
                </c:pt>
                <c:pt idx="34017">
                  <c:v>1.7323711887002002E-2</c:v>
                </c:pt>
                <c:pt idx="34018">
                  <c:v>1.7324011772871E-2</c:v>
                </c:pt>
                <c:pt idx="34019">
                  <c:v>1.73232778906822E-2</c:v>
                </c:pt>
                <c:pt idx="34020">
                  <c:v>1.7322180792689299E-2</c:v>
                </c:pt>
                <c:pt idx="34021">
                  <c:v>1.7322869971394501E-2</c:v>
                </c:pt>
                <c:pt idx="34022">
                  <c:v>1.7323091626167301E-2</c:v>
                </c:pt>
                <c:pt idx="34023">
                  <c:v>1.7322421073913599E-2</c:v>
                </c:pt>
                <c:pt idx="34024">
                  <c:v>1.7321264371275898E-2</c:v>
                </c:pt>
                <c:pt idx="34025">
                  <c:v>1.7320465296506899E-2</c:v>
                </c:pt>
                <c:pt idx="34026">
                  <c:v>1.7320252954959901E-2</c:v>
                </c:pt>
                <c:pt idx="34027">
                  <c:v>1.73206273466349E-2</c:v>
                </c:pt>
                <c:pt idx="34028">
                  <c:v>1.7319204285740901E-2</c:v>
                </c:pt>
                <c:pt idx="34029">
                  <c:v>1.7318923026323301E-2</c:v>
                </c:pt>
                <c:pt idx="34030">
                  <c:v>1.7317961901426301E-2</c:v>
                </c:pt>
                <c:pt idx="34031">
                  <c:v>1.7317920923233001E-2</c:v>
                </c:pt>
                <c:pt idx="34032">
                  <c:v>1.73171926289797E-2</c:v>
                </c:pt>
                <c:pt idx="34033">
                  <c:v>1.7315939068794299E-2</c:v>
                </c:pt>
                <c:pt idx="34034">
                  <c:v>1.7319278791546801E-2</c:v>
                </c:pt>
                <c:pt idx="34035">
                  <c:v>1.7315065488219299E-2</c:v>
                </c:pt>
                <c:pt idx="34036">
                  <c:v>1.7315208911895801E-2</c:v>
                </c:pt>
                <c:pt idx="34037">
                  <c:v>1.73141062259674E-2</c:v>
                </c:pt>
                <c:pt idx="34038">
                  <c:v>1.73150207847357E-2</c:v>
                </c:pt>
                <c:pt idx="34039">
                  <c:v>1.7315179109573399E-2</c:v>
                </c:pt>
                <c:pt idx="34040">
                  <c:v>1.73147711902857E-2</c:v>
                </c:pt>
                <c:pt idx="34041">
                  <c:v>1.7313770949840601E-2</c:v>
                </c:pt>
                <c:pt idx="34042">
                  <c:v>1.7311945557594299E-2</c:v>
                </c:pt>
                <c:pt idx="34043">
                  <c:v>1.7315663397312199E-2</c:v>
                </c:pt>
                <c:pt idx="34044">
                  <c:v>1.7312314361333899E-2</c:v>
                </c:pt>
                <c:pt idx="34045">
                  <c:v>1.7316602170467401E-2</c:v>
                </c:pt>
                <c:pt idx="34046">
                  <c:v>1.7315274104475999E-2</c:v>
                </c:pt>
                <c:pt idx="34047">
                  <c:v>1.7313087359070799E-2</c:v>
                </c:pt>
                <c:pt idx="34048">
                  <c:v>1.7314819619059601E-2</c:v>
                </c:pt>
                <c:pt idx="34049">
                  <c:v>1.7313523218035701E-2</c:v>
                </c:pt>
                <c:pt idx="34050">
                  <c:v>1.7308587208390201E-2</c:v>
                </c:pt>
                <c:pt idx="34051">
                  <c:v>1.7311573028564401E-2</c:v>
                </c:pt>
                <c:pt idx="34052">
                  <c:v>1.7312204465270001E-2</c:v>
                </c:pt>
                <c:pt idx="34053">
                  <c:v>1.7315380275249499E-2</c:v>
                </c:pt>
                <c:pt idx="34054">
                  <c:v>1.7309349030256299E-2</c:v>
                </c:pt>
                <c:pt idx="34055">
                  <c:v>1.7309134826064099E-2</c:v>
                </c:pt>
                <c:pt idx="34056">
                  <c:v>1.7313091084361101E-2</c:v>
                </c:pt>
                <c:pt idx="34057">
                  <c:v>1.7310475930571601E-2</c:v>
                </c:pt>
                <c:pt idx="34058">
                  <c:v>1.7306683585047701E-2</c:v>
                </c:pt>
                <c:pt idx="34059">
                  <c:v>1.7313024029135701E-2</c:v>
                </c:pt>
                <c:pt idx="34060">
                  <c:v>1.73102859407663E-2</c:v>
                </c:pt>
                <c:pt idx="34061">
                  <c:v>1.73028819262981E-2</c:v>
                </c:pt>
                <c:pt idx="34062">
                  <c:v>1.7315164208412202E-2</c:v>
                </c:pt>
                <c:pt idx="34063">
                  <c:v>1.7311830073595099E-2</c:v>
                </c:pt>
                <c:pt idx="34064">
                  <c:v>1.7303064465522801E-2</c:v>
                </c:pt>
                <c:pt idx="34065">
                  <c:v>1.7308497801423101E-2</c:v>
                </c:pt>
                <c:pt idx="34066">
                  <c:v>1.7307829111814499E-2</c:v>
                </c:pt>
                <c:pt idx="34067">
                  <c:v>1.7303422093391401E-2</c:v>
                </c:pt>
                <c:pt idx="34068">
                  <c:v>1.7303295433521299E-2</c:v>
                </c:pt>
                <c:pt idx="34069">
                  <c:v>1.7307465896010399E-2</c:v>
                </c:pt>
                <c:pt idx="34070">
                  <c:v>1.7299007624387699E-2</c:v>
                </c:pt>
                <c:pt idx="34071">
                  <c:v>1.7300624400377301E-2</c:v>
                </c:pt>
                <c:pt idx="34072">
                  <c:v>1.7300531268119802E-2</c:v>
                </c:pt>
                <c:pt idx="34073">
                  <c:v>1.7303954809904099E-2</c:v>
                </c:pt>
                <c:pt idx="34074">
                  <c:v>1.73021014779806E-2</c:v>
                </c:pt>
                <c:pt idx="34075">
                  <c:v>1.7297573387622799E-2</c:v>
                </c:pt>
                <c:pt idx="34076">
                  <c:v>1.7299167811870599E-2</c:v>
                </c:pt>
                <c:pt idx="34077">
                  <c:v>1.7299614846706401E-2</c:v>
                </c:pt>
                <c:pt idx="34078">
                  <c:v>1.7298830673098599E-2</c:v>
                </c:pt>
                <c:pt idx="34079">
                  <c:v>1.7296919599175401E-2</c:v>
                </c:pt>
                <c:pt idx="34080">
                  <c:v>1.7294585704803501E-2</c:v>
                </c:pt>
                <c:pt idx="34081">
                  <c:v>1.72950737178326E-2</c:v>
                </c:pt>
                <c:pt idx="34082">
                  <c:v>1.72946304082871E-2</c:v>
                </c:pt>
                <c:pt idx="34083">
                  <c:v>1.7296236008405699E-2</c:v>
                </c:pt>
                <c:pt idx="34084">
                  <c:v>1.7293199896812401E-2</c:v>
                </c:pt>
                <c:pt idx="34085">
                  <c:v>1.7295574769377701E-2</c:v>
                </c:pt>
                <c:pt idx="34086">
                  <c:v>1.72970369458199E-2</c:v>
                </c:pt>
                <c:pt idx="34087">
                  <c:v>1.7296919599175401E-2</c:v>
                </c:pt>
                <c:pt idx="34088">
                  <c:v>1.7296014353632899E-2</c:v>
                </c:pt>
                <c:pt idx="34089">
                  <c:v>1.7293624579906498E-2</c:v>
                </c:pt>
                <c:pt idx="34090">
                  <c:v>1.7290558665990802E-2</c:v>
                </c:pt>
                <c:pt idx="34091">
                  <c:v>1.7290968447923698E-2</c:v>
                </c:pt>
                <c:pt idx="34092">
                  <c:v>1.7290947958827001E-2</c:v>
                </c:pt>
                <c:pt idx="34093">
                  <c:v>1.72940790653229E-2</c:v>
                </c:pt>
                <c:pt idx="34094">
                  <c:v>1.72918997704983E-2</c:v>
                </c:pt>
                <c:pt idx="34095">
                  <c:v>1.7289502546191202E-2</c:v>
                </c:pt>
                <c:pt idx="34096">
                  <c:v>1.7290886491537101E-2</c:v>
                </c:pt>
                <c:pt idx="34097">
                  <c:v>1.7291087657213201E-2</c:v>
                </c:pt>
                <c:pt idx="34098">
                  <c:v>1.7290163785219199E-2</c:v>
                </c:pt>
                <c:pt idx="34099">
                  <c:v>1.7287909984588599E-2</c:v>
                </c:pt>
                <c:pt idx="34100">
                  <c:v>1.72880124300718E-2</c:v>
                </c:pt>
                <c:pt idx="34101">
                  <c:v>1.7285987734794599E-2</c:v>
                </c:pt>
                <c:pt idx="34102">
                  <c:v>1.7287345603108399E-2</c:v>
                </c:pt>
                <c:pt idx="34103">
                  <c:v>1.7286723479628601E-2</c:v>
                </c:pt>
                <c:pt idx="34104">
                  <c:v>1.7284756526350999E-2</c:v>
                </c:pt>
                <c:pt idx="34105">
                  <c:v>1.7286188900470699E-2</c:v>
                </c:pt>
                <c:pt idx="34106">
                  <c:v>1.7285320907831199E-2</c:v>
                </c:pt>
                <c:pt idx="34107">
                  <c:v>1.7285348847508399E-2</c:v>
                </c:pt>
                <c:pt idx="34108">
                  <c:v>1.7284693196415901E-2</c:v>
                </c:pt>
                <c:pt idx="34109">
                  <c:v>1.7282605171203599E-2</c:v>
                </c:pt>
                <c:pt idx="34110">
                  <c:v>1.72860492020845E-2</c:v>
                </c:pt>
                <c:pt idx="34111">
                  <c:v>1.7284404486417802E-2</c:v>
                </c:pt>
                <c:pt idx="34112">
                  <c:v>1.7283255234360698E-2</c:v>
                </c:pt>
                <c:pt idx="34113">
                  <c:v>1.7283616587519701E-2</c:v>
                </c:pt>
                <c:pt idx="34114">
                  <c:v>1.7281921580433901E-2</c:v>
                </c:pt>
                <c:pt idx="34115">
                  <c:v>1.7281211912631999E-2</c:v>
                </c:pt>
                <c:pt idx="34116">
                  <c:v>1.72856859862804E-2</c:v>
                </c:pt>
                <c:pt idx="34117">
                  <c:v>1.72791704535484E-2</c:v>
                </c:pt>
                <c:pt idx="34118">
                  <c:v>1.72860566526651E-2</c:v>
                </c:pt>
                <c:pt idx="34119">
                  <c:v>1.7287392169237099E-2</c:v>
                </c:pt>
                <c:pt idx="34120">
                  <c:v>1.7281426116824199E-2</c:v>
                </c:pt>
                <c:pt idx="34121">
                  <c:v>1.72809585928917E-2</c:v>
                </c:pt>
                <c:pt idx="34122">
                  <c:v>1.7287915572524098E-2</c:v>
                </c:pt>
                <c:pt idx="34123">
                  <c:v>1.7277896404266399E-2</c:v>
                </c:pt>
                <c:pt idx="34124">
                  <c:v>1.7283840104937501E-2</c:v>
                </c:pt>
                <c:pt idx="34125">
                  <c:v>1.7288964241743102E-2</c:v>
                </c:pt>
                <c:pt idx="34126">
                  <c:v>1.7280310392379799E-2</c:v>
                </c:pt>
                <c:pt idx="34127">
                  <c:v>1.72769650816917E-2</c:v>
                </c:pt>
                <c:pt idx="34128">
                  <c:v>1.7290543764829601E-2</c:v>
                </c:pt>
                <c:pt idx="34129">
                  <c:v>1.7280666157603299E-2</c:v>
                </c:pt>
                <c:pt idx="34130">
                  <c:v>1.72782819718123E-2</c:v>
                </c:pt>
                <c:pt idx="34131">
                  <c:v>1.7286192625761001E-2</c:v>
                </c:pt>
                <c:pt idx="34132">
                  <c:v>1.7278980463743199E-2</c:v>
                </c:pt>
                <c:pt idx="34133">
                  <c:v>1.7272958531975701E-2</c:v>
                </c:pt>
                <c:pt idx="34134">
                  <c:v>1.72883551567793E-2</c:v>
                </c:pt>
                <c:pt idx="34135">
                  <c:v>1.7280807718634598E-2</c:v>
                </c:pt>
                <c:pt idx="34136">
                  <c:v>1.7273999750614201E-2</c:v>
                </c:pt>
                <c:pt idx="34137">
                  <c:v>1.7281979322433499E-2</c:v>
                </c:pt>
                <c:pt idx="34138">
                  <c:v>1.7277130857109999E-2</c:v>
                </c:pt>
                <c:pt idx="34139">
                  <c:v>1.7270395532250401E-2</c:v>
                </c:pt>
                <c:pt idx="34140">
                  <c:v>1.7283249646425299E-2</c:v>
                </c:pt>
                <c:pt idx="34141">
                  <c:v>1.7277862876653699E-2</c:v>
                </c:pt>
                <c:pt idx="34142">
                  <c:v>1.7271094024181401E-2</c:v>
                </c:pt>
                <c:pt idx="34143">
                  <c:v>1.7277799546718601E-2</c:v>
                </c:pt>
                <c:pt idx="34144">
                  <c:v>1.7274025827646301E-2</c:v>
                </c:pt>
                <c:pt idx="34145">
                  <c:v>1.7267853021621701E-2</c:v>
                </c:pt>
                <c:pt idx="34146">
                  <c:v>1.72796677798033E-2</c:v>
                </c:pt>
                <c:pt idx="34147">
                  <c:v>1.7275096848607101E-2</c:v>
                </c:pt>
                <c:pt idx="34148">
                  <c:v>1.72683279961348E-2</c:v>
                </c:pt>
                <c:pt idx="34149">
                  <c:v>1.72739718109369E-2</c:v>
                </c:pt>
                <c:pt idx="34150">
                  <c:v>1.7270158976316501E-2</c:v>
                </c:pt>
                <c:pt idx="34151">
                  <c:v>1.7266007140278799E-2</c:v>
                </c:pt>
                <c:pt idx="34152">
                  <c:v>1.7266733571886999E-2</c:v>
                </c:pt>
                <c:pt idx="34153">
                  <c:v>1.7268225550651599E-2</c:v>
                </c:pt>
                <c:pt idx="34154">
                  <c:v>1.72700509428978E-2</c:v>
                </c:pt>
                <c:pt idx="34155">
                  <c:v>1.7269307747483201E-2</c:v>
                </c:pt>
                <c:pt idx="34156">
                  <c:v>1.7265819013118699E-2</c:v>
                </c:pt>
                <c:pt idx="34157">
                  <c:v>1.7265534028410901E-2</c:v>
                </c:pt>
                <c:pt idx="34158">
                  <c:v>1.7264619469642601E-2</c:v>
                </c:pt>
                <c:pt idx="34159">
                  <c:v>1.7264666035771401E-2</c:v>
                </c:pt>
                <c:pt idx="34160">
                  <c:v>1.7265178263187402E-2</c:v>
                </c:pt>
                <c:pt idx="34161">
                  <c:v>1.7261682078242298E-2</c:v>
                </c:pt>
                <c:pt idx="34162">
                  <c:v>1.7267158254980999E-2</c:v>
                </c:pt>
                <c:pt idx="34163">
                  <c:v>1.7264461144805E-2</c:v>
                </c:pt>
                <c:pt idx="34164">
                  <c:v>1.72629021108151E-2</c:v>
                </c:pt>
                <c:pt idx="34165">
                  <c:v>1.7265569418668799E-2</c:v>
                </c:pt>
                <c:pt idx="34166">
                  <c:v>1.7262818291783302E-2</c:v>
                </c:pt>
                <c:pt idx="34167">
                  <c:v>1.72597616910934E-2</c:v>
                </c:pt>
                <c:pt idx="34168">
                  <c:v>1.7268184572458298E-2</c:v>
                </c:pt>
                <c:pt idx="34169">
                  <c:v>1.7263550311327001E-2</c:v>
                </c:pt>
                <c:pt idx="34170">
                  <c:v>1.7261184751987499E-2</c:v>
                </c:pt>
                <c:pt idx="34171">
                  <c:v>1.7263771966099701E-2</c:v>
                </c:pt>
                <c:pt idx="34172">
                  <c:v>1.7258176580071501E-2</c:v>
                </c:pt>
                <c:pt idx="34173">
                  <c:v>1.72634404152632E-2</c:v>
                </c:pt>
                <c:pt idx="34174">
                  <c:v>1.72624178230763E-2</c:v>
                </c:pt>
                <c:pt idx="34175">
                  <c:v>1.7258198931813198E-2</c:v>
                </c:pt>
                <c:pt idx="34176">
                  <c:v>1.72615107148886E-2</c:v>
                </c:pt>
                <c:pt idx="34177">
                  <c:v>1.7259944230318101E-2</c:v>
                </c:pt>
                <c:pt idx="34178">
                  <c:v>1.7255626618862201E-2</c:v>
                </c:pt>
                <c:pt idx="34179">
                  <c:v>1.72627344727516E-2</c:v>
                </c:pt>
                <c:pt idx="34180">
                  <c:v>1.72603670507669E-2</c:v>
                </c:pt>
                <c:pt idx="34181">
                  <c:v>1.72551684081554E-2</c:v>
                </c:pt>
                <c:pt idx="34182">
                  <c:v>1.7257396131753901E-2</c:v>
                </c:pt>
                <c:pt idx="34183">
                  <c:v>1.72532517462969E-2</c:v>
                </c:pt>
                <c:pt idx="34184">
                  <c:v>1.7253333702683501E-2</c:v>
                </c:pt>
                <c:pt idx="34185">
                  <c:v>1.7253421247005501E-2</c:v>
                </c:pt>
                <c:pt idx="34186">
                  <c:v>1.7254889011383098E-2</c:v>
                </c:pt>
                <c:pt idx="34187">
                  <c:v>1.72552093863487E-2</c:v>
                </c:pt>
                <c:pt idx="34188">
                  <c:v>1.72533802688122E-2</c:v>
                </c:pt>
                <c:pt idx="34189">
                  <c:v>1.7252244055271201E-2</c:v>
                </c:pt>
                <c:pt idx="34190">
                  <c:v>1.7251482233405099E-2</c:v>
                </c:pt>
                <c:pt idx="34191">
                  <c:v>1.7253277823329E-2</c:v>
                </c:pt>
                <c:pt idx="34192">
                  <c:v>1.7252476885914799E-2</c:v>
                </c:pt>
                <c:pt idx="34193">
                  <c:v>1.7249651253223398E-2</c:v>
                </c:pt>
                <c:pt idx="34194">
                  <c:v>1.7256747931242E-2</c:v>
                </c:pt>
                <c:pt idx="34195">
                  <c:v>1.7252804711461098E-2</c:v>
                </c:pt>
                <c:pt idx="34196">
                  <c:v>1.7251633107662201E-2</c:v>
                </c:pt>
                <c:pt idx="34197">
                  <c:v>1.7253834754228599E-2</c:v>
                </c:pt>
                <c:pt idx="34198">
                  <c:v>1.7248982563614901E-2</c:v>
                </c:pt>
                <c:pt idx="34199">
                  <c:v>1.7253095284104399E-2</c:v>
                </c:pt>
                <c:pt idx="34200">
                  <c:v>1.7252141609787899E-2</c:v>
                </c:pt>
                <c:pt idx="34201">
                  <c:v>1.72484423965216E-2</c:v>
                </c:pt>
                <c:pt idx="34202">
                  <c:v>1.7251057550311099E-2</c:v>
                </c:pt>
                <c:pt idx="34203">
                  <c:v>1.7248414456844299E-2</c:v>
                </c:pt>
                <c:pt idx="34204">
                  <c:v>1.72480065375567E-2</c:v>
                </c:pt>
                <c:pt idx="34205">
                  <c:v>1.72477569431067E-2</c:v>
                </c:pt>
                <c:pt idx="34206">
                  <c:v>1.7246793955564499E-2</c:v>
                </c:pt>
                <c:pt idx="34207">
                  <c:v>1.7247738316655201E-2</c:v>
                </c:pt>
                <c:pt idx="34208">
                  <c:v>1.72451958060265E-2</c:v>
                </c:pt>
                <c:pt idx="34209">
                  <c:v>1.7247861251235001E-2</c:v>
                </c:pt>
                <c:pt idx="34210">
                  <c:v>1.7246318981051501E-2</c:v>
                </c:pt>
                <c:pt idx="34211">
                  <c:v>1.7245395109057399E-2</c:v>
                </c:pt>
                <c:pt idx="34212">
                  <c:v>1.7246099188923801E-2</c:v>
                </c:pt>
                <c:pt idx="34213">
                  <c:v>1.72425601631403E-2</c:v>
                </c:pt>
                <c:pt idx="34214">
                  <c:v>1.7248798161745099E-2</c:v>
                </c:pt>
                <c:pt idx="34215">
                  <c:v>1.7246769741177601E-2</c:v>
                </c:pt>
                <c:pt idx="34216">
                  <c:v>1.7242850735783601E-2</c:v>
                </c:pt>
                <c:pt idx="34217">
                  <c:v>1.7244733870029502E-2</c:v>
                </c:pt>
                <c:pt idx="34218">
                  <c:v>1.72409657388926E-2</c:v>
                </c:pt>
                <c:pt idx="34219">
                  <c:v>1.7246738076210001E-2</c:v>
                </c:pt>
                <c:pt idx="34220">
                  <c:v>1.7245741561055201E-2</c:v>
                </c:pt>
                <c:pt idx="34221">
                  <c:v>1.7240298911929099E-2</c:v>
                </c:pt>
                <c:pt idx="34222">
                  <c:v>1.72421019524336E-2</c:v>
                </c:pt>
                <c:pt idx="34223">
                  <c:v>1.7239099368453002E-2</c:v>
                </c:pt>
                <c:pt idx="34224">
                  <c:v>1.7244467511773099E-2</c:v>
                </c:pt>
                <c:pt idx="34225">
                  <c:v>1.7243456095457101E-2</c:v>
                </c:pt>
                <c:pt idx="34226">
                  <c:v>1.7238542437553399E-2</c:v>
                </c:pt>
                <c:pt idx="34227">
                  <c:v>1.7239777371287401E-2</c:v>
                </c:pt>
                <c:pt idx="34228">
                  <c:v>1.72373540699482E-2</c:v>
                </c:pt>
                <c:pt idx="34229">
                  <c:v>1.7237493768334399E-2</c:v>
                </c:pt>
                <c:pt idx="34230">
                  <c:v>1.7237201333046001E-2</c:v>
                </c:pt>
                <c:pt idx="34231">
                  <c:v>1.7238041386008301E-2</c:v>
                </c:pt>
                <c:pt idx="34232">
                  <c:v>1.7237473279237799E-2</c:v>
                </c:pt>
                <c:pt idx="34233">
                  <c:v>1.7236476764082902E-2</c:v>
                </c:pt>
                <c:pt idx="34234">
                  <c:v>1.72350332140923E-2</c:v>
                </c:pt>
                <c:pt idx="34235">
                  <c:v>1.7236704006791101E-2</c:v>
                </c:pt>
                <c:pt idx="34236">
                  <c:v>1.7234543338418E-2</c:v>
                </c:pt>
                <c:pt idx="34237">
                  <c:v>1.7235379666090001E-2</c:v>
                </c:pt>
                <c:pt idx="34238">
                  <c:v>1.72345768660307E-2</c:v>
                </c:pt>
                <c:pt idx="34239">
                  <c:v>1.7233498394489299E-2</c:v>
                </c:pt>
                <c:pt idx="34240">
                  <c:v>1.7237227410078101E-2</c:v>
                </c:pt>
                <c:pt idx="34241">
                  <c:v>1.7234437167644501E-2</c:v>
                </c:pt>
                <c:pt idx="34242">
                  <c:v>1.7236631363630298E-2</c:v>
                </c:pt>
                <c:pt idx="34243">
                  <c:v>1.72368492931128E-2</c:v>
                </c:pt>
                <c:pt idx="34244">
                  <c:v>1.7232624813914299E-2</c:v>
                </c:pt>
                <c:pt idx="34245">
                  <c:v>1.7239011824131002E-2</c:v>
                </c:pt>
                <c:pt idx="34246">
                  <c:v>1.7236839979887002E-2</c:v>
                </c:pt>
                <c:pt idx="34247">
                  <c:v>1.7232032492756798E-2</c:v>
                </c:pt>
                <c:pt idx="34248">
                  <c:v>1.7233982682228099E-2</c:v>
                </c:pt>
                <c:pt idx="34249">
                  <c:v>1.72319132834673E-2</c:v>
                </c:pt>
                <c:pt idx="34250">
                  <c:v>1.72312073409557E-2</c:v>
                </c:pt>
                <c:pt idx="34251">
                  <c:v>1.7231687903404201E-2</c:v>
                </c:pt>
                <c:pt idx="34252">
                  <c:v>1.72321628779173E-2</c:v>
                </c:pt>
                <c:pt idx="34253">
                  <c:v>1.7230274155736001E-2</c:v>
                </c:pt>
                <c:pt idx="34254">
                  <c:v>1.7232604324817699E-2</c:v>
                </c:pt>
                <c:pt idx="34255">
                  <c:v>1.72304753214121E-2</c:v>
                </c:pt>
                <c:pt idx="34256">
                  <c:v>1.72320418059826E-2</c:v>
                </c:pt>
                <c:pt idx="34257">
                  <c:v>1.7230194061994601E-2</c:v>
                </c:pt>
                <c:pt idx="34258">
                  <c:v>1.72306839376688E-2</c:v>
                </c:pt>
                <c:pt idx="34259">
                  <c:v>1.7231263220310201E-2</c:v>
                </c:pt>
                <c:pt idx="34260">
                  <c:v>1.7228035256266601E-2</c:v>
                </c:pt>
                <c:pt idx="34261">
                  <c:v>1.72290895134211E-2</c:v>
                </c:pt>
                <c:pt idx="34262">
                  <c:v>1.7226824536919601E-2</c:v>
                </c:pt>
                <c:pt idx="34263">
                  <c:v>1.7229910939931901E-2</c:v>
                </c:pt>
                <c:pt idx="34264">
                  <c:v>1.7229402437806102E-2</c:v>
                </c:pt>
                <c:pt idx="34265">
                  <c:v>1.7225628718733801E-2</c:v>
                </c:pt>
                <c:pt idx="34266">
                  <c:v>1.7225326970219602E-2</c:v>
                </c:pt>
                <c:pt idx="34267">
                  <c:v>1.72265749424696E-2</c:v>
                </c:pt>
                <c:pt idx="34268">
                  <c:v>1.7224978655576699E-2</c:v>
                </c:pt>
                <c:pt idx="34269">
                  <c:v>1.7228836193680801E-2</c:v>
                </c:pt>
                <c:pt idx="34270">
                  <c:v>1.7225136980414401E-2</c:v>
                </c:pt>
                <c:pt idx="34271">
                  <c:v>1.7228104174137102E-2</c:v>
                </c:pt>
                <c:pt idx="34272">
                  <c:v>1.7229322344064699E-2</c:v>
                </c:pt>
                <c:pt idx="34273">
                  <c:v>1.7223417758941699E-2</c:v>
                </c:pt>
                <c:pt idx="34274">
                  <c:v>1.72304213047028E-2</c:v>
                </c:pt>
                <c:pt idx="34275">
                  <c:v>1.7230430617928501E-2</c:v>
                </c:pt>
                <c:pt idx="34276">
                  <c:v>1.7223706468939799E-2</c:v>
                </c:pt>
                <c:pt idx="34277">
                  <c:v>1.72307565808296E-2</c:v>
                </c:pt>
                <c:pt idx="34278">
                  <c:v>1.72292776405811E-2</c:v>
                </c:pt>
                <c:pt idx="34279">
                  <c:v>1.7222709953784901E-2</c:v>
                </c:pt>
                <c:pt idx="34280">
                  <c:v>1.72317381948233E-2</c:v>
                </c:pt>
                <c:pt idx="34281">
                  <c:v>1.72275770455599E-2</c:v>
                </c:pt>
                <c:pt idx="34282">
                  <c:v>1.7221933230757699E-2</c:v>
                </c:pt>
                <c:pt idx="34283">
                  <c:v>1.7226723954081501E-2</c:v>
                </c:pt>
                <c:pt idx="34284">
                  <c:v>1.7221197485923798E-2</c:v>
                </c:pt>
                <c:pt idx="34285">
                  <c:v>1.7220828682184199E-2</c:v>
                </c:pt>
                <c:pt idx="34286">
                  <c:v>1.7218835651874501E-2</c:v>
                </c:pt>
                <c:pt idx="34287">
                  <c:v>1.7219725996255899E-2</c:v>
                </c:pt>
                <c:pt idx="34288">
                  <c:v>1.7221303656697301E-2</c:v>
                </c:pt>
                <c:pt idx="34289">
                  <c:v>1.72213558107615E-2</c:v>
                </c:pt>
                <c:pt idx="34290">
                  <c:v>1.7217729240655899E-2</c:v>
                </c:pt>
                <c:pt idx="34291">
                  <c:v>1.7223181203007702E-2</c:v>
                </c:pt>
                <c:pt idx="34292">
                  <c:v>1.7223814502358398E-2</c:v>
                </c:pt>
                <c:pt idx="34293">
                  <c:v>1.7220800742507002E-2</c:v>
                </c:pt>
                <c:pt idx="34294">
                  <c:v>1.7220813781023001E-2</c:v>
                </c:pt>
                <c:pt idx="34295">
                  <c:v>1.7218070104718201E-2</c:v>
                </c:pt>
                <c:pt idx="34296">
                  <c:v>1.7218837514519698E-2</c:v>
                </c:pt>
                <c:pt idx="34297">
                  <c:v>1.7218239605426799E-2</c:v>
                </c:pt>
                <c:pt idx="34298">
                  <c:v>1.7219899222254701E-2</c:v>
                </c:pt>
                <c:pt idx="34299">
                  <c:v>1.7221963033080101E-2</c:v>
                </c:pt>
                <c:pt idx="34300">
                  <c:v>1.7218189314007801E-2</c:v>
                </c:pt>
                <c:pt idx="34301">
                  <c:v>1.72170381993055E-2</c:v>
                </c:pt>
                <c:pt idx="34302">
                  <c:v>1.7218589782714799E-2</c:v>
                </c:pt>
                <c:pt idx="34303">
                  <c:v>1.7215251922607401E-2</c:v>
                </c:pt>
                <c:pt idx="34304">
                  <c:v>1.7218897119164502E-2</c:v>
                </c:pt>
                <c:pt idx="34305">
                  <c:v>1.7217028886079799E-2</c:v>
                </c:pt>
                <c:pt idx="34306">
                  <c:v>1.7213998362422E-2</c:v>
                </c:pt>
                <c:pt idx="34307">
                  <c:v>1.72144286334515E-2</c:v>
                </c:pt>
                <c:pt idx="34308">
                  <c:v>1.7216045409441001E-2</c:v>
                </c:pt>
                <c:pt idx="34309">
                  <c:v>1.7216773703694298E-2</c:v>
                </c:pt>
                <c:pt idx="34310">
                  <c:v>1.72128546983004E-2</c:v>
                </c:pt>
                <c:pt idx="34311">
                  <c:v>1.7216518521308899E-2</c:v>
                </c:pt>
                <c:pt idx="34312">
                  <c:v>1.7217606306076098E-2</c:v>
                </c:pt>
                <c:pt idx="34313">
                  <c:v>1.72145962715149E-2</c:v>
                </c:pt>
                <c:pt idx="34314">
                  <c:v>1.7214655876159699E-2</c:v>
                </c:pt>
                <c:pt idx="34315">
                  <c:v>1.7211982980370501E-2</c:v>
                </c:pt>
                <c:pt idx="34316">
                  <c:v>1.7213525250554099E-2</c:v>
                </c:pt>
                <c:pt idx="34317">
                  <c:v>1.7213506624102599E-2</c:v>
                </c:pt>
                <c:pt idx="34318">
                  <c:v>1.7212353646755201E-2</c:v>
                </c:pt>
                <c:pt idx="34319">
                  <c:v>1.7213914543390298E-2</c:v>
                </c:pt>
                <c:pt idx="34320">
                  <c:v>1.7210094258189201E-2</c:v>
                </c:pt>
                <c:pt idx="34321">
                  <c:v>1.72135811299086E-2</c:v>
                </c:pt>
                <c:pt idx="34322">
                  <c:v>1.7214909195900002E-2</c:v>
                </c:pt>
                <c:pt idx="34323">
                  <c:v>1.72115713357925E-2</c:v>
                </c:pt>
                <c:pt idx="34324">
                  <c:v>1.7211563885211899E-2</c:v>
                </c:pt>
                <c:pt idx="34325">
                  <c:v>1.7209365963935901E-2</c:v>
                </c:pt>
                <c:pt idx="34326">
                  <c:v>1.72103401273489E-2</c:v>
                </c:pt>
                <c:pt idx="34327">
                  <c:v>1.72106083482504E-2</c:v>
                </c:pt>
                <c:pt idx="34328">
                  <c:v>1.7209004610776901E-2</c:v>
                </c:pt>
                <c:pt idx="34329">
                  <c:v>1.72100774943829E-2</c:v>
                </c:pt>
                <c:pt idx="34330">
                  <c:v>1.7206095159053799E-2</c:v>
                </c:pt>
                <c:pt idx="34331">
                  <c:v>1.7211999744176899E-2</c:v>
                </c:pt>
                <c:pt idx="34332">
                  <c:v>1.7213240265846301E-2</c:v>
                </c:pt>
                <c:pt idx="34333">
                  <c:v>1.72101389616728E-2</c:v>
                </c:pt>
                <c:pt idx="34334">
                  <c:v>1.72076039016247E-2</c:v>
                </c:pt>
                <c:pt idx="34335">
                  <c:v>1.72049328684807E-2</c:v>
                </c:pt>
                <c:pt idx="34336">
                  <c:v>1.72093715518713E-2</c:v>
                </c:pt>
                <c:pt idx="34337">
                  <c:v>1.7209555953741101E-2</c:v>
                </c:pt>
                <c:pt idx="34338">
                  <c:v>1.7204795032739601E-2</c:v>
                </c:pt>
                <c:pt idx="34339">
                  <c:v>1.7206190153956399E-2</c:v>
                </c:pt>
                <c:pt idx="34340">
                  <c:v>1.72035750001669E-2</c:v>
                </c:pt>
                <c:pt idx="34341">
                  <c:v>1.7203405499458299E-2</c:v>
                </c:pt>
                <c:pt idx="34342">
                  <c:v>1.72044560313225E-2</c:v>
                </c:pt>
                <c:pt idx="34343">
                  <c:v>1.7202194780111299E-2</c:v>
                </c:pt>
                <c:pt idx="34344">
                  <c:v>1.7207719385623901E-2</c:v>
                </c:pt>
                <c:pt idx="34345">
                  <c:v>1.7206206917762801E-2</c:v>
                </c:pt>
                <c:pt idx="34346">
                  <c:v>1.72023512423039E-2</c:v>
                </c:pt>
                <c:pt idx="34347">
                  <c:v>1.7210928723216098E-2</c:v>
                </c:pt>
                <c:pt idx="34348">
                  <c:v>1.7206832766532901E-2</c:v>
                </c:pt>
                <c:pt idx="34349">
                  <c:v>1.7202790826559101E-2</c:v>
                </c:pt>
                <c:pt idx="34350">
                  <c:v>1.72047261148691E-2</c:v>
                </c:pt>
                <c:pt idx="34351">
                  <c:v>1.7203630879521401E-2</c:v>
                </c:pt>
                <c:pt idx="34352">
                  <c:v>1.72041058540344E-2</c:v>
                </c:pt>
                <c:pt idx="34353">
                  <c:v>1.71999428421259E-2</c:v>
                </c:pt>
                <c:pt idx="34354">
                  <c:v>1.7200712114572501E-2</c:v>
                </c:pt>
                <c:pt idx="34355">
                  <c:v>1.7199149355292299E-2</c:v>
                </c:pt>
                <c:pt idx="34356">
                  <c:v>1.7202954739332199E-2</c:v>
                </c:pt>
                <c:pt idx="34357">
                  <c:v>1.7201352864503899E-2</c:v>
                </c:pt>
                <c:pt idx="34358">
                  <c:v>1.7201839014887799E-2</c:v>
                </c:pt>
                <c:pt idx="34359">
                  <c:v>1.7199542373418801E-2</c:v>
                </c:pt>
                <c:pt idx="34360">
                  <c:v>1.72018669545651E-2</c:v>
                </c:pt>
                <c:pt idx="34361">
                  <c:v>1.7201535403728499E-2</c:v>
                </c:pt>
                <c:pt idx="34362">
                  <c:v>1.7199503257870698E-2</c:v>
                </c:pt>
                <c:pt idx="34363">
                  <c:v>1.72012411057949E-2</c:v>
                </c:pt>
                <c:pt idx="34364">
                  <c:v>1.7198458313942001E-2</c:v>
                </c:pt>
                <c:pt idx="34365">
                  <c:v>1.72004010528326E-2</c:v>
                </c:pt>
                <c:pt idx="34366">
                  <c:v>1.7199881374835999E-2</c:v>
                </c:pt>
                <c:pt idx="34367">
                  <c:v>1.7197120934724801E-2</c:v>
                </c:pt>
                <c:pt idx="34368">
                  <c:v>1.7197040840983401E-2</c:v>
                </c:pt>
                <c:pt idx="34369">
                  <c:v>1.71983428299427E-2</c:v>
                </c:pt>
                <c:pt idx="34370">
                  <c:v>1.7197458073496801E-2</c:v>
                </c:pt>
                <c:pt idx="34371">
                  <c:v>1.7197169363498702E-2</c:v>
                </c:pt>
                <c:pt idx="34372">
                  <c:v>1.7197752371430401E-2</c:v>
                </c:pt>
                <c:pt idx="34373">
                  <c:v>1.71953439712524E-2</c:v>
                </c:pt>
                <c:pt idx="34374">
                  <c:v>1.7199523746967298E-2</c:v>
                </c:pt>
                <c:pt idx="34375">
                  <c:v>1.7197048291564002E-2</c:v>
                </c:pt>
                <c:pt idx="34376">
                  <c:v>1.7196916043758399E-2</c:v>
                </c:pt>
                <c:pt idx="34377">
                  <c:v>1.7196718603372602E-2</c:v>
                </c:pt>
                <c:pt idx="34378">
                  <c:v>1.7195176333189E-2</c:v>
                </c:pt>
                <c:pt idx="34379">
                  <c:v>1.7195163294673001E-2</c:v>
                </c:pt>
                <c:pt idx="34380">
                  <c:v>1.7195308580994599E-2</c:v>
                </c:pt>
                <c:pt idx="34381">
                  <c:v>1.7196398228406899E-2</c:v>
                </c:pt>
                <c:pt idx="34382">
                  <c:v>1.7194319516420399E-2</c:v>
                </c:pt>
                <c:pt idx="34383">
                  <c:v>1.71945039182901E-2</c:v>
                </c:pt>
                <c:pt idx="34384">
                  <c:v>1.7192961648106599E-2</c:v>
                </c:pt>
                <c:pt idx="34385">
                  <c:v>1.7195317894220401E-2</c:v>
                </c:pt>
                <c:pt idx="34386">
                  <c:v>1.7194431275129301E-2</c:v>
                </c:pt>
                <c:pt idx="34387">
                  <c:v>1.7192214727401699E-2</c:v>
                </c:pt>
                <c:pt idx="34388">
                  <c:v>1.7191719263792E-2</c:v>
                </c:pt>
                <c:pt idx="34389">
                  <c:v>1.7194172367453599E-2</c:v>
                </c:pt>
                <c:pt idx="34390">
                  <c:v>1.7195334658026699E-2</c:v>
                </c:pt>
                <c:pt idx="34391">
                  <c:v>1.7192799597978599E-2</c:v>
                </c:pt>
                <c:pt idx="34392">
                  <c:v>1.71919949352741E-2</c:v>
                </c:pt>
                <c:pt idx="34393">
                  <c:v>1.7190385609865199E-2</c:v>
                </c:pt>
                <c:pt idx="34394">
                  <c:v>1.7193345353007299E-2</c:v>
                </c:pt>
                <c:pt idx="34395">
                  <c:v>1.7193101346492799E-2</c:v>
                </c:pt>
                <c:pt idx="34396">
                  <c:v>1.7188776284456201E-2</c:v>
                </c:pt>
                <c:pt idx="34397">
                  <c:v>1.7188973724842099E-2</c:v>
                </c:pt>
                <c:pt idx="34398">
                  <c:v>1.71901993453503E-2</c:v>
                </c:pt>
                <c:pt idx="34399">
                  <c:v>1.7189726233482399E-2</c:v>
                </c:pt>
                <c:pt idx="34400">
                  <c:v>1.7189934849739099E-2</c:v>
                </c:pt>
                <c:pt idx="34401">
                  <c:v>1.7188176512718201E-2</c:v>
                </c:pt>
                <c:pt idx="34402">
                  <c:v>1.7187256366014501E-2</c:v>
                </c:pt>
                <c:pt idx="34403">
                  <c:v>1.71888750046492E-2</c:v>
                </c:pt>
                <c:pt idx="34404">
                  <c:v>1.71873811632395E-2</c:v>
                </c:pt>
                <c:pt idx="34405">
                  <c:v>1.71867702156305E-2</c:v>
                </c:pt>
                <c:pt idx="34406">
                  <c:v>1.7189342528581598E-2</c:v>
                </c:pt>
                <c:pt idx="34407">
                  <c:v>1.7186557874083502E-2</c:v>
                </c:pt>
                <c:pt idx="34408">
                  <c:v>1.71910654753447E-2</c:v>
                </c:pt>
                <c:pt idx="34409">
                  <c:v>1.7191009595990198E-2</c:v>
                </c:pt>
                <c:pt idx="34410">
                  <c:v>1.71879250556231E-2</c:v>
                </c:pt>
                <c:pt idx="34411">
                  <c:v>1.7190594226121899E-2</c:v>
                </c:pt>
                <c:pt idx="34412">
                  <c:v>1.71860028058291E-2</c:v>
                </c:pt>
                <c:pt idx="34413">
                  <c:v>1.7190862447023399E-2</c:v>
                </c:pt>
                <c:pt idx="34414">
                  <c:v>1.71928815543652E-2</c:v>
                </c:pt>
                <c:pt idx="34415">
                  <c:v>1.7186129465699199E-2</c:v>
                </c:pt>
                <c:pt idx="34416">
                  <c:v>1.71915572136641E-2</c:v>
                </c:pt>
                <c:pt idx="34417">
                  <c:v>1.7190558835864098E-2</c:v>
                </c:pt>
                <c:pt idx="34418">
                  <c:v>1.7185050994157802E-2</c:v>
                </c:pt>
                <c:pt idx="34419">
                  <c:v>1.71885322779417E-2</c:v>
                </c:pt>
                <c:pt idx="34420">
                  <c:v>1.7184462398290599E-2</c:v>
                </c:pt>
                <c:pt idx="34421">
                  <c:v>1.7188832163810699E-2</c:v>
                </c:pt>
                <c:pt idx="34422">
                  <c:v>1.7188696190714801E-2</c:v>
                </c:pt>
                <c:pt idx="34423">
                  <c:v>1.71832330524921E-2</c:v>
                </c:pt>
                <c:pt idx="34424">
                  <c:v>1.71853639185429E-2</c:v>
                </c:pt>
                <c:pt idx="34425">
                  <c:v>1.71828754246235E-2</c:v>
                </c:pt>
                <c:pt idx="34426">
                  <c:v>1.7186105251312301E-2</c:v>
                </c:pt>
                <c:pt idx="34427">
                  <c:v>1.71841401606798E-2</c:v>
                </c:pt>
                <c:pt idx="34428">
                  <c:v>1.7184453085064898E-2</c:v>
                </c:pt>
                <c:pt idx="34429">
                  <c:v>1.7185878008604102E-2</c:v>
                </c:pt>
                <c:pt idx="34430">
                  <c:v>1.7182502895593602E-2</c:v>
                </c:pt>
                <c:pt idx="34431">
                  <c:v>1.7185190692544001E-2</c:v>
                </c:pt>
                <c:pt idx="34432">
                  <c:v>1.7182286828756301E-2</c:v>
                </c:pt>
                <c:pt idx="34433">
                  <c:v>1.7184603959322E-2</c:v>
                </c:pt>
                <c:pt idx="34434">
                  <c:v>1.7186626791953999E-2</c:v>
                </c:pt>
                <c:pt idx="34435">
                  <c:v>1.7181891947984699E-2</c:v>
                </c:pt>
                <c:pt idx="34436">
                  <c:v>1.7184441909194E-2</c:v>
                </c:pt>
                <c:pt idx="34437">
                  <c:v>1.7182521522045101E-2</c:v>
                </c:pt>
                <c:pt idx="34438">
                  <c:v>1.7182454466819801E-2</c:v>
                </c:pt>
                <c:pt idx="34439">
                  <c:v>1.7185166478156998E-2</c:v>
                </c:pt>
                <c:pt idx="34440">
                  <c:v>1.7180873081088101E-2</c:v>
                </c:pt>
                <c:pt idx="34441">
                  <c:v>1.71825662255287E-2</c:v>
                </c:pt>
                <c:pt idx="34442">
                  <c:v>1.7181372269988102E-2</c:v>
                </c:pt>
                <c:pt idx="34443">
                  <c:v>1.7180902883410398E-2</c:v>
                </c:pt>
                <c:pt idx="34444">
                  <c:v>1.7183251678943599E-2</c:v>
                </c:pt>
                <c:pt idx="34445">
                  <c:v>1.7179749906063101E-2</c:v>
                </c:pt>
                <c:pt idx="34446">
                  <c:v>1.7180595546960799E-2</c:v>
                </c:pt>
                <c:pt idx="34447">
                  <c:v>1.7178818583488499E-2</c:v>
                </c:pt>
                <c:pt idx="34448">
                  <c:v>1.7180718481540701E-2</c:v>
                </c:pt>
                <c:pt idx="34449">
                  <c:v>1.7182730138301901E-2</c:v>
                </c:pt>
                <c:pt idx="34450">
                  <c:v>1.7179084941744801E-2</c:v>
                </c:pt>
                <c:pt idx="34451">
                  <c:v>1.7179019749164599E-2</c:v>
                </c:pt>
                <c:pt idx="34452">
                  <c:v>1.7176698893308601E-2</c:v>
                </c:pt>
                <c:pt idx="34453">
                  <c:v>1.7180610448122E-2</c:v>
                </c:pt>
                <c:pt idx="34454">
                  <c:v>1.7182782292366E-2</c:v>
                </c:pt>
                <c:pt idx="34455">
                  <c:v>1.7178589478135099E-2</c:v>
                </c:pt>
                <c:pt idx="34456">
                  <c:v>1.7177561298012699E-2</c:v>
                </c:pt>
                <c:pt idx="34457">
                  <c:v>1.7175706103444099E-2</c:v>
                </c:pt>
                <c:pt idx="34458">
                  <c:v>1.7174892127513899E-2</c:v>
                </c:pt>
                <c:pt idx="34459">
                  <c:v>1.7178649082779902E-2</c:v>
                </c:pt>
                <c:pt idx="34460">
                  <c:v>1.7178092151880299E-2</c:v>
                </c:pt>
                <c:pt idx="34461">
                  <c:v>1.7174478620290801E-2</c:v>
                </c:pt>
                <c:pt idx="34462">
                  <c:v>1.7174236476421401E-2</c:v>
                </c:pt>
                <c:pt idx="34463">
                  <c:v>1.7174683511257199E-2</c:v>
                </c:pt>
                <c:pt idx="34464">
                  <c:v>1.7176212742924701E-2</c:v>
                </c:pt>
                <c:pt idx="34465">
                  <c:v>1.7177417874336201E-2</c:v>
                </c:pt>
                <c:pt idx="34466">
                  <c:v>1.7174836248159402E-2</c:v>
                </c:pt>
                <c:pt idx="34467">
                  <c:v>1.7175562679767602E-2</c:v>
                </c:pt>
                <c:pt idx="34468">
                  <c:v>1.71732380986214E-2</c:v>
                </c:pt>
                <c:pt idx="34469">
                  <c:v>1.7176926136016901E-2</c:v>
                </c:pt>
                <c:pt idx="34470">
                  <c:v>1.7178023234009701E-2</c:v>
                </c:pt>
                <c:pt idx="34471">
                  <c:v>1.7174471169710201E-2</c:v>
                </c:pt>
                <c:pt idx="34472">
                  <c:v>1.7175016924738901E-2</c:v>
                </c:pt>
                <c:pt idx="34473">
                  <c:v>1.7172602936625501E-2</c:v>
                </c:pt>
                <c:pt idx="34474">
                  <c:v>1.71717666089535E-2</c:v>
                </c:pt>
                <c:pt idx="34475">
                  <c:v>1.7172455787658698E-2</c:v>
                </c:pt>
                <c:pt idx="34476">
                  <c:v>1.71727351844311E-2</c:v>
                </c:pt>
                <c:pt idx="34477">
                  <c:v>1.7171610146760899E-2</c:v>
                </c:pt>
                <c:pt idx="34478">
                  <c:v>1.71713083982468E-2</c:v>
                </c:pt>
                <c:pt idx="34479">
                  <c:v>1.7171300947666199E-2</c:v>
                </c:pt>
                <c:pt idx="34480">
                  <c:v>1.7171915620565401E-2</c:v>
                </c:pt>
                <c:pt idx="34481">
                  <c:v>1.7171947285533E-2</c:v>
                </c:pt>
                <c:pt idx="34482">
                  <c:v>1.7172995954752E-2</c:v>
                </c:pt>
                <c:pt idx="34483">
                  <c:v>1.7170794308185602E-2</c:v>
                </c:pt>
                <c:pt idx="34484">
                  <c:v>1.7172677442431498E-2</c:v>
                </c:pt>
                <c:pt idx="34485">
                  <c:v>1.7170930281281499E-2</c:v>
                </c:pt>
                <c:pt idx="34486">
                  <c:v>1.71723179519177E-2</c:v>
                </c:pt>
                <c:pt idx="34487">
                  <c:v>1.7173081636428798E-2</c:v>
                </c:pt>
                <c:pt idx="34488">
                  <c:v>1.7170479521155399E-2</c:v>
                </c:pt>
                <c:pt idx="34489">
                  <c:v>1.7171509563922899E-2</c:v>
                </c:pt>
                <c:pt idx="34490">
                  <c:v>1.71692166477442E-2</c:v>
                </c:pt>
                <c:pt idx="34491">
                  <c:v>1.7169039696454998E-2</c:v>
                </c:pt>
                <c:pt idx="34492">
                  <c:v>1.7167747020721401E-2</c:v>
                </c:pt>
                <c:pt idx="34493">
                  <c:v>1.7173344269394899E-2</c:v>
                </c:pt>
                <c:pt idx="34494">
                  <c:v>1.7172133550047899E-2</c:v>
                </c:pt>
                <c:pt idx="34495">
                  <c:v>1.7168791964650199E-2</c:v>
                </c:pt>
                <c:pt idx="34496">
                  <c:v>1.7168754711747201E-2</c:v>
                </c:pt>
                <c:pt idx="34497">
                  <c:v>1.7167689278721799E-2</c:v>
                </c:pt>
                <c:pt idx="34498">
                  <c:v>1.7171144485473602E-2</c:v>
                </c:pt>
                <c:pt idx="34499">
                  <c:v>1.7167337238788601E-2</c:v>
                </c:pt>
                <c:pt idx="34500">
                  <c:v>1.7168425023555801E-2</c:v>
                </c:pt>
                <c:pt idx="34501">
                  <c:v>1.7166974022984501E-2</c:v>
                </c:pt>
                <c:pt idx="34502">
                  <c:v>1.71699374914169E-2</c:v>
                </c:pt>
                <c:pt idx="34503">
                  <c:v>1.7168553546071101E-2</c:v>
                </c:pt>
                <c:pt idx="34504">
                  <c:v>1.7167735844850499E-2</c:v>
                </c:pt>
                <c:pt idx="34505">
                  <c:v>1.7168546095490501E-2</c:v>
                </c:pt>
                <c:pt idx="34506">
                  <c:v>1.7167080193758E-2</c:v>
                </c:pt>
                <c:pt idx="34507">
                  <c:v>1.7166545614600199E-2</c:v>
                </c:pt>
                <c:pt idx="34508">
                  <c:v>1.71710997819901E-2</c:v>
                </c:pt>
                <c:pt idx="34509">
                  <c:v>1.7164506018161801E-2</c:v>
                </c:pt>
                <c:pt idx="34510">
                  <c:v>1.7175083979964301E-2</c:v>
                </c:pt>
                <c:pt idx="34511">
                  <c:v>1.7172899097204201E-2</c:v>
                </c:pt>
                <c:pt idx="34512">
                  <c:v>1.7166296020150199E-2</c:v>
                </c:pt>
                <c:pt idx="34513">
                  <c:v>1.7173331230878799E-2</c:v>
                </c:pt>
                <c:pt idx="34514">
                  <c:v>1.7166849225759499E-2</c:v>
                </c:pt>
                <c:pt idx="34515">
                  <c:v>1.7165211960673301E-2</c:v>
                </c:pt>
                <c:pt idx="34516">
                  <c:v>1.7166830599308E-2</c:v>
                </c:pt>
                <c:pt idx="34517">
                  <c:v>1.71656794846058E-2</c:v>
                </c:pt>
                <c:pt idx="34518">
                  <c:v>1.7165010794997201E-2</c:v>
                </c:pt>
                <c:pt idx="34519">
                  <c:v>1.7163798213005101E-2</c:v>
                </c:pt>
                <c:pt idx="34520">
                  <c:v>1.71642955392599E-2</c:v>
                </c:pt>
                <c:pt idx="34521">
                  <c:v>1.7164628952741599E-2</c:v>
                </c:pt>
                <c:pt idx="34522">
                  <c:v>1.7163567245006599E-2</c:v>
                </c:pt>
                <c:pt idx="34523">
                  <c:v>1.7164075747132301E-2</c:v>
                </c:pt>
                <c:pt idx="34524">
                  <c:v>1.7163747921585999E-2</c:v>
                </c:pt>
                <c:pt idx="34525">
                  <c:v>1.7164334654807999E-2</c:v>
                </c:pt>
                <c:pt idx="34526">
                  <c:v>1.7164282500743901E-2</c:v>
                </c:pt>
                <c:pt idx="34527">
                  <c:v>1.7162499949336101E-2</c:v>
                </c:pt>
                <c:pt idx="34528">
                  <c:v>1.7163688316941299E-2</c:v>
                </c:pt>
                <c:pt idx="34529">
                  <c:v>1.71656794846058E-2</c:v>
                </c:pt>
                <c:pt idx="34530">
                  <c:v>1.71655658632517E-2</c:v>
                </c:pt>
                <c:pt idx="34531">
                  <c:v>1.7164466902613602E-2</c:v>
                </c:pt>
                <c:pt idx="34532">
                  <c:v>1.7162099480628999E-2</c:v>
                </c:pt>
                <c:pt idx="34533">
                  <c:v>1.7162771895527801E-2</c:v>
                </c:pt>
                <c:pt idx="34534">
                  <c:v>1.7160782590508499E-2</c:v>
                </c:pt>
                <c:pt idx="34535">
                  <c:v>1.7163192853331601E-2</c:v>
                </c:pt>
                <c:pt idx="34536">
                  <c:v>1.7161391675472301E-2</c:v>
                </c:pt>
                <c:pt idx="34537">
                  <c:v>1.7159407958388301E-2</c:v>
                </c:pt>
                <c:pt idx="34538">
                  <c:v>1.71611532568932E-2</c:v>
                </c:pt>
                <c:pt idx="34539">
                  <c:v>1.7162622883915901E-2</c:v>
                </c:pt>
                <c:pt idx="34540">
                  <c:v>1.7162444069981599E-2</c:v>
                </c:pt>
                <c:pt idx="34541">
                  <c:v>1.7160920426249501E-2</c:v>
                </c:pt>
                <c:pt idx="34542">
                  <c:v>1.7158696427941302E-2</c:v>
                </c:pt>
                <c:pt idx="34543">
                  <c:v>1.7162658274173698E-2</c:v>
                </c:pt>
                <c:pt idx="34544">
                  <c:v>1.7161460593342798E-2</c:v>
                </c:pt>
                <c:pt idx="34545">
                  <c:v>1.71624664217234E-2</c:v>
                </c:pt>
                <c:pt idx="34546">
                  <c:v>1.7160162329673798E-2</c:v>
                </c:pt>
                <c:pt idx="34547">
                  <c:v>1.7158878967165999E-2</c:v>
                </c:pt>
                <c:pt idx="34548">
                  <c:v>1.7164397984743101E-2</c:v>
                </c:pt>
                <c:pt idx="34549">
                  <c:v>1.7158761620521601E-2</c:v>
                </c:pt>
                <c:pt idx="34550">
                  <c:v>1.71609111130238E-2</c:v>
                </c:pt>
                <c:pt idx="34551">
                  <c:v>1.7160741612315199E-2</c:v>
                </c:pt>
                <c:pt idx="34552">
                  <c:v>1.7156427726149601E-2</c:v>
                </c:pt>
                <c:pt idx="34553">
                  <c:v>1.7166040837764698E-2</c:v>
                </c:pt>
                <c:pt idx="34554">
                  <c:v>1.7162321135401701E-2</c:v>
                </c:pt>
                <c:pt idx="34555">
                  <c:v>1.71592235565186E-2</c:v>
                </c:pt>
                <c:pt idx="34556">
                  <c:v>1.7162086442112898E-2</c:v>
                </c:pt>
                <c:pt idx="34557">
                  <c:v>1.71582959592342E-2</c:v>
                </c:pt>
                <c:pt idx="34558">
                  <c:v>1.71583369374275E-2</c:v>
                </c:pt>
                <c:pt idx="34559">
                  <c:v>1.7163533717393899E-2</c:v>
                </c:pt>
                <c:pt idx="34560">
                  <c:v>1.7155880108475699E-2</c:v>
                </c:pt>
                <c:pt idx="34561">
                  <c:v>1.71593055129051E-2</c:v>
                </c:pt>
                <c:pt idx="34562">
                  <c:v>1.7157701775431598E-2</c:v>
                </c:pt>
                <c:pt idx="34563">
                  <c:v>1.7159098759293601E-2</c:v>
                </c:pt>
                <c:pt idx="34564">
                  <c:v>1.7158234491944299E-2</c:v>
                </c:pt>
                <c:pt idx="34565">
                  <c:v>1.71563252806664E-2</c:v>
                </c:pt>
                <c:pt idx="34566">
                  <c:v>1.7158614471554801E-2</c:v>
                </c:pt>
                <c:pt idx="34567">
                  <c:v>1.7158150672912601E-2</c:v>
                </c:pt>
                <c:pt idx="34568">
                  <c:v>1.7157243564724901E-2</c:v>
                </c:pt>
                <c:pt idx="34569">
                  <c:v>1.7155876383185401E-2</c:v>
                </c:pt>
                <c:pt idx="34570">
                  <c:v>1.7156563699245501E-2</c:v>
                </c:pt>
                <c:pt idx="34571">
                  <c:v>1.7154844477772699E-2</c:v>
                </c:pt>
                <c:pt idx="34572">
                  <c:v>1.71560496091843E-2</c:v>
                </c:pt>
                <c:pt idx="34573">
                  <c:v>1.7157277092337601E-2</c:v>
                </c:pt>
                <c:pt idx="34574">
                  <c:v>1.7154783010482798E-2</c:v>
                </c:pt>
                <c:pt idx="34575">
                  <c:v>1.7155198380351101E-2</c:v>
                </c:pt>
                <c:pt idx="34576">
                  <c:v>1.71572864055634E-2</c:v>
                </c:pt>
                <c:pt idx="34577">
                  <c:v>1.7157185822725299E-2</c:v>
                </c:pt>
                <c:pt idx="34578">
                  <c:v>1.7154283821582801E-2</c:v>
                </c:pt>
                <c:pt idx="34579">
                  <c:v>1.7151415348052999E-2</c:v>
                </c:pt>
                <c:pt idx="34580">
                  <c:v>1.7150027677416801E-2</c:v>
                </c:pt>
                <c:pt idx="34581">
                  <c:v>1.7148083075881001E-2</c:v>
                </c:pt>
                <c:pt idx="34582">
                  <c:v>1.7146680504083599E-2</c:v>
                </c:pt>
                <c:pt idx="34583">
                  <c:v>1.7146859318018001E-2</c:v>
                </c:pt>
                <c:pt idx="34584">
                  <c:v>1.7146622762084E-2</c:v>
                </c:pt>
                <c:pt idx="34585">
                  <c:v>1.71499364078045E-2</c:v>
                </c:pt>
                <c:pt idx="34586">
                  <c:v>1.7144681885838502E-2</c:v>
                </c:pt>
                <c:pt idx="34587">
                  <c:v>1.7143523320555701E-2</c:v>
                </c:pt>
                <c:pt idx="34588">
                  <c:v>1.71425119042397E-2</c:v>
                </c:pt>
                <c:pt idx="34589">
                  <c:v>1.71424522995949E-2</c:v>
                </c:pt>
                <c:pt idx="34590">
                  <c:v>1.71423722058535E-2</c:v>
                </c:pt>
                <c:pt idx="34591">
                  <c:v>1.7141826450824699E-2</c:v>
                </c:pt>
                <c:pt idx="34592">
                  <c:v>1.71414911746979E-2</c:v>
                </c:pt>
                <c:pt idx="34593">
                  <c:v>1.71410068869591E-2</c:v>
                </c:pt>
                <c:pt idx="34594">
                  <c:v>1.71400588005781E-2</c:v>
                </c:pt>
                <c:pt idx="34595">
                  <c:v>1.71393193304539E-2</c:v>
                </c:pt>
                <c:pt idx="34596">
                  <c:v>1.7138736322522202E-2</c:v>
                </c:pt>
                <c:pt idx="34597">
                  <c:v>1.71379875391722E-2</c:v>
                </c:pt>
                <c:pt idx="34598">
                  <c:v>1.7140036448836299E-2</c:v>
                </c:pt>
                <c:pt idx="34599">
                  <c:v>1.71396154910326E-2</c:v>
                </c:pt>
                <c:pt idx="34600">
                  <c:v>1.7139283940195999E-2</c:v>
                </c:pt>
                <c:pt idx="34601">
                  <c:v>1.7137058079242699E-2</c:v>
                </c:pt>
                <c:pt idx="34602">
                  <c:v>1.7138415947556499E-2</c:v>
                </c:pt>
                <c:pt idx="34603">
                  <c:v>1.71385463327169E-2</c:v>
                </c:pt>
                <c:pt idx="34604">
                  <c:v>1.7136288806796102E-2</c:v>
                </c:pt>
                <c:pt idx="34605">
                  <c:v>1.7136361449956901E-2</c:v>
                </c:pt>
                <c:pt idx="34606">
                  <c:v>1.71364061534405E-2</c:v>
                </c:pt>
                <c:pt idx="34607">
                  <c:v>1.7137171700596799E-2</c:v>
                </c:pt>
                <c:pt idx="34608">
                  <c:v>1.71347185969353E-2</c:v>
                </c:pt>
                <c:pt idx="34609">
                  <c:v>1.7134489491581899E-2</c:v>
                </c:pt>
                <c:pt idx="34610">
                  <c:v>1.7134545370936401E-2</c:v>
                </c:pt>
                <c:pt idx="34611">
                  <c:v>1.7134495079517399E-2</c:v>
                </c:pt>
                <c:pt idx="34612">
                  <c:v>1.7133876681327799E-2</c:v>
                </c:pt>
                <c:pt idx="34613">
                  <c:v>1.7133308574557301E-2</c:v>
                </c:pt>
                <c:pt idx="34614">
                  <c:v>1.7132833600044299E-2</c:v>
                </c:pt>
                <c:pt idx="34615">
                  <c:v>1.7132377251982699E-2</c:v>
                </c:pt>
                <c:pt idx="34616">
                  <c:v>1.7133377492427802E-2</c:v>
                </c:pt>
                <c:pt idx="34617">
                  <c:v>1.71331446617842E-2</c:v>
                </c:pt>
                <c:pt idx="34618">
                  <c:v>1.7132356762886099E-2</c:v>
                </c:pt>
                <c:pt idx="34619">
                  <c:v>1.7132855951786E-2</c:v>
                </c:pt>
                <c:pt idx="34620">
                  <c:v>1.7132315784692799E-2</c:v>
                </c:pt>
                <c:pt idx="34621">
                  <c:v>1.7130956053733801E-2</c:v>
                </c:pt>
                <c:pt idx="34622">
                  <c:v>1.7130710184574099E-2</c:v>
                </c:pt>
                <c:pt idx="34623">
                  <c:v>1.71302538365126E-2</c:v>
                </c:pt>
                <c:pt idx="34624">
                  <c:v>1.7133349552750601E-2</c:v>
                </c:pt>
                <c:pt idx="34625">
                  <c:v>1.7129700630903199E-2</c:v>
                </c:pt>
                <c:pt idx="34626">
                  <c:v>1.7129546031355899E-2</c:v>
                </c:pt>
                <c:pt idx="34627">
                  <c:v>1.7129208892583899E-2</c:v>
                </c:pt>
                <c:pt idx="34628">
                  <c:v>1.7129424959421199E-2</c:v>
                </c:pt>
                <c:pt idx="34629">
                  <c:v>1.71290691941977E-2</c:v>
                </c:pt>
                <c:pt idx="34630">
                  <c:v>1.7128281295299499E-2</c:v>
                </c:pt>
                <c:pt idx="34631">
                  <c:v>1.7127925530075999E-2</c:v>
                </c:pt>
                <c:pt idx="34632">
                  <c:v>1.7127413302659999E-2</c:v>
                </c:pt>
                <c:pt idx="34633">
                  <c:v>1.7128877341747301E-2</c:v>
                </c:pt>
                <c:pt idx="34634">
                  <c:v>1.7127519473433502E-2</c:v>
                </c:pt>
                <c:pt idx="34635">
                  <c:v>1.7127558588981601E-2</c:v>
                </c:pt>
                <c:pt idx="34636">
                  <c:v>1.71269588172436E-2</c:v>
                </c:pt>
                <c:pt idx="34637">
                  <c:v>1.7127275466919001E-2</c:v>
                </c:pt>
                <c:pt idx="34638">
                  <c:v>1.7126921564340598E-2</c:v>
                </c:pt>
                <c:pt idx="34639">
                  <c:v>1.7125744372606298E-2</c:v>
                </c:pt>
                <c:pt idx="34640">
                  <c:v>1.7125301063060799E-2</c:v>
                </c:pt>
                <c:pt idx="34641">
                  <c:v>1.7124814912676801E-2</c:v>
                </c:pt>
                <c:pt idx="34642">
                  <c:v>1.7128251492977101E-2</c:v>
                </c:pt>
                <c:pt idx="34643">
                  <c:v>1.7124556005001099E-2</c:v>
                </c:pt>
                <c:pt idx="34644">
                  <c:v>1.7124352976679798E-2</c:v>
                </c:pt>
                <c:pt idx="34645">
                  <c:v>1.7123861238360401E-2</c:v>
                </c:pt>
                <c:pt idx="34646">
                  <c:v>1.7124151811003699E-2</c:v>
                </c:pt>
                <c:pt idx="34647">
                  <c:v>1.7123693600296998E-2</c:v>
                </c:pt>
                <c:pt idx="34648">
                  <c:v>1.71227138489485E-2</c:v>
                </c:pt>
                <c:pt idx="34649">
                  <c:v>1.7122380435466801E-2</c:v>
                </c:pt>
                <c:pt idx="34650">
                  <c:v>1.7123539000749598E-2</c:v>
                </c:pt>
                <c:pt idx="34651">
                  <c:v>1.71235613524914E-2</c:v>
                </c:pt>
                <c:pt idx="34652">
                  <c:v>1.7122624441981298E-2</c:v>
                </c:pt>
                <c:pt idx="34653">
                  <c:v>1.71219948679209E-2</c:v>
                </c:pt>
                <c:pt idx="34654">
                  <c:v>1.71228963881731E-2</c:v>
                </c:pt>
                <c:pt idx="34655">
                  <c:v>1.71217937022448E-2</c:v>
                </c:pt>
                <c:pt idx="34656">
                  <c:v>1.7120392993092499E-2</c:v>
                </c:pt>
                <c:pt idx="34657">
                  <c:v>1.7120501026511199E-2</c:v>
                </c:pt>
                <c:pt idx="34658">
                  <c:v>1.7122853547334699E-2</c:v>
                </c:pt>
                <c:pt idx="34659">
                  <c:v>1.71206835657358E-2</c:v>
                </c:pt>
                <c:pt idx="34660">
                  <c:v>1.71195063740015E-2</c:v>
                </c:pt>
                <c:pt idx="34661">
                  <c:v>1.71194598078728E-2</c:v>
                </c:pt>
                <c:pt idx="34662">
                  <c:v>1.7120035365223898E-2</c:v>
                </c:pt>
                <c:pt idx="34663">
                  <c:v>1.7118746414780599E-2</c:v>
                </c:pt>
                <c:pt idx="34664">
                  <c:v>1.7117910087108602E-2</c:v>
                </c:pt>
                <c:pt idx="34665">
                  <c:v>1.7118865624070199E-2</c:v>
                </c:pt>
                <c:pt idx="34666">
                  <c:v>1.7120894044637701E-2</c:v>
                </c:pt>
                <c:pt idx="34667">
                  <c:v>1.7118852585554099E-2</c:v>
                </c:pt>
                <c:pt idx="34668">
                  <c:v>1.7117979004979099E-2</c:v>
                </c:pt>
                <c:pt idx="34669">
                  <c:v>1.7119716852903401E-2</c:v>
                </c:pt>
                <c:pt idx="34670">
                  <c:v>1.7117822542786602E-2</c:v>
                </c:pt>
                <c:pt idx="34671">
                  <c:v>1.7115999013185501E-2</c:v>
                </c:pt>
                <c:pt idx="34672">
                  <c:v>1.7116842791438099E-2</c:v>
                </c:pt>
                <c:pt idx="34673">
                  <c:v>1.7120614647865299E-2</c:v>
                </c:pt>
                <c:pt idx="34674">
                  <c:v>1.7116887494921702E-2</c:v>
                </c:pt>
                <c:pt idx="34675">
                  <c:v>1.7116101458668698E-2</c:v>
                </c:pt>
                <c:pt idx="34676">
                  <c:v>1.71209797263145E-2</c:v>
                </c:pt>
                <c:pt idx="34677">
                  <c:v>1.7116092145443001E-2</c:v>
                </c:pt>
                <c:pt idx="34678">
                  <c:v>1.71202197670937E-2</c:v>
                </c:pt>
                <c:pt idx="34679">
                  <c:v>1.7120113596320201E-2</c:v>
                </c:pt>
                <c:pt idx="34680">
                  <c:v>1.7116246744990401E-2</c:v>
                </c:pt>
                <c:pt idx="34681">
                  <c:v>1.7117068171501201E-2</c:v>
                </c:pt>
                <c:pt idx="34682">
                  <c:v>1.7116229981183999E-2</c:v>
                </c:pt>
                <c:pt idx="34683">
                  <c:v>1.71152707189322E-2</c:v>
                </c:pt>
                <c:pt idx="34684">
                  <c:v>1.7118146643042599E-2</c:v>
                </c:pt>
                <c:pt idx="34685">
                  <c:v>1.7119770869612701E-2</c:v>
                </c:pt>
                <c:pt idx="34686">
                  <c:v>1.7112307250499701E-2</c:v>
                </c:pt>
                <c:pt idx="34687">
                  <c:v>1.7121313139796299E-2</c:v>
                </c:pt>
                <c:pt idx="34688">
                  <c:v>1.7113357782363899E-2</c:v>
                </c:pt>
                <c:pt idx="34689">
                  <c:v>1.7112975940108299E-2</c:v>
                </c:pt>
                <c:pt idx="34690">
                  <c:v>1.7115179449319801E-2</c:v>
                </c:pt>
                <c:pt idx="34691">
                  <c:v>1.7113601788878399E-2</c:v>
                </c:pt>
                <c:pt idx="34692">
                  <c:v>1.7111623659729999E-2</c:v>
                </c:pt>
                <c:pt idx="34693">
                  <c:v>1.7112554982304601E-2</c:v>
                </c:pt>
                <c:pt idx="34694">
                  <c:v>1.7110927030444201E-2</c:v>
                </c:pt>
                <c:pt idx="34695">
                  <c:v>1.7112858593463901E-2</c:v>
                </c:pt>
                <c:pt idx="34696">
                  <c:v>1.71118676662445E-2</c:v>
                </c:pt>
                <c:pt idx="34697">
                  <c:v>1.71097368001938E-2</c:v>
                </c:pt>
                <c:pt idx="34698">
                  <c:v>1.7112577334046399E-2</c:v>
                </c:pt>
                <c:pt idx="34699">
                  <c:v>1.71093046665192E-2</c:v>
                </c:pt>
                <c:pt idx="34700">
                  <c:v>1.7110954970121401E-2</c:v>
                </c:pt>
                <c:pt idx="34701">
                  <c:v>1.7110258340835599E-2</c:v>
                </c:pt>
                <c:pt idx="34702">
                  <c:v>1.7108481377363201E-2</c:v>
                </c:pt>
                <c:pt idx="34703">
                  <c:v>1.7110142856836302E-2</c:v>
                </c:pt>
                <c:pt idx="34704">
                  <c:v>1.7108252272009902E-2</c:v>
                </c:pt>
                <c:pt idx="34705">
                  <c:v>1.7109885811805701E-2</c:v>
                </c:pt>
                <c:pt idx="34706">
                  <c:v>1.71089619398117E-2</c:v>
                </c:pt>
                <c:pt idx="34707">
                  <c:v>1.7107330262661001E-2</c:v>
                </c:pt>
                <c:pt idx="34708">
                  <c:v>1.7108844593167302E-2</c:v>
                </c:pt>
                <c:pt idx="34709">
                  <c:v>1.71070042997599E-2</c:v>
                </c:pt>
                <c:pt idx="34710">
                  <c:v>1.7108740285039E-2</c:v>
                </c:pt>
                <c:pt idx="34711">
                  <c:v>1.7107514664530799E-2</c:v>
                </c:pt>
                <c:pt idx="34712">
                  <c:v>1.7105838283896401E-2</c:v>
                </c:pt>
                <c:pt idx="34713">
                  <c:v>1.7109289765357999E-2</c:v>
                </c:pt>
                <c:pt idx="34714">
                  <c:v>1.7105421051383001E-2</c:v>
                </c:pt>
                <c:pt idx="34715">
                  <c:v>1.7107343301177001E-2</c:v>
                </c:pt>
                <c:pt idx="34716">
                  <c:v>1.71061251312494E-2</c:v>
                </c:pt>
                <c:pt idx="34717">
                  <c:v>1.71043295413256E-2</c:v>
                </c:pt>
                <c:pt idx="34718">
                  <c:v>1.71091705560684E-2</c:v>
                </c:pt>
                <c:pt idx="34719">
                  <c:v>1.71039588749409E-2</c:v>
                </c:pt>
                <c:pt idx="34720">
                  <c:v>1.7105925828218502E-2</c:v>
                </c:pt>
                <c:pt idx="34721">
                  <c:v>1.7104856669902802E-2</c:v>
                </c:pt>
                <c:pt idx="34722">
                  <c:v>1.7102979123592401E-2</c:v>
                </c:pt>
                <c:pt idx="34723">
                  <c:v>1.7108166590332999E-2</c:v>
                </c:pt>
                <c:pt idx="34724">
                  <c:v>1.7102617770433402E-2</c:v>
                </c:pt>
                <c:pt idx="34725">
                  <c:v>1.7104499042034201E-2</c:v>
                </c:pt>
                <c:pt idx="34726">
                  <c:v>1.7103470861911801E-2</c:v>
                </c:pt>
                <c:pt idx="34727">
                  <c:v>1.7101600766182001E-2</c:v>
                </c:pt>
                <c:pt idx="34728">
                  <c:v>1.7107371240854301E-2</c:v>
                </c:pt>
                <c:pt idx="34729">
                  <c:v>1.7101230099797301E-2</c:v>
                </c:pt>
                <c:pt idx="34730">
                  <c:v>1.71030778437853E-2</c:v>
                </c:pt>
                <c:pt idx="34731">
                  <c:v>1.7101988196373E-2</c:v>
                </c:pt>
                <c:pt idx="34732">
                  <c:v>1.7100188881158801E-2</c:v>
                </c:pt>
                <c:pt idx="34733">
                  <c:v>1.7106914892792702E-2</c:v>
                </c:pt>
                <c:pt idx="34734">
                  <c:v>1.7099834978580499E-2</c:v>
                </c:pt>
                <c:pt idx="34735">
                  <c:v>1.71017460525036E-2</c:v>
                </c:pt>
                <c:pt idx="34736">
                  <c:v>1.7100594937801399E-2</c:v>
                </c:pt>
                <c:pt idx="34737">
                  <c:v>1.7099445685744299E-2</c:v>
                </c:pt>
                <c:pt idx="34738">
                  <c:v>1.70997027307749E-2</c:v>
                </c:pt>
                <c:pt idx="34739">
                  <c:v>1.71001739799976E-2</c:v>
                </c:pt>
                <c:pt idx="34740">
                  <c:v>1.7099726945161799E-2</c:v>
                </c:pt>
                <c:pt idx="34741">
                  <c:v>1.7098732292652099E-2</c:v>
                </c:pt>
                <c:pt idx="34742">
                  <c:v>1.70990843325853E-2</c:v>
                </c:pt>
                <c:pt idx="34743">
                  <c:v>1.7099115997552899E-2</c:v>
                </c:pt>
                <c:pt idx="34744">
                  <c:v>1.7099738121032701E-2</c:v>
                </c:pt>
                <c:pt idx="34745">
                  <c:v>1.70972887426615E-2</c:v>
                </c:pt>
                <c:pt idx="34746">
                  <c:v>1.7101584002375599E-2</c:v>
                </c:pt>
                <c:pt idx="34747">
                  <c:v>1.7096888273954398E-2</c:v>
                </c:pt>
                <c:pt idx="34748">
                  <c:v>1.7097897827625299E-2</c:v>
                </c:pt>
                <c:pt idx="34749">
                  <c:v>1.7097346484661099E-2</c:v>
                </c:pt>
                <c:pt idx="34750">
                  <c:v>1.70958153903484E-2</c:v>
                </c:pt>
                <c:pt idx="34751">
                  <c:v>1.7101038247346899E-2</c:v>
                </c:pt>
                <c:pt idx="34752">
                  <c:v>1.7095521092414901E-2</c:v>
                </c:pt>
                <c:pt idx="34753">
                  <c:v>1.7096810042858099E-2</c:v>
                </c:pt>
                <c:pt idx="34754">
                  <c:v>1.7095226794481298E-2</c:v>
                </c:pt>
                <c:pt idx="34755">
                  <c:v>1.7098069190979E-2</c:v>
                </c:pt>
                <c:pt idx="34756">
                  <c:v>1.70947592705488E-2</c:v>
                </c:pt>
                <c:pt idx="34757">
                  <c:v>1.7095429822802499E-2</c:v>
                </c:pt>
                <c:pt idx="34758">
                  <c:v>1.70948281884193E-2</c:v>
                </c:pt>
                <c:pt idx="34759">
                  <c:v>1.70937720686197E-2</c:v>
                </c:pt>
                <c:pt idx="34760">
                  <c:v>1.70979462563992E-2</c:v>
                </c:pt>
                <c:pt idx="34761">
                  <c:v>1.7093904316425299E-2</c:v>
                </c:pt>
                <c:pt idx="34762">
                  <c:v>1.70950703322887E-2</c:v>
                </c:pt>
                <c:pt idx="34763">
                  <c:v>1.7092760652303699E-2</c:v>
                </c:pt>
                <c:pt idx="34764">
                  <c:v>1.7097972333431199E-2</c:v>
                </c:pt>
                <c:pt idx="34765">
                  <c:v>1.7092272639274601E-2</c:v>
                </c:pt>
                <c:pt idx="34766">
                  <c:v>1.70930922031403E-2</c:v>
                </c:pt>
                <c:pt idx="34767">
                  <c:v>1.7092548310756701E-2</c:v>
                </c:pt>
                <c:pt idx="34768">
                  <c:v>1.7092106863856298E-2</c:v>
                </c:pt>
                <c:pt idx="34769">
                  <c:v>1.7092568799853301E-2</c:v>
                </c:pt>
                <c:pt idx="34770">
                  <c:v>1.7092786729335799E-2</c:v>
                </c:pt>
                <c:pt idx="34771">
                  <c:v>1.7091650515794799E-2</c:v>
                </c:pt>
                <c:pt idx="34772">
                  <c:v>1.7092455178499201E-2</c:v>
                </c:pt>
                <c:pt idx="34773">
                  <c:v>1.7091661691665701E-2</c:v>
                </c:pt>
                <c:pt idx="34774">
                  <c:v>1.7092639580368999E-2</c:v>
                </c:pt>
                <c:pt idx="34775">
                  <c:v>1.7090741544961902E-2</c:v>
                </c:pt>
                <c:pt idx="34776">
                  <c:v>1.7092583701014501E-2</c:v>
                </c:pt>
                <c:pt idx="34777">
                  <c:v>1.7089858651161201E-2</c:v>
                </c:pt>
                <c:pt idx="34778">
                  <c:v>1.7090331763029099E-2</c:v>
                </c:pt>
                <c:pt idx="34779">
                  <c:v>1.7089253291487701E-2</c:v>
                </c:pt>
                <c:pt idx="34780">
                  <c:v>1.7091853544115999E-2</c:v>
                </c:pt>
                <c:pt idx="34781">
                  <c:v>1.70890036970377E-2</c:v>
                </c:pt>
                <c:pt idx="34782">
                  <c:v>1.7089363187551498E-2</c:v>
                </c:pt>
                <c:pt idx="34783">
                  <c:v>1.70880351215601E-2</c:v>
                </c:pt>
                <c:pt idx="34784">
                  <c:v>1.7092335969209699E-2</c:v>
                </c:pt>
                <c:pt idx="34785">
                  <c:v>1.70879941433668E-2</c:v>
                </c:pt>
                <c:pt idx="34786">
                  <c:v>1.70889347791672E-2</c:v>
                </c:pt>
                <c:pt idx="34787">
                  <c:v>1.7087470740079901E-2</c:v>
                </c:pt>
                <c:pt idx="34788">
                  <c:v>1.7090635374188399E-2</c:v>
                </c:pt>
                <c:pt idx="34789">
                  <c:v>1.7087036743760099E-2</c:v>
                </c:pt>
                <c:pt idx="34790">
                  <c:v>1.7087632790207901E-2</c:v>
                </c:pt>
                <c:pt idx="34791">
                  <c:v>1.7086474224925E-2</c:v>
                </c:pt>
                <c:pt idx="34792">
                  <c:v>1.7089478671550799E-2</c:v>
                </c:pt>
                <c:pt idx="34793">
                  <c:v>1.7086261883378001E-2</c:v>
                </c:pt>
                <c:pt idx="34794">
                  <c:v>1.70867647975683E-2</c:v>
                </c:pt>
                <c:pt idx="34795">
                  <c:v>1.7085302621126199E-2</c:v>
                </c:pt>
                <c:pt idx="34796">
                  <c:v>1.7090020701289201E-2</c:v>
                </c:pt>
                <c:pt idx="34797">
                  <c:v>1.7084989696741101E-2</c:v>
                </c:pt>
                <c:pt idx="34798">
                  <c:v>1.7085729166865401E-2</c:v>
                </c:pt>
                <c:pt idx="34799">
                  <c:v>1.7084276303649001E-2</c:v>
                </c:pt>
                <c:pt idx="34800">
                  <c:v>1.70895401388407E-2</c:v>
                </c:pt>
                <c:pt idx="34801">
                  <c:v>1.7083816230297099E-2</c:v>
                </c:pt>
                <c:pt idx="34802">
                  <c:v>1.7084384337067601E-2</c:v>
                </c:pt>
                <c:pt idx="34803">
                  <c:v>1.70839540660381E-2</c:v>
                </c:pt>
                <c:pt idx="34804">
                  <c:v>1.7085185274481801E-2</c:v>
                </c:pt>
                <c:pt idx="34805">
                  <c:v>1.70849952846766E-2</c:v>
                </c:pt>
                <c:pt idx="34806">
                  <c:v>1.7084116116166101E-2</c:v>
                </c:pt>
                <c:pt idx="34807">
                  <c:v>1.70858632773161E-2</c:v>
                </c:pt>
                <c:pt idx="34808">
                  <c:v>1.7083983868360499E-2</c:v>
                </c:pt>
                <c:pt idx="34809">
                  <c:v>1.7085505649447399E-2</c:v>
                </c:pt>
                <c:pt idx="34810">
                  <c:v>1.7082570120692201E-2</c:v>
                </c:pt>
                <c:pt idx="34811">
                  <c:v>1.7088117077946701E-2</c:v>
                </c:pt>
                <c:pt idx="34812">
                  <c:v>1.7083458602428402E-2</c:v>
                </c:pt>
                <c:pt idx="34813">
                  <c:v>1.7087386921048199E-2</c:v>
                </c:pt>
                <c:pt idx="34814">
                  <c:v>1.7088672146201099E-2</c:v>
                </c:pt>
                <c:pt idx="34815">
                  <c:v>1.7085054889321299E-2</c:v>
                </c:pt>
                <c:pt idx="34816">
                  <c:v>1.7086483538150801E-2</c:v>
                </c:pt>
                <c:pt idx="34817">
                  <c:v>1.7086409032344801E-2</c:v>
                </c:pt>
                <c:pt idx="34818">
                  <c:v>1.7083013430237801E-2</c:v>
                </c:pt>
                <c:pt idx="34819">
                  <c:v>1.7088187858462299E-2</c:v>
                </c:pt>
                <c:pt idx="34820">
                  <c:v>1.7081735655665401E-2</c:v>
                </c:pt>
                <c:pt idx="34821">
                  <c:v>1.7090249806642501E-2</c:v>
                </c:pt>
                <c:pt idx="34822">
                  <c:v>1.7088580876588801E-2</c:v>
                </c:pt>
                <c:pt idx="34823">
                  <c:v>1.7081551253795599E-2</c:v>
                </c:pt>
                <c:pt idx="34824">
                  <c:v>1.7085785046219801E-2</c:v>
                </c:pt>
                <c:pt idx="34825">
                  <c:v>1.70823112130165E-2</c:v>
                </c:pt>
                <c:pt idx="34826">
                  <c:v>1.70817729085684E-2</c:v>
                </c:pt>
                <c:pt idx="34827">
                  <c:v>1.70865152031183E-2</c:v>
                </c:pt>
                <c:pt idx="34828">
                  <c:v>1.7079539597034499E-2</c:v>
                </c:pt>
                <c:pt idx="34829">
                  <c:v>1.7083579674363102E-2</c:v>
                </c:pt>
                <c:pt idx="34830">
                  <c:v>1.7080055549740802E-2</c:v>
                </c:pt>
                <c:pt idx="34831">
                  <c:v>1.70847047120333E-2</c:v>
                </c:pt>
                <c:pt idx="34832">
                  <c:v>1.7083235085010501E-2</c:v>
                </c:pt>
                <c:pt idx="34833">
                  <c:v>1.7079861834645299E-2</c:v>
                </c:pt>
                <c:pt idx="34834">
                  <c:v>1.7082497477531398E-2</c:v>
                </c:pt>
                <c:pt idx="34835">
                  <c:v>1.7080010846257199E-2</c:v>
                </c:pt>
                <c:pt idx="34836">
                  <c:v>1.7079766839742699E-2</c:v>
                </c:pt>
                <c:pt idx="34837">
                  <c:v>1.7082700505852699E-2</c:v>
                </c:pt>
                <c:pt idx="34838">
                  <c:v>1.7077622935175899E-2</c:v>
                </c:pt>
                <c:pt idx="34839">
                  <c:v>1.7081050202250501E-2</c:v>
                </c:pt>
                <c:pt idx="34840">
                  <c:v>1.7076611518859901E-2</c:v>
                </c:pt>
                <c:pt idx="34841">
                  <c:v>1.7075562849640801E-2</c:v>
                </c:pt>
                <c:pt idx="34842">
                  <c:v>1.7078533768653901E-2</c:v>
                </c:pt>
                <c:pt idx="34843">
                  <c:v>1.7076795920729599E-2</c:v>
                </c:pt>
                <c:pt idx="34844">
                  <c:v>1.7078030854463602E-2</c:v>
                </c:pt>
                <c:pt idx="34845">
                  <c:v>1.7077028751373301E-2</c:v>
                </c:pt>
                <c:pt idx="34846">
                  <c:v>1.7075046896934499E-2</c:v>
                </c:pt>
                <c:pt idx="34847">
                  <c:v>1.7080821096897101E-2</c:v>
                </c:pt>
                <c:pt idx="34848">
                  <c:v>1.70758217573166E-2</c:v>
                </c:pt>
                <c:pt idx="34849">
                  <c:v>1.7083281651139301E-2</c:v>
                </c:pt>
                <c:pt idx="34850">
                  <c:v>1.7079522833228101E-2</c:v>
                </c:pt>
                <c:pt idx="34851">
                  <c:v>1.707580126822E-2</c:v>
                </c:pt>
                <c:pt idx="34852">
                  <c:v>1.7086341977119501E-2</c:v>
                </c:pt>
                <c:pt idx="34853">
                  <c:v>1.70747134834528E-2</c:v>
                </c:pt>
                <c:pt idx="34854">
                  <c:v>1.7077857628464699E-2</c:v>
                </c:pt>
                <c:pt idx="34855">
                  <c:v>1.7077362164855E-2</c:v>
                </c:pt>
                <c:pt idx="34856">
                  <c:v>1.7076374962925901E-2</c:v>
                </c:pt>
                <c:pt idx="34857">
                  <c:v>1.7076879739761401E-2</c:v>
                </c:pt>
                <c:pt idx="34858">
                  <c:v>1.70737914741039E-2</c:v>
                </c:pt>
                <c:pt idx="34859">
                  <c:v>1.70752182602882E-2</c:v>
                </c:pt>
                <c:pt idx="34860">
                  <c:v>1.7073905095457999E-2</c:v>
                </c:pt>
                <c:pt idx="34861">
                  <c:v>1.7073171213269199E-2</c:v>
                </c:pt>
                <c:pt idx="34862">
                  <c:v>1.7073405906557999E-2</c:v>
                </c:pt>
                <c:pt idx="34863">
                  <c:v>1.7073998227715499E-2</c:v>
                </c:pt>
                <c:pt idx="34864">
                  <c:v>1.7071407288312902E-2</c:v>
                </c:pt>
                <c:pt idx="34865">
                  <c:v>1.70773342251778E-2</c:v>
                </c:pt>
                <c:pt idx="34866">
                  <c:v>1.70740745961666E-2</c:v>
                </c:pt>
                <c:pt idx="34867">
                  <c:v>1.7075635492801701E-2</c:v>
                </c:pt>
                <c:pt idx="34868">
                  <c:v>1.70749016106129E-2</c:v>
                </c:pt>
                <c:pt idx="34869">
                  <c:v>1.7071640118956601E-2</c:v>
                </c:pt>
                <c:pt idx="34870">
                  <c:v>1.7078796401619901E-2</c:v>
                </c:pt>
                <c:pt idx="34871">
                  <c:v>1.7070848494768101E-2</c:v>
                </c:pt>
                <c:pt idx="34872">
                  <c:v>1.7072854563593899E-2</c:v>
                </c:pt>
                <c:pt idx="34873">
                  <c:v>1.7071360722184199E-2</c:v>
                </c:pt>
                <c:pt idx="34874">
                  <c:v>1.7074635252356501E-2</c:v>
                </c:pt>
                <c:pt idx="34875">
                  <c:v>1.70738119632006E-2</c:v>
                </c:pt>
                <c:pt idx="34876">
                  <c:v>1.7070857807993899E-2</c:v>
                </c:pt>
                <c:pt idx="34877">
                  <c:v>1.7071560025215201E-2</c:v>
                </c:pt>
                <c:pt idx="34878">
                  <c:v>1.7069635912776E-2</c:v>
                </c:pt>
                <c:pt idx="34879">
                  <c:v>1.7073597759008401E-2</c:v>
                </c:pt>
                <c:pt idx="34880">
                  <c:v>1.70689895749092E-2</c:v>
                </c:pt>
                <c:pt idx="34881">
                  <c:v>1.7070312052965199E-2</c:v>
                </c:pt>
                <c:pt idx="34882">
                  <c:v>1.7067825421690899E-2</c:v>
                </c:pt>
                <c:pt idx="34883">
                  <c:v>1.7074931412935299E-2</c:v>
                </c:pt>
                <c:pt idx="34884">
                  <c:v>1.7072575166821501E-2</c:v>
                </c:pt>
                <c:pt idx="34885">
                  <c:v>1.7070338129997201E-2</c:v>
                </c:pt>
                <c:pt idx="34886">
                  <c:v>1.70703288167715E-2</c:v>
                </c:pt>
                <c:pt idx="34887">
                  <c:v>1.7067452892661102E-2</c:v>
                </c:pt>
                <c:pt idx="34888">
                  <c:v>1.7075419425964401E-2</c:v>
                </c:pt>
                <c:pt idx="34889">
                  <c:v>1.7066681757569299E-2</c:v>
                </c:pt>
                <c:pt idx="34890">
                  <c:v>1.70684512704611E-2</c:v>
                </c:pt>
                <c:pt idx="34891">
                  <c:v>1.70665290206671E-2</c:v>
                </c:pt>
                <c:pt idx="34892">
                  <c:v>1.7073366791009899E-2</c:v>
                </c:pt>
                <c:pt idx="34893">
                  <c:v>1.7071986570954299E-2</c:v>
                </c:pt>
                <c:pt idx="34894">
                  <c:v>1.7067208886146601E-2</c:v>
                </c:pt>
                <c:pt idx="34895">
                  <c:v>1.7067613080143901E-2</c:v>
                </c:pt>
                <c:pt idx="34896">
                  <c:v>1.7065335065126402E-2</c:v>
                </c:pt>
                <c:pt idx="34897">
                  <c:v>1.70731320977211E-2</c:v>
                </c:pt>
                <c:pt idx="34898">
                  <c:v>1.7064632847905201E-2</c:v>
                </c:pt>
                <c:pt idx="34899">
                  <c:v>1.7066242173314101E-2</c:v>
                </c:pt>
                <c:pt idx="34900">
                  <c:v>1.7065655440092101E-2</c:v>
                </c:pt>
                <c:pt idx="34901">
                  <c:v>1.7064630985259999E-2</c:v>
                </c:pt>
                <c:pt idx="34902">
                  <c:v>1.7066283151507398E-2</c:v>
                </c:pt>
                <c:pt idx="34903">
                  <c:v>1.7064351588487601E-2</c:v>
                </c:pt>
                <c:pt idx="34904">
                  <c:v>1.7064489424228699E-2</c:v>
                </c:pt>
                <c:pt idx="34905">
                  <c:v>1.7064230516552901E-2</c:v>
                </c:pt>
                <c:pt idx="34906">
                  <c:v>1.7065413296222701E-2</c:v>
                </c:pt>
                <c:pt idx="34907">
                  <c:v>1.70650091022253E-2</c:v>
                </c:pt>
                <c:pt idx="34908">
                  <c:v>1.7064278945326802E-2</c:v>
                </c:pt>
                <c:pt idx="34909">
                  <c:v>1.70627348124981E-2</c:v>
                </c:pt>
                <c:pt idx="34910">
                  <c:v>1.7062921077012998E-2</c:v>
                </c:pt>
                <c:pt idx="34911">
                  <c:v>1.7064999788999599E-2</c:v>
                </c:pt>
                <c:pt idx="34912">
                  <c:v>1.7063910141587299E-2</c:v>
                </c:pt>
                <c:pt idx="34913">
                  <c:v>1.7063997685909299E-2</c:v>
                </c:pt>
                <c:pt idx="34914">
                  <c:v>1.7062436789274198E-2</c:v>
                </c:pt>
                <c:pt idx="34915">
                  <c:v>1.7062038183212301E-2</c:v>
                </c:pt>
                <c:pt idx="34916">
                  <c:v>1.70635636895895E-2</c:v>
                </c:pt>
                <c:pt idx="34917">
                  <c:v>1.7061796039342901E-2</c:v>
                </c:pt>
                <c:pt idx="34918">
                  <c:v>1.7061864957213398E-2</c:v>
                </c:pt>
                <c:pt idx="34919">
                  <c:v>1.70625746250153E-2</c:v>
                </c:pt>
                <c:pt idx="34920">
                  <c:v>1.7061274498701099E-2</c:v>
                </c:pt>
                <c:pt idx="34921">
                  <c:v>1.7064902931451801E-2</c:v>
                </c:pt>
                <c:pt idx="34922">
                  <c:v>1.7060963436961198E-2</c:v>
                </c:pt>
                <c:pt idx="34923">
                  <c:v>1.7061445862054801E-2</c:v>
                </c:pt>
                <c:pt idx="34924">
                  <c:v>1.7061304301023501E-2</c:v>
                </c:pt>
                <c:pt idx="34925">
                  <c:v>1.7060222104191801E-2</c:v>
                </c:pt>
                <c:pt idx="34926">
                  <c:v>1.7060991376638399E-2</c:v>
                </c:pt>
                <c:pt idx="34927">
                  <c:v>1.70606710016727E-2</c:v>
                </c:pt>
                <c:pt idx="34928">
                  <c:v>1.7060033977031701E-2</c:v>
                </c:pt>
                <c:pt idx="34929">
                  <c:v>1.7062040045857398E-2</c:v>
                </c:pt>
                <c:pt idx="34930">
                  <c:v>1.7059719190001502E-2</c:v>
                </c:pt>
                <c:pt idx="34931">
                  <c:v>1.7059605568647399E-2</c:v>
                </c:pt>
                <c:pt idx="34932">
                  <c:v>1.7061252146959301E-2</c:v>
                </c:pt>
                <c:pt idx="34933">
                  <c:v>1.7058894038200399E-2</c:v>
                </c:pt>
                <c:pt idx="34934">
                  <c:v>1.70639790594578E-2</c:v>
                </c:pt>
                <c:pt idx="34935">
                  <c:v>1.7062202095985399E-2</c:v>
                </c:pt>
                <c:pt idx="34936">
                  <c:v>1.7060456797480601E-2</c:v>
                </c:pt>
                <c:pt idx="34937">
                  <c:v>1.70672070235014E-2</c:v>
                </c:pt>
                <c:pt idx="34938">
                  <c:v>1.7057513818144798E-2</c:v>
                </c:pt>
                <c:pt idx="34939">
                  <c:v>1.70600786805153E-2</c:v>
                </c:pt>
                <c:pt idx="34940">
                  <c:v>1.7061971127986901E-2</c:v>
                </c:pt>
                <c:pt idx="34941">
                  <c:v>1.70615259557962E-2</c:v>
                </c:pt>
                <c:pt idx="34942">
                  <c:v>1.7057150602340702E-2</c:v>
                </c:pt>
                <c:pt idx="34943">
                  <c:v>1.7056867480278001E-2</c:v>
                </c:pt>
                <c:pt idx="34944">
                  <c:v>1.70610137283802E-2</c:v>
                </c:pt>
                <c:pt idx="34945">
                  <c:v>1.7058171331882501E-2</c:v>
                </c:pt>
                <c:pt idx="34946">
                  <c:v>1.70593000948429E-2</c:v>
                </c:pt>
                <c:pt idx="34947">
                  <c:v>1.7056202515959702E-2</c:v>
                </c:pt>
                <c:pt idx="34948">
                  <c:v>1.7063369974494001E-2</c:v>
                </c:pt>
                <c:pt idx="34949">
                  <c:v>1.7060816287994399E-2</c:v>
                </c:pt>
                <c:pt idx="34950">
                  <c:v>1.7059484496712699E-2</c:v>
                </c:pt>
                <c:pt idx="34951">
                  <c:v>1.7057904973626099E-2</c:v>
                </c:pt>
                <c:pt idx="34952">
                  <c:v>1.7059408128261601E-2</c:v>
                </c:pt>
                <c:pt idx="34953">
                  <c:v>1.7057426273822798E-2</c:v>
                </c:pt>
                <c:pt idx="34954">
                  <c:v>1.7060702666640299E-2</c:v>
                </c:pt>
                <c:pt idx="34955">
                  <c:v>1.70632805675268E-2</c:v>
                </c:pt>
                <c:pt idx="34956">
                  <c:v>1.7059121280908598E-2</c:v>
                </c:pt>
                <c:pt idx="34957">
                  <c:v>1.70585382729769E-2</c:v>
                </c:pt>
                <c:pt idx="34958">
                  <c:v>1.7054924741387398E-2</c:v>
                </c:pt>
                <c:pt idx="34959">
                  <c:v>1.7054358497262001E-2</c:v>
                </c:pt>
                <c:pt idx="34960">
                  <c:v>1.7059234902262702E-2</c:v>
                </c:pt>
                <c:pt idx="34961">
                  <c:v>1.70547123998404E-2</c:v>
                </c:pt>
                <c:pt idx="34962">
                  <c:v>1.7053479328751599E-2</c:v>
                </c:pt>
                <c:pt idx="34963">
                  <c:v>1.7057331278920201E-2</c:v>
                </c:pt>
                <c:pt idx="34964">
                  <c:v>1.7058238387107901E-2</c:v>
                </c:pt>
                <c:pt idx="34965">
                  <c:v>1.7057148739695601E-2</c:v>
                </c:pt>
                <c:pt idx="34966">
                  <c:v>1.7054989933967601E-2</c:v>
                </c:pt>
                <c:pt idx="34967">
                  <c:v>1.7054922878742201E-2</c:v>
                </c:pt>
                <c:pt idx="34968">
                  <c:v>1.7054496333002999E-2</c:v>
                </c:pt>
                <c:pt idx="34969">
                  <c:v>1.70588418841362E-2</c:v>
                </c:pt>
                <c:pt idx="34970">
                  <c:v>1.7059294506907501E-2</c:v>
                </c:pt>
                <c:pt idx="34971">
                  <c:v>1.70537047088146E-2</c:v>
                </c:pt>
                <c:pt idx="34972">
                  <c:v>1.7060689628124199E-2</c:v>
                </c:pt>
                <c:pt idx="34973">
                  <c:v>1.7058480530977301E-2</c:v>
                </c:pt>
                <c:pt idx="34974">
                  <c:v>1.7058784142136602E-2</c:v>
                </c:pt>
                <c:pt idx="34975">
                  <c:v>1.7059724777936901E-2</c:v>
                </c:pt>
                <c:pt idx="34976">
                  <c:v>1.70548744499683E-2</c:v>
                </c:pt>
                <c:pt idx="34977">
                  <c:v>1.7058493569493301E-2</c:v>
                </c:pt>
                <c:pt idx="34978">
                  <c:v>1.7052818089723601E-2</c:v>
                </c:pt>
                <c:pt idx="34979">
                  <c:v>1.7054030671715702E-2</c:v>
                </c:pt>
                <c:pt idx="34980">
                  <c:v>1.7051223665475901E-2</c:v>
                </c:pt>
                <c:pt idx="34981">
                  <c:v>1.7055781558156E-2</c:v>
                </c:pt>
                <c:pt idx="34982">
                  <c:v>1.7056176438927699E-2</c:v>
                </c:pt>
                <c:pt idx="34983">
                  <c:v>1.7055308446288098E-2</c:v>
                </c:pt>
                <c:pt idx="34984">
                  <c:v>1.70542355626822E-2</c:v>
                </c:pt>
                <c:pt idx="34985">
                  <c:v>1.7052151262760201E-2</c:v>
                </c:pt>
                <c:pt idx="34986">
                  <c:v>1.7052955925464599E-2</c:v>
                </c:pt>
                <c:pt idx="34987">
                  <c:v>1.70546397566795E-2</c:v>
                </c:pt>
                <c:pt idx="34988">
                  <c:v>1.70557964593172E-2</c:v>
                </c:pt>
                <c:pt idx="34989">
                  <c:v>1.7051432281732601E-2</c:v>
                </c:pt>
                <c:pt idx="34990">
                  <c:v>1.7055556178093002E-2</c:v>
                </c:pt>
                <c:pt idx="34991">
                  <c:v>1.7054263502359401E-2</c:v>
                </c:pt>
                <c:pt idx="34992">
                  <c:v>1.70542821288109E-2</c:v>
                </c:pt>
                <c:pt idx="34993">
                  <c:v>1.70567315071821E-2</c:v>
                </c:pt>
                <c:pt idx="34994">
                  <c:v>1.7050676047801999E-2</c:v>
                </c:pt>
                <c:pt idx="34995">
                  <c:v>1.7053535208105999E-2</c:v>
                </c:pt>
                <c:pt idx="34996">
                  <c:v>1.7052350565791099E-2</c:v>
                </c:pt>
                <c:pt idx="34997">
                  <c:v>1.7053708434104899E-2</c:v>
                </c:pt>
                <c:pt idx="34998">
                  <c:v>1.7050141468644101E-2</c:v>
                </c:pt>
                <c:pt idx="34999">
                  <c:v>1.70527286827564E-2</c:v>
                </c:pt>
                <c:pt idx="35000">
                  <c:v>1.70526746660471E-2</c:v>
                </c:pt>
                <c:pt idx="35001">
                  <c:v>1.7052005976438502E-2</c:v>
                </c:pt>
                <c:pt idx="35002">
                  <c:v>1.7053928226232501E-2</c:v>
                </c:pt>
                <c:pt idx="35003">
                  <c:v>1.7048681154847201E-2</c:v>
                </c:pt>
                <c:pt idx="35004">
                  <c:v>1.7050182446837401E-2</c:v>
                </c:pt>
                <c:pt idx="35005">
                  <c:v>1.7052458599209799E-2</c:v>
                </c:pt>
                <c:pt idx="35006">
                  <c:v>1.7053786665201201E-2</c:v>
                </c:pt>
                <c:pt idx="35007">
                  <c:v>1.704977825284E-2</c:v>
                </c:pt>
                <c:pt idx="35008">
                  <c:v>1.7051434144377701E-2</c:v>
                </c:pt>
                <c:pt idx="35009">
                  <c:v>1.7050513997673999E-2</c:v>
                </c:pt>
                <c:pt idx="35010">
                  <c:v>1.7050331458449398E-2</c:v>
                </c:pt>
                <c:pt idx="35011">
                  <c:v>1.70548129826784E-2</c:v>
                </c:pt>
                <c:pt idx="35012">
                  <c:v>1.7046846449375201E-2</c:v>
                </c:pt>
                <c:pt idx="35013">
                  <c:v>1.7049353569746E-2</c:v>
                </c:pt>
                <c:pt idx="35014">
                  <c:v>1.70514173805714E-2</c:v>
                </c:pt>
                <c:pt idx="35015">
                  <c:v>1.70528162270784E-2</c:v>
                </c:pt>
                <c:pt idx="35016">
                  <c:v>1.7048932611942302E-2</c:v>
                </c:pt>
                <c:pt idx="35017">
                  <c:v>1.7049364745616899E-2</c:v>
                </c:pt>
                <c:pt idx="35018">
                  <c:v>1.7049007117748299E-2</c:v>
                </c:pt>
                <c:pt idx="35019">
                  <c:v>1.70484855771065E-2</c:v>
                </c:pt>
                <c:pt idx="35020">
                  <c:v>1.70531924813986E-2</c:v>
                </c:pt>
                <c:pt idx="35021">
                  <c:v>1.7045134678482999E-2</c:v>
                </c:pt>
                <c:pt idx="35022">
                  <c:v>1.7047069966793098E-2</c:v>
                </c:pt>
                <c:pt idx="35023">
                  <c:v>1.7050767317414301E-2</c:v>
                </c:pt>
                <c:pt idx="35024">
                  <c:v>1.7052160575985902E-2</c:v>
                </c:pt>
                <c:pt idx="35025">
                  <c:v>1.7048208042979199E-2</c:v>
                </c:pt>
                <c:pt idx="35026">
                  <c:v>1.7047815024852801E-2</c:v>
                </c:pt>
                <c:pt idx="35027">
                  <c:v>1.7047042027115801E-2</c:v>
                </c:pt>
                <c:pt idx="35028">
                  <c:v>1.70467440038919E-2</c:v>
                </c:pt>
                <c:pt idx="35029">
                  <c:v>1.7053151503205299E-2</c:v>
                </c:pt>
                <c:pt idx="35030">
                  <c:v>1.70433130115271E-2</c:v>
                </c:pt>
                <c:pt idx="35031">
                  <c:v>1.7045784741640101E-2</c:v>
                </c:pt>
                <c:pt idx="35032">
                  <c:v>1.7048548907041602E-2</c:v>
                </c:pt>
                <c:pt idx="35033">
                  <c:v>1.7047232016920998E-2</c:v>
                </c:pt>
                <c:pt idx="35034">
                  <c:v>1.7048820853233299E-2</c:v>
                </c:pt>
                <c:pt idx="35035">
                  <c:v>1.70439723879099E-2</c:v>
                </c:pt>
                <c:pt idx="35036">
                  <c:v>1.7045699059963199E-2</c:v>
                </c:pt>
                <c:pt idx="35037">
                  <c:v>1.7043026164174101E-2</c:v>
                </c:pt>
                <c:pt idx="35038">
                  <c:v>1.70487742871046E-2</c:v>
                </c:pt>
                <c:pt idx="35039">
                  <c:v>1.7045570537447902E-2</c:v>
                </c:pt>
                <c:pt idx="35040">
                  <c:v>1.7047453671693798E-2</c:v>
                </c:pt>
                <c:pt idx="35041">
                  <c:v>1.7043290659785298E-2</c:v>
                </c:pt>
                <c:pt idx="35042">
                  <c:v>1.70502606779337E-2</c:v>
                </c:pt>
                <c:pt idx="35043">
                  <c:v>1.7049552872776999E-2</c:v>
                </c:pt>
                <c:pt idx="35044">
                  <c:v>1.7043201252818101E-2</c:v>
                </c:pt>
                <c:pt idx="35045">
                  <c:v>1.7045745626091999E-2</c:v>
                </c:pt>
                <c:pt idx="35046">
                  <c:v>1.7042277380824099E-2</c:v>
                </c:pt>
                <c:pt idx="35047">
                  <c:v>1.7042161896824799E-2</c:v>
                </c:pt>
                <c:pt idx="35048">
                  <c:v>1.70448608696461E-2</c:v>
                </c:pt>
                <c:pt idx="35049">
                  <c:v>1.70443896204233E-2</c:v>
                </c:pt>
                <c:pt idx="35050">
                  <c:v>1.70421041548252E-2</c:v>
                </c:pt>
                <c:pt idx="35051">
                  <c:v>1.70409195125103E-2</c:v>
                </c:pt>
                <c:pt idx="35052">
                  <c:v>1.7041742801666301E-2</c:v>
                </c:pt>
                <c:pt idx="35053">
                  <c:v>1.7041502520441999E-2</c:v>
                </c:pt>
                <c:pt idx="35054">
                  <c:v>1.70424394309521E-2</c:v>
                </c:pt>
                <c:pt idx="35055">
                  <c:v>1.70412641018629E-2</c:v>
                </c:pt>
                <c:pt idx="35056">
                  <c:v>1.7043102532625198E-2</c:v>
                </c:pt>
                <c:pt idx="35057">
                  <c:v>1.70416254550219E-2</c:v>
                </c:pt>
                <c:pt idx="35058">
                  <c:v>1.7044303938746501E-2</c:v>
                </c:pt>
                <c:pt idx="35059">
                  <c:v>1.70396491885185E-2</c:v>
                </c:pt>
                <c:pt idx="35060">
                  <c:v>1.7039693892002099E-2</c:v>
                </c:pt>
                <c:pt idx="35061">
                  <c:v>1.7043178901076299E-2</c:v>
                </c:pt>
                <c:pt idx="35062">
                  <c:v>1.7040306702256199E-2</c:v>
                </c:pt>
                <c:pt idx="35063">
                  <c:v>1.7039913684129701E-2</c:v>
                </c:pt>
                <c:pt idx="35064">
                  <c:v>1.70417334884405E-2</c:v>
                </c:pt>
                <c:pt idx="35065">
                  <c:v>1.7041172832250599E-2</c:v>
                </c:pt>
                <c:pt idx="35066">
                  <c:v>1.7041400074958801E-2</c:v>
                </c:pt>
                <c:pt idx="35067">
                  <c:v>1.70390568673611E-2</c:v>
                </c:pt>
                <c:pt idx="35068">
                  <c:v>1.7038796097040201E-2</c:v>
                </c:pt>
                <c:pt idx="35069">
                  <c:v>1.70404892414808E-2</c:v>
                </c:pt>
                <c:pt idx="35070">
                  <c:v>1.7040336504578601E-2</c:v>
                </c:pt>
                <c:pt idx="35071">
                  <c:v>1.70396752655506E-2</c:v>
                </c:pt>
                <c:pt idx="35072">
                  <c:v>1.70405432581902E-2</c:v>
                </c:pt>
                <c:pt idx="35073">
                  <c:v>1.70396286994219E-2</c:v>
                </c:pt>
                <c:pt idx="35074">
                  <c:v>1.7041152343153902E-2</c:v>
                </c:pt>
                <c:pt idx="35075">
                  <c:v>1.7037454992532699E-2</c:v>
                </c:pt>
                <c:pt idx="35076">
                  <c:v>1.70455817133188E-2</c:v>
                </c:pt>
                <c:pt idx="35077">
                  <c:v>1.7042489722371101E-2</c:v>
                </c:pt>
                <c:pt idx="35078">
                  <c:v>1.70408859848976E-2</c:v>
                </c:pt>
                <c:pt idx="35079">
                  <c:v>1.7041184008121501E-2</c:v>
                </c:pt>
                <c:pt idx="35080">
                  <c:v>1.7039868980646099E-2</c:v>
                </c:pt>
                <c:pt idx="35081">
                  <c:v>1.7040284350514402E-2</c:v>
                </c:pt>
                <c:pt idx="35082">
                  <c:v>1.70394480228424E-2</c:v>
                </c:pt>
                <c:pt idx="35083">
                  <c:v>1.7040008679032301E-2</c:v>
                </c:pt>
                <c:pt idx="35084">
                  <c:v>1.7037350684404401E-2</c:v>
                </c:pt>
                <c:pt idx="35085">
                  <c:v>1.7036177217960399E-2</c:v>
                </c:pt>
                <c:pt idx="35086">
                  <c:v>1.7041644081473399E-2</c:v>
                </c:pt>
                <c:pt idx="35087">
                  <c:v>1.7039451748132699E-2</c:v>
                </c:pt>
                <c:pt idx="35088">
                  <c:v>1.7039261758327501E-2</c:v>
                </c:pt>
                <c:pt idx="35089">
                  <c:v>1.7037291079759601E-2</c:v>
                </c:pt>
                <c:pt idx="35090">
                  <c:v>1.7041277140379001E-2</c:v>
                </c:pt>
                <c:pt idx="35091">
                  <c:v>1.7040088772773701E-2</c:v>
                </c:pt>
                <c:pt idx="35092">
                  <c:v>1.7038064077496501E-2</c:v>
                </c:pt>
                <c:pt idx="35093">
                  <c:v>1.7038073390722299E-2</c:v>
                </c:pt>
                <c:pt idx="35094">
                  <c:v>1.7038576304912598E-2</c:v>
                </c:pt>
                <c:pt idx="35095">
                  <c:v>1.7038542777299898E-2</c:v>
                </c:pt>
                <c:pt idx="35096">
                  <c:v>1.70367043465376E-2</c:v>
                </c:pt>
                <c:pt idx="35097">
                  <c:v>1.70357692986727E-2</c:v>
                </c:pt>
                <c:pt idx="35098">
                  <c:v>1.7039336264133401E-2</c:v>
                </c:pt>
                <c:pt idx="35099">
                  <c:v>1.7038125544786401E-2</c:v>
                </c:pt>
                <c:pt idx="35100">
                  <c:v>1.7036700621247299E-2</c:v>
                </c:pt>
                <c:pt idx="35101">
                  <c:v>1.70348603278399E-2</c:v>
                </c:pt>
                <c:pt idx="35102">
                  <c:v>1.7040412873029698E-2</c:v>
                </c:pt>
                <c:pt idx="35103">
                  <c:v>1.7039263620972599E-2</c:v>
                </c:pt>
                <c:pt idx="35104">
                  <c:v>1.7035363242030099E-2</c:v>
                </c:pt>
                <c:pt idx="35105">
                  <c:v>1.7034668475389501E-2</c:v>
                </c:pt>
                <c:pt idx="35106">
                  <c:v>1.7039187252521501E-2</c:v>
                </c:pt>
                <c:pt idx="35107">
                  <c:v>1.7038725316524499E-2</c:v>
                </c:pt>
                <c:pt idx="35108">
                  <c:v>1.7034165561199199E-2</c:v>
                </c:pt>
                <c:pt idx="35109">
                  <c:v>1.70334819704294E-2</c:v>
                </c:pt>
                <c:pt idx="35110">
                  <c:v>1.7038736492395401E-2</c:v>
                </c:pt>
                <c:pt idx="35111">
                  <c:v>1.7037652432918601E-2</c:v>
                </c:pt>
                <c:pt idx="35112">
                  <c:v>1.7034273594617799E-2</c:v>
                </c:pt>
                <c:pt idx="35113">
                  <c:v>1.70329250395298E-2</c:v>
                </c:pt>
                <c:pt idx="35114">
                  <c:v>1.7038937658071501E-2</c:v>
                </c:pt>
                <c:pt idx="35115">
                  <c:v>1.7037760466337201E-2</c:v>
                </c:pt>
                <c:pt idx="35116">
                  <c:v>1.70336570590735E-2</c:v>
                </c:pt>
                <c:pt idx="35117">
                  <c:v>1.70326549559832E-2</c:v>
                </c:pt>
                <c:pt idx="35118">
                  <c:v>1.7038308084011099E-2</c:v>
                </c:pt>
                <c:pt idx="35119">
                  <c:v>1.7037644982338E-2</c:v>
                </c:pt>
                <c:pt idx="35120">
                  <c:v>1.7032437026500698E-2</c:v>
                </c:pt>
                <c:pt idx="35121">
                  <c:v>1.7032418400049199E-2</c:v>
                </c:pt>
                <c:pt idx="35122">
                  <c:v>1.7033202573657001E-2</c:v>
                </c:pt>
                <c:pt idx="35123">
                  <c:v>1.7034200951456999E-2</c:v>
                </c:pt>
                <c:pt idx="35124">
                  <c:v>1.7031960189342499E-2</c:v>
                </c:pt>
                <c:pt idx="35125">
                  <c:v>1.70385465025902E-2</c:v>
                </c:pt>
                <c:pt idx="35126">
                  <c:v>1.70369055122137E-2</c:v>
                </c:pt>
                <c:pt idx="35127">
                  <c:v>1.70335359871388E-2</c:v>
                </c:pt>
                <c:pt idx="35128">
                  <c:v>1.7033196985721599E-2</c:v>
                </c:pt>
                <c:pt idx="35129">
                  <c:v>1.7034363001585E-2</c:v>
                </c:pt>
                <c:pt idx="35130">
                  <c:v>1.70320756733418E-2</c:v>
                </c:pt>
                <c:pt idx="35131">
                  <c:v>1.7037151381373399E-2</c:v>
                </c:pt>
                <c:pt idx="35132">
                  <c:v>1.7037684097886099E-2</c:v>
                </c:pt>
                <c:pt idx="35133">
                  <c:v>1.70329306274653E-2</c:v>
                </c:pt>
                <c:pt idx="35134">
                  <c:v>1.7039977014064799E-2</c:v>
                </c:pt>
                <c:pt idx="35135">
                  <c:v>1.7032422125339501E-2</c:v>
                </c:pt>
                <c:pt idx="35136">
                  <c:v>1.7040787264704701E-2</c:v>
                </c:pt>
                <c:pt idx="35137">
                  <c:v>1.7036175355315201E-2</c:v>
                </c:pt>
                <c:pt idx="35138">
                  <c:v>1.70367583632469E-2</c:v>
                </c:pt>
                <c:pt idx="35139">
                  <c:v>1.7039526253938699E-2</c:v>
                </c:pt>
                <c:pt idx="35140">
                  <c:v>1.7031149938702601E-2</c:v>
                </c:pt>
                <c:pt idx="35141">
                  <c:v>1.7035329714417499E-2</c:v>
                </c:pt>
                <c:pt idx="35142">
                  <c:v>1.7030216753482801E-2</c:v>
                </c:pt>
                <c:pt idx="35143">
                  <c:v>1.70382969081402E-2</c:v>
                </c:pt>
                <c:pt idx="35144">
                  <c:v>1.7034715041518201E-2</c:v>
                </c:pt>
                <c:pt idx="35145">
                  <c:v>1.70337446033955E-2</c:v>
                </c:pt>
                <c:pt idx="35146">
                  <c:v>1.7033357173204401E-2</c:v>
                </c:pt>
                <c:pt idx="35147">
                  <c:v>1.7032779753208199E-2</c:v>
                </c:pt>
                <c:pt idx="35148">
                  <c:v>1.7032854259014098E-2</c:v>
                </c:pt>
                <c:pt idx="35149">
                  <c:v>1.70324742794037E-2</c:v>
                </c:pt>
                <c:pt idx="35150">
                  <c:v>1.7034428194165199E-2</c:v>
                </c:pt>
                <c:pt idx="35151">
                  <c:v>1.7030172049999199E-2</c:v>
                </c:pt>
                <c:pt idx="35152">
                  <c:v>1.70361381024122E-2</c:v>
                </c:pt>
                <c:pt idx="35153">
                  <c:v>1.7030468210577999E-2</c:v>
                </c:pt>
                <c:pt idx="35154">
                  <c:v>1.7036989331245402E-2</c:v>
                </c:pt>
                <c:pt idx="35155">
                  <c:v>1.7033405601978299E-2</c:v>
                </c:pt>
                <c:pt idx="35156">
                  <c:v>1.7033183947205498E-2</c:v>
                </c:pt>
                <c:pt idx="35157">
                  <c:v>1.7033968120813401E-2</c:v>
                </c:pt>
                <c:pt idx="35158">
                  <c:v>1.7031423747539499E-2</c:v>
                </c:pt>
                <c:pt idx="35159">
                  <c:v>1.70348472893238E-2</c:v>
                </c:pt>
                <c:pt idx="35160">
                  <c:v>1.7029328271746601E-2</c:v>
                </c:pt>
                <c:pt idx="35161">
                  <c:v>1.7035746946930899E-2</c:v>
                </c:pt>
                <c:pt idx="35162">
                  <c:v>1.7030695453286199E-2</c:v>
                </c:pt>
                <c:pt idx="35163">
                  <c:v>1.7034543678164499E-2</c:v>
                </c:pt>
                <c:pt idx="35164">
                  <c:v>1.7033183947205498E-2</c:v>
                </c:pt>
                <c:pt idx="35165">
                  <c:v>1.70303229242563E-2</c:v>
                </c:pt>
                <c:pt idx="35166">
                  <c:v>1.7031254246830899E-2</c:v>
                </c:pt>
                <c:pt idx="35167">
                  <c:v>1.70308593660593E-2</c:v>
                </c:pt>
                <c:pt idx="35168">
                  <c:v>1.70335490256548E-2</c:v>
                </c:pt>
                <c:pt idx="35169">
                  <c:v>1.70289631932974E-2</c:v>
                </c:pt>
                <c:pt idx="35170">
                  <c:v>1.7033115029335001E-2</c:v>
                </c:pt>
                <c:pt idx="35171">
                  <c:v>1.70279070734978E-2</c:v>
                </c:pt>
                <c:pt idx="35172">
                  <c:v>1.70350559055805E-2</c:v>
                </c:pt>
                <c:pt idx="35173">
                  <c:v>1.70323178172112E-2</c:v>
                </c:pt>
                <c:pt idx="35174">
                  <c:v>1.7029471695423098E-2</c:v>
                </c:pt>
                <c:pt idx="35175">
                  <c:v>1.70299932360649E-2</c:v>
                </c:pt>
                <c:pt idx="35176">
                  <c:v>1.7030742019414902E-2</c:v>
                </c:pt>
                <c:pt idx="35177">
                  <c:v>1.7033746466040601E-2</c:v>
                </c:pt>
                <c:pt idx="35178">
                  <c:v>1.7028376460075399E-2</c:v>
                </c:pt>
                <c:pt idx="35179">
                  <c:v>1.7032625153660799E-2</c:v>
                </c:pt>
                <c:pt idx="35180">
                  <c:v>1.7027098685502999E-2</c:v>
                </c:pt>
                <c:pt idx="35181">
                  <c:v>1.70343294739723E-2</c:v>
                </c:pt>
                <c:pt idx="35182">
                  <c:v>1.7032200470566802E-2</c:v>
                </c:pt>
                <c:pt idx="35183">
                  <c:v>1.7027815803885502E-2</c:v>
                </c:pt>
                <c:pt idx="35184">
                  <c:v>1.7028851434588401E-2</c:v>
                </c:pt>
                <c:pt idx="35185">
                  <c:v>1.70297510921955E-2</c:v>
                </c:pt>
                <c:pt idx="35186">
                  <c:v>1.7032772302627602E-2</c:v>
                </c:pt>
                <c:pt idx="35187">
                  <c:v>1.7027771100401899E-2</c:v>
                </c:pt>
                <c:pt idx="35188">
                  <c:v>1.7030682414770099E-2</c:v>
                </c:pt>
                <c:pt idx="35189">
                  <c:v>1.7025381326675401E-2</c:v>
                </c:pt>
                <c:pt idx="35190">
                  <c:v>1.70337650924921E-2</c:v>
                </c:pt>
                <c:pt idx="35191">
                  <c:v>1.7031358554959301E-2</c:v>
                </c:pt>
                <c:pt idx="35192">
                  <c:v>1.7026452347636199E-2</c:v>
                </c:pt>
                <c:pt idx="35193">
                  <c:v>1.7027111724019099E-2</c:v>
                </c:pt>
                <c:pt idx="35194">
                  <c:v>1.7029538750648499E-2</c:v>
                </c:pt>
                <c:pt idx="35195">
                  <c:v>1.7032504081726099E-2</c:v>
                </c:pt>
                <c:pt idx="35196">
                  <c:v>1.7027217894792598E-2</c:v>
                </c:pt>
                <c:pt idx="35197">
                  <c:v>1.7029691487550701E-2</c:v>
                </c:pt>
                <c:pt idx="35198">
                  <c:v>1.7024029046297101E-2</c:v>
                </c:pt>
                <c:pt idx="35199">
                  <c:v>1.7033493146300299E-2</c:v>
                </c:pt>
                <c:pt idx="35200">
                  <c:v>1.7031030729413001E-2</c:v>
                </c:pt>
                <c:pt idx="35201">
                  <c:v>1.7025161534547799E-2</c:v>
                </c:pt>
                <c:pt idx="35202">
                  <c:v>1.7026089131832099E-2</c:v>
                </c:pt>
                <c:pt idx="35203">
                  <c:v>1.7028765752911599E-2</c:v>
                </c:pt>
                <c:pt idx="35204">
                  <c:v>1.7031555995345098E-2</c:v>
                </c:pt>
                <c:pt idx="35205">
                  <c:v>1.7029678449034701E-2</c:v>
                </c:pt>
                <c:pt idx="35206">
                  <c:v>1.7026942223310498E-2</c:v>
                </c:pt>
                <c:pt idx="35207">
                  <c:v>1.7025223001837699E-2</c:v>
                </c:pt>
                <c:pt idx="35208">
                  <c:v>1.70240327715874E-2</c:v>
                </c:pt>
                <c:pt idx="35209">
                  <c:v>1.7023440450429899E-2</c:v>
                </c:pt>
                <c:pt idx="35210">
                  <c:v>1.7023749649524699E-2</c:v>
                </c:pt>
                <c:pt idx="35211">
                  <c:v>1.7023740336298901E-2</c:v>
                </c:pt>
                <c:pt idx="35212">
                  <c:v>1.70234218239784E-2</c:v>
                </c:pt>
                <c:pt idx="35213">
                  <c:v>1.7022952437400801E-2</c:v>
                </c:pt>
                <c:pt idx="35214">
                  <c:v>1.7021873965859399E-2</c:v>
                </c:pt>
                <c:pt idx="35215">
                  <c:v>1.7020823433995299E-2</c:v>
                </c:pt>
                <c:pt idx="35216">
                  <c:v>1.7020031809806799E-2</c:v>
                </c:pt>
                <c:pt idx="35217">
                  <c:v>1.70192997902632E-2</c:v>
                </c:pt>
                <c:pt idx="35218">
                  <c:v>1.70189961791039E-2</c:v>
                </c:pt>
                <c:pt idx="35219">
                  <c:v>1.7018914222717299E-2</c:v>
                </c:pt>
                <c:pt idx="35220">
                  <c:v>1.7018783837556801E-2</c:v>
                </c:pt>
                <c:pt idx="35221">
                  <c:v>1.7018767073750499E-2</c:v>
                </c:pt>
                <c:pt idx="35222">
                  <c:v>1.70186404138804E-2</c:v>
                </c:pt>
                <c:pt idx="35223">
                  <c:v>1.70183591544628E-2</c:v>
                </c:pt>
                <c:pt idx="35224">
                  <c:v>1.7018113285303098E-2</c:v>
                </c:pt>
                <c:pt idx="35225">
                  <c:v>1.70177854597569E-2</c:v>
                </c:pt>
                <c:pt idx="35226">
                  <c:v>1.7017453908920298E-2</c:v>
                </c:pt>
                <c:pt idx="35227">
                  <c:v>1.7017224803566901E-2</c:v>
                </c:pt>
                <c:pt idx="35228">
                  <c:v>1.70169658958912E-2</c:v>
                </c:pt>
                <c:pt idx="35229">
                  <c:v>1.7016727477312098E-2</c:v>
                </c:pt>
                <c:pt idx="35230">
                  <c:v>1.7016563564539001E-2</c:v>
                </c:pt>
                <c:pt idx="35231">
                  <c:v>1.7016384750604598E-2</c:v>
                </c:pt>
                <c:pt idx="35232">
                  <c:v>1.7016222700476601E-2</c:v>
                </c:pt>
                <c:pt idx="35233">
                  <c:v>1.70160233974457E-2</c:v>
                </c:pt>
                <c:pt idx="35234">
                  <c:v>1.7015760764479599E-2</c:v>
                </c:pt>
                <c:pt idx="35235">
                  <c:v>1.7015483230352402E-2</c:v>
                </c:pt>
                <c:pt idx="35236">
                  <c:v>1.70151852071285E-2</c:v>
                </c:pt>
                <c:pt idx="35237">
                  <c:v>1.7014889046549801E-2</c:v>
                </c:pt>
                <c:pt idx="35238">
                  <c:v>1.7014630138874099E-2</c:v>
                </c:pt>
                <c:pt idx="35239">
                  <c:v>1.7014382407069199E-2</c:v>
                </c:pt>
                <c:pt idx="35240">
                  <c:v>1.7014151439070702E-2</c:v>
                </c:pt>
                <c:pt idx="35241">
                  <c:v>1.70139465481043E-2</c:v>
                </c:pt>
                <c:pt idx="35242">
                  <c:v>1.7013741657137899E-2</c:v>
                </c:pt>
                <c:pt idx="35243">
                  <c:v>1.70135218650103E-2</c:v>
                </c:pt>
                <c:pt idx="35244">
                  <c:v>1.70133002102375E-2</c:v>
                </c:pt>
                <c:pt idx="35245">
                  <c:v>1.7013054341077801E-2</c:v>
                </c:pt>
                <c:pt idx="35246">
                  <c:v>1.7012804746627801E-2</c:v>
                </c:pt>
                <c:pt idx="35247">
                  <c:v>1.7012571915984102E-2</c:v>
                </c:pt>
                <c:pt idx="35248">
                  <c:v>1.70123390853405E-2</c:v>
                </c:pt>
                <c:pt idx="35249">
                  <c:v>1.70121248811483E-2</c:v>
                </c:pt>
                <c:pt idx="35250">
                  <c:v>1.7011923715472201E-2</c:v>
                </c:pt>
                <c:pt idx="35251">
                  <c:v>1.7011718824505799E-2</c:v>
                </c:pt>
                <c:pt idx="35252">
                  <c:v>1.7011517658829699E-2</c:v>
                </c:pt>
                <c:pt idx="35253">
                  <c:v>1.7011305317282701E-2</c:v>
                </c:pt>
                <c:pt idx="35254">
                  <c:v>1.7011089250445401E-2</c:v>
                </c:pt>
                <c:pt idx="35255">
                  <c:v>1.7010869458317798E-2</c:v>
                </c:pt>
                <c:pt idx="35256">
                  <c:v>1.70106515288353E-2</c:v>
                </c:pt>
                <c:pt idx="35257">
                  <c:v>1.7010433599352798E-2</c:v>
                </c:pt>
                <c:pt idx="35258">
                  <c:v>1.70102212578058E-2</c:v>
                </c:pt>
                <c:pt idx="35259">
                  <c:v>1.7010010778903999E-2</c:v>
                </c:pt>
                <c:pt idx="35260">
                  <c:v>1.70097965747118E-2</c:v>
                </c:pt>
                <c:pt idx="35261">
                  <c:v>1.70095898211002E-2</c:v>
                </c:pt>
                <c:pt idx="35262">
                  <c:v>1.7009375616908101E-2</c:v>
                </c:pt>
                <c:pt idx="35263">
                  <c:v>1.70091576874256E-2</c:v>
                </c:pt>
                <c:pt idx="35264">
                  <c:v>1.7008947208523799E-2</c:v>
                </c:pt>
                <c:pt idx="35265">
                  <c:v>1.7008729279041301E-2</c:v>
                </c:pt>
                <c:pt idx="35266">
                  <c:v>1.7008515074849101E-2</c:v>
                </c:pt>
                <c:pt idx="35267">
                  <c:v>1.7008299008011801E-2</c:v>
                </c:pt>
                <c:pt idx="35268">
                  <c:v>1.7008090391755101E-2</c:v>
                </c:pt>
                <c:pt idx="35269">
                  <c:v>1.7007872462272599E-2</c:v>
                </c:pt>
                <c:pt idx="35270">
                  <c:v>1.70076601207256E-2</c:v>
                </c:pt>
                <c:pt idx="35271">
                  <c:v>1.70074496418238E-2</c:v>
                </c:pt>
                <c:pt idx="35272">
                  <c:v>1.7007237300276801E-2</c:v>
                </c:pt>
                <c:pt idx="35273">
                  <c:v>1.7007024958729699E-2</c:v>
                </c:pt>
                <c:pt idx="35274">
                  <c:v>1.70068126171827E-2</c:v>
                </c:pt>
                <c:pt idx="35275">
                  <c:v>1.7006604000926E-2</c:v>
                </c:pt>
                <c:pt idx="35276">
                  <c:v>1.7006389796733901E-2</c:v>
                </c:pt>
                <c:pt idx="35277">
                  <c:v>1.7006179317832E-2</c:v>
                </c:pt>
                <c:pt idx="35278">
                  <c:v>1.7005968838930099E-2</c:v>
                </c:pt>
                <c:pt idx="35279">
                  <c:v>1.70057564973831E-2</c:v>
                </c:pt>
                <c:pt idx="35280">
                  <c:v>1.7005544155836098E-2</c:v>
                </c:pt>
                <c:pt idx="35281">
                  <c:v>1.7005337402224499E-2</c:v>
                </c:pt>
                <c:pt idx="35282">
                  <c:v>1.7005126923322698E-2</c:v>
                </c:pt>
                <c:pt idx="35283">
                  <c:v>1.7004912719130499E-2</c:v>
                </c:pt>
                <c:pt idx="35284">
                  <c:v>1.7004707828164101E-2</c:v>
                </c:pt>
                <c:pt idx="35285">
                  <c:v>1.7004495486617099E-2</c:v>
                </c:pt>
                <c:pt idx="35286">
                  <c:v>1.70042831450701E-2</c:v>
                </c:pt>
                <c:pt idx="35287">
                  <c:v>1.70040745288134E-2</c:v>
                </c:pt>
                <c:pt idx="35288">
                  <c:v>1.7003862187266398E-2</c:v>
                </c:pt>
                <c:pt idx="35289">
                  <c:v>3.4897692501545001E-2</c:v>
                </c:pt>
                <c:pt idx="35290">
                  <c:v>3.0641209334135101E-2</c:v>
                </c:pt>
                <c:pt idx="35291">
                  <c:v>3.2826486974954598E-2</c:v>
                </c:pt>
                <c:pt idx="35292">
                  <c:v>2.5759778916835799E-2</c:v>
                </c:pt>
                <c:pt idx="35293">
                  <c:v>2.9867606237530701E-2</c:v>
                </c:pt>
                <c:pt idx="35294">
                  <c:v>2.43599414825439E-2</c:v>
                </c:pt>
                <c:pt idx="35295">
                  <c:v>2.7942886576056501E-2</c:v>
                </c:pt>
                <c:pt idx="35296">
                  <c:v>2.6238081976771299E-2</c:v>
                </c:pt>
                <c:pt idx="35297">
                  <c:v>2.7890108525753E-2</c:v>
                </c:pt>
                <c:pt idx="35298">
                  <c:v>2.5118345394730599E-2</c:v>
                </c:pt>
                <c:pt idx="35299">
                  <c:v>2.5919614359736401E-2</c:v>
                </c:pt>
                <c:pt idx="35300">
                  <c:v>2.5316001847386398E-2</c:v>
                </c:pt>
                <c:pt idx="35301">
                  <c:v>2.5012345984578101E-2</c:v>
                </c:pt>
                <c:pt idx="35302">
                  <c:v>2.4463582783937399E-2</c:v>
                </c:pt>
                <c:pt idx="35303">
                  <c:v>2.39263530820608E-2</c:v>
                </c:pt>
                <c:pt idx="35304">
                  <c:v>2.40672472864389E-2</c:v>
                </c:pt>
                <c:pt idx="35305">
                  <c:v>2.39291377365589E-2</c:v>
                </c:pt>
                <c:pt idx="35306">
                  <c:v>2.44008544832468E-2</c:v>
                </c:pt>
                <c:pt idx="35307">
                  <c:v>2.44368799030781E-2</c:v>
                </c:pt>
                <c:pt idx="35308">
                  <c:v>2.4503462016582499E-2</c:v>
                </c:pt>
                <c:pt idx="35309">
                  <c:v>2.4562241509556802E-2</c:v>
                </c:pt>
                <c:pt idx="35310">
                  <c:v>2.4171419441699999E-2</c:v>
                </c:pt>
                <c:pt idx="35311">
                  <c:v>2.40661576390266E-2</c:v>
                </c:pt>
                <c:pt idx="35312">
                  <c:v>2.3869976401328999E-2</c:v>
                </c:pt>
                <c:pt idx="35313">
                  <c:v>2.36437860876322E-2</c:v>
                </c:pt>
                <c:pt idx="35314">
                  <c:v>2.3795010522007901E-2</c:v>
                </c:pt>
                <c:pt idx="35315">
                  <c:v>2.38419361412525E-2</c:v>
                </c:pt>
                <c:pt idx="35316">
                  <c:v>2.3989576846361198E-2</c:v>
                </c:pt>
                <c:pt idx="35317">
                  <c:v>2.4016354233026501E-2</c:v>
                </c:pt>
                <c:pt idx="35318">
                  <c:v>2.3938458412885701E-2</c:v>
                </c:pt>
                <c:pt idx="35319">
                  <c:v>2.3881940171122499E-2</c:v>
                </c:pt>
                <c:pt idx="35320">
                  <c:v>2.37290915101767E-2</c:v>
                </c:pt>
                <c:pt idx="35321">
                  <c:v>2.3706497624516501E-2</c:v>
                </c:pt>
                <c:pt idx="35322">
                  <c:v>2.3626567795872699E-2</c:v>
                </c:pt>
                <c:pt idx="35323">
                  <c:v>2.3700473830103898E-2</c:v>
                </c:pt>
                <c:pt idx="35324">
                  <c:v>2.37321928143501E-2</c:v>
                </c:pt>
                <c:pt idx="35325">
                  <c:v>2.3763163015246402E-2</c:v>
                </c:pt>
                <c:pt idx="35326">
                  <c:v>2.37874761223793E-2</c:v>
                </c:pt>
                <c:pt idx="35327">
                  <c:v>2.3758912459015801E-2</c:v>
                </c:pt>
                <c:pt idx="35328">
                  <c:v>2.3715062066912599E-2</c:v>
                </c:pt>
                <c:pt idx="35329">
                  <c:v>2.36710626631975E-2</c:v>
                </c:pt>
                <c:pt idx="35330">
                  <c:v>2.3621087893843599E-2</c:v>
                </c:pt>
                <c:pt idx="35331">
                  <c:v>2.3612357676029198E-2</c:v>
                </c:pt>
                <c:pt idx="35332">
                  <c:v>2.3619217798113799E-2</c:v>
                </c:pt>
                <c:pt idx="35333">
                  <c:v>2.36505437642336E-2</c:v>
                </c:pt>
                <c:pt idx="35334">
                  <c:v>2.3662650957703601E-2</c:v>
                </c:pt>
                <c:pt idx="35335">
                  <c:v>2.3650415241718299E-2</c:v>
                </c:pt>
                <c:pt idx="35336">
                  <c:v>2.3630537092685699E-2</c:v>
                </c:pt>
                <c:pt idx="35337">
                  <c:v>2.3617126047611198E-2</c:v>
                </c:pt>
                <c:pt idx="35338">
                  <c:v>2.36154273152351E-2</c:v>
                </c:pt>
                <c:pt idx="35339">
                  <c:v>2.3618577048182501E-2</c:v>
                </c:pt>
                <c:pt idx="35340">
                  <c:v>2.36294884234667E-2</c:v>
                </c:pt>
                <c:pt idx="35341">
                  <c:v>2.3635637015104301E-2</c:v>
                </c:pt>
                <c:pt idx="35342">
                  <c:v>2.3630524054169599E-2</c:v>
                </c:pt>
                <c:pt idx="35343">
                  <c:v>2.3618759587407102E-2</c:v>
                </c:pt>
                <c:pt idx="35344">
                  <c:v>2.36233547329903E-2</c:v>
                </c:pt>
                <c:pt idx="35345">
                  <c:v>2.3612059652805301E-2</c:v>
                </c:pt>
                <c:pt idx="35346">
                  <c:v>2.36165765672922E-2</c:v>
                </c:pt>
                <c:pt idx="35347">
                  <c:v>2.3614306002855301E-2</c:v>
                </c:pt>
                <c:pt idx="35348">
                  <c:v>2.36134901642799E-2</c:v>
                </c:pt>
                <c:pt idx="35349">
                  <c:v>2.3617837578058201E-2</c:v>
                </c:pt>
                <c:pt idx="35350">
                  <c:v>2.36130263656378E-2</c:v>
                </c:pt>
                <c:pt idx="35351">
                  <c:v>2.3610966280102699E-2</c:v>
                </c:pt>
                <c:pt idx="35352">
                  <c:v>2.3609085008502E-2</c:v>
                </c:pt>
                <c:pt idx="35353">
                  <c:v>2.36081033945084E-2</c:v>
                </c:pt>
                <c:pt idx="35354">
                  <c:v>2.3607917129993401E-2</c:v>
                </c:pt>
                <c:pt idx="35355">
                  <c:v>2.3608176037669199E-2</c:v>
                </c:pt>
                <c:pt idx="35356">
                  <c:v>2.3608874529600098E-2</c:v>
                </c:pt>
                <c:pt idx="35357">
                  <c:v>2.3609265685081499E-2</c:v>
                </c:pt>
                <c:pt idx="35358">
                  <c:v>2.3609459400176998E-2</c:v>
                </c:pt>
                <c:pt idx="35359">
                  <c:v>2.36091464757919E-2</c:v>
                </c:pt>
                <c:pt idx="35360">
                  <c:v>2.3608462885022202E-2</c:v>
                </c:pt>
                <c:pt idx="35361">
                  <c:v>2.36076600849628E-2</c:v>
                </c:pt>
                <c:pt idx="35362">
                  <c:v>2.36067585647106E-2</c:v>
                </c:pt>
                <c:pt idx="35363">
                  <c:v>2.36061327159405E-2</c:v>
                </c:pt>
                <c:pt idx="35364">
                  <c:v>2.3605685681104702E-2</c:v>
                </c:pt>
                <c:pt idx="35365">
                  <c:v>2.3605519905686399E-2</c:v>
                </c:pt>
                <c:pt idx="35366">
                  <c:v>2.3605519905686399E-2</c:v>
                </c:pt>
                <c:pt idx="35367">
                  <c:v>2.3605536669492701E-2</c:v>
                </c:pt>
                <c:pt idx="35368">
                  <c:v>2.3605557158589401E-2</c:v>
                </c:pt>
                <c:pt idx="35369">
                  <c:v>2.3605396971106501E-2</c:v>
                </c:pt>
                <c:pt idx="35370">
                  <c:v>2.3605152964592001E-2</c:v>
                </c:pt>
                <c:pt idx="35371">
                  <c:v>2.3604787886142699E-2</c:v>
                </c:pt>
                <c:pt idx="35372">
                  <c:v>2.3604376241564699E-2</c:v>
                </c:pt>
                <c:pt idx="35373">
                  <c:v>2.3604009300470401E-2</c:v>
                </c:pt>
                <c:pt idx="35374">
                  <c:v>2.36036852002144E-2</c:v>
                </c:pt>
                <c:pt idx="35375">
                  <c:v>2.3603465408086801E-2</c:v>
                </c:pt>
                <c:pt idx="35376">
                  <c:v>2.36033089458942E-2</c:v>
                </c:pt>
                <c:pt idx="35377">
                  <c:v>2.3603199049830399E-2</c:v>
                </c:pt>
                <c:pt idx="35378">
                  <c:v>2.3603092879056899E-2</c:v>
                </c:pt>
                <c:pt idx="35379">
                  <c:v>2.36029457300901E-2</c:v>
                </c:pt>
                <c:pt idx="35380">
                  <c:v>2.3602776229381599E-2</c:v>
                </c:pt>
                <c:pt idx="35381">
                  <c:v>2.3602539673447599E-2</c:v>
                </c:pt>
                <c:pt idx="35382">
                  <c:v>2.3602284491062199E-2</c:v>
                </c:pt>
                <c:pt idx="35383">
                  <c:v>2.3602016270160699E-2</c:v>
                </c:pt>
                <c:pt idx="35384">
                  <c:v>2.3601761087775199E-2</c:v>
                </c:pt>
                <c:pt idx="35385">
                  <c:v>2.3601537570357298E-2</c:v>
                </c:pt>
                <c:pt idx="35386">
                  <c:v>2.3601328954100598E-2</c:v>
                </c:pt>
                <c:pt idx="35387">
                  <c:v>2.36011575907469E-2</c:v>
                </c:pt>
                <c:pt idx="35388">
                  <c:v>2.3600984364748001E-2</c:v>
                </c:pt>
                <c:pt idx="35389">
                  <c:v>2.3600811138749098E-2</c:v>
                </c:pt>
                <c:pt idx="35390">
                  <c:v>2.3600630462169699E-2</c:v>
                </c:pt>
                <c:pt idx="35391">
                  <c:v>2.3600427433848398E-2</c:v>
                </c:pt>
                <c:pt idx="35392">
                  <c:v>2.3600218817591698E-2</c:v>
                </c:pt>
                <c:pt idx="35393">
                  <c:v>2.35999990254641E-2</c:v>
                </c:pt>
                <c:pt idx="35394">
                  <c:v>2.3599781095981601E-2</c:v>
                </c:pt>
                <c:pt idx="35395">
                  <c:v>2.3599574342369999E-2</c:v>
                </c:pt>
                <c:pt idx="35396">
                  <c:v>2.3599371314048798E-2</c:v>
                </c:pt>
                <c:pt idx="35397">
                  <c:v>2.3599175736308101E-2</c:v>
                </c:pt>
                <c:pt idx="35398">
                  <c:v>2.3598993197083501E-2</c:v>
                </c:pt>
                <c:pt idx="35399">
                  <c:v>2.3598806932568502E-2</c:v>
                </c:pt>
                <c:pt idx="35400">
                  <c:v>2.3598618805408499E-2</c:v>
                </c:pt>
                <c:pt idx="35401">
                  <c:v>2.3598425090312999E-2</c:v>
                </c:pt>
                <c:pt idx="35402">
                  <c:v>2.3598227649927101E-2</c:v>
                </c:pt>
                <c:pt idx="35403">
                  <c:v>2.3598024621605901E-2</c:v>
                </c:pt>
                <c:pt idx="35404">
                  <c:v>2.3597825318574898E-2</c:v>
                </c:pt>
                <c:pt idx="35405">
                  <c:v>2.3597622290253601E-2</c:v>
                </c:pt>
                <c:pt idx="35406">
                  <c:v>2.3597426712513001E-2</c:v>
                </c:pt>
                <c:pt idx="35407">
                  <c:v>2.3597232997417499E-2</c:v>
                </c:pt>
                <c:pt idx="35408">
                  <c:v>2.3597037419676802E-2</c:v>
                </c:pt>
                <c:pt idx="35409">
                  <c:v>2.3596841841936101E-2</c:v>
                </c:pt>
                <c:pt idx="35410">
                  <c:v>2.3596653714776001E-2</c:v>
                </c:pt>
                <c:pt idx="35411">
                  <c:v>2.3596459999680498E-2</c:v>
                </c:pt>
                <c:pt idx="35412">
                  <c:v>2.3596264421939898E-2</c:v>
                </c:pt>
                <c:pt idx="35413">
                  <c:v>2.3596065118908899E-2</c:v>
                </c:pt>
                <c:pt idx="35414">
                  <c:v>2.35958714038134E-2</c:v>
                </c:pt>
                <c:pt idx="35415">
                  <c:v>2.35956758260727E-2</c:v>
                </c:pt>
                <c:pt idx="35416">
                  <c:v>2.3595476523041701E-2</c:v>
                </c:pt>
                <c:pt idx="35417">
                  <c:v>2.3595284670591299E-2</c:v>
                </c:pt>
                <c:pt idx="35418">
                  <c:v>2.3595089092850699E-2</c:v>
                </c:pt>
                <c:pt idx="35419">
                  <c:v>2.3594893515109999E-2</c:v>
                </c:pt>
                <c:pt idx="35420">
                  <c:v>2.3594699800014499E-2</c:v>
                </c:pt>
                <c:pt idx="35421">
                  <c:v>2.3594507947564101E-2</c:v>
                </c:pt>
                <c:pt idx="35422">
                  <c:v>2.3594312369823501E-2</c:v>
                </c:pt>
                <c:pt idx="35423">
                  <c:v>2.3594118654727901E-2</c:v>
                </c:pt>
                <c:pt idx="35424">
                  <c:v>2.35939212143421E-2</c:v>
                </c:pt>
                <c:pt idx="35425">
                  <c:v>2.35937256366015E-2</c:v>
                </c:pt>
                <c:pt idx="35426">
                  <c:v>2.3593533784151102E-2</c:v>
                </c:pt>
                <c:pt idx="35427">
                  <c:v>2.3593338206410401E-2</c:v>
                </c:pt>
                <c:pt idx="35428">
                  <c:v>2.3593144491314898E-2</c:v>
                </c:pt>
                <c:pt idx="35429">
                  <c:v>2.3592950776219399E-2</c:v>
                </c:pt>
                <c:pt idx="35430">
                  <c:v>2.3592747747898098E-2</c:v>
                </c:pt>
                <c:pt idx="35431">
                  <c:v>2.3592557758092901E-2</c:v>
                </c:pt>
                <c:pt idx="35432">
                  <c:v>2.3592364042997398E-2</c:v>
                </c:pt>
                <c:pt idx="35433">
                  <c:v>2.3592172190547E-2</c:v>
                </c:pt>
                <c:pt idx="35434">
                  <c:v>2.3591972887516001E-2</c:v>
                </c:pt>
                <c:pt idx="35435">
                  <c:v>2.3591779172420502E-2</c:v>
                </c:pt>
                <c:pt idx="35436">
                  <c:v>2.3591579869389499E-2</c:v>
                </c:pt>
                <c:pt idx="35437">
                  <c:v>2.35913656651974E-2</c:v>
                </c:pt>
                <c:pt idx="35438">
                  <c:v>2.3591145873069801E-2</c:v>
                </c:pt>
                <c:pt idx="35439">
                  <c:v>2.3590920493006699E-2</c:v>
                </c:pt>
                <c:pt idx="35440">
                  <c:v>2.3590698838234E-2</c:v>
                </c:pt>
                <c:pt idx="35441">
                  <c:v>2.3590467870235401E-2</c:v>
                </c:pt>
                <c:pt idx="35442">
                  <c:v>2.3590240627527199E-2</c:v>
                </c:pt>
                <c:pt idx="35443">
                  <c:v>2.3590013384819E-2</c:v>
                </c:pt>
                <c:pt idx="35444">
                  <c:v>2.3589789867401099E-2</c:v>
                </c:pt>
                <c:pt idx="35445">
                  <c:v>2.3589568212628399E-2</c:v>
                </c:pt>
                <c:pt idx="35446">
                  <c:v>2.3589350283145901E-2</c:v>
                </c:pt>
                <c:pt idx="35447">
                  <c:v>2.3589134216308601E-2</c:v>
                </c:pt>
                <c:pt idx="35448">
                  <c:v>2.3588921874761599E-2</c:v>
                </c:pt>
                <c:pt idx="35449">
                  <c:v>2.35887095332146E-2</c:v>
                </c:pt>
                <c:pt idx="35450">
                  <c:v>2.3588502779603001E-2</c:v>
                </c:pt>
                <c:pt idx="35451">
                  <c:v>2.3588297888636599E-2</c:v>
                </c:pt>
                <c:pt idx="35452">
                  <c:v>2.3588092997670201E-2</c:v>
                </c:pt>
                <c:pt idx="35453">
                  <c:v>2.3587889969348901E-2</c:v>
                </c:pt>
                <c:pt idx="35454">
                  <c:v>2.3587677627801899E-2</c:v>
                </c:pt>
                <c:pt idx="35455">
                  <c:v>2.3587482050061202E-2</c:v>
                </c:pt>
                <c:pt idx="35456">
                  <c:v>2.3587271571159401E-2</c:v>
                </c:pt>
                <c:pt idx="35457">
                  <c:v>2.3587070405483201E-2</c:v>
                </c:pt>
                <c:pt idx="35458">
                  <c:v>2.3586861789226501E-2</c:v>
                </c:pt>
                <c:pt idx="35459">
                  <c:v>2.3586662486195599E-2</c:v>
                </c:pt>
                <c:pt idx="35460">
                  <c:v>2.3586452007293701E-2</c:v>
                </c:pt>
                <c:pt idx="35461">
                  <c:v>2.3586245253682098E-2</c:v>
                </c:pt>
                <c:pt idx="35462">
                  <c:v>2.35860403627157E-2</c:v>
                </c:pt>
                <c:pt idx="35463">
                  <c:v>2.3585837334394399E-2</c:v>
                </c:pt>
                <c:pt idx="35464">
                  <c:v>2.3585628718137699E-2</c:v>
                </c:pt>
                <c:pt idx="35465">
                  <c:v>2.35854275524616E-2</c:v>
                </c:pt>
                <c:pt idx="35466">
                  <c:v>2.35852245241404E-2</c:v>
                </c:pt>
                <c:pt idx="35467">
                  <c:v>2.3585015907883599E-2</c:v>
                </c:pt>
                <c:pt idx="35468">
                  <c:v>2.3584816604852701E-2</c:v>
                </c:pt>
                <c:pt idx="35469">
                  <c:v>2.3584609851241101E-2</c:v>
                </c:pt>
                <c:pt idx="35470">
                  <c:v>2.3584403097629599E-2</c:v>
                </c:pt>
                <c:pt idx="35471">
                  <c:v>2.3584201931953399E-2</c:v>
                </c:pt>
                <c:pt idx="35472">
                  <c:v>2.3584000766277299E-2</c:v>
                </c:pt>
                <c:pt idx="35473">
                  <c:v>2.3583795875310901E-2</c:v>
                </c:pt>
                <c:pt idx="35474">
                  <c:v>2.35835909843445E-2</c:v>
                </c:pt>
                <c:pt idx="35475">
                  <c:v>2.3583378642797501E-2</c:v>
                </c:pt>
                <c:pt idx="35476">
                  <c:v>2.3583179339766499E-2</c:v>
                </c:pt>
                <c:pt idx="35477">
                  <c:v>2.35829725861549E-2</c:v>
                </c:pt>
                <c:pt idx="35478">
                  <c:v>2.35827714204788E-2</c:v>
                </c:pt>
                <c:pt idx="35479">
                  <c:v>2.35825702548027E-2</c:v>
                </c:pt>
                <c:pt idx="35480">
                  <c:v>2.3582361638546E-2</c:v>
                </c:pt>
                <c:pt idx="35481">
                  <c:v>2.35821586102247E-2</c:v>
                </c:pt>
                <c:pt idx="35482">
                  <c:v>2.35819574445486E-2</c:v>
                </c:pt>
                <c:pt idx="35483">
                  <c:v>2.3581752553582198E-2</c:v>
                </c:pt>
                <c:pt idx="35484">
                  <c:v>2.35815476626158E-2</c:v>
                </c:pt>
                <c:pt idx="35485">
                  <c:v>2.3581344634294499E-2</c:v>
                </c:pt>
                <c:pt idx="35486">
                  <c:v>2.3581141605973199E-2</c:v>
                </c:pt>
                <c:pt idx="35487">
                  <c:v>2.3580936715006801E-2</c:v>
                </c:pt>
                <c:pt idx="35488">
                  <c:v>2.3580735549330701E-2</c:v>
                </c:pt>
                <c:pt idx="35489">
                  <c:v>2.3580528795719199E-2</c:v>
                </c:pt>
                <c:pt idx="35490">
                  <c:v>2.35803294926882E-2</c:v>
                </c:pt>
                <c:pt idx="35491">
                  <c:v>2.3580124601721798E-2</c:v>
                </c:pt>
                <c:pt idx="35492">
                  <c:v>2.35799271613359E-2</c:v>
                </c:pt>
                <c:pt idx="35493">
                  <c:v>2.3579722270369498E-2</c:v>
                </c:pt>
                <c:pt idx="35494">
                  <c:v>2.3579519242048302E-2</c:v>
                </c:pt>
                <c:pt idx="35495">
                  <c:v>2.35793143510819E-2</c:v>
                </c:pt>
                <c:pt idx="35496">
                  <c:v>2.3579111322760599E-2</c:v>
                </c:pt>
                <c:pt idx="35497">
                  <c:v>2.35789101570845E-2</c:v>
                </c:pt>
                <c:pt idx="35498">
                  <c:v>2.35787089914084E-2</c:v>
                </c:pt>
                <c:pt idx="35499">
                  <c:v>2.3578498512506499E-2</c:v>
                </c:pt>
                <c:pt idx="35500">
                  <c:v>2.3578302934765798E-2</c:v>
                </c:pt>
                <c:pt idx="35501">
                  <c:v>2.35780980437994E-2</c:v>
                </c:pt>
                <c:pt idx="35502">
                  <c:v>2.3577893152832999E-2</c:v>
                </c:pt>
                <c:pt idx="35503">
                  <c:v>2.3577697575092298E-2</c:v>
                </c:pt>
                <c:pt idx="35504">
                  <c:v>2.3577494546771102E-2</c:v>
                </c:pt>
                <c:pt idx="35505">
                  <c:v>2.3577291518449801E-2</c:v>
                </c:pt>
                <c:pt idx="35506">
                  <c:v>2.3577086627483399E-2</c:v>
                </c:pt>
                <c:pt idx="35507">
                  <c:v>2.3576881736517001E-2</c:v>
                </c:pt>
                <c:pt idx="35508">
                  <c:v>2.3576682433485999E-2</c:v>
                </c:pt>
                <c:pt idx="35509">
                  <c:v>2.3576481267809899E-2</c:v>
                </c:pt>
                <c:pt idx="35510">
                  <c:v>2.3576278239488602E-2</c:v>
                </c:pt>
                <c:pt idx="35511">
                  <c:v>2.35760733485222E-2</c:v>
                </c:pt>
                <c:pt idx="35512">
                  <c:v>2.3575875908136399E-2</c:v>
                </c:pt>
                <c:pt idx="35513">
                  <c:v>2.3575674742460199E-2</c:v>
                </c:pt>
                <c:pt idx="35514">
                  <c:v>2.3575466126203499E-2</c:v>
                </c:pt>
                <c:pt idx="35515">
                  <c:v>2.3575268685817701E-2</c:v>
                </c:pt>
                <c:pt idx="35516">
                  <c:v>2.3575065657496501E-2</c:v>
                </c:pt>
                <c:pt idx="35517">
                  <c:v>2.3574866354465498E-2</c:v>
                </c:pt>
                <c:pt idx="35518">
                  <c:v>2.35746614634991E-2</c:v>
                </c:pt>
                <c:pt idx="35519">
                  <c:v>2.3574464023113199E-2</c:v>
                </c:pt>
                <c:pt idx="35520">
                  <c:v>2.3574260994791998E-2</c:v>
                </c:pt>
                <c:pt idx="35521">
                  <c:v>2.3574059829115899E-2</c:v>
                </c:pt>
                <c:pt idx="35522">
                  <c:v>2.3573858663439699E-2</c:v>
                </c:pt>
                <c:pt idx="35523">
                  <c:v>2.3573655635118498E-2</c:v>
                </c:pt>
                <c:pt idx="35524">
                  <c:v>2.3573458194732701E-2</c:v>
                </c:pt>
                <c:pt idx="35525">
                  <c:v>2.35732551664114E-2</c:v>
                </c:pt>
                <c:pt idx="35526">
                  <c:v>2.3573052138090099E-2</c:v>
                </c:pt>
                <c:pt idx="35527">
                  <c:v>2.3572850972413999E-2</c:v>
                </c:pt>
                <c:pt idx="35528">
                  <c:v>2.3572651669383101E-2</c:v>
                </c:pt>
                <c:pt idx="35529">
                  <c:v>2.3572452366352099E-2</c:v>
                </c:pt>
                <c:pt idx="35530">
                  <c:v>2.3572249338030801E-2</c:v>
                </c:pt>
                <c:pt idx="35531">
                  <c:v>2.3572046309709601E-2</c:v>
                </c:pt>
                <c:pt idx="35532">
                  <c:v>2.3571847006678599E-2</c:v>
                </c:pt>
                <c:pt idx="35533">
                  <c:v>2.3571645841002499E-2</c:v>
                </c:pt>
                <c:pt idx="35534">
                  <c:v>2.3571442812681202E-2</c:v>
                </c:pt>
                <c:pt idx="35535">
                  <c:v>2.3571241647005099E-2</c:v>
                </c:pt>
                <c:pt idx="35536">
                  <c:v>2.3571046069264402E-2</c:v>
                </c:pt>
                <c:pt idx="35537">
                  <c:v>2.3570843040943101E-2</c:v>
                </c:pt>
                <c:pt idx="35538">
                  <c:v>2.3570641875267001E-2</c:v>
                </c:pt>
                <c:pt idx="35539">
                  <c:v>2.3570440709590901E-2</c:v>
                </c:pt>
                <c:pt idx="35540">
                  <c:v>2.3570239543914798E-2</c:v>
                </c:pt>
                <c:pt idx="35541">
                  <c:v>2.3570036515593501E-2</c:v>
                </c:pt>
                <c:pt idx="35542">
                  <c:v>2.35698446631432E-2</c:v>
                </c:pt>
                <c:pt idx="35543">
                  <c:v>2.3569641634821899E-2</c:v>
                </c:pt>
                <c:pt idx="35544">
                  <c:v>2.3569436743855501E-2</c:v>
                </c:pt>
                <c:pt idx="35545">
                  <c:v>2.3569243028760001E-2</c:v>
                </c:pt>
                <c:pt idx="35546">
                  <c:v>2.3569038137793499E-2</c:v>
                </c:pt>
                <c:pt idx="35547">
                  <c:v>2.35688369721174E-2</c:v>
                </c:pt>
                <c:pt idx="35548">
                  <c:v>2.3568637669086501E-2</c:v>
                </c:pt>
                <c:pt idx="35549">
                  <c:v>2.3568442091345801E-2</c:v>
                </c:pt>
                <c:pt idx="35550">
                  <c:v>2.3568237200379399E-2</c:v>
                </c:pt>
                <c:pt idx="35551">
                  <c:v>2.3568039759993602E-2</c:v>
                </c:pt>
                <c:pt idx="35552">
                  <c:v>2.3567836731672301E-2</c:v>
                </c:pt>
                <c:pt idx="35553">
                  <c:v>2.35676411539316E-2</c:v>
                </c:pt>
                <c:pt idx="35554">
                  <c:v>2.3567439988255501E-2</c:v>
                </c:pt>
                <c:pt idx="35555">
                  <c:v>2.35672369599342E-2</c:v>
                </c:pt>
                <c:pt idx="35556">
                  <c:v>2.3567037656903302E-2</c:v>
                </c:pt>
                <c:pt idx="35557">
                  <c:v>2.35668402165175E-2</c:v>
                </c:pt>
                <c:pt idx="35558">
                  <c:v>2.3566640913486502E-2</c:v>
                </c:pt>
                <c:pt idx="35559">
                  <c:v>2.3566441610455499E-2</c:v>
                </c:pt>
                <c:pt idx="35560">
                  <c:v>2.35662404447794E-2</c:v>
                </c:pt>
                <c:pt idx="35561">
                  <c:v>2.35660392791033E-2</c:v>
                </c:pt>
                <c:pt idx="35562">
                  <c:v>2.3565839976072301E-2</c:v>
                </c:pt>
                <c:pt idx="35563">
                  <c:v>2.35656425356865E-2</c:v>
                </c:pt>
                <c:pt idx="35564">
                  <c:v>2.3565443232655501E-2</c:v>
                </c:pt>
                <c:pt idx="35565">
                  <c:v>2.3565242066979401E-2</c:v>
                </c:pt>
                <c:pt idx="35566">
                  <c:v>2.35650446265936E-2</c:v>
                </c:pt>
                <c:pt idx="35567">
                  <c:v>2.3564843460917501E-2</c:v>
                </c:pt>
                <c:pt idx="35568">
                  <c:v>2.3564646020531599E-2</c:v>
                </c:pt>
                <c:pt idx="35569">
                  <c:v>2.3564446717500701E-2</c:v>
                </c:pt>
                <c:pt idx="35570">
                  <c:v>2.35642436891794E-2</c:v>
                </c:pt>
                <c:pt idx="35571">
                  <c:v>2.35640481114388E-2</c:v>
                </c:pt>
                <c:pt idx="35572">
                  <c:v>2.3563845083117499E-2</c:v>
                </c:pt>
                <c:pt idx="35573">
                  <c:v>2.3563647642731701E-2</c:v>
                </c:pt>
                <c:pt idx="35574">
                  <c:v>2.3563452064991001E-2</c:v>
                </c:pt>
                <c:pt idx="35575">
                  <c:v>2.35632490366697E-2</c:v>
                </c:pt>
                <c:pt idx="35576">
                  <c:v>2.3563049733638802E-2</c:v>
                </c:pt>
                <c:pt idx="35577">
                  <c:v>2.3562854155898101E-2</c:v>
                </c:pt>
                <c:pt idx="35578">
                  <c:v>2.3562654852867099E-2</c:v>
                </c:pt>
                <c:pt idx="35579">
                  <c:v>2.3562457412481301E-2</c:v>
                </c:pt>
                <c:pt idx="35580">
                  <c:v>2.356225438416E-2</c:v>
                </c:pt>
                <c:pt idx="35581">
                  <c:v>2.3562056943774199E-2</c:v>
                </c:pt>
                <c:pt idx="35582">
                  <c:v>2.3561859503388401E-2</c:v>
                </c:pt>
                <c:pt idx="35583">
                  <c:v>2.3561658337712298E-2</c:v>
                </c:pt>
                <c:pt idx="35584">
                  <c:v>2.3561460897326501E-2</c:v>
                </c:pt>
                <c:pt idx="35585">
                  <c:v>2.3561313748359701E-2</c:v>
                </c:pt>
                <c:pt idx="35586">
                  <c:v>2.3570515215396898E-2</c:v>
                </c:pt>
                <c:pt idx="35587">
                  <c:v>2.3563042283058201E-2</c:v>
                </c:pt>
                <c:pt idx="35588">
                  <c:v>2.3568896576762199E-2</c:v>
                </c:pt>
                <c:pt idx="35589">
                  <c:v>2.3565631359815601E-2</c:v>
                </c:pt>
                <c:pt idx="35590">
                  <c:v>2.35659927129746E-2</c:v>
                </c:pt>
                <c:pt idx="35591">
                  <c:v>2.3565802723169299E-2</c:v>
                </c:pt>
                <c:pt idx="35592">
                  <c:v>2.3562207818031301E-2</c:v>
                </c:pt>
                <c:pt idx="35593">
                  <c:v>2.35643312335014E-2</c:v>
                </c:pt>
                <c:pt idx="35594">
                  <c:v>2.3559823632240299E-2</c:v>
                </c:pt>
                <c:pt idx="35595">
                  <c:v>2.3563113063573799E-2</c:v>
                </c:pt>
                <c:pt idx="35596">
                  <c:v>2.3564051836729102E-2</c:v>
                </c:pt>
                <c:pt idx="35597">
                  <c:v>2.3561155423521999E-2</c:v>
                </c:pt>
                <c:pt idx="35598">
                  <c:v>2.3559033870697001E-2</c:v>
                </c:pt>
                <c:pt idx="35599">
                  <c:v>2.3560568690300002E-2</c:v>
                </c:pt>
                <c:pt idx="35600">
                  <c:v>2.3559410125017201E-2</c:v>
                </c:pt>
                <c:pt idx="35601">
                  <c:v>2.3560089990496601E-2</c:v>
                </c:pt>
                <c:pt idx="35602">
                  <c:v>2.35595367848873E-2</c:v>
                </c:pt>
                <c:pt idx="35603">
                  <c:v>2.3559108376503001E-2</c:v>
                </c:pt>
                <c:pt idx="35604">
                  <c:v>2.3558948189020198E-2</c:v>
                </c:pt>
                <c:pt idx="35605">
                  <c:v>2.3557923734188101E-2</c:v>
                </c:pt>
                <c:pt idx="35606">
                  <c:v>2.3558164015412299E-2</c:v>
                </c:pt>
                <c:pt idx="35607">
                  <c:v>2.35575791448355E-2</c:v>
                </c:pt>
                <c:pt idx="35608">
                  <c:v>2.3562330752611198E-2</c:v>
                </c:pt>
                <c:pt idx="35609">
                  <c:v>2.3557944223284701E-2</c:v>
                </c:pt>
                <c:pt idx="35610">
                  <c:v>2.3561118170619001E-2</c:v>
                </c:pt>
                <c:pt idx="35611">
                  <c:v>2.3559061810374302E-2</c:v>
                </c:pt>
                <c:pt idx="35612">
                  <c:v>2.35593151301146E-2</c:v>
                </c:pt>
                <c:pt idx="35613">
                  <c:v>2.3558979853987701E-2</c:v>
                </c:pt>
                <c:pt idx="35614">
                  <c:v>2.3557104170322401E-2</c:v>
                </c:pt>
                <c:pt idx="35615">
                  <c:v>2.3558698594570202E-2</c:v>
                </c:pt>
                <c:pt idx="35616">
                  <c:v>2.3568052798509601E-2</c:v>
                </c:pt>
                <c:pt idx="35617">
                  <c:v>2.3561656475067101E-2</c:v>
                </c:pt>
                <c:pt idx="35618">
                  <c:v>2.3562701418995899E-2</c:v>
                </c:pt>
                <c:pt idx="35619">
                  <c:v>2.3563701659441001E-2</c:v>
                </c:pt>
                <c:pt idx="35620">
                  <c:v>2.3558054119348502E-2</c:v>
                </c:pt>
                <c:pt idx="35621">
                  <c:v>2.35633626580238E-2</c:v>
                </c:pt>
                <c:pt idx="35622">
                  <c:v>2.3555012419819801E-2</c:v>
                </c:pt>
                <c:pt idx="35623">
                  <c:v>2.35711578279734E-2</c:v>
                </c:pt>
                <c:pt idx="35624">
                  <c:v>2.3563280701637299E-2</c:v>
                </c:pt>
                <c:pt idx="35625">
                  <c:v>2.3565182462334602E-2</c:v>
                </c:pt>
                <c:pt idx="35626">
                  <c:v>2.3558082059025799E-2</c:v>
                </c:pt>
                <c:pt idx="35627">
                  <c:v>2.3566756397485698E-2</c:v>
                </c:pt>
                <c:pt idx="35628">
                  <c:v>2.35714465379715E-2</c:v>
                </c:pt>
                <c:pt idx="35629">
                  <c:v>2.35742647200823E-2</c:v>
                </c:pt>
                <c:pt idx="35630">
                  <c:v>2.35638003796339E-2</c:v>
                </c:pt>
                <c:pt idx="35631">
                  <c:v>2.35758852213621E-2</c:v>
                </c:pt>
                <c:pt idx="35632">
                  <c:v>2.3556895554065701E-2</c:v>
                </c:pt>
                <c:pt idx="35633">
                  <c:v>2.3571591824293098E-2</c:v>
                </c:pt>
                <c:pt idx="35634">
                  <c:v>2.35529392957687E-2</c:v>
                </c:pt>
                <c:pt idx="35635">
                  <c:v>2.3580171167850501E-2</c:v>
                </c:pt>
                <c:pt idx="35636">
                  <c:v>2.35568806529045E-2</c:v>
                </c:pt>
                <c:pt idx="35637">
                  <c:v>2.35674120485783E-2</c:v>
                </c:pt>
                <c:pt idx="35638">
                  <c:v>2.3552849888801599E-2</c:v>
                </c:pt>
                <c:pt idx="35639">
                  <c:v>2.3575732484459901E-2</c:v>
                </c:pt>
                <c:pt idx="35640">
                  <c:v>2.3562349379062701E-2</c:v>
                </c:pt>
                <c:pt idx="35641">
                  <c:v>2.3571290075778999E-2</c:v>
                </c:pt>
                <c:pt idx="35642">
                  <c:v>2.35574990510941E-2</c:v>
                </c:pt>
                <c:pt idx="35643">
                  <c:v>2.3572124540805799E-2</c:v>
                </c:pt>
                <c:pt idx="35644">
                  <c:v>2.35538203269243E-2</c:v>
                </c:pt>
                <c:pt idx="35645">
                  <c:v>2.3567670956253998E-2</c:v>
                </c:pt>
                <c:pt idx="35646">
                  <c:v>2.3551363497972499E-2</c:v>
                </c:pt>
                <c:pt idx="35647">
                  <c:v>2.3572038859129001E-2</c:v>
                </c:pt>
                <c:pt idx="35648">
                  <c:v>2.3553902283310901E-2</c:v>
                </c:pt>
                <c:pt idx="35649">
                  <c:v>2.3562703281641E-2</c:v>
                </c:pt>
                <c:pt idx="35650">
                  <c:v>2.35507674515247E-2</c:v>
                </c:pt>
                <c:pt idx="35651">
                  <c:v>2.35684886574745E-2</c:v>
                </c:pt>
                <c:pt idx="35652">
                  <c:v>2.35606860369444E-2</c:v>
                </c:pt>
                <c:pt idx="35653">
                  <c:v>2.3566367104649499E-2</c:v>
                </c:pt>
                <c:pt idx="35654">
                  <c:v>2.35556699335575E-2</c:v>
                </c:pt>
                <c:pt idx="35655">
                  <c:v>2.3567078635096501E-2</c:v>
                </c:pt>
                <c:pt idx="35656">
                  <c:v>2.35513523221016E-2</c:v>
                </c:pt>
                <c:pt idx="35657">
                  <c:v>2.3563377559185E-2</c:v>
                </c:pt>
                <c:pt idx="35658">
                  <c:v>2.35486347228289E-2</c:v>
                </c:pt>
                <c:pt idx="35659">
                  <c:v>2.35724356025457E-2</c:v>
                </c:pt>
                <c:pt idx="35660">
                  <c:v>2.3553138598799699E-2</c:v>
                </c:pt>
                <c:pt idx="35661">
                  <c:v>2.3560266941785799E-2</c:v>
                </c:pt>
                <c:pt idx="35662">
                  <c:v>2.35493294894695E-2</c:v>
                </c:pt>
                <c:pt idx="35663">
                  <c:v>2.3567806929349899E-2</c:v>
                </c:pt>
                <c:pt idx="35664">
                  <c:v>2.35612373799086E-2</c:v>
                </c:pt>
                <c:pt idx="35665">
                  <c:v>2.3565556854009601E-2</c:v>
                </c:pt>
                <c:pt idx="35666">
                  <c:v>2.3555474355816799E-2</c:v>
                </c:pt>
                <c:pt idx="35667">
                  <c:v>2.3566842079162601E-2</c:v>
                </c:pt>
                <c:pt idx="35668">
                  <c:v>2.3550178855657598E-2</c:v>
                </c:pt>
                <c:pt idx="35669">
                  <c:v>2.3563146591186499E-2</c:v>
                </c:pt>
                <c:pt idx="35670">
                  <c:v>2.3546559736132601E-2</c:v>
                </c:pt>
                <c:pt idx="35671">
                  <c:v>2.3573823273181901E-2</c:v>
                </c:pt>
                <c:pt idx="35672">
                  <c:v>2.3552054539322902E-2</c:v>
                </c:pt>
                <c:pt idx="35673">
                  <c:v>2.3559996858239202E-2</c:v>
                </c:pt>
                <c:pt idx="35674">
                  <c:v>2.3549420759081799E-2</c:v>
                </c:pt>
                <c:pt idx="35675">
                  <c:v>2.3547111079096801E-2</c:v>
                </c:pt>
                <c:pt idx="35676">
                  <c:v>2.3549459874629999E-2</c:v>
                </c:pt>
                <c:pt idx="35677">
                  <c:v>2.3549411445856101E-2</c:v>
                </c:pt>
                <c:pt idx="35678">
                  <c:v>2.3549413308501198E-2</c:v>
                </c:pt>
                <c:pt idx="35679">
                  <c:v>2.3548299446702E-2</c:v>
                </c:pt>
                <c:pt idx="35680">
                  <c:v>2.35464908182621E-2</c:v>
                </c:pt>
                <c:pt idx="35681">
                  <c:v>2.35455818474293E-2</c:v>
                </c:pt>
                <c:pt idx="35682">
                  <c:v>2.35467795282602E-2</c:v>
                </c:pt>
                <c:pt idx="35683">
                  <c:v>2.3549614474177399E-2</c:v>
                </c:pt>
                <c:pt idx="35684">
                  <c:v>2.35445611178875E-2</c:v>
                </c:pt>
                <c:pt idx="35685">
                  <c:v>2.3553045466542199E-2</c:v>
                </c:pt>
                <c:pt idx="35686">
                  <c:v>2.3549225181341199E-2</c:v>
                </c:pt>
                <c:pt idx="35687">
                  <c:v>2.3551005870103801E-2</c:v>
                </c:pt>
                <c:pt idx="35688">
                  <c:v>2.35486682504416E-2</c:v>
                </c:pt>
                <c:pt idx="35689">
                  <c:v>2.3551847785711299E-2</c:v>
                </c:pt>
                <c:pt idx="35690">
                  <c:v>2.3546047508716601E-2</c:v>
                </c:pt>
                <c:pt idx="35691">
                  <c:v>2.35491544008255E-2</c:v>
                </c:pt>
                <c:pt idx="35692">
                  <c:v>2.3542875424027401E-2</c:v>
                </c:pt>
                <c:pt idx="35693">
                  <c:v>2.3556966334581399E-2</c:v>
                </c:pt>
                <c:pt idx="35694">
                  <c:v>2.3551296442747099E-2</c:v>
                </c:pt>
                <c:pt idx="35695">
                  <c:v>2.35483199357986E-2</c:v>
                </c:pt>
                <c:pt idx="35696">
                  <c:v>2.35534571111202E-2</c:v>
                </c:pt>
                <c:pt idx="35697">
                  <c:v>2.3543385788798301E-2</c:v>
                </c:pt>
                <c:pt idx="35698">
                  <c:v>2.35487967729569E-2</c:v>
                </c:pt>
                <c:pt idx="35699">
                  <c:v>2.35450509935617E-2</c:v>
                </c:pt>
                <c:pt idx="35700">
                  <c:v>2.35484130680561E-2</c:v>
                </c:pt>
                <c:pt idx="35701">
                  <c:v>2.3543763905763598E-2</c:v>
                </c:pt>
                <c:pt idx="35702">
                  <c:v>2.3544900119304699E-2</c:v>
                </c:pt>
                <c:pt idx="35703">
                  <c:v>2.3541297763585999E-2</c:v>
                </c:pt>
                <c:pt idx="35704">
                  <c:v>2.3551274091005301E-2</c:v>
                </c:pt>
                <c:pt idx="35705">
                  <c:v>2.3546149954199801E-2</c:v>
                </c:pt>
                <c:pt idx="35706">
                  <c:v>2.3542977869510599E-2</c:v>
                </c:pt>
                <c:pt idx="35707">
                  <c:v>2.3550476878881399E-2</c:v>
                </c:pt>
                <c:pt idx="35708">
                  <c:v>2.3542974144220401E-2</c:v>
                </c:pt>
                <c:pt idx="35709">
                  <c:v>2.3546209558844601E-2</c:v>
                </c:pt>
                <c:pt idx="35710">
                  <c:v>2.35438011586666E-2</c:v>
                </c:pt>
                <c:pt idx="35711">
                  <c:v>2.3546608164906498E-2</c:v>
                </c:pt>
                <c:pt idx="35712">
                  <c:v>2.3541899397969201E-2</c:v>
                </c:pt>
                <c:pt idx="35713">
                  <c:v>2.3543624207377399E-2</c:v>
                </c:pt>
                <c:pt idx="35714">
                  <c:v>2.3538973182439801E-2</c:v>
                </c:pt>
                <c:pt idx="35715">
                  <c:v>2.35521737486124E-2</c:v>
                </c:pt>
                <c:pt idx="35716">
                  <c:v>2.3547301068901998E-2</c:v>
                </c:pt>
                <c:pt idx="35717">
                  <c:v>2.35423948615789E-2</c:v>
                </c:pt>
                <c:pt idx="35718">
                  <c:v>2.3553004488348999E-2</c:v>
                </c:pt>
                <c:pt idx="35719">
                  <c:v>2.35402565449476E-2</c:v>
                </c:pt>
                <c:pt idx="35720">
                  <c:v>2.3545725271105801E-2</c:v>
                </c:pt>
                <c:pt idx="35721">
                  <c:v>2.3541444912552799E-2</c:v>
                </c:pt>
                <c:pt idx="35722">
                  <c:v>2.3545594885945299E-2</c:v>
                </c:pt>
                <c:pt idx="35723">
                  <c:v>2.3539807647466701E-2</c:v>
                </c:pt>
                <c:pt idx="35724">
                  <c:v>2.3542130365967699E-2</c:v>
                </c:pt>
                <c:pt idx="35725">
                  <c:v>2.3537116125226E-2</c:v>
                </c:pt>
                <c:pt idx="35726">
                  <c:v>2.3552022874355299E-2</c:v>
                </c:pt>
                <c:pt idx="35727">
                  <c:v>2.3543909192085301E-2</c:v>
                </c:pt>
                <c:pt idx="35728">
                  <c:v>2.3540342226624499E-2</c:v>
                </c:pt>
                <c:pt idx="35729">
                  <c:v>2.3550581187009801E-2</c:v>
                </c:pt>
                <c:pt idx="35730">
                  <c:v>2.3538552224636099E-2</c:v>
                </c:pt>
                <c:pt idx="35731">
                  <c:v>2.3543082177639001E-2</c:v>
                </c:pt>
                <c:pt idx="35732">
                  <c:v>2.3539749905466999E-2</c:v>
                </c:pt>
                <c:pt idx="35733">
                  <c:v>2.3543190211057701E-2</c:v>
                </c:pt>
                <c:pt idx="35734">
                  <c:v>2.3537976667285E-2</c:v>
                </c:pt>
                <c:pt idx="35735">
                  <c:v>2.3539898917079E-2</c:v>
                </c:pt>
                <c:pt idx="35736">
                  <c:v>2.35350988805294E-2</c:v>
                </c:pt>
                <c:pt idx="35737">
                  <c:v>2.35509015619755E-2</c:v>
                </c:pt>
                <c:pt idx="35738">
                  <c:v>2.3543270304799101E-2</c:v>
                </c:pt>
                <c:pt idx="35739">
                  <c:v>2.35383193939924E-2</c:v>
                </c:pt>
                <c:pt idx="35740">
                  <c:v>2.35516484826803E-2</c:v>
                </c:pt>
                <c:pt idx="35741">
                  <c:v>2.3536713793873801E-2</c:v>
                </c:pt>
                <c:pt idx="35742">
                  <c:v>2.35420521348715E-2</c:v>
                </c:pt>
                <c:pt idx="35743">
                  <c:v>2.35378760844469E-2</c:v>
                </c:pt>
                <c:pt idx="35744">
                  <c:v>2.3542029783129699E-2</c:v>
                </c:pt>
                <c:pt idx="35745">
                  <c:v>2.3536061868071601E-2</c:v>
                </c:pt>
                <c:pt idx="35746">
                  <c:v>2.35385745763779E-2</c:v>
                </c:pt>
                <c:pt idx="35747">
                  <c:v>2.3533452302217501E-2</c:v>
                </c:pt>
                <c:pt idx="35748">
                  <c:v>2.35357042402029E-2</c:v>
                </c:pt>
                <c:pt idx="35749">
                  <c:v>2.3533148691058201E-2</c:v>
                </c:pt>
                <c:pt idx="35750">
                  <c:v>2.3540042340755501E-2</c:v>
                </c:pt>
                <c:pt idx="35751">
                  <c:v>2.3543369024992E-2</c:v>
                </c:pt>
                <c:pt idx="35752">
                  <c:v>2.35380306839943E-2</c:v>
                </c:pt>
                <c:pt idx="35753">
                  <c:v>2.3541174829006199E-2</c:v>
                </c:pt>
                <c:pt idx="35754">
                  <c:v>2.3538492619991299E-2</c:v>
                </c:pt>
                <c:pt idx="35755">
                  <c:v>2.3536829277873001E-2</c:v>
                </c:pt>
                <c:pt idx="35756">
                  <c:v>2.3536495864391299E-2</c:v>
                </c:pt>
                <c:pt idx="35757">
                  <c:v>2.3543842136859901E-2</c:v>
                </c:pt>
                <c:pt idx="35758">
                  <c:v>2.3532938212156299E-2</c:v>
                </c:pt>
                <c:pt idx="35759">
                  <c:v>2.3533217608928701E-2</c:v>
                </c:pt>
                <c:pt idx="35760">
                  <c:v>2.3536980152130099E-2</c:v>
                </c:pt>
                <c:pt idx="35761">
                  <c:v>2.3536352440714801E-2</c:v>
                </c:pt>
                <c:pt idx="35762">
                  <c:v>2.3535106331110001E-2</c:v>
                </c:pt>
                <c:pt idx="35763">
                  <c:v>2.3536713793873801E-2</c:v>
                </c:pt>
                <c:pt idx="35764">
                  <c:v>2.3535322397947301E-2</c:v>
                </c:pt>
                <c:pt idx="35765">
                  <c:v>2.3533720523119001E-2</c:v>
                </c:pt>
                <c:pt idx="35766">
                  <c:v>2.35325768589973E-2</c:v>
                </c:pt>
                <c:pt idx="35767">
                  <c:v>2.35386900603771E-2</c:v>
                </c:pt>
                <c:pt idx="35768">
                  <c:v>2.3533830419182802E-2</c:v>
                </c:pt>
                <c:pt idx="35769">
                  <c:v>2.3530688136816E-2</c:v>
                </c:pt>
                <c:pt idx="35770">
                  <c:v>2.35416814684868E-2</c:v>
                </c:pt>
                <c:pt idx="35771">
                  <c:v>2.3535303771495798E-2</c:v>
                </c:pt>
                <c:pt idx="35772">
                  <c:v>2.35349778085947E-2</c:v>
                </c:pt>
                <c:pt idx="35773">
                  <c:v>2.35348232090473E-2</c:v>
                </c:pt>
                <c:pt idx="35774">
                  <c:v>2.3535089567303699E-2</c:v>
                </c:pt>
                <c:pt idx="35775">
                  <c:v>2.35316809266806E-2</c:v>
                </c:pt>
                <c:pt idx="35776">
                  <c:v>2.35324613749981E-2</c:v>
                </c:pt>
                <c:pt idx="35777">
                  <c:v>2.35381796956062E-2</c:v>
                </c:pt>
                <c:pt idx="35778">
                  <c:v>2.35304180532694E-2</c:v>
                </c:pt>
                <c:pt idx="35779">
                  <c:v>2.3528737947344801E-2</c:v>
                </c:pt>
                <c:pt idx="35780">
                  <c:v>2.3537594825029401E-2</c:v>
                </c:pt>
                <c:pt idx="35781">
                  <c:v>2.3534703999757801E-2</c:v>
                </c:pt>
                <c:pt idx="35782">
                  <c:v>2.3532466962933499E-2</c:v>
                </c:pt>
                <c:pt idx="35783">
                  <c:v>2.3534303531050699E-2</c:v>
                </c:pt>
                <c:pt idx="35784">
                  <c:v>2.35326308757067E-2</c:v>
                </c:pt>
                <c:pt idx="35785">
                  <c:v>2.35308408737183E-2</c:v>
                </c:pt>
                <c:pt idx="35786">
                  <c:v>2.35299617052078E-2</c:v>
                </c:pt>
                <c:pt idx="35787">
                  <c:v>2.3539222776889801E-2</c:v>
                </c:pt>
                <c:pt idx="35788">
                  <c:v>2.3529367521405199E-2</c:v>
                </c:pt>
                <c:pt idx="35789">
                  <c:v>2.3527560755610501E-2</c:v>
                </c:pt>
                <c:pt idx="35790">
                  <c:v>2.3538399487733799E-2</c:v>
                </c:pt>
                <c:pt idx="35791">
                  <c:v>2.3531820625066799E-2</c:v>
                </c:pt>
                <c:pt idx="35792">
                  <c:v>2.35308893024921E-2</c:v>
                </c:pt>
                <c:pt idx="35793">
                  <c:v>2.35317349433899E-2</c:v>
                </c:pt>
                <c:pt idx="35794">
                  <c:v>2.3530978709459301E-2</c:v>
                </c:pt>
                <c:pt idx="35795">
                  <c:v>2.35286094248295E-2</c:v>
                </c:pt>
                <c:pt idx="35796">
                  <c:v>2.3528240621089901E-2</c:v>
                </c:pt>
                <c:pt idx="35797">
                  <c:v>2.3537430912256199E-2</c:v>
                </c:pt>
                <c:pt idx="35798">
                  <c:v>2.3527843877673201E-2</c:v>
                </c:pt>
                <c:pt idx="35799">
                  <c:v>2.35258713364601E-2</c:v>
                </c:pt>
                <c:pt idx="35800">
                  <c:v>2.35295295715332E-2</c:v>
                </c:pt>
                <c:pt idx="35801">
                  <c:v>2.35280245542526E-2</c:v>
                </c:pt>
                <c:pt idx="35802">
                  <c:v>2.3531371727585799E-2</c:v>
                </c:pt>
                <c:pt idx="35803">
                  <c:v>2.3527646437287299E-2</c:v>
                </c:pt>
                <c:pt idx="35804">
                  <c:v>2.3528788238763799E-2</c:v>
                </c:pt>
                <c:pt idx="35805">
                  <c:v>2.35248226672411E-2</c:v>
                </c:pt>
                <c:pt idx="35806">
                  <c:v>2.3528164252638799E-2</c:v>
                </c:pt>
                <c:pt idx="35807">
                  <c:v>2.3524286225438101E-2</c:v>
                </c:pt>
                <c:pt idx="35808">
                  <c:v>2.3534171283245101E-2</c:v>
                </c:pt>
                <c:pt idx="35809">
                  <c:v>2.3533474653959299E-2</c:v>
                </c:pt>
                <c:pt idx="35810">
                  <c:v>2.35287696123123E-2</c:v>
                </c:pt>
                <c:pt idx="35811">
                  <c:v>2.3533368483185799E-2</c:v>
                </c:pt>
                <c:pt idx="35812">
                  <c:v>2.3529555648565299E-2</c:v>
                </c:pt>
                <c:pt idx="35813">
                  <c:v>2.3533690720796599E-2</c:v>
                </c:pt>
                <c:pt idx="35814">
                  <c:v>2.3528445512056299E-2</c:v>
                </c:pt>
                <c:pt idx="35815">
                  <c:v>2.35304515808821E-2</c:v>
                </c:pt>
                <c:pt idx="35816">
                  <c:v>2.3523541167378401E-2</c:v>
                </c:pt>
                <c:pt idx="35817">
                  <c:v>2.3525943979620899E-2</c:v>
                </c:pt>
                <c:pt idx="35818">
                  <c:v>2.3538973182439801E-2</c:v>
                </c:pt>
                <c:pt idx="35819">
                  <c:v>2.35313586890698E-2</c:v>
                </c:pt>
                <c:pt idx="35820">
                  <c:v>2.3538308218121501E-2</c:v>
                </c:pt>
                <c:pt idx="35821">
                  <c:v>2.3523852229118399E-2</c:v>
                </c:pt>
                <c:pt idx="35822">
                  <c:v>2.3544300347566601E-2</c:v>
                </c:pt>
                <c:pt idx="35823">
                  <c:v>2.3545673117041602E-2</c:v>
                </c:pt>
                <c:pt idx="35824">
                  <c:v>2.3546494543552399E-2</c:v>
                </c:pt>
                <c:pt idx="35825">
                  <c:v>2.3541934788227099E-2</c:v>
                </c:pt>
                <c:pt idx="35826">
                  <c:v>2.3542998358607299E-2</c:v>
                </c:pt>
                <c:pt idx="35827">
                  <c:v>2.3530548438429801E-2</c:v>
                </c:pt>
                <c:pt idx="35828">
                  <c:v>2.3534636944532401E-2</c:v>
                </c:pt>
                <c:pt idx="35829">
                  <c:v>2.3543938994407598E-2</c:v>
                </c:pt>
                <c:pt idx="35830">
                  <c:v>2.3533768951892901E-2</c:v>
                </c:pt>
                <c:pt idx="35831">
                  <c:v>2.3547844961285602E-2</c:v>
                </c:pt>
                <c:pt idx="35832">
                  <c:v>2.35200747847557E-2</c:v>
                </c:pt>
                <c:pt idx="35833">
                  <c:v>2.35603433102369E-2</c:v>
                </c:pt>
                <c:pt idx="35834">
                  <c:v>2.3531712591648098E-2</c:v>
                </c:pt>
                <c:pt idx="35835">
                  <c:v>2.3547351360321E-2</c:v>
                </c:pt>
                <c:pt idx="35836">
                  <c:v>2.3530891165137301E-2</c:v>
                </c:pt>
                <c:pt idx="35837">
                  <c:v>2.35439352691174E-2</c:v>
                </c:pt>
                <c:pt idx="35838">
                  <c:v>2.3551454767584801E-2</c:v>
                </c:pt>
                <c:pt idx="35839">
                  <c:v>2.3544242605566999E-2</c:v>
                </c:pt>
                <c:pt idx="35840">
                  <c:v>2.3544322699308399E-2</c:v>
                </c:pt>
                <c:pt idx="35841">
                  <c:v>2.3522887378931E-2</c:v>
                </c:pt>
                <c:pt idx="35842">
                  <c:v>2.3534504696726799E-2</c:v>
                </c:pt>
                <c:pt idx="35843">
                  <c:v>2.35205795615912E-2</c:v>
                </c:pt>
                <c:pt idx="35844">
                  <c:v>2.35444251447916E-2</c:v>
                </c:pt>
                <c:pt idx="35845">
                  <c:v>2.3524107411503799E-2</c:v>
                </c:pt>
                <c:pt idx="35846">
                  <c:v>2.35273241996765E-2</c:v>
                </c:pt>
                <c:pt idx="35847">
                  <c:v>2.3533325642347301E-2</c:v>
                </c:pt>
                <c:pt idx="35848">
                  <c:v>2.3518828675150899E-2</c:v>
                </c:pt>
                <c:pt idx="35849">
                  <c:v>2.35223881900311E-2</c:v>
                </c:pt>
                <c:pt idx="35850">
                  <c:v>2.3519270122051201E-2</c:v>
                </c:pt>
                <c:pt idx="35851">
                  <c:v>2.3524494841694801E-2</c:v>
                </c:pt>
                <c:pt idx="35852">
                  <c:v>2.3534677922725698E-2</c:v>
                </c:pt>
                <c:pt idx="35853">
                  <c:v>2.35232897102833E-2</c:v>
                </c:pt>
                <c:pt idx="35854">
                  <c:v>2.35363766551018E-2</c:v>
                </c:pt>
                <c:pt idx="35855">
                  <c:v>2.3523347452282899E-2</c:v>
                </c:pt>
                <c:pt idx="35856">
                  <c:v>2.3530494421720501E-2</c:v>
                </c:pt>
                <c:pt idx="35857">
                  <c:v>2.35206801444292E-2</c:v>
                </c:pt>
                <c:pt idx="35858">
                  <c:v>2.35352665185928E-2</c:v>
                </c:pt>
                <c:pt idx="35859">
                  <c:v>2.3538071662187601E-2</c:v>
                </c:pt>
                <c:pt idx="35860">
                  <c:v>2.3526117205619802E-2</c:v>
                </c:pt>
                <c:pt idx="35861">
                  <c:v>2.3547442629933399E-2</c:v>
                </c:pt>
                <c:pt idx="35862">
                  <c:v>2.35170293599367E-2</c:v>
                </c:pt>
                <c:pt idx="35863">
                  <c:v>2.3529144003987298E-2</c:v>
                </c:pt>
                <c:pt idx="35864">
                  <c:v>2.3516243323683701E-2</c:v>
                </c:pt>
                <c:pt idx="35865">
                  <c:v>2.3540031164884598E-2</c:v>
                </c:pt>
                <c:pt idx="35866">
                  <c:v>2.3529743775725399E-2</c:v>
                </c:pt>
                <c:pt idx="35867">
                  <c:v>2.35261134803295E-2</c:v>
                </c:pt>
                <c:pt idx="35868">
                  <c:v>2.3536104708909999E-2</c:v>
                </c:pt>
                <c:pt idx="35869">
                  <c:v>2.35172566026449E-2</c:v>
                </c:pt>
                <c:pt idx="35870">
                  <c:v>2.3525465279817599E-2</c:v>
                </c:pt>
                <c:pt idx="35871">
                  <c:v>2.3516729474067698E-2</c:v>
                </c:pt>
                <c:pt idx="35872">
                  <c:v>2.3529963567853002E-2</c:v>
                </c:pt>
                <c:pt idx="35873">
                  <c:v>2.3529881611466401E-2</c:v>
                </c:pt>
                <c:pt idx="35874">
                  <c:v>2.3522213101387E-2</c:v>
                </c:pt>
                <c:pt idx="35875">
                  <c:v>2.3536529392003999E-2</c:v>
                </c:pt>
                <c:pt idx="35876">
                  <c:v>2.3516600951552401E-2</c:v>
                </c:pt>
                <c:pt idx="35877">
                  <c:v>2.35242173075676E-2</c:v>
                </c:pt>
                <c:pt idx="35878">
                  <c:v>2.3515116423368398E-2</c:v>
                </c:pt>
                <c:pt idx="35879">
                  <c:v>2.3533439263701401E-2</c:v>
                </c:pt>
                <c:pt idx="35880">
                  <c:v>2.3531623184680901E-2</c:v>
                </c:pt>
                <c:pt idx="35881">
                  <c:v>2.3521216586232199E-2</c:v>
                </c:pt>
                <c:pt idx="35882">
                  <c:v>2.35418360680342E-2</c:v>
                </c:pt>
                <c:pt idx="35883">
                  <c:v>2.3515047505497901E-2</c:v>
                </c:pt>
                <c:pt idx="35884">
                  <c:v>2.3525543510913901E-2</c:v>
                </c:pt>
                <c:pt idx="35885">
                  <c:v>2.3514188826084099E-2</c:v>
                </c:pt>
                <c:pt idx="35886">
                  <c:v>2.3534649983048401E-2</c:v>
                </c:pt>
                <c:pt idx="35887">
                  <c:v>2.3530192673206302E-2</c:v>
                </c:pt>
                <c:pt idx="35888">
                  <c:v>2.3522188887000101E-2</c:v>
                </c:pt>
                <c:pt idx="35889">
                  <c:v>2.3538829758763299E-2</c:v>
                </c:pt>
                <c:pt idx="35890">
                  <c:v>2.35139150172472E-2</c:v>
                </c:pt>
                <c:pt idx="35891">
                  <c:v>2.35238745808601E-2</c:v>
                </c:pt>
                <c:pt idx="35892">
                  <c:v>2.3512834683060601E-2</c:v>
                </c:pt>
                <c:pt idx="35893">
                  <c:v>2.3533508181571999E-2</c:v>
                </c:pt>
                <c:pt idx="35894">
                  <c:v>2.3527758195996298E-2</c:v>
                </c:pt>
                <c:pt idx="35895">
                  <c:v>2.3519884794950499E-2</c:v>
                </c:pt>
                <c:pt idx="35896">
                  <c:v>2.3538485169410699E-2</c:v>
                </c:pt>
                <c:pt idx="35897">
                  <c:v>2.3512639105320001E-2</c:v>
                </c:pt>
                <c:pt idx="35898">
                  <c:v>2.3521959781646701E-2</c:v>
                </c:pt>
                <c:pt idx="35899">
                  <c:v>2.3512117564678199E-2</c:v>
                </c:pt>
                <c:pt idx="35900">
                  <c:v>2.3513596504926699E-2</c:v>
                </c:pt>
                <c:pt idx="35901">
                  <c:v>2.3513587191700901E-2</c:v>
                </c:pt>
                <c:pt idx="35902">
                  <c:v>2.3512398824095702E-2</c:v>
                </c:pt>
                <c:pt idx="35903">
                  <c:v>2.3513615131378202E-2</c:v>
                </c:pt>
                <c:pt idx="35904">
                  <c:v>2.3528620600700399E-2</c:v>
                </c:pt>
                <c:pt idx="35905">
                  <c:v>2.35104039311409E-2</c:v>
                </c:pt>
                <c:pt idx="35906">
                  <c:v>2.3543119430541999E-2</c:v>
                </c:pt>
                <c:pt idx="35907">
                  <c:v>2.3517934605479199E-2</c:v>
                </c:pt>
                <c:pt idx="35908">
                  <c:v>2.3522811010479899E-2</c:v>
                </c:pt>
                <c:pt idx="35909">
                  <c:v>2.3525100201368301E-2</c:v>
                </c:pt>
                <c:pt idx="35910">
                  <c:v>2.3510927334427799E-2</c:v>
                </c:pt>
                <c:pt idx="35911">
                  <c:v>2.3515921086072901E-2</c:v>
                </c:pt>
                <c:pt idx="35912">
                  <c:v>2.35102828592062E-2</c:v>
                </c:pt>
                <c:pt idx="35913">
                  <c:v>2.3521566763520199E-2</c:v>
                </c:pt>
                <c:pt idx="35914">
                  <c:v>2.35239956527948E-2</c:v>
                </c:pt>
                <c:pt idx="35915">
                  <c:v>2.3512475192546799E-2</c:v>
                </c:pt>
                <c:pt idx="35916">
                  <c:v>2.35362760722637E-2</c:v>
                </c:pt>
                <c:pt idx="35917">
                  <c:v>2.35120058059692E-2</c:v>
                </c:pt>
                <c:pt idx="35918">
                  <c:v>2.3518538102507602E-2</c:v>
                </c:pt>
                <c:pt idx="35919">
                  <c:v>2.3516856133937801E-2</c:v>
                </c:pt>
                <c:pt idx="35920">
                  <c:v>2.35100146383047E-2</c:v>
                </c:pt>
                <c:pt idx="35921">
                  <c:v>2.3511545732617399E-2</c:v>
                </c:pt>
                <c:pt idx="35922">
                  <c:v>2.3508895188569998E-2</c:v>
                </c:pt>
                <c:pt idx="35923">
                  <c:v>2.35156565904617E-2</c:v>
                </c:pt>
                <c:pt idx="35924">
                  <c:v>2.3510212078690501E-2</c:v>
                </c:pt>
                <c:pt idx="35925">
                  <c:v>2.3518323898315398E-2</c:v>
                </c:pt>
                <c:pt idx="35926">
                  <c:v>2.3518189787864699E-2</c:v>
                </c:pt>
                <c:pt idx="35927">
                  <c:v>2.3512888699770002E-2</c:v>
                </c:pt>
                <c:pt idx="35928">
                  <c:v>2.3523755371570601E-2</c:v>
                </c:pt>
                <c:pt idx="35929">
                  <c:v>2.3511257022619299E-2</c:v>
                </c:pt>
                <c:pt idx="35930">
                  <c:v>2.3513427004218102E-2</c:v>
                </c:pt>
                <c:pt idx="35931">
                  <c:v>2.3515792563557601E-2</c:v>
                </c:pt>
                <c:pt idx="35932">
                  <c:v>2.35094092786312E-2</c:v>
                </c:pt>
                <c:pt idx="35933">
                  <c:v>2.3509042337536801E-2</c:v>
                </c:pt>
                <c:pt idx="35934">
                  <c:v>2.35136728733778E-2</c:v>
                </c:pt>
                <c:pt idx="35935">
                  <c:v>2.35127452760935E-2</c:v>
                </c:pt>
                <c:pt idx="35936">
                  <c:v>2.3508483543992001E-2</c:v>
                </c:pt>
                <c:pt idx="35937">
                  <c:v>2.3518607020378099E-2</c:v>
                </c:pt>
                <c:pt idx="35938">
                  <c:v>2.3513596504926699E-2</c:v>
                </c:pt>
                <c:pt idx="35939">
                  <c:v>2.3510841652751E-2</c:v>
                </c:pt>
                <c:pt idx="35940">
                  <c:v>2.35188920050859E-2</c:v>
                </c:pt>
                <c:pt idx="35941">
                  <c:v>2.3510327562689799E-2</c:v>
                </c:pt>
                <c:pt idx="35942">
                  <c:v>2.3510718718171099E-2</c:v>
                </c:pt>
                <c:pt idx="35943">
                  <c:v>2.3514272645115901E-2</c:v>
                </c:pt>
                <c:pt idx="35944">
                  <c:v>2.35093142837286E-2</c:v>
                </c:pt>
                <c:pt idx="35945">
                  <c:v>2.35079303383827E-2</c:v>
                </c:pt>
                <c:pt idx="35946">
                  <c:v>2.35145278275013E-2</c:v>
                </c:pt>
                <c:pt idx="35947">
                  <c:v>2.3510606959462201E-2</c:v>
                </c:pt>
                <c:pt idx="35948">
                  <c:v>2.3507112637162202E-2</c:v>
                </c:pt>
                <c:pt idx="35949">
                  <c:v>2.3518210276961299E-2</c:v>
                </c:pt>
                <c:pt idx="35950">
                  <c:v>2.3510260507464398E-2</c:v>
                </c:pt>
                <c:pt idx="35951">
                  <c:v>2.3508105427026801E-2</c:v>
                </c:pt>
                <c:pt idx="35952">
                  <c:v>2.35179085284472E-2</c:v>
                </c:pt>
                <c:pt idx="35953">
                  <c:v>2.3508423939347298E-2</c:v>
                </c:pt>
                <c:pt idx="35954">
                  <c:v>2.35079098492861E-2</c:v>
                </c:pt>
                <c:pt idx="35955">
                  <c:v>2.3514697328209901E-2</c:v>
                </c:pt>
                <c:pt idx="35956">
                  <c:v>2.3508125916123401E-2</c:v>
                </c:pt>
                <c:pt idx="35957">
                  <c:v>2.3506520316004802E-2</c:v>
                </c:pt>
                <c:pt idx="35958">
                  <c:v>2.3514444008469599E-2</c:v>
                </c:pt>
                <c:pt idx="35959">
                  <c:v>2.3508802056312599E-2</c:v>
                </c:pt>
                <c:pt idx="35960">
                  <c:v>2.3505983874201799E-2</c:v>
                </c:pt>
                <c:pt idx="35961">
                  <c:v>2.35164705663919E-2</c:v>
                </c:pt>
                <c:pt idx="35962">
                  <c:v>2.3508233949542E-2</c:v>
                </c:pt>
                <c:pt idx="35963">
                  <c:v>2.35061477869749E-2</c:v>
                </c:pt>
                <c:pt idx="35964">
                  <c:v>2.3516561836004299E-2</c:v>
                </c:pt>
                <c:pt idx="35965">
                  <c:v>2.3506870493292802E-2</c:v>
                </c:pt>
                <c:pt idx="35966">
                  <c:v>2.3505644872784601E-2</c:v>
                </c:pt>
                <c:pt idx="35967">
                  <c:v>2.3515008389949799E-2</c:v>
                </c:pt>
                <c:pt idx="35968">
                  <c:v>2.3506488651037199E-2</c:v>
                </c:pt>
                <c:pt idx="35969">
                  <c:v>2.35047154128552E-2</c:v>
                </c:pt>
                <c:pt idx="35970">
                  <c:v>2.3514719679951699E-2</c:v>
                </c:pt>
                <c:pt idx="35971">
                  <c:v>2.3506749421358102E-2</c:v>
                </c:pt>
                <c:pt idx="35972">
                  <c:v>2.35043447464705E-2</c:v>
                </c:pt>
                <c:pt idx="35973">
                  <c:v>2.3515498265624001E-2</c:v>
                </c:pt>
                <c:pt idx="35974">
                  <c:v>2.3506321012973799E-2</c:v>
                </c:pt>
                <c:pt idx="35975">
                  <c:v>2.3504283279180499E-2</c:v>
                </c:pt>
                <c:pt idx="35976">
                  <c:v>2.3515410721302001E-2</c:v>
                </c:pt>
                <c:pt idx="35977">
                  <c:v>2.3505384102463701E-2</c:v>
                </c:pt>
                <c:pt idx="35978">
                  <c:v>2.35037542879581E-2</c:v>
                </c:pt>
                <c:pt idx="35979">
                  <c:v>2.3514678701758399E-2</c:v>
                </c:pt>
                <c:pt idx="35980">
                  <c:v>2.35048905014992E-2</c:v>
                </c:pt>
                <c:pt idx="35981">
                  <c:v>2.3502960801124601E-2</c:v>
                </c:pt>
                <c:pt idx="35982">
                  <c:v>2.3514628410339401E-2</c:v>
                </c:pt>
                <c:pt idx="35983">
                  <c:v>2.3504776880145101E-2</c:v>
                </c:pt>
                <c:pt idx="35984">
                  <c:v>2.3502526804804798E-2</c:v>
                </c:pt>
                <c:pt idx="35985">
                  <c:v>2.3514993488788601E-2</c:v>
                </c:pt>
                <c:pt idx="35986">
                  <c:v>2.3504374548792801E-2</c:v>
                </c:pt>
                <c:pt idx="35987">
                  <c:v>2.3502325639128699E-2</c:v>
                </c:pt>
                <c:pt idx="35988">
                  <c:v>2.35147830098867E-2</c:v>
                </c:pt>
                <c:pt idx="35989">
                  <c:v>2.35037263482809E-2</c:v>
                </c:pt>
                <c:pt idx="35990">
                  <c:v>2.35018972307444E-2</c:v>
                </c:pt>
                <c:pt idx="35991">
                  <c:v>2.3514239117503201E-2</c:v>
                </c:pt>
                <c:pt idx="35992">
                  <c:v>2.35032755881548E-2</c:v>
                </c:pt>
                <c:pt idx="35993">
                  <c:v>2.35012657940388E-2</c:v>
                </c:pt>
                <c:pt idx="35994">
                  <c:v>2.3514149710536E-2</c:v>
                </c:pt>
                <c:pt idx="35995">
                  <c:v>2.3502994328737301E-2</c:v>
                </c:pt>
                <c:pt idx="35996">
                  <c:v>2.3500775918364501E-2</c:v>
                </c:pt>
                <c:pt idx="35997">
                  <c:v>2.3514363914728199E-2</c:v>
                </c:pt>
                <c:pt idx="35998">
                  <c:v>2.3502560332417499E-2</c:v>
                </c:pt>
                <c:pt idx="35999">
                  <c:v>2.3500440642237701E-2</c:v>
                </c:pt>
                <c:pt idx="36000">
                  <c:v>2.3514261469244999E-2</c:v>
                </c:pt>
                <c:pt idx="36001">
                  <c:v>2.3502001538872701E-2</c:v>
                </c:pt>
                <c:pt idx="36002">
                  <c:v>2.35000140964985E-2</c:v>
                </c:pt>
                <c:pt idx="36003">
                  <c:v>2.3513885214924798E-2</c:v>
                </c:pt>
                <c:pt idx="36004">
                  <c:v>2.3501560091972299E-2</c:v>
                </c:pt>
                <c:pt idx="36005">
                  <c:v>2.3499488830566399E-2</c:v>
                </c:pt>
                <c:pt idx="36006">
                  <c:v>2.3513717576861399E-2</c:v>
                </c:pt>
                <c:pt idx="36007">
                  <c:v>2.3501226678490601E-2</c:v>
                </c:pt>
                <c:pt idx="36008">
                  <c:v>2.3499013856053401E-2</c:v>
                </c:pt>
                <c:pt idx="36009">
                  <c:v>2.35137678682804E-2</c:v>
                </c:pt>
                <c:pt idx="36010">
                  <c:v>2.3500794544816E-2</c:v>
                </c:pt>
                <c:pt idx="36011">
                  <c:v>2.3498609662056E-2</c:v>
                </c:pt>
                <c:pt idx="36012">
                  <c:v>2.3513708263635601E-2</c:v>
                </c:pt>
                <c:pt idx="36013">
                  <c:v>2.3500282317399999E-2</c:v>
                </c:pt>
                <c:pt idx="36014">
                  <c:v>2.3498162627220098E-2</c:v>
                </c:pt>
                <c:pt idx="36015">
                  <c:v>2.3513488471507998E-2</c:v>
                </c:pt>
                <c:pt idx="36016">
                  <c:v>2.3499827831983601E-2</c:v>
                </c:pt>
                <c:pt idx="36017">
                  <c:v>2.34976671636105E-2</c:v>
                </c:pt>
                <c:pt idx="36018">
                  <c:v>2.3513324558734901E-2</c:v>
                </c:pt>
                <c:pt idx="36019">
                  <c:v>2.3499447852373099E-2</c:v>
                </c:pt>
                <c:pt idx="36020">
                  <c:v>2.3497207090258598E-2</c:v>
                </c:pt>
                <c:pt idx="36021">
                  <c:v>2.35132686793804E-2</c:v>
                </c:pt>
                <c:pt idx="36022">
                  <c:v>2.3499030619859699E-2</c:v>
                </c:pt>
                <c:pt idx="36023">
                  <c:v>2.3496784269809699E-2</c:v>
                </c:pt>
                <c:pt idx="36024">
                  <c:v>2.3513186722993799E-2</c:v>
                </c:pt>
                <c:pt idx="36025">
                  <c:v>2.34985612332821E-2</c:v>
                </c:pt>
                <c:pt idx="36026">
                  <c:v>2.3496337234973901E-2</c:v>
                </c:pt>
                <c:pt idx="36027">
                  <c:v>2.3513026535510999E-2</c:v>
                </c:pt>
                <c:pt idx="36028">
                  <c:v>2.3498106747865701E-2</c:v>
                </c:pt>
                <c:pt idx="36029">
                  <c:v>2.3495860397815701E-2</c:v>
                </c:pt>
                <c:pt idx="36030">
                  <c:v>2.3512888699770002E-2</c:v>
                </c:pt>
                <c:pt idx="36031">
                  <c:v>2.3497685790061899E-2</c:v>
                </c:pt>
                <c:pt idx="36032">
                  <c:v>2.3495392873883299E-2</c:v>
                </c:pt>
                <c:pt idx="36033">
                  <c:v>2.3512806743383401E-2</c:v>
                </c:pt>
                <c:pt idx="36034">
                  <c:v>2.3497272282838801E-2</c:v>
                </c:pt>
                <c:pt idx="36035">
                  <c:v>2.34949644654989E-2</c:v>
                </c:pt>
                <c:pt idx="36036">
                  <c:v>2.3512706160545401E-2</c:v>
                </c:pt>
                <c:pt idx="36037">
                  <c:v>2.3496823385357898E-2</c:v>
                </c:pt>
                <c:pt idx="36038">
                  <c:v>2.34945137053728E-2</c:v>
                </c:pt>
                <c:pt idx="36039">
                  <c:v>2.3512568324804299E-2</c:v>
                </c:pt>
                <c:pt idx="36040">
                  <c:v>2.3496378213167201E-2</c:v>
                </c:pt>
                <c:pt idx="36041">
                  <c:v>2.3494053632020898E-2</c:v>
                </c:pt>
                <c:pt idx="36042">
                  <c:v>2.3512437939643901E-2</c:v>
                </c:pt>
                <c:pt idx="36043">
                  <c:v>2.3495949804782899E-2</c:v>
                </c:pt>
                <c:pt idx="36044">
                  <c:v>2.3493587970733601E-2</c:v>
                </c:pt>
                <c:pt idx="36045">
                  <c:v>2.3512344807386398E-2</c:v>
                </c:pt>
                <c:pt idx="36046">
                  <c:v>2.34955288469791E-2</c:v>
                </c:pt>
                <c:pt idx="36047">
                  <c:v>2.3493137210607501E-2</c:v>
                </c:pt>
                <c:pt idx="36048">
                  <c:v>2.3512251675128899E-2</c:v>
                </c:pt>
                <c:pt idx="36049">
                  <c:v>2.3495083674788499E-2</c:v>
                </c:pt>
                <c:pt idx="36050">
                  <c:v>2.3492693901062001E-2</c:v>
                </c:pt>
                <c:pt idx="36051">
                  <c:v>2.3512125015258799E-2</c:v>
                </c:pt>
                <c:pt idx="36052">
                  <c:v>2.34946422278881E-2</c:v>
                </c:pt>
                <c:pt idx="36053">
                  <c:v>2.3492239415645599E-2</c:v>
                </c:pt>
                <c:pt idx="36054">
                  <c:v>2.3511996492743499E-2</c:v>
                </c:pt>
                <c:pt idx="36055">
                  <c:v>2.34942100942135E-2</c:v>
                </c:pt>
                <c:pt idx="36056">
                  <c:v>2.3491781204938899E-2</c:v>
                </c:pt>
                <c:pt idx="36057">
                  <c:v>2.3511894047260298E-2</c:v>
                </c:pt>
                <c:pt idx="36058">
                  <c:v>2.3493789136409801E-2</c:v>
                </c:pt>
                <c:pt idx="36059">
                  <c:v>2.3491322994232199E-2</c:v>
                </c:pt>
                <c:pt idx="36060">
                  <c:v>2.3511799052357701E-2</c:v>
                </c:pt>
                <c:pt idx="36061">
                  <c:v>2.3493355140089999E-2</c:v>
                </c:pt>
                <c:pt idx="36062">
                  <c:v>2.3490879684686699E-2</c:v>
                </c:pt>
                <c:pt idx="36063">
                  <c:v>2.3511683568358401E-2</c:v>
                </c:pt>
                <c:pt idx="36064">
                  <c:v>2.34929136931896E-2</c:v>
                </c:pt>
                <c:pt idx="36065">
                  <c:v>2.3490421473979901E-2</c:v>
                </c:pt>
                <c:pt idx="36066">
                  <c:v>2.35115624964237E-2</c:v>
                </c:pt>
                <c:pt idx="36067">
                  <c:v>2.3492483422160201E-2</c:v>
                </c:pt>
                <c:pt idx="36068">
                  <c:v>2.3489966988563499E-2</c:v>
                </c:pt>
                <c:pt idx="36069">
                  <c:v>2.3511452600359899E-2</c:v>
                </c:pt>
                <c:pt idx="36070">
                  <c:v>2.3492049425840399E-2</c:v>
                </c:pt>
                <c:pt idx="36071">
                  <c:v>2.3489510640502E-2</c:v>
                </c:pt>
                <c:pt idx="36072">
                  <c:v>2.35113520175219E-2</c:v>
                </c:pt>
                <c:pt idx="36073">
                  <c:v>2.3491621017455999E-2</c:v>
                </c:pt>
                <c:pt idx="36074">
                  <c:v>2.34890598803759E-2</c:v>
                </c:pt>
                <c:pt idx="36075">
                  <c:v>2.3511245846748401E-2</c:v>
                </c:pt>
                <c:pt idx="36076">
                  <c:v>2.34911851584911E-2</c:v>
                </c:pt>
                <c:pt idx="36077">
                  <c:v>2.34886091202498E-2</c:v>
                </c:pt>
                <c:pt idx="36078">
                  <c:v>2.3511135950684599E-2</c:v>
                </c:pt>
                <c:pt idx="36079">
                  <c:v>2.34907548874617E-2</c:v>
                </c:pt>
                <c:pt idx="36080">
                  <c:v>2.34883278608322E-2</c:v>
                </c:pt>
                <c:pt idx="36081">
                  <c:v>2.3489346727728799E-2</c:v>
                </c:pt>
                <c:pt idx="36082">
                  <c:v>2.3498814553022399E-2</c:v>
                </c:pt>
                <c:pt idx="36083">
                  <c:v>2.34986282885075E-2</c:v>
                </c:pt>
                <c:pt idx="36084">
                  <c:v>2.3493280634283999E-2</c:v>
                </c:pt>
                <c:pt idx="36085">
                  <c:v>2.3503623902797699E-2</c:v>
                </c:pt>
                <c:pt idx="36086">
                  <c:v>2.3496404290199301E-2</c:v>
                </c:pt>
                <c:pt idx="36087">
                  <c:v>2.3490266874432598E-2</c:v>
                </c:pt>
                <c:pt idx="36088">
                  <c:v>2.35130675137043E-2</c:v>
                </c:pt>
                <c:pt idx="36089">
                  <c:v>2.3489730432629599E-2</c:v>
                </c:pt>
                <c:pt idx="36090">
                  <c:v>2.3524478077888499E-2</c:v>
                </c:pt>
                <c:pt idx="36091">
                  <c:v>2.3504979908466301E-2</c:v>
                </c:pt>
                <c:pt idx="36092">
                  <c:v>2.3491388186812401E-2</c:v>
                </c:pt>
                <c:pt idx="36093">
                  <c:v>2.3496380075812302E-2</c:v>
                </c:pt>
                <c:pt idx="36094">
                  <c:v>2.3488873615860901E-2</c:v>
                </c:pt>
                <c:pt idx="36095">
                  <c:v>2.35040038824081E-2</c:v>
                </c:pt>
                <c:pt idx="36096">
                  <c:v>2.34938878566027E-2</c:v>
                </c:pt>
                <c:pt idx="36097">
                  <c:v>2.3489754647016501E-2</c:v>
                </c:pt>
                <c:pt idx="36098">
                  <c:v>2.3488873615860901E-2</c:v>
                </c:pt>
                <c:pt idx="36099">
                  <c:v>2.34909169375896E-2</c:v>
                </c:pt>
                <c:pt idx="36100">
                  <c:v>2.3488098755478901E-2</c:v>
                </c:pt>
                <c:pt idx="36101">
                  <c:v>2.3496866226196299E-2</c:v>
                </c:pt>
                <c:pt idx="36102">
                  <c:v>2.3514509201049801E-2</c:v>
                </c:pt>
                <c:pt idx="36103">
                  <c:v>2.3488719016313601E-2</c:v>
                </c:pt>
                <c:pt idx="36104">
                  <c:v>2.3530011996626798E-2</c:v>
                </c:pt>
                <c:pt idx="36105">
                  <c:v>2.3493502289056799E-2</c:v>
                </c:pt>
                <c:pt idx="36106">
                  <c:v>2.3496795445680601E-2</c:v>
                </c:pt>
                <c:pt idx="36107">
                  <c:v>2.35208757221699E-2</c:v>
                </c:pt>
                <c:pt idx="36108">
                  <c:v>2.3491822183132199E-2</c:v>
                </c:pt>
                <c:pt idx="36109">
                  <c:v>2.35302224755287E-2</c:v>
                </c:pt>
                <c:pt idx="36110">
                  <c:v>2.3493085056543302E-2</c:v>
                </c:pt>
                <c:pt idx="36111">
                  <c:v>2.3493204265832901E-2</c:v>
                </c:pt>
                <c:pt idx="36112">
                  <c:v>2.3527560755610501E-2</c:v>
                </c:pt>
                <c:pt idx="36113">
                  <c:v>2.3502547293901398E-2</c:v>
                </c:pt>
                <c:pt idx="36114">
                  <c:v>2.35219448804855E-2</c:v>
                </c:pt>
                <c:pt idx="36115">
                  <c:v>2.3505296558141701E-2</c:v>
                </c:pt>
                <c:pt idx="36116">
                  <c:v>2.3506682366132702E-2</c:v>
                </c:pt>
                <c:pt idx="36117">
                  <c:v>2.3511495441198401E-2</c:v>
                </c:pt>
                <c:pt idx="36118">
                  <c:v>2.3489024490117999E-2</c:v>
                </c:pt>
                <c:pt idx="36119">
                  <c:v>2.3528164252638799E-2</c:v>
                </c:pt>
                <c:pt idx="36120">
                  <c:v>2.3496745154261599E-2</c:v>
                </c:pt>
                <c:pt idx="36121">
                  <c:v>2.3499233648181E-2</c:v>
                </c:pt>
                <c:pt idx="36122">
                  <c:v>2.3514915257692299E-2</c:v>
                </c:pt>
                <c:pt idx="36123">
                  <c:v>2.3491457104682902E-2</c:v>
                </c:pt>
                <c:pt idx="36124">
                  <c:v>2.35225837677717E-2</c:v>
                </c:pt>
                <c:pt idx="36125">
                  <c:v>2.35008355230093E-2</c:v>
                </c:pt>
                <c:pt idx="36126">
                  <c:v>5.1873698830604602E-2</c:v>
                </c:pt>
                <c:pt idx="36127">
                  <c:v>4.2525038123130798E-2</c:v>
                </c:pt>
                <c:pt idx="36128">
                  <c:v>5.04936538636684E-2</c:v>
                </c:pt>
                <c:pt idx="36129">
                  <c:v>4.39559370279312E-2</c:v>
                </c:pt>
                <c:pt idx="36130">
                  <c:v>4.1284605860710102E-2</c:v>
                </c:pt>
                <c:pt idx="36131">
                  <c:v>4.4122852385044098E-2</c:v>
                </c:pt>
                <c:pt idx="36132">
                  <c:v>3.9404224604368203E-2</c:v>
                </c:pt>
                <c:pt idx="36133">
                  <c:v>3.3886671066284201E-2</c:v>
                </c:pt>
                <c:pt idx="36134">
                  <c:v>3.3154066652059597E-2</c:v>
                </c:pt>
                <c:pt idx="36135">
                  <c:v>2.9103491455316498E-2</c:v>
                </c:pt>
                <c:pt idx="36136">
                  <c:v>1.9914422184228901E-2</c:v>
                </c:pt>
                <c:pt idx="36137">
                  <c:v>9.8696015775203705E-3</c:v>
                </c:pt>
                <c:pt idx="36138">
                  <c:v>8.7793320417404192E-3</c:v>
                </c:pt>
                <c:pt idx="36139">
                  <c:v>1.1581748723983799E-2</c:v>
                </c:pt>
                <c:pt idx="36140">
                  <c:v>9.9067008122801798E-3</c:v>
                </c:pt>
                <c:pt idx="36141">
                  <c:v>1.11844837665558E-2</c:v>
                </c:pt>
                <c:pt idx="36142">
                  <c:v>1.40420999377966E-2</c:v>
                </c:pt>
                <c:pt idx="36143">
                  <c:v>1.24501958489418E-2</c:v>
                </c:pt>
                <c:pt idx="36144">
                  <c:v>9.4468435272574407E-3</c:v>
                </c:pt>
                <c:pt idx="36145">
                  <c:v>8.7445275858044607E-3</c:v>
                </c:pt>
                <c:pt idx="36146">
                  <c:v>7.9836538061499596E-3</c:v>
                </c:pt>
                <c:pt idx="36147">
                  <c:v>6.1470335349440601E-3</c:v>
                </c:pt>
                <c:pt idx="36148">
                  <c:v>4.7865347005426901E-3</c:v>
                </c:pt>
                <c:pt idx="36149">
                  <c:v>4.6831676736474002E-3</c:v>
                </c:pt>
                <c:pt idx="36150">
                  <c:v>5.2912123501300803E-3</c:v>
                </c:pt>
                <c:pt idx="36151">
                  <c:v>5.7964897714555298E-3</c:v>
                </c:pt>
                <c:pt idx="36152">
                  <c:v>6.0233818367123604E-3</c:v>
                </c:pt>
                <c:pt idx="36153">
                  <c:v>6.0366620309650898E-3</c:v>
                </c:pt>
                <c:pt idx="36154">
                  <c:v>5.5206995457410804E-3</c:v>
                </c:pt>
                <c:pt idx="36155">
                  <c:v>4.51794639229775E-3</c:v>
                </c:pt>
                <c:pt idx="36156">
                  <c:v>3.71923903003335E-3</c:v>
                </c:pt>
                <c:pt idx="36157">
                  <c:v>3.6065597087144899E-3</c:v>
                </c:pt>
                <c:pt idx="36158">
                  <c:v>3.9361934177577504E-3</c:v>
                </c:pt>
                <c:pt idx="36159">
                  <c:v>4.2075584642589101E-3</c:v>
                </c:pt>
                <c:pt idx="36160">
                  <c:v>4.2341072112321897E-3</c:v>
                </c:pt>
                <c:pt idx="36161">
                  <c:v>4.0357424877583998E-3</c:v>
                </c:pt>
                <c:pt idx="36162">
                  <c:v>3.5908406134694802E-3</c:v>
                </c:pt>
                <c:pt idx="36163">
                  <c:v>2.95334588736296E-3</c:v>
                </c:pt>
                <c:pt idx="36164">
                  <c:v>2.3787226527929302E-3</c:v>
                </c:pt>
                <c:pt idx="36165">
                  <c:v>2.0960720721632199E-3</c:v>
                </c:pt>
                <c:pt idx="36166">
                  <c:v>2.0657510031014698E-3</c:v>
                </c:pt>
                <c:pt idx="36167">
                  <c:v>2.1059159189462701E-3</c:v>
                </c:pt>
                <c:pt idx="36168">
                  <c:v>2.08910927176476E-3</c:v>
                </c:pt>
                <c:pt idx="36169">
                  <c:v>2.0325121004134399E-3</c:v>
                </c:pt>
                <c:pt idx="36170">
                  <c:v>1.9154837355017701E-3</c:v>
                </c:pt>
                <c:pt idx="36171">
                  <c:v>1.6814392292872099E-3</c:v>
                </c:pt>
                <c:pt idx="36172">
                  <c:v>1.42029265407473E-3</c:v>
                </c:pt>
                <c:pt idx="36173">
                  <c:v>1.27234414685518E-3</c:v>
                </c:pt>
                <c:pt idx="36174">
                  <c:v>1.1896031210199001E-3</c:v>
                </c:pt>
                <c:pt idx="36175">
                  <c:v>1.0783809702843399E-3</c:v>
                </c:pt>
                <c:pt idx="36176">
                  <c:v>9.7336689941584999E-4</c:v>
                </c:pt>
                <c:pt idx="36177">
                  <c:v>8.3979958435520497E-4</c:v>
                </c:pt>
                <c:pt idx="36178">
                  <c:v>6.4118654699996103E-4</c:v>
                </c:pt>
                <c:pt idx="36179">
                  <c:v>4.7155321226455298E-4</c:v>
                </c:pt>
                <c:pt idx="36180">
                  <c:v>3.9623942575417502E-4</c:v>
                </c:pt>
                <c:pt idx="36181">
                  <c:v>3.6929958150722103E-4</c:v>
                </c:pt>
                <c:pt idx="36182">
                  <c:v>3.4331253846176001E-4</c:v>
                </c:pt>
                <c:pt idx="36183">
                  <c:v>2.7106393827125398E-4</c:v>
                </c:pt>
                <c:pt idx="36184">
                  <c:v>1.4402763918042199E-4</c:v>
                </c:pt>
                <c:pt idx="36185">
                  <c:v>5.2946779760532101E-5</c:v>
                </c:pt>
                <c:pt idx="36186">
                  <c:v>5.13745981152169E-5</c:v>
                </c:pt>
                <c:pt idx="36187">
                  <c:v>9.657368354965E-5</c:v>
                </c:pt>
                <c:pt idx="36188">
                  <c:v>1.09848406282254E-4</c:v>
                </c:pt>
                <c:pt idx="36189">
                  <c:v>7.2022419772110907E-5</c:v>
                </c:pt>
                <c:pt idx="36190">
                  <c:v>4.5315638999454697E-5</c:v>
                </c:pt>
                <c:pt idx="36191">
                  <c:v>7.1413953264709603E-5</c:v>
                </c:pt>
                <c:pt idx="36192">
                  <c:v>1.22096244012937E-4</c:v>
                </c:pt>
                <c:pt idx="36193">
                  <c:v>1.44456425914541E-4</c:v>
                </c:pt>
                <c:pt idx="36194">
                  <c:v>1.2305832933634501E-4</c:v>
                </c:pt>
                <c:pt idx="36195">
                  <c:v>1.00112592917867E-4</c:v>
                </c:pt>
                <c:pt idx="36196">
                  <c:v>1.04530321550556E-4</c:v>
                </c:pt>
                <c:pt idx="36197">
                  <c:v>1.18435338663403E-4</c:v>
                </c:pt>
                <c:pt idx="36198">
                  <c:v>1.14055263111368E-4</c:v>
                </c:pt>
                <c:pt idx="36199">
                  <c:v>8.6290790932253003E-5</c:v>
                </c:pt>
                <c:pt idx="36200">
                  <c:v>5.8834128140006201E-5</c:v>
                </c:pt>
                <c:pt idx="36201">
                  <c:v>4.7922447265591499E-5</c:v>
                </c:pt>
                <c:pt idx="36202">
                  <c:v>4.69849474029616E-5</c:v>
                </c:pt>
                <c:pt idx="36203">
                  <c:v>4.0320483094546903E-5</c:v>
                </c:pt>
                <c:pt idx="36204">
                  <c:v>2.39257678913418E-5</c:v>
                </c:pt>
                <c:pt idx="36205">
                  <c:v>1.07727537397295E-5</c:v>
                </c:pt>
                <c:pt idx="36206">
                  <c:v>9.4895094662206298E-6</c:v>
                </c:pt>
                <c:pt idx="36207">
                  <c:v>1.4643125723523499E-5</c:v>
                </c:pt>
                <c:pt idx="36208">
                  <c:v>1.8353857740294198E-5</c:v>
                </c:pt>
                <c:pt idx="36209">
                  <c:v>1.5987297956598899E-5</c:v>
                </c:pt>
                <c:pt idx="36210">
                  <c:v>1.2331252946751201E-5</c:v>
                </c:pt>
                <c:pt idx="36211">
                  <c:v>1.3274602679302901E-5</c:v>
                </c:pt>
                <c:pt idx="36212">
                  <c:v>1.77302936208434E-5</c:v>
                </c:pt>
                <c:pt idx="36213">
                  <c:v>2.0894020053674501E-5</c:v>
                </c:pt>
                <c:pt idx="36214">
                  <c:v>1.99693531612866E-5</c:v>
                </c:pt>
                <c:pt idx="36215">
                  <c:v>1.6314366803271699E-5</c:v>
                </c:pt>
                <c:pt idx="36216">
                  <c:v>1.39759613375645E-5</c:v>
                </c:pt>
                <c:pt idx="36217">
                  <c:v>1.40226620715112E-5</c:v>
                </c:pt>
                <c:pt idx="36218">
                  <c:v>1.4404719877347801E-5</c:v>
                </c:pt>
                <c:pt idx="36219">
                  <c:v>1.2832125321438099E-5</c:v>
                </c:pt>
                <c:pt idx="36220">
                  <c:v>9.5222312666010095E-6</c:v>
                </c:pt>
                <c:pt idx="36221">
                  <c:v>7.0901719482208103E-6</c:v>
                </c:pt>
                <c:pt idx="36222">
                  <c:v>6.6499483182269597E-6</c:v>
                </c:pt>
                <c:pt idx="36223">
                  <c:v>6.8067333813814904E-6</c:v>
                </c:pt>
                <c:pt idx="36224">
                  <c:v>6.2337335293705101E-6</c:v>
                </c:pt>
                <c:pt idx="36225">
                  <c:v>4.7856556193437402E-6</c:v>
                </c:pt>
                <c:pt idx="36226">
                  <c:v>3.9535066207463396E-6</c:v>
                </c:pt>
                <c:pt idx="36227">
                  <c:v>4.3550808186410003E-6</c:v>
                </c:pt>
                <c:pt idx="36228">
                  <c:v>4.9964069148700202E-6</c:v>
                </c:pt>
                <c:pt idx="36229">
                  <c:v>5.0841126721934398E-6</c:v>
                </c:pt>
                <c:pt idx="36230">
                  <c:v>4.5168299038778102E-6</c:v>
                </c:pt>
                <c:pt idx="36231">
                  <c:v>4.1608536776038801E-6</c:v>
                </c:pt>
                <c:pt idx="36232">
                  <c:v>4.3880459088541102E-6</c:v>
                </c:pt>
                <c:pt idx="36233">
                  <c:v>4.7549474402330799E-6</c:v>
                </c:pt>
                <c:pt idx="36234">
                  <c:v>4.7201192501233899E-6</c:v>
                </c:pt>
                <c:pt idx="36235">
                  <c:v>4.2228216443618302E-6</c:v>
                </c:pt>
                <c:pt idx="36236">
                  <c:v>3.79016455553938E-6</c:v>
                </c:pt>
                <c:pt idx="36237">
                  <c:v>3.70612656297453E-6</c:v>
                </c:pt>
                <c:pt idx="36238">
                  <c:v>3.7306140256987402E-6</c:v>
                </c:pt>
                <c:pt idx="36239">
                  <c:v>3.5622338145913099E-6</c:v>
                </c:pt>
                <c:pt idx="36240">
                  <c:v>3.1647659852751501E-6</c:v>
                </c:pt>
                <c:pt idx="36241">
                  <c:v>2.8410984214133299E-6</c:v>
                </c:pt>
                <c:pt idx="36242">
                  <c:v>2.7760165721701898E-6</c:v>
                </c:pt>
                <c:pt idx="36243">
                  <c:v>2.7915716600546198E-6</c:v>
                </c:pt>
                <c:pt idx="36244">
                  <c:v>2.72248416877119E-6</c:v>
                </c:pt>
                <c:pt idx="36245">
                  <c:v>2.54482119999011E-6</c:v>
                </c:pt>
                <c:pt idx="36246">
                  <c:v>2.4017699615796998E-6</c:v>
                </c:pt>
                <c:pt idx="36247">
                  <c:v>2.4090268198051498E-6</c:v>
                </c:pt>
                <c:pt idx="36248">
                  <c:v>2.4748662781348702E-6</c:v>
                </c:pt>
                <c:pt idx="36249">
                  <c:v>2.48759624810191E-6</c:v>
                </c:pt>
                <c:pt idx="36250">
                  <c:v>2.4252615276054699E-6</c:v>
                </c:pt>
                <c:pt idx="36251">
                  <c:v>2.3663551473873701E-6</c:v>
                </c:pt>
                <c:pt idx="36252">
                  <c:v>2.38356869886047E-6</c:v>
                </c:pt>
                <c:pt idx="36253">
                  <c:v>2.42599685407185E-6</c:v>
                </c:pt>
                <c:pt idx="36254">
                  <c:v>2.4272399059554998E-6</c:v>
                </c:pt>
                <c:pt idx="36255">
                  <c:v>2.3798329493729402E-6</c:v>
                </c:pt>
                <c:pt idx="36256">
                  <c:v>2.3310569758905301E-6</c:v>
                </c:pt>
                <c:pt idx="36257">
                  <c:v>2.3273955775948699E-6</c:v>
                </c:pt>
                <c:pt idx="36258">
                  <c:v>2.3416803287545901E-6</c:v>
                </c:pt>
                <c:pt idx="36259">
                  <c:v>2.3340794541582E-6</c:v>
                </c:pt>
                <c:pt idx="36260">
                  <c:v>2.30231489695143E-6</c:v>
                </c:pt>
                <c:pt idx="36261">
                  <c:v>2.2734216145181601E-6</c:v>
                </c:pt>
                <c:pt idx="36262">
                  <c:v>2.2741676275472902E-6</c:v>
                </c:pt>
                <c:pt idx="36263">
                  <c:v>2.2883409656060398E-6</c:v>
                </c:pt>
                <c:pt idx="36264">
                  <c:v>2.2902065666130498E-6</c:v>
                </c:pt>
                <c:pt idx="36265">
                  <c:v>2.2782885480410199E-6</c:v>
                </c:pt>
                <c:pt idx="36266">
                  <c:v>2.2675153559248399E-6</c:v>
                </c:pt>
                <c:pt idx="36267">
                  <c:v>2.2726967472408399E-6</c:v>
                </c:pt>
                <c:pt idx="36268">
                  <c:v>2.2843078113510299E-6</c:v>
                </c:pt>
                <c:pt idx="36269">
                  <c:v>2.2863955564389501E-6</c:v>
                </c:pt>
                <c:pt idx="36270">
                  <c:v>2.2786591671319899E-6</c:v>
                </c:pt>
                <c:pt idx="36271">
                  <c:v>2.2703163722326302E-6</c:v>
                </c:pt>
                <c:pt idx="36272">
                  <c:v>2.2702113255945699E-6</c:v>
                </c:pt>
                <c:pt idx="36273">
                  <c:v>2.27336022362579E-6</c:v>
                </c:pt>
                <c:pt idx="36274">
                  <c:v>2.2705107767251299E-6</c:v>
                </c:pt>
                <c:pt idx="36275">
                  <c:v>2.2621716198045799E-6</c:v>
                </c:pt>
                <c:pt idx="36276">
                  <c:v>2.2542285478266401E-6</c:v>
                </c:pt>
                <c:pt idx="36277">
                  <c:v>2.2518399873661102E-6</c:v>
                </c:pt>
                <c:pt idx="36278">
                  <c:v>2.25222720473539E-6</c:v>
                </c:pt>
                <c:pt idx="36279">
                  <c:v>2.2497481495520299E-6</c:v>
                </c:pt>
                <c:pt idx="36280">
                  <c:v>2.2447850369644601E-6</c:v>
                </c:pt>
                <c:pt idx="36281">
                  <c:v>2.2408139557228398E-6</c:v>
                </c:pt>
                <c:pt idx="36282">
                  <c:v>2.2404435640055398E-6</c:v>
                </c:pt>
                <c:pt idx="36283">
                  <c:v>2.2418905700760699E-6</c:v>
                </c:pt>
                <c:pt idx="36284">
                  <c:v>2.2415663352148802E-6</c:v>
                </c:pt>
                <c:pt idx="36285">
                  <c:v>2.23965594159381E-6</c:v>
                </c:pt>
                <c:pt idx="36286">
                  <c:v>2.2382218958227899E-6</c:v>
                </c:pt>
                <c:pt idx="36287">
                  <c:v>2.2386127511708798E-6</c:v>
                </c:pt>
                <c:pt idx="36288">
                  <c:v>2.2397498469217702E-6</c:v>
                </c:pt>
                <c:pt idx="36289">
                  <c:v>2.2394958705263001E-6</c:v>
                </c:pt>
                <c:pt idx="36290">
                  <c:v>2.23813617594715E-6</c:v>
                </c:pt>
                <c:pt idx="36291">
                  <c:v>2.2369470116245802E-6</c:v>
                </c:pt>
                <c:pt idx="36292">
                  <c:v>2.2367485144059199E-6</c:v>
                </c:pt>
                <c:pt idx="36293">
                  <c:v>2.2369356429408101E-6</c:v>
                </c:pt>
                <c:pt idx="36294">
                  <c:v>2.2363551579474002E-6</c:v>
                </c:pt>
                <c:pt idx="36295">
                  <c:v>2.2351930510922098E-6</c:v>
                </c:pt>
                <c:pt idx="36296">
                  <c:v>2.23432789425715E-6</c:v>
                </c:pt>
                <c:pt idx="36297">
                  <c:v>2.2341346266330199E-6</c:v>
                </c:pt>
                <c:pt idx="36298">
                  <c:v>2.2342783267959E-6</c:v>
                </c:pt>
                <c:pt idx="36299">
                  <c:v>2.2340118448482801E-6</c:v>
                </c:pt>
                <c:pt idx="36300">
                  <c:v>2.2334979803417801E-6</c:v>
                </c:pt>
                <c:pt idx="36301">
                  <c:v>2.2332274056680001E-6</c:v>
                </c:pt>
                <c:pt idx="36302">
                  <c:v>2.2333690594678E-6</c:v>
                </c:pt>
                <c:pt idx="36303">
                  <c:v>2.2336603251460499E-6</c:v>
                </c:pt>
                <c:pt idx="36304">
                  <c:v>2.2336423626256899E-6</c:v>
                </c:pt>
                <c:pt idx="36305">
                  <c:v>2.2334593268169598E-6</c:v>
                </c:pt>
                <c:pt idx="36306">
                  <c:v>2.2333590550260902E-6</c:v>
                </c:pt>
                <c:pt idx="36307">
                  <c:v>2.2334490950015598E-6</c:v>
                </c:pt>
                <c:pt idx="36308">
                  <c:v>2.2335689209285201E-6</c:v>
                </c:pt>
                <c:pt idx="36309">
                  <c:v>2.2334609184326799E-6</c:v>
                </c:pt>
                <c:pt idx="36310">
                  <c:v>2.2332171738526098E-6</c:v>
                </c:pt>
                <c:pt idx="36311">
                  <c:v>2.2330561932903998E-6</c:v>
                </c:pt>
                <c:pt idx="36312">
                  <c:v>2.2329943476506699E-6</c:v>
                </c:pt>
                <c:pt idx="36313">
                  <c:v>2.2329359126160802E-6</c:v>
                </c:pt>
                <c:pt idx="36314">
                  <c:v>2.2327635633701001E-6</c:v>
                </c:pt>
                <c:pt idx="36315">
                  <c:v>2.2325302779790899E-6</c:v>
                </c:pt>
                <c:pt idx="36316">
                  <c:v>2.2323943085211799E-6</c:v>
                </c:pt>
                <c:pt idx="36317">
                  <c:v>2.2323047232930502E-6</c:v>
                </c:pt>
                <c:pt idx="36318">
                  <c:v>2.2322426502796601E-6</c:v>
                </c:pt>
                <c:pt idx="36319">
                  <c:v>2.2321034975902901E-6</c:v>
                </c:pt>
                <c:pt idx="36320">
                  <c:v>2.2319914023682898E-6</c:v>
                </c:pt>
                <c:pt idx="36321">
                  <c:v>2.2319090930977798E-6</c:v>
                </c:pt>
                <c:pt idx="36322">
                  <c:v>2.2318622541206402E-6</c:v>
                </c:pt>
                <c:pt idx="36323">
                  <c:v>2.23181700675923E-6</c:v>
                </c:pt>
                <c:pt idx="36324">
                  <c:v>2.2317515231407002E-6</c:v>
                </c:pt>
                <c:pt idx="36325">
                  <c:v>2.2316439753922202E-6</c:v>
                </c:pt>
                <c:pt idx="36326">
                  <c:v>2.2315696242003498E-6</c:v>
                </c:pt>
                <c:pt idx="36327">
                  <c:v>2.2315321075439E-6</c:v>
                </c:pt>
                <c:pt idx="36328">
                  <c:v>2.2314854959404299E-6</c:v>
                </c:pt>
                <c:pt idx="36329">
                  <c:v>2.23138590627059E-6</c:v>
                </c:pt>
                <c:pt idx="36330">
                  <c:v>2.2313076897262401E-6</c:v>
                </c:pt>
                <c:pt idx="36331">
                  <c:v>2.2312412966130098E-6</c:v>
                </c:pt>
                <c:pt idx="36332">
                  <c:v>2.23116512643173E-6</c:v>
                </c:pt>
                <c:pt idx="36333">
                  <c:v>2.2311066913971398E-6</c:v>
                </c:pt>
                <c:pt idx="36334">
                  <c:v>2.2310391614155399E-6</c:v>
                </c:pt>
                <c:pt idx="36335">
                  <c:v>2.2309575342660499E-6</c:v>
                </c:pt>
                <c:pt idx="36336">
                  <c:v>2.2308770439849502E-6</c:v>
                </c:pt>
                <c:pt idx="36337">
                  <c:v>2.2308202005660898E-6</c:v>
                </c:pt>
                <c:pt idx="36338">
                  <c:v>2.2307654035102999E-6</c:v>
                </c:pt>
                <c:pt idx="36339">
                  <c:v>2.23069741878135E-6</c:v>
                </c:pt>
                <c:pt idx="36340">
                  <c:v>2.2306164737528901E-6</c:v>
                </c:pt>
                <c:pt idx="36341">
                  <c:v>2.23056508730224E-6</c:v>
                </c:pt>
                <c:pt idx="36342">
                  <c:v>2.2305023321678202E-6</c:v>
                </c:pt>
                <c:pt idx="36343">
                  <c:v>2.2304550384433199E-6</c:v>
                </c:pt>
                <c:pt idx="36344">
                  <c:v>2.2303886453300998E-6</c:v>
                </c:pt>
                <c:pt idx="36345">
                  <c:v>2.23030906454369E-6</c:v>
                </c:pt>
                <c:pt idx="36346">
                  <c:v>2.2302456272882401E-6</c:v>
                </c:pt>
                <c:pt idx="36347">
                  <c:v>2.2301805984170599E-6</c:v>
                </c:pt>
                <c:pt idx="36348">
                  <c:v>2.2301239823718801E-6</c:v>
                </c:pt>
                <c:pt idx="36349">
                  <c:v>2.2300475848169299E-6</c:v>
                </c:pt>
                <c:pt idx="36350">
                  <c:v>2.2299936972558498E-6</c:v>
                </c:pt>
                <c:pt idx="36351">
                  <c:v>2.2299259399005699E-6</c:v>
                </c:pt>
                <c:pt idx="36352">
                  <c:v>2.2298727344605098E-6</c:v>
                </c:pt>
                <c:pt idx="36353">
                  <c:v>2.2298038402368598E-6</c:v>
                </c:pt>
                <c:pt idx="36354">
                  <c:v>2.22973085328704E-6</c:v>
                </c:pt>
                <c:pt idx="36355">
                  <c:v>2.2296690076473199E-6</c:v>
                </c:pt>
                <c:pt idx="36356">
                  <c:v>2.2296048882708398E-6</c:v>
                </c:pt>
                <c:pt idx="36357">
                  <c:v>2.2295448616205198E-6</c:v>
                </c:pt>
                <c:pt idx="36358">
                  <c:v>2.2294914288068E-6</c:v>
                </c:pt>
                <c:pt idx="36359">
                  <c:v>2.2294016162049999E-6</c:v>
                </c:pt>
                <c:pt idx="36360">
                  <c:v>2.2293470465228901E-6</c:v>
                </c:pt>
                <c:pt idx="36361">
                  <c:v>2.2292970243142901E-6</c:v>
                </c:pt>
                <c:pt idx="36362">
                  <c:v>2.2292335870588401E-6</c:v>
                </c:pt>
                <c:pt idx="36363">
                  <c:v>2.2291449113254198E-6</c:v>
                </c:pt>
                <c:pt idx="36364">
                  <c:v>2.2290951164904999E-6</c:v>
                </c:pt>
                <c:pt idx="36365">
                  <c:v>2.2290319066087199E-6</c:v>
                </c:pt>
                <c:pt idx="36366">
                  <c:v>2.2289582375378801E-6</c:v>
                </c:pt>
                <c:pt idx="36367">
                  <c:v>2.2289036678557699E-6</c:v>
                </c:pt>
                <c:pt idx="36368">
                  <c:v>2.2288211312115899E-6</c:v>
                </c:pt>
                <c:pt idx="36369">
                  <c:v>2.2287799765763301E-6</c:v>
                </c:pt>
                <c:pt idx="36370">
                  <c:v>2.2287078991212201E-6</c:v>
                </c:pt>
                <c:pt idx="36371">
                  <c:v>2.22863650378713E-6</c:v>
                </c:pt>
                <c:pt idx="36372">
                  <c:v>2.2285855720838299E-6</c:v>
                </c:pt>
                <c:pt idx="36373">
                  <c:v>2.2285055365500701E-6</c:v>
                </c:pt>
                <c:pt idx="36374">
                  <c:v>2.2284457372734302E-6</c:v>
                </c:pt>
                <c:pt idx="36375">
                  <c:v>2.2283882117335498E-6</c:v>
                </c:pt>
                <c:pt idx="36376">
                  <c:v>2.2283174985204798E-6</c:v>
                </c:pt>
                <c:pt idx="36377">
                  <c:v>2.2282574718701598E-6</c:v>
                </c:pt>
                <c:pt idx="36378">
                  <c:v>2.2281978999672E-6</c:v>
                </c:pt>
                <c:pt idx="36379">
                  <c:v>2.2281328710960199E-6</c:v>
                </c:pt>
                <c:pt idx="36380">
                  <c:v>2.2280637494986898E-6</c:v>
                </c:pt>
                <c:pt idx="36381">
                  <c:v>2.2280080429481999E-6</c:v>
                </c:pt>
                <c:pt idx="36382">
                  <c:v>2.2279352833720601E-6</c:v>
                </c:pt>
                <c:pt idx="36383">
                  <c:v>2.2278809410636301E-6</c:v>
                </c:pt>
                <c:pt idx="36384">
                  <c:v>2.2278184133028802E-6</c:v>
                </c:pt>
                <c:pt idx="36385">
                  <c:v>2.2277340576692899E-6</c:v>
                </c:pt>
                <c:pt idx="36386">
                  <c:v>2.2276631170825601E-6</c:v>
                </c:pt>
                <c:pt idx="36387">
                  <c:v>2.2276090021477999E-6</c:v>
                </c:pt>
                <c:pt idx="36388">
                  <c:v>2.2275403352978199E-6</c:v>
                </c:pt>
                <c:pt idx="36389">
                  <c:v>2.2274848561210101E-6</c:v>
                </c:pt>
                <c:pt idx="36390">
                  <c:v>2.22740641220298E-6</c:v>
                </c:pt>
                <c:pt idx="36391">
                  <c:v>2.2273543436313001E-6</c:v>
                </c:pt>
                <c:pt idx="36392">
                  <c:v>2.2272872683970499E-6</c:v>
                </c:pt>
                <c:pt idx="36393">
                  <c:v>2.22722110265749E-6</c:v>
                </c:pt>
                <c:pt idx="36394">
                  <c:v>2.2271435682341702E-6</c:v>
                </c:pt>
                <c:pt idx="36395">
                  <c:v>2.2270896806730901E-6</c:v>
                </c:pt>
                <c:pt idx="36396">
                  <c:v>2.2270171484706199E-6</c:v>
                </c:pt>
                <c:pt idx="36397">
                  <c:v>2.2269589408097099E-6</c:v>
                </c:pt>
                <c:pt idx="36398">
                  <c:v>2.2268911834544299E-6</c:v>
                </c:pt>
                <c:pt idx="36399">
                  <c:v>2.2268436623562601E-6</c:v>
                </c:pt>
                <c:pt idx="36400">
                  <c:v>2.22676726480131E-6</c:v>
                </c:pt>
                <c:pt idx="36401">
                  <c:v>2.22668927563063E-6</c:v>
                </c:pt>
                <c:pt idx="36402">
                  <c:v>2.2266267478698898E-6</c:v>
                </c:pt>
                <c:pt idx="36403">
                  <c:v>2.2265528514253699E-6</c:v>
                </c:pt>
                <c:pt idx="36404">
                  <c:v>2.2264996459853099E-6</c:v>
                </c:pt>
                <c:pt idx="36405">
                  <c:v>2.2264491690293602E-6</c:v>
                </c:pt>
                <c:pt idx="36406">
                  <c:v>2.2263643586484199E-6</c:v>
                </c:pt>
                <c:pt idx="36407">
                  <c:v>2.2263086520979401E-6</c:v>
                </c:pt>
                <c:pt idx="36408">
                  <c:v>2.2262329366640201E-6</c:v>
                </c:pt>
                <c:pt idx="36409">
                  <c:v>2.2261697267822498E-6</c:v>
                </c:pt>
                <c:pt idx="36410">
                  <c:v>2.2261040157900399E-6</c:v>
                </c:pt>
                <c:pt idx="36411">
                  <c:v>2.2260473997448601E-6</c:v>
                </c:pt>
                <c:pt idx="36412">
                  <c:v>2.2259923753153998E-6</c:v>
                </c:pt>
                <c:pt idx="36413">
                  <c:v>2.2259089291765101E-6</c:v>
                </c:pt>
                <c:pt idx="36414">
                  <c:v>2.22584412767901E-6</c:v>
                </c:pt>
                <c:pt idx="36415">
                  <c:v>2.2257870568864699E-6</c:v>
                </c:pt>
                <c:pt idx="36416">
                  <c:v>2.2257181626628098E-6</c:v>
                </c:pt>
                <c:pt idx="36417">
                  <c:v>2.2256508600548799E-6</c:v>
                </c:pt>
                <c:pt idx="36418">
                  <c:v>2.2255883322941402E-6</c:v>
                </c:pt>
                <c:pt idx="36419">
                  <c:v>2.22553330786468E-6</c:v>
                </c:pt>
                <c:pt idx="36420">
                  <c:v>2.2254810119193301E-6</c:v>
                </c:pt>
                <c:pt idx="36421">
                  <c:v>2.2253800580074299E-6</c:v>
                </c:pt>
                <c:pt idx="36422">
                  <c:v>2.2253402676142299E-6</c:v>
                </c:pt>
                <c:pt idx="36423">
                  <c:v>2.2252470444072999E-6</c:v>
                </c:pt>
                <c:pt idx="36424">
                  <c:v>2.2251908831094599E-6</c:v>
                </c:pt>
                <c:pt idx="36425">
                  <c:v>2.2251333575695698E-6</c:v>
                </c:pt>
                <c:pt idx="36426">
                  <c:v>2.2250610527407801E-6</c:v>
                </c:pt>
                <c:pt idx="36427">
                  <c:v>2.2249996618484202E-6</c:v>
                </c:pt>
                <c:pt idx="36428">
                  <c:v>2.2249396351980998E-6</c:v>
                </c:pt>
                <c:pt idx="36429">
                  <c:v>2.2248611912800702E-6</c:v>
                </c:pt>
                <c:pt idx="36430">
                  <c:v>2.2248075310926698E-6</c:v>
                </c:pt>
                <c:pt idx="36431">
                  <c:v>2.2247329525271202E-6</c:v>
                </c:pt>
                <c:pt idx="36432">
                  <c:v>2.2246738353714999E-6</c:v>
                </c:pt>
                <c:pt idx="36433">
                  <c:v>2.2245976651902302E-6</c:v>
                </c:pt>
                <c:pt idx="36434">
                  <c:v>2.22454264076077E-6</c:v>
                </c:pt>
                <c:pt idx="36435">
                  <c:v>2.2244685169425801E-6</c:v>
                </c:pt>
                <c:pt idx="36436">
                  <c:v>2.2244196316023599E-6</c:v>
                </c:pt>
                <c:pt idx="36437">
                  <c:v>2.2243382318265499E-6</c:v>
                </c:pt>
                <c:pt idx="36438">
                  <c:v>2.2242891191126499E-6</c:v>
                </c:pt>
                <c:pt idx="36439">
                  <c:v>2.2242159047891602E-6</c:v>
                </c:pt>
                <c:pt idx="36440">
                  <c:v>2.22414269046567E-6</c:v>
                </c:pt>
                <c:pt idx="36441">
                  <c:v>2.2240838006837302E-6</c:v>
                </c:pt>
                <c:pt idx="36442">
                  <c:v>2.2240053567657002E-6</c:v>
                </c:pt>
                <c:pt idx="36443">
                  <c:v>2.2239428290049499E-6</c:v>
                </c:pt>
                <c:pt idx="36444">
                  <c:v>2.2238627934711998E-6</c:v>
                </c:pt>
                <c:pt idx="36445">
                  <c:v>2.2238177734834599E-6</c:v>
                </c:pt>
                <c:pt idx="36446">
                  <c:v>2.2237354642129499E-6</c:v>
                </c:pt>
                <c:pt idx="36447">
                  <c:v>2.2236786207940899E-6</c:v>
                </c:pt>
                <c:pt idx="36448">
                  <c:v>2.2236233689909602E-6</c:v>
                </c:pt>
                <c:pt idx="36449">
                  <c:v>2.2235396954783899E-6</c:v>
                </c:pt>
                <c:pt idx="36450">
                  <c:v>2.2234823973121799E-6</c:v>
                </c:pt>
                <c:pt idx="36451">
                  <c:v>2.2234066818782598E-6</c:v>
                </c:pt>
                <c:pt idx="36452">
                  <c:v>2.2233489289646998E-6</c:v>
                </c:pt>
                <c:pt idx="36453">
                  <c:v>2.2232729861571001E-6</c:v>
                </c:pt>
                <c:pt idx="36454">
                  <c:v>2.2232061382965202E-6</c:v>
                </c:pt>
                <c:pt idx="36455">
                  <c:v>2.2231404273043099E-6</c:v>
                </c:pt>
                <c:pt idx="36456">
                  <c:v>2.2230683498491999E-6</c:v>
                </c:pt>
                <c:pt idx="36457">
                  <c:v>2.2230144622881198E-6</c:v>
                </c:pt>
                <c:pt idx="36458">
                  <c:v>2.2229576188692599E-6</c:v>
                </c:pt>
                <c:pt idx="36459">
                  <c:v>2.22287280848832E-6</c:v>
                </c:pt>
                <c:pt idx="36460">
                  <c:v>2.2228136913327001E-6</c:v>
                </c:pt>
                <c:pt idx="36461">
                  <c:v>2.2227404770092099E-6</c:v>
                </c:pt>
                <c:pt idx="36462">
                  <c:v>2.22268022298522E-6</c:v>
                </c:pt>
                <c:pt idx="36463">
                  <c:v>2.2226031433092401E-6</c:v>
                </c:pt>
                <c:pt idx="36464">
                  <c:v>2.2225642624107401E-6</c:v>
                </c:pt>
                <c:pt idx="36465">
                  <c:v>2.2224658096092698E-6</c:v>
                </c:pt>
                <c:pt idx="36466">
                  <c:v>2.2224148779059798E-6</c:v>
                </c:pt>
                <c:pt idx="36467">
                  <c:v>2.2223396172194001E-6</c:v>
                </c:pt>
                <c:pt idx="36468">
                  <c:v>2.22228095481114E-6</c:v>
                </c:pt>
                <c:pt idx="36469">
                  <c:v>2.2222038751351698E-6</c:v>
                </c:pt>
                <c:pt idx="36470">
                  <c:v>2.22213520828518E-6</c:v>
                </c:pt>
                <c:pt idx="36471">
                  <c:v>2.2220724531507598E-6</c:v>
                </c:pt>
                <c:pt idx="36472">
                  <c:v>2.2219996935746201E-6</c:v>
                </c:pt>
                <c:pt idx="36473">
                  <c:v>2.2219539914658501E-6</c:v>
                </c:pt>
                <c:pt idx="36474">
                  <c:v>2.22187873077928E-6</c:v>
                </c:pt>
                <c:pt idx="36475">
                  <c:v>2.2218091544345902E-6</c:v>
                </c:pt>
                <c:pt idx="36476">
                  <c:v>2.22172548092203E-6</c:v>
                </c:pt>
                <c:pt idx="36477">
                  <c:v>2.22167432184506E-6</c:v>
                </c:pt>
                <c:pt idx="36478">
                  <c:v>2.2216004254005401E-6</c:v>
                </c:pt>
                <c:pt idx="36479">
                  <c:v>2.2215451735974099E-6</c:v>
                </c:pt>
                <c:pt idx="36480">
                  <c:v>2.22146422856895E-6</c:v>
                </c:pt>
                <c:pt idx="36481">
                  <c:v>2.2214103410078699E-6</c:v>
                </c:pt>
                <c:pt idx="36482">
                  <c:v>2.2213357624423199E-6</c:v>
                </c:pt>
                <c:pt idx="36483">
                  <c:v>2.22125800064532E-6</c:v>
                </c:pt>
                <c:pt idx="36484">
                  <c:v>2.2212020667211601E-6</c:v>
                </c:pt>
                <c:pt idx="36485">
                  <c:v>2.2211438590602501E-6</c:v>
                </c:pt>
                <c:pt idx="36486">
                  <c:v>2.2210581391846101E-6</c:v>
                </c:pt>
                <c:pt idx="36487">
                  <c:v>2.22098697122419E-6</c:v>
                </c:pt>
                <c:pt idx="36488">
                  <c:v>2.2209242160897702E-6</c:v>
                </c:pt>
                <c:pt idx="36489">
                  <c:v>2.2208644168131299E-6</c:v>
                </c:pt>
                <c:pt idx="36490">
                  <c:v>2.2207832444109899E-6</c:v>
                </c:pt>
                <c:pt idx="36491">
                  <c:v>2.2207204892765701E-6</c:v>
                </c:pt>
                <c:pt idx="36492">
                  <c:v>2.2206484118214601E-6</c:v>
                </c:pt>
                <c:pt idx="36493">
                  <c:v>2.2205902041605399E-6</c:v>
                </c:pt>
                <c:pt idx="36494">
                  <c:v>2.22052267417894E-6</c:v>
                </c:pt>
                <c:pt idx="36495">
                  <c:v>2.2204567358130602E-6</c:v>
                </c:pt>
                <c:pt idx="36496">
                  <c:v>2.2203814751264902E-6</c:v>
                </c:pt>
                <c:pt idx="36497">
                  <c:v>2.2203048501978599E-6</c:v>
                </c:pt>
                <c:pt idx="36498">
                  <c:v>2.2202420950634401E-6</c:v>
                </c:pt>
                <c:pt idx="36499">
                  <c:v>2.2201829779078202E-6</c:v>
                </c:pt>
                <c:pt idx="36500">
                  <c:v>2.2201227238838298E-6</c:v>
                </c:pt>
                <c:pt idx="36501">
                  <c:v>2.2200283638085201E-6</c:v>
                </c:pt>
                <c:pt idx="36502">
                  <c:v>2.2199781142262501E-6</c:v>
                </c:pt>
                <c:pt idx="36503">
                  <c:v>2.2199114937393499E-6</c:v>
                </c:pt>
                <c:pt idx="36504">
                  <c:v>2.2198294118425102E-6</c:v>
                </c:pt>
                <c:pt idx="36505">
                  <c:v>2.2197723410499701E-6</c:v>
                </c:pt>
                <c:pt idx="36506">
                  <c:v>2.21970344682631E-6</c:v>
                </c:pt>
                <c:pt idx="36507">
                  <c:v>2.2196147710928901E-6</c:v>
                </c:pt>
                <c:pt idx="36508">
                  <c:v>2.21957452595234E-6</c:v>
                </c:pt>
                <c:pt idx="36509">
                  <c:v>2.21948562284524E-6</c:v>
                </c:pt>
                <c:pt idx="36510">
                  <c:v>2.2194308257894599E-6</c:v>
                </c:pt>
                <c:pt idx="36511">
                  <c:v>2.2193767108547002E-6</c:v>
                </c:pt>
                <c:pt idx="36512">
                  <c:v>2.21928212340572E-6</c:v>
                </c:pt>
                <c:pt idx="36513">
                  <c:v>2.2191950392880202E-6</c:v>
                </c:pt>
                <c:pt idx="36514">
                  <c:v>2.2191595689946502E-6</c:v>
                </c:pt>
                <c:pt idx="36515">
                  <c:v>2.2190738491190102E-6</c:v>
                </c:pt>
                <c:pt idx="36516">
                  <c:v>2.2190019990375701E-6</c:v>
                </c:pt>
                <c:pt idx="36517">
                  <c:v>2.2189549326867602E-6</c:v>
                </c:pt>
                <c:pt idx="36518">
                  <c:v>2.2188803541212101E-6</c:v>
                </c:pt>
                <c:pt idx="36519">
                  <c:v>2.2188107777765199E-6</c:v>
                </c:pt>
                <c:pt idx="36520">
                  <c:v>2.2187384729477302E-6</c:v>
                </c:pt>
                <c:pt idx="36521">
                  <c:v>2.2186659407452701E-6</c:v>
                </c:pt>
                <c:pt idx="36522">
                  <c:v>2.2186177375260698E-6</c:v>
                </c:pt>
                <c:pt idx="36523">
                  <c:v>2.2185315629030798E-6</c:v>
                </c:pt>
                <c:pt idx="36524">
                  <c:v>2.2184674435266099E-6</c:v>
                </c:pt>
                <c:pt idx="36525">
                  <c:v>2.2183921828400301E-6</c:v>
                </c:pt>
                <c:pt idx="36526">
                  <c:v>2.2183223791216699E-6</c:v>
                </c:pt>
                <c:pt idx="36527">
                  <c:v>2.2182618977239999E-6</c:v>
                </c:pt>
                <c:pt idx="36528">
                  <c:v>2.2181909571372701E-6</c:v>
                </c:pt>
                <c:pt idx="36529">
                  <c:v>2.21811637857172E-6</c:v>
                </c:pt>
                <c:pt idx="36530">
                  <c:v>2.2180599899002101E-6</c:v>
                </c:pt>
                <c:pt idx="36531">
                  <c:v>2.2179913230502301E-6</c:v>
                </c:pt>
                <c:pt idx="36532">
                  <c:v>2.2179176539793801E-6</c:v>
                </c:pt>
                <c:pt idx="36533">
                  <c:v>2.2178535346029102E-6</c:v>
                </c:pt>
                <c:pt idx="36534">
                  <c:v>2.2177894152264301E-6</c:v>
                </c:pt>
                <c:pt idx="36535">
                  <c:v>2.21769869312993E-6</c:v>
                </c:pt>
                <c:pt idx="36536">
                  <c:v>2.2176311631483301E-6</c:v>
                </c:pt>
                <c:pt idx="36537">
                  <c:v>2.2175734102347599E-6</c:v>
                </c:pt>
                <c:pt idx="36538">
                  <c:v>2.2175072444952102E-6</c:v>
                </c:pt>
                <c:pt idx="36539">
                  <c:v>2.2174231162352898E-6</c:v>
                </c:pt>
                <c:pt idx="36540">
                  <c:v>2.2173726392793499E-6</c:v>
                </c:pt>
                <c:pt idx="36541">
                  <c:v>2.2172789613250601E-6</c:v>
                </c:pt>
                <c:pt idx="36542">
                  <c:v>2.21722075366415E-6</c:v>
                </c:pt>
                <c:pt idx="36543">
                  <c:v>2.2171552700456198E-6</c:v>
                </c:pt>
                <c:pt idx="36544">
                  <c:v>2.2170895590534201E-6</c:v>
                </c:pt>
                <c:pt idx="36545">
                  <c:v>2.2170033844304301E-6</c:v>
                </c:pt>
                <c:pt idx="36546">
                  <c:v>2.2169517706060998E-6</c:v>
                </c:pt>
                <c:pt idx="36547">
                  <c:v>2.2168831037561202E-6</c:v>
                </c:pt>
                <c:pt idx="36548">
                  <c:v>2.2168021587276598E-6</c:v>
                </c:pt>
                <c:pt idx="36549">
                  <c:v>2.2167221231939E-6</c:v>
                </c:pt>
                <c:pt idx="36550">
                  <c:v>2.2166639155329899E-6</c:v>
                </c:pt>
                <c:pt idx="36551">
                  <c:v>2.2165993414091598E-6</c:v>
                </c:pt>
                <c:pt idx="36552">
                  <c:v>2.2165227164805401E-6</c:v>
                </c:pt>
                <c:pt idx="36553">
                  <c:v>2.2164624624565502E-6</c:v>
                </c:pt>
                <c:pt idx="36554">
                  <c:v>2.2163781068229599E-6</c:v>
                </c:pt>
                <c:pt idx="36555">
                  <c:v>2.2163239918882002E-6</c:v>
                </c:pt>
                <c:pt idx="36556">
                  <c:v>2.2162416826176902E-6</c:v>
                </c:pt>
                <c:pt idx="36557">
                  <c:v>2.21617597162549E-6</c:v>
                </c:pt>
                <c:pt idx="36558">
                  <c:v>2.2161045762914E-6</c:v>
                </c:pt>
                <c:pt idx="36559">
                  <c:v>2.2160268144944001E-6</c:v>
                </c:pt>
                <c:pt idx="36560">
                  <c:v>2.2159756554174199E-6</c:v>
                </c:pt>
                <c:pt idx="36561">
                  <c:v>2.21590153159923E-6</c:v>
                </c:pt>
                <c:pt idx="36562">
                  <c:v>2.2158333194966E-6</c:v>
                </c:pt>
                <c:pt idx="36563">
                  <c:v>2.2157705643621701E-6</c:v>
                </c:pt>
                <c:pt idx="36564">
                  <c:v>2.2156841623655E-6</c:v>
                </c:pt>
                <c:pt idx="36565">
                  <c:v>2.21561253965774E-6</c:v>
                </c:pt>
                <c:pt idx="36566">
                  <c:v>2.2155645638122198E-6</c:v>
                </c:pt>
                <c:pt idx="36567">
                  <c:v>2.2154761154524698E-6</c:v>
                </c:pt>
                <c:pt idx="36568">
                  <c:v>2.2154083580971899E-6</c:v>
                </c:pt>
                <c:pt idx="36569">
                  <c:v>2.2153444660943899E-6</c:v>
                </c:pt>
                <c:pt idx="36570">
                  <c:v>2.2152757992444099E-6</c:v>
                </c:pt>
                <c:pt idx="36571">
                  <c:v>2.2151912162371399E-6</c:v>
                </c:pt>
                <c:pt idx="36572">
                  <c:v>2.2151282337290502E-6</c:v>
                </c:pt>
                <c:pt idx="36573">
                  <c:v>2.2150616132421402E-6</c:v>
                </c:pt>
                <c:pt idx="36574">
                  <c:v>2.2149990854813899E-6</c:v>
                </c:pt>
                <c:pt idx="36575">
                  <c:v>2.21491700358456E-6</c:v>
                </c:pt>
                <c:pt idx="36576">
                  <c:v>2.2148497009766301E-6</c:v>
                </c:pt>
                <c:pt idx="36577">
                  <c:v>2.2147903564473398E-6</c:v>
                </c:pt>
                <c:pt idx="36578">
                  <c:v>2.21470259020862E-6</c:v>
                </c:pt>
                <c:pt idx="36579">
                  <c:v>2.21463892557949E-6</c:v>
                </c:pt>
                <c:pt idx="36580">
                  <c:v>2.2145693492348098E-6</c:v>
                </c:pt>
                <c:pt idx="36581">
                  <c:v>2.21451432480535E-6</c:v>
                </c:pt>
                <c:pt idx="36582">
                  <c:v>2.2144349713926199E-6</c:v>
                </c:pt>
                <c:pt idx="36583">
                  <c:v>2.2143615296954501E-6</c:v>
                </c:pt>
                <c:pt idx="36584">
                  <c:v>2.2142862690088801E-6</c:v>
                </c:pt>
                <c:pt idx="36585">
                  <c:v>2.2142191937746298E-6</c:v>
                </c:pt>
                <c:pt idx="36586">
                  <c:v>2.2141507542983201E-6</c:v>
                </c:pt>
                <c:pt idx="36587">
                  <c:v>2.2140548026072801E-6</c:v>
                </c:pt>
                <c:pt idx="36588">
                  <c:v>2.2140052351460301E-6</c:v>
                </c:pt>
                <c:pt idx="36589">
                  <c:v>2.2139174689073099E-6</c:v>
                </c:pt>
                <c:pt idx="36590">
                  <c:v>2.2138492568046799E-6</c:v>
                </c:pt>
                <c:pt idx="36591">
                  <c:v>2.2137996893434298E-6</c:v>
                </c:pt>
                <c:pt idx="36592">
                  <c:v>2.2137260202725901E-6</c:v>
                </c:pt>
                <c:pt idx="36593">
                  <c:v>2.2136498500913098E-6</c:v>
                </c:pt>
                <c:pt idx="36594">
                  <c:v>2.21358277485706E-6</c:v>
                </c:pt>
                <c:pt idx="36595">
                  <c:v>2.2135066046757899E-6</c:v>
                </c:pt>
                <c:pt idx="36596">
                  <c:v>2.2134224764158699E-6</c:v>
                </c:pt>
                <c:pt idx="36597">
                  <c:v>2.2133626771392301E-6</c:v>
                </c:pt>
                <c:pt idx="36598">
                  <c:v>2.2132890080683899E-6</c:v>
                </c:pt>
                <c:pt idx="36599">
                  <c:v>2.2132112462713798E-6</c:v>
                </c:pt>
                <c:pt idx="36600">
                  <c:v>2.2131532659841498E-6</c:v>
                </c:pt>
                <c:pt idx="36601">
                  <c:v>2.21308459913416E-6</c:v>
                </c:pt>
                <c:pt idx="36602">
                  <c:v>2.2130232082417899E-6</c:v>
                </c:pt>
                <c:pt idx="36603">
                  <c:v>2.2129338503873399E-6</c:v>
                </c:pt>
                <c:pt idx="36604">
                  <c:v>2.2128499495011098E-6</c:v>
                </c:pt>
                <c:pt idx="36605">
                  <c:v>2.21278787648771E-6</c:v>
                </c:pt>
                <c:pt idx="36606">
                  <c:v>2.2127308056951699E-6</c:v>
                </c:pt>
                <c:pt idx="36607">
                  <c:v>2.2126505427877402E-6</c:v>
                </c:pt>
                <c:pt idx="36608">
                  <c:v>2.2125714167486902E-6</c:v>
                </c:pt>
                <c:pt idx="36609">
                  <c:v>2.2125088889879399E-6</c:v>
                </c:pt>
                <c:pt idx="36610">
                  <c:v>2.21243544729077E-6</c:v>
                </c:pt>
                <c:pt idx="36611">
                  <c:v>2.2123622329672799E-6</c:v>
                </c:pt>
                <c:pt idx="36612">
                  <c:v>2.2122837890492498E-6</c:v>
                </c:pt>
                <c:pt idx="36613">
                  <c:v>2.2122121663414899E-6</c:v>
                </c:pt>
                <c:pt idx="36614">
                  <c:v>2.2121666916063999E-6</c:v>
                </c:pt>
                <c:pt idx="36615">
                  <c:v>2.21206778405758E-6</c:v>
                </c:pt>
                <c:pt idx="36616">
                  <c:v>2.2119861569081001E-6</c:v>
                </c:pt>
                <c:pt idx="36617">
                  <c:v>2.2119259028841001E-6</c:v>
                </c:pt>
                <c:pt idx="36618">
                  <c:v>2.2118510969448801E-6</c:v>
                </c:pt>
                <c:pt idx="36619">
                  <c:v>2.21178902393149E-6</c:v>
                </c:pt>
                <c:pt idx="36620">
                  <c:v>2.2117114895081601E-6</c:v>
                </c:pt>
                <c:pt idx="36621">
                  <c:v>2.2116457785159599E-6</c:v>
                </c:pt>
                <c:pt idx="36622">
                  <c:v>2.2115857518656399E-6</c:v>
                </c:pt>
                <c:pt idx="36623">
                  <c:v>2.21149730350589E-6</c:v>
                </c:pt>
                <c:pt idx="36624">
                  <c:v>2.21142181544565E-6</c:v>
                </c:pt>
                <c:pt idx="36625">
                  <c:v>2.2113570139481398E-6</c:v>
                </c:pt>
                <c:pt idx="36626">
                  <c:v>2.2112760689196901E-6</c:v>
                </c:pt>
                <c:pt idx="36627">
                  <c:v>2.2112183160061199E-6</c:v>
                </c:pt>
                <c:pt idx="36628">
                  <c:v>2.21113327825151E-6</c:v>
                </c:pt>
                <c:pt idx="36629">
                  <c:v>2.2110668851382802E-6</c:v>
                </c:pt>
                <c:pt idx="36630">
                  <c:v>2.2109911697043601E-6</c:v>
                </c:pt>
                <c:pt idx="36631">
                  <c:v>2.21091909224924E-6</c:v>
                </c:pt>
                <c:pt idx="36632">
                  <c:v>2.2108515622676299E-6</c:v>
                </c:pt>
                <c:pt idx="36633">
                  <c:v>2.21078039430722E-6</c:v>
                </c:pt>
                <c:pt idx="36634">
                  <c:v>2.2107021777628701E-6</c:v>
                </c:pt>
                <c:pt idx="36635">
                  <c:v>2.2106423784862302E-6</c:v>
                </c:pt>
                <c:pt idx="36636">
                  <c:v>2.2105355128587702E-6</c:v>
                </c:pt>
                <c:pt idx="36637">
                  <c:v>2.21049504034454E-6</c:v>
                </c:pt>
                <c:pt idx="36638">
                  <c:v>2.21042637349456E-6</c:v>
                </c:pt>
                <c:pt idx="36639">
                  <c:v>2.2103399714978899E-6</c:v>
                </c:pt>
                <c:pt idx="36640">
                  <c:v>2.21025948121678E-6</c:v>
                </c:pt>
                <c:pt idx="36641">
                  <c:v>2.21019126911415E-6</c:v>
                </c:pt>
                <c:pt idx="36642">
                  <c:v>2.2101262402429698E-6</c:v>
                </c:pt>
                <c:pt idx="36643">
                  <c:v>2.2100534806668301E-6</c:v>
                </c:pt>
                <c:pt idx="36644">
                  <c:v>2.2099857233115502E-6</c:v>
                </c:pt>
                <c:pt idx="36645">
                  <c:v>2.2099056877777899E-6</c:v>
                </c:pt>
                <c:pt idx="36646">
                  <c:v>2.20984270526969E-6</c:v>
                </c:pt>
                <c:pt idx="36647">
                  <c:v>2.2097585770097798E-6</c:v>
                </c:pt>
                <c:pt idx="36648">
                  <c:v>2.2096871816756898E-6</c:v>
                </c:pt>
                <c:pt idx="36649">
                  <c:v>2.20962078856246E-6</c:v>
                </c:pt>
                <c:pt idx="36650">
                  <c:v>2.2095330223237401E-6</c:v>
                </c:pt>
                <c:pt idx="36651">
                  <c:v>2.20946844819991E-6</c:v>
                </c:pt>
                <c:pt idx="36652">
                  <c:v>2.2093947791290698E-6</c:v>
                </c:pt>
                <c:pt idx="36653">
                  <c:v>2.2093199731898498E-6</c:v>
                </c:pt>
                <c:pt idx="36654">
                  <c:v>2.2092585822974802E-6</c:v>
                </c:pt>
                <c:pt idx="36655">
                  <c:v>2.2091758182796201E-6</c:v>
                </c:pt>
                <c:pt idx="36656">
                  <c:v>2.20910783355066E-6</c:v>
                </c:pt>
                <c:pt idx="36657">
                  <c:v>2.2090378024586201E-6</c:v>
                </c:pt>
                <c:pt idx="36658">
                  <c:v>2.2089550384407601E-6</c:v>
                </c:pt>
                <c:pt idx="36659">
                  <c:v>2.2088811419962402E-6</c:v>
                </c:pt>
                <c:pt idx="36660">
                  <c:v>2.2088042896939399E-6</c:v>
                </c:pt>
                <c:pt idx="36661">
                  <c:v>2.2087344859755801E-6</c:v>
                </c:pt>
                <c:pt idx="36662">
                  <c:v>2.2086737772042402E-6</c:v>
                </c:pt>
                <c:pt idx="36663">
                  <c:v>2.20859351429681E-6</c:v>
                </c:pt>
                <c:pt idx="36664">
                  <c:v>2.2085157524998101E-6</c:v>
                </c:pt>
                <c:pt idx="36665">
                  <c:v>2.20844071918691E-6</c:v>
                </c:pt>
                <c:pt idx="36666">
                  <c:v>2.2083929707150699E-6</c:v>
                </c:pt>
                <c:pt idx="36667">
                  <c:v>2.20829406316625E-6</c:v>
                </c:pt>
                <c:pt idx="36668">
                  <c:v>2.20821971197438E-6</c:v>
                </c:pt>
                <c:pt idx="36669">
                  <c:v>2.2081580937083298E-6</c:v>
                </c:pt>
                <c:pt idx="36670">
                  <c:v>2.2080821509007398E-6</c:v>
                </c:pt>
                <c:pt idx="36671">
                  <c:v>2.20800552597211E-6</c:v>
                </c:pt>
                <c:pt idx="36672">
                  <c:v>2.2079320842749401E-6</c:v>
                </c:pt>
                <c:pt idx="36673">
                  <c:v>2.2078495476307601E-6</c:v>
                </c:pt>
                <c:pt idx="36674">
                  <c:v>2.2077870198700099E-6</c:v>
                </c:pt>
                <c:pt idx="36675">
                  <c:v>2.2077015273680398E-6</c:v>
                </c:pt>
                <c:pt idx="36676">
                  <c:v>2.20763490688114E-6</c:v>
                </c:pt>
                <c:pt idx="36677">
                  <c:v>2.20755600821576E-6</c:v>
                </c:pt>
                <c:pt idx="36678">
                  <c:v>2.2074998469179301E-6</c:v>
                </c:pt>
                <c:pt idx="36679">
                  <c:v>2.2074132175475799E-6</c:v>
                </c:pt>
                <c:pt idx="36680">
                  <c:v>2.2073543277656401E-6</c:v>
                </c:pt>
                <c:pt idx="36681">
                  <c:v>2.2072626961744399E-6</c:v>
                </c:pt>
                <c:pt idx="36682">
                  <c:v>2.2071926650824E-6</c:v>
                </c:pt>
                <c:pt idx="36683">
                  <c:v>2.2071155854064298E-6</c:v>
                </c:pt>
                <c:pt idx="36684">
                  <c:v>2.2070482827984999E-6</c:v>
                </c:pt>
                <c:pt idx="36685">
                  <c:v>2.2069802980695398E-6</c:v>
                </c:pt>
                <c:pt idx="36686">
                  <c:v>2.2069057195039902E-6</c:v>
                </c:pt>
                <c:pt idx="36687">
                  <c:v>2.20682545659656E-6</c:v>
                </c:pt>
                <c:pt idx="36688">
                  <c:v>2.2067631562094898E-6</c:v>
                </c:pt>
                <c:pt idx="36689">
                  <c:v>2.2066828933020601E-6</c:v>
                </c:pt>
                <c:pt idx="36690">
                  <c:v>2.20659353544761E-6</c:v>
                </c:pt>
                <c:pt idx="36691">
                  <c:v>2.20652646021335E-6</c:v>
                </c:pt>
                <c:pt idx="36692">
                  <c:v>2.2064541553845599E-6</c:v>
                </c:pt>
                <c:pt idx="36693">
                  <c:v>2.2063982214604001E-6</c:v>
                </c:pt>
                <c:pt idx="36694">
                  <c:v>2.2063134110794602E-6</c:v>
                </c:pt>
                <c:pt idx="36695">
                  <c:v>2.20624292524008E-6</c:v>
                </c:pt>
                <c:pt idx="36696">
                  <c:v>2.2061733488953901E-6</c:v>
                </c:pt>
                <c:pt idx="36697">
                  <c:v>2.2060871742724001E-6</c:v>
                </c:pt>
                <c:pt idx="36698">
                  <c:v>2.2060071387386398E-6</c:v>
                </c:pt>
                <c:pt idx="36699">
                  <c:v>2.2059416551201101E-6</c:v>
                </c:pt>
                <c:pt idx="36700">
                  <c:v>2.2058623017073799E-6</c:v>
                </c:pt>
                <c:pt idx="36701">
                  <c:v>2.2057909063732899E-6</c:v>
                </c:pt>
                <c:pt idx="36702">
                  <c:v>2.2057204205339101E-6</c:v>
                </c:pt>
                <c:pt idx="36703">
                  <c:v>2.2056372017686899E-6</c:v>
                </c:pt>
                <c:pt idx="36704">
                  <c:v>2.20556603380828E-6</c:v>
                </c:pt>
                <c:pt idx="36705">
                  <c:v>2.2054880446376E-6</c:v>
                </c:pt>
                <c:pt idx="36706">
                  <c:v>2.2054150576877899E-6</c:v>
                </c:pt>
                <c:pt idx="36707">
                  <c:v>2.20534184336429E-6</c:v>
                </c:pt>
                <c:pt idx="36708">
                  <c:v>2.2052613530831898E-6</c:v>
                </c:pt>
                <c:pt idx="36709">
                  <c:v>2.2051945052226099E-6</c:v>
                </c:pt>
                <c:pt idx="36710">
                  <c:v>2.2051076484785902E-6</c:v>
                </c:pt>
                <c:pt idx="36711">
                  <c:v>2.2050539882911801E-6</c:v>
                </c:pt>
                <c:pt idx="36712">
                  <c:v>2.20498486669385E-6</c:v>
                </c:pt>
                <c:pt idx="36713">
                  <c:v>2.2048870960134098E-6</c:v>
                </c:pt>
                <c:pt idx="36714">
                  <c:v>2.2048095615900799E-6</c:v>
                </c:pt>
                <c:pt idx="36715">
                  <c:v>2.2047370293876199E-6</c:v>
                </c:pt>
                <c:pt idx="36716">
                  <c:v>2.2046767753636202E-6</c:v>
                </c:pt>
                <c:pt idx="36717">
                  <c:v>2.2045906007406302E-6</c:v>
                </c:pt>
                <c:pt idx="36718">
                  <c:v>2.20452443500108E-6</c:v>
                </c:pt>
                <c:pt idx="36719">
                  <c:v>2.2044507659302301E-6</c:v>
                </c:pt>
                <c:pt idx="36720">
                  <c:v>2.2043627723178399E-6</c:v>
                </c:pt>
                <c:pt idx="36721">
                  <c:v>2.2042941054678501E-6</c:v>
                </c:pt>
                <c:pt idx="36722">
                  <c:v>2.2042195269023098E-6</c:v>
                </c:pt>
                <c:pt idx="36723">
                  <c:v>2.20413949136855E-6</c:v>
                </c:pt>
                <c:pt idx="36724">
                  <c:v>2.2040887870389299E-6</c:v>
                </c:pt>
                <c:pt idx="36725">
                  <c:v>2.2040012481738801E-6</c:v>
                </c:pt>
                <c:pt idx="36726">
                  <c:v>2.2039232590032001E-6</c:v>
                </c:pt>
                <c:pt idx="36727">
                  <c:v>2.2038348106434598E-6</c:v>
                </c:pt>
                <c:pt idx="36728">
                  <c:v>2.2037756934878399E-6</c:v>
                </c:pt>
                <c:pt idx="36729">
                  <c:v>2.20369361159101E-6</c:v>
                </c:pt>
                <c:pt idx="36730">
                  <c:v>2.20361243918887E-6</c:v>
                </c:pt>
                <c:pt idx="36731">
                  <c:v>2.20354468183359E-6</c:v>
                </c:pt>
                <c:pt idx="36732">
                  <c:v>2.2034701032680502E-6</c:v>
                </c:pt>
                <c:pt idx="36733">
                  <c:v>2.2033982531866101E-6</c:v>
                </c:pt>
                <c:pt idx="36734">
                  <c:v>2.2033245841157601E-6</c:v>
                </c:pt>
                <c:pt idx="36735">
                  <c:v>2.2032484139344901E-6</c:v>
                </c:pt>
                <c:pt idx="36736">
                  <c:v>2.2031672415323602E-6</c:v>
                </c:pt>
                <c:pt idx="36737">
                  <c:v>2.2031101707398201E-6</c:v>
                </c:pt>
                <c:pt idx="36738">
                  <c:v>2.20301990339067E-6</c:v>
                </c:pt>
                <c:pt idx="36739">
                  <c:v>2.20294805330923E-6</c:v>
                </c:pt>
                <c:pt idx="36740">
                  <c:v>2.2028671082807701E-6</c:v>
                </c:pt>
                <c:pt idx="36741">
                  <c:v>2.20278820961539E-6</c:v>
                </c:pt>
                <c:pt idx="36742">
                  <c:v>2.2027047634765002E-6</c:v>
                </c:pt>
                <c:pt idx="36743">
                  <c:v>2.2026461010682401E-6</c:v>
                </c:pt>
                <c:pt idx="36744">
                  <c:v>2.2025694761396102E-6</c:v>
                </c:pt>
                <c:pt idx="36745">
                  <c:v>2.2024998997949301E-6</c:v>
                </c:pt>
                <c:pt idx="36746">
                  <c:v>2.2024091776984299E-6</c:v>
                </c:pt>
                <c:pt idx="36747">
                  <c:v>2.2023236851964599E-6</c:v>
                </c:pt>
                <c:pt idx="36748">
                  <c:v>2.20227093450376E-6</c:v>
                </c:pt>
                <c:pt idx="36749">
                  <c:v>2.2021758923074201E-6</c:v>
                </c:pt>
                <c:pt idx="36750">
                  <c:v>2.2021065433364099E-6</c:v>
                </c:pt>
                <c:pt idx="36751">
                  <c:v>2.2020387859811299E-6</c:v>
                </c:pt>
                <c:pt idx="36752">
                  <c:v>2.2019544303475401E-6</c:v>
                </c:pt>
                <c:pt idx="36753">
                  <c:v>2.2018823528924301E-6</c:v>
                </c:pt>
                <c:pt idx="36754">
                  <c:v>2.2018152776581701E-6</c:v>
                </c:pt>
                <c:pt idx="36755">
                  <c:v>2.2017193259671301E-6</c:v>
                </c:pt>
                <c:pt idx="36756">
                  <c:v>2.2016656657797301E-6</c:v>
                </c:pt>
                <c:pt idx="36757">
                  <c:v>2.2015708509570699E-6</c:v>
                </c:pt>
                <c:pt idx="36758">
                  <c:v>2.2015010472387101E-6</c:v>
                </c:pt>
                <c:pt idx="36759">
                  <c:v>2.20144670493028E-6</c:v>
                </c:pt>
                <c:pt idx="36760">
                  <c:v>2.20134757000778E-6</c:v>
                </c:pt>
                <c:pt idx="36761">
                  <c:v>2.2012716272001798E-6</c:v>
                </c:pt>
                <c:pt idx="36762">
                  <c:v>2.20119022742438E-6</c:v>
                </c:pt>
                <c:pt idx="36763">
                  <c:v>2.2011063265381402E-6</c:v>
                </c:pt>
                <c:pt idx="36764">
                  <c:v>2.2010349312040502E-6</c:v>
                </c:pt>
                <c:pt idx="36765">
                  <c:v>2.20096558223304E-6</c:v>
                </c:pt>
                <c:pt idx="36766">
                  <c:v>2.20089077629382E-6</c:v>
                </c:pt>
                <c:pt idx="36767">
                  <c:v>2.2008000541973199E-6</c:v>
                </c:pt>
                <c:pt idx="36768">
                  <c:v>2.2007488951203401E-6</c:v>
                </c:pt>
                <c:pt idx="36769">
                  <c:v>2.2006461222190401E-6</c:v>
                </c:pt>
                <c:pt idx="36770">
                  <c:v>2.2005942810210399E-6</c:v>
                </c:pt>
                <c:pt idx="36771">
                  <c:v>2.2004967377142701E-6</c:v>
                </c:pt>
                <c:pt idx="36772">
                  <c:v>2.2004280708642901E-6</c:v>
                </c:pt>
                <c:pt idx="36773">
                  <c:v>2.2003541744197702E-6</c:v>
                </c:pt>
                <c:pt idx="36774">
                  <c:v>2.2002905097906499E-6</c:v>
                </c:pt>
                <c:pt idx="36775">
                  <c:v>2.2002027435519301E-6</c:v>
                </c:pt>
                <c:pt idx="36776">
                  <c:v>2.20011725104996E-6</c:v>
                </c:pt>
                <c:pt idx="36777">
                  <c:v>2.2000438093527902E-6</c:v>
                </c:pt>
                <c:pt idx="36778">
                  <c:v>2.19998105421837E-6</c:v>
                </c:pt>
                <c:pt idx="36779">
                  <c:v>2.1999001091899101E-6</c:v>
                </c:pt>
                <c:pt idx="36780">
                  <c:v>2.1998148440616201E-6</c:v>
                </c:pt>
                <c:pt idx="36781">
                  <c:v>2.1997366275172702E-6</c:v>
                </c:pt>
                <c:pt idx="36782">
                  <c:v>2.1996593204676199E-6</c:v>
                </c:pt>
                <c:pt idx="36783">
                  <c:v>2.1995883798808799E-6</c:v>
                </c:pt>
                <c:pt idx="36784">
                  <c:v>2.1994981125317298E-6</c:v>
                </c:pt>
                <c:pt idx="36785">
                  <c:v>2.1994319467921699E-6</c:v>
                </c:pt>
                <c:pt idx="36786">
                  <c:v>2.1993566861055999E-6</c:v>
                </c:pt>
                <c:pt idx="36787">
                  <c:v>2.1992655092617501E-6</c:v>
                </c:pt>
                <c:pt idx="36788">
                  <c:v>2.1991941139276601E-6</c:v>
                </c:pt>
                <c:pt idx="36789">
                  <c:v>2.1991131688992002E-6</c:v>
                </c:pt>
                <c:pt idx="36790">
                  <c:v>2.1990410914440902E-6</c:v>
                </c:pt>
                <c:pt idx="36791">
                  <c:v>2.1989674223732398E-6</c:v>
                </c:pt>
                <c:pt idx="36792">
                  <c:v>2.19887942876085E-6</c:v>
                </c:pt>
                <c:pt idx="36793">
                  <c:v>2.19881462726335E-6</c:v>
                </c:pt>
                <c:pt idx="36794">
                  <c:v>2.1987211766827399E-6</c:v>
                </c:pt>
                <c:pt idx="36795">
                  <c:v>2.1986597857903702E-6</c:v>
                </c:pt>
                <c:pt idx="36796">
                  <c:v>2.1985622424836E-6</c:v>
                </c:pt>
                <c:pt idx="36797">
                  <c:v>2.1985051716910701E-6</c:v>
                </c:pt>
                <c:pt idx="36798">
                  <c:v>2.1984265003993599E-6</c:v>
                </c:pt>
                <c:pt idx="36799">
                  <c:v>2.1983544229442499E-6</c:v>
                </c:pt>
                <c:pt idx="36800">
                  <c:v>2.1982718863000598E-6</c:v>
                </c:pt>
                <c:pt idx="36801">
                  <c:v>2.19819821722922E-6</c:v>
                </c:pt>
                <c:pt idx="36802">
                  <c:v>2.1981081772537398E-6</c:v>
                </c:pt>
                <c:pt idx="36803">
                  <c:v>2.1980338260618699E-6</c:v>
                </c:pt>
                <c:pt idx="36804">
                  <c:v>2.1979667508276201E-6</c:v>
                </c:pt>
                <c:pt idx="36805">
                  <c:v>2.1978823951940302E-6</c:v>
                </c:pt>
                <c:pt idx="36806">
                  <c:v>2.19781304622302E-6</c:v>
                </c:pt>
                <c:pt idx="36807">
                  <c:v>2.19772027776344E-6</c:v>
                </c:pt>
                <c:pt idx="36808">
                  <c:v>2.1976431980874601E-6</c:v>
                </c:pt>
                <c:pt idx="36809">
                  <c:v>2.1975754407321801E-6</c:v>
                </c:pt>
                <c:pt idx="36810">
                  <c:v>2.1974956325721E-6</c:v>
                </c:pt>
                <c:pt idx="36811">
                  <c:v>2.1974240098643299E-6</c:v>
                </c:pt>
                <c:pt idx="36812">
                  <c:v>2.19732760342595E-6</c:v>
                </c:pt>
                <c:pt idx="36813">
                  <c:v>2.19725734496023E-6</c:v>
                </c:pt>
                <c:pt idx="36814">
                  <c:v>2.1971977730572702E-6</c:v>
                </c:pt>
                <c:pt idx="36815">
                  <c:v>2.1971186470182202E-6</c:v>
                </c:pt>
                <c:pt idx="36816">
                  <c:v>2.19703952097916E-6</c:v>
                </c:pt>
                <c:pt idx="36817">
                  <c:v>2.1969551653455702E-6</c:v>
                </c:pt>
                <c:pt idx="36818">
                  <c:v>2.1968774035485698E-6</c:v>
                </c:pt>
                <c:pt idx="36819">
                  <c:v>2.1967891825625E-6</c:v>
                </c:pt>
                <c:pt idx="36820">
                  <c:v>2.1967157408653301E-6</c:v>
                </c:pt>
                <c:pt idx="36821">
                  <c:v>2.19663206735277E-6</c:v>
                </c:pt>
                <c:pt idx="36822">
                  <c:v>2.1965568066661898E-6</c:v>
                </c:pt>
                <c:pt idx="36823">
                  <c:v>2.1964742700220098E-6</c:v>
                </c:pt>
                <c:pt idx="36824">
                  <c:v>2.1964103780192099E-6</c:v>
                </c:pt>
                <c:pt idx="36825">
                  <c:v>2.1963367089483599E-6</c:v>
                </c:pt>
                <c:pt idx="36826">
                  <c:v>2.1962432583677599E-6</c:v>
                </c:pt>
                <c:pt idx="36827">
                  <c:v>2.19616958929691E-6</c:v>
                </c:pt>
                <c:pt idx="36828">
                  <c:v>2.1960984213365001E-6</c:v>
                </c:pt>
                <c:pt idx="36829">
                  <c:v>2.1960172489343698E-6</c:v>
                </c:pt>
                <c:pt idx="36830">
                  <c:v>2.1959322111797502E-6</c:v>
                </c:pt>
                <c:pt idx="36831">
                  <c:v>2.1958505840302699E-6</c:v>
                </c:pt>
                <c:pt idx="36832">
                  <c:v>2.1957712306175398E-6</c:v>
                </c:pt>
                <c:pt idx="36833">
                  <c:v>2.19568119064206E-6</c:v>
                </c:pt>
                <c:pt idx="36834">
                  <c:v>2.19561616177089E-6</c:v>
                </c:pt>
                <c:pt idx="36835">
                  <c:v>2.1955393094685898E-6</c:v>
                </c:pt>
                <c:pt idx="36836">
                  <c:v>2.1954513158561899E-6</c:v>
                </c:pt>
                <c:pt idx="36837">
                  <c:v>2.1953628674964399E-6</c:v>
                </c:pt>
                <c:pt idx="36838">
                  <c:v>2.1953007944830499E-6</c:v>
                </c:pt>
                <c:pt idx="36839">
                  <c:v>2.19521689359681E-6</c:v>
                </c:pt>
                <c:pt idx="36840">
                  <c:v>2.1951500457362301E-6</c:v>
                </c:pt>
                <c:pt idx="36841">
                  <c:v>2.1950572772766502E-6</c:v>
                </c:pt>
                <c:pt idx="36842">
                  <c:v>2.1949974780000099E-6</c:v>
                </c:pt>
                <c:pt idx="36843">
                  <c:v>2.1949012989352902E-6</c:v>
                </c:pt>
                <c:pt idx="36844">
                  <c:v>2.1948287667328301E-6</c:v>
                </c:pt>
                <c:pt idx="36845">
                  <c:v>2.1947562345303599E-6</c:v>
                </c:pt>
                <c:pt idx="36846">
                  <c:v>2.1946805190964399E-6</c:v>
                </c:pt>
                <c:pt idx="36847">
                  <c:v>2.1945922981103599E-6</c:v>
                </c:pt>
                <c:pt idx="36848">
                  <c:v>2.1945113530819101E-6</c:v>
                </c:pt>
                <c:pt idx="36849">
                  <c:v>2.19442881643772E-6</c:v>
                </c:pt>
                <c:pt idx="36850">
                  <c:v>2.1943542378721801E-6</c:v>
                </c:pt>
                <c:pt idx="36851">
                  <c:v>2.1942753392068E-6</c:v>
                </c:pt>
                <c:pt idx="36852">
                  <c:v>2.19418279812089E-6</c:v>
                </c:pt>
                <c:pt idx="36853">
                  <c:v>2.1941214072285199E-6</c:v>
                </c:pt>
                <c:pt idx="36854">
                  <c:v>2.19403000301099E-6</c:v>
                </c:pt>
                <c:pt idx="36855">
                  <c:v>2.1939601992926302E-6</c:v>
                </c:pt>
                <c:pt idx="36856">
                  <c:v>2.1938799363852E-6</c:v>
                </c:pt>
                <c:pt idx="36857">
                  <c:v>2.19379808186204E-6</c:v>
                </c:pt>
                <c:pt idx="36858">
                  <c:v>2.1937205474387198E-6</c:v>
                </c:pt>
                <c:pt idx="36859">
                  <c:v>2.1936320990789699E-6</c:v>
                </c:pt>
                <c:pt idx="36860">
                  <c:v>2.1935602489975298E-6</c:v>
                </c:pt>
                <c:pt idx="36861">
                  <c:v>2.1934790765953898E-6</c:v>
                </c:pt>
                <c:pt idx="36862">
                  <c:v>2.1934004053036898E-6</c:v>
                </c:pt>
                <c:pt idx="36863">
                  <c:v>2.1933294647169498E-6</c:v>
                </c:pt>
                <c:pt idx="36864">
                  <c:v>2.19323783312575E-6</c:v>
                </c:pt>
                <c:pt idx="36865">
                  <c:v>2.1931587070866899E-6</c:v>
                </c:pt>
                <c:pt idx="36866">
                  <c:v>2.1930825369054202E-6</c:v>
                </c:pt>
                <c:pt idx="36867">
                  <c:v>2.1929899958195199E-6</c:v>
                </c:pt>
                <c:pt idx="36868">
                  <c:v>2.1929117792751602E-6</c:v>
                </c:pt>
                <c:pt idx="36869">
                  <c:v>2.1928467504039902E-6</c:v>
                </c:pt>
                <c:pt idx="36870">
                  <c:v>2.1927662601228799E-6</c:v>
                </c:pt>
                <c:pt idx="36871">
                  <c:v>2.1926834961050199E-6</c:v>
                </c:pt>
                <c:pt idx="36872">
                  <c:v>2.1925998225924601E-6</c:v>
                </c:pt>
                <c:pt idx="36873">
                  <c:v>2.1925216060481E-6</c:v>
                </c:pt>
                <c:pt idx="36874">
                  <c:v>2.1924456632404999E-6</c:v>
                </c:pt>
                <c:pt idx="36875">
                  <c:v>2.1923585791228102E-6</c:v>
                </c:pt>
                <c:pt idx="36876">
                  <c:v>2.1922890027781199E-6</c:v>
                </c:pt>
                <c:pt idx="36877">
                  <c:v>2.1921855477558E-6</c:v>
                </c:pt>
                <c:pt idx="36878">
                  <c:v>2.1921189272688901E-6</c:v>
                </c:pt>
                <c:pt idx="36879">
                  <c:v>2.1920222934568301E-6</c:v>
                </c:pt>
                <c:pt idx="36880">
                  <c:v>2.1919502160017099E-6</c:v>
                </c:pt>
                <c:pt idx="36881">
                  <c:v>2.1918749553151399E-6</c:v>
                </c:pt>
                <c:pt idx="36882">
                  <c:v>2.1917899175605301E-6</c:v>
                </c:pt>
                <c:pt idx="36883">
                  <c:v>2.19171533899498E-6</c:v>
                </c:pt>
                <c:pt idx="36884">
                  <c:v>2.1916516743658602E-6</c:v>
                </c:pt>
                <c:pt idx="36885">
                  <c:v>2.19155822378525E-6</c:v>
                </c:pt>
                <c:pt idx="36886">
                  <c:v>2.1914745502726899E-6</c:v>
                </c:pt>
                <c:pt idx="36887">
                  <c:v>2.1913883756496901E-6</c:v>
                </c:pt>
                <c:pt idx="36888">
                  <c:v>2.1913065211265301E-6</c:v>
                </c:pt>
                <c:pt idx="36889">
                  <c:v>2.19124467548681E-6</c:v>
                </c:pt>
                <c:pt idx="36890">
                  <c:v>2.1911557723797202E-6</c:v>
                </c:pt>
                <c:pt idx="36891">
                  <c:v>2.1910761915933099E-6</c:v>
                </c:pt>
                <c:pt idx="36892">
                  <c:v>2.1909902443439899E-6</c:v>
                </c:pt>
                <c:pt idx="36893">
                  <c:v>2.1909145289100698E-6</c:v>
                </c:pt>
                <c:pt idx="36894">
                  <c:v>2.1908324470132399E-6</c:v>
                </c:pt>
                <c:pt idx="36895">
                  <c:v>2.1907437712798098E-6</c:v>
                </c:pt>
                <c:pt idx="36896">
                  <c:v>2.1906637357460602E-6</c:v>
                </c:pt>
                <c:pt idx="36897">
                  <c:v>2.1905718767811798E-6</c:v>
                </c:pt>
                <c:pt idx="36898">
                  <c:v>2.19049229599477E-6</c:v>
                </c:pt>
                <c:pt idx="36899">
                  <c:v>2.1904195364186299E-6</c:v>
                </c:pt>
                <c:pt idx="36900">
                  <c:v>2.1903433662373598E-6</c:v>
                </c:pt>
                <c:pt idx="36901">
                  <c:v>2.1902744720137001E-6</c:v>
                </c:pt>
                <c:pt idx="36902">
                  <c:v>2.1901942091062699E-6</c:v>
                </c:pt>
                <c:pt idx="36903">
                  <c:v>2.1901009858993399E-6</c:v>
                </c:pt>
                <c:pt idx="36904">
                  <c:v>2.1900336832914002E-6</c:v>
                </c:pt>
                <c:pt idx="36905">
                  <c:v>2.1899470539210601E-6</c:v>
                </c:pt>
                <c:pt idx="36906">
                  <c:v>2.1898674731346499E-6</c:v>
                </c:pt>
                <c:pt idx="36907">
                  <c:v>2.1897808437643099E-6</c:v>
                </c:pt>
                <c:pt idx="36908">
                  <c:v>2.1896917132835399E-6</c:v>
                </c:pt>
                <c:pt idx="36909">
                  <c:v>2.18961508835491E-6</c:v>
                </c:pt>
                <c:pt idx="36910">
                  <c:v>2.18953232433705E-6</c:v>
                </c:pt>
                <c:pt idx="36911">
                  <c:v>2.1894479687034601E-6</c:v>
                </c:pt>
                <c:pt idx="36912">
                  <c:v>2.1893706616538098E-6</c:v>
                </c:pt>
                <c:pt idx="36913">
                  <c:v>2.1892942640988601E-6</c:v>
                </c:pt>
                <c:pt idx="36914">
                  <c:v>2.1892105905862999E-6</c:v>
                </c:pt>
                <c:pt idx="36915">
                  <c:v>2.1891310097998901E-6</c:v>
                </c:pt>
                <c:pt idx="36916">
                  <c:v>2.18904028770339E-6</c:v>
                </c:pt>
                <c:pt idx="36917">
                  <c:v>2.1889741219638398E-6</c:v>
                </c:pt>
                <c:pt idx="36918">
                  <c:v>2.1888781702727998E-6</c:v>
                </c:pt>
                <c:pt idx="36919">
                  <c:v>2.1888104129175198E-6</c:v>
                </c:pt>
                <c:pt idx="36920">
                  <c:v>2.1887121874897301E-6</c:v>
                </c:pt>
                <c:pt idx="36921">
                  <c:v>2.1886421563976901E-6</c:v>
                </c:pt>
                <c:pt idx="36922">
                  <c:v>2.18855893763248E-6</c:v>
                </c:pt>
                <c:pt idx="36923">
                  <c:v>2.1884757188672699E-6</c:v>
                </c:pt>
                <c:pt idx="36924">
                  <c:v>2.1883893168705998E-6</c:v>
                </c:pt>
                <c:pt idx="36925">
                  <c:v>2.1883035969949598E-6</c:v>
                </c:pt>
                <c:pt idx="36926">
                  <c:v>2.1882315195398401E-6</c:v>
                </c:pt>
                <c:pt idx="36927">
                  <c:v>2.18815262087446E-6</c:v>
                </c:pt>
                <c:pt idx="36928">
                  <c:v>2.1880716758460001E-6</c:v>
                </c:pt>
                <c:pt idx="36929">
                  <c:v>2.1879900486965198E-6</c:v>
                </c:pt>
                <c:pt idx="36930">
                  <c:v>2.18792024497816E-6</c:v>
                </c:pt>
                <c:pt idx="36931">
                  <c:v>2.1878111056139498E-6</c:v>
                </c:pt>
                <c:pt idx="36932">
                  <c:v>2.1877326616959202E-6</c:v>
                </c:pt>
                <c:pt idx="36933">
                  <c:v>2.1876594473724198E-6</c:v>
                </c:pt>
                <c:pt idx="36934">
                  <c:v>2.1875905531487699E-6</c:v>
                </c:pt>
                <c:pt idx="36935">
                  <c:v>2.1874930098420001E-6</c:v>
                </c:pt>
                <c:pt idx="36936">
                  <c:v>2.1874050162296001E-6</c:v>
                </c:pt>
                <c:pt idx="36937">
                  <c:v>2.1873345303902199E-6</c:v>
                </c:pt>
                <c:pt idx="36938">
                  <c:v>2.1872610886930501E-6</c:v>
                </c:pt>
                <c:pt idx="36939">
                  <c:v>2.18717559619108E-6</c:v>
                </c:pt>
                <c:pt idx="36940">
                  <c:v>2.1870837372262001E-6</c:v>
                </c:pt>
                <c:pt idx="36941">
                  <c:v>2.1870102955290298E-6</c:v>
                </c:pt>
                <c:pt idx="36942">
                  <c:v>2.1869216197956099E-6</c:v>
                </c:pt>
                <c:pt idx="36943">
                  <c:v>2.1868593194085402E-6</c:v>
                </c:pt>
                <c:pt idx="36944">
                  <c:v>2.1867620034754501E-6</c:v>
                </c:pt>
                <c:pt idx="36945">
                  <c:v>2.1866801489522901E-6</c:v>
                </c:pt>
                <c:pt idx="36946">
                  <c:v>2.18659351958195E-6</c:v>
                </c:pt>
                <c:pt idx="36947">
                  <c:v>2.1865178041480198E-6</c:v>
                </c:pt>
                <c:pt idx="36948">
                  <c:v>2.18643640437222E-6</c:v>
                </c:pt>
                <c:pt idx="36949">
                  <c:v>2.1863554593437601E-6</c:v>
                </c:pt>
                <c:pt idx="36950">
                  <c:v>2.1862613266421198E-6</c:v>
                </c:pt>
                <c:pt idx="36951">
                  <c:v>2.1861885670659801E-6</c:v>
                </c:pt>
                <c:pt idx="36952">
                  <c:v>2.1861037566850398E-6</c:v>
                </c:pt>
                <c:pt idx="36953">
                  <c:v>2.1860066681256302E-6</c:v>
                </c:pt>
                <c:pt idx="36954">
                  <c:v>2.1859273147129001E-6</c:v>
                </c:pt>
                <c:pt idx="36955">
                  <c:v>2.18584091271623E-6</c:v>
                </c:pt>
                <c:pt idx="36956">
                  <c:v>2.1857638330402602E-6</c:v>
                </c:pt>
                <c:pt idx="36957">
                  <c:v>2.1856883449800101E-6</c:v>
                </c:pt>
                <c:pt idx="36958">
                  <c:v>2.18560239773069E-6</c:v>
                </c:pt>
                <c:pt idx="36959">
                  <c:v>2.18552395381266E-6</c:v>
                </c:pt>
                <c:pt idx="36960">
                  <c:v>2.1854407350474499E-6</c:v>
                </c:pt>
                <c:pt idx="36961">
                  <c:v>2.1853506950719799E-6</c:v>
                </c:pt>
                <c:pt idx="36962">
                  <c:v>2.18528111872729E-6</c:v>
                </c:pt>
                <c:pt idx="36963">
                  <c:v>2.1852008558198598E-6</c:v>
                </c:pt>
                <c:pt idx="36964">
                  <c:v>2.1851117253390801E-6</c:v>
                </c:pt>
                <c:pt idx="36965">
                  <c:v>2.1850191842531798E-6</c:v>
                </c:pt>
                <c:pt idx="36966">
                  <c:v>2.1849327822565101E-6</c:v>
                </c:pt>
                <c:pt idx="36967">
                  <c:v>2.1848570668225901E-6</c:v>
                </c:pt>
                <c:pt idx="36968">
                  <c:v>2.1847920379514099E-6</c:v>
                </c:pt>
                <c:pt idx="36969">
                  <c:v>2.1846994968654998E-6</c:v>
                </c:pt>
                <c:pt idx="36970">
                  <c:v>2.18461173062678E-6</c:v>
                </c:pt>
                <c:pt idx="36971">
                  <c:v>2.1845353330718298E-6</c:v>
                </c:pt>
                <c:pt idx="36972">
                  <c:v>2.1844441562279801E-6</c:v>
                </c:pt>
                <c:pt idx="36973">
                  <c:v>2.1843634385731998E-6</c:v>
                </c:pt>
                <c:pt idx="36974">
                  <c:v>2.1842733985977298E-6</c:v>
                </c:pt>
                <c:pt idx="36975">
                  <c:v>2.1841788111487399E-6</c:v>
                </c:pt>
                <c:pt idx="36976">
                  <c:v>2.1841026409674698E-6</c:v>
                </c:pt>
                <c:pt idx="36977">
                  <c:v>2.18402965401765E-6</c:v>
                </c:pt>
                <c:pt idx="36978">
                  <c:v>2.1839387045474702E-6</c:v>
                </c:pt>
                <c:pt idx="36979">
                  <c:v>2.1838498014403702E-6</c:v>
                </c:pt>
                <c:pt idx="36980">
                  <c:v>2.18376612792781E-6</c:v>
                </c:pt>
                <c:pt idx="36981">
                  <c:v>2.18368768400978E-6</c:v>
                </c:pt>
                <c:pt idx="36982">
                  <c:v>2.1836112864548298E-6</c:v>
                </c:pt>
                <c:pt idx="36983">
                  <c:v>2.1835389816260401E-6</c:v>
                </c:pt>
                <c:pt idx="36984">
                  <c:v>2.1834430299350099E-6</c:v>
                </c:pt>
                <c:pt idx="36985">
                  <c:v>2.18334821511235E-6</c:v>
                </c:pt>
                <c:pt idx="36986">
                  <c:v>2.1832640868524301E-6</c:v>
                </c:pt>
                <c:pt idx="36987">
                  <c:v>2.1831817775819201E-6</c:v>
                </c:pt>
                <c:pt idx="36988">
                  <c:v>2.18310174204817E-6</c:v>
                </c:pt>
                <c:pt idx="36989">
                  <c:v>2.1830028344993501E-6</c:v>
                </c:pt>
                <c:pt idx="36990">
                  <c:v>2.1829434899700598E-6</c:v>
                </c:pt>
                <c:pt idx="36991">
                  <c:v>2.18285254049988E-6</c:v>
                </c:pt>
                <c:pt idx="36992">
                  <c:v>2.1827615910297001E-6</c:v>
                </c:pt>
                <c:pt idx="36993">
                  <c:v>2.1826958800375E-6</c:v>
                </c:pt>
                <c:pt idx="36994">
                  <c:v>2.1826062948093699E-6</c:v>
                </c:pt>
                <c:pt idx="36995">
                  <c:v>2.1825258045282702E-6</c:v>
                </c:pt>
                <c:pt idx="36996">
                  <c:v>2.1824325813213401E-6</c:v>
                </c:pt>
                <c:pt idx="36997">
                  <c:v>2.1823484530614198E-6</c:v>
                </c:pt>
                <c:pt idx="36998">
                  <c:v>2.1822647795488601E-6</c:v>
                </c:pt>
                <c:pt idx="36999">
                  <c:v>2.1821697373525201E-6</c:v>
                </c:pt>
                <c:pt idx="37000">
                  <c:v>2.1821056179760498E-6</c:v>
                </c:pt>
                <c:pt idx="37001">
                  <c:v>2.1820160327479201E-6</c:v>
                </c:pt>
                <c:pt idx="37002">
                  <c:v>2.18191803469381E-6</c:v>
                </c:pt>
                <c:pt idx="37003">
                  <c:v>2.1818480036017701E-6</c:v>
                </c:pt>
                <c:pt idx="37004">
                  <c:v>2.1817518245370601E-6</c:v>
                </c:pt>
                <c:pt idx="37005">
                  <c:v>2.1816783828398899E-6</c:v>
                </c:pt>
                <c:pt idx="37006">
                  <c:v>2.1816008484165599E-6</c:v>
                </c:pt>
                <c:pt idx="37007">
                  <c:v>2.18149693864689E-6</c:v>
                </c:pt>
                <c:pt idx="37008">
                  <c:v>2.1814332740177599E-6</c:v>
                </c:pt>
                <c:pt idx="37009">
                  <c:v>2.1813486910105001E-6</c:v>
                </c:pt>
                <c:pt idx="37010">
                  <c:v>2.1812502382090298E-6</c:v>
                </c:pt>
                <c:pt idx="37011">
                  <c:v>2.1811606529809099E-6</c:v>
                </c:pt>
                <c:pt idx="37012">
                  <c:v>2.18105174099037E-6</c:v>
                </c:pt>
                <c:pt idx="37013">
                  <c:v>2.1809969439345899E-6</c:v>
                </c:pt>
                <c:pt idx="37014">
                  <c:v>2.18089189729653E-6</c:v>
                </c:pt>
                <c:pt idx="37015">
                  <c:v>2.1808323253935698E-6</c:v>
                </c:pt>
                <c:pt idx="37016">
                  <c:v>2.1807352368341501E-6</c:v>
                </c:pt>
                <c:pt idx="37017">
                  <c:v>2.1806561107951001E-6</c:v>
                </c:pt>
                <c:pt idx="37018">
                  <c:v>2.1805615233461102E-6</c:v>
                </c:pt>
                <c:pt idx="37019">
                  <c:v>2.1804753487231201E-6</c:v>
                </c:pt>
                <c:pt idx="37020">
                  <c:v>2.18038826460543E-6</c:v>
                </c:pt>
                <c:pt idx="37021">
                  <c:v>2.1803116396768002E-6</c:v>
                </c:pt>
                <c:pt idx="37022">
                  <c:v>2.1802254650538101E-6</c:v>
                </c:pt>
                <c:pt idx="37023">
                  <c:v>2.1801481580041599E-6</c:v>
                </c:pt>
                <c:pt idx="37024">
                  <c:v>2.1800560716655999E-6</c:v>
                </c:pt>
                <c:pt idx="37025">
                  <c:v>2.1799571641167901E-6</c:v>
                </c:pt>
                <c:pt idx="37026">
                  <c:v>2.1798966827191201E-6</c:v>
                </c:pt>
                <c:pt idx="37027">
                  <c:v>2.17980687011732E-6</c:v>
                </c:pt>
                <c:pt idx="37028">
                  <c:v>2.17970659832645E-6</c:v>
                </c:pt>
                <c:pt idx="37029">
                  <c:v>2.17962201531918E-6</c:v>
                </c:pt>
                <c:pt idx="37030">
                  <c:v>2.1795478915009902E-6</c:v>
                </c:pt>
                <c:pt idx="37031">
                  <c:v>2.1794542135466999E-6</c:v>
                </c:pt>
                <c:pt idx="37032">
                  <c:v>2.1793712221551699E-6</c:v>
                </c:pt>
                <c:pt idx="37033">
                  <c:v>2.17928277379542E-6</c:v>
                </c:pt>
                <c:pt idx="37034">
                  <c:v>2.1792031930090199E-6</c:v>
                </c:pt>
                <c:pt idx="37035">
                  <c:v>2.17911951949645E-6</c:v>
                </c:pt>
                <c:pt idx="37036">
                  <c:v>2.1790060600324102E-6</c:v>
                </c:pt>
                <c:pt idx="37037">
                  <c:v>2.17893398257729E-6</c:v>
                </c:pt>
                <c:pt idx="37038">
                  <c:v>2.1788591766380701E-6</c:v>
                </c:pt>
                <c:pt idx="37039">
                  <c:v>2.1787573132314698E-6</c:v>
                </c:pt>
                <c:pt idx="37040">
                  <c:v>2.1786784145660902E-6</c:v>
                </c:pt>
                <c:pt idx="37041">
                  <c:v>2.17857723328052E-6</c:v>
                </c:pt>
                <c:pt idx="37042">
                  <c:v>2.1784926502732598E-6</c:v>
                </c:pt>
                <c:pt idx="37043">
                  <c:v>2.17844103644893E-6</c:v>
                </c:pt>
                <c:pt idx="37044">
                  <c:v>2.17833780880028E-6</c:v>
                </c:pt>
                <c:pt idx="37045">
                  <c:v>2.1782534531666901E-6</c:v>
                </c:pt>
                <c:pt idx="37046">
                  <c:v>2.1781568193546302E-6</c:v>
                </c:pt>
                <c:pt idx="37047">
                  <c:v>2.17808087654703E-6</c:v>
                </c:pt>
                <c:pt idx="37048">
                  <c:v>2.1779969756607902E-6</c:v>
                </c:pt>
                <c:pt idx="37049">
                  <c:v>2.1779153485113099E-6</c:v>
                </c:pt>
                <c:pt idx="37050">
                  <c:v>2.1778182599518901E-6</c:v>
                </c:pt>
                <c:pt idx="37051">
                  <c:v>2.1777225356345302E-6</c:v>
                </c:pt>
                <c:pt idx="37052">
                  <c:v>2.1776422727271E-6</c:v>
                </c:pt>
                <c:pt idx="37053">
                  <c:v>2.1775474579044402E-6</c:v>
                </c:pt>
                <c:pt idx="37054">
                  <c:v>2.17748197428591E-6</c:v>
                </c:pt>
                <c:pt idx="37055">
                  <c:v>2.17738215724239E-6</c:v>
                </c:pt>
                <c:pt idx="37056">
                  <c:v>2.1772884792881099E-6</c:v>
                </c:pt>
                <c:pt idx="37057">
                  <c:v>2.1772057152702499E-6</c:v>
                </c:pt>
                <c:pt idx="37058">
                  <c:v>2.1771138563053699E-6</c:v>
                </c:pt>
                <c:pt idx="37059">
                  <c:v>2.1770306375401598E-6</c:v>
                </c:pt>
                <c:pt idx="37060">
                  <c:v>2.1769569684693099E-6</c:v>
                </c:pt>
                <c:pt idx="37061">
                  <c:v>2.1768580609204899E-6</c:v>
                </c:pt>
                <c:pt idx="37062">
                  <c:v>2.1767816633655499E-6</c:v>
                </c:pt>
                <c:pt idx="37063">
                  <c:v>2.1766848021798098E-6</c:v>
                </c:pt>
                <c:pt idx="37064">
                  <c:v>2.1765879409940702E-6</c:v>
                </c:pt>
                <c:pt idx="37065">
                  <c:v>2.1765033579868002E-6</c:v>
                </c:pt>
                <c:pt idx="37066">
                  <c:v>2.1764196844742401E-6</c:v>
                </c:pt>
                <c:pt idx="37067">
                  <c:v>2.1763316908618401E-6</c:v>
                </c:pt>
                <c:pt idx="37068">
                  <c:v>2.1762386950285902E-6</c:v>
                </c:pt>
                <c:pt idx="37069">
                  <c:v>2.1761647985840699E-6</c:v>
                </c:pt>
                <c:pt idx="37070">
                  <c:v>2.17609090213955E-6</c:v>
                </c:pt>
                <c:pt idx="37071">
                  <c:v>2.1759863102488402E-6</c:v>
                </c:pt>
                <c:pt idx="37072">
                  <c:v>2.17589126805251E-6</c:v>
                </c:pt>
                <c:pt idx="37073">
                  <c:v>2.1758191905973898E-6</c:v>
                </c:pt>
                <c:pt idx="37074">
                  <c:v>2.1757234662800299E-6</c:v>
                </c:pt>
                <c:pt idx="37075">
                  <c:v>2.1756416117568699E-6</c:v>
                </c:pt>
                <c:pt idx="37076">
                  <c:v>2.1755652142019202E-6</c:v>
                </c:pt>
                <c:pt idx="37077">
                  <c:v>2.1754731278633699E-6</c:v>
                </c:pt>
                <c:pt idx="37078">
                  <c:v>2.1753849068773E-6</c:v>
                </c:pt>
                <c:pt idx="37079">
                  <c:v>2.1752864540758301E-6</c:v>
                </c:pt>
                <c:pt idx="37080">
                  <c:v>2.1752016436948898E-6</c:v>
                </c:pt>
                <c:pt idx="37081">
                  <c:v>2.1751113763457401E-6</c:v>
                </c:pt>
                <c:pt idx="37082">
                  <c:v>2.1750297491962598E-6</c:v>
                </c:pt>
                <c:pt idx="37083">
                  <c:v>2.1749403913418102E-6</c:v>
                </c:pt>
                <c:pt idx="37084">
                  <c:v>2.1748592189396702E-6</c:v>
                </c:pt>
                <c:pt idx="37085">
                  <c:v>2.17477509067976E-6</c:v>
                </c:pt>
                <c:pt idx="37086">
                  <c:v>2.1746848233306099E-6</c:v>
                </c:pt>
                <c:pt idx="37087">
                  <c:v>2.1745986487076199E-6</c:v>
                </c:pt>
                <c:pt idx="37088">
                  <c:v>2.1744992864114499E-6</c:v>
                </c:pt>
                <c:pt idx="37089">
                  <c:v>2.1744026525993802E-6</c:v>
                </c:pt>
                <c:pt idx="37090">
                  <c:v>2.1743362594861499E-6</c:v>
                </c:pt>
                <c:pt idx="37091">
                  <c:v>2.1742298486060501E-6</c:v>
                </c:pt>
                <c:pt idx="37092">
                  <c:v>2.1741409454989501E-6</c:v>
                </c:pt>
                <c:pt idx="37093">
                  <c:v>2.1740709144069102E-6</c:v>
                </c:pt>
                <c:pt idx="37094">
                  <c:v>2.17397268897912E-6</c:v>
                </c:pt>
                <c:pt idx="37095">
                  <c:v>2.1739035673817802E-6</c:v>
                </c:pt>
                <c:pt idx="37096">
                  <c:v>2.17380534195399E-6</c:v>
                </c:pt>
                <c:pt idx="37097">
                  <c:v>2.1737225779361299E-6</c:v>
                </c:pt>
                <c:pt idx="37098">
                  <c:v>2.1736166218033801E-6</c:v>
                </c:pt>
                <c:pt idx="37099">
                  <c:v>2.1735390873800502E-6</c:v>
                </c:pt>
                <c:pt idx="37100">
                  <c:v>2.1734410893259299E-6</c:v>
                </c:pt>
                <c:pt idx="37101">
                  <c:v>2.1733546873292602E-6</c:v>
                </c:pt>
                <c:pt idx="37102">
                  <c:v>2.1732823825004701E-6</c:v>
                </c:pt>
                <c:pt idx="37103">
                  <c:v>2.17319097828295E-6</c:v>
                </c:pt>
                <c:pt idx="37104">
                  <c:v>2.17309866457072E-6</c:v>
                </c:pt>
                <c:pt idx="37105">
                  <c:v>2.1730111257056701E-6</c:v>
                </c:pt>
                <c:pt idx="37106">
                  <c:v>2.17291699300404E-6</c:v>
                </c:pt>
                <c:pt idx="37107">
                  <c:v>2.17283809433866E-6</c:v>
                </c:pt>
                <c:pt idx="37108">
                  <c:v>2.1727328203269302E-6</c:v>
                </c:pt>
                <c:pt idx="37109">
                  <c:v>2.1726543764089001E-6</c:v>
                </c:pt>
                <c:pt idx="37110">
                  <c:v>2.1725686565332602E-6</c:v>
                </c:pt>
                <c:pt idx="37111">
                  <c:v>2.17247520595265E-6</c:v>
                </c:pt>
                <c:pt idx="37112">
                  <c:v>2.17238857658231E-6</c:v>
                </c:pt>
                <c:pt idx="37113">
                  <c:v>2.17230672205915E-6</c:v>
                </c:pt>
                <c:pt idx="37114">
                  <c:v>2.1722130441048602E-6</c:v>
                </c:pt>
                <c:pt idx="37115">
                  <c:v>2.1721205030189598E-6</c:v>
                </c:pt>
                <c:pt idx="37116">
                  <c:v>2.1720247787015999E-6</c:v>
                </c:pt>
                <c:pt idx="37117">
                  <c:v>2.1719470169046001E-6</c:v>
                </c:pt>
                <c:pt idx="37118">
                  <c:v>2.17185834117117E-6</c:v>
                </c:pt>
                <c:pt idx="37119">
                  <c:v>2.17177648664801E-6</c:v>
                </c:pt>
                <c:pt idx="37120">
                  <c:v>2.1716828086937299E-6</c:v>
                </c:pt>
                <c:pt idx="37121">
                  <c:v>2.1715939055866299E-6</c:v>
                </c:pt>
                <c:pt idx="37122">
                  <c:v>2.1714931790484099E-6</c:v>
                </c:pt>
                <c:pt idx="37123">
                  <c:v>2.1714217837143198E-6</c:v>
                </c:pt>
                <c:pt idx="37124">
                  <c:v>2.1713249225285802E-6</c:v>
                </c:pt>
                <c:pt idx="37125">
                  <c:v>2.17123647416884E-6</c:v>
                </c:pt>
                <c:pt idx="37126">
                  <c:v>2.1711302906623999E-6</c:v>
                </c:pt>
                <c:pt idx="37127">
                  <c:v>2.1710432065447098E-6</c:v>
                </c:pt>
                <c:pt idx="37128">
                  <c:v>2.1709552129323099E-6</c:v>
                </c:pt>
                <c:pt idx="37129">
                  <c:v>2.1708751773985598E-6</c:v>
                </c:pt>
                <c:pt idx="37130">
                  <c:v>2.17079127651232E-6</c:v>
                </c:pt>
                <c:pt idx="37131">
                  <c:v>2.1706855477532402E-6</c:v>
                </c:pt>
                <c:pt idx="37132">
                  <c:v>2.1706014194933198E-6</c:v>
                </c:pt>
                <c:pt idx="37133">
                  <c:v>2.17051342588093E-6</c:v>
                </c:pt>
                <c:pt idx="37134">
                  <c:v>2.1704347545892199E-6</c:v>
                </c:pt>
                <c:pt idx="37135">
                  <c:v>2.17033903027186E-6</c:v>
                </c:pt>
                <c:pt idx="37136">
                  <c:v>2.1702512640331402E-6</c:v>
                </c:pt>
                <c:pt idx="37137">
                  <c:v>2.1701528112316699E-6</c:v>
                </c:pt>
                <c:pt idx="37138">
                  <c:v>2.1700736851926199E-6</c:v>
                </c:pt>
                <c:pt idx="37139">
                  <c:v>2.1699756871385E-6</c:v>
                </c:pt>
                <c:pt idx="37140">
                  <c:v>2.16991020351998E-6</c:v>
                </c:pt>
                <c:pt idx="37141">
                  <c:v>2.1698017462767902E-6</c:v>
                </c:pt>
                <c:pt idx="37142">
                  <c:v>2.1697194370062802E-6</c:v>
                </c:pt>
                <c:pt idx="37143">
                  <c:v>2.16963303500961E-6</c:v>
                </c:pt>
                <c:pt idx="37144">
                  <c:v>2.1695407212973801E-6</c:v>
                </c:pt>
                <c:pt idx="37145">
                  <c:v>2.1694368115277E-6</c:v>
                </c:pt>
                <c:pt idx="37146">
                  <c:v>2.16935768548865E-6</c:v>
                </c:pt>
                <c:pt idx="37147">
                  <c:v>2.1692756035918099E-6</c:v>
                </c:pt>
                <c:pt idx="37148">
                  <c:v>2.16918351725326E-6</c:v>
                </c:pt>
                <c:pt idx="37149">
                  <c:v>2.1690982521249701E-6</c:v>
                </c:pt>
                <c:pt idx="37150">
                  <c:v>2.1690002540708498E-6</c:v>
                </c:pt>
                <c:pt idx="37151">
                  <c:v>2.1689038476324602E-6</c:v>
                </c:pt>
                <c:pt idx="37152">
                  <c:v>2.1688224478566498E-6</c:v>
                </c:pt>
                <c:pt idx="37153">
                  <c:v>2.1687344542442601E-6</c:v>
                </c:pt>
                <c:pt idx="37154">
                  <c:v>2.1686389573005701E-6</c:v>
                </c:pt>
                <c:pt idx="37155">
                  <c:v>2.1685536921722802E-6</c:v>
                </c:pt>
                <c:pt idx="37156">
                  <c:v>2.1684720650227999E-6</c:v>
                </c:pt>
                <c:pt idx="37157">
                  <c:v>2.1683656541426899E-6</c:v>
                </c:pt>
                <c:pt idx="37158">
                  <c:v>2.1682701571989999E-6</c:v>
                </c:pt>
                <c:pt idx="37159">
                  <c:v>2.1681914859073E-6</c:v>
                </c:pt>
                <c:pt idx="37160">
                  <c:v>2.1681119051208999E-6</c:v>
                </c:pt>
                <c:pt idx="37161">
                  <c:v>2.16799162444659E-6</c:v>
                </c:pt>
                <c:pt idx="37162">
                  <c:v>2.16791795537574E-6</c:v>
                </c:pt>
                <c:pt idx="37163">
                  <c:v>2.1678142729797401E-6</c:v>
                </c:pt>
                <c:pt idx="37164">
                  <c:v>2.1677326458302602E-6</c:v>
                </c:pt>
                <c:pt idx="37165">
                  <c:v>2.16765397453855E-6</c:v>
                </c:pt>
                <c:pt idx="37166">
                  <c:v>2.1675652988051301E-6</c:v>
                </c:pt>
                <c:pt idx="37167">
                  <c:v>2.1674511572200602E-6</c:v>
                </c:pt>
                <c:pt idx="37168">
                  <c:v>2.1673729406757098E-6</c:v>
                </c:pt>
                <c:pt idx="37169">
                  <c:v>2.1672844923159599E-6</c:v>
                </c:pt>
                <c:pt idx="37170">
                  <c:v>2.1671921786037299E-6</c:v>
                </c:pt>
                <c:pt idx="37171">
                  <c:v>2.1671075955964599E-6</c:v>
                </c:pt>
                <c:pt idx="37172">
                  <c:v>2.16700391320046E-6</c:v>
                </c:pt>
                <c:pt idx="37173">
                  <c:v>2.1669347916031299E-6</c:v>
                </c:pt>
                <c:pt idx="37174">
                  <c:v>2.1668327008228499E-6</c:v>
                </c:pt>
                <c:pt idx="37175">
                  <c:v>2.1667347027687398E-6</c:v>
                </c:pt>
                <c:pt idx="37176">
                  <c:v>2.1666608063242199E-6</c:v>
                </c:pt>
                <c:pt idx="37177">
                  <c:v>2.1665700842277202E-6</c:v>
                </c:pt>
                <c:pt idx="37178">
                  <c:v>2.1664784526365098E-6</c:v>
                </c:pt>
                <c:pt idx="37179">
                  <c:v>2.1663904590241099E-6</c:v>
                </c:pt>
                <c:pt idx="37180">
                  <c:v>2.1662790459231499E-6</c:v>
                </c:pt>
                <c:pt idx="37181">
                  <c:v>2.16620469473128E-6</c:v>
                </c:pt>
                <c:pt idx="37182">
                  <c:v>2.1660969196091199E-6</c:v>
                </c:pt>
                <c:pt idx="37183">
                  <c:v>2.1660152924596298E-6</c:v>
                </c:pt>
                <c:pt idx="37184">
                  <c:v>2.1659238882420999E-6</c:v>
                </c:pt>
                <c:pt idx="37185">
                  <c:v>2.1658333935192799E-6</c:v>
                </c:pt>
                <c:pt idx="37186">
                  <c:v>2.1657367597072199E-6</c:v>
                </c:pt>
                <c:pt idx="37187">
                  <c:v>2.1656546778103798E-6</c:v>
                </c:pt>
                <c:pt idx="37188">
                  <c:v>2.1655623640981499E-6</c:v>
                </c:pt>
                <c:pt idx="37189">
                  <c:v>2.1654525426129099E-6</c:v>
                </c:pt>
                <c:pt idx="37190">
                  <c:v>2.1653693238476998E-6</c:v>
                </c:pt>
                <c:pt idx="37191">
                  <c:v>2.1652972463925801E-6</c:v>
                </c:pt>
                <c:pt idx="37192">
                  <c:v>2.1651994757121399E-6</c:v>
                </c:pt>
                <c:pt idx="37193">
                  <c:v>2.1651085262419698E-6</c:v>
                </c:pt>
                <c:pt idx="37194">
                  <c:v>2.16502189687162E-6</c:v>
                </c:pt>
                <c:pt idx="37195">
                  <c:v>2.1649257178069101E-6</c:v>
                </c:pt>
                <c:pt idx="37196">
                  <c:v>2.1648374968208398E-6</c:v>
                </c:pt>
                <c:pt idx="37197">
                  <c:v>2.1647238099831199E-6</c:v>
                </c:pt>
                <c:pt idx="37198">
                  <c:v>2.1646528693963799E-6</c:v>
                </c:pt>
                <c:pt idx="37199">
                  <c:v>2.1645603283104698E-6</c:v>
                </c:pt>
                <c:pt idx="37200">
                  <c:v>2.16446778722457E-6</c:v>
                </c:pt>
                <c:pt idx="37201">
                  <c:v>2.1643641048285598E-6</c:v>
                </c:pt>
                <c:pt idx="37202">
                  <c:v>2.1642840692948101E-6</c:v>
                </c:pt>
                <c:pt idx="37203">
                  <c:v>2.1641817511408598E-6</c:v>
                </c:pt>
                <c:pt idx="37204">
                  <c:v>2.1640964860125699E-6</c:v>
                </c:pt>
                <c:pt idx="37205">
                  <c:v>2.1640025806846101E-6</c:v>
                </c:pt>
                <c:pt idx="37206">
                  <c:v>2.1639141323248602E-6</c:v>
                </c:pt>
                <c:pt idx="37207">
                  <c:v>2.16381272366561E-6</c:v>
                </c:pt>
                <c:pt idx="37208">
                  <c:v>2.1637245026795401E-6</c:v>
                </c:pt>
                <c:pt idx="37209">
                  <c:v>2.1636305973515799E-6</c:v>
                </c:pt>
                <c:pt idx="37210">
                  <c:v>2.1635364646499498E-6</c:v>
                </c:pt>
                <c:pt idx="37211">
                  <c:v>2.1634500626532801E-6</c:v>
                </c:pt>
                <c:pt idx="37212">
                  <c:v>2.1633500182360902E-6</c:v>
                </c:pt>
                <c:pt idx="37213">
                  <c:v>2.16326270674472E-6</c:v>
                </c:pt>
                <c:pt idx="37214">
                  <c:v>2.1631731215165898E-6</c:v>
                </c:pt>
                <c:pt idx="37215">
                  <c:v>2.1630821720464202E-6</c:v>
                </c:pt>
                <c:pt idx="37216">
                  <c:v>2.16297780752939E-6</c:v>
                </c:pt>
                <c:pt idx="37217">
                  <c:v>2.1628939066431502E-6</c:v>
                </c:pt>
                <c:pt idx="37218">
                  <c:v>2.1628040940413501E-6</c:v>
                </c:pt>
                <c:pt idx="37219">
                  <c:v>2.1627058686135599E-6</c:v>
                </c:pt>
                <c:pt idx="37220">
                  <c:v>2.1626083253067901E-6</c:v>
                </c:pt>
                <c:pt idx="37221">
                  <c:v>2.1625257886626102E-6</c:v>
                </c:pt>
                <c:pt idx="37222">
                  <c:v>2.1624334749503802E-6</c:v>
                </c:pt>
                <c:pt idx="37223">
                  <c:v>2.1623432076012199E-6</c:v>
                </c:pt>
                <c:pt idx="37224">
                  <c:v>2.1622352051053899E-6</c:v>
                </c:pt>
                <c:pt idx="37225">
                  <c:v>2.16214652937197E-6</c:v>
                </c:pt>
                <c:pt idx="37226">
                  <c:v>2.1620587631332502E-6</c:v>
                </c:pt>
                <c:pt idx="37227">
                  <c:v>2.1619596282107502E-6</c:v>
                </c:pt>
                <c:pt idx="37228">
                  <c:v>2.1618861865135799E-6</c:v>
                </c:pt>
                <c:pt idx="37229">
                  <c:v>2.16177568290732E-6</c:v>
                </c:pt>
                <c:pt idx="37230">
                  <c:v>2.1616749563690999E-6</c:v>
                </c:pt>
                <c:pt idx="37231">
                  <c:v>2.16158309740422E-6</c:v>
                </c:pt>
                <c:pt idx="37232">
                  <c:v>2.1615060177282401E-6</c:v>
                </c:pt>
                <c:pt idx="37233">
                  <c:v>2.1614087017951499E-6</c:v>
                </c:pt>
                <c:pt idx="37234">
                  <c:v>2.1613029730360701E-6</c:v>
                </c:pt>
                <c:pt idx="37235">
                  <c:v>2.1612170257867602E-6</c:v>
                </c:pt>
                <c:pt idx="37236">
                  <c:v>2.1611306237900901E-6</c:v>
                </c:pt>
                <c:pt idx="37237">
                  <c:v>2.1610333078569999E-6</c:v>
                </c:pt>
                <c:pt idx="37238">
                  <c:v>2.1609366740449302E-6</c:v>
                </c:pt>
                <c:pt idx="37239">
                  <c:v>2.1608368570014102E-6</c:v>
                </c:pt>
                <c:pt idx="37240">
                  <c:v>2.1607550024782498E-6</c:v>
                </c:pt>
                <c:pt idx="37241">
                  <c:v>2.1606649625027802E-6</c:v>
                </c:pt>
                <c:pt idx="37242">
                  <c:v>2.1605624169751498E-6</c:v>
                </c:pt>
                <c:pt idx="37243">
                  <c:v>2.1604741959890799E-6</c:v>
                </c:pt>
                <c:pt idx="37244">
                  <c:v>2.16036437450384E-6</c:v>
                </c:pt>
                <c:pt idx="37245">
                  <c:v>2.1602761535177702E-6</c:v>
                </c:pt>
                <c:pt idx="37246">
                  <c:v>2.1601883872790499E-6</c:v>
                </c:pt>
                <c:pt idx="37247">
                  <c:v>2.1600985746772498E-6</c:v>
                </c:pt>
                <c:pt idx="37248">
                  <c:v>2.1600064883386898E-6</c:v>
                </c:pt>
                <c:pt idx="37249">
                  <c:v>2.1599046249321002E-6</c:v>
                </c:pt>
                <c:pt idx="37250">
                  <c:v>2.15981731344073E-6</c:v>
                </c:pt>
                <c:pt idx="37251">
                  <c:v>2.1597102204395898E-6</c:v>
                </c:pt>
                <c:pt idx="37252">
                  <c:v>2.1596240458165998E-6</c:v>
                </c:pt>
                <c:pt idx="37253">
                  <c:v>2.1595169528154699E-6</c:v>
                </c:pt>
                <c:pt idx="37254">
                  <c:v>2.1594426016235999E-6</c:v>
                </c:pt>
                <c:pt idx="37255">
                  <c:v>2.1593459678115302E-6</c:v>
                </c:pt>
                <c:pt idx="37256">
                  <c:v>2.1592366010736399E-6</c:v>
                </c:pt>
                <c:pt idx="37257">
                  <c:v>2.1591501990769799E-6</c:v>
                </c:pt>
                <c:pt idx="37258">
                  <c:v>2.1590649339486798E-6</c:v>
                </c:pt>
                <c:pt idx="37259">
                  <c:v>2.15895488508977E-6</c:v>
                </c:pt>
                <c:pt idx="37260">
                  <c:v>2.15886689147737E-6</c:v>
                </c:pt>
                <c:pt idx="37261">
                  <c:v>2.15877412301779E-6</c:v>
                </c:pt>
                <c:pt idx="37262">
                  <c:v>2.1586777165794E-6</c:v>
                </c:pt>
                <c:pt idx="37263">
                  <c:v>2.1585956346825701E-6</c:v>
                </c:pt>
                <c:pt idx="37264">
                  <c:v>2.1584971818811002E-6</c:v>
                </c:pt>
                <c:pt idx="37265">
                  <c:v>2.1584032765531502E-6</c:v>
                </c:pt>
                <c:pt idx="37266">
                  <c:v>2.1583052784990299E-6</c:v>
                </c:pt>
                <c:pt idx="37267">
                  <c:v>2.15820250559773E-6</c:v>
                </c:pt>
                <c:pt idx="37268">
                  <c:v>2.1581163309747298E-6</c:v>
                </c:pt>
                <c:pt idx="37269">
                  <c:v>2.1580333395831998E-6</c:v>
                </c:pt>
                <c:pt idx="37270">
                  <c:v>2.1579235180979599E-6</c:v>
                </c:pt>
                <c:pt idx="37271">
                  <c:v>2.1578293853963302E-6</c:v>
                </c:pt>
                <c:pt idx="37272">
                  <c:v>2.1577391180471699E-6</c:v>
                </c:pt>
                <c:pt idx="37273">
                  <c:v>2.1576474864559701E-6</c:v>
                </c:pt>
                <c:pt idx="37274">
                  <c:v>2.1575376649707302E-6</c:v>
                </c:pt>
                <c:pt idx="37275">
                  <c:v>2.1574521724687699E-6</c:v>
                </c:pt>
                <c:pt idx="37276">
                  <c:v>2.15736122299859E-6</c:v>
                </c:pt>
                <c:pt idx="37277">
                  <c:v>2.1572493551502699E-6</c:v>
                </c:pt>
                <c:pt idx="37278">
                  <c:v>2.1571549950749601E-6</c:v>
                </c:pt>
                <c:pt idx="37279">
                  <c:v>2.1570660919678601E-6</c:v>
                </c:pt>
                <c:pt idx="37280">
                  <c:v>2.1569785531028199E-6</c:v>
                </c:pt>
                <c:pt idx="37281">
                  <c:v>2.15688669413794E-6</c:v>
                </c:pt>
                <c:pt idx="37282">
                  <c:v>2.156775963158E-6</c:v>
                </c:pt>
                <c:pt idx="37283">
                  <c:v>2.1566934265138099E-6</c:v>
                </c:pt>
                <c:pt idx="37284">
                  <c:v>2.15658724300738E-6</c:v>
                </c:pt>
                <c:pt idx="37285">
                  <c:v>2.1565078895946499E-6</c:v>
                </c:pt>
                <c:pt idx="37286">
                  <c:v>2.1564137568930202E-6</c:v>
                </c:pt>
                <c:pt idx="37287">
                  <c:v>2.1562989331869201E-6</c:v>
                </c:pt>
                <c:pt idx="37288">
                  <c:v>2.1562170786637601E-6</c:v>
                </c:pt>
                <c:pt idx="37289">
                  <c:v>2.1561195353569899E-6</c:v>
                </c:pt>
                <c:pt idx="37290">
                  <c:v>2.1560306322498899E-6</c:v>
                </c:pt>
                <c:pt idx="37291">
                  <c:v>2.15592376662244E-6</c:v>
                </c:pt>
                <c:pt idx="37292">
                  <c:v>2.1558319076575601E-6</c:v>
                </c:pt>
                <c:pt idx="37293">
                  <c:v>2.1557368654612202E-6</c:v>
                </c:pt>
                <c:pt idx="37294">
                  <c:v>2.1556379579123999E-6</c:v>
                </c:pt>
                <c:pt idx="37295">
                  <c:v>2.1555438252107702E-6</c:v>
                </c:pt>
                <c:pt idx="37296">
                  <c:v>2.1554353679675799E-6</c:v>
                </c:pt>
                <c:pt idx="37297">
                  <c:v>2.1553378246608199E-6</c:v>
                </c:pt>
                <c:pt idx="37298">
                  <c:v>2.15524687519064E-6</c:v>
                </c:pt>
                <c:pt idx="37299">
                  <c:v>2.15515797208354E-6</c:v>
                </c:pt>
                <c:pt idx="37300">
                  <c:v>2.1550508790824101E-6</c:v>
                </c:pt>
                <c:pt idx="37301">
                  <c:v>2.15496493183309E-6</c:v>
                </c:pt>
                <c:pt idx="37302">
                  <c:v>2.1548676158999999E-6</c:v>
                </c:pt>
                <c:pt idx="37303">
                  <c:v>2.1547734831983702E-6</c:v>
                </c:pt>
                <c:pt idx="37304">
                  <c:v>2.1546782136283599E-6</c:v>
                </c:pt>
                <c:pt idx="37305">
                  <c:v>2.1545763502217601E-6</c:v>
                </c:pt>
                <c:pt idx="37306">
                  <c:v>2.1544913124671401E-6</c:v>
                </c:pt>
                <c:pt idx="37307">
                  <c:v>2.1543912680499501E-6</c:v>
                </c:pt>
                <c:pt idx="37308">
                  <c:v>2.1542823560594098E-6</c:v>
                </c:pt>
                <c:pt idx="37309">
                  <c:v>2.1542043668887299E-6</c:v>
                </c:pt>
                <c:pt idx="37310">
                  <c:v>2.1540950001508501E-6</c:v>
                </c:pt>
                <c:pt idx="37311">
                  <c:v>2.1540211037063298E-6</c:v>
                </c:pt>
                <c:pt idx="37312">
                  <c:v>2.1539194676733999E-6</c:v>
                </c:pt>
                <c:pt idx="37313">
                  <c:v>2.1538103283091901E-6</c:v>
                </c:pt>
                <c:pt idx="37314">
                  <c:v>2.1537155134865299E-6</c:v>
                </c:pt>
                <c:pt idx="37315">
                  <c:v>2.1536084204853999E-6</c:v>
                </c:pt>
                <c:pt idx="37316">
                  <c:v>2.15351724364154E-6</c:v>
                </c:pt>
                <c:pt idx="37317">
                  <c:v>2.1534337975026599E-6</c:v>
                </c:pt>
                <c:pt idx="37318">
                  <c:v>2.1533369363169199E-6</c:v>
                </c:pt>
                <c:pt idx="37319">
                  <c:v>2.1532330265472402E-6</c:v>
                </c:pt>
                <c:pt idx="37320">
                  <c:v>2.15314230445074E-6</c:v>
                </c:pt>
                <c:pt idx="37321">
                  <c:v>2.1530472622544001E-6</c:v>
                </c:pt>
                <c:pt idx="37322">
                  <c:v>2.1529440346057501E-6</c:v>
                </c:pt>
                <c:pt idx="37323">
                  <c:v>2.1528535398829301E-6</c:v>
                </c:pt>
                <c:pt idx="37324">
                  <c:v>2.1527407625399098E-6</c:v>
                </c:pt>
                <c:pt idx="37325">
                  <c:v>2.15264594771725E-6</c:v>
                </c:pt>
                <c:pt idx="37326">
                  <c:v>2.1525668216781898E-6</c:v>
                </c:pt>
                <c:pt idx="37327">
                  <c:v>2.1524554085772298E-6</c:v>
                </c:pt>
                <c:pt idx="37328">
                  <c:v>2.1523649138544E-6</c:v>
                </c:pt>
                <c:pt idx="37329">
                  <c:v>2.1522630504478002E-6</c:v>
                </c:pt>
                <c:pt idx="37330">
                  <c:v>2.1521755115827499E-6</c:v>
                </c:pt>
                <c:pt idx="37331">
                  <c:v>2.1520704649447002E-6</c:v>
                </c:pt>
                <c:pt idx="37332">
                  <c:v>2.15196905628545E-6</c:v>
                </c:pt>
                <c:pt idx="37333">
                  <c:v>2.1518860648939098E-6</c:v>
                </c:pt>
                <c:pt idx="37334">
                  <c:v>2.1518012545129699E-6</c:v>
                </c:pt>
                <c:pt idx="37335">
                  <c:v>2.1516948436328701E-6</c:v>
                </c:pt>
                <c:pt idx="37336">
                  <c:v>2.1515779735636902E-6</c:v>
                </c:pt>
                <c:pt idx="37337">
                  <c:v>2.1514899799512898E-6</c:v>
                </c:pt>
                <c:pt idx="37338">
                  <c:v>2.15139561987598E-6</c:v>
                </c:pt>
                <c:pt idx="37339">
                  <c:v>2.1512939838430599E-6</c:v>
                </c:pt>
                <c:pt idx="37340">
                  <c:v>2.1511978047783499E-6</c:v>
                </c:pt>
                <c:pt idx="37341">
                  <c:v>2.1511070826818502E-6</c:v>
                </c:pt>
                <c:pt idx="37342">
                  <c:v>2.1510159058379898E-6</c:v>
                </c:pt>
                <c:pt idx="37343">
                  <c:v>2.1509033558686501E-6</c:v>
                </c:pt>
                <c:pt idx="37344">
                  <c:v>2.1508044483198302E-6</c:v>
                </c:pt>
                <c:pt idx="37345">
                  <c:v>2.1507075871340901E-6</c:v>
                </c:pt>
                <c:pt idx="37346">
                  <c:v>2.1506086795852799E-6</c:v>
                </c:pt>
                <c:pt idx="37347">
                  <c:v>2.1505150016309901E-6</c:v>
                </c:pt>
                <c:pt idx="37348">
                  <c:v>2.1504126834770402E-6</c:v>
                </c:pt>
                <c:pt idx="37349">
                  <c:v>2.1503153675439501E-6</c:v>
                </c:pt>
                <c:pt idx="37350">
                  <c:v>2.1502276013052298E-6</c:v>
                </c:pt>
                <c:pt idx="37351">
                  <c:v>2.1501298306247901E-6</c:v>
                </c:pt>
                <c:pt idx="37352">
                  <c:v>2.1500277398445199E-6</c:v>
                </c:pt>
                <c:pt idx="37353">
                  <c:v>2.1499301965377501E-6</c:v>
                </c:pt>
                <c:pt idx="37354">
                  <c:v>2.1498383375728702E-6</c:v>
                </c:pt>
                <c:pt idx="37355">
                  <c:v>2.1497357920452499E-6</c:v>
                </c:pt>
                <c:pt idx="37356">
                  <c:v>2.1496341560123302E-6</c:v>
                </c:pt>
                <c:pt idx="37357">
                  <c:v>2.1495400233106899E-6</c:v>
                </c:pt>
                <c:pt idx="37358">
                  <c:v>2.14944429899333E-6</c:v>
                </c:pt>
                <c:pt idx="37359">
                  <c:v>2.1493390249815998E-6</c:v>
                </c:pt>
                <c:pt idx="37360">
                  <c:v>2.1492348878382502E-6</c:v>
                </c:pt>
                <c:pt idx="37361">
                  <c:v>2.1491275674634401E-6</c:v>
                </c:pt>
                <c:pt idx="37362">
                  <c:v>2.1490452581929301E-6</c:v>
                </c:pt>
                <c:pt idx="37363">
                  <c:v>2.1489431674126502E-6</c:v>
                </c:pt>
                <c:pt idx="37364">
                  <c:v>2.1488501715793998E-6</c:v>
                </c:pt>
                <c:pt idx="37365">
                  <c:v>2.14874557968869E-6</c:v>
                </c:pt>
                <c:pt idx="37366">
                  <c:v>2.1486514469870599E-6</c:v>
                </c:pt>
                <c:pt idx="37367">
                  <c:v>2.1485609522642301E-6</c:v>
                </c:pt>
                <c:pt idx="37368">
                  <c:v>2.1484686385520002E-6</c:v>
                </c:pt>
                <c:pt idx="37369">
                  <c:v>2.1483608634298401E-6</c:v>
                </c:pt>
                <c:pt idx="37370">
                  <c:v>2.1482555894181098E-6</c:v>
                </c:pt>
                <c:pt idx="37371">
                  <c:v>2.14816077459545E-6</c:v>
                </c:pt>
                <c:pt idx="37372">
                  <c:v>2.1480686882569002E-6</c:v>
                </c:pt>
                <c:pt idx="37373">
                  <c:v>2.1479918359545999E-6</c:v>
                </c:pt>
                <c:pt idx="37374">
                  <c:v>2.1478633698279698E-6</c:v>
                </c:pt>
                <c:pt idx="37375">
                  <c:v>2.1477724203578002E-6</c:v>
                </c:pt>
                <c:pt idx="37376">
                  <c:v>2.14766760109342E-6</c:v>
                </c:pt>
                <c:pt idx="37377">
                  <c:v>2.1475771063705902E-6</c:v>
                </c:pt>
                <c:pt idx="37378">
                  <c:v>2.1474736513482601E-6</c:v>
                </c:pt>
                <c:pt idx="37379">
                  <c:v>2.1473774722835502E-6</c:v>
                </c:pt>
                <c:pt idx="37380">
                  <c:v>2.14726492231421E-6</c:v>
                </c:pt>
                <c:pt idx="37381">
                  <c:v>2.1471635136549598E-6</c:v>
                </c:pt>
                <c:pt idx="37382">
                  <c:v>2.1470887077157398E-6</c:v>
                </c:pt>
                <c:pt idx="37383">
                  <c:v>2.1469650164363E-6</c:v>
                </c:pt>
                <c:pt idx="37384">
                  <c:v>2.14688043342903E-6</c:v>
                </c:pt>
                <c:pt idx="37385">
                  <c:v>2.1467844817380002E-6</c:v>
                </c:pt>
                <c:pt idx="37386">
                  <c:v>2.1466821635840499E-6</c:v>
                </c:pt>
                <c:pt idx="37387">
                  <c:v>2.14657666219864E-6</c:v>
                </c:pt>
                <c:pt idx="37388">
                  <c:v>2.1464938981807799E-6</c:v>
                </c:pt>
                <c:pt idx="37389">
                  <c:v>2.1463890789164002E-6</c:v>
                </c:pt>
                <c:pt idx="37390">
                  <c:v>2.1462828954099699E-6</c:v>
                </c:pt>
                <c:pt idx="37391">
                  <c:v>2.1461798951349898E-6</c:v>
                </c:pt>
                <c:pt idx="37392">
                  <c:v>2.1460778043547201E-6</c:v>
                </c:pt>
                <c:pt idx="37393">
                  <c:v>2.1459898107423202E-6</c:v>
                </c:pt>
                <c:pt idx="37394">
                  <c:v>2.1459040908666802E-6</c:v>
                </c:pt>
                <c:pt idx="37395">
                  <c:v>2.1457867660501502E-6</c:v>
                </c:pt>
                <c:pt idx="37396">
                  <c:v>2.1456903596117601E-6</c:v>
                </c:pt>
                <c:pt idx="37397">
                  <c:v>2.1455846308526799E-6</c:v>
                </c:pt>
                <c:pt idx="37398">
                  <c:v>2.1454820853250601E-6</c:v>
                </c:pt>
                <c:pt idx="37399">
                  <c:v>2.1453879526234198E-6</c:v>
                </c:pt>
                <c:pt idx="37400">
                  <c:v>2.1452767668961302E-6</c:v>
                </c:pt>
                <c:pt idx="37401">
                  <c:v>2.1451862721733E-6</c:v>
                </c:pt>
                <c:pt idx="37402">
                  <c:v>2.14508645512978E-6</c:v>
                </c:pt>
                <c:pt idx="37403">
                  <c:v>2.1449795895023301E-6</c:v>
                </c:pt>
                <c:pt idx="37404">
                  <c:v>2.1448774987220502E-6</c:v>
                </c:pt>
                <c:pt idx="37405">
                  <c:v>2.1447810922836699E-6</c:v>
                </c:pt>
                <c:pt idx="37406">
                  <c:v>2.1446828668558699E-6</c:v>
                </c:pt>
                <c:pt idx="37407">
                  <c:v>2.1445914626383502E-6</c:v>
                </c:pt>
                <c:pt idx="37408">
                  <c:v>2.14447914004268E-6</c:v>
                </c:pt>
                <c:pt idx="37409">
                  <c:v>2.1443947844090901E-6</c:v>
                </c:pt>
                <c:pt idx="37410">
                  <c:v>2.14428018807666E-6</c:v>
                </c:pt>
                <c:pt idx="37411">
                  <c:v>2.1441894659801598E-6</c:v>
                </c:pt>
                <c:pt idx="37412">
                  <c:v>2.1440782802528702E-6</c:v>
                </c:pt>
                <c:pt idx="37413">
                  <c:v>2.1439866486616699E-6</c:v>
                </c:pt>
                <c:pt idx="37414">
                  <c:v>2.1438681869767602E-6</c:v>
                </c:pt>
                <c:pt idx="37415">
                  <c:v>2.1437822397274401E-6</c:v>
                </c:pt>
                <c:pt idx="37416">
                  <c:v>2.1436799215734898E-6</c:v>
                </c:pt>
                <c:pt idx="37417">
                  <c:v>2.1435841972561299E-6</c:v>
                </c:pt>
                <c:pt idx="37418">
                  <c:v>2.1434866539493698E-6</c:v>
                </c:pt>
                <c:pt idx="37419">
                  <c:v>2.1433763777167799E-6</c:v>
                </c:pt>
                <c:pt idx="37420">
                  <c:v>2.1432715584524001E-6</c:v>
                </c:pt>
                <c:pt idx="37421">
                  <c:v>2.1431726509035802E-6</c:v>
                </c:pt>
                <c:pt idx="37422">
                  <c:v>2.1430773813335699E-6</c:v>
                </c:pt>
                <c:pt idx="37423">
                  <c:v>2.1429689240903801E-6</c:v>
                </c:pt>
                <c:pt idx="37424">
                  <c:v>2.1428763830044798E-6</c:v>
                </c:pt>
                <c:pt idx="37425">
                  <c:v>2.1427715637401E-6</c:v>
                </c:pt>
                <c:pt idx="37426">
                  <c:v>2.14266424336529E-6</c:v>
                </c:pt>
                <c:pt idx="37427">
                  <c:v>2.1425623799586901E-6</c:v>
                </c:pt>
                <c:pt idx="37428">
                  <c:v>2.1424709757411598E-6</c:v>
                </c:pt>
                <c:pt idx="37429">
                  <c:v>2.1423786620289299E-6</c:v>
                </c:pt>
                <c:pt idx="37430">
                  <c:v>2.1422674763016398E-6</c:v>
                </c:pt>
                <c:pt idx="37431">
                  <c:v>2.14217584471044E-6</c:v>
                </c:pt>
                <c:pt idx="37432">
                  <c:v>2.1420644316094699E-6</c:v>
                </c:pt>
                <c:pt idx="37433">
                  <c:v>2.1419618860818399E-6</c:v>
                </c:pt>
                <c:pt idx="37434">
                  <c:v>2.14186502489611E-6</c:v>
                </c:pt>
                <c:pt idx="37435">
                  <c:v>2.1417542939161598E-6</c:v>
                </c:pt>
                <c:pt idx="37436">
                  <c:v>2.1416569779830799E-6</c:v>
                </c:pt>
                <c:pt idx="37437">
                  <c:v>2.1415510218503199E-6</c:v>
                </c:pt>
                <c:pt idx="37438">
                  <c:v>2.14145256904885E-6</c:v>
                </c:pt>
                <c:pt idx="37439">
                  <c:v>2.1413604827103002E-6</c:v>
                </c:pt>
                <c:pt idx="37440">
                  <c:v>2.1412479327409499E-6</c:v>
                </c:pt>
                <c:pt idx="37441">
                  <c:v>2.14115652852342E-6</c:v>
                </c:pt>
                <c:pt idx="37442">
                  <c:v>2.1410587578429798E-6</c:v>
                </c:pt>
                <c:pt idx="37443">
                  <c:v>2.1409530290839E-6</c:v>
                </c:pt>
                <c:pt idx="37444">
                  <c:v>2.14083888749883E-6</c:v>
                </c:pt>
                <c:pt idx="37445">
                  <c:v>2.14075703297567E-6</c:v>
                </c:pt>
                <c:pt idx="37446">
                  <c:v>2.14065721593215E-6</c:v>
                </c:pt>
                <c:pt idx="37447">
                  <c:v>2.1405446659628099E-6</c:v>
                </c:pt>
                <c:pt idx="37448">
                  <c:v>2.1404273411462799E-6</c:v>
                </c:pt>
                <c:pt idx="37449">
                  <c:v>2.1403286609711401E-6</c:v>
                </c:pt>
                <c:pt idx="37450">
                  <c:v>2.1402308902906999E-6</c:v>
                </c:pt>
                <c:pt idx="37451">
                  <c:v>2.1401167487056202E-6</c:v>
                </c:pt>
                <c:pt idx="37452">
                  <c:v>2.1400242076197199E-6</c:v>
                </c:pt>
                <c:pt idx="37453">
                  <c:v>2.13992188946577E-6</c:v>
                </c:pt>
                <c:pt idx="37454">
                  <c:v>2.13983298635867E-6</c:v>
                </c:pt>
                <c:pt idx="37455">
                  <c:v>2.1397252112365099E-6</c:v>
                </c:pt>
                <c:pt idx="37456">
                  <c:v>2.13960879591468E-6</c:v>
                </c:pt>
                <c:pt idx="37457">
                  <c:v>2.1395039766502998E-6</c:v>
                </c:pt>
                <c:pt idx="37458">
                  <c:v>2.1394037048594298E-6</c:v>
                </c:pt>
                <c:pt idx="37459">
                  <c:v>2.1392993403424001E-6</c:v>
                </c:pt>
                <c:pt idx="37460">
                  <c:v>2.13921543945617E-6</c:v>
                </c:pt>
                <c:pt idx="37461">
                  <c:v>2.1391094833234101E-6</c:v>
                </c:pt>
                <c:pt idx="37462">
                  <c:v>2.1390083020378399E-6</c:v>
                </c:pt>
                <c:pt idx="37463">
                  <c:v>2.1388941604527598E-6</c:v>
                </c:pt>
                <c:pt idx="37464">
                  <c:v>2.1388086679507999E-6</c:v>
                </c:pt>
                <c:pt idx="37465">
                  <c:v>2.1386958906077801E-6</c:v>
                </c:pt>
                <c:pt idx="37466">
                  <c:v>2.1385960735642601E-6</c:v>
                </c:pt>
                <c:pt idx="37467">
                  <c:v>2.1384871615737198E-6</c:v>
                </c:pt>
                <c:pt idx="37468">
                  <c:v>2.1383887087722499E-6</c:v>
                </c:pt>
                <c:pt idx="37469">
                  <c:v>2.1382804789027398E-6</c:v>
                </c:pt>
                <c:pt idx="37470">
                  <c:v>2.1381781607487899E-6</c:v>
                </c:pt>
                <c:pt idx="37471">
                  <c:v>2.1380735688580899E-6</c:v>
                </c:pt>
                <c:pt idx="37472">
                  <c:v>2.1379742065619199E-6</c:v>
                </c:pt>
                <c:pt idx="37473">
                  <c:v>2.1378830297180701E-6</c:v>
                </c:pt>
                <c:pt idx="37474">
                  <c:v>2.1377773009589899E-6</c:v>
                </c:pt>
                <c:pt idx="37475">
                  <c:v>2.1376708900788799E-6</c:v>
                </c:pt>
                <c:pt idx="37476">
                  <c:v>2.1375542473833801E-6</c:v>
                </c:pt>
                <c:pt idx="37477">
                  <c:v>2.13746170629747E-6</c:v>
                </c:pt>
                <c:pt idx="37478">
                  <c:v>2.1373559775383902E-6</c:v>
                </c:pt>
                <c:pt idx="37479">
                  <c:v>2.1372352421167298E-6</c:v>
                </c:pt>
                <c:pt idx="37480">
                  <c:v>2.1371540697146E-6</c:v>
                </c:pt>
                <c:pt idx="37481">
                  <c:v>2.1370526610553502E-6</c:v>
                </c:pt>
                <c:pt idx="37482">
                  <c:v>2.13694124795438E-6</c:v>
                </c:pt>
                <c:pt idx="37483">
                  <c:v>2.1368357465689799E-6</c:v>
                </c:pt>
                <c:pt idx="37484">
                  <c:v>2.13672706195211E-6</c:v>
                </c:pt>
                <c:pt idx="37485">
                  <c:v>2.13664179682382E-6</c:v>
                </c:pt>
                <c:pt idx="37486">
                  <c:v>2.1365276552387501E-6</c:v>
                </c:pt>
                <c:pt idx="37487">
                  <c:v>2.1364262465794998E-6</c:v>
                </c:pt>
                <c:pt idx="37488">
                  <c:v>2.13632097256777E-6</c:v>
                </c:pt>
                <c:pt idx="37489">
                  <c:v>2.1362288862292202E-6</c:v>
                </c:pt>
                <c:pt idx="37490">
                  <c:v>2.13611747312825E-6</c:v>
                </c:pt>
                <c:pt idx="37491">
                  <c:v>2.13600628740096E-6</c:v>
                </c:pt>
                <c:pt idx="37492">
                  <c:v>2.1359080619731702E-6</c:v>
                </c:pt>
                <c:pt idx="37493">
                  <c:v>2.13578869079356E-6</c:v>
                </c:pt>
                <c:pt idx="37494">
                  <c:v>2.1357043351599701E-6</c:v>
                </c:pt>
                <c:pt idx="37495">
                  <c:v>2.1356026991270499E-6</c:v>
                </c:pt>
                <c:pt idx="37496">
                  <c:v>2.13550333683088E-6</c:v>
                </c:pt>
                <c:pt idx="37497">
                  <c:v>2.1353837382775998E-6</c:v>
                </c:pt>
                <c:pt idx="37498">
                  <c:v>2.1352846033551002E-6</c:v>
                </c:pt>
                <c:pt idx="37499">
                  <c:v>2.1351906980271502E-6</c:v>
                </c:pt>
                <c:pt idx="37500">
                  <c:v>2.1350833776523401E-6</c:v>
                </c:pt>
                <c:pt idx="37501">
                  <c:v>2.13496537071478E-6</c:v>
                </c:pt>
                <c:pt idx="37502">
                  <c:v>2.1348719201341699E-6</c:v>
                </c:pt>
                <c:pt idx="37503">
                  <c:v>2.1347689198592E-6</c:v>
                </c:pt>
                <c:pt idx="37504">
                  <c:v>2.1346540961530999E-6</c:v>
                </c:pt>
                <c:pt idx="37505">
                  <c:v>2.1345526874938501E-6</c:v>
                </c:pt>
                <c:pt idx="37506">
                  <c:v>2.1344460492400698E-6</c:v>
                </c:pt>
                <c:pt idx="37507">
                  <c:v>2.1343466869438998E-6</c:v>
                </c:pt>
                <c:pt idx="37508">
                  <c:v>2.1342459604056802E-6</c:v>
                </c:pt>
                <c:pt idx="37509">
                  <c:v>2.1341331830626599E-6</c:v>
                </c:pt>
                <c:pt idx="37510">
                  <c:v>2.1340449620765901E-6</c:v>
                </c:pt>
                <c:pt idx="37511">
                  <c:v>2.1339262730179998E-6</c:v>
                </c:pt>
                <c:pt idx="37512">
                  <c:v>2.13382759284286E-6</c:v>
                </c:pt>
                <c:pt idx="37513">
                  <c:v>2.1337084490369298E-6</c:v>
                </c:pt>
                <c:pt idx="37514">
                  <c:v>2.1336034023988801E-6</c:v>
                </c:pt>
                <c:pt idx="37515">
                  <c:v>2.1335133624234E-6</c:v>
                </c:pt>
                <c:pt idx="37516">
                  <c:v>2.1333978565962799E-6</c:v>
                </c:pt>
                <c:pt idx="37517">
                  <c:v>2.13331372833636E-6</c:v>
                </c:pt>
                <c:pt idx="37518">
                  <c:v>2.1331904918042702E-6</c:v>
                </c:pt>
                <c:pt idx="37519">
                  <c:v>2.13310022445512E-6</c:v>
                </c:pt>
                <c:pt idx="37520">
                  <c:v>2.1329767605493501E-6</c:v>
                </c:pt>
                <c:pt idx="37521">
                  <c:v>2.1328746697690799E-6</c:v>
                </c:pt>
                <c:pt idx="37522">
                  <c:v>2.1327725789888102E-6</c:v>
                </c:pt>
                <c:pt idx="37523">
                  <c:v>2.1326604837668099E-6</c:v>
                </c:pt>
                <c:pt idx="37524">
                  <c:v>2.1325620309653501E-6</c:v>
                </c:pt>
                <c:pt idx="37525">
                  <c:v>2.13244356928044E-6</c:v>
                </c:pt>
                <c:pt idx="37526">
                  <c:v>2.1323510281945299E-6</c:v>
                </c:pt>
                <c:pt idx="37527">
                  <c:v>2.13225530387717E-6</c:v>
                </c:pt>
                <c:pt idx="37528">
                  <c:v>2.1321272924979001E-6</c:v>
                </c:pt>
                <c:pt idx="37529">
                  <c:v>2.13204043575388E-6</c:v>
                </c:pt>
                <c:pt idx="37530">
                  <c:v>2.1319387997209598E-6</c:v>
                </c:pt>
                <c:pt idx="37531">
                  <c:v>2.1318230665201499E-6</c:v>
                </c:pt>
                <c:pt idx="37532">
                  <c:v>2.1317127902875599E-6</c:v>
                </c:pt>
                <c:pt idx="37533">
                  <c:v>2.1316138827387502E-6</c:v>
                </c:pt>
                <c:pt idx="37534">
                  <c:v>2.1315215690265198E-6</c:v>
                </c:pt>
                <c:pt idx="37535">
                  <c:v>2.1314001514838301E-6</c:v>
                </c:pt>
                <c:pt idx="37536">
                  <c:v>2.1313071556505798E-6</c:v>
                </c:pt>
                <c:pt idx="37537">
                  <c:v>2.1311907403287499E-6</c:v>
                </c:pt>
                <c:pt idx="37538">
                  <c:v>2.1311013824742999E-6</c:v>
                </c:pt>
                <c:pt idx="37539">
                  <c:v>2.13099201573641E-6</c:v>
                </c:pt>
                <c:pt idx="37540">
                  <c:v>2.1308876512193798E-6</c:v>
                </c:pt>
                <c:pt idx="37541">
                  <c:v>2.1307700990291799E-6</c:v>
                </c:pt>
                <c:pt idx="37542">
                  <c:v>2.1306684629962602E-6</c:v>
                </c:pt>
                <c:pt idx="37543">
                  <c:v>2.1305684185790601E-6</c:v>
                </c:pt>
                <c:pt idx="37544">
                  <c:v>2.1304590518411702E-6</c:v>
                </c:pt>
                <c:pt idx="37545">
                  <c:v>2.1303549146978202E-6</c:v>
                </c:pt>
                <c:pt idx="37546">
                  <c:v>2.1302362256392401E-6</c:v>
                </c:pt>
                <c:pt idx="37547">
                  <c:v>2.13014413930068E-6</c:v>
                </c:pt>
                <c:pt idx="37548">
                  <c:v>2.1300386379152799E-6</c:v>
                </c:pt>
                <c:pt idx="37549">
                  <c:v>2.1299251784512299E-6</c:v>
                </c:pt>
                <c:pt idx="37550">
                  <c:v>2.1298237697919801E-6</c:v>
                </c:pt>
                <c:pt idx="37551">
                  <c:v>2.1297162220435001E-6</c:v>
                </c:pt>
                <c:pt idx="37552">
                  <c:v>2.1296305021678601E-6</c:v>
                </c:pt>
                <c:pt idx="37553">
                  <c:v>2.1295040824043099E-6</c:v>
                </c:pt>
                <c:pt idx="37554">
                  <c:v>2.12940221899771E-6</c:v>
                </c:pt>
                <c:pt idx="37555">
                  <c:v>2.1293028567015401E-6</c:v>
                </c:pt>
                <c:pt idx="37556">
                  <c:v>2.1291787106747502E-6</c:v>
                </c:pt>
                <c:pt idx="37557">
                  <c:v>2.1290925360517602E-6</c:v>
                </c:pt>
                <c:pt idx="37558">
                  <c:v>2.1289708911354002E-6</c:v>
                </c:pt>
                <c:pt idx="37559">
                  <c:v>2.1288726657075998E-6</c:v>
                </c:pt>
                <c:pt idx="37560">
                  <c:v>2.1287689833115998E-6</c:v>
                </c:pt>
                <c:pt idx="37561">
                  <c:v>2.1286575702106398E-6</c:v>
                </c:pt>
                <c:pt idx="37562">
                  <c:v>2.1285500224621501E-6</c:v>
                </c:pt>
                <c:pt idx="37563">
                  <c:v>2.12844611269247E-6</c:v>
                </c:pt>
                <c:pt idx="37564">
                  <c:v>2.1283290152496201E-6</c:v>
                </c:pt>
                <c:pt idx="37565">
                  <c:v>2.1282398847688502E-6</c:v>
                </c:pt>
                <c:pt idx="37566">
                  <c:v>2.1281273347994998E-6</c:v>
                </c:pt>
                <c:pt idx="37567">
                  <c:v>2.1280252440192301E-6</c:v>
                </c:pt>
                <c:pt idx="37568">
                  <c:v>2.1279170141497199E-6</c:v>
                </c:pt>
                <c:pt idx="37569">
                  <c:v>2.1278024178172902E-6</c:v>
                </c:pt>
                <c:pt idx="37570">
                  <c:v>2.12770737562096E-6</c:v>
                </c:pt>
                <c:pt idx="37571">
                  <c:v>2.1275891413097299E-6</c:v>
                </c:pt>
                <c:pt idx="37572">
                  <c:v>2.1274713617458499E-6</c:v>
                </c:pt>
                <c:pt idx="37573">
                  <c:v>2.1273781385389199E-6</c:v>
                </c:pt>
                <c:pt idx="37574">
                  <c:v>2.12726922654838E-6</c:v>
                </c:pt>
                <c:pt idx="37575">
                  <c:v>2.1271716832416098E-6</c:v>
                </c:pt>
                <c:pt idx="37576">
                  <c:v>2.12707254831912E-6</c:v>
                </c:pt>
                <c:pt idx="37577">
                  <c:v>2.1269493117870302E-6</c:v>
                </c:pt>
                <c:pt idx="37578">
                  <c:v>2.1268369891913599E-6</c:v>
                </c:pt>
                <c:pt idx="37579">
                  <c:v>2.1267501324473402E-6</c:v>
                </c:pt>
                <c:pt idx="37580">
                  <c:v>2.1266280327836301E-6</c:v>
                </c:pt>
                <c:pt idx="37581">
                  <c:v>2.1265298073558399E-6</c:v>
                </c:pt>
                <c:pt idx="37582">
                  <c:v>2.1264254428388098E-6</c:v>
                </c:pt>
                <c:pt idx="37583">
                  <c:v>2.1263074359012501E-6</c:v>
                </c:pt>
                <c:pt idx="37584">
                  <c:v>2.12621011996816E-6</c:v>
                </c:pt>
                <c:pt idx="37585">
                  <c:v>2.1260880203044499E-6</c:v>
                </c:pt>
                <c:pt idx="37586">
                  <c:v>2.1259866116452001E-6</c:v>
                </c:pt>
                <c:pt idx="37587">
                  <c:v>2.1258781544020201E-6</c:v>
                </c:pt>
                <c:pt idx="37588">
                  <c:v>2.1257831122056801E-6</c:v>
                </c:pt>
                <c:pt idx="37589">
                  <c:v>2.1256541913317E-6</c:v>
                </c:pt>
                <c:pt idx="37590">
                  <c:v>2.1255625597405002E-6</c:v>
                </c:pt>
                <c:pt idx="37591">
                  <c:v>2.12545410249731E-6</c:v>
                </c:pt>
                <c:pt idx="37592">
                  <c:v>2.12534382626472E-6</c:v>
                </c:pt>
                <c:pt idx="37593">
                  <c:v>2.1252365058899201E-6</c:v>
                </c:pt>
                <c:pt idx="37594">
                  <c:v>2.1251312318781899E-6</c:v>
                </c:pt>
                <c:pt idx="37595">
                  <c:v>2.1250277768558598E-6</c:v>
                </c:pt>
                <c:pt idx="37596">
                  <c:v>2.1249159090075401E-6</c:v>
                </c:pt>
                <c:pt idx="37597">
                  <c:v>2.1248044959065699E-6</c:v>
                </c:pt>
                <c:pt idx="37598">
                  <c:v>2.1247153654258E-6</c:v>
                </c:pt>
                <c:pt idx="37599">
                  <c:v>2.1246030428301302E-6</c:v>
                </c:pt>
                <c:pt idx="37600">
                  <c:v>2.1244898107397599E-6</c:v>
                </c:pt>
                <c:pt idx="37601">
                  <c:v>2.12436634683399E-6</c:v>
                </c:pt>
                <c:pt idx="37602">
                  <c:v>2.1242578895908099E-6</c:v>
                </c:pt>
                <c:pt idx="37603">
                  <c:v>2.1241648937575498E-6</c:v>
                </c:pt>
                <c:pt idx="37604">
                  <c:v>2.12406393984565E-6</c:v>
                </c:pt>
                <c:pt idx="37605">
                  <c:v>2.1239552552287899E-6</c:v>
                </c:pt>
                <c:pt idx="37606">
                  <c:v>2.1238288354652502E-6</c:v>
                </c:pt>
                <c:pt idx="37607">
                  <c:v>2.1237253804429201E-6</c:v>
                </c:pt>
                <c:pt idx="37608">
                  <c:v>2.1236201064311899E-6</c:v>
                </c:pt>
                <c:pt idx="37609">
                  <c:v>2.12351733352989E-6</c:v>
                </c:pt>
                <c:pt idx="37610">
                  <c:v>2.1233927327557501E-6</c:v>
                </c:pt>
                <c:pt idx="37611">
                  <c:v>2.1232797280390501E-6</c:v>
                </c:pt>
                <c:pt idx="37612">
                  <c:v>2.1231703613011598E-6</c:v>
                </c:pt>
                <c:pt idx="37613">
                  <c:v>2.1230691800155901E-6</c:v>
                </c:pt>
                <c:pt idx="37614">
                  <c:v>2.1229725462035301E-6</c:v>
                </c:pt>
                <c:pt idx="37615">
                  <c:v>2.1228590867394802E-6</c:v>
                </c:pt>
                <c:pt idx="37616">
                  <c:v>2.1227506294962899E-6</c:v>
                </c:pt>
                <c:pt idx="37617">
                  <c:v>2.1226408080110602E-6</c:v>
                </c:pt>
                <c:pt idx="37618">
                  <c:v>2.12251916309469E-6</c:v>
                </c:pt>
                <c:pt idx="37619">
                  <c:v>2.1224179818091199E-6</c:v>
                </c:pt>
                <c:pt idx="37620">
                  <c:v>2.12231225305004E-6</c:v>
                </c:pt>
                <c:pt idx="37621">
                  <c:v>2.1221942461124799E-6</c:v>
                </c:pt>
                <c:pt idx="37622">
                  <c:v>2.12208692573768E-6</c:v>
                </c:pt>
                <c:pt idx="37623">
                  <c:v>2.1219848349574001E-6</c:v>
                </c:pt>
                <c:pt idx="37624">
                  <c:v>2.1218638721620702E-6</c:v>
                </c:pt>
                <c:pt idx="37625">
                  <c:v>2.1217674657236802E-6</c:v>
                </c:pt>
                <c:pt idx="37626">
                  <c:v>2.1216371806076499E-6</c:v>
                </c:pt>
                <c:pt idx="37627">
                  <c:v>2.1215473680058498E-6</c:v>
                </c:pt>
                <c:pt idx="37628">
                  <c:v>2.1214355001575301E-6</c:v>
                </c:pt>
                <c:pt idx="37629">
                  <c:v>2.12131362786749E-6</c:v>
                </c:pt>
                <c:pt idx="37630">
                  <c:v>2.1212117644608999E-6</c:v>
                </c:pt>
                <c:pt idx="37631">
                  <c:v>2.1211037619650601E-6</c:v>
                </c:pt>
                <c:pt idx="37632">
                  <c:v>2.1209882561379299E-6</c:v>
                </c:pt>
                <c:pt idx="37633">
                  <c:v>2.1209025362622899E-6</c:v>
                </c:pt>
                <c:pt idx="37634">
                  <c:v>2.1207954432611599E-6</c:v>
                </c:pt>
                <c:pt idx="37635">
                  <c:v>2.12067197935539E-6</c:v>
                </c:pt>
                <c:pt idx="37636">
                  <c:v>2.1205626126175001E-6</c:v>
                </c:pt>
                <c:pt idx="37637">
                  <c:v>2.1204659788054401E-6</c:v>
                </c:pt>
                <c:pt idx="37638">
                  <c:v>2.1203343294473602E-6</c:v>
                </c:pt>
                <c:pt idx="37639">
                  <c:v>2.1202404241194E-6</c:v>
                </c:pt>
                <c:pt idx="37640">
                  <c:v>2.1201130948611501E-6</c:v>
                </c:pt>
                <c:pt idx="37641">
                  <c:v>2.1200107767071998E-6</c:v>
                </c:pt>
                <c:pt idx="37642">
                  <c:v>2.1198925423959702E-6</c:v>
                </c:pt>
                <c:pt idx="37643">
                  <c:v>2.11978704101057E-6</c:v>
                </c:pt>
                <c:pt idx="37644">
                  <c:v>2.1196722173044699E-6</c:v>
                </c:pt>
                <c:pt idx="37645">
                  <c:v>2.11957672036078E-6</c:v>
                </c:pt>
                <c:pt idx="37646">
                  <c:v>2.1194750843278598E-6</c:v>
                </c:pt>
                <c:pt idx="37647">
                  <c:v>2.1193525299168001E-6</c:v>
                </c:pt>
                <c:pt idx="37648">
                  <c:v>2.1192424810578801E-6</c:v>
                </c:pt>
                <c:pt idx="37649">
                  <c:v>2.1191187897784398E-6</c:v>
                </c:pt>
                <c:pt idx="37650">
                  <c:v>2.11902829505561E-6</c:v>
                </c:pt>
                <c:pt idx="37651">
                  <c:v>2.1189152903389198E-6</c:v>
                </c:pt>
                <c:pt idx="37652">
                  <c:v>2.1187961465329901E-6</c:v>
                </c:pt>
                <c:pt idx="37653">
                  <c:v>2.1186979211051902E-6</c:v>
                </c:pt>
                <c:pt idx="37654">
                  <c:v>2.1185758214414801E-6</c:v>
                </c:pt>
                <c:pt idx="37655">
                  <c:v>2.1184555407671698E-6</c:v>
                </c:pt>
                <c:pt idx="37656">
                  <c:v>2.1183591343287802E-6</c:v>
                </c:pt>
                <c:pt idx="37657">
                  <c:v>2.11823567042302E-6</c:v>
                </c:pt>
                <c:pt idx="37658">
                  <c:v>2.11813971873198E-6</c:v>
                </c:pt>
                <c:pt idx="37659">
                  <c:v>2.1180164821998902E-6</c:v>
                </c:pt>
                <c:pt idx="37660">
                  <c:v>2.1179223494982601E-6</c:v>
                </c:pt>
                <c:pt idx="37661">
                  <c:v>2.1178154838708001E-6</c:v>
                </c:pt>
                <c:pt idx="37662">
                  <c:v>2.1176956579438398E-6</c:v>
                </c:pt>
                <c:pt idx="37663">
                  <c:v>2.11758333534817E-6</c:v>
                </c:pt>
                <c:pt idx="37664">
                  <c:v>2.1174719222471998E-6</c:v>
                </c:pt>
                <c:pt idx="37665">
                  <c:v>2.1173625555093201E-6</c:v>
                </c:pt>
                <c:pt idx="37666">
                  <c:v>2.1172413653403E-6</c:v>
                </c:pt>
                <c:pt idx="37667">
                  <c:v>2.1171340449655001E-6</c:v>
                </c:pt>
                <c:pt idx="37668">
                  <c:v>2.11703013519582E-6</c:v>
                </c:pt>
                <c:pt idx="37669">
                  <c:v>2.1169100818951902E-6</c:v>
                </c:pt>
                <c:pt idx="37670">
                  <c:v>2.1167973045521602E-6</c:v>
                </c:pt>
                <c:pt idx="37671">
                  <c:v>2.1166911210457299E-6</c:v>
                </c:pt>
                <c:pt idx="37672">
                  <c:v>2.1165737962291999E-6</c:v>
                </c:pt>
                <c:pt idx="37673">
                  <c:v>2.11646715797542E-6</c:v>
                </c:pt>
                <c:pt idx="37674">
                  <c:v>2.11635324376402E-6</c:v>
                </c:pt>
                <c:pt idx="37675">
                  <c:v>2.1162318262213401E-6</c:v>
                </c:pt>
                <c:pt idx="37676">
                  <c:v>2.1161292806937101E-6</c:v>
                </c:pt>
                <c:pt idx="37677">
                  <c:v>2.1160085452720502E-6</c:v>
                </c:pt>
                <c:pt idx="37678">
                  <c:v>2.1159153220651201E-6</c:v>
                </c:pt>
                <c:pt idx="37679">
                  <c:v>2.1157945866434602E-6</c:v>
                </c:pt>
                <c:pt idx="37680">
                  <c:v>2.11567498809018E-6</c:v>
                </c:pt>
                <c:pt idx="37681">
                  <c:v>2.1155665308469898E-6</c:v>
                </c:pt>
                <c:pt idx="37682">
                  <c:v>2.1154564819880799E-6</c:v>
                </c:pt>
                <c:pt idx="37683">
                  <c:v>2.1153532543394198E-6</c:v>
                </c:pt>
                <c:pt idx="37684">
                  <c:v>2.1152452518435902E-6</c:v>
                </c:pt>
                <c:pt idx="37685">
                  <c:v>2.11512951864279E-6</c:v>
                </c:pt>
                <c:pt idx="37686">
                  <c:v>2.1150331122044E-6</c:v>
                </c:pt>
                <c:pt idx="37687">
                  <c:v>2.1149105577933399E-6</c:v>
                </c:pt>
                <c:pt idx="37688">
                  <c:v>2.1148093765077702E-6</c:v>
                </c:pt>
                <c:pt idx="37689">
                  <c:v>2.1146895505808099E-6</c:v>
                </c:pt>
                <c:pt idx="37690">
                  <c:v>2.1145740447536801E-6</c:v>
                </c:pt>
                <c:pt idx="37691">
                  <c:v>2.1144533093320202E-6</c:v>
                </c:pt>
                <c:pt idx="37692">
                  <c:v>2.1143487174413201E-6</c:v>
                </c:pt>
                <c:pt idx="37693">
                  <c:v>2.11424844565045E-6</c:v>
                </c:pt>
                <c:pt idx="37694">
                  <c:v>2.1141295292181898E-6</c:v>
                </c:pt>
                <c:pt idx="37695">
                  <c:v>2.11401993510663E-6</c:v>
                </c:pt>
                <c:pt idx="37696">
                  <c:v>2.1138926058483801E-6</c:v>
                </c:pt>
                <c:pt idx="37697">
                  <c:v>2.11378824133135E-6</c:v>
                </c:pt>
                <c:pt idx="37698">
                  <c:v>2.1136727355042202E-6</c:v>
                </c:pt>
                <c:pt idx="37699">
                  <c:v>2.11354540624598E-6</c:v>
                </c:pt>
                <c:pt idx="37700">
                  <c:v>2.1134376311238199E-6</c:v>
                </c:pt>
                <c:pt idx="37701">
                  <c:v>2.1133421341801299E-6</c:v>
                </c:pt>
                <c:pt idx="37702">
                  <c:v>2.1132216261321399E-6</c:v>
                </c:pt>
                <c:pt idx="37703">
                  <c:v>2.1131013454578402E-6</c:v>
                </c:pt>
                <c:pt idx="37704">
                  <c:v>2.1130122149770601E-6</c:v>
                </c:pt>
                <c:pt idx="37705">
                  <c:v>2.11289034268702E-6</c:v>
                </c:pt>
                <c:pt idx="37706">
                  <c:v>2.1127766558493001E-6</c:v>
                </c:pt>
                <c:pt idx="37707">
                  <c:v>2.1126672891114102E-6</c:v>
                </c:pt>
                <c:pt idx="37708">
                  <c:v>2.11254814530548E-6</c:v>
                </c:pt>
                <c:pt idx="37709">
                  <c:v>2.1124346858414398E-6</c:v>
                </c:pt>
                <c:pt idx="37710">
                  <c:v>2.1123187252669599E-6</c:v>
                </c:pt>
                <c:pt idx="37711">
                  <c:v>2.1122048110555599E-6</c:v>
                </c:pt>
                <c:pt idx="37712">
                  <c:v>2.1120765723026099E-6</c:v>
                </c:pt>
                <c:pt idx="37713">
                  <c:v>2.11199403565843E-6</c:v>
                </c:pt>
                <c:pt idx="37714">
                  <c:v>2.1118639779160701E-6</c:v>
                </c:pt>
                <c:pt idx="37715">
                  <c:v>2.11175233744143E-6</c:v>
                </c:pt>
                <c:pt idx="37716">
                  <c:v>2.1116409243404599E-6</c:v>
                </c:pt>
                <c:pt idx="37717">
                  <c:v>2.1115408799232699E-6</c:v>
                </c:pt>
                <c:pt idx="37718">
                  <c:v>2.1114269657118699E-6</c:v>
                </c:pt>
                <c:pt idx="37719">
                  <c:v>2.1113173716003101E-6</c:v>
                </c:pt>
                <c:pt idx="37720">
                  <c:v>2.11118890547368E-6</c:v>
                </c:pt>
                <c:pt idx="37721">
                  <c:v>2.1110683974257001E-6</c:v>
                </c:pt>
                <c:pt idx="37722">
                  <c:v>2.1109653971507201E-6</c:v>
                </c:pt>
                <c:pt idx="37723">
                  <c:v>2.11085716728121E-6</c:v>
                </c:pt>
                <c:pt idx="37724">
                  <c:v>2.1107396150910101E-6</c:v>
                </c:pt>
                <c:pt idx="37725">
                  <c:v>2.1106152416905401E-6</c:v>
                </c:pt>
                <c:pt idx="37726">
                  <c:v>2.1105106497998299E-6</c:v>
                </c:pt>
                <c:pt idx="37727">
                  <c:v>2.1103855942783399E-6</c:v>
                </c:pt>
                <c:pt idx="37728">
                  <c:v>2.1102844129927702E-6</c:v>
                </c:pt>
                <c:pt idx="37729">
                  <c:v>2.1101716356497499E-6</c:v>
                </c:pt>
                <c:pt idx="37730">
                  <c:v>2.1100518097227901E-6</c:v>
                </c:pt>
                <c:pt idx="37731">
                  <c:v>2.1099351670272898E-6</c:v>
                </c:pt>
                <c:pt idx="37732">
                  <c:v>2.1098285287735002E-6</c:v>
                </c:pt>
                <c:pt idx="37733">
                  <c:v>2.1097228000144199E-6</c:v>
                </c:pt>
                <c:pt idx="37734">
                  <c:v>2.1096111595397798E-6</c:v>
                </c:pt>
                <c:pt idx="37735">
                  <c:v>2.1094995190651402E-6</c:v>
                </c:pt>
                <c:pt idx="37736">
                  <c:v>2.1093626401125199E-6</c:v>
                </c:pt>
                <c:pt idx="37737">
                  <c:v>2.10926305044268E-6</c:v>
                </c:pt>
                <c:pt idx="37738">
                  <c:v>2.1091511825943599E-6</c:v>
                </c:pt>
                <c:pt idx="37739">
                  <c:v>2.10903476727253E-6</c:v>
                </c:pt>
                <c:pt idx="37740">
                  <c:v>2.1089126676088199E-6</c:v>
                </c:pt>
                <c:pt idx="37741">
                  <c:v>2.1087953427922899E-6</c:v>
                </c:pt>
                <c:pt idx="37742">
                  <c:v>2.1086916603962899E-6</c:v>
                </c:pt>
                <c:pt idx="37743">
                  <c:v>2.1085618300276101E-6</c:v>
                </c:pt>
                <c:pt idx="37744">
                  <c:v>2.1084767922729999E-6</c:v>
                </c:pt>
                <c:pt idx="37745">
                  <c:v>2.10833263736276E-6</c:v>
                </c:pt>
                <c:pt idx="37746">
                  <c:v>2.10823941415583E-6</c:v>
                </c:pt>
                <c:pt idx="37747">
                  <c:v>2.1081316390336699E-6</c:v>
                </c:pt>
                <c:pt idx="37748">
                  <c:v>2.10799657907046E-6</c:v>
                </c:pt>
                <c:pt idx="37749">
                  <c:v>2.1078906229377E-6</c:v>
                </c:pt>
                <c:pt idx="37750">
                  <c:v>2.1077858036733199E-6</c:v>
                </c:pt>
                <c:pt idx="37751">
                  <c:v>2.1076559733046498E-6</c:v>
                </c:pt>
                <c:pt idx="37752">
                  <c:v>2.10755138141394E-6</c:v>
                </c:pt>
                <c:pt idx="37753">
                  <c:v>2.1074295091238999E-6</c:v>
                </c:pt>
                <c:pt idx="37754">
                  <c:v>2.1073178686492598E-6</c:v>
                </c:pt>
                <c:pt idx="37755">
                  <c:v>2.1072000890853802E-6</c:v>
                </c:pt>
                <c:pt idx="37756">
                  <c:v>2.1070864022476599E-6</c:v>
                </c:pt>
                <c:pt idx="37757">
                  <c:v>2.1069772628834501E-6</c:v>
                </c:pt>
                <c:pt idx="37758">
                  <c:v>2.10685925594589E-6</c:v>
                </c:pt>
                <c:pt idx="37759">
                  <c:v>2.1067489797133E-6</c:v>
                </c:pt>
                <c:pt idx="37760">
                  <c:v>2.1066255158075398E-6</c:v>
                </c:pt>
                <c:pt idx="37761">
                  <c:v>2.10652137866418E-6</c:v>
                </c:pt>
                <c:pt idx="37762">
                  <c:v>2.1063947315269599E-6</c:v>
                </c:pt>
                <c:pt idx="37763">
                  <c:v>2.1062976429675498E-6</c:v>
                </c:pt>
                <c:pt idx="37764">
                  <c:v>2.1061721326987001E-6</c:v>
                </c:pt>
                <c:pt idx="37765">
                  <c:v>2.1060584458609802E-6</c:v>
                </c:pt>
                <c:pt idx="37766">
                  <c:v>2.1059336177131601E-6</c:v>
                </c:pt>
                <c:pt idx="37767">
                  <c:v>2.1058151560282601E-6</c:v>
                </c:pt>
                <c:pt idx="37768">
                  <c:v>2.1057110188848999E-6</c:v>
                </c:pt>
                <c:pt idx="37769">
                  <c:v>2.1055909655842701E-6</c:v>
                </c:pt>
                <c:pt idx="37770">
                  <c:v>2.1054647731944E-6</c:v>
                </c:pt>
                <c:pt idx="37771">
                  <c:v>2.1053624550404501E-6</c:v>
                </c:pt>
                <c:pt idx="37772">
                  <c:v>2.1052358079032299E-6</c:v>
                </c:pt>
                <c:pt idx="37773">
                  <c:v>2.1051432668173199E-6</c:v>
                </c:pt>
                <c:pt idx="37774">
                  <c:v>2.10500888897513E-6</c:v>
                </c:pt>
                <c:pt idx="37775">
                  <c:v>2.1049079350632399E-6</c:v>
                </c:pt>
                <c:pt idx="37776">
                  <c:v>2.10477969631029E-6</c:v>
                </c:pt>
                <c:pt idx="37777">
                  <c:v>2.1046762412879599E-6</c:v>
                </c:pt>
                <c:pt idx="37778">
                  <c:v>2.1045434550614998E-6</c:v>
                </c:pt>
                <c:pt idx="37779">
                  <c:v>2.10443431569729E-6</c:v>
                </c:pt>
                <c:pt idx="37780">
                  <c:v>2.1043053948233099E-6</c:v>
                </c:pt>
                <c:pt idx="37781">
                  <c:v>2.1042067146481701E-6</c:v>
                </c:pt>
                <c:pt idx="37782">
                  <c:v>2.10408848033694E-6</c:v>
                </c:pt>
                <c:pt idx="37783">
                  <c:v>2.1039677449152801E-6</c:v>
                </c:pt>
                <c:pt idx="37784">
                  <c:v>2.1038474642409702E-6</c:v>
                </c:pt>
                <c:pt idx="37785">
                  <c:v>2.10373218578752E-6</c:v>
                </c:pt>
                <c:pt idx="37786">
                  <c:v>2.1036137241026099E-6</c:v>
                </c:pt>
                <c:pt idx="37787">
                  <c:v>2.1034873043390698E-6</c:v>
                </c:pt>
                <c:pt idx="37788">
                  <c:v>2.1033902157796602E-6</c:v>
                </c:pt>
                <c:pt idx="37789">
                  <c:v>2.10326493288448E-6</c:v>
                </c:pt>
                <c:pt idx="37790">
                  <c:v>2.1031466985732499E-6</c:v>
                </c:pt>
                <c:pt idx="37791">
                  <c:v>2.1030425614298999E-6</c:v>
                </c:pt>
                <c:pt idx="37792">
                  <c:v>2.1029147774242999E-6</c:v>
                </c:pt>
                <c:pt idx="37793">
                  <c:v>2.1028122318966801E-6</c:v>
                </c:pt>
                <c:pt idx="37794">
                  <c:v>2.1026880858698898E-6</c:v>
                </c:pt>
                <c:pt idx="37795">
                  <c:v>2.1025573460065099E-6</c:v>
                </c:pt>
                <c:pt idx="37796">
                  <c:v>2.1024422949267302E-6</c:v>
                </c:pt>
                <c:pt idx="37797">
                  <c:v>2.1023295175837099E-6</c:v>
                </c:pt>
                <c:pt idx="37798">
                  <c:v>2.10222356145095E-6</c:v>
                </c:pt>
                <c:pt idx="37799">
                  <c:v>2.1020962321927098E-6</c:v>
                </c:pt>
                <c:pt idx="37800">
                  <c:v>2.10198072636558E-6</c:v>
                </c:pt>
                <c:pt idx="37801">
                  <c:v>2.1018724964960698E-6</c:v>
                </c:pt>
                <c:pt idx="37802">
                  <c:v>2.1017510789533802E-6</c:v>
                </c:pt>
                <c:pt idx="37803">
                  <c:v>2.1016394384787401E-6</c:v>
                </c:pt>
                <c:pt idx="37804">
                  <c:v>2.1015011952840702E-6</c:v>
                </c:pt>
                <c:pt idx="37805">
                  <c:v>2.1013975128880702E-6</c:v>
                </c:pt>
                <c:pt idx="37806">
                  <c:v>2.10127814170846E-6</c:v>
                </c:pt>
                <c:pt idx="37807">
                  <c:v>2.1011680928495501E-6</c:v>
                </c:pt>
                <c:pt idx="37808">
                  <c:v>2.1010491764172899E-6</c:v>
                </c:pt>
                <c:pt idx="37809">
                  <c:v>2.10093276109546E-6</c:v>
                </c:pt>
                <c:pt idx="37810">
                  <c:v>2.10081157092645E-6</c:v>
                </c:pt>
                <c:pt idx="37811">
                  <c:v>2.1006992483307798E-6</c:v>
                </c:pt>
                <c:pt idx="37812">
                  <c:v>2.1005703274568098E-6</c:v>
                </c:pt>
                <c:pt idx="37813">
                  <c:v>2.1004518657719001E-6</c:v>
                </c:pt>
                <c:pt idx="37814">
                  <c:v>2.1003313577239198E-6</c:v>
                </c:pt>
                <c:pt idx="37815">
                  <c:v>2.1002188077545699E-6</c:v>
                </c:pt>
                <c:pt idx="37816">
                  <c:v>2.1001046661695E-6</c:v>
                </c:pt>
                <c:pt idx="37817">
                  <c:v>2.0999914340791301E-6</c:v>
                </c:pt>
                <c:pt idx="37818">
                  <c:v>2.09985591936856E-6</c:v>
                </c:pt>
                <c:pt idx="37819">
                  <c:v>2.0997349565732301E-6</c:v>
                </c:pt>
                <c:pt idx="37820">
                  <c:v>2.0996396870032198E-6</c:v>
                </c:pt>
                <c:pt idx="37821">
                  <c:v>2.0995021259295699E-6</c:v>
                </c:pt>
                <c:pt idx="37822">
                  <c:v>2.0993932139390398E-6</c:v>
                </c:pt>
                <c:pt idx="37823">
                  <c:v>2.0992845293221801E-6</c:v>
                </c:pt>
                <c:pt idx="37824">
                  <c:v>2.0991622022847899E-6</c:v>
                </c:pt>
                <c:pt idx="37825">
                  <c:v>2.09906056625186E-6</c:v>
                </c:pt>
                <c:pt idx="37826">
                  <c:v>2.09892846214643E-6</c:v>
                </c:pt>
                <c:pt idx="37827">
                  <c:v>2.0988070446037399E-6</c:v>
                </c:pt>
                <c:pt idx="37828">
                  <c:v>2.0986813069612198E-6</c:v>
                </c:pt>
                <c:pt idx="37829">
                  <c:v>2.0985685296182102E-6</c:v>
                </c:pt>
                <c:pt idx="37830">
                  <c:v>2.0984530237910799E-6</c:v>
                </c:pt>
                <c:pt idx="37831">
                  <c:v>2.0983268314012102E-6</c:v>
                </c:pt>
                <c:pt idx="37832">
                  <c:v>2.0982135993108399E-6</c:v>
                </c:pt>
                <c:pt idx="37833">
                  <c:v>2.0980860426789099E-6</c:v>
                </c:pt>
                <c:pt idx="37834">
                  <c:v>2.0979823602829099E-6</c:v>
                </c:pt>
                <c:pt idx="37835">
                  <c:v>2.0978559405193698E-6</c:v>
                </c:pt>
                <c:pt idx="37836">
                  <c:v>2.0977445274184001E-6</c:v>
                </c:pt>
                <c:pt idx="37837">
                  <c:v>2.0976376617909401E-6</c:v>
                </c:pt>
                <c:pt idx="37838">
                  <c:v>2.0975055576855101E-6</c:v>
                </c:pt>
                <c:pt idx="37839">
                  <c:v>2.0973941445845399E-6</c:v>
                </c:pt>
                <c:pt idx="37840">
                  <c:v>2.0972602214897098E-6</c:v>
                </c:pt>
                <c:pt idx="37841">
                  <c:v>2.0971392586943702E-6</c:v>
                </c:pt>
                <c:pt idx="37842">
                  <c:v>2.0970176137780102E-6</c:v>
                </c:pt>
                <c:pt idx="37843">
                  <c:v>2.0969021079508799E-6</c:v>
                </c:pt>
                <c:pt idx="37844">
                  <c:v>2.0967772798030599E-6</c:v>
                </c:pt>
                <c:pt idx="37845">
                  <c:v>2.0966656393284198E-6</c:v>
                </c:pt>
                <c:pt idx="37846">
                  <c:v>2.0965558178431799E-6</c:v>
                </c:pt>
                <c:pt idx="37847">
                  <c:v>2.0964334908057902E-6</c:v>
                </c:pt>
                <c:pt idx="37848">
                  <c:v>2.0963118458894302E-6</c:v>
                </c:pt>
                <c:pt idx="37849">
                  <c:v>2.0961870177416101E-6</c:v>
                </c:pt>
                <c:pt idx="37850">
                  <c:v>2.0960610527254201E-6</c:v>
                </c:pt>
                <c:pt idx="37851">
                  <c:v>2.0959660105290802E-6</c:v>
                </c:pt>
                <c:pt idx="37852">
                  <c:v>2.0958352706656999E-6</c:v>
                </c:pt>
                <c:pt idx="37853">
                  <c:v>2.0957384094799602E-6</c:v>
                </c:pt>
                <c:pt idx="37854">
                  <c:v>2.09560425901145E-6</c:v>
                </c:pt>
                <c:pt idx="37855">
                  <c:v>2.0954805677320101E-6</c:v>
                </c:pt>
                <c:pt idx="37856">
                  <c:v>2.09536801776267E-6</c:v>
                </c:pt>
                <c:pt idx="37857">
                  <c:v>2.0952411432517701E-6</c:v>
                </c:pt>
                <c:pt idx="37858">
                  <c:v>2.0951176793460002E-6</c:v>
                </c:pt>
                <c:pt idx="37859">
                  <c:v>2.09500512937666E-6</c:v>
                </c:pt>
                <c:pt idx="37860">
                  <c:v>2.09488734981278E-6</c:v>
                </c:pt>
                <c:pt idx="37861">
                  <c:v>2.0947752545907899E-6</c:v>
                </c:pt>
                <c:pt idx="37862">
                  <c:v>2.0946433778590298E-6</c:v>
                </c:pt>
                <c:pt idx="37863">
                  <c:v>2.0945296910213099E-6</c:v>
                </c:pt>
                <c:pt idx="37864">
                  <c:v>2.0944185052940199E-6</c:v>
                </c:pt>
                <c:pt idx="37865">
                  <c:v>2.09428117159405E-6</c:v>
                </c:pt>
                <c:pt idx="37866">
                  <c:v>2.0941574803146102E-6</c:v>
                </c:pt>
                <c:pt idx="37867">
                  <c:v>2.0940647118550302E-6</c:v>
                </c:pt>
                <c:pt idx="37868">
                  <c:v>2.09392464967095E-6</c:v>
                </c:pt>
                <c:pt idx="37869">
                  <c:v>2.0938025500072399E-6</c:v>
                </c:pt>
                <c:pt idx="37870">
                  <c:v>2.0936795408488302E-6</c:v>
                </c:pt>
                <c:pt idx="37871">
                  <c:v>2.0935669908794799E-6</c:v>
                </c:pt>
                <c:pt idx="37872">
                  <c:v>2.0934339772793498E-6</c:v>
                </c:pt>
                <c:pt idx="37873">
                  <c:v>2.0933409814460902E-6</c:v>
                </c:pt>
                <c:pt idx="37874">
                  <c:v>2.0931965991621799E-6</c:v>
                </c:pt>
                <c:pt idx="37875">
                  <c:v>2.0930815480824099E-6</c:v>
                </c:pt>
                <c:pt idx="37876">
                  <c:v>2.0929621769028E-6</c:v>
                </c:pt>
                <c:pt idx="37877">
                  <c:v>2.0928391677443899E-6</c:v>
                </c:pt>
                <c:pt idx="37878">
                  <c:v>2.0927257082803399E-6</c:v>
                </c:pt>
                <c:pt idx="37879">
                  <c:v>2.0926145225530499E-6</c:v>
                </c:pt>
                <c:pt idx="37880">
                  <c:v>2.0924737782479501E-6</c:v>
                </c:pt>
                <c:pt idx="37881">
                  <c:v>2.0923521333315901E-6</c:v>
                </c:pt>
                <c:pt idx="37882">
                  <c:v>2.0922466319461802E-6</c:v>
                </c:pt>
                <c:pt idx="37883">
                  <c:v>2.0921170289511801E-6</c:v>
                </c:pt>
                <c:pt idx="37884">
                  <c:v>2.0920083443343199E-6</c:v>
                </c:pt>
                <c:pt idx="37885">
                  <c:v>2.0918978407280498E-6</c:v>
                </c:pt>
                <c:pt idx="37886">
                  <c:v>2.09176369025954E-6</c:v>
                </c:pt>
                <c:pt idx="37887">
                  <c:v>2.0916327230224898E-6</c:v>
                </c:pt>
                <c:pt idx="37888">
                  <c:v>2.0915103959851001E-6</c:v>
                </c:pt>
                <c:pt idx="37889">
                  <c:v>2.0913887510687299E-6</c:v>
                </c:pt>
                <c:pt idx="37890">
                  <c:v>2.09127892958349E-6</c:v>
                </c:pt>
                <c:pt idx="37891">
                  <c:v>2.0911700175929599E-6</c:v>
                </c:pt>
                <c:pt idx="37892">
                  <c:v>2.0910347302560699E-6</c:v>
                </c:pt>
                <c:pt idx="37893">
                  <c:v>2.0909046725137202E-6</c:v>
                </c:pt>
                <c:pt idx="37894">
                  <c:v>2.09077575163974E-6</c:v>
                </c:pt>
                <c:pt idx="37895">
                  <c:v>2.0906827558064799E-6</c:v>
                </c:pt>
                <c:pt idx="37896">
                  <c:v>2.09055065170105E-6</c:v>
                </c:pt>
                <c:pt idx="37897">
                  <c:v>2.0904217308270698E-6</c:v>
                </c:pt>
                <c:pt idx="37898">
                  <c:v>2.0903091808577301E-6</c:v>
                </c:pt>
                <c:pt idx="37899">
                  <c:v>2.0901973130094099E-6</c:v>
                </c:pt>
                <c:pt idx="37900">
                  <c:v>2.0900636172882501E-6</c:v>
                </c:pt>
                <c:pt idx="37901">
                  <c:v>2.0899578885291699E-6</c:v>
                </c:pt>
                <c:pt idx="37902">
                  <c:v>2.08980554816662E-6</c:v>
                </c:pt>
                <c:pt idx="37903">
                  <c:v>2.0896966361760898E-6</c:v>
                </c:pt>
                <c:pt idx="37904">
                  <c:v>2.0895804482279299E-6</c:v>
                </c:pt>
                <c:pt idx="37905">
                  <c:v>2.0894624412903799E-6</c:v>
                </c:pt>
                <c:pt idx="37906">
                  <c:v>2.0893376131425599E-6</c:v>
                </c:pt>
                <c:pt idx="37907">
                  <c:v>2.0892148313578201E-6</c:v>
                </c:pt>
                <c:pt idx="37908">
                  <c:v>2.0890934138151398E-6</c:v>
                </c:pt>
                <c:pt idx="37909">
                  <c:v>2.0889851839456199E-6</c:v>
                </c:pt>
                <c:pt idx="37910">
                  <c:v>2.0888512608507902E-6</c:v>
                </c:pt>
                <c:pt idx="37911">
                  <c:v>2.0887478058284602E-6</c:v>
                </c:pt>
                <c:pt idx="37912">
                  <c:v>2.0886163838440599E-6</c:v>
                </c:pt>
                <c:pt idx="37913">
                  <c:v>2.08847859539674E-6</c:v>
                </c:pt>
                <c:pt idx="37914">
                  <c:v>2.0883564957330198E-6</c:v>
                </c:pt>
                <c:pt idx="37915">
                  <c:v>2.08825349545805E-6</c:v>
                </c:pt>
                <c:pt idx="37916">
                  <c:v>2.0881070668110599E-6</c:v>
                </c:pt>
                <c:pt idx="37917">
                  <c:v>2.0880136162304599E-6</c:v>
                </c:pt>
                <c:pt idx="37918">
                  <c:v>2.0878776467725402E-6</c:v>
                </c:pt>
                <c:pt idx="37919">
                  <c:v>2.0877496353932699E-6</c:v>
                </c:pt>
                <c:pt idx="37920">
                  <c:v>2.0876329926977599E-6</c:v>
                </c:pt>
                <c:pt idx="37921">
                  <c:v>2.0875156678812299E-6</c:v>
                </c:pt>
                <c:pt idx="37922">
                  <c:v>2.0873794710496398E-6</c:v>
                </c:pt>
                <c:pt idx="37923">
                  <c:v>2.08727647077467E-6</c:v>
                </c:pt>
                <c:pt idx="37924">
                  <c:v>2.0871518700005199E-6</c:v>
                </c:pt>
                <c:pt idx="37925">
                  <c:v>2.0870156731689298E-6</c:v>
                </c:pt>
                <c:pt idx="37926">
                  <c:v>2.0869019863312099E-6</c:v>
                </c:pt>
                <c:pt idx="37927">
                  <c:v>2.0867723833362102E-6</c:v>
                </c:pt>
                <c:pt idx="37928">
                  <c:v>2.0866680188191801E-6</c:v>
                </c:pt>
                <c:pt idx="37929">
                  <c:v>2.0865413716819599E-6</c:v>
                </c:pt>
                <c:pt idx="37930">
                  <c:v>2.0864110865659301E-6</c:v>
                </c:pt>
                <c:pt idx="37931">
                  <c:v>2.08627875508682E-6</c:v>
                </c:pt>
                <c:pt idx="37932">
                  <c:v>2.0861698430962899E-6</c:v>
                </c:pt>
                <c:pt idx="37933">
                  <c:v>2.0860354652541E-6</c:v>
                </c:pt>
                <c:pt idx="37934">
                  <c:v>2.0859240521531298E-6</c:v>
                </c:pt>
                <c:pt idx="37935">
                  <c:v>2.0857885374425699E-6</c:v>
                </c:pt>
                <c:pt idx="37936">
                  <c:v>2.0856712126260399E-6</c:v>
                </c:pt>
                <c:pt idx="37937">
                  <c:v>2.08555047720438E-6</c:v>
                </c:pt>
                <c:pt idx="37938">
                  <c:v>2.0854286049143399E-6</c:v>
                </c:pt>
                <c:pt idx="37939">
                  <c:v>2.0853103706031098E-6</c:v>
                </c:pt>
                <c:pt idx="37940">
                  <c:v>2.0851741737715201E-6</c:v>
                </c:pt>
                <c:pt idx="37941">
                  <c:v>2.0850673081440601E-6</c:v>
                </c:pt>
                <c:pt idx="37942">
                  <c:v>2.0849295196967398E-6</c:v>
                </c:pt>
                <c:pt idx="37943">
                  <c:v>2.0848151507379902E-6</c:v>
                </c:pt>
                <c:pt idx="37944">
                  <c:v>2.0846789539064001E-6</c:v>
                </c:pt>
                <c:pt idx="37945">
                  <c:v>2.08457004191587E-6</c:v>
                </c:pt>
                <c:pt idx="37946">
                  <c:v>2.0844361188210301E-6</c:v>
                </c:pt>
                <c:pt idx="37947">
                  <c:v>2.08431765713612E-6</c:v>
                </c:pt>
                <c:pt idx="37948">
                  <c:v>2.0841882815148E-6</c:v>
                </c:pt>
                <c:pt idx="37949">
                  <c:v>2.0840507204411598E-6</c:v>
                </c:pt>
                <c:pt idx="37950">
                  <c:v>2.08393907996651E-6</c:v>
                </c:pt>
                <c:pt idx="37951">
                  <c:v>2.0838081127294602E-6</c:v>
                </c:pt>
                <c:pt idx="37952">
                  <c:v>2.0836982912442198E-6</c:v>
                </c:pt>
                <c:pt idx="37953">
                  <c:v>2.0835659597651102E-6</c:v>
                </c:pt>
                <c:pt idx="37954">
                  <c:v>2.0834513634326902E-6</c:v>
                </c:pt>
                <c:pt idx="37955">
                  <c:v>2.083304025291E-6</c:v>
                </c:pt>
                <c:pt idx="37956">
                  <c:v>2.0831873825955001E-6</c:v>
                </c:pt>
                <c:pt idx="37957">
                  <c:v>2.0830600533372498E-6</c:v>
                </c:pt>
                <c:pt idx="37958">
                  <c:v>2.0829349978157599E-6</c:v>
                </c:pt>
                <c:pt idx="37959">
                  <c:v>2.0828240394621402E-6</c:v>
                </c:pt>
                <c:pt idx="37960">
                  <c:v>2.0826896616199498E-6</c:v>
                </c:pt>
                <c:pt idx="37961">
                  <c:v>2.0825748379138502E-6</c:v>
                </c:pt>
                <c:pt idx="37962">
                  <c:v>2.0824345483561E-6</c:v>
                </c:pt>
                <c:pt idx="37963">
                  <c:v>2.0823372324230099E-6</c:v>
                </c:pt>
                <c:pt idx="37964">
                  <c:v>2.0821835278184098E-6</c:v>
                </c:pt>
                <c:pt idx="37965">
                  <c:v>2.0820762074436099E-6</c:v>
                </c:pt>
                <c:pt idx="37966">
                  <c:v>2.0819609289901602E-6</c:v>
                </c:pt>
                <c:pt idx="37967">
                  <c:v>2.0818185930693302E-6</c:v>
                </c:pt>
                <c:pt idx="37968">
                  <c:v>2.0816860342165502E-6</c:v>
                </c:pt>
                <c:pt idx="37969">
                  <c:v>2.0815687094000202E-6</c:v>
                </c:pt>
                <c:pt idx="37970">
                  <c:v>2.0814557046833198E-6</c:v>
                </c:pt>
                <c:pt idx="37971">
                  <c:v>2.0813181436096801E-6</c:v>
                </c:pt>
                <c:pt idx="37972">
                  <c:v>2.08119627131964E-6</c:v>
                </c:pt>
                <c:pt idx="37973">
                  <c:v>2.0810593923670202E-6</c:v>
                </c:pt>
                <c:pt idx="37974">
                  <c:v>2.0809386569453598E-6</c:v>
                </c:pt>
                <c:pt idx="37975">
                  <c:v>2.0808104181924098E-6</c:v>
                </c:pt>
                <c:pt idx="37976">
                  <c:v>2.0806940028705901E-6</c:v>
                </c:pt>
                <c:pt idx="37977">
                  <c:v>2.0805648546229299E-6</c:v>
                </c:pt>
                <c:pt idx="37978">
                  <c:v>2.08045094041154E-6</c:v>
                </c:pt>
                <c:pt idx="37979">
                  <c:v>2.0803311144845801E-6</c:v>
                </c:pt>
                <c:pt idx="37980">
                  <c:v>2.0801867322006699E-6</c:v>
                </c:pt>
                <c:pt idx="37981">
                  <c:v>2.08006599677901E-6</c:v>
                </c:pt>
                <c:pt idx="37982">
                  <c:v>2.0799379853997401E-6</c:v>
                </c:pt>
                <c:pt idx="37983">
                  <c:v>2.0798293007828799E-6</c:v>
                </c:pt>
                <c:pt idx="37984">
                  <c:v>2.0796862827410202E-6</c:v>
                </c:pt>
                <c:pt idx="37985">
                  <c:v>2.0795716864086002E-6</c:v>
                </c:pt>
                <c:pt idx="37986">
                  <c:v>2.0794470856344598E-6</c:v>
                </c:pt>
                <c:pt idx="37987">
                  <c:v>2.0793061139556799E-6</c:v>
                </c:pt>
                <c:pt idx="37988">
                  <c:v>2.0791860606550502E-6</c:v>
                </c:pt>
                <c:pt idx="37989">
                  <c:v>2.07906032301253E-6</c:v>
                </c:pt>
                <c:pt idx="37990">
                  <c:v>2.0789434529433501E-6</c:v>
                </c:pt>
                <c:pt idx="37991">
                  <c:v>2.0787983885384199E-6</c:v>
                </c:pt>
                <c:pt idx="37992">
                  <c:v>2.0786776531167599E-6</c:v>
                </c:pt>
                <c:pt idx="37993">
                  <c:v>2.0785430479008899E-6</c:v>
                </c:pt>
                <c:pt idx="37994">
                  <c:v>2.0784229946002601E-6</c:v>
                </c:pt>
                <c:pt idx="37995">
                  <c:v>2.07829066312115E-6</c:v>
                </c:pt>
                <c:pt idx="37996">
                  <c:v>2.0781824332516399E-6</c:v>
                </c:pt>
                <c:pt idx="37997">
                  <c:v>2.07804691854108E-6</c:v>
                </c:pt>
                <c:pt idx="37998">
                  <c:v>2.0779218630195799E-6</c:v>
                </c:pt>
                <c:pt idx="37999">
                  <c:v>2.07780840355554E-6</c:v>
                </c:pt>
                <c:pt idx="38000">
                  <c:v>2.07767698157113E-6</c:v>
                </c:pt>
                <c:pt idx="38001">
                  <c:v>2.0775582925125499E-6</c:v>
                </c:pt>
                <c:pt idx="38002">
                  <c:v>2.0774079985130798E-6</c:v>
                </c:pt>
                <c:pt idx="38003">
                  <c:v>2.0772890820808201E-6</c:v>
                </c:pt>
                <c:pt idx="38004">
                  <c:v>2.0771608433278701E-6</c:v>
                </c:pt>
                <c:pt idx="38005">
                  <c:v>2.0770353330590301E-6</c:v>
                </c:pt>
                <c:pt idx="38006">
                  <c:v>2.07691391551634E-6</c:v>
                </c:pt>
                <c:pt idx="38007">
                  <c:v>2.07678567676339E-6</c:v>
                </c:pt>
                <c:pt idx="38008">
                  <c:v>2.0766728994203702E-6</c:v>
                </c:pt>
                <c:pt idx="38009">
                  <c:v>2.0765378394571599E-6</c:v>
                </c:pt>
                <c:pt idx="38010">
                  <c:v>2.07641369343037E-6</c:v>
                </c:pt>
                <c:pt idx="38011">
                  <c:v>2.0762804524565598E-6</c:v>
                </c:pt>
                <c:pt idx="38012">
                  <c:v>2.0761485757248002E-6</c:v>
                </c:pt>
                <c:pt idx="38013">
                  <c:v>2.0760242023243298E-6</c:v>
                </c:pt>
                <c:pt idx="38014">
                  <c:v>2.0759168819495202E-6</c:v>
                </c:pt>
                <c:pt idx="38015">
                  <c:v>2.07576499633433E-6</c:v>
                </c:pt>
                <c:pt idx="38016">
                  <c:v>2.0756351659656498E-6</c:v>
                </c:pt>
                <c:pt idx="38017">
                  <c:v>2.0755096556968098E-6</c:v>
                </c:pt>
                <c:pt idx="38018">
                  <c:v>2.0753893750224999E-6</c:v>
                </c:pt>
                <c:pt idx="38019">
                  <c:v>2.0752527234435598E-6</c:v>
                </c:pt>
                <c:pt idx="38020">
                  <c:v>2.0751294869114598E-6</c:v>
                </c:pt>
                <c:pt idx="38021">
                  <c:v>2.07500897886348E-6</c:v>
                </c:pt>
                <c:pt idx="38022">
                  <c:v>2.0748909719259199E-6</c:v>
                </c:pt>
                <c:pt idx="38023">
                  <c:v>2.0747486360051E-6</c:v>
                </c:pt>
                <c:pt idx="38024">
                  <c:v>2.0746279005834401E-6</c:v>
                </c:pt>
                <c:pt idx="38025">
                  <c:v>2.0745051187986999E-6</c:v>
                </c:pt>
                <c:pt idx="38026">
                  <c:v>2.07436755772505E-6</c:v>
                </c:pt>
                <c:pt idx="38027">
                  <c:v>2.07424636755604E-6</c:v>
                </c:pt>
                <c:pt idx="38028">
                  <c:v>2.0741090338560702E-6</c:v>
                </c:pt>
                <c:pt idx="38029">
                  <c:v>2.0739769297506402E-6</c:v>
                </c:pt>
                <c:pt idx="38030">
                  <c:v>2.0738621060445401E-6</c:v>
                </c:pt>
                <c:pt idx="38031">
                  <c:v>2.07373909688613E-6</c:v>
                </c:pt>
                <c:pt idx="38032">
                  <c:v>2.07360380954924E-6</c:v>
                </c:pt>
                <c:pt idx="38033">
                  <c:v>2.0734778445330402E-6</c:v>
                </c:pt>
                <c:pt idx="38034">
                  <c:v>2.0733466499223099E-6</c:v>
                </c:pt>
                <c:pt idx="38035">
                  <c:v>2.0732136363221798E-6</c:v>
                </c:pt>
                <c:pt idx="38036">
                  <c:v>2.0730919914058198E-6</c:v>
                </c:pt>
                <c:pt idx="38037">
                  <c:v>2.0729808056785302E-6</c:v>
                </c:pt>
                <c:pt idx="38038">
                  <c:v>2.0728446088469299E-6</c:v>
                </c:pt>
                <c:pt idx="38039">
                  <c:v>2.07269818019995E-6</c:v>
                </c:pt>
                <c:pt idx="38040">
                  <c:v>2.0725822196254701E-6</c:v>
                </c:pt>
                <c:pt idx="38041">
                  <c:v>2.0724585283460299E-6</c:v>
                </c:pt>
                <c:pt idx="38042">
                  <c:v>2.0723214220197401E-6</c:v>
                </c:pt>
                <c:pt idx="38043">
                  <c:v>2.0722070530609901E-6</c:v>
                </c:pt>
                <c:pt idx="38044">
                  <c:v>2.0720588054245998E-6</c:v>
                </c:pt>
                <c:pt idx="38045">
                  <c:v>2.07192806556122E-6</c:v>
                </c:pt>
                <c:pt idx="38046">
                  <c:v>2.0718130144814499E-6</c:v>
                </c:pt>
                <c:pt idx="38047">
                  <c:v>2.0716868220915802E-6</c:v>
                </c:pt>
                <c:pt idx="38048">
                  <c:v>2.0715560822281999E-6</c:v>
                </c:pt>
                <c:pt idx="38049">
                  <c:v>2.0714323909487601E-6</c:v>
                </c:pt>
                <c:pt idx="38050">
                  <c:v>2.0712948298751101E-6</c:v>
                </c:pt>
                <c:pt idx="38051">
                  <c:v>2.07114999284386E-6</c:v>
                </c:pt>
                <c:pt idx="38052">
                  <c:v>2.0710465378215299E-6</c:v>
                </c:pt>
                <c:pt idx="38053">
                  <c:v>2.0709135242213999E-6</c:v>
                </c:pt>
                <c:pt idx="38054">
                  <c:v>2.07079051506298E-6</c:v>
                </c:pt>
                <c:pt idx="38055">
                  <c:v>2.0706625036837101E-6</c:v>
                </c:pt>
                <c:pt idx="38056">
                  <c:v>2.0705181213997999E-6</c:v>
                </c:pt>
                <c:pt idx="38057">
                  <c:v>2.07039170163625E-6</c:v>
                </c:pt>
                <c:pt idx="38058">
                  <c:v>2.07026187126758E-6</c:v>
                </c:pt>
                <c:pt idx="38059">
                  <c:v>2.0701331777672698E-6</c:v>
                </c:pt>
                <c:pt idx="38060">
                  <c:v>2.0700028926512502E-6</c:v>
                </c:pt>
                <c:pt idx="38061">
                  <c:v>2.0698580556199899E-6</c:v>
                </c:pt>
                <c:pt idx="38062">
                  <c:v>2.0697602849395501E-6</c:v>
                </c:pt>
                <c:pt idx="38063">
                  <c:v>2.0696306819445399E-6</c:v>
                </c:pt>
                <c:pt idx="38064">
                  <c:v>2.0694933482445802E-6</c:v>
                </c:pt>
                <c:pt idx="38065">
                  <c:v>2.0693485112133199E-6</c:v>
                </c:pt>
                <c:pt idx="38066">
                  <c:v>2.0692311863967899E-6</c:v>
                </c:pt>
                <c:pt idx="38067">
                  <c:v>2.0691111330961601E-6</c:v>
                </c:pt>
                <c:pt idx="38068">
                  <c:v>2.06897516363824E-6</c:v>
                </c:pt>
                <c:pt idx="38069">
                  <c:v>2.0688439690275101E-6</c:v>
                </c:pt>
                <c:pt idx="38070">
                  <c:v>2.06872914532141E-6</c:v>
                </c:pt>
                <c:pt idx="38071">
                  <c:v>2.0686070456576999E-6</c:v>
                </c:pt>
                <c:pt idx="38072">
                  <c:v>2.0684735773102198E-6</c:v>
                </c:pt>
                <c:pt idx="38073">
                  <c:v>2.06833306037879E-6</c:v>
                </c:pt>
                <c:pt idx="38074">
                  <c:v>2.0681968635471999E-6</c:v>
                </c:pt>
                <c:pt idx="38075">
                  <c:v>2.0680759007518599E-6</c:v>
                </c:pt>
                <c:pt idx="38076">
                  <c:v>2.0679465251305399E-6</c:v>
                </c:pt>
                <c:pt idx="38077">
                  <c:v>2.0678132841567301E-6</c:v>
                </c:pt>
                <c:pt idx="38078">
                  <c:v>2.0676802705565899E-6</c:v>
                </c:pt>
                <c:pt idx="38079">
                  <c:v>2.0675440737249999E-6</c:v>
                </c:pt>
                <c:pt idx="38080">
                  <c:v>2.0674119696195699E-6</c:v>
                </c:pt>
                <c:pt idx="38081">
                  <c:v>2.0672978280344999E-6</c:v>
                </c:pt>
                <c:pt idx="38082">
                  <c:v>2.0671650418080398E-6</c:v>
                </c:pt>
                <c:pt idx="38083">
                  <c:v>2.0670283902291001E-6</c:v>
                </c:pt>
                <c:pt idx="38084">
                  <c:v>2.06689287551853E-6</c:v>
                </c:pt>
                <c:pt idx="38085">
                  <c:v>2.0667773696914099E-6</c:v>
                </c:pt>
                <c:pt idx="38086">
                  <c:v>2.0666477666964098E-6</c:v>
                </c:pt>
                <c:pt idx="38087">
                  <c:v>2.06651702683303E-6</c:v>
                </c:pt>
                <c:pt idx="38088">
                  <c:v>2.0663721898017701E-6</c:v>
                </c:pt>
                <c:pt idx="38089">
                  <c:v>2.0662382667069298E-6</c:v>
                </c:pt>
                <c:pt idx="38090">
                  <c:v>2.06610775421723E-6</c:v>
                </c:pt>
                <c:pt idx="38091">
                  <c:v>2.0659854271798399E-6</c:v>
                </c:pt>
                <c:pt idx="38092">
                  <c:v>2.0658587800426201E-6</c:v>
                </c:pt>
                <c:pt idx="38093">
                  <c:v>2.0657032564486102E-6</c:v>
                </c:pt>
                <c:pt idx="38094">
                  <c:v>2.0655936623370499E-6</c:v>
                </c:pt>
                <c:pt idx="38095">
                  <c:v>2.06545109904255E-6</c:v>
                </c:pt>
                <c:pt idx="38096">
                  <c:v>2.0653358205890998E-6</c:v>
                </c:pt>
                <c:pt idx="38097">
                  <c:v>2.0651991690101602E-6</c:v>
                </c:pt>
                <c:pt idx="38098">
                  <c:v>2.0650609258154898E-6</c:v>
                </c:pt>
                <c:pt idx="38099">
                  <c:v>2.0649436009989598E-6</c:v>
                </c:pt>
                <c:pt idx="38100">
                  <c:v>2.0647996734624E-6</c:v>
                </c:pt>
                <c:pt idx="38101">
                  <c:v>2.0646714347094501E-6</c:v>
                </c:pt>
                <c:pt idx="38102">
                  <c:v>2.06454501494591E-6</c:v>
                </c:pt>
                <c:pt idx="38103">
                  <c:v>2.0644185951823601E-6</c:v>
                </c:pt>
                <c:pt idx="38104">
                  <c:v>2.0642778508772599E-6</c:v>
                </c:pt>
                <c:pt idx="38105">
                  <c:v>2.0641482478822598E-6</c:v>
                </c:pt>
                <c:pt idx="38106">
                  <c:v>2.0640118236769901E-6</c:v>
                </c:pt>
                <c:pt idx="38107">
                  <c:v>2.0638703972508699E-6</c:v>
                </c:pt>
                <c:pt idx="38108">
                  <c:v>2.0637614852603301E-6</c:v>
                </c:pt>
                <c:pt idx="38109">
                  <c:v>2.0636171029764198E-6</c:v>
                </c:pt>
                <c:pt idx="38110">
                  <c:v>2.06349704967579E-6</c:v>
                </c:pt>
                <c:pt idx="38111">
                  <c:v>2.0633610802178699E-6</c:v>
                </c:pt>
                <c:pt idx="38112">
                  <c:v>2.0632237465179102E-6</c:v>
                </c:pt>
                <c:pt idx="38113">
                  <c:v>2.0630961898859802E-6</c:v>
                </c:pt>
                <c:pt idx="38114">
                  <c:v>2.0629568098229398E-6</c:v>
                </c:pt>
                <c:pt idx="38115">
                  <c:v>2.0628356196539201E-6</c:v>
                </c:pt>
                <c:pt idx="38116">
                  <c:v>2.0627107915061098E-6</c:v>
                </c:pt>
                <c:pt idx="38117">
                  <c:v>2.0625557226594499E-6</c:v>
                </c:pt>
                <c:pt idx="38118">
                  <c:v>2.0624261196644498E-6</c:v>
                </c:pt>
                <c:pt idx="38119">
                  <c:v>2.0623097043426199E-6</c:v>
                </c:pt>
                <c:pt idx="38120">
                  <c:v>2.0621694147848799E-6</c:v>
                </c:pt>
                <c:pt idx="38121">
                  <c:v>2.0620393570425201E-6</c:v>
                </c:pt>
                <c:pt idx="38122">
                  <c:v>2.0619015685952002E-6</c:v>
                </c:pt>
                <c:pt idx="38123">
                  <c:v>2.06176355277421E-6</c:v>
                </c:pt>
                <c:pt idx="38124">
                  <c:v>2.0616423626052E-6</c:v>
                </c:pt>
                <c:pt idx="38125">
                  <c:v>2.0615143512259199E-6</c:v>
                </c:pt>
                <c:pt idx="38126">
                  <c:v>2.0613804281310898E-6</c:v>
                </c:pt>
                <c:pt idx="38127">
                  <c:v>2.0612515072571101E-6</c:v>
                </c:pt>
                <c:pt idx="38128">
                  <c:v>2.0611023501260202E-6</c:v>
                </c:pt>
                <c:pt idx="38129">
                  <c:v>2.06097183763632E-6</c:v>
                </c:pt>
                <c:pt idx="38130">
                  <c:v>2.0608440536307201E-6</c:v>
                </c:pt>
                <c:pt idx="38131">
                  <c:v>2.0607108126569099E-6</c:v>
                </c:pt>
                <c:pt idx="38132">
                  <c:v>2.0605866666301099E-6</c:v>
                </c:pt>
                <c:pt idx="38133">
                  <c:v>2.06044501283031E-6</c:v>
                </c:pt>
                <c:pt idx="38134">
                  <c:v>2.06032268579293E-6</c:v>
                </c:pt>
                <c:pt idx="38135">
                  <c:v>2.0601735286618299E-6</c:v>
                </c:pt>
                <c:pt idx="38136">
                  <c:v>2.0600537027348798E-6</c:v>
                </c:pt>
                <c:pt idx="38137">
                  <c:v>2.0599172785296101E-6</c:v>
                </c:pt>
                <c:pt idx="38138">
                  <c:v>2.0597781258402401E-6</c:v>
                </c:pt>
                <c:pt idx="38139">
                  <c:v>2.05964852284524E-6</c:v>
                </c:pt>
                <c:pt idx="38140">
                  <c:v>2.05952460419212E-6</c:v>
                </c:pt>
                <c:pt idx="38141">
                  <c:v>2.0593877252394998E-6</c:v>
                </c:pt>
                <c:pt idx="38142">
                  <c:v>2.0592642613337401E-6</c:v>
                </c:pt>
                <c:pt idx="38143">
                  <c:v>2.0591185148077801E-6</c:v>
                </c:pt>
                <c:pt idx="38144">
                  <c:v>2.0589909581758598E-6</c:v>
                </c:pt>
                <c:pt idx="38145">
                  <c:v>2.0588415736710898E-6</c:v>
                </c:pt>
                <c:pt idx="38146">
                  <c:v>2.05872606784396E-6</c:v>
                </c:pt>
                <c:pt idx="38147">
                  <c:v>2.0585853235388598E-6</c:v>
                </c:pt>
                <c:pt idx="38148">
                  <c:v>2.0584559479175398E-6</c:v>
                </c:pt>
                <c:pt idx="38149">
                  <c:v>2.0583311197697202E-6</c:v>
                </c:pt>
                <c:pt idx="38150">
                  <c:v>2.0581680928444299E-6</c:v>
                </c:pt>
                <c:pt idx="38151">
                  <c:v>2.0580723685270599E-6</c:v>
                </c:pt>
                <c:pt idx="38152">
                  <c:v>2.05792366614332E-6</c:v>
                </c:pt>
                <c:pt idx="38153">
                  <c:v>2.0577695067913699E-6</c:v>
                </c:pt>
                <c:pt idx="38154">
                  <c:v>2.0576421775331302E-6</c:v>
                </c:pt>
                <c:pt idx="38155">
                  <c:v>2.0575266717059999E-6</c:v>
                </c:pt>
                <c:pt idx="38156">
                  <c:v>2.0573759229591802E-6</c:v>
                </c:pt>
                <c:pt idx="38157">
                  <c:v>2.0572413177433199E-6</c:v>
                </c:pt>
                <c:pt idx="38158">
                  <c:v>2.0571235381794399E-6</c:v>
                </c:pt>
                <c:pt idx="38159">
                  <c:v>2.05697870114818E-6</c:v>
                </c:pt>
                <c:pt idx="38160">
                  <c:v>2.05685228138464E-6</c:v>
                </c:pt>
                <c:pt idx="38161">
                  <c:v>2.0567051706166201E-6</c:v>
                </c:pt>
                <c:pt idx="38162">
                  <c:v>2.0565792056004301E-6</c:v>
                </c:pt>
                <c:pt idx="38163">
                  <c:v>2.0564461920002899E-6</c:v>
                </c:pt>
                <c:pt idx="38164">
                  <c:v>2.0563159068842698E-6</c:v>
                </c:pt>
                <c:pt idx="38165">
                  <c:v>2.05616765924788E-6</c:v>
                </c:pt>
                <c:pt idx="38166">
                  <c:v>2.0560507891787E-6</c:v>
                </c:pt>
                <c:pt idx="38167">
                  <c:v>2.0559136828524099E-6</c:v>
                </c:pt>
                <c:pt idx="38168">
                  <c:v>2.0557722564262799E-6</c:v>
                </c:pt>
                <c:pt idx="38169">
                  <c:v>2.0556333311105799E-6</c:v>
                </c:pt>
                <c:pt idx="38170">
                  <c:v>2.05550850296277E-6</c:v>
                </c:pt>
                <c:pt idx="38171">
                  <c:v>2.0553638933051801E-6</c:v>
                </c:pt>
                <c:pt idx="38172">
                  <c:v>2.0552333808154799E-6</c:v>
                </c:pt>
                <c:pt idx="38173">
                  <c:v>2.0551044599415002E-6</c:v>
                </c:pt>
                <c:pt idx="38174">
                  <c:v>2.0549671262415401E-6</c:v>
                </c:pt>
                <c:pt idx="38175">
                  <c:v>2.0548436623357702E-6</c:v>
                </c:pt>
                <c:pt idx="38176">
                  <c:v>2.0547092844935799E-6</c:v>
                </c:pt>
                <c:pt idx="38177">
                  <c:v>2.05455012292077E-6</c:v>
                </c:pt>
                <c:pt idx="38178">
                  <c:v>2.05442529477295E-6</c:v>
                </c:pt>
                <c:pt idx="38179">
                  <c:v>2.0542775018839199E-6</c:v>
                </c:pt>
                <c:pt idx="38180">
                  <c:v>2.0541615413094401E-6</c:v>
                </c:pt>
                <c:pt idx="38181">
                  <c:v>2.05403262043546E-6</c:v>
                </c:pt>
                <c:pt idx="38182">
                  <c:v>2.05390097107738E-6</c:v>
                </c:pt>
                <c:pt idx="38183">
                  <c:v>2.05374999495689E-6</c:v>
                </c:pt>
                <c:pt idx="38184">
                  <c:v>2.0536267584248001E-6</c:v>
                </c:pt>
                <c:pt idx="38185">
                  <c:v>2.0534844225039701E-6</c:v>
                </c:pt>
                <c:pt idx="38186">
                  <c:v>2.0533373117359601E-6</c:v>
                </c:pt>
                <c:pt idx="38187">
                  <c:v>2.0532243070192601E-6</c:v>
                </c:pt>
                <c:pt idx="38188">
                  <c:v>2.0530842448351901E-6</c:v>
                </c:pt>
                <c:pt idx="38189">
                  <c:v>2.0529387256829102E-6</c:v>
                </c:pt>
                <c:pt idx="38190">
                  <c:v>2.0528168533928701E-6</c:v>
                </c:pt>
                <c:pt idx="38191">
                  <c:v>2.0526706521195601E-6</c:v>
                </c:pt>
                <c:pt idx="38192">
                  <c:v>2.05254173124558E-6</c:v>
                </c:pt>
                <c:pt idx="38193">
                  <c:v>2.0524087176454499E-6</c:v>
                </c:pt>
                <c:pt idx="38194">
                  <c:v>2.0522684280877002E-6</c:v>
                </c:pt>
                <c:pt idx="38195">
                  <c:v>2.05214564630296E-6</c:v>
                </c:pt>
                <c:pt idx="38196">
                  <c:v>2.05200035452435E-6</c:v>
                </c:pt>
                <c:pt idx="38197">
                  <c:v>2.0518584733508798E-6</c:v>
                </c:pt>
                <c:pt idx="38198">
                  <c:v>2.0517361463134901E-6</c:v>
                </c:pt>
                <c:pt idx="38199">
                  <c:v>2.0515922187769299E-6</c:v>
                </c:pt>
                <c:pt idx="38200">
                  <c:v>2.0514596599241499E-6</c:v>
                </c:pt>
                <c:pt idx="38201">
                  <c:v>2.0513252820819599E-6</c:v>
                </c:pt>
                <c:pt idx="38202">
                  <c:v>2.0511806724243802E-6</c:v>
                </c:pt>
                <c:pt idx="38203">
                  <c:v>2.0510494778136498E-6</c:v>
                </c:pt>
                <c:pt idx="38204">
                  <c:v>2.0509178284555699E-6</c:v>
                </c:pt>
                <c:pt idx="38205">
                  <c:v>2.05077299142431E-6</c:v>
                </c:pt>
                <c:pt idx="38206">
                  <c:v>2.0506331566139099E-6</c:v>
                </c:pt>
                <c:pt idx="38207">
                  <c:v>2.0504990061454001E-6</c:v>
                </c:pt>
                <c:pt idx="38208">
                  <c:v>2.0503637188085101E-6</c:v>
                </c:pt>
                <c:pt idx="38209">
                  <c:v>2.0502293409663202E-6</c:v>
                </c:pt>
                <c:pt idx="38210">
                  <c:v>2.05009223464003E-6</c:v>
                </c:pt>
                <c:pt idx="38211">
                  <c:v>2.0499683159869198E-6</c:v>
                </c:pt>
                <c:pt idx="38212">
                  <c:v>2.0498246158240401E-6</c:v>
                </c:pt>
                <c:pt idx="38213">
                  <c:v>2.0496911474765499E-6</c:v>
                </c:pt>
                <c:pt idx="38214">
                  <c:v>2.0495524495345299E-6</c:v>
                </c:pt>
                <c:pt idx="38215">
                  <c:v>2.0494151158345601E-6</c:v>
                </c:pt>
                <c:pt idx="38216">
                  <c:v>2.0492825569817801E-6</c:v>
                </c:pt>
                <c:pt idx="38217">
                  <c:v>2.04914249479771E-6</c:v>
                </c:pt>
                <c:pt idx="38218">
                  <c:v>2.0490110728133E-6</c:v>
                </c:pt>
                <c:pt idx="38219">
                  <c:v>2.0488580503297301E-6</c:v>
                </c:pt>
                <c:pt idx="38220">
                  <c:v>2.0487289020820699E-6</c:v>
                </c:pt>
                <c:pt idx="38221">
                  <c:v>2.0485927052504802E-6</c:v>
                </c:pt>
                <c:pt idx="38222">
                  <c:v>2.04844377549307E-6</c:v>
                </c:pt>
                <c:pt idx="38223">
                  <c:v>2.0483164462348201E-6</c:v>
                </c:pt>
                <c:pt idx="38224">
                  <c:v>2.0481793399085299E-6</c:v>
                </c:pt>
                <c:pt idx="38225">
                  <c:v>2.0480572402448199E-6</c:v>
                </c:pt>
                <c:pt idx="38226">
                  <c:v>2.0479183149291198E-6</c:v>
                </c:pt>
                <c:pt idx="38227">
                  <c:v>2.0477689304243498E-6</c:v>
                </c:pt>
                <c:pt idx="38228">
                  <c:v>2.0476190911722399E-6</c:v>
                </c:pt>
                <c:pt idx="38229">
                  <c:v>2.04749949261895E-6</c:v>
                </c:pt>
                <c:pt idx="38230">
                  <c:v>2.0473576114454802E-6</c:v>
                </c:pt>
                <c:pt idx="38231">
                  <c:v>2.0472255073400498E-6</c:v>
                </c:pt>
                <c:pt idx="38232">
                  <c:v>2.0470872641453701E-6</c:v>
                </c:pt>
                <c:pt idx="38233">
                  <c:v>2.0469408354983902E-6</c:v>
                </c:pt>
                <c:pt idx="38234">
                  <c:v>2.0468112325033901E-6</c:v>
                </c:pt>
                <c:pt idx="38235">
                  <c:v>2.0466659407247802E-6</c:v>
                </c:pt>
                <c:pt idx="38236">
                  <c:v>2.0465406578296101E-6</c:v>
                </c:pt>
                <c:pt idx="38237">
                  <c:v>2.0463883174670602E-6</c:v>
                </c:pt>
                <c:pt idx="38238">
                  <c:v>2.0462509837670899E-6</c:v>
                </c:pt>
                <c:pt idx="38239">
                  <c:v>2.0461129679461001E-6</c:v>
                </c:pt>
                <c:pt idx="38240">
                  <c:v>2.0459931420191399E-6</c:v>
                </c:pt>
                <c:pt idx="38241">
                  <c:v>2.0458503513509598E-6</c:v>
                </c:pt>
                <c:pt idx="38242">
                  <c:v>2.0457016489672199E-6</c:v>
                </c:pt>
                <c:pt idx="38243">
                  <c:v>2.0455620415304999E-6</c:v>
                </c:pt>
                <c:pt idx="38244">
                  <c:v>2.04544403459295E-6</c:v>
                </c:pt>
                <c:pt idx="38245">
                  <c:v>2.0452891931199702E-6</c:v>
                </c:pt>
                <c:pt idx="38246">
                  <c:v>2.04514572033076E-6</c:v>
                </c:pt>
                <c:pt idx="38247">
                  <c:v>2.04500656764139E-6</c:v>
                </c:pt>
                <c:pt idx="38248">
                  <c:v>2.0448774193937399E-6</c:v>
                </c:pt>
                <c:pt idx="38249">
                  <c:v>2.04473099074676E-6</c:v>
                </c:pt>
                <c:pt idx="38250">
                  <c:v>2.0446036614885101E-6</c:v>
                </c:pt>
                <c:pt idx="38251">
                  <c:v>2.0444613255676801E-6</c:v>
                </c:pt>
                <c:pt idx="38252">
                  <c:v>2.0443055746000002E-6</c:v>
                </c:pt>
                <c:pt idx="38253">
                  <c:v>2.0441841570573199E-6</c:v>
                </c:pt>
                <c:pt idx="38254">
                  <c:v>2.0440334083105001E-6</c:v>
                </c:pt>
                <c:pt idx="38255">
                  <c:v>2.0439119907678101E-6</c:v>
                </c:pt>
                <c:pt idx="38256">
                  <c:v>2.0437573766685099E-6</c:v>
                </c:pt>
                <c:pt idx="38257">
                  <c:v>2.0436309569049601E-6</c:v>
                </c:pt>
                <c:pt idx="38258">
                  <c:v>2.0434833913896E-6</c:v>
                </c:pt>
                <c:pt idx="38259">
                  <c:v>2.0433501504157898E-6</c:v>
                </c:pt>
                <c:pt idx="38260">
                  <c:v>2.0431893972272502E-6</c:v>
                </c:pt>
                <c:pt idx="38261">
                  <c:v>2.0430652512004599E-6</c:v>
                </c:pt>
                <c:pt idx="38262">
                  <c:v>2.0429372398211799E-6</c:v>
                </c:pt>
                <c:pt idx="38263">
                  <c:v>2.0428069547051602E-6</c:v>
                </c:pt>
                <c:pt idx="38264">
                  <c:v>2.0426532501005601E-6</c:v>
                </c:pt>
                <c:pt idx="38265">
                  <c:v>2.0425147795322101E-6</c:v>
                </c:pt>
                <c:pt idx="38266">
                  <c:v>2.0423724436113801E-6</c:v>
                </c:pt>
                <c:pt idx="38267">
                  <c:v>2.0422405668796298E-6</c:v>
                </c:pt>
                <c:pt idx="38268">
                  <c:v>2.0420886812644299E-6</c:v>
                </c:pt>
                <c:pt idx="38269">
                  <c:v>2.04194657271728E-6</c:v>
                </c:pt>
                <c:pt idx="38270">
                  <c:v>2.0418074200279101E-6</c:v>
                </c:pt>
                <c:pt idx="38271">
                  <c:v>2.0416734969330702E-6</c:v>
                </c:pt>
                <c:pt idx="38272">
                  <c:v>2.0415445760590998E-6</c:v>
                </c:pt>
                <c:pt idx="38273">
                  <c:v>2.0413881429703902E-6</c:v>
                </c:pt>
                <c:pt idx="38274">
                  <c:v>2.04126104108582E-6</c:v>
                </c:pt>
                <c:pt idx="38275">
                  <c:v>2.0411100649653202E-6</c:v>
                </c:pt>
                <c:pt idx="38276">
                  <c:v>2.0409793251019399E-6</c:v>
                </c:pt>
                <c:pt idx="38277">
                  <c:v>2.0408476757438599E-6</c:v>
                </c:pt>
                <c:pt idx="38278">
                  <c:v>2.0407021565915801E-6</c:v>
                </c:pt>
                <c:pt idx="38279">
                  <c:v>2.0405514078447599E-6</c:v>
                </c:pt>
                <c:pt idx="38280">
                  <c:v>2.0404154383868398E-6</c:v>
                </c:pt>
                <c:pt idx="38281">
                  <c:v>2.0402655991347299E-6</c:v>
                </c:pt>
                <c:pt idx="38282">
                  <c:v>2.0401503206812802E-6</c:v>
                </c:pt>
                <c:pt idx="38283">
                  <c:v>2.0399977529450502E-6</c:v>
                </c:pt>
                <c:pt idx="38284">
                  <c:v>2.0398631477291899E-6</c:v>
                </c:pt>
                <c:pt idx="38285">
                  <c:v>2.0397160369611798E-6</c:v>
                </c:pt>
                <c:pt idx="38286">
                  <c:v>2.0395827959873701E-6</c:v>
                </c:pt>
                <c:pt idx="38287">
                  <c:v>2.0394413695612499E-6</c:v>
                </c:pt>
                <c:pt idx="38288">
                  <c:v>2.0393008526298201E-6</c:v>
                </c:pt>
                <c:pt idx="38289">
                  <c:v>2.03915033125668E-6</c:v>
                </c:pt>
                <c:pt idx="38290">
                  <c:v>2.0390073132148199E-6</c:v>
                </c:pt>
                <c:pt idx="38291">
                  <c:v>2.0388677057780998E-6</c:v>
                </c:pt>
                <c:pt idx="38292">
                  <c:v>2.0387176391523099E-6</c:v>
                </c:pt>
                <c:pt idx="38293">
                  <c:v>2.0385796233313201E-6</c:v>
                </c:pt>
                <c:pt idx="38294">
                  <c:v>2.0384500203363102E-6</c:v>
                </c:pt>
                <c:pt idx="38295">
                  <c:v>2.0383188257255799E-6</c:v>
                </c:pt>
                <c:pt idx="38296">
                  <c:v>2.0381721697049198E-6</c:v>
                </c:pt>
                <c:pt idx="38297">
                  <c:v>2.03803051590512E-6</c:v>
                </c:pt>
                <c:pt idx="38298">
                  <c:v>2.0378863609948898E-6</c:v>
                </c:pt>
                <c:pt idx="38299">
                  <c:v>2.0377535747684301E-6</c:v>
                </c:pt>
                <c:pt idx="38300">
                  <c:v>2.0375948679429699E-6</c:v>
                </c:pt>
                <c:pt idx="38301">
                  <c:v>2.0374639007059201E-6</c:v>
                </c:pt>
                <c:pt idx="38302">
                  <c:v>2.0373249753902201E-6</c:v>
                </c:pt>
                <c:pt idx="38303">
                  <c:v>2.03718877855863E-6</c:v>
                </c:pt>
                <c:pt idx="38304">
                  <c:v>2.0370437141537002E-6</c:v>
                </c:pt>
                <c:pt idx="38305">
                  <c:v>2.0369052435853502E-6</c:v>
                </c:pt>
                <c:pt idx="38306">
                  <c:v>2.0367585875646901E-6</c:v>
                </c:pt>
                <c:pt idx="38307">
                  <c:v>2.0366123862913801E-6</c:v>
                </c:pt>
                <c:pt idx="38308">
                  <c:v>2.0364645934023399E-6</c:v>
                </c:pt>
                <c:pt idx="38309">
                  <c:v>2.0363434032333299E-6</c:v>
                </c:pt>
                <c:pt idx="38310">
                  <c:v>2.0361999304441299E-6</c:v>
                </c:pt>
                <c:pt idx="38311">
                  <c:v>2.0360503185656798E-6</c:v>
                </c:pt>
                <c:pt idx="38312">
                  <c:v>2.03592708203359E-6</c:v>
                </c:pt>
                <c:pt idx="38313">
                  <c:v>2.03577360480267E-6</c:v>
                </c:pt>
                <c:pt idx="38314">
                  <c:v>2.0356280856503902E-6</c:v>
                </c:pt>
                <c:pt idx="38315">
                  <c:v>2.0355030301288901E-6</c:v>
                </c:pt>
                <c:pt idx="38316">
                  <c:v>2.0353616037027699E-6</c:v>
                </c:pt>
                <c:pt idx="38317">
                  <c:v>2.0352131286926999E-6</c:v>
                </c:pt>
                <c:pt idx="38318">
                  <c:v>2.0350726117612798E-6</c:v>
                </c:pt>
                <c:pt idx="38319">
                  <c:v>2.0349250462459201E-6</c:v>
                </c:pt>
                <c:pt idx="38320">
                  <c:v>2.0347902136563802E-6</c:v>
                </c:pt>
                <c:pt idx="38321">
                  <c:v>2.0346474229882001E-6</c:v>
                </c:pt>
                <c:pt idx="38322">
                  <c:v>2.0344880340417102E-6</c:v>
                </c:pt>
                <c:pt idx="38323">
                  <c:v>2.0343441065051601E-6</c:v>
                </c:pt>
                <c:pt idx="38324">
                  <c:v>2.0342095012892999E-6</c:v>
                </c:pt>
                <c:pt idx="38325">
                  <c:v>2.0340658011264202E-6</c:v>
                </c:pt>
                <c:pt idx="38326">
                  <c:v>2.0339427919679999E-6</c:v>
                </c:pt>
                <c:pt idx="38327">
                  <c:v>2.0337822661531399E-6</c:v>
                </c:pt>
                <c:pt idx="38328">
                  <c:v>2.0336560737632702E-6</c:v>
                </c:pt>
                <c:pt idx="38329">
                  <c:v>2.0334998680482398E-6</c:v>
                </c:pt>
                <c:pt idx="38330">
                  <c:v>2.0333764041424699E-6</c:v>
                </c:pt>
                <c:pt idx="38331">
                  <c:v>2.0332090571173501E-6</c:v>
                </c:pt>
                <c:pt idx="38332">
                  <c:v>2.0330826373537998E-6</c:v>
                </c:pt>
                <c:pt idx="38333">
                  <c:v>2.0329448489064799E-6</c:v>
                </c:pt>
                <c:pt idx="38334">
                  <c:v>2.03278796107043E-6</c:v>
                </c:pt>
                <c:pt idx="38335">
                  <c:v>2.0326440335338698E-6</c:v>
                </c:pt>
                <c:pt idx="38336">
                  <c:v>2.0325198875070799E-6</c:v>
                </c:pt>
                <c:pt idx="38337">
                  <c:v>2.0323668650234999E-6</c:v>
                </c:pt>
                <c:pt idx="38338">
                  <c:v>2.0322192995081402E-6</c:v>
                </c:pt>
                <c:pt idx="38339">
                  <c:v>2.0320753719715901E-6</c:v>
                </c:pt>
                <c:pt idx="38340">
                  <c:v>2.0319450868555599E-6</c:v>
                </c:pt>
                <c:pt idx="38341">
                  <c:v>2.0317984308348998E-6</c:v>
                </c:pt>
                <c:pt idx="38342">
                  <c:v>2.0316531390562899E-6</c:v>
                </c:pt>
                <c:pt idx="38343">
                  <c:v>2.0315096662670801E-6</c:v>
                </c:pt>
                <c:pt idx="38344">
                  <c:v>2.0313696040830101E-6</c:v>
                </c:pt>
                <c:pt idx="38345">
                  <c:v>2.0312184005888399E-6</c:v>
                </c:pt>
                <c:pt idx="38346">
                  <c:v>2.0310785657784402E-6</c:v>
                </c:pt>
                <c:pt idx="38347">
                  <c:v>2.03094759854139E-6</c:v>
                </c:pt>
                <c:pt idx="38348">
                  <c:v>2.0307998056523502E-6</c:v>
                </c:pt>
                <c:pt idx="38349">
                  <c:v>2.0306522401369901E-6</c:v>
                </c:pt>
                <c:pt idx="38350">
                  <c:v>2.0305240013840401E-6</c:v>
                </c:pt>
                <c:pt idx="38351">
                  <c:v>2.0303582459746399E-6</c:v>
                </c:pt>
                <c:pt idx="38352">
                  <c:v>2.03022091227467E-6</c:v>
                </c:pt>
                <c:pt idx="38353">
                  <c:v>2.0300749383750401E-6</c:v>
                </c:pt>
                <c:pt idx="38354">
                  <c:v>2.0299280549807E-6</c:v>
                </c:pt>
                <c:pt idx="38355">
                  <c:v>2.0297882201702999E-6</c:v>
                </c:pt>
                <c:pt idx="38356">
                  <c:v>2.0296597540436799E-6</c:v>
                </c:pt>
                <c:pt idx="38357">
                  <c:v>2.0295153717597701E-6</c:v>
                </c:pt>
                <c:pt idx="38358">
                  <c:v>2.0293591660447402E-6</c:v>
                </c:pt>
                <c:pt idx="38359">
                  <c:v>2.02921501113451E-6</c:v>
                </c:pt>
                <c:pt idx="38360">
                  <c:v>2.0290776774345402E-6</c:v>
                </c:pt>
                <c:pt idx="38361">
                  <c:v>2.0289203348511398E-6</c:v>
                </c:pt>
                <c:pt idx="38362">
                  <c:v>2.0287882307457001E-6</c:v>
                </c:pt>
                <c:pt idx="38363">
                  <c:v>2.02865521714557E-6</c:v>
                </c:pt>
                <c:pt idx="38364">
                  <c:v>2.0285008304199399E-6</c:v>
                </c:pt>
                <c:pt idx="38365">
                  <c:v>2.0283380308683301E-6</c:v>
                </c:pt>
                <c:pt idx="38366">
                  <c:v>2.0282102468627302E-6</c:v>
                </c:pt>
                <c:pt idx="38367">
                  <c:v>2.0280735952837901E-6</c:v>
                </c:pt>
                <c:pt idx="38368">
                  <c:v>2.02792375603167E-6</c:v>
                </c:pt>
                <c:pt idx="38369">
                  <c:v>2.0277773273846799E-6</c:v>
                </c:pt>
                <c:pt idx="38370">
                  <c:v>2.0276345367164999E-6</c:v>
                </c:pt>
                <c:pt idx="38371">
                  <c:v>2.0274867438274698E-6</c:v>
                </c:pt>
                <c:pt idx="38372">
                  <c:v>2.0273482732591198E-6</c:v>
                </c:pt>
                <c:pt idx="38373">
                  <c:v>2.02720366360154E-6</c:v>
                </c:pt>
                <c:pt idx="38374">
                  <c:v>2.0270449567760798E-6</c:v>
                </c:pt>
                <c:pt idx="38375">
                  <c:v>2.0269117158022701E-6</c:v>
                </c:pt>
                <c:pt idx="38376">
                  <c:v>2.0267614218028E-6</c:v>
                </c:pt>
                <c:pt idx="38377">
                  <c:v>2.0266120372980401E-6</c:v>
                </c:pt>
                <c:pt idx="38378">
                  <c:v>2.0264735667296901E-6</c:v>
                </c:pt>
                <c:pt idx="38379">
                  <c:v>2.0263366877770699E-6</c:v>
                </c:pt>
                <c:pt idx="38380">
                  <c:v>2.0261918507458202E-6</c:v>
                </c:pt>
                <c:pt idx="38381">
                  <c:v>2.0260608835087598E-6</c:v>
                </c:pt>
                <c:pt idx="38382">
                  <c:v>2.0259037682990298E-6</c:v>
                </c:pt>
                <c:pt idx="38383">
                  <c:v>2.0257537016732398E-6</c:v>
                </c:pt>
                <c:pt idx="38384">
                  <c:v>2.0256243260519101E-6</c:v>
                </c:pt>
                <c:pt idx="38385">
                  <c:v>2.0254610717529401E-6</c:v>
                </c:pt>
                <c:pt idx="38386">
                  <c:v>2.0253137336112601E-6</c:v>
                </c:pt>
                <c:pt idx="38387">
                  <c:v>2.02517776415334E-6</c:v>
                </c:pt>
                <c:pt idx="38388">
                  <c:v>2.0250251964171201E-6</c:v>
                </c:pt>
                <c:pt idx="38389">
                  <c:v>2.02487490241765E-6</c:v>
                </c:pt>
                <c:pt idx="38390">
                  <c:v>2.02474620891735E-6</c:v>
                </c:pt>
                <c:pt idx="38391">
                  <c:v>2.0245950054231798E-6</c:v>
                </c:pt>
                <c:pt idx="38392">
                  <c:v>2.0244356164766899E-6</c:v>
                </c:pt>
                <c:pt idx="38393">
                  <c:v>2.0242955542926198E-6</c:v>
                </c:pt>
                <c:pt idx="38394">
                  <c:v>2.0241568563505999E-6</c:v>
                </c:pt>
                <c:pt idx="38395">
                  <c:v>2.0240133835613999E-6</c:v>
                </c:pt>
                <c:pt idx="38396">
                  <c:v>2.0238630895619302E-6</c:v>
                </c:pt>
                <c:pt idx="38397">
                  <c:v>2.0237321223248698E-6</c:v>
                </c:pt>
                <c:pt idx="38398">
                  <c:v>2.02356204681564E-6</c:v>
                </c:pt>
                <c:pt idx="38399">
                  <c:v>2.0234397197782498E-6</c:v>
                </c:pt>
                <c:pt idx="38400">
                  <c:v>2.0232794213370602E-6</c:v>
                </c:pt>
                <c:pt idx="38401">
                  <c:v>2.0231400412740199E-6</c:v>
                </c:pt>
                <c:pt idx="38402">
                  <c:v>2.0229942947480599E-6</c:v>
                </c:pt>
                <c:pt idx="38403">
                  <c:v>2.0228221728757498E-6</c:v>
                </c:pt>
                <c:pt idx="38404">
                  <c:v>2.0226827928127001E-6</c:v>
                </c:pt>
                <c:pt idx="38405">
                  <c:v>2.02254227588128E-6</c:v>
                </c:pt>
                <c:pt idx="38406">
                  <c:v>2.022414264502E-6</c:v>
                </c:pt>
                <c:pt idx="38407">
                  <c:v>2.0222662442392898E-6</c:v>
                </c:pt>
                <c:pt idx="38408">
                  <c:v>2.0221057184244299E-6</c:v>
                </c:pt>
                <c:pt idx="38409">
                  <c:v>2.02196451937198E-6</c:v>
                </c:pt>
                <c:pt idx="38410">
                  <c:v>2.0218278677930399E-6</c:v>
                </c:pt>
                <c:pt idx="38411">
                  <c:v>2.0216855318722099E-6</c:v>
                </c:pt>
                <c:pt idx="38412">
                  <c:v>2.0215304630255602E-6</c:v>
                </c:pt>
                <c:pt idx="38413">
                  <c:v>2.0213942661939599E-6</c:v>
                </c:pt>
                <c:pt idx="38414">
                  <c:v>2.02124465431552E-6</c:v>
                </c:pt>
                <c:pt idx="38415">
                  <c:v>2.0210825368849298E-6</c:v>
                </c:pt>
                <c:pt idx="38416">
                  <c:v>2.0209381546010301E-6</c:v>
                </c:pt>
                <c:pt idx="38417">
                  <c:v>2.02079172595404E-6</c:v>
                </c:pt>
                <c:pt idx="38418">
                  <c:v>2.0206362023600398E-6</c:v>
                </c:pt>
                <c:pt idx="38419">
                  <c:v>2.0205013697704999E-6</c:v>
                </c:pt>
                <c:pt idx="38420">
                  <c:v>2.02034516405547E-6</c:v>
                </c:pt>
                <c:pt idx="38421">
                  <c:v>2.0202091945975498E-6</c:v>
                </c:pt>
                <c:pt idx="38422">
                  <c:v>2.0200575363560402E-6</c:v>
                </c:pt>
                <c:pt idx="38423">
                  <c:v>2.01992838810838E-6</c:v>
                </c:pt>
                <c:pt idx="38424">
                  <c:v>2.0197687717882201E-6</c:v>
                </c:pt>
                <c:pt idx="38425">
                  <c:v>2.0196139303152399E-6</c:v>
                </c:pt>
                <c:pt idx="38426">
                  <c:v>2.01946841116296E-6</c:v>
                </c:pt>
                <c:pt idx="38427">
                  <c:v>2.0193181171634899E-6</c:v>
                </c:pt>
                <c:pt idx="38428">
                  <c:v>2.0191700969007802E-6</c:v>
                </c:pt>
                <c:pt idx="38429">
                  <c:v>2.0190323084534599E-6</c:v>
                </c:pt>
                <c:pt idx="38430">
                  <c:v>2.0188815597066402E-6</c:v>
                </c:pt>
                <c:pt idx="38431">
                  <c:v>2.0187362679280298E-6</c:v>
                </c:pt>
                <c:pt idx="38432">
                  <c:v>2.01859779735969E-6</c:v>
                </c:pt>
                <c:pt idx="38433">
                  <c:v>2.0184495497233002E-6</c:v>
                </c:pt>
                <c:pt idx="38434">
                  <c:v>2.0183113065286298E-6</c:v>
                </c:pt>
                <c:pt idx="38435">
                  <c:v>2.01814191314042E-6</c:v>
                </c:pt>
                <c:pt idx="38436">
                  <c:v>2.01800276045105E-6</c:v>
                </c:pt>
                <c:pt idx="38437">
                  <c:v>2.0178626982669799E-6</c:v>
                </c:pt>
                <c:pt idx="38438">
                  <c:v>2.0177069472993E-6</c:v>
                </c:pt>
                <c:pt idx="38439">
                  <c:v>2.0175539248157301E-6</c:v>
                </c:pt>
                <c:pt idx="38440">
                  <c:v>2.0174118162685802E-6</c:v>
                </c:pt>
                <c:pt idx="38441">
                  <c:v>2.0172726635792098E-6</c:v>
                </c:pt>
                <c:pt idx="38442">
                  <c:v>2.01711077352229E-6</c:v>
                </c:pt>
                <c:pt idx="38443">
                  <c:v>2.0169809431536102E-6</c:v>
                </c:pt>
                <c:pt idx="38444">
                  <c:v>2.0168045011814701E-6</c:v>
                </c:pt>
                <c:pt idx="38445">
                  <c:v>2.0166610283922599E-6</c:v>
                </c:pt>
                <c:pt idx="38446">
                  <c:v>2.01652255782392E-6</c:v>
                </c:pt>
                <c:pt idx="38447">
                  <c:v>2.01638363250822E-6</c:v>
                </c:pt>
                <c:pt idx="38448">
                  <c:v>2.0162324290140498E-6</c:v>
                </c:pt>
                <c:pt idx="38449">
                  <c:v>2.01607713279372E-6</c:v>
                </c:pt>
                <c:pt idx="38450">
                  <c:v>2.0159332052571699E-6</c:v>
                </c:pt>
                <c:pt idx="38451">
                  <c:v>2.0157747258053902E-6</c:v>
                </c:pt>
                <c:pt idx="38452">
                  <c:v>2.0156285245320802E-6</c:v>
                </c:pt>
                <c:pt idx="38453">
                  <c:v>2.0154825506324401E-6</c:v>
                </c:pt>
                <c:pt idx="38454">
                  <c:v>2.0153324840066502E-6</c:v>
                </c:pt>
                <c:pt idx="38455">
                  <c:v>2.01518878384377E-6</c:v>
                </c:pt>
                <c:pt idx="38456">
                  <c:v>2.01505645236466E-6</c:v>
                </c:pt>
                <c:pt idx="38457">
                  <c:v>2.01488546736073E-6</c:v>
                </c:pt>
                <c:pt idx="38458">
                  <c:v>2.0147438135609302E-6</c:v>
                </c:pt>
                <c:pt idx="38459">
                  <c:v>2.0145896542089801E-6</c:v>
                </c:pt>
                <c:pt idx="38460">
                  <c:v>2.01444368030934E-6</c:v>
                </c:pt>
                <c:pt idx="38461">
                  <c:v>2.0142952052992798E-6</c:v>
                </c:pt>
                <c:pt idx="38462">
                  <c:v>2.0141528693784498E-6</c:v>
                </c:pt>
                <c:pt idx="38463">
                  <c:v>2.0140096239629202E-6</c:v>
                </c:pt>
                <c:pt idx="38464">
                  <c:v>2.01385500986362E-6</c:v>
                </c:pt>
                <c:pt idx="38465">
                  <c:v>2.0137006231379898E-6</c:v>
                </c:pt>
                <c:pt idx="38466">
                  <c:v>2.0135494196438201E-6</c:v>
                </c:pt>
                <c:pt idx="38467">
                  <c:v>2.0134120859438498E-6</c:v>
                </c:pt>
                <c:pt idx="38468">
                  <c:v>2.0132547433604499E-6</c:v>
                </c:pt>
                <c:pt idx="38469">
                  <c:v>2.0131092242081599E-6</c:v>
                </c:pt>
                <c:pt idx="38470">
                  <c:v>2.01296006707707E-6</c:v>
                </c:pt>
                <c:pt idx="38471">
                  <c:v>2.0128222786297598E-6</c:v>
                </c:pt>
                <c:pt idx="38472">
                  <c:v>2.0126547042309501E-6</c:v>
                </c:pt>
                <c:pt idx="38473">
                  <c:v>2.01251032194705E-6</c:v>
                </c:pt>
                <c:pt idx="38474">
                  <c:v>2.0123518424952602E-6</c:v>
                </c:pt>
                <c:pt idx="38475">
                  <c:v>2.0122097339481098E-6</c:v>
                </c:pt>
                <c:pt idx="38476">
                  <c:v>2.0120626231801002E-6</c:v>
                </c:pt>
                <c:pt idx="38477">
                  <c:v>2.01190482584934E-6</c:v>
                </c:pt>
                <c:pt idx="38478">
                  <c:v>2.01176953851245E-6</c:v>
                </c:pt>
                <c:pt idx="38479">
                  <c:v>2.0116133327974201E-6</c:v>
                </c:pt>
                <c:pt idx="38480">
                  <c:v>2.0114682683924899E-6</c:v>
                </c:pt>
                <c:pt idx="38481">
                  <c:v>2.0113131995458401E-6</c:v>
                </c:pt>
                <c:pt idx="38482">
                  <c:v>2.0111594949412401E-6</c:v>
                </c:pt>
                <c:pt idx="38483">
                  <c:v>2.0110089735681001E-6</c:v>
                </c:pt>
                <c:pt idx="38484">
                  <c:v>2.0108616354264099E-6</c:v>
                </c:pt>
                <c:pt idx="38485">
                  <c:v>2.0107086129428298E-6</c:v>
                </c:pt>
                <c:pt idx="38486">
                  <c:v>2.0105551357119099E-6</c:v>
                </c:pt>
                <c:pt idx="38487">
                  <c:v>2.0104127997910799E-6</c:v>
                </c:pt>
                <c:pt idx="38488">
                  <c:v>2.0102604594285401E-6</c:v>
                </c:pt>
                <c:pt idx="38489">
                  <c:v>2.01011403078155E-6</c:v>
                </c:pt>
                <c:pt idx="38490">
                  <c:v>2.0099685116292701E-6</c:v>
                </c:pt>
                <c:pt idx="38491">
                  <c:v>2.0098057120776498E-6</c:v>
                </c:pt>
                <c:pt idx="38492">
                  <c:v>2.00964700525219E-6</c:v>
                </c:pt>
                <c:pt idx="38493">
                  <c:v>2.0095155832677902E-6</c:v>
                </c:pt>
                <c:pt idx="38494">
                  <c:v>2.00936779037875E-6</c:v>
                </c:pt>
                <c:pt idx="38495">
                  <c:v>2.00922158910544E-6</c:v>
                </c:pt>
                <c:pt idx="38496">
                  <c:v>2.0090569705644199E-6</c:v>
                </c:pt>
                <c:pt idx="38497">
                  <c:v>2.0089003101020302E-6</c:v>
                </c:pt>
                <c:pt idx="38498">
                  <c:v>2.0087654775125E-6</c:v>
                </c:pt>
                <c:pt idx="38499">
                  <c:v>2.0085999494767701E-6</c:v>
                </c:pt>
                <c:pt idx="38500">
                  <c:v>2.0084473817405498E-6</c:v>
                </c:pt>
                <c:pt idx="38501">
                  <c:v>2.0083011804672398E-6</c:v>
                </c:pt>
                <c:pt idx="38502">
                  <c:v>2.0081590719200899E-6</c:v>
                </c:pt>
                <c:pt idx="38503">
                  <c:v>2.0080090052942999E-6</c:v>
                </c:pt>
                <c:pt idx="38504">
                  <c:v>2.00785302695294E-6</c:v>
                </c:pt>
                <c:pt idx="38505">
                  <c:v>2.0076927285117601E-6</c:v>
                </c:pt>
                <c:pt idx="38506">
                  <c:v>2.0075506199646E-6</c:v>
                </c:pt>
                <c:pt idx="38507">
                  <c:v>2.0074119220225801E-6</c:v>
                </c:pt>
                <c:pt idx="38508">
                  <c:v>2.0072388906555699E-6</c:v>
                </c:pt>
                <c:pt idx="38509">
                  <c:v>2.0071013295819301E-6</c:v>
                </c:pt>
                <c:pt idx="38510">
                  <c:v>2.0069485344720302E-6</c:v>
                </c:pt>
                <c:pt idx="38511">
                  <c:v>2.0067848254257102E-6</c:v>
                </c:pt>
                <c:pt idx="38512">
                  <c:v>2.0066463548573699E-6</c:v>
                </c:pt>
                <c:pt idx="38513">
                  <c:v>2.00647923520592E-6</c:v>
                </c:pt>
                <c:pt idx="38514">
                  <c:v>2.0063528154423702E-6</c:v>
                </c:pt>
                <c:pt idx="38515">
                  <c:v>2.0061918348801602E-6</c:v>
                </c:pt>
                <c:pt idx="38516">
                  <c:v>2.0060322185599901E-6</c:v>
                </c:pt>
                <c:pt idx="38517">
                  <c:v>2.0058723748661599E-6</c:v>
                </c:pt>
                <c:pt idx="38518">
                  <c:v>2.0057425444974801E-6</c:v>
                </c:pt>
                <c:pt idx="38519">
                  <c:v>2.0055745153513301E-6</c:v>
                </c:pt>
                <c:pt idx="38520">
                  <c:v>2.0054283140780201E-6</c:v>
                </c:pt>
                <c:pt idx="38521">
                  <c:v>2.0052698346262298E-6</c:v>
                </c:pt>
                <c:pt idx="38522">
                  <c:v>2.00512749870541E-6</c:v>
                </c:pt>
                <c:pt idx="38523">
                  <c:v>2.00496447178011E-6</c:v>
                </c:pt>
                <c:pt idx="38524">
                  <c:v>2.0048128135385902E-6</c:v>
                </c:pt>
                <c:pt idx="38525">
                  <c:v>2.0046695681230601E-6</c:v>
                </c:pt>
                <c:pt idx="38526">
                  <c:v>2.00451154341863E-6</c:v>
                </c:pt>
                <c:pt idx="38527">
                  <c:v>2.00436170416651E-6</c:v>
                </c:pt>
                <c:pt idx="38528">
                  <c:v>2.0042041342094299E-6</c:v>
                </c:pt>
                <c:pt idx="38529">
                  <c:v>2.0040542949573099E-6</c:v>
                </c:pt>
                <c:pt idx="38530">
                  <c:v>2.00389467863715E-6</c:v>
                </c:pt>
                <c:pt idx="38531">
                  <c:v>2.0037537069583799E-6</c:v>
                </c:pt>
                <c:pt idx="38532">
                  <c:v>2.00358795154898E-6</c:v>
                </c:pt>
                <c:pt idx="38533">
                  <c:v>2.0034540284541402E-6</c:v>
                </c:pt>
                <c:pt idx="38534">
                  <c:v>2.0032969132444102E-6</c:v>
                </c:pt>
                <c:pt idx="38535">
                  <c:v>2.00313138520869E-6</c:v>
                </c:pt>
                <c:pt idx="38536">
                  <c:v>2.0029863208037598E-6</c:v>
                </c:pt>
                <c:pt idx="38537">
                  <c:v>2.00283898266207E-6</c:v>
                </c:pt>
                <c:pt idx="38538">
                  <c:v>2.00269278138876E-6</c:v>
                </c:pt>
                <c:pt idx="38539">
                  <c:v>2.00253248294757E-6</c:v>
                </c:pt>
                <c:pt idx="38540">
                  <c:v>2.0023821889480999E-6</c:v>
                </c:pt>
                <c:pt idx="38541">
                  <c:v>2.0022409898956501E-6</c:v>
                </c:pt>
                <c:pt idx="38542">
                  <c:v>2.0021057025587698E-6</c:v>
                </c:pt>
                <c:pt idx="38543">
                  <c:v>2.0019517705804901E-6</c:v>
                </c:pt>
                <c:pt idx="38544">
                  <c:v>2.0018251234432699E-6</c:v>
                </c:pt>
                <c:pt idx="38545">
                  <c:v>2.00168005903833E-6</c:v>
                </c:pt>
                <c:pt idx="38546">
                  <c:v>2.0015488644276098E-6</c:v>
                </c:pt>
                <c:pt idx="38547">
                  <c:v>2.0014347228425301E-6</c:v>
                </c:pt>
                <c:pt idx="38548">
                  <c:v>2.0013242192362702E-6</c:v>
                </c:pt>
                <c:pt idx="38549">
                  <c:v>2.0012410004710499E-6</c:v>
                </c:pt>
                <c:pt idx="38550">
                  <c:v>2.0011682408949102E-6</c:v>
                </c:pt>
                <c:pt idx="38551">
                  <c:v>2.00113436221727E-6</c:v>
                </c:pt>
                <c:pt idx="38552">
                  <c:v>2.0011432297906102E-6</c:v>
                </c:pt>
                <c:pt idx="38553">
                  <c:v>2.0012562345073101E-6</c:v>
                </c:pt>
                <c:pt idx="38554">
                  <c:v>2.0014304027427001E-6</c:v>
                </c:pt>
                <c:pt idx="38555">
                  <c:v>2.0017805582028801E-6</c:v>
                </c:pt>
                <c:pt idx="38556">
                  <c:v>2.0023776414745902E-6</c:v>
                </c:pt>
                <c:pt idx="38557">
                  <c:v>2.0033053260703999E-6</c:v>
                </c:pt>
                <c:pt idx="38558">
                  <c:v>2.00479644263396E-6</c:v>
                </c:pt>
                <c:pt idx="38559">
                  <c:v>2.0070951904926902E-6</c:v>
                </c:pt>
                <c:pt idx="38560">
                  <c:v>2.01063130589318E-6</c:v>
                </c:pt>
                <c:pt idx="38561">
                  <c:v>2.0161003249086198E-6</c:v>
                </c:pt>
                <c:pt idx="38562">
                  <c:v>2.0245729501766601E-6</c:v>
                </c:pt>
                <c:pt idx="38563">
                  <c:v>2.0377390228532001E-6</c:v>
                </c:pt>
                <c:pt idx="38564">
                  <c:v>2.0582576780725499E-6</c:v>
                </c:pt>
                <c:pt idx="38565">
                  <c:v>2.0904296889057099E-6</c:v>
                </c:pt>
                <c:pt idx="38566">
                  <c:v>2.1411353827716101E-6</c:v>
                </c:pt>
                <c:pt idx="38567">
                  <c:v>2.22140101868717E-6</c:v>
                </c:pt>
                <c:pt idx="38568">
                  <c:v>2.3495272216678102E-6</c:v>
                </c:pt>
                <c:pt idx="38569">
                  <c:v>2.5547276436555E-6</c:v>
                </c:pt>
                <c:pt idx="38570">
                  <c:v>2.8855115488113399E-6</c:v>
                </c:pt>
                <c:pt idx="38571">
                  <c:v>3.4190370570286198E-6</c:v>
                </c:pt>
                <c:pt idx="38572">
                  <c:v>4.2844203562708597E-6</c:v>
                </c:pt>
                <c:pt idx="38573">
                  <c:v>5.6796775425027599E-6</c:v>
                </c:pt>
                <c:pt idx="38574">
                  <c:v>7.9301189543912204E-6</c:v>
                </c:pt>
                <c:pt idx="38575">
                  <c:v>1.1485873073979801E-5</c:v>
                </c:pt>
                <c:pt idx="38576">
                  <c:v>1.67018988577183E-5</c:v>
                </c:pt>
                <c:pt idx="38577">
                  <c:v>9.0100146830081898E-2</c:v>
                </c:pt>
                <c:pt idx="38578">
                  <c:v>3.8195163011550903E-2</c:v>
                </c:pt>
                <c:pt idx="38579">
                  <c:v>1.07224024832249E-2</c:v>
                </c:pt>
                <c:pt idx="38580">
                  <c:v>4.6591900289058699E-2</c:v>
                </c:pt>
                <c:pt idx="38581">
                  <c:v>3.1130153685808199E-2</c:v>
                </c:pt>
                <c:pt idx="38582">
                  <c:v>1.8682463094592101E-2</c:v>
                </c:pt>
                <c:pt idx="38583">
                  <c:v>1.68473236262798E-2</c:v>
                </c:pt>
                <c:pt idx="38584">
                  <c:v>1.6146227717399601E-2</c:v>
                </c:pt>
                <c:pt idx="38585">
                  <c:v>1.5035060234367899E-2</c:v>
                </c:pt>
                <c:pt idx="38586">
                  <c:v>1.2161478400230401E-2</c:v>
                </c:pt>
                <c:pt idx="38587">
                  <c:v>8.2815010100603104E-3</c:v>
                </c:pt>
                <c:pt idx="38588">
                  <c:v>1.8341988325119001E-2</c:v>
                </c:pt>
                <c:pt idx="38589">
                  <c:v>1.0414307937026E-2</c:v>
                </c:pt>
                <c:pt idx="38590">
                  <c:v>9.5746349543333106E-3</c:v>
                </c:pt>
                <c:pt idx="38591">
                  <c:v>1.2577804736793E-2</c:v>
                </c:pt>
                <c:pt idx="38592">
                  <c:v>1.06884762644768E-2</c:v>
                </c:pt>
                <c:pt idx="38593">
                  <c:v>5.6232800707220996E-3</c:v>
                </c:pt>
                <c:pt idx="38594">
                  <c:v>3.7802341394126398E-3</c:v>
                </c:pt>
                <c:pt idx="38595">
                  <c:v>6.13037962466478E-3</c:v>
                </c:pt>
                <c:pt idx="38596">
                  <c:v>3.7198974750936001E-3</c:v>
                </c:pt>
                <c:pt idx="38597">
                  <c:v>1.6563192475587099E-3</c:v>
                </c:pt>
                <c:pt idx="38598">
                  <c:v>2.64517590403557E-3</c:v>
                </c:pt>
                <c:pt idx="38599">
                  <c:v>3.5364250652491999E-3</c:v>
                </c:pt>
                <c:pt idx="38600">
                  <c:v>4.3371976353228101E-3</c:v>
                </c:pt>
                <c:pt idx="38601">
                  <c:v>4.5537324622273497E-3</c:v>
                </c:pt>
                <c:pt idx="38602">
                  <c:v>3.0816202051937602E-3</c:v>
                </c:pt>
                <c:pt idx="38603">
                  <c:v>2.31638853438199E-3</c:v>
                </c:pt>
                <c:pt idx="38604">
                  <c:v>1.6755185788497301E-3</c:v>
                </c:pt>
                <c:pt idx="38605">
                  <c:v>1.95059087127447E-3</c:v>
                </c:pt>
                <c:pt idx="38606">
                  <c:v>2.48415907844901E-3</c:v>
                </c:pt>
                <c:pt idx="38607">
                  <c:v>1.82547490112484E-3</c:v>
                </c:pt>
                <c:pt idx="38608">
                  <c:v>1.34471210185438E-3</c:v>
                </c:pt>
                <c:pt idx="38609">
                  <c:v>1.74138729926199E-3</c:v>
                </c:pt>
                <c:pt idx="38610">
                  <c:v>2.0989500917494301E-3</c:v>
                </c:pt>
                <c:pt idx="38611">
                  <c:v>1.7847040435299299E-3</c:v>
                </c:pt>
                <c:pt idx="38612">
                  <c:v>1.4191301306709699E-3</c:v>
                </c:pt>
                <c:pt idx="38613">
                  <c:v>1.63005257491022E-3</c:v>
                </c:pt>
                <c:pt idx="38614">
                  <c:v>1.9063402432948401E-3</c:v>
                </c:pt>
                <c:pt idx="38615">
                  <c:v>1.63417565636337E-3</c:v>
                </c:pt>
                <c:pt idx="38616">
                  <c:v>1.41713279299438E-3</c:v>
                </c:pt>
                <c:pt idx="38617">
                  <c:v>1.5713453758508E-3</c:v>
                </c:pt>
                <c:pt idx="38618">
                  <c:v>1.6686965245753501E-3</c:v>
                </c:pt>
                <c:pt idx="38619">
                  <c:v>1.4972144272178401E-3</c:v>
                </c:pt>
                <c:pt idx="38620">
                  <c:v>1.33828946854919E-3</c:v>
                </c:pt>
                <c:pt idx="38621">
                  <c:v>1.4001041417941501E-3</c:v>
                </c:pt>
                <c:pt idx="38622">
                  <c:v>1.4995227102190299E-3</c:v>
                </c:pt>
                <c:pt idx="38623">
                  <c:v>1.3939556665718601E-3</c:v>
                </c:pt>
                <c:pt idx="38624">
                  <c:v>1.3079072814434799E-3</c:v>
                </c:pt>
                <c:pt idx="38625">
                  <c:v>1.36853789445013E-3</c:v>
                </c:pt>
                <c:pt idx="38626">
                  <c:v>1.44341681152582E-3</c:v>
                </c:pt>
                <c:pt idx="38627">
                  <c:v>1.40586344059557E-3</c:v>
                </c:pt>
                <c:pt idx="38628">
                  <c:v>1.33476220071316E-3</c:v>
                </c:pt>
                <c:pt idx="38629">
                  <c:v>1.3507546391338099E-3</c:v>
                </c:pt>
                <c:pt idx="38630">
                  <c:v>1.3985370751470299E-3</c:v>
                </c:pt>
                <c:pt idx="38631">
                  <c:v>1.39214948285371E-3</c:v>
                </c:pt>
                <c:pt idx="38632">
                  <c:v>1.3451373670250199E-3</c:v>
                </c:pt>
                <c:pt idx="38633">
                  <c:v>1.3256992679089299E-3</c:v>
                </c:pt>
                <c:pt idx="38634">
                  <c:v>1.3515598839148901E-3</c:v>
                </c:pt>
                <c:pt idx="38635">
                  <c:v>1.36180594563484E-3</c:v>
                </c:pt>
                <c:pt idx="38636">
                  <c:v>1.3336177216842801E-3</c:v>
                </c:pt>
                <c:pt idx="38637">
                  <c:v>1.3092864537611599E-3</c:v>
                </c:pt>
                <c:pt idx="38638">
                  <c:v>1.3153865002095699E-3</c:v>
                </c:pt>
                <c:pt idx="38639">
                  <c:v>1.32888543885201E-3</c:v>
                </c:pt>
                <c:pt idx="38640">
                  <c:v>1.3232544297352401E-3</c:v>
                </c:pt>
                <c:pt idx="38641">
                  <c:v>1.3073468580842001E-3</c:v>
                </c:pt>
                <c:pt idx="38642">
                  <c:v>1.30638550035656E-3</c:v>
                </c:pt>
                <c:pt idx="38643">
                  <c:v>1.31590967066586E-3</c:v>
                </c:pt>
                <c:pt idx="38644">
                  <c:v>1.3186086434871E-3</c:v>
                </c:pt>
                <c:pt idx="38645">
                  <c:v>1.3110240688547501E-3</c:v>
                </c:pt>
                <c:pt idx="38646">
                  <c:v>1.3058977201580999E-3</c:v>
                </c:pt>
                <c:pt idx="38647">
                  <c:v>1.3106814585626099E-3</c:v>
                </c:pt>
                <c:pt idx="38648">
                  <c:v>1.31583702750504E-3</c:v>
                </c:pt>
                <c:pt idx="38649">
                  <c:v>1.3090455904603E-3</c:v>
                </c:pt>
                <c:pt idx="38650">
                  <c:v>1.3043715152889501E-3</c:v>
                </c:pt>
                <c:pt idx="38651">
                  <c:v>1.30624021403492E-3</c:v>
                </c:pt>
                <c:pt idx="38652">
                  <c:v>1.30904535762966E-3</c:v>
                </c:pt>
                <c:pt idx="38653">
                  <c:v>1.3061752542853401E-3</c:v>
                </c:pt>
                <c:pt idx="38654">
                  <c:v>1.3011167757213101E-3</c:v>
                </c:pt>
                <c:pt idx="38655">
                  <c:v>1.30026729311794E-3</c:v>
                </c:pt>
                <c:pt idx="38656">
                  <c:v>1.3026075903326299E-3</c:v>
                </c:pt>
                <c:pt idx="38657">
                  <c:v>1.3027128297835599E-3</c:v>
                </c:pt>
                <c:pt idx="38658">
                  <c:v>1.29988603293896E-3</c:v>
                </c:pt>
                <c:pt idx="38659">
                  <c:v>1.29714957438409E-3</c:v>
                </c:pt>
                <c:pt idx="38660">
                  <c:v>1.2955664424225701E-3</c:v>
                </c:pt>
                <c:pt idx="38661">
                  <c:v>1.29946251399815E-3</c:v>
                </c:pt>
                <c:pt idx="38662">
                  <c:v>1.2985812500119201E-3</c:v>
                </c:pt>
                <c:pt idx="38663">
                  <c:v>1.2938405852764799E-3</c:v>
                </c:pt>
                <c:pt idx="38664">
                  <c:v>1.29432487301529E-3</c:v>
                </c:pt>
                <c:pt idx="38665">
                  <c:v>1.2971360702067601E-3</c:v>
                </c:pt>
                <c:pt idx="38666">
                  <c:v>1.29541591741145E-3</c:v>
                </c:pt>
                <c:pt idx="38667">
                  <c:v>1.2925358023494499E-3</c:v>
                </c:pt>
                <c:pt idx="38668">
                  <c:v>1.2936569983139599E-3</c:v>
                </c:pt>
                <c:pt idx="38669">
                  <c:v>1.29457539878786E-3</c:v>
                </c:pt>
                <c:pt idx="38670">
                  <c:v>1.29353138618171E-3</c:v>
                </c:pt>
                <c:pt idx="38671">
                  <c:v>1.2917794520035399E-3</c:v>
                </c:pt>
                <c:pt idx="38672">
                  <c:v>1.29124114755541E-3</c:v>
                </c:pt>
                <c:pt idx="38673">
                  <c:v>1.2930271914228799E-3</c:v>
                </c:pt>
                <c:pt idx="38674">
                  <c:v>1.2915845727548001E-3</c:v>
                </c:pt>
                <c:pt idx="38675">
                  <c:v>1.2901661684736601E-3</c:v>
                </c:pt>
                <c:pt idx="38676">
                  <c:v>1.2912185629829799E-3</c:v>
                </c:pt>
                <c:pt idx="38677">
                  <c:v>1.2915261322632399E-3</c:v>
                </c:pt>
                <c:pt idx="38678">
                  <c:v>1.29029632080346E-3</c:v>
                </c:pt>
                <c:pt idx="38679">
                  <c:v>1.2895690742880099E-3</c:v>
                </c:pt>
                <c:pt idx="38680">
                  <c:v>1.2903226306662E-3</c:v>
                </c:pt>
                <c:pt idx="38681">
                  <c:v>1.2896477710455699E-3</c:v>
                </c:pt>
                <c:pt idx="38682">
                  <c:v>1.2893732637167001E-3</c:v>
                </c:pt>
                <c:pt idx="38683">
                  <c:v>1.2897719861939599E-3</c:v>
                </c:pt>
                <c:pt idx="38684">
                  <c:v>1.28938641864806E-3</c:v>
                </c:pt>
                <c:pt idx="38685">
                  <c:v>1.2887401971966E-3</c:v>
                </c:pt>
                <c:pt idx="38686">
                  <c:v>1.2894455576315501E-3</c:v>
                </c:pt>
                <c:pt idx="38687">
                  <c:v>1.2890317011624601E-3</c:v>
                </c:pt>
                <c:pt idx="38688">
                  <c:v>1.28864194266498E-3</c:v>
                </c:pt>
                <c:pt idx="38689">
                  <c:v>1.2890767538919999E-3</c:v>
                </c:pt>
                <c:pt idx="38690">
                  <c:v>1.28903740551323E-3</c:v>
                </c:pt>
                <c:pt idx="38691">
                  <c:v>1.2885399628430601E-3</c:v>
                </c:pt>
                <c:pt idx="38692">
                  <c:v>1.2882252922281599E-3</c:v>
                </c:pt>
                <c:pt idx="38693">
                  <c:v>1.2889401987195E-3</c:v>
                </c:pt>
                <c:pt idx="38694">
                  <c:v>1.28807383589447E-3</c:v>
                </c:pt>
                <c:pt idx="38695">
                  <c:v>1.2884235475212301E-3</c:v>
                </c:pt>
                <c:pt idx="38696">
                  <c:v>1.28916243556887E-3</c:v>
                </c:pt>
                <c:pt idx="38697">
                  <c:v>1.2890014331787801E-3</c:v>
                </c:pt>
                <c:pt idx="38698">
                  <c:v>1.2881649890914601E-3</c:v>
                </c:pt>
                <c:pt idx="38699">
                  <c:v>1.2877790722996001E-3</c:v>
                </c:pt>
                <c:pt idx="38700">
                  <c:v>1.28948991186917E-3</c:v>
                </c:pt>
                <c:pt idx="38701">
                  <c:v>1.28861074335873E-3</c:v>
                </c:pt>
                <c:pt idx="38702">
                  <c:v>1.28780747763813E-3</c:v>
                </c:pt>
                <c:pt idx="38703">
                  <c:v>1.2886964250356E-3</c:v>
                </c:pt>
                <c:pt idx="38704">
                  <c:v>1.288783387281E-3</c:v>
                </c:pt>
                <c:pt idx="38705">
                  <c:v>1.28791178576648E-3</c:v>
                </c:pt>
                <c:pt idx="38706">
                  <c:v>1.2875355314463401E-3</c:v>
                </c:pt>
                <c:pt idx="38707">
                  <c:v>1.28785823471844E-3</c:v>
                </c:pt>
                <c:pt idx="38708">
                  <c:v>1.2873945524916101E-3</c:v>
                </c:pt>
                <c:pt idx="38709">
                  <c:v>1.28757522907108E-3</c:v>
                </c:pt>
                <c:pt idx="38710">
                  <c:v>1.2875755783170501E-3</c:v>
                </c:pt>
                <c:pt idx="38711">
                  <c:v>1.2873758096247901E-3</c:v>
                </c:pt>
                <c:pt idx="38712">
                  <c:v>1.2872193474322601E-3</c:v>
                </c:pt>
                <c:pt idx="38713">
                  <c:v>1.28795742057264E-3</c:v>
                </c:pt>
                <c:pt idx="38714">
                  <c:v>1.28712377045304E-3</c:v>
                </c:pt>
                <c:pt idx="38715">
                  <c:v>1.28720398060978E-3</c:v>
                </c:pt>
                <c:pt idx="38716">
                  <c:v>1.2872334336862001E-3</c:v>
                </c:pt>
                <c:pt idx="38717">
                  <c:v>1.2870894279330999E-3</c:v>
                </c:pt>
                <c:pt idx="38718">
                  <c:v>1.2873640516772901E-3</c:v>
                </c:pt>
                <c:pt idx="38719">
                  <c:v>1.2869822094216899E-3</c:v>
                </c:pt>
                <c:pt idx="38720">
                  <c:v>1.2869879137724599E-3</c:v>
                </c:pt>
                <c:pt idx="38721">
                  <c:v>1.2870874488726299E-3</c:v>
                </c:pt>
                <c:pt idx="38722">
                  <c:v>1.2870939681306501E-3</c:v>
                </c:pt>
                <c:pt idx="38723">
                  <c:v>1.2871098006144201E-3</c:v>
                </c:pt>
                <c:pt idx="38724">
                  <c:v>1.2869222555309499E-3</c:v>
                </c:pt>
                <c:pt idx="38725">
                  <c:v>1.2872784864157399E-3</c:v>
                </c:pt>
                <c:pt idx="38726">
                  <c:v>1.28685438539833E-3</c:v>
                </c:pt>
                <c:pt idx="38727">
                  <c:v>1.2869009515270599E-3</c:v>
                </c:pt>
                <c:pt idx="38728">
                  <c:v>1.2868760386481901E-3</c:v>
                </c:pt>
                <c:pt idx="38729">
                  <c:v>1.2868051417172001E-3</c:v>
                </c:pt>
                <c:pt idx="38730">
                  <c:v>1.28709932323545E-3</c:v>
                </c:pt>
                <c:pt idx="38731">
                  <c:v>1.2868472840636999E-3</c:v>
                </c:pt>
                <c:pt idx="38732">
                  <c:v>1.2869827914982999E-3</c:v>
                </c:pt>
                <c:pt idx="38733">
                  <c:v>1.28691946156323E-3</c:v>
                </c:pt>
                <c:pt idx="38734">
                  <c:v>1.28673180006445E-3</c:v>
                </c:pt>
                <c:pt idx="38735">
                  <c:v>1.2871635844931E-3</c:v>
                </c:pt>
                <c:pt idx="38736">
                  <c:v>1.28666241653264E-3</c:v>
                </c:pt>
                <c:pt idx="38737">
                  <c:v>1.28671713173389E-3</c:v>
                </c:pt>
                <c:pt idx="38738">
                  <c:v>1.2866922188550199E-3</c:v>
                </c:pt>
                <c:pt idx="38739">
                  <c:v>1.28658884204924E-3</c:v>
                </c:pt>
                <c:pt idx="38740">
                  <c:v>1.28707883413881E-3</c:v>
                </c:pt>
                <c:pt idx="38741">
                  <c:v>1.2865907046943901E-3</c:v>
                </c:pt>
                <c:pt idx="38742">
                  <c:v>1.2866850011050699E-3</c:v>
                </c:pt>
                <c:pt idx="38743">
                  <c:v>1.2866157339885801E-3</c:v>
                </c:pt>
                <c:pt idx="38744">
                  <c:v>1.28665310330689E-3</c:v>
                </c:pt>
                <c:pt idx="38745">
                  <c:v>1.2865879107266699E-3</c:v>
                </c:pt>
                <c:pt idx="38746">
                  <c:v>1.2866060715168699E-3</c:v>
                </c:pt>
                <c:pt idx="38747">
                  <c:v>1.2865008320659399E-3</c:v>
                </c:pt>
                <c:pt idx="38748">
                  <c:v>1.2867271434515699E-3</c:v>
                </c:pt>
                <c:pt idx="38749">
                  <c:v>1.28650781698525E-3</c:v>
                </c:pt>
                <c:pt idx="38750">
                  <c:v>1.28658884204924E-3</c:v>
                </c:pt>
                <c:pt idx="38751">
                  <c:v>1.2865385506302101E-3</c:v>
                </c:pt>
                <c:pt idx="38752">
                  <c:v>1.28642655909061E-3</c:v>
                </c:pt>
                <c:pt idx="38753">
                  <c:v>1.28674111329019E-3</c:v>
                </c:pt>
                <c:pt idx="38754">
                  <c:v>1.28642632625997E-3</c:v>
                </c:pt>
                <c:pt idx="38755">
                  <c:v>1.2865363387390999E-3</c:v>
                </c:pt>
                <c:pt idx="38756">
                  <c:v>1.28650816623122E-3</c:v>
                </c:pt>
                <c:pt idx="38757">
                  <c:v>1.2863621814176399E-3</c:v>
                </c:pt>
                <c:pt idx="38758">
                  <c:v>1.2865932658314701E-3</c:v>
                </c:pt>
                <c:pt idx="38759">
                  <c:v>1.2863206211477501E-3</c:v>
                </c:pt>
                <c:pt idx="38760">
                  <c:v>1.28639000467956E-3</c:v>
                </c:pt>
                <c:pt idx="38761">
                  <c:v>1.28634157590568E-3</c:v>
                </c:pt>
                <c:pt idx="38762">
                  <c:v>1.2862215517088799E-3</c:v>
                </c:pt>
                <c:pt idx="38763">
                  <c:v>1.2867127079516699E-3</c:v>
                </c:pt>
                <c:pt idx="38764">
                  <c:v>1.2862125877291001E-3</c:v>
                </c:pt>
                <c:pt idx="38765">
                  <c:v>1.28631363622844E-3</c:v>
                </c:pt>
                <c:pt idx="38766">
                  <c:v>1.2862717267125799E-3</c:v>
                </c:pt>
                <c:pt idx="38767">
                  <c:v>1.2861301656812399E-3</c:v>
                </c:pt>
                <c:pt idx="38768">
                  <c:v>1.28670618869364E-3</c:v>
                </c:pt>
                <c:pt idx="38769">
                  <c:v>1.2861036229878701E-3</c:v>
                </c:pt>
                <c:pt idx="38770">
                  <c:v>1.2861872091889401E-3</c:v>
                </c:pt>
                <c:pt idx="38771">
                  <c:v>1.2861543800681799E-3</c:v>
                </c:pt>
                <c:pt idx="38772">
                  <c:v>1.2860684655606801E-3</c:v>
                </c:pt>
                <c:pt idx="38773">
                  <c:v>1.2862004805356301E-3</c:v>
                </c:pt>
                <c:pt idx="38774">
                  <c:v>1.28623750060797E-3</c:v>
                </c:pt>
                <c:pt idx="38775">
                  <c:v>1.2861065333709099E-3</c:v>
                </c:pt>
                <c:pt idx="38776">
                  <c:v>1.28609943203628E-3</c:v>
                </c:pt>
                <c:pt idx="38777">
                  <c:v>1.2860851129517E-3</c:v>
                </c:pt>
                <c:pt idx="38778">
                  <c:v>1.2861517025157801E-3</c:v>
                </c:pt>
                <c:pt idx="38779">
                  <c:v>1.28610874526203E-3</c:v>
                </c:pt>
                <c:pt idx="38780">
                  <c:v>1.28601468168199E-3</c:v>
                </c:pt>
                <c:pt idx="38781">
                  <c:v>1.2861201539635699E-3</c:v>
                </c:pt>
                <c:pt idx="38782">
                  <c:v>1.2860301649197899E-3</c:v>
                </c:pt>
                <c:pt idx="38783">
                  <c:v>1.2861581053584801E-3</c:v>
                </c:pt>
                <c:pt idx="38784">
                  <c:v>1.2861160794272999E-3</c:v>
                </c:pt>
                <c:pt idx="38785">
                  <c:v>1.2859440175816399E-3</c:v>
                </c:pt>
                <c:pt idx="38786">
                  <c:v>1.2860834831371899E-3</c:v>
                </c:pt>
                <c:pt idx="38787">
                  <c:v>1.2858813861385001E-3</c:v>
                </c:pt>
                <c:pt idx="38788">
                  <c:v>1.2859428534284199E-3</c:v>
                </c:pt>
                <c:pt idx="38789">
                  <c:v>1.28590338863432E-3</c:v>
                </c:pt>
                <c:pt idx="38790">
                  <c:v>1.28578988369554E-3</c:v>
                </c:pt>
                <c:pt idx="38791">
                  <c:v>1.2861704453826E-3</c:v>
                </c:pt>
                <c:pt idx="38792">
                  <c:v>1.28578650765121E-3</c:v>
                </c:pt>
                <c:pt idx="38793">
                  <c:v>1.2858906993642499E-3</c:v>
                </c:pt>
                <c:pt idx="38794">
                  <c:v>1.2858347035944501E-3</c:v>
                </c:pt>
                <c:pt idx="38795">
                  <c:v>1.2856837129220399E-3</c:v>
                </c:pt>
                <c:pt idx="38796">
                  <c:v>1.2862849980592699E-3</c:v>
                </c:pt>
                <c:pt idx="38797">
                  <c:v>1.2856547255069E-3</c:v>
                </c:pt>
                <c:pt idx="38798">
                  <c:v>1.2857422698289199E-3</c:v>
                </c:pt>
                <c:pt idx="38799">
                  <c:v>1.2857185211032601E-3</c:v>
                </c:pt>
                <c:pt idx="38800">
                  <c:v>1.28560117445886E-3</c:v>
                </c:pt>
                <c:pt idx="38801">
                  <c:v>1.2861045543104399E-3</c:v>
                </c:pt>
                <c:pt idx="38802">
                  <c:v>1.28560257144272E-3</c:v>
                </c:pt>
                <c:pt idx="38803">
                  <c:v>1.28570082597435E-3</c:v>
                </c:pt>
                <c:pt idx="38804">
                  <c:v>1.2856547255069E-3</c:v>
                </c:pt>
                <c:pt idx="38805">
                  <c:v>1.2855245731771001E-3</c:v>
                </c:pt>
                <c:pt idx="38806">
                  <c:v>1.28607184160501E-3</c:v>
                </c:pt>
                <c:pt idx="38807">
                  <c:v>1.28551700618118E-3</c:v>
                </c:pt>
                <c:pt idx="38808">
                  <c:v>1.2856200337409999E-3</c:v>
                </c:pt>
                <c:pt idx="38809">
                  <c:v>1.2855934910476199E-3</c:v>
                </c:pt>
                <c:pt idx="38810">
                  <c:v>1.28546624910086E-3</c:v>
                </c:pt>
                <c:pt idx="38811">
                  <c:v>1.2858710251748601E-3</c:v>
                </c:pt>
                <c:pt idx="38812">
                  <c:v>1.28545670304447E-3</c:v>
                </c:pt>
                <c:pt idx="38813">
                  <c:v>1.2855499517172601E-3</c:v>
                </c:pt>
                <c:pt idx="38814">
                  <c:v>1.2855081586167199E-3</c:v>
                </c:pt>
                <c:pt idx="38815">
                  <c:v>1.285380567424E-3</c:v>
                </c:pt>
                <c:pt idx="38816">
                  <c:v>1.28583807963878E-3</c:v>
                </c:pt>
                <c:pt idx="38817">
                  <c:v>1.2853735825046899E-3</c:v>
                </c:pt>
                <c:pt idx="38818">
                  <c:v>1.28547661006451E-3</c:v>
                </c:pt>
                <c:pt idx="38819">
                  <c:v>1.2854409869760301E-3</c:v>
                </c:pt>
                <c:pt idx="38820">
                  <c:v>1.2853067601099599E-3</c:v>
                </c:pt>
                <c:pt idx="38821">
                  <c:v>1.2857364490628199E-3</c:v>
                </c:pt>
                <c:pt idx="38822">
                  <c:v>1.2852913932874801E-3</c:v>
                </c:pt>
                <c:pt idx="38823">
                  <c:v>1.2853851076215499E-3</c:v>
                </c:pt>
                <c:pt idx="38824">
                  <c:v>1.2853461084887401E-3</c:v>
                </c:pt>
                <c:pt idx="38825">
                  <c:v>1.2852195650339101E-3</c:v>
                </c:pt>
                <c:pt idx="38826">
                  <c:v>1.2856749817729001E-3</c:v>
                </c:pt>
                <c:pt idx="38827">
                  <c:v>1.2852128129452499E-3</c:v>
                </c:pt>
                <c:pt idx="38828">
                  <c:v>1.28531514201313E-3</c:v>
                </c:pt>
                <c:pt idx="38829">
                  <c:v>1.2852773070335399E-3</c:v>
                </c:pt>
                <c:pt idx="38830">
                  <c:v>1.28514249809086E-3</c:v>
                </c:pt>
                <c:pt idx="38831">
                  <c:v>1.2855938402935899E-3</c:v>
                </c:pt>
                <c:pt idx="38832">
                  <c:v>1.28513155505061E-3</c:v>
                </c:pt>
                <c:pt idx="38833">
                  <c:v>1.28522899467498E-3</c:v>
                </c:pt>
                <c:pt idx="38834">
                  <c:v>1.2851944193244E-3</c:v>
                </c:pt>
                <c:pt idx="38835">
                  <c:v>1.28506449982524E-3</c:v>
                </c:pt>
                <c:pt idx="38836">
                  <c:v>1.28549337387085E-3</c:v>
                </c:pt>
                <c:pt idx="38837">
                  <c:v>1.2850582133978601E-3</c:v>
                </c:pt>
                <c:pt idx="38838">
                  <c:v>1.2851599603891401E-3</c:v>
                </c:pt>
                <c:pt idx="38839">
                  <c:v>1.2851204955950401E-3</c:v>
                </c:pt>
                <c:pt idx="38840">
                  <c:v>1.2849873164668701E-3</c:v>
                </c:pt>
                <c:pt idx="38841">
                  <c:v>1.2854194501414899E-3</c:v>
                </c:pt>
                <c:pt idx="38842">
                  <c:v>1.2849771883338701E-3</c:v>
                </c:pt>
                <c:pt idx="38843">
                  <c:v>1.28507823683322E-3</c:v>
                </c:pt>
                <c:pt idx="38844">
                  <c:v>1.28504075109959E-3</c:v>
                </c:pt>
                <c:pt idx="38845">
                  <c:v>1.2849078048020599E-3</c:v>
                </c:pt>
                <c:pt idx="38846">
                  <c:v>1.28532876260579E-3</c:v>
                </c:pt>
                <c:pt idx="38847">
                  <c:v>1.2848997721448499E-3</c:v>
                </c:pt>
                <c:pt idx="38848">
                  <c:v>1.2849990744143701E-3</c:v>
                </c:pt>
                <c:pt idx="38849">
                  <c:v>1.28496042452753E-3</c:v>
                </c:pt>
                <c:pt idx="38850">
                  <c:v>1.2848256155848501E-3</c:v>
                </c:pt>
                <c:pt idx="38851">
                  <c:v>1.28526508342475E-3</c:v>
                </c:pt>
                <c:pt idx="38852">
                  <c:v>1.2848172336816801E-3</c:v>
                </c:pt>
                <c:pt idx="38853">
                  <c:v>1.2849185150116699E-3</c:v>
                </c:pt>
                <c:pt idx="38854">
                  <c:v>1.2848816113546499E-3</c:v>
                </c:pt>
                <c:pt idx="38855">
                  <c:v>1.28474540542811E-3</c:v>
                </c:pt>
                <c:pt idx="38856">
                  <c:v>1.28518405836076E-3</c:v>
                </c:pt>
                <c:pt idx="38857">
                  <c:v>1.2847365578636501E-3</c:v>
                </c:pt>
                <c:pt idx="38858">
                  <c:v>1.28483737353236E-3</c:v>
                </c:pt>
                <c:pt idx="38859">
                  <c:v>1.2847990728914701E-3</c:v>
                </c:pt>
                <c:pt idx="38860">
                  <c:v>1.2846644967794401E-3</c:v>
                </c:pt>
                <c:pt idx="38861">
                  <c:v>1.28511001821607E-3</c:v>
                </c:pt>
                <c:pt idx="38862">
                  <c:v>1.2846566969528801E-3</c:v>
                </c:pt>
                <c:pt idx="38863">
                  <c:v>1.2847615871578501E-3</c:v>
                </c:pt>
                <c:pt idx="38864">
                  <c:v>1.2847215402871401E-3</c:v>
                </c:pt>
                <c:pt idx="38865">
                  <c:v>1.28458649851382E-3</c:v>
                </c:pt>
                <c:pt idx="38866">
                  <c:v>1.28502782899886E-3</c:v>
                </c:pt>
                <c:pt idx="38867">
                  <c:v>1.28457671962678E-3</c:v>
                </c:pt>
                <c:pt idx="38868">
                  <c:v>1.28468137700111E-3</c:v>
                </c:pt>
                <c:pt idx="38869">
                  <c:v>1.2846426106989401E-3</c:v>
                </c:pt>
                <c:pt idx="38870">
                  <c:v>1.28450815100223E-3</c:v>
                </c:pt>
                <c:pt idx="38871">
                  <c:v>1.2849431950599001E-3</c:v>
                </c:pt>
                <c:pt idx="38872">
                  <c:v>1.2844987213611601E-3</c:v>
                </c:pt>
                <c:pt idx="38873">
                  <c:v>1.2846034951508099E-3</c:v>
                </c:pt>
                <c:pt idx="38874">
                  <c:v>1.28456461243331E-3</c:v>
                </c:pt>
                <c:pt idx="38875">
                  <c:v>1.28442863933742E-3</c:v>
                </c:pt>
                <c:pt idx="38876">
                  <c:v>1.2848633341491201E-3</c:v>
                </c:pt>
                <c:pt idx="38877">
                  <c:v>1.28442049026489E-3</c:v>
                </c:pt>
                <c:pt idx="38878">
                  <c:v>1.2845247983932499E-3</c:v>
                </c:pt>
                <c:pt idx="38879">
                  <c:v>1.28448626492173E-3</c:v>
                </c:pt>
                <c:pt idx="38880">
                  <c:v>1.28434936050326E-3</c:v>
                </c:pt>
                <c:pt idx="38881">
                  <c:v>1.2847803300246601E-3</c:v>
                </c:pt>
                <c:pt idx="38882">
                  <c:v>1.28434156067669E-3</c:v>
                </c:pt>
                <c:pt idx="38883">
                  <c:v>1.2844461016356999E-3</c:v>
                </c:pt>
                <c:pt idx="38884">
                  <c:v>1.2844062875956299E-3</c:v>
                </c:pt>
                <c:pt idx="38885">
                  <c:v>1.28426984883845E-3</c:v>
                </c:pt>
                <c:pt idx="38886">
                  <c:v>1.2847027974203201E-3</c:v>
                </c:pt>
                <c:pt idx="38887">
                  <c:v>1.2842612341046301E-3</c:v>
                </c:pt>
                <c:pt idx="38888">
                  <c:v>1.2843664735555701E-3</c:v>
                </c:pt>
                <c:pt idx="38889">
                  <c:v>1.2843279400840399E-3</c:v>
                </c:pt>
                <c:pt idx="38890">
                  <c:v>1.28418987151235E-3</c:v>
                </c:pt>
                <c:pt idx="38891">
                  <c:v>1.2846230529248699E-3</c:v>
                </c:pt>
                <c:pt idx="38892">
                  <c:v>1.2841811403632201E-3</c:v>
                </c:pt>
                <c:pt idx="38893">
                  <c:v>1.28428766038269E-3</c:v>
                </c:pt>
                <c:pt idx="38894">
                  <c:v>1.28424842841923E-3</c:v>
                </c:pt>
                <c:pt idx="38895">
                  <c:v>1.2841094285249699E-3</c:v>
                </c:pt>
                <c:pt idx="38896">
                  <c:v>1.2845445889979601E-3</c:v>
                </c:pt>
                <c:pt idx="38897">
                  <c:v>1.28410174511373E-3</c:v>
                </c:pt>
                <c:pt idx="38898">
                  <c:v>1.28420954570174E-3</c:v>
                </c:pt>
                <c:pt idx="38899">
                  <c:v>1.2841692660003901E-3</c:v>
                </c:pt>
                <c:pt idx="38900">
                  <c:v>1.2840301496908099E-3</c:v>
                </c:pt>
                <c:pt idx="38901">
                  <c:v>1.2844648445025099E-3</c:v>
                </c:pt>
                <c:pt idx="38902">
                  <c:v>1.28402188420296E-3</c:v>
                </c:pt>
                <c:pt idx="38903">
                  <c:v>1.28413108177483E-3</c:v>
                </c:pt>
                <c:pt idx="38904">
                  <c:v>1.28409021999687E-3</c:v>
                </c:pt>
                <c:pt idx="38905">
                  <c:v>1.2839508708566399E-3</c:v>
                </c:pt>
                <c:pt idx="38906">
                  <c:v>1.2843848671764101E-3</c:v>
                </c:pt>
                <c:pt idx="38907">
                  <c:v>1.28394272178412E-3</c:v>
                </c:pt>
                <c:pt idx="38908">
                  <c:v>1.2840523850172799E-3</c:v>
                </c:pt>
                <c:pt idx="38909">
                  <c:v>1.2840110575780301E-3</c:v>
                </c:pt>
                <c:pt idx="38910">
                  <c:v>1.2838715920224801E-3</c:v>
                </c:pt>
                <c:pt idx="38911">
                  <c:v>1.28430523909628E-3</c:v>
                </c:pt>
                <c:pt idx="38912">
                  <c:v>1.28386367578059E-3</c:v>
                </c:pt>
                <c:pt idx="38913">
                  <c:v>1.2839721748605401E-3</c:v>
                </c:pt>
                <c:pt idx="38914">
                  <c:v>1.28393259365112E-3</c:v>
                </c:pt>
                <c:pt idx="38915">
                  <c:v>1.2837923131883101E-3</c:v>
                </c:pt>
                <c:pt idx="38916">
                  <c:v>1.2842258438467999E-3</c:v>
                </c:pt>
                <c:pt idx="38917">
                  <c:v>1.2837840477004699E-3</c:v>
                </c:pt>
                <c:pt idx="38918">
                  <c:v>1.28389394376427E-3</c:v>
                </c:pt>
                <c:pt idx="38919">
                  <c:v>1.2838535476476E-3</c:v>
                </c:pt>
                <c:pt idx="38920">
                  <c:v>1.2837119866162499E-3</c:v>
                </c:pt>
                <c:pt idx="38921">
                  <c:v>1.2841457501053799E-3</c:v>
                </c:pt>
                <c:pt idx="38922">
                  <c:v>1.28370430320501E-3</c:v>
                </c:pt>
                <c:pt idx="38923">
                  <c:v>1.2838154798373599E-3</c:v>
                </c:pt>
                <c:pt idx="38924">
                  <c:v>1.2837745016440799E-3</c:v>
                </c:pt>
                <c:pt idx="38925">
                  <c:v>1.2836327077820899E-3</c:v>
                </c:pt>
                <c:pt idx="38926">
                  <c:v>1.28406682051718E-3</c:v>
                </c:pt>
                <c:pt idx="38927">
                  <c:v>1.2836254900321399E-3</c:v>
                </c:pt>
                <c:pt idx="38928">
                  <c:v>1.2837366666644801E-3</c:v>
                </c:pt>
                <c:pt idx="38929">
                  <c:v>1.2836956884712E-3</c:v>
                </c:pt>
                <c:pt idx="38930">
                  <c:v>1.2835536617785701E-3</c:v>
                </c:pt>
                <c:pt idx="38931">
                  <c:v>1.2839868431910901E-3</c:v>
                </c:pt>
                <c:pt idx="38932">
                  <c:v>1.2835456291213599E-3</c:v>
                </c:pt>
                <c:pt idx="38933">
                  <c:v>1.2836580863222499E-3</c:v>
                </c:pt>
                <c:pt idx="38934">
                  <c:v>1.28361606039107E-3</c:v>
                </c:pt>
                <c:pt idx="38935">
                  <c:v>1.28347403369844E-3</c:v>
                </c:pt>
                <c:pt idx="38936">
                  <c:v>1.2839070986956399E-3</c:v>
                </c:pt>
                <c:pt idx="38937">
                  <c:v>1.2834661174565599E-3</c:v>
                </c:pt>
                <c:pt idx="38938">
                  <c:v>1.2835790403187301E-3</c:v>
                </c:pt>
                <c:pt idx="38939">
                  <c:v>1.2835378292948001E-3</c:v>
                </c:pt>
                <c:pt idx="38940">
                  <c:v>1.2833946384489499E-3</c:v>
                </c:pt>
                <c:pt idx="38941">
                  <c:v>1.2838274706155101E-3</c:v>
                </c:pt>
                <c:pt idx="38942">
                  <c:v>1.2833870714530401E-3</c:v>
                </c:pt>
                <c:pt idx="38943">
                  <c:v>1.2835006928071399E-3</c:v>
                </c:pt>
                <c:pt idx="38944">
                  <c:v>1.2834591325372501E-3</c:v>
                </c:pt>
                <c:pt idx="38945">
                  <c:v>1.28331431187689E-3</c:v>
                </c:pt>
                <c:pt idx="38946">
                  <c:v>1.28374830819666E-3</c:v>
                </c:pt>
                <c:pt idx="38947">
                  <c:v>1.2833069777116199E-3</c:v>
                </c:pt>
                <c:pt idx="38948">
                  <c:v>1.28342094831169E-3</c:v>
                </c:pt>
                <c:pt idx="38949">
                  <c:v>1.2833804357796901E-3</c:v>
                </c:pt>
                <c:pt idx="38950">
                  <c:v>1.2832349166274099E-3</c:v>
                </c:pt>
                <c:pt idx="38951">
                  <c:v>1.2836686801165299E-3</c:v>
                </c:pt>
                <c:pt idx="38952">
                  <c:v>1.2832276988774499E-3</c:v>
                </c:pt>
                <c:pt idx="38953">
                  <c:v>1.28334201872349E-3</c:v>
                </c:pt>
                <c:pt idx="38954">
                  <c:v>1.28330138977617E-3</c:v>
                </c:pt>
                <c:pt idx="38955">
                  <c:v>1.2831554049625999E-3</c:v>
                </c:pt>
                <c:pt idx="38956">
                  <c:v>1.28358951769769E-3</c:v>
                </c:pt>
                <c:pt idx="38957">
                  <c:v>1.28314830362797E-3</c:v>
                </c:pt>
                <c:pt idx="38958">
                  <c:v>1.2832634383812601E-3</c:v>
                </c:pt>
                <c:pt idx="38959">
                  <c:v>1.2832225766032899E-3</c:v>
                </c:pt>
                <c:pt idx="38960">
                  <c:v>1.28307507839054E-3</c:v>
                </c:pt>
                <c:pt idx="38961">
                  <c:v>1.2835089582949901E-3</c:v>
                </c:pt>
                <c:pt idx="38962">
                  <c:v>1.28306960687041E-3</c:v>
                </c:pt>
                <c:pt idx="38963">
                  <c:v>1.28318520728499E-3</c:v>
                </c:pt>
                <c:pt idx="38964">
                  <c:v>1.28314225003123E-3</c:v>
                </c:pt>
                <c:pt idx="38965">
                  <c:v>1.28299673087895E-3</c:v>
                </c:pt>
                <c:pt idx="38966">
                  <c:v>1.28342991229147E-3</c:v>
                </c:pt>
                <c:pt idx="38967">
                  <c:v>1.28299067728221E-3</c:v>
                </c:pt>
                <c:pt idx="38968">
                  <c:v>1.2831066269427501E-3</c:v>
                </c:pt>
                <c:pt idx="38969">
                  <c:v>1.28306378610432E-3</c:v>
                </c:pt>
                <c:pt idx="38970">
                  <c:v>1.2829178012907501E-3</c:v>
                </c:pt>
                <c:pt idx="38971">
                  <c:v>1.2833513319492301E-3</c:v>
                </c:pt>
                <c:pt idx="38972">
                  <c:v>1.2829109327867599E-3</c:v>
                </c:pt>
                <c:pt idx="38973">
                  <c:v>1.28302781376988E-3</c:v>
                </c:pt>
                <c:pt idx="38974">
                  <c:v>1.28298427443951E-3</c:v>
                </c:pt>
                <c:pt idx="38975">
                  <c:v>1.28283840604127E-3</c:v>
                </c:pt>
                <c:pt idx="38976">
                  <c:v>1.2832718202844299E-3</c:v>
                </c:pt>
                <c:pt idx="38977">
                  <c:v>1.2828314211219599E-3</c:v>
                </c:pt>
                <c:pt idx="38978">
                  <c:v>1.2829486513510401E-3</c:v>
                </c:pt>
                <c:pt idx="38979">
                  <c:v>1.28290650900453E-3</c:v>
                </c:pt>
                <c:pt idx="38980">
                  <c:v>1.28275796305388E-3</c:v>
                </c:pt>
                <c:pt idx="38981">
                  <c:v>1.2831913772970399E-3</c:v>
                </c:pt>
                <c:pt idx="38982">
                  <c:v>1.28275144379586E-3</c:v>
                </c:pt>
                <c:pt idx="38983">
                  <c:v>1.2828706530854099E-3</c:v>
                </c:pt>
                <c:pt idx="38984">
                  <c:v>1.28282781224698E-3</c:v>
                </c:pt>
                <c:pt idx="38985">
                  <c:v>1.2826783349737499E-3</c:v>
                </c:pt>
                <c:pt idx="38986">
                  <c:v>1.28311256412417E-3</c:v>
                </c:pt>
                <c:pt idx="38987">
                  <c:v>1.2826721649617E-3</c:v>
                </c:pt>
                <c:pt idx="38988">
                  <c:v>1.2827919563278599E-3</c:v>
                </c:pt>
                <c:pt idx="38989">
                  <c:v>1.2827478349208799E-3</c:v>
                </c:pt>
                <c:pt idx="38990">
                  <c:v>1.2825999874621599E-3</c:v>
                </c:pt>
                <c:pt idx="38991">
                  <c:v>1.28303444944322E-3</c:v>
                </c:pt>
                <c:pt idx="38992">
                  <c:v>1.2825932353735E-3</c:v>
                </c:pt>
                <c:pt idx="38993">
                  <c:v>1.2827129103243401E-3</c:v>
                </c:pt>
                <c:pt idx="38994">
                  <c:v>1.28267018590123E-3</c:v>
                </c:pt>
                <c:pt idx="38995">
                  <c:v>1.28251942805946E-3</c:v>
                </c:pt>
                <c:pt idx="38996">
                  <c:v>1.28295482136309E-3</c:v>
                </c:pt>
                <c:pt idx="38997">
                  <c:v>1.28251418936998E-3</c:v>
                </c:pt>
                <c:pt idx="38998">
                  <c:v>1.28263491205871E-3</c:v>
                </c:pt>
                <c:pt idx="38999">
                  <c:v>1.2825910234823799E-3</c:v>
                </c:pt>
                <c:pt idx="39000">
                  <c:v>1.2824402656406201E-3</c:v>
                </c:pt>
                <c:pt idx="39001">
                  <c:v>1.28287472762168E-3</c:v>
                </c:pt>
                <c:pt idx="39002">
                  <c:v>1.28243491053581E-3</c:v>
                </c:pt>
                <c:pt idx="39003">
                  <c:v>1.2825572630390501E-3</c:v>
                </c:pt>
                <c:pt idx="39004">
                  <c:v>1.28251384012401E-3</c:v>
                </c:pt>
                <c:pt idx="39005">
                  <c:v>1.2823627330362799E-3</c:v>
                </c:pt>
                <c:pt idx="39006">
                  <c:v>1.28279440104961E-3</c:v>
                </c:pt>
                <c:pt idx="39007">
                  <c:v>1.2823563301935801E-3</c:v>
                </c:pt>
                <c:pt idx="39008">
                  <c:v>1.2824789155274599E-3</c:v>
                </c:pt>
                <c:pt idx="39009">
                  <c:v>1.2824356090277401E-3</c:v>
                </c:pt>
                <c:pt idx="39010">
                  <c:v>1.2822846183553299E-3</c:v>
                </c:pt>
                <c:pt idx="39011">
                  <c:v>1.2827140744775499E-3</c:v>
                </c:pt>
                <c:pt idx="39012">
                  <c:v>1.28227903041989E-3</c:v>
                </c:pt>
                <c:pt idx="39013">
                  <c:v>1.2824023142457E-3</c:v>
                </c:pt>
                <c:pt idx="39014">
                  <c:v>1.2823578435927599E-3</c:v>
                </c:pt>
                <c:pt idx="39015">
                  <c:v>1.2822060380131E-3</c:v>
                </c:pt>
                <c:pt idx="39016">
                  <c:v>1.2826327001676E-3</c:v>
                </c:pt>
                <c:pt idx="39017">
                  <c:v>1.2822004500776499E-3</c:v>
                </c:pt>
                <c:pt idx="39018">
                  <c:v>1.28232373390347E-3</c:v>
                </c:pt>
                <c:pt idx="39019">
                  <c:v>1.28228077664971E-3</c:v>
                </c:pt>
                <c:pt idx="39020">
                  <c:v>1.2821272248402201E-3</c:v>
                </c:pt>
                <c:pt idx="39021">
                  <c:v>1.28255342133343E-3</c:v>
                </c:pt>
                <c:pt idx="39022">
                  <c:v>1.2821225682273501E-3</c:v>
                </c:pt>
                <c:pt idx="39023">
                  <c:v>1.28224643412978E-3</c:v>
                </c:pt>
                <c:pt idx="39024">
                  <c:v>1.28220289479941E-3</c:v>
                </c:pt>
                <c:pt idx="39025">
                  <c:v>1.28204782959074E-3</c:v>
                </c:pt>
                <c:pt idx="39026">
                  <c:v>1.2824742589145901E-3</c:v>
                </c:pt>
                <c:pt idx="39027">
                  <c:v>1.28204375505447E-3</c:v>
                </c:pt>
                <c:pt idx="39028">
                  <c:v>1.28216913435608E-3</c:v>
                </c:pt>
                <c:pt idx="39029">
                  <c:v>1.28212419804186E-3</c:v>
                </c:pt>
                <c:pt idx="39030">
                  <c:v>1.2819701805710799E-3</c:v>
                </c:pt>
                <c:pt idx="39031">
                  <c:v>1.28239369951189E-3</c:v>
                </c:pt>
                <c:pt idx="39032">
                  <c:v>1.28196575678885E-3</c:v>
                </c:pt>
                <c:pt idx="39033">
                  <c:v>1.28209113609046E-3</c:v>
                </c:pt>
                <c:pt idx="39034">
                  <c:v>1.2820467818528401E-3</c:v>
                </c:pt>
                <c:pt idx="39035">
                  <c:v>1.28189101815224E-3</c:v>
                </c:pt>
                <c:pt idx="39036">
                  <c:v>1.28231442067772E-3</c:v>
                </c:pt>
                <c:pt idx="39037">
                  <c:v>1.28188729286194E-3</c:v>
                </c:pt>
                <c:pt idx="39038">
                  <c:v>1.2820141855627301E-3</c:v>
                </c:pt>
                <c:pt idx="39039">
                  <c:v>1.2819687835872199E-3</c:v>
                </c:pt>
                <c:pt idx="39040">
                  <c:v>1.28181325271726E-3</c:v>
                </c:pt>
                <c:pt idx="39041">
                  <c:v>1.2822344433516301E-3</c:v>
                </c:pt>
                <c:pt idx="39042">
                  <c:v>1.28180894535035E-3</c:v>
                </c:pt>
                <c:pt idx="39043">
                  <c:v>1.28193595446646E-3</c:v>
                </c:pt>
                <c:pt idx="39044">
                  <c:v>1.28189078532159E-3</c:v>
                </c:pt>
                <c:pt idx="39045">
                  <c:v>1.28173478879035E-3</c:v>
                </c:pt>
                <c:pt idx="39046">
                  <c:v>1.28215528093278E-3</c:v>
                </c:pt>
                <c:pt idx="39047">
                  <c:v>1.2817305978387601E-3</c:v>
                </c:pt>
                <c:pt idx="39048">
                  <c:v>1.2818580726161599E-3</c:v>
                </c:pt>
                <c:pt idx="39049">
                  <c:v>1.2818134855479E-3</c:v>
                </c:pt>
                <c:pt idx="39050">
                  <c:v>1.2816559756174701E-3</c:v>
                </c:pt>
                <c:pt idx="39051">
                  <c:v>1.2820764677599101E-3</c:v>
                </c:pt>
                <c:pt idx="39052">
                  <c:v>1.2816519010812001E-3</c:v>
                </c:pt>
                <c:pt idx="39053">
                  <c:v>1.2817804235965E-3</c:v>
                </c:pt>
                <c:pt idx="39054">
                  <c:v>1.28173572011292E-3</c:v>
                </c:pt>
                <c:pt idx="39055">
                  <c:v>1.2815777445212E-3</c:v>
                </c:pt>
                <c:pt idx="39056">
                  <c:v>1.28199858590961E-3</c:v>
                </c:pt>
                <c:pt idx="39057">
                  <c:v>1.2815732043236501E-3</c:v>
                </c:pt>
                <c:pt idx="39058">
                  <c:v>1.28170312382281E-3</c:v>
                </c:pt>
                <c:pt idx="39059">
                  <c:v>1.2816579546779401E-3</c:v>
                </c:pt>
                <c:pt idx="39060">
                  <c:v>1.2814991641789701E-3</c:v>
                </c:pt>
                <c:pt idx="39061">
                  <c:v>1.2819190742448E-3</c:v>
                </c:pt>
                <c:pt idx="39062">
                  <c:v>1.28149555530399E-3</c:v>
                </c:pt>
                <c:pt idx="39063">
                  <c:v>1.28162652254105E-3</c:v>
                </c:pt>
                <c:pt idx="39064">
                  <c:v>1.2815799564123199E-3</c:v>
                </c:pt>
                <c:pt idx="39065">
                  <c:v>1.2814209330827E-3</c:v>
                </c:pt>
                <c:pt idx="39066">
                  <c:v>1.2818409595638501E-3</c:v>
                </c:pt>
                <c:pt idx="39067">
                  <c:v>1.2814167421311101E-3</c:v>
                </c:pt>
                <c:pt idx="39068">
                  <c:v>1.2815487571060701E-3</c:v>
                </c:pt>
                <c:pt idx="39069">
                  <c:v>1.2815023073926601E-3</c:v>
                </c:pt>
                <c:pt idx="39070">
                  <c:v>1.28134223632515E-3</c:v>
                </c:pt>
                <c:pt idx="39071">
                  <c:v>1.28176272846758E-3</c:v>
                </c:pt>
                <c:pt idx="39072">
                  <c:v>1.2813389766961299E-3</c:v>
                </c:pt>
                <c:pt idx="39073">
                  <c:v>1.28147134091705E-3</c:v>
                </c:pt>
                <c:pt idx="39074">
                  <c:v>1.28142442554236E-3</c:v>
                </c:pt>
                <c:pt idx="39075">
                  <c:v>1.2812630739063001E-3</c:v>
                </c:pt>
                <c:pt idx="39076">
                  <c:v>1.28168298397213E-3</c:v>
                </c:pt>
                <c:pt idx="39077">
                  <c:v>1.2812599306926101E-3</c:v>
                </c:pt>
                <c:pt idx="39078">
                  <c:v>1.2813940411433599E-3</c:v>
                </c:pt>
                <c:pt idx="39079">
                  <c:v>1.2813473585993099E-3</c:v>
                </c:pt>
                <c:pt idx="39080">
                  <c:v>1.281185192056E-3</c:v>
                </c:pt>
                <c:pt idx="39081">
                  <c:v>1.28160533495247E-3</c:v>
                </c:pt>
                <c:pt idx="39082">
                  <c:v>1.28118169959635E-3</c:v>
                </c:pt>
                <c:pt idx="39083">
                  <c:v>1.2813170906156299E-3</c:v>
                </c:pt>
                <c:pt idx="39084">
                  <c:v>1.2812688946723899E-3</c:v>
                </c:pt>
                <c:pt idx="39085">
                  <c:v>1.28110765945166E-3</c:v>
                </c:pt>
                <c:pt idx="39086">
                  <c:v>1.2815271038562101E-3</c:v>
                </c:pt>
                <c:pt idx="39087">
                  <c:v>1.28110335208476E-3</c:v>
                </c:pt>
                <c:pt idx="39088">
                  <c:v>1.28123932518065E-3</c:v>
                </c:pt>
                <c:pt idx="39089">
                  <c:v>1.2811922933906299E-3</c:v>
                </c:pt>
                <c:pt idx="39090">
                  <c:v>1.28102977760136E-3</c:v>
                </c:pt>
                <c:pt idx="39091">
                  <c:v>1.2814486399293E-3</c:v>
                </c:pt>
                <c:pt idx="39092">
                  <c:v>1.28102605231106E-3</c:v>
                </c:pt>
                <c:pt idx="39093">
                  <c:v>1.28116214182228E-3</c:v>
                </c:pt>
                <c:pt idx="39094">
                  <c:v>1.2811152264475801E-3</c:v>
                </c:pt>
                <c:pt idx="39095">
                  <c:v>1.28095108084381E-3</c:v>
                </c:pt>
                <c:pt idx="39096">
                  <c:v>1.28137075807899E-3</c:v>
                </c:pt>
                <c:pt idx="39097">
                  <c:v>1.28094770479947E-3</c:v>
                </c:pt>
                <c:pt idx="39098">
                  <c:v>1.28108484204859E-3</c:v>
                </c:pt>
                <c:pt idx="39099">
                  <c:v>1.28103792667389E-3</c:v>
                </c:pt>
                <c:pt idx="39100">
                  <c:v>1.2808734318241501E-3</c:v>
                </c:pt>
                <c:pt idx="39101">
                  <c:v>1.28129182849079E-3</c:v>
                </c:pt>
                <c:pt idx="39102">
                  <c:v>1.2808705214411001E-3</c:v>
                </c:pt>
                <c:pt idx="39103">
                  <c:v>1.2810071930289301E-3</c:v>
                </c:pt>
                <c:pt idx="39104">
                  <c:v>1.2809602776542299E-3</c:v>
                </c:pt>
                <c:pt idx="39105">
                  <c:v>1.2807948514819199E-3</c:v>
                </c:pt>
                <c:pt idx="39106">
                  <c:v>1.28121511079371E-3</c:v>
                </c:pt>
                <c:pt idx="39107">
                  <c:v>1.28079229034483E-3</c:v>
                </c:pt>
                <c:pt idx="39108">
                  <c:v>1.2809298932552301E-3</c:v>
                </c:pt>
                <c:pt idx="39109">
                  <c:v>1.2808823958039299E-3</c:v>
                </c:pt>
                <c:pt idx="39110">
                  <c:v>1.2807175517082199E-3</c:v>
                </c:pt>
                <c:pt idx="39111">
                  <c:v>1.28113699611276E-3</c:v>
                </c:pt>
                <c:pt idx="39112">
                  <c:v>1.28071452490985E-3</c:v>
                </c:pt>
                <c:pt idx="39113">
                  <c:v>1.2808530591428299E-3</c:v>
                </c:pt>
                <c:pt idx="39114">
                  <c:v>1.2808056781068401E-3</c:v>
                </c:pt>
                <c:pt idx="39115">
                  <c:v>1.2806394370272799E-3</c:v>
                </c:pt>
                <c:pt idx="39116">
                  <c:v>1.2810596963390699E-3</c:v>
                </c:pt>
                <c:pt idx="39117">
                  <c:v>1.2806365266442301E-3</c:v>
                </c:pt>
                <c:pt idx="39118">
                  <c:v>1.2807755265384899E-3</c:v>
                </c:pt>
                <c:pt idx="39119">
                  <c:v>1.2807281455025101E-3</c:v>
                </c:pt>
                <c:pt idx="39120">
                  <c:v>1.2805613223463299E-3</c:v>
                </c:pt>
                <c:pt idx="39121">
                  <c:v>1.2809808831661901E-3</c:v>
                </c:pt>
                <c:pt idx="39122">
                  <c:v>1.28055852837861E-3</c:v>
                </c:pt>
                <c:pt idx="39123">
                  <c:v>1.2806992745027E-3</c:v>
                </c:pt>
                <c:pt idx="39124">
                  <c:v>1.2806500308215601E-3</c:v>
                </c:pt>
                <c:pt idx="39125">
                  <c:v>1.28048215992749E-3</c:v>
                </c:pt>
                <c:pt idx="39126">
                  <c:v>1.28090416546911E-3</c:v>
                </c:pt>
                <c:pt idx="39127">
                  <c:v>1.28048076294363E-3</c:v>
                </c:pt>
                <c:pt idx="39128">
                  <c:v>1.2806218583136799E-3</c:v>
                </c:pt>
                <c:pt idx="39129">
                  <c:v>1.2805730802938301E-3</c:v>
                </c:pt>
                <c:pt idx="39130">
                  <c:v>1.2804039288312201E-3</c:v>
                </c:pt>
                <c:pt idx="39131">
                  <c:v>1.2808261672034901E-3</c:v>
                </c:pt>
                <c:pt idx="39132">
                  <c:v>1.28040299750865E-3</c:v>
                </c:pt>
                <c:pt idx="39133">
                  <c:v>1.2805459555238501E-3</c:v>
                </c:pt>
                <c:pt idx="39134">
                  <c:v>1.2804956641048199E-3</c:v>
                </c:pt>
                <c:pt idx="39135">
                  <c:v>1.28032651264221E-3</c:v>
                </c:pt>
                <c:pt idx="39136">
                  <c:v>1.2807494495064001E-3</c:v>
                </c:pt>
                <c:pt idx="39137">
                  <c:v>1.2803259305656E-3</c:v>
                </c:pt>
                <c:pt idx="39138">
                  <c:v>1.2804681900888701E-3</c:v>
                </c:pt>
                <c:pt idx="39139">
                  <c:v>1.2804188299924101E-3</c:v>
                </c:pt>
                <c:pt idx="39140">
                  <c:v>1.28024932928383E-3</c:v>
                </c:pt>
                <c:pt idx="39141">
                  <c:v>1.28067098557949E-3</c:v>
                </c:pt>
                <c:pt idx="39142">
                  <c:v>1.28024665173143E-3</c:v>
                </c:pt>
                <c:pt idx="39143">
                  <c:v>1.28039170522243E-3</c:v>
                </c:pt>
                <c:pt idx="39144">
                  <c:v>1.28034187946469E-3</c:v>
                </c:pt>
                <c:pt idx="39145">
                  <c:v>1.2801715638488501E-3</c:v>
                </c:pt>
                <c:pt idx="39146">
                  <c:v>1.28059287089855E-3</c:v>
                </c:pt>
                <c:pt idx="39147">
                  <c:v>1.2801691191270999E-3</c:v>
                </c:pt>
                <c:pt idx="39148">
                  <c:v>1.28031417261809E-3</c:v>
                </c:pt>
                <c:pt idx="39149">
                  <c:v>1.2802646961063201E-3</c:v>
                </c:pt>
                <c:pt idx="39150">
                  <c:v>1.28009426407516E-3</c:v>
                </c:pt>
                <c:pt idx="39151">
                  <c:v>1.28051533829421E-3</c:v>
                </c:pt>
                <c:pt idx="39152">
                  <c:v>1.2800922850146901E-3</c:v>
                </c:pt>
                <c:pt idx="39153">
                  <c:v>1.2802379205822899E-3</c:v>
                </c:pt>
                <c:pt idx="39154">
                  <c:v>1.28018786199391E-3</c:v>
                </c:pt>
                <c:pt idx="39155">
                  <c:v>1.28001696430147E-3</c:v>
                </c:pt>
                <c:pt idx="39156">
                  <c:v>1.2804390862584101E-3</c:v>
                </c:pt>
                <c:pt idx="39157">
                  <c:v>1.28001440316439E-3</c:v>
                </c:pt>
                <c:pt idx="39158">
                  <c:v>1.28016085363925E-3</c:v>
                </c:pt>
                <c:pt idx="39159">
                  <c:v>1.28011067863554E-3</c:v>
                </c:pt>
                <c:pt idx="39160">
                  <c:v>1.27993861678988E-3</c:v>
                </c:pt>
                <c:pt idx="39161">
                  <c:v>1.2803609715774701E-3</c:v>
                </c:pt>
                <c:pt idx="39162">
                  <c:v>1.2799367541447299E-3</c:v>
                </c:pt>
                <c:pt idx="39163">
                  <c:v>1.2800842523574801E-3</c:v>
                </c:pt>
                <c:pt idx="39164">
                  <c:v>1.2800341937690999E-3</c:v>
                </c:pt>
                <c:pt idx="39165">
                  <c:v>1.27986015286297E-3</c:v>
                </c:pt>
                <c:pt idx="39166">
                  <c:v>1.28028413746506E-3</c:v>
                </c:pt>
                <c:pt idx="39167">
                  <c:v>1.2798603856936099E-3</c:v>
                </c:pt>
                <c:pt idx="39168">
                  <c:v>1.28000811673701E-3</c:v>
                </c:pt>
                <c:pt idx="39169">
                  <c:v>1.2799578253179799E-3</c:v>
                </c:pt>
                <c:pt idx="39170">
                  <c:v>1.2797825038433101E-3</c:v>
                </c:pt>
                <c:pt idx="39171">
                  <c:v>1.28020811825991E-3</c:v>
                </c:pt>
                <c:pt idx="39172">
                  <c:v>1.2797821545973401E-3</c:v>
                </c:pt>
                <c:pt idx="39173">
                  <c:v>1.27993163187057E-3</c:v>
                </c:pt>
                <c:pt idx="39174">
                  <c:v>1.2798805255442899E-3</c:v>
                </c:pt>
                <c:pt idx="39175">
                  <c:v>1.2797052040696101E-3</c:v>
                </c:pt>
                <c:pt idx="39176">
                  <c:v>1.2801295379176699E-3</c:v>
                </c:pt>
                <c:pt idx="39177">
                  <c:v>1.2797047384083299E-3</c:v>
                </c:pt>
                <c:pt idx="39178">
                  <c:v>1.2798549141734799E-3</c:v>
                </c:pt>
                <c:pt idx="39179">
                  <c:v>1.27980392426252E-3</c:v>
                </c:pt>
                <c:pt idx="39180">
                  <c:v>1.2796286027878499E-3</c:v>
                </c:pt>
                <c:pt idx="39181">
                  <c:v>1.2800535187125199E-3</c:v>
                </c:pt>
                <c:pt idx="39182">
                  <c:v>1.2796272058039899E-3</c:v>
                </c:pt>
                <c:pt idx="39183">
                  <c:v>1.27977866213769E-3</c:v>
                </c:pt>
                <c:pt idx="39184">
                  <c:v>1.2797272065654399E-3</c:v>
                </c:pt>
                <c:pt idx="39185">
                  <c:v>1.2795508373528699E-3</c:v>
                </c:pt>
                <c:pt idx="39186">
                  <c:v>1.27997633535415E-3</c:v>
                </c:pt>
                <c:pt idx="39187">
                  <c:v>1.27955037169159E-3</c:v>
                </c:pt>
                <c:pt idx="39188">
                  <c:v>1.2797024101018899E-3</c:v>
                </c:pt>
                <c:pt idx="39189">
                  <c:v>1.2796513037756101E-3</c:v>
                </c:pt>
                <c:pt idx="39190">
                  <c:v>1.2794735375791799E-3</c:v>
                </c:pt>
                <c:pt idx="39191">
                  <c:v>1.27989798784256E-3</c:v>
                </c:pt>
                <c:pt idx="39192">
                  <c:v>1.2794735375791799E-3</c:v>
                </c:pt>
                <c:pt idx="39193">
                  <c:v>1.2796267401427E-3</c:v>
                </c:pt>
                <c:pt idx="39194">
                  <c:v>1.27957516815513E-3</c:v>
                </c:pt>
                <c:pt idx="39195">
                  <c:v>1.2793960049748399E-3</c:v>
                </c:pt>
                <c:pt idx="39196">
                  <c:v>1.27982278354466E-3</c:v>
                </c:pt>
                <c:pt idx="39197">
                  <c:v>1.2793957721441999E-3</c:v>
                </c:pt>
                <c:pt idx="39198">
                  <c:v>1.2795496731996499E-3</c:v>
                </c:pt>
                <c:pt idx="39199">
                  <c:v>1.2794977519661199E-3</c:v>
                </c:pt>
                <c:pt idx="39200">
                  <c:v>1.2793188216164699E-3</c:v>
                </c:pt>
                <c:pt idx="39201">
                  <c:v>1.2797458330169301E-3</c:v>
                </c:pt>
                <c:pt idx="39202">
                  <c:v>1.2793192872777601E-3</c:v>
                </c:pt>
                <c:pt idx="39203">
                  <c:v>1.27947481814772E-3</c:v>
                </c:pt>
                <c:pt idx="39204">
                  <c:v>1.27942184917629E-3</c:v>
                </c:pt>
                <c:pt idx="39205">
                  <c:v>1.27924222033471E-3</c:v>
                </c:pt>
                <c:pt idx="39206">
                  <c:v>1.2796700466424201E-3</c:v>
                </c:pt>
                <c:pt idx="39207">
                  <c:v>1.2792421039193899E-3</c:v>
                </c:pt>
                <c:pt idx="39208">
                  <c:v>1.2793984496966E-3</c:v>
                </c:pt>
                <c:pt idx="39209">
                  <c:v>1.27934548072517E-3</c:v>
                </c:pt>
                <c:pt idx="39210">
                  <c:v>1.27916445489973E-3</c:v>
                </c:pt>
                <c:pt idx="39211">
                  <c:v>1.27959239762276E-3</c:v>
                </c:pt>
                <c:pt idx="39212">
                  <c:v>1.27916561905295E-3</c:v>
                </c:pt>
                <c:pt idx="39213">
                  <c:v>1.27932266332209E-3</c:v>
                </c:pt>
                <c:pt idx="39214">
                  <c:v>1.27926957793534E-3</c:v>
                </c:pt>
                <c:pt idx="39215">
                  <c:v>1.2790868058800699E-3</c:v>
                </c:pt>
                <c:pt idx="39216">
                  <c:v>1.2795159127563199E-3</c:v>
                </c:pt>
                <c:pt idx="39217">
                  <c:v>1.279087504372E-3</c:v>
                </c:pt>
                <c:pt idx="39218">
                  <c:v>1.2792453635484E-3</c:v>
                </c:pt>
                <c:pt idx="39219">
                  <c:v>1.27919286023825E-3</c:v>
                </c:pt>
                <c:pt idx="39220">
                  <c:v>1.27901078667492E-3</c:v>
                </c:pt>
                <c:pt idx="39221">
                  <c:v>1.2794403592124601E-3</c:v>
                </c:pt>
                <c:pt idx="39222">
                  <c:v>1.27901101950556E-3</c:v>
                </c:pt>
                <c:pt idx="39223">
                  <c:v>1.2791700428351799E-3</c:v>
                </c:pt>
                <c:pt idx="39224">
                  <c:v>1.27911625895649E-3</c:v>
                </c:pt>
                <c:pt idx="39225">
                  <c:v>1.2789333704859001E-3</c:v>
                </c:pt>
                <c:pt idx="39226">
                  <c:v>1.2793637579306999E-3</c:v>
                </c:pt>
                <c:pt idx="39227">
                  <c:v>1.2789337197318699E-3</c:v>
                </c:pt>
                <c:pt idx="39228">
                  <c:v>1.2790944892913101E-3</c:v>
                </c:pt>
                <c:pt idx="39229">
                  <c:v>1.2790400069207001E-3</c:v>
                </c:pt>
                <c:pt idx="39230">
                  <c:v>1.27885595429689E-3</c:v>
                </c:pt>
                <c:pt idx="39231">
                  <c:v>1.27928773872554E-3</c:v>
                </c:pt>
                <c:pt idx="39232">
                  <c:v>1.2788578169420401E-3</c:v>
                </c:pt>
                <c:pt idx="39233">
                  <c:v>1.2790184700861599E-3</c:v>
                </c:pt>
                <c:pt idx="39234">
                  <c:v>1.2789639877155399E-3</c:v>
                </c:pt>
                <c:pt idx="39235">
                  <c:v>1.2787797022610901E-3</c:v>
                </c:pt>
                <c:pt idx="39236">
                  <c:v>1.2792116031050699E-3</c:v>
                </c:pt>
                <c:pt idx="39237">
                  <c:v>1.27878109924495E-3</c:v>
                </c:pt>
                <c:pt idx="39238">
                  <c:v>1.2789425672963301E-3</c:v>
                </c:pt>
                <c:pt idx="39239">
                  <c:v>1.27888913266361E-3</c:v>
                </c:pt>
                <c:pt idx="39240">
                  <c:v>1.2787028681486899E-3</c:v>
                </c:pt>
                <c:pt idx="39241">
                  <c:v>1.27913558389992E-3</c:v>
                </c:pt>
                <c:pt idx="39242">
                  <c:v>1.27870473079383E-3</c:v>
                </c:pt>
                <c:pt idx="39243">
                  <c:v>1.2788682943209999E-3</c:v>
                </c:pt>
                <c:pt idx="39244">
                  <c:v>1.2788126477971699E-3</c:v>
                </c:pt>
                <c:pt idx="39245">
                  <c:v>1.2786258012056401E-3</c:v>
                </c:pt>
                <c:pt idx="39246">
                  <c:v>1.2790593318641201E-3</c:v>
                </c:pt>
                <c:pt idx="39247">
                  <c:v>1.2786278966814299E-3</c:v>
                </c:pt>
                <c:pt idx="39248">
                  <c:v>1.2787920422852E-3</c:v>
                </c:pt>
                <c:pt idx="39249">
                  <c:v>1.27873732708395E-3</c:v>
                </c:pt>
                <c:pt idx="39250">
                  <c:v>1.27854966558516E-3</c:v>
                </c:pt>
                <c:pt idx="39251">
                  <c:v>1.27898366190493E-3</c:v>
                </c:pt>
                <c:pt idx="39252">
                  <c:v>1.27855106256902E-3</c:v>
                </c:pt>
                <c:pt idx="39253">
                  <c:v>1.27871590666473E-3</c:v>
                </c:pt>
                <c:pt idx="39254">
                  <c:v>1.2786609586328301E-3</c:v>
                </c:pt>
                <c:pt idx="39255">
                  <c:v>1.2784728314727499E-3</c:v>
                </c:pt>
                <c:pt idx="39256">
                  <c:v>1.27890787553042E-3</c:v>
                </c:pt>
                <c:pt idx="39257">
                  <c:v>1.2784746941179E-3</c:v>
                </c:pt>
                <c:pt idx="39258">
                  <c:v>1.2786414008587601E-3</c:v>
                </c:pt>
                <c:pt idx="39259">
                  <c:v>1.2785855215042799E-3</c:v>
                </c:pt>
                <c:pt idx="39260">
                  <c:v>1.27839599736035E-3</c:v>
                </c:pt>
                <c:pt idx="39261">
                  <c:v>1.27883173990995E-3</c:v>
                </c:pt>
                <c:pt idx="39262">
                  <c:v>1.27839797642082E-3</c:v>
                </c:pt>
                <c:pt idx="39263">
                  <c:v>1.27856573089957E-3</c:v>
                </c:pt>
                <c:pt idx="39264">
                  <c:v>1.27851008437574E-3</c:v>
                </c:pt>
                <c:pt idx="39265">
                  <c:v>1.2783197453245501E-3</c:v>
                </c:pt>
                <c:pt idx="39266">
                  <c:v>1.27875688485801E-3</c:v>
                </c:pt>
                <c:pt idx="39267">
                  <c:v>1.27832242287695E-3</c:v>
                </c:pt>
                <c:pt idx="39268">
                  <c:v>1.27849029377103E-3</c:v>
                </c:pt>
                <c:pt idx="39269">
                  <c:v>1.2784341815859101E-3</c:v>
                </c:pt>
                <c:pt idx="39270">
                  <c:v>1.27824349328876E-3</c:v>
                </c:pt>
                <c:pt idx="39271">
                  <c:v>1.2786810984835E-3</c:v>
                </c:pt>
                <c:pt idx="39272">
                  <c:v>1.27824558876455E-3</c:v>
                </c:pt>
                <c:pt idx="39273">
                  <c:v>1.2784154387190899E-3</c:v>
                </c:pt>
                <c:pt idx="39274">
                  <c:v>1.2783583952113999E-3</c:v>
                </c:pt>
                <c:pt idx="39275">
                  <c:v>1.2781670084223201E-3</c:v>
                </c:pt>
                <c:pt idx="39276">
                  <c:v>1.2786062434315701E-3</c:v>
                </c:pt>
                <c:pt idx="39277">
                  <c:v>1.27816922031343E-3</c:v>
                </c:pt>
                <c:pt idx="39278">
                  <c:v>1.2783396523445799E-3</c:v>
                </c:pt>
                <c:pt idx="39279">
                  <c:v>1.2782834237441401E-3</c:v>
                </c:pt>
                <c:pt idx="39280">
                  <c:v>1.2780908728018401E-3</c:v>
                </c:pt>
                <c:pt idx="39281">
                  <c:v>1.2785298749804499E-3</c:v>
                </c:pt>
                <c:pt idx="39282">
                  <c:v>1.2780933175236E-3</c:v>
                </c:pt>
                <c:pt idx="39283">
                  <c:v>1.27826572861522E-3</c:v>
                </c:pt>
                <c:pt idx="39284">
                  <c:v>1.2782082194462399E-3</c:v>
                </c:pt>
                <c:pt idx="39285">
                  <c:v>1.27801415510476E-3</c:v>
                </c:pt>
                <c:pt idx="39286">
                  <c:v>1.2784546706825499E-3</c:v>
                </c:pt>
                <c:pt idx="39287">
                  <c:v>1.2780164834111901E-3</c:v>
                </c:pt>
                <c:pt idx="39288">
                  <c:v>1.2781902914866801E-3</c:v>
                </c:pt>
                <c:pt idx="39289">
                  <c:v>1.2781332479789901E-3</c:v>
                </c:pt>
                <c:pt idx="39290">
                  <c:v>1.27793825231493E-3</c:v>
                </c:pt>
                <c:pt idx="39291">
                  <c:v>1.2783796992152899E-3</c:v>
                </c:pt>
                <c:pt idx="39292">
                  <c:v>1.2779408134520099E-3</c:v>
                </c:pt>
                <c:pt idx="39293">
                  <c:v>1.2781154364347499E-3</c:v>
                </c:pt>
                <c:pt idx="39294">
                  <c:v>1.2780566466972199E-3</c:v>
                </c:pt>
                <c:pt idx="39295">
                  <c:v>1.2778626987710599E-3</c:v>
                </c:pt>
                <c:pt idx="39296">
                  <c:v>1.2783042620867499E-3</c:v>
                </c:pt>
                <c:pt idx="39297">
                  <c:v>1.2778658419847499E-3</c:v>
                </c:pt>
                <c:pt idx="39298">
                  <c:v>1.27804034855217E-3</c:v>
                </c:pt>
                <c:pt idx="39299">
                  <c:v>1.2779822573065799E-3</c:v>
                </c:pt>
                <c:pt idx="39300">
                  <c:v>1.2777856318280101E-3</c:v>
                </c:pt>
                <c:pt idx="39301">
                  <c:v>1.27822940703481E-3</c:v>
                </c:pt>
                <c:pt idx="39302">
                  <c:v>1.27778900787234E-3</c:v>
                </c:pt>
                <c:pt idx="39303">
                  <c:v>1.2779658427461999E-3</c:v>
                </c:pt>
                <c:pt idx="39304">
                  <c:v>1.27790682017803E-3</c:v>
                </c:pt>
                <c:pt idx="39305">
                  <c:v>1.27770996186882E-3</c:v>
                </c:pt>
                <c:pt idx="39306">
                  <c:v>1.2781540863215899E-3</c:v>
                </c:pt>
                <c:pt idx="39307">
                  <c:v>1.27771380357444E-3</c:v>
                </c:pt>
                <c:pt idx="39308">
                  <c:v>1.27789156977087E-3</c:v>
                </c:pt>
                <c:pt idx="39309">
                  <c:v>1.27783301286399E-3</c:v>
                </c:pt>
                <c:pt idx="39310">
                  <c:v>1.2776334770023799E-3</c:v>
                </c:pt>
                <c:pt idx="39311">
                  <c:v>1.27807981334627E-3</c:v>
                </c:pt>
                <c:pt idx="39312">
                  <c:v>1.27763708587736E-3</c:v>
                </c:pt>
                <c:pt idx="39313">
                  <c:v>1.27781694754958E-3</c:v>
                </c:pt>
                <c:pt idx="39314">
                  <c:v>1.2777571100741601E-3</c:v>
                </c:pt>
                <c:pt idx="39315">
                  <c:v>1.2775582727044799E-3</c:v>
                </c:pt>
                <c:pt idx="39316">
                  <c:v>1.2780039105564399E-3</c:v>
                </c:pt>
                <c:pt idx="39317">
                  <c:v>1.27756246365607E-3</c:v>
                </c:pt>
                <c:pt idx="39318">
                  <c:v>1.2777433730661899E-3</c:v>
                </c:pt>
                <c:pt idx="39319">
                  <c:v>1.2776822550222299E-3</c:v>
                </c:pt>
                <c:pt idx="39320">
                  <c:v>1.2774815550074001E-3</c:v>
                </c:pt>
                <c:pt idx="39321">
                  <c:v>1.27793056890369E-3</c:v>
                </c:pt>
                <c:pt idx="39322">
                  <c:v>1.27748632803559E-3</c:v>
                </c:pt>
                <c:pt idx="39323">
                  <c:v>1.277667703107E-3</c:v>
                </c:pt>
                <c:pt idx="39324">
                  <c:v>1.27760716713965E-3</c:v>
                </c:pt>
                <c:pt idx="39325">
                  <c:v>1.2774061178788499E-3</c:v>
                </c:pt>
                <c:pt idx="39326">
                  <c:v>1.27785583026707E-3</c:v>
                </c:pt>
                <c:pt idx="39327">
                  <c:v>1.2774106580764101E-3</c:v>
                </c:pt>
                <c:pt idx="39328">
                  <c:v>1.27759412862361E-3</c:v>
                </c:pt>
                <c:pt idx="39329">
                  <c:v>1.277532777749E-3</c:v>
                </c:pt>
                <c:pt idx="39330">
                  <c:v>1.27733091358095E-3</c:v>
                </c:pt>
                <c:pt idx="39331">
                  <c:v>1.2777810916304599E-3</c:v>
                </c:pt>
                <c:pt idx="39332">
                  <c:v>1.2773352209478599E-3</c:v>
                </c:pt>
                <c:pt idx="39333">
                  <c:v>1.2775198556482801E-3</c:v>
                </c:pt>
                <c:pt idx="39334">
                  <c:v>1.27745838835836E-3</c:v>
                </c:pt>
                <c:pt idx="39335">
                  <c:v>1.2772548943758E-3</c:v>
                </c:pt>
                <c:pt idx="39336">
                  <c:v>1.27770774997771E-3</c:v>
                </c:pt>
                <c:pt idx="39337">
                  <c:v>1.27726059872657E-3</c:v>
                </c:pt>
                <c:pt idx="39338">
                  <c:v>1.27744546625763E-3</c:v>
                </c:pt>
                <c:pt idx="39339">
                  <c:v>1.27738458104432E-3</c:v>
                </c:pt>
                <c:pt idx="39340">
                  <c:v>1.2771792244166099E-3</c:v>
                </c:pt>
                <c:pt idx="39341">
                  <c:v>1.2776330113411E-3</c:v>
                </c:pt>
                <c:pt idx="39342">
                  <c:v>1.2771843466907701E-3</c:v>
                </c:pt>
                <c:pt idx="39343">
                  <c:v>1.2773722410202E-3</c:v>
                </c:pt>
                <c:pt idx="39344">
                  <c:v>1.2773097259923801E-3</c:v>
                </c:pt>
                <c:pt idx="39345">
                  <c:v>1.2771051842719299E-3</c:v>
                </c:pt>
                <c:pt idx="39346">
                  <c:v>1.2775583891198E-3</c:v>
                </c:pt>
                <c:pt idx="39347">
                  <c:v>1.27710937522352E-3</c:v>
                </c:pt>
                <c:pt idx="39348">
                  <c:v>1.27729785162956E-3</c:v>
                </c:pt>
                <c:pt idx="39349">
                  <c:v>1.27723533660173E-3</c:v>
                </c:pt>
                <c:pt idx="39350">
                  <c:v>1.27702835015953E-3</c:v>
                </c:pt>
                <c:pt idx="39351">
                  <c:v>1.27748516388238E-3</c:v>
                </c:pt>
                <c:pt idx="39352">
                  <c:v>1.27703440375626E-3</c:v>
                </c:pt>
                <c:pt idx="39353">
                  <c:v>1.2772231129929399E-3</c:v>
                </c:pt>
                <c:pt idx="39354">
                  <c:v>1.27716059796512E-3</c:v>
                </c:pt>
                <c:pt idx="39355">
                  <c:v>1.2769546592608101E-3</c:v>
                </c:pt>
                <c:pt idx="39356">
                  <c:v>1.27741077449173E-3</c:v>
                </c:pt>
                <c:pt idx="39357">
                  <c:v>1.2769589666277201E-3</c:v>
                </c:pt>
                <c:pt idx="39358">
                  <c:v>1.2771495385095501E-3</c:v>
                </c:pt>
                <c:pt idx="39359">
                  <c:v>1.2770866742357601E-3</c:v>
                </c:pt>
                <c:pt idx="39360">
                  <c:v>1.27687840722501E-3</c:v>
                </c:pt>
                <c:pt idx="39361">
                  <c:v>1.2773369671776899E-3</c:v>
                </c:pt>
                <c:pt idx="39362">
                  <c:v>1.2768844608217499E-3</c:v>
                </c:pt>
                <c:pt idx="39363">
                  <c:v>1.27707584761083E-3</c:v>
                </c:pt>
                <c:pt idx="39364">
                  <c:v>1.2770118191838299E-3</c:v>
                </c:pt>
                <c:pt idx="39365">
                  <c:v>1.2768034357577599E-3</c:v>
                </c:pt>
                <c:pt idx="39366">
                  <c:v>1.27726269420236E-3</c:v>
                </c:pt>
                <c:pt idx="39367">
                  <c:v>1.2768094893544899E-3</c:v>
                </c:pt>
                <c:pt idx="39368">
                  <c:v>1.2770020402967899E-3</c:v>
                </c:pt>
                <c:pt idx="39369">
                  <c:v>1.27693812828511E-3</c:v>
                </c:pt>
                <c:pt idx="39370">
                  <c:v>1.2767282314598599E-3</c:v>
                </c:pt>
                <c:pt idx="39371">
                  <c:v>1.27719005104154E-3</c:v>
                </c:pt>
                <c:pt idx="39372">
                  <c:v>1.2767350999638399E-3</c:v>
                </c:pt>
                <c:pt idx="39373">
                  <c:v>1.27692834939808E-3</c:v>
                </c:pt>
                <c:pt idx="39374">
                  <c:v>1.27686432097107E-3</c:v>
                </c:pt>
                <c:pt idx="39375">
                  <c:v>1.2766534928232401E-3</c:v>
                </c:pt>
                <c:pt idx="39376">
                  <c:v>1.2771151959896101E-3</c:v>
                </c:pt>
                <c:pt idx="39377">
                  <c:v>1.2766598956659399E-3</c:v>
                </c:pt>
                <c:pt idx="39378">
                  <c:v>1.27685512416065E-3</c:v>
                </c:pt>
                <c:pt idx="39379">
                  <c:v>1.2767907464876799E-3</c:v>
                </c:pt>
                <c:pt idx="39380">
                  <c:v>1.27657898701727E-3</c:v>
                </c:pt>
                <c:pt idx="39381">
                  <c:v>1.27704418264329E-3</c:v>
                </c:pt>
                <c:pt idx="39382">
                  <c:v>1.27658469136804E-3</c:v>
                </c:pt>
                <c:pt idx="39383">
                  <c:v>1.2767820153385401E-3</c:v>
                </c:pt>
                <c:pt idx="39384">
                  <c:v>1.2767169391736399E-3</c:v>
                </c:pt>
                <c:pt idx="39385">
                  <c:v>1.27650296781212E-3</c:v>
                </c:pt>
                <c:pt idx="39386">
                  <c:v>1.27696874551475E-3</c:v>
                </c:pt>
                <c:pt idx="39387">
                  <c:v>1.27651006914675E-3</c:v>
                </c:pt>
                <c:pt idx="39388">
                  <c:v>1.2767089065164299E-3</c:v>
                </c:pt>
                <c:pt idx="39389">
                  <c:v>1.2766425497829901E-3</c:v>
                </c:pt>
                <c:pt idx="39390">
                  <c:v>1.2764292769133999E-3</c:v>
                </c:pt>
                <c:pt idx="39391">
                  <c:v>1.27689668443054E-3</c:v>
                </c:pt>
                <c:pt idx="39392">
                  <c:v>1.27643602900207E-3</c:v>
                </c:pt>
                <c:pt idx="39393">
                  <c:v>1.27663579769433E-3</c:v>
                </c:pt>
                <c:pt idx="39394">
                  <c:v>1.2765696737915299E-3</c:v>
                </c:pt>
                <c:pt idx="39395">
                  <c:v>1.2763543054461501E-3</c:v>
                </c:pt>
                <c:pt idx="39396">
                  <c:v>1.2768220622092501E-3</c:v>
                </c:pt>
                <c:pt idx="39397">
                  <c:v>1.27636117395014E-3</c:v>
                </c:pt>
                <c:pt idx="39398">
                  <c:v>1.2765625724569E-3</c:v>
                </c:pt>
                <c:pt idx="39399">
                  <c:v>1.27649633213878E-3</c:v>
                </c:pt>
                <c:pt idx="39400">
                  <c:v>1.2762804981321101E-3</c:v>
                </c:pt>
                <c:pt idx="39401">
                  <c:v>1.2767494190484301E-3</c:v>
                </c:pt>
                <c:pt idx="39402">
                  <c:v>1.2762860860675599E-3</c:v>
                </c:pt>
                <c:pt idx="39403">
                  <c:v>1.27648911438882E-3</c:v>
                </c:pt>
                <c:pt idx="39404">
                  <c:v>1.2764220591634499E-3</c:v>
                </c:pt>
                <c:pt idx="39405">
                  <c:v>1.2762047117576001E-3</c:v>
                </c:pt>
                <c:pt idx="39406">
                  <c:v>1.2766785221174401E-3</c:v>
                </c:pt>
                <c:pt idx="39407">
                  <c:v>1.2762130936607699E-3</c:v>
                </c:pt>
                <c:pt idx="39408">
                  <c:v>1.27641553990543E-3</c:v>
                </c:pt>
                <c:pt idx="39409">
                  <c:v>1.2763494160026301E-3</c:v>
                </c:pt>
                <c:pt idx="39410">
                  <c:v>1.2761305551976E-3</c:v>
                </c:pt>
                <c:pt idx="39411">
                  <c:v>1.2766047148034E-3</c:v>
                </c:pt>
                <c:pt idx="39412">
                  <c:v>1.2761373072862599E-3</c:v>
                </c:pt>
                <c:pt idx="39413">
                  <c:v>1.2763431295752499E-3</c:v>
                </c:pt>
                <c:pt idx="39414">
                  <c:v>1.2762756086885901E-3</c:v>
                </c:pt>
                <c:pt idx="39415">
                  <c:v>1.27605651505292E-3</c:v>
                </c:pt>
                <c:pt idx="39416">
                  <c:v>1.27653148956597E-3</c:v>
                </c:pt>
                <c:pt idx="39417">
                  <c:v>1.27606454771012E-3</c:v>
                </c:pt>
                <c:pt idx="39418">
                  <c:v>1.27627118490636E-3</c:v>
                </c:pt>
                <c:pt idx="39419">
                  <c:v>1.2762019177898799E-3</c:v>
                </c:pt>
                <c:pt idx="39420">
                  <c:v>1.2759820092469499E-3</c:v>
                </c:pt>
                <c:pt idx="39421">
                  <c:v>1.2764595448970799E-3</c:v>
                </c:pt>
                <c:pt idx="39422">
                  <c:v>1.27599074039608E-3</c:v>
                </c:pt>
                <c:pt idx="39423">
                  <c:v>1.2761976104229699E-3</c:v>
                </c:pt>
                <c:pt idx="39424">
                  <c:v>1.27612997312099E-3</c:v>
                </c:pt>
                <c:pt idx="39425">
                  <c:v>1.27590750344098E-3</c:v>
                </c:pt>
                <c:pt idx="39426">
                  <c:v>1.2763866689056199E-3</c:v>
                </c:pt>
                <c:pt idx="39427">
                  <c:v>1.2759165838360799E-3</c:v>
                </c:pt>
                <c:pt idx="39428">
                  <c:v>1.27612531650811E-3</c:v>
                </c:pt>
                <c:pt idx="39429">
                  <c:v>1.27605732996017E-3</c:v>
                </c:pt>
                <c:pt idx="39430">
                  <c:v>1.2758343946188699E-3</c:v>
                </c:pt>
                <c:pt idx="39431">
                  <c:v>1.2763148406520501E-3</c:v>
                </c:pt>
                <c:pt idx="39432">
                  <c:v>1.2758420780301101E-3</c:v>
                </c:pt>
                <c:pt idx="39433">
                  <c:v>1.2760529061779399E-3</c:v>
                </c:pt>
                <c:pt idx="39434">
                  <c:v>1.27598328981549E-3</c:v>
                </c:pt>
                <c:pt idx="39435">
                  <c:v>1.27576070372015E-3</c:v>
                </c:pt>
                <c:pt idx="39436">
                  <c:v>1.27624231390655E-3</c:v>
                </c:pt>
                <c:pt idx="39437">
                  <c:v>1.2757683871313899E-3</c:v>
                </c:pt>
                <c:pt idx="39438">
                  <c:v>1.27598061226308E-3</c:v>
                </c:pt>
                <c:pt idx="39439">
                  <c:v>1.2759109959006301E-3</c:v>
                </c:pt>
                <c:pt idx="39440">
                  <c:v>1.2756859650835399E-3</c:v>
                </c:pt>
                <c:pt idx="39441">
                  <c:v>1.27617118414491E-3</c:v>
                </c:pt>
                <c:pt idx="39442">
                  <c:v>1.2756957439705699E-3</c:v>
                </c:pt>
                <c:pt idx="39443">
                  <c:v>1.2759084347635501E-3</c:v>
                </c:pt>
                <c:pt idx="39444">
                  <c:v>1.27583905123174E-3</c:v>
                </c:pt>
                <c:pt idx="39445">
                  <c:v>1.27561169210821E-3</c:v>
                </c:pt>
                <c:pt idx="39446">
                  <c:v>1.27609795890749E-3</c:v>
                </c:pt>
                <c:pt idx="39447">
                  <c:v>1.27562088891864E-3</c:v>
                </c:pt>
                <c:pt idx="39448">
                  <c:v>1.2758371885865901E-3</c:v>
                </c:pt>
                <c:pt idx="39449">
                  <c:v>1.2757658259943099E-3</c:v>
                </c:pt>
                <c:pt idx="39450">
                  <c:v>1.27553788479418E-3</c:v>
                </c:pt>
                <c:pt idx="39451">
                  <c:v>1.2760268291458501E-3</c:v>
                </c:pt>
                <c:pt idx="39452">
                  <c:v>1.27554778009653E-3</c:v>
                </c:pt>
                <c:pt idx="39453">
                  <c:v>1.27576501108706E-3</c:v>
                </c:pt>
                <c:pt idx="39454">
                  <c:v>1.2756928335875301E-3</c:v>
                </c:pt>
                <c:pt idx="39455">
                  <c:v>1.2754639610648201E-3</c:v>
                </c:pt>
                <c:pt idx="39456">
                  <c:v>1.2759545352309901E-3</c:v>
                </c:pt>
                <c:pt idx="39457">
                  <c:v>1.27547397278249E-3</c:v>
                </c:pt>
                <c:pt idx="39458">
                  <c:v>1.27569271717221E-3</c:v>
                </c:pt>
                <c:pt idx="39459">
                  <c:v>1.2756199575960599E-3</c:v>
                </c:pt>
                <c:pt idx="39460">
                  <c:v>1.2753902701660999E-3</c:v>
                </c:pt>
                <c:pt idx="39461">
                  <c:v>1.27588375471532E-3</c:v>
                </c:pt>
                <c:pt idx="39462">
                  <c:v>1.27540098037571E-3</c:v>
                </c:pt>
                <c:pt idx="39463">
                  <c:v>1.2756204232573501E-3</c:v>
                </c:pt>
                <c:pt idx="39464">
                  <c:v>1.27554801292718E-3</c:v>
                </c:pt>
                <c:pt idx="39465">
                  <c:v>1.2753175105899601E-3</c:v>
                </c:pt>
                <c:pt idx="39466">
                  <c:v>1.2758115772157901E-3</c:v>
                </c:pt>
                <c:pt idx="39467">
                  <c:v>1.2753282207995701E-3</c:v>
                </c:pt>
                <c:pt idx="39468">
                  <c:v>1.27554836217314E-3</c:v>
                </c:pt>
                <c:pt idx="39469">
                  <c:v>1.2754756025969999E-3</c:v>
                </c:pt>
                <c:pt idx="39470">
                  <c:v>1.2752435868606E-3</c:v>
                </c:pt>
                <c:pt idx="39471">
                  <c:v>1.27574079670012E-3</c:v>
                </c:pt>
                <c:pt idx="39472">
                  <c:v>1.27525348216295E-3</c:v>
                </c:pt>
                <c:pt idx="39473">
                  <c:v>1.27547676675022E-3</c:v>
                </c:pt>
                <c:pt idx="39474">
                  <c:v>1.2754037743434299E-3</c:v>
                </c:pt>
                <c:pt idx="39475">
                  <c:v>1.27516989596188E-3</c:v>
                </c:pt>
                <c:pt idx="39476">
                  <c:v>1.2756682699546201E-3</c:v>
                </c:pt>
                <c:pt idx="39477">
                  <c:v>1.2751815374940599E-3</c:v>
                </c:pt>
                <c:pt idx="39478">
                  <c:v>1.27540505491197E-3</c:v>
                </c:pt>
                <c:pt idx="39479">
                  <c:v>1.2753308983519699E-3</c:v>
                </c:pt>
                <c:pt idx="39480">
                  <c:v>1.2750979512929899E-3</c:v>
                </c:pt>
                <c:pt idx="39481">
                  <c:v>1.2755988864228099E-3</c:v>
                </c:pt>
                <c:pt idx="39482">
                  <c:v>1.2751076137647E-3</c:v>
                </c:pt>
                <c:pt idx="39483">
                  <c:v>1.27533380873501E-3</c:v>
                </c:pt>
                <c:pt idx="39484">
                  <c:v>1.2752596521750099E-3</c:v>
                </c:pt>
                <c:pt idx="39485">
                  <c:v>1.2750241439789499E-3</c:v>
                </c:pt>
                <c:pt idx="39486">
                  <c:v>1.2755282223224601E-3</c:v>
                </c:pt>
                <c:pt idx="39487">
                  <c:v>1.27503497060388E-3</c:v>
                </c:pt>
                <c:pt idx="39488">
                  <c:v>1.2752630282193401E-3</c:v>
                </c:pt>
                <c:pt idx="39489">
                  <c:v>1.27518712542951E-3</c:v>
                </c:pt>
                <c:pt idx="39490">
                  <c:v>1.2749503366649201E-3</c:v>
                </c:pt>
                <c:pt idx="39491">
                  <c:v>1.2754567433148601E-3</c:v>
                </c:pt>
                <c:pt idx="39492">
                  <c:v>1.2749619781970999E-3</c:v>
                </c:pt>
                <c:pt idx="39493">
                  <c:v>1.2751913163811001E-3</c:v>
                </c:pt>
                <c:pt idx="39494">
                  <c:v>1.2751163449138401E-3</c:v>
                </c:pt>
                <c:pt idx="39495">
                  <c:v>1.2748783919960299E-3</c:v>
                </c:pt>
                <c:pt idx="39496">
                  <c:v>1.2753856135532299E-3</c:v>
                </c:pt>
                <c:pt idx="39497">
                  <c:v>1.2748895678669199E-3</c:v>
                </c:pt>
                <c:pt idx="39498">
                  <c:v>1.2751206522807501E-3</c:v>
                </c:pt>
                <c:pt idx="39499">
                  <c:v>1.27504556439817E-3</c:v>
                </c:pt>
                <c:pt idx="39500">
                  <c:v>1.27480551600456E-3</c:v>
                </c:pt>
                <c:pt idx="39501">
                  <c:v>1.2753172777593099E-3</c:v>
                </c:pt>
                <c:pt idx="39502">
                  <c:v>1.27481645904481E-3</c:v>
                </c:pt>
                <c:pt idx="39503">
                  <c:v>1.2750497553497601E-3</c:v>
                </c:pt>
                <c:pt idx="39504">
                  <c:v>1.27497420180589E-3</c:v>
                </c:pt>
                <c:pt idx="39505">
                  <c:v>1.27473287284374E-3</c:v>
                </c:pt>
                <c:pt idx="39506">
                  <c:v>1.27524300478399E-3</c:v>
                </c:pt>
                <c:pt idx="39507">
                  <c:v>1.2747443979606E-3</c:v>
                </c:pt>
                <c:pt idx="39508">
                  <c:v>1.2749789748340899E-3</c:v>
                </c:pt>
                <c:pt idx="39509">
                  <c:v>1.27490097656846E-3</c:v>
                </c:pt>
                <c:pt idx="39510">
                  <c:v>1.2746598804369599E-3</c:v>
                </c:pt>
                <c:pt idx="39511">
                  <c:v>1.27517385408282E-3</c:v>
                </c:pt>
                <c:pt idx="39512">
                  <c:v>1.2746725697070399E-3</c:v>
                </c:pt>
                <c:pt idx="39513">
                  <c:v>1.2749093584716301E-3</c:v>
                </c:pt>
                <c:pt idx="39514">
                  <c:v>1.2748304288834301E-3</c:v>
                </c:pt>
                <c:pt idx="39515">
                  <c:v>1.27458735369146E-3</c:v>
                </c:pt>
                <c:pt idx="39516">
                  <c:v>1.2751051690429499E-3</c:v>
                </c:pt>
                <c:pt idx="39517">
                  <c:v>1.2745989952236401E-3</c:v>
                </c:pt>
                <c:pt idx="39518">
                  <c:v>1.27483694814146E-3</c:v>
                </c:pt>
                <c:pt idx="39519">
                  <c:v>1.2747597647830801E-3</c:v>
                </c:pt>
                <c:pt idx="39520">
                  <c:v>1.27451471053064E-3</c:v>
                </c:pt>
                <c:pt idx="39521">
                  <c:v>1.2750333407893801E-3</c:v>
                </c:pt>
                <c:pt idx="39522">
                  <c:v>1.2745272833853999E-3</c:v>
                </c:pt>
                <c:pt idx="39523">
                  <c:v>1.2747661676257901E-3</c:v>
                </c:pt>
                <c:pt idx="39524">
                  <c:v>1.27468793652952E-3</c:v>
                </c:pt>
                <c:pt idx="39525">
                  <c:v>1.27444264944643E-3</c:v>
                </c:pt>
                <c:pt idx="39526">
                  <c:v>1.2749646557495E-3</c:v>
                </c:pt>
                <c:pt idx="39527">
                  <c:v>1.27445533871651E-3</c:v>
                </c:pt>
                <c:pt idx="39528">
                  <c:v>1.2746962020173699E-3</c:v>
                </c:pt>
                <c:pt idx="39529">
                  <c:v>1.2746163411065899E-3</c:v>
                </c:pt>
                <c:pt idx="39530">
                  <c:v>1.2743696570396399E-3</c:v>
                </c:pt>
                <c:pt idx="39531">
                  <c:v>1.27489515580237E-3</c:v>
                </c:pt>
                <c:pt idx="39532">
                  <c:v>1.27438304480165E-3</c:v>
                </c:pt>
                <c:pt idx="39533">
                  <c:v>1.2746263528242701E-3</c:v>
                </c:pt>
                <c:pt idx="39534">
                  <c:v>1.27454497851431E-3</c:v>
                </c:pt>
                <c:pt idx="39535">
                  <c:v>1.27429678104818E-3</c:v>
                </c:pt>
                <c:pt idx="39536">
                  <c:v>1.27482507377863E-3</c:v>
                </c:pt>
                <c:pt idx="39537">
                  <c:v>1.27431040164083E-3</c:v>
                </c:pt>
                <c:pt idx="39538">
                  <c:v>1.27455627080053E-3</c:v>
                </c:pt>
                <c:pt idx="39539">
                  <c:v>1.27447559498251E-3</c:v>
                </c:pt>
                <c:pt idx="39540">
                  <c:v>1.2742249527946099E-3</c:v>
                </c:pt>
                <c:pt idx="39541">
                  <c:v>1.2747561559081099E-3</c:v>
                </c:pt>
                <c:pt idx="39542">
                  <c:v>1.2742382241412999E-3</c:v>
                </c:pt>
                <c:pt idx="39543">
                  <c:v>1.27448420971632E-3</c:v>
                </c:pt>
                <c:pt idx="39544">
                  <c:v>1.2744038831442601E-3</c:v>
                </c:pt>
                <c:pt idx="39545">
                  <c:v>1.27415300812572E-3</c:v>
                </c:pt>
                <c:pt idx="39546">
                  <c:v>1.2746868887916201E-3</c:v>
                </c:pt>
                <c:pt idx="39547">
                  <c:v>1.27416686154902E-3</c:v>
                </c:pt>
                <c:pt idx="39548">
                  <c:v>1.27441552467644E-3</c:v>
                </c:pt>
                <c:pt idx="39549">
                  <c:v>1.27433228772134E-3</c:v>
                </c:pt>
                <c:pt idx="39550">
                  <c:v>1.27408094704151E-3</c:v>
                </c:pt>
                <c:pt idx="39551">
                  <c:v>1.27461680676788E-3</c:v>
                </c:pt>
                <c:pt idx="39552">
                  <c:v>1.27409561537206E-3</c:v>
                </c:pt>
                <c:pt idx="39553">
                  <c:v>1.2743454426526999E-3</c:v>
                </c:pt>
                <c:pt idx="39554">
                  <c:v>1.27426255494356E-3</c:v>
                </c:pt>
                <c:pt idx="39555">
                  <c:v>1.2740095844492301E-3</c:v>
                </c:pt>
                <c:pt idx="39556">
                  <c:v>1.2745477724820399E-3</c:v>
                </c:pt>
                <c:pt idx="39557">
                  <c:v>1.27402448561043E-3</c:v>
                </c:pt>
                <c:pt idx="39558">
                  <c:v>1.2742767576128201E-3</c:v>
                </c:pt>
                <c:pt idx="39559">
                  <c:v>1.2741943355649701E-3</c:v>
                </c:pt>
                <c:pt idx="39560">
                  <c:v>1.2739378726109899E-3</c:v>
                </c:pt>
                <c:pt idx="39561">
                  <c:v>1.2744802515953801E-3</c:v>
                </c:pt>
                <c:pt idx="39562">
                  <c:v>1.27395242452622E-3</c:v>
                </c:pt>
                <c:pt idx="39563">
                  <c:v>1.2742062099277999E-3</c:v>
                </c:pt>
                <c:pt idx="39564">
                  <c:v>1.27412332221866E-3</c:v>
                </c:pt>
                <c:pt idx="39565">
                  <c:v>1.27386674284935E-3</c:v>
                </c:pt>
                <c:pt idx="39566">
                  <c:v>1.27441063523293E-3</c:v>
                </c:pt>
                <c:pt idx="39567">
                  <c:v>1.2738810619339399E-3</c:v>
                </c:pt>
                <c:pt idx="39568">
                  <c:v>1.27413659356535E-3</c:v>
                </c:pt>
                <c:pt idx="39569">
                  <c:v>1.27405358944088E-3</c:v>
                </c:pt>
                <c:pt idx="39570">
                  <c:v>1.2737957295030401E-3</c:v>
                </c:pt>
                <c:pt idx="39571">
                  <c:v>1.27434323076159E-3</c:v>
                </c:pt>
                <c:pt idx="39572">
                  <c:v>1.27380969934166E-3</c:v>
                </c:pt>
                <c:pt idx="39573">
                  <c:v>1.2740675592794999E-3</c:v>
                </c:pt>
                <c:pt idx="39574">
                  <c:v>1.2739825760945699E-3</c:v>
                </c:pt>
                <c:pt idx="39575">
                  <c:v>1.2737233191728601E-3</c:v>
                </c:pt>
                <c:pt idx="39576">
                  <c:v>1.27427349798381E-3</c:v>
                </c:pt>
                <c:pt idx="39577">
                  <c:v>1.27373822033405E-3</c:v>
                </c:pt>
                <c:pt idx="39578">
                  <c:v>1.2739974772557601E-3</c:v>
                </c:pt>
                <c:pt idx="39579">
                  <c:v>1.27391295973212E-3</c:v>
                </c:pt>
                <c:pt idx="39580">
                  <c:v>1.2736518401652601E-3</c:v>
                </c:pt>
                <c:pt idx="39581">
                  <c:v>1.2742046965286101E-3</c:v>
                </c:pt>
                <c:pt idx="39582">
                  <c:v>1.2736672069877399E-3</c:v>
                </c:pt>
                <c:pt idx="39583">
                  <c:v>1.27392879221588E-3</c:v>
                </c:pt>
                <c:pt idx="39584">
                  <c:v>1.2738432269543401E-3</c:v>
                </c:pt>
                <c:pt idx="39585">
                  <c:v>1.27358001191169E-3</c:v>
                </c:pt>
                <c:pt idx="39586">
                  <c:v>1.2741374084726E-3</c:v>
                </c:pt>
                <c:pt idx="39587">
                  <c:v>1.2735968921333599E-3</c:v>
                </c:pt>
                <c:pt idx="39588">
                  <c:v>1.2738595250994E-3</c:v>
                </c:pt>
                <c:pt idx="39589">
                  <c:v>1.2737730285152799E-3</c:v>
                </c:pt>
                <c:pt idx="39590">
                  <c:v>1.2735103955492399E-3</c:v>
                </c:pt>
                <c:pt idx="39591">
                  <c:v>1.2740686070174E-3</c:v>
                </c:pt>
                <c:pt idx="39592">
                  <c:v>1.27352552954108E-3</c:v>
                </c:pt>
                <c:pt idx="39593">
                  <c:v>1.2737920042127399E-3</c:v>
                </c:pt>
                <c:pt idx="39594">
                  <c:v>1.2737032957375099E-3</c:v>
                </c:pt>
                <c:pt idx="39595">
                  <c:v>1.2734381016343799E-3</c:v>
                </c:pt>
                <c:pt idx="39596">
                  <c:v>1.27400225028396E-3</c:v>
                </c:pt>
                <c:pt idx="39597">
                  <c:v>1.2734545161947599E-3</c:v>
                </c:pt>
                <c:pt idx="39598">
                  <c:v>1.27372296992689E-3</c:v>
                </c:pt>
                <c:pt idx="39599">
                  <c:v>1.2736346106976301E-3</c:v>
                </c:pt>
                <c:pt idx="39600">
                  <c:v>1.2733677867799999E-3</c:v>
                </c:pt>
                <c:pt idx="39601">
                  <c:v>1.2739324010908599E-3</c:v>
                </c:pt>
                <c:pt idx="39602">
                  <c:v>1.2733836192637699E-3</c:v>
                </c:pt>
                <c:pt idx="39603">
                  <c:v>1.27365405205637E-3</c:v>
                </c:pt>
                <c:pt idx="39604">
                  <c:v>1.2735639465972801E-3</c:v>
                </c:pt>
                <c:pt idx="39605">
                  <c:v>1.2732965406030399E-3</c:v>
                </c:pt>
                <c:pt idx="39606">
                  <c:v>1.2738654622808101E-3</c:v>
                </c:pt>
                <c:pt idx="39607">
                  <c:v>1.2733144685626E-3</c:v>
                </c:pt>
                <c:pt idx="39608">
                  <c:v>1.2735861819237501E-3</c:v>
                </c:pt>
                <c:pt idx="39609">
                  <c:v>1.2734953779727201E-3</c:v>
                </c:pt>
                <c:pt idx="39610">
                  <c:v>1.2732262257486599E-3</c:v>
                </c:pt>
                <c:pt idx="39611">
                  <c:v>1.27379933837801E-3</c:v>
                </c:pt>
                <c:pt idx="39612">
                  <c:v>1.2732434552162901E-3</c:v>
                </c:pt>
                <c:pt idx="39613">
                  <c:v>1.27351749688387E-3</c:v>
                </c:pt>
                <c:pt idx="39614">
                  <c:v>1.2734264601022001E-3</c:v>
                </c:pt>
                <c:pt idx="39615">
                  <c:v>1.2731549795717001E-3</c:v>
                </c:pt>
                <c:pt idx="39616">
                  <c:v>1.2737308861687799E-3</c:v>
                </c:pt>
                <c:pt idx="39617">
                  <c:v>1.2731729075312599E-3</c:v>
                </c:pt>
                <c:pt idx="39618">
                  <c:v>1.2734495103359201E-3</c:v>
                </c:pt>
                <c:pt idx="39619">
                  <c:v>1.2733576586469999E-3</c:v>
                </c:pt>
                <c:pt idx="39620">
                  <c:v>1.2730850139632799E-3</c:v>
                </c:pt>
                <c:pt idx="39621">
                  <c:v>1.2736634816974399E-3</c:v>
                </c:pt>
                <c:pt idx="39622">
                  <c:v>1.27310235984623E-3</c:v>
                </c:pt>
                <c:pt idx="39623">
                  <c:v>1.27338082529604E-3</c:v>
                </c:pt>
                <c:pt idx="39624">
                  <c:v>1.27328780945391E-3</c:v>
                </c:pt>
                <c:pt idx="39625">
                  <c:v>1.2730149319395399E-3</c:v>
                </c:pt>
                <c:pt idx="39626">
                  <c:v>1.27359782345593E-3</c:v>
                </c:pt>
                <c:pt idx="39627">
                  <c:v>1.27303239423782E-3</c:v>
                </c:pt>
                <c:pt idx="39628">
                  <c:v>1.2733137700706701E-3</c:v>
                </c:pt>
                <c:pt idx="39629">
                  <c:v>1.2732198229059601E-3</c:v>
                </c:pt>
                <c:pt idx="39630">
                  <c:v>1.2729436857625801E-3</c:v>
                </c:pt>
                <c:pt idx="39631">
                  <c:v>1.27353123389185E-3</c:v>
                </c:pt>
                <c:pt idx="39632">
                  <c:v>1.2729633599519699E-3</c:v>
                </c:pt>
                <c:pt idx="39633">
                  <c:v>1.2732449686154699E-3</c:v>
                </c:pt>
                <c:pt idx="39634">
                  <c:v>1.2731506722047899E-3</c:v>
                </c:pt>
                <c:pt idx="39635">
                  <c:v>1.2728736037388401E-3</c:v>
                </c:pt>
                <c:pt idx="39636">
                  <c:v>1.27346441149712E-3</c:v>
                </c:pt>
                <c:pt idx="39637">
                  <c:v>1.2728926958516199E-3</c:v>
                </c:pt>
                <c:pt idx="39638">
                  <c:v>1.2731775641441399E-3</c:v>
                </c:pt>
                <c:pt idx="39639">
                  <c:v>1.27308280207217E-3</c:v>
                </c:pt>
                <c:pt idx="39640">
                  <c:v>1.2728050351142901E-3</c:v>
                </c:pt>
                <c:pt idx="39641">
                  <c:v>1.27339758910239E-3</c:v>
                </c:pt>
                <c:pt idx="39642">
                  <c:v>1.2728237779811001E-3</c:v>
                </c:pt>
                <c:pt idx="39643">
                  <c:v>1.2731102760881201E-3</c:v>
                </c:pt>
                <c:pt idx="39644">
                  <c:v>1.2730143498629299E-3</c:v>
                </c:pt>
                <c:pt idx="39645">
                  <c:v>1.27273437101394E-3</c:v>
                </c:pt>
                <c:pt idx="39646">
                  <c:v>1.27333239652216E-3</c:v>
                </c:pt>
                <c:pt idx="39647">
                  <c:v>1.2727534631267201E-3</c:v>
                </c:pt>
                <c:pt idx="39648">
                  <c:v>1.2730420567095299E-3</c:v>
                </c:pt>
                <c:pt idx="39649">
                  <c:v>1.2729463633149899E-3</c:v>
                </c:pt>
                <c:pt idx="39650">
                  <c:v>1.27266463823617E-3</c:v>
                </c:pt>
                <c:pt idx="39651">
                  <c:v>1.27326662186533E-3</c:v>
                </c:pt>
                <c:pt idx="39652">
                  <c:v>1.2726848945021599E-3</c:v>
                </c:pt>
                <c:pt idx="39653">
                  <c:v>1.2729745358228701E-3</c:v>
                </c:pt>
                <c:pt idx="39654">
                  <c:v>1.2728776782751101E-3</c:v>
                </c:pt>
                <c:pt idx="39655">
                  <c:v>1.2725946726277501E-3</c:v>
                </c:pt>
                <c:pt idx="39656">
                  <c:v>1.2731987517327101E-3</c:v>
                </c:pt>
                <c:pt idx="39657">
                  <c:v>1.27261504530907E-3</c:v>
                </c:pt>
                <c:pt idx="39658">
                  <c:v>1.2729073641821701E-3</c:v>
                </c:pt>
                <c:pt idx="39659">
                  <c:v>1.27280992455781E-3</c:v>
                </c:pt>
                <c:pt idx="39660">
                  <c:v>1.27252540551126E-3</c:v>
                </c:pt>
                <c:pt idx="39661">
                  <c:v>1.2731330934912001E-3</c:v>
                </c:pt>
                <c:pt idx="39662">
                  <c:v>1.2725454289466099E-3</c:v>
                </c:pt>
                <c:pt idx="39663">
                  <c:v>1.27284158952534E-3</c:v>
                </c:pt>
                <c:pt idx="39664">
                  <c:v>1.2727432185784E-3</c:v>
                </c:pt>
                <c:pt idx="39665">
                  <c:v>1.2724563712254199E-3</c:v>
                </c:pt>
                <c:pt idx="39666">
                  <c:v>1.2730688322335499E-3</c:v>
                </c:pt>
                <c:pt idx="39667">
                  <c:v>1.2724756961688399E-3</c:v>
                </c:pt>
                <c:pt idx="39668">
                  <c:v>1.27277406863868E-3</c:v>
                </c:pt>
                <c:pt idx="39669">
                  <c:v>1.2726753484457701E-3</c:v>
                </c:pt>
                <c:pt idx="39670">
                  <c:v>1.2723862892016801E-3</c:v>
                </c:pt>
                <c:pt idx="39671">
                  <c:v>1.27300212625414E-3</c:v>
                </c:pt>
                <c:pt idx="39672">
                  <c:v>1.27240689471364E-3</c:v>
                </c:pt>
                <c:pt idx="39673">
                  <c:v>1.2727070134133101E-3</c:v>
                </c:pt>
                <c:pt idx="39674">
                  <c:v>1.27260608132929E-3</c:v>
                </c:pt>
                <c:pt idx="39675">
                  <c:v>1.27231818623841E-3</c:v>
                </c:pt>
                <c:pt idx="39676">
                  <c:v>1.27293728291988E-3</c:v>
                </c:pt>
                <c:pt idx="39677">
                  <c:v>1.2723376275971499E-3</c:v>
                </c:pt>
                <c:pt idx="39678">
                  <c:v>1.2726411223411599E-3</c:v>
                </c:pt>
                <c:pt idx="39679">
                  <c:v>1.27253832761198E-3</c:v>
                </c:pt>
                <c:pt idx="39680">
                  <c:v>1.2722490355372401E-3</c:v>
                </c:pt>
                <c:pt idx="39681">
                  <c:v>1.2728727888315901E-3</c:v>
                </c:pt>
                <c:pt idx="39682">
                  <c:v>1.2722690589725999E-3</c:v>
                </c:pt>
                <c:pt idx="39683">
                  <c:v>1.27257441636175E-3</c:v>
                </c:pt>
                <c:pt idx="39684">
                  <c:v>1.27247197087854E-3</c:v>
                </c:pt>
                <c:pt idx="39685">
                  <c:v>1.2721794191747899E-3</c:v>
                </c:pt>
                <c:pt idx="39686">
                  <c:v>1.27280899323523E-3</c:v>
                </c:pt>
                <c:pt idx="39687">
                  <c:v>1.2722000246867501E-3</c:v>
                </c:pt>
                <c:pt idx="39688">
                  <c:v>1.27250771038234E-3</c:v>
                </c:pt>
                <c:pt idx="39689">
                  <c:v>1.2724047992378499E-3</c:v>
                </c:pt>
                <c:pt idx="39690">
                  <c:v>1.27211143262684E-3</c:v>
                </c:pt>
                <c:pt idx="39691">
                  <c:v>1.2727422872558199E-3</c:v>
                </c:pt>
                <c:pt idx="39692">
                  <c:v>1.27213168889284E-3</c:v>
                </c:pt>
                <c:pt idx="39693">
                  <c:v>1.27244205214083E-3</c:v>
                </c:pt>
                <c:pt idx="39694">
                  <c:v>1.2723369291052201E-3</c:v>
                </c:pt>
                <c:pt idx="39695">
                  <c:v>1.27204204909504E-3</c:v>
                </c:pt>
                <c:pt idx="39696">
                  <c:v>1.2726782588288201E-3</c:v>
                </c:pt>
                <c:pt idx="39697">
                  <c:v>1.2720637023448901E-3</c:v>
                </c:pt>
                <c:pt idx="39698">
                  <c:v>1.2723767431452901E-3</c:v>
                </c:pt>
                <c:pt idx="39699">
                  <c:v>1.27227092161775E-3</c:v>
                </c:pt>
                <c:pt idx="39700">
                  <c:v>1.27197371330112E-3</c:v>
                </c:pt>
                <c:pt idx="39701">
                  <c:v>1.2726143468171399E-3</c:v>
                </c:pt>
                <c:pt idx="39702">
                  <c:v>1.27199443522841E-3</c:v>
                </c:pt>
                <c:pt idx="39703">
                  <c:v>1.27230945508927E-3</c:v>
                </c:pt>
                <c:pt idx="39704">
                  <c:v>1.27220456488431E-3</c:v>
                </c:pt>
                <c:pt idx="39705">
                  <c:v>1.2719040969386699E-3</c:v>
                </c:pt>
                <c:pt idx="39706">
                  <c:v>1.2725489214062699E-3</c:v>
                </c:pt>
                <c:pt idx="39707">
                  <c:v>1.2719266815111E-3</c:v>
                </c:pt>
                <c:pt idx="39708">
                  <c:v>1.2722435640171201E-3</c:v>
                </c:pt>
                <c:pt idx="39709">
                  <c:v>1.27213739324361E-3</c:v>
                </c:pt>
                <c:pt idx="39710">
                  <c:v>1.27183587756008E-3</c:v>
                </c:pt>
                <c:pt idx="39711">
                  <c:v>1.2724871048703801E-3</c:v>
                </c:pt>
                <c:pt idx="39712">
                  <c:v>1.27185950987041E-3</c:v>
                </c:pt>
                <c:pt idx="39713">
                  <c:v>1.2721788370981799E-3</c:v>
                </c:pt>
                <c:pt idx="39714">
                  <c:v>1.2720717350021E-3</c:v>
                </c:pt>
                <c:pt idx="39715">
                  <c:v>1.27176730893552E-3</c:v>
                </c:pt>
                <c:pt idx="39716">
                  <c:v>1.2724228436127301E-3</c:v>
                </c:pt>
                <c:pt idx="39717">
                  <c:v>1.2717905919998899E-3</c:v>
                </c:pt>
                <c:pt idx="39718">
                  <c:v>1.2721132952719901E-3</c:v>
                </c:pt>
                <c:pt idx="39719">
                  <c:v>1.2720043305307601E-3</c:v>
                </c:pt>
                <c:pt idx="39720">
                  <c:v>1.27170048654079E-3</c:v>
                </c:pt>
                <c:pt idx="39721">
                  <c:v>1.2723585823550801E-3</c:v>
                </c:pt>
                <c:pt idx="39722">
                  <c:v>1.27172260545194E-3</c:v>
                </c:pt>
                <c:pt idx="39723">
                  <c:v>1.2720482191070899E-3</c:v>
                </c:pt>
                <c:pt idx="39724">
                  <c:v>1.2719372753053899E-3</c:v>
                </c:pt>
                <c:pt idx="39725">
                  <c:v>1.2716312194243099E-3</c:v>
                </c:pt>
                <c:pt idx="39726">
                  <c:v>1.27229560166597E-3</c:v>
                </c:pt>
                <c:pt idx="39727">
                  <c:v>1.27165555022657E-3</c:v>
                </c:pt>
                <c:pt idx="39728">
                  <c:v>1.2719833757728299E-3</c:v>
                </c:pt>
                <c:pt idx="39729">
                  <c:v>1.2718724319711299E-3</c:v>
                </c:pt>
                <c:pt idx="39730">
                  <c:v>1.2715633492916801E-3</c:v>
                </c:pt>
                <c:pt idx="39731">
                  <c:v>1.2722320389002601E-3</c:v>
                </c:pt>
                <c:pt idx="39732">
                  <c:v>1.2715865159407299E-3</c:v>
                </c:pt>
                <c:pt idx="39733">
                  <c:v>1.2719181831926101E-3</c:v>
                </c:pt>
                <c:pt idx="39734">
                  <c:v>1.2718066573143001E-3</c:v>
                </c:pt>
                <c:pt idx="39735">
                  <c:v>1.2714968761429199E-3</c:v>
                </c:pt>
                <c:pt idx="39736">
                  <c:v>1.2721695238724401E-3</c:v>
                </c:pt>
                <c:pt idx="39737">
                  <c:v>1.2715198099613201E-3</c:v>
                </c:pt>
                <c:pt idx="39738">
                  <c:v>1.2718533398583501E-3</c:v>
                </c:pt>
                <c:pt idx="39739">
                  <c:v>1.2717400677502201E-3</c:v>
                </c:pt>
                <c:pt idx="39740">
                  <c:v>1.2714281911030401E-3</c:v>
                </c:pt>
                <c:pt idx="39741">
                  <c:v>1.2721060775220401E-3</c:v>
                </c:pt>
                <c:pt idx="39742">
                  <c:v>1.2714529875665901E-3</c:v>
                </c:pt>
                <c:pt idx="39743">
                  <c:v>1.27178919501603E-3</c:v>
                </c:pt>
                <c:pt idx="39744">
                  <c:v>1.27167510800064E-3</c:v>
                </c:pt>
                <c:pt idx="39745">
                  <c:v>1.27136148512363E-3</c:v>
                </c:pt>
                <c:pt idx="39746">
                  <c:v>1.2720441445708301E-3</c:v>
                </c:pt>
                <c:pt idx="39747">
                  <c:v>1.27138511743397E-3</c:v>
                </c:pt>
                <c:pt idx="39748">
                  <c:v>1.2717238860204801E-3</c:v>
                </c:pt>
                <c:pt idx="39749">
                  <c:v>1.2716086348518701E-3</c:v>
                </c:pt>
                <c:pt idx="39750">
                  <c:v>1.27129256725311E-3</c:v>
                </c:pt>
                <c:pt idx="39751">
                  <c:v>1.2719810474664001E-3</c:v>
                </c:pt>
                <c:pt idx="39752">
                  <c:v>1.2713178293779501E-3</c:v>
                </c:pt>
                <c:pt idx="39753">
                  <c:v>1.27166009042412E-3</c:v>
                </c:pt>
                <c:pt idx="39754">
                  <c:v>1.27154367510229E-3</c:v>
                </c:pt>
                <c:pt idx="39755">
                  <c:v>1.27122667618096E-3</c:v>
                </c:pt>
                <c:pt idx="39756">
                  <c:v>1.2719184160232501E-3</c:v>
                </c:pt>
                <c:pt idx="39757">
                  <c:v>1.27125135622919E-3</c:v>
                </c:pt>
                <c:pt idx="39758">
                  <c:v>1.2715959455817901E-3</c:v>
                </c:pt>
                <c:pt idx="39759">
                  <c:v>1.27147824969143E-3</c:v>
                </c:pt>
                <c:pt idx="39760">
                  <c:v>1.27115973737091E-3</c:v>
                </c:pt>
                <c:pt idx="39761">
                  <c:v>1.27185671590269E-3</c:v>
                </c:pt>
                <c:pt idx="39762">
                  <c:v>1.2711843010038101E-3</c:v>
                </c:pt>
                <c:pt idx="39763">
                  <c:v>1.2715320335701099E-3</c:v>
                </c:pt>
                <c:pt idx="39764">
                  <c:v>1.27141340635717E-3</c:v>
                </c:pt>
                <c:pt idx="39765">
                  <c:v>1.27109233289957E-3</c:v>
                </c:pt>
                <c:pt idx="39766">
                  <c:v>1.27179559785873E-3</c:v>
                </c:pt>
                <c:pt idx="39767">
                  <c:v>1.2711172457784399E-3</c:v>
                </c:pt>
                <c:pt idx="39768">
                  <c:v>1.27146788872778E-3</c:v>
                </c:pt>
                <c:pt idx="39769">
                  <c:v>1.2713486794382299E-3</c:v>
                </c:pt>
                <c:pt idx="39770">
                  <c:v>1.27102539408952E-3</c:v>
                </c:pt>
                <c:pt idx="39771">
                  <c:v>1.2717340141534801E-3</c:v>
                </c:pt>
                <c:pt idx="39772">
                  <c:v>1.2710506562143599E-3</c:v>
                </c:pt>
                <c:pt idx="39773">
                  <c:v>1.2714037438854599E-3</c:v>
                </c:pt>
                <c:pt idx="39774">
                  <c:v>1.2712820898741501E-3</c:v>
                </c:pt>
                <c:pt idx="39775">
                  <c:v>1.27095857169479E-3</c:v>
                </c:pt>
                <c:pt idx="39776">
                  <c:v>1.27167301252484E-3</c:v>
                </c:pt>
                <c:pt idx="39777">
                  <c:v>1.2709840666502699E-3</c:v>
                </c:pt>
                <c:pt idx="39778">
                  <c:v>1.27134134527296E-3</c:v>
                </c:pt>
                <c:pt idx="39779">
                  <c:v>1.27121852710843E-3</c:v>
                </c:pt>
                <c:pt idx="39780">
                  <c:v>1.2708917493000601E-3</c:v>
                </c:pt>
                <c:pt idx="39781">
                  <c:v>1.27161189448088E-3</c:v>
                </c:pt>
                <c:pt idx="39782">
                  <c:v>1.2709184084087599E-3</c:v>
                </c:pt>
                <c:pt idx="39783">
                  <c:v>1.2712772004306299E-3</c:v>
                </c:pt>
                <c:pt idx="39784">
                  <c:v>1.27115449868143E-3</c:v>
                </c:pt>
                <c:pt idx="39785">
                  <c:v>1.27082597464323E-3</c:v>
                </c:pt>
                <c:pt idx="39786">
                  <c:v>1.2715496122837099E-3</c:v>
                </c:pt>
                <c:pt idx="39787">
                  <c:v>1.27085275016725E-3</c:v>
                </c:pt>
                <c:pt idx="39788">
                  <c:v>1.2712141033261999E-3</c:v>
                </c:pt>
                <c:pt idx="39789">
                  <c:v>1.2710895389318501E-3</c:v>
                </c:pt>
                <c:pt idx="39790">
                  <c:v>1.27075973432511E-3</c:v>
                </c:pt>
                <c:pt idx="39791">
                  <c:v>1.27149000763893E-3</c:v>
                </c:pt>
                <c:pt idx="39792">
                  <c:v>1.27078592777252E-3</c:v>
                </c:pt>
                <c:pt idx="39793">
                  <c:v>1.2711515882983799E-3</c:v>
                </c:pt>
                <c:pt idx="39794">
                  <c:v>1.2710255105048401E-3</c:v>
                </c:pt>
                <c:pt idx="39795">
                  <c:v>1.27069337759167E-3</c:v>
                </c:pt>
                <c:pt idx="39796">
                  <c:v>1.2714293552562601E-3</c:v>
                </c:pt>
                <c:pt idx="39797">
                  <c:v>1.2707200367003701E-3</c:v>
                </c:pt>
                <c:pt idx="39798">
                  <c:v>1.2710891896858801E-3</c:v>
                </c:pt>
                <c:pt idx="39799">
                  <c:v>1.2709613656625199E-3</c:v>
                </c:pt>
                <c:pt idx="39800">
                  <c:v>1.2706263223663001E-3</c:v>
                </c:pt>
                <c:pt idx="39801">
                  <c:v>1.2713676551356901E-3</c:v>
                </c:pt>
                <c:pt idx="39802">
                  <c:v>1.27065507695079E-3</c:v>
                </c:pt>
                <c:pt idx="39803">
                  <c:v>1.2710255105048401E-3</c:v>
                </c:pt>
                <c:pt idx="39804">
                  <c:v>1.27089745365083E-3</c:v>
                </c:pt>
                <c:pt idx="39805">
                  <c:v>1.2705612462013999E-3</c:v>
                </c:pt>
                <c:pt idx="39806">
                  <c:v>1.27130781766027E-3</c:v>
                </c:pt>
                <c:pt idx="39807">
                  <c:v>1.27058872021735E-3</c:v>
                </c:pt>
                <c:pt idx="39808">
                  <c:v>1.2709635775536301E-3</c:v>
                </c:pt>
                <c:pt idx="39809">
                  <c:v>1.27083458937705E-3</c:v>
                </c:pt>
                <c:pt idx="39810">
                  <c:v>1.2704951222986E-3</c:v>
                </c:pt>
                <c:pt idx="39811">
                  <c:v>1.27124798018485E-3</c:v>
                </c:pt>
                <c:pt idx="39812">
                  <c:v>1.2705234112218001E-3</c:v>
                </c:pt>
                <c:pt idx="39813">
                  <c:v>1.2709012953564501E-3</c:v>
                </c:pt>
                <c:pt idx="39814">
                  <c:v>1.2707703281194E-3</c:v>
                </c:pt>
                <c:pt idx="39815">
                  <c:v>1.2704294640570901E-3</c:v>
                </c:pt>
                <c:pt idx="39816">
                  <c:v>1.2711904710158699E-3</c:v>
                </c:pt>
                <c:pt idx="39817">
                  <c:v>1.27045682165772E-3</c:v>
                </c:pt>
                <c:pt idx="39818">
                  <c:v>1.27083749976009E-3</c:v>
                </c:pt>
                <c:pt idx="39819">
                  <c:v>1.2707064161077101E-3</c:v>
                </c:pt>
                <c:pt idx="39820">
                  <c:v>1.27036368940026E-3</c:v>
                </c:pt>
                <c:pt idx="39821">
                  <c:v>1.2711293529719099E-3</c:v>
                </c:pt>
                <c:pt idx="39822">
                  <c:v>1.27039302606136E-3</c:v>
                </c:pt>
                <c:pt idx="39823">
                  <c:v>1.2707767309621E-3</c:v>
                </c:pt>
                <c:pt idx="39824">
                  <c:v>1.27064436674118E-3</c:v>
                </c:pt>
                <c:pt idx="39825">
                  <c:v>1.270298846066E-3</c:v>
                </c:pt>
                <c:pt idx="39826">
                  <c:v>1.2710688170045599E-3</c:v>
                </c:pt>
                <c:pt idx="39827">
                  <c:v>1.2703280663117801E-3</c:v>
                </c:pt>
                <c:pt idx="39828">
                  <c:v>1.2707163114100699E-3</c:v>
                </c:pt>
                <c:pt idx="39829">
                  <c:v>1.2705791741609599E-3</c:v>
                </c:pt>
                <c:pt idx="39830">
                  <c:v>1.27023365348578E-3</c:v>
                </c:pt>
                <c:pt idx="39831">
                  <c:v>1.2710092123597899E-3</c:v>
                </c:pt>
                <c:pt idx="39832">
                  <c:v>1.2702628737315501E-3</c:v>
                </c:pt>
                <c:pt idx="39833">
                  <c:v>1.27065426204354E-3</c:v>
                </c:pt>
                <c:pt idx="39834">
                  <c:v>1.2705180561169999E-3</c:v>
                </c:pt>
                <c:pt idx="39835">
                  <c:v>1.2701685773208701E-3</c:v>
                </c:pt>
                <c:pt idx="39836">
                  <c:v>1.2709524016827299E-3</c:v>
                </c:pt>
                <c:pt idx="39837">
                  <c:v>1.27019733190537E-3</c:v>
                </c:pt>
                <c:pt idx="39838">
                  <c:v>1.27059139776975E-3</c:v>
                </c:pt>
                <c:pt idx="39839">
                  <c:v>1.27045507542789E-3</c:v>
                </c:pt>
                <c:pt idx="39840">
                  <c:v>1.2701026862487199E-3</c:v>
                </c:pt>
                <c:pt idx="39841">
                  <c:v>1.27089372836053E-3</c:v>
                </c:pt>
                <c:pt idx="39842">
                  <c:v>1.27013283781707E-3</c:v>
                </c:pt>
                <c:pt idx="39843">
                  <c:v>1.27053167670965E-3</c:v>
                </c:pt>
                <c:pt idx="39844">
                  <c:v>1.2703920947387799E-3</c:v>
                </c:pt>
                <c:pt idx="39845">
                  <c:v>1.27003854140639E-3</c:v>
                </c:pt>
                <c:pt idx="39846">
                  <c:v>1.2708344729617199E-3</c:v>
                </c:pt>
                <c:pt idx="39847">
                  <c:v>1.2700683437287801E-3</c:v>
                </c:pt>
                <c:pt idx="39848">
                  <c:v>1.27046939451248E-3</c:v>
                </c:pt>
                <c:pt idx="39849">
                  <c:v>1.27032934688032E-3</c:v>
                </c:pt>
                <c:pt idx="39850">
                  <c:v>1.2699734652414901E-3</c:v>
                </c:pt>
                <c:pt idx="39851">
                  <c:v>1.27077754586935E-3</c:v>
                </c:pt>
                <c:pt idx="39852">
                  <c:v>1.27000396605581E-3</c:v>
                </c:pt>
                <c:pt idx="39853">
                  <c:v>1.2704087421298001E-3</c:v>
                </c:pt>
                <c:pt idx="39854">
                  <c:v>1.2702665990218501E-3</c:v>
                </c:pt>
                <c:pt idx="39855">
                  <c:v>1.26990850549191E-3</c:v>
                </c:pt>
                <c:pt idx="39856">
                  <c:v>1.27071957103908E-3</c:v>
                </c:pt>
                <c:pt idx="39857">
                  <c:v>1.2699400540441301E-3</c:v>
                </c:pt>
                <c:pt idx="39858">
                  <c:v>1.2703493703156701E-3</c:v>
                </c:pt>
                <c:pt idx="39859">
                  <c:v>1.2702052481472501E-3</c:v>
                </c:pt>
                <c:pt idx="39860">
                  <c:v>1.26984540838748E-3</c:v>
                </c:pt>
                <c:pt idx="39861">
                  <c:v>1.2706604320555899E-3</c:v>
                </c:pt>
                <c:pt idx="39862">
                  <c:v>1.26987625844777E-3</c:v>
                </c:pt>
                <c:pt idx="39863">
                  <c:v>1.27028755377978E-3</c:v>
                </c:pt>
                <c:pt idx="39864">
                  <c:v>1.27014261670411E-3</c:v>
                </c:pt>
                <c:pt idx="39865">
                  <c:v>1.2697792844846799E-3</c:v>
                </c:pt>
                <c:pt idx="39866">
                  <c:v>1.2706045527011199E-3</c:v>
                </c:pt>
                <c:pt idx="39867">
                  <c:v>1.26981060020626E-3</c:v>
                </c:pt>
                <c:pt idx="39868">
                  <c:v>1.27022701781243E-3</c:v>
                </c:pt>
                <c:pt idx="39869">
                  <c:v>1.27008010167629E-3</c:v>
                </c:pt>
                <c:pt idx="39870">
                  <c:v>1.2697156053036499E-3</c:v>
                </c:pt>
                <c:pt idx="39871">
                  <c:v>1.2705471599474599E-3</c:v>
                </c:pt>
                <c:pt idx="39872">
                  <c:v>1.26974715385586E-3</c:v>
                </c:pt>
                <c:pt idx="39873">
                  <c:v>1.2701677624136201E-3</c:v>
                </c:pt>
                <c:pt idx="39874">
                  <c:v>1.27001956570894E-3</c:v>
                </c:pt>
                <c:pt idx="39875">
                  <c:v>1.26965227536857E-3</c:v>
                </c:pt>
                <c:pt idx="39876">
                  <c:v>1.27048755530268E-3</c:v>
                </c:pt>
                <c:pt idx="39877">
                  <c:v>1.2696853373199699E-3</c:v>
                </c:pt>
                <c:pt idx="39878">
                  <c:v>1.2701075756922399E-3</c:v>
                </c:pt>
                <c:pt idx="39879">
                  <c:v>1.2699576327577201E-3</c:v>
                </c:pt>
                <c:pt idx="39880">
                  <c:v>1.26958976034075E-3</c:v>
                </c:pt>
                <c:pt idx="39881">
                  <c:v>1.2704300461337001E-3</c:v>
                </c:pt>
                <c:pt idx="39882">
                  <c:v>1.26962119247764E-3</c:v>
                </c:pt>
                <c:pt idx="39883">
                  <c:v>1.2700487859547099E-3</c:v>
                </c:pt>
                <c:pt idx="39884">
                  <c:v>1.2698968639597301E-3</c:v>
                </c:pt>
                <c:pt idx="39885">
                  <c:v>1.2695254990831E-3</c:v>
                </c:pt>
                <c:pt idx="39886">
                  <c:v>1.27037637867034E-3</c:v>
                </c:pt>
                <c:pt idx="39887">
                  <c:v>1.2695570476353201E-3</c:v>
                </c:pt>
                <c:pt idx="39888">
                  <c:v>1.2699880171567199E-3</c:v>
                </c:pt>
                <c:pt idx="39889">
                  <c:v>1.2698348145932E-3</c:v>
                </c:pt>
                <c:pt idx="39890">
                  <c:v>1.2694613542407801E-3</c:v>
                </c:pt>
                <c:pt idx="39891">
                  <c:v>1.2703223619610099E-3</c:v>
                </c:pt>
                <c:pt idx="39892">
                  <c:v>1.2694933684542799E-3</c:v>
                </c:pt>
                <c:pt idx="39893">
                  <c:v>1.2699288781732299E-3</c:v>
                </c:pt>
                <c:pt idx="39894">
                  <c:v>1.2697738129645599E-3</c:v>
                </c:pt>
                <c:pt idx="39895">
                  <c:v>1.2693967437371601E-3</c:v>
                </c:pt>
                <c:pt idx="39896">
                  <c:v>1.2702649692073499E-3</c:v>
                </c:pt>
                <c:pt idx="39897">
                  <c:v>1.26943062059581E-3</c:v>
                </c:pt>
                <c:pt idx="39898">
                  <c:v>1.2698697391897401E-3</c:v>
                </c:pt>
                <c:pt idx="39899">
                  <c:v>1.2697140919044601E-3</c:v>
                </c:pt>
                <c:pt idx="39900">
                  <c:v>1.2693345779553099E-3</c:v>
                </c:pt>
                <c:pt idx="39901">
                  <c:v>1.27020629588515E-3</c:v>
                </c:pt>
                <c:pt idx="39902">
                  <c:v>1.26936845481396E-3</c:v>
                </c:pt>
                <c:pt idx="39903">
                  <c:v>1.2698117643594701E-3</c:v>
                </c:pt>
                <c:pt idx="39904">
                  <c:v>1.2696527410298601E-3</c:v>
                </c:pt>
                <c:pt idx="39905">
                  <c:v>1.2692731106653801E-3</c:v>
                </c:pt>
                <c:pt idx="39906">
                  <c:v>1.2701511150225999E-3</c:v>
                </c:pt>
                <c:pt idx="39907">
                  <c:v>1.2693048920482399E-3</c:v>
                </c:pt>
                <c:pt idx="39908">
                  <c:v>1.2697521597147001E-3</c:v>
                </c:pt>
                <c:pt idx="39909">
                  <c:v>1.26959232147783E-3</c:v>
                </c:pt>
                <c:pt idx="39910">
                  <c:v>1.26920850016177E-3</c:v>
                </c:pt>
                <c:pt idx="39911">
                  <c:v>1.27009931020439E-3</c:v>
                </c:pt>
                <c:pt idx="39912">
                  <c:v>1.26924156211317E-3</c:v>
                </c:pt>
                <c:pt idx="39913">
                  <c:v>1.26969325356185E-3</c:v>
                </c:pt>
                <c:pt idx="39914">
                  <c:v>1.2695307377725801E-3</c:v>
                </c:pt>
                <c:pt idx="39915">
                  <c:v>1.26914563588798E-3</c:v>
                </c:pt>
                <c:pt idx="39916">
                  <c:v>1.27004540991038E-3</c:v>
                </c:pt>
                <c:pt idx="39917">
                  <c:v>1.2691803276538901E-3</c:v>
                </c:pt>
                <c:pt idx="39918">
                  <c:v>1.2696351623162599E-3</c:v>
                </c:pt>
                <c:pt idx="39919">
                  <c:v>1.2694699689745901E-3</c:v>
                </c:pt>
                <c:pt idx="39920">
                  <c:v>1.26908370293677E-3</c:v>
                </c:pt>
                <c:pt idx="39921">
                  <c:v>1.26998929772526E-3</c:v>
                </c:pt>
                <c:pt idx="39922">
                  <c:v>1.2691172305494599E-3</c:v>
                </c:pt>
                <c:pt idx="39923">
                  <c:v>1.26957707107067E-3</c:v>
                </c:pt>
                <c:pt idx="39924">
                  <c:v>1.26941106282175E-3</c:v>
                </c:pt>
                <c:pt idx="39925">
                  <c:v>1.2690207222476599E-3</c:v>
                </c:pt>
                <c:pt idx="39926">
                  <c:v>1.2699329527094999E-3</c:v>
                </c:pt>
                <c:pt idx="39927">
                  <c:v>1.2690557632595301E-3</c:v>
                </c:pt>
                <c:pt idx="39928">
                  <c:v>1.26951967831701E-3</c:v>
                </c:pt>
                <c:pt idx="39929">
                  <c:v>1.2693512253463301E-3</c:v>
                </c:pt>
                <c:pt idx="39930">
                  <c:v>1.2689590221270899E-3</c:v>
                </c:pt>
                <c:pt idx="39931">
                  <c:v>1.26987975090742E-3</c:v>
                </c:pt>
                <c:pt idx="39932">
                  <c:v>1.268993713893E-3</c:v>
                </c:pt>
                <c:pt idx="39933">
                  <c:v>1.2694607721641701E-3</c:v>
                </c:pt>
                <c:pt idx="39934">
                  <c:v>1.26929138787091E-3</c:v>
                </c:pt>
                <c:pt idx="39935">
                  <c:v>1.26889545936137E-3</c:v>
                </c:pt>
                <c:pt idx="39936">
                  <c:v>1.2698267819359901E-3</c:v>
                </c:pt>
                <c:pt idx="39937">
                  <c:v>1.26893108244985E-3</c:v>
                </c:pt>
                <c:pt idx="39938">
                  <c:v>1.26940361224115E-3</c:v>
                </c:pt>
                <c:pt idx="39939">
                  <c:v>1.26923178322613E-3</c:v>
                </c:pt>
                <c:pt idx="39940">
                  <c:v>1.26883399207145E-3</c:v>
                </c:pt>
                <c:pt idx="39941">
                  <c:v>1.26977486070246E-3</c:v>
                </c:pt>
                <c:pt idx="39942">
                  <c:v>1.268868916668E-3</c:v>
                </c:pt>
                <c:pt idx="39943">
                  <c:v>1.2693463359028101E-3</c:v>
                </c:pt>
                <c:pt idx="39944">
                  <c:v>1.26917217858136E-3</c:v>
                </c:pt>
                <c:pt idx="39945">
                  <c:v>1.2687701964750899E-3</c:v>
                </c:pt>
                <c:pt idx="39946">
                  <c:v>1.2697210768237699E-3</c:v>
                </c:pt>
                <c:pt idx="39947">
                  <c:v>1.2688071001321099E-3</c:v>
                </c:pt>
                <c:pt idx="39948">
                  <c:v>1.2692878954112499E-3</c:v>
                </c:pt>
                <c:pt idx="39949">
                  <c:v>1.26911327242851E-3</c:v>
                </c:pt>
                <c:pt idx="39950">
                  <c:v>1.26870896201581E-3</c:v>
                </c:pt>
                <c:pt idx="39951">
                  <c:v>1.2696683406829799E-3</c:v>
                </c:pt>
                <c:pt idx="39952">
                  <c:v>1.26874470151961E-3</c:v>
                </c:pt>
                <c:pt idx="39953">
                  <c:v>1.2692310847341999E-3</c:v>
                </c:pt>
                <c:pt idx="39954">
                  <c:v>1.26905215438455E-3</c:v>
                </c:pt>
                <c:pt idx="39955">
                  <c:v>1.2686465634033099E-3</c:v>
                </c:pt>
                <c:pt idx="39956">
                  <c:v>1.26961688511074E-3</c:v>
                </c:pt>
                <c:pt idx="39957">
                  <c:v>1.26868335064501E-3</c:v>
                </c:pt>
                <c:pt idx="39958">
                  <c:v>1.26917357556522E-3</c:v>
                </c:pt>
                <c:pt idx="39959">
                  <c:v>1.2689938303083201E-3</c:v>
                </c:pt>
                <c:pt idx="39960">
                  <c:v>1.2685840483754899E-3</c:v>
                </c:pt>
                <c:pt idx="39961">
                  <c:v>1.2695665936917099E-3</c:v>
                </c:pt>
                <c:pt idx="39962">
                  <c:v>1.26862130127847E-3</c:v>
                </c:pt>
                <c:pt idx="39963">
                  <c:v>1.2691157171502701E-3</c:v>
                </c:pt>
                <c:pt idx="39964">
                  <c:v>1.2689332943409701E-3</c:v>
                </c:pt>
                <c:pt idx="39965">
                  <c:v>1.2685231631621701E-3</c:v>
                </c:pt>
                <c:pt idx="39966">
                  <c:v>1.2695152545347799E-3</c:v>
                </c:pt>
                <c:pt idx="39967">
                  <c:v>1.2685590190813E-3</c:v>
                </c:pt>
                <c:pt idx="39968">
                  <c:v>1.2690590228885399E-3</c:v>
                </c:pt>
                <c:pt idx="39969">
                  <c:v>1.26887438818812E-3</c:v>
                </c:pt>
                <c:pt idx="39970">
                  <c:v>1.2684602988883901E-3</c:v>
                </c:pt>
                <c:pt idx="39971">
                  <c:v>1.2694640317931799E-3</c:v>
                </c:pt>
                <c:pt idx="39972">
                  <c:v>1.26849743537605E-3</c:v>
                </c:pt>
                <c:pt idx="39973">
                  <c:v>1.2690030271187401E-3</c:v>
                </c:pt>
                <c:pt idx="39974">
                  <c:v>1.26881583128125E-3</c:v>
                </c:pt>
                <c:pt idx="39975">
                  <c:v>1.2683981331065299E-3</c:v>
                </c:pt>
                <c:pt idx="39976">
                  <c:v>1.26941304188222E-3</c:v>
                </c:pt>
                <c:pt idx="39977">
                  <c:v>1.2684362009167699E-3</c:v>
                </c:pt>
                <c:pt idx="39978">
                  <c:v>1.2689459836110501E-3</c:v>
                </c:pt>
                <c:pt idx="39979">
                  <c:v>1.26875622663647E-3</c:v>
                </c:pt>
                <c:pt idx="39980">
                  <c:v>1.26833713147789E-3</c:v>
                </c:pt>
                <c:pt idx="39981">
                  <c:v>1.26936356537044E-3</c:v>
                </c:pt>
                <c:pt idx="39982">
                  <c:v>1.2683749664574901E-3</c:v>
                </c:pt>
                <c:pt idx="39983">
                  <c:v>1.2688895221799599E-3</c:v>
                </c:pt>
                <c:pt idx="39984">
                  <c:v>1.2686973204836299E-3</c:v>
                </c:pt>
                <c:pt idx="39985">
                  <c:v>1.2682749656960401E-3</c:v>
                </c:pt>
                <c:pt idx="39986">
                  <c:v>1.2693131575360901E-3</c:v>
                </c:pt>
                <c:pt idx="39987">
                  <c:v>1.26831349916756E-3</c:v>
                </c:pt>
                <c:pt idx="39988">
                  <c:v>1.2688332935795201E-3</c:v>
                </c:pt>
                <c:pt idx="39989">
                  <c:v>1.2686387635767501E-3</c:v>
                </c:pt>
                <c:pt idx="39990">
                  <c:v>1.2682139640673999E-3</c:v>
                </c:pt>
                <c:pt idx="39991">
                  <c:v>1.2692629825323801E-3</c:v>
                </c:pt>
                <c:pt idx="39992">
                  <c:v>1.2682516826316699E-3</c:v>
                </c:pt>
                <c:pt idx="39993">
                  <c:v>1.2687764829024701E-3</c:v>
                </c:pt>
                <c:pt idx="39994">
                  <c:v>1.26857927534729E-3</c:v>
                </c:pt>
                <c:pt idx="39995">
                  <c:v>1.26815238036215E-3</c:v>
                </c:pt>
                <c:pt idx="39996">
                  <c:v>1.26921210903674E-3</c:v>
                </c:pt>
                <c:pt idx="39997">
                  <c:v>1.26819068100303E-3</c:v>
                </c:pt>
                <c:pt idx="39998">
                  <c:v>1.26871967222542E-3</c:v>
                </c:pt>
                <c:pt idx="39999">
                  <c:v>1.2685215333476699E-3</c:v>
                </c:pt>
                <c:pt idx="40000">
                  <c:v>1.2680913787335201E-3</c:v>
                </c:pt>
                <c:pt idx="40001">
                  <c:v>1.2691619340330399E-3</c:v>
                </c:pt>
                <c:pt idx="40002">
                  <c:v>1.26812991220504E-3</c:v>
                </c:pt>
                <c:pt idx="40003">
                  <c:v>1.2686637928709401E-3</c:v>
                </c:pt>
                <c:pt idx="40004">
                  <c:v>1.26846309285611E-3</c:v>
                </c:pt>
                <c:pt idx="40005">
                  <c:v>1.2680297950282699E-3</c:v>
                </c:pt>
                <c:pt idx="40006">
                  <c:v>1.2691125739365801E-3</c:v>
                </c:pt>
                <c:pt idx="40007">
                  <c:v>1.26806797925383E-3</c:v>
                </c:pt>
                <c:pt idx="40008">
                  <c:v>1.26860779710114E-3</c:v>
                </c:pt>
                <c:pt idx="40009">
                  <c:v>1.2684047687798699E-3</c:v>
                </c:pt>
                <c:pt idx="40010">
                  <c:v>1.2679692590609199E-3</c:v>
                </c:pt>
                <c:pt idx="40011">
                  <c:v>1.2690625153481999E-3</c:v>
                </c:pt>
                <c:pt idx="40012">
                  <c:v>1.26800767611712E-3</c:v>
                </c:pt>
                <c:pt idx="40013">
                  <c:v>1.26855215057731E-3</c:v>
                </c:pt>
                <c:pt idx="40014">
                  <c:v>1.26834632828832E-3</c:v>
                </c:pt>
                <c:pt idx="40015">
                  <c:v>1.26790686044842E-3</c:v>
                </c:pt>
                <c:pt idx="40016">
                  <c:v>1.26901362091303E-3</c:v>
                </c:pt>
                <c:pt idx="40017">
                  <c:v>1.26794632524252E-3</c:v>
                </c:pt>
                <c:pt idx="40018">
                  <c:v>1.2684963876381499E-3</c:v>
                </c:pt>
                <c:pt idx="40019">
                  <c:v>1.2682883534580499E-3</c:v>
                </c:pt>
                <c:pt idx="40020">
                  <c:v>1.26784655731171E-3</c:v>
                </c:pt>
                <c:pt idx="40021">
                  <c:v>1.2689644936472199E-3</c:v>
                </c:pt>
                <c:pt idx="40022">
                  <c:v>1.26788520719856E-3</c:v>
                </c:pt>
                <c:pt idx="40023">
                  <c:v>1.2684415560215701E-3</c:v>
                </c:pt>
                <c:pt idx="40024">
                  <c:v>1.26823072787374E-3</c:v>
                </c:pt>
                <c:pt idx="40025">
                  <c:v>1.2677849736064701E-3</c:v>
                </c:pt>
                <c:pt idx="40026">
                  <c:v>1.26891653053463E-3</c:v>
                </c:pt>
                <c:pt idx="40027">
                  <c:v>1.26782467123121E-3</c:v>
                </c:pt>
                <c:pt idx="40028">
                  <c:v>1.26838614232838E-3</c:v>
                </c:pt>
                <c:pt idx="40029">
                  <c:v>1.26817193813622E-3</c:v>
                </c:pt>
                <c:pt idx="40030">
                  <c:v>1.2677247868850799E-3</c:v>
                </c:pt>
                <c:pt idx="40031">
                  <c:v>1.2688664719462399E-3</c:v>
                </c:pt>
                <c:pt idx="40032">
                  <c:v>1.2677642516791801E-3</c:v>
                </c:pt>
                <c:pt idx="40033">
                  <c:v>1.26833014655858E-3</c:v>
                </c:pt>
                <c:pt idx="40034">
                  <c:v>1.26811489462853E-3</c:v>
                </c:pt>
                <c:pt idx="40035">
                  <c:v>1.26766297034919E-3</c:v>
                </c:pt>
                <c:pt idx="40036">
                  <c:v>1.26881792675704E-3</c:v>
                </c:pt>
                <c:pt idx="40037">
                  <c:v>1.26770278438926E-3</c:v>
                </c:pt>
                <c:pt idx="40038">
                  <c:v>1.2682756641879699E-3</c:v>
                </c:pt>
                <c:pt idx="40039">
                  <c:v>1.2680562213063201E-3</c:v>
                </c:pt>
                <c:pt idx="40040">
                  <c:v>1.2676029000431299E-3</c:v>
                </c:pt>
                <c:pt idx="40041">
                  <c:v>1.2687687994912299E-3</c:v>
                </c:pt>
                <c:pt idx="40042">
                  <c:v>1.26764248125255E-3</c:v>
                </c:pt>
                <c:pt idx="40043">
                  <c:v>1.2682204833254201E-3</c:v>
                </c:pt>
                <c:pt idx="40044">
                  <c:v>1.2679983628913799E-3</c:v>
                </c:pt>
                <c:pt idx="40045">
                  <c:v>1.2675409670919199E-3</c:v>
                </c:pt>
                <c:pt idx="40046">
                  <c:v>1.2687206035479901E-3</c:v>
                </c:pt>
                <c:pt idx="40047">
                  <c:v>1.2675819452852E-3</c:v>
                </c:pt>
                <c:pt idx="40048">
                  <c:v>1.2681663502007699E-3</c:v>
                </c:pt>
                <c:pt idx="40049">
                  <c:v>1.2679409701377199E-3</c:v>
                </c:pt>
                <c:pt idx="40050">
                  <c:v>1.2674812460318199E-3</c:v>
                </c:pt>
                <c:pt idx="40051">
                  <c:v>1.2686724076047501E-3</c:v>
                </c:pt>
                <c:pt idx="40052">
                  <c:v>1.2675210600718899E-3</c:v>
                </c:pt>
                <c:pt idx="40053">
                  <c:v>1.26811058726162E-3</c:v>
                </c:pt>
                <c:pt idx="40054">
                  <c:v>1.2678833445534099E-3</c:v>
                </c:pt>
                <c:pt idx="40055">
                  <c:v>1.2674204772338299E-3</c:v>
                </c:pt>
                <c:pt idx="40056">
                  <c:v>1.2686229310929799E-3</c:v>
                </c:pt>
                <c:pt idx="40057">
                  <c:v>1.2674611061811499E-3</c:v>
                </c:pt>
                <c:pt idx="40058">
                  <c:v>1.26805633772165E-3</c:v>
                </c:pt>
                <c:pt idx="40059">
                  <c:v>1.26782548613846E-3</c:v>
                </c:pt>
                <c:pt idx="40060">
                  <c:v>1.2673590099439001E-3</c:v>
                </c:pt>
                <c:pt idx="40061">
                  <c:v>1.26857752911747E-3</c:v>
                </c:pt>
                <c:pt idx="40062">
                  <c:v>1.2673999881371899E-3</c:v>
                </c:pt>
                <c:pt idx="40063">
                  <c:v>1.2680019717663501E-3</c:v>
                </c:pt>
                <c:pt idx="40064">
                  <c:v>1.2677680933848E-3</c:v>
                </c:pt>
                <c:pt idx="40065">
                  <c:v>1.2672987068072E-3</c:v>
                </c:pt>
                <c:pt idx="40066">
                  <c:v>1.26852910034359E-3</c:v>
                </c:pt>
                <c:pt idx="40067">
                  <c:v>1.2673398014158E-3</c:v>
                </c:pt>
                <c:pt idx="40068">
                  <c:v>1.2679478386417001E-3</c:v>
                </c:pt>
                <c:pt idx="40069">
                  <c:v>1.2677115155383899E-3</c:v>
                </c:pt>
                <c:pt idx="40070">
                  <c:v>1.26723921857774E-3</c:v>
                </c:pt>
                <c:pt idx="40071">
                  <c:v>1.2684804387390601E-3</c:v>
                </c:pt>
                <c:pt idx="40072">
                  <c:v>1.26727879978716E-3</c:v>
                </c:pt>
                <c:pt idx="40073">
                  <c:v>1.2678928906097999E-3</c:v>
                </c:pt>
                <c:pt idx="40074">
                  <c:v>1.2676536571234499E-3</c:v>
                </c:pt>
                <c:pt idx="40075">
                  <c:v>1.2671776348725E-3</c:v>
                </c:pt>
                <c:pt idx="40076">
                  <c:v>1.26843340694904E-3</c:v>
                </c:pt>
                <c:pt idx="40077">
                  <c:v>1.2672187294811E-3</c:v>
                </c:pt>
                <c:pt idx="40078">
                  <c:v>1.2678394559770801E-3</c:v>
                </c:pt>
                <c:pt idx="40079">
                  <c:v>1.2675961479544601E-3</c:v>
                </c:pt>
                <c:pt idx="40080">
                  <c:v>1.26711698248982E-3</c:v>
                </c:pt>
                <c:pt idx="40081">
                  <c:v>1.26838614232838E-3</c:v>
                </c:pt>
                <c:pt idx="40082">
                  <c:v>1.2671592412516501E-3</c:v>
                </c:pt>
                <c:pt idx="40083">
                  <c:v>1.26778543926776E-3</c:v>
                </c:pt>
                <c:pt idx="40084">
                  <c:v>1.2675391044467701E-3</c:v>
                </c:pt>
                <c:pt idx="40085">
                  <c:v>1.2670574942603701E-3</c:v>
                </c:pt>
                <c:pt idx="40086">
                  <c:v>1.2683398090302901E-3</c:v>
                </c:pt>
                <c:pt idx="40087">
                  <c:v>1.2670988216996199E-3</c:v>
                </c:pt>
                <c:pt idx="40088">
                  <c:v>1.26773153897375E-3</c:v>
                </c:pt>
                <c:pt idx="40089">
                  <c:v>1.26748194452375E-3</c:v>
                </c:pt>
                <c:pt idx="40090">
                  <c:v>1.2669963762164101E-3</c:v>
                </c:pt>
                <c:pt idx="40091">
                  <c:v>1.2682919623330201E-3</c:v>
                </c:pt>
                <c:pt idx="40092">
                  <c:v>1.26703840214759E-3</c:v>
                </c:pt>
                <c:pt idx="40093">
                  <c:v>1.2676765909418501E-3</c:v>
                </c:pt>
                <c:pt idx="40094">
                  <c:v>1.26742455177009E-3</c:v>
                </c:pt>
                <c:pt idx="40095">
                  <c:v>1.2669365387409899E-3</c:v>
                </c:pt>
                <c:pt idx="40096">
                  <c:v>1.26824551261962E-3</c:v>
                </c:pt>
                <c:pt idx="40097">
                  <c:v>1.2669776333496001E-3</c:v>
                </c:pt>
                <c:pt idx="40098">
                  <c:v>1.2676239712163799E-3</c:v>
                </c:pt>
                <c:pt idx="40099">
                  <c:v>1.2673682067543301E-3</c:v>
                </c:pt>
                <c:pt idx="40100">
                  <c:v>1.2668762356042901E-3</c:v>
                </c:pt>
                <c:pt idx="40101">
                  <c:v>1.26819964498282E-3</c:v>
                </c:pt>
                <c:pt idx="40102">
                  <c:v>1.2669177958741799E-3</c:v>
                </c:pt>
                <c:pt idx="40103">
                  <c:v>1.26757076941431E-3</c:v>
                </c:pt>
                <c:pt idx="40104">
                  <c:v>1.2673111632466301E-3</c:v>
                </c:pt>
                <c:pt idx="40105">
                  <c:v>1.2668172130361199E-3</c:v>
                </c:pt>
                <c:pt idx="40106">
                  <c:v>1.2681533116847301E-3</c:v>
                </c:pt>
                <c:pt idx="40107">
                  <c:v>1.26685854047537E-3</c:v>
                </c:pt>
                <c:pt idx="40108">
                  <c:v>1.2675169855356199E-3</c:v>
                </c:pt>
                <c:pt idx="40109">
                  <c:v>1.2672547018155499E-3</c:v>
                </c:pt>
                <c:pt idx="40110">
                  <c:v>1.2667563278227999E-3</c:v>
                </c:pt>
                <c:pt idx="40111">
                  <c:v>1.2681073276326099E-3</c:v>
                </c:pt>
                <c:pt idx="40112">
                  <c:v>1.2667978880926999E-3</c:v>
                </c:pt>
                <c:pt idx="40113">
                  <c:v>1.26746471505612E-3</c:v>
                </c:pt>
                <c:pt idx="40114">
                  <c:v>1.26719800755382E-3</c:v>
                </c:pt>
                <c:pt idx="40115">
                  <c:v>1.2666971888393201E-3</c:v>
                </c:pt>
                <c:pt idx="40116">
                  <c:v>1.26806157641113E-3</c:v>
                </c:pt>
                <c:pt idx="40117">
                  <c:v>1.2667385162785699E-3</c:v>
                </c:pt>
                <c:pt idx="40118">
                  <c:v>1.2674120953306599E-3</c:v>
                </c:pt>
                <c:pt idx="40119">
                  <c:v>1.26714131329209E-3</c:v>
                </c:pt>
                <c:pt idx="40120">
                  <c:v>1.2666361872106799E-3</c:v>
                </c:pt>
                <c:pt idx="40121">
                  <c:v>1.2680158251896501E-3</c:v>
                </c:pt>
                <c:pt idx="40122">
                  <c:v>1.2666785623878199E-3</c:v>
                </c:pt>
                <c:pt idx="40123">
                  <c:v>1.26735807862133E-3</c:v>
                </c:pt>
                <c:pt idx="40124">
                  <c:v>1.2670842697843901E-3</c:v>
                </c:pt>
                <c:pt idx="40125">
                  <c:v>1.2665756512433299E-3</c:v>
                </c:pt>
                <c:pt idx="40126">
                  <c:v>1.2679707724601E-3</c:v>
                </c:pt>
                <c:pt idx="40127">
                  <c:v>1.2666180264204699E-3</c:v>
                </c:pt>
                <c:pt idx="40128">
                  <c:v>1.2673062738031201E-3</c:v>
                </c:pt>
                <c:pt idx="40129">
                  <c:v>1.26702862326056E-3</c:v>
                </c:pt>
                <c:pt idx="40130">
                  <c:v>1.26651639584452E-3</c:v>
                </c:pt>
                <c:pt idx="40131">
                  <c:v>1.2679249048233E-3</c:v>
                </c:pt>
                <c:pt idx="40132">
                  <c:v>1.2665588874369901E-3</c:v>
                </c:pt>
                <c:pt idx="40133">
                  <c:v>1.26725365407765E-3</c:v>
                </c:pt>
                <c:pt idx="40134">
                  <c:v>1.2669721618294701E-3</c:v>
                </c:pt>
                <c:pt idx="40135">
                  <c:v>1.2664569076150699E-3</c:v>
                </c:pt>
                <c:pt idx="40136">
                  <c:v>1.2678804341703701E-3</c:v>
                </c:pt>
                <c:pt idx="40137">
                  <c:v>1.26649881713092E-3</c:v>
                </c:pt>
                <c:pt idx="40138">
                  <c:v>1.2672010343521801E-3</c:v>
                </c:pt>
                <c:pt idx="40139">
                  <c:v>1.26691558398306E-3</c:v>
                </c:pt>
                <c:pt idx="40140">
                  <c:v>1.2663963716477199E-3</c:v>
                </c:pt>
                <c:pt idx="40141">
                  <c:v>1.26783619634807E-3</c:v>
                </c:pt>
                <c:pt idx="40142">
                  <c:v>1.26643863040954E-3</c:v>
                </c:pt>
                <c:pt idx="40143">
                  <c:v>1.2671494623646101E-3</c:v>
                </c:pt>
                <c:pt idx="40144">
                  <c:v>1.26685912255198E-3</c:v>
                </c:pt>
                <c:pt idx="40145">
                  <c:v>1.26633676700294E-3</c:v>
                </c:pt>
                <c:pt idx="40146">
                  <c:v>1.26779126003385E-3</c:v>
                </c:pt>
                <c:pt idx="40147">
                  <c:v>1.26637914218009E-3</c:v>
                </c:pt>
                <c:pt idx="40148">
                  <c:v>1.26709835603833E-3</c:v>
                </c:pt>
                <c:pt idx="40149">
                  <c:v>1.2668041745200801E-3</c:v>
                </c:pt>
                <c:pt idx="40150">
                  <c:v>1.2662780936807401E-3</c:v>
                </c:pt>
                <c:pt idx="40151">
                  <c:v>1.2677464401349399E-3</c:v>
                </c:pt>
                <c:pt idx="40152">
                  <c:v>1.26631872262806E-3</c:v>
                </c:pt>
                <c:pt idx="40153">
                  <c:v>1.2670459691435101E-3</c:v>
                </c:pt>
                <c:pt idx="40154">
                  <c:v>1.26674666535109E-3</c:v>
                </c:pt>
                <c:pt idx="40155">
                  <c:v>1.26621755771339E-3</c:v>
                </c:pt>
                <c:pt idx="40156">
                  <c:v>1.2677034828811899E-3</c:v>
                </c:pt>
                <c:pt idx="40157">
                  <c:v>1.2662594672292499E-3</c:v>
                </c:pt>
                <c:pt idx="40158">
                  <c:v>1.2669938150793301E-3</c:v>
                </c:pt>
                <c:pt idx="40159">
                  <c:v>1.2666909024119401E-3</c:v>
                </c:pt>
                <c:pt idx="40160">
                  <c:v>1.2661584187299E-3</c:v>
                </c:pt>
                <c:pt idx="40161">
                  <c:v>1.2676587793976101E-3</c:v>
                </c:pt>
                <c:pt idx="40162">
                  <c:v>1.2662012595683299E-3</c:v>
                </c:pt>
                <c:pt idx="40163">
                  <c:v>1.2669424759224101E-3</c:v>
                </c:pt>
                <c:pt idx="40164">
                  <c:v>1.2666350230574599E-3</c:v>
                </c:pt>
                <c:pt idx="40165">
                  <c:v>1.2660989305004499E-3</c:v>
                </c:pt>
                <c:pt idx="40166">
                  <c:v>1.2676144251599899E-3</c:v>
                </c:pt>
                <c:pt idx="40167">
                  <c:v>1.26614142209292E-3</c:v>
                </c:pt>
                <c:pt idx="40168">
                  <c:v>1.2668904382735499E-3</c:v>
                </c:pt>
                <c:pt idx="40169">
                  <c:v>1.26658007502556E-3</c:v>
                </c:pt>
                <c:pt idx="40170">
                  <c:v>1.2660392094403501E-3</c:v>
                </c:pt>
                <c:pt idx="40171">
                  <c:v>1.2675719335675201E-3</c:v>
                </c:pt>
                <c:pt idx="40172">
                  <c:v>1.2660819338634599E-3</c:v>
                </c:pt>
                <c:pt idx="40173">
                  <c:v>1.2668396811932299E-3</c:v>
                </c:pt>
                <c:pt idx="40174">
                  <c:v>1.2665234971791499E-3</c:v>
                </c:pt>
                <c:pt idx="40175">
                  <c:v>1.2659800704568601E-3</c:v>
                </c:pt>
                <c:pt idx="40176">
                  <c:v>1.2675293255597401E-3</c:v>
                </c:pt>
                <c:pt idx="40177">
                  <c:v>1.26602267846465E-3</c:v>
                </c:pt>
                <c:pt idx="40178">
                  <c:v>1.26678904052824E-3</c:v>
                </c:pt>
                <c:pt idx="40179">
                  <c:v>1.2664688983932101E-3</c:v>
                </c:pt>
                <c:pt idx="40180">
                  <c:v>1.2659202329814399E-3</c:v>
                </c:pt>
                <c:pt idx="40181">
                  <c:v>1.2674864847213E-3</c:v>
                </c:pt>
                <c:pt idx="40182">
                  <c:v>1.26596237532795E-3</c:v>
                </c:pt>
                <c:pt idx="40183">
                  <c:v>1.2667383998632401E-3</c:v>
                </c:pt>
                <c:pt idx="40184">
                  <c:v>1.2664130190387401E-3</c:v>
                </c:pt>
                <c:pt idx="40185">
                  <c:v>1.2658616760745599E-3</c:v>
                </c:pt>
                <c:pt idx="40186">
                  <c:v>1.2674431782215799E-3</c:v>
                </c:pt>
                <c:pt idx="40187">
                  <c:v>1.26590358559042E-3</c:v>
                </c:pt>
                <c:pt idx="40188">
                  <c:v>1.26668729353696E-3</c:v>
                </c:pt>
                <c:pt idx="40189">
                  <c:v>1.2663574889302299E-3</c:v>
                </c:pt>
                <c:pt idx="40190">
                  <c:v>1.2658026535063999E-3</c:v>
                </c:pt>
                <c:pt idx="40191">
                  <c:v>1.2674008030444401E-3</c:v>
                </c:pt>
                <c:pt idx="40192">
                  <c:v>1.26584502868354E-3</c:v>
                </c:pt>
                <c:pt idx="40193">
                  <c:v>1.26663688570261E-3</c:v>
                </c:pt>
                <c:pt idx="40194">
                  <c:v>1.2663023080676801E-3</c:v>
                </c:pt>
                <c:pt idx="40195">
                  <c:v>1.2657426996156599E-3</c:v>
                </c:pt>
                <c:pt idx="40196">
                  <c:v>1.2673584278672901E-3</c:v>
                </c:pt>
                <c:pt idx="40197">
                  <c:v>1.26578542403877E-3</c:v>
                </c:pt>
                <c:pt idx="40198">
                  <c:v>1.2665868271142201E-3</c:v>
                </c:pt>
                <c:pt idx="40199">
                  <c:v>1.2662464287132001E-3</c:v>
                </c:pt>
                <c:pt idx="40200">
                  <c:v>1.2656853068619999E-3</c:v>
                </c:pt>
                <c:pt idx="40201">
                  <c:v>1.2673179153353E-3</c:v>
                </c:pt>
                <c:pt idx="40202">
                  <c:v>1.26572663430125E-3</c:v>
                </c:pt>
                <c:pt idx="40203">
                  <c:v>1.26653746701777E-3</c:v>
                </c:pt>
                <c:pt idx="40204">
                  <c:v>1.26619241200388E-3</c:v>
                </c:pt>
                <c:pt idx="40205">
                  <c:v>1.2656261678785101E-3</c:v>
                </c:pt>
                <c:pt idx="40206">
                  <c:v>1.2672760058194401E-3</c:v>
                </c:pt>
                <c:pt idx="40207">
                  <c:v>1.2656685430556501E-3</c:v>
                </c:pt>
                <c:pt idx="40208">
                  <c:v>1.2664874084293799E-3</c:v>
                </c:pt>
                <c:pt idx="40209">
                  <c:v>1.2661369983106899E-3</c:v>
                </c:pt>
                <c:pt idx="40210">
                  <c:v>1.2655679602176001E-3</c:v>
                </c:pt>
                <c:pt idx="40211">
                  <c:v>1.26723316498101E-3</c:v>
                </c:pt>
                <c:pt idx="40212">
                  <c:v>1.26560847274959E-3</c:v>
                </c:pt>
                <c:pt idx="40213">
                  <c:v>1.26643595285714E-3</c:v>
                </c:pt>
                <c:pt idx="40214">
                  <c:v>1.26608146820217E-3</c:v>
                </c:pt>
                <c:pt idx="40215">
                  <c:v>1.2655083555728199E-3</c:v>
                </c:pt>
                <c:pt idx="40216">
                  <c:v>1.2671938166022301E-3</c:v>
                </c:pt>
                <c:pt idx="40217">
                  <c:v>1.26554910093546E-3</c:v>
                </c:pt>
                <c:pt idx="40218">
                  <c:v>1.26638752408326E-3</c:v>
                </c:pt>
                <c:pt idx="40219">
                  <c:v>1.2660272186622E-3</c:v>
                </c:pt>
                <c:pt idx="40220">
                  <c:v>1.26544933300465E-3</c:v>
                </c:pt>
                <c:pt idx="40221">
                  <c:v>1.26715283840895E-3</c:v>
                </c:pt>
                <c:pt idx="40222">
                  <c:v>1.2654918245971201E-3</c:v>
                </c:pt>
                <c:pt idx="40223">
                  <c:v>1.26633909530938E-3</c:v>
                </c:pt>
                <c:pt idx="40224">
                  <c:v>1.26597285270691E-3</c:v>
                </c:pt>
                <c:pt idx="40225">
                  <c:v>1.26539135817438E-3</c:v>
                </c:pt>
                <c:pt idx="40226">
                  <c:v>1.26711186021566E-3</c:v>
                </c:pt>
                <c:pt idx="40227">
                  <c:v>1.26543233636767E-3</c:v>
                </c:pt>
                <c:pt idx="40228">
                  <c:v>1.26628892030567E-3</c:v>
                </c:pt>
                <c:pt idx="40229">
                  <c:v>1.26591767184436E-3</c:v>
                </c:pt>
                <c:pt idx="40230">
                  <c:v>1.2653328012675099E-3</c:v>
                </c:pt>
                <c:pt idx="40231">
                  <c:v>1.26707146409899E-3</c:v>
                </c:pt>
                <c:pt idx="40232">
                  <c:v>1.2653733137995E-3</c:v>
                </c:pt>
                <c:pt idx="40233">
                  <c:v>1.2662410736084E-3</c:v>
                </c:pt>
                <c:pt idx="40234">
                  <c:v>1.2658636551350401E-3</c:v>
                </c:pt>
                <c:pt idx="40235">
                  <c:v>1.26527447719127E-3</c:v>
                </c:pt>
                <c:pt idx="40236">
                  <c:v>1.2670321157202101E-3</c:v>
                </c:pt>
                <c:pt idx="40237">
                  <c:v>1.26531475689262E-3</c:v>
                </c:pt>
                <c:pt idx="40238">
                  <c:v>1.2661928776651599E-3</c:v>
                </c:pt>
                <c:pt idx="40239">
                  <c:v>1.26580940559506E-3</c:v>
                </c:pt>
                <c:pt idx="40240">
                  <c:v>1.26521510537714E-3</c:v>
                </c:pt>
                <c:pt idx="40241">
                  <c:v>1.2669926509261101E-3</c:v>
                </c:pt>
                <c:pt idx="40242">
                  <c:v>1.2652564328163899E-3</c:v>
                </c:pt>
                <c:pt idx="40243">
                  <c:v>1.2661440996453201E-3</c:v>
                </c:pt>
                <c:pt idx="40244">
                  <c:v>1.26575492322445E-3</c:v>
                </c:pt>
                <c:pt idx="40245">
                  <c:v>1.26515771262348E-3</c:v>
                </c:pt>
                <c:pt idx="40246">
                  <c:v>1.2669535353779799E-3</c:v>
                </c:pt>
                <c:pt idx="40247">
                  <c:v>1.2651989236474E-3</c:v>
                </c:pt>
                <c:pt idx="40248">
                  <c:v>1.26609671860933E-3</c:v>
                </c:pt>
                <c:pt idx="40249">
                  <c:v>1.2657009065151199E-3</c:v>
                </c:pt>
                <c:pt idx="40250">
                  <c:v>1.26509950496256E-3</c:v>
                </c:pt>
                <c:pt idx="40251">
                  <c:v>1.2669143034145199E-3</c:v>
                </c:pt>
                <c:pt idx="40252">
                  <c:v>1.2651399010792401E-3</c:v>
                </c:pt>
                <c:pt idx="40253">
                  <c:v>1.26604828983545E-3</c:v>
                </c:pt>
                <c:pt idx="40254">
                  <c:v>1.2656468898057901E-3</c:v>
                </c:pt>
                <c:pt idx="40255">
                  <c:v>1.26504118088633E-3</c:v>
                </c:pt>
                <c:pt idx="40256">
                  <c:v>1.2668754206970299E-3</c:v>
                </c:pt>
                <c:pt idx="40257">
                  <c:v>1.2650818098336499E-3</c:v>
                </c:pt>
                <c:pt idx="40258">
                  <c:v>1.2660009087994699E-3</c:v>
                </c:pt>
                <c:pt idx="40259">
                  <c:v>1.26559322234243E-3</c:v>
                </c:pt>
                <c:pt idx="40260">
                  <c:v>1.26498297322542E-3</c:v>
                </c:pt>
                <c:pt idx="40261">
                  <c:v>1.2668367708101899E-3</c:v>
                </c:pt>
                <c:pt idx="40262">
                  <c:v>1.2650223216041901E-3</c:v>
                </c:pt>
                <c:pt idx="40263">
                  <c:v>1.2659527128562301E-3</c:v>
                </c:pt>
                <c:pt idx="40264">
                  <c:v>1.26553815789521E-3</c:v>
                </c:pt>
                <c:pt idx="40265">
                  <c:v>1.2649266282096501E-3</c:v>
                </c:pt>
                <c:pt idx="40266">
                  <c:v>1.2668004492297799E-3</c:v>
                </c:pt>
                <c:pt idx="40267">
                  <c:v>1.26496399752796E-3</c:v>
                </c:pt>
                <c:pt idx="40268">
                  <c:v>1.26590509898961E-3</c:v>
                </c:pt>
                <c:pt idx="40269">
                  <c:v>1.26548542175442E-3</c:v>
                </c:pt>
                <c:pt idx="40270">
                  <c:v>1.2648676056414799E-3</c:v>
                </c:pt>
                <c:pt idx="40271">
                  <c:v>1.26676145009697E-3</c:v>
                </c:pt>
                <c:pt idx="40272">
                  <c:v>1.26490753609687E-3</c:v>
                </c:pt>
                <c:pt idx="40273">
                  <c:v>1.2658585328608799E-3</c:v>
                </c:pt>
                <c:pt idx="40274">
                  <c:v>1.26543210353702E-3</c:v>
                </c:pt>
                <c:pt idx="40275">
                  <c:v>1.2648098636418601E-3</c:v>
                </c:pt>
                <c:pt idx="40276">
                  <c:v>1.26672419719398E-3</c:v>
                </c:pt>
                <c:pt idx="40277">
                  <c:v>1.26484932843596E-3</c:v>
                </c:pt>
                <c:pt idx="40278">
                  <c:v>1.2658112682402099E-3</c:v>
                </c:pt>
                <c:pt idx="40279">
                  <c:v>1.2653789017349499E-3</c:v>
                </c:pt>
                <c:pt idx="40280">
                  <c:v>1.26475212164223E-3</c:v>
                </c:pt>
                <c:pt idx="40281">
                  <c:v>1.26668647862971E-3</c:v>
                </c:pt>
                <c:pt idx="40282">
                  <c:v>1.2647912371903699E-3</c:v>
                </c:pt>
                <c:pt idx="40283">
                  <c:v>1.26576493494213E-3</c:v>
                </c:pt>
                <c:pt idx="40284">
                  <c:v>1.2653250014409399E-3</c:v>
                </c:pt>
                <c:pt idx="40285">
                  <c:v>1.26469449605793E-3</c:v>
                </c:pt>
                <c:pt idx="40286">
                  <c:v>1.2666501570493E-3</c:v>
                </c:pt>
                <c:pt idx="40287">
                  <c:v>1.2647334951907401E-3</c:v>
                </c:pt>
                <c:pt idx="40288">
                  <c:v>1.2657195329666101E-3</c:v>
                </c:pt>
                <c:pt idx="40289">
                  <c:v>1.26527156680822E-3</c:v>
                </c:pt>
                <c:pt idx="40290">
                  <c:v>1.2646375689655499E-3</c:v>
                </c:pt>
                <c:pt idx="40291">
                  <c:v>1.2666145339608199E-3</c:v>
                </c:pt>
                <c:pt idx="40292">
                  <c:v>1.2646745890379E-3</c:v>
                </c:pt>
                <c:pt idx="40293">
                  <c:v>1.2656736653298101E-3</c:v>
                </c:pt>
                <c:pt idx="40294">
                  <c:v>1.2652181321755099E-3</c:v>
                </c:pt>
                <c:pt idx="40295">
                  <c:v>1.2645801762118901E-3</c:v>
                </c:pt>
                <c:pt idx="40296">
                  <c:v>1.2665793765336299E-3</c:v>
                </c:pt>
                <c:pt idx="40297">
                  <c:v>1.2646166142076299E-3</c:v>
                </c:pt>
                <c:pt idx="40298">
                  <c:v>1.2656287290155901E-3</c:v>
                </c:pt>
                <c:pt idx="40299">
                  <c:v>1.26516609452665E-3</c:v>
                </c:pt>
                <c:pt idx="40300">
                  <c:v>1.2645234819501599E-3</c:v>
                </c:pt>
                <c:pt idx="40301">
                  <c:v>1.26654375344515E-3</c:v>
                </c:pt>
                <c:pt idx="40302">
                  <c:v>1.2645591050386401E-3</c:v>
                </c:pt>
                <c:pt idx="40303">
                  <c:v>1.26558309420943E-3</c:v>
                </c:pt>
                <c:pt idx="40304">
                  <c:v>1.26511242706329E-3</c:v>
                </c:pt>
                <c:pt idx="40305">
                  <c:v>1.26446620561183E-3</c:v>
                </c:pt>
                <c:pt idx="40306">
                  <c:v>1.2665067333728101E-3</c:v>
                </c:pt>
                <c:pt idx="40307">
                  <c:v>1.26450252719224E-3</c:v>
                </c:pt>
                <c:pt idx="40308">
                  <c:v>1.2655376922339201E-3</c:v>
                </c:pt>
                <c:pt idx="40309">
                  <c:v>1.2650601565837899E-3</c:v>
                </c:pt>
                <c:pt idx="40310">
                  <c:v>1.2644100934267001E-3</c:v>
                </c:pt>
                <c:pt idx="40311">
                  <c:v>1.26647262368351E-3</c:v>
                </c:pt>
                <c:pt idx="40312">
                  <c:v>1.2644445523619699E-3</c:v>
                </c:pt>
                <c:pt idx="40313">
                  <c:v>1.2654927559197001E-3</c:v>
                </c:pt>
                <c:pt idx="40314">
                  <c:v>1.2650068383663899E-3</c:v>
                </c:pt>
                <c:pt idx="40315">
                  <c:v>1.26435235142708E-3</c:v>
                </c:pt>
                <c:pt idx="40316">
                  <c:v>1.2664387468248599E-3</c:v>
                </c:pt>
                <c:pt idx="40317">
                  <c:v>1.26438692677766E-3</c:v>
                </c:pt>
                <c:pt idx="40318">
                  <c:v>1.2654492165893299E-3</c:v>
                </c:pt>
                <c:pt idx="40319">
                  <c:v>1.2649546843022099E-3</c:v>
                </c:pt>
                <c:pt idx="40320">
                  <c:v>1.26429495867342E-3</c:v>
                </c:pt>
                <c:pt idx="40321">
                  <c:v>1.26640486996621E-3</c:v>
                </c:pt>
                <c:pt idx="40322">
                  <c:v>1.26433046534658E-3</c:v>
                </c:pt>
                <c:pt idx="40323">
                  <c:v>1.26540521159768E-3</c:v>
                </c:pt>
                <c:pt idx="40324">
                  <c:v>1.26490206457675E-3</c:v>
                </c:pt>
                <c:pt idx="40325">
                  <c:v>1.26423849724233E-3</c:v>
                </c:pt>
                <c:pt idx="40326">
                  <c:v>1.2663718080148101E-3</c:v>
                </c:pt>
                <c:pt idx="40327">
                  <c:v>1.2642729561775899E-3</c:v>
                </c:pt>
                <c:pt idx="40328">
                  <c:v>1.2653607409447399E-3</c:v>
                </c:pt>
                <c:pt idx="40329">
                  <c:v>1.2648500269278899E-3</c:v>
                </c:pt>
                <c:pt idx="40330">
                  <c:v>1.26418261788786E-3</c:v>
                </c:pt>
                <c:pt idx="40331">
                  <c:v>1.2663375819101899E-3</c:v>
                </c:pt>
                <c:pt idx="40332">
                  <c:v>1.2642145156860399E-3</c:v>
                </c:pt>
                <c:pt idx="40333">
                  <c:v>1.2653175508603499E-3</c:v>
                </c:pt>
                <c:pt idx="40334">
                  <c:v>1.2647978728637099E-3</c:v>
                </c:pt>
                <c:pt idx="40335">
                  <c:v>1.26412638928741E-3</c:v>
                </c:pt>
                <c:pt idx="40336">
                  <c:v>1.26630428712815E-3</c:v>
                </c:pt>
                <c:pt idx="40337">
                  <c:v>1.2641582870855899E-3</c:v>
                </c:pt>
                <c:pt idx="40338">
                  <c:v>1.2652748264372401E-3</c:v>
                </c:pt>
                <c:pt idx="40339">
                  <c:v>1.2647460680455E-3</c:v>
                </c:pt>
                <c:pt idx="40340">
                  <c:v>1.2640698114409999E-3</c:v>
                </c:pt>
                <c:pt idx="40341">
                  <c:v>1.2662715744227199E-3</c:v>
                </c:pt>
                <c:pt idx="40342">
                  <c:v>1.26410159282386E-3</c:v>
                </c:pt>
                <c:pt idx="40343">
                  <c:v>1.2652312871068701E-3</c:v>
                </c:pt>
                <c:pt idx="40344">
                  <c:v>1.26469507813454E-3</c:v>
                </c:pt>
                <c:pt idx="40345">
                  <c:v>1.2640139320865299E-3</c:v>
                </c:pt>
                <c:pt idx="40346">
                  <c:v>1.26624049153179E-3</c:v>
                </c:pt>
                <c:pt idx="40347">
                  <c:v>1.2640446657314901E-3</c:v>
                </c:pt>
                <c:pt idx="40348">
                  <c:v>1.26518879551441E-3</c:v>
                </c:pt>
                <c:pt idx="40349">
                  <c:v>1.26464199274778E-3</c:v>
                </c:pt>
                <c:pt idx="40350">
                  <c:v>1.26395828556269E-3</c:v>
                </c:pt>
                <c:pt idx="40351">
                  <c:v>1.2662096414715099E-3</c:v>
                </c:pt>
                <c:pt idx="40352">
                  <c:v>1.2639872729778301E-3</c:v>
                </c:pt>
                <c:pt idx="40353">
                  <c:v>1.2651454890146899E-3</c:v>
                </c:pt>
                <c:pt idx="40354">
                  <c:v>1.2645914684981099E-3</c:v>
                </c:pt>
                <c:pt idx="40355">
                  <c:v>1.2639019405469301E-3</c:v>
                </c:pt>
                <c:pt idx="40356">
                  <c:v>1.26617716159672E-3</c:v>
                </c:pt>
                <c:pt idx="40357">
                  <c:v>1.26393069513142E-3</c:v>
                </c:pt>
                <c:pt idx="40358">
                  <c:v>1.2651042779907599E-3</c:v>
                </c:pt>
                <c:pt idx="40359">
                  <c:v>1.2645395472645801E-3</c:v>
                </c:pt>
                <c:pt idx="40360">
                  <c:v>1.2638469925150299E-3</c:v>
                </c:pt>
                <c:pt idx="40361">
                  <c:v>1.2661461951211099E-3</c:v>
                </c:pt>
                <c:pt idx="40362">
                  <c:v>1.26387365162373E-3</c:v>
                </c:pt>
                <c:pt idx="40363">
                  <c:v>1.2650623684749001E-3</c:v>
                </c:pt>
                <c:pt idx="40364">
                  <c:v>1.2644890230149E-3</c:v>
                </c:pt>
                <c:pt idx="40365">
                  <c:v>1.2637904146686201E-3</c:v>
                </c:pt>
                <c:pt idx="40366">
                  <c:v>1.26611604355276E-3</c:v>
                </c:pt>
                <c:pt idx="40367">
                  <c:v>1.26381707377732E-3</c:v>
                </c:pt>
                <c:pt idx="40368">
                  <c:v>1.26502139028162E-3</c:v>
                </c:pt>
                <c:pt idx="40369">
                  <c:v>1.2644367525354E-3</c:v>
                </c:pt>
                <c:pt idx="40370">
                  <c:v>1.26373581588268E-3</c:v>
                </c:pt>
                <c:pt idx="40371">
                  <c:v>1.26608670689166E-3</c:v>
                </c:pt>
                <c:pt idx="40372">
                  <c:v>1.2637596810236599E-3</c:v>
                </c:pt>
                <c:pt idx="40373">
                  <c:v>1.2649802956730099E-3</c:v>
                </c:pt>
                <c:pt idx="40374">
                  <c:v>1.2643864611163701E-3</c:v>
                </c:pt>
                <c:pt idx="40375">
                  <c:v>1.26367993652821E-3</c:v>
                </c:pt>
                <c:pt idx="40376">
                  <c:v>1.2660576030612001E-3</c:v>
                </c:pt>
                <c:pt idx="40377">
                  <c:v>1.26370380166918E-3</c:v>
                </c:pt>
                <c:pt idx="40378">
                  <c:v>1.2649404816329501E-3</c:v>
                </c:pt>
                <c:pt idx="40379">
                  <c:v>1.2643352383747699E-3</c:v>
                </c:pt>
                <c:pt idx="40380">
                  <c:v>1.2636251049116299E-3</c:v>
                </c:pt>
                <c:pt idx="40381">
                  <c:v>1.26602814998478E-3</c:v>
                </c:pt>
                <c:pt idx="40382">
                  <c:v>1.2636475730687399E-3</c:v>
                </c:pt>
                <c:pt idx="40383">
                  <c:v>1.26489996910095E-3</c:v>
                </c:pt>
                <c:pt idx="40384">
                  <c:v>1.2642847141251001E-3</c:v>
                </c:pt>
                <c:pt idx="40385">
                  <c:v>1.2635699240490801E-3</c:v>
                </c:pt>
                <c:pt idx="40386">
                  <c:v>1.26599927898496E-3</c:v>
                </c:pt>
                <c:pt idx="40387">
                  <c:v>1.2635918101295801E-3</c:v>
                </c:pt>
                <c:pt idx="40388">
                  <c:v>1.2648601550608899E-3</c:v>
                </c:pt>
                <c:pt idx="40389">
                  <c:v>1.264235121198E-3</c:v>
                </c:pt>
                <c:pt idx="40390">
                  <c:v>1.26351451035589E-3</c:v>
                </c:pt>
                <c:pt idx="40391">
                  <c:v>1.26597168855369E-3</c:v>
                </c:pt>
                <c:pt idx="40392">
                  <c:v>1.26353616360575E-3</c:v>
                </c:pt>
                <c:pt idx="40393">
                  <c:v>1.26482162158936E-3</c:v>
                </c:pt>
                <c:pt idx="40394">
                  <c:v>1.26418343279511E-3</c:v>
                </c:pt>
                <c:pt idx="40395">
                  <c:v>1.2634601444006001E-3</c:v>
                </c:pt>
                <c:pt idx="40396">
                  <c:v>1.2659443309530601E-3</c:v>
                </c:pt>
                <c:pt idx="40397">
                  <c:v>1.2634791200980501E-3</c:v>
                </c:pt>
                <c:pt idx="40398">
                  <c:v>1.2647820403799399E-3</c:v>
                </c:pt>
                <c:pt idx="40399">
                  <c:v>1.26413279213011E-3</c:v>
                </c:pt>
                <c:pt idx="40400">
                  <c:v>1.26340612769127E-3</c:v>
                </c:pt>
                <c:pt idx="40401">
                  <c:v>1.2659167405217899E-3</c:v>
                </c:pt>
                <c:pt idx="40402">
                  <c:v>1.2634235899895399E-3</c:v>
                </c:pt>
                <c:pt idx="40403">
                  <c:v>1.2647432740777701E-3</c:v>
                </c:pt>
                <c:pt idx="40404">
                  <c:v>1.2640830827876899E-3</c:v>
                </c:pt>
                <c:pt idx="40405">
                  <c:v>1.26335141249001E-3</c:v>
                </c:pt>
                <c:pt idx="40406">
                  <c:v>1.26589089632034E-3</c:v>
                </c:pt>
                <c:pt idx="40407">
                  <c:v>1.26336782705039E-3</c:v>
                </c:pt>
                <c:pt idx="40408">
                  <c:v>1.26470485702157E-3</c:v>
                </c:pt>
                <c:pt idx="40409">
                  <c:v>1.2640333734452701E-3</c:v>
                </c:pt>
                <c:pt idx="40410">
                  <c:v>1.26329634804279E-3</c:v>
                </c:pt>
                <c:pt idx="40411">
                  <c:v>1.2658645864576099E-3</c:v>
                </c:pt>
                <c:pt idx="40412">
                  <c:v>1.2633119476959101E-3</c:v>
                </c:pt>
                <c:pt idx="40413">
                  <c:v>1.2646671384573E-3</c:v>
                </c:pt>
                <c:pt idx="40414">
                  <c:v>1.2639828491956E-3</c:v>
                </c:pt>
                <c:pt idx="40415">
                  <c:v>1.26324244774878E-3</c:v>
                </c:pt>
                <c:pt idx="40416">
                  <c:v>1.26583967357874E-3</c:v>
                </c:pt>
                <c:pt idx="40417">
                  <c:v>1.26325630117208E-3</c:v>
                </c:pt>
                <c:pt idx="40418">
                  <c:v>1.26462941989303E-3</c:v>
                </c:pt>
                <c:pt idx="40419">
                  <c:v>1.26393360551447E-3</c:v>
                </c:pt>
                <c:pt idx="40420">
                  <c:v>1.26318878028542E-3</c:v>
                </c:pt>
                <c:pt idx="40421">
                  <c:v>1.2658132473006799E-3</c:v>
                </c:pt>
                <c:pt idx="40422">
                  <c:v>1.26320123672485E-3</c:v>
                </c:pt>
                <c:pt idx="40423">
                  <c:v>1.2645932147279399E-3</c:v>
                </c:pt>
                <c:pt idx="40424">
                  <c:v>1.2638841290026901E-3</c:v>
                </c:pt>
                <c:pt idx="40425">
                  <c:v>1.26313522923738E-3</c:v>
                </c:pt>
                <c:pt idx="40426">
                  <c:v>1.2657892657443901E-3</c:v>
                </c:pt>
                <c:pt idx="40427">
                  <c:v>1.2631459394469901E-3</c:v>
                </c:pt>
                <c:pt idx="40428">
                  <c:v>1.2645565439015601E-3</c:v>
                </c:pt>
                <c:pt idx="40429">
                  <c:v>1.2638351181522001E-3</c:v>
                </c:pt>
                <c:pt idx="40430">
                  <c:v>1.26308214385063E-3</c:v>
                </c:pt>
                <c:pt idx="40431">
                  <c:v>1.2657657498493799E-3</c:v>
                </c:pt>
                <c:pt idx="40432">
                  <c:v>1.2630908749997601E-3</c:v>
                </c:pt>
                <c:pt idx="40433">
                  <c:v>1.2645211536437299E-3</c:v>
                </c:pt>
                <c:pt idx="40434">
                  <c:v>1.2637856416404299E-3</c:v>
                </c:pt>
                <c:pt idx="40435">
                  <c:v>1.2630283599719401E-3</c:v>
                </c:pt>
                <c:pt idx="40436">
                  <c:v>1.26574223395437E-3</c:v>
                </c:pt>
                <c:pt idx="40437">
                  <c:v>1.26303487922996E-3</c:v>
                </c:pt>
                <c:pt idx="40438">
                  <c:v>1.26448576338589E-3</c:v>
                </c:pt>
                <c:pt idx="40439">
                  <c:v>1.2637365143746101E-3</c:v>
                </c:pt>
                <c:pt idx="40440">
                  <c:v>1.26297550741583E-3</c:v>
                </c:pt>
                <c:pt idx="40441">
                  <c:v>1.26571883447468E-3</c:v>
                </c:pt>
                <c:pt idx="40442">
                  <c:v>1.2629796983674199E-3</c:v>
                </c:pt>
                <c:pt idx="40443">
                  <c:v>1.2644504895433801E-3</c:v>
                </c:pt>
                <c:pt idx="40444">
                  <c:v>1.2636872706934801E-3</c:v>
                </c:pt>
                <c:pt idx="40445">
                  <c:v>1.26292300410569E-3</c:v>
                </c:pt>
                <c:pt idx="40446">
                  <c:v>1.2656968319788599E-3</c:v>
                </c:pt>
                <c:pt idx="40447">
                  <c:v>1.26292533241212E-3</c:v>
                </c:pt>
                <c:pt idx="40448">
                  <c:v>1.2644162634387599E-3</c:v>
                </c:pt>
                <c:pt idx="40449">
                  <c:v>1.2636388419196001E-3</c:v>
                </c:pt>
                <c:pt idx="40450">
                  <c:v>1.26287003513426E-3</c:v>
                </c:pt>
                <c:pt idx="40451">
                  <c:v>1.2656748294830301E-3</c:v>
                </c:pt>
                <c:pt idx="40452">
                  <c:v>1.26287119928747E-3</c:v>
                </c:pt>
                <c:pt idx="40453">
                  <c:v>1.2643815716728601E-3</c:v>
                </c:pt>
                <c:pt idx="40454">
                  <c:v>1.2635912280529701E-3</c:v>
                </c:pt>
                <c:pt idx="40455">
                  <c:v>1.26281753182411E-3</c:v>
                </c:pt>
                <c:pt idx="40456">
                  <c:v>1.2656544568017099E-3</c:v>
                </c:pt>
                <c:pt idx="40457">
                  <c:v>1.26281497068703E-3</c:v>
                </c:pt>
                <c:pt idx="40458">
                  <c:v>1.26434862613678E-3</c:v>
                </c:pt>
                <c:pt idx="40459">
                  <c:v>1.2635414022952301E-3</c:v>
                </c:pt>
                <c:pt idx="40460">
                  <c:v>1.2627644464373599E-3</c:v>
                </c:pt>
                <c:pt idx="40461">
                  <c:v>1.26563291996718E-3</c:v>
                </c:pt>
                <c:pt idx="40462">
                  <c:v>1.26276048831642E-3</c:v>
                </c:pt>
                <c:pt idx="40463">
                  <c:v>1.2643153313547401E-3</c:v>
                </c:pt>
                <c:pt idx="40464">
                  <c:v>1.26349343918264E-3</c:v>
                </c:pt>
                <c:pt idx="40465">
                  <c:v>1.26271229237318E-3</c:v>
                </c:pt>
                <c:pt idx="40466">
                  <c:v>1.26561359502375E-3</c:v>
                </c:pt>
                <c:pt idx="40467">
                  <c:v>1.2627061223611201E-3</c:v>
                </c:pt>
                <c:pt idx="40468">
                  <c:v>1.2642825022339799E-3</c:v>
                </c:pt>
                <c:pt idx="40469">
                  <c:v>1.26344501040876E-3</c:v>
                </c:pt>
                <c:pt idx="40470">
                  <c:v>1.2626614188775401E-3</c:v>
                </c:pt>
                <c:pt idx="40471">
                  <c:v>1.26559345517308E-3</c:v>
                </c:pt>
                <c:pt idx="40472">
                  <c:v>1.26265245489776E-3</c:v>
                </c:pt>
                <c:pt idx="40473">
                  <c:v>1.2642510700970899E-3</c:v>
                </c:pt>
                <c:pt idx="40474">
                  <c:v>1.2633973965421299E-3</c:v>
                </c:pt>
                <c:pt idx="40475">
                  <c:v>1.26260914839804E-3</c:v>
                </c:pt>
                <c:pt idx="40476">
                  <c:v>1.26557447947562E-3</c:v>
                </c:pt>
                <c:pt idx="40477">
                  <c:v>1.2625989038497201E-3</c:v>
                </c:pt>
                <c:pt idx="40478">
                  <c:v>1.2642188230529399E-3</c:v>
                </c:pt>
                <c:pt idx="40479">
                  <c:v>1.2633500155061501E-3</c:v>
                </c:pt>
                <c:pt idx="40480">
                  <c:v>1.2625571107491901E-3</c:v>
                </c:pt>
                <c:pt idx="40481">
                  <c:v>1.2655567843466999E-3</c:v>
                </c:pt>
                <c:pt idx="40482">
                  <c:v>1.2625444214791101E-3</c:v>
                </c:pt>
                <c:pt idx="40483">
                  <c:v>1.2641887878999101E-3</c:v>
                </c:pt>
                <c:pt idx="40484">
                  <c:v>1.2633021688088801E-3</c:v>
                </c:pt>
                <c:pt idx="40485">
                  <c:v>1.2625064700841899E-3</c:v>
                </c:pt>
                <c:pt idx="40486">
                  <c:v>1.2655388563871401E-3</c:v>
                </c:pt>
                <c:pt idx="40487">
                  <c:v>1.26249040476978E-3</c:v>
                </c:pt>
                <c:pt idx="40488">
                  <c:v>1.26415782142431E-3</c:v>
                </c:pt>
                <c:pt idx="40489">
                  <c:v>1.2632540892809599E-3</c:v>
                </c:pt>
                <c:pt idx="40490">
                  <c:v>1.26245489809662E-3</c:v>
                </c:pt>
                <c:pt idx="40491">
                  <c:v>1.2655216269195099E-3</c:v>
                </c:pt>
                <c:pt idx="40492">
                  <c:v>1.26243592239916E-3</c:v>
                </c:pt>
                <c:pt idx="40493">
                  <c:v>1.2641282519325601E-3</c:v>
                </c:pt>
                <c:pt idx="40494">
                  <c:v>1.2632074067369099E-3</c:v>
                </c:pt>
                <c:pt idx="40495">
                  <c:v>1.2624040246009801E-3</c:v>
                </c:pt>
                <c:pt idx="40496">
                  <c:v>1.2655055616051E-3</c:v>
                </c:pt>
                <c:pt idx="40497">
                  <c:v>1.26238237135112E-3</c:v>
                </c:pt>
                <c:pt idx="40498">
                  <c:v>1.2640989152714599E-3</c:v>
                </c:pt>
                <c:pt idx="40499">
                  <c:v>1.26316060777754E-3</c:v>
                </c:pt>
                <c:pt idx="40500">
                  <c:v>1.26235408242792E-3</c:v>
                </c:pt>
                <c:pt idx="40501">
                  <c:v>1.26548891421408E-3</c:v>
                </c:pt>
                <c:pt idx="40502">
                  <c:v>1.26232951879501E-3</c:v>
                </c:pt>
                <c:pt idx="40503">
                  <c:v>1.2640700442716501E-3</c:v>
                </c:pt>
                <c:pt idx="40504">
                  <c:v>1.2631133431568701E-3</c:v>
                </c:pt>
                <c:pt idx="40505">
                  <c:v>1.26230367459357E-3</c:v>
                </c:pt>
                <c:pt idx="40506">
                  <c:v>1.2654740130528799E-3</c:v>
                </c:pt>
                <c:pt idx="40507">
                  <c:v>1.2622767826542299E-3</c:v>
                </c:pt>
                <c:pt idx="40508">
                  <c:v>1.26404222100973E-3</c:v>
                </c:pt>
                <c:pt idx="40509">
                  <c:v>1.2630664277821801E-3</c:v>
                </c:pt>
                <c:pt idx="40510">
                  <c:v>1.26225349958986E-3</c:v>
                </c:pt>
                <c:pt idx="40511">
                  <c:v>1.26546004321426E-3</c:v>
                </c:pt>
                <c:pt idx="40512">
                  <c:v>1.26222264952958E-3</c:v>
                </c:pt>
                <c:pt idx="40513">
                  <c:v>1.2640149798244201E-3</c:v>
                </c:pt>
                <c:pt idx="40514">
                  <c:v>1.26301904674619E-3</c:v>
                </c:pt>
                <c:pt idx="40515">
                  <c:v>1.26220483798534E-3</c:v>
                </c:pt>
                <c:pt idx="40516">
                  <c:v>1.2654472375288599E-3</c:v>
                </c:pt>
                <c:pt idx="40517">
                  <c:v>1.2621692148968599E-3</c:v>
                </c:pt>
                <c:pt idx="40518">
                  <c:v>1.2639882043003999E-3</c:v>
                </c:pt>
                <c:pt idx="40519">
                  <c:v>1.2629731791094E-3</c:v>
                </c:pt>
                <c:pt idx="40520">
                  <c:v>1.2621547793969499E-3</c:v>
                </c:pt>
                <c:pt idx="40521">
                  <c:v>1.2654337333515299E-3</c:v>
                </c:pt>
                <c:pt idx="40522">
                  <c:v>1.26211682800204E-3</c:v>
                </c:pt>
                <c:pt idx="40523">
                  <c:v>1.26396154519171E-3</c:v>
                </c:pt>
                <c:pt idx="40524">
                  <c:v>1.2629262637347E-3</c:v>
                </c:pt>
                <c:pt idx="40525">
                  <c:v>1.2621049536392099E-3</c:v>
                </c:pt>
                <c:pt idx="40526">
                  <c:v>1.2654203455895201E-3</c:v>
                </c:pt>
                <c:pt idx="40527">
                  <c:v>1.2620633933693201E-3</c:v>
                </c:pt>
                <c:pt idx="40528">
                  <c:v>1.2639360502362299E-3</c:v>
                </c:pt>
                <c:pt idx="40529">
                  <c:v>1.26288062892854E-3</c:v>
                </c:pt>
                <c:pt idx="40530">
                  <c:v>1.26205640845001E-3</c:v>
                </c:pt>
                <c:pt idx="40531">
                  <c:v>1.2654097517952299E-3</c:v>
                </c:pt>
                <c:pt idx="40532">
                  <c:v>1.2620110064744999E-3</c:v>
                </c:pt>
                <c:pt idx="40533">
                  <c:v>1.26391078811139E-3</c:v>
                </c:pt>
                <c:pt idx="40534">
                  <c:v>1.2628340627998101E-3</c:v>
                </c:pt>
                <c:pt idx="40535">
                  <c:v>1.2620078632608099E-3</c:v>
                </c:pt>
                <c:pt idx="40536">
                  <c:v>1.2653985759243399E-3</c:v>
                </c:pt>
                <c:pt idx="40537">
                  <c:v>1.2619576882570999E-3</c:v>
                </c:pt>
                <c:pt idx="40538">
                  <c:v>1.26388715580106E-3</c:v>
                </c:pt>
                <c:pt idx="40539">
                  <c:v>1.2627886608242999E-3</c:v>
                </c:pt>
                <c:pt idx="40540">
                  <c:v>1.2619590852409599E-3</c:v>
                </c:pt>
                <c:pt idx="40541">
                  <c:v>1.2653870508074799E-3</c:v>
                </c:pt>
                <c:pt idx="40542">
                  <c:v>1.2619055341929199E-3</c:v>
                </c:pt>
                <c:pt idx="40543">
                  <c:v>1.26386329066008E-3</c:v>
                </c:pt>
                <c:pt idx="40544">
                  <c:v>1.2627424439415301E-3</c:v>
                </c:pt>
                <c:pt idx="40545">
                  <c:v>1.2619115877896599E-3</c:v>
                </c:pt>
                <c:pt idx="40546">
                  <c:v>1.2653773883357601E-3</c:v>
                </c:pt>
                <c:pt idx="40547">
                  <c:v>1.26185338012874E-3</c:v>
                </c:pt>
                <c:pt idx="40548">
                  <c:v>1.26384140457958E-3</c:v>
                </c:pt>
                <c:pt idx="40549">
                  <c:v>1.26269762404263E-3</c:v>
                </c:pt>
                <c:pt idx="40550">
                  <c:v>1.2618631590157799E-3</c:v>
                </c:pt>
                <c:pt idx="40551">
                  <c:v>1.2653691228479199E-3</c:v>
                </c:pt>
                <c:pt idx="40552">
                  <c:v>1.2618019245564901E-3</c:v>
                </c:pt>
                <c:pt idx="40553">
                  <c:v>1.2638192856684299E-3</c:v>
                </c:pt>
                <c:pt idx="40554">
                  <c:v>1.2626516399905101E-3</c:v>
                </c:pt>
                <c:pt idx="40555">
                  <c:v>1.26183032989502E-3</c:v>
                </c:pt>
                <c:pt idx="40556">
                  <c:v>1.26175605691969E-3</c:v>
                </c:pt>
                <c:pt idx="40557">
                  <c:v>1.2618137989193201E-3</c:v>
                </c:pt>
                <c:pt idx="40558">
                  <c:v>1.26188434660435E-3</c:v>
                </c:pt>
                <c:pt idx="40559">
                  <c:v>1.26170762814581E-3</c:v>
                </c:pt>
                <c:pt idx="40560">
                  <c:v>1.2616419699043001E-3</c:v>
                </c:pt>
                <c:pt idx="40561">
                  <c:v>1.26174069009721E-3</c:v>
                </c:pt>
                <c:pt idx="40562">
                  <c:v>1.26253138296306E-3</c:v>
                </c:pt>
                <c:pt idx="40563">
                  <c:v>1.2628966942429499E-3</c:v>
                </c:pt>
                <c:pt idx="40564">
                  <c:v>1.26151333097369E-3</c:v>
                </c:pt>
                <c:pt idx="40565">
                  <c:v>1.2638667831197401E-3</c:v>
                </c:pt>
                <c:pt idx="40566">
                  <c:v>1.2615390587598101E-3</c:v>
                </c:pt>
                <c:pt idx="40567">
                  <c:v>1.26250390894711E-3</c:v>
                </c:pt>
                <c:pt idx="40568">
                  <c:v>1.2620965717360399E-3</c:v>
                </c:pt>
                <c:pt idx="40569">
                  <c:v>1.2615765444934401E-3</c:v>
                </c:pt>
                <c:pt idx="40570">
                  <c:v>1.2632033322006501E-3</c:v>
                </c:pt>
                <c:pt idx="40571">
                  <c:v>1.26182346139103E-3</c:v>
                </c:pt>
                <c:pt idx="40572">
                  <c:v>1.26313313376159E-3</c:v>
                </c:pt>
                <c:pt idx="40573">
                  <c:v>1.2619236949831299E-3</c:v>
                </c:pt>
                <c:pt idx="40574">
                  <c:v>1.26193033065647E-3</c:v>
                </c:pt>
                <c:pt idx="40575">
                  <c:v>1.26155314501375E-3</c:v>
                </c:pt>
                <c:pt idx="40576">
                  <c:v>1.2618720065802301E-3</c:v>
                </c:pt>
                <c:pt idx="40577">
                  <c:v>1.26176490448415E-3</c:v>
                </c:pt>
                <c:pt idx="40578">
                  <c:v>1.26148737035692E-3</c:v>
                </c:pt>
                <c:pt idx="40579">
                  <c:v>1.26170390285552E-3</c:v>
                </c:pt>
                <c:pt idx="40580">
                  <c:v>1.2619735207408699E-3</c:v>
                </c:pt>
                <c:pt idx="40581">
                  <c:v>1.2626150855794601E-3</c:v>
                </c:pt>
                <c:pt idx="40582">
                  <c:v>1.2614777078852101E-3</c:v>
                </c:pt>
                <c:pt idx="40583">
                  <c:v>1.2625250965356801E-3</c:v>
                </c:pt>
                <c:pt idx="40584">
                  <c:v>1.2614366132766E-3</c:v>
                </c:pt>
                <c:pt idx="40585">
                  <c:v>1.26211135648191E-3</c:v>
                </c:pt>
                <c:pt idx="40586">
                  <c:v>1.26171018928289E-3</c:v>
                </c:pt>
                <c:pt idx="40587">
                  <c:v>1.26141903456301E-3</c:v>
                </c:pt>
                <c:pt idx="40588">
                  <c:v>1.26250018365681E-3</c:v>
                </c:pt>
                <c:pt idx="40589">
                  <c:v>1.2618186883628401E-3</c:v>
                </c:pt>
                <c:pt idx="40590">
                  <c:v>1.2629618868231799E-3</c:v>
                </c:pt>
                <c:pt idx="40591">
                  <c:v>1.26154557801783E-3</c:v>
                </c:pt>
                <c:pt idx="40592">
                  <c:v>1.2623412767425199E-3</c:v>
                </c:pt>
                <c:pt idx="40593">
                  <c:v>1.26132590230554E-3</c:v>
                </c:pt>
                <c:pt idx="40594">
                  <c:v>1.2618221808224899E-3</c:v>
                </c:pt>
                <c:pt idx="40595">
                  <c:v>1.26165652181953E-3</c:v>
                </c:pt>
                <c:pt idx="40596">
                  <c:v>1.2612839927896901E-3</c:v>
                </c:pt>
                <c:pt idx="40597">
                  <c:v>1.26196839846671E-3</c:v>
                </c:pt>
                <c:pt idx="40598">
                  <c:v>1.2616851599887E-3</c:v>
                </c:pt>
                <c:pt idx="40599">
                  <c:v>1.2625453528016799E-3</c:v>
                </c:pt>
                <c:pt idx="40600">
                  <c:v>1.26135512255132E-3</c:v>
                </c:pt>
                <c:pt idx="40601">
                  <c:v>1.2621849309653E-3</c:v>
                </c:pt>
                <c:pt idx="40602">
                  <c:v>1.26123311929405E-3</c:v>
                </c:pt>
                <c:pt idx="40603">
                  <c:v>1.26181135419756E-3</c:v>
                </c:pt>
                <c:pt idx="40604">
                  <c:v>1.26149284187704E-3</c:v>
                </c:pt>
                <c:pt idx="40605">
                  <c:v>1.26121239736676E-3</c:v>
                </c:pt>
                <c:pt idx="40606">
                  <c:v>1.2620905181392999E-3</c:v>
                </c:pt>
                <c:pt idx="40607">
                  <c:v>1.2616710737347601E-3</c:v>
                </c:pt>
                <c:pt idx="40608">
                  <c:v>1.26268877647817E-3</c:v>
                </c:pt>
                <c:pt idx="40609">
                  <c:v>1.26129202544689E-3</c:v>
                </c:pt>
                <c:pt idx="40610">
                  <c:v>1.26227363944054E-3</c:v>
                </c:pt>
                <c:pt idx="40611">
                  <c:v>1.26113719306886E-3</c:v>
                </c:pt>
                <c:pt idx="40612">
                  <c:v>1.26172718591988E-3</c:v>
                </c:pt>
                <c:pt idx="40613">
                  <c:v>1.26148108392954E-3</c:v>
                </c:pt>
                <c:pt idx="40614">
                  <c:v>1.2611111160367699E-3</c:v>
                </c:pt>
                <c:pt idx="40615">
                  <c:v>1.26195349730551E-3</c:v>
                </c:pt>
                <c:pt idx="40616">
                  <c:v>1.26151915173978E-3</c:v>
                </c:pt>
                <c:pt idx="40617">
                  <c:v>1.26250251196325E-3</c:v>
                </c:pt>
                <c:pt idx="40618">
                  <c:v>1.26119889318943E-3</c:v>
                </c:pt>
                <c:pt idx="40619">
                  <c:v>1.26205605920404E-3</c:v>
                </c:pt>
                <c:pt idx="40620">
                  <c:v>1.2610424309969E-3</c:v>
                </c:pt>
                <c:pt idx="40621">
                  <c:v>1.2616186868399399E-3</c:v>
                </c:pt>
                <c:pt idx="40622">
                  <c:v>1.26133381854743E-3</c:v>
                </c:pt>
                <c:pt idx="40623">
                  <c:v>1.2610163539648099E-3</c:v>
                </c:pt>
                <c:pt idx="40624">
                  <c:v>1.2618814362213E-3</c:v>
                </c:pt>
                <c:pt idx="40625">
                  <c:v>1.26147118862718E-3</c:v>
                </c:pt>
                <c:pt idx="40626">
                  <c:v>1.2624657247215501E-3</c:v>
                </c:pt>
                <c:pt idx="40627">
                  <c:v>1.2610830599442101E-3</c:v>
                </c:pt>
                <c:pt idx="40628">
                  <c:v>1.2621233472600601E-3</c:v>
                </c:pt>
                <c:pt idx="40629">
                  <c:v>1.2609433615580199E-3</c:v>
                </c:pt>
                <c:pt idx="40630">
                  <c:v>1.2615665327757599E-3</c:v>
                </c:pt>
                <c:pt idx="40631">
                  <c:v>1.2612767750397301E-3</c:v>
                </c:pt>
                <c:pt idx="40632">
                  <c:v>1.26092648133636E-3</c:v>
                </c:pt>
                <c:pt idx="40633">
                  <c:v>1.2618541950359899E-3</c:v>
                </c:pt>
                <c:pt idx="40634">
                  <c:v>1.26136059407145E-3</c:v>
                </c:pt>
                <c:pt idx="40635">
                  <c:v>1.2623963411897399E-3</c:v>
                </c:pt>
                <c:pt idx="40636">
                  <c:v>1.2610070407390601E-3</c:v>
                </c:pt>
                <c:pt idx="40637">
                  <c:v>1.26198888756335E-3</c:v>
                </c:pt>
                <c:pt idx="40638">
                  <c:v>1.26085244119167E-3</c:v>
                </c:pt>
                <c:pt idx="40639">
                  <c:v>1.2614626903086901E-3</c:v>
                </c:pt>
                <c:pt idx="40640">
                  <c:v>1.2611757265403899E-3</c:v>
                </c:pt>
                <c:pt idx="40641">
                  <c:v>1.2608316028490699E-3</c:v>
                </c:pt>
                <c:pt idx="40642">
                  <c:v>1.2617415050044699E-3</c:v>
                </c:pt>
                <c:pt idx="40643">
                  <c:v>1.26128329429776E-3</c:v>
                </c:pt>
                <c:pt idx="40644">
                  <c:v>1.2623069342225801E-3</c:v>
                </c:pt>
                <c:pt idx="40645">
                  <c:v>1.26089854165912E-3</c:v>
                </c:pt>
                <c:pt idx="40646">
                  <c:v>1.2619600165635399E-3</c:v>
                </c:pt>
                <c:pt idx="40647">
                  <c:v>1.2607576791197101E-3</c:v>
                </c:pt>
                <c:pt idx="40648">
                  <c:v>1.2613987782970099E-3</c:v>
                </c:pt>
                <c:pt idx="40649">
                  <c:v>1.2610914418473801E-3</c:v>
                </c:pt>
                <c:pt idx="40650">
                  <c:v>1.26074370928109E-3</c:v>
                </c:pt>
                <c:pt idx="40651">
                  <c:v>1.2617048341780901E-3</c:v>
                </c:pt>
                <c:pt idx="40652">
                  <c:v>1.26119633205235E-3</c:v>
                </c:pt>
                <c:pt idx="40653">
                  <c:v>1.2622561771422601E-3</c:v>
                </c:pt>
                <c:pt idx="40654">
                  <c:v>1.2608111137524299E-3</c:v>
                </c:pt>
                <c:pt idx="40655">
                  <c:v>1.2619014596566599E-3</c:v>
                </c:pt>
                <c:pt idx="40656">
                  <c:v>1.26066419761628E-3</c:v>
                </c:pt>
                <c:pt idx="40657">
                  <c:v>1.2613119324669201E-3</c:v>
                </c:pt>
                <c:pt idx="40658">
                  <c:v>1.26100576017052E-3</c:v>
                </c:pt>
                <c:pt idx="40659">
                  <c:v>1.26065034419298E-3</c:v>
                </c:pt>
                <c:pt idx="40660">
                  <c:v>1.26162776723504E-3</c:v>
                </c:pt>
                <c:pt idx="40661">
                  <c:v>1.26110552810133E-3</c:v>
                </c:pt>
                <c:pt idx="40662">
                  <c:v>1.2621727073565099E-3</c:v>
                </c:pt>
                <c:pt idx="40663">
                  <c:v>1.26071402337402E-3</c:v>
                </c:pt>
                <c:pt idx="40664">
                  <c:v>1.26183812972158E-3</c:v>
                </c:pt>
                <c:pt idx="40665">
                  <c:v>1.26057025045157E-3</c:v>
                </c:pt>
                <c:pt idx="40666">
                  <c:v>1.2612355640158101E-3</c:v>
                </c:pt>
                <c:pt idx="40667">
                  <c:v>1.26091495621949E-3</c:v>
                </c:pt>
                <c:pt idx="40668">
                  <c:v>1.26056221779436E-3</c:v>
                </c:pt>
                <c:pt idx="40669">
                  <c:v>1.2615633895620699E-3</c:v>
                </c:pt>
                <c:pt idx="40670">
                  <c:v>1.2610249686986199E-3</c:v>
                </c:pt>
                <c:pt idx="40671">
                  <c:v>1.2621118221432001E-3</c:v>
                </c:pt>
                <c:pt idx="40672">
                  <c:v>1.2606199597939901E-3</c:v>
                </c:pt>
                <c:pt idx="40673">
                  <c:v>1.2617923785001E-3</c:v>
                </c:pt>
                <c:pt idx="40674">
                  <c:v>1.26047863159329E-3</c:v>
                </c:pt>
                <c:pt idx="40675">
                  <c:v>1.2611601268872599E-3</c:v>
                </c:pt>
                <c:pt idx="40676">
                  <c:v>1.2608329998329299E-3</c:v>
                </c:pt>
                <c:pt idx="40677">
                  <c:v>1.2604717630893001E-3</c:v>
                </c:pt>
                <c:pt idx="40678">
                  <c:v>1.26150297001004E-3</c:v>
                </c:pt>
                <c:pt idx="40679">
                  <c:v>1.26093626022339E-3</c:v>
                </c:pt>
                <c:pt idx="40680">
                  <c:v>1.2620415072888099E-3</c:v>
                </c:pt>
                <c:pt idx="40681">
                  <c:v>1.26052706036717E-3</c:v>
                </c:pt>
                <c:pt idx="40682">
                  <c:v>1.26173382159323E-3</c:v>
                </c:pt>
                <c:pt idx="40683">
                  <c:v>1.2603856157511501E-3</c:v>
                </c:pt>
                <c:pt idx="40684">
                  <c:v>1.2610802659764901E-3</c:v>
                </c:pt>
                <c:pt idx="40685">
                  <c:v>1.2607453390955899E-3</c:v>
                </c:pt>
                <c:pt idx="40686">
                  <c:v>1.2603821232914901E-3</c:v>
                </c:pt>
                <c:pt idx="40687">
                  <c:v>1.2614368461072399E-3</c:v>
                </c:pt>
                <c:pt idx="40688">
                  <c:v>1.26085360534489E-3</c:v>
                </c:pt>
                <c:pt idx="40689">
                  <c:v>1.2619741028174799E-3</c:v>
                </c:pt>
                <c:pt idx="40690">
                  <c:v>1.2604326475411699E-3</c:v>
                </c:pt>
                <c:pt idx="40691">
                  <c:v>1.26168504357338E-3</c:v>
                </c:pt>
                <c:pt idx="40692">
                  <c:v>1.2602936476469001E-3</c:v>
                </c:pt>
                <c:pt idx="40693">
                  <c:v>1.2610079720616299E-3</c:v>
                </c:pt>
                <c:pt idx="40694">
                  <c:v>1.26066128723323E-3</c:v>
                </c:pt>
                <c:pt idx="40695">
                  <c:v>1.26029294915497E-3</c:v>
                </c:pt>
                <c:pt idx="40696">
                  <c:v>1.2613785220310101E-3</c:v>
                </c:pt>
                <c:pt idx="40697">
                  <c:v>1.26076966989785E-3</c:v>
                </c:pt>
                <c:pt idx="40698">
                  <c:v>1.2619100743904699E-3</c:v>
                </c:pt>
                <c:pt idx="40699">
                  <c:v>1.2603404466062799E-3</c:v>
                </c:pt>
                <c:pt idx="40700">
                  <c:v>1.2616342864930599E-3</c:v>
                </c:pt>
                <c:pt idx="40701">
                  <c:v>1.2602017959579799E-3</c:v>
                </c:pt>
                <c:pt idx="40702">
                  <c:v>1.26093195285648E-3</c:v>
                </c:pt>
                <c:pt idx="40703">
                  <c:v>1.26057688612491E-3</c:v>
                </c:pt>
                <c:pt idx="40704">
                  <c:v>1.26020482275635E-3</c:v>
                </c:pt>
                <c:pt idx="40705">
                  <c:v>1.2613148428499701E-3</c:v>
                </c:pt>
                <c:pt idx="40706">
                  <c:v>1.2606868986040399E-3</c:v>
                </c:pt>
                <c:pt idx="40707">
                  <c:v>1.26184453256428E-3</c:v>
                </c:pt>
                <c:pt idx="40708">
                  <c:v>1.26024766359478E-3</c:v>
                </c:pt>
                <c:pt idx="40709">
                  <c:v>1.26158562488854E-3</c:v>
                </c:pt>
                <c:pt idx="40710">
                  <c:v>1.26011169049889E-3</c:v>
                </c:pt>
                <c:pt idx="40711">
                  <c:v>1.2608583783730899E-3</c:v>
                </c:pt>
                <c:pt idx="40712">
                  <c:v>1.26049213577062E-3</c:v>
                </c:pt>
                <c:pt idx="40713">
                  <c:v>1.2601182097569099E-3</c:v>
                </c:pt>
                <c:pt idx="40714">
                  <c:v>1.2612572172656701E-3</c:v>
                </c:pt>
                <c:pt idx="40715">
                  <c:v>1.2606043601408601E-3</c:v>
                </c:pt>
                <c:pt idx="40716">
                  <c:v>1.2617825996130701E-3</c:v>
                </c:pt>
                <c:pt idx="40717">
                  <c:v>1.2601549969986101E-3</c:v>
                </c:pt>
                <c:pt idx="40718">
                  <c:v>1.2615394080057699E-3</c:v>
                </c:pt>
                <c:pt idx="40719">
                  <c:v>1.26001937314868E-3</c:v>
                </c:pt>
                <c:pt idx="40720">
                  <c:v>1.26078503672034E-3</c:v>
                </c:pt>
                <c:pt idx="40721">
                  <c:v>1.26040913164616E-3</c:v>
                </c:pt>
                <c:pt idx="40722">
                  <c:v>1.2600297341123199E-3</c:v>
                </c:pt>
                <c:pt idx="40723">
                  <c:v>1.2611981946974999E-3</c:v>
                </c:pt>
                <c:pt idx="40724">
                  <c:v>1.2605222873389699E-3</c:v>
                </c:pt>
                <c:pt idx="40725">
                  <c:v>1.26171973533928E-3</c:v>
                </c:pt>
                <c:pt idx="40726">
                  <c:v>1.26006326172501E-3</c:v>
                </c:pt>
                <c:pt idx="40727">
                  <c:v>1.2614929582923701E-3</c:v>
                </c:pt>
                <c:pt idx="40728">
                  <c:v>1.25992926768959E-3</c:v>
                </c:pt>
                <c:pt idx="40729">
                  <c:v>1.2607125099748399E-3</c:v>
                </c:pt>
                <c:pt idx="40730">
                  <c:v>1.2603262439370201E-3</c:v>
                </c:pt>
                <c:pt idx="40731">
                  <c:v>1.25994451809675E-3</c:v>
                </c:pt>
                <c:pt idx="40732">
                  <c:v>1.2611399870365899E-3</c:v>
                </c:pt>
                <c:pt idx="40733">
                  <c:v>1.26044196076691E-3</c:v>
                </c:pt>
                <c:pt idx="40734">
                  <c:v>1.26165826804936E-3</c:v>
                </c:pt>
                <c:pt idx="40735">
                  <c:v>1.2599717592820499E-3</c:v>
                </c:pt>
                <c:pt idx="40736">
                  <c:v>1.26144848763943E-3</c:v>
                </c:pt>
                <c:pt idx="40737">
                  <c:v>1.2598395114764599E-3</c:v>
                </c:pt>
                <c:pt idx="40738">
                  <c:v>1.26064172945917E-3</c:v>
                </c:pt>
                <c:pt idx="40739">
                  <c:v>1.2602435890585199E-3</c:v>
                </c:pt>
                <c:pt idx="40740">
                  <c:v>1.25985802151263E-3</c:v>
                </c:pt>
                <c:pt idx="40741">
                  <c:v>1.26108410768211E-3</c:v>
                </c:pt>
                <c:pt idx="40742">
                  <c:v>1.2603608192876001E-3</c:v>
                </c:pt>
                <c:pt idx="40743">
                  <c:v>1.2615981977433001E-3</c:v>
                </c:pt>
                <c:pt idx="40744">
                  <c:v>1.2598803732544201E-3</c:v>
                </c:pt>
                <c:pt idx="40745">
                  <c:v>1.26140587963164E-3</c:v>
                </c:pt>
                <c:pt idx="40746">
                  <c:v>1.2597497552633301E-3</c:v>
                </c:pt>
                <c:pt idx="40747">
                  <c:v>1.2605711817741401E-3</c:v>
                </c:pt>
                <c:pt idx="40748">
                  <c:v>1.2601613998413099E-3</c:v>
                </c:pt>
                <c:pt idx="40749">
                  <c:v>1.2597728054970501E-3</c:v>
                </c:pt>
                <c:pt idx="40750">
                  <c:v>1.26102915965021E-3</c:v>
                </c:pt>
                <c:pt idx="40751">
                  <c:v>1.2602815404534301E-3</c:v>
                </c:pt>
                <c:pt idx="40752">
                  <c:v>1.26153812743723E-3</c:v>
                </c:pt>
                <c:pt idx="40753">
                  <c:v>1.2597884051501801E-3</c:v>
                </c:pt>
                <c:pt idx="40754">
                  <c:v>1.2613635044544901E-3</c:v>
                </c:pt>
                <c:pt idx="40755">
                  <c:v>1.25966058112681E-3</c:v>
                </c:pt>
                <c:pt idx="40756">
                  <c:v>1.26050249673426E-3</c:v>
                </c:pt>
                <c:pt idx="40757">
                  <c:v>1.26007967628539E-3</c:v>
                </c:pt>
                <c:pt idx="40758">
                  <c:v>1.2596877058968E-3</c:v>
                </c:pt>
                <c:pt idx="40759">
                  <c:v>1.26097584143281E-3</c:v>
                </c:pt>
                <c:pt idx="40760">
                  <c:v>1.2602023780345899E-3</c:v>
                </c:pt>
                <c:pt idx="40761">
                  <c:v>1.26148050185293E-3</c:v>
                </c:pt>
                <c:pt idx="40762">
                  <c:v>1.2596985325217299E-3</c:v>
                </c:pt>
                <c:pt idx="40763">
                  <c:v>1.2613243889063601E-3</c:v>
                </c:pt>
                <c:pt idx="40764">
                  <c:v>1.25957187265158E-3</c:v>
                </c:pt>
                <c:pt idx="40765">
                  <c:v>1.26043392810971E-3</c:v>
                </c:pt>
                <c:pt idx="40766">
                  <c:v>1.2599994661286499E-3</c:v>
                </c:pt>
                <c:pt idx="40767">
                  <c:v>1.25960353761911E-3</c:v>
                </c:pt>
                <c:pt idx="40768">
                  <c:v>1.26092240680009E-3</c:v>
                </c:pt>
                <c:pt idx="40769">
                  <c:v>1.260124030523E-3</c:v>
                </c:pt>
                <c:pt idx="40770">
                  <c:v>1.26142369117588E-3</c:v>
                </c:pt>
                <c:pt idx="40771">
                  <c:v>1.2596085434779501E-3</c:v>
                </c:pt>
                <c:pt idx="40772">
                  <c:v>1.2612862046808E-3</c:v>
                </c:pt>
                <c:pt idx="40773">
                  <c:v>1.2594826985150599E-3</c:v>
                </c:pt>
                <c:pt idx="40774">
                  <c:v>1.2603668728843301E-3</c:v>
                </c:pt>
                <c:pt idx="40775">
                  <c:v>1.25991913955659E-3</c:v>
                </c:pt>
                <c:pt idx="40776">
                  <c:v>1.25952111557126E-3</c:v>
                </c:pt>
                <c:pt idx="40777">
                  <c:v>1.26087036915124E-3</c:v>
                </c:pt>
                <c:pt idx="40778">
                  <c:v>1.26004684716463E-3</c:v>
                </c:pt>
                <c:pt idx="40779">
                  <c:v>1.2613687431439801E-3</c:v>
                </c:pt>
                <c:pt idx="40780">
                  <c:v>1.2595175066962799E-3</c:v>
                </c:pt>
                <c:pt idx="40781">
                  <c:v>1.2612503487616799E-3</c:v>
                </c:pt>
                <c:pt idx="40782">
                  <c:v>1.2593946885317601E-3</c:v>
                </c:pt>
                <c:pt idx="40783">
                  <c:v>1.26030074898154E-3</c:v>
                </c:pt>
                <c:pt idx="40784">
                  <c:v>1.2598391622304899E-3</c:v>
                </c:pt>
                <c:pt idx="40785">
                  <c:v>1.2594381114468E-3</c:v>
                </c:pt>
                <c:pt idx="40786">
                  <c:v>1.2608205433934901E-3</c:v>
                </c:pt>
                <c:pt idx="40787">
                  <c:v>1.2599686160683599E-3</c:v>
                </c:pt>
                <c:pt idx="40788">
                  <c:v>1.26131414435804E-3</c:v>
                </c:pt>
                <c:pt idx="40789">
                  <c:v>1.2594286818057301E-3</c:v>
                </c:pt>
                <c:pt idx="40790">
                  <c:v>1.2612162390723801E-3</c:v>
                </c:pt>
                <c:pt idx="40791">
                  <c:v>1.2593076098710301E-3</c:v>
                </c:pt>
                <c:pt idx="40792">
                  <c:v>1.26023613847792E-3</c:v>
                </c:pt>
                <c:pt idx="40793">
                  <c:v>1.2597602326422899E-3</c:v>
                </c:pt>
                <c:pt idx="40794">
                  <c:v>1.25935510732234E-3</c:v>
                </c:pt>
                <c:pt idx="40795">
                  <c:v>1.26077001914382E-3</c:v>
                </c:pt>
                <c:pt idx="40796">
                  <c:v>1.2598930625244999E-3</c:v>
                </c:pt>
                <c:pt idx="40797">
                  <c:v>1.26126059331E-3</c:v>
                </c:pt>
                <c:pt idx="40798">
                  <c:v>1.2593384599313101E-3</c:v>
                </c:pt>
                <c:pt idx="40799">
                  <c:v>1.26118212938309E-3</c:v>
                </c:pt>
                <c:pt idx="40800">
                  <c:v>1.2592202983796601E-3</c:v>
                </c:pt>
                <c:pt idx="40801">
                  <c:v>1.2601723428815599E-3</c:v>
                </c:pt>
                <c:pt idx="40802">
                  <c:v>1.25968246720731E-3</c:v>
                </c:pt>
                <c:pt idx="40803">
                  <c:v>1.25927408225834E-3</c:v>
                </c:pt>
                <c:pt idx="40804">
                  <c:v>1.2607225216925101E-3</c:v>
                </c:pt>
                <c:pt idx="40805">
                  <c:v>1.25981797464192E-3</c:v>
                </c:pt>
                <c:pt idx="40806">
                  <c:v>1.2612091377377499E-3</c:v>
                </c:pt>
                <c:pt idx="40807">
                  <c:v>1.2592503335326899E-3</c:v>
                </c:pt>
                <c:pt idx="40808">
                  <c:v>1.26115081366152E-3</c:v>
                </c:pt>
                <c:pt idx="40809">
                  <c:v>1.25913345254958E-3</c:v>
                </c:pt>
                <c:pt idx="40810">
                  <c:v>1.26010994426906E-3</c:v>
                </c:pt>
                <c:pt idx="40811">
                  <c:v>1.25960411969572E-3</c:v>
                </c:pt>
                <c:pt idx="40812">
                  <c:v>1.25919305719435E-3</c:v>
                </c:pt>
                <c:pt idx="40813">
                  <c:v>1.2606758391484601E-3</c:v>
                </c:pt>
                <c:pt idx="40814">
                  <c:v>1.2597444001585299E-3</c:v>
                </c:pt>
                <c:pt idx="40815">
                  <c:v>1.2611576821655E-3</c:v>
                </c:pt>
                <c:pt idx="40816">
                  <c:v>1.2591624399647099E-3</c:v>
                </c:pt>
                <c:pt idx="40817">
                  <c:v>1.26112136058509E-3</c:v>
                </c:pt>
                <c:pt idx="40818">
                  <c:v>1.25904753804207E-3</c:v>
                </c:pt>
                <c:pt idx="40819">
                  <c:v>1.26004742924124E-3</c:v>
                </c:pt>
                <c:pt idx="40820">
                  <c:v>1.2595269363373501E-3</c:v>
                </c:pt>
                <c:pt idx="40821">
                  <c:v>1.25911238137633E-3</c:v>
                </c:pt>
                <c:pt idx="40822">
                  <c:v>1.2606283416971599E-3</c:v>
                </c:pt>
                <c:pt idx="40823">
                  <c:v>1.2596700107678799E-3</c:v>
                </c:pt>
                <c:pt idx="40824">
                  <c:v>1.26110925339162E-3</c:v>
                </c:pt>
                <c:pt idx="40825">
                  <c:v>1.25907349865884E-3</c:v>
                </c:pt>
                <c:pt idx="40826">
                  <c:v>1.2610945850610701E-3</c:v>
                </c:pt>
                <c:pt idx="40827">
                  <c:v>1.25896220561117E-3</c:v>
                </c:pt>
                <c:pt idx="40828">
                  <c:v>1.2599878245964701E-3</c:v>
                </c:pt>
                <c:pt idx="40829">
                  <c:v>1.25944940373302E-3</c:v>
                </c:pt>
                <c:pt idx="40830">
                  <c:v>1.25903461594135E-3</c:v>
                </c:pt>
                <c:pt idx="40831">
                  <c:v>1.26058608293533E-3</c:v>
                </c:pt>
                <c:pt idx="40832">
                  <c:v>1.25959748402238E-3</c:v>
                </c:pt>
                <c:pt idx="40833">
                  <c:v>1.261061639525E-3</c:v>
                </c:pt>
                <c:pt idx="40834">
                  <c:v>1.25898618716747E-3</c:v>
                </c:pt>
                <c:pt idx="40835">
                  <c:v>1.2610689736902701E-3</c:v>
                </c:pt>
                <c:pt idx="40836">
                  <c:v>1.25887547619641E-3</c:v>
                </c:pt>
                <c:pt idx="40837">
                  <c:v>1.2599285691976599E-3</c:v>
                </c:pt>
                <c:pt idx="40838">
                  <c:v>1.2593737337738299E-3</c:v>
                </c:pt>
                <c:pt idx="40839">
                  <c:v>1.2589560355991099E-3</c:v>
                </c:pt>
                <c:pt idx="40840">
                  <c:v>1.26054196152836E-3</c:v>
                </c:pt>
                <c:pt idx="40841">
                  <c:v>1.2595250736922E-3</c:v>
                </c:pt>
                <c:pt idx="40842">
                  <c:v>1.2610156554728801E-3</c:v>
                </c:pt>
                <c:pt idx="40843">
                  <c:v>1.25889945775271E-3</c:v>
                </c:pt>
                <c:pt idx="40844">
                  <c:v>1.2610447593033301E-3</c:v>
                </c:pt>
                <c:pt idx="40845">
                  <c:v>1.25879049301148E-3</c:v>
                </c:pt>
                <c:pt idx="40846">
                  <c:v>1.2598700122907799E-3</c:v>
                </c:pt>
                <c:pt idx="40847">
                  <c:v>1.2592984130606101E-3</c:v>
                </c:pt>
                <c:pt idx="40848">
                  <c:v>1.25887745525688E-3</c:v>
                </c:pt>
                <c:pt idx="40849">
                  <c:v>1.2605010997504E-3</c:v>
                </c:pt>
                <c:pt idx="40850">
                  <c:v>1.25945394393057E-3</c:v>
                </c:pt>
                <c:pt idx="40851">
                  <c:v>1.26097083557397E-3</c:v>
                </c:pt>
                <c:pt idx="40852">
                  <c:v>1.2588116806000499E-3</c:v>
                </c:pt>
                <c:pt idx="40853">
                  <c:v>1.26102357171476E-3</c:v>
                </c:pt>
                <c:pt idx="40854">
                  <c:v>1.2587060919031501E-3</c:v>
                </c:pt>
                <c:pt idx="40855">
                  <c:v>1.2598141329362999E-3</c:v>
                </c:pt>
                <c:pt idx="40856">
                  <c:v>1.2592237908393099E-3</c:v>
                </c:pt>
                <c:pt idx="40857">
                  <c:v>1.25880143605173E-3</c:v>
                </c:pt>
                <c:pt idx="40858">
                  <c:v>1.2604596558958301E-3</c:v>
                </c:pt>
                <c:pt idx="40859">
                  <c:v>1.25938304699957E-3</c:v>
                </c:pt>
                <c:pt idx="40860">
                  <c:v>1.2609263649210299E-3</c:v>
                </c:pt>
                <c:pt idx="40861">
                  <c:v>1.2587255332619E-3</c:v>
                </c:pt>
                <c:pt idx="40862">
                  <c:v>1.26100284978747E-3</c:v>
                </c:pt>
                <c:pt idx="40863">
                  <c:v>1.2586216907948301E-3</c:v>
                </c:pt>
                <c:pt idx="40864">
                  <c:v>1.2597591849044E-3</c:v>
                </c:pt>
                <c:pt idx="40865">
                  <c:v>1.25914928503335E-3</c:v>
                </c:pt>
                <c:pt idx="40866">
                  <c:v>1.25872506760061E-3</c:v>
                </c:pt>
                <c:pt idx="40867">
                  <c:v>1.26042147167027E-3</c:v>
                </c:pt>
                <c:pt idx="40868">
                  <c:v>1.25931447837502E-3</c:v>
                </c:pt>
                <c:pt idx="40869">
                  <c:v>1.26088527031243E-3</c:v>
                </c:pt>
                <c:pt idx="40870">
                  <c:v>1.2586391530931E-3</c:v>
                </c:pt>
                <c:pt idx="40871">
                  <c:v>1.2609853874892001E-3</c:v>
                </c:pt>
                <c:pt idx="40872">
                  <c:v>1.2585383374244001E-3</c:v>
                </c:pt>
                <c:pt idx="40873">
                  <c:v>1.25970528461039E-3</c:v>
                </c:pt>
                <c:pt idx="40874">
                  <c:v>1.2590757105499499E-3</c:v>
                </c:pt>
                <c:pt idx="40875">
                  <c:v>1.2586492812261001E-3</c:v>
                </c:pt>
                <c:pt idx="40876">
                  <c:v>1.26038340386003E-3</c:v>
                </c:pt>
                <c:pt idx="40877">
                  <c:v>1.2592447455972401E-3</c:v>
                </c:pt>
                <c:pt idx="40878">
                  <c:v>1.2608439428731799E-3</c:v>
                </c:pt>
                <c:pt idx="40879">
                  <c:v>1.25855358783156E-3</c:v>
                </c:pt>
                <c:pt idx="40880">
                  <c:v>1.26096908934414E-3</c:v>
                </c:pt>
                <c:pt idx="40881">
                  <c:v>1.25845521688461E-3</c:v>
                </c:pt>
                <c:pt idx="40882">
                  <c:v>1.2596525484696E-3</c:v>
                </c:pt>
                <c:pt idx="40883">
                  <c:v>1.2590024853125199E-3</c:v>
                </c:pt>
                <c:pt idx="40884">
                  <c:v>1.25857535749674E-3</c:v>
                </c:pt>
                <c:pt idx="40885">
                  <c:v>1.2603463837876901E-3</c:v>
                </c:pt>
                <c:pt idx="40886">
                  <c:v>1.2591782724484799E-3</c:v>
                </c:pt>
                <c:pt idx="40887">
                  <c:v>1.26080517657101E-3</c:v>
                </c:pt>
                <c:pt idx="40888">
                  <c:v>1.25846709124744E-3</c:v>
                </c:pt>
                <c:pt idx="40889">
                  <c:v>1.2609566329047099E-3</c:v>
                </c:pt>
                <c:pt idx="40890">
                  <c:v>1.25837244559079E-3</c:v>
                </c:pt>
                <c:pt idx="40891">
                  <c:v>1.2596016749739699E-3</c:v>
                </c:pt>
                <c:pt idx="40892">
                  <c:v>1.25892995856702E-3</c:v>
                </c:pt>
                <c:pt idx="40893">
                  <c:v>1.2585014337673801E-3</c:v>
                </c:pt>
                <c:pt idx="40894">
                  <c:v>1.26031204126775E-3</c:v>
                </c:pt>
                <c:pt idx="40895">
                  <c:v>1.2591105187311801E-3</c:v>
                </c:pt>
                <c:pt idx="40896">
                  <c:v>1.26076769083738E-3</c:v>
                </c:pt>
                <c:pt idx="40897">
                  <c:v>1.2583828065544399E-3</c:v>
                </c:pt>
                <c:pt idx="40898">
                  <c:v>1.2609439436346299E-3</c:v>
                </c:pt>
                <c:pt idx="40899">
                  <c:v>1.2582899071276201E-3</c:v>
                </c:pt>
                <c:pt idx="40900">
                  <c:v>1.25955138355494E-3</c:v>
                </c:pt>
                <c:pt idx="40901">
                  <c:v>1.2588582467287801E-3</c:v>
                </c:pt>
                <c:pt idx="40902">
                  <c:v>1.2584289070218799E-3</c:v>
                </c:pt>
                <c:pt idx="40903">
                  <c:v>1.2602772330865301E-3</c:v>
                </c:pt>
                <c:pt idx="40904">
                  <c:v>1.2590453261509501E-3</c:v>
                </c:pt>
                <c:pt idx="40905">
                  <c:v>1.26073171850294E-3</c:v>
                </c:pt>
                <c:pt idx="40906">
                  <c:v>1.2582978233695E-3</c:v>
                </c:pt>
                <c:pt idx="40907">
                  <c:v>1.2609363766387101E-3</c:v>
                </c:pt>
                <c:pt idx="40908">
                  <c:v>1.2582077179104101E-3</c:v>
                </c:pt>
                <c:pt idx="40909">
                  <c:v>1.2595042353496001E-3</c:v>
                </c:pt>
                <c:pt idx="40910">
                  <c:v>1.25878700055182E-3</c:v>
                </c:pt>
                <c:pt idx="40911">
                  <c:v>1.2583575444296E-3</c:v>
                </c:pt>
                <c:pt idx="40912">
                  <c:v>1.2602467322722099E-3</c:v>
                </c:pt>
                <c:pt idx="40913">
                  <c:v>1.2589811813086299E-3</c:v>
                </c:pt>
                <c:pt idx="40914">
                  <c:v>1.2606978416442899E-3</c:v>
                </c:pt>
                <c:pt idx="40915">
                  <c:v>1.25821365509182E-3</c:v>
                </c:pt>
                <c:pt idx="40916">
                  <c:v>1.26092915888876E-3</c:v>
                </c:pt>
                <c:pt idx="40917">
                  <c:v>1.2581270420923801E-3</c:v>
                </c:pt>
                <c:pt idx="40918">
                  <c:v>1.2594572035595801E-3</c:v>
                </c:pt>
                <c:pt idx="40919">
                  <c:v>1.2587168021127599E-3</c:v>
                </c:pt>
                <c:pt idx="40920">
                  <c:v>1.25828664749861E-3</c:v>
                </c:pt>
                <c:pt idx="40921">
                  <c:v>1.2602155329659601E-3</c:v>
                </c:pt>
                <c:pt idx="40922">
                  <c:v>1.25891726929694E-3</c:v>
                </c:pt>
                <c:pt idx="40923">
                  <c:v>1.2606646632775699E-3</c:v>
                </c:pt>
                <c:pt idx="40924">
                  <c:v>1.25812983606011E-3</c:v>
                </c:pt>
                <c:pt idx="40925">
                  <c:v>1.2609234545379901E-3</c:v>
                </c:pt>
                <c:pt idx="40926">
                  <c:v>1.2580465991050001E-3</c:v>
                </c:pt>
                <c:pt idx="40927">
                  <c:v>1.259412500076E-3</c:v>
                </c:pt>
                <c:pt idx="40928">
                  <c:v>1.2586464872583799E-3</c:v>
                </c:pt>
                <c:pt idx="40929">
                  <c:v>1.25821656547487E-3</c:v>
                </c:pt>
                <c:pt idx="40930">
                  <c:v>1.26018573064357E-3</c:v>
                </c:pt>
                <c:pt idx="40931">
                  <c:v>1.25885591842234E-3</c:v>
                </c:pt>
                <c:pt idx="40932">
                  <c:v>1.2606334639713201E-3</c:v>
                </c:pt>
                <c:pt idx="40933">
                  <c:v>1.2580457841977501E-3</c:v>
                </c:pt>
                <c:pt idx="40934">
                  <c:v>1.2609225232154101E-3</c:v>
                </c:pt>
                <c:pt idx="40935">
                  <c:v>1.2579651083797199E-3</c:v>
                </c:pt>
                <c:pt idx="40936">
                  <c:v>1.2593701248988501E-3</c:v>
                </c:pt>
                <c:pt idx="40937">
                  <c:v>1.25857687089592E-3</c:v>
                </c:pt>
                <c:pt idx="40938">
                  <c:v>1.25814822968096E-3</c:v>
                </c:pt>
                <c:pt idx="40939">
                  <c:v>1.26015697605908E-3</c:v>
                </c:pt>
                <c:pt idx="40940">
                  <c:v>1.25879363622516E-3</c:v>
                </c:pt>
                <c:pt idx="40941">
                  <c:v>1.26060505863279E-3</c:v>
                </c:pt>
                <c:pt idx="40942">
                  <c:v>1.25796324573457E-3</c:v>
                </c:pt>
                <c:pt idx="40943">
                  <c:v>1.26092240680009E-3</c:v>
                </c:pt>
                <c:pt idx="40944">
                  <c:v>1.2578854802995901E-3</c:v>
                </c:pt>
                <c:pt idx="40945">
                  <c:v>1.2593278661370299E-3</c:v>
                </c:pt>
                <c:pt idx="40946">
                  <c:v>1.2585080694407201E-3</c:v>
                </c:pt>
                <c:pt idx="40947">
                  <c:v>1.2580815237015501E-3</c:v>
                </c:pt>
                <c:pt idx="40948">
                  <c:v>1.26013101544231E-3</c:v>
                </c:pt>
                <c:pt idx="40949">
                  <c:v>1.25873391516507E-3</c:v>
                </c:pt>
                <c:pt idx="40950">
                  <c:v>1.26057770103216E-3</c:v>
                </c:pt>
                <c:pt idx="40951">
                  <c:v>1.25788256991655E-3</c:v>
                </c:pt>
                <c:pt idx="40952">
                  <c:v>1.26092473510653E-3</c:v>
                </c:pt>
                <c:pt idx="40953">
                  <c:v>1.25780876260251E-3</c:v>
                </c:pt>
                <c:pt idx="40954">
                  <c:v>1.2592927087098399E-3</c:v>
                </c:pt>
                <c:pt idx="40955">
                  <c:v>1.25844625290483E-3</c:v>
                </c:pt>
                <c:pt idx="40956">
                  <c:v>1.2580219190567699E-3</c:v>
                </c:pt>
                <c:pt idx="40957">
                  <c:v>1.2600811896845701E-3</c:v>
                </c:pt>
                <c:pt idx="40958">
                  <c:v>1.2586833909153899E-3</c:v>
                </c:pt>
                <c:pt idx="40959">
                  <c:v>1.2605625670403201E-3</c:v>
                </c:pt>
                <c:pt idx="40960">
                  <c:v>1.2578092282637999E-3</c:v>
                </c:pt>
                <c:pt idx="40961">
                  <c:v>1.2608983088284701E-3</c:v>
                </c:pt>
                <c:pt idx="40962">
                  <c:v>1.25773809850216E-3</c:v>
                </c:pt>
                <c:pt idx="40963">
                  <c:v>1.2592598795890799E-3</c:v>
                </c:pt>
                <c:pt idx="40964">
                  <c:v>1.2583815259859001E-3</c:v>
                </c:pt>
                <c:pt idx="40965">
                  <c:v>1.25795579515398E-3</c:v>
                </c:pt>
                <c:pt idx="40966">
                  <c:v>1.26006675418466E-3</c:v>
                </c:pt>
                <c:pt idx="40967">
                  <c:v>1.25862215645611E-3</c:v>
                </c:pt>
                <c:pt idx="40968">
                  <c:v>1.2605311349034301E-3</c:v>
                </c:pt>
                <c:pt idx="40969">
                  <c:v>1.25771935563535E-3</c:v>
                </c:pt>
                <c:pt idx="40970">
                  <c:v>1.2609367258846801E-3</c:v>
                </c:pt>
                <c:pt idx="40971">
                  <c:v>1.2576518347486899E-3</c:v>
                </c:pt>
                <c:pt idx="40972">
                  <c:v>1.25921843573451E-3</c:v>
                </c:pt>
                <c:pt idx="40973">
                  <c:v>1.2583107454702299E-3</c:v>
                </c:pt>
                <c:pt idx="40974">
                  <c:v>1.2578928144648699E-3</c:v>
                </c:pt>
                <c:pt idx="40975">
                  <c:v>1.26004742924124E-3</c:v>
                </c:pt>
                <c:pt idx="40976">
                  <c:v>1.2585718650370799E-3</c:v>
                </c:pt>
                <c:pt idx="40977">
                  <c:v>1.2605197262018899E-3</c:v>
                </c:pt>
                <c:pt idx="40978">
                  <c:v>1.2576489243656399E-3</c:v>
                </c:pt>
                <c:pt idx="40979">
                  <c:v>1.2609154218807799E-3</c:v>
                </c:pt>
                <c:pt idx="40980">
                  <c:v>1.25758710782975E-3</c:v>
                </c:pt>
                <c:pt idx="40981">
                  <c:v>1.25919678248465E-3</c:v>
                </c:pt>
                <c:pt idx="40982">
                  <c:v>1.2582567287609001E-3</c:v>
                </c:pt>
                <c:pt idx="40983">
                  <c:v>1.2578360037878199E-3</c:v>
                </c:pt>
                <c:pt idx="40984">
                  <c:v>1.26001541502774E-3</c:v>
                </c:pt>
                <c:pt idx="40985">
                  <c:v>1.25851668417454E-3</c:v>
                </c:pt>
                <c:pt idx="40986">
                  <c:v>1.2604960938915599E-3</c:v>
                </c:pt>
                <c:pt idx="40987">
                  <c:v>1.2575618457049101E-3</c:v>
                </c:pt>
                <c:pt idx="40988">
                  <c:v>1.26096419990063E-3</c:v>
                </c:pt>
                <c:pt idx="40989">
                  <c:v>1.25749944709241E-3</c:v>
                </c:pt>
                <c:pt idx="40990">
                  <c:v>1.2591540580615399E-3</c:v>
                </c:pt>
                <c:pt idx="40991">
                  <c:v>1.25818199012429E-3</c:v>
                </c:pt>
                <c:pt idx="40992">
                  <c:v>1.2577670859172899E-3</c:v>
                </c:pt>
                <c:pt idx="40993">
                  <c:v>1.26001890748739E-3</c:v>
                </c:pt>
                <c:pt idx="40994">
                  <c:v>1.25846243463457E-3</c:v>
                </c:pt>
                <c:pt idx="40995">
                  <c:v>1.26048026140779E-3</c:v>
                </c:pt>
                <c:pt idx="40996">
                  <c:v>1.2574868742376601E-3</c:v>
                </c:pt>
                <c:pt idx="40997">
                  <c:v>1.26096198800951E-3</c:v>
                </c:pt>
                <c:pt idx="40998">
                  <c:v>1.2574327411130101E-3</c:v>
                </c:pt>
                <c:pt idx="40999">
                  <c:v>1.2591370614245499E-3</c:v>
                </c:pt>
                <c:pt idx="41000">
                  <c:v>1.2581285554915699E-3</c:v>
                </c:pt>
                <c:pt idx="41001">
                  <c:v>1.2577190063893799E-3</c:v>
                </c:pt>
                <c:pt idx="41002">
                  <c:v>1.2599817709997301E-3</c:v>
                </c:pt>
                <c:pt idx="41003">
                  <c:v>1.25841575209051E-3</c:v>
                </c:pt>
                <c:pt idx="41004">
                  <c:v>1.2604690855369E-3</c:v>
                </c:pt>
                <c:pt idx="41005">
                  <c:v>1.2574071297422099E-3</c:v>
                </c:pt>
                <c:pt idx="41006">
                  <c:v>1.2609969126060601E-3</c:v>
                </c:pt>
                <c:pt idx="41007">
                  <c:v>1.2573522981256301E-3</c:v>
                </c:pt>
                <c:pt idx="41008">
                  <c:v>1.25910551287234E-3</c:v>
                </c:pt>
                <c:pt idx="41009">
                  <c:v>1.2580605689436199E-3</c:v>
                </c:pt>
                <c:pt idx="41010">
                  <c:v>1.2576541630551199E-3</c:v>
                </c:pt>
                <c:pt idx="41011">
                  <c:v>1.2599889887496801E-3</c:v>
                </c:pt>
                <c:pt idx="41012">
                  <c:v>1.25836301594973E-3</c:v>
                </c:pt>
                <c:pt idx="41013">
                  <c:v>1.26045779325068E-3</c:v>
                </c:pt>
                <c:pt idx="41014">
                  <c:v>1.2573302956298E-3</c:v>
                </c:pt>
                <c:pt idx="41015">
                  <c:v>1.2610101839527501E-3</c:v>
                </c:pt>
                <c:pt idx="41016">
                  <c:v>1.2572833802551001E-3</c:v>
                </c:pt>
                <c:pt idx="41017">
                  <c:v>1.25908642075956E-3</c:v>
                </c:pt>
                <c:pt idx="41018">
                  <c:v>1.2580028269439901E-3</c:v>
                </c:pt>
                <c:pt idx="41019">
                  <c:v>1.2576024746522301E-3</c:v>
                </c:pt>
                <c:pt idx="41020">
                  <c:v>1.2599639594554899E-3</c:v>
                </c:pt>
                <c:pt idx="41021">
                  <c:v>1.25831714831293E-3</c:v>
                </c:pt>
                <c:pt idx="41022">
                  <c:v>1.2604508083313699E-3</c:v>
                </c:pt>
                <c:pt idx="41023">
                  <c:v>1.2572534615173899E-3</c:v>
                </c:pt>
                <c:pt idx="41024">
                  <c:v>1.2610430130735001E-3</c:v>
                </c:pt>
                <c:pt idx="41025">
                  <c:v>1.2572070118039901E-3</c:v>
                </c:pt>
                <c:pt idx="41026">
                  <c:v>1.2590615078806901E-3</c:v>
                </c:pt>
                <c:pt idx="41027">
                  <c:v>1.2579394970089199E-3</c:v>
                </c:pt>
                <c:pt idx="41028">
                  <c:v>1.2575465952977499E-3</c:v>
                </c:pt>
                <c:pt idx="41029">
                  <c:v>1.2599600013345499E-3</c:v>
                </c:pt>
                <c:pt idx="41030">
                  <c:v>1.2582723284140201E-3</c:v>
                </c:pt>
                <c:pt idx="41031">
                  <c:v>1.2604434741661E-3</c:v>
                </c:pt>
                <c:pt idx="41032">
                  <c:v>1.25717802438885E-3</c:v>
                </c:pt>
                <c:pt idx="41033">
                  <c:v>1.2610685080289799E-3</c:v>
                </c:pt>
                <c:pt idx="41034">
                  <c:v>1.2571384431794301E-3</c:v>
                </c:pt>
                <c:pt idx="41035">
                  <c:v>1.2590471887961E-3</c:v>
                </c:pt>
                <c:pt idx="41036">
                  <c:v>1.25788315199316E-3</c:v>
                </c:pt>
                <c:pt idx="41037">
                  <c:v>1.25749688595533E-3</c:v>
                </c:pt>
                <c:pt idx="41038">
                  <c:v>1.2599506881088001E-3</c:v>
                </c:pt>
                <c:pt idx="41039">
                  <c:v>1.2582296039909101E-3</c:v>
                </c:pt>
                <c:pt idx="41040">
                  <c:v>1.2604412622749799E-3</c:v>
                </c:pt>
                <c:pt idx="41041">
                  <c:v>1.2571018887683799E-3</c:v>
                </c:pt>
                <c:pt idx="41042">
                  <c:v>1.2611058773472901E-3</c:v>
                </c:pt>
                <c:pt idx="41043">
                  <c:v>1.25706684775651E-3</c:v>
                </c:pt>
                <c:pt idx="41044">
                  <c:v>1.2590338010340901E-3</c:v>
                </c:pt>
                <c:pt idx="41045">
                  <c:v>1.25782599207014E-3</c:v>
                </c:pt>
                <c:pt idx="41046">
                  <c:v>1.2574456632137301E-3</c:v>
                </c:pt>
                <c:pt idx="41047">
                  <c:v>1.26060168258846E-3</c:v>
                </c:pt>
                <c:pt idx="41048">
                  <c:v>1.26570358406752E-3</c:v>
                </c:pt>
                <c:pt idx="41049">
                  <c:v>1.2677094200626E-3</c:v>
                </c:pt>
                <c:pt idx="41050">
                  <c:v>1.26032065600157E-3</c:v>
                </c:pt>
                <c:pt idx="41051">
                  <c:v>1.26602011732757E-3</c:v>
                </c:pt>
                <c:pt idx="41052">
                  <c:v>1.2611171696335099E-3</c:v>
                </c:pt>
                <c:pt idx="41053">
                  <c:v>1.2652433943003401E-3</c:v>
                </c:pt>
                <c:pt idx="41054">
                  <c:v>1.2618636246770601E-3</c:v>
                </c:pt>
                <c:pt idx="41055">
                  <c:v>1.2627777177840499E-3</c:v>
                </c:pt>
                <c:pt idx="41056">
                  <c:v>1.2631990248337401E-3</c:v>
                </c:pt>
                <c:pt idx="41057">
                  <c:v>1.2600115733221199E-3</c:v>
                </c:pt>
                <c:pt idx="41058">
                  <c:v>1.26149482093751E-3</c:v>
                </c:pt>
                <c:pt idx="41059">
                  <c:v>1.25937233678997E-3</c:v>
                </c:pt>
                <c:pt idx="41060">
                  <c:v>1.2602210044860801E-3</c:v>
                </c:pt>
                <c:pt idx="41061">
                  <c:v>1.25863309949637E-3</c:v>
                </c:pt>
                <c:pt idx="41062">
                  <c:v>1.2619516346603599E-3</c:v>
                </c:pt>
                <c:pt idx="41063">
                  <c:v>1.2596051674336199E-3</c:v>
                </c:pt>
                <c:pt idx="41064">
                  <c:v>1.2621216010302301E-3</c:v>
                </c:pt>
                <c:pt idx="41065">
                  <c:v>1.25986582133919E-3</c:v>
                </c:pt>
                <c:pt idx="41066">
                  <c:v>1.2617555912584099E-3</c:v>
                </c:pt>
                <c:pt idx="41067">
                  <c:v>1.26092915888876E-3</c:v>
                </c:pt>
                <c:pt idx="41068">
                  <c:v>1.25846150331199E-3</c:v>
                </c:pt>
                <c:pt idx="41069">
                  <c:v>3.6023870110511801E-2</c:v>
                </c:pt>
                <c:pt idx="41070">
                  <c:v>7.0788008160889201E-3</c:v>
                </c:pt>
                <c:pt idx="41071">
                  <c:v>9.9282208830118197E-3</c:v>
                </c:pt>
                <c:pt idx="41072">
                  <c:v>2.5176459923386602E-2</c:v>
                </c:pt>
                <c:pt idx="41073">
                  <c:v>2.2524526342749599E-2</c:v>
                </c:pt>
                <c:pt idx="41074">
                  <c:v>1.0733382776379599E-2</c:v>
                </c:pt>
                <c:pt idx="41075">
                  <c:v>6.1192847788333901E-3</c:v>
                </c:pt>
                <c:pt idx="41076">
                  <c:v>1.10968723893166E-2</c:v>
                </c:pt>
                <c:pt idx="41077">
                  <c:v>1.6567274928093002E-2</c:v>
                </c:pt>
                <c:pt idx="41078">
                  <c:v>1.52849555015564E-2</c:v>
                </c:pt>
                <c:pt idx="41079">
                  <c:v>9.1076251119375194E-3</c:v>
                </c:pt>
                <c:pt idx="41080">
                  <c:v>4.7389375977218203E-3</c:v>
                </c:pt>
                <c:pt idx="41081">
                  <c:v>6.0110557824373297E-3</c:v>
                </c:pt>
                <c:pt idx="41082">
                  <c:v>9.7414990887045895E-3</c:v>
                </c:pt>
                <c:pt idx="41083">
                  <c:v>9.8914690315723402E-3</c:v>
                </c:pt>
                <c:pt idx="41084">
                  <c:v>6.32117502391338E-3</c:v>
                </c:pt>
                <c:pt idx="41085">
                  <c:v>3.8623493164777799E-3</c:v>
                </c:pt>
                <c:pt idx="41086">
                  <c:v>3.86910024099052E-3</c:v>
                </c:pt>
                <c:pt idx="41087">
                  <c:v>5.8415252715349197E-3</c:v>
                </c:pt>
                <c:pt idx="41088">
                  <c:v>5.8362926356494401E-3</c:v>
                </c:pt>
                <c:pt idx="41089">
                  <c:v>3.6135537084191999E-3</c:v>
                </c:pt>
                <c:pt idx="41090">
                  <c:v>2.4463660083711199E-3</c:v>
                </c:pt>
                <c:pt idx="41091">
                  <c:v>3.4873450640588999E-3</c:v>
                </c:pt>
                <c:pt idx="41092">
                  <c:v>4.5328773558139801E-3</c:v>
                </c:pt>
                <c:pt idx="41093">
                  <c:v>3.7574255838990198E-3</c:v>
                </c:pt>
                <c:pt idx="41094">
                  <c:v>2.3288256488740401E-3</c:v>
                </c:pt>
                <c:pt idx="41095">
                  <c:v>2.4158703163266199E-3</c:v>
                </c:pt>
                <c:pt idx="41096">
                  <c:v>3.8496525958180402E-3</c:v>
                </c:pt>
                <c:pt idx="41097">
                  <c:v>2.7325076516717698E-3</c:v>
                </c:pt>
                <c:pt idx="41098">
                  <c:v>1.64151133503765E-3</c:v>
                </c:pt>
                <c:pt idx="41099">
                  <c:v>2.26272619329393E-3</c:v>
                </c:pt>
                <c:pt idx="41100">
                  <c:v>2.6193556841462799E-3</c:v>
                </c:pt>
                <c:pt idx="41101">
                  <c:v>1.7449222505092599E-3</c:v>
                </c:pt>
                <c:pt idx="41102">
                  <c:v>8.8140479056164601E-4</c:v>
                </c:pt>
                <c:pt idx="41103">
                  <c:v>1.1709153186529901E-3</c:v>
                </c:pt>
                <c:pt idx="41104">
                  <c:v>2.0459904335439201E-3</c:v>
                </c:pt>
                <c:pt idx="41105">
                  <c:v>1.1904904386028699E-3</c:v>
                </c:pt>
                <c:pt idx="41106">
                  <c:v>6.8730994826182701E-4</c:v>
                </c:pt>
                <c:pt idx="41107">
                  <c:v>1.1781170032918501E-3</c:v>
                </c:pt>
                <c:pt idx="41108">
                  <c:v>1.31672318093479E-3</c:v>
                </c:pt>
                <c:pt idx="41109">
                  <c:v>8.0606155097484599E-4</c:v>
                </c:pt>
                <c:pt idx="41110">
                  <c:v>6.226766272448E-4</c:v>
                </c:pt>
                <c:pt idx="41111">
                  <c:v>1.0648218449205199E-3</c:v>
                </c:pt>
                <c:pt idx="41112">
                  <c:v>8.7174330838024605E-4</c:v>
                </c:pt>
                <c:pt idx="41113">
                  <c:v>4.6791697968728802E-4</c:v>
                </c:pt>
                <c:pt idx="41114">
                  <c:v>6.7911186488345298E-4</c:v>
                </c:pt>
                <c:pt idx="41115">
                  <c:v>7.8491913154721303E-4</c:v>
                </c:pt>
                <c:pt idx="41116">
                  <c:v>5.41833054739982E-4</c:v>
                </c:pt>
                <c:pt idx="41117">
                  <c:v>5.5356731172651096E-4</c:v>
                </c:pt>
                <c:pt idx="41118">
                  <c:v>6.9439678918570302E-4</c:v>
                </c:pt>
                <c:pt idx="41119">
                  <c:v>5.28977252542973E-4</c:v>
                </c:pt>
                <c:pt idx="41120">
                  <c:v>4.3619991629384501E-4</c:v>
                </c:pt>
                <c:pt idx="41121">
                  <c:v>6.00745726842433E-4</c:v>
                </c:pt>
                <c:pt idx="41122">
                  <c:v>6.1129010282456897E-4</c:v>
                </c:pt>
                <c:pt idx="41123">
                  <c:v>4.8452723422087702E-4</c:v>
                </c:pt>
                <c:pt idx="41124">
                  <c:v>5.2622595103457603E-4</c:v>
                </c:pt>
                <c:pt idx="41125">
                  <c:v>5.5737199727445797E-4</c:v>
                </c:pt>
                <c:pt idx="41126">
                  <c:v>4.4778047595173099E-4</c:v>
                </c:pt>
                <c:pt idx="41127">
                  <c:v>4.2842171387746898E-4</c:v>
                </c:pt>
                <c:pt idx="41128">
                  <c:v>4.9986131489276897E-4</c:v>
                </c:pt>
                <c:pt idx="41129">
                  <c:v>4.7862360952422001E-4</c:v>
                </c:pt>
                <c:pt idx="41130">
                  <c:v>4.5454932842403699E-4</c:v>
                </c:pt>
                <c:pt idx="41131">
                  <c:v>4.85831580590457E-4</c:v>
                </c:pt>
                <c:pt idx="41132">
                  <c:v>4.6250518062152001E-4</c:v>
                </c:pt>
                <c:pt idx="41133">
                  <c:v>4.18023788370192E-4</c:v>
                </c:pt>
                <c:pt idx="41134">
                  <c:v>4.4055155012756602E-4</c:v>
                </c:pt>
                <c:pt idx="41135">
                  <c:v>4.6136949094943702E-4</c:v>
                </c:pt>
                <c:pt idx="41136">
                  <c:v>4.39719209680334E-4</c:v>
                </c:pt>
                <c:pt idx="41137">
                  <c:v>4.4260232243686898E-4</c:v>
                </c:pt>
                <c:pt idx="41138">
                  <c:v>4.5772333396598702E-4</c:v>
                </c:pt>
                <c:pt idx="41139">
                  <c:v>4.3710897443816098E-4</c:v>
                </c:pt>
                <c:pt idx="41140">
                  <c:v>4.19525516917929E-4</c:v>
                </c:pt>
                <c:pt idx="41141">
                  <c:v>4.2780913645401602E-4</c:v>
                </c:pt>
                <c:pt idx="41142">
                  <c:v>4.2485428275540498E-4</c:v>
                </c:pt>
                <c:pt idx="41143">
                  <c:v>4.1860598139464899E-4</c:v>
                </c:pt>
                <c:pt idx="41144">
                  <c:v>4.3025249033235003E-4</c:v>
                </c:pt>
                <c:pt idx="41145">
                  <c:v>4.3020042357966298E-4</c:v>
                </c:pt>
                <c:pt idx="41146">
                  <c:v>4.1414133738726399E-4</c:v>
                </c:pt>
                <c:pt idx="41147">
                  <c:v>4.12401073845103E-4</c:v>
                </c:pt>
                <c:pt idx="41148">
                  <c:v>4.18069335864857E-4</c:v>
                </c:pt>
                <c:pt idx="41149">
                  <c:v>4.1466520633548498E-4</c:v>
                </c:pt>
                <c:pt idx="41150">
                  <c:v>4.14516951423138E-4</c:v>
                </c:pt>
                <c:pt idx="41151">
                  <c:v>4.18455747421831E-4</c:v>
                </c:pt>
                <c:pt idx="41152">
                  <c:v>4.1373592102900202E-4</c:v>
                </c:pt>
                <c:pt idx="41153">
                  <c:v>4.0734570939093801E-4</c:v>
                </c:pt>
                <c:pt idx="41154">
                  <c:v>4.0877069113776099E-4</c:v>
                </c:pt>
                <c:pt idx="41155">
                  <c:v>4.0984895895235203E-4</c:v>
                </c:pt>
                <c:pt idx="41156">
                  <c:v>4.08310210332274E-4</c:v>
                </c:pt>
                <c:pt idx="41157">
                  <c:v>4.0932177216745902E-4</c:v>
                </c:pt>
                <c:pt idx="41158">
                  <c:v>4.0887354407459497E-4</c:v>
                </c:pt>
                <c:pt idx="41159">
                  <c:v>4.0498597081750599E-4</c:v>
                </c:pt>
                <c:pt idx="41160">
                  <c:v>4.04288322897628E-4</c:v>
                </c:pt>
                <c:pt idx="41161">
                  <c:v>4.06373001169413E-4</c:v>
                </c:pt>
                <c:pt idx="41162">
                  <c:v>4.06126346206293E-4</c:v>
                </c:pt>
                <c:pt idx="41163">
                  <c:v>4.0514604188501802E-4</c:v>
                </c:pt>
                <c:pt idx="41164">
                  <c:v>4.0527476812712902E-4</c:v>
                </c:pt>
                <c:pt idx="41165">
                  <c:v>4.0416617412120098E-4</c:v>
                </c:pt>
                <c:pt idx="41166">
                  <c:v>4.0279541281051901E-4</c:v>
                </c:pt>
                <c:pt idx="41167">
                  <c:v>4.03567450121045E-4</c:v>
                </c:pt>
                <c:pt idx="41168">
                  <c:v>4.0442563476972298E-4</c:v>
                </c:pt>
                <c:pt idx="41169">
                  <c:v>4.0364288724958902E-4</c:v>
                </c:pt>
                <c:pt idx="41170">
                  <c:v>4.02950536226854E-4</c:v>
                </c:pt>
                <c:pt idx="41171">
                  <c:v>4.0284154238179299E-4</c:v>
                </c:pt>
                <c:pt idx="41172">
                  <c:v>4.0247579454444398E-4</c:v>
                </c:pt>
                <c:pt idx="41173">
                  <c:v>4.0251374593935901E-4</c:v>
                </c:pt>
                <c:pt idx="41174">
                  <c:v>4.03020094381645E-4</c:v>
                </c:pt>
                <c:pt idx="41175">
                  <c:v>4.0280204848386402E-4</c:v>
                </c:pt>
                <c:pt idx="41176">
                  <c:v>4.02119156206027E-4</c:v>
                </c:pt>
                <c:pt idx="41177">
                  <c:v>4.0203757816925602E-4</c:v>
                </c:pt>
                <c:pt idx="41178">
                  <c:v>4.0219954098574801E-4</c:v>
                </c:pt>
                <c:pt idx="41179">
                  <c:v>4.0212963358499099E-4</c:v>
                </c:pt>
                <c:pt idx="41180">
                  <c:v>4.0217008790932601E-4</c:v>
                </c:pt>
                <c:pt idx="41181">
                  <c:v>4.0215026820078498E-4</c:v>
                </c:pt>
                <c:pt idx="41182">
                  <c:v>4.0180367068387601E-4</c:v>
                </c:pt>
                <c:pt idx="41183">
                  <c:v>4.01644705561921E-4</c:v>
                </c:pt>
                <c:pt idx="41184">
                  <c:v>4.0182724478654601E-4</c:v>
                </c:pt>
                <c:pt idx="41185">
                  <c:v>4.0185291436500902E-4</c:v>
                </c:pt>
                <c:pt idx="41186">
                  <c:v>4.0170055581256801E-4</c:v>
                </c:pt>
                <c:pt idx="41187">
                  <c:v>4.01631172280759E-4</c:v>
                </c:pt>
                <c:pt idx="41188">
                  <c:v>4.01542230974883E-4</c:v>
                </c:pt>
                <c:pt idx="41189">
                  <c:v>4.0143317892216103E-4</c:v>
                </c:pt>
                <c:pt idx="41190">
                  <c:v>4.0147823165170903E-4</c:v>
                </c:pt>
                <c:pt idx="41191">
                  <c:v>4.0151883149519601E-4</c:v>
                </c:pt>
                <c:pt idx="41192">
                  <c:v>4.0139208431355699E-4</c:v>
                </c:pt>
                <c:pt idx="41193">
                  <c:v>4.0127793909050503E-4</c:v>
                </c:pt>
                <c:pt idx="41194">
                  <c:v>4.0126149542629703E-4</c:v>
                </c:pt>
                <c:pt idx="41195">
                  <c:v>4.0122724021784999E-4</c:v>
                </c:pt>
                <c:pt idx="41196">
                  <c:v>4.0119007462635598E-4</c:v>
                </c:pt>
                <c:pt idx="41197">
                  <c:v>4.0117721073329497E-4</c:v>
                </c:pt>
                <c:pt idx="41198">
                  <c:v>4.0110800182446799E-4</c:v>
                </c:pt>
                <c:pt idx="41199">
                  <c:v>4.01010969653726E-4</c:v>
                </c:pt>
                <c:pt idx="41200">
                  <c:v>4.00983291910961E-4</c:v>
                </c:pt>
                <c:pt idx="41201">
                  <c:v>4.0097508463077301E-4</c:v>
                </c:pt>
                <c:pt idx="41202">
                  <c:v>4.0092426934279501E-4</c:v>
                </c:pt>
                <c:pt idx="41203">
                  <c:v>4.0087194065563402E-4</c:v>
                </c:pt>
                <c:pt idx="41204">
                  <c:v>4.0082691702991702E-4</c:v>
                </c:pt>
                <c:pt idx="41205">
                  <c:v>4.0076801087707297E-4</c:v>
                </c:pt>
                <c:pt idx="41206">
                  <c:v>4.00727265514433E-4</c:v>
                </c:pt>
                <c:pt idx="41207">
                  <c:v>4.0070776594802699E-4</c:v>
                </c:pt>
                <c:pt idx="41208">
                  <c:v>4.0066486690193398E-4</c:v>
                </c:pt>
                <c:pt idx="41209">
                  <c:v>4.0060564060695502E-4</c:v>
                </c:pt>
                <c:pt idx="41210">
                  <c:v>4.00562275899574E-4</c:v>
                </c:pt>
                <c:pt idx="41211">
                  <c:v>4.0052537224255502E-4</c:v>
                </c:pt>
                <c:pt idx="41212">
                  <c:v>4.0048387018032399E-4</c:v>
                </c:pt>
                <c:pt idx="41213">
                  <c:v>4.0044818888418398E-4</c:v>
                </c:pt>
                <c:pt idx="41214">
                  <c:v>4.00408986024558E-4</c:v>
                </c:pt>
                <c:pt idx="41215">
                  <c:v>4.0035779238678499E-4</c:v>
                </c:pt>
                <c:pt idx="41216">
                  <c:v>4.0031448588706499E-4</c:v>
                </c:pt>
                <c:pt idx="41217">
                  <c:v>4.0028139483183601E-4</c:v>
                </c:pt>
                <c:pt idx="41218">
                  <c:v>4.0024251211434597E-4</c:v>
                </c:pt>
                <c:pt idx="41219">
                  <c:v>4.0020083542913198E-4</c:v>
                </c:pt>
                <c:pt idx="41220">
                  <c:v>4.00160613935441E-4</c:v>
                </c:pt>
                <c:pt idx="41221">
                  <c:v>4.0011829696595701E-4</c:v>
                </c:pt>
                <c:pt idx="41222">
                  <c:v>4.0007696952670802E-4</c:v>
                </c:pt>
                <c:pt idx="41223">
                  <c:v>4.00041666580364E-4</c:v>
                </c:pt>
                <c:pt idx="41224">
                  <c:v>4.0000348235480498E-4</c:v>
                </c:pt>
                <c:pt idx="41225">
                  <c:v>3.9996148552745602E-4</c:v>
                </c:pt>
                <c:pt idx="41226">
                  <c:v>3.99920507334173E-4</c:v>
                </c:pt>
                <c:pt idx="41227">
                  <c:v>3.9988185744732602E-4</c:v>
                </c:pt>
                <c:pt idx="41228">
                  <c:v>3.9984277100302301E-4</c:v>
                </c:pt>
                <c:pt idx="41229">
                  <c:v>3.9980449946597202E-4</c:v>
                </c:pt>
                <c:pt idx="41230">
                  <c:v>3.9976596599444698E-4</c:v>
                </c:pt>
                <c:pt idx="41231">
                  <c:v>3.9972589001990801E-4</c:v>
                </c:pt>
                <c:pt idx="41232">
                  <c:v>3.9968575583770898E-4</c:v>
                </c:pt>
                <c:pt idx="41233">
                  <c:v>3.9964757161214899E-4</c:v>
                </c:pt>
                <c:pt idx="41234">
                  <c:v>3.9960950380191202E-4</c:v>
                </c:pt>
                <c:pt idx="41235">
                  <c:v>3.99570126319304E-4</c:v>
                </c:pt>
                <c:pt idx="41236">
                  <c:v>3.99531447328627E-4</c:v>
                </c:pt>
                <c:pt idx="41237">
                  <c:v>3.9949233178049299E-4</c:v>
                </c:pt>
                <c:pt idx="41238">
                  <c:v>3.99453827412799E-4</c:v>
                </c:pt>
                <c:pt idx="41239">
                  <c:v>3.9941479917615598E-4</c:v>
                </c:pt>
                <c:pt idx="41240">
                  <c:v>3.99376440327614E-4</c:v>
                </c:pt>
                <c:pt idx="41241">
                  <c:v>3.9933767402544601E-4</c:v>
                </c:pt>
                <c:pt idx="41242">
                  <c:v>3.9929818012751601E-4</c:v>
                </c:pt>
                <c:pt idx="41243">
                  <c:v>3.9926049066707497E-4</c:v>
                </c:pt>
                <c:pt idx="41244">
                  <c:v>3.99221840780228E-4</c:v>
                </c:pt>
                <c:pt idx="41245">
                  <c:v>3.9918351103551702E-4</c:v>
                </c:pt>
                <c:pt idx="41246">
                  <c:v>3.99144773837179E-4</c:v>
                </c:pt>
                <c:pt idx="41247">
                  <c:v>3.9910656050778898E-4</c:v>
                </c:pt>
                <c:pt idx="41248">
                  <c:v>3.9906747406348602E-4</c:v>
                </c:pt>
                <c:pt idx="41249">
                  <c:v>3.9902914431877402E-4</c:v>
                </c:pt>
                <c:pt idx="41250">
                  <c:v>3.9899081457406299E-4</c:v>
                </c:pt>
                <c:pt idx="41251">
                  <c:v>3.9895286317914703E-4</c:v>
                </c:pt>
                <c:pt idx="41252">
                  <c:v>3.9891444612294398E-4</c:v>
                </c:pt>
                <c:pt idx="41253">
                  <c:v>3.9887617458589402E-4</c:v>
                </c:pt>
                <c:pt idx="41254">
                  <c:v>3.98838048567995E-4</c:v>
                </c:pt>
                <c:pt idx="41255">
                  <c:v>3.98799922550097E-4</c:v>
                </c:pt>
                <c:pt idx="41256">
                  <c:v>3.98762174881995E-4</c:v>
                </c:pt>
                <c:pt idx="41257">
                  <c:v>3.9872326306067402E-4</c:v>
                </c:pt>
                <c:pt idx="41258">
                  <c:v>3.9868577732704602E-4</c:v>
                </c:pt>
                <c:pt idx="41259">
                  <c:v>3.98647272959351E-4</c:v>
                </c:pt>
                <c:pt idx="41260">
                  <c:v>3.98609408875927E-4</c:v>
                </c:pt>
                <c:pt idx="41261">
                  <c:v>3.9857145748101202E-4</c:v>
                </c:pt>
                <c:pt idx="41262">
                  <c:v>3.9853304042480902E-4</c:v>
                </c:pt>
                <c:pt idx="41263">
                  <c:v>3.9849514723755398E-4</c:v>
                </c:pt>
                <c:pt idx="41264">
                  <c:v>3.9845757419243401E-4</c:v>
                </c:pt>
                <c:pt idx="41265">
                  <c:v>3.98419826524332E-4</c:v>
                </c:pt>
                <c:pt idx="41266">
                  <c:v>3.9838161319494199E-4</c:v>
                </c:pt>
                <c:pt idx="41267">
                  <c:v>3.9834421477280601E-4</c:v>
                </c:pt>
                <c:pt idx="41268">
                  <c:v>3.9830632158555101E-4</c:v>
                </c:pt>
                <c:pt idx="41269">
                  <c:v>3.9826851570978799E-4</c:v>
                </c:pt>
                <c:pt idx="41270">
                  <c:v>3.9823123370297199E-4</c:v>
                </c:pt>
                <c:pt idx="41271">
                  <c:v>3.98192729335278E-4</c:v>
                </c:pt>
                <c:pt idx="41272">
                  <c:v>3.9815556374378502E-4</c:v>
                </c:pt>
                <c:pt idx="41273">
                  <c:v>3.9811790338717401E-4</c:v>
                </c:pt>
                <c:pt idx="41274">
                  <c:v>3.9808009751141098E-4</c:v>
                </c:pt>
                <c:pt idx="41275">
                  <c:v>3.9804287371225698E-4</c:v>
                </c:pt>
                <c:pt idx="41276">
                  <c:v>3.9800527156330602E-4</c:v>
                </c:pt>
                <c:pt idx="41277">
                  <c:v>3.9796766941435603E-4</c:v>
                </c:pt>
                <c:pt idx="41278">
                  <c:v>3.9793000905774501E-4</c:v>
                </c:pt>
                <c:pt idx="41279">
                  <c:v>3.97892901673913E-4</c:v>
                </c:pt>
                <c:pt idx="41280">
                  <c:v>3.97855386836454E-4</c:v>
                </c:pt>
                <c:pt idx="41281">
                  <c:v>3.9781772647984299E-4</c:v>
                </c:pt>
                <c:pt idx="41282">
                  <c:v>3.9778000791557101E-4</c:v>
                </c:pt>
                <c:pt idx="41283">
                  <c:v>3.9774351171217902E-4</c:v>
                </c:pt>
                <c:pt idx="41284">
                  <c:v>3.9770585135556801E-4</c:v>
                </c:pt>
                <c:pt idx="41285">
                  <c:v>3.9766877307556602E-4</c:v>
                </c:pt>
                <c:pt idx="41286">
                  <c:v>3.9763152017258102E-4</c:v>
                </c:pt>
                <c:pt idx="41287">
                  <c:v>3.9759441278874901E-4</c:v>
                </c:pt>
                <c:pt idx="41288">
                  <c:v>3.9755710167810299E-4</c:v>
                </c:pt>
                <c:pt idx="41289">
                  <c:v>3.97519790567458E-4</c:v>
                </c:pt>
                <c:pt idx="41290">
                  <c:v>3.9748297422193002E-4</c:v>
                </c:pt>
                <c:pt idx="41291">
                  <c:v>3.9744572131894502E-4</c:v>
                </c:pt>
                <c:pt idx="41292">
                  <c:v>3.9740852662362202E-4</c:v>
                </c:pt>
                <c:pt idx="41293">
                  <c:v>3.9737156475894099E-4</c:v>
                </c:pt>
                <c:pt idx="41294">
                  <c:v>3.97334777517244E-4</c:v>
                </c:pt>
                <c:pt idx="41295">
                  <c:v>3.9729769923724202E-4</c:v>
                </c:pt>
                <c:pt idx="41296">
                  <c:v>3.9726073737256202E-4</c:v>
                </c:pt>
                <c:pt idx="41297">
                  <c:v>3.9722383371554299E-4</c:v>
                </c:pt>
                <c:pt idx="41298">
                  <c:v>3.97187017370015E-4</c:v>
                </c:pt>
                <c:pt idx="41299">
                  <c:v>3.97150433855131E-4</c:v>
                </c:pt>
                <c:pt idx="41300">
                  <c:v>3.9711390854790801E-4</c:v>
                </c:pt>
                <c:pt idx="41301">
                  <c:v>3.97076539229602E-4</c:v>
                </c:pt>
                <c:pt idx="41302">
                  <c:v>3.9703986840322597E-4</c:v>
                </c:pt>
                <c:pt idx="41303">
                  <c:v>3.97003226680681E-4</c:v>
                </c:pt>
                <c:pt idx="41304">
                  <c:v>3.9696675958111898E-4</c:v>
                </c:pt>
                <c:pt idx="41305">
                  <c:v>3.96930205170065E-4</c:v>
                </c:pt>
                <c:pt idx="41306">
                  <c:v>3.9689365075901199E-4</c:v>
                </c:pt>
                <c:pt idx="41307">
                  <c:v>3.96856950828806E-4</c:v>
                </c:pt>
                <c:pt idx="41308">
                  <c:v>3.9682022179476901E-4</c:v>
                </c:pt>
                <c:pt idx="41309">
                  <c:v>3.9678381290286801E-4</c:v>
                </c:pt>
                <c:pt idx="41310">
                  <c:v>3.9674728759564503E-4</c:v>
                </c:pt>
                <c:pt idx="41311">
                  <c:v>3.9671079139225201E-4</c:v>
                </c:pt>
                <c:pt idx="41312">
                  <c:v>3.9667438250034999E-4</c:v>
                </c:pt>
                <c:pt idx="41313">
                  <c:v>3.9663855568505802E-4</c:v>
                </c:pt>
                <c:pt idx="41314">
                  <c:v>3.9660185575485202E-4</c:v>
                </c:pt>
                <c:pt idx="41315">
                  <c:v>3.9656588342040799E-4</c:v>
                </c:pt>
                <c:pt idx="41316">
                  <c:v>3.96529736462981E-4</c:v>
                </c:pt>
                <c:pt idx="41317">
                  <c:v>3.9649332757107903E-4</c:v>
                </c:pt>
                <c:pt idx="41318">
                  <c:v>3.96456685848534E-4</c:v>
                </c:pt>
                <c:pt idx="41319">
                  <c:v>3.9642050978727601E-4</c:v>
                </c:pt>
                <c:pt idx="41320">
                  <c:v>3.9638447924517101E-4</c:v>
                </c:pt>
                <c:pt idx="41321">
                  <c:v>3.9634812856093E-4</c:v>
                </c:pt>
                <c:pt idx="41322">
                  <c:v>3.9631247636862099E-4</c:v>
                </c:pt>
                <c:pt idx="41323">
                  <c:v>3.96276853280142E-4</c:v>
                </c:pt>
                <c:pt idx="41324">
                  <c:v>3.9623994962312297E-4</c:v>
                </c:pt>
                <c:pt idx="41325">
                  <c:v>3.9620388997718703E-4</c:v>
                </c:pt>
                <c:pt idx="41326">
                  <c:v>3.9616855792701201E-4</c:v>
                </c:pt>
                <c:pt idx="41327">
                  <c:v>3.9613194530829798E-4</c:v>
                </c:pt>
                <c:pt idx="41328">
                  <c:v>3.9609667146578399E-4</c:v>
                </c:pt>
                <c:pt idx="41329">
                  <c:v>3.96060408093035E-4</c:v>
                </c:pt>
                <c:pt idx="41330">
                  <c:v>3.9602493052370797E-4</c:v>
                </c:pt>
                <c:pt idx="41331">
                  <c:v>3.9598889998160303E-4</c:v>
                </c:pt>
                <c:pt idx="41332">
                  <c:v>3.9595339330844597E-4</c:v>
                </c:pt>
                <c:pt idx="41333">
                  <c:v>3.9591742097400102E-4</c:v>
                </c:pt>
                <c:pt idx="41334">
                  <c:v>3.9588191430084402E-4</c:v>
                </c:pt>
                <c:pt idx="41335">
                  <c:v>3.9584643673151699E-4</c:v>
                </c:pt>
                <c:pt idx="41336">
                  <c:v>3.9581046439707301E-4</c:v>
                </c:pt>
                <c:pt idx="41337">
                  <c:v>3.9577507413923702E-4</c:v>
                </c:pt>
                <c:pt idx="41338">
                  <c:v>3.9573942194692801E-4</c:v>
                </c:pt>
                <c:pt idx="41339">
                  <c:v>3.9570397348143198E-4</c:v>
                </c:pt>
                <c:pt idx="41340">
                  <c:v>3.9566817576996998E-4</c:v>
                </c:pt>
                <c:pt idx="41341">
                  <c:v>3.9563290192745599E-4</c:v>
                </c:pt>
                <c:pt idx="41342">
                  <c:v>3.9559748256578998E-4</c:v>
                </c:pt>
                <c:pt idx="41343">
                  <c:v>3.9556215051561599E-4</c:v>
                </c:pt>
                <c:pt idx="41344">
                  <c:v>3.9552719681523702E-4</c:v>
                </c:pt>
                <c:pt idx="41345">
                  <c:v>3.9549169014208003E-4</c:v>
                </c:pt>
                <c:pt idx="41346">
                  <c:v>3.95457667764276E-4</c:v>
                </c:pt>
                <c:pt idx="41347">
                  <c:v>3.9542184094898403E-4</c:v>
                </c:pt>
                <c:pt idx="41348">
                  <c:v>3.9538624696433501E-4</c:v>
                </c:pt>
                <c:pt idx="41349">
                  <c:v>3.95351118640974E-4</c:v>
                </c:pt>
                <c:pt idx="41350">
                  <c:v>3.9531674701720498E-4</c:v>
                </c:pt>
                <c:pt idx="41351">
                  <c:v>3.9528202614746999E-4</c:v>
                </c:pt>
                <c:pt idx="41352">
                  <c:v>3.9524643216282102E-4</c:v>
                </c:pt>
                <c:pt idx="41353">
                  <c:v>3.9521214785054299E-4</c:v>
                </c:pt>
                <c:pt idx="41354">
                  <c:v>3.9517736877314698E-4</c:v>
                </c:pt>
                <c:pt idx="41355">
                  <c:v>3.9514247328043E-4</c:v>
                </c:pt>
                <c:pt idx="41356">
                  <c:v>3.9510801434516901E-4</c:v>
                </c:pt>
                <c:pt idx="41357">
                  <c:v>3.95074079278857E-4</c:v>
                </c:pt>
                <c:pt idx="41358">
                  <c:v>3.95039794966578E-4</c:v>
                </c:pt>
                <c:pt idx="41359">
                  <c:v>3.9500501588918301E-4</c:v>
                </c:pt>
                <c:pt idx="41360">
                  <c:v>3.9497128454968301E-4</c:v>
                </c:pt>
                <c:pt idx="41361">
                  <c:v>3.9493635995313498E-4</c:v>
                </c:pt>
                <c:pt idx="41362">
                  <c:v>3.9490204653702698E-4</c:v>
                </c:pt>
                <c:pt idx="41363">
                  <c:v>3.9486854802817101E-4</c:v>
                </c:pt>
                <c:pt idx="41364">
                  <c:v>3.9483435102738402E-4</c:v>
                </c:pt>
                <c:pt idx="41365">
                  <c:v>3.9480003761127602E-4</c:v>
                </c:pt>
                <c:pt idx="41366">
                  <c:v>3.9476662641391201E-4</c:v>
                </c:pt>
                <c:pt idx="41367">
                  <c:v>3.9473228389397301E-4</c:v>
                </c:pt>
                <c:pt idx="41368">
                  <c:v>3.9469875628128599E-4</c:v>
                </c:pt>
                <c:pt idx="41369">
                  <c:v>3.94664617488161E-4</c:v>
                </c:pt>
                <c:pt idx="41370">
                  <c:v>3.9463094435632202E-4</c:v>
                </c:pt>
                <c:pt idx="41371">
                  <c:v>3.9459721301682299E-4</c:v>
                </c:pt>
                <c:pt idx="41372">
                  <c:v>3.9456371450796702E-4</c:v>
                </c:pt>
                <c:pt idx="41373">
                  <c:v>3.94529895856977E-4</c:v>
                </c:pt>
                <c:pt idx="41374">
                  <c:v>3.9449596079066401E-4</c:v>
                </c:pt>
                <c:pt idx="41375">
                  <c:v>3.9446260780096E-4</c:v>
                </c:pt>
                <c:pt idx="41376">
                  <c:v>3.9442864363081699E-4</c:v>
                </c:pt>
                <c:pt idx="41377">
                  <c:v>3.9439520332962302E-4</c:v>
                </c:pt>
                <c:pt idx="41378">
                  <c:v>3.9436153019778398E-4</c:v>
                </c:pt>
                <c:pt idx="41379">
                  <c:v>3.9432832272723301E-4</c:v>
                </c:pt>
                <c:pt idx="41380">
                  <c:v>3.9429482421837698E-4</c:v>
                </c:pt>
                <c:pt idx="41381">
                  <c:v>3.9426141302101298E-4</c:v>
                </c:pt>
                <c:pt idx="41382">
                  <c:v>3.9422808913514002E-4</c:v>
                </c:pt>
                <c:pt idx="41383">
                  <c:v>3.9419456152245402E-4</c:v>
                </c:pt>
                <c:pt idx="41384">
                  <c:v>3.9416126674041098E-4</c:v>
                </c:pt>
                <c:pt idx="41385">
                  <c:v>3.9412785554304703E-4</c:v>
                </c:pt>
                <c:pt idx="41386">
                  <c:v>3.94094357034191E-4</c:v>
                </c:pt>
                <c:pt idx="41387">
                  <c:v>3.9406138239428401E-4</c:v>
                </c:pt>
                <c:pt idx="41388">
                  <c:v>3.94027680158615E-4</c:v>
                </c:pt>
                <c:pt idx="41389">
                  <c:v>3.9399458910338602E-4</c:v>
                </c:pt>
                <c:pt idx="41390">
                  <c:v>3.9396152715198701E-4</c:v>
                </c:pt>
                <c:pt idx="41391">
                  <c:v>3.9392852340824902E-4</c:v>
                </c:pt>
                <c:pt idx="41392">
                  <c:v>3.9389479206874999E-4</c:v>
                </c:pt>
                <c:pt idx="41393">
                  <c:v>3.93861526390538E-4</c:v>
                </c:pt>
                <c:pt idx="41394">
                  <c:v>3.9382895920425599E-4</c:v>
                </c:pt>
                <c:pt idx="41395">
                  <c:v>3.9379560621455301E-4</c:v>
                </c:pt>
                <c:pt idx="41396">
                  <c:v>3.9376228232868E-4</c:v>
                </c:pt>
                <c:pt idx="41397">
                  <c:v>3.9372983155772101E-4</c:v>
                </c:pt>
                <c:pt idx="41398">
                  <c:v>3.9369627484120401E-4</c:v>
                </c:pt>
                <c:pt idx="41399">
                  <c:v>3.9366356213577103E-4</c:v>
                </c:pt>
                <c:pt idx="41400">
                  <c:v>3.9363035466522E-4</c:v>
                </c:pt>
                <c:pt idx="41401">
                  <c:v>3.93596885260194E-4</c:v>
                </c:pt>
                <c:pt idx="41402">
                  <c:v>3.93564288970083E-4</c:v>
                </c:pt>
                <c:pt idx="41403">
                  <c:v>3.9353125612251498E-4</c:v>
                </c:pt>
                <c:pt idx="41404">
                  <c:v>3.9349842700175898E-4</c:v>
                </c:pt>
                <c:pt idx="41405">
                  <c:v>3.9346542325802099E-4</c:v>
                </c:pt>
                <c:pt idx="41406">
                  <c:v>3.9343265234492697E-4</c:v>
                </c:pt>
                <c:pt idx="41407">
                  <c:v>3.9339988143183302E-4</c:v>
                </c:pt>
                <c:pt idx="41408">
                  <c:v>3.9336722693406002E-4</c:v>
                </c:pt>
                <c:pt idx="41409">
                  <c:v>3.93334543332457E-4</c:v>
                </c:pt>
                <c:pt idx="41410">
                  <c:v>3.9330101571977101E-4</c:v>
                </c:pt>
                <c:pt idx="41411">
                  <c:v>3.9326812839135501E-4</c:v>
                </c:pt>
                <c:pt idx="41412">
                  <c:v>3.9323567762039602E-4</c:v>
                </c:pt>
                <c:pt idx="41413">
                  <c:v>3.9320293581113198E-4</c:v>
                </c:pt>
                <c:pt idx="41414">
                  <c:v>3.9317042683251202E-4</c:v>
                </c:pt>
                <c:pt idx="41415">
                  <c:v>3.9313730667345199E-4</c:v>
                </c:pt>
                <c:pt idx="41416">
                  <c:v>3.9310444844886699E-4</c:v>
                </c:pt>
                <c:pt idx="41417">
                  <c:v>3.93072521546856E-4</c:v>
                </c:pt>
                <c:pt idx="41418">
                  <c:v>3.9303963421843903E-4</c:v>
                </c:pt>
                <c:pt idx="41419">
                  <c:v>3.9300683420151499E-4</c:v>
                </c:pt>
                <c:pt idx="41420">
                  <c:v>3.9297412149608103E-4</c:v>
                </c:pt>
                <c:pt idx="41421">
                  <c:v>3.92941205063835E-4</c:v>
                </c:pt>
                <c:pt idx="41422">
                  <c:v>3.9290898712351902E-4</c:v>
                </c:pt>
                <c:pt idx="41423">
                  <c:v>3.9287653635255998E-4</c:v>
                </c:pt>
                <c:pt idx="41424">
                  <c:v>3.9284411468543101E-4</c:v>
                </c:pt>
                <c:pt idx="41425">
                  <c:v>3.9281166391447197E-4</c:v>
                </c:pt>
                <c:pt idx="41426">
                  <c:v>3.9277877658605603E-4</c:v>
                </c:pt>
                <c:pt idx="41427">
                  <c:v>3.9274652954191002E-4</c:v>
                </c:pt>
                <c:pt idx="41428">
                  <c:v>3.9271428249776401E-4</c:v>
                </c:pt>
                <c:pt idx="41429">
                  <c:v>3.9268194814212599E-4</c:v>
                </c:pt>
                <c:pt idx="41430">
                  <c:v>3.92649468267336E-4</c:v>
                </c:pt>
                <c:pt idx="41431">
                  <c:v>3.9261663914658102E-4</c:v>
                </c:pt>
                <c:pt idx="41432">
                  <c:v>3.9258477045223101E-4</c:v>
                </c:pt>
                <c:pt idx="41433">
                  <c:v>3.9255231968127202E-4</c:v>
                </c:pt>
                <c:pt idx="41434">
                  <c:v>3.9252013084478698E-4</c:v>
                </c:pt>
                <c:pt idx="41435">
                  <c:v>3.9248768007382799E-4</c:v>
                </c:pt>
                <c:pt idx="41436">
                  <c:v>3.9245534571819002E-4</c:v>
                </c:pt>
                <c:pt idx="41437">
                  <c:v>3.9242304046638299E-4</c:v>
                </c:pt>
                <c:pt idx="41438">
                  <c:v>3.9239090983755897E-4</c:v>
                </c:pt>
                <c:pt idx="41439">
                  <c:v>3.9235872100107399E-4</c:v>
                </c:pt>
                <c:pt idx="41440">
                  <c:v>3.92326590372249E-4</c:v>
                </c:pt>
                <c:pt idx="41441">
                  <c:v>3.9229440153576401E-4</c:v>
                </c:pt>
                <c:pt idx="41442">
                  <c:v>3.9226241642609201E-4</c:v>
                </c:pt>
                <c:pt idx="41443">
                  <c:v>3.9222984923981098E-4</c:v>
                </c:pt>
                <c:pt idx="41444">
                  <c:v>3.9219812606461297E-4</c:v>
                </c:pt>
                <c:pt idx="41445">
                  <c:v>3.9216570439748499E-4</c:v>
                </c:pt>
                <c:pt idx="41446">
                  <c:v>3.9213371928781298E-4</c:v>
                </c:pt>
                <c:pt idx="41447">
                  <c:v>3.9210182148963202E-4</c:v>
                </c:pt>
                <c:pt idx="41448">
                  <c:v>3.9206980727612999E-4</c:v>
                </c:pt>
                <c:pt idx="41449">
                  <c:v>3.9203779306262699E-4</c:v>
                </c:pt>
                <c:pt idx="41450">
                  <c:v>3.9200612809509001E-4</c:v>
                </c:pt>
                <c:pt idx="41451">
                  <c:v>3.9197425940073999E-4</c:v>
                </c:pt>
                <c:pt idx="41452">
                  <c:v>3.9194221608340702E-4</c:v>
                </c:pt>
                <c:pt idx="41453">
                  <c:v>3.9190961979329602E-4</c:v>
                </c:pt>
                <c:pt idx="41454">
                  <c:v>3.9187815855257202E-4</c:v>
                </c:pt>
                <c:pt idx="41455">
                  <c:v>3.91846377169713E-4</c:v>
                </c:pt>
                <c:pt idx="41456">
                  <c:v>3.9181427564471998E-4</c:v>
                </c:pt>
                <c:pt idx="41457">
                  <c:v>3.91782610677183E-4</c:v>
                </c:pt>
                <c:pt idx="41458">
                  <c:v>3.9175082929432398E-4</c:v>
                </c:pt>
                <c:pt idx="41459">
                  <c:v>3.9171919343061702E-4</c:v>
                </c:pt>
                <c:pt idx="41460">
                  <c:v>3.9168726652860598E-4</c:v>
                </c:pt>
                <c:pt idx="41461">
                  <c:v>3.91655106795952E-4</c:v>
                </c:pt>
                <c:pt idx="41462">
                  <c:v>3.9162376197054998E-4</c:v>
                </c:pt>
                <c:pt idx="41463">
                  <c:v>3.9159250445663902E-4</c:v>
                </c:pt>
                <c:pt idx="41464">
                  <c:v>3.9156002458185001E-4</c:v>
                </c:pt>
                <c:pt idx="41465">
                  <c:v>3.91529203625396E-4</c:v>
                </c:pt>
                <c:pt idx="41466">
                  <c:v>3.9149736403487601E-4</c:v>
                </c:pt>
                <c:pt idx="41467">
                  <c:v>3.9146520430222099E-4</c:v>
                </c:pt>
                <c:pt idx="41468">
                  <c:v>3.9143391768448001E-4</c:v>
                </c:pt>
                <c:pt idx="41469">
                  <c:v>3.9140219450928298E-4</c:v>
                </c:pt>
                <c:pt idx="41470">
                  <c:v>3.9137070416472798E-4</c:v>
                </c:pt>
                <c:pt idx="41471">
                  <c:v>3.91339330235496E-4</c:v>
                </c:pt>
                <c:pt idx="41472">
                  <c:v>3.9130798541009399E-4</c:v>
                </c:pt>
                <c:pt idx="41473">
                  <c:v>3.91276174923405E-4</c:v>
                </c:pt>
                <c:pt idx="41474">
                  <c:v>3.9124485920183399E-4</c:v>
                </c:pt>
                <c:pt idx="41475">
                  <c:v>3.9121325244195803E-4</c:v>
                </c:pt>
                <c:pt idx="41476">
                  <c:v>3.9118214044719902E-4</c:v>
                </c:pt>
                <c:pt idx="41477">
                  <c:v>3.9115082472562801E-4</c:v>
                </c:pt>
                <c:pt idx="41478">
                  <c:v>3.9111907244659998E-4</c:v>
                </c:pt>
                <c:pt idx="41479">
                  <c:v>3.9108784403651899E-4</c:v>
                </c:pt>
                <c:pt idx="41480">
                  <c:v>3.9105635369196502E-4</c:v>
                </c:pt>
                <c:pt idx="41481">
                  <c:v>3.9102509617805503E-4</c:v>
                </c:pt>
                <c:pt idx="41482">
                  <c:v>3.9099398418329699E-4</c:v>
                </c:pt>
                <c:pt idx="41483">
                  <c:v>3.9096281398087702E-4</c:v>
                </c:pt>
                <c:pt idx="41484">
                  <c:v>3.9093085797503601E-4</c:v>
                </c:pt>
                <c:pt idx="41485">
                  <c:v>3.90900444472209E-4</c:v>
                </c:pt>
                <c:pt idx="41486">
                  <c:v>3.90868983231485E-4</c:v>
                </c:pt>
                <c:pt idx="41487">
                  <c:v>3.9083790034055699E-4</c:v>
                </c:pt>
                <c:pt idx="41488">
                  <c:v>3.90807166695595E-4</c:v>
                </c:pt>
                <c:pt idx="41489">
                  <c:v>3.9077523979358402E-4</c:v>
                </c:pt>
                <c:pt idx="41490">
                  <c:v>3.9074476808309598E-4</c:v>
                </c:pt>
                <c:pt idx="41491">
                  <c:v>3.90713074011728E-4</c:v>
                </c:pt>
                <c:pt idx="41492">
                  <c:v>3.906819911208E-4</c:v>
                </c:pt>
                <c:pt idx="41493">
                  <c:v>3.90651082852855E-4</c:v>
                </c:pt>
                <c:pt idx="41494">
                  <c:v>3.9062008727341901E-4</c:v>
                </c:pt>
                <c:pt idx="41495">
                  <c:v>3.9058906259015203E-4</c:v>
                </c:pt>
                <c:pt idx="41496">
                  <c:v>3.9055824163369802E-4</c:v>
                </c:pt>
                <c:pt idx="41497">
                  <c:v>3.9052710053511002E-4</c:v>
                </c:pt>
                <c:pt idx="41498">
                  <c:v>3.9049593033268999E-4</c:v>
                </c:pt>
                <c:pt idx="41499">
                  <c:v>3.9046534220688002E-4</c:v>
                </c:pt>
                <c:pt idx="41500">
                  <c:v>3.9043446304276602E-4</c:v>
                </c:pt>
                <c:pt idx="41501">
                  <c:v>3.9040393312461701E-4</c:v>
                </c:pt>
                <c:pt idx="41502">
                  <c:v>3.9037276292219801E-4</c:v>
                </c:pt>
                <c:pt idx="41503">
                  <c:v>3.90341796446592E-4</c:v>
                </c:pt>
                <c:pt idx="41504">
                  <c:v>3.9031135383993398E-4</c:v>
                </c:pt>
                <c:pt idx="41505">
                  <c:v>3.9027989259920998E-4</c:v>
                </c:pt>
                <c:pt idx="41506">
                  <c:v>3.9024956640787401E-4</c:v>
                </c:pt>
                <c:pt idx="41507">
                  <c:v>3.9021900738589498E-4</c:v>
                </c:pt>
                <c:pt idx="41508">
                  <c:v>3.9018783718347501E-4</c:v>
                </c:pt>
                <c:pt idx="41509">
                  <c:v>3.9015727816149598E-4</c:v>
                </c:pt>
                <c:pt idx="41510">
                  <c:v>3.9012651541270299E-4</c:v>
                </c:pt>
                <c:pt idx="41511">
                  <c:v>3.9009572356007999E-4</c:v>
                </c:pt>
                <c:pt idx="41512">
                  <c:v>3.9006542647257398E-4</c:v>
                </c:pt>
                <c:pt idx="41513">
                  <c:v>3.9003475103527302E-4</c:v>
                </c:pt>
                <c:pt idx="41514">
                  <c:v>3.9000398828647998E-4</c:v>
                </c:pt>
                <c:pt idx="41515">
                  <c:v>3.8997360388748299E-4</c:v>
                </c:pt>
                <c:pt idx="41516">
                  <c:v>3.8994266651570802E-4</c:v>
                </c:pt>
                <c:pt idx="41517">
                  <c:v>3.8991251494735501E-4</c:v>
                </c:pt>
                <c:pt idx="41518">
                  <c:v>3.8988183951005302E-4</c:v>
                </c:pt>
                <c:pt idx="41519">
                  <c:v>3.8985139690339598E-4</c:v>
                </c:pt>
                <c:pt idx="41520">
                  <c:v>3.8982098340056799E-4</c:v>
                </c:pt>
                <c:pt idx="41521">
                  <c:v>3.8979083183221497E-4</c:v>
                </c:pt>
                <c:pt idx="41522">
                  <c:v>3.89760243706405E-4</c:v>
                </c:pt>
                <c:pt idx="41523">
                  <c:v>3.8972951006144301E-4</c:v>
                </c:pt>
                <c:pt idx="41524">
                  <c:v>3.8969973684288599E-4</c:v>
                </c:pt>
                <c:pt idx="41525">
                  <c:v>3.89669090509415E-4</c:v>
                </c:pt>
                <c:pt idx="41526">
                  <c:v>3.8963902625255298E-4</c:v>
                </c:pt>
                <c:pt idx="41527">
                  <c:v>3.89608438126743E-4</c:v>
                </c:pt>
                <c:pt idx="41528">
                  <c:v>3.8957822835072902E-4</c:v>
                </c:pt>
                <c:pt idx="41529">
                  <c:v>3.89548134990036E-4</c:v>
                </c:pt>
                <c:pt idx="41530">
                  <c:v>3.8951743044890501E-4</c:v>
                </c:pt>
                <c:pt idx="41531">
                  <c:v>3.8948774454183898E-4</c:v>
                </c:pt>
                <c:pt idx="41532">
                  <c:v>3.89457272831351E-4</c:v>
                </c:pt>
                <c:pt idx="41533">
                  <c:v>3.8942764513194599E-4</c:v>
                </c:pt>
                <c:pt idx="41534">
                  <c:v>3.8939702790230502E-4</c:v>
                </c:pt>
                <c:pt idx="41535">
                  <c:v>3.8936641067266502E-4</c:v>
                </c:pt>
                <c:pt idx="41536">
                  <c:v>3.89336870284751E-4</c:v>
                </c:pt>
                <c:pt idx="41537">
                  <c:v>3.8930639857426302E-4</c:v>
                </c:pt>
                <c:pt idx="41538">
                  <c:v>3.8927645073272299E-4</c:v>
                </c:pt>
                <c:pt idx="41539">
                  <c:v>3.8924641557969099E-4</c:v>
                </c:pt>
                <c:pt idx="41540">
                  <c:v>3.8921696250326899E-4</c:v>
                </c:pt>
                <c:pt idx="41541">
                  <c:v>3.8918649079278101E-4</c:v>
                </c:pt>
                <c:pt idx="41542">
                  <c:v>3.8915631012059699E-4</c:v>
                </c:pt>
                <c:pt idx="41543">
                  <c:v>3.89126478694379E-4</c:v>
                </c:pt>
                <c:pt idx="41544">
                  <c:v>3.8909632712602599E-4</c:v>
                </c:pt>
                <c:pt idx="41545">
                  <c:v>3.8906681584194303E-4</c:v>
                </c:pt>
                <c:pt idx="41546">
                  <c:v>3.8903683889657302E-4</c:v>
                </c:pt>
                <c:pt idx="41547">
                  <c:v>3.8900718209333702E-4</c:v>
                </c:pt>
                <c:pt idx="41548">
                  <c:v>3.8897752529010198E-4</c:v>
                </c:pt>
                <c:pt idx="41549">
                  <c:v>3.8894789759069697E-4</c:v>
                </c:pt>
                <c:pt idx="41550">
                  <c:v>3.8891777512617398E-4</c:v>
                </c:pt>
                <c:pt idx="41551">
                  <c:v>3.8888811832293901E-4</c:v>
                </c:pt>
                <c:pt idx="41552">
                  <c:v>3.8885817048139903E-4</c:v>
                </c:pt>
                <c:pt idx="41553">
                  <c:v>3.8882793160155399E-4</c:v>
                </c:pt>
                <c:pt idx="41554">
                  <c:v>3.8879859494045398E-4</c:v>
                </c:pt>
                <c:pt idx="41555">
                  <c:v>3.8876902544871E-4</c:v>
                </c:pt>
                <c:pt idx="41556">
                  <c:v>3.8873939774930499E-4</c:v>
                </c:pt>
                <c:pt idx="41557">
                  <c:v>3.8871011929586503E-4</c:v>
                </c:pt>
                <c:pt idx="41558">
                  <c:v>3.8867976400069898E-4</c:v>
                </c:pt>
                <c:pt idx="41559">
                  <c:v>3.8865031092427698E-4</c:v>
                </c:pt>
                <c:pt idx="41560">
                  <c:v>3.8862123619765E-4</c:v>
                </c:pt>
                <c:pt idx="41561">
                  <c:v>3.8859157939441502E-4</c:v>
                </c:pt>
                <c:pt idx="41562">
                  <c:v>3.8856157334521402E-4</c:v>
                </c:pt>
                <c:pt idx="41563">
                  <c:v>3.88532964279875E-4</c:v>
                </c:pt>
                <c:pt idx="41564">
                  <c:v>3.8850298733450499E-4</c:v>
                </c:pt>
                <c:pt idx="41565">
                  <c:v>3.8847335963509999E-4</c:v>
                </c:pt>
                <c:pt idx="41566">
                  <c:v>3.8844413938932099E-4</c:v>
                </c:pt>
                <c:pt idx="41567">
                  <c:v>3.8841497735120399E-4</c:v>
                </c:pt>
                <c:pt idx="41568">
                  <c:v>3.8838494219817199E-4</c:v>
                </c:pt>
                <c:pt idx="41569">
                  <c:v>3.88356042094529E-4</c:v>
                </c:pt>
                <c:pt idx="41570">
                  <c:v>3.8832670543342802E-4</c:v>
                </c:pt>
                <c:pt idx="41571">
                  <c:v>3.8829690311104103E-4</c:v>
                </c:pt>
                <c:pt idx="41572">
                  <c:v>3.88268032111228E-4</c:v>
                </c:pt>
                <c:pt idx="41573">
                  <c:v>3.8823895738460102E-4</c:v>
                </c:pt>
                <c:pt idx="41574">
                  <c:v>3.8820941699668798E-4</c:v>
                </c:pt>
                <c:pt idx="41575">
                  <c:v>3.8818040047772202E-4</c:v>
                </c:pt>
                <c:pt idx="41576">
                  <c:v>3.8815112202428298E-4</c:v>
                </c:pt>
                <c:pt idx="41577">
                  <c:v>3.8812178536318199E-4</c:v>
                </c:pt>
                <c:pt idx="41578">
                  <c:v>3.8809279794804698E-4</c:v>
                </c:pt>
                <c:pt idx="41579">
                  <c:v>3.8806351949460799E-4</c:v>
                </c:pt>
                <c:pt idx="41580">
                  <c:v>3.8803473580628601E-4</c:v>
                </c:pt>
                <c:pt idx="41581">
                  <c:v>3.8800571928732103E-4</c:v>
                </c:pt>
                <c:pt idx="41582">
                  <c:v>3.8797606248408599E-4</c:v>
                </c:pt>
                <c:pt idx="41583">
                  <c:v>3.8794719148427199E-4</c:v>
                </c:pt>
                <c:pt idx="41584">
                  <c:v>3.8791832048445902E-4</c:v>
                </c:pt>
                <c:pt idx="41585">
                  <c:v>3.8788924575783301E-4</c:v>
                </c:pt>
                <c:pt idx="41586">
                  <c:v>3.8786037475801999E-4</c:v>
                </c:pt>
                <c:pt idx="41587">
                  <c:v>3.8783121271990202E-4</c:v>
                </c:pt>
                <c:pt idx="41588">
                  <c:v>3.8780237082391999E-4</c:v>
                </c:pt>
                <c:pt idx="41589">
                  <c:v>3.8777355803176799E-4</c:v>
                </c:pt>
                <c:pt idx="41590">
                  <c:v>3.87744221370667E-4</c:v>
                </c:pt>
                <c:pt idx="41591">
                  <c:v>3.87715670512989E-4</c:v>
                </c:pt>
                <c:pt idx="41592">
                  <c:v>3.8768700323998901E-4</c:v>
                </c:pt>
                <c:pt idx="41593">
                  <c:v>3.8765839417464999E-4</c:v>
                </c:pt>
                <c:pt idx="41594">
                  <c:v>3.8762905751354998E-4</c:v>
                </c:pt>
                <c:pt idx="41595">
                  <c:v>3.8760073948651498E-4</c:v>
                </c:pt>
                <c:pt idx="41596">
                  <c:v>3.8757175207138099E-4</c:v>
                </c:pt>
                <c:pt idx="41597">
                  <c:v>3.8754337583668497E-4</c:v>
                </c:pt>
                <c:pt idx="41598">
                  <c:v>3.8751459214836402E-4</c:v>
                </c:pt>
                <c:pt idx="41599">
                  <c:v>3.8748548831790702E-4</c:v>
                </c:pt>
                <c:pt idx="41600">
                  <c:v>3.8745682104490697E-4</c:v>
                </c:pt>
                <c:pt idx="41601">
                  <c:v>3.87428561225533E-4</c:v>
                </c:pt>
                <c:pt idx="41602">
                  <c:v>3.87400010367855E-4</c:v>
                </c:pt>
                <c:pt idx="41603">
                  <c:v>3.8737128488719501E-4</c:v>
                </c:pt>
                <c:pt idx="41604">
                  <c:v>3.87342530302703E-4</c:v>
                </c:pt>
                <c:pt idx="41605">
                  <c:v>3.8731421227566898E-4</c:v>
                </c:pt>
                <c:pt idx="41606">
                  <c:v>3.8728583604097399E-4</c:v>
                </c:pt>
                <c:pt idx="41607">
                  <c:v>3.87257139664143E-4</c:v>
                </c:pt>
                <c:pt idx="41608">
                  <c:v>3.87228850740939E-4</c:v>
                </c:pt>
                <c:pt idx="41609">
                  <c:v>3.87200328987092E-4</c:v>
                </c:pt>
                <c:pt idx="41610">
                  <c:v>3.8717171992175297E-4</c:v>
                </c:pt>
                <c:pt idx="41611">
                  <c:v>3.8714325637556602E-4</c:v>
                </c:pt>
                <c:pt idx="41612">
                  <c:v>3.8711525849066702E-4</c:v>
                </c:pt>
                <c:pt idx="41613">
                  <c:v>3.87086620321497E-4</c:v>
                </c:pt>
                <c:pt idx="41614">
                  <c:v>3.8705850602127601E-4</c:v>
                </c:pt>
                <c:pt idx="41615">
                  <c:v>3.8703042082488499E-4</c:v>
                </c:pt>
                <c:pt idx="41616">
                  <c:v>3.8700213190168099E-4</c:v>
                </c:pt>
                <c:pt idx="41617">
                  <c:v>3.8697343552485098E-4</c:v>
                </c:pt>
                <c:pt idx="41618">
                  <c:v>3.86945466743782E-4</c:v>
                </c:pt>
                <c:pt idx="41619">
                  <c:v>3.8691726513207002E-4</c:v>
                </c:pt>
                <c:pt idx="41620">
                  <c:v>3.8688842323608702E-4</c:v>
                </c:pt>
                <c:pt idx="41621">
                  <c:v>3.8686065818183102E-4</c:v>
                </c:pt>
                <c:pt idx="41622">
                  <c:v>3.8683268940076199E-4</c:v>
                </c:pt>
                <c:pt idx="41623">
                  <c:v>3.8680474972352402E-4</c:v>
                </c:pt>
                <c:pt idx="41624">
                  <c:v>3.8677651900798099E-4</c:v>
                </c:pt>
                <c:pt idx="41625">
                  <c:v>3.8674846291541999E-4</c:v>
                </c:pt>
                <c:pt idx="41626">
                  <c:v>3.8672069786116503E-4</c:v>
                </c:pt>
                <c:pt idx="41627">
                  <c:v>3.8669246714562199E-4</c:v>
                </c:pt>
                <c:pt idx="41628">
                  <c:v>3.8666426553390898E-4</c:v>
                </c:pt>
                <c:pt idx="41629">
                  <c:v>3.8663635496050098E-4</c:v>
                </c:pt>
                <c:pt idx="41630">
                  <c:v>3.8660835707560198E-4</c:v>
                </c:pt>
                <c:pt idx="41631">
                  <c:v>3.8658030098304098E-4</c:v>
                </c:pt>
                <c:pt idx="41632">
                  <c:v>3.8655291427858201E-4</c:v>
                </c:pt>
                <c:pt idx="41633">
                  <c:v>3.8652442162856498E-4</c:v>
                </c:pt>
                <c:pt idx="41634">
                  <c:v>3.86496976716444E-4</c:v>
                </c:pt>
                <c:pt idx="41635">
                  <c:v>3.8646950270049301E-4</c:v>
                </c:pt>
                <c:pt idx="41636">
                  <c:v>3.8644098094664498E-4</c:v>
                </c:pt>
                <c:pt idx="41637">
                  <c:v>3.8641315768472899E-4</c:v>
                </c:pt>
                <c:pt idx="41638">
                  <c:v>3.8638559635728598E-4</c:v>
                </c:pt>
                <c:pt idx="41639">
                  <c:v>3.8635768578387802E-4</c:v>
                </c:pt>
                <c:pt idx="41640">
                  <c:v>3.8633038639090999E-4</c:v>
                </c:pt>
                <c:pt idx="41641">
                  <c:v>3.8630288327112799E-4</c:v>
                </c:pt>
                <c:pt idx="41642">
                  <c:v>3.8627465255558502E-4</c:v>
                </c:pt>
                <c:pt idx="41643">
                  <c:v>3.8624752778559901E-4</c:v>
                </c:pt>
                <c:pt idx="41644">
                  <c:v>3.8621987914666501E-4</c:v>
                </c:pt>
                <c:pt idx="41645">
                  <c:v>3.8619191036559598E-4</c:v>
                </c:pt>
                <c:pt idx="41646">
                  <c:v>3.8616437814198402E-4</c:v>
                </c:pt>
                <c:pt idx="41647">
                  <c:v>3.8613716606050703E-4</c:v>
                </c:pt>
                <c:pt idx="41648">
                  <c:v>3.86109459213912E-4</c:v>
                </c:pt>
                <c:pt idx="41649">
                  <c:v>3.8608186878263999E-4</c:v>
                </c:pt>
                <c:pt idx="41650">
                  <c:v>3.8605465670116202E-4</c:v>
                </c:pt>
                <c:pt idx="41651">
                  <c:v>3.8602683343924598E-4</c:v>
                </c:pt>
                <c:pt idx="41652">
                  <c:v>3.8599927211180302E-4</c:v>
                </c:pt>
                <c:pt idx="41653">
                  <c:v>3.8597217644564802E-4</c:v>
                </c:pt>
                <c:pt idx="41654">
                  <c:v>3.8594476063735799E-4</c:v>
                </c:pt>
                <c:pt idx="41655">
                  <c:v>3.85917286621407E-4</c:v>
                </c:pt>
                <c:pt idx="41656">
                  <c:v>3.8589001633226899E-4</c:v>
                </c:pt>
                <c:pt idx="41657">
                  <c:v>3.8586248410865702E-4</c:v>
                </c:pt>
                <c:pt idx="41658">
                  <c:v>3.8583567948080599E-4</c:v>
                </c:pt>
                <c:pt idx="41659">
                  <c:v>3.85808467399329E-4</c:v>
                </c:pt>
                <c:pt idx="41660">
                  <c:v>3.85780818760395E-4</c:v>
                </c:pt>
                <c:pt idx="41661">
                  <c:v>3.8575372309423999E-4</c:v>
                </c:pt>
                <c:pt idx="41662">
                  <c:v>3.8572645280510198E-4</c:v>
                </c:pt>
                <c:pt idx="41663">
                  <c:v>3.8569976459257299E-4</c:v>
                </c:pt>
                <c:pt idx="41664">
                  <c:v>3.85671999538317E-4</c:v>
                </c:pt>
                <c:pt idx="41665">
                  <c:v>3.8564536953344898E-4</c:v>
                </c:pt>
                <c:pt idx="41666">
                  <c:v>3.8561798282899E-4</c:v>
                </c:pt>
                <c:pt idx="41667">
                  <c:v>3.8559117820113897E-4</c:v>
                </c:pt>
                <c:pt idx="41668">
                  <c:v>3.8556382060051002E-4</c:v>
                </c:pt>
                <c:pt idx="41669">
                  <c:v>3.8553684134967598E-4</c:v>
                </c:pt>
                <c:pt idx="41670">
                  <c:v>3.85509541956708E-4</c:v>
                </c:pt>
                <c:pt idx="41671">
                  <c:v>3.85482970159501E-4</c:v>
                </c:pt>
                <c:pt idx="41672">
                  <c:v>3.8545575807802401E-4</c:v>
                </c:pt>
                <c:pt idx="41673">
                  <c:v>3.8542892434634301E-4</c:v>
                </c:pt>
                <c:pt idx="41674">
                  <c:v>3.85401537641883E-4</c:v>
                </c:pt>
                <c:pt idx="41675">
                  <c:v>3.8537514046765902E-4</c:v>
                </c:pt>
                <c:pt idx="41676">
                  <c:v>3.8534819032065597E-4</c:v>
                </c:pt>
                <c:pt idx="41677">
                  <c:v>3.85321385692805E-4</c:v>
                </c:pt>
                <c:pt idx="41678">
                  <c:v>3.8529437733814099E-4</c:v>
                </c:pt>
                <c:pt idx="41679">
                  <c:v>3.8526792195625598E-4</c:v>
                </c:pt>
                <c:pt idx="41680">
                  <c:v>3.8524079718626998E-4</c:v>
                </c:pt>
                <c:pt idx="41681">
                  <c:v>3.8521419628523301E-4</c:v>
                </c:pt>
                <c:pt idx="41682">
                  <c:v>3.8518742076121298E-4</c:v>
                </c:pt>
                <c:pt idx="41683">
                  <c:v>3.8516093627549702E-4</c:v>
                </c:pt>
                <c:pt idx="41684">
                  <c:v>3.8513445178978102E-4</c:v>
                </c:pt>
                <c:pt idx="41685">
                  <c:v>3.85107501642779E-4</c:v>
                </c:pt>
                <c:pt idx="41686">
                  <c:v>3.85081017157063E-4</c:v>
                </c:pt>
                <c:pt idx="41687">
                  <c:v>3.85054678190499E-4</c:v>
                </c:pt>
                <c:pt idx="41688">
                  <c:v>3.85027611628175E-4</c:v>
                </c:pt>
                <c:pt idx="41689">
                  <c:v>3.8500153459608501E-4</c:v>
                </c:pt>
                <c:pt idx="41690">
                  <c:v>3.8497545756399599E-4</c:v>
                </c:pt>
                <c:pt idx="41691">
                  <c:v>3.8494821637868897E-4</c:v>
                </c:pt>
                <c:pt idx="41692">
                  <c:v>3.8492280873469998E-4</c:v>
                </c:pt>
                <c:pt idx="41693">
                  <c:v>3.8489676080644098E-4</c:v>
                </c:pt>
                <c:pt idx="41694">
                  <c:v>3.8486963603645601E-4</c:v>
                </c:pt>
                <c:pt idx="41695">
                  <c:v>3.8484469405375399E-4</c:v>
                </c:pt>
                <c:pt idx="41696">
                  <c:v>3.84817743906751E-4</c:v>
                </c:pt>
                <c:pt idx="41697">
                  <c:v>3.8479160866700102E-4</c:v>
                </c:pt>
                <c:pt idx="41698">
                  <c:v>3.8476593908853802E-4</c:v>
                </c:pt>
                <c:pt idx="41699">
                  <c:v>3.8473890163004398E-4</c:v>
                </c:pt>
                <c:pt idx="41700">
                  <c:v>3.8471308653242902E-4</c:v>
                </c:pt>
                <c:pt idx="41701">
                  <c:v>3.8468689308501802E-4</c:v>
                </c:pt>
                <c:pt idx="41702">
                  <c:v>3.8466148544102902E-4</c:v>
                </c:pt>
                <c:pt idx="41703">
                  <c:v>3.8463465170934802E-4</c:v>
                </c:pt>
                <c:pt idx="41704">
                  <c:v>3.8460938958451098E-4</c:v>
                </c:pt>
                <c:pt idx="41705">
                  <c:v>3.8458357448689602E-4</c:v>
                </c:pt>
                <c:pt idx="41706">
                  <c:v>3.84557235520333E-4</c:v>
                </c:pt>
                <c:pt idx="41707">
                  <c:v>3.84532089810818E-4</c:v>
                </c:pt>
                <c:pt idx="41708">
                  <c:v>3.84506740374491E-4</c:v>
                </c:pt>
                <c:pt idx="41709">
                  <c:v>3.8448086706921502E-4</c:v>
                </c:pt>
                <c:pt idx="41710">
                  <c:v>3.8445511017925999E-4</c:v>
                </c:pt>
                <c:pt idx="41711">
                  <c:v>3.8442984805442398E-4</c:v>
                </c:pt>
                <c:pt idx="41712">
                  <c:v>3.8440414937213101E-4</c:v>
                </c:pt>
                <c:pt idx="41713">
                  <c:v>3.8437859620899E-4</c:v>
                </c:pt>
                <c:pt idx="41714">
                  <c:v>3.8435301394201799E-4</c:v>
                </c:pt>
                <c:pt idx="41715">
                  <c:v>3.8432783912867302E-4</c:v>
                </c:pt>
                <c:pt idx="41716">
                  <c:v>3.84302402380854E-4</c:v>
                </c:pt>
                <c:pt idx="41717">
                  <c:v>3.8427716935984801E-4</c:v>
                </c:pt>
                <c:pt idx="41718">
                  <c:v>3.8425155798904598E-4</c:v>
                </c:pt>
                <c:pt idx="41719">
                  <c:v>3.8422603392973499E-4</c:v>
                </c:pt>
                <c:pt idx="41720">
                  <c:v>3.8420085911639002E-4</c:v>
                </c:pt>
                <c:pt idx="41721">
                  <c:v>3.8417577161453702E-4</c:v>
                </c:pt>
                <c:pt idx="41722">
                  <c:v>3.8415045128203901E-4</c:v>
                </c:pt>
                <c:pt idx="41723">
                  <c:v>3.8412521826103303E-4</c:v>
                </c:pt>
                <c:pt idx="41724">
                  <c:v>3.8410030538216201E-4</c:v>
                </c:pt>
                <c:pt idx="41725">
                  <c:v>3.8407446118071702E-4</c:v>
                </c:pt>
                <c:pt idx="41726">
                  <c:v>3.8404934457503303E-4</c:v>
                </c:pt>
                <c:pt idx="41727">
                  <c:v>3.8402446079999198E-4</c:v>
                </c:pt>
                <c:pt idx="41728">
                  <c:v>3.8399905315600298E-4</c:v>
                </c:pt>
                <c:pt idx="41729">
                  <c:v>3.8397364551201501E-4</c:v>
                </c:pt>
                <c:pt idx="41730">
                  <c:v>3.8394847069866999E-4</c:v>
                </c:pt>
                <c:pt idx="41731">
                  <c:v>3.8392390706576402E-4</c:v>
                </c:pt>
                <c:pt idx="41732">
                  <c:v>3.8389832479879298E-4</c:v>
                </c:pt>
                <c:pt idx="41733">
                  <c:v>3.83873586542904E-4</c:v>
                </c:pt>
                <c:pt idx="41734">
                  <c:v>3.8384841172955898E-4</c:v>
                </c:pt>
                <c:pt idx="41735">
                  <c:v>3.8382320781238399E-4</c:v>
                </c:pt>
                <c:pt idx="41736">
                  <c:v>3.8379812031053001E-4</c:v>
                </c:pt>
                <c:pt idx="41737">
                  <c:v>3.8377306191250698E-4</c:v>
                </c:pt>
                <c:pt idx="41738">
                  <c:v>3.8374811992980502E-4</c:v>
                </c:pt>
                <c:pt idx="41739">
                  <c:v>3.83722974220291E-4</c:v>
                </c:pt>
                <c:pt idx="41740">
                  <c:v>3.8369829417206298E-4</c:v>
                </c:pt>
                <c:pt idx="41741">
                  <c:v>3.8367346860468398E-4</c:v>
                </c:pt>
                <c:pt idx="41742">
                  <c:v>3.8364809006452598E-4</c:v>
                </c:pt>
                <c:pt idx="41743">
                  <c:v>3.8362291525117999E-4</c:v>
                </c:pt>
                <c:pt idx="41744">
                  <c:v>3.8359861355274899E-4</c:v>
                </c:pt>
                <c:pt idx="41745">
                  <c:v>3.8357355515472602E-4</c:v>
                </c:pt>
                <c:pt idx="41746">
                  <c:v>3.8354846765287199E-4</c:v>
                </c:pt>
                <c:pt idx="41747">
                  <c:v>3.8352317642420498E-4</c:v>
                </c:pt>
                <c:pt idx="41748">
                  <c:v>3.8349870010279097E-4</c:v>
                </c:pt>
                <c:pt idx="41749">
                  <c:v>3.8347367080859802E-4</c:v>
                </c:pt>
                <c:pt idx="41750">
                  <c:v>3.83449019864201E-4</c:v>
                </c:pt>
                <c:pt idx="41751">
                  <c:v>3.8342401967383899E-4</c:v>
                </c:pt>
                <c:pt idx="41752">
                  <c:v>3.83399426937103E-4</c:v>
                </c:pt>
                <c:pt idx="41753">
                  <c:v>3.8337451405823198E-4</c:v>
                </c:pt>
                <c:pt idx="41754">
                  <c:v>3.8334971759468301E-4</c:v>
                </c:pt>
                <c:pt idx="41755">
                  <c:v>3.8332463009282898E-4</c:v>
                </c:pt>
                <c:pt idx="41756">
                  <c:v>3.8329992094077202E-4</c:v>
                </c:pt>
                <c:pt idx="41757">
                  <c:v>3.8327506626956197E-4</c:v>
                </c:pt>
                <c:pt idx="41758">
                  <c:v>3.8325070636346898E-4</c:v>
                </c:pt>
                <c:pt idx="41759">
                  <c:v>3.8322590989992001E-4</c:v>
                </c:pt>
                <c:pt idx="41760">
                  <c:v>3.8320102612487999E-4</c:v>
                </c:pt>
                <c:pt idx="41761">
                  <c:v>3.83176666218787E-4</c:v>
                </c:pt>
                <c:pt idx="41762">
                  <c:v>3.8315166602842499E-4</c:v>
                </c:pt>
                <c:pt idx="41763">
                  <c:v>3.8312739343382402E-4</c:v>
                </c:pt>
                <c:pt idx="41764">
                  <c:v>3.8310236413963101E-4</c:v>
                </c:pt>
                <c:pt idx="41765">
                  <c:v>3.8307748036459099E-4</c:v>
                </c:pt>
                <c:pt idx="41766">
                  <c:v>3.8305338239297298E-4</c:v>
                </c:pt>
                <c:pt idx="41767">
                  <c:v>3.83028644137084E-4</c:v>
                </c:pt>
                <c:pt idx="41768">
                  <c:v>3.8300416781566999E-4</c:v>
                </c:pt>
                <c:pt idx="41769">
                  <c:v>3.82979575078934E-4</c:v>
                </c:pt>
                <c:pt idx="41770">
                  <c:v>3.8295483682304599E-4</c:v>
                </c:pt>
                <c:pt idx="41771">
                  <c:v>3.8293012767098801E-4</c:v>
                </c:pt>
                <c:pt idx="41772">
                  <c:v>3.8290556403808301E-4</c:v>
                </c:pt>
                <c:pt idx="41773">
                  <c:v>3.8288102950900798E-4</c:v>
                </c:pt>
                <c:pt idx="41774">
                  <c:v>3.82856611395255E-4</c:v>
                </c:pt>
                <c:pt idx="41775">
                  <c:v>3.82832135073841E-4</c:v>
                </c:pt>
                <c:pt idx="41776">
                  <c:v>3.8280765875242699E-4</c:v>
                </c:pt>
                <c:pt idx="41777">
                  <c:v>3.82783298846334E-4</c:v>
                </c:pt>
                <c:pt idx="41778">
                  <c:v>3.82758531486615E-4</c:v>
                </c:pt>
                <c:pt idx="41779">
                  <c:v>3.8273469544947099E-4</c:v>
                </c:pt>
                <c:pt idx="41780">
                  <c:v>3.8271042285487099E-4</c:v>
                </c:pt>
                <c:pt idx="41781">
                  <c:v>3.8268585922196502E-4</c:v>
                </c:pt>
                <c:pt idx="41782">
                  <c:v>3.82661237381399E-4</c:v>
                </c:pt>
                <c:pt idx="41783">
                  <c:v>3.8263693568296698E-4</c:v>
                </c:pt>
                <c:pt idx="41784">
                  <c:v>3.82612808607519E-4</c:v>
                </c:pt>
                <c:pt idx="41785">
                  <c:v>3.8258841959759598E-4</c:v>
                </c:pt>
                <c:pt idx="41786">
                  <c:v>3.8256414700299501E-4</c:v>
                </c:pt>
                <c:pt idx="41787">
                  <c:v>3.8253958337008899E-4</c:v>
                </c:pt>
                <c:pt idx="41788">
                  <c:v>3.82515572709963E-4</c:v>
                </c:pt>
                <c:pt idx="41789">
                  <c:v>3.82490950869396E-4</c:v>
                </c:pt>
                <c:pt idx="41790">
                  <c:v>3.82466765586287E-4</c:v>
                </c:pt>
                <c:pt idx="41791">
                  <c:v>3.82442813133821E-4</c:v>
                </c:pt>
                <c:pt idx="41792">
                  <c:v>3.8241836591623702E-4</c:v>
                </c:pt>
                <c:pt idx="41793">
                  <c:v>3.8239412242546699E-4</c:v>
                </c:pt>
                <c:pt idx="41794">
                  <c:v>3.8236973341554398E-4</c:v>
                </c:pt>
                <c:pt idx="41795">
                  <c:v>3.8234540261328199E-4</c:v>
                </c:pt>
                <c:pt idx="41796">
                  <c:v>3.8232171209528999E-4</c:v>
                </c:pt>
                <c:pt idx="41797">
                  <c:v>3.8229755591601101E-4</c:v>
                </c:pt>
                <c:pt idx="41798">
                  <c:v>3.8227328332140998E-4</c:v>
                </c:pt>
                <c:pt idx="41799">
                  <c:v>3.8224935997277498E-4</c:v>
                </c:pt>
                <c:pt idx="41800">
                  <c:v>3.82225203793496E-4</c:v>
                </c:pt>
                <c:pt idx="41801">
                  <c:v>3.82200727472082E-4</c:v>
                </c:pt>
                <c:pt idx="41802">
                  <c:v>3.8217686233110699E-4</c:v>
                </c:pt>
                <c:pt idx="41803">
                  <c:v>3.8215256063267599E-4</c:v>
                </c:pt>
                <c:pt idx="41804">
                  <c:v>3.8212869549170099E-4</c:v>
                </c:pt>
                <c:pt idx="41805">
                  <c:v>3.8210485945455697E-4</c:v>
                </c:pt>
                <c:pt idx="41806">
                  <c:v>3.8208023761399101E-4</c:v>
                </c:pt>
                <c:pt idx="41807">
                  <c:v>3.8205648888833799E-4</c:v>
                </c:pt>
                <c:pt idx="41808">
                  <c:v>3.8203314761631202E-4</c:v>
                </c:pt>
                <c:pt idx="41809">
                  <c:v>3.8200861308723699E-4</c:v>
                </c:pt>
                <c:pt idx="41810">
                  <c:v>3.8198477705009298E-4</c:v>
                </c:pt>
                <c:pt idx="41811">
                  <c:v>3.8196067907847502E-4</c:v>
                </c:pt>
                <c:pt idx="41812">
                  <c:v>3.8193701766431299E-4</c:v>
                </c:pt>
                <c:pt idx="41813">
                  <c:v>3.8191265775822098E-4</c:v>
                </c:pt>
                <c:pt idx="41814">
                  <c:v>3.8188917096704201E-4</c:v>
                </c:pt>
                <c:pt idx="41815">
                  <c:v>3.8186513120308502E-4</c:v>
                </c:pt>
                <c:pt idx="41816">
                  <c:v>3.81841411581263E-4</c:v>
                </c:pt>
                <c:pt idx="41817">
                  <c:v>3.8181751733645802E-4</c:v>
                </c:pt>
                <c:pt idx="41818">
                  <c:v>3.8179356488399202E-4</c:v>
                </c:pt>
                <c:pt idx="41819">
                  <c:v>3.8176984526217E-4</c:v>
                </c:pt>
                <c:pt idx="41820">
                  <c:v>3.8174595101736502E-4</c:v>
                </c:pt>
                <c:pt idx="41821">
                  <c:v>3.81722202291712E-4</c:v>
                </c:pt>
                <c:pt idx="41822">
                  <c:v>3.8169804611243302E-4</c:v>
                </c:pt>
                <c:pt idx="41823">
                  <c:v>3.8167487946339E-4</c:v>
                </c:pt>
                <c:pt idx="41824">
                  <c:v>3.8165075238794099E-4</c:v>
                </c:pt>
                <c:pt idx="41825">
                  <c:v>3.8162682903930501E-4</c:v>
                </c:pt>
                <c:pt idx="41826">
                  <c:v>3.8160316762514402E-4</c:v>
                </c:pt>
                <c:pt idx="41827">
                  <c:v>3.8157944800332199E-4</c:v>
                </c:pt>
                <c:pt idx="41828">
                  <c:v>3.8155590300448201E-4</c:v>
                </c:pt>
                <c:pt idx="41829">
                  <c:v>3.8153229979798198E-4</c:v>
                </c:pt>
                <c:pt idx="41830">
                  <c:v>3.8150881300680301E-4</c:v>
                </c:pt>
                <c:pt idx="41831">
                  <c:v>3.8148500607349E-4</c:v>
                </c:pt>
                <c:pt idx="41832">
                  <c:v>3.8146151928231098E-4</c:v>
                </c:pt>
                <c:pt idx="41833">
                  <c:v>3.8143779966048902E-4</c:v>
                </c:pt>
                <c:pt idx="41834">
                  <c:v>3.8141393451951401E-4</c:v>
                </c:pt>
                <c:pt idx="41835">
                  <c:v>3.8139041862450502E-4</c:v>
                </c:pt>
                <c:pt idx="41836">
                  <c:v>3.8136728107929203E-4</c:v>
                </c:pt>
                <c:pt idx="41837">
                  <c:v>3.8134321221150501E-4</c:v>
                </c:pt>
                <c:pt idx="41838">
                  <c:v>3.8131990004330901E-4</c:v>
                </c:pt>
                <c:pt idx="41839">
                  <c:v>3.8129664608277402E-4</c:v>
                </c:pt>
                <c:pt idx="41840">
                  <c:v>3.8127246079966399E-4</c:v>
                </c:pt>
                <c:pt idx="41841">
                  <c:v>3.8124941056594198E-4</c:v>
                </c:pt>
                <c:pt idx="41842">
                  <c:v>3.8122595287859402E-4</c:v>
                </c:pt>
                <c:pt idx="41843">
                  <c:v>3.8120243698358498E-4</c:v>
                </c:pt>
                <c:pt idx="41844">
                  <c:v>3.81179444957524E-4</c:v>
                </c:pt>
                <c:pt idx="41845">
                  <c:v>3.8115552160888899E-4</c:v>
                </c:pt>
                <c:pt idx="41846">
                  <c:v>3.8113200571388001E-4</c:v>
                </c:pt>
                <c:pt idx="41847">
                  <c:v>3.8110866444185398E-4</c:v>
                </c:pt>
                <c:pt idx="41848">
                  <c:v>3.8108558510430201E-4</c:v>
                </c:pt>
                <c:pt idx="41849">
                  <c:v>3.8106230203993602E-4</c:v>
                </c:pt>
                <c:pt idx="41850">
                  <c:v>3.81038873456419E-4</c:v>
                </c:pt>
                <c:pt idx="41851">
                  <c:v>3.8101559039205302E-4</c:v>
                </c:pt>
                <c:pt idx="41852">
                  <c:v>3.8099192897789202E-4</c:v>
                </c:pt>
                <c:pt idx="41853">
                  <c:v>3.8096902426332197E-4</c:v>
                </c:pt>
                <c:pt idx="41854">
                  <c:v>3.8094579940661799E-4</c:v>
                </c:pt>
                <c:pt idx="41855">
                  <c:v>3.8092181785032099E-4</c:v>
                </c:pt>
                <c:pt idx="41856">
                  <c:v>3.8089911686256501E-4</c:v>
                </c:pt>
                <c:pt idx="41857">
                  <c:v>3.8087563007138702E-4</c:v>
                </c:pt>
                <c:pt idx="41858">
                  <c:v>3.8085228879936002E-4</c:v>
                </c:pt>
                <c:pt idx="41859">
                  <c:v>3.80829646019265E-4</c:v>
                </c:pt>
                <c:pt idx="41860">
                  <c:v>3.8080636295489999E-4</c:v>
                </c:pt>
                <c:pt idx="41861">
                  <c:v>3.80782934371382E-4</c:v>
                </c:pt>
                <c:pt idx="41862">
                  <c:v>3.80759767722338E-4</c:v>
                </c:pt>
                <c:pt idx="41863">
                  <c:v>3.8073686300776899E-4</c:v>
                </c:pt>
                <c:pt idx="41864">
                  <c:v>3.8071337621659003E-4</c:v>
                </c:pt>
                <c:pt idx="41865">
                  <c:v>3.8069038419053002E-4</c:v>
                </c:pt>
                <c:pt idx="41866">
                  <c:v>3.8066692650318102E-4</c:v>
                </c:pt>
                <c:pt idx="41867">
                  <c:v>3.8064387626946E-4</c:v>
                </c:pt>
                <c:pt idx="41868">
                  <c:v>3.8062132080085603E-4</c:v>
                </c:pt>
                <c:pt idx="41869">
                  <c:v>3.8059786311350801E-4</c:v>
                </c:pt>
                <c:pt idx="41870">
                  <c:v>3.8057530764490399E-4</c:v>
                </c:pt>
                <c:pt idx="41871">
                  <c:v>3.80552024580538E-4</c:v>
                </c:pt>
                <c:pt idx="41872">
                  <c:v>3.8052920717745998E-4</c:v>
                </c:pt>
                <c:pt idx="41873">
                  <c:v>3.80505836801603E-4</c:v>
                </c:pt>
                <c:pt idx="41874">
                  <c:v>3.80482815671712E-4</c:v>
                </c:pt>
                <c:pt idx="41875">
                  <c:v>3.8046028930693897E-4</c:v>
                </c:pt>
                <c:pt idx="41876">
                  <c:v>3.80437151761725E-4</c:v>
                </c:pt>
                <c:pt idx="41877">
                  <c:v>3.80414654500782E-4</c:v>
                </c:pt>
                <c:pt idx="41878">
                  <c:v>3.8039116770960401E-4</c:v>
                </c:pt>
                <c:pt idx="41879">
                  <c:v>3.80368204787373E-4</c:v>
                </c:pt>
                <c:pt idx="41880">
                  <c:v>3.8034570752643E-4</c:v>
                </c:pt>
                <c:pt idx="41881">
                  <c:v>3.8032315205782598E-4</c:v>
                </c:pt>
                <c:pt idx="41882">
                  <c:v>3.8030001451261298E-4</c:v>
                </c:pt>
                <c:pt idx="41883">
                  <c:v>3.80277342628688E-4</c:v>
                </c:pt>
                <c:pt idx="41884">
                  <c:v>3.8025437970645699E-4</c:v>
                </c:pt>
                <c:pt idx="41885">
                  <c:v>3.8023150409571799E-4</c:v>
                </c:pt>
                <c:pt idx="41886">
                  <c:v>3.8020854117348801E-4</c:v>
                </c:pt>
                <c:pt idx="41887">
                  <c:v>3.8018554914742697E-4</c:v>
                </c:pt>
                <c:pt idx="41888">
                  <c:v>3.80163372028619E-4</c:v>
                </c:pt>
                <c:pt idx="41889">
                  <c:v>3.8014061283320199E-4</c:v>
                </c:pt>
                <c:pt idx="41890">
                  <c:v>3.8011782453395399E-4</c:v>
                </c:pt>
                <c:pt idx="41891">
                  <c:v>3.80094978027046E-4</c:v>
                </c:pt>
                <c:pt idx="41892">
                  <c:v>3.8007236435078101E-4</c:v>
                </c:pt>
                <c:pt idx="41893">
                  <c:v>3.8004943053238099E-4</c:v>
                </c:pt>
                <c:pt idx="41894">
                  <c:v>3.8002693327143799E-4</c:v>
                </c:pt>
                <c:pt idx="41895">
                  <c:v>3.8000466884113799E-4</c:v>
                </c:pt>
                <c:pt idx="41896">
                  <c:v>3.7998190964572099E-4</c:v>
                </c:pt>
                <c:pt idx="41897">
                  <c:v>3.7995915045030399E-4</c:v>
                </c:pt>
                <c:pt idx="41898">
                  <c:v>3.7993685691617402E-4</c:v>
                </c:pt>
                <c:pt idx="41899">
                  <c:v>3.7991453427821398E-4</c:v>
                </c:pt>
                <c:pt idx="41900">
                  <c:v>3.7989157135598399E-4</c:v>
                </c:pt>
                <c:pt idx="41901">
                  <c:v>3.79869306925684E-4</c:v>
                </c:pt>
                <c:pt idx="41902">
                  <c:v>3.7984634400345401E-4</c:v>
                </c:pt>
                <c:pt idx="41903">
                  <c:v>3.7982431240379799E-4</c:v>
                </c:pt>
                <c:pt idx="41904">
                  <c:v>3.7980175693519403E-4</c:v>
                </c:pt>
                <c:pt idx="41905">
                  <c:v>3.7977925967425103E-4</c:v>
                </c:pt>
                <c:pt idx="41906">
                  <c:v>3.7975667510181698E-4</c:v>
                </c:pt>
                <c:pt idx="41907">
                  <c:v>3.7973455619066899E-4</c:v>
                </c:pt>
                <c:pt idx="41908">
                  <c:v>3.7971202982589602E-4</c:v>
                </c:pt>
                <c:pt idx="41909">
                  <c:v>3.7968959077261399E-4</c:v>
                </c:pt>
                <c:pt idx="41910">
                  <c:v>3.79666947992518E-4</c:v>
                </c:pt>
                <c:pt idx="41911">
                  <c:v>3.7964456714689699E-4</c:v>
                </c:pt>
                <c:pt idx="41912">
                  <c:v>3.7962215719744601E-4</c:v>
                </c:pt>
                <c:pt idx="41913">
                  <c:v>3.7959965993650301E-4</c:v>
                </c:pt>
                <c:pt idx="41914">
                  <c:v>3.7957768654450801E-4</c:v>
                </c:pt>
                <c:pt idx="41915">
                  <c:v>3.7955495645292098E-4</c:v>
                </c:pt>
                <c:pt idx="41916">
                  <c:v>3.7953301216475698E-4</c:v>
                </c:pt>
                <c:pt idx="41917">
                  <c:v>3.7951036938466099E-4</c:v>
                </c:pt>
                <c:pt idx="41918">
                  <c:v>3.7948857061564901E-4</c:v>
                </c:pt>
                <c:pt idx="41919">
                  <c:v>3.7946636439301101E-4</c:v>
                </c:pt>
                <c:pt idx="41920">
                  <c:v>3.7944412906654201E-4</c:v>
                </c:pt>
                <c:pt idx="41921">
                  <c:v>3.7942209746688599E-4</c:v>
                </c:pt>
                <c:pt idx="41922">
                  <c:v>3.7939997855573898E-4</c:v>
                </c:pt>
                <c:pt idx="41923">
                  <c:v>3.7937768502160901E-4</c:v>
                </c:pt>
                <c:pt idx="41924">
                  <c:v>3.7935507134534402E-4</c:v>
                </c:pt>
                <c:pt idx="41925">
                  <c:v>3.7933315616100999E-4</c:v>
                </c:pt>
                <c:pt idx="41926">
                  <c:v>3.79311444703489E-4</c:v>
                </c:pt>
                <c:pt idx="41927">
                  <c:v>3.79288947442546E-4</c:v>
                </c:pt>
                <c:pt idx="41928">
                  <c:v>3.7926685763522999E-4</c:v>
                </c:pt>
                <c:pt idx="41929">
                  <c:v>3.79245058866218E-4</c:v>
                </c:pt>
                <c:pt idx="41930">
                  <c:v>3.7922288174741003E-4</c:v>
                </c:pt>
                <c:pt idx="41931">
                  <c:v>3.7920064642094097E-4</c:v>
                </c:pt>
                <c:pt idx="41932">
                  <c:v>3.7917864392511498E-4</c:v>
                </c:pt>
                <c:pt idx="41933">
                  <c:v>3.79156757844612E-4</c:v>
                </c:pt>
                <c:pt idx="41934">
                  <c:v>3.7913466803729502E-4</c:v>
                </c:pt>
                <c:pt idx="41935">
                  <c:v>3.7911266554147E-4</c:v>
                </c:pt>
                <c:pt idx="41936">
                  <c:v>3.7909054663032299E-4</c:v>
                </c:pt>
                <c:pt idx="41937">
                  <c:v>3.7906906800344603E-4</c:v>
                </c:pt>
                <c:pt idx="41938">
                  <c:v>3.7904680357314597E-4</c:v>
                </c:pt>
                <c:pt idx="41939">
                  <c:v>3.7902477197349099E-4</c:v>
                </c:pt>
                <c:pt idx="41940">
                  <c:v>3.7900308961980001E-4</c:v>
                </c:pt>
                <c:pt idx="41941">
                  <c:v>3.78981087123975E-4</c:v>
                </c:pt>
                <c:pt idx="41942">
                  <c:v>3.7895969580858902E-4</c:v>
                </c:pt>
                <c:pt idx="41943">
                  <c:v>3.7893743137829E-4</c:v>
                </c:pt>
                <c:pt idx="41944">
                  <c:v>3.7891554529778697E-4</c:v>
                </c:pt>
                <c:pt idx="41945">
                  <c:v>3.7889383384026598E-4</c:v>
                </c:pt>
                <c:pt idx="41946">
                  <c:v>3.7887203507125399E-4</c:v>
                </c:pt>
                <c:pt idx="41947">
                  <c:v>3.7885020719841101E-4</c:v>
                </c:pt>
                <c:pt idx="41948">
                  <c:v>3.78828641260043E-4</c:v>
                </c:pt>
                <c:pt idx="41949">
                  <c:v>3.7880690069869199E-4</c:v>
                </c:pt>
                <c:pt idx="41950">
                  <c:v>3.7878463626839199E-4</c:v>
                </c:pt>
                <c:pt idx="41951">
                  <c:v>3.7876333226449798E-4</c:v>
                </c:pt>
                <c:pt idx="41952">
                  <c:v>3.78741766326129E-4</c:v>
                </c:pt>
                <c:pt idx="41953">
                  <c:v>3.7871996755711702E-4</c:v>
                </c:pt>
                <c:pt idx="41954">
                  <c:v>3.7869840161874901E-4</c:v>
                </c:pt>
                <c:pt idx="41955">
                  <c:v>3.7867686478421097E-4</c:v>
                </c:pt>
                <c:pt idx="41956">
                  <c:v>3.7865477497689399E-4</c:v>
                </c:pt>
                <c:pt idx="41957">
                  <c:v>3.78633616492152E-4</c:v>
                </c:pt>
                <c:pt idx="41958">
                  <c:v>3.78611643100157E-4</c:v>
                </c:pt>
                <c:pt idx="41959">
                  <c:v>3.7859042640775399E-4</c:v>
                </c:pt>
                <c:pt idx="41960">
                  <c:v>3.78568656742573E-4</c:v>
                </c:pt>
                <c:pt idx="41961">
                  <c:v>3.78547061700374E-4</c:v>
                </c:pt>
                <c:pt idx="41962">
                  <c:v>3.7852552486583601E-4</c:v>
                </c:pt>
                <c:pt idx="41963">
                  <c:v>3.7850398803129798E-4</c:v>
                </c:pt>
                <c:pt idx="41964">
                  <c:v>3.7848245119675999E-4</c:v>
                </c:pt>
                <c:pt idx="41965">
                  <c:v>3.78461001673713E-4</c:v>
                </c:pt>
                <c:pt idx="41966">
                  <c:v>3.7843958125449701E-4</c:v>
                </c:pt>
                <c:pt idx="41967">
                  <c:v>3.78418277250603E-4</c:v>
                </c:pt>
                <c:pt idx="41968">
                  <c:v>3.78396944142878E-4</c:v>
                </c:pt>
                <c:pt idx="41969">
                  <c:v>3.7837531999684897E-4</c:v>
                </c:pt>
                <c:pt idx="41970">
                  <c:v>3.7835381226614101E-4</c:v>
                </c:pt>
                <c:pt idx="41971">
                  <c:v>3.7833210080862002E-4</c:v>
                </c:pt>
                <c:pt idx="41972">
                  <c:v>3.7831105873920002E-4</c:v>
                </c:pt>
                <c:pt idx="41973">
                  <c:v>3.7828981294296698E-4</c:v>
                </c:pt>
                <c:pt idx="41974">
                  <c:v>3.7826839252375099E-4</c:v>
                </c:pt>
                <c:pt idx="41975">
                  <c:v>3.7824679748155198E-4</c:v>
                </c:pt>
                <c:pt idx="41976">
                  <c:v>3.7822558078914902E-4</c:v>
                </c:pt>
                <c:pt idx="41977">
                  <c:v>3.7820450961589802E-4</c:v>
                </c:pt>
                <c:pt idx="41978">
                  <c:v>3.7818332202732601E-4</c:v>
                </c:pt>
                <c:pt idx="41979">
                  <c:v>3.7816204712726197E-4</c:v>
                </c:pt>
                <c:pt idx="41980">
                  <c:v>3.7814080133102802E-4</c:v>
                </c:pt>
                <c:pt idx="41981">
                  <c:v>3.7811964284628603E-4</c:v>
                </c:pt>
                <c:pt idx="41982">
                  <c:v>3.7809836794622199E-4</c:v>
                </c:pt>
                <c:pt idx="41983">
                  <c:v>3.7807755870744602E-4</c:v>
                </c:pt>
                <c:pt idx="41984">
                  <c:v>3.78056196495891E-4</c:v>
                </c:pt>
                <c:pt idx="41985">
                  <c:v>3.7803492159582702E-4</c:v>
                </c:pt>
                <c:pt idx="41986">
                  <c:v>3.7801382131874599E-4</c:v>
                </c:pt>
                <c:pt idx="41987">
                  <c:v>3.7799251731485101E-4</c:v>
                </c:pt>
                <c:pt idx="41988">
                  <c:v>3.7797150434926098E-4</c:v>
                </c:pt>
                <c:pt idx="41989">
                  <c:v>3.77950520487502E-4</c:v>
                </c:pt>
                <c:pt idx="41990">
                  <c:v>3.7792936200276001E-4</c:v>
                </c:pt>
                <c:pt idx="41991">
                  <c:v>3.7790834903716998E-4</c:v>
                </c:pt>
                <c:pt idx="41992">
                  <c:v>3.7788716144859802E-4</c:v>
                </c:pt>
                <c:pt idx="41993">
                  <c:v>3.7786652683280398E-4</c:v>
                </c:pt>
                <c:pt idx="41994">
                  <c:v>3.7784519372507903E-4</c:v>
                </c:pt>
                <c:pt idx="41995">
                  <c:v>3.7782429717481098E-4</c:v>
                </c:pt>
                <c:pt idx="41996">
                  <c:v>3.7780360435135701E-4</c:v>
                </c:pt>
                <c:pt idx="41997">
                  <c:v>3.7778259138576703E-4</c:v>
                </c:pt>
                <c:pt idx="41998">
                  <c:v>3.7776172393932901E-4</c:v>
                </c:pt>
                <c:pt idx="41999">
                  <c:v>3.7774059455841801E-4</c:v>
                </c:pt>
                <c:pt idx="42000">
                  <c:v>3.7771987263113298E-4</c:v>
                </c:pt>
                <c:pt idx="42001">
                  <c:v>3.7769868504255999E-4</c:v>
                </c:pt>
                <c:pt idx="42002">
                  <c:v>3.7767796311527501E-4</c:v>
                </c:pt>
                <c:pt idx="42003">
                  <c:v>3.7765715387649802E-4</c:v>
                </c:pt>
                <c:pt idx="42004">
                  <c:v>3.7763663567602602E-4</c:v>
                </c:pt>
                <c:pt idx="42005">
                  <c:v>3.7761582643725E-4</c:v>
                </c:pt>
                <c:pt idx="42006">
                  <c:v>3.7759452243335502E-4</c:v>
                </c:pt>
                <c:pt idx="42007">
                  <c:v>3.7757385871373101E-4</c:v>
                </c:pt>
                <c:pt idx="42008">
                  <c:v>3.7755281664431101E-4</c:v>
                </c:pt>
                <c:pt idx="42009">
                  <c:v>3.77532676793635E-4</c:v>
                </c:pt>
                <c:pt idx="42010">
                  <c:v>3.7751204217784101E-4</c:v>
                </c:pt>
                <c:pt idx="42011">
                  <c:v>3.77491378458217E-4</c:v>
                </c:pt>
                <c:pt idx="42012">
                  <c:v>3.7747024907730498E-4</c:v>
                </c:pt>
                <c:pt idx="42013">
                  <c:v>3.7744978908449401E-4</c:v>
                </c:pt>
                <c:pt idx="42014">
                  <c:v>3.7742915446870002E-4</c:v>
                </c:pt>
                <c:pt idx="42015">
                  <c:v>3.7740878178738101E-4</c:v>
                </c:pt>
                <c:pt idx="42016">
                  <c:v>3.7738800165243398E-4</c:v>
                </c:pt>
                <c:pt idx="42017">
                  <c:v>3.7736736703664102E-4</c:v>
                </c:pt>
                <c:pt idx="42018">
                  <c:v>3.7734684883616903E-4</c:v>
                </c:pt>
                <c:pt idx="42019">
                  <c:v>3.77326359739527E-4</c:v>
                </c:pt>
                <c:pt idx="42020">
                  <c:v>3.7730566691607199E-4</c:v>
                </c:pt>
                <c:pt idx="42021">
                  <c:v>3.7728517781943099E-4</c:v>
                </c:pt>
                <c:pt idx="42022">
                  <c:v>3.7726471782662002E-4</c:v>
                </c:pt>
                <c:pt idx="42023">
                  <c:v>3.7724405410699498E-4</c:v>
                </c:pt>
                <c:pt idx="42024">
                  <c:v>3.7722356501035398E-4</c:v>
                </c:pt>
                <c:pt idx="42025">
                  <c:v>3.7720319232903399E-4</c:v>
                </c:pt>
                <c:pt idx="42026">
                  <c:v>3.77182965166867E-4</c:v>
                </c:pt>
                <c:pt idx="42027">
                  <c:v>3.7716233055107301E-4</c:v>
                </c:pt>
                <c:pt idx="42028">
                  <c:v>3.7714221980422703E-4</c:v>
                </c:pt>
                <c:pt idx="42029">
                  <c:v>3.77121497876942E-4</c:v>
                </c:pt>
                <c:pt idx="42030">
                  <c:v>3.7710080505348699E-4</c:v>
                </c:pt>
                <c:pt idx="42031">
                  <c:v>3.7708054878748899E-4</c:v>
                </c:pt>
                <c:pt idx="42032">
                  <c:v>3.7706040893681299E-4</c:v>
                </c:pt>
                <c:pt idx="42033">
                  <c:v>3.7704000715166298E-4</c:v>
                </c:pt>
                <c:pt idx="42034">
                  <c:v>3.7701951805502198E-4</c:v>
                </c:pt>
                <c:pt idx="42035">
                  <c:v>3.7699975655414202E-4</c:v>
                </c:pt>
                <c:pt idx="42036">
                  <c:v>3.7697929656133099E-4</c:v>
                </c:pt>
                <c:pt idx="42037">
                  <c:v>3.7695918581448501E-4</c:v>
                </c:pt>
                <c:pt idx="42038">
                  <c:v>3.7693840567953901E-4</c:v>
                </c:pt>
                <c:pt idx="42039">
                  <c:v>3.7691846955567598E-4</c:v>
                </c:pt>
                <c:pt idx="42040">
                  <c:v>3.7689830060116898E-4</c:v>
                </c:pt>
                <c:pt idx="42041">
                  <c:v>3.7687830626964602E-4</c:v>
                </c:pt>
                <c:pt idx="42042">
                  <c:v>3.7685805000364802E-4</c:v>
                </c:pt>
                <c:pt idx="42043">
                  <c:v>3.76838084775954E-4</c:v>
                </c:pt>
                <c:pt idx="42044">
                  <c:v>3.76818119548261E-4</c:v>
                </c:pt>
                <c:pt idx="42045">
                  <c:v>3.7679777597077202E-4</c:v>
                </c:pt>
                <c:pt idx="42046">
                  <c:v>3.7677763612009601E-4</c:v>
                </c:pt>
                <c:pt idx="42047">
                  <c:v>3.76757612684742E-4</c:v>
                </c:pt>
                <c:pt idx="42048">
                  <c:v>3.7673770566470899E-4</c:v>
                </c:pt>
                <c:pt idx="42049">
                  <c:v>3.76717740437016E-4</c:v>
                </c:pt>
                <c:pt idx="42050">
                  <c:v>3.7669751327484797E-4</c:v>
                </c:pt>
                <c:pt idx="42051">
                  <c:v>3.7667751894332501E-4</c:v>
                </c:pt>
                <c:pt idx="42052">
                  <c:v>3.7665720446966599E-4</c:v>
                </c:pt>
                <c:pt idx="42053">
                  <c:v>3.7663738476112501E-4</c:v>
                </c:pt>
                <c:pt idx="42054">
                  <c:v>3.7661712849512702E-4</c:v>
                </c:pt>
                <c:pt idx="42055">
                  <c:v>3.7659739609807703E-4</c:v>
                </c:pt>
                <c:pt idx="42056">
                  <c:v>3.7657783832400999E-4</c:v>
                </c:pt>
                <c:pt idx="42057">
                  <c:v>3.7655734922736899E-4</c:v>
                </c:pt>
                <c:pt idx="42058">
                  <c:v>3.7653782055713198E-4</c:v>
                </c:pt>
                <c:pt idx="42059">
                  <c:v>3.7651779712177802E-4</c:v>
                </c:pt>
                <c:pt idx="42060">
                  <c:v>3.76497890101746E-4</c:v>
                </c:pt>
                <c:pt idx="42061">
                  <c:v>3.7647792487405203E-4</c:v>
                </c:pt>
                <c:pt idx="42062">
                  <c:v>3.7645845441147701E-4</c:v>
                </c:pt>
                <c:pt idx="42063">
                  <c:v>3.7643857649527501E-4</c:v>
                </c:pt>
                <c:pt idx="42064">
                  <c:v>3.7641875678673397E-4</c:v>
                </c:pt>
                <c:pt idx="42065">
                  <c:v>3.76399169908836E-4</c:v>
                </c:pt>
                <c:pt idx="42066">
                  <c:v>3.7637911736965201E-4</c:v>
                </c:pt>
                <c:pt idx="42067">
                  <c:v>3.7635941407643302E-4</c:v>
                </c:pt>
                <c:pt idx="42068">
                  <c:v>3.7633959436789198E-4</c:v>
                </c:pt>
                <c:pt idx="42069">
                  <c:v>3.7631986197084199E-4</c:v>
                </c:pt>
                <c:pt idx="42070">
                  <c:v>3.7630050792358799E-4</c:v>
                </c:pt>
                <c:pt idx="42071">
                  <c:v>3.7628048448823398E-4</c:v>
                </c:pt>
                <c:pt idx="42072">
                  <c:v>3.7626101402565799E-4</c:v>
                </c:pt>
                <c:pt idx="42073">
                  <c:v>3.7624168908223499E-4</c:v>
                </c:pt>
                <c:pt idx="42074">
                  <c:v>3.7622186937369401E-4</c:v>
                </c:pt>
                <c:pt idx="42075">
                  <c:v>3.7620216608047502E-4</c:v>
                </c:pt>
                <c:pt idx="42076">
                  <c:v>3.7618269561789897E-4</c:v>
                </c:pt>
                <c:pt idx="42077">
                  <c:v>3.7616313784383199E-4</c:v>
                </c:pt>
                <c:pt idx="42078">
                  <c:v>3.7614360917359601E-4</c:v>
                </c:pt>
                <c:pt idx="42079">
                  <c:v>3.7612390588037702E-4</c:v>
                </c:pt>
                <c:pt idx="42080">
                  <c:v>3.7610463914461401E-4</c:v>
                </c:pt>
                <c:pt idx="42081">
                  <c:v>3.7608534330502098E-4</c:v>
                </c:pt>
                <c:pt idx="42082">
                  <c:v>3.7606601836159798E-4</c:v>
                </c:pt>
                <c:pt idx="42083">
                  <c:v>3.7604605313390499E-4</c:v>
                </c:pt>
                <c:pt idx="42084">
                  <c:v>3.7602693191729502E-4</c:v>
                </c:pt>
                <c:pt idx="42085">
                  <c:v>3.7600775249302398E-4</c:v>
                </c:pt>
                <c:pt idx="42086">
                  <c:v>3.7598746712319499E-4</c:v>
                </c:pt>
                <c:pt idx="42087">
                  <c:v>3.7596852052956798E-4</c:v>
                </c:pt>
                <c:pt idx="42088">
                  <c:v>3.7594910827465399E-4</c:v>
                </c:pt>
                <c:pt idx="42089">
                  <c:v>3.7592955050058701E-4</c:v>
                </c:pt>
                <c:pt idx="42090">
                  <c:v>3.7591069121845099E-4</c:v>
                </c:pt>
                <c:pt idx="42091">
                  <c:v>3.7589119165204498E-4</c:v>
                </c:pt>
                <c:pt idx="42092">
                  <c:v>3.7587212864309501E-4</c:v>
                </c:pt>
                <c:pt idx="42093">
                  <c:v>3.75852570869029E-4</c:v>
                </c:pt>
                <c:pt idx="42094">
                  <c:v>3.7583353696391003E-4</c:v>
                </c:pt>
                <c:pt idx="42095">
                  <c:v>3.7581392098218203E-4</c:v>
                </c:pt>
                <c:pt idx="42096">
                  <c:v>3.7579500349238499E-4</c:v>
                </c:pt>
                <c:pt idx="42097">
                  <c:v>3.7577544571831801E-4</c:v>
                </c:pt>
                <c:pt idx="42098">
                  <c:v>3.7575664464384301E-4</c:v>
                </c:pt>
                <c:pt idx="42099">
                  <c:v>3.75737436115742E-4</c:v>
                </c:pt>
                <c:pt idx="42100">
                  <c:v>3.7571814027614902E-4</c:v>
                </c:pt>
                <c:pt idx="42101">
                  <c:v>3.7569896085187798E-4</c:v>
                </c:pt>
                <c:pt idx="42102">
                  <c:v>3.7568010156974202E-4</c:v>
                </c:pt>
                <c:pt idx="42103">
                  <c:v>3.7566083483397999E-4</c:v>
                </c:pt>
                <c:pt idx="42104">
                  <c:v>3.75642150174826E-4</c:v>
                </c:pt>
                <c:pt idx="42105">
                  <c:v>3.7562311626970801E-4</c:v>
                </c:pt>
                <c:pt idx="42106">
                  <c:v>3.7560425698757199E-4</c:v>
                </c:pt>
                <c:pt idx="42107">
                  <c:v>3.7558499025180898E-4</c:v>
                </c:pt>
                <c:pt idx="42108">
                  <c:v>3.7556589813903001E-4</c:v>
                </c:pt>
                <c:pt idx="42109">
                  <c:v>3.7554788286797702E-4</c:v>
                </c:pt>
                <c:pt idx="42110">
                  <c:v>3.7552832509390999E-4</c:v>
                </c:pt>
                <c:pt idx="42111">
                  <c:v>3.75510076992214E-4</c:v>
                </c:pt>
                <c:pt idx="42112">
                  <c:v>3.7549028638750298E-4</c:v>
                </c:pt>
                <c:pt idx="42113">
                  <c:v>3.7547285319306E-4</c:v>
                </c:pt>
                <c:pt idx="42114">
                  <c:v>3.7545329541899302E-4</c:v>
                </c:pt>
                <c:pt idx="42115">
                  <c:v>3.7543624057434499E-4</c:v>
                </c:pt>
                <c:pt idx="42116">
                  <c:v>3.75415984308347E-4</c:v>
                </c:pt>
                <c:pt idx="42117">
                  <c:v>3.7539814366027702E-4</c:v>
                </c:pt>
                <c:pt idx="42118">
                  <c:v>3.7537835305556601E-4</c:v>
                </c:pt>
                <c:pt idx="42119">
                  <c:v>3.7536199670284997E-4</c:v>
                </c:pt>
                <c:pt idx="42120">
                  <c:v>3.7534229340963098E-4</c:v>
                </c:pt>
                <c:pt idx="42121">
                  <c:v>3.7532355054281598E-4</c:v>
                </c:pt>
                <c:pt idx="42122">
                  <c:v>3.75306262867525E-4</c:v>
                </c:pt>
                <c:pt idx="42123">
                  <c:v>3.7528609391301897E-4</c:v>
                </c:pt>
                <c:pt idx="42124">
                  <c:v>3.7526921369135401E-4</c:v>
                </c:pt>
                <c:pt idx="42125">
                  <c:v>3.7524857907555997E-4</c:v>
                </c:pt>
                <c:pt idx="42126">
                  <c:v>3.7523175706155598E-4</c:v>
                </c:pt>
                <c:pt idx="42127">
                  <c:v>3.7521228659897999E-4</c:v>
                </c:pt>
                <c:pt idx="42128">
                  <c:v>3.7519392208196201E-4</c:v>
                </c:pt>
                <c:pt idx="42129">
                  <c:v>3.7517573218792699E-4</c:v>
                </c:pt>
                <c:pt idx="42130">
                  <c:v>3.7515698932111301E-4</c:v>
                </c:pt>
                <c:pt idx="42131">
                  <c:v>3.75138886738568E-4</c:v>
                </c:pt>
                <c:pt idx="42132">
                  <c:v>3.7511985283345E-4</c:v>
                </c:pt>
                <c:pt idx="42133">
                  <c:v>3.7510250695049801E-4</c:v>
                </c:pt>
                <c:pt idx="42134">
                  <c:v>3.75083240214735E-4</c:v>
                </c:pt>
                <c:pt idx="42135">
                  <c:v>3.7506513763219102E-4</c:v>
                </c:pt>
                <c:pt idx="42136">
                  <c:v>3.7504706415347701E-4</c:v>
                </c:pt>
                <c:pt idx="42137">
                  <c:v>3.7502811755985E-4</c:v>
                </c:pt>
                <c:pt idx="42138">
                  <c:v>3.7501082988455902E-4</c:v>
                </c:pt>
                <c:pt idx="42139">
                  <c:v>3.7499194149859201E-4</c:v>
                </c:pt>
                <c:pt idx="42140">
                  <c:v>3.7497378070838701E-4</c:v>
                </c:pt>
                <c:pt idx="42141">
                  <c:v>3.74955357983708E-4</c:v>
                </c:pt>
                <c:pt idx="42142">
                  <c:v>3.7493716808967298E-4</c:v>
                </c:pt>
                <c:pt idx="42143">
                  <c:v>3.7491950206458601E-4</c:v>
                </c:pt>
                <c:pt idx="42144">
                  <c:v>3.74900875613093E-4</c:v>
                </c:pt>
                <c:pt idx="42145">
                  <c:v>3.7488288944587101E-4</c:v>
                </c:pt>
                <c:pt idx="42146">
                  <c:v>3.7486437940970101E-4</c:v>
                </c:pt>
                <c:pt idx="42147">
                  <c:v>3.7484665517695199E-4</c:v>
                </c:pt>
                <c:pt idx="42148">
                  <c:v>3.7482797051779899E-4</c:v>
                </c:pt>
                <c:pt idx="42149">
                  <c:v>3.7481033359654199E-4</c:v>
                </c:pt>
                <c:pt idx="42150">
                  <c:v>3.7479217280633699E-4</c:v>
                </c:pt>
                <c:pt idx="42151">
                  <c:v>3.7477389560081103E-4</c:v>
                </c:pt>
                <c:pt idx="42152">
                  <c:v>3.7475590943358801E-4</c:v>
                </c:pt>
                <c:pt idx="42153">
                  <c:v>3.7473760312423099E-4</c:v>
                </c:pt>
                <c:pt idx="42154">
                  <c:v>3.7471941323019602E-4</c:v>
                </c:pt>
                <c:pt idx="42155">
                  <c:v>3.7470151437446502E-4</c:v>
                </c:pt>
                <c:pt idx="42156">
                  <c:v>3.74683004338294E-4</c:v>
                </c:pt>
                <c:pt idx="42157">
                  <c:v>3.74665105482563E-4</c:v>
                </c:pt>
                <c:pt idx="42158">
                  <c:v>3.7464738124981501E-4</c:v>
                </c:pt>
                <c:pt idx="42159">
                  <c:v>3.7462916225194899E-4</c:v>
                </c:pt>
                <c:pt idx="42160">
                  <c:v>3.7461111787706603E-4</c:v>
                </c:pt>
                <c:pt idx="42161">
                  <c:v>3.74593277228996E-4</c:v>
                </c:pt>
                <c:pt idx="42162">
                  <c:v>3.7457523285411298E-4</c:v>
                </c:pt>
                <c:pt idx="42163">
                  <c:v>3.7455718847923002E-4</c:v>
                </c:pt>
                <c:pt idx="42164">
                  <c:v>3.7453891127370298E-4</c:v>
                </c:pt>
                <c:pt idx="42165">
                  <c:v>3.7452101241797198E-4</c:v>
                </c:pt>
                <c:pt idx="42166">
                  <c:v>3.7450352101586802E-4</c:v>
                </c:pt>
                <c:pt idx="42167">
                  <c:v>3.7448562216013702E-4</c:v>
                </c:pt>
                <c:pt idx="42168">
                  <c:v>3.7446751957759299E-4</c:v>
                </c:pt>
                <c:pt idx="42169">
                  <c:v>3.7444941699504798E-4</c:v>
                </c:pt>
                <c:pt idx="42170">
                  <c:v>3.74431605450809E-4</c:v>
                </c:pt>
                <c:pt idx="42171">
                  <c:v>3.7441335734911301E-4</c:v>
                </c:pt>
                <c:pt idx="42172">
                  <c:v>3.74395545804873E-4</c:v>
                </c:pt>
                <c:pt idx="42173">
                  <c:v>3.7437770515680302E-4</c:v>
                </c:pt>
                <c:pt idx="42174">
                  <c:v>3.7435971898958098E-4</c:v>
                </c:pt>
                <c:pt idx="42175">
                  <c:v>3.7434208206832398E-4</c:v>
                </c:pt>
                <c:pt idx="42176">
                  <c:v>3.74323950381949E-4</c:v>
                </c:pt>
                <c:pt idx="42177">
                  <c:v>3.7430613883771002E-4</c:v>
                </c:pt>
                <c:pt idx="42178">
                  <c:v>3.7428841460496198E-4</c:v>
                </c:pt>
                <c:pt idx="42179">
                  <c:v>3.7427069037221399E-4</c:v>
                </c:pt>
                <c:pt idx="42180">
                  <c:v>3.7425282062031302E-4</c:v>
                </c:pt>
                <c:pt idx="42181">
                  <c:v>3.7423518369905602E-4</c:v>
                </c:pt>
                <c:pt idx="42182">
                  <c:v>3.7421713932417301E-4</c:v>
                </c:pt>
                <c:pt idx="42183">
                  <c:v>3.7419953150674701E-4</c:v>
                </c:pt>
                <c:pt idx="42184">
                  <c:v>3.7418169085867698E-4</c:v>
                </c:pt>
                <c:pt idx="42185">
                  <c:v>3.7416379200294598E-4</c:v>
                </c:pt>
                <c:pt idx="42186">
                  <c:v>3.7414615508168898E-4</c:v>
                </c:pt>
                <c:pt idx="42187">
                  <c:v>3.7412845995277199E-4</c:v>
                </c:pt>
                <c:pt idx="42188">
                  <c:v>3.7411085213534501E-4</c:v>
                </c:pt>
                <c:pt idx="42189">
                  <c:v>3.7409341894090197E-4</c:v>
                </c:pt>
                <c:pt idx="42190">
                  <c:v>3.7407525815069703E-4</c:v>
                </c:pt>
                <c:pt idx="42191">
                  <c:v>3.7405735929496603E-4</c:v>
                </c:pt>
                <c:pt idx="42192">
                  <c:v>3.7403954775072602E-4</c:v>
                </c:pt>
                <c:pt idx="42193">
                  <c:v>3.7402228917926501E-4</c:v>
                </c:pt>
                <c:pt idx="42194">
                  <c:v>3.7400459405034802E-4</c:v>
                </c:pt>
                <c:pt idx="42195">
                  <c:v>3.7398704444058202E-4</c:v>
                </c:pt>
                <c:pt idx="42196">
                  <c:v>3.7396885454654699E-4</c:v>
                </c:pt>
                <c:pt idx="42197">
                  <c:v>3.7395124672912099E-4</c:v>
                </c:pt>
                <c:pt idx="42198">
                  <c:v>3.7393363891169402E-4</c:v>
                </c:pt>
                <c:pt idx="42199">
                  <c:v>3.7391620571725098E-4</c:v>
                </c:pt>
                <c:pt idx="42200">
                  <c:v>3.7389883073046798E-4</c:v>
                </c:pt>
                <c:pt idx="42201">
                  <c:v>3.73881019186229E-4</c:v>
                </c:pt>
                <c:pt idx="42202">
                  <c:v>3.7386346957646299E-4</c:v>
                </c:pt>
                <c:pt idx="42203">
                  <c:v>3.7384577444754498E-4</c:v>
                </c:pt>
                <c:pt idx="42204">
                  <c:v>3.7382834125310199E-4</c:v>
                </c:pt>
                <c:pt idx="42205">
                  <c:v>3.7381079164333598E-4</c:v>
                </c:pt>
                <c:pt idx="42206">
                  <c:v>3.73792950995266E-4</c:v>
                </c:pt>
                <c:pt idx="42207">
                  <c:v>3.7377554690465299E-4</c:v>
                </c:pt>
                <c:pt idx="42208">
                  <c:v>3.73757560737431E-4</c:v>
                </c:pt>
                <c:pt idx="42209">
                  <c:v>3.7374068051576598E-4</c:v>
                </c:pt>
                <c:pt idx="42210">
                  <c:v>3.7372269434854399E-4</c:v>
                </c:pt>
                <c:pt idx="42211">
                  <c:v>3.7370540667325302E-4</c:v>
                </c:pt>
                <c:pt idx="42212">
                  <c:v>3.7368782795965699E-4</c:v>
                </c:pt>
                <c:pt idx="42213">
                  <c:v>3.7367039476521302E-4</c:v>
                </c:pt>
                <c:pt idx="42214">
                  <c:v>3.7365290336310901E-4</c:v>
                </c:pt>
                <c:pt idx="42215">
                  <c:v>3.73635470168665E-4</c:v>
                </c:pt>
                <c:pt idx="42216">
                  <c:v>3.73617862351239E-4</c:v>
                </c:pt>
                <c:pt idx="42217">
                  <c:v>3.7360031274147299E-4</c:v>
                </c:pt>
                <c:pt idx="42218">
                  <c:v>3.7358328700065602E-4</c:v>
                </c:pt>
                <c:pt idx="42219">
                  <c:v>3.73565620975569E-4</c:v>
                </c:pt>
                <c:pt idx="42220">
                  <c:v>3.7354818778112498E-4</c:v>
                </c:pt>
                <c:pt idx="42221">
                  <c:v>3.7353063817136001E-4</c:v>
                </c:pt>
                <c:pt idx="42222">
                  <c:v>3.7351355422288201E-4</c:v>
                </c:pt>
                <c:pt idx="42223">
                  <c:v>3.7349609192460802E-4</c:v>
                </c:pt>
                <c:pt idx="42224">
                  <c:v>3.7347845500335097E-4</c:v>
                </c:pt>
                <c:pt idx="42225">
                  <c:v>3.73461138224229E-4</c:v>
                </c:pt>
                <c:pt idx="42226">
                  <c:v>3.7344399606808998E-4</c:v>
                </c:pt>
                <c:pt idx="42227">
                  <c:v>3.7342667928896801E-4</c:v>
                </c:pt>
                <c:pt idx="42228">
                  <c:v>3.7340901326388099E-4</c:v>
                </c:pt>
                <c:pt idx="42229">
                  <c:v>3.7339201662689399E-4</c:v>
                </c:pt>
                <c:pt idx="42230">
                  <c:v>3.73374583432451E-4</c:v>
                </c:pt>
                <c:pt idx="42231">
                  <c:v>3.7335752858780297E-4</c:v>
                </c:pt>
                <c:pt idx="42232">
                  <c:v>3.73339978978038E-4</c:v>
                </c:pt>
                <c:pt idx="42233">
                  <c:v>3.73322603991255E-4</c:v>
                </c:pt>
                <c:pt idx="42234">
                  <c:v>3.73305636458099E-4</c:v>
                </c:pt>
                <c:pt idx="42235">
                  <c:v>3.7328814505599401E-4</c:v>
                </c:pt>
                <c:pt idx="42236">
                  <c:v>3.7327106110751602E-4</c:v>
                </c:pt>
                <c:pt idx="42237">
                  <c:v>3.7325397715903802E-4</c:v>
                </c:pt>
                <c:pt idx="42238">
                  <c:v>3.7323657306842501E-4</c:v>
                </c:pt>
                <c:pt idx="42239">
                  <c:v>3.7321948911994701E-4</c:v>
                </c:pt>
                <c:pt idx="42240">
                  <c:v>3.7320234696380799E-4</c:v>
                </c:pt>
                <c:pt idx="42241">
                  <c:v>3.7318482645787299E-4</c:v>
                </c:pt>
                <c:pt idx="42242">
                  <c:v>3.7316750967875101E-4</c:v>
                </c:pt>
                <c:pt idx="42243">
                  <c:v>3.7315033841878197E-4</c:v>
                </c:pt>
                <c:pt idx="42244">
                  <c:v>3.7313334178179502E-4</c:v>
                </c:pt>
                <c:pt idx="42245">
                  <c:v>3.73116316040978E-4</c:v>
                </c:pt>
                <c:pt idx="42246">
                  <c:v>3.73098970158026E-4</c:v>
                </c:pt>
                <c:pt idx="42247">
                  <c:v>3.7308179889805599E-4</c:v>
                </c:pt>
                <c:pt idx="42248">
                  <c:v>3.7306445301510399E-4</c:v>
                </c:pt>
                <c:pt idx="42249">
                  <c:v>3.7304792203940402E-4</c:v>
                </c:pt>
                <c:pt idx="42250">
                  <c:v>3.7303051794879101E-4</c:v>
                </c:pt>
                <c:pt idx="42251">
                  <c:v>3.7301375414244798E-4</c:v>
                </c:pt>
                <c:pt idx="42252">
                  <c:v>3.7299617542885201E-4</c:v>
                </c:pt>
                <c:pt idx="42253">
                  <c:v>3.7297938251867901E-4</c:v>
                </c:pt>
                <c:pt idx="42254">
                  <c:v>3.7296209484338798E-4</c:v>
                </c:pt>
                <c:pt idx="42255">
                  <c:v>3.7294498179107899E-4</c:v>
                </c:pt>
                <c:pt idx="42256">
                  <c:v>3.72928159777075E-4</c:v>
                </c:pt>
                <c:pt idx="42257">
                  <c:v>3.7291127955540998E-4</c:v>
                </c:pt>
                <c:pt idx="42258">
                  <c:v>3.7289387546479702E-4</c:v>
                </c:pt>
                <c:pt idx="42259">
                  <c:v>3.7287731538526698E-4</c:v>
                </c:pt>
                <c:pt idx="42260">
                  <c:v>3.7286020233295901E-4</c:v>
                </c:pt>
                <c:pt idx="42261">
                  <c:v>3.7284291465766701E-4</c:v>
                </c:pt>
                <c:pt idx="42262">
                  <c:v>3.7282609264366302E-4</c:v>
                </c:pt>
                <c:pt idx="42263">
                  <c:v>3.7280909600667699E-4</c:v>
                </c:pt>
                <c:pt idx="42264">
                  <c:v>3.7279207026585899E-4</c:v>
                </c:pt>
                <c:pt idx="42265">
                  <c:v>3.7277504452504201E-4</c:v>
                </c:pt>
                <c:pt idx="42266">
                  <c:v>3.7275839713402098E-4</c:v>
                </c:pt>
                <c:pt idx="42267">
                  <c:v>3.72741458704695E-4</c:v>
                </c:pt>
                <c:pt idx="42268">
                  <c:v>3.7272478220984302E-4</c:v>
                </c:pt>
                <c:pt idx="42269">
                  <c:v>3.7270761094987398E-4</c:v>
                </c:pt>
                <c:pt idx="42270">
                  <c:v>3.7269064341671797E-4</c:v>
                </c:pt>
                <c:pt idx="42271">
                  <c:v>3.7267373409122202E-4</c:v>
                </c:pt>
                <c:pt idx="42272">
                  <c:v>3.72656621038914E-4</c:v>
                </c:pt>
                <c:pt idx="42273">
                  <c:v>3.7263976992107901E-4</c:v>
                </c:pt>
                <c:pt idx="42274">
                  <c:v>3.7262326804920998E-4</c:v>
                </c:pt>
                <c:pt idx="42275">
                  <c:v>3.7260667886585003E-4</c:v>
                </c:pt>
                <c:pt idx="42276">
                  <c:v>3.72589653125033E-4</c:v>
                </c:pt>
                <c:pt idx="42277">
                  <c:v>3.7257306394167201E-4</c:v>
                </c:pt>
                <c:pt idx="42278">
                  <c:v>3.72556183720007E-4</c:v>
                </c:pt>
                <c:pt idx="42279">
                  <c:v>3.72539099771529E-4</c:v>
                </c:pt>
                <c:pt idx="42280">
                  <c:v>3.7252262700349098E-4</c:v>
                </c:pt>
                <c:pt idx="42281">
                  <c:v>3.7250557215884301E-4</c:v>
                </c:pt>
                <c:pt idx="42282">
                  <c:v>3.72488604625687E-4</c:v>
                </c:pt>
                <c:pt idx="42283">
                  <c:v>3.7247192813083502E-4</c:v>
                </c:pt>
                <c:pt idx="42284">
                  <c:v>3.7245530984364401E-4</c:v>
                </c:pt>
                <c:pt idx="42285">
                  <c:v>3.7243842962197997E-4</c:v>
                </c:pt>
                <c:pt idx="42286">
                  <c:v>3.7242195685394097E-4</c:v>
                </c:pt>
                <c:pt idx="42287">
                  <c:v>3.72405542293563E-4</c:v>
                </c:pt>
                <c:pt idx="42288">
                  <c:v>3.72388225514442E-4</c:v>
                </c:pt>
                <c:pt idx="42289">
                  <c:v>3.72372043784708E-4</c:v>
                </c:pt>
                <c:pt idx="42290">
                  <c:v>3.7235525087453398E-4</c:v>
                </c:pt>
                <c:pt idx="42291">
                  <c:v>3.7233851617202201E-4</c:v>
                </c:pt>
                <c:pt idx="42292">
                  <c:v>3.72322130715474E-4</c:v>
                </c:pt>
                <c:pt idx="42293">
                  <c:v>3.7230536690913097E-4</c:v>
                </c:pt>
                <c:pt idx="42294">
                  <c:v>3.7228892324492297E-4</c:v>
                </c:pt>
                <c:pt idx="42295">
                  <c:v>3.72271897504106E-4</c:v>
                </c:pt>
                <c:pt idx="42296">
                  <c:v>3.7225533742457601E-4</c:v>
                </c:pt>
                <c:pt idx="42297">
                  <c:v>3.7223912659101199E-4</c:v>
                </c:pt>
                <c:pt idx="42298">
                  <c:v>3.7222212995402499E-4</c:v>
                </c:pt>
                <c:pt idx="42299">
                  <c:v>3.7220562808215602E-4</c:v>
                </c:pt>
                <c:pt idx="42300">
                  <c:v>3.7218892248347402E-4</c:v>
                </c:pt>
                <c:pt idx="42301">
                  <c:v>3.7217256613075701E-4</c:v>
                </c:pt>
                <c:pt idx="42302">
                  <c:v>3.7215580232441398E-4</c:v>
                </c:pt>
                <c:pt idx="42303">
                  <c:v>3.7213947507552803E-4</c:v>
                </c:pt>
                <c:pt idx="42304">
                  <c:v>3.7212288589216801E-4</c:v>
                </c:pt>
                <c:pt idx="42305">
                  <c:v>3.72106238501146E-4</c:v>
                </c:pt>
                <c:pt idx="42306">
                  <c:v>3.7208988214843002E-4</c:v>
                </c:pt>
                <c:pt idx="42307">
                  <c:v>3.7207358400337398E-4</c:v>
                </c:pt>
                <c:pt idx="42308">
                  <c:v>3.7205687840469198E-4</c:v>
                </c:pt>
                <c:pt idx="42309">
                  <c:v>3.7204063846729701E-4</c:v>
                </c:pt>
                <c:pt idx="42310">
                  <c:v>3.7202428211458E-4</c:v>
                </c:pt>
                <c:pt idx="42311">
                  <c:v>3.7200751830823698E-4</c:v>
                </c:pt>
                <c:pt idx="42312">
                  <c:v>3.7199127837084201E-4</c:v>
                </c:pt>
                <c:pt idx="42313">
                  <c:v>3.7197471829131202E-4</c:v>
                </c:pt>
                <c:pt idx="42314">
                  <c:v>3.7195810000412199E-4</c:v>
                </c:pt>
                <c:pt idx="42315">
                  <c:v>3.7194218020886199E-4</c:v>
                </c:pt>
                <c:pt idx="42316">
                  <c:v>3.7192553281784101E-4</c:v>
                </c:pt>
                <c:pt idx="42317">
                  <c:v>3.7190911825746298E-4</c:v>
                </c:pt>
                <c:pt idx="42318">
                  <c:v>3.7189305294305102E-4</c:v>
                </c:pt>
                <c:pt idx="42319">
                  <c:v>3.7187640555202999E-4</c:v>
                </c:pt>
                <c:pt idx="42320">
                  <c:v>3.7185996188782199E-4</c:v>
                </c:pt>
                <c:pt idx="42321">
                  <c:v>3.7184369284659602E-4</c:v>
                </c:pt>
                <c:pt idx="42322">
                  <c:v>3.7182724918238802E-4</c:v>
                </c:pt>
                <c:pt idx="42323">
                  <c:v>3.71811387594789E-4</c:v>
                </c:pt>
                <c:pt idx="42324">
                  <c:v>3.7179450737312398E-4</c:v>
                </c:pt>
                <c:pt idx="42325">
                  <c:v>3.7177855847403402E-4</c:v>
                </c:pt>
                <c:pt idx="42326">
                  <c:v>3.7176228943280897E-4</c:v>
                </c:pt>
                <c:pt idx="42327">
                  <c:v>3.7174593308009202E-4</c:v>
                </c:pt>
                <c:pt idx="42328">
                  <c:v>3.71729955077171E-4</c:v>
                </c:pt>
                <c:pt idx="42329">
                  <c:v>3.7171336589381099E-4</c:v>
                </c:pt>
                <c:pt idx="42330">
                  <c:v>3.7169738789089002E-4</c:v>
                </c:pt>
                <c:pt idx="42331">
                  <c:v>3.7168111884966498E-4</c:v>
                </c:pt>
                <c:pt idx="42332">
                  <c:v>3.7166484980843999E-4</c:v>
                </c:pt>
                <c:pt idx="42333">
                  <c:v>3.7164881359785801E-4</c:v>
                </c:pt>
                <c:pt idx="42334">
                  <c:v>3.7163257366046299E-4</c:v>
                </c:pt>
                <c:pt idx="42335">
                  <c:v>3.7161621730774598E-4</c:v>
                </c:pt>
                <c:pt idx="42336">
                  <c:v>3.7160015199333402E-4</c:v>
                </c:pt>
                <c:pt idx="42337">
                  <c:v>3.71584173990413E-4</c:v>
                </c:pt>
                <c:pt idx="42338">
                  <c:v>3.7156761391088399E-4</c:v>
                </c:pt>
                <c:pt idx="42339">
                  <c:v>3.7155178142711499E-4</c:v>
                </c:pt>
                <c:pt idx="42340">
                  <c:v>3.7153568700887301E-4</c:v>
                </c:pt>
                <c:pt idx="42341">
                  <c:v>3.7151956348679998E-4</c:v>
                </c:pt>
                <c:pt idx="42342">
                  <c:v>3.7150335265323498E-4</c:v>
                </c:pt>
                <c:pt idx="42343">
                  <c:v>3.7148746196180598E-4</c:v>
                </c:pt>
                <c:pt idx="42344">
                  <c:v>3.7147128023207198E-4</c:v>
                </c:pt>
                <c:pt idx="42345">
                  <c:v>3.7145524402149E-4</c:v>
                </c:pt>
                <c:pt idx="42346">
                  <c:v>3.7143964436836497E-4</c:v>
                </c:pt>
                <c:pt idx="42347">
                  <c:v>3.71422909665853E-4</c:v>
                </c:pt>
                <c:pt idx="42348">
                  <c:v>3.7140696076676201E-4</c:v>
                </c:pt>
                <c:pt idx="42349">
                  <c:v>3.7139139021746798E-4</c:v>
                </c:pt>
                <c:pt idx="42350">
                  <c:v>3.7137512117624299E-4</c:v>
                </c:pt>
                <c:pt idx="42351">
                  <c:v>3.71358852135018E-4</c:v>
                </c:pt>
                <c:pt idx="42352">
                  <c:v>3.7134310696273999E-4</c:v>
                </c:pt>
                <c:pt idx="42353">
                  <c:v>3.71326867025346E-4</c:v>
                </c:pt>
                <c:pt idx="42354">
                  <c:v>3.7131164572201702E-4</c:v>
                </c:pt>
                <c:pt idx="42355">
                  <c:v>3.7129526026546998E-4</c:v>
                </c:pt>
                <c:pt idx="42356">
                  <c:v>3.71279456885531E-4</c:v>
                </c:pt>
                <c:pt idx="42357">
                  <c:v>3.7126312963664499E-4</c:v>
                </c:pt>
                <c:pt idx="42358">
                  <c:v>3.7124790833331601E-4</c:v>
                </c:pt>
                <c:pt idx="42359">
                  <c:v>3.7123140646144699E-4</c:v>
                </c:pt>
                <c:pt idx="42360">
                  <c:v>3.7121531204320501E-4</c:v>
                </c:pt>
                <c:pt idx="42361">
                  <c:v>3.7119953776709697E-4</c:v>
                </c:pt>
                <c:pt idx="42362">
                  <c:v>3.7118420004844698E-4</c:v>
                </c:pt>
                <c:pt idx="42363">
                  <c:v>3.711678145919E-4</c:v>
                </c:pt>
                <c:pt idx="42364">
                  <c:v>3.7115212762728301E-4</c:v>
                </c:pt>
                <c:pt idx="42365">
                  <c:v>3.7113655707798898E-4</c:v>
                </c:pt>
                <c:pt idx="42366">
                  <c:v>3.71120520867407E-4</c:v>
                </c:pt>
                <c:pt idx="42367">
                  <c:v>3.71104601072147E-4</c:v>
                </c:pt>
                <c:pt idx="42368">
                  <c:v>3.7108903052285297E-4</c:v>
                </c:pt>
                <c:pt idx="42369">
                  <c:v>3.7107299431227099E-4</c:v>
                </c:pt>
                <c:pt idx="42370">
                  <c:v>3.7105716182850301E-4</c:v>
                </c:pt>
                <c:pt idx="42371">
                  <c:v>3.7104159127920899E-4</c:v>
                </c:pt>
                <c:pt idx="42372">
                  <c:v>3.7102590431459199E-4</c:v>
                </c:pt>
                <c:pt idx="42373">
                  <c:v>3.7100969348102803E-4</c:v>
                </c:pt>
                <c:pt idx="42374">
                  <c:v>3.7099444307386902E-4</c:v>
                </c:pt>
                <c:pt idx="42375">
                  <c:v>3.7097901804372701E-4</c:v>
                </c:pt>
                <c:pt idx="42376">
                  <c:v>3.7096289452165398E-4</c:v>
                </c:pt>
                <c:pt idx="42377">
                  <c:v>3.70947411283851E-4</c:v>
                </c:pt>
                <c:pt idx="42378">
                  <c:v>3.7093192804604801E-4</c:v>
                </c:pt>
                <c:pt idx="42379">
                  <c:v>3.7091571721248302E-4</c:v>
                </c:pt>
                <c:pt idx="42380">
                  <c:v>3.7090049590915398E-4</c:v>
                </c:pt>
                <c:pt idx="42381">
                  <c:v>3.7088445969857303E-4</c:v>
                </c:pt>
                <c:pt idx="42382">
                  <c:v>3.7086891825310902E-4</c:v>
                </c:pt>
                <c:pt idx="42383">
                  <c:v>3.70853580534458E-4</c:v>
                </c:pt>
                <c:pt idx="42384">
                  <c:v>3.7083800998516402E-4</c:v>
                </c:pt>
                <c:pt idx="42385">
                  <c:v>3.7082232302054801E-4</c:v>
                </c:pt>
                <c:pt idx="42386">
                  <c:v>3.7080698530189698E-4</c:v>
                </c:pt>
                <c:pt idx="42387">
                  <c:v>3.7079109461046799E-4</c:v>
                </c:pt>
                <c:pt idx="42388">
                  <c:v>3.7077558226883401E-4</c:v>
                </c:pt>
                <c:pt idx="42389">
                  <c:v>3.70759807992727E-4</c:v>
                </c:pt>
                <c:pt idx="42390">
                  <c:v>3.7074432475492402E-4</c:v>
                </c:pt>
                <c:pt idx="42391">
                  <c:v>3.7072881241328998E-4</c:v>
                </c:pt>
                <c:pt idx="42392">
                  <c:v>3.7071344559080899E-4</c:v>
                </c:pt>
                <c:pt idx="42393">
                  <c:v>3.70697671314701E-4</c:v>
                </c:pt>
                <c:pt idx="42394">
                  <c:v>3.7068183883093297E-4</c:v>
                </c:pt>
                <c:pt idx="42395">
                  <c:v>3.7066702498123001E-4</c:v>
                </c:pt>
                <c:pt idx="42396">
                  <c:v>3.7065148353576698E-4</c:v>
                </c:pt>
                <c:pt idx="42397">
                  <c:v>3.7063562194816801E-4</c:v>
                </c:pt>
                <c:pt idx="42398">
                  <c:v>3.7062048795633002E-4</c:v>
                </c:pt>
                <c:pt idx="42399">
                  <c:v>3.7060517934150999E-4</c:v>
                </c:pt>
                <c:pt idx="42400">
                  <c:v>3.7058957968838502E-4</c:v>
                </c:pt>
                <c:pt idx="42401">
                  <c:v>3.7057403824292102E-4</c:v>
                </c:pt>
                <c:pt idx="42402">
                  <c:v>3.7055910797789698E-4</c:v>
                </c:pt>
                <c:pt idx="42403">
                  <c:v>3.7054330459795898E-4</c:v>
                </c:pt>
                <c:pt idx="42404">
                  <c:v>3.7052776315249503E-4</c:v>
                </c:pt>
                <c:pt idx="42405">
                  <c:v>3.70512454537675E-4</c:v>
                </c:pt>
                <c:pt idx="42406">
                  <c:v>3.7049740785732898E-4</c:v>
                </c:pt>
                <c:pt idx="42407">
                  <c:v>3.7048154626973E-4</c:v>
                </c:pt>
                <c:pt idx="42408">
                  <c:v>3.7046664510853599E-4</c:v>
                </c:pt>
                <c:pt idx="42409">
                  <c:v>3.7045139470137699E-4</c:v>
                </c:pt>
                <c:pt idx="42410">
                  <c:v>3.7043582415208199E-4</c:v>
                </c:pt>
                <c:pt idx="42411">
                  <c:v>3.7042048643343102E-4</c:v>
                </c:pt>
                <c:pt idx="42412">
                  <c:v>3.7040523602627202E-4</c:v>
                </c:pt>
                <c:pt idx="42413">
                  <c:v>3.7039016024209602E-4</c:v>
                </c:pt>
                <c:pt idx="42414">
                  <c:v>3.70375375496224E-4</c:v>
                </c:pt>
                <c:pt idx="42415">
                  <c:v>3.70359572116286E-4</c:v>
                </c:pt>
                <c:pt idx="42416">
                  <c:v>3.7034400156699099E-4</c:v>
                </c:pt>
                <c:pt idx="42417">
                  <c:v>3.7032921682111903E-4</c:v>
                </c:pt>
                <c:pt idx="42418">
                  <c:v>3.70313908206299E-4</c:v>
                </c:pt>
                <c:pt idx="42419">
                  <c:v>3.7029842496849602E-4</c:v>
                </c:pt>
                <c:pt idx="42420">
                  <c:v>3.7028326187282801E-4</c:v>
                </c:pt>
                <c:pt idx="42421">
                  <c:v>3.7026812788099002E-4</c:v>
                </c:pt>
                <c:pt idx="42422">
                  <c:v>3.7025316851213602E-4</c:v>
                </c:pt>
                <c:pt idx="42423">
                  <c:v>3.7023759796284101E-4</c:v>
                </c:pt>
                <c:pt idx="42424">
                  <c:v>3.7022290052846101E-4</c:v>
                </c:pt>
                <c:pt idx="42425">
                  <c:v>3.7020724266767502E-4</c:v>
                </c:pt>
                <c:pt idx="42426">
                  <c:v>3.7019263254478601E-4</c:v>
                </c:pt>
                <c:pt idx="42427">
                  <c:v>3.7017781869508299E-4</c:v>
                </c:pt>
                <c:pt idx="42428">
                  <c:v>3.70162451872602E-4</c:v>
                </c:pt>
                <c:pt idx="42429">
                  <c:v>3.7014720146544299E-4</c:v>
                </c:pt>
                <c:pt idx="42430">
                  <c:v>3.7013198016211401E-4</c:v>
                </c:pt>
                <c:pt idx="42431">
                  <c:v>3.7011693348176799E-4</c:v>
                </c:pt>
                <c:pt idx="42432">
                  <c:v>3.7010211963206503E-4</c:v>
                </c:pt>
                <c:pt idx="42433">
                  <c:v>3.7008701474405798E-4</c:v>
                </c:pt>
                <c:pt idx="42434">
                  <c:v>3.70071793440729E-4</c:v>
                </c:pt>
                <c:pt idx="42435">
                  <c:v>3.7005686317570502E-4</c:v>
                </c:pt>
                <c:pt idx="42436">
                  <c:v>3.7004199111834201E-4</c:v>
                </c:pt>
                <c:pt idx="42437">
                  <c:v>3.7002685712650402E-4</c:v>
                </c:pt>
                <c:pt idx="42438">
                  <c:v>3.70012072380632E-4</c:v>
                </c:pt>
                <c:pt idx="42439">
                  <c:v>3.6999693838879499E-4</c:v>
                </c:pt>
                <c:pt idx="42440">
                  <c:v>3.6998186260461802E-4</c:v>
                </c:pt>
                <c:pt idx="42441">
                  <c:v>3.6996713606640702E-4</c:v>
                </c:pt>
                <c:pt idx="42442">
                  <c:v>3.6995223490521301E-4</c:v>
                </c:pt>
                <c:pt idx="42443">
                  <c:v>3.6993742105551102E-4</c:v>
                </c:pt>
                <c:pt idx="42444">
                  <c:v>3.6992222885601201E-4</c:v>
                </c:pt>
                <c:pt idx="42445">
                  <c:v>3.6990764783695302E-4</c:v>
                </c:pt>
                <c:pt idx="42446">
                  <c:v>3.6989245563745499E-4</c:v>
                </c:pt>
                <c:pt idx="42447">
                  <c:v>3.6987755447626098E-4</c:v>
                </c:pt>
                <c:pt idx="42448">
                  <c:v>3.6986268241889802E-4</c:v>
                </c:pt>
                <c:pt idx="42449">
                  <c:v>3.69847868569195E-4</c:v>
                </c:pt>
                <c:pt idx="42450">
                  <c:v>3.6983334575779698E-4</c:v>
                </c:pt>
                <c:pt idx="42451">
                  <c:v>3.6981829907745101E-4</c:v>
                </c:pt>
                <c:pt idx="42452">
                  <c:v>3.6980389268137498E-4</c:v>
                </c:pt>
                <c:pt idx="42453">
                  <c:v>3.69788962416351E-4</c:v>
                </c:pt>
                <c:pt idx="42454">
                  <c:v>3.6977347917854802E-4</c:v>
                </c:pt>
                <c:pt idx="42455">
                  <c:v>3.6975916009396298E-4</c:v>
                </c:pt>
                <c:pt idx="42456">
                  <c:v>3.69743705959991E-4</c:v>
                </c:pt>
                <c:pt idx="42457">
                  <c:v>3.6972982343286298E-4</c:v>
                </c:pt>
                <c:pt idx="42458">
                  <c:v>3.6971521330997299E-4</c:v>
                </c:pt>
                <c:pt idx="42459">
                  <c:v>3.6970005021430498E-4</c:v>
                </c:pt>
                <c:pt idx="42460">
                  <c:v>3.6968529457226401E-4</c:v>
                </c:pt>
                <c:pt idx="42461">
                  <c:v>3.6967056803405301E-4</c:v>
                </c:pt>
                <c:pt idx="42462">
                  <c:v>3.6965581239201101E-4</c:v>
                </c:pt>
                <c:pt idx="42463">
                  <c:v>3.6964149330742701E-4</c:v>
                </c:pt>
                <c:pt idx="42464">
                  <c:v>3.6962653393857197E-4</c:v>
                </c:pt>
                <c:pt idx="42465">
                  <c:v>3.6961204023100398E-4</c:v>
                </c:pt>
                <c:pt idx="42466">
                  <c:v>3.6959731369279298E-4</c:v>
                </c:pt>
                <c:pt idx="42467">
                  <c:v>3.6958247073925999E-4</c:v>
                </c:pt>
                <c:pt idx="42468">
                  <c:v>3.69568209862337E-4</c:v>
                </c:pt>
                <c:pt idx="42469">
                  <c:v>3.69553541531786E-4</c:v>
                </c:pt>
                <c:pt idx="42470">
                  <c:v>3.6953872768208401E-4</c:v>
                </c:pt>
                <c:pt idx="42471">
                  <c:v>3.69524088455364E-4</c:v>
                </c:pt>
                <c:pt idx="42472">
                  <c:v>3.6950950743630501E-4</c:v>
                </c:pt>
                <c:pt idx="42473">
                  <c:v>3.6949486820958501E-4</c:v>
                </c:pt>
                <c:pt idx="42474">
                  <c:v>3.6948031629435702E-4</c:v>
                </c:pt>
                <c:pt idx="42475">
                  <c:v>3.6946564796380699E-4</c:v>
                </c:pt>
                <c:pt idx="42476">
                  <c:v>3.69451357983053E-4</c:v>
                </c:pt>
                <c:pt idx="42477">
                  <c:v>3.6943648592568901E-4</c:v>
                </c:pt>
                <c:pt idx="42478">
                  <c:v>3.6942271981388298E-4</c:v>
                </c:pt>
                <c:pt idx="42479">
                  <c:v>3.6940781865268902E-4</c:v>
                </c:pt>
                <c:pt idx="42480">
                  <c:v>3.6939355777576598E-4</c:v>
                </c:pt>
                <c:pt idx="42481">
                  <c:v>3.6937886034138501E-4</c:v>
                </c:pt>
                <c:pt idx="42482">
                  <c:v>3.69364483049139E-4</c:v>
                </c:pt>
                <c:pt idx="42483">
                  <c:v>3.6934984382242002E-4</c:v>
                </c:pt>
                <c:pt idx="42484">
                  <c:v>3.6933575756847902E-4</c:v>
                </c:pt>
                <c:pt idx="42485">
                  <c:v>3.6932111834175901E-4</c:v>
                </c:pt>
                <c:pt idx="42486">
                  <c:v>3.6930709029547903E-4</c:v>
                </c:pt>
                <c:pt idx="42487">
                  <c:v>3.6929216003045402E-4</c:v>
                </c:pt>
                <c:pt idx="42488">
                  <c:v>3.6927775363437799E-4</c:v>
                </c:pt>
                <c:pt idx="42489">
                  <c:v>3.69263812899589E-4</c:v>
                </c:pt>
                <c:pt idx="42490">
                  <c:v>3.69249086361378E-4</c:v>
                </c:pt>
                <c:pt idx="42491">
                  <c:v>3.6923467996530202E-4</c:v>
                </c:pt>
                <c:pt idx="42492">
                  <c:v>3.69220826542005E-4</c:v>
                </c:pt>
                <c:pt idx="42493">
                  <c:v>3.6920618731528499E-4</c:v>
                </c:pt>
                <c:pt idx="42494">
                  <c:v>3.691918682307E-4</c:v>
                </c:pt>
                <c:pt idx="42495">
                  <c:v>3.6917746183462398E-4</c:v>
                </c:pt>
                <c:pt idx="42496">
                  <c:v>3.69163608411327E-4</c:v>
                </c:pt>
                <c:pt idx="42497">
                  <c:v>3.6914882366545498E-4</c:v>
                </c:pt>
                <c:pt idx="42498">
                  <c:v>3.6913488293066599E-4</c:v>
                </c:pt>
                <c:pt idx="42499">
                  <c:v>3.6912038922309903E-4</c:v>
                </c:pt>
                <c:pt idx="42500">
                  <c:v>3.6910633207298799E-4</c:v>
                </c:pt>
                <c:pt idx="42501">
                  <c:v>3.69091518223286E-4</c:v>
                </c:pt>
                <c:pt idx="42502">
                  <c:v>3.69077693903819E-4</c:v>
                </c:pt>
                <c:pt idx="42503">
                  <c:v>3.6906369496136898E-4</c:v>
                </c:pt>
                <c:pt idx="42504">
                  <c:v>3.6904978333041099E-4</c:v>
                </c:pt>
                <c:pt idx="42505">
                  <c:v>3.6903534783050402E-4</c:v>
                </c:pt>
                <c:pt idx="42506">
                  <c:v>3.6902102874591898E-4</c:v>
                </c:pt>
                <c:pt idx="42507">
                  <c:v>3.6900679697282601E-4</c:v>
                </c:pt>
                <c:pt idx="42508">
                  <c:v>3.68992798030376E-4</c:v>
                </c:pt>
                <c:pt idx="42509">
                  <c:v>3.6897865356877397E-4</c:v>
                </c:pt>
                <c:pt idx="42510">
                  <c:v>3.6896512028761203E-4</c:v>
                </c:pt>
                <c:pt idx="42511">
                  <c:v>3.6895059747621401E-4</c:v>
                </c:pt>
                <c:pt idx="42512">
                  <c:v>3.6893633659928999E-4</c:v>
                </c:pt>
                <c:pt idx="42513">
                  <c:v>3.6892239586450197E-4</c:v>
                </c:pt>
                <c:pt idx="42514">
                  <c:v>3.6890848423354301E-4</c:v>
                </c:pt>
                <c:pt idx="42515">
                  <c:v>3.6889390321448402E-4</c:v>
                </c:pt>
                <c:pt idx="42516">
                  <c:v>3.6888019531033901E-4</c:v>
                </c:pt>
                <c:pt idx="42517">
                  <c:v>3.6886642919853303E-4</c:v>
                </c:pt>
                <c:pt idx="42518">
                  <c:v>3.6885187728330498E-4</c:v>
                </c:pt>
                <c:pt idx="42519">
                  <c:v>3.6883779102936398E-4</c:v>
                </c:pt>
                <c:pt idx="42520">
                  <c:v>3.6882393760606598E-4</c:v>
                </c:pt>
                <c:pt idx="42521">
                  <c:v>3.6881022970192102E-4</c:v>
                </c:pt>
                <c:pt idx="42522">
                  <c:v>3.6879620165564098E-4</c:v>
                </c:pt>
                <c:pt idx="42523">
                  <c:v>3.68782173609361E-4</c:v>
                </c:pt>
                <c:pt idx="42524">
                  <c:v>3.6876817466691098E-4</c:v>
                </c:pt>
                <c:pt idx="42525">
                  <c:v>3.6875403020530901E-4</c:v>
                </c:pt>
                <c:pt idx="42526">
                  <c:v>3.6874026409350298E-4</c:v>
                </c:pt>
                <c:pt idx="42527">
                  <c:v>3.6872635246254498E-4</c:v>
                </c:pt>
                <c:pt idx="42528">
                  <c:v>3.68712295312434E-4</c:v>
                </c:pt>
                <c:pt idx="42529">
                  <c:v>3.68698470992967E-4</c:v>
                </c:pt>
                <c:pt idx="42530">
                  <c:v>3.6868479219265298E-4</c:v>
                </c:pt>
                <c:pt idx="42531">
                  <c:v>3.6867090966552501E-4</c:v>
                </c:pt>
                <c:pt idx="42532">
                  <c:v>3.6865725996904102E-4</c:v>
                </c:pt>
                <c:pt idx="42533">
                  <c:v>3.6864329013042098E-4</c:v>
                </c:pt>
                <c:pt idx="42534">
                  <c:v>3.68629465810955E-4</c:v>
                </c:pt>
                <c:pt idx="42535">
                  <c:v>3.6861599073745299E-4</c:v>
                </c:pt>
                <c:pt idx="42536">
                  <c:v>3.6860193358734201E-4</c:v>
                </c:pt>
                <c:pt idx="42537">
                  <c:v>3.6858819657936698E-4</c:v>
                </c:pt>
                <c:pt idx="42538">
                  <c:v>3.6857422674074802E-4</c:v>
                </c:pt>
                <c:pt idx="42539">
                  <c:v>3.68560489732772E-4</c:v>
                </c:pt>
                <c:pt idx="42540">
                  <c:v>3.6854651989415299E-4</c:v>
                </c:pt>
                <c:pt idx="42541">
                  <c:v>3.6853295750915999E-4</c:v>
                </c:pt>
                <c:pt idx="42542">
                  <c:v>3.6851942422799799E-4</c:v>
                </c:pt>
                <c:pt idx="42543">
                  <c:v>3.6850533797405698E-4</c:v>
                </c:pt>
                <c:pt idx="42544">
                  <c:v>3.6849192110821599E-4</c:v>
                </c:pt>
                <c:pt idx="42545">
                  <c:v>3.6847803858108802E-4</c:v>
                </c:pt>
                <c:pt idx="42546">
                  <c:v>3.6846424336545202E-4</c:v>
                </c:pt>
                <c:pt idx="42547">
                  <c:v>3.6845120484940702E-4</c:v>
                </c:pt>
                <c:pt idx="42548">
                  <c:v>3.6843714769929599E-4</c:v>
                </c:pt>
                <c:pt idx="42549">
                  <c:v>3.6842326517216899E-4</c:v>
                </c:pt>
                <c:pt idx="42550">
                  <c:v>3.6840976099483701E-4</c:v>
                </c:pt>
                <c:pt idx="42551">
                  <c:v>3.6839579115621702E-4</c:v>
                </c:pt>
                <c:pt idx="42552">
                  <c:v>3.6838263622485101E-4</c:v>
                </c:pt>
                <c:pt idx="42553">
                  <c:v>3.68368666386232E-4</c:v>
                </c:pt>
                <c:pt idx="42554">
                  <c:v>3.6835539503954302E-4</c:v>
                </c:pt>
                <c:pt idx="42555">
                  <c:v>3.6834157072007699E-4</c:v>
                </c:pt>
                <c:pt idx="42556">
                  <c:v>3.6832812475040598E-4</c:v>
                </c:pt>
                <c:pt idx="42557">
                  <c:v>3.6831464967690397E-4</c:v>
                </c:pt>
                <c:pt idx="42558">
                  <c:v>3.6830137833021597E-4</c:v>
                </c:pt>
                <c:pt idx="42559">
                  <c:v>3.6828790325671402E-4</c:v>
                </c:pt>
                <c:pt idx="42560">
                  <c:v>3.6827439907938199E-4</c:v>
                </c:pt>
                <c:pt idx="42561">
                  <c:v>3.6826092400588101E-4</c:v>
                </c:pt>
                <c:pt idx="42562">
                  <c:v>3.6824721610173599E-4</c:v>
                </c:pt>
                <c:pt idx="42563">
                  <c:v>3.6823406117036901E-4</c:v>
                </c:pt>
                <c:pt idx="42564">
                  <c:v>3.6822006222792002E-4</c:v>
                </c:pt>
                <c:pt idx="42565">
                  <c:v>3.6820687819272301E-4</c:v>
                </c:pt>
                <c:pt idx="42566">
                  <c:v>3.6819375236518697E-4</c:v>
                </c:pt>
                <c:pt idx="42567">
                  <c:v>3.6818018998019403E-4</c:v>
                </c:pt>
                <c:pt idx="42568">
                  <c:v>3.6816674401052302E-4</c:v>
                </c:pt>
                <c:pt idx="42569">
                  <c:v>3.68153385352343E-4</c:v>
                </c:pt>
                <c:pt idx="42570">
                  <c:v>3.6814020131714599E-4</c:v>
                </c:pt>
                <c:pt idx="42571">
                  <c:v>3.6812669713981401E-4</c:v>
                </c:pt>
                <c:pt idx="42572">
                  <c:v>3.68113251170143E-4</c:v>
                </c:pt>
                <c:pt idx="42573">
                  <c:v>3.6809977609664202E-4</c:v>
                </c:pt>
                <c:pt idx="42574">
                  <c:v>3.6808650474995402E-4</c:v>
                </c:pt>
                <c:pt idx="42575">
                  <c:v>3.6807282594963897E-4</c:v>
                </c:pt>
                <c:pt idx="42576">
                  <c:v>3.6806004936806901E-4</c:v>
                </c:pt>
                <c:pt idx="42577">
                  <c:v>3.6804671981371901E-4</c:v>
                </c:pt>
                <c:pt idx="42578">
                  <c:v>3.6803312832489599E-4</c:v>
                </c:pt>
                <c:pt idx="42579">
                  <c:v>3.6802020622417298E-4</c:v>
                </c:pt>
                <c:pt idx="42580">
                  <c:v>3.6800710950046799E-4</c:v>
                </c:pt>
                <c:pt idx="42581">
                  <c:v>3.6799360532313602E-4</c:v>
                </c:pt>
                <c:pt idx="42582">
                  <c:v>3.6798021756112603E-4</c:v>
                </c:pt>
                <c:pt idx="42583">
                  <c:v>3.6796738277189401E-4</c:v>
                </c:pt>
                <c:pt idx="42584">
                  <c:v>3.6795425694435802E-4</c:v>
                </c:pt>
                <c:pt idx="42585">
                  <c:v>3.6794063635170498E-4</c:v>
                </c:pt>
                <c:pt idx="42586">
                  <c:v>3.67927365005016E-4</c:v>
                </c:pt>
                <c:pt idx="42587">
                  <c:v>3.67914355592802E-4</c:v>
                </c:pt>
                <c:pt idx="42588">
                  <c:v>3.6790146259591E-4</c:v>
                </c:pt>
                <c:pt idx="42589">
                  <c:v>3.6788807483390001E-4</c:v>
                </c:pt>
                <c:pt idx="42590">
                  <c:v>3.6787491990253302E-4</c:v>
                </c:pt>
                <c:pt idx="42591">
                  <c:v>3.6786199780181002E-4</c:v>
                </c:pt>
                <c:pt idx="42592">
                  <c:v>3.6784863914363102E-4</c:v>
                </c:pt>
                <c:pt idx="42593">
                  <c:v>3.6783519317396001E-4</c:v>
                </c:pt>
                <c:pt idx="42594">
                  <c:v>3.6782247480004999E-4</c:v>
                </c:pt>
                <c:pt idx="42595">
                  <c:v>3.6780949449166699E-4</c:v>
                </c:pt>
                <c:pt idx="42596">
                  <c:v>3.6779639776796103E-4</c:v>
                </c:pt>
                <c:pt idx="42597">
                  <c:v>3.6778379580937299E-4</c:v>
                </c:pt>
                <c:pt idx="42598">
                  <c:v>3.67769884178415E-4</c:v>
                </c:pt>
                <c:pt idx="42599">
                  <c:v>3.6775742773897903E-4</c:v>
                </c:pt>
                <c:pt idx="42600">
                  <c:v>3.67744127288461E-4</c:v>
                </c:pt>
                <c:pt idx="42601">
                  <c:v>3.6773155443370299E-4</c:v>
                </c:pt>
                <c:pt idx="42602">
                  <c:v>3.6771793384105E-4</c:v>
                </c:pt>
                <c:pt idx="42603">
                  <c:v>3.6770530277863102E-4</c:v>
                </c:pt>
                <c:pt idx="42604">
                  <c:v>3.6769217695109497E-4</c:v>
                </c:pt>
                <c:pt idx="42605">
                  <c:v>3.6767934216186399E-4</c:v>
                </c:pt>
                <c:pt idx="42606">
                  <c:v>3.6766656558029299E-4</c:v>
                </c:pt>
                <c:pt idx="42607">
                  <c:v>3.6765341064892698E-4</c:v>
                </c:pt>
                <c:pt idx="42608">
                  <c:v>3.6764063406735702E-4</c:v>
                </c:pt>
                <c:pt idx="42609">
                  <c:v>3.6762806121259901E-4</c:v>
                </c:pt>
                <c:pt idx="42610">
                  <c:v>3.6761496448889402E-4</c:v>
                </c:pt>
                <c:pt idx="42611">
                  <c:v>3.6760195507668002E-4</c:v>
                </c:pt>
                <c:pt idx="42612">
                  <c:v>3.6758929491043102E-4</c:v>
                </c:pt>
                <c:pt idx="42613">
                  <c:v>3.6757637280970801E-4</c:v>
                </c:pt>
                <c:pt idx="42614">
                  <c:v>3.6756310146302001E-4</c:v>
                </c:pt>
                <c:pt idx="42615">
                  <c:v>3.6755096516571901E-4</c:v>
                </c:pt>
                <c:pt idx="42616">
                  <c:v>3.6753792664967499E-4</c:v>
                </c:pt>
                <c:pt idx="42617">
                  <c:v>3.6752485902980003E-4</c:v>
                </c:pt>
                <c:pt idx="42618">
                  <c:v>3.6751237348653398E-4</c:v>
                </c:pt>
                <c:pt idx="42619">
                  <c:v>3.6749948048964099E-4</c:v>
                </c:pt>
                <c:pt idx="42620">
                  <c:v>3.6748658749274899E-4</c:v>
                </c:pt>
                <c:pt idx="42621">
                  <c:v>3.67473985534161E-4</c:v>
                </c:pt>
                <c:pt idx="42622">
                  <c:v>3.6746120895259099E-4</c:v>
                </c:pt>
                <c:pt idx="42623">
                  <c:v>3.6744857789017298E-4</c:v>
                </c:pt>
                <c:pt idx="42624">
                  <c:v>3.6743644159287198E-4</c:v>
                </c:pt>
                <c:pt idx="42625">
                  <c:v>3.67423490388319E-4</c:v>
                </c:pt>
                <c:pt idx="42626">
                  <c:v>3.6741051007993498E-4</c:v>
                </c:pt>
                <c:pt idx="42627">
                  <c:v>3.6739907227456602E-4</c:v>
                </c:pt>
                <c:pt idx="42628">
                  <c:v>3.6738644121214699E-4</c:v>
                </c:pt>
                <c:pt idx="42629">
                  <c:v>3.6737299524247598E-4</c:v>
                </c:pt>
                <c:pt idx="42630">
                  <c:v>3.6736126639880202E-4</c:v>
                </c:pt>
                <c:pt idx="42631">
                  <c:v>3.6734886816702799E-4</c:v>
                </c:pt>
                <c:pt idx="42632">
                  <c:v>3.6733545130118701E-4</c:v>
                </c:pt>
                <c:pt idx="42633">
                  <c:v>3.6732395528815698E-4</c:v>
                </c:pt>
                <c:pt idx="42634">
                  <c:v>3.6731120781041698E-4</c:v>
                </c:pt>
                <c:pt idx="42635">
                  <c:v>3.6729779094457599E-4</c:v>
                </c:pt>
                <c:pt idx="42636">
                  <c:v>3.6728635313920698E-4</c:v>
                </c:pt>
                <c:pt idx="42637">
                  <c:v>3.6727302358485802E-4</c:v>
                </c:pt>
                <c:pt idx="42638">
                  <c:v>3.6726103280670898E-4</c:v>
                </c:pt>
                <c:pt idx="42639">
                  <c:v>3.6724851815961301E-4</c:v>
                </c:pt>
                <c:pt idx="42640">
                  <c:v>3.6723574157804202E-4</c:v>
                </c:pt>
                <c:pt idx="42641">
                  <c:v>3.6722363438457202E-4</c:v>
                </c:pt>
                <c:pt idx="42642">
                  <c:v>3.6721091601066302E-4</c:v>
                </c:pt>
                <c:pt idx="42643">
                  <c:v>3.67198721505701E-4</c:v>
                </c:pt>
                <c:pt idx="42644">
                  <c:v>3.6718617775477501E-4</c:v>
                </c:pt>
                <c:pt idx="42645">
                  <c:v>3.6717351758852601E-4</c:v>
                </c:pt>
                <c:pt idx="42646">
                  <c:v>3.6716170143336101E-4</c:v>
                </c:pt>
                <c:pt idx="42647">
                  <c:v>3.6714907037094197E-4</c:v>
                </c:pt>
                <c:pt idx="42648">
                  <c:v>3.67136381100863E-4</c:v>
                </c:pt>
                <c:pt idx="42649">
                  <c:v>3.6712407018058002E-4</c:v>
                </c:pt>
                <c:pt idx="42650">
                  <c:v>3.6711149732582298E-4</c:v>
                </c:pt>
                <c:pt idx="42651">
                  <c:v>3.6709976848214903E-4</c:v>
                </c:pt>
                <c:pt idx="42652">
                  <c:v>3.67087341146544E-4</c:v>
                </c:pt>
                <c:pt idx="42653">
                  <c:v>3.6707453546114298E-4</c:v>
                </c:pt>
                <c:pt idx="42654">
                  <c:v>3.6706295213662099E-4</c:v>
                </c:pt>
                <c:pt idx="42655">
                  <c:v>3.6704991362057599E-4</c:v>
                </c:pt>
                <c:pt idx="42656">
                  <c:v>3.6703821388073298E-4</c:v>
                </c:pt>
                <c:pt idx="42657">
                  <c:v>3.6702555371448398E-4</c:v>
                </c:pt>
                <c:pt idx="42658">
                  <c:v>3.6701333010569199E-4</c:v>
                </c:pt>
                <c:pt idx="42659">
                  <c:v>3.67001368431374E-4</c:v>
                </c:pt>
                <c:pt idx="42660">
                  <c:v>3.6698859184980398E-4</c:v>
                </c:pt>
                <c:pt idx="42661">
                  <c:v>3.6697636824101199E-4</c:v>
                </c:pt>
                <c:pt idx="42662">
                  <c:v>3.6696446477435502E-4</c:v>
                </c:pt>
                <c:pt idx="42663">
                  <c:v>3.6695189191959798E-4</c:v>
                </c:pt>
                <c:pt idx="42664">
                  <c:v>3.6693998845294102E-4</c:v>
                </c:pt>
                <c:pt idx="42665">
                  <c:v>3.6692735739052301E-4</c:v>
                </c:pt>
                <c:pt idx="42666">
                  <c:v>3.6691513378173102E-4</c:v>
                </c:pt>
                <c:pt idx="42667">
                  <c:v>3.6690302658826102E-4</c:v>
                </c:pt>
                <c:pt idx="42668">
                  <c:v>3.6689030821435099E-4</c:v>
                </c:pt>
                <c:pt idx="42669">
                  <c:v>3.6687834654003398E-4</c:v>
                </c:pt>
                <c:pt idx="42670">
                  <c:v>3.6686641396954699E-4</c:v>
                </c:pt>
                <c:pt idx="42671">
                  <c:v>3.6685404484160201E-4</c:v>
                </c:pt>
                <c:pt idx="42672">
                  <c:v>3.6684196675196301E-4</c:v>
                </c:pt>
                <c:pt idx="42673">
                  <c:v>3.6682942300103599E-4</c:v>
                </c:pt>
                <c:pt idx="42674">
                  <c:v>3.6681760684587099E-4</c:v>
                </c:pt>
                <c:pt idx="42675">
                  <c:v>3.6680529592558698E-4</c:v>
                </c:pt>
                <c:pt idx="42676">
                  <c:v>3.6679289769381301E-4</c:v>
                </c:pt>
                <c:pt idx="42677">
                  <c:v>3.66780906915665E-4</c:v>
                </c:pt>
                <c:pt idx="42678">
                  <c:v>3.6676856689155102E-4</c:v>
                </c:pt>
                <c:pt idx="42679">
                  <c:v>3.6675651790574198E-4</c:v>
                </c:pt>
                <c:pt idx="42680">
                  <c:v>3.6674458533525499E-4</c:v>
                </c:pt>
                <c:pt idx="42681">
                  <c:v>3.6673198337666701E-4</c:v>
                </c:pt>
                <c:pt idx="42682">
                  <c:v>3.6671987618319701E-4</c:v>
                </c:pt>
                <c:pt idx="42683">
                  <c:v>3.6670843837782703E-4</c:v>
                </c:pt>
                <c:pt idx="42684">
                  <c:v>3.66695778211579E-4</c:v>
                </c:pt>
                <c:pt idx="42685">
                  <c:v>3.6668407847173501E-4</c:v>
                </c:pt>
                <c:pt idx="42686">
                  <c:v>3.6667165113612999E-4</c:v>
                </c:pt>
                <c:pt idx="42687">
                  <c:v>3.6665948573499902E-4</c:v>
                </c:pt>
                <c:pt idx="42688">
                  <c:v>3.6664755316451197E-4</c:v>
                </c:pt>
                <c:pt idx="42689">
                  <c:v>3.6663564969785501E-4</c:v>
                </c:pt>
                <c:pt idx="42690">
                  <c:v>3.6662339698523299E-4</c:v>
                </c:pt>
                <c:pt idx="42691">
                  <c:v>3.6661149351857603E-4</c:v>
                </c:pt>
                <c:pt idx="42692">
                  <c:v>3.6659900797530998E-4</c:v>
                </c:pt>
                <c:pt idx="42693">
                  <c:v>3.6658719182014498E-4</c:v>
                </c:pt>
                <c:pt idx="42694">
                  <c:v>3.66575113730505E-4</c:v>
                </c:pt>
                <c:pt idx="42695">
                  <c:v>3.6656309384852599E-4</c:v>
                </c:pt>
                <c:pt idx="42696">
                  <c:v>3.6655075382441299E-4</c:v>
                </c:pt>
                <c:pt idx="42697">
                  <c:v>3.6653885035775602E-4</c:v>
                </c:pt>
                <c:pt idx="42698">
                  <c:v>3.6652656854130301E-4</c:v>
                </c:pt>
                <c:pt idx="42699">
                  <c:v>3.66515130735934E-4</c:v>
                </c:pt>
                <c:pt idx="42700">
                  <c:v>3.6650287802331101E-4</c:v>
                </c:pt>
                <c:pt idx="42701">
                  <c:v>3.6649126559495899E-4</c:v>
                </c:pt>
                <c:pt idx="42702">
                  <c:v>3.6647898377850701E-4</c:v>
                </c:pt>
                <c:pt idx="42703">
                  <c:v>3.6646670196205399E-4</c:v>
                </c:pt>
                <c:pt idx="42704">
                  <c:v>3.6645485670305799E-4</c:v>
                </c:pt>
                <c:pt idx="42705">
                  <c:v>3.6644309875555299E-4</c:v>
                </c:pt>
                <c:pt idx="42706">
                  <c:v>3.6643090425059199E-4</c:v>
                </c:pt>
                <c:pt idx="42707">
                  <c:v>3.6641853512264799E-4</c:v>
                </c:pt>
                <c:pt idx="42708">
                  <c:v>3.664072137326E-4</c:v>
                </c:pt>
                <c:pt idx="42709">
                  <c:v>3.6639496101997798E-4</c:v>
                </c:pt>
                <c:pt idx="42710">
                  <c:v>3.6638299934565999E-4</c:v>
                </c:pt>
                <c:pt idx="42711">
                  <c:v>3.6637127050198598E-4</c:v>
                </c:pt>
                <c:pt idx="42712">
                  <c:v>3.6635898868553302E-4</c:v>
                </c:pt>
                <c:pt idx="42713">
                  <c:v>3.6634731804951998E-4</c:v>
                </c:pt>
                <c:pt idx="42714">
                  <c:v>3.66335298167542E-4</c:v>
                </c:pt>
                <c:pt idx="42715">
                  <c:v>3.6632348201237603E-4</c:v>
                </c:pt>
                <c:pt idx="42716">
                  <c:v>3.6631152033805798E-4</c:v>
                </c:pt>
                <c:pt idx="42717">
                  <c:v>3.6629938404075801E-4</c:v>
                </c:pt>
                <c:pt idx="42718">
                  <c:v>3.6628774250857499E-4</c:v>
                </c:pt>
                <c:pt idx="42719">
                  <c:v>3.6627595545724002E-4</c:v>
                </c:pt>
                <c:pt idx="42720">
                  <c:v>3.6626425571739701E-4</c:v>
                </c:pt>
                <c:pt idx="42721">
                  <c:v>3.66251886589453E-4</c:v>
                </c:pt>
                <c:pt idx="42722">
                  <c:v>3.6623992491513502E-4</c:v>
                </c:pt>
                <c:pt idx="42723">
                  <c:v>3.6622822517529097E-4</c:v>
                </c:pt>
                <c:pt idx="42724">
                  <c:v>3.6621655453927799E-4</c:v>
                </c:pt>
                <c:pt idx="42725">
                  <c:v>3.6620453465729898E-4</c:v>
                </c:pt>
                <c:pt idx="42726">
                  <c:v>3.661930677481E-4</c:v>
                </c:pt>
                <c:pt idx="42727">
                  <c:v>3.6618061130866398E-4</c:v>
                </c:pt>
                <c:pt idx="42728">
                  <c:v>3.66169115295634E-4</c:v>
                </c:pt>
                <c:pt idx="42729">
                  <c:v>3.66157270036638E-4</c:v>
                </c:pt>
                <c:pt idx="42730">
                  <c:v>3.6614530836232001E-4</c:v>
                </c:pt>
                <c:pt idx="42731">
                  <c:v>3.6613352131098498E-4</c:v>
                </c:pt>
                <c:pt idx="42732">
                  <c:v>3.6612153053283702E-4</c:v>
                </c:pt>
                <c:pt idx="42733">
                  <c:v>3.6610980168916301E-4</c:v>
                </c:pt>
                <c:pt idx="42734">
                  <c:v>3.6609798553399698E-4</c:v>
                </c:pt>
                <c:pt idx="42735">
                  <c:v>3.6608637310564502E-4</c:v>
                </c:pt>
                <c:pt idx="42736">
                  <c:v>3.6607467336580201E-4</c:v>
                </c:pt>
                <c:pt idx="42737">
                  <c:v>3.6606274079531399E-4</c:v>
                </c:pt>
                <c:pt idx="42738">
                  <c:v>3.66051099263132E-4</c:v>
                </c:pt>
                <c:pt idx="42739">
                  <c:v>3.6603928310796602E-4</c:v>
                </c:pt>
                <c:pt idx="42740">
                  <c:v>3.6602749605663099E-4</c:v>
                </c:pt>
                <c:pt idx="42741">
                  <c:v>3.6601559258997402E-4</c:v>
                </c:pt>
                <c:pt idx="42742">
                  <c:v>3.6600395105779198E-4</c:v>
                </c:pt>
                <c:pt idx="42743">
                  <c:v>3.65992164006457E-4</c:v>
                </c:pt>
                <c:pt idx="42744">
                  <c:v>3.65980318747461E-4</c:v>
                </c:pt>
                <c:pt idx="42745">
                  <c:v>3.6596864811144802E-4</c:v>
                </c:pt>
                <c:pt idx="42746">
                  <c:v>3.6595671554096E-4</c:v>
                </c:pt>
                <c:pt idx="42747">
                  <c:v>3.6594498669728599E-4</c:v>
                </c:pt>
                <c:pt idx="42748">
                  <c:v>3.6593349068425601E-4</c:v>
                </c:pt>
                <c:pt idx="42749">
                  <c:v>3.6592205287888597E-4</c:v>
                </c:pt>
                <c:pt idx="42750">
                  <c:v>3.6591012030839898E-4</c:v>
                </c:pt>
                <c:pt idx="42751">
                  <c:v>3.6589815863408099E-4</c:v>
                </c:pt>
                <c:pt idx="42752">
                  <c:v>3.65886866347864E-4</c:v>
                </c:pt>
                <c:pt idx="42753">
                  <c:v>3.6587499198503798E-4</c:v>
                </c:pt>
                <c:pt idx="42754">
                  <c:v>3.6586343776434698E-4</c:v>
                </c:pt>
                <c:pt idx="42755">
                  <c:v>3.6585182533599398E-4</c:v>
                </c:pt>
                <c:pt idx="42756">
                  <c:v>3.6583971814252398E-4</c:v>
                </c:pt>
                <c:pt idx="42757">
                  <c:v>3.6582871689461199E-4</c:v>
                </c:pt>
                <c:pt idx="42758">
                  <c:v>3.65816755220294E-4</c:v>
                </c:pt>
                <c:pt idx="42759">
                  <c:v>3.6580502637661999E-4</c:v>
                </c:pt>
                <c:pt idx="42760">
                  <c:v>3.6579321022145401E-4</c:v>
                </c:pt>
                <c:pt idx="42761">
                  <c:v>3.6578212166205E-4</c:v>
                </c:pt>
                <c:pt idx="42762">
                  <c:v>3.6577053833752898E-4</c:v>
                </c:pt>
                <c:pt idx="42763">
                  <c:v>3.6575886770151599E-4</c:v>
                </c:pt>
                <c:pt idx="42764">
                  <c:v>3.6574725527316299E-4</c:v>
                </c:pt>
                <c:pt idx="42765">
                  <c:v>3.6573578836396299E-4</c:v>
                </c:pt>
                <c:pt idx="42766">
                  <c:v>3.6572397220879799E-4</c:v>
                </c:pt>
                <c:pt idx="42767">
                  <c:v>3.6571238888427599E-4</c:v>
                </c:pt>
                <c:pt idx="42768">
                  <c:v>3.6570106749422799E-4</c:v>
                </c:pt>
                <c:pt idx="42769">
                  <c:v>3.65689164027572E-4</c:v>
                </c:pt>
                <c:pt idx="42770">
                  <c:v>3.6567763891071097E-4</c:v>
                </c:pt>
                <c:pt idx="42771">
                  <c:v>3.6566599737852801E-4</c:v>
                </c:pt>
                <c:pt idx="42772">
                  <c:v>3.65654559573159E-4</c:v>
                </c:pt>
                <c:pt idx="42773">
                  <c:v>3.6564294714480601E-4</c:v>
                </c:pt>
                <c:pt idx="42774">
                  <c:v>3.6563110188581001E-4</c:v>
                </c:pt>
                <c:pt idx="42775">
                  <c:v>3.6561980959959301E-4</c:v>
                </c:pt>
                <c:pt idx="42776">
                  <c:v>3.6560787702910602E-4</c:v>
                </c:pt>
                <c:pt idx="42777">
                  <c:v>3.6559693398885402E-4</c:v>
                </c:pt>
                <c:pt idx="42778">
                  <c:v>3.6558526335284098E-4</c:v>
                </c:pt>
                <c:pt idx="42779">
                  <c:v>3.65573505405337E-4</c:v>
                </c:pt>
                <c:pt idx="42780">
                  <c:v>3.6556206759996701E-4</c:v>
                </c:pt>
                <c:pt idx="42781">
                  <c:v>3.65551008144394E-4</c:v>
                </c:pt>
                <c:pt idx="42782">
                  <c:v>3.6553954123519399E-4</c:v>
                </c:pt>
                <c:pt idx="42783">
                  <c:v>3.6552792880684099E-4</c:v>
                </c:pt>
                <c:pt idx="42784">
                  <c:v>3.6551652010530201E-4</c:v>
                </c:pt>
                <c:pt idx="42785">
                  <c:v>3.6550470395013701E-4</c:v>
                </c:pt>
                <c:pt idx="42786">
                  <c:v>3.6549355718307203E-4</c:v>
                </c:pt>
                <c:pt idx="42787">
                  <c:v>3.6548220668919401E-4</c:v>
                </c:pt>
                <c:pt idx="42788">
                  <c:v>3.6547091440297701E-4</c:v>
                </c:pt>
                <c:pt idx="42789">
                  <c:v>3.6545933107845501E-4</c:v>
                </c:pt>
                <c:pt idx="42790">
                  <c:v>3.6544783506542401E-4</c:v>
                </c:pt>
                <c:pt idx="42791">
                  <c:v>3.6543663009069898E-4</c:v>
                </c:pt>
                <c:pt idx="42792">
                  <c:v>3.6542490124702399E-4</c:v>
                </c:pt>
                <c:pt idx="42793">
                  <c:v>3.6541331792250297E-4</c:v>
                </c:pt>
                <c:pt idx="42794">
                  <c:v>3.6540228757075998E-4</c:v>
                </c:pt>
                <c:pt idx="42795">
                  <c:v>3.6539093707688099E-4</c:v>
                </c:pt>
                <c:pt idx="42796">
                  <c:v>3.65379295544699E-4</c:v>
                </c:pt>
                <c:pt idx="42797">
                  <c:v>3.6536817788146398E-4</c:v>
                </c:pt>
                <c:pt idx="42798">
                  <c:v>3.65356769179925E-4</c:v>
                </c:pt>
                <c:pt idx="42799">
                  <c:v>3.65345185855403E-4</c:v>
                </c:pt>
                <c:pt idx="42800">
                  <c:v>3.65333893569186E-4</c:v>
                </c:pt>
                <c:pt idx="42801">
                  <c:v>3.6532263038680001E-4</c:v>
                </c:pt>
                <c:pt idx="42802">
                  <c:v>3.6531119258143002E-4</c:v>
                </c:pt>
                <c:pt idx="42803">
                  <c:v>3.6530010402202601E-4</c:v>
                </c:pt>
                <c:pt idx="42804">
                  <c:v>3.6528881173580901E-4</c:v>
                </c:pt>
                <c:pt idx="42805">
                  <c:v>3.6527717020362599E-4</c:v>
                </c:pt>
                <c:pt idx="42806">
                  <c:v>3.6526622716337399E-4</c:v>
                </c:pt>
                <c:pt idx="42807">
                  <c:v>3.65254818461835E-4</c:v>
                </c:pt>
                <c:pt idx="42808">
                  <c:v>3.6524358438327898E-4</c:v>
                </c:pt>
                <c:pt idx="42809">
                  <c:v>3.6523211747407902E-4</c:v>
                </c:pt>
                <c:pt idx="42810">
                  <c:v>3.6522091249935302E-4</c:v>
                </c:pt>
                <c:pt idx="42811">
                  <c:v>3.6520953290164498E-4</c:v>
                </c:pt>
                <c:pt idx="42812">
                  <c:v>3.6519841523841002E-4</c:v>
                </c:pt>
                <c:pt idx="42813">
                  <c:v>3.6518686101771902E-4</c:v>
                </c:pt>
                <c:pt idx="42814">
                  <c:v>3.6517559783533199E-4</c:v>
                </c:pt>
                <c:pt idx="42815">
                  <c:v>3.6516439286060599E-4</c:v>
                </c:pt>
                <c:pt idx="42816">
                  <c:v>3.6515318788587998E-4</c:v>
                </c:pt>
                <c:pt idx="42817">
                  <c:v>3.6514189559966299E-4</c:v>
                </c:pt>
                <c:pt idx="42818">
                  <c:v>3.6513086524791999E-4</c:v>
                </c:pt>
                <c:pt idx="42819">
                  <c:v>3.6511945654638101E-4</c:v>
                </c:pt>
                <c:pt idx="42820">
                  <c:v>3.6510848440229898E-4</c:v>
                </c:pt>
                <c:pt idx="42821">
                  <c:v>3.6509693018160798E-4</c:v>
                </c:pt>
                <c:pt idx="42822">
                  <c:v>3.6508613266050799E-4</c:v>
                </c:pt>
                <c:pt idx="42823">
                  <c:v>3.65074578439817E-4</c:v>
                </c:pt>
                <c:pt idx="42824">
                  <c:v>3.65063518984243E-4</c:v>
                </c:pt>
                <c:pt idx="42825">
                  <c:v>3.6505222669802601E-4</c:v>
                </c:pt>
                <c:pt idx="42826">
                  <c:v>3.6504096351563898E-4</c:v>
                </c:pt>
                <c:pt idx="42827">
                  <c:v>3.6502987495623502E-4</c:v>
                </c:pt>
                <c:pt idx="42828">
                  <c:v>3.6501858267001802E-4</c:v>
                </c:pt>
                <c:pt idx="42829">
                  <c:v>3.6500775604508801E-4</c:v>
                </c:pt>
                <c:pt idx="42830">
                  <c:v>3.6499663838185402E-4</c:v>
                </c:pt>
                <c:pt idx="42831">
                  <c:v>3.6498549161478899E-4</c:v>
                </c:pt>
                <c:pt idx="42832">
                  <c:v>3.6497431574389301E-4</c:v>
                </c:pt>
                <c:pt idx="42833">
                  <c:v>3.6496255779638897E-4</c:v>
                </c:pt>
                <c:pt idx="42834">
                  <c:v>3.6495193489827199E-4</c:v>
                </c:pt>
                <c:pt idx="42835">
                  <c:v>3.6494096275419002E-4</c:v>
                </c:pt>
                <c:pt idx="42836">
                  <c:v>3.6492984509095501E-4</c:v>
                </c:pt>
                <c:pt idx="42837">
                  <c:v>3.64918698323891E-4</c:v>
                </c:pt>
                <c:pt idx="42838">
                  <c:v>3.6490763886831701E-4</c:v>
                </c:pt>
                <c:pt idx="42839">
                  <c:v>3.6489649210125202E-4</c:v>
                </c:pt>
                <c:pt idx="42840">
                  <c:v>3.6488543264567798E-4</c:v>
                </c:pt>
                <c:pt idx="42841">
                  <c:v>3.6487489705905302E-4</c:v>
                </c:pt>
                <c:pt idx="42842">
                  <c:v>3.64863284630701E-4</c:v>
                </c:pt>
                <c:pt idx="42843">
                  <c:v>3.6485254531726198E-4</c:v>
                </c:pt>
                <c:pt idx="42844">
                  <c:v>3.6484136944636703E-4</c:v>
                </c:pt>
                <c:pt idx="42845">
                  <c:v>3.6483045550994602E-4</c:v>
                </c:pt>
                <c:pt idx="42846">
                  <c:v>3.6481913411989803E-4</c:v>
                </c:pt>
                <c:pt idx="42847">
                  <c:v>3.64808394806459E-4</c:v>
                </c:pt>
                <c:pt idx="42848">
                  <c:v>3.6479704431258099E-4</c:v>
                </c:pt>
                <c:pt idx="42849">
                  <c:v>3.6478610127233001E-4</c:v>
                </c:pt>
                <c:pt idx="42850">
                  <c:v>3.647752746474E-4</c:v>
                </c:pt>
                <c:pt idx="42851">
                  <c:v>3.6476409877650402E-4</c:v>
                </c:pt>
                <c:pt idx="42852">
                  <c:v>3.6475315573625299E-4</c:v>
                </c:pt>
                <c:pt idx="42853">
                  <c:v>3.6474189255386602E-4</c:v>
                </c:pt>
                <c:pt idx="42854">
                  <c:v>3.6473121144808802E-4</c:v>
                </c:pt>
                <c:pt idx="42855">
                  <c:v>3.64720384823158E-4</c:v>
                </c:pt>
                <c:pt idx="42856">
                  <c:v>3.6470961640588901E-4</c:v>
                </c:pt>
                <c:pt idx="42857">
                  <c:v>3.6469849874265497E-4</c:v>
                </c:pt>
                <c:pt idx="42858">
                  <c:v>3.6468720645643798E-4</c:v>
                </c:pt>
                <c:pt idx="42859">
                  <c:v>3.6467620520852501E-4</c:v>
                </c:pt>
                <c:pt idx="42860">
                  <c:v>3.6466546589508598E-4</c:v>
                </c:pt>
                <c:pt idx="42861">
                  <c:v>3.6465455195866498E-4</c:v>
                </c:pt>
                <c:pt idx="42862">
                  <c:v>3.64643667126074E-4</c:v>
                </c:pt>
                <c:pt idx="42863">
                  <c:v>3.6463278229348399E-4</c:v>
                </c:pt>
                <c:pt idx="42864">
                  <c:v>3.6462172283791E-4</c:v>
                </c:pt>
                <c:pt idx="42865">
                  <c:v>3.6461118725128499E-4</c:v>
                </c:pt>
                <c:pt idx="42866">
                  <c:v>3.6460056435316801E-4</c:v>
                </c:pt>
                <c:pt idx="42867">
                  <c:v>3.6458935937844201E-4</c:v>
                </c:pt>
                <c:pt idx="42868">
                  <c:v>3.6457856185734299E-4</c:v>
                </c:pt>
                <c:pt idx="42869">
                  <c:v>3.6456793895922601E-4</c:v>
                </c:pt>
                <c:pt idx="42870">
                  <c:v>3.6455708323046598E-4</c:v>
                </c:pt>
                <c:pt idx="42871">
                  <c:v>3.6454547080211298E-4</c:v>
                </c:pt>
                <c:pt idx="42872">
                  <c:v>3.6453519714996202E-4</c:v>
                </c:pt>
                <c:pt idx="42873">
                  <c:v>3.64524195902049E-4</c:v>
                </c:pt>
                <c:pt idx="42874">
                  <c:v>3.6451322375796697E-4</c:v>
                </c:pt>
                <c:pt idx="42875">
                  <c:v>3.6450262996368099E-4</c:v>
                </c:pt>
                <c:pt idx="42876">
                  <c:v>3.6449154140427698E-4</c:v>
                </c:pt>
                <c:pt idx="42877">
                  <c:v>3.6448091850616E-4</c:v>
                </c:pt>
                <c:pt idx="42878">
                  <c:v>3.6447044112719601E-4</c:v>
                </c:pt>
                <c:pt idx="42879">
                  <c:v>3.6445935256779199E-4</c:v>
                </c:pt>
                <c:pt idx="42880">
                  <c:v>3.6444872966967501E-4</c:v>
                </c:pt>
                <c:pt idx="42881">
                  <c:v>3.6443787394091498E-4</c:v>
                </c:pt>
                <c:pt idx="42882">
                  <c:v>3.6442687269300201E-4</c:v>
                </c:pt>
                <c:pt idx="42883">
                  <c:v>3.6441616248339398E-4</c:v>
                </c:pt>
                <c:pt idx="42884">
                  <c:v>3.6440551048144698E-4</c:v>
                </c:pt>
                <c:pt idx="42885">
                  <c:v>3.6439471296034699E-4</c:v>
                </c:pt>
                <c:pt idx="42886">
                  <c:v>3.64383973646909E-4</c:v>
                </c:pt>
                <c:pt idx="42887">
                  <c:v>3.6437314702197899E-4</c:v>
                </c:pt>
                <c:pt idx="42888">
                  <c:v>3.64362291293219E-4</c:v>
                </c:pt>
                <c:pt idx="42889">
                  <c:v>3.64352250471711E-4</c:v>
                </c:pt>
                <c:pt idx="42890">
                  <c:v>3.6434084177017201E-4</c:v>
                </c:pt>
                <c:pt idx="42891">
                  <c:v>3.6433007335290302E-4</c:v>
                </c:pt>
                <c:pt idx="42892">
                  <c:v>3.6431956687010798E-4</c:v>
                </c:pt>
                <c:pt idx="42893">
                  <c:v>3.6430891486816097E-4</c:v>
                </c:pt>
                <c:pt idx="42894">
                  <c:v>3.6429849569685801E-4</c:v>
                </c:pt>
                <c:pt idx="42895">
                  <c:v>3.6428778548724901E-4</c:v>
                </c:pt>
                <c:pt idx="42896">
                  <c:v>3.6427675513550601E-4</c:v>
                </c:pt>
                <c:pt idx="42897">
                  <c:v>3.64266510587186E-4</c:v>
                </c:pt>
                <c:pt idx="42898">
                  <c:v>3.6425591679289899E-4</c:v>
                </c:pt>
                <c:pt idx="42899">
                  <c:v>3.6424506106413901E-4</c:v>
                </c:pt>
                <c:pt idx="42900">
                  <c:v>3.6423429264687002E-4</c:v>
                </c:pt>
                <c:pt idx="42901">
                  <c:v>3.6422393168322699E-4</c:v>
                </c:pt>
                <c:pt idx="42902">
                  <c:v>3.6421313416212803E-4</c:v>
                </c:pt>
                <c:pt idx="42903">
                  <c:v>3.6420251126401099E-4</c:v>
                </c:pt>
                <c:pt idx="42904">
                  <c:v>3.6419185926206399E-4</c:v>
                </c:pt>
                <c:pt idx="42905">
                  <c:v>3.6418141098693002E-4</c:v>
                </c:pt>
                <c:pt idx="42906">
                  <c:v>3.6417090450413498E-4</c:v>
                </c:pt>
                <c:pt idx="42907">
                  <c:v>3.6416025250218798E-4</c:v>
                </c:pt>
                <c:pt idx="42908">
                  <c:v>3.6414948408491899E-4</c:v>
                </c:pt>
                <c:pt idx="42909">
                  <c:v>3.6413909401744599E-4</c:v>
                </c:pt>
                <c:pt idx="42910">
                  <c:v>3.64128849469125E-4</c:v>
                </c:pt>
                <c:pt idx="42911">
                  <c:v>3.6411781911738201E-4</c:v>
                </c:pt>
                <c:pt idx="42912">
                  <c:v>3.6410745815374001E-4</c:v>
                </c:pt>
                <c:pt idx="42913">
                  <c:v>3.6409698077477498E-4</c:v>
                </c:pt>
                <c:pt idx="42914">
                  <c:v>3.6408667801879298E-4</c:v>
                </c:pt>
                <c:pt idx="42915">
                  <c:v>3.6407599691301601E-4</c:v>
                </c:pt>
                <c:pt idx="42916">
                  <c:v>3.64065315807238E-4</c:v>
                </c:pt>
                <c:pt idx="42917">
                  <c:v>3.6405478022061299E-4</c:v>
                </c:pt>
                <c:pt idx="42918">
                  <c:v>3.6404409911483499E-4</c:v>
                </c:pt>
                <c:pt idx="42919">
                  <c:v>3.6403359263204E-4</c:v>
                </c:pt>
                <c:pt idx="42920">
                  <c:v>3.6402366822585501E-4</c:v>
                </c:pt>
                <c:pt idx="42921">
                  <c:v>3.6401292891241599E-4</c:v>
                </c:pt>
                <c:pt idx="42922">
                  <c:v>3.6400224780663799E-4</c:v>
                </c:pt>
                <c:pt idx="42923">
                  <c:v>3.6399211967363899E-4</c:v>
                </c:pt>
                <c:pt idx="42924">
                  <c:v>3.6398146767169199E-4</c:v>
                </c:pt>
                <c:pt idx="42925">
                  <c:v>3.6397107760421899E-4</c:v>
                </c:pt>
                <c:pt idx="42926">
                  <c:v>3.6396094947121999E-4</c:v>
                </c:pt>
                <c:pt idx="42927">
                  <c:v>3.63950210157782E-4</c:v>
                </c:pt>
                <c:pt idx="42928">
                  <c:v>3.63939558155835E-4</c:v>
                </c:pt>
                <c:pt idx="42929">
                  <c:v>3.6392928450368301E-4</c:v>
                </c:pt>
                <c:pt idx="42930">
                  <c:v>3.6391886533237999E-4</c:v>
                </c:pt>
                <c:pt idx="42931">
                  <c:v>3.6390832974575498E-4</c:v>
                </c:pt>
                <c:pt idx="42932">
                  <c:v>3.6389808519743399E-4</c:v>
                </c:pt>
                <c:pt idx="42933">
                  <c:v>3.6388763692230002E-4</c:v>
                </c:pt>
                <c:pt idx="42934">
                  <c:v>3.6387745058164001E-4</c:v>
                </c:pt>
                <c:pt idx="42935">
                  <c:v>3.63867147825658E-4</c:v>
                </c:pt>
                <c:pt idx="42936">
                  <c:v>3.6385669955052397E-4</c:v>
                </c:pt>
                <c:pt idx="42937">
                  <c:v>3.6384630948305097E-4</c:v>
                </c:pt>
                <c:pt idx="42938">
                  <c:v>3.6383589031174801E-4</c:v>
                </c:pt>
                <c:pt idx="42939">
                  <c:v>3.6382599500939201E-4</c:v>
                </c:pt>
                <c:pt idx="42940">
                  <c:v>3.6381528479978399E-4</c:v>
                </c:pt>
                <c:pt idx="42941">
                  <c:v>3.63804778316989E-4</c:v>
                </c:pt>
                <c:pt idx="42942">
                  <c:v>3.6379456287249901E-4</c:v>
                </c:pt>
                <c:pt idx="42943">
                  <c:v>3.63784289220348E-4</c:v>
                </c:pt>
                <c:pt idx="42944">
                  <c:v>3.6377378273755301E-4</c:v>
                </c:pt>
                <c:pt idx="42945">
                  <c:v>3.6376365460455401E-4</c:v>
                </c:pt>
                <c:pt idx="42946">
                  <c:v>3.6375329364091201E-4</c:v>
                </c:pt>
                <c:pt idx="42947">
                  <c:v>3.6374331102706497E-4</c:v>
                </c:pt>
                <c:pt idx="42948">
                  <c:v>3.63732600817457E-4</c:v>
                </c:pt>
                <c:pt idx="42949">
                  <c:v>3.6372279282659298E-4</c:v>
                </c:pt>
                <c:pt idx="42950">
                  <c:v>3.6371228634379799E-4</c:v>
                </c:pt>
                <c:pt idx="42951">
                  <c:v>3.6370192538015501E-4</c:v>
                </c:pt>
                <c:pt idx="42952">
                  <c:v>3.6369188455864798E-4</c:v>
                </c:pt>
                <c:pt idx="42953">
                  <c:v>3.6368158180266602E-4</c:v>
                </c:pt>
                <c:pt idx="42954">
                  <c:v>3.6367136635817598E-4</c:v>
                </c:pt>
                <c:pt idx="42955">
                  <c:v>3.6366097629070298E-4</c:v>
                </c:pt>
                <c:pt idx="42956">
                  <c:v>3.6365090636536501E-4</c:v>
                </c:pt>
                <c:pt idx="42957">
                  <c:v>3.63640603609383E-4</c:v>
                </c:pt>
                <c:pt idx="42958">
                  <c:v>3.6363009712658801E-4</c:v>
                </c:pt>
                <c:pt idx="42959">
                  <c:v>3.6362017272040199E-4</c:v>
                </c:pt>
                <c:pt idx="42960">
                  <c:v>3.63609986379743E-4</c:v>
                </c:pt>
                <c:pt idx="42961">
                  <c:v>3.6360000376589602E-4</c:v>
                </c:pt>
                <c:pt idx="42962">
                  <c:v>3.6358967190608398E-4</c:v>
                </c:pt>
                <c:pt idx="42963">
                  <c:v>3.6357957287691501E-4</c:v>
                </c:pt>
                <c:pt idx="42964">
                  <c:v>3.6356903729029E-4</c:v>
                </c:pt>
                <c:pt idx="42965">
                  <c:v>3.6355879274196901E-4</c:v>
                </c:pt>
                <c:pt idx="42966">
                  <c:v>3.6354930489324001E-4</c:v>
                </c:pt>
                <c:pt idx="42967">
                  <c:v>3.6353882751427602E-4</c:v>
                </c:pt>
                <c:pt idx="42968">
                  <c:v>3.6352936876937698E-4</c:v>
                </c:pt>
                <c:pt idx="42969">
                  <c:v>3.63519036909565E-4</c:v>
                </c:pt>
                <c:pt idx="42970">
                  <c:v>3.6350890877656601E-4</c:v>
                </c:pt>
                <c:pt idx="42971">
                  <c:v>3.6349834408611103E-4</c:v>
                </c:pt>
                <c:pt idx="42972">
                  <c:v>3.6348859430290802E-4</c:v>
                </c:pt>
                <c:pt idx="42973">
                  <c:v>3.6347820423543399E-4</c:v>
                </c:pt>
                <c:pt idx="42974">
                  <c:v>3.6346845445223098E-4</c:v>
                </c:pt>
                <c:pt idx="42975">
                  <c:v>3.6345803528092802E-4</c:v>
                </c:pt>
                <c:pt idx="42976">
                  <c:v>3.6344846012070802E-4</c:v>
                </c:pt>
                <c:pt idx="42977">
                  <c:v>3.63437720807269E-4</c:v>
                </c:pt>
                <c:pt idx="42978">
                  <c:v>3.6342791281640503E-4</c:v>
                </c:pt>
                <c:pt idx="42979">
                  <c:v>3.6341778468340597E-4</c:v>
                </c:pt>
                <c:pt idx="42980">
                  <c:v>3.6340768565423797E-4</c:v>
                </c:pt>
                <c:pt idx="42981">
                  <c:v>3.6339825601316999E-4</c:v>
                </c:pt>
                <c:pt idx="42982">
                  <c:v>3.63387749530375E-4</c:v>
                </c:pt>
                <c:pt idx="42983">
                  <c:v>3.6337788333185001E-4</c:v>
                </c:pt>
                <c:pt idx="42984">
                  <c:v>3.6336763878352902E-4</c:v>
                </c:pt>
                <c:pt idx="42985">
                  <c:v>3.6335806362330903E-4</c:v>
                </c:pt>
                <c:pt idx="42986">
                  <c:v>3.6334793549030998E-4</c:v>
                </c:pt>
                <c:pt idx="42987">
                  <c:v>3.6333824391476799E-4</c:v>
                </c:pt>
                <c:pt idx="42988">
                  <c:v>3.6332797026261698E-4</c:v>
                </c:pt>
                <c:pt idx="42989">
                  <c:v>3.63318249583244E-4</c:v>
                </c:pt>
                <c:pt idx="42990">
                  <c:v>3.63308121450245E-4</c:v>
                </c:pt>
                <c:pt idx="42991">
                  <c:v>3.6329834256321203E-4</c:v>
                </c:pt>
                <c:pt idx="42992">
                  <c:v>3.6328821443021297E-4</c:v>
                </c:pt>
                <c:pt idx="42993">
                  <c:v>3.6327829002402701E-4</c:v>
                </c:pt>
                <c:pt idx="42994">
                  <c:v>3.6326848203316298E-4</c:v>
                </c:pt>
                <c:pt idx="42995">
                  <c:v>3.6325838300399499E-4</c:v>
                </c:pt>
                <c:pt idx="42996">
                  <c:v>3.63248691428453E-4</c:v>
                </c:pt>
                <c:pt idx="42997">
                  <c:v>3.6323830136098E-4</c:v>
                </c:pt>
                <c:pt idx="42998">
                  <c:v>3.6322884261608102E-4</c:v>
                </c:pt>
                <c:pt idx="42999">
                  <c:v>3.6321874358691302E-4</c:v>
                </c:pt>
                <c:pt idx="43000">
                  <c:v>3.6320870276540502E-4</c:v>
                </c:pt>
                <c:pt idx="43001">
                  <c:v>3.63199069397524E-4</c:v>
                </c:pt>
                <c:pt idx="43002">
                  <c:v>3.6318937782198202E-4</c:v>
                </c:pt>
                <c:pt idx="43003">
                  <c:v>3.6317907506600001E-4</c:v>
                </c:pt>
                <c:pt idx="43004">
                  <c:v>3.6316976184025401E-4</c:v>
                </c:pt>
                <c:pt idx="43005">
                  <c:v>3.6315969191491598E-4</c:v>
                </c:pt>
                <c:pt idx="43006">
                  <c:v>3.6315005854703502E-4</c:v>
                </c:pt>
                <c:pt idx="43007">
                  <c:v>3.6314001772552702E-4</c:v>
                </c:pt>
                <c:pt idx="43008">
                  <c:v>3.63130122423172E-4</c:v>
                </c:pt>
                <c:pt idx="43009">
                  <c:v>3.6312069278210402E-4</c:v>
                </c:pt>
                <c:pt idx="43010">
                  <c:v>3.6311033181846098E-4</c:v>
                </c:pt>
                <c:pt idx="43011">
                  <c:v>3.6310087307356298E-4</c:v>
                </c:pt>
                <c:pt idx="43012">
                  <c:v>3.6309083225205503E-4</c:v>
                </c:pt>
                <c:pt idx="43013">
                  <c:v>3.63081606337801E-4</c:v>
                </c:pt>
                <c:pt idx="43014">
                  <c:v>3.6307133268564902E-4</c:v>
                </c:pt>
                <c:pt idx="43015">
                  <c:v>3.6306175752542902E-4</c:v>
                </c:pt>
                <c:pt idx="43016">
                  <c:v>3.6305154208093898E-4</c:v>
                </c:pt>
                <c:pt idx="43017">
                  <c:v>3.6304243258200602E-4</c:v>
                </c:pt>
                <c:pt idx="43018">
                  <c:v>3.6303236265666799E-4</c:v>
                </c:pt>
                <c:pt idx="43019">
                  <c:v>3.6302284570410799E-4</c:v>
                </c:pt>
                <c:pt idx="43020">
                  <c:v>3.63013154128566E-4</c:v>
                </c:pt>
                <c:pt idx="43021">
                  <c:v>3.6300311330705897E-4</c:v>
                </c:pt>
                <c:pt idx="43022">
                  <c:v>3.6299345083534701E-4</c:v>
                </c:pt>
                <c:pt idx="43023">
                  <c:v>3.6298375925980497E-4</c:v>
                </c:pt>
                <c:pt idx="43024">
                  <c:v>3.6297435872256799E-4</c:v>
                </c:pt>
                <c:pt idx="43025">
                  <c:v>3.62964754458517E-4</c:v>
                </c:pt>
                <c:pt idx="43026">
                  <c:v>3.6295453901402598E-4</c:v>
                </c:pt>
                <c:pt idx="43027">
                  <c:v>3.6294531309977201E-4</c:v>
                </c:pt>
                <c:pt idx="43028">
                  <c:v>3.62935301382095E-4</c:v>
                </c:pt>
                <c:pt idx="43029">
                  <c:v>3.62926046364009E-4</c:v>
                </c:pt>
                <c:pt idx="43030">
                  <c:v>3.62916296580806E-4</c:v>
                </c:pt>
                <c:pt idx="43031">
                  <c:v>3.6290631396695999E-4</c:v>
                </c:pt>
                <c:pt idx="43032">
                  <c:v>3.6289702984504402E-4</c:v>
                </c:pt>
                <c:pt idx="43033">
                  <c:v>3.62887629307806E-4</c:v>
                </c:pt>
                <c:pt idx="43034">
                  <c:v>3.62877879524603E-4</c:v>
                </c:pt>
                <c:pt idx="43035">
                  <c:v>3.6286801332607898E-4</c:v>
                </c:pt>
                <c:pt idx="43036">
                  <c:v>3.62858845619485E-4</c:v>
                </c:pt>
                <c:pt idx="43037">
                  <c:v>3.6284903762862103E-4</c:v>
                </c:pt>
                <c:pt idx="43038">
                  <c:v>3.6283946246840098E-4</c:v>
                </c:pt>
                <c:pt idx="43039">
                  <c:v>3.6282968358136703E-4</c:v>
                </c:pt>
                <c:pt idx="43040">
                  <c:v>3.62820428563282E-4</c:v>
                </c:pt>
                <c:pt idx="43041">
                  <c:v>3.6281059146858801E-4</c:v>
                </c:pt>
                <c:pt idx="43042">
                  <c:v>3.6280098720453701E-4</c:v>
                </c:pt>
                <c:pt idx="43043">
                  <c:v>3.6279161577113E-4</c:v>
                </c:pt>
                <c:pt idx="43044">
                  <c:v>3.6278204061090897E-4</c:v>
                </c:pt>
                <c:pt idx="43045">
                  <c:v>3.6277249455451998E-4</c:v>
                </c:pt>
                <c:pt idx="43046">
                  <c:v>3.6276291939429901E-4</c:v>
                </c:pt>
                <c:pt idx="43047">
                  <c:v>3.6275363527238402E-4</c:v>
                </c:pt>
                <c:pt idx="43048">
                  <c:v>3.6274362355470701E-4</c:v>
                </c:pt>
                <c:pt idx="43049">
                  <c:v>3.6273439764045201E-4</c:v>
                </c:pt>
                <c:pt idx="43050">
                  <c:v>3.6272514262236601E-4</c:v>
                </c:pt>
                <c:pt idx="43051">
                  <c:v>3.6271559656597701E-4</c:v>
                </c:pt>
                <c:pt idx="43052">
                  <c:v>3.6270602140575599E-4</c:v>
                </c:pt>
                <c:pt idx="43053">
                  <c:v>3.6269653355702801E-4</c:v>
                </c:pt>
                <c:pt idx="43054">
                  <c:v>3.6268678377382501E-4</c:v>
                </c:pt>
                <c:pt idx="43055">
                  <c:v>3.6267767427489199E-4</c:v>
                </c:pt>
                <c:pt idx="43056">
                  <c:v>3.6266821552999301E-4</c:v>
                </c:pt>
                <c:pt idx="43057">
                  <c:v>3.6265890230424702E-4</c:v>
                </c:pt>
                <c:pt idx="43058">
                  <c:v>3.6264953087084001E-4</c:v>
                </c:pt>
                <c:pt idx="43059">
                  <c:v>3.6264010122977203E-4</c:v>
                </c:pt>
                <c:pt idx="43060">
                  <c:v>3.6263064248487299E-4</c:v>
                </c:pt>
                <c:pt idx="43061">
                  <c:v>3.6262112553231402E-4</c:v>
                </c:pt>
                <c:pt idx="43062">
                  <c:v>3.6261166678741601E-4</c:v>
                </c:pt>
                <c:pt idx="43063">
                  <c:v>3.6260235356167002E-4</c:v>
                </c:pt>
                <c:pt idx="43064">
                  <c:v>3.6259309854358402E-4</c:v>
                </c:pt>
                <c:pt idx="43065">
                  <c:v>3.6258372711017701E-4</c:v>
                </c:pt>
                <c:pt idx="43066">
                  <c:v>3.6257421015761798E-4</c:v>
                </c:pt>
                <c:pt idx="43067">
                  <c:v>3.6256515886634599E-4</c:v>
                </c:pt>
                <c:pt idx="43068">
                  <c:v>3.6255572922527801E-4</c:v>
                </c:pt>
                <c:pt idx="43069">
                  <c:v>3.6254644510336199E-4</c:v>
                </c:pt>
                <c:pt idx="43070">
                  <c:v>3.6253695725463298E-4</c:v>
                </c:pt>
                <c:pt idx="43071">
                  <c:v>3.6252758582122602E-4</c:v>
                </c:pt>
                <c:pt idx="43072">
                  <c:v>3.6251821438781901E-4</c:v>
                </c:pt>
                <c:pt idx="43073">
                  <c:v>3.6250927951186901E-4</c:v>
                </c:pt>
                <c:pt idx="43074">
                  <c:v>3.6249976255930998E-4</c:v>
                </c:pt>
                <c:pt idx="43075">
                  <c:v>3.62490303814411E-4</c:v>
                </c:pt>
                <c:pt idx="43076">
                  <c:v>3.6248113610781702E-4</c:v>
                </c:pt>
                <c:pt idx="43077">
                  <c:v>3.6247191019356202E-4</c:v>
                </c:pt>
                <c:pt idx="43078">
                  <c:v>3.6246277159079898E-4</c:v>
                </c:pt>
                <c:pt idx="43079">
                  <c:v>3.6245302180759598E-4</c:v>
                </c:pt>
                <c:pt idx="43080">
                  <c:v>3.6244429065845901E-4</c:v>
                </c:pt>
                <c:pt idx="43081">
                  <c:v>3.6243486101739098E-4</c:v>
                </c:pt>
                <c:pt idx="43082">
                  <c:v>3.6242586793378001E-4</c:v>
                </c:pt>
                <c:pt idx="43083">
                  <c:v>3.62416496500373E-4</c:v>
                </c:pt>
                <c:pt idx="43084">
                  <c:v>3.6240706685930501E-4</c:v>
                </c:pt>
                <c:pt idx="43085">
                  <c:v>3.62397957360372E-4</c:v>
                </c:pt>
                <c:pt idx="43086">
                  <c:v>3.6238893517292998E-4</c:v>
                </c:pt>
                <c:pt idx="43087">
                  <c:v>3.6237938911654098E-4</c:v>
                </c:pt>
                <c:pt idx="43088">
                  <c:v>3.6237042513675999E-4</c:v>
                </c:pt>
                <c:pt idx="43089">
                  <c:v>3.6236102459952203E-4</c:v>
                </c:pt>
                <c:pt idx="43090">
                  <c:v>3.6235197330824998E-4</c:v>
                </c:pt>
                <c:pt idx="43091">
                  <c:v>3.6234263097867402E-4</c:v>
                </c:pt>
                <c:pt idx="43092">
                  <c:v>3.6233366699889302E-4</c:v>
                </c:pt>
                <c:pt idx="43093">
                  <c:v>3.6232452839612999E-4</c:v>
                </c:pt>
                <c:pt idx="43094">
                  <c:v>3.62315477104858E-4</c:v>
                </c:pt>
                <c:pt idx="43095">
                  <c:v>3.6230630939826402E-4</c:v>
                </c:pt>
                <c:pt idx="43096">
                  <c:v>3.6229743272997401E-4</c:v>
                </c:pt>
                <c:pt idx="43097">
                  <c:v>3.62287973985076E-4</c:v>
                </c:pt>
                <c:pt idx="43098">
                  <c:v>3.6227906821295597E-4</c:v>
                </c:pt>
                <c:pt idx="43099">
                  <c:v>3.6226998781785401E-4</c:v>
                </c:pt>
                <c:pt idx="43100">
                  <c:v>3.6226108204573398E-4</c:v>
                </c:pt>
                <c:pt idx="43101">
                  <c:v>3.6225200165063099E-4</c:v>
                </c:pt>
                <c:pt idx="43102">
                  <c:v>3.6224257200956301E-4</c:v>
                </c:pt>
                <c:pt idx="43103">
                  <c:v>3.6223395727574798E-4</c:v>
                </c:pt>
                <c:pt idx="43104">
                  <c:v>3.6222461494617202E-4</c:v>
                </c:pt>
                <c:pt idx="43105">
                  <c:v>3.6221556365489998E-4</c:v>
                </c:pt>
                <c:pt idx="43106">
                  <c:v>3.6220633774064498E-4</c:v>
                </c:pt>
                <c:pt idx="43107">
                  <c:v>3.6219763569533798E-4</c:v>
                </c:pt>
                <c:pt idx="43108">
                  <c:v>3.6218843888491398E-4</c:v>
                </c:pt>
                <c:pt idx="43109">
                  <c:v>3.6217947490513298E-4</c:v>
                </c:pt>
                <c:pt idx="43110">
                  <c:v>3.62170569133013E-4</c:v>
                </c:pt>
                <c:pt idx="43111">
                  <c:v>3.6216125590726701E-4</c:v>
                </c:pt>
                <c:pt idx="43112">
                  <c:v>3.6215249565430002E-4</c:v>
                </c:pt>
                <c:pt idx="43113">
                  <c:v>3.6214356077835002E-4</c:v>
                </c:pt>
                <c:pt idx="43114">
                  <c:v>3.6213450948707797E-4</c:v>
                </c:pt>
                <c:pt idx="43115">
                  <c:v>3.62125603714958E-4</c:v>
                </c:pt>
                <c:pt idx="43116">
                  <c:v>3.6211655242368601E-4</c:v>
                </c:pt>
                <c:pt idx="43117">
                  <c:v>3.6210779217071799E-4</c:v>
                </c:pt>
                <c:pt idx="43118">
                  <c:v>3.6209900281392E-4</c:v>
                </c:pt>
                <c:pt idx="43119">
                  <c:v>3.6208939854986998E-4</c:v>
                </c:pt>
                <c:pt idx="43120">
                  <c:v>3.6208069650456298E-4</c:v>
                </c:pt>
                <c:pt idx="43121">
                  <c:v>3.62071907147765E-4</c:v>
                </c:pt>
                <c:pt idx="43122">
                  <c:v>3.62062593922019E-4</c:v>
                </c:pt>
                <c:pt idx="43123">
                  <c:v>3.62053659046069E-4</c:v>
                </c:pt>
                <c:pt idx="43124">
                  <c:v>3.62044724170119E-4</c:v>
                </c:pt>
                <c:pt idx="43125">
                  <c:v>3.6203645868226902E-4</c:v>
                </c:pt>
                <c:pt idx="43126">
                  <c:v>3.62027174560353E-4</c:v>
                </c:pt>
                <c:pt idx="43127">
                  <c:v>3.62018792657182E-4</c:v>
                </c:pt>
                <c:pt idx="43128">
                  <c:v>3.6200962495058802E-4</c:v>
                </c:pt>
                <c:pt idx="43129">
                  <c:v>3.6200080648995898E-4</c:v>
                </c:pt>
                <c:pt idx="43130">
                  <c:v>3.61991667887196E-4</c:v>
                </c:pt>
                <c:pt idx="43131">
                  <c:v>3.6198328598402403E-4</c:v>
                </c:pt>
                <c:pt idx="43132">
                  <c:v>3.6197423469275198E-4</c:v>
                </c:pt>
                <c:pt idx="43133">
                  <c:v>3.6196559085510698E-4</c:v>
                </c:pt>
                <c:pt idx="43134">
                  <c:v>3.6195688880979999E-4</c:v>
                </c:pt>
                <c:pt idx="43135">
                  <c:v>3.61947750207037E-4</c:v>
                </c:pt>
                <c:pt idx="43136">
                  <c:v>3.6193893174640802E-4</c:v>
                </c:pt>
                <c:pt idx="43137">
                  <c:v>3.6193043342791498E-4</c:v>
                </c:pt>
                <c:pt idx="43138">
                  <c:v>3.61921527655795E-4</c:v>
                </c:pt>
                <c:pt idx="43139">
                  <c:v>3.61912592779845E-4</c:v>
                </c:pt>
                <c:pt idx="43140">
                  <c:v>3.61903919838369E-4</c:v>
                </c:pt>
                <c:pt idx="43141">
                  <c:v>3.6189492675475798E-4</c:v>
                </c:pt>
                <c:pt idx="43142">
                  <c:v>3.61886312020943E-4</c:v>
                </c:pt>
                <c:pt idx="43143">
                  <c:v>3.6187760997563601E-4</c:v>
                </c:pt>
                <c:pt idx="43144">
                  <c:v>3.61869286280125E-4</c:v>
                </c:pt>
                <c:pt idx="43145">
                  <c:v>3.6185991484671799E-4</c:v>
                </c:pt>
                <c:pt idx="43146">
                  <c:v>3.6185124190524199E-4</c:v>
                </c:pt>
                <c:pt idx="43147">
                  <c:v>3.6184262717142701E-4</c:v>
                </c:pt>
                <c:pt idx="43148">
                  <c:v>3.6183398333378098E-4</c:v>
                </c:pt>
                <c:pt idx="43149">
                  <c:v>3.6182542680762697E-4</c:v>
                </c:pt>
                <c:pt idx="43150">
                  <c:v>3.61816782969981E-4</c:v>
                </c:pt>
                <c:pt idx="43151">
                  <c:v>3.6180808092467498E-4</c:v>
                </c:pt>
                <c:pt idx="43152">
                  <c:v>3.6179955350235099E-4</c:v>
                </c:pt>
                <c:pt idx="43153">
                  <c:v>3.6179122980683999E-4</c:v>
                </c:pt>
                <c:pt idx="43154">
                  <c:v>3.61783284461126E-4</c:v>
                </c:pt>
                <c:pt idx="43155">
                  <c:v>3.6177528090775002E-4</c:v>
                </c:pt>
                <c:pt idx="43156">
                  <c:v>3.6176817957311901E-4</c:v>
                </c:pt>
                <c:pt idx="43157">
                  <c:v>3.6176276626065401E-4</c:v>
                </c:pt>
                <c:pt idx="43158">
                  <c:v>3.6175921559333801E-4</c:v>
                </c:pt>
                <c:pt idx="43159">
                  <c:v>3.6175997229293E-4</c:v>
                </c:pt>
                <c:pt idx="43160">
                  <c:v>3.6176864523440599E-4</c:v>
                </c:pt>
                <c:pt idx="43161">
                  <c:v>3.61792190233245E-4</c:v>
                </c:pt>
                <c:pt idx="43162">
                  <c:v>3.6184379132464501E-4</c:v>
                </c:pt>
                <c:pt idx="43163">
                  <c:v>3.6196259316056999E-4</c:v>
                </c:pt>
                <c:pt idx="43164">
                  <c:v>3.62501858035102E-4</c:v>
                </c:pt>
                <c:pt idx="43165">
                  <c:v>3.6377686774358099E-4</c:v>
                </c:pt>
                <c:pt idx="43166">
                  <c:v>3.6808114964514998E-4</c:v>
                </c:pt>
                <c:pt idx="43167">
                  <c:v>3.7180579965934201E-4</c:v>
                </c:pt>
                <c:pt idx="43168">
                  <c:v>3.95087350625545E-4</c:v>
                </c:pt>
                <c:pt idx="43169">
                  <c:v>3.8976073847152298E-4</c:v>
                </c:pt>
                <c:pt idx="43170">
                  <c:v>4.0716602234169797E-4</c:v>
                </c:pt>
                <c:pt idx="43171">
                  <c:v>3.7557460018433598E-4</c:v>
                </c:pt>
                <c:pt idx="43172">
                  <c:v>3.6558709689416002E-4</c:v>
                </c:pt>
                <c:pt idx="43173">
                  <c:v>3.6248547257855502E-4</c:v>
                </c:pt>
                <c:pt idx="43174">
                  <c:v>3.7054641870781801E-4</c:v>
                </c:pt>
                <c:pt idx="43175">
                  <c:v>3.8424332160502699E-4</c:v>
                </c:pt>
                <c:pt idx="43176">
                  <c:v>3.6818310036324003E-4</c:v>
                </c:pt>
                <c:pt idx="43177">
                  <c:v>3.6181413452140998E-4</c:v>
                </c:pt>
                <c:pt idx="43178">
                  <c:v>3.6636146251112201E-4</c:v>
                </c:pt>
                <c:pt idx="43179">
                  <c:v>3.7402025191113299E-4</c:v>
                </c:pt>
                <c:pt idx="43180">
                  <c:v>3.9018926327116798E-4</c:v>
                </c:pt>
                <c:pt idx="43181">
                  <c:v>3.6662843194790201E-4</c:v>
                </c:pt>
                <c:pt idx="43182">
                  <c:v>3.6397977964952599E-4</c:v>
                </c:pt>
                <c:pt idx="43183">
                  <c:v>3.7905649514868899E-4</c:v>
                </c:pt>
                <c:pt idx="43184">
                  <c:v>0.104550838470459</c:v>
                </c:pt>
                <c:pt idx="43185">
                  <c:v>7.0104435086250305E-2</c:v>
                </c:pt>
                <c:pt idx="43186">
                  <c:v>5.36192841827869E-2</c:v>
                </c:pt>
                <c:pt idx="43187">
                  <c:v>6.9201320409774794E-2</c:v>
                </c:pt>
                <c:pt idx="43188">
                  <c:v>8.1533908843994099E-2</c:v>
                </c:pt>
                <c:pt idx="43189">
                  <c:v>6.8319521844387096E-2</c:v>
                </c:pt>
                <c:pt idx="43190">
                  <c:v>5.1926933228969602E-2</c:v>
                </c:pt>
                <c:pt idx="43191">
                  <c:v>4.8094388097524601E-2</c:v>
                </c:pt>
                <c:pt idx="43192">
                  <c:v>5.3652733564376803E-2</c:v>
                </c:pt>
                <c:pt idx="43193">
                  <c:v>5.8368954807519899E-2</c:v>
                </c:pt>
                <c:pt idx="43194">
                  <c:v>5.6663867086172097E-2</c:v>
                </c:pt>
                <c:pt idx="43195">
                  <c:v>4.9683809280395501E-2</c:v>
                </c:pt>
                <c:pt idx="43196">
                  <c:v>4.2612105607986499E-2</c:v>
                </c:pt>
                <c:pt idx="43197">
                  <c:v>4.0289875119924601E-2</c:v>
                </c:pt>
                <c:pt idx="43198">
                  <c:v>4.28359396755695E-2</c:v>
                </c:pt>
                <c:pt idx="43199">
                  <c:v>4.5769508928060497E-2</c:v>
                </c:pt>
                <c:pt idx="43200">
                  <c:v>4.4894110411405598E-2</c:v>
                </c:pt>
                <c:pt idx="43201">
                  <c:v>4.0888775140047101E-2</c:v>
                </c:pt>
                <c:pt idx="43202">
                  <c:v>3.7515021860599497E-2</c:v>
                </c:pt>
                <c:pt idx="43203">
                  <c:v>3.7070043385028797E-2</c:v>
                </c:pt>
                <c:pt idx="43204">
                  <c:v>3.8648113608360297E-2</c:v>
                </c:pt>
                <c:pt idx="43205">
                  <c:v>3.9697937667369801E-2</c:v>
                </c:pt>
                <c:pt idx="43206">
                  <c:v>3.8717981427907902E-2</c:v>
                </c:pt>
                <c:pt idx="43207">
                  <c:v>3.6284867674112299E-2</c:v>
                </c:pt>
                <c:pt idx="43208">
                  <c:v>3.4334052354097401E-2</c:v>
                </c:pt>
                <c:pt idx="43209">
                  <c:v>3.4130398184061002E-2</c:v>
                </c:pt>
                <c:pt idx="43210">
                  <c:v>3.5036854445934303E-2</c:v>
                </c:pt>
                <c:pt idx="43211">
                  <c:v>3.53505797684193E-2</c:v>
                </c:pt>
                <c:pt idx="43212">
                  <c:v>3.4234955906868002E-2</c:v>
                </c:pt>
                <c:pt idx="43213">
                  <c:v>3.2643042504787403E-2</c:v>
                </c:pt>
                <c:pt idx="43214">
                  <c:v>3.1918648630380603E-2</c:v>
                </c:pt>
                <c:pt idx="43215">
                  <c:v>3.2235339283943197E-2</c:v>
                </c:pt>
                <c:pt idx="43216">
                  <c:v>3.2637678086757702E-2</c:v>
                </c:pt>
                <c:pt idx="43217">
                  <c:v>3.2326243817806202E-2</c:v>
                </c:pt>
                <c:pt idx="43218">
                  <c:v>3.14280539751053E-2</c:v>
                </c:pt>
                <c:pt idx="43219">
                  <c:v>3.0734017491340599E-2</c:v>
                </c:pt>
                <c:pt idx="43220">
                  <c:v>3.0738508328795398E-2</c:v>
                </c:pt>
                <c:pt idx="43221">
                  <c:v>3.1058365479111699E-2</c:v>
                </c:pt>
                <c:pt idx="43222">
                  <c:v>3.10806538909674E-2</c:v>
                </c:pt>
                <c:pt idx="43223">
                  <c:v>3.0615098774433101E-2</c:v>
                </c:pt>
                <c:pt idx="43224">
                  <c:v>3.0109923332929601E-2</c:v>
                </c:pt>
                <c:pt idx="43225">
                  <c:v>3.0038043856620799E-2</c:v>
                </c:pt>
                <c:pt idx="43226">
                  <c:v>3.0226705595850899E-2</c:v>
                </c:pt>
                <c:pt idx="43227">
                  <c:v>3.0287420377135301E-2</c:v>
                </c:pt>
                <c:pt idx="43228">
                  <c:v>3.0015068128705E-2</c:v>
                </c:pt>
                <c:pt idx="43229">
                  <c:v>2.96818073838949E-2</c:v>
                </c:pt>
                <c:pt idx="43230">
                  <c:v>2.9559781774878498E-2</c:v>
                </c:pt>
                <c:pt idx="43231">
                  <c:v>2.96080093830824E-2</c:v>
                </c:pt>
                <c:pt idx="43232">
                  <c:v>2.9553737491369299E-2</c:v>
                </c:pt>
                <c:pt idx="43233">
                  <c:v>2.92445681989193E-2</c:v>
                </c:pt>
                <c:pt idx="43234">
                  <c:v>2.8810910880565602E-2</c:v>
                </c:pt>
                <c:pt idx="43235">
                  <c:v>2.8645455837249801E-2</c:v>
                </c:pt>
                <c:pt idx="43236">
                  <c:v>2.9127888381481198E-2</c:v>
                </c:pt>
                <c:pt idx="43237">
                  <c:v>2.9008347541093799E-2</c:v>
                </c:pt>
                <c:pt idx="43238">
                  <c:v>2.8253912925720201E-2</c:v>
                </c:pt>
                <c:pt idx="43239">
                  <c:v>2.8306985273957301E-2</c:v>
                </c:pt>
                <c:pt idx="43240">
                  <c:v>2.85053011029959E-2</c:v>
                </c:pt>
                <c:pt idx="43241">
                  <c:v>2.8471445664763499E-2</c:v>
                </c:pt>
                <c:pt idx="43242">
                  <c:v>2.8225133195519499E-2</c:v>
                </c:pt>
                <c:pt idx="43243">
                  <c:v>2.7901094406843199E-2</c:v>
                </c:pt>
                <c:pt idx="43244">
                  <c:v>2.7661686763167399E-2</c:v>
                </c:pt>
                <c:pt idx="43245">
                  <c:v>2.7625512331724202E-2</c:v>
                </c:pt>
                <c:pt idx="43246">
                  <c:v>2.79932469129562E-2</c:v>
                </c:pt>
                <c:pt idx="43247">
                  <c:v>2.72932797670364E-2</c:v>
                </c:pt>
                <c:pt idx="43248">
                  <c:v>2.73037701845169E-2</c:v>
                </c:pt>
                <c:pt idx="43249">
                  <c:v>2.7484120801091201E-2</c:v>
                </c:pt>
                <c:pt idx="43250">
                  <c:v>2.74050068110228E-2</c:v>
                </c:pt>
                <c:pt idx="43251">
                  <c:v>2.7136571705341301E-2</c:v>
                </c:pt>
                <c:pt idx="43252">
                  <c:v>2.7009215205907801E-2</c:v>
                </c:pt>
                <c:pt idx="43253">
                  <c:v>2.7302673086523999E-2</c:v>
                </c:pt>
                <c:pt idx="43254">
                  <c:v>2.7040420100092898E-2</c:v>
                </c:pt>
                <c:pt idx="43255">
                  <c:v>2.7057139202952399E-2</c:v>
                </c:pt>
                <c:pt idx="43256">
                  <c:v>2.7098478749394399E-2</c:v>
                </c:pt>
                <c:pt idx="43257">
                  <c:v>2.7130484580993701E-2</c:v>
                </c:pt>
                <c:pt idx="43258">
                  <c:v>2.70710568875074E-2</c:v>
                </c:pt>
                <c:pt idx="43259">
                  <c:v>2.6887468993663802E-2</c:v>
                </c:pt>
                <c:pt idx="43260">
                  <c:v>2.7081575244665101E-2</c:v>
                </c:pt>
                <c:pt idx="43261">
                  <c:v>2.70204432308674E-2</c:v>
                </c:pt>
                <c:pt idx="43262">
                  <c:v>2.6869185268878899E-2</c:v>
                </c:pt>
                <c:pt idx="43263">
                  <c:v>2.70046666264534E-2</c:v>
                </c:pt>
                <c:pt idx="43264">
                  <c:v>2.7004100382327999E-2</c:v>
                </c:pt>
                <c:pt idx="43265">
                  <c:v>2.6844555512070701E-2</c:v>
                </c:pt>
                <c:pt idx="43266">
                  <c:v>2.6885518804192501E-2</c:v>
                </c:pt>
                <c:pt idx="43267">
                  <c:v>2.70275045186281E-2</c:v>
                </c:pt>
                <c:pt idx="43268">
                  <c:v>2.67484560608864E-2</c:v>
                </c:pt>
                <c:pt idx="43269">
                  <c:v>2.6922654360532799E-2</c:v>
                </c:pt>
                <c:pt idx="43270">
                  <c:v>2.6953533291816701E-2</c:v>
                </c:pt>
                <c:pt idx="43271">
                  <c:v>2.676772326231E-2</c:v>
                </c:pt>
                <c:pt idx="43272">
                  <c:v>2.6768123731017099E-2</c:v>
                </c:pt>
                <c:pt idx="43273">
                  <c:v>2.6946675032377201E-2</c:v>
                </c:pt>
                <c:pt idx="43274">
                  <c:v>2.6670027524232899E-2</c:v>
                </c:pt>
                <c:pt idx="43275">
                  <c:v>2.6871139183640501E-2</c:v>
                </c:pt>
                <c:pt idx="43276">
                  <c:v>2.688217908144E-2</c:v>
                </c:pt>
                <c:pt idx="43277">
                  <c:v>2.6754135265946399E-2</c:v>
                </c:pt>
                <c:pt idx="43278">
                  <c:v>2.6569766923785199E-2</c:v>
                </c:pt>
                <c:pt idx="43279">
                  <c:v>2.6628568768501299E-2</c:v>
                </c:pt>
                <c:pt idx="43280">
                  <c:v>2.65561230480671E-2</c:v>
                </c:pt>
                <c:pt idx="43281">
                  <c:v>2.6538062840700202E-2</c:v>
                </c:pt>
                <c:pt idx="43282">
                  <c:v>2.65469569712877E-2</c:v>
                </c:pt>
                <c:pt idx="43283">
                  <c:v>2.6500295847654301E-2</c:v>
                </c:pt>
                <c:pt idx="43284">
                  <c:v>2.65208706259728E-2</c:v>
                </c:pt>
                <c:pt idx="43285">
                  <c:v>2.6485912501811999E-2</c:v>
                </c:pt>
                <c:pt idx="43286">
                  <c:v>2.6458144187927201E-2</c:v>
                </c:pt>
                <c:pt idx="43287">
                  <c:v>2.6455732062458999E-2</c:v>
                </c:pt>
                <c:pt idx="43288">
                  <c:v>2.6427902281284301E-2</c:v>
                </c:pt>
                <c:pt idx="43289">
                  <c:v>2.6448784396052399E-2</c:v>
                </c:pt>
                <c:pt idx="43290">
                  <c:v>2.6430828496813798E-2</c:v>
                </c:pt>
                <c:pt idx="43291">
                  <c:v>2.63941008597612E-2</c:v>
                </c:pt>
                <c:pt idx="43292">
                  <c:v>2.6392707601189599E-2</c:v>
                </c:pt>
                <c:pt idx="43293">
                  <c:v>2.63790637254715E-2</c:v>
                </c:pt>
                <c:pt idx="43294">
                  <c:v>2.6370702311396599E-2</c:v>
                </c:pt>
                <c:pt idx="43295">
                  <c:v>2.6353230699896799E-2</c:v>
                </c:pt>
                <c:pt idx="43296">
                  <c:v>2.6352901011705399E-2</c:v>
                </c:pt>
                <c:pt idx="43297">
                  <c:v>2.6331529021263098E-2</c:v>
                </c:pt>
                <c:pt idx="43298">
                  <c:v>2.6343472301959998E-2</c:v>
                </c:pt>
                <c:pt idx="43299">
                  <c:v>2.6331689208746002E-2</c:v>
                </c:pt>
                <c:pt idx="43300">
                  <c:v>2.6303051039576499E-2</c:v>
                </c:pt>
                <c:pt idx="43301">
                  <c:v>2.63255666941404E-2</c:v>
                </c:pt>
                <c:pt idx="43302">
                  <c:v>2.6291549205780002E-2</c:v>
                </c:pt>
                <c:pt idx="43303">
                  <c:v>2.6302717626094801E-2</c:v>
                </c:pt>
                <c:pt idx="43304">
                  <c:v>2.6271043345332101E-2</c:v>
                </c:pt>
                <c:pt idx="43305">
                  <c:v>2.6277765631675699E-2</c:v>
                </c:pt>
                <c:pt idx="43306">
                  <c:v>2.6252081617712999E-2</c:v>
                </c:pt>
                <c:pt idx="43307">
                  <c:v>2.6253487914800599E-2</c:v>
                </c:pt>
                <c:pt idx="43308">
                  <c:v>2.6238165795803101E-2</c:v>
                </c:pt>
                <c:pt idx="43309">
                  <c:v>2.6223361492157E-2</c:v>
                </c:pt>
                <c:pt idx="43310">
                  <c:v>2.6295041665434799E-2</c:v>
                </c:pt>
                <c:pt idx="43311">
                  <c:v>2.63376589864492E-2</c:v>
                </c:pt>
                <c:pt idx="43312">
                  <c:v>2.62090787291527E-2</c:v>
                </c:pt>
                <c:pt idx="43313">
                  <c:v>2.6385273784399001E-2</c:v>
                </c:pt>
                <c:pt idx="43314">
                  <c:v>2.6189077645540199E-2</c:v>
                </c:pt>
                <c:pt idx="43315">
                  <c:v>2.6281975209713E-2</c:v>
                </c:pt>
                <c:pt idx="43316">
                  <c:v>2.62063685804606E-2</c:v>
                </c:pt>
                <c:pt idx="43317">
                  <c:v>2.6235349476337402E-2</c:v>
                </c:pt>
                <c:pt idx="43318">
                  <c:v>2.6240639388561301E-2</c:v>
                </c:pt>
                <c:pt idx="43319">
                  <c:v>2.6155142113566399E-2</c:v>
                </c:pt>
                <c:pt idx="43320">
                  <c:v>2.6188749819994001E-2</c:v>
                </c:pt>
                <c:pt idx="43321">
                  <c:v>2.61385068297386E-2</c:v>
                </c:pt>
                <c:pt idx="43322">
                  <c:v>2.6162317022681202E-2</c:v>
                </c:pt>
                <c:pt idx="43323">
                  <c:v>2.6127193123102199E-2</c:v>
                </c:pt>
                <c:pt idx="43324">
                  <c:v>2.6132203638553599E-2</c:v>
                </c:pt>
                <c:pt idx="43325">
                  <c:v>2.6112673804163902E-2</c:v>
                </c:pt>
                <c:pt idx="43326">
                  <c:v>2.61087641119957E-2</c:v>
                </c:pt>
                <c:pt idx="43327">
                  <c:v>2.6105584576726001E-2</c:v>
                </c:pt>
                <c:pt idx="43328">
                  <c:v>2.6094648987054801E-2</c:v>
                </c:pt>
                <c:pt idx="43329">
                  <c:v>2.6089303195476501E-2</c:v>
                </c:pt>
                <c:pt idx="43330">
                  <c:v>2.6084549725055702E-2</c:v>
                </c:pt>
                <c:pt idx="43331">
                  <c:v>2.6074331253767E-2</c:v>
                </c:pt>
                <c:pt idx="43332">
                  <c:v>2.6069164276123099E-2</c:v>
                </c:pt>
                <c:pt idx="43333">
                  <c:v>2.6065317913889899E-2</c:v>
                </c:pt>
                <c:pt idx="43334">
                  <c:v>2.6056459173560101E-2</c:v>
                </c:pt>
                <c:pt idx="43335">
                  <c:v>2.60503310710192E-2</c:v>
                </c:pt>
                <c:pt idx="43336">
                  <c:v>2.6045473292469999E-2</c:v>
                </c:pt>
                <c:pt idx="43337">
                  <c:v>2.6037683710455901E-2</c:v>
                </c:pt>
                <c:pt idx="43338">
                  <c:v>2.6032343506813101E-2</c:v>
                </c:pt>
                <c:pt idx="43339">
                  <c:v>2.6027509942650798E-2</c:v>
                </c:pt>
                <c:pt idx="43340">
                  <c:v>2.6019945740699799E-2</c:v>
                </c:pt>
                <c:pt idx="43341">
                  <c:v>2.6014253497123701E-2</c:v>
                </c:pt>
                <c:pt idx="43342">
                  <c:v>2.60092206299305E-2</c:v>
                </c:pt>
                <c:pt idx="43343">
                  <c:v>2.6002528145909299E-2</c:v>
                </c:pt>
                <c:pt idx="43344">
                  <c:v>2.59972438216209E-2</c:v>
                </c:pt>
                <c:pt idx="43345">
                  <c:v>2.5991907343268401E-2</c:v>
                </c:pt>
                <c:pt idx="43346">
                  <c:v>2.5985322892665901E-2</c:v>
                </c:pt>
                <c:pt idx="43347">
                  <c:v>2.5980092585086802E-2</c:v>
                </c:pt>
                <c:pt idx="43348">
                  <c:v>2.59748511016369E-2</c:v>
                </c:pt>
                <c:pt idx="43349">
                  <c:v>2.5968812406063101E-2</c:v>
                </c:pt>
                <c:pt idx="43350">
                  <c:v>2.5963664054870599E-2</c:v>
                </c:pt>
                <c:pt idx="43351">
                  <c:v>2.5958182290196401E-2</c:v>
                </c:pt>
                <c:pt idx="43352">
                  <c:v>2.59523615241051E-2</c:v>
                </c:pt>
                <c:pt idx="43353">
                  <c:v>2.5947369635105098E-2</c:v>
                </c:pt>
                <c:pt idx="43354">
                  <c:v>2.5942018255591399E-2</c:v>
                </c:pt>
                <c:pt idx="43355">
                  <c:v>2.5936484336853E-2</c:v>
                </c:pt>
                <c:pt idx="43356">
                  <c:v>2.5931453332304899E-2</c:v>
                </c:pt>
                <c:pt idx="43357">
                  <c:v>2.59260684251785E-2</c:v>
                </c:pt>
                <c:pt idx="43358">
                  <c:v>2.5920797139406201E-2</c:v>
                </c:pt>
                <c:pt idx="43359">
                  <c:v>2.5915872305631599E-2</c:v>
                </c:pt>
                <c:pt idx="43360">
                  <c:v>2.59106010198593E-2</c:v>
                </c:pt>
                <c:pt idx="43361">
                  <c:v>2.5910459458828E-2</c:v>
                </c:pt>
                <c:pt idx="43362">
                  <c:v>2.6008956134319298E-2</c:v>
                </c:pt>
                <c:pt idx="43363">
                  <c:v>2.59209983050823E-2</c:v>
                </c:pt>
                <c:pt idx="43364">
                  <c:v>2.60306261479855E-2</c:v>
                </c:pt>
                <c:pt idx="43365">
                  <c:v>2.5913273915648499E-2</c:v>
                </c:pt>
                <c:pt idx="43366">
                  <c:v>2.59733106940985E-2</c:v>
                </c:pt>
                <c:pt idx="43367">
                  <c:v>2.59169079363346E-2</c:v>
                </c:pt>
                <c:pt idx="43368">
                  <c:v>2.59750857949257E-2</c:v>
                </c:pt>
                <c:pt idx="43369">
                  <c:v>2.5906650349497799E-2</c:v>
                </c:pt>
                <c:pt idx="43370">
                  <c:v>2.5907013565301899E-2</c:v>
                </c:pt>
                <c:pt idx="43371">
                  <c:v>2.5882387533783899E-2</c:v>
                </c:pt>
                <c:pt idx="43372">
                  <c:v>2.58822962641716E-2</c:v>
                </c:pt>
                <c:pt idx="43373">
                  <c:v>2.5878982618451101E-2</c:v>
                </c:pt>
                <c:pt idx="43374">
                  <c:v>2.58636064827442E-2</c:v>
                </c:pt>
                <c:pt idx="43375">
                  <c:v>2.5872714817524001E-2</c:v>
                </c:pt>
                <c:pt idx="43376">
                  <c:v>2.58982796221972E-2</c:v>
                </c:pt>
                <c:pt idx="43377">
                  <c:v>2.5860920548439002E-2</c:v>
                </c:pt>
                <c:pt idx="43378">
                  <c:v>2.5889186188578599E-2</c:v>
                </c:pt>
                <c:pt idx="43379">
                  <c:v>2.58324090391398E-2</c:v>
                </c:pt>
                <c:pt idx="43380">
                  <c:v>2.58598141372204E-2</c:v>
                </c:pt>
                <c:pt idx="43381">
                  <c:v>2.5822028517723101E-2</c:v>
                </c:pt>
                <c:pt idx="43382">
                  <c:v>2.5867579504847499E-2</c:v>
                </c:pt>
                <c:pt idx="43383">
                  <c:v>2.5827370584011099E-2</c:v>
                </c:pt>
                <c:pt idx="43384">
                  <c:v>2.5845592841506001E-2</c:v>
                </c:pt>
                <c:pt idx="43385">
                  <c:v>2.5986529886722599E-2</c:v>
                </c:pt>
                <c:pt idx="43386">
                  <c:v>2.5886321440339099E-2</c:v>
                </c:pt>
                <c:pt idx="43387">
                  <c:v>2.5951460003852799E-2</c:v>
                </c:pt>
                <c:pt idx="43388">
                  <c:v>2.5857005268335301E-2</c:v>
                </c:pt>
                <c:pt idx="43389">
                  <c:v>2.5855042040348102E-2</c:v>
                </c:pt>
                <c:pt idx="43390">
                  <c:v>2.5832479819655401E-2</c:v>
                </c:pt>
                <c:pt idx="43391">
                  <c:v>2.5805581361055398E-2</c:v>
                </c:pt>
                <c:pt idx="43392">
                  <c:v>2.5817107409238801E-2</c:v>
                </c:pt>
                <c:pt idx="43393">
                  <c:v>2.5811785832047501E-2</c:v>
                </c:pt>
                <c:pt idx="43394">
                  <c:v>2.57875677198172E-2</c:v>
                </c:pt>
                <c:pt idx="43395">
                  <c:v>2.57983822375536E-2</c:v>
                </c:pt>
                <c:pt idx="43396">
                  <c:v>2.5772597640752799E-2</c:v>
                </c:pt>
                <c:pt idx="43397">
                  <c:v>2.57830694317818E-2</c:v>
                </c:pt>
                <c:pt idx="43398">
                  <c:v>2.5762250646948801E-2</c:v>
                </c:pt>
                <c:pt idx="43399">
                  <c:v>2.5761332362890198E-2</c:v>
                </c:pt>
                <c:pt idx="43400">
                  <c:v>2.5761341676116E-2</c:v>
                </c:pt>
                <c:pt idx="43401">
                  <c:v>2.57566198706627E-2</c:v>
                </c:pt>
                <c:pt idx="43402">
                  <c:v>2.5752678513526899E-2</c:v>
                </c:pt>
                <c:pt idx="43403">
                  <c:v>2.5742683559656102E-2</c:v>
                </c:pt>
                <c:pt idx="43404">
                  <c:v>2.5805024430155699E-2</c:v>
                </c:pt>
                <c:pt idx="43405">
                  <c:v>2.57370918989182E-2</c:v>
                </c:pt>
                <c:pt idx="43406">
                  <c:v>2.5748744606971699E-2</c:v>
                </c:pt>
                <c:pt idx="43407">
                  <c:v>2.57349275052547E-2</c:v>
                </c:pt>
                <c:pt idx="43408">
                  <c:v>2.5755669921636599E-2</c:v>
                </c:pt>
                <c:pt idx="43409">
                  <c:v>2.5728950276970902E-2</c:v>
                </c:pt>
                <c:pt idx="43410">
                  <c:v>2.57476232945919E-2</c:v>
                </c:pt>
                <c:pt idx="43411">
                  <c:v>2.57192105054855E-2</c:v>
                </c:pt>
                <c:pt idx="43412">
                  <c:v>2.5774708017706899E-2</c:v>
                </c:pt>
                <c:pt idx="43413">
                  <c:v>2.57180947810411E-2</c:v>
                </c:pt>
                <c:pt idx="43414">
                  <c:v>2.5755828246474301E-2</c:v>
                </c:pt>
                <c:pt idx="43415">
                  <c:v>2.5707766413688701E-2</c:v>
                </c:pt>
                <c:pt idx="43416">
                  <c:v>2.5777738541364701E-2</c:v>
                </c:pt>
                <c:pt idx="43417">
                  <c:v>2.570073120296E-2</c:v>
                </c:pt>
                <c:pt idx="43418">
                  <c:v>2.5967326015234E-2</c:v>
                </c:pt>
                <c:pt idx="43419">
                  <c:v>2.5948021560907399E-2</c:v>
                </c:pt>
                <c:pt idx="43420">
                  <c:v>2.56980471313E-2</c:v>
                </c:pt>
                <c:pt idx="43421">
                  <c:v>2.6060588657856001E-2</c:v>
                </c:pt>
                <c:pt idx="43422">
                  <c:v>2.5699336081743199E-2</c:v>
                </c:pt>
                <c:pt idx="43423">
                  <c:v>2.59054023772478E-2</c:v>
                </c:pt>
                <c:pt idx="43424">
                  <c:v>2.5686524808406799E-2</c:v>
                </c:pt>
                <c:pt idx="43425">
                  <c:v>2.5981254875659901E-2</c:v>
                </c:pt>
                <c:pt idx="43426">
                  <c:v>2.5685571134090399E-2</c:v>
                </c:pt>
                <c:pt idx="43427">
                  <c:v>2.5876984000206001E-2</c:v>
                </c:pt>
                <c:pt idx="43428">
                  <c:v>2.5693362578749698E-2</c:v>
                </c:pt>
                <c:pt idx="43429">
                  <c:v>2.5861432775855099E-2</c:v>
                </c:pt>
                <c:pt idx="43430">
                  <c:v>2.5696884840726901E-2</c:v>
                </c:pt>
                <c:pt idx="43431">
                  <c:v>2.5761459022760402E-2</c:v>
                </c:pt>
                <c:pt idx="43432">
                  <c:v>2.5692332535982101E-2</c:v>
                </c:pt>
                <c:pt idx="43433">
                  <c:v>2.5742676109075501E-2</c:v>
                </c:pt>
                <c:pt idx="43434">
                  <c:v>2.5682568550109901E-2</c:v>
                </c:pt>
                <c:pt idx="43435">
                  <c:v>2.5685252621769902E-2</c:v>
                </c:pt>
                <c:pt idx="43436">
                  <c:v>2.5674689561128599E-2</c:v>
                </c:pt>
                <c:pt idx="43437">
                  <c:v>2.5677800178527801E-2</c:v>
                </c:pt>
                <c:pt idx="43438">
                  <c:v>2.5685805827379199E-2</c:v>
                </c:pt>
                <c:pt idx="43439">
                  <c:v>2.5681965053081499E-2</c:v>
                </c:pt>
                <c:pt idx="43440">
                  <c:v>2.56706960499287E-2</c:v>
                </c:pt>
                <c:pt idx="43441">
                  <c:v>2.56985183805227E-2</c:v>
                </c:pt>
                <c:pt idx="43442">
                  <c:v>2.5660883635282499E-2</c:v>
                </c:pt>
                <c:pt idx="43443">
                  <c:v>2.56729293614626E-2</c:v>
                </c:pt>
                <c:pt idx="43444">
                  <c:v>2.5647817179560699E-2</c:v>
                </c:pt>
                <c:pt idx="43445">
                  <c:v>2.5698931887745899E-2</c:v>
                </c:pt>
                <c:pt idx="43446">
                  <c:v>2.56390757858753E-2</c:v>
                </c:pt>
                <c:pt idx="43447">
                  <c:v>2.5907456874847402E-2</c:v>
                </c:pt>
                <c:pt idx="43448">
                  <c:v>2.5641061365604401E-2</c:v>
                </c:pt>
                <c:pt idx="43449">
                  <c:v>2.5934748351573899E-2</c:v>
                </c:pt>
                <c:pt idx="43450">
                  <c:v>2.5632100179791398E-2</c:v>
                </c:pt>
                <c:pt idx="43451">
                  <c:v>2.5803642347455E-2</c:v>
                </c:pt>
                <c:pt idx="43452">
                  <c:v>2.5652382522821399E-2</c:v>
                </c:pt>
                <c:pt idx="43453">
                  <c:v>2.57712341845036E-2</c:v>
                </c:pt>
                <c:pt idx="43454">
                  <c:v>2.5635486468672801E-2</c:v>
                </c:pt>
                <c:pt idx="43455">
                  <c:v>2.5716200470924402E-2</c:v>
                </c:pt>
                <c:pt idx="43456">
                  <c:v>2.56836358457804E-2</c:v>
                </c:pt>
                <c:pt idx="43457">
                  <c:v>2.5659758597612398E-2</c:v>
                </c:pt>
                <c:pt idx="43458">
                  <c:v>2.56806761026382E-2</c:v>
                </c:pt>
                <c:pt idx="43459">
                  <c:v>2.5635058060288402E-2</c:v>
                </c:pt>
                <c:pt idx="43460">
                  <c:v>2.5661639869213101E-2</c:v>
                </c:pt>
                <c:pt idx="43461">
                  <c:v>2.5606341660022701E-2</c:v>
                </c:pt>
                <c:pt idx="43462">
                  <c:v>2.5682477280497499E-2</c:v>
                </c:pt>
                <c:pt idx="43463">
                  <c:v>2.5601293891668299E-2</c:v>
                </c:pt>
                <c:pt idx="43464">
                  <c:v>2.5659458711743299E-2</c:v>
                </c:pt>
                <c:pt idx="43465">
                  <c:v>2.5594096630811702E-2</c:v>
                </c:pt>
                <c:pt idx="43466">
                  <c:v>2.56515983492136E-2</c:v>
                </c:pt>
                <c:pt idx="43467">
                  <c:v>2.5589805096387901E-2</c:v>
                </c:pt>
                <c:pt idx="43468">
                  <c:v>2.5619167834520298E-2</c:v>
                </c:pt>
                <c:pt idx="43469">
                  <c:v>2.5588197633624101E-2</c:v>
                </c:pt>
                <c:pt idx="43470">
                  <c:v>2.5599531829357199E-2</c:v>
                </c:pt>
                <c:pt idx="43471">
                  <c:v>2.5591928511858E-2</c:v>
                </c:pt>
                <c:pt idx="43472">
                  <c:v>2.5582568719983101E-2</c:v>
                </c:pt>
                <c:pt idx="43473">
                  <c:v>2.5586001574993099E-2</c:v>
                </c:pt>
                <c:pt idx="43474">
                  <c:v>2.55809258669615E-2</c:v>
                </c:pt>
                <c:pt idx="43475">
                  <c:v>2.5612413883209201E-2</c:v>
                </c:pt>
                <c:pt idx="43476">
                  <c:v>2.5576820597052598E-2</c:v>
                </c:pt>
                <c:pt idx="43477">
                  <c:v>2.55962796509266E-2</c:v>
                </c:pt>
                <c:pt idx="43478">
                  <c:v>2.55697686225176E-2</c:v>
                </c:pt>
                <c:pt idx="43479">
                  <c:v>2.5616161525249499E-2</c:v>
                </c:pt>
                <c:pt idx="43480">
                  <c:v>2.5566499680280699E-2</c:v>
                </c:pt>
                <c:pt idx="43481">
                  <c:v>2.5597017258405699E-2</c:v>
                </c:pt>
                <c:pt idx="43482">
                  <c:v>2.5559253990650201E-2</c:v>
                </c:pt>
                <c:pt idx="43483">
                  <c:v>2.5612087920308099E-2</c:v>
                </c:pt>
                <c:pt idx="43484">
                  <c:v>2.5556163862347599E-2</c:v>
                </c:pt>
                <c:pt idx="43485">
                  <c:v>2.5580659508705101E-2</c:v>
                </c:pt>
                <c:pt idx="43486">
                  <c:v>2.55515798926353E-2</c:v>
                </c:pt>
                <c:pt idx="43487">
                  <c:v>2.5598194450139999E-2</c:v>
                </c:pt>
                <c:pt idx="43488">
                  <c:v>2.55481284111738E-2</c:v>
                </c:pt>
                <c:pt idx="43489">
                  <c:v>2.5567030534148199E-2</c:v>
                </c:pt>
                <c:pt idx="43490">
                  <c:v>2.55443565547466E-2</c:v>
                </c:pt>
                <c:pt idx="43491">
                  <c:v>2.55851820111275E-2</c:v>
                </c:pt>
                <c:pt idx="43492">
                  <c:v>2.5541627779603001E-2</c:v>
                </c:pt>
                <c:pt idx="43493">
                  <c:v>2.5556035339832299E-2</c:v>
                </c:pt>
                <c:pt idx="43494">
                  <c:v>2.55377441644669E-2</c:v>
                </c:pt>
                <c:pt idx="43495">
                  <c:v>2.5581145659089099E-2</c:v>
                </c:pt>
                <c:pt idx="43496">
                  <c:v>2.5536002591252299E-2</c:v>
                </c:pt>
                <c:pt idx="43497">
                  <c:v>2.55530718713999E-2</c:v>
                </c:pt>
                <c:pt idx="43498">
                  <c:v>2.5634720921516401E-2</c:v>
                </c:pt>
                <c:pt idx="43499">
                  <c:v>2.55331806838512E-2</c:v>
                </c:pt>
                <c:pt idx="43500">
                  <c:v>2.5667715817689899E-2</c:v>
                </c:pt>
                <c:pt idx="43501">
                  <c:v>2.56920959800482E-2</c:v>
                </c:pt>
                <c:pt idx="43502">
                  <c:v>2.5667142122983901E-2</c:v>
                </c:pt>
                <c:pt idx="43503">
                  <c:v>2.5530157610773999E-2</c:v>
                </c:pt>
                <c:pt idx="43504">
                  <c:v>2.5650572031736402E-2</c:v>
                </c:pt>
                <c:pt idx="43505">
                  <c:v>2.56045646965504E-2</c:v>
                </c:pt>
                <c:pt idx="43506">
                  <c:v>2.56525855511427E-2</c:v>
                </c:pt>
                <c:pt idx="43507">
                  <c:v>2.55436301231384E-2</c:v>
                </c:pt>
                <c:pt idx="43508">
                  <c:v>2.5655603036284499E-2</c:v>
                </c:pt>
                <c:pt idx="43509">
                  <c:v>2.5704346597194699E-2</c:v>
                </c:pt>
                <c:pt idx="43510">
                  <c:v>2.5673327967524501E-2</c:v>
                </c:pt>
                <c:pt idx="43511">
                  <c:v>2.5519479066133499E-2</c:v>
                </c:pt>
                <c:pt idx="43512">
                  <c:v>2.5669720023870499E-2</c:v>
                </c:pt>
                <c:pt idx="43513">
                  <c:v>2.55855470895767E-2</c:v>
                </c:pt>
                <c:pt idx="43514">
                  <c:v>2.5660183280706399E-2</c:v>
                </c:pt>
                <c:pt idx="43515">
                  <c:v>2.5538554415106801E-2</c:v>
                </c:pt>
                <c:pt idx="43516">
                  <c:v>2.5672864168882401E-2</c:v>
                </c:pt>
                <c:pt idx="43517">
                  <c:v>2.5525825098156901E-2</c:v>
                </c:pt>
                <c:pt idx="43518">
                  <c:v>2.5641722604632398E-2</c:v>
                </c:pt>
                <c:pt idx="43519">
                  <c:v>2.5505982339382199E-2</c:v>
                </c:pt>
                <c:pt idx="43520">
                  <c:v>2.5660593062639198E-2</c:v>
                </c:pt>
                <c:pt idx="43521">
                  <c:v>2.5499630719423301E-2</c:v>
                </c:pt>
                <c:pt idx="43522">
                  <c:v>2.5579417124390599E-2</c:v>
                </c:pt>
                <c:pt idx="43523">
                  <c:v>2.5508988648652999E-2</c:v>
                </c:pt>
                <c:pt idx="43524">
                  <c:v>2.5561446323990801E-2</c:v>
                </c:pt>
                <c:pt idx="43525">
                  <c:v>2.5518031790852502E-2</c:v>
                </c:pt>
                <c:pt idx="43526">
                  <c:v>2.5526788085699099E-2</c:v>
                </c:pt>
                <c:pt idx="43527">
                  <c:v>2.5508716702461201E-2</c:v>
                </c:pt>
                <c:pt idx="43528">
                  <c:v>2.5518732145428699E-2</c:v>
                </c:pt>
                <c:pt idx="43529">
                  <c:v>2.55157686769962E-2</c:v>
                </c:pt>
                <c:pt idx="43530">
                  <c:v>2.5500755757093398E-2</c:v>
                </c:pt>
                <c:pt idx="43531">
                  <c:v>2.5507925078272799E-2</c:v>
                </c:pt>
                <c:pt idx="43532">
                  <c:v>2.54886206239462E-2</c:v>
                </c:pt>
                <c:pt idx="43533">
                  <c:v>2.5510787963867201E-2</c:v>
                </c:pt>
                <c:pt idx="43534">
                  <c:v>2.5657754391431802E-2</c:v>
                </c:pt>
                <c:pt idx="43535">
                  <c:v>2.5597104802727699E-2</c:v>
                </c:pt>
                <c:pt idx="43536">
                  <c:v>2.5589801371097599E-2</c:v>
                </c:pt>
                <c:pt idx="43537">
                  <c:v>2.56079863756895E-2</c:v>
                </c:pt>
                <c:pt idx="43538">
                  <c:v>2.5507949292659801E-2</c:v>
                </c:pt>
                <c:pt idx="43539">
                  <c:v>2.5886202231049499E-2</c:v>
                </c:pt>
                <c:pt idx="43540">
                  <c:v>2.5499062612652799E-2</c:v>
                </c:pt>
                <c:pt idx="43541">
                  <c:v>2.5874920189380601E-2</c:v>
                </c:pt>
                <c:pt idx="43542">
                  <c:v>2.5490712374448801E-2</c:v>
                </c:pt>
                <c:pt idx="43543">
                  <c:v>2.5697922334074998E-2</c:v>
                </c:pt>
                <c:pt idx="43544">
                  <c:v>2.5810869410633999E-2</c:v>
                </c:pt>
                <c:pt idx="43545">
                  <c:v>2.5512292981147801E-2</c:v>
                </c:pt>
                <c:pt idx="43546">
                  <c:v>2.58801635354757E-2</c:v>
                </c:pt>
                <c:pt idx="43547">
                  <c:v>2.5669302791356999E-2</c:v>
                </c:pt>
                <c:pt idx="43548">
                  <c:v>2.5904202833771699E-2</c:v>
                </c:pt>
                <c:pt idx="43549">
                  <c:v>2.5468211621046101E-2</c:v>
                </c:pt>
                <c:pt idx="43550">
                  <c:v>2.5985257700085598E-2</c:v>
                </c:pt>
                <c:pt idx="43551">
                  <c:v>2.54660174250603E-2</c:v>
                </c:pt>
                <c:pt idx="43552">
                  <c:v>2.57510654628277E-2</c:v>
                </c:pt>
                <c:pt idx="43553">
                  <c:v>2.55282502621412E-2</c:v>
                </c:pt>
                <c:pt idx="43554">
                  <c:v>2.5686912238597901E-2</c:v>
                </c:pt>
                <c:pt idx="43555">
                  <c:v>2.5581972673535399E-2</c:v>
                </c:pt>
                <c:pt idx="43556">
                  <c:v>2.5561284273862801E-2</c:v>
                </c:pt>
                <c:pt idx="43557">
                  <c:v>2.5626700371503799E-2</c:v>
                </c:pt>
                <c:pt idx="43558">
                  <c:v>2.5470357388258001E-2</c:v>
                </c:pt>
                <c:pt idx="43559">
                  <c:v>2.5483345612883599E-2</c:v>
                </c:pt>
                <c:pt idx="43560">
                  <c:v>2.5464616715907998E-2</c:v>
                </c:pt>
                <c:pt idx="43561">
                  <c:v>2.54682637751102E-2</c:v>
                </c:pt>
                <c:pt idx="43562">
                  <c:v>2.54516322165728E-2</c:v>
                </c:pt>
                <c:pt idx="43563">
                  <c:v>2.5477735325694102E-2</c:v>
                </c:pt>
                <c:pt idx="43564">
                  <c:v>2.5464944541454301E-2</c:v>
                </c:pt>
                <c:pt idx="43565">
                  <c:v>2.5466348975896801E-2</c:v>
                </c:pt>
                <c:pt idx="43566">
                  <c:v>2.54546999931335E-2</c:v>
                </c:pt>
                <c:pt idx="43567">
                  <c:v>2.5466416031122201E-2</c:v>
                </c:pt>
                <c:pt idx="43568">
                  <c:v>2.5461630895733799E-2</c:v>
                </c:pt>
                <c:pt idx="43569">
                  <c:v>2.5452079251408601E-2</c:v>
                </c:pt>
                <c:pt idx="43570">
                  <c:v>2.5454802438616801E-2</c:v>
                </c:pt>
                <c:pt idx="43571">
                  <c:v>2.5450782850384698E-2</c:v>
                </c:pt>
                <c:pt idx="43572">
                  <c:v>2.5489352643489799E-2</c:v>
                </c:pt>
                <c:pt idx="43573">
                  <c:v>2.5616372004151299E-2</c:v>
                </c:pt>
                <c:pt idx="43574">
                  <c:v>2.5446642190218E-2</c:v>
                </c:pt>
                <c:pt idx="43575">
                  <c:v>2.5635866448283199E-2</c:v>
                </c:pt>
                <c:pt idx="43576">
                  <c:v>2.5454120710492099E-2</c:v>
                </c:pt>
                <c:pt idx="43577">
                  <c:v>2.55437381565571E-2</c:v>
                </c:pt>
                <c:pt idx="43578">
                  <c:v>2.54835896193981E-2</c:v>
                </c:pt>
                <c:pt idx="43579">
                  <c:v>2.5499047711491599E-2</c:v>
                </c:pt>
                <c:pt idx="43580">
                  <c:v>2.5439610704779601E-2</c:v>
                </c:pt>
                <c:pt idx="43581">
                  <c:v>2.5476364418864202E-2</c:v>
                </c:pt>
                <c:pt idx="43582">
                  <c:v>2.5436392053961698E-2</c:v>
                </c:pt>
                <c:pt idx="43583">
                  <c:v>2.5484621524810801E-2</c:v>
                </c:pt>
                <c:pt idx="43584">
                  <c:v>2.5450170040130601E-2</c:v>
                </c:pt>
                <c:pt idx="43585">
                  <c:v>2.5456430390477201E-2</c:v>
                </c:pt>
                <c:pt idx="43586">
                  <c:v>2.54492666572332E-2</c:v>
                </c:pt>
                <c:pt idx="43587">
                  <c:v>2.5447051972150799E-2</c:v>
                </c:pt>
                <c:pt idx="43588">
                  <c:v>2.5462059304118202E-2</c:v>
                </c:pt>
                <c:pt idx="43589">
                  <c:v>2.5427829474210701E-2</c:v>
                </c:pt>
                <c:pt idx="43590">
                  <c:v>2.5618441402912102E-2</c:v>
                </c:pt>
                <c:pt idx="43591">
                  <c:v>2.5463869795203199E-2</c:v>
                </c:pt>
                <c:pt idx="43592">
                  <c:v>2.5565046817064299E-2</c:v>
                </c:pt>
                <c:pt idx="43593">
                  <c:v>2.5489825755357701E-2</c:v>
                </c:pt>
                <c:pt idx="43594">
                  <c:v>2.5475237518549E-2</c:v>
                </c:pt>
                <c:pt idx="43595">
                  <c:v>2.5504946708679199E-2</c:v>
                </c:pt>
                <c:pt idx="43596">
                  <c:v>2.5437701493501701E-2</c:v>
                </c:pt>
                <c:pt idx="43597">
                  <c:v>2.55398899316788E-2</c:v>
                </c:pt>
                <c:pt idx="43598">
                  <c:v>2.54274439066649E-2</c:v>
                </c:pt>
                <c:pt idx="43599">
                  <c:v>2.5723936036229099E-2</c:v>
                </c:pt>
                <c:pt idx="43600">
                  <c:v>2.57334057241678E-2</c:v>
                </c:pt>
                <c:pt idx="43601">
                  <c:v>2.5483682751655599E-2</c:v>
                </c:pt>
                <c:pt idx="43602">
                  <c:v>2.5874365121126199E-2</c:v>
                </c:pt>
                <c:pt idx="43603">
                  <c:v>2.5448473170399701E-2</c:v>
                </c:pt>
                <c:pt idx="43604">
                  <c:v>2.5751389563083701E-2</c:v>
                </c:pt>
                <c:pt idx="43605">
                  <c:v>2.5453148409724201E-2</c:v>
                </c:pt>
                <c:pt idx="43606">
                  <c:v>2.5685088708996801E-2</c:v>
                </c:pt>
                <c:pt idx="43607">
                  <c:v>2.5498840957879999E-2</c:v>
                </c:pt>
                <c:pt idx="43608">
                  <c:v>2.5534408167004599E-2</c:v>
                </c:pt>
                <c:pt idx="43609">
                  <c:v>2.55412086844444E-2</c:v>
                </c:pt>
                <c:pt idx="43610">
                  <c:v>2.5442209094762799E-2</c:v>
                </c:pt>
                <c:pt idx="43611">
                  <c:v>2.5601945817470498E-2</c:v>
                </c:pt>
                <c:pt idx="43612">
                  <c:v>2.5410592555999801E-2</c:v>
                </c:pt>
                <c:pt idx="43613">
                  <c:v>2.5523655116558099E-2</c:v>
                </c:pt>
                <c:pt idx="43614">
                  <c:v>2.5424264371395101E-2</c:v>
                </c:pt>
                <c:pt idx="43615">
                  <c:v>2.55062524229288E-2</c:v>
                </c:pt>
                <c:pt idx="43616">
                  <c:v>2.5445818901062001E-2</c:v>
                </c:pt>
                <c:pt idx="43617">
                  <c:v>2.5434998795390101E-2</c:v>
                </c:pt>
                <c:pt idx="43618">
                  <c:v>2.5457696989178699E-2</c:v>
                </c:pt>
                <c:pt idx="43619">
                  <c:v>2.54153460264206E-2</c:v>
                </c:pt>
                <c:pt idx="43620">
                  <c:v>2.5478543713688798E-2</c:v>
                </c:pt>
                <c:pt idx="43621">
                  <c:v>2.5409653782844498E-2</c:v>
                </c:pt>
                <c:pt idx="43622">
                  <c:v>2.5441873818635899E-2</c:v>
                </c:pt>
                <c:pt idx="43623">
                  <c:v>2.54088900983334E-2</c:v>
                </c:pt>
                <c:pt idx="43624">
                  <c:v>2.5434076786041301E-2</c:v>
                </c:pt>
                <c:pt idx="43625">
                  <c:v>2.5430407375097299E-2</c:v>
                </c:pt>
                <c:pt idx="43626">
                  <c:v>2.5402816012501699E-2</c:v>
                </c:pt>
                <c:pt idx="43627">
                  <c:v>2.5418322533369099E-2</c:v>
                </c:pt>
                <c:pt idx="43628">
                  <c:v>2.54048891365528E-2</c:v>
                </c:pt>
                <c:pt idx="43629">
                  <c:v>2.54245325922966E-2</c:v>
                </c:pt>
                <c:pt idx="43630">
                  <c:v>2.5404412299394601E-2</c:v>
                </c:pt>
                <c:pt idx="43631">
                  <c:v>2.5405444204807299E-2</c:v>
                </c:pt>
                <c:pt idx="43632">
                  <c:v>2.53998041152954E-2</c:v>
                </c:pt>
                <c:pt idx="43633">
                  <c:v>2.5439698249101601E-2</c:v>
                </c:pt>
                <c:pt idx="43634">
                  <c:v>2.5393862277269402E-2</c:v>
                </c:pt>
                <c:pt idx="43635">
                  <c:v>2.5413984432816498E-2</c:v>
                </c:pt>
                <c:pt idx="43636">
                  <c:v>2.5402653962373699E-2</c:v>
                </c:pt>
                <c:pt idx="43637">
                  <c:v>2.5437297299504301E-2</c:v>
                </c:pt>
                <c:pt idx="43638">
                  <c:v>2.53996625542641E-2</c:v>
                </c:pt>
                <c:pt idx="43639">
                  <c:v>2.5422893464565301E-2</c:v>
                </c:pt>
                <c:pt idx="43640">
                  <c:v>2.5413464754819901E-2</c:v>
                </c:pt>
                <c:pt idx="43641">
                  <c:v>2.5399694219231599E-2</c:v>
                </c:pt>
                <c:pt idx="43642">
                  <c:v>2.55808122456074E-2</c:v>
                </c:pt>
                <c:pt idx="43643">
                  <c:v>2.5404060259461399E-2</c:v>
                </c:pt>
                <c:pt idx="43644">
                  <c:v>2.5555228814482699E-2</c:v>
                </c:pt>
                <c:pt idx="43645">
                  <c:v>2.5434061884880101E-2</c:v>
                </c:pt>
                <c:pt idx="43646">
                  <c:v>2.54519358277321E-2</c:v>
                </c:pt>
                <c:pt idx="43647">
                  <c:v>2.54678670316935E-2</c:v>
                </c:pt>
                <c:pt idx="43648">
                  <c:v>2.5428377091884599E-2</c:v>
                </c:pt>
                <c:pt idx="43649">
                  <c:v>2.5427393615245798E-2</c:v>
                </c:pt>
                <c:pt idx="43650">
                  <c:v>2.54697371274233E-2</c:v>
                </c:pt>
                <c:pt idx="43651">
                  <c:v>2.5390768423676501E-2</c:v>
                </c:pt>
                <c:pt idx="43652">
                  <c:v>2.5442296639084799E-2</c:v>
                </c:pt>
                <c:pt idx="43653">
                  <c:v>2.5389501824975E-2</c:v>
                </c:pt>
                <c:pt idx="43654">
                  <c:v>2.5454394519329099E-2</c:v>
                </c:pt>
                <c:pt idx="43655">
                  <c:v>2.5391502305865302E-2</c:v>
                </c:pt>
                <c:pt idx="43656">
                  <c:v>2.5407593697309501E-2</c:v>
                </c:pt>
                <c:pt idx="43657">
                  <c:v>2.5388794019818299E-2</c:v>
                </c:pt>
                <c:pt idx="43658">
                  <c:v>2.5400998070836098E-2</c:v>
                </c:pt>
                <c:pt idx="43659">
                  <c:v>2.5407936424017001E-2</c:v>
                </c:pt>
                <c:pt idx="43660">
                  <c:v>2.5379614904522899E-2</c:v>
                </c:pt>
                <c:pt idx="43661">
                  <c:v>2.5573693215847002E-2</c:v>
                </c:pt>
                <c:pt idx="43662">
                  <c:v>2.5406837463378899E-2</c:v>
                </c:pt>
                <c:pt idx="43663">
                  <c:v>2.5529760867357199E-2</c:v>
                </c:pt>
                <c:pt idx="43664">
                  <c:v>2.54488959908485E-2</c:v>
                </c:pt>
                <c:pt idx="43665">
                  <c:v>2.5439178571105E-2</c:v>
                </c:pt>
                <c:pt idx="43666">
                  <c:v>2.54710409790278E-2</c:v>
                </c:pt>
                <c:pt idx="43667">
                  <c:v>2.5387151166796702E-2</c:v>
                </c:pt>
                <c:pt idx="43668">
                  <c:v>2.5507044047117199E-2</c:v>
                </c:pt>
                <c:pt idx="43669">
                  <c:v>2.5377342477440799E-2</c:v>
                </c:pt>
                <c:pt idx="43670">
                  <c:v>2.5453994050622E-2</c:v>
                </c:pt>
                <c:pt idx="43671">
                  <c:v>2.5379322469234501E-2</c:v>
                </c:pt>
                <c:pt idx="43672">
                  <c:v>2.5448955595493299E-2</c:v>
                </c:pt>
                <c:pt idx="43673">
                  <c:v>2.5401003658771501E-2</c:v>
                </c:pt>
                <c:pt idx="43674">
                  <c:v>2.5387728586792901E-2</c:v>
                </c:pt>
                <c:pt idx="43675">
                  <c:v>2.5401206687092798E-2</c:v>
                </c:pt>
                <c:pt idx="43676">
                  <c:v>2.5376440957188599E-2</c:v>
                </c:pt>
                <c:pt idx="43677">
                  <c:v>2.5427863001823401E-2</c:v>
                </c:pt>
                <c:pt idx="43678">
                  <c:v>2.53715272992849E-2</c:v>
                </c:pt>
                <c:pt idx="43679">
                  <c:v>2.53949146717787E-2</c:v>
                </c:pt>
                <c:pt idx="43680">
                  <c:v>2.5372667238116299E-2</c:v>
                </c:pt>
                <c:pt idx="43681">
                  <c:v>2.5396047160029401E-2</c:v>
                </c:pt>
                <c:pt idx="43682">
                  <c:v>2.5409156456589699E-2</c:v>
                </c:pt>
                <c:pt idx="43683">
                  <c:v>2.5411289185285599E-2</c:v>
                </c:pt>
                <c:pt idx="43684">
                  <c:v>2.5384299457073201E-2</c:v>
                </c:pt>
                <c:pt idx="43685">
                  <c:v>2.5444218888878802E-2</c:v>
                </c:pt>
                <c:pt idx="43686">
                  <c:v>2.5369225069880499E-2</c:v>
                </c:pt>
                <c:pt idx="43687">
                  <c:v>2.5410277768969501E-2</c:v>
                </c:pt>
                <c:pt idx="43688">
                  <c:v>2.5368522852659201E-2</c:v>
                </c:pt>
                <c:pt idx="43689">
                  <c:v>2.5420391932129902E-2</c:v>
                </c:pt>
                <c:pt idx="43690">
                  <c:v>2.5373477488756201E-2</c:v>
                </c:pt>
                <c:pt idx="43691">
                  <c:v>2.5374591350555399E-2</c:v>
                </c:pt>
                <c:pt idx="43692">
                  <c:v>2.5530356913805001E-2</c:v>
                </c:pt>
                <c:pt idx="43693">
                  <c:v>2.53672618418932E-2</c:v>
                </c:pt>
                <c:pt idx="43694">
                  <c:v>2.53784935921431E-2</c:v>
                </c:pt>
                <c:pt idx="43695">
                  <c:v>2.5385629385709801E-2</c:v>
                </c:pt>
                <c:pt idx="43696">
                  <c:v>2.5372283533215498E-2</c:v>
                </c:pt>
                <c:pt idx="43697">
                  <c:v>2.53615006804466E-2</c:v>
                </c:pt>
                <c:pt idx="43698">
                  <c:v>2.54506040364504E-2</c:v>
                </c:pt>
                <c:pt idx="43699">
                  <c:v>2.5363437831401801E-2</c:v>
                </c:pt>
                <c:pt idx="43700">
                  <c:v>2.54520513117313E-2</c:v>
                </c:pt>
                <c:pt idx="43701">
                  <c:v>2.5371994823217399E-2</c:v>
                </c:pt>
                <c:pt idx="43702">
                  <c:v>2.5392007082700702E-2</c:v>
                </c:pt>
                <c:pt idx="43703">
                  <c:v>2.5375686585903199E-2</c:v>
                </c:pt>
                <c:pt idx="43704">
                  <c:v>2.5375545024871798E-2</c:v>
                </c:pt>
                <c:pt idx="43705">
                  <c:v>2.5410952046513599E-2</c:v>
                </c:pt>
                <c:pt idx="43706">
                  <c:v>2.5363426655530898E-2</c:v>
                </c:pt>
                <c:pt idx="43707">
                  <c:v>2.53879278898239E-2</c:v>
                </c:pt>
                <c:pt idx="43708">
                  <c:v>2.53563746809959E-2</c:v>
                </c:pt>
                <c:pt idx="43709">
                  <c:v>2.5403209030628201E-2</c:v>
                </c:pt>
                <c:pt idx="43710">
                  <c:v>2.53558158874512E-2</c:v>
                </c:pt>
                <c:pt idx="43711">
                  <c:v>2.53643710166216E-2</c:v>
                </c:pt>
                <c:pt idx="43712">
                  <c:v>2.5359537452459301E-2</c:v>
                </c:pt>
                <c:pt idx="43713">
                  <c:v>2.5364506989717501E-2</c:v>
                </c:pt>
                <c:pt idx="43714">
                  <c:v>2.5363674387335802E-2</c:v>
                </c:pt>
                <c:pt idx="43715">
                  <c:v>2.53548473119736E-2</c:v>
                </c:pt>
                <c:pt idx="43716">
                  <c:v>2.5364158675074602E-2</c:v>
                </c:pt>
                <c:pt idx="43717">
                  <c:v>2.5350177660584498E-2</c:v>
                </c:pt>
                <c:pt idx="43718">
                  <c:v>2.5361904874444001E-2</c:v>
                </c:pt>
                <c:pt idx="43719">
                  <c:v>2.5349641218781499E-2</c:v>
                </c:pt>
                <c:pt idx="43720">
                  <c:v>2.5356957688927598E-2</c:v>
                </c:pt>
                <c:pt idx="43721">
                  <c:v>2.5350308045744899E-2</c:v>
                </c:pt>
                <c:pt idx="43722">
                  <c:v>2.53515522927046E-2</c:v>
                </c:pt>
                <c:pt idx="43723">
                  <c:v>2.5351285934448201E-2</c:v>
                </c:pt>
                <c:pt idx="43724">
                  <c:v>2.5347737595438999E-2</c:v>
                </c:pt>
                <c:pt idx="43725">
                  <c:v>2.53511294722557E-2</c:v>
                </c:pt>
                <c:pt idx="43726">
                  <c:v>2.5345267727971101E-2</c:v>
                </c:pt>
                <c:pt idx="43727">
                  <c:v>2.53493543714285E-2</c:v>
                </c:pt>
                <c:pt idx="43728">
                  <c:v>2.53441762179136E-2</c:v>
                </c:pt>
                <c:pt idx="43729">
                  <c:v>2.5347005575895299E-2</c:v>
                </c:pt>
                <c:pt idx="43730">
                  <c:v>2.53439545631409E-2</c:v>
                </c:pt>
                <c:pt idx="43731">
                  <c:v>2.5344455614685998E-2</c:v>
                </c:pt>
                <c:pt idx="43732">
                  <c:v>2.5343563407659499E-2</c:v>
                </c:pt>
                <c:pt idx="43733">
                  <c:v>2.5342142209410699E-2</c:v>
                </c:pt>
                <c:pt idx="43734">
                  <c:v>2.5342863053083399E-2</c:v>
                </c:pt>
                <c:pt idx="43735">
                  <c:v>2.53405384719372E-2</c:v>
                </c:pt>
                <c:pt idx="43736">
                  <c:v>2.5341782718896901E-2</c:v>
                </c:pt>
                <c:pt idx="43737">
                  <c:v>2.53393817692995E-2</c:v>
                </c:pt>
                <c:pt idx="43738">
                  <c:v>2.5340287014841999E-2</c:v>
                </c:pt>
                <c:pt idx="43739">
                  <c:v>2.5338489562273001E-2</c:v>
                </c:pt>
                <c:pt idx="43740">
                  <c:v>2.5338737294077901E-2</c:v>
                </c:pt>
                <c:pt idx="43741">
                  <c:v>2.53377668559551E-2</c:v>
                </c:pt>
                <c:pt idx="43742">
                  <c:v>2.5337286293506601E-2</c:v>
                </c:pt>
                <c:pt idx="43743">
                  <c:v>2.5336936116218602E-2</c:v>
                </c:pt>
                <c:pt idx="43744">
                  <c:v>2.5335950776934599E-2</c:v>
                </c:pt>
                <c:pt idx="43745">
                  <c:v>2.5335974991321598E-2</c:v>
                </c:pt>
                <c:pt idx="43746">
                  <c:v>2.5334836915135401E-2</c:v>
                </c:pt>
                <c:pt idx="43747">
                  <c:v>2.53349430859089E-2</c:v>
                </c:pt>
                <c:pt idx="43748">
                  <c:v>2.5333862751722301E-2</c:v>
                </c:pt>
                <c:pt idx="43749">
                  <c:v>2.5333814322948501E-2</c:v>
                </c:pt>
                <c:pt idx="43750">
                  <c:v>2.53329444676638E-2</c:v>
                </c:pt>
                <c:pt idx="43751">
                  <c:v>2.53326836973429E-2</c:v>
                </c:pt>
                <c:pt idx="43752">
                  <c:v>2.5332067161798501E-2</c:v>
                </c:pt>
                <c:pt idx="43753">
                  <c:v>2.5331601500511201E-2</c:v>
                </c:pt>
                <c:pt idx="43754">
                  <c:v>2.5331174954771999E-2</c:v>
                </c:pt>
                <c:pt idx="43755">
                  <c:v>2.5330562144517899E-2</c:v>
                </c:pt>
                <c:pt idx="43756">
                  <c:v>2.5330239906907099E-2</c:v>
                </c:pt>
                <c:pt idx="43757">
                  <c:v>2.5329580530524198E-2</c:v>
                </c:pt>
                <c:pt idx="43758">
                  <c:v>2.53293011337519E-2</c:v>
                </c:pt>
                <c:pt idx="43759">
                  <c:v>2.5328651070594801E-2</c:v>
                </c:pt>
                <c:pt idx="43760">
                  <c:v>2.5328340008854901E-2</c:v>
                </c:pt>
                <c:pt idx="43761">
                  <c:v>2.5327742099762001E-2</c:v>
                </c:pt>
                <c:pt idx="43762">
                  <c:v>2.5327378883957901E-2</c:v>
                </c:pt>
                <c:pt idx="43763">
                  <c:v>2.5326848030090301E-2</c:v>
                </c:pt>
                <c:pt idx="43764">
                  <c:v>2.5326436385512401E-2</c:v>
                </c:pt>
                <c:pt idx="43765">
                  <c:v>2.5325970724224999E-2</c:v>
                </c:pt>
                <c:pt idx="43766">
                  <c:v>2.5325505062937698E-2</c:v>
                </c:pt>
                <c:pt idx="43767">
                  <c:v>2.5325084105134E-2</c:v>
                </c:pt>
                <c:pt idx="43768">
                  <c:v>2.5324601680040401E-2</c:v>
                </c:pt>
                <c:pt idx="43769">
                  <c:v>2.53242030739784E-2</c:v>
                </c:pt>
                <c:pt idx="43770">
                  <c:v>2.5323713198304201E-2</c:v>
                </c:pt>
                <c:pt idx="43771">
                  <c:v>2.5323325768113102E-2</c:v>
                </c:pt>
                <c:pt idx="43772">
                  <c:v>2.5322843343019499E-2</c:v>
                </c:pt>
                <c:pt idx="43773">
                  <c:v>2.5322452187538199E-2</c:v>
                </c:pt>
                <c:pt idx="43774">
                  <c:v>2.53219846636057E-2</c:v>
                </c:pt>
                <c:pt idx="43775">
                  <c:v>2.5321586057543699E-2</c:v>
                </c:pt>
                <c:pt idx="43776">
                  <c:v>2.5321140885353099E-2</c:v>
                </c:pt>
                <c:pt idx="43777">
                  <c:v>2.5320731103420299E-2</c:v>
                </c:pt>
                <c:pt idx="43778">
                  <c:v>2.5320297107100501E-2</c:v>
                </c:pt>
                <c:pt idx="43779">
                  <c:v>2.5319879874587101E-2</c:v>
                </c:pt>
                <c:pt idx="43780">
                  <c:v>2.5319466367363899E-2</c:v>
                </c:pt>
                <c:pt idx="43781">
                  <c:v>2.5319047272205401E-2</c:v>
                </c:pt>
                <c:pt idx="43782">
                  <c:v>2.5318639352917699E-2</c:v>
                </c:pt>
                <c:pt idx="43783">
                  <c:v>2.5318220257759101E-2</c:v>
                </c:pt>
                <c:pt idx="43784">
                  <c:v>2.53178216516972E-2</c:v>
                </c:pt>
                <c:pt idx="43785">
                  <c:v>2.5317402556538599E-2</c:v>
                </c:pt>
                <c:pt idx="43786">
                  <c:v>2.53170076757669E-2</c:v>
                </c:pt>
                <c:pt idx="43787">
                  <c:v>2.53165978938341E-2</c:v>
                </c:pt>
                <c:pt idx="43788">
                  <c:v>2.5316204875707599E-2</c:v>
                </c:pt>
                <c:pt idx="43789">
                  <c:v>2.53157969564199E-2</c:v>
                </c:pt>
                <c:pt idx="43790">
                  <c:v>2.5315409526228901E-2</c:v>
                </c:pt>
                <c:pt idx="43791">
                  <c:v>2.5293089449405701E-2</c:v>
                </c:pt>
                <c:pt idx="43792">
                  <c:v>4.1556496173143401E-2</c:v>
                </c:pt>
                <c:pt idx="43793">
                  <c:v>3.3376637846231502E-2</c:v>
                </c:pt>
                <c:pt idx="43794">
                  <c:v>4.5947264879941899E-2</c:v>
                </c:pt>
                <c:pt idx="43795">
                  <c:v>3.1707234680652598E-2</c:v>
                </c:pt>
                <c:pt idx="43796">
                  <c:v>0.139562547206879</c:v>
                </c:pt>
                <c:pt idx="43797">
                  <c:v>9.96519029140472E-2</c:v>
                </c:pt>
                <c:pt idx="43798">
                  <c:v>0.14790229499340099</c:v>
                </c:pt>
                <c:pt idx="43799">
                  <c:v>0.143576920032501</c:v>
                </c:pt>
                <c:pt idx="43800">
                  <c:v>0.11239055544137901</c:v>
                </c:pt>
                <c:pt idx="43801">
                  <c:v>7.6184391975402804E-2</c:v>
                </c:pt>
                <c:pt idx="43802">
                  <c:v>4.8888903111219399E-2</c:v>
                </c:pt>
                <c:pt idx="43803">
                  <c:v>3.6614980548620203E-2</c:v>
                </c:pt>
                <c:pt idx="43804">
                  <c:v>3.9511114358901998E-2</c:v>
                </c:pt>
                <c:pt idx="43805">
                  <c:v>5.3210310637950897E-2</c:v>
                </c:pt>
                <c:pt idx="43806">
                  <c:v>6.8539649248123197E-2</c:v>
                </c:pt>
                <c:pt idx="43807">
                  <c:v>7.8421324491500896E-2</c:v>
                </c:pt>
                <c:pt idx="43808">
                  <c:v>7.9969681799411801E-2</c:v>
                </c:pt>
                <c:pt idx="43809">
                  <c:v>7.4028059840202304E-2</c:v>
                </c:pt>
                <c:pt idx="43810">
                  <c:v>6.3587911427020999E-2</c:v>
                </c:pt>
                <c:pt idx="43811">
                  <c:v>5.2102670073509202E-2</c:v>
                </c:pt>
                <c:pt idx="43812">
                  <c:v>4.2545959353447002E-2</c:v>
                </c:pt>
                <c:pt idx="43813">
                  <c:v>3.69069278240204E-2</c:v>
                </c:pt>
                <c:pt idx="43814">
                  <c:v>3.5458609461784397E-2</c:v>
                </c:pt>
                <c:pt idx="43815">
                  <c:v>3.6962367594242103E-2</c:v>
                </c:pt>
                <c:pt idx="43816">
                  <c:v>4.0103722363710403E-2</c:v>
                </c:pt>
                <c:pt idx="43817">
                  <c:v>0.17417787015438099</c:v>
                </c:pt>
                <c:pt idx="43818">
                  <c:v>0.17653079330921201</c:v>
                </c:pt>
                <c:pt idx="43819">
                  <c:v>0.17706421017646801</c:v>
                </c:pt>
                <c:pt idx="43820">
                  <c:v>0.17613053321838401</c:v>
                </c:pt>
                <c:pt idx="43821">
                  <c:v>0.173963353037834</c:v>
                </c:pt>
                <c:pt idx="43822">
                  <c:v>0.17077594995498699</c:v>
                </c:pt>
                <c:pt idx="43823">
                  <c:v>0.16642229259014099</c:v>
                </c:pt>
                <c:pt idx="43824">
                  <c:v>0.16145321726799</c:v>
                </c:pt>
                <c:pt idx="43825">
                  <c:v>0.155666783452034</c:v>
                </c:pt>
                <c:pt idx="43826">
                  <c:v>0.149210810661316</c:v>
                </c:pt>
                <c:pt idx="43827">
                  <c:v>0.14167794585228</c:v>
                </c:pt>
                <c:pt idx="43828">
                  <c:v>0.13218674063682601</c:v>
                </c:pt>
                <c:pt idx="43829">
                  <c:v>0.119164139032364</c:v>
                </c:pt>
                <c:pt idx="43830">
                  <c:v>9.79737117886543E-2</c:v>
                </c:pt>
                <c:pt idx="43831">
                  <c:v>5.32391257584095E-2</c:v>
                </c:pt>
                <c:pt idx="43832">
                  <c:v>1.52250127866864E-2</c:v>
                </c:pt>
                <c:pt idx="43833">
                  <c:v>4.3761178851127597E-2</c:v>
                </c:pt>
                <c:pt idx="43834">
                  <c:v>6.7552946507930797E-2</c:v>
                </c:pt>
                <c:pt idx="43835">
                  <c:v>5.8542441576719298E-2</c:v>
                </c:pt>
                <c:pt idx="43836">
                  <c:v>3.56903746724129E-2</c:v>
                </c:pt>
                <c:pt idx="43837">
                  <c:v>1.76546815782785E-2</c:v>
                </c:pt>
                <c:pt idx="43838">
                  <c:v>1.1875384487211701E-2</c:v>
                </c:pt>
                <c:pt idx="43839">
                  <c:v>1.5969857573509199E-2</c:v>
                </c:pt>
                <c:pt idx="43840">
                  <c:v>2.2417087107896801E-2</c:v>
                </c:pt>
                <c:pt idx="43841">
                  <c:v>2.4767305701970999E-2</c:v>
                </c:pt>
                <c:pt idx="43842">
                  <c:v>2.1718734875321399E-2</c:v>
                </c:pt>
                <c:pt idx="43843">
                  <c:v>1.6055902466177899E-2</c:v>
                </c:pt>
                <c:pt idx="43844">
                  <c:v>1.1444409377872901E-2</c:v>
                </c:pt>
                <c:pt idx="43845">
                  <c:v>1.0127835907042E-2</c:v>
                </c:pt>
                <c:pt idx="43846">
                  <c:v>1.27053065225482E-2</c:v>
                </c:pt>
                <c:pt idx="43847">
                  <c:v>1.6342870891094201E-2</c:v>
                </c:pt>
                <c:pt idx="43848">
                  <c:v>1.6207441687583899E-2</c:v>
                </c:pt>
                <c:pt idx="43849">
                  <c:v>1.2257398106157801E-2</c:v>
                </c:pt>
                <c:pt idx="43850">
                  <c:v>7.8122690320014997E-3</c:v>
                </c:pt>
                <c:pt idx="43851">
                  <c:v>5.7522892020642801E-3</c:v>
                </c:pt>
                <c:pt idx="43852">
                  <c:v>5.9328982606530198E-3</c:v>
                </c:pt>
                <c:pt idx="43853">
                  <c:v>7.0817051455378498E-3</c:v>
                </c:pt>
                <c:pt idx="43854">
                  <c:v>7.8802322968840599E-3</c:v>
                </c:pt>
                <c:pt idx="43855">
                  <c:v>7.6614180579781498E-3</c:v>
                </c:pt>
                <c:pt idx="43856">
                  <c:v>6.4578372985124597E-3</c:v>
                </c:pt>
                <c:pt idx="43857">
                  <c:v>4.8238490708172304E-3</c:v>
                </c:pt>
                <c:pt idx="43858">
                  <c:v>3.4064585343003299E-3</c:v>
                </c:pt>
                <c:pt idx="43859">
                  <c:v>2.7866046875715299E-3</c:v>
                </c:pt>
                <c:pt idx="43860">
                  <c:v>3.03347315639257E-3</c:v>
                </c:pt>
                <c:pt idx="43861">
                  <c:v>3.7994952872395498E-3</c:v>
                </c:pt>
                <c:pt idx="43862">
                  <c:v>4.25415672361851E-3</c:v>
                </c:pt>
                <c:pt idx="43863">
                  <c:v>3.9960467256605599E-3</c:v>
                </c:pt>
                <c:pt idx="43864">
                  <c:v>3.2767916563898299E-3</c:v>
                </c:pt>
                <c:pt idx="43865">
                  <c:v>2.6620917487889498E-3</c:v>
                </c:pt>
                <c:pt idx="43866">
                  <c:v>2.5226653087884201E-3</c:v>
                </c:pt>
                <c:pt idx="43867">
                  <c:v>2.7499424759298602E-3</c:v>
                </c:pt>
                <c:pt idx="43868">
                  <c:v>3.1086911913007502E-3</c:v>
                </c:pt>
                <c:pt idx="43869">
                  <c:v>3.3605282660573699E-3</c:v>
                </c:pt>
                <c:pt idx="43870">
                  <c:v>3.3908928744494902E-3</c:v>
                </c:pt>
                <c:pt idx="43871">
                  <c:v>3.22550046257675E-3</c:v>
                </c:pt>
                <c:pt idx="43872">
                  <c:v>2.9622591100633101E-3</c:v>
                </c:pt>
                <c:pt idx="43873">
                  <c:v>2.7412497438490399E-3</c:v>
                </c:pt>
                <c:pt idx="43874">
                  <c:v>2.6616195682436202E-3</c:v>
                </c:pt>
                <c:pt idx="43875">
                  <c:v>2.7403775602579099E-3</c:v>
                </c:pt>
                <c:pt idx="43876">
                  <c:v>2.8864317573606998E-3</c:v>
                </c:pt>
                <c:pt idx="43877">
                  <c:v>2.9993462376296499E-3</c:v>
                </c:pt>
                <c:pt idx="43878">
                  <c:v>2.9613086953759202E-3</c:v>
                </c:pt>
                <c:pt idx="43879">
                  <c:v>2.8472959529608501E-3</c:v>
                </c:pt>
                <c:pt idx="43880">
                  <c:v>2.7123412583023301E-3</c:v>
                </c:pt>
                <c:pt idx="43881">
                  <c:v>2.6219841092824901E-3</c:v>
                </c:pt>
                <c:pt idx="43882">
                  <c:v>2.60680704377592E-3</c:v>
                </c:pt>
                <c:pt idx="43883">
                  <c:v>2.6397274341434201E-3</c:v>
                </c:pt>
                <c:pt idx="43884">
                  <c:v>2.68043950200081E-3</c:v>
                </c:pt>
                <c:pt idx="43885">
                  <c:v>2.6899126823991498E-3</c:v>
                </c:pt>
                <c:pt idx="43886">
                  <c:v>2.6538860984146599E-3</c:v>
                </c:pt>
                <c:pt idx="43887">
                  <c:v>2.5877377483993799E-3</c:v>
                </c:pt>
                <c:pt idx="43888">
                  <c:v>2.5251684710383398E-3</c:v>
                </c:pt>
                <c:pt idx="43889">
                  <c:v>2.4796838406473398E-3</c:v>
                </c:pt>
                <c:pt idx="43890">
                  <c:v>2.4690746795386102E-3</c:v>
                </c:pt>
                <c:pt idx="43891">
                  <c:v>2.4835041258484099E-3</c:v>
                </c:pt>
                <c:pt idx="43892">
                  <c:v>2.4973128456622401E-3</c:v>
                </c:pt>
                <c:pt idx="43893">
                  <c:v>2.4939347058534601E-3</c:v>
                </c:pt>
                <c:pt idx="43894">
                  <c:v>2.4715883191675E-3</c:v>
                </c:pt>
                <c:pt idx="43895">
                  <c:v>2.4392732884734899E-3</c:v>
                </c:pt>
                <c:pt idx="43896">
                  <c:v>2.4102358147501902E-3</c:v>
                </c:pt>
                <c:pt idx="43897">
                  <c:v>2.3954466450959401E-3</c:v>
                </c:pt>
                <c:pt idx="43898">
                  <c:v>2.3983777500688999E-3</c:v>
                </c:pt>
                <c:pt idx="43899">
                  <c:v>2.4063163436949301E-3</c:v>
                </c:pt>
                <c:pt idx="43900">
                  <c:v>2.4105154443532198E-3</c:v>
                </c:pt>
                <c:pt idx="43901">
                  <c:v>2.4060967843979601E-3</c:v>
                </c:pt>
                <c:pt idx="43902">
                  <c:v>2.39390740171075E-3</c:v>
                </c:pt>
                <c:pt idx="43903">
                  <c:v>2.3789845872670399E-3</c:v>
                </c:pt>
                <c:pt idx="43904">
                  <c:v>2.3696250282228002E-3</c:v>
                </c:pt>
                <c:pt idx="43905">
                  <c:v>2.36844993196428E-3</c:v>
                </c:pt>
                <c:pt idx="43906">
                  <c:v>2.3709044326096799E-3</c:v>
                </c:pt>
                <c:pt idx="43907">
                  <c:v>2.37310607917607E-3</c:v>
                </c:pt>
                <c:pt idx="43908">
                  <c:v>2.3720702156424501E-3</c:v>
                </c:pt>
                <c:pt idx="43909">
                  <c:v>2.36711720936E-3</c:v>
                </c:pt>
                <c:pt idx="43910">
                  <c:v>2.3597877006977801E-3</c:v>
                </c:pt>
                <c:pt idx="43911">
                  <c:v>2.3526018485426898E-3</c:v>
                </c:pt>
                <c:pt idx="43912">
                  <c:v>2.3475156631320702E-3</c:v>
                </c:pt>
                <c:pt idx="43913">
                  <c:v>2.3449580185115298E-3</c:v>
                </c:pt>
                <c:pt idx="43914">
                  <c:v>2.3438667412847298E-3</c:v>
                </c:pt>
                <c:pt idx="43915">
                  <c:v>2.3436835035681699E-3</c:v>
                </c:pt>
                <c:pt idx="43916">
                  <c:v>2.3404436651617302E-3</c:v>
                </c:pt>
                <c:pt idx="43917">
                  <c:v>2.3341816850006602E-3</c:v>
                </c:pt>
                <c:pt idx="43918">
                  <c:v>2.3281860630959298E-3</c:v>
                </c:pt>
                <c:pt idx="43919">
                  <c:v>2.3241131566464901E-3</c:v>
                </c:pt>
                <c:pt idx="43920">
                  <c:v>2.32145492918789E-3</c:v>
                </c:pt>
                <c:pt idx="43921">
                  <c:v>2.3193822707980902E-3</c:v>
                </c:pt>
                <c:pt idx="43922">
                  <c:v>2.31690215878189E-3</c:v>
                </c:pt>
                <c:pt idx="43923">
                  <c:v>2.3134371731430301E-3</c:v>
                </c:pt>
                <c:pt idx="43924">
                  <c:v>2.3090683389455102E-3</c:v>
                </c:pt>
                <c:pt idx="43925">
                  <c:v>2.30437121354044E-3</c:v>
                </c:pt>
                <c:pt idx="43926">
                  <c:v>2.3000084329396499E-3</c:v>
                </c:pt>
                <c:pt idx="43927">
                  <c:v>2.2963599767535899E-3</c:v>
                </c:pt>
                <c:pt idx="43928">
                  <c:v>2.2946184035390598E-3</c:v>
                </c:pt>
                <c:pt idx="43929">
                  <c:v>2.29231920093298E-3</c:v>
                </c:pt>
                <c:pt idx="43930">
                  <c:v>2.2887738887220599E-3</c:v>
                </c:pt>
                <c:pt idx="43931">
                  <c:v>2.2843063343316299E-3</c:v>
                </c:pt>
                <c:pt idx="43932">
                  <c:v>2.2801726590842E-3</c:v>
                </c:pt>
                <c:pt idx="43933">
                  <c:v>2.27747135795653E-3</c:v>
                </c:pt>
                <c:pt idx="43934">
                  <c:v>2.2749179042875801E-3</c:v>
                </c:pt>
                <c:pt idx="43935">
                  <c:v>2.2721521090716102E-3</c:v>
                </c:pt>
                <c:pt idx="43936">
                  <c:v>2.2689988836646102E-3</c:v>
                </c:pt>
                <c:pt idx="43937">
                  <c:v>2.26554507389665E-3</c:v>
                </c:pt>
                <c:pt idx="43938">
                  <c:v>2.2620286326855399E-3</c:v>
                </c:pt>
                <c:pt idx="43939">
                  <c:v>2.2586854174733201E-3</c:v>
                </c:pt>
                <c:pt idx="43940">
                  <c:v>2.2561936639249299E-3</c:v>
                </c:pt>
                <c:pt idx="43941">
                  <c:v>2.2535943426191798E-3</c:v>
                </c:pt>
                <c:pt idx="43942">
                  <c:v>2.2502795327454801E-3</c:v>
                </c:pt>
                <c:pt idx="43943">
                  <c:v>2.2467547096311998E-3</c:v>
                </c:pt>
                <c:pt idx="43944">
                  <c:v>2.2439421154558702E-3</c:v>
                </c:pt>
                <c:pt idx="43945">
                  <c:v>2.2411518730223201E-3</c:v>
                </c:pt>
                <c:pt idx="43946">
                  <c:v>2.2382915485650301E-3</c:v>
                </c:pt>
                <c:pt idx="43947">
                  <c:v>2.2353152744472001E-3</c:v>
                </c:pt>
                <c:pt idx="43948">
                  <c:v>2.2322474978864202E-3</c:v>
                </c:pt>
                <c:pt idx="43949">
                  <c:v>2.2291534114629E-3</c:v>
                </c:pt>
                <c:pt idx="43950">
                  <c:v>2.2260991390794498E-3</c:v>
                </c:pt>
                <c:pt idx="43951">
                  <c:v>2.2235270589590099E-3</c:v>
                </c:pt>
                <c:pt idx="43952">
                  <c:v>2.2205882705748099E-3</c:v>
                </c:pt>
                <c:pt idx="43953">
                  <c:v>2.21730209887028E-3</c:v>
                </c:pt>
                <c:pt idx="43954">
                  <c:v>2.2144673857837898E-3</c:v>
                </c:pt>
                <c:pt idx="43955">
                  <c:v>2.2116249892860599E-3</c:v>
                </c:pt>
                <c:pt idx="43956">
                  <c:v>2.2087323013693099E-3</c:v>
                </c:pt>
                <c:pt idx="43957">
                  <c:v>2.2057814057916398E-3</c:v>
                </c:pt>
                <c:pt idx="43958">
                  <c:v>2.2027993109077198E-3</c:v>
                </c:pt>
                <c:pt idx="43959">
                  <c:v>2.1999434102326601E-3</c:v>
                </c:pt>
                <c:pt idx="43960">
                  <c:v>2.1969757508486501E-3</c:v>
                </c:pt>
                <c:pt idx="43961">
                  <c:v>2.1942185703665001E-3</c:v>
                </c:pt>
                <c:pt idx="43962">
                  <c:v>2.1914602257311301E-3</c:v>
                </c:pt>
                <c:pt idx="43963">
                  <c:v>2.18862853944302E-3</c:v>
                </c:pt>
                <c:pt idx="43964">
                  <c:v>2.1857188548892702E-3</c:v>
                </c:pt>
                <c:pt idx="43965">
                  <c:v>2.1827716846018999E-3</c:v>
                </c:pt>
                <c:pt idx="43966">
                  <c:v>2.17983941547573E-3</c:v>
                </c:pt>
                <c:pt idx="43967">
                  <c:v>2.1772247273474901E-3</c:v>
                </c:pt>
                <c:pt idx="43968">
                  <c:v>2.1742677781730899E-3</c:v>
                </c:pt>
                <c:pt idx="43969">
                  <c:v>2.17139953747392E-3</c:v>
                </c:pt>
                <c:pt idx="43970">
                  <c:v>2.1686949767172302E-3</c:v>
                </c:pt>
                <c:pt idx="43971">
                  <c:v>2.1659580525010798E-3</c:v>
                </c:pt>
                <c:pt idx="43972">
                  <c:v>2.1631570998579298E-3</c:v>
                </c:pt>
                <c:pt idx="43973">
                  <c:v>2.1602981723845001E-3</c:v>
                </c:pt>
                <c:pt idx="43974">
                  <c:v>2.15741759166122E-3</c:v>
                </c:pt>
                <c:pt idx="43975">
                  <c:v>2.1545579656958602E-3</c:v>
                </c:pt>
                <c:pt idx="43976">
                  <c:v>2.1517409477382898E-3</c:v>
                </c:pt>
                <c:pt idx="43977">
                  <c:v>2.14929645881057E-3</c:v>
                </c:pt>
                <c:pt idx="43978">
                  <c:v>2.1462580189108901E-3</c:v>
                </c:pt>
                <c:pt idx="43979">
                  <c:v>2.1434652153402602E-3</c:v>
                </c:pt>
                <c:pt idx="43980">
                  <c:v>2.1408528555184598E-3</c:v>
                </c:pt>
                <c:pt idx="43981">
                  <c:v>2.13822955265641E-3</c:v>
                </c:pt>
                <c:pt idx="43982">
                  <c:v>2.1355189383029899E-3</c:v>
                </c:pt>
                <c:pt idx="43983">
                  <c:v>2.1327051799744398E-3</c:v>
                </c:pt>
                <c:pt idx="43984">
                  <c:v>2.1298350766301198E-3</c:v>
                </c:pt>
                <c:pt idx="43985">
                  <c:v>2.1269810386002098E-3</c:v>
                </c:pt>
                <c:pt idx="43986">
                  <c:v>2.12419056333602E-3</c:v>
                </c:pt>
                <c:pt idx="43987">
                  <c:v>2.12159659713507E-3</c:v>
                </c:pt>
                <c:pt idx="43988">
                  <c:v>2.11874255910516E-3</c:v>
                </c:pt>
                <c:pt idx="43989">
                  <c:v>2.1160144824534598E-3</c:v>
                </c:pt>
                <c:pt idx="43990">
                  <c:v>2.11329618468881E-3</c:v>
                </c:pt>
                <c:pt idx="43991">
                  <c:v>2.1105848718434598E-3</c:v>
                </c:pt>
                <c:pt idx="43992">
                  <c:v>2.1078796125948399E-3</c:v>
                </c:pt>
                <c:pt idx="43993">
                  <c:v>2.10517388768494E-3</c:v>
                </c:pt>
                <c:pt idx="43994">
                  <c:v>2.1024679299443999E-3</c:v>
                </c:pt>
                <c:pt idx="43995">
                  <c:v>2.0997605752199901E-3</c:v>
                </c:pt>
                <c:pt idx="43996">
                  <c:v>2.09720782004297E-3</c:v>
                </c:pt>
                <c:pt idx="43997">
                  <c:v>2.0944285206496698E-3</c:v>
                </c:pt>
                <c:pt idx="43998">
                  <c:v>2.0918075460940599E-3</c:v>
                </c:pt>
                <c:pt idx="43999">
                  <c:v>2.0891665481030902E-3</c:v>
                </c:pt>
                <c:pt idx="44000">
                  <c:v>2.0864920224994399E-3</c:v>
                </c:pt>
                <c:pt idx="44001">
                  <c:v>2.0837991032749401E-3</c:v>
                </c:pt>
                <c:pt idx="44002">
                  <c:v>2.0811278373003002E-3</c:v>
                </c:pt>
                <c:pt idx="44003">
                  <c:v>2.0785038359463202E-3</c:v>
                </c:pt>
                <c:pt idx="44004">
                  <c:v>2.0758910104632399E-3</c:v>
                </c:pt>
                <c:pt idx="44005">
                  <c:v>2.0732614211738101E-3</c:v>
                </c:pt>
                <c:pt idx="44006">
                  <c:v>2.0706204231828499E-3</c:v>
                </c:pt>
                <c:pt idx="44007">
                  <c:v>2.0679810550063901E-3</c:v>
                </c:pt>
                <c:pt idx="44008">
                  <c:v>2.0653537940233898E-3</c:v>
                </c:pt>
                <c:pt idx="44009">
                  <c:v>2.0628373604267801E-3</c:v>
                </c:pt>
                <c:pt idx="44010">
                  <c:v>2.0601546857506002E-3</c:v>
                </c:pt>
                <c:pt idx="44011">
                  <c:v>2.0575900562107602E-3</c:v>
                </c:pt>
                <c:pt idx="44012">
                  <c:v>2.0550277549773398E-3</c:v>
                </c:pt>
                <c:pt idx="44013">
                  <c:v>2.05245008692145E-3</c:v>
                </c:pt>
                <c:pt idx="44014">
                  <c:v>2.0498561207205101E-3</c:v>
                </c:pt>
                <c:pt idx="44015">
                  <c:v>2.0472528412938101E-3</c:v>
                </c:pt>
                <c:pt idx="44016">
                  <c:v>2.0446532871574198E-3</c:v>
                </c:pt>
                <c:pt idx="44017">
                  <c:v>2.04206979833543E-3</c:v>
                </c:pt>
                <c:pt idx="44018">
                  <c:v>2.03950284048915E-3</c:v>
                </c:pt>
                <c:pt idx="44019">
                  <c:v>2.0369656849652498E-3</c:v>
                </c:pt>
                <c:pt idx="44020">
                  <c:v>2.0343842916190598E-3</c:v>
                </c:pt>
                <c:pt idx="44021">
                  <c:v>2.0318657625466598E-3</c:v>
                </c:pt>
                <c:pt idx="44022">
                  <c:v>2.0293639972805999E-3</c:v>
                </c:pt>
                <c:pt idx="44023">
                  <c:v>2.0268517546355698E-3</c:v>
                </c:pt>
                <c:pt idx="44024">
                  <c:v>2.02431040816009E-3</c:v>
                </c:pt>
                <c:pt idx="44025">
                  <c:v>2.0217490382492499E-3</c:v>
                </c:pt>
                <c:pt idx="44026">
                  <c:v>2.01918510720134E-3</c:v>
                </c:pt>
                <c:pt idx="44027">
                  <c:v>2.0166398026049098E-3</c:v>
                </c:pt>
                <c:pt idx="44028">
                  <c:v>2.0141189452260698E-3</c:v>
                </c:pt>
                <c:pt idx="44029">
                  <c:v>2.0116181112825901E-3</c:v>
                </c:pt>
                <c:pt idx="44030">
                  <c:v>2.0092572085559398E-3</c:v>
                </c:pt>
                <c:pt idx="44031">
                  <c:v>2.0065943244844701E-3</c:v>
                </c:pt>
                <c:pt idx="44032">
                  <c:v>2.0041242241859401E-3</c:v>
                </c:pt>
                <c:pt idx="44033">
                  <c:v>2.00168392620981E-3</c:v>
                </c:pt>
                <c:pt idx="44034">
                  <c:v>1.9992371089756502E-3</c:v>
                </c:pt>
                <c:pt idx="44035">
                  <c:v>1.99675862677395E-3</c:v>
                </c:pt>
                <c:pt idx="44036">
                  <c:v>1.9942531362175898E-3</c:v>
                </c:pt>
                <c:pt idx="44037">
                  <c:v>1.9917387980967799E-3</c:v>
                </c:pt>
                <c:pt idx="44038">
                  <c:v>1.9892409909516599E-3</c:v>
                </c:pt>
                <c:pt idx="44039">
                  <c:v>1.9867706578224902E-3</c:v>
                </c:pt>
                <c:pt idx="44040">
                  <c:v>1.9843264017254101E-3</c:v>
                </c:pt>
                <c:pt idx="44041">
                  <c:v>1.98189239017665E-3</c:v>
                </c:pt>
                <c:pt idx="44042">
                  <c:v>1.9794930703937999E-3</c:v>
                </c:pt>
                <c:pt idx="44043">
                  <c:v>1.9769675564020898E-3</c:v>
                </c:pt>
                <c:pt idx="44044">
                  <c:v>1.97456171736121E-3</c:v>
                </c:pt>
                <c:pt idx="44045">
                  <c:v>1.97219871915877E-3</c:v>
                </c:pt>
                <c:pt idx="44046">
                  <c:v>1.9698250107467201E-3</c:v>
                </c:pt>
                <c:pt idx="44047">
                  <c:v>1.96740729734302E-3</c:v>
                </c:pt>
                <c:pt idx="44048">
                  <c:v>1.9649476744234601E-3</c:v>
                </c:pt>
                <c:pt idx="44049">
                  <c:v>1.9624754786491398E-3</c:v>
                </c:pt>
                <c:pt idx="44050">
                  <c:v>1.9600254017859702E-3</c:v>
                </c:pt>
                <c:pt idx="44051">
                  <c:v>1.9576137419789999E-3</c:v>
                </c:pt>
                <c:pt idx="44052">
                  <c:v>1.95523421280086E-3</c:v>
                </c:pt>
                <c:pt idx="44053">
                  <c:v>1.9528648117557201E-3</c:v>
                </c:pt>
                <c:pt idx="44054">
                  <c:v>1.9504849333316101E-3</c:v>
                </c:pt>
                <c:pt idx="44055">
                  <c:v>1.94808735977858E-3</c:v>
                </c:pt>
                <c:pt idx="44056">
                  <c:v>1.9456773297861199E-3</c:v>
                </c:pt>
                <c:pt idx="44057">
                  <c:v>1.9432752160355501E-3</c:v>
                </c:pt>
                <c:pt idx="44058">
                  <c:v>1.94089149590582E-3</c:v>
                </c:pt>
                <c:pt idx="44059">
                  <c:v>1.93852907977998E-3</c:v>
                </c:pt>
                <c:pt idx="44060">
                  <c:v>1.9361791200935799E-3</c:v>
                </c:pt>
                <c:pt idx="44061">
                  <c:v>1.9338319543749101E-3</c:v>
                </c:pt>
                <c:pt idx="44062">
                  <c:v>1.9314786186441801E-3</c:v>
                </c:pt>
                <c:pt idx="44063">
                  <c:v>1.9291221396997599E-3</c:v>
                </c:pt>
                <c:pt idx="44064">
                  <c:v>1.92676740698516E-3</c:v>
                </c:pt>
                <c:pt idx="44065">
                  <c:v>1.92442070692778E-3</c:v>
                </c:pt>
                <c:pt idx="44066">
                  <c:v>1.92208797670901E-3</c:v>
                </c:pt>
                <c:pt idx="44067">
                  <c:v>1.9197642104700199E-3</c:v>
                </c:pt>
                <c:pt idx="44068">
                  <c:v>1.91744731273502E-3</c:v>
                </c:pt>
                <c:pt idx="44069">
                  <c:v>1.9151309970766299E-3</c:v>
                </c:pt>
                <c:pt idx="44070">
                  <c:v>1.9128140993416301E-3</c:v>
                </c:pt>
                <c:pt idx="44071">
                  <c:v>1.91049976274371E-3</c:v>
                </c:pt>
                <c:pt idx="44072">
                  <c:v>1.9081900827586701E-3</c:v>
                </c:pt>
                <c:pt idx="44073">
                  <c:v>1.90588727127761E-3</c:v>
                </c:pt>
                <c:pt idx="44074">
                  <c:v>1.9035928416997201E-3</c:v>
                </c:pt>
                <c:pt idx="44075">
                  <c:v>1.9013037672266401E-3</c:v>
                </c:pt>
                <c:pt idx="44076">
                  <c:v>1.8990184180438499E-3</c:v>
                </c:pt>
                <c:pt idx="44077">
                  <c:v>1.8967352807521801E-3</c:v>
                </c:pt>
                <c:pt idx="44078">
                  <c:v>1.8944551702588801E-3</c:v>
                </c:pt>
                <c:pt idx="44079">
                  <c:v>1.8921787850558799E-3</c:v>
                </c:pt>
                <c:pt idx="44080">
                  <c:v>1.88990740571171E-3</c:v>
                </c:pt>
                <c:pt idx="44081">
                  <c:v>1.8876417307183201E-3</c:v>
                </c:pt>
                <c:pt idx="44082">
                  <c:v>1.88538187649101E-3</c:v>
                </c:pt>
                <c:pt idx="44083">
                  <c:v>1.8831272609531899E-3</c:v>
                </c:pt>
                <c:pt idx="44084">
                  <c:v>1.88087520655245E-3</c:v>
                </c:pt>
                <c:pt idx="44085">
                  <c:v>1.8786268774419999E-3</c:v>
                </c:pt>
                <c:pt idx="44086">
                  <c:v>1.8763814587146E-3</c:v>
                </c:pt>
                <c:pt idx="44087">
                  <c:v>1.8741423264145901E-3</c:v>
                </c:pt>
                <c:pt idx="44088">
                  <c:v>1.8719073850661501E-3</c:v>
                </c:pt>
                <c:pt idx="44089">
                  <c:v>1.8696784973144501E-3</c:v>
                </c:pt>
                <c:pt idx="44090">
                  <c:v>1.86745240353048E-3</c:v>
                </c:pt>
                <c:pt idx="44091">
                  <c:v>1.86523247975856E-3</c:v>
                </c:pt>
                <c:pt idx="44092">
                  <c:v>1.8630147678777599E-3</c:v>
                </c:pt>
                <c:pt idx="44093">
                  <c:v>1.86080066487193E-3</c:v>
                </c:pt>
                <c:pt idx="44094">
                  <c:v>1.8585923826322001E-3</c:v>
                </c:pt>
                <c:pt idx="44095">
                  <c:v>1.8563878256827599E-3</c:v>
                </c:pt>
                <c:pt idx="44096">
                  <c:v>1.85418897308409E-3</c:v>
                </c:pt>
                <c:pt idx="44097">
                  <c:v>1.85199303086847E-3</c:v>
                </c:pt>
                <c:pt idx="44098">
                  <c:v>1.84980221092701E-3</c:v>
                </c:pt>
                <c:pt idx="44099">
                  <c:v>1.8476148834452001E-3</c:v>
                </c:pt>
                <c:pt idx="44100">
                  <c:v>1.8454329110682E-3</c:v>
                </c:pt>
                <c:pt idx="44101">
                  <c:v>1.8432546639815001E-3</c:v>
                </c:pt>
                <c:pt idx="44102">
                  <c:v>1.84108014218509E-3</c:v>
                </c:pt>
                <c:pt idx="44103">
                  <c:v>1.8389105098321999E-3</c:v>
                </c:pt>
                <c:pt idx="44104">
                  <c:v>1.8367447191849401E-3</c:v>
                </c:pt>
                <c:pt idx="44105">
                  <c:v>1.83458521496505E-3</c:v>
                </c:pt>
                <c:pt idx="44106">
                  <c:v>1.8324273405596601E-3</c:v>
                </c:pt>
                <c:pt idx="44107">
                  <c:v>1.8302754033356901E-3</c:v>
                </c:pt>
                <c:pt idx="44108">
                  <c:v>1.8281260272488E-3</c:v>
                </c:pt>
                <c:pt idx="44109">
                  <c:v>1.8259828211739701E-3</c:v>
                </c:pt>
                <c:pt idx="44110">
                  <c:v>1.82384240906686E-3</c:v>
                </c:pt>
                <c:pt idx="44111">
                  <c:v>1.82170688640326E-3</c:v>
                </c:pt>
                <c:pt idx="44112">
                  <c:v>1.8195757875219E-3</c:v>
                </c:pt>
                <c:pt idx="44113">
                  <c:v>1.8174487631767999E-3</c:v>
                </c:pt>
                <c:pt idx="44114">
                  <c:v>1.8153245327994199E-3</c:v>
                </c:pt>
                <c:pt idx="44115">
                  <c:v>1.81320612318814E-3</c:v>
                </c:pt>
                <c:pt idx="44116">
                  <c:v>1.8110919045284399E-3</c:v>
                </c:pt>
                <c:pt idx="44117">
                  <c:v>1.8089814111590401E-3</c:v>
                </c:pt>
                <c:pt idx="44118">
                  <c:v>1.8068754579871899E-3</c:v>
                </c:pt>
                <c:pt idx="44119">
                  <c:v>1.80477381218225E-3</c:v>
                </c:pt>
                <c:pt idx="44120">
                  <c:v>1.80267600808293E-3</c:v>
                </c:pt>
                <c:pt idx="44121">
                  <c:v>1.8005822785198699E-3</c:v>
                </c:pt>
                <c:pt idx="44122">
                  <c:v>1.79849355481565E-3</c:v>
                </c:pt>
                <c:pt idx="44123">
                  <c:v>1.79640797432512E-3</c:v>
                </c:pt>
                <c:pt idx="44124">
                  <c:v>1.7943270504474601E-3</c:v>
                </c:pt>
                <c:pt idx="44125">
                  <c:v>1.79225055035204E-3</c:v>
                </c:pt>
                <c:pt idx="44126">
                  <c:v>1.7901775427162699E-3</c:v>
                </c:pt>
                <c:pt idx="44127">
                  <c:v>1.78810849320144E-3</c:v>
                </c:pt>
                <c:pt idx="44128">
                  <c:v>1.7860449152067299E-3</c:v>
                </c:pt>
                <c:pt idx="44129">
                  <c:v>1.78398413117975E-3</c:v>
                </c:pt>
                <c:pt idx="44130">
                  <c:v>1.7819277709350001E-3</c:v>
                </c:pt>
                <c:pt idx="44131">
                  <c:v>1.77987688221037E-3</c:v>
                </c:pt>
                <c:pt idx="44132">
                  <c:v>1.7778280889615399E-3</c:v>
                </c:pt>
                <c:pt idx="44133">
                  <c:v>1.77578441798687E-3</c:v>
                </c:pt>
                <c:pt idx="44134">
                  <c:v>1.77374482154846E-3</c:v>
                </c:pt>
                <c:pt idx="44135">
                  <c:v>1.77170906681567E-3</c:v>
                </c:pt>
                <c:pt idx="44136">
                  <c:v>1.76967761944979E-3</c:v>
                </c:pt>
                <c:pt idx="44137">
                  <c:v>1.76765024662018E-3</c:v>
                </c:pt>
                <c:pt idx="44138">
                  <c:v>1.76562811248004E-3</c:v>
                </c:pt>
                <c:pt idx="44139">
                  <c:v>1.76360900513828E-3</c:v>
                </c:pt>
                <c:pt idx="44140">
                  <c:v>1.76159467082471E-3</c:v>
                </c:pt>
                <c:pt idx="44141">
                  <c:v>1.7595830140635399E-3</c:v>
                </c:pt>
                <c:pt idx="44142">
                  <c:v>1.7575765959918499E-3</c:v>
                </c:pt>
                <c:pt idx="44143">
                  <c:v>1.7555736703798201E-3</c:v>
                </c:pt>
                <c:pt idx="44144">
                  <c:v>1.7535751685500099E-3</c:v>
                </c:pt>
                <c:pt idx="44145">
                  <c:v>1.7515799263492201E-3</c:v>
                </c:pt>
                <c:pt idx="44146">
                  <c:v>1.7495900392532401E-3</c:v>
                </c:pt>
                <c:pt idx="44147">
                  <c:v>1.74760341178626E-3</c:v>
                </c:pt>
                <c:pt idx="44148">
                  <c:v>1.7456209752708699E-3</c:v>
                </c:pt>
                <c:pt idx="44149">
                  <c:v>1.7436433117836701E-3</c:v>
                </c:pt>
                <c:pt idx="44150">
                  <c:v>1.7416687915101699E-3</c:v>
                </c:pt>
                <c:pt idx="44151">
                  <c:v>1.7396986950188899E-3</c:v>
                </c:pt>
                <c:pt idx="44152">
                  <c:v>1.7377326730638699E-3</c:v>
                </c:pt>
                <c:pt idx="44153">
                  <c:v>1.7357703763991601E-3</c:v>
                </c:pt>
                <c:pt idx="44154">
                  <c:v>1.7338127363473201E-3</c:v>
                </c:pt>
                <c:pt idx="44155">
                  <c:v>1.73185870517045E-3</c:v>
                </c:pt>
                <c:pt idx="44156">
                  <c:v>1.72990863211453E-3</c:v>
                </c:pt>
                <c:pt idx="44157">
                  <c:v>1.72796298284084E-3</c:v>
                </c:pt>
                <c:pt idx="44158">
                  <c:v>1.7260208260267999E-3</c:v>
                </c:pt>
                <c:pt idx="44159">
                  <c:v>1.7240825109183799E-3</c:v>
                </c:pt>
                <c:pt idx="44160">
                  <c:v>1.7221496673300899E-3</c:v>
                </c:pt>
                <c:pt idx="44161">
                  <c:v>1.72021915204823E-3</c:v>
                </c:pt>
                <c:pt idx="44162">
                  <c:v>1.7182936426252101E-3</c:v>
                </c:pt>
                <c:pt idx="44163">
                  <c:v>1.71637139283121E-3</c:v>
                </c:pt>
                <c:pt idx="44164">
                  <c:v>1.7144539160654001E-3</c:v>
                </c:pt>
                <c:pt idx="44165">
                  <c:v>1.7125394660979501E-3</c:v>
                </c:pt>
                <c:pt idx="44166">
                  <c:v>1.7106296727433801E-3</c:v>
                </c:pt>
                <c:pt idx="44167">
                  <c:v>1.7087231390178199E-3</c:v>
                </c:pt>
                <c:pt idx="44168">
                  <c:v>1.7068221932277101E-3</c:v>
                </c:pt>
                <c:pt idx="44169">
                  <c:v>1.7049242742359599E-3</c:v>
                </c:pt>
                <c:pt idx="44170">
                  <c:v>1.70303019694984E-3</c:v>
                </c:pt>
                <c:pt idx="44171">
                  <c:v>1.7011408926919101E-3</c:v>
                </c:pt>
                <c:pt idx="44172">
                  <c:v>1.69925403315574E-3</c:v>
                </c:pt>
                <c:pt idx="44173">
                  <c:v>1.6973726451396901E-3</c:v>
                </c:pt>
                <c:pt idx="44174">
                  <c:v>1.6954941675067E-3</c:v>
                </c:pt>
                <c:pt idx="44175">
                  <c:v>1.6936205793172099E-3</c:v>
                </c:pt>
                <c:pt idx="44176">
                  <c:v>1.6917500179261E-3</c:v>
                </c:pt>
                <c:pt idx="44177">
                  <c:v>1.6898832982406001E-3</c:v>
                </c:pt>
                <c:pt idx="44178">
                  <c:v>1.6880208859220199E-3</c:v>
                </c:pt>
                <c:pt idx="44179">
                  <c:v>1.6861617332324401E-3</c:v>
                </c:pt>
                <c:pt idx="44180">
                  <c:v>1.68430770281702E-3</c:v>
                </c:pt>
                <c:pt idx="44181">
                  <c:v>1.68245669919998E-3</c:v>
                </c:pt>
                <c:pt idx="44182">
                  <c:v>1.6806096537038699E-3</c:v>
                </c:pt>
                <c:pt idx="44183">
                  <c:v>1.6787676140665999E-3</c:v>
                </c:pt>
                <c:pt idx="44184">
                  <c:v>1.6769283683970601E-3</c:v>
                </c:pt>
                <c:pt idx="44185">
                  <c:v>1.67509343009442E-3</c:v>
                </c:pt>
                <c:pt idx="44186">
                  <c:v>1.67326256632805E-3</c:v>
                </c:pt>
                <c:pt idx="44187">
                  <c:v>1.6714353114366501E-3</c:v>
                </c:pt>
                <c:pt idx="44188">
                  <c:v>1.6696125967428099E-3</c:v>
                </c:pt>
                <c:pt idx="44189">
                  <c:v>1.66779279243201E-3</c:v>
                </c:pt>
                <c:pt idx="44190">
                  <c:v>1.66597787756473E-3</c:v>
                </c:pt>
                <c:pt idx="44191">
                  <c:v>1.6641652910038801E-3</c:v>
                </c:pt>
                <c:pt idx="44192">
                  <c:v>1.66235689539462E-3</c:v>
                </c:pt>
                <c:pt idx="44193">
                  <c:v>1.6605540877208101E-3</c:v>
                </c:pt>
                <c:pt idx="44194">
                  <c:v>1.6587530262768299E-3</c:v>
                </c:pt>
                <c:pt idx="44195">
                  <c:v>1.6569570871069999E-3</c:v>
                </c:pt>
                <c:pt idx="44196">
                  <c:v>1.6551654553040899E-3</c:v>
                </c:pt>
                <c:pt idx="44197">
                  <c:v>1.6533760353922801E-3</c:v>
                </c:pt>
                <c:pt idx="44198">
                  <c:v>1.6515916213393201E-3</c:v>
                </c:pt>
                <c:pt idx="44199">
                  <c:v>1.6498110489919799E-3</c:v>
                </c:pt>
                <c:pt idx="44200">
                  <c:v>1.6480338526889699E-3</c:v>
                </c:pt>
                <c:pt idx="44201">
                  <c:v>1.64626073092222E-3</c:v>
                </c:pt>
                <c:pt idx="44202">
                  <c:v>1.6444921493530299E-3</c:v>
                </c:pt>
                <c:pt idx="44203">
                  <c:v>1.64272624533624E-3</c:v>
                </c:pt>
                <c:pt idx="44204">
                  <c:v>1.64096523076296E-3</c:v>
                </c:pt>
                <c:pt idx="44205">
                  <c:v>1.6392068937420899E-3</c:v>
                </c:pt>
                <c:pt idx="44206">
                  <c:v>1.63745286408812E-3</c:v>
                </c:pt>
                <c:pt idx="44207">
                  <c:v>1.63570267613977E-3</c:v>
                </c:pt>
                <c:pt idx="44208">
                  <c:v>1.63395598065108E-3</c:v>
                </c:pt>
                <c:pt idx="44209">
                  <c:v>1.63221394177526E-3</c:v>
                </c:pt>
                <c:pt idx="44210">
                  <c:v>1.63047458045185E-3</c:v>
                </c:pt>
                <c:pt idx="44211">
                  <c:v>1.62874057423323E-3</c:v>
                </c:pt>
                <c:pt idx="44212">
                  <c:v>1.6270090127363801E-3</c:v>
                </c:pt>
                <c:pt idx="44213">
                  <c:v>1.6252828063443301E-3</c:v>
                </c:pt>
                <c:pt idx="44214">
                  <c:v>1.6235581133514599E-3</c:v>
                </c:pt>
                <c:pt idx="44215">
                  <c:v>1.62183807697147E-3</c:v>
                </c:pt>
                <c:pt idx="44216">
                  <c:v>1.62012281361967E-3</c:v>
                </c:pt>
                <c:pt idx="44217">
                  <c:v>1.6184103442355999E-3</c:v>
                </c:pt>
                <c:pt idx="44218">
                  <c:v>1.6167014837264999E-3</c:v>
                </c:pt>
                <c:pt idx="44219">
                  <c:v>1.6149973962456001E-3</c:v>
                </c:pt>
                <c:pt idx="44220">
                  <c:v>1.613297034055E-3</c:v>
                </c:pt>
                <c:pt idx="44221">
                  <c:v>1.6115995822474399E-3</c:v>
                </c:pt>
                <c:pt idx="44222">
                  <c:v>1.6099062049761399E-3</c:v>
                </c:pt>
                <c:pt idx="44223">
                  <c:v>1.60821585450321E-3</c:v>
                </c:pt>
                <c:pt idx="44224">
                  <c:v>1.6065298113972001E-3</c:v>
                </c:pt>
                <c:pt idx="44225">
                  <c:v>1.6048477264121201E-3</c:v>
                </c:pt>
                <c:pt idx="44226">
                  <c:v>1.60317006520927E-3</c:v>
                </c:pt>
                <c:pt idx="44227">
                  <c:v>1.6014953143894701E-3</c:v>
                </c:pt>
                <c:pt idx="44228">
                  <c:v>1.5998242888599599E-3</c:v>
                </c:pt>
                <c:pt idx="44229">
                  <c:v>1.5981568722054399E-3</c:v>
                </c:pt>
                <c:pt idx="44230">
                  <c:v>1.5964929480105599E-3</c:v>
                </c:pt>
                <c:pt idx="44231">
                  <c:v>1.59483251627535E-3</c:v>
                </c:pt>
                <c:pt idx="44232">
                  <c:v>1.59317662473768E-3</c:v>
                </c:pt>
                <c:pt idx="44233">
                  <c:v>1.5915235271677401E-3</c:v>
                </c:pt>
                <c:pt idx="44234">
                  <c:v>1.58987566828728E-3</c:v>
                </c:pt>
                <c:pt idx="44235">
                  <c:v>1.5882308362051799E-3</c:v>
                </c:pt>
                <c:pt idx="44236">
                  <c:v>1.5865890309214601E-3</c:v>
                </c:pt>
                <c:pt idx="44237">
                  <c:v>1.58495176583529E-3</c:v>
                </c:pt>
                <c:pt idx="44238">
                  <c:v>1.58331752754748E-3</c:v>
                </c:pt>
                <c:pt idx="44239">
                  <c:v>1.58168701454997E-3</c:v>
                </c:pt>
                <c:pt idx="44240">
                  <c:v>1.5800606925040501E-3</c:v>
                </c:pt>
                <c:pt idx="44241">
                  <c:v>1.57843809574843E-3</c:v>
                </c:pt>
                <c:pt idx="44242">
                  <c:v>1.57681829296053E-3</c:v>
                </c:pt>
                <c:pt idx="44243">
                  <c:v>1.5752032632008199E-3</c:v>
                </c:pt>
                <c:pt idx="44244">
                  <c:v>1.57359102740884E-3</c:v>
                </c:pt>
                <c:pt idx="44245">
                  <c:v>1.5719817019998999E-3</c:v>
                </c:pt>
                <c:pt idx="44246">
                  <c:v>1.5703773824498101E-3</c:v>
                </c:pt>
                <c:pt idx="44247">
                  <c:v>1.5687765553593601E-3</c:v>
                </c:pt>
                <c:pt idx="44248">
                  <c:v>1.567178289406E-3</c:v>
                </c:pt>
                <c:pt idx="44249">
                  <c:v>1.5655858442187301E-3</c:v>
                </c:pt>
                <c:pt idx="44250">
                  <c:v>1.5639952616766099E-3</c:v>
                </c:pt>
                <c:pt idx="44251">
                  <c:v>1.5624082880094699E-3</c:v>
                </c:pt>
                <c:pt idx="44252">
                  <c:v>1.5608260873705201E-3</c:v>
                </c:pt>
                <c:pt idx="44253">
                  <c:v>1.5592463314533199E-3</c:v>
                </c:pt>
                <c:pt idx="44254">
                  <c:v>1.55767076648772E-3</c:v>
                </c:pt>
                <c:pt idx="44255">
                  <c:v>1.5560985775664501E-3</c:v>
                </c:pt>
                <c:pt idx="44256">
                  <c:v>1.5545308124274E-3</c:v>
                </c:pt>
                <c:pt idx="44257">
                  <c:v>1.5529659576714E-3</c:v>
                </c:pt>
                <c:pt idx="44258">
                  <c:v>1.55140459537506E-3</c:v>
                </c:pt>
                <c:pt idx="44259">
                  <c:v>1.5498468419537E-3</c:v>
                </c:pt>
                <c:pt idx="44260">
                  <c:v>1.5482924645766601E-3</c:v>
                </c:pt>
                <c:pt idx="44261">
                  <c:v>1.5467413468286399E-3</c:v>
                </c:pt>
                <c:pt idx="44262">
                  <c:v>1.54519476927817E-3</c:v>
                </c:pt>
                <c:pt idx="44263">
                  <c:v>1.54365133494139E-3</c:v>
                </c:pt>
                <c:pt idx="44264">
                  <c:v>1.5421117423102301E-3</c:v>
                </c:pt>
                <c:pt idx="44265">
                  <c:v>1.54057506006211E-3</c:v>
                </c:pt>
                <c:pt idx="44266">
                  <c:v>1.53904291801155E-3</c:v>
                </c:pt>
                <c:pt idx="44267">
                  <c:v>1.5375139191746701E-3</c:v>
                </c:pt>
                <c:pt idx="44268">
                  <c:v>1.5359888784587401E-3</c:v>
                </c:pt>
                <c:pt idx="44269">
                  <c:v>1.5344662824645599E-3</c:v>
                </c:pt>
                <c:pt idx="44270">
                  <c:v>1.53294706251472E-3</c:v>
                </c:pt>
                <c:pt idx="44271">
                  <c:v>1.5314323827624299E-3</c:v>
                </c:pt>
                <c:pt idx="44272">
                  <c:v>1.5299214283004401E-3</c:v>
                </c:pt>
                <c:pt idx="44273">
                  <c:v>1.5284131513908499E-3</c:v>
                </c:pt>
                <c:pt idx="44274">
                  <c:v>1.5269088326022001E-3</c:v>
                </c:pt>
                <c:pt idx="44275">
                  <c:v>1.5254077734425701E-3</c:v>
                </c:pt>
                <c:pt idx="44276">
                  <c:v>1.5239107888191899E-3</c:v>
                </c:pt>
                <c:pt idx="44277">
                  <c:v>1.5224171802401499E-3</c:v>
                </c:pt>
                <c:pt idx="44278">
                  <c:v>1.5209269477054501E-3</c:v>
                </c:pt>
                <c:pt idx="44279">
                  <c:v>1.5194400912150699E-3</c:v>
                </c:pt>
                <c:pt idx="44280">
                  <c:v>1.51795556303114E-3</c:v>
                </c:pt>
                <c:pt idx="44281">
                  <c:v>1.5164758078754E-3</c:v>
                </c:pt>
                <c:pt idx="44282">
                  <c:v>1.5149998944252699E-3</c:v>
                </c:pt>
                <c:pt idx="44283">
                  <c:v>1.5135270077735201E-3</c:v>
                </c:pt>
                <c:pt idx="44284">
                  <c:v>1.5120576135814201E-3</c:v>
                </c:pt>
                <c:pt idx="44285">
                  <c:v>1.5105914790183299E-3</c:v>
                </c:pt>
                <c:pt idx="44286">
                  <c:v>1.50912848766893E-3</c:v>
                </c:pt>
                <c:pt idx="44287">
                  <c:v>1.5076696872711199E-3</c:v>
                </c:pt>
                <c:pt idx="44288">
                  <c:v>1.5062141465023199E-3</c:v>
                </c:pt>
                <c:pt idx="44289">
                  <c:v>1.5047613997012401E-3</c:v>
                </c:pt>
                <c:pt idx="44290">
                  <c:v>1.50331412442029E-3</c:v>
                </c:pt>
                <c:pt idx="44291">
                  <c:v>1.50186836253852E-3</c:v>
                </c:pt>
                <c:pt idx="44292">
                  <c:v>1.5004256274551201E-3</c:v>
                </c:pt>
                <c:pt idx="44293">
                  <c:v>1.4989881310612E-3</c:v>
                </c:pt>
                <c:pt idx="44294">
                  <c:v>1.49755296297371E-3</c:v>
                </c:pt>
                <c:pt idx="44295">
                  <c:v>1.4961212873458899E-3</c:v>
                </c:pt>
                <c:pt idx="44296">
                  <c:v>1.49469322059304E-3</c:v>
                </c:pt>
                <c:pt idx="44297">
                  <c:v>1.4932682970538701E-3</c:v>
                </c:pt>
                <c:pt idx="44298">
                  <c:v>1.4918474480509799E-3</c:v>
                </c:pt>
                <c:pt idx="44299">
                  <c:v>1.4904286945238701E-3</c:v>
                </c:pt>
                <c:pt idx="44300">
                  <c:v>1.4890141319483499E-3</c:v>
                </c:pt>
                <c:pt idx="44301">
                  <c:v>1.4876031782478101E-3</c:v>
                </c:pt>
                <c:pt idx="44302">
                  <c:v>1.4861952513456299E-3</c:v>
                </c:pt>
                <c:pt idx="44303">
                  <c:v>1.48479093331844E-3</c:v>
                </c:pt>
                <c:pt idx="44304">
                  <c:v>1.4833899913355699E-3</c:v>
                </c:pt>
                <c:pt idx="44305">
                  <c:v>1.4819920761510699E-3</c:v>
                </c:pt>
                <c:pt idx="44306">
                  <c:v>1.48059765342623E-3</c:v>
                </c:pt>
                <c:pt idx="44307">
                  <c:v>1.47920707240701E-3</c:v>
                </c:pt>
                <c:pt idx="44308">
                  <c:v>1.4778194017708299E-3</c:v>
                </c:pt>
                <c:pt idx="44309">
                  <c:v>1.4764347579330199E-3</c:v>
                </c:pt>
                <c:pt idx="44310">
                  <c:v>1.47505360655487E-3</c:v>
                </c:pt>
                <c:pt idx="44311">
                  <c:v>1.47367652971298E-3</c:v>
                </c:pt>
                <c:pt idx="44312">
                  <c:v>1.4723023632541301E-3</c:v>
                </c:pt>
                <c:pt idx="44313">
                  <c:v>1.4709314564243E-3</c:v>
                </c:pt>
                <c:pt idx="44314">
                  <c:v>1.4695631107315399E-3</c:v>
                </c:pt>
                <c:pt idx="44315">
                  <c:v>1.4681994216516601E-3</c:v>
                </c:pt>
                <c:pt idx="44316">
                  <c:v>1.4668372459709601E-3</c:v>
                </c:pt>
                <c:pt idx="44317">
                  <c:v>1.4654805418103901E-3</c:v>
                </c:pt>
                <c:pt idx="44318">
                  <c:v>1.4641263987869E-3</c:v>
                </c:pt>
                <c:pt idx="44319">
                  <c:v>1.4627749333158101E-3</c:v>
                </c:pt>
                <c:pt idx="44320">
                  <c:v>1.4614263782277699E-3</c:v>
                </c:pt>
                <c:pt idx="44321">
                  <c:v>1.4600823633372801E-3</c:v>
                </c:pt>
                <c:pt idx="44322">
                  <c:v>1.45874114241451E-3</c:v>
                </c:pt>
                <c:pt idx="44323">
                  <c:v>1.4574041124433301E-3</c:v>
                </c:pt>
                <c:pt idx="44324">
                  <c:v>1.45606917794794E-3</c:v>
                </c:pt>
                <c:pt idx="44325">
                  <c:v>1.45473796874285E-3</c:v>
                </c:pt>
                <c:pt idx="44326">
                  <c:v>1.4534095535054801E-3</c:v>
                </c:pt>
                <c:pt idx="44327">
                  <c:v>1.45208439789712E-3</c:v>
                </c:pt>
                <c:pt idx="44328">
                  <c:v>1.4507625019177801E-3</c:v>
                </c:pt>
                <c:pt idx="44329">
                  <c:v>1.4494446804747001E-3</c:v>
                </c:pt>
                <c:pt idx="44330">
                  <c:v>1.44813000224531E-3</c:v>
                </c:pt>
                <c:pt idx="44331">
                  <c:v>1.44681707024574E-3</c:v>
                </c:pt>
                <c:pt idx="44332">
                  <c:v>1.44550856202841E-3</c:v>
                </c:pt>
                <c:pt idx="44333">
                  <c:v>1.44420319702476E-3</c:v>
                </c:pt>
                <c:pt idx="44334">
                  <c:v>1.44290097523481E-3</c:v>
                </c:pt>
                <c:pt idx="44335">
                  <c:v>1.44160154741257E-3</c:v>
                </c:pt>
                <c:pt idx="44336">
                  <c:v>1.4403058448806401E-3</c:v>
                </c:pt>
                <c:pt idx="44337">
                  <c:v>1.43901340197772E-3</c:v>
                </c:pt>
                <c:pt idx="44338">
                  <c:v>1.43772375304252E-3</c:v>
                </c:pt>
                <c:pt idx="44339">
                  <c:v>1.4364377129823E-3</c:v>
                </c:pt>
                <c:pt idx="44340">
                  <c:v>1.43515481613576E-3</c:v>
                </c:pt>
                <c:pt idx="44341">
                  <c:v>1.4338743640109901E-3</c:v>
                </c:pt>
                <c:pt idx="44342">
                  <c:v>1.4325975207611899E-3</c:v>
                </c:pt>
                <c:pt idx="44343">
                  <c:v>1.4313244028016901E-3</c:v>
                </c:pt>
                <c:pt idx="44344">
                  <c:v>1.4300536131486301E-3</c:v>
                </c:pt>
                <c:pt idx="44345">
                  <c:v>1.4287861995399E-3</c:v>
                </c:pt>
                <c:pt idx="44346">
                  <c:v>1.42752169631422E-3</c:v>
                </c:pt>
                <c:pt idx="44347">
                  <c:v>1.4262612676248E-3</c:v>
                </c:pt>
                <c:pt idx="44348">
                  <c:v>1.4250030508264899E-3</c:v>
                </c:pt>
                <c:pt idx="44349">
                  <c:v>1.4237485593184801E-3</c:v>
                </c:pt>
                <c:pt idx="44350">
                  <c:v>1.42249732743949E-3</c:v>
                </c:pt>
                <c:pt idx="44351">
                  <c:v>1.4212483074516099E-3</c:v>
                </c:pt>
                <c:pt idx="44352">
                  <c:v>1.4200034784153099E-3</c:v>
                </c:pt>
                <c:pt idx="44353">
                  <c:v>1.41876074485481E-3</c:v>
                </c:pt>
                <c:pt idx="44354">
                  <c:v>1.4175215037539599E-3</c:v>
                </c:pt>
                <c:pt idx="44355">
                  <c:v>1.4162862207740599E-3</c:v>
                </c:pt>
                <c:pt idx="44356">
                  <c:v>1.41505326610059E-3</c:v>
                </c:pt>
                <c:pt idx="44357">
                  <c:v>1.41382333822548E-3</c:v>
                </c:pt>
                <c:pt idx="44358">
                  <c:v>1.4125959714874599E-3</c:v>
                </c:pt>
                <c:pt idx="44359">
                  <c:v>1.4113736106082799E-3</c:v>
                </c:pt>
                <c:pt idx="44360">
                  <c:v>1.4101524138823199E-3</c:v>
                </c:pt>
                <c:pt idx="44361">
                  <c:v>1.4089351752772899E-3</c:v>
                </c:pt>
                <c:pt idx="44362">
                  <c:v>1.4077206142246699E-3</c:v>
                </c:pt>
                <c:pt idx="44363">
                  <c:v>1.4065091963857399E-3</c:v>
                </c:pt>
                <c:pt idx="44364">
                  <c:v>1.40530080534518E-3</c:v>
                </c:pt>
                <c:pt idx="44365">
                  <c:v>1.40409544110298E-3</c:v>
                </c:pt>
                <c:pt idx="44366">
                  <c:v>1.40289368573576E-3</c:v>
                </c:pt>
                <c:pt idx="44367">
                  <c:v>1.40169472433627E-3</c:v>
                </c:pt>
                <c:pt idx="44368">
                  <c:v>1.4004985569045E-3</c:v>
                </c:pt>
                <c:pt idx="44369">
                  <c:v>1.39930506702513E-3</c:v>
                </c:pt>
                <c:pt idx="44370">
                  <c:v>1.39811518602073E-3</c:v>
                </c:pt>
                <c:pt idx="44371">
                  <c:v>1.39692798256874E-3</c:v>
                </c:pt>
                <c:pt idx="44372">
                  <c:v>1.3957432238385101E-3</c:v>
                </c:pt>
                <c:pt idx="44373">
                  <c:v>1.39455159660429E-3</c:v>
                </c:pt>
                <c:pt idx="44374">
                  <c:v>1.39293691609055E-3</c:v>
                </c:pt>
                <c:pt idx="44375">
                  <c:v>1.3913537841290201E-3</c:v>
                </c:pt>
                <c:pt idx="44376">
                  <c:v>1.3904194347560399E-3</c:v>
                </c:pt>
                <c:pt idx="44377">
                  <c:v>1.3892020797357E-3</c:v>
                </c:pt>
                <c:pt idx="44378">
                  <c:v>1.38779066037387E-3</c:v>
                </c:pt>
                <c:pt idx="44379">
                  <c:v>1.3864266220480199E-3</c:v>
                </c:pt>
                <c:pt idx="44380">
                  <c:v>1.3857861049473301E-3</c:v>
                </c:pt>
                <c:pt idx="44381">
                  <c:v>1.38456327840686E-3</c:v>
                </c:pt>
                <c:pt idx="44382">
                  <c:v>1.38301786500961E-3</c:v>
                </c:pt>
                <c:pt idx="44383">
                  <c:v>1.38196663465351E-3</c:v>
                </c:pt>
                <c:pt idx="44384">
                  <c:v>1.3809242518618701E-3</c:v>
                </c:pt>
                <c:pt idx="44385">
                  <c:v>1.3798163272440401E-3</c:v>
                </c:pt>
                <c:pt idx="44386">
                  <c:v>1.37863238342106E-3</c:v>
                </c:pt>
                <c:pt idx="44387">
                  <c:v>1.37742620427162E-3</c:v>
                </c:pt>
                <c:pt idx="44388">
                  <c:v>1.3762506423518101E-3</c:v>
                </c:pt>
                <c:pt idx="44389">
                  <c:v>1.37512211222202E-3</c:v>
                </c:pt>
                <c:pt idx="44390">
                  <c:v>1.3740068534389099E-3</c:v>
                </c:pt>
                <c:pt idx="44391">
                  <c:v>1.3728648191317901E-3</c:v>
                </c:pt>
                <c:pt idx="44392">
                  <c:v>1.3716873945668301E-3</c:v>
                </c:pt>
                <c:pt idx="44393">
                  <c:v>1.3704987941309801E-3</c:v>
                </c:pt>
                <c:pt idx="44394">
                  <c:v>1.36932905297726E-3</c:v>
                </c:pt>
                <c:pt idx="44395">
                  <c:v>1.36819307226688E-3</c:v>
                </c:pt>
                <c:pt idx="44396">
                  <c:v>1.3670744374394399E-3</c:v>
                </c:pt>
                <c:pt idx="44397">
                  <c:v>1.36595219373703E-3</c:v>
                </c:pt>
                <c:pt idx="44398">
                  <c:v>1.3649871107190899E-3</c:v>
                </c:pt>
                <c:pt idx="44399">
                  <c:v>1.3637946685776099E-3</c:v>
                </c:pt>
                <c:pt idx="44400">
                  <c:v>1.3627365697175299E-3</c:v>
                </c:pt>
                <c:pt idx="44401">
                  <c:v>1.3616011710837501E-3</c:v>
                </c:pt>
                <c:pt idx="44402">
                  <c:v>1.36062910314649E-3</c:v>
                </c:pt>
                <c:pt idx="44403">
                  <c:v>1.3593717012554401E-3</c:v>
                </c:pt>
                <c:pt idx="44404">
                  <c:v>1.3584617991000401E-3</c:v>
                </c:pt>
                <c:pt idx="44405">
                  <c:v>1.35746411979199E-3</c:v>
                </c:pt>
                <c:pt idx="44406">
                  <c:v>1.35631125885993E-3</c:v>
                </c:pt>
                <c:pt idx="44407">
                  <c:v>1.35509425308555E-3</c:v>
                </c:pt>
                <c:pt idx="44408">
                  <c:v>1.35394232347608E-3</c:v>
                </c:pt>
                <c:pt idx="44409">
                  <c:v>1.3529725838452599E-3</c:v>
                </c:pt>
                <c:pt idx="44410">
                  <c:v>1.3518363703042299E-3</c:v>
                </c:pt>
                <c:pt idx="44411">
                  <c:v>1.3507732655853001E-3</c:v>
                </c:pt>
                <c:pt idx="44412">
                  <c:v>1.3497227337211401E-3</c:v>
                </c:pt>
                <c:pt idx="44413">
                  <c:v>1.3486776733770999E-3</c:v>
                </c:pt>
                <c:pt idx="44414">
                  <c:v>1.3476264430210001E-3</c:v>
                </c:pt>
                <c:pt idx="44415">
                  <c:v>1.3465617084875701E-3</c:v>
                </c:pt>
                <c:pt idx="44416">
                  <c:v>1.34548917412758E-3</c:v>
                </c:pt>
                <c:pt idx="44417">
                  <c:v>1.3444173382595201E-3</c:v>
                </c:pt>
                <c:pt idx="44418">
                  <c:v>1.3433541171252699E-3</c:v>
                </c:pt>
                <c:pt idx="44419">
                  <c:v>1.3422966003417999E-3</c:v>
                </c:pt>
                <c:pt idx="44420">
                  <c:v>1.3412414118647599E-3</c:v>
                </c:pt>
                <c:pt idx="44421">
                  <c:v>1.34018203243613E-3</c:v>
                </c:pt>
                <c:pt idx="44422">
                  <c:v>1.33912276942283E-3</c:v>
                </c:pt>
                <c:pt idx="44423">
                  <c:v>1.3380682794377199E-3</c:v>
                </c:pt>
                <c:pt idx="44424">
                  <c:v>1.33702240418643E-3</c:v>
                </c:pt>
                <c:pt idx="44425">
                  <c:v>1.335988054052E-3</c:v>
                </c:pt>
                <c:pt idx="44426">
                  <c:v>1.33505125995725E-3</c:v>
                </c:pt>
                <c:pt idx="44427">
                  <c:v>1.33414275478572E-3</c:v>
                </c:pt>
                <c:pt idx="44428">
                  <c:v>1.3331384398043199E-3</c:v>
                </c:pt>
                <c:pt idx="44429">
                  <c:v>1.33202911820263E-3</c:v>
                </c:pt>
                <c:pt idx="44430">
                  <c:v>1.33090512827039E-3</c:v>
                </c:pt>
                <c:pt idx="44431">
                  <c:v>1.3300328282639399E-3</c:v>
                </c:pt>
                <c:pt idx="44432">
                  <c:v>1.32885086350143E-3</c:v>
                </c:pt>
                <c:pt idx="44433">
                  <c:v>1.3278514379635501E-3</c:v>
                </c:pt>
                <c:pt idx="44434">
                  <c:v>1.32685492280871E-3</c:v>
                </c:pt>
                <c:pt idx="44435">
                  <c:v>1.3258554972708199E-3</c:v>
                </c:pt>
                <c:pt idx="44436">
                  <c:v>1.3248556060716499E-3</c:v>
                </c:pt>
                <c:pt idx="44437">
                  <c:v>1.3238574611023101E-3</c:v>
                </c:pt>
                <c:pt idx="44438">
                  <c:v>1.3228628085926199E-3</c:v>
                </c:pt>
                <c:pt idx="44439">
                  <c:v>1.32187083363533E-3</c:v>
                </c:pt>
                <c:pt idx="44440">
                  <c:v>1.3208809541538399E-3</c:v>
                </c:pt>
                <c:pt idx="44441">
                  <c:v>1.31989165674895E-3</c:v>
                </c:pt>
                <c:pt idx="44442">
                  <c:v>1.31890387274325E-3</c:v>
                </c:pt>
                <c:pt idx="44443">
                  <c:v>1.31791783496738E-3</c:v>
                </c:pt>
                <c:pt idx="44444">
                  <c:v>1.3169370358809801E-3</c:v>
                </c:pt>
                <c:pt idx="44445">
                  <c:v>1.31595868151635E-3</c:v>
                </c:pt>
                <c:pt idx="44446">
                  <c:v>1.31498428527266E-3</c:v>
                </c:pt>
                <c:pt idx="44447">
                  <c:v>1.3140124501660501E-3</c:v>
                </c:pt>
                <c:pt idx="44448">
                  <c:v>1.3131027808412901E-3</c:v>
                </c:pt>
                <c:pt idx="44449">
                  <c:v>1.3121432857587901E-3</c:v>
                </c:pt>
                <c:pt idx="44450">
                  <c:v>1.31127133499831E-3</c:v>
                </c:pt>
                <c:pt idx="44451">
                  <c:v>1.31033372599632E-3</c:v>
                </c:pt>
                <c:pt idx="44452">
                  <c:v>1.30931590683758E-3</c:v>
                </c:pt>
                <c:pt idx="44453">
                  <c:v>1.3082857476547399E-3</c:v>
                </c:pt>
                <c:pt idx="44454">
                  <c:v>1.3073087902739601E-3</c:v>
                </c:pt>
                <c:pt idx="44455">
                  <c:v>1.3064617523923499E-3</c:v>
                </c:pt>
                <c:pt idx="44456">
                  <c:v>1.30542344413698E-3</c:v>
                </c:pt>
                <c:pt idx="44457">
                  <c:v>1.3044944498688E-3</c:v>
                </c:pt>
                <c:pt idx="44458">
                  <c:v>1.30359001923353E-3</c:v>
                </c:pt>
                <c:pt idx="44459">
                  <c:v>1.3026732485741401E-3</c:v>
                </c:pt>
                <c:pt idx="44460">
                  <c:v>1.30173156503588E-3</c:v>
                </c:pt>
                <c:pt idx="44461">
                  <c:v>1.30077346693724E-3</c:v>
                </c:pt>
                <c:pt idx="44462">
                  <c:v>1.29982549697161E-3</c:v>
                </c:pt>
                <c:pt idx="44463">
                  <c:v>1.29890057723969E-3</c:v>
                </c:pt>
                <c:pt idx="44464">
                  <c:v>1.2979870662093199E-3</c:v>
                </c:pt>
                <c:pt idx="44465">
                  <c:v>1.29706913139671E-3</c:v>
                </c:pt>
                <c:pt idx="44466">
                  <c:v>1.2961378088220999E-3</c:v>
                </c:pt>
                <c:pt idx="44467">
                  <c:v>1.2952010147273499E-3</c:v>
                </c:pt>
                <c:pt idx="44468">
                  <c:v>1.29427190404385E-3</c:v>
                </c:pt>
                <c:pt idx="44469">
                  <c:v>1.29335641395301E-3</c:v>
                </c:pt>
                <c:pt idx="44470">
                  <c:v>1.29244942218065E-3</c:v>
                </c:pt>
                <c:pt idx="44471">
                  <c:v>1.2915413826703999E-3</c:v>
                </c:pt>
                <c:pt idx="44472">
                  <c:v>1.29062787164003E-3</c:v>
                </c:pt>
                <c:pt idx="44473">
                  <c:v>1.28971331287175E-3</c:v>
                </c:pt>
                <c:pt idx="44474">
                  <c:v>1.28880678676069E-3</c:v>
                </c:pt>
                <c:pt idx="44475">
                  <c:v>1.28790806047618E-3</c:v>
                </c:pt>
                <c:pt idx="44476">
                  <c:v>1.28701573703438E-3</c:v>
                </c:pt>
                <c:pt idx="44477">
                  <c:v>1.2861232971772599E-3</c:v>
                </c:pt>
                <c:pt idx="44478">
                  <c:v>1.2852301588282E-3</c:v>
                </c:pt>
                <c:pt idx="44479">
                  <c:v>1.28433667123318E-3</c:v>
                </c:pt>
                <c:pt idx="44480">
                  <c:v>1.28344947006553E-3</c:v>
                </c:pt>
                <c:pt idx="44481">
                  <c:v>1.2825668090954399E-3</c:v>
                </c:pt>
                <c:pt idx="44482">
                  <c:v>1.2816895032301599E-3</c:v>
                </c:pt>
                <c:pt idx="44483">
                  <c:v>1.2808120809495499E-3</c:v>
                </c:pt>
                <c:pt idx="44484">
                  <c:v>1.27993454225361E-3</c:v>
                </c:pt>
                <c:pt idx="44485">
                  <c:v>1.27905886620283E-3</c:v>
                </c:pt>
                <c:pt idx="44486">
                  <c:v>1.27818726468831E-3</c:v>
                </c:pt>
                <c:pt idx="44487">
                  <c:v>1.2773196212947399E-3</c:v>
                </c:pt>
                <c:pt idx="44488">
                  <c:v>1.27645477186889E-3</c:v>
                </c:pt>
                <c:pt idx="44489">
                  <c:v>1.27559062093496E-3</c:v>
                </c:pt>
                <c:pt idx="44490">
                  <c:v>1.2747290311381199E-3</c:v>
                </c:pt>
                <c:pt idx="44491">
                  <c:v>1.27386825624853E-3</c:v>
                </c:pt>
                <c:pt idx="44492">
                  <c:v>1.27301155589521E-3</c:v>
                </c:pt>
                <c:pt idx="44493">
                  <c:v>1.27215730026364E-3</c:v>
                </c:pt>
                <c:pt idx="44494">
                  <c:v>1.2713063042610901E-3</c:v>
                </c:pt>
                <c:pt idx="44495">
                  <c:v>1.2704556575045E-3</c:v>
                </c:pt>
                <c:pt idx="44496">
                  <c:v>1.26960827037692E-3</c:v>
                </c:pt>
                <c:pt idx="44497">
                  <c:v>1.2687615817412699E-3</c:v>
                </c:pt>
                <c:pt idx="44498">
                  <c:v>1.2679195497185001E-3</c:v>
                </c:pt>
                <c:pt idx="44499">
                  <c:v>1.26707879826427E-3</c:v>
                </c:pt>
                <c:pt idx="44500">
                  <c:v>1.26624060794711E-3</c:v>
                </c:pt>
                <c:pt idx="44501">
                  <c:v>1.2654048623517199E-3</c:v>
                </c:pt>
                <c:pt idx="44502">
                  <c:v>1.2645706301555001E-3</c:v>
                </c:pt>
                <c:pt idx="44503">
                  <c:v>1.2637388426810501E-3</c:v>
                </c:pt>
                <c:pt idx="44504">
                  <c:v>1.2629107804969001E-3</c:v>
                </c:pt>
                <c:pt idx="44505">
                  <c:v>1.2620829511433801E-3</c:v>
                </c:pt>
                <c:pt idx="44506">
                  <c:v>1.2612583814188799E-3</c:v>
                </c:pt>
                <c:pt idx="44507">
                  <c:v>1.2604361400008199E-3</c:v>
                </c:pt>
                <c:pt idx="44508">
                  <c:v>1.2596151791513001E-3</c:v>
                </c:pt>
                <c:pt idx="44509">
                  <c:v>1.2587968958541801E-3</c:v>
                </c:pt>
                <c:pt idx="44510">
                  <c:v>1.2579811736941301E-3</c:v>
                </c:pt>
                <c:pt idx="44511">
                  <c:v>1.25716801267117E-3</c:v>
                </c:pt>
                <c:pt idx="44512">
                  <c:v>1.2563555501401401E-3</c:v>
                </c:pt>
                <c:pt idx="44513">
                  <c:v>1.25554704573005E-3</c:v>
                </c:pt>
                <c:pt idx="44514">
                  <c:v>1.25473970547319E-3</c:v>
                </c:pt>
                <c:pt idx="44515">
                  <c:v>1.2539348099380699E-3</c:v>
                </c:pt>
                <c:pt idx="44516">
                  <c:v>1.2531317770481101E-3</c:v>
                </c:pt>
                <c:pt idx="44517">
                  <c:v>1.2523308396339399E-3</c:v>
                </c:pt>
                <c:pt idx="44518">
                  <c:v>1.2515330454334599E-3</c:v>
                </c:pt>
                <c:pt idx="44519">
                  <c:v>1.2507368810474901E-3</c:v>
                </c:pt>
                <c:pt idx="44520">
                  <c:v>1.2499416479840901E-3</c:v>
                </c:pt>
                <c:pt idx="44521">
                  <c:v>1.2491510715335601E-3</c:v>
                </c:pt>
                <c:pt idx="44522">
                  <c:v>1.2483604950830299E-3</c:v>
                </c:pt>
                <c:pt idx="44523">
                  <c:v>1.2475736439228099E-3</c:v>
                </c:pt>
                <c:pt idx="44524">
                  <c:v>1.24678749125451E-3</c:v>
                </c:pt>
                <c:pt idx="44525">
                  <c:v>1.2460048310458699E-3</c:v>
                </c:pt>
                <c:pt idx="44526">
                  <c:v>1.2452234514057599E-3</c:v>
                </c:pt>
                <c:pt idx="44527">
                  <c:v>1.2444434687495199E-3</c:v>
                </c:pt>
                <c:pt idx="44528">
                  <c:v>1.24366686213762E-3</c:v>
                </c:pt>
                <c:pt idx="44529">
                  <c:v>1.24289211817086E-3</c:v>
                </c:pt>
                <c:pt idx="44530">
                  <c:v>1.24212016817182E-3</c:v>
                </c:pt>
                <c:pt idx="44531">
                  <c:v>1.2413493823260099E-3</c:v>
                </c:pt>
                <c:pt idx="44532">
                  <c:v>1.2405811576172701E-3</c:v>
                </c:pt>
                <c:pt idx="44533">
                  <c:v>1.2398142134770801E-3</c:v>
                </c:pt>
                <c:pt idx="44534">
                  <c:v>1.23905052896589E-3</c:v>
                </c:pt>
                <c:pt idx="44535">
                  <c:v>1.23828731011599E-3</c:v>
                </c:pt>
                <c:pt idx="44536">
                  <c:v>1.23752735089511E-3</c:v>
                </c:pt>
                <c:pt idx="44537">
                  <c:v>1.23676902148873E-3</c:v>
                </c:pt>
                <c:pt idx="44538">
                  <c:v>1.23601383529604E-3</c:v>
                </c:pt>
                <c:pt idx="44539">
                  <c:v>1.23525923117995E-3</c:v>
                </c:pt>
                <c:pt idx="44540">
                  <c:v>1.2345074210315899E-3</c:v>
                </c:pt>
                <c:pt idx="44541">
                  <c:v>1.23375782277435E-3</c:v>
                </c:pt>
                <c:pt idx="44542">
                  <c:v>1.2330103199928999E-3</c:v>
                </c:pt>
                <c:pt idx="44543">
                  <c:v>1.2322637485340201E-3</c:v>
                </c:pt>
                <c:pt idx="44544">
                  <c:v>1.2315206695348001E-3</c:v>
                </c:pt>
                <c:pt idx="44545">
                  <c:v>1.2307782890275099E-3</c:v>
                </c:pt>
                <c:pt idx="44546">
                  <c:v>1.23003881890327E-3</c:v>
                </c:pt>
                <c:pt idx="44547">
                  <c:v>1.22930062934756E-3</c:v>
                </c:pt>
                <c:pt idx="44548">
                  <c:v>1.2285655830055499E-3</c:v>
                </c:pt>
                <c:pt idx="44549">
                  <c:v>1.2278325157240001E-3</c:v>
                </c:pt>
                <c:pt idx="44550">
                  <c:v>1.2271002633497099E-3</c:v>
                </c:pt>
                <c:pt idx="44551">
                  <c:v>1.2263716198503999E-3</c:v>
                </c:pt>
                <c:pt idx="44552">
                  <c:v>1.2256429763510799E-3</c:v>
                </c:pt>
                <c:pt idx="44553">
                  <c:v>1.2249180581420699E-3</c:v>
                </c:pt>
                <c:pt idx="44554">
                  <c:v>1.2241937220096599E-3</c:v>
                </c:pt>
                <c:pt idx="44555">
                  <c:v>1.2234725290909401E-3</c:v>
                </c:pt>
                <c:pt idx="44556">
                  <c:v>1.22275331523269E-3</c:v>
                </c:pt>
                <c:pt idx="44557">
                  <c:v>1.22203445062041E-3</c:v>
                </c:pt>
                <c:pt idx="44558">
                  <c:v>1.22131931129843E-3</c:v>
                </c:pt>
                <c:pt idx="44559">
                  <c:v>1.22060510329902E-3</c:v>
                </c:pt>
                <c:pt idx="44560">
                  <c:v>1.2198942713439499E-3</c:v>
                </c:pt>
                <c:pt idx="44561">
                  <c:v>1.21918355580419E-3</c:v>
                </c:pt>
                <c:pt idx="44562">
                  <c:v>1.21847598347813E-3</c:v>
                </c:pt>
                <c:pt idx="44563">
                  <c:v>1.2177687603980301E-3</c:v>
                </c:pt>
                <c:pt idx="44564">
                  <c:v>1.2170658446848399E-3</c:v>
                </c:pt>
                <c:pt idx="44565">
                  <c:v>1.21636409312487E-3</c:v>
                </c:pt>
                <c:pt idx="44566">
                  <c:v>1.21566432062537E-3</c:v>
                </c:pt>
                <c:pt idx="44567">
                  <c:v>1.21496513020247E-3</c:v>
                </c:pt>
                <c:pt idx="44568">
                  <c:v>1.2142688501626301E-3</c:v>
                </c:pt>
                <c:pt idx="44569">
                  <c:v>1.2135751312598599E-3</c:v>
                </c:pt>
                <c:pt idx="44570">
                  <c:v>1.21288211084902E-3</c:v>
                </c:pt>
                <c:pt idx="44571">
                  <c:v>1.21219141874462E-3</c:v>
                </c:pt>
                <c:pt idx="44572">
                  <c:v>1.2115027057007001E-3</c:v>
                </c:pt>
                <c:pt idx="44573">
                  <c:v>1.2108158553019201E-3</c:v>
                </c:pt>
                <c:pt idx="44574">
                  <c:v>1.21013156604022E-3</c:v>
                </c:pt>
                <c:pt idx="44575">
                  <c:v>1.2094473931938399E-3</c:v>
                </c:pt>
                <c:pt idx="44576">
                  <c:v>1.2087671784684101E-3</c:v>
                </c:pt>
                <c:pt idx="44577">
                  <c:v>1.2080881278961899E-3</c:v>
                </c:pt>
                <c:pt idx="44578">
                  <c:v>1.2074104743078401E-3</c:v>
                </c:pt>
                <c:pt idx="44579">
                  <c:v>1.2067347997799501E-3</c:v>
                </c:pt>
                <c:pt idx="44580">
                  <c:v>1.2060612207278601E-3</c:v>
                </c:pt>
                <c:pt idx="44581">
                  <c:v>1.2053897371515599E-3</c:v>
                </c:pt>
                <c:pt idx="44582">
                  <c:v>1.2047201162204201E-3</c:v>
                </c:pt>
                <c:pt idx="44583">
                  <c:v>1.2040508445352301E-3</c:v>
                </c:pt>
                <c:pt idx="44584">
                  <c:v>1.20338553097099E-3</c:v>
                </c:pt>
                <c:pt idx="44585">
                  <c:v>1.20272091589868E-3</c:v>
                </c:pt>
                <c:pt idx="44586">
                  <c:v>1.2020583963021599E-3</c:v>
                </c:pt>
                <c:pt idx="44587">
                  <c:v>1.20139820501208E-3</c:v>
                </c:pt>
                <c:pt idx="44588">
                  <c:v>1.2007385957986099E-3</c:v>
                </c:pt>
                <c:pt idx="44589">
                  <c:v>1.2000816641375401E-3</c:v>
                </c:pt>
                <c:pt idx="44590">
                  <c:v>1.1994264787063E-3</c:v>
                </c:pt>
                <c:pt idx="44591">
                  <c:v>1.19877269025892E-3</c:v>
                </c:pt>
                <c:pt idx="44592">
                  <c:v>1.19812053162605E-3</c:v>
                </c:pt>
                <c:pt idx="44593">
                  <c:v>1.19747198186815E-3</c:v>
                </c:pt>
                <c:pt idx="44594">
                  <c:v>1.1968221515417099E-3</c:v>
                </c:pt>
                <c:pt idx="44595">
                  <c:v>1.1961767449975001E-3</c:v>
                </c:pt>
                <c:pt idx="44596">
                  <c:v>1.1955326190218299E-3</c:v>
                </c:pt>
                <c:pt idx="44597">
                  <c:v>1.1948891915381E-3</c:v>
                </c:pt>
                <c:pt idx="44598">
                  <c:v>1.1942491400986899E-3</c:v>
                </c:pt>
                <c:pt idx="44599">
                  <c:v>1.1936103692278301E-3</c:v>
                </c:pt>
                <c:pt idx="44600">
                  <c:v>1.19297218043357E-3</c:v>
                </c:pt>
                <c:pt idx="44601">
                  <c:v>1.19233597069979E-3</c:v>
                </c:pt>
                <c:pt idx="44602">
                  <c:v>1.19170313701034E-3</c:v>
                </c:pt>
                <c:pt idx="44603">
                  <c:v>1.19107041973621E-3</c:v>
                </c:pt>
                <c:pt idx="44604">
                  <c:v>1.19044038001448E-3</c:v>
                </c:pt>
                <c:pt idx="44605">
                  <c:v>1.1898122029378999E-3</c:v>
                </c:pt>
                <c:pt idx="44606">
                  <c:v>1.18918484076858E-3</c:v>
                </c:pt>
                <c:pt idx="44607">
                  <c:v>1.1885600397363301E-3</c:v>
                </c:pt>
                <c:pt idx="44608">
                  <c:v>1.1879369849339099E-3</c:v>
                </c:pt>
                <c:pt idx="44609">
                  <c:v>1.1873146286234301E-3</c:v>
                </c:pt>
                <c:pt idx="44610">
                  <c:v>1.18669448420405E-3</c:v>
                </c:pt>
                <c:pt idx="44611">
                  <c:v>1.18607713375241E-3</c:v>
                </c:pt>
                <c:pt idx="44612">
                  <c:v>1.1854607146233301E-3</c:v>
                </c:pt>
                <c:pt idx="44613">
                  <c:v>1.18484580889344E-3</c:v>
                </c:pt>
                <c:pt idx="44614">
                  <c:v>1.18423334788531E-3</c:v>
                </c:pt>
                <c:pt idx="44615">
                  <c:v>1.18362170178443E-3</c:v>
                </c:pt>
                <c:pt idx="44616">
                  <c:v>1.18301180191338E-3</c:v>
                </c:pt>
                <c:pt idx="44617">
                  <c:v>1.1824046960100499E-3</c:v>
                </c:pt>
                <c:pt idx="44618">
                  <c:v>1.1817979393526901E-3</c:v>
                </c:pt>
                <c:pt idx="44619">
                  <c:v>1.1811931617558E-3</c:v>
                </c:pt>
                <c:pt idx="44620">
                  <c:v>1.18059071246535E-3</c:v>
                </c:pt>
                <c:pt idx="44621">
                  <c:v>1.1799888452515E-3</c:v>
                </c:pt>
                <c:pt idx="44622">
                  <c:v>1.1793891899287701E-3</c:v>
                </c:pt>
                <c:pt idx="44623">
                  <c:v>1.1787915136665099E-3</c:v>
                </c:pt>
                <c:pt idx="44624">
                  <c:v>1.17819558363408E-3</c:v>
                </c:pt>
                <c:pt idx="44625">
                  <c:v>1.1776016326621201E-3</c:v>
                </c:pt>
                <c:pt idx="44626">
                  <c:v>1.1770079145207999E-3</c:v>
                </c:pt>
                <c:pt idx="44627">
                  <c:v>1.1764169903472101E-3</c:v>
                </c:pt>
                <c:pt idx="44628">
                  <c:v>1.1758271139115099E-3</c:v>
                </c:pt>
                <c:pt idx="44629">
                  <c:v>1.17523921653628E-3</c:v>
                </c:pt>
                <c:pt idx="44630">
                  <c:v>1.17465353105217E-3</c:v>
                </c:pt>
                <c:pt idx="44631">
                  <c:v>1.17406866047531E-3</c:v>
                </c:pt>
                <c:pt idx="44632">
                  <c:v>1.1734860017895701E-3</c:v>
                </c:pt>
                <c:pt idx="44633">
                  <c:v>1.1729042744264E-3</c:v>
                </c:pt>
                <c:pt idx="44634">
                  <c:v>1.17232440970838E-3</c:v>
                </c:pt>
                <c:pt idx="44635">
                  <c:v>1.1717466404661499E-3</c:v>
                </c:pt>
                <c:pt idx="44636">
                  <c:v>1.17117050103843E-3</c:v>
                </c:pt>
                <c:pt idx="44637">
                  <c:v>1.17059494368732E-3</c:v>
                </c:pt>
                <c:pt idx="44638">
                  <c:v>1.1700214818120001E-3</c:v>
                </c:pt>
                <c:pt idx="44639">
                  <c:v>1.1694497661665099E-3</c:v>
                </c:pt>
                <c:pt idx="44640">
                  <c:v>1.16888026241213E-3</c:v>
                </c:pt>
                <c:pt idx="44641">
                  <c:v>1.16831168998033E-3</c:v>
                </c:pt>
                <c:pt idx="44642">
                  <c:v>1.16774463094771E-3</c:v>
                </c:pt>
                <c:pt idx="44643">
                  <c:v>1.1671793181449201E-3</c:v>
                </c:pt>
                <c:pt idx="44644">
                  <c:v>1.16661563515663E-3</c:v>
                </c:pt>
                <c:pt idx="44645">
                  <c:v>1.16605393122882E-3</c:v>
                </c:pt>
                <c:pt idx="44646">
                  <c:v>1.16549280937761E-3</c:v>
                </c:pt>
                <c:pt idx="44647">
                  <c:v>1.1649334337562301E-3</c:v>
                </c:pt>
                <c:pt idx="44648">
                  <c:v>1.1643769685178999E-3</c:v>
                </c:pt>
                <c:pt idx="44649">
                  <c:v>1.16382050327957E-3</c:v>
                </c:pt>
                <c:pt idx="44650">
                  <c:v>1.1632660171017101E-3</c:v>
                </c:pt>
                <c:pt idx="44651">
                  <c:v>1.1627135099843101E-3</c:v>
                </c:pt>
                <c:pt idx="44652">
                  <c:v>1.16216205060482E-3</c:v>
                </c:pt>
                <c:pt idx="44653">
                  <c:v>1.1616122210398299E-3</c:v>
                </c:pt>
                <c:pt idx="44654">
                  <c:v>1.16106506902725E-3</c:v>
                </c:pt>
                <c:pt idx="44655">
                  <c:v>1.16051791701466E-3</c:v>
                </c:pt>
                <c:pt idx="44656">
                  <c:v>1.15997297689319E-3</c:v>
                </c:pt>
                <c:pt idx="44657">
                  <c:v>1.1594294337555801E-3</c:v>
                </c:pt>
                <c:pt idx="44658">
                  <c:v>1.15888682194054E-3</c:v>
                </c:pt>
                <c:pt idx="44659">
                  <c:v>1.15834665484726E-3</c:v>
                </c:pt>
                <c:pt idx="44660">
                  <c:v>1.1578081175684901E-3</c:v>
                </c:pt>
                <c:pt idx="44661">
                  <c:v>1.1572706280276201E-3</c:v>
                </c:pt>
                <c:pt idx="44662">
                  <c:v>1.15673441905528E-3</c:v>
                </c:pt>
                <c:pt idx="44663">
                  <c:v>1.1562000727281E-3</c:v>
                </c:pt>
                <c:pt idx="44664">
                  <c:v>1.1556672398000999E-3</c:v>
                </c:pt>
                <c:pt idx="44665">
                  <c:v>1.1551362695172401E-3</c:v>
                </c:pt>
                <c:pt idx="44666">
                  <c:v>1.15460611414164E-3</c:v>
                </c:pt>
                <c:pt idx="44667">
                  <c:v>1.1540773557499101E-3</c:v>
                </c:pt>
                <c:pt idx="44668">
                  <c:v>1.15355057641864E-3</c:v>
                </c:pt>
                <c:pt idx="44669">
                  <c:v>1.15302484482527E-3</c:v>
                </c:pt>
                <c:pt idx="44670">
                  <c:v>1.1525019071996199E-3</c:v>
                </c:pt>
                <c:pt idx="44671">
                  <c:v>1.1519790859892999E-3</c:v>
                </c:pt>
                <c:pt idx="44672">
                  <c:v>1.1514573125168701E-3</c:v>
                </c:pt>
                <c:pt idx="44673">
                  <c:v>1.15093810018152E-3</c:v>
                </c:pt>
                <c:pt idx="44674">
                  <c:v>1.1504202848300301E-3</c:v>
                </c:pt>
                <c:pt idx="44675">
                  <c:v>1.1499035172164399E-3</c:v>
                </c:pt>
                <c:pt idx="44676">
                  <c:v>1.1493887286633301E-3</c:v>
                </c:pt>
                <c:pt idx="44677">
                  <c:v>1.1488745221868201E-3</c:v>
                </c:pt>
                <c:pt idx="44678">
                  <c:v>1.14836276043207E-3</c:v>
                </c:pt>
                <c:pt idx="44679">
                  <c:v>1.14785181358457E-3</c:v>
                </c:pt>
                <c:pt idx="44680">
                  <c:v>1.14734214730561E-3</c:v>
                </c:pt>
                <c:pt idx="44681">
                  <c:v>1.14683399442583E-3</c:v>
                </c:pt>
                <c:pt idx="44682">
                  <c:v>1.1463277041912101E-3</c:v>
                </c:pt>
                <c:pt idx="44683">
                  <c:v>1.14582269452512E-3</c:v>
                </c:pt>
                <c:pt idx="44684">
                  <c:v>1.1453189654275801E-3</c:v>
                </c:pt>
                <c:pt idx="44685">
                  <c:v>1.1448168661445401E-3</c:v>
                </c:pt>
                <c:pt idx="44686">
                  <c:v>1.144316396676E-3</c:v>
                </c:pt>
                <c:pt idx="44687">
                  <c:v>1.1438166256994E-3</c:v>
                </c:pt>
                <c:pt idx="44688">
                  <c:v>1.1433184845373E-3</c:v>
                </c:pt>
                <c:pt idx="44689">
                  <c:v>1.1428223224356801E-3</c:v>
                </c:pt>
                <c:pt idx="44690">
                  <c:v>1.14232709165663E-3</c:v>
                </c:pt>
                <c:pt idx="44691">
                  <c:v>1.1418333742767601E-3</c:v>
                </c:pt>
                <c:pt idx="44692">
                  <c:v>1.1413416359573601E-3</c:v>
                </c:pt>
                <c:pt idx="44693">
                  <c:v>1.14084978122264E-3</c:v>
                </c:pt>
                <c:pt idx="44694">
                  <c:v>1.14036106970161E-3</c:v>
                </c:pt>
                <c:pt idx="44695">
                  <c:v>1.1398723581805799E-3</c:v>
                </c:pt>
                <c:pt idx="44696">
                  <c:v>1.1393855093046999E-3</c:v>
                </c:pt>
                <c:pt idx="44697">
                  <c:v>1.1389001738280099E-3</c:v>
                </c:pt>
                <c:pt idx="44698">
                  <c:v>1.13841611891985E-3</c:v>
                </c:pt>
                <c:pt idx="44699">
                  <c:v>1.13793415948749E-3</c:v>
                </c:pt>
                <c:pt idx="44700">
                  <c:v>1.13745220005512E-3</c:v>
                </c:pt>
                <c:pt idx="44701">
                  <c:v>1.1369724525138701E-3</c:v>
                </c:pt>
                <c:pt idx="44702">
                  <c:v>1.13649386912584E-3</c:v>
                </c:pt>
                <c:pt idx="44703">
                  <c:v>1.13601738121361E-3</c:v>
                </c:pt>
                <c:pt idx="44704">
                  <c:v>1.13554066047072E-3</c:v>
                </c:pt>
                <c:pt idx="44705">
                  <c:v>1.13506661728025E-3</c:v>
                </c:pt>
                <c:pt idx="44706">
                  <c:v>1.13459303975105E-3</c:v>
                </c:pt>
                <c:pt idx="44707">
                  <c:v>1.1341213248670099E-3</c:v>
                </c:pt>
                <c:pt idx="44708">
                  <c:v>1.1336506577208599E-3</c:v>
                </c:pt>
                <c:pt idx="44709">
                  <c:v>1.1331816203892201E-3</c:v>
                </c:pt>
                <c:pt idx="44710">
                  <c:v>1.1327142128720899E-3</c:v>
                </c:pt>
                <c:pt idx="44711">
                  <c:v>1.1322480859234901E-3</c:v>
                </c:pt>
                <c:pt idx="44712">
                  <c:v>1.13178300671279E-3</c:v>
                </c:pt>
                <c:pt idx="44713">
                  <c:v>1.13131932448596E-3</c:v>
                </c:pt>
                <c:pt idx="44714">
                  <c:v>1.13085634075105E-3</c:v>
                </c:pt>
                <c:pt idx="44715">
                  <c:v>1.1303951032459699E-3</c:v>
                </c:pt>
                <c:pt idx="44716">
                  <c:v>1.12993607763201E-3</c:v>
                </c:pt>
                <c:pt idx="44717">
                  <c:v>1.12947728484869E-3</c:v>
                </c:pt>
                <c:pt idx="44718">
                  <c:v>1.12901977263391E-3</c:v>
                </c:pt>
                <c:pt idx="44719">
                  <c:v>1.1285645887255699E-3</c:v>
                </c:pt>
                <c:pt idx="44720">
                  <c:v>1.1281091719865799E-3</c:v>
                </c:pt>
                <c:pt idx="44721">
                  <c:v>1.12765561789274E-3</c:v>
                </c:pt>
                <c:pt idx="44722">
                  <c:v>1.12720404285938E-3</c:v>
                </c:pt>
                <c:pt idx="44723">
                  <c:v>1.1267530499026201E-3</c:v>
                </c:pt>
                <c:pt idx="44724">
                  <c:v>1.1263042688369801E-3</c:v>
                </c:pt>
                <c:pt idx="44725">
                  <c:v>1.12585560418665E-3</c:v>
                </c:pt>
                <c:pt idx="44726">
                  <c:v>1.1254090350121301E-3</c:v>
                </c:pt>
                <c:pt idx="44727">
                  <c:v>1.12496328074485E-3</c:v>
                </c:pt>
                <c:pt idx="44728">
                  <c:v>1.12451892346144E-3</c:v>
                </c:pt>
                <c:pt idx="44729">
                  <c:v>1.12407561391592E-3</c:v>
                </c:pt>
                <c:pt idx="44730">
                  <c:v>1.1236341670155499E-3</c:v>
                </c:pt>
                <c:pt idx="44731">
                  <c:v>1.1231940006837301E-3</c:v>
                </c:pt>
                <c:pt idx="44732">
                  <c:v>1.12275464925915E-3</c:v>
                </c:pt>
                <c:pt idx="44733">
                  <c:v>1.1223161127418299E-3</c:v>
                </c:pt>
                <c:pt idx="44734">
                  <c:v>1.12188013736159E-3</c:v>
                </c:pt>
                <c:pt idx="44735">
                  <c:v>1.1214447440579501E-3</c:v>
                </c:pt>
                <c:pt idx="44736">
                  <c:v>1.12101051490754E-3</c:v>
                </c:pt>
                <c:pt idx="44737">
                  <c:v>1.1205769842490599E-3</c:v>
                </c:pt>
                <c:pt idx="44738">
                  <c:v>1.12014531623572E-3</c:v>
                </c:pt>
                <c:pt idx="44739">
                  <c:v>1.1197151616215699E-3</c:v>
                </c:pt>
                <c:pt idx="44740">
                  <c:v>1.1192855890840301E-3</c:v>
                </c:pt>
                <c:pt idx="44741">
                  <c:v>1.11885776277632E-3</c:v>
                </c:pt>
                <c:pt idx="44742">
                  <c:v>1.11843144986779E-3</c:v>
                </c:pt>
                <c:pt idx="44743">
                  <c:v>1.11800525337458E-3</c:v>
                </c:pt>
                <c:pt idx="44744">
                  <c:v>1.1175808031111999E-3</c:v>
                </c:pt>
                <c:pt idx="44745">
                  <c:v>1.1171574005857099E-3</c:v>
                </c:pt>
                <c:pt idx="44746">
                  <c:v>1.1167351622134499E-3</c:v>
                </c:pt>
                <c:pt idx="44747">
                  <c:v>1.1163151357322901E-3</c:v>
                </c:pt>
                <c:pt idx="44748">
                  <c:v>1.11589569132775E-3</c:v>
                </c:pt>
                <c:pt idx="44749">
                  <c:v>1.1154776439070699E-3</c:v>
                </c:pt>
                <c:pt idx="44750">
                  <c:v>1.11506006214768E-3</c:v>
                </c:pt>
                <c:pt idx="44751">
                  <c:v>1.1146445758640801E-3</c:v>
                </c:pt>
                <c:pt idx="44752">
                  <c:v>1.1142293224111199E-3</c:v>
                </c:pt>
                <c:pt idx="44753">
                  <c:v>1.1138159316033101E-3</c:v>
                </c:pt>
                <c:pt idx="44754">
                  <c:v>1.11340417061001E-3</c:v>
                </c:pt>
                <c:pt idx="44755">
                  <c:v>1.112992875278E-3</c:v>
                </c:pt>
                <c:pt idx="44756">
                  <c:v>1.11258216202259E-3</c:v>
                </c:pt>
                <c:pt idx="44757">
                  <c:v>1.11217354424298E-3</c:v>
                </c:pt>
                <c:pt idx="44758">
                  <c:v>1.11176655627787E-3</c:v>
                </c:pt>
                <c:pt idx="44759">
                  <c:v>1.1113602668046999E-3</c:v>
                </c:pt>
                <c:pt idx="44760">
                  <c:v>1.1109549086540901E-3</c:v>
                </c:pt>
                <c:pt idx="44761">
                  <c:v>1.1105503654107499E-3</c:v>
                </c:pt>
                <c:pt idx="44762">
                  <c:v>1.11014803405851E-3</c:v>
                </c:pt>
                <c:pt idx="44763">
                  <c:v>1.10974628478289E-3</c:v>
                </c:pt>
                <c:pt idx="44764">
                  <c:v>1.10934593249112E-3</c:v>
                </c:pt>
                <c:pt idx="44765">
                  <c:v>1.10894592944533E-3</c:v>
                </c:pt>
                <c:pt idx="44766">
                  <c:v>1.10854813829064E-3</c:v>
                </c:pt>
                <c:pt idx="44767">
                  <c:v>1.1081508127972501E-3</c:v>
                </c:pt>
                <c:pt idx="44768">
                  <c:v>1.1077551171183599E-3</c:v>
                </c:pt>
                <c:pt idx="44769">
                  <c:v>1.1073598871007601E-3</c:v>
                </c:pt>
                <c:pt idx="44770">
                  <c:v>1.10696640331298E-3</c:v>
                </c:pt>
                <c:pt idx="44771">
                  <c:v>1.1065742000937501E-3</c:v>
                </c:pt>
                <c:pt idx="44772">
                  <c:v>1.10618269536644E-3</c:v>
                </c:pt>
                <c:pt idx="44773">
                  <c:v>1.1057920055463899E-3</c:v>
                </c:pt>
                <c:pt idx="44774">
                  <c:v>1.1054039932787401E-3</c:v>
                </c:pt>
                <c:pt idx="44775">
                  <c:v>1.1050155153498099E-3</c:v>
                </c:pt>
                <c:pt idx="44776">
                  <c:v>1.1046284344047299E-3</c:v>
                </c:pt>
                <c:pt idx="44777">
                  <c:v>1.1042425176128799E-3</c:v>
                </c:pt>
                <c:pt idx="44778">
                  <c:v>1.1038584634661701E-3</c:v>
                </c:pt>
                <c:pt idx="44779">
                  <c:v>1.10347417648882E-3</c:v>
                </c:pt>
                <c:pt idx="44780">
                  <c:v>1.1030923342332201E-3</c:v>
                </c:pt>
                <c:pt idx="44781">
                  <c:v>1.10271095763892E-3</c:v>
                </c:pt>
                <c:pt idx="44782">
                  <c:v>1.1023303959518699E-3</c:v>
                </c:pt>
                <c:pt idx="44783">
                  <c:v>1.10195169690996E-3</c:v>
                </c:pt>
                <c:pt idx="44784">
                  <c:v>1.10157381277531E-3</c:v>
                </c:pt>
                <c:pt idx="44785">
                  <c:v>1.1011963943019501E-3</c:v>
                </c:pt>
                <c:pt idx="44786">
                  <c:v>1.1008211877196999E-3</c:v>
                </c:pt>
                <c:pt idx="44787">
                  <c:v>1.10044609755278E-3</c:v>
                </c:pt>
                <c:pt idx="44788">
                  <c:v>1.1000729864463199E-3</c:v>
                </c:pt>
                <c:pt idx="44789">
                  <c:v>1.0997002245858301E-3</c:v>
                </c:pt>
                <c:pt idx="44790">
                  <c:v>1.0993290925398499E-3</c:v>
                </c:pt>
                <c:pt idx="44791">
                  <c:v>1.0989584261551499E-3</c:v>
                </c:pt>
                <c:pt idx="44792">
                  <c:v>1.09858985524625E-3</c:v>
                </c:pt>
                <c:pt idx="44793">
                  <c:v>1.09822151716799E-3</c:v>
                </c:pt>
                <c:pt idx="44794">
                  <c:v>1.0978542268276199E-3</c:v>
                </c:pt>
                <c:pt idx="44795">
                  <c:v>1.0974877513945101E-3</c:v>
                </c:pt>
                <c:pt idx="44796">
                  <c:v>1.09712278936058E-3</c:v>
                </c:pt>
                <c:pt idx="44797">
                  <c:v>1.0967591078952E-3</c:v>
                </c:pt>
                <c:pt idx="44798">
                  <c:v>1.0963962413370601E-3</c:v>
                </c:pt>
                <c:pt idx="44799">
                  <c:v>1.0960348881781099E-3</c:v>
                </c:pt>
                <c:pt idx="44800">
                  <c:v>1.0956740006804501E-3</c:v>
                </c:pt>
                <c:pt idx="44801">
                  <c:v>1.09531392809004E-3</c:v>
                </c:pt>
                <c:pt idx="44802">
                  <c:v>1.09495560172945E-3</c:v>
                </c:pt>
                <c:pt idx="44803">
                  <c:v>1.0945979738608E-3</c:v>
                </c:pt>
                <c:pt idx="44804">
                  <c:v>1.0942412773147199E-3</c:v>
                </c:pt>
                <c:pt idx="44805">
                  <c:v>1.09388574492186E-3</c:v>
                </c:pt>
                <c:pt idx="44806">
                  <c:v>1.0935316095128701E-3</c:v>
                </c:pt>
                <c:pt idx="44807">
                  <c:v>1.0931781725958001E-3</c:v>
                </c:pt>
                <c:pt idx="44808">
                  <c:v>1.0928257834166299E-3</c:v>
                </c:pt>
                <c:pt idx="44809">
                  <c:v>1.0924749076366401E-3</c:v>
                </c:pt>
                <c:pt idx="44810">
                  <c:v>1.09212461393327E-3</c:v>
                </c:pt>
                <c:pt idx="44811">
                  <c:v>1.0917749023064999E-3</c:v>
                </c:pt>
                <c:pt idx="44812">
                  <c:v>1.09142705332488E-3</c:v>
                </c:pt>
                <c:pt idx="44813">
                  <c:v>1.0910796700045499E-3</c:v>
                </c:pt>
                <c:pt idx="44814">
                  <c:v>1.0907327523455E-3</c:v>
                </c:pt>
                <c:pt idx="44815">
                  <c:v>1.0903882794082199E-3</c:v>
                </c:pt>
                <c:pt idx="44816">
                  <c:v>1.0900436900556101E-3</c:v>
                </c:pt>
                <c:pt idx="44817">
                  <c:v>1.0897008469328299E-3</c:v>
                </c:pt>
                <c:pt idx="44818">
                  <c:v>1.0893583530560099E-3</c:v>
                </c:pt>
                <c:pt idx="44819">
                  <c:v>1.0890174889937E-3</c:v>
                </c:pt>
                <c:pt idx="44820">
                  <c:v>1.08867709059268E-3</c:v>
                </c:pt>
                <c:pt idx="44821">
                  <c:v>1.08833785634488E-3</c:v>
                </c:pt>
                <c:pt idx="44822">
                  <c:v>1.0879996698349699E-3</c:v>
                </c:pt>
                <c:pt idx="44823">
                  <c:v>1.0876627638935999E-3</c:v>
                </c:pt>
                <c:pt idx="44824">
                  <c:v>1.08732644002885E-3</c:v>
                </c:pt>
                <c:pt idx="44825">
                  <c:v>1.08699151314795E-3</c:v>
                </c:pt>
                <c:pt idx="44826">
                  <c:v>1.0866579832509199E-3</c:v>
                </c:pt>
                <c:pt idx="44827">
                  <c:v>1.0863239876925999E-3</c:v>
                </c:pt>
                <c:pt idx="44828">
                  <c:v>1.08599197119474E-3</c:v>
                </c:pt>
                <c:pt idx="44829">
                  <c:v>1.0856604203581799E-3</c:v>
                </c:pt>
                <c:pt idx="44830">
                  <c:v>1.0853298008441899E-3</c:v>
                </c:pt>
                <c:pt idx="44831">
                  <c:v>1.08500046189874E-3</c:v>
                </c:pt>
                <c:pt idx="44832">
                  <c:v>1.08467333484441E-3</c:v>
                </c:pt>
                <c:pt idx="44833">
                  <c:v>1.08434620779008E-3</c:v>
                </c:pt>
                <c:pt idx="44834">
                  <c:v>1.0840191971510701E-3</c:v>
                </c:pt>
                <c:pt idx="44835">
                  <c:v>1.0836938163265601E-3</c:v>
                </c:pt>
                <c:pt idx="44836">
                  <c:v>1.0833690175786599E-3</c:v>
                </c:pt>
                <c:pt idx="44837">
                  <c:v>1.0830460814759101E-3</c:v>
                </c:pt>
                <c:pt idx="44838">
                  <c:v>1.0827233782038099E-3</c:v>
                </c:pt>
                <c:pt idx="44839">
                  <c:v>1.08240207191557E-3</c:v>
                </c:pt>
                <c:pt idx="44840">
                  <c:v>1.08208076562733E-3</c:v>
                </c:pt>
                <c:pt idx="44841">
                  <c:v>1.0817615548148799E-3</c:v>
                </c:pt>
                <c:pt idx="44842">
                  <c:v>1.08144257683307E-3</c:v>
                </c:pt>
                <c:pt idx="44843">
                  <c:v>1.0811251122504501E-3</c:v>
                </c:pt>
                <c:pt idx="44844">
                  <c:v>1.0808079969137901E-3</c:v>
                </c:pt>
                <c:pt idx="44845">
                  <c:v>1.08049204573035E-3</c:v>
                </c:pt>
                <c:pt idx="44846">
                  <c:v>1.0801765602082001E-3</c:v>
                </c:pt>
                <c:pt idx="44847">
                  <c:v>1.0798627045005599E-3</c:v>
                </c:pt>
                <c:pt idx="44848">
                  <c:v>1.07955012936145E-3</c:v>
                </c:pt>
                <c:pt idx="44849">
                  <c:v>1.0792377870529901E-3</c:v>
                </c:pt>
                <c:pt idx="44850">
                  <c:v>1.0789266088977499E-3</c:v>
                </c:pt>
                <c:pt idx="44851">
                  <c:v>1.0786155471578199E-3</c:v>
                </c:pt>
                <c:pt idx="44852">
                  <c:v>1.0783064644783701E-3</c:v>
                </c:pt>
                <c:pt idx="44853">
                  <c:v>1.07799854595214E-3</c:v>
                </c:pt>
                <c:pt idx="44854">
                  <c:v>1.0776910930872E-3</c:v>
                </c:pt>
                <c:pt idx="44855">
                  <c:v>1.07738410588354E-3</c:v>
                </c:pt>
                <c:pt idx="44856">
                  <c:v>1.07707805000246E-3</c:v>
                </c:pt>
                <c:pt idx="44857">
                  <c:v>1.0767731582745901E-3</c:v>
                </c:pt>
                <c:pt idx="44858">
                  <c:v>1.07646977994591E-3</c:v>
                </c:pt>
                <c:pt idx="44859">
                  <c:v>1.0761665180325499E-3</c:v>
                </c:pt>
                <c:pt idx="44860">
                  <c:v>1.07586430385709E-3</c:v>
                </c:pt>
                <c:pt idx="44861">
                  <c:v>1.0755631374195201E-3</c:v>
                </c:pt>
                <c:pt idx="44862">
                  <c:v>1.0752625530585701E-3</c:v>
                </c:pt>
                <c:pt idx="44863">
                  <c:v>1.07496290002018E-3</c:v>
                </c:pt>
                <c:pt idx="44864">
                  <c:v>1.07466545887291E-3</c:v>
                </c:pt>
                <c:pt idx="44865">
                  <c:v>1.07436743564904E-3</c:v>
                </c:pt>
                <c:pt idx="44866">
                  <c:v>1.07407034374774E-3</c:v>
                </c:pt>
                <c:pt idx="44867">
                  <c:v>1.07377429958433E-3</c:v>
                </c:pt>
                <c:pt idx="44868">
                  <c:v>1.0734793031588199E-3</c:v>
                </c:pt>
                <c:pt idx="44869">
                  <c:v>1.07318628579378E-3</c:v>
                </c:pt>
                <c:pt idx="44870">
                  <c:v>1.0728926863521301E-3</c:v>
                </c:pt>
                <c:pt idx="44871">
                  <c:v>1.07259978540242E-3</c:v>
                </c:pt>
                <c:pt idx="44872">
                  <c:v>1.0723087470978501E-3</c:v>
                </c:pt>
                <c:pt idx="44873">
                  <c:v>1.07201840728521E-3</c:v>
                </c:pt>
                <c:pt idx="44874">
                  <c:v>1.0717283003032201E-3</c:v>
                </c:pt>
                <c:pt idx="44875">
                  <c:v>1.0714391246438E-3</c:v>
                </c:pt>
                <c:pt idx="44876">
                  <c:v>1.0711513459682499E-3</c:v>
                </c:pt>
                <c:pt idx="44877">
                  <c:v>1.0708644986152701E-3</c:v>
                </c:pt>
                <c:pt idx="44878">
                  <c:v>1.0705785825848599E-3</c:v>
                </c:pt>
                <c:pt idx="44879">
                  <c:v>1.07029255013913E-3</c:v>
                </c:pt>
                <c:pt idx="44880">
                  <c:v>1.07000779826194E-3</c:v>
                </c:pt>
                <c:pt idx="44881">
                  <c:v>1.06972502544522E-3</c:v>
                </c:pt>
                <c:pt idx="44882">
                  <c:v>1.06944132130593E-3</c:v>
                </c:pt>
                <c:pt idx="44883">
                  <c:v>1.06915947981179E-3</c:v>
                </c:pt>
                <c:pt idx="44884">
                  <c:v>1.0688785696402201E-3</c:v>
                </c:pt>
                <c:pt idx="44885">
                  <c:v>1.0685987072065501E-3</c:v>
                </c:pt>
                <c:pt idx="44886">
                  <c:v>1.0683191940188399E-3</c:v>
                </c:pt>
                <c:pt idx="44887">
                  <c:v>1.0680400300771E-3</c:v>
                </c:pt>
                <c:pt idx="44888">
                  <c:v>1.06776237953454E-3</c:v>
                </c:pt>
                <c:pt idx="44889">
                  <c:v>1.0674856603145599E-3</c:v>
                </c:pt>
                <c:pt idx="44890">
                  <c:v>1.06720963958651E-3</c:v>
                </c:pt>
                <c:pt idx="44891">
                  <c:v>1.0669344337657101E-3</c:v>
                </c:pt>
                <c:pt idx="44892">
                  <c:v>1.0666595771908799E-3</c:v>
                </c:pt>
                <c:pt idx="44893">
                  <c:v>1.0663869325071599E-3</c:v>
                </c:pt>
                <c:pt idx="44894">
                  <c:v>1.06611382216215E-3</c:v>
                </c:pt>
                <c:pt idx="44895">
                  <c:v>1.06584106106311E-3</c:v>
                </c:pt>
                <c:pt idx="44896">
                  <c:v>1.06557016260922E-3</c:v>
                </c:pt>
                <c:pt idx="44897">
                  <c:v>1.0653003118932299E-3</c:v>
                </c:pt>
                <c:pt idx="44898">
                  <c:v>1.06503057759255E-3</c:v>
                </c:pt>
                <c:pt idx="44899">
                  <c:v>1.0647615417838101E-3</c:v>
                </c:pt>
                <c:pt idx="44900">
                  <c:v>1.0644941357895699E-3</c:v>
                </c:pt>
                <c:pt idx="44901">
                  <c:v>1.0642271954566199E-3</c:v>
                </c:pt>
                <c:pt idx="44902">
                  <c:v>1.0639606043696399E-3</c:v>
                </c:pt>
                <c:pt idx="44903">
                  <c:v>1.0636951774358799E-3</c:v>
                </c:pt>
                <c:pt idx="44904">
                  <c:v>1.06343068182468E-3</c:v>
                </c:pt>
                <c:pt idx="44905">
                  <c:v>1.06316723395139E-3</c:v>
                </c:pt>
                <c:pt idx="44906">
                  <c:v>1.0629036696627699E-3</c:v>
                </c:pt>
                <c:pt idx="44907">
                  <c:v>1.06264173518866E-3</c:v>
                </c:pt>
                <c:pt idx="44908">
                  <c:v>1.0623801499605201E-3</c:v>
                </c:pt>
                <c:pt idx="44909">
                  <c:v>1.0621196124702701E-3</c:v>
                </c:pt>
                <c:pt idx="44910">
                  <c:v>1.06185954064131E-3</c:v>
                </c:pt>
                <c:pt idx="44911">
                  <c:v>1.0616006329655699E-3</c:v>
                </c:pt>
                <c:pt idx="44912">
                  <c:v>1.0613425401970701E-3</c:v>
                </c:pt>
                <c:pt idx="44913">
                  <c:v>1.06108502950519E-3</c:v>
                </c:pt>
                <c:pt idx="44914">
                  <c:v>1.06082833372057E-3</c:v>
                </c:pt>
                <c:pt idx="44915">
                  <c:v>1.06057117227465E-3</c:v>
                </c:pt>
                <c:pt idx="44916">
                  <c:v>1.06031750328839E-3</c:v>
                </c:pt>
                <c:pt idx="44917">
                  <c:v>1.0600623209029399E-3</c:v>
                </c:pt>
                <c:pt idx="44918">
                  <c:v>1.0598088847473301E-3</c:v>
                </c:pt>
                <c:pt idx="44919">
                  <c:v>1.0595555650070301E-3</c:v>
                </c:pt>
                <c:pt idx="44920">
                  <c:v>1.0593039914965599E-3</c:v>
                </c:pt>
                <c:pt idx="44921">
                  <c:v>1.0590523015707701E-3</c:v>
                </c:pt>
                <c:pt idx="44922">
                  <c:v>1.05880259070545E-3</c:v>
                </c:pt>
                <c:pt idx="44923">
                  <c:v>1.0585525305941701E-3</c:v>
                </c:pt>
                <c:pt idx="44924">
                  <c:v>1.0583032853901399E-3</c:v>
                </c:pt>
                <c:pt idx="44925">
                  <c:v>1.0580550879239999E-3</c:v>
                </c:pt>
                <c:pt idx="44926">
                  <c:v>1.05780817102641E-3</c:v>
                </c:pt>
                <c:pt idx="44927">
                  <c:v>1.0575616033747801E-3</c:v>
                </c:pt>
                <c:pt idx="44928">
                  <c:v>1.05731526855379E-3</c:v>
                </c:pt>
                <c:pt idx="44929">
                  <c:v>1.05706974864006E-3</c:v>
                </c:pt>
                <c:pt idx="44930">
                  <c:v>1.0568246943876199E-3</c:v>
                </c:pt>
                <c:pt idx="44931">
                  <c:v>1.05658126994968E-3</c:v>
                </c:pt>
                <c:pt idx="44932">
                  <c:v>1.0563388932496301E-3</c:v>
                </c:pt>
                <c:pt idx="44933">
                  <c:v>1.0560966329649099E-3</c:v>
                </c:pt>
                <c:pt idx="44934">
                  <c:v>1.05585460551083E-3</c:v>
                </c:pt>
                <c:pt idx="44935">
                  <c:v>1.05561385862529E-3</c:v>
                </c:pt>
                <c:pt idx="44936">
                  <c:v>1.0553740430623299E-3</c:v>
                </c:pt>
                <c:pt idx="44937">
                  <c:v>1.0551346931606501E-3</c:v>
                </c:pt>
                <c:pt idx="44938">
                  <c:v>1.0548961581662299E-3</c:v>
                </c:pt>
                <c:pt idx="44939">
                  <c:v>1.0546583216637399E-3</c:v>
                </c:pt>
                <c:pt idx="44940">
                  <c:v>1.0544213000685E-3</c:v>
                </c:pt>
                <c:pt idx="44941">
                  <c:v>1.0541847441345501E-3</c:v>
                </c:pt>
                <c:pt idx="44942">
                  <c:v>1.0539495851844599E-3</c:v>
                </c:pt>
                <c:pt idx="44943">
                  <c:v>1.05371396057308E-3</c:v>
                </c:pt>
                <c:pt idx="44944">
                  <c:v>1.0534803150221699E-3</c:v>
                </c:pt>
                <c:pt idx="44945">
                  <c:v>1.05324643664062E-3</c:v>
                </c:pt>
                <c:pt idx="44946">
                  <c:v>1.0530137224122899E-3</c:v>
                </c:pt>
                <c:pt idx="44947">
                  <c:v>1.0527821723371701E-3</c:v>
                </c:pt>
                <c:pt idx="44948">
                  <c:v>1.05255062226206E-3</c:v>
                </c:pt>
                <c:pt idx="44949">
                  <c:v>1.05231977067888E-3</c:v>
                </c:pt>
                <c:pt idx="44950">
                  <c:v>1.0520899668335899E-3</c:v>
                </c:pt>
                <c:pt idx="44951">
                  <c:v>1.0518610943108799E-3</c:v>
                </c:pt>
                <c:pt idx="44952">
                  <c:v>1.05163268744946E-3</c:v>
                </c:pt>
                <c:pt idx="44953">
                  <c:v>1.051404629834E-3</c:v>
                </c:pt>
                <c:pt idx="44954">
                  <c:v>1.05117808561772E-3</c:v>
                </c:pt>
                <c:pt idx="44955">
                  <c:v>1.0509513085708E-3</c:v>
                </c:pt>
                <c:pt idx="44956">
                  <c:v>1.05072581209242E-3</c:v>
                </c:pt>
                <c:pt idx="44957">
                  <c:v>1.0505008976906499E-3</c:v>
                </c:pt>
                <c:pt idx="44958">
                  <c:v>1.05027598328888E-3</c:v>
                </c:pt>
                <c:pt idx="44959">
                  <c:v>1.0500521166250101E-3</c:v>
                </c:pt>
                <c:pt idx="44960">
                  <c:v>1.04983034543693E-3</c:v>
                </c:pt>
                <c:pt idx="44961">
                  <c:v>1.04960752651095E-3</c:v>
                </c:pt>
                <c:pt idx="44962">
                  <c:v>1.04938622098416E-3</c:v>
                </c:pt>
                <c:pt idx="44963">
                  <c:v>1.0491658467799399E-3</c:v>
                </c:pt>
                <c:pt idx="44964">
                  <c:v>1.0489451233297599E-3</c:v>
                </c:pt>
                <c:pt idx="44965">
                  <c:v>1.0487262625247201E-3</c:v>
                </c:pt>
                <c:pt idx="44966">
                  <c:v>1.0485072853043699E-3</c:v>
                </c:pt>
                <c:pt idx="44967">
                  <c:v>1.04828912299126E-3</c:v>
                </c:pt>
                <c:pt idx="44968">
                  <c:v>1.0480716591700901E-3</c:v>
                </c:pt>
                <c:pt idx="44969">
                  <c:v>1.0478550102561699E-3</c:v>
                </c:pt>
                <c:pt idx="44970">
                  <c:v>1.0476385941728999E-3</c:v>
                </c:pt>
                <c:pt idx="44971">
                  <c:v>1.04742310941219E-3</c:v>
                </c:pt>
                <c:pt idx="44972">
                  <c:v>1.0472091380506799E-3</c:v>
                </c:pt>
                <c:pt idx="44973">
                  <c:v>1.0469945846125501E-3</c:v>
                </c:pt>
                <c:pt idx="44974">
                  <c:v>1.04678119532764E-3</c:v>
                </c:pt>
                <c:pt idx="44975">
                  <c:v>1.0465686209499799E-3</c:v>
                </c:pt>
                <c:pt idx="44976">
                  <c:v>1.04635662864894E-3</c:v>
                </c:pt>
                <c:pt idx="44977">
                  <c:v>1.0461452184244999E-3</c:v>
                </c:pt>
                <c:pt idx="44978">
                  <c:v>1.0459341574460301E-3</c:v>
                </c:pt>
                <c:pt idx="44979">
                  <c:v>1.0457246098667401E-3</c:v>
                </c:pt>
                <c:pt idx="44980">
                  <c:v>1.0455151787027699E-3</c:v>
                </c:pt>
                <c:pt idx="44981">
                  <c:v>1.0453062132000899E-3</c:v>
                </c:pt>
                <c:pt idx="44982">
                  <c:v>1.0450982954353101E-3</c:v>
                </c:pt>
                <c:pt idx="44983">
                  <c:v>1.0448908433318099E-3</c:v>
                </c:pt>
                <c:pt idx="44984">
                  <c:v>1.0446838568896101E-3</c:v>
                </c:pt>
                <c:pt idx="44985">
                  <c:v>1.0444775689393299E-3</c:v>
                </c:pt>
                <c:pt idx="44986">
                  <c:v>1.04427186306566E-3</c:v>
                </c:pt>
                <c:pt idx="44987">
                  <c:v>1.04406697209925E-3</c:v>
                </c:pt>
                <c:pt idx="44988">
                  <c:v>1.0438630124553999E-3</c:v>
                </c:pt>
                <c:pt idx="44989">
                  <c:v>1.04365940205753E-3</c:v>
                </c:pt>
                <c:pt idx="44990">
                  <c:v>1.04345614090562E-3</c:v>
                </c:pt>
                <c:pt idx="44991">
                  <c:v>1.04325381107628E-3</c:v>
                </c:pt>
                <c:pt idx="44992">
                  <c:v>1.04305264540017E-3</c:v>
                </c:pt>
                <c:pt idx="44993">
                  <c:v>1.04285147972405E-3</c:v>
                </c:pt>
                <c:pt idx="44994">
                  <c:v>1.0426507797092199E-3</c:v>
                </c:pt>
                <c:pt idx="44995">
                  <c:v>1.04245077818632E-3</c:v>
                </c:pt>
                <c:pt idx="44996">
                  <c:v>1.042251707986E-3</c:v>
                </c:pt>
                <c:pt idx="44997">
                  <c:v>1.04205368552357E-3</c:v>
                </c:pt>
                <c:pt idx="44998">
                  <c:v>1.04185566306114E-3</c:v>
                </c:pt>
                <c:pt idx="44999">
                  <c:v>1.0416586883366099E-3</c:v>
                </c:pt>
                <c:pt idx="45000">
                  <c:v>1.04146159719676E-3</c:v>
                </c:pt>
                <c:pt idx="45001">
                  <c:v>1.04126532096416E-3</c:v>
                </c:pt>
                <c:pt idx="45002">
                  <c:v>1.04106962680817E-3</c:v>
                </c:pt>
                <c:pt idx="45003">
                  <c:v>1.0408752132207201E-3</c:v>
                </c:pt>
                <c:pt idx="45004">
                  <c:v>1.04068056680262E-3</c:v>
                </c:pt>
                <c:pt idx="45005">
                  <c:v>1.04048824869096E-3</c:v>
                </c:pt>
                <c:pt idx="45006">
                  <c:v>1.04029465001077E-3</c:v>
                </c:pt>
                <c:pt idx="45007">
                  <c:v>1.04010151699185E-3</c:v>
                </c:pt>
                <c:pt idx="45008">
                  <c:v>1.03990989737213E-3</c:v>
                </c:pt>
                <c:pt idx="45009">
                  <c:v>1.0397188598290101E-3</c:v>
                </c:pt>
                <c:pt idx="45010">
                  <c:v>1.0395280551165299E-3</c:v>
                </c:pt>
                <c:pt idx="45011">
                  <c:v>1.0393380653113101E-3</c:v>
                </c:pt>
                <c:pt idx="45012">
                  <c:v>1.03914923965931E-3</c:v>
                </c:pt>
                <c:pt idx="45013">
                  <c:v>1.0389602975919799E-3</c:v>
                </c:pt>
                <c:pt idx="45014">
                  <c:v>1.03877193760127E-3</c:v>
                </c:pt>
                <c:pt idx="45015">
                  <c:v>1.0385849745944099E-3</c:v>
                </c:pt>
                <c:pt idx="45016">
                  <c:v>1.0383967310190201E-3</c:v>
                </c:pt>
                <c:pt idx="45017">
                  <c:v>1.0382111649960299E-3</c:v>
                </c:pt>
                <c:pt idx="45018">
                  <c:v>1.0380250168964299E-3</c:v>
                </c:pt>
                <c:pt idx="45019">
                  <c:v>1.03784038219601E-3</c:v>
                </c:pt>
                <c:pt idx="45020">
                  <c:v>1.0376553982496301E-3</c:v>
                </c:pt>
                <c:pt idx="45021">
                  <c:v>1.03747146204114E-3</c:v>
                </c:pt>
                <c:pt idx="45022">
                  <c:v>1.03728845715523E-3</c:v>
                </c:pt>
                <c:pt idx="45023">
                  <c:v>1.0371048701927101E-3</c:v>
                </c:pt>
                <c:pt idx="45024">
                  <c:v>1.03692326229066E-3</c:v>
                </c:pt>
                <c:pt idx="45025">
                  <c:v>1.03674130514264E-3</c:v>
                </c:pt>
                <c:pt idx="45026">
                  <c:v>1.0365602793172E-3</c:v>
                </c:pt>
                <c:pt idx="45027">
                  <c:v>1.03637936990708E-3</c:v>
                </c:pt>
                <c:pt idx="45028">
                  <c:v>1.03619915898889E-3</c:v>
                </c:pt>
                <c:pt idx="45029">
                  <c:v>1.03602022863925E-3</c:v>
                </c:pt>
                <c:pt idx="45030">
                  <c:v>1.0358410654589499E-3</c:v>
                </c:pt>
                <c:pt idx="45031">
                  <c:v>1.0356631828472001E-3</c:v>
                </c:pt>
                <c:pt idx="45032">
                  <c:v>1.0354854166507699E-3</c:v>
                </c:pt>
                <c:pt idx="45033">
                  <c:v>1.0353081161156301E-3</c:v>
                </c:pt>
                <c:pt idx="45034">
                  <c:v>1.0351319797337101E-3</c:v>
                </c:pt>
                <c:pt idx="45035">
                  <c:v>1.0349559597670999E-3</c:v>
                </c:pt>
                <c:pt idx="45036">
                  <c:v>1.0347801726311499E-3</c:v>
                </c:pt>
                <c:pt idx="45037">
                  <c:v>1.0346050839871201E-3</c:v>
                </c:pt>
                <c:pt idx="45038">
                  <c:v>1.03443115949631E-3</c:v>
                </c:pt>
                <c:pt idx="45039">
                  <c:v>1.0342574678361401E-3</c:v>
                </c:pt>
                <c:pt idx="45040">
                  <c:v>1.03408412542194E-3</c:v>
                </c:pt>
                <c:pt idx="45041">
                  <c:v>1.03391148149967E-3</c:v>
                </c:pt>
                <c:pt idx="45042">
                  <c:v>1.0337398853152999E-3</c:v>
                </c:pt>
                <c:pt idx="45043">
                  <c:v>1.03356770705432E-3</c:v>
                </c:pt>
                <c:pt idx="45044">
                  <c:v>1.03339727502316E-3</c:v>
                </c:pt>
                <c:pt idx="45045">
                  <c:v>1.03322672657669E-3</c:v>
                </c:pt>
                <c:pt idx="45046">
                  <c:v>1.03305687662214E-3</c:v>
                </c:pt>
                <c:pt idx="45047">
                  <c:v>1.03288749232888E-3</c:v>
                </c:pt>
                <c:pt idx="45048">
                  <c:v>1.0327181080356199E-3</c:v>
                </c:pt>
                <c:pt idx="45049">
                  <c:v>1.0325501207262299E-3</c:v>
                </c:pt>
                <c:pt idx="45050">
                  <c:v>1.0323822498321501E-3</c:v>
                </c:pt>
                <c:pt idx="45051">
                  <c:v>1.03221531026065E-3</c:v>
                </c:pt>
                <c:pt idx="45052">
                  <c:v>1.0320484871044801E-3</c:v>
                </c:pt>
                <c:pt idx="45053">
                  <c:v>1.0318825952708699E-3</c:v>
                </c:pt>
                <c:pt idx="45054">
                  <c:v>1.0317171690985599E-3</c:v>
                </c:pt>
                <c:pt idx="45055">
                  <c:v>1.0315519757568799E-3</c:v>
                </c:pt>
                <c:pt idx="45056">
                  <c:v>1.03138783015311E-3</c:v>
                </c:pt>
                <c:pt idx="45057">
                  <c:v>1.0312240337953E-3</c:v>
                </c:pt>
                <c:pt idx="45058">
                  <c:v>1.0310598881915201E-3</c:v>
                </c:pt>
                <c:pt idx="45059">
                  <c:v>1.0308971395716099E-3</c:v>
                </c:pt>
                <c:pt idx="45060">
                  <c:v>1.0307348566129799E-3</c:v>
                </c:pt>
                <c:pt idx="45061">
                  <c:v>1.0305728064850001E-3</c:v>
                </c:pt>
                <c:pt idx="45062">
                  <c:v>1.0304114548489499E-3</c:v>
                </c:pt>
                <c:pt idx="45063">
                  <c:v>1.0302505688741801E-3</c:v>
                </c:pt>
                <c:pt idx="45064">
                  <c:v>1.03009049780667E-3</c:v>
                </c:pt>
                <c:pt idx="45065">
                  <c:v>1.0299300774931899E-3</c:v>
                </c:pt>
                <c:pt idx="45066">
                  <c:v>1.0297709377482501E-3</c:v>
                </c:pt>
                <c:pt idx="45067">
                  <c:v>1.0296129621565301E-3</c:v>
                </c:pt>
                <c:pt idx="45068">
                  <c:v>1.02945428807288E-3</c:v>
                </c:pt>
                <c:pt idx="45069">
                  <c:v>1.02929666172713E-3</c:v>
                </c:pt>
                <c:pt idx="45070">
                  <c:v>1.0291395010426599E-3</c:v>
                </c:pt>
                <c:pt idx="45071">
                  <c:v>1.0289832716807699E-3</c:v>
                </c:pt>
                <c:pt idx="45072">
                  <c:v>1.02882634382695E-3</c:v>
                </c:pt>
                <c:pt idx="45073">
                  <c:v>1.0286713950335999E-3</c:v>
                </c:pt>
                <c:pt idx="45074">
                  <c:v>1.0285153985023501E-3</c:v>
                </c:pt>
                <c:pt idx="45075">
                  <c:v>1.0283616138622199E-3</c:v>
                </c:pt>
                <c:pt idx="45076">
                  <c:v>1.0282067814841899E-3</c:v>
                </c:pt>
                <c:pt idx="45077">
                  <c:v>1.02805299684405E-3</c:v>
                </c:pt>
                <c:pt idx="45078">
                  <c:v>1.0278997942805301E-3</c:v>
                </c:pt>
                <c:pt idx="45079">
                  <c:v>1.0277468245476499E-3</c:v>
                </c:pt>
                <c:pt idx="45080">
                  <c:v>1.0275949025526599E-3</c:v>
                </c:pt>
                <c:pt idx="45081">
                  <c:v>1.02744402829558E-3</c:v>
                </c:pt>
                <c:pt idx="45082">
                  <c:v>1.02729233913124E-3</c:v>
                </c:pt>
                <c:pt idx="45083">
                  <c:v>1.02714134845883E-3</c:v>
                </c:pt>
                <c:pt idx="45084">
                  <c:v>1.02699093986303E-3</c:v>
                </c:pt>
                <c:pt idx="45085">
                  <c:v>1.02684157900512E-3</c:v>
                </c:pt>
                <c:pt idx="45086">
                  <c:v>1.0266921017319001E-3</c:v>
                </c:pt>
                <c:pt idx="45087">
                  <c:v>1.02654413785785E-3</c:v>
                </c:pt>
                <c:pt idx="45088">
                  <c:v>1.0263960575684901E-3</c:v>
                </c:pt>
                <c:pt idx="45089">
                  <c:v>1.0262473952025199E-3</c:v>
                </c:pt>
                <c:pt idx="45090">
                  <c:v>1.02610024623573E-3</c:v>
                </c:pt>
                <c:pt idx="45091">
                  <c:v>1.02595356293023E-3</c:v>
                </c:pt>
                <c:pt idx="45092">
                  <c:v>1.0258069960400499E-3</c:v>
                </c:pt>
                <c:pt idx="45093">
                  <c:v>1.02566159330308E-3</c:v>
                </c:pt>
                <c:pt idx="45094">
                  <c:v>1.0255158413201601E-3</c:v>
                </c:pt>
                <c:pt idx="45095">
                  <c:v>1.0253711370751301E-3</c:v>
                </c:pt>
                <c:pt idx="45096">
                  <c:v>1.0252265492454199E-3</c:v>
                </c:pt>
                <c:pt idx="45097">
                  <c:v>1.0250830091536099E-3</c:v>
                </c:pt>
                <c:pt idx="45098">
                  <c:v>1.0249391198158301E-3</c:v>
                </c:pt>
                <c:pt idx="45099">
                  <c:v>1.0247960453853E-3</c:v>
                </c:pt>
                <c:pt idx="45100">
                  <c:v>1.02465390227735E-3</c:v>
                </c:pt>
                <c:pt idx="45101">
                  <c:v>1.0245116427540801E-3</c:v>
                </c:pt>
                <c:pt idx="45102">
                  <c:v>1.0243704309687001E-3</c:v>
                </c:pt>
                <c:pt idx="45103">
                  <c:v>1.0242292191833301E-3</c:v>
                </c:pt>
                <c:pt idx="45104">
                  <c:v>1.0240885894745599E-3</c:v>
                </c:pt>
                <c:pt idx="45105">
                  <c:v>1.02394865825772E-3</c:v>
                </c:pt>
                <c:pt idx="45106">
                  <c:v>1.0238081449642799E-3</c:v>
                </c:pt>
                <c:pt idx="45107">
                  <c:v>1.0236691450700201E-3</c:v>
                </c:pt>
                <c:pt idx="45108">
                  <c:v>1.0235304944217201E-3</c:v>
                </c:pt>
                <c:pt idx="45109">
                  <c:v>1.02339230943471E-3</c:v>
                </c:pt>
                <c:pt idx="45110">
                  <c:v>1.0232547065243099E-3</c:v>
                </c:pt>
                <c:pt idx="45111">
                  <c:v>1.02311733644456E-3</c:v>
                </c:pt>
                <c:pt idx="45112">
                  <c:v>1.0229800827801199E-3</c:v>
                </c:pt>
                <c:pt idx="45113">
                  <c:v>1.02284352760762E-3</c:v>
                </c:pt>
                <c:pt idx="45114">
                  <c:v>1.0227073216810801E-3</c:v>
                </c:pt>
                <c:pt idx="45115">
                  <c:v>1.02257181424648E-3</c:v>
                </c:pt>
                <c:pt idx="45116">
                  <c:v>1.0224361903965499E-3</c:v>
                </c:pt>
                <c:pt idx="45117">
                  <c:v>1.02230173069984E-3</c:v>
                </c:pt>
                <c:pt idx="45118">
                  <c:v>1.0221675038337701E-3</c:v>
                </c:pt>
                <c:pt idx="45119">
                  <c:v>1.02203385904431E-3</c:v>
                </c:pt>
                <c:pt idx="45120">
                  <c:v>1.0219003306701801E-3</c:v>
                </c:pt>
                <c:pt idx="45121">
                  <c:v>1.02176726795733E-3</c:v>
                </c:pt>
                <c:pt idx="45122">
                  <c:v>1.02163478732109E-3</c:v>
                </c:pt>
                <c:pt idx="45123">
                  <c:v>1.0215028887614599E-3</c:v>
                </c:pt>
                <c:pt idx="45124">
                  <c:v>1.02137075737119E-3</c:v>
                </c:pt>
                <c:pt idx="45125">
                  <c:v>1.0212404886260601E-3</c:v>
                </c:pt>
                <c:pt idx="45126">
                  <c:v>1.0211089393124E-3</c:v>
                </c:pt>
                <c:pt idx="45127">
                  <c:v>1.0209787869826E-3</c:v>
                </c:pt>
                <c:pt idx="45128">
                  <c:v>1.0208485182374701E-3</c:v>
                </c:pt>
                <c:pt idx="45129">
                  <c:v>1.0207195300608899E-3</c:v>
                </c:pt>
                <c:pt idx="45130">
                  <c:v>1.0205903090536601E-3</c:v>
                </c:pt>
                <c:pt idx="45131">
                  <c:v>1.0204614372924001E-3</c:v>
                </c:pt>
                <c:pt idx="45132">
                  <c:v>1.020333962515E-3</c:v>
                </c:pt>
                <c:pt idx="45133">
                  <c:v>1.0202053235843799E-3</c:v>
                </c:pt>
                <c:pt idx="45134">
                  <c:v>1.02007831446827E-3</c:v>
                </c:pt>
                <c:pt idx="45135">
                  <c:v>1.01995177101344E-3</c:v>
                </c:pt>
                <c:pt idx="45136">
                  <c:v>1.01982557680458E-3</c:v>
                </c:pt>
                <c:pt idx="45137">
                  <c:v>1.01969961542636E-3</c:v>
                </c:pt>
                <c:pt idx="45138">
                  <c:v>1.01957388687879E-3</c:v>
                </c:pt>
                <c:pt idx="45139">
                  <c:v>1.0194486239925001E-3</c:v>
                </c:pt>
                <c:pt idx="45140">
                  <c:v>1.0193238267675001E-3</c:v>
                </c:pt>
                <c:pt idx="45141">
                  <c:v>1.01919914595783E-3</c:v>
                </c:pt>
                <c:pt idx="45142">
                  <c:v>1.0190751636400799E-3</c:v>
                </c:pt>
                <c:pt idx="45143">
                  <c:v>1.01895164698362E-3</c:v>
                </c:pt>
                <c:pt idx="45144">
                  <c:v>1.0188287124037699E-3</c:v>
                </c:pt>
                <c:pt idx="45145">
                  <c:v>1.01870601065457E-3</c:v>
                </c:pt>
                <c:pt idx="45146">
                  <c:v>1.01858330890536E-3</c:v>
                </c:pt>
                <c:pt idx="45147">
                  <c:v>1.0184618877247E-3</c:v>
                </c:pt>
                <c:pt idx="45148">
                  <c:v>1.0183403501287101E-3</c:v>
                </c:pt>
                <c:pt idx="45149">
                  <c:v>1.0182190453633701E-3</c:v>
                </c:pt>
                <c:pt idx="45150">
                  <c:v>1.0180989047512399E-3</c:v>
                </c:pt>
                <c:pt idx="45151">
                  <c:v>1.0179787641391199E-3</c:v>
                </c:pt>
                <c:pt idx="45152">
                  <c:v>1.0178590891882801E-3</c:v>
                </c:pt>
                <c:pt idx="45153">
                  <c:v>1.0177388321608301E-3</c:v>
                </c:pt>
                <c:pt idx="45154">
                  <c:v>1.0176198557019199E-3</c:v>
                </c:pt>
                <c:pt idx="45155">
                  <c:v>1.0175013449043001E-3</c:v>
                </c:pt>
                <c:pt idx="45156">
                  <c:v>1.01738306693733E-3</c:v>
                </c:pt>
                <c:pt idx="45157">
                  <c:v>1.0172656038776001E-3</c:v>
                </c:pt>
                <c:pt idx="45158">
                  <c:v>1.01714755874127E-3</c:v>
                </c:pt>
                <c:pt idx="45159">
                  <c:v>1.0170306777581601E-3</c:v>
                </c:pt>
                <c:pt idx="45160">
                  <c:v>1.0169136803597201E-3</c:v>
                </c:pt>
                <c:pt idx="45161">
                  <c:v>1.0167981963604699E-3</c:v>
                </c:pt>
                <c:pt idx="45162">
                  <c:v>1.01668178103864E-3</c:v>
                </c:pt>
                <c:pt idx="45163">
                  <c:v>1.01656629703939E-3</c:v>
                </c:pt>
                <c:pt idx="45164">
                  <c:v>1.0164513951167499E-3</c:v>
                </c:pt>
                <c:pt idx="45165">
                  <c:v>1.0163364931941E-3</c:v>
                </c:pt>
                <c:pt idx="45166">
                  <c:v>1.01622240617871E-3</c:v>
                </c:pt>
                <c:pt idx="45167">
                  <c:v>1.0161084355786399E-3</c:v>
                </c:pt>
                <c:pt idx="45168">
                  <c:v>1.01599504705519E-3</c:v>
                </c:pt>
                <c:pt idx="45169">
                  <c:v>1.0158818913623699E-3</c:v>
                </c:pt>
                <c:pt idx="45170">
                  <c:v>1.0157692013308399E-3</c:v>
                </c:pt>
                <c:pt idx="45171">
                  <c:v>1.0156565112993099E-3</c:v>
                </c:pt>
                <c:pt idx="45172">
                  <c:v>1.0155446361750399E-3</c:v>
                </c:pt>
                <c:pt idx="45173">
                  <c:v>1.0154331102967299E-3</c:v>
                </c:pt>
                <c:pt idx="45174">
                  <c:v>1.01532193366438E-3</c:v>
                </c:pt>
                <c:pt idx="45175">
                  <c:v>1.01521075703204E-3</c:v>
                </c:pt>
                <c:pt idx="45176">
                  <c:v>1.01510027889162E-3</c:v>
                </c:pt>
                <c:pt idx="45177">
                  <c:v>1.01499073207378E-3</c:v>
                </c:pt>
                <c:pt idx="45178">
                  <c:v>1.01488071959466E-3</c:v>
                </c:pt>
                <c:pt idx="45179">
                  <c:v>1.0147716384381099E-3</c:v>
                </c:pt>
                <c:pt idx="45180">
                  <c:v>1.01466220803559E-3</c:v>
                </c:pt>
                <c:pt idx="45181">
                  <c:v>1.0145537089556499E-3</c:v>
                </c:pt>
                <c:pt idx="45182">
                  <c:v>1.01444544270635E-3</c:v>
                </c:pt>
                <c:pt idx="45183">
                  <c:v>1.01433740928769E-3</c:v>
                </c:pt>
                <c:pt idx="45184">
                  <c:v>1.0142300743609699E-3</c:v>
                </c:pt>
                <c:pt idx="45185">
                  <c:v>1.0141230886802099E-3</c:v>
                </c:pt>
                <c:pt idx="45186">
                  <c:v>1.0140161029994501E-3</c:v>
                </c:pt>
                <c:pt idx="45187">
                  <c:v>1.01390911731869E-3</c:v>
                </c:pt>
                <c:pt idx="45188">
                  <c:v>1.01380352862179E-3</c:v>
                </c:pt>
                <c:pt idx="45189">
                  <c:v>1.0136981727555401E-3</c:v>
                </c:pt>
                <c:pt idx="45190">
                  <c:v>1.0135927004739601E-3</c:v>
                </c:pt>
                <c:pt idx="45191">
                  <c:v>1.01348792668432E-3</c:v>
                </c:pt>
                <c:pt idx="45192">
                  <c:v>1.0133831528946801E-3</c:v>
                </c:pt>
                <c:pt idx="45193">
                  <c:v>1.0132791940122799E-3</c:v>
                </c:pt>
                <c:pt idx="45194">
                  <c:v>1.01317500229925E-3</c:v>
                </c:pt>
                <c:pt idx="45195">
                  <c:v>1.01307115983218E-3</c:v>
                </c:pt>
                <c:pt idx="45196">
                  <c:v>1.01296824868769E-3</c:v>
                </c:pt>
                <c:pt idx="45197">
                  <c:v>1.01286452263594E-3</c:v>
                </c:pt>
                <c:pt idx="45198">
                  <c:v>1.01276254281402E-3</c:v>
                </c:pt>
                <c:pt idx="45199">
                  <c:v>1.01266044657677E-3</c:v>
                </c:pt>
                <c:pt idx="45200">
                  <c:v>1.01255928166211E-3</c:v>
                </c:pt>
                <c:pt idx="45201">
                  <c:v>1.01245730184019E-3</c:v>
                </c:pt>
                <c:pt idx="45202">
                  <c:v>1.0123562533408399E-3</c:v>
                </c:pt>
                <c:pt idx="45203">
                  <c:v>1.0122556705027799E-3</c:v>
                </c:pt>
                <c:pt idx="45204">
                  <c:v>1.0121547384187601E-3</c:v>
                </c:pt>
                <c:pt idx="45205">
                  <c:v>1.0120550869032699E-3</c:v>
                </c:pt>
                <c:pt idx="45206">
                  <c:v>1.0119560174644E-3</c:v>
                </c:pt>
                <c:pt idx="45207">
                  <c:v>1.01185636594892E-3</c:v>
                </c:pt>
                <c:pt idx="45208">
                  <c:v>1.0117578785866499E-3</c:v>
                </c:pt>
                <c:pt idx="45209">
                  <c:v>1.0116589255631E-3</c:v>
                </c:pt>
                <c:pt idx="45210">
                  <c:v>1.01155997253954E-3</c:v>
                </c:pt>
                <c:pt idx="45211">
                  <c:v>1.0114626493305E-3</c:v>
                </c:pt>
                <c:pt idx="45212">
                  <c:v>1.01136462762952E-3</c:v>
                </c:pt>
                <c:pt idx="45213">
                  <c:v>1.01126742083579E-3</c:v>
                </c:pt>
                <c:pt idx="45214">
                  <c:v>1.0111702140420699E-3</c:v>
                </c:pt>
                <c:pt idx="45215">
                  <c:v>1.01107324007899E-3</c:v>
                </c:pt>
                <c:pt idx="45216">
                  <c:v>1.01097719743848E-3</c:v>
                </c:pt>
                <c:pt idx="45217">
                  <c:v>1.0108818532899E-3</c:v>
                </c:pt>
                <c:pt idx="45218">
                  <c:v>1.0107859270647201E-3</c:v>
                </c:pt>
                <c:pt idx="45219">
                  <c:v>1.0106905829161399E-3</c:v>
                </c:pt>
                <c:pt idx="45220">
                  <c:v>1.01059582084417E-3</c:v>
                </c:pt>
                <c:pt idx="45221">
                  <c:v>1.01050164084882E-3</c:v>
                </c:pt>
                <c:pt idx="45222">
                  <c:v>1.01040652953088E-3</c:v>
                </c:pt>
                <c:pt idx="45223">
                  <c:v>1.0103121167048801E-3</c:v>
                </c:pt>
                <c:pt idx="45224">
                  <c:v>1.01021921727806E-3</c:v>
                </c:pt>
                <c:pt idx="45225">
                  <c:v>1.01012585218996E-3</c:v>
                </c:pt>
                <c:pt idx="45226">
                  <c:v>1.01003295276314E-3</c:v>
                </c:pt>
                <c:pt idx="45227">
                  <c:v>1.00993958767504E-3</c:v>
                </c:pt>
                <c:pt idx="45228">
                  <c:v>1.00984761957079E-3</c:v>
                </c:pt>
                <c:pt idx="45229">
                  <c:v>1.00975565146655E-3</c:v>
                </c:pt>
                <c:pt idx="45230">
                  <c:v>1.0096636833623099E-3</c:v>
                </c:pt>
                <c:pt idx="45231">
                  <c:v>1.0095725301653201E-3</c:v>
                </c:pt>
                <c:pt idx="45232">
                  <c:v>1.0094817262142901E-3</c:v>
                </c:pt>
                <c:pt idx="45233">
                  <c:v>1.0093909222632701E-3</c:v>
                </c:pt>
                <c:pt idx="45234">
                  <c:v>1.0092998854815999E-3</c:v>
                </c:pt>
                <c:pt idx="45235">
                  <c:v>1.00921012926847E-3</c:v>
                </c:pt>
                <c:pt idx="45236">
                  <c:v>1.0091203730553399E-3</c:v>
                </c:pt>
                <c:pt idx="45237">
                  <c:v>1.0090309660881799E-3</c:v>
                </c:pt>
                <c:pt idx="45238">
                  <c:v>1.0089419083669799E-3</c:v>
                </c:pt>
                <c:pt idx="45239">
                  <c:v>1.00885238498449E-3</c:v>
                </c:pt>
                <c:pt idx="45240">
                  <c:v>1.0087643750011899E-3</c:v>
                </c:pt>
                <c:pt idx="45241">
                  <c:v>1.00867566652596E-3</c:v>
                </c:pt>
                <c:pt idx="45242">
                  <c:v>1.00858754012734E-3</c:v>
                </c:pt>
                <c:pt idx="45243">
                  <c:v>1.0085003450512899E-3</c:v>
                </c:pt>
                <c:pt idx="45244">
                  <c:v>1.0084124514833099E-3</c:v>
                </c:pt>
                <c:pt idx="45245">
                  <c:v>1.0083259548991899E-3</c:v>
                </c:pt>
                <c:pt idx="45246">
                  <c:v>1.00823899265379E-3</c:v>
                </c:pt>
                <c:pt idx="45247">
                  <c:v>1.0081530781462799E-3</c:v>
                </c:pt>
                <c:pt idx="45248">
                  <c:v>1.0080664651468401E-3</c:v>
                </c:pt>
                <c:pt idx="45249">
                  <c:v>1.0079808998853001E-3</c:v>
                </c:pt>
                <c:pt idx="45250">
                  <c:v>1.00789545103908E-3</c:v>
                </c:pt>
                <c:pt idx="45251">
                  <c:v>1.00780988577753E-3</c:v>
                </c:pt>
                <c:pt idx="45252">
                  <c:v>1.00772513542324E-3</c:v>
                </c:pt>
                <c:pt idx="45253">
                  <c:v>1.0076406178995999E-3</c:v>
                </c:pt>
                <c:pt idx="45254">
                  <c:v>1.0075566824525599E-3</c:v>
                </c:pt>
                <c:pt idx="45255">
                  <c:v>1.0074725141748799E-3</c:v>
                </c:pt>
                <c:pt idx="45256">
                  <c:v>1.00738869514316E-3</c:v>
                </c:pt>
                <c:pt idx="45257">
                  <c:v>1.0073051089420899E-3</c:v>
                </c:pt>
                <c:pt idx="45258">
                  <c:v>1.0072215227410199E-3</c:v>
                </c:pt>
                <c:pt idx="45259">
                  <c:v>1.00713944993913E-3</c:v>
                </c:pt>
                <c:pt idx="45260">
                  <c:v>1.00705679506064E-3</c:v>
                </c:pt>
                <c:pt idx="45261">
                  <c:v>1.00697518792003E-3</c:v>
                </c:pt>
                <c:pt idx="45262">
                  <c:v>1.0068923002108899E-3</c:v>
                </c:pt>
                <c:pt idx="45263">
                  <c:v>1.0068110423162599E-3</c:v>
                </c:pt>
                <c:pt idx="45264">
                  <c:v>1.0067294351756601E-3</c:v>
                </c:pt>
                <c:pt idx="45265">
                  <c:v>1.0066481772810199E-3</c:v>
                </c:pt>
                <c:pt idx="45266">
                  <c:v>1.00656761787832E-3</c:v>
                </c:pt>
                <c:pt idx="45267">
                  <c:v>1.0064870584756099E-3</c:v>
                </c:pt>
                <c:pt idx="45268">
                  <c:v>1.00640684831888E-3</c:v>
                </c:pt>
                <c:pt idx="45269">
                  <c:v>1.0063268709927799E-3</c:v>
                </c:pt>
                <c:pt idx="45270">
                  <c:v>1.00624712649733E-3</c:v>
                </c:pt>
                <c:pt idx="45271">
                  <c:v>1.0061673820018801E-3</c:v>
                </c:pt>
                <c:pt idx="45272">
                  <c:v>1.006088568829E-3</c:v>
                </c:pt>
                <c:pt idx="45273">
                  <c:v>1.0060097556561199E-3</c:v>
                </c:pt>
                <c:pt idx="45274">
                  <c:v>1.0059310588985701E-3</c:v>
                </c:pt>
                <c:pt idx="45275">
                  <c:v>1.00585340987891E-3</c:v>
                </c:pt>
                <c:pt idx="45276">
                  <c:v>1.0057750623673201E-3</c:v>
                </c:pt>
                <c:pt idx="45277">
                  <c:v>1.0056975297629801E-3</c:v>
                </c:pt>
                <c:pt idx="45278">
                  <c:v>1.00561988074333E-3</c:v>
                </c:pt>
                <c:pt idx="45279">
                  <c:v>1.0055424645543101E-3</c:v>
                </c:pt>
                <c:pt idx="45280">
                  <c:v>1.0054656304418999E-3</c:v>
                </c:pt>
                <c:pt idx="45281">
                  <c:v>1.0053891455754601E-3</c:v>
                </c:pt>
                <c:pt idx="45282">
                  <c:v>1.00531242787838E-3</c:v>
                </c:pt>
                <c:pt idx="45283">
                  <c:v>1.0052364086732301E-3</c:v>
                </c:pt>
                <c:pt idx="45284">
                  <c:v>1.0051605058834E-3</c:v>
                </c:pt>
                <c:pt idx="45285">
                  <c:v>1.0050854180008199E-3</c:v>
                </c:pt>
                <c:pt idx="45286">
                  <c:v>1.00501033011824E-3</c:v>
                </c:pt>
                <c:pt idx="45287">
                  <c:v>1.00493535865098E-3</c:v>
                </c:pt>
                <c:pt idx="45288">
                  <c:v>1.00486015435308E-3</c:v>
                </c:pt>
                <c:pt idx="45289">
                  <c:v>1.00478634703904E-3</c:v>
                </c:pt>
                <c:pt idx="45290">
                  <c:v>1.0047116084024299E-3</c:v>
                </c:pt>
                <c:pt idx="45291">
                  <c:v>1.0046378010883899E-3</c:v>
                </c:pt>
                <c:pt idx="45292">
                  <c:v>1.0045643430203199E-3</c:v>
                </c:pt>
                <c:pt idx="45293">
                  <c:v>1.0044904192909601E-3</c:v>
                </c:pt>
                <c:pt idx="45294">
                  <c:v>1.00441765971482E-3</c:v>
                </c:pt>
                <c:pt idx="45295">
                  <c:v>1.00434478372335E-3</c:v>
                </c:pt>
                <c:pt idx="45296">
                  <c:v>1.0042723733931799E-3</c:v>
                </c:pt>
                <c:pt idx="45297">
                  <c:v>1.00419984664768E-3</c:v>
                </c:pt>
                <c:pt idx="45298">
                  <c:v>1.0041274363175E-3</c:v>
                </c:pt>
                <c:pt idx="45299">
                  <c:v>1.00405653938651E-3</c:v>
                </c:pt>
                <c:pt idx="45300">
                  <c:v>1.0039840126410101E-3</c:v>
                </c:pt>
                <c:pt idx="45301">
                  <c:v>1.00391276646406E-3</c:v>
                </c:pt>
                <c:pt idx="45302">
                  <c:v>1.00384210236371E-3</c:v>
                </c:pt>
                <c:pt idx="45303">
                  <c:v>1.0037714382633599E-3</c:v>
                </c:pt>
                <c:pt idx="45304">
                  <c:v>1.00370089057833E-3</c:v>
                </c:pt>
                <c:pt idx="45305">
                  <c:v>1.00362964440137E-3</c:v>
                </c:pt>
                <c:pt idx="45306">
                  <c:v>1.0035607265308499E-3</c:v>
                </c:pt>
                <c:pt idx="45307">
                  <c:v>1.0034904116764699E-3</c:v>
                </c:pt>
                <c:pt idx="45308">
                  <c:v>1.0034209117293399E-3</c:v>
                </c:pt>
                <c:pt idx="45309">
                  <c:v>1.0033517610281699E-3</c:v>
                </c:pt>
                <c:pt idx="45310">
                  <c:v>1.0032826103270099E-3</c:v>
                </c:pt>
                <c:pt idx="45311">
                  <c:v>1.0032139252871301E-3</c:v>
                </c:pt>
                <c:pt idx="45312">
                  <c:v>1.0031453566625699E-3</c:v>
                </c:pt>
                <c:pt idx="45313">
                  <c:v>1.0030770208686601E-3</c:v>
                </c:pt>
                <c:pt idx="45314">
                  <c:v>1.0030090343207099E-3</c:v>
                </c:pt>
                <c:pt idx="45315">
                  <c:v>1.0029412806034099E-3</c:v>
                </c:pt>
                <c:pt idx="45316">
                  <c:v>1.0028732940554599E-3</c:v>
                </c:pt>
                <c:pt idx="45317">
                  <c:v>1.00280600599945E-3</c:v>
                </c:pt>
                <c:pt idx="45318">
                  <c:v>1.0027395328506799E-3</c:v>
                </c:pt>
                <c:pt idx="45319">
                  <c:v>1.00267271045595E-3</c:v>
                </c:pt>
                <c:pt idx="45320">
                  <c:v>1.00260565523058E-3</c:v>
                </c:pt>
                <c:pt idx="45321">
                  <c:v>1.00253964774311E-3</c:v>
                </c:pt>
                <c:pt idx="45322">
                  <c:v>1.0024729417636999E-3</c:v>
                </c:pt>
                <c:pt idx="45323">
                  <c:v>1.00240763276815E-3</c:v>
                </c:pt>
                <c:pt idx="45324">
                  <c:v>1.00234220735729E-3</c:v>
                </c:pt>
                <c:pt idx="45325">
                  <c:v>1.0022766655310999E-3</c:v>
                </c:pt>
                <c:pt idx="45326">
                  <c:v>1.0022114729508801E-3</c:v>
                </c:pt>
                <c:pt idx="45327">
                  <c:v>1.0021463967859799E-3</c:v>
                </c:pt>
                <c:pt idx="45328">
                  <c:v>1.00208190269768E-3</c:v>
                </c:pt>
                <c:pt idx="45329">
                  <c:v>1.0020172921940699E-3</c:v>
                </c:pt>
                <c:pt idx="45330">
                  <c:v>1.0019532637670599E-3</c:v>
                </c:pt>
                <c:pt idx="45331">
                  <c:v>1.00188935175538E-3</c:v>
                </c:pt>
                <c:pt idx="45332">
                  <c:v>1.0018255561590199E-3</c:v>
                </c:pt>
                <c:pt idx="45333">
                  <c:v>1.0017621098086201E-3</c:v>
                </c:pt>
                <c:pt idx="45334">
                  <c:v>1.00169912911952E-3</c:v>
                </c:pt>
                <c:pt idx="45335">
                  <c:v>1.0016355663538001E-3</c:v>
                </c:pt>
                <c:pt idx="45336">
                  <c:v>1.0015728184953299E-3</c:v>
                </c:pt>
                <c:pt idx="45337">
                  <c:v>1.0015104198828301E-3</c:v>
                </c:pt>
                <c:pt idx="45338">
                  <c:v>1.0014482541009799E-3</c:v>
                </c:pt>
                <c:pt idx="45339">
                  <c:v>1.00138550624251E-3</c:v>
                </c:pt>
                <c:pt idx="45340">
                  <c:v>1.0013238061219499E-3</c:v>
                </c:pt>
                <c:pt idx="45341">
                  <c:v>1.0012622224167E-3</c:v>
                </c:pt>
                <c:pt idx="45342">
                  <c:v>1.00120110437274E-3</c:v>
                </c:pt>
                <c:pt idx="45343">
                  <c:v>1.0011395206674901E-3</c:v>
                </c:pt>
                <c:pt idx="45344">
                  <c:v>1.0010784026235301E-3</c:v>
                </c:pt>
                <c:pt idx="45345">
                  <c:v>1.0010176338255399E-3</c:v>
                </c:pt>
                <c:pt idx="45346">
                  <c:v>1.0009570978581901E-3</c:v>
                </c:pt>
                <c:pt idx="45347">
                  <c:v>1.00089702755213E-3</c:v>
                </c:pt>
                <c:pt idx="45348">
                  <c:v>1.0008366080001001E-3</c:v>
                </c:pt>
                <c:pt idx="45349">
                  <c:v>1.00077653769404E-3</c:v>
                </c:pt>
                <c:pt idx="45350">
                  <c:v>1.00071739871055E-3</c:v>
                </c:pt>
                <c:pt idx="45351">
                  <c:v>1.00065744481981E-3</c:v>
                </c:pt>
                <c:pt idx="45352">
                  <c:v>1.00059807300568E-3</c:v>
                </c:pt>
                <c:pt idx="45353">
                  <c:v>1.00053963251412E-3</c:v>
                </c:pt>
                <c:pt idx="45354">
                  <c:v>1.0004806099459501E-3</c:v>
                </c:pt>
                <c:pt idx="45355">
                  <c:v>1.00042170379311E-3</c:v>
                </c:pt>
                <c:pt idx="45356">
                  <c:v>1.0003636125475201E-3</c:v>
                </c:pt>
                <c:pt idx="45357">
                  <c:v>1.00030505564064E-3</c:v>
                </c:pt>
                <c:pt idx="45358">
                  <c:v>1.0002474300563301E-3</c:v>
                </c:pt>
                <c:pt idx="45359">
                  <c:v>1.00018968805671E-3</c:v>
                </c:pt>
                <c:pt idx="45360">
                  <c:v>1.00013182964176E-3</c:v>
                </c:pt>
                <c:pt idx="45361">
                  <c:v>1.00007466971874E-3</c:v>
                </c:pt>
                <c:pt idx="45362">
                  <c:v>1.00001704413444E-3</c:v>
                </c:pt>
                <c:pt idx="45363">
                  <c:v>9.9996069911867402E-4</c:v>
                </c:pt>
                <c:pt idx="45364">
                  <c:v>9.9990318994969108E-4</c:v>
                </c:pt>
                <c:pt idx="45365">
                  <c:v>9.9984719417989211E-4</c:v>
                </c:pt>
                <c:pt idx="45366">
                  <c:v>9.9979166407138109E-4</c:v>
                </c:pt>
                <c:pt idx="45367">
                  <c:v>9.9973555188626008E-4</c:v>
                </c:pt>
                <c:pt idx="45368">
                  <c:v>9.9967897403985305E-4</c:v>
                </c:pt>
                <c:pt idx="45369">
                  <c:v>9.9962344393134095E-4</c:v>
                </c:pt>
                <c:pt idx="45370">
                  <c:v>9.9956837948411703E-4</c:v>
                </c:pt>
                <c:pt idx="45371">
                  <c:v>9.9951331503689311E-4</c:v>
                </c:pt>
                <c:pt idx="45372">
                  <c:v>9.9945790134370305E-4</c:v>
                </c:pt>
                <c:pt idx="45373">
                  <c:v>9.99403069727123E-4</c:v>
                </c:pt>
                <c:pt idx="45374">
                  <c:v>9.9934788886457703E-4</c:v>
                </c:pt>
                <c:pt idx="45375">
                  <c:v>9.9929340649396203E-4</c:v>
                </c:pt>
                <c:pt idx="45376">
                  <c:v>9.9923962261527798E-4</c:v>
                </c:pt>
                <c:pt idx="45377">
                  <c:v>9.9918560590595007E-4</c:v>
                </c:pt>
                <c:pt idx="45378">
                  <c:v>9.9913193844258807E-4</c:v>
                </c:pt>
                <c:pt idx="45379">
                  <c:v>9.9907850380986907E-4</c:v>
                </c:pt>
                <c:pt idx="45380">
                  <c:v>9.9902425426989794E-4</c:v>
                </c:pt>
                <c:pt idx="45381">
                  <c:v>9.9897140171378808E-4</c:v>
                </c:pt>
                <c:pt idx="45382">
                  <c:v>9.9891843274235704E-4</c:v>
                </c:pt>
                <c:pt idx="45383">
                  <c:v>9.9886592943221309E-4</c:v>
                </c:pt>
                <c:pt idx="45384">
                  <c:v>9.9881296046078205E-4</c:v>
                </c:pt>
                <c:pt idx="45385">
                  <c:v>9.9876057356595993E-4</c:v>
                </c:pt>
                <c:pt idx="45386">
                  <c:v>9.9870807025581598E-4</c:v>
                </c:pt>
                <c:pt idx="45387">
                  <c:v>9.9865579977631591E-4</c:v>
                </c:pt>
                <c:pt idx="45388">
                  <c:v>9.9860434420406797E-4</c:v>
                </c:pt>
                <c:pt idx="45389">
                  <c:v>9.9855219013988993E-4</c:v>
                </c:pt>
                <c:pt idx="45390">
                  <c:v>9.98501549474895E-4</c:v>
                </c:pt>
                <c:pt idx="45391">
                  <c:v>9.9845021031796911E-4</c:v>
                </c:pt>
                <c:pt idx="45392">
                  <c:v>9.9839863833039999E-4</c:v>
                </c:pt>
                <c:pt idx="45393">
                  <c:v>9.9834799766540506E-4</c:v>
                </c:pt>
                <c:pt idx="45394">
                  <c:v>9.9829758983105399E-4</c:v>
                </c:pt>
                <c:pt idx="45395">
                  <c:v>9.9824671633541606E-4</c:v>
                </c:pt>
                <c:pt idx="45396">
                  <c:v>9.9819619208574295E-4</c:v>
                </c:pt>
                <c:pt idx="45397">
                  <c:v>9.9814590066671393E-4</c:v>
                </c:pt>
                <c:pt idx="45398">
                  <c:v>9.9810201209038496E-4</c:v>
                </c:pt>
                <c:pt idx="45399">
                  <c:v>9.980931645259259E-4</c:v>
                </c:pt>
                <c:pt idx="45400">
                  <c:v>9.9811004474759102E-4</c:v>
                </c:pt>
                <c:pt idx="45401">
                  <c:v>9.9802855402231195E-4</c:v>
                </c:pt>
                <c:pt idx="45402">
                  <c:v>9.9791283719241597E-4</c:v>
                </c:pt>
                <c:pt idx="45403">
                  <c:v>9.978710440918801E-4</c:v>
                </c:pt>
                <c:pt idx="45404">
                  <c:v>9.9787162616849011E-4</c:v>
                </c:pt>
                <c:pt idx="45405">
                  <c:v>9.9783565383404493E-4</c:v>
                </c:pt>
                <c:pt idx="45406">
                  <c:v>9.9775055423378901E-4</c:v>
                </c:pt>
                <c:pt idx="45407">
                  <c:v>9.9766452331095891E-4</c:v>
                </c:pt>
                <c:pt idx="45408">
                  <c:v>9.9763565231114604E-4</c:v>
                </c:pt>
                <c:pt idx="45409">
                  <c:v>9.9761469755321698E-4</c:v>
                </c:pt>
                <c:pt idx="45410">
                  <c:v>9.9755136761814399E-4</c:v>
                </c:pt>
                <c:pt idx="45411">
                  <c:v>9.974732529371979E-4</c:v>
                </c:pt>
                <c:pt idx="45412">
                  <c:v>9.9742668680846691E-4</c:v>
                </c:pt>
                <c:pt idx="45413">
                  <c:v>9.9742668680846691E-4</c:v>
                </c:pt>
                <c:pt idx="45414">
                  <c:v>9.9743960890918992E-4</c:v>
                </c:pt>
                <c:pt idx="45415">
                  <c:v>9.9766917992383198E-4</c:v>
                </c:pt>
                <c:pt idx="45416">
                  <c:v>9.9757988937199094E-4</c:v>
                </c:pt>
                <c:pt idx="45417">
                  <c:v>9.9728000350296497E-4</c:v>
                </c:pt>
                <c:pt idx="45418">
                  <c:v>9.9720235448330597E-4</c:v>
                </c:pt>
                <c:pt idx="45419">
                  <c:v>9.9733809474855705E-4</c:v>
                </c:pt>
                <c:pt idx="45420">
                  <c:v>9.9733611568808599E-4</c:v>
                </c:pt>
                <c:pt idx="45421">
                  <c:v>9.9713332019746304E-4</c:v>
                </c:pt>
                <c:pt idx="45422">
                  <c:v>9.9700409919023492E-4</c:v>
                </c:pt>
                <c:pt idx="45423">
                  <c:v>9.9705066531896591E-4</c:v>
                </c:pt>
                <c:pt idx="45424">
                  <c:v>9.9707103800028606E-4</c:v>
                </c:pt>
                <c:pt idx="45425">
                  <c:v>9.9694333039224191E-4</c:v>
                </c:pt>
                <c:pt idx="45426">
                  <c:v>9.9681003484875007E-4</c:v>
                </c:pt>
                <c:pt idx="45427">
                  <c:v>9.9679711274802706E-4</c:v>
                </c:pt>
                <c:pt idx="45428">
                  <c:v>9.9681178107857704E-4</c:v>
                </c:pt>
                <c:pt idx="45429">
                  <c:v>9.9673622753471093E-4</c:v>
                </c:pt>
                <c:pt idx="45430">
                  <c:v>9.9662307184189601E-4</c:v>
                </c:pt>
                <c:pt idx="45431">
                  <c:v>9.9657883401960091E-4</c:v>
                </c:pt>
                <c:pt idx="45432">
                  <c:v>9.9657848477363608E-4</c:v>
                </c:pt>
                <c:pt idx="45433">
                  <c:v>9.9653331562876701E-4</c:v>
                </c:pt>
                <c:pt idx="45434">
                  <c:v>9.9644507281482198E-4</c:v>
                </c:pt>
                <c:pt idx="45435">
                  <c:v>9.9638709798455195E-4</c:v>
                </c:pt>
                <c:pt idx="45436">
                  <c:v>9.9658418912440495E-4</c:v>
                </c:pt>
                <c:pt idx="45437">
                  <c:v>9.9653936922550201E-4</c:v>
                </c:pt>
                <c:pt idx="45438">
                  <c:v>9.9634914658963702E-4</c:v>
                </c:pt>
                <c:pt idx="45439">
                  <c:v>9.9641783162951491E-4</c:v>
                </c:pt>
                <c:pt idx="45440">
                  <c:v>9.9662761203944705E-4</c:v>
                </c:pt>
                <c:pt idx="45441">
                  <c:v>9.9642248824238799E-4</c:v>
                </c:pt>
                <c:pt idx="45442">
                  <c:v>9.9611340556293704E-4</c:v>
                </c:pt>
                <c:pt idx="45443">
                  <c:v>9.9612923804670594E-4</c:v>
                </c:pt>
                <c:pt idx="45444">
                  <c:v>9.9608476739376805E-4</c:v>
                </c:pt>
                <c:pt idx="45445">
                  <c:v>9.9600362591445403E-4</c:v>
                </c:pt>
                <c:pt idx="45446">
                  <c:v>9.9596823565661907E-4</c:v>
                </c:pt>
                <c:pt idx="45447">
                  <c:v>9.9597137887030797E-4</c:v>
                </c:pt>
                <c:pt idx="45448">
                  <c:v>9.9594134371727705E-4</c:v>
                </c:pt>
                <c:pt idx="45449">
                  <c:v>9.9586904980242209E-4</c:v>
                </c:pt>
                <c:pt idx="45450">
                  <c:v>9.9581398535519795E-4</c:v>
                </c:pt>
                <c:pt idx="45451">
                  <c:v>9.95790702290833E-4</c:v>
                </c:pt>
                <c:pt idx="45452">
                  <c:v>9.95756010524929E-4</c:v>
                </c:pt>
                <c:pt idx="45453">
                  <c:v>9.9569081794470592E-4</c:v>
                </c:pt>
                <c:pt idx="45454">
                  <c:v>9.9562830291688399E-4</c:v>
                </c:pt>
                <c:pt idx="45455">
                  <c:v>9.9559116642922206E-4</c:v>
                </c:pt>
                <c:pt idx="45456">
                  <c:v>9.9555542692542098E-4</c:v>
                </c:pt>
                <c:pt idx="45457">
                  <c:v>9.9550222512334607E-4</c:v>
                </c:pt>
                <c:pt idx="45458">
                  <c:v>9.954462293535471E-4</c:v>
                </c:pt>
                <c:pt idx="45459">
                  <c:v>9.954054839909081E-4</c:v>
                </c:pt>
                <c:pt idx="45460">
                  <c:v>9.9537312053144E-4</c:v>
                </c:pt>
                <c:pt idx="45461">
                  <c:v>9.9532678723335309E-4</c:v>
                </c:pt>
                <c:pt idx="45462">
                  <c:v>9.9530350416898706E-4</c:v>
                </c:pt>
                <c:pt idx="45463">
                  <c:v>9.9549035076051994E-4</c:v>
                </c:pt>
                <c:pt idx="45464">
                  <c:v>9.9578709341585593E-4</c:v>
                </c:pt>
                <c:pt idx="45465">
                  <c:v>9.9555170163512208E-4</c:v>
                </c:pt>
                <c:pt idx="45466">
                  <c:v>9.9516904447227695E-4</c:v>
                </c:pt>
                <c:pt idx="45467">
                  <c:v>9.9519966170191808E-4</c:v>
                </c:pt>
                <c:pt idx="45468">
                  <c:v>9.9565100390464111E-4</c:v>
                </c:pt>
                <c:pt idx="45469">
                  <c:v>9.9525472614914201E-4</c:v>
                </c:pt>
                <c:pt idx="45470">
                  <c:v>9.9521037191152594E-4</c:v>
                </c:pt>
                <c:pt idx="45471">
                  <c:v>9.9601887632161401E-4</c:v>
                </c:pt>
                <c:pt idx="45472">
                  <c:v>9.9602632690221093E-4</c:v>
                </c:pt>
                <c:pt idx="45473">
                  <c:v>9.9524948745966001E-4</c:v>
                </c:pt>
                <c:pt idx="45474">
                  <c:v>9.950071107596159E-4</c:v>
                </c:pt>
                <c:pt idx="45475">
                  <c:v>9.9548010621219895E-4</c:v>
                </c:pt>
                <c:pt idx="45476">
                  <c:v>9.9562120158225298E-4</c:v>
                </c:pt>
                <c:pt idx="45477">
                  <c:v>9.9513027817010901E-4</c:v>
                </c:pt>
                <c:pt idx="45478">
                  <c:v>9.9481199868023396E-4</c:v>
                </c:pt>
                <c:pt idx="45479">
                  <c:v>9.9503039382398107E-4</c:v>
                </c:pt>
                <c:pt idx="45480">
                  <c:v>9.9518650677055099E-4</c:v>
                </c:pt>
                <c:pt idx="45481">
                  <c:v>9.9490117281675295E-4</c:v>
                </c:pt>
                <c:pt idx="45482">
                  <c:v>9.9460605997592211E-4</c:v>
                </c:pt>
                <c:pt idx="45483">
                  <c:v>9.946734644472599E-4</c:v>
                </c:pt>
                <c:pt idx="45484">
                  <c:v>9.9490326829254606E-4</c:v>
                </c:pt>
                <c:pt idx="45485">
                  <c:v>9.9447614047676303E-4</c:v>
                </c:pt>
                <c:pt idx="45486">
                  <c:v>9.945782367140059E-4</c:v>
                </c:pt>
                <c:pt idx="45487">
                  <c:v>9.9476287141442299E-4</c:v>
                </c:pt>
                <c:pt idx="45488">
                  <c:v>9.9460955243557692E-4</c:v>
                </c:pt>
                <c:pt idx="45489">
                  <c:v>9.9434400908648989E-4</c:v>
                </c:pt>
                <c:pt idx="45490">
                  <c:v>9.94340050965548E-4</c:v>
                </c:pt>
                <c:pt idx="45491">
                  <c:v>9.9462096113711596E-4</c:v>
                </c:pt>
                <c:pt idx="45492">
                  <c:v>9.9429092369973703E-4</c:v>
                </c:pt>
                <c:pt idx="45493">
                  <c:v>9.9481479264795802E-4</c:v>
                </c:pt>
                <c:pt idx="45494">
                  <c:v>9.9492212757468202E-4</c:v>
                </c:pt>
                <c:pt idx="45495">
                  <c:v>9.9441607017070098E-4</c:v>
                </c:pt>
                <c:pt idx="45496">
                  <c:v>9.9416938610374906E-4</c:v>
                </c:pt>
                <c:pt idx="45497">
                  <c:v>9.9445274099707603E-4</c:v>
                </c:pt>
                <c:pt idx="45498">
                  <c:v>9.9459337070584297E-4</c:v>
                </c:pt>
                <c:pt idx="45499">
                  <c:v>9.9428149405866905E-4</c:v>
                </c:pt>
                <c:pt idx="45500">
                  <c:v>9.9402235355228207E-4</c:v>
                </c:pt>
                <c:pt idx="45501">
                  <c:v>9.941350435838099E-4</c:v>
                </c:pt>
                <c:pt idx="45502">
                  <c:v>9.9425041116774104E-4</c:v>
                </c:pt>
                <c:pt idx="45503">
                  <c:v>9.9406600929796696E-4</c:v>
                </c:pt>
                <c:pt idx="45504">
                  <c:v>9.9384144414216302E-4</c:v>
                </c:pt>
                <c:pt idx="45505">
                  <c:v>9.9385983776301211E-4</c:v>
                </c:pt>
                <c:pt idx="45506">
                  <c:v>9.9395774304866791E-4</c:v>
                </c:pt>
                <c:pt idx="45507">
                  <c:v>9.9371885880827904E-4</c:v>
                </c:pt>
                <c:pt idx="45508">
                  <c:v>9.9374947603791996E-4</c:v>
                </c:pt>
                <c:pt idx="45509">
                  <c:v>9.9385436624288602E-4</c:v>
                </c:pt>
                <c:pt idx="45510">
                  <c:v>9.9376146681606791E-4</c:v>
                </c:pt>
                <c:pt idx="45511">
                  <c:v>9.9358544684946494E-4</c:v>
                </c:pt>
                <c:pt idx="45512">
                  <c:v>9.9356123246252493E-4</c:v>
                </c:pt>
                <c:pt idx="45513">
                  <c:v>9.9382339976728006E-4</c:v>
                </c:pt>
                <c:pt idx="45514">
                  <c:v>9.936224669218059E-4</c:v>
                </c:pt>
                <c:pt idx="45515">
                  <c:v>9.9367043003439903E-4</c:v>
                </c:pt>
                <c:pt idx="45516">
                  <c:v>9.9424261134117798E-4</c:v>
                </c:pt>
                <c:pt idx="45517">
                  <c:v>9.9407765083015008E-4</c:v>
                </c:pt>
                <c:pt idx="45518">
                  <c:v>9.9348369985818906E-4</c:v>
                </c:pt>
                <c:pt idx="45519">
                  <c:v>9.9344376940280199E-4</c:v>
                </c:pt>
                <c:pt idx="45520">
                  <c:v>9.9398568272590594E-4</c:v>
                </c:pt>
                <c:pt idx="45521">
                  <c:v>9.9334656260907607E-4</c:v>
                </c:pt>
                <c:pt idx="45522">
                  <c:v>9.93785099126399E-4</c:v>
                </c:pt>
                <c:pt idx="45523">
                  <c:v>9.9415378645062403E-4</c:v>
                </c:pt>
                <c:pt idx="45524">
                  <c:v>9.9377543665468693E-4</c:v>
                </c:pt>
                <c:pt idx="45525">
                  <c:v>9.9336204584687992E-4</c:v>
                </c:pt>
                <c:pt idx="45526">
                  <c:v>9.935382986441259E-4</c:v>
                </c:pt>
                <c:pt idx="45527">
                  <c:v>9.9379371386021397E-4</c:v>
                </c:pt>
                <c:pt idx="45528">
                  <c:v>9.935679845511909E-4</c:v>
                </c:pt>
                <c:pt idx="45529">
                  <c:v>9.9321536254137798E-4</c:v>
                </c:pt>
                <c:pt idx="45530">
                  <c:v>9.9323422182351394E-4</c:v>
                </c:pt>
                <c:pt idx="45531">
                  <c:v>9.9339231383055405E-4</c:v>
                </c:pt>
                <c:pt idx="45532">
                  <c:v>9.9326658528298096E-4</c:v>
                </c:pt>
                <c:pt idx="45533">
                  <c:v>9.930015075951819E-4</c:v>
                </c:pt>
                <c:pt idx="45534">
                  <c:v>9.9295971449464603E-4</c:v>
                </c:pt>
                <c:pt idx="45535">
                  <c:v>9.9306309130042791E-4</c:v>
                </c:pt>
                <c:pt idx="45536">
                  <c:v>9.9302211310714505E-4</c:v>
                </c:pt>
                <c:pt idx="45537">
                  <c:v>9.929299121722579E-4</c:v>
                </c:pt>
                <c:pt idx="45538">
                  <c:v>9.9352654069662094E-4</c:v>
                </c:pt>
                <c:pt idx="45539">
                  <c:v>9.9351408425718589E-4</c:v>
                </c:pt>
                <c:pt idx="45540">
                  <c:v>9.9290313664823792E-4</c:v>
                </c:pt>
                <c:pt idx="45541">
                  <c:v>9.9273060914128997E-4</c:v>
                </c:pt>
                <c:pt idx="45542">
                  <c:v>9.9333666730672099E-4</c:v>
                </c:pt>
                <c:pt idx="45543">
                  <c:v>9.9320232402533293E-4</c:v>
                </c:pt>
                <c:pt idx="45544">
                  <c:v>9.9261628929525592E-4</c:v>
                </c:pt>
                <c:pt idx="45545">
                  <c:v>9.9271629005670591E-4</c:v>
                </c:pt>
                <c:pt idx="45546">
                  <c:v>9.9293608218431494E-4</c:v>
                </c:pt>
                <c:pt idx="45547">
                  <c:v>9.9278497509658293E-4</c:v>
                </c:pt>
                <c:pt idx="45548">
                  <c:v>9.925056947395199E-4</c:v>
                </c:pt>
                <c:pt idx="45549">
                  <c:v>9.9251559004187606E-4</c:v>
                </c:pt>
                <c:pt idx="45550">
                  <c:v>9.9286134354770205E-4</c:v>
                </c:pt>
                <c:pt idx="45551">
                  <c:v>9.9251116625964598E-4</c:v>
                </c:pt>
                <c:pt idx="45552">
                  <c:v>9.9242629949003501E-4</c:v>
                </c:pt>
                <c:pt idx="45553">
                  <c:v>9.9277938716113611E-4</c:v>
                </c:pt>
                <c:pt idx="45554">
                  <c:v>9.9278416018933101E-4</c:v>
                </c:pt>
                <c:pt idx="45555">
                  <c:v>9.9240941926837011E-4</c:v>
                </c:pt>
                <c:pt idx="45556">
                  <c:v>9.9228322505950906E-4</c:v>
                </c:pt>
                <c:pt idx="45557">
                  <c:v>9.9268415942788102E-4</c:v>
                </c:pt>
                <c:pt idx="45558">
                  <c:v>9.9231372587382793E-4</c:v>
                </c:pt>
                <c:pt idx="45559">
                  <c:v>9.9218753166496797E-4</c:v>
                </c:pt>
                <c:pt idx="45560">
                  <c:v>9.9225598387420199E-4</c:v>
                </c:pt>
                <c:pt idx="45561">
                  <c:v>9.9230115301907106E-4</c:v>
                </c:pt>
                <c:pt idx="45562">
                  <c:v>9.9218275863677307E-4</c:v>
                </c:pt>
                <c:pt idx="45563">
                  <c:v>9.9206925369799094E-4</c:v>
                </c:pt>
                <c:pt idx="45564">
                  <c:v>9.920872980728739E-4</c:v>
                </c:pt>
                <c:pt idx="45565">
                  <c:v>9.9217530805617593E-4</c:v>
                </c:pt>
                <c:pt idx="45566">
                  <c:v>9.920765878632669E-4</c:v>
                </c:pt>
                <c:pt idx="45567">
                  <c:v>9.924699552357199E-4</c:v>
                </c:pt>
                <c:pt idx="45568">
                  <c:v>9.9244702141731999E-4</c:v>
                </c:pt>
                <c:pt idx="45569">
                  <c:v>9.920457378029819E-4</c:v>
                </c:pt>
                <c:pt idx="45570">
                  <c:v>9.9195365328341701E-4</c:v>
                </c:pt>
                <c:pt idx="45571">
                  <c:v>9.9218753166496797E-4</c:v>
                </c:pt>
                <c:pt idx="45572">
                  <c:v>9.9235854577273109E-4</c:v>
                </c:pt>
                <c:pt idx="45573">
                  <c:v>9.9191896151751302E-4</c:v>
                </c:pt>
                <c:pt idx="45574">
                  <c:v>9.9261512514203809E-4</c:v>
                </c:pt>
                <c:pt idx="45575">
                  <c:v>9.9280325230210998E-4</c:v>
                </c:pt>
                <c:pt idx="45576">
                  <c:v>9.9214201327413299E-4</c:v>
                </c:pt>
                <c:pt idx="45577">
                  <c:v>9.9183188285678603E-4</c:v>
                </c:pt>
                <c:pt idx="45578">
                  <c:v>9.9223118741065307E-4</c:v>
                </c:pt>
                <c:pt idx="45579">
                  <c:v>9.9239253904670499E-4</c:v>
                </c:pt>
                <c:pt idx="45580">
                  <c:v>9.9198461975902297E-4</c:v>
                </c:pt>
                <c:pt idx="45581">
                  <c:v>9.9167751614004395E-4</c:v>
                </c:pt>
                <c:pt idx="45582">
                  <c:v>9.9186913575977109E-4</c:v>
                </c:pt>
                <c:pt idx="45583">
                  <c:v>9.9201651755720399E-4</c:v>
                </c:pt>
                <c:pt idx="45584">
                  <c:v>9.9175958894193194E-4</c:v>
                </c:pt>
                <c:pt idx="45585">
                  <c:v>9.9151988979429007E-4</c:v>
                </c:pt>
                <c:pt idx="45586">
                  <c:v>9.9179719109088204E-4</c:v>
                </c:pt>
                <c:pt idx="45587">
                  <c:v>9.9151208996772809E-4</c:v>
                </c:pt>
                <c:pt idx="45588">
                  <c:v>9.9182059057056904E-4</c:v>
                </c:pt>
                <c:pt idx="45589">
                  <c:v>9.918555151671169E-4</c:v>
                </c:pt>
                <c:pt idx="45590">
                  <c:v>9.9154142662882805E-4</c:v>
                </c:pt>
                <c:pt idx="45591">
                  <c:v>9.9142885301262097E-4</c:v>
                </c:pt>
                <c:pt idx="45592">
                  <c:v>9.916089475154881E-4</c:v>
                </c:pt>
                <c:pt idx="45593">
                  <c:v>9.9164142739027695E-4</c:v>
                </c:pt>
                <c:pt idx="45594">
                  <c:v>9.9142477847635789E-4</c:v>
                </c:pt>
                <c:pt idx="45595">
                  <c:v>9.9131255410611608E-4</c:v>
                </c:pt>
                <c:pt idx="45596">
                  <c:v>9.9140533711761193E-4</c:v>
                </c:pt>
                <c:pt idx="45597">
                  <c:v>9.9142594262957595E-4</c:v>
                </c:pt>
                <c:pt idx="45598">
                  <c:v>9.912755340337749E-4</c:v>
                </c:pt>
                <c:pt idx="45599">
                  <c:v>9.9117599893361308E-4</c:v>
                </c:pt>
                <c:pt idx="45600">
                  <c:v>9.9133106414228699E-4</c:v>
                </c:pt>
                <c:pt idx="45601">
                  <c:v>9.9117646459490104E-4</c:v>
                </c:pt>
                <c:pt idx="45602">
                  <c:v>9.9141430109739304E-4</c:v>
                </c:pt>
                <c:pt idx="45603">
                  <c:v>9.9140068050473907E-4</c:v>
                </c:pt>
                <c:pt idx="45604">
                  <c:v>9.9114852491766193E-4</c:v>
                </c:pt>
                <c:pt idx="45605">
                  <c:v>9.9108554422855399E-4</c:v>
                </c:pt>
                <c:pt idx="45606">
                  <c:v>9.9122442770749309E-4</c:v>
                </c:pt>
                <c:pt idx="45607">
                  <c:v>9.9105306435376406E-4</c:v>
                </c:pt>
                <c:pt idx="45608">
                  <c:v>9.9105131812393709E-4</c:v>
                </c:pt>
                <c:pt idx="45609">
                  <c:v>9.9114887416362806E-4</c:v>
                </c:pt>
                <c:pt idx="45610">
                  <c:v>9.9110580049455209E-4</c:v>
                </c:pt>
                <c:pt idx="45611">
                  <c:v>9.9097262136638208E-4</c:v>
                </c:pt>
                <c:pt idx="45612">
                  <c:v>9.9094328470528104E-4</c:v>
                </c:pt>
                <c:pt idx="45613">
                  <c:v>9.9098822101950602E-4</c:v>
                </c:pt>
                <c:pt idx="45614">
                  <c:v>9.9094968754798196E-4</c:v>
                </c:pt>
                <c:pt idx="45615">
                  <c:v>9.9084677640348695E-4</c:v>
                </c:pt>
                <c:pt idx="45616">
                  <c:v>9.9080859217792793E-4</c:v>
                </c:pt>
                <c:pt idx="45617">
                  <c:v>9.9082733504474206E-4</c:v>
                </c:pt>
                <c:pt idx="45618">
                  <c:v>9.9079799838364103E-4</c:v>
                </c:pt>
                <c:pt idx="45619">
                  <c:v>9.9072279408574104E-4</c:v>
                </c:pt>
                <c:pt idx="45620">
                  <c:v>9.9081883672624805E-4</c:v>
                </c:pt>
                <c:pt idx="45621">
                  <c:v>9.9083571694791295E-4</c:v>
                </c:pt>
                <c:pt idx="45622">
                  <c:v>9.91033739410341E-4</c:v>
                </c:pt>
                <c:pt idx="45623">
                  <c:v>9.9085841793566899E-4</c:v>
                </c:pt>
                <c:pt idx="45624">
                  <c:v>9.9063292145729108E-4</c:v>
                </c:pt>
                <c:pt idx="45625">
                  <c:v>9.907300118356941E-4</c:v>
                </c:pt>
                <c:pt idx="45626">
                  <c:v>9.9062570370733695E-4</c:v>
                </c:pt>
                <c:pt idx="45627">
                  <c:v>9.9076982587575891E-4</c:v>
                </c:pt>
                <c:pt idx="45628">
                  <c:v>9.9083688110113101E-4</c:v>
                </c:pt>
                <c:pt idx="45629">
                  <c:v>9.9070998840034008E-4</c:v>
                </c:pt>
                <c:pt idx="45630">
                  <c:v>9.9063338711857796E-4</c:v>
                </c:pt>
                <c:pt idx="45631">
                  <c:v>9.9070160649716811E-4</c:v>
                </c:pt>
                <c:pt idx="45632">
                  <c:v>9.9072162993252299E-4</c:v>
                </c:pt>
                <c:pt idx="45633">
                  <c:v>9.9060975480824709E-4</c:v>
                </c:pt>
                <c:pt idx="45634">
                  <c:v>9.9052418954670408E-4</c:v>
                </c:pt>
                <c:pt idx="45635">
                  <c:v>9.9053932353854201E-4</c:v>
                </c:pt>
                <c:pt idx="45636">
                  <c:v>9.9053222220390992E-4</c:v>
                </c:pt>
                <c:pt idx="45637">
                  <c:v>9.9044141825288491E-4</c:v>
                </c:pt>
                <c:pt idx="45638">
                  <c:v>9.903693571686749E-4</c:v>
                </c:pt>
                <c:pt idx="45639">
                  <c:v>9.9036830943077803E-4</c:v>
                </c:pt>
                <c:pt idx="45640">
                  <c:v>9.904142934829001E-4</c:v>
                </c:pt>
                <c:pt idx="45641">
                  <c:v>9.9045736715197607E-4</c:v>
                </c:pt>
                <c:pt idx="45642">
                  <c:v>9.9086447153240399E-4</c:v>
                </c:pt>
                <c:pt idx="45643">
                  <c:v>9.907032363116739E-4</c:v>
                </c:pt>
                <c:pt idx="45644">
                  <c:v>9.9028472322970607E-4</c:v>
                </c:pt>
                <c:pt idx="45645">
                  <c:v>9.9032127764075994E-4</c:v>
                </c:pt>
                <c:pt idx="45646">
                  <c:v>9.9092151504010005E-4</c:v>
                </c:pt>
                <c:pt idx="45647">
                  <c:v>9.9056633189320608E-4</c:v>
                </c:pt>
                <c:pt idx="45648">
                  <c:v>9.9017424508929209E-4</c:v>
                </c:pt>
                <c:pt idx="45649">
                  <c:v>9.9042337387800195E-4</c:v>
                </c:pt>
                <c:pt idx="45650">
                  <c:v>9.9050323478877501E-4</c:v>
                </c:pt>
                <c:pt idx="45651">
                  <c:v>9.9022558424621799E-4</c:v>
                </c:pt>
                <c:pt idx="45652">
                  <c:v>9.9008204415440603E-4</c:v>
                </c:pt>
                <c:pt idx="45653">
                  <c:v>9.9046155810356097E-4</c:v>
                </c:pt>
                <c:pt idx="45654">
                  <c:v>9.9040893837809606E-4</c:v>
                </c:pt>
                <c:pt idx="45655">
                  <c:v>9.900109143927689E-4</c:v>
                </c:pt>
                <c:pt idx="45656">
                  <c:v>9.900756413117049E-4</c:v>
                </c:pt>
                <c:pt idx="45657">
                  <c:v>9.9015608429908796E-4</c:v>
                </c:pt>
                <c:pt idx="45658">
                  <c:v>9.9004572257399602E-4</c:v>
                </c:pt>
                <c:pt idx="45659">
                  <c:v>9.899217402562499E-4</c:v>
                </c:pt>
                <c:pt idx="45660">
                  <c:v>9.9017261527478695E-4</c:v>
                </c:pt>
                <c:pt idx="45661">
                  <c:v>9.9018495529890104E-4</c:v>
                </c:pt>
                <c:pt idx="45662">
                  <c:v>9.9001254420727491E-4</c:v>
                </c:pt>
                <c:pt idx="45663">
                  <c:v>9.9066144321113803E-4</c:v>
                </c:pt>
                <c:pt idx="45664">
                  <c:v>9.91433160379529E-4</c:v>
                </c:pt>
                <c:pt idx="45665">
                  <c:v>9.9063536617904902E-4</c:v>
                </c:pt>
                <c:pt idx="45666">
                  <c:v>9.8987598903477192E-4</c:v>
                </c:pt>
                <c:pt idx="45667">
                  <c:v>9.9063361994922204E-4</c:v>
                </c:pt>
                <c:pt idx="45668">
                  <c:v>9.9091674201190493E-4</c:v>
                </c:pt>
                <c:pt idx="45669">
                  <c:v>9.8999647889286301E-4</c:v>
                </c:pt>
                <c:pt idx="45670">
                  <c:v>9.8997727036476092E-4</c:v>
                </c:pt>
                <c:pt idx="45671">
                  <c:v>9.9041243083775E-4</c:v>
                </c:pt>
                <c:pt idx="45672">
                  <c:v>9.9033780861645894E-4</c:v>
                </c:pt>
                <c:pt idx="45673">
                  <c:v>9.8988716490566709E-4</c:v>
                </c:pt>
                <c:pt idx="45674">
                  <c:v>9.8984735086560206E-4</c:v>
                </c:pt>
                <c:pt idx="45675">
                  <c:v>9.9010462872684002E-4</c:v>
                </c:pt>
                <c:pt idx="45676">
                  <c:v>9.9017564207315402E-4</c:v>
                </c:pt>
                <c:pt idx="45677">
                  <c:v>9.8982825875282309E-4</c:v>
                </c:pt>
                <c:pt idx="45678">
                  <c:v>9.907205821946259E-4</c:v>
                </c:pt>
                <c:pt idx="45679">
                  <c:v>9.9075597245246194E-4</c:v>
                </c:pt>
                <c:pt idx="45680">
                  <c:v>9.8989310208708091E-4</c:v>
                </c:pt>
                <c:pt idx="45681">
                  <c:v>9.8973559215664907E-4</c:v>
                </c:pt>
                <c:pt idx="45682">
                  <c:v>9.9057354964315891E-4</c:v>
                </c:pt>
                <c:pt idx="45683">
                  <c:v>9.9016784224659204E-4</c:v>
                </c:pt>
                <c:pt idx="45684">
                  <c:v>9.8984886426478603E-4</c:v>
                </c:pt>
                <c:pt idx="45685">
                  <c:v>9.9115329794585705E-4</c:v>
                </c:pt>
                <c:pt idx="45686">
                  <c:v>9.9112337920814796E-4</c:v>
                </c:pt>
                <c:pt idx="45687">
                  <c:v>9.8990520928055091E-4</c:v>
                </c:pt>
                <c:pt idx="45688">
                  <c:v>9.8979054018855095E-4</c:v>
                </c:pt>
                <c:pt idx="45689">
                  <c:v>9.9075108300894499E-4</c:v>
                </c:pt>
                <c:pt idx="45690">
                  <c:v>9.8975095897913001E-4</c:v>
                </c:pt>
                <c:pt idx="45691">
                  <c:v>9.8985480144619898E-4</c:v>
                </c:pt>
                <c:pt idx="45692">
                  <c:v>9.9048321135342099E-4</c:v>
                </c:pt>
                <c:pt idx="45693">
                  <c:v>9.9029915872961304E-4</c:v>
                </c:pt>
                <c:pt idx="45694">
                  <c:v>9.8969088867306709E-4</c:v>
                </c:pt>
                <c:pt idx="45695">
                  <c:v>9.8973349668085597E-4</c:v>
                </c:pt>
                <c:pt idx="45696">
                  <c:v>9.9009531550109408E-4</c:v>
                </c:pt>
                <c:pt idx="45697">
                  <c:v>9.8991475533694007E-4</c:v>
                </c:pt>
                <c:pt idx="45698">
                  <c:v>9.894833201542501E-4</c:v>
                </c:pt>
                <c:pt idx="45699">
                  <c:v>9.8949880339205308E-4</c:v>
                </c:pt>
                <c:pt idx="45700">
                  <c:v>9.89713822491467E-4</c:v>
                </c:pt>
                <c:pt idx="45701">
                  <c:v>9.895691182464359E-4</c:v>
                </c:pt>
                <c:pt idx="45702">
                  <c:v>9.8928296938538595E-4</c:v>
                </c:pt>
                <c:pt idx="45703">
                  <c:v>9.8941137548536106E-4</c:v>
                </c:pt>
                <c:pt idx="45704">
                  <c:v>9.8922546021640301E-4</c:v>
                </c:pt>
                <c:pt idx="45705">
                  <c:v>9.893511887639761E-4</c:v>
                </c:pt>
                <c:pt idx="45706">
                  <c:v>9.89361200481653E-4</c:v>
                </c:pt>
                <c:pt idx="45707">
                  <c:v>9.8920788150280692E-4</c:v>
                </c:pt>
                <c:pt idx="45708">
                  <c:v>9.8915316630154891E-4</c:v>
                </c:pt>
                <c:pt idx="45709">
                  <c:v>9.8942324984818697E-4</c:v>
                </c:pt>
                <c:pt idx="45710">
                  <c:v>9.8922743927687407E-4</c:v>
                </c:pt>
                <c:pt idx="45711">
                  <c:v>9.8941323813051007E-4</c:v>
                </c:pt>
                <c:pt idx="45712">
                  <c:v>9.9002651404589393E-4</c:v>
                </c:pt>
                <c:pt idx="45713">
                  <c:v>9.8972057458013296E-4</c:v>
                </c:pt>
                <c:pt idx="45714">
                  <c:v>9.8915479611605406E-4</c:v>
                </c:pt>
                <c:pt idx="45715">
                  <c:v>9.8934303969144799E-4</c:v>
                </c:pt>
                <c:pt idx="45716">
                  <c:v>9.8994548898190303E-4</c:v>
                </c:pt>
                <c:pt idx="45717">
                  <c:v>9.8930031526833794E-4</c:v>
                </c:pt>
                <c:pt idx="45718">
                  <c:v>9.8909053485840602E-4</c:v>
                </c:pt>
                <c:pt idx="45719">
                  <c:v>9.8934920970350504E-4</c:v>
                </c:pt>
                <c:pt idx="45720">
                  <c:v>9.89421736449003E-4</c:v>
                </c:pt>
                <c:pt idx="45721">
                  <c:v>9.8911637905985095E-4</c:v>
                </c:pt>
                <c:pt idx="45722">
                  <c:v>9.8897749558091207E-4</c:v>
                </c:pt>
                <c:pt idx="45723">
                  <c:v>9.8934560082852797E-4</c:v>
                </c:pt>
                <c:pt idx="45724">
                  <c:v>9.8926783539354801E-4</c:v>
                </c:pt>
                <c:pt idx="45725">
                  <c:v>9.8888610955327793E-4</c:v>
                </c:pt>
                <c:pt idx="45726">
                  <c:v>9.8898238502442793E-4</c:v>
                </c:pt>
                <c:pt idx="45727">
                  <c:v>9.8905537743121407E-4</c:v>
                </c:pt>
                <c:pt idx="45728">
                  <c:v>9.8891218658536694E-4</c:v>
                </c:pt>
                <c:pt idx="45729">
                  <c:v>9.888767963275309E-4</c:v>
                </c:pt>
                <c:pt idx="45730">
                  <c:v>9.8888098727911711E-4</c:v>
                </c:pt>
                <c:pt idx="45731">
                  <c:v>9.8895130213350101E-4</c:v>
                </c:pt>
                <c:pt idx="45732">
                  <c:v>9.888559579849241E-4</c:v>
                </c:pt>
                <c:pt idx="45733">
                  <c:v>9.8877714481204792E-4</c:v>
                </c:pt>
                <c:pt idx="45734">
                  <c:v>9.8882534075528405E-4</c:v>
                </c:pt>
                <c:pt idx="45735">
                  <c:v>9.8907540086656809E-4</c:v>
                </c:pt>
                <c:pt idx="45736">
                  <c:v>9.8876201082020998E-4</c:v>
                </c:pt>
                <c:pt idx="45737">
                  <c:v>9.8874117247760296E-4</c:v>
                </c:pt>
                <c:pt idx="45738">
                  <c:v>9.8879681900143602E-4</c:v>
                </c:pt>
                <c:pt idx="45739">
                  <c:v>9.8876736592501402E-4</c:v>
                </c:pt>
                <c:pt idx="45740">
                  <c:v>9.8867935594171307E-4</c:v>
                </c:pt>
                <c:pt idx="45741">
                  <c:v>9.8867411725223108E-4</c:v>
                </c:pt>
                <c:pt idx="45742">
                  <c:v>9.8864361643791199E-4</c:v>
                </c:pt>
                <c:pt idx="45743">
                  <c:v>9.8866666667163394E-4</c:v>
                </c:pt>
                <c:pt idx="45744">
                  <c:v>9.8865327890962406E-4</c:v>
                </c:pt>
                <c:pt idx="45745">
                  <c:v>9.886060142889621E-4</c:v>
                </c:pt>
                <c:pt idx="45746">
                  <c:v>9.8858692217618205E-4</c:v>
                </c:pt>
                <c:pt idx="45747">
                  <c:v>9.8875595722347498E-4</c:v>
                </c:pt>
                <c:pt idx="45748">
                  <c:v>9.88956540822983E-4</c:v>
                </c:pt>
                <c:pt idx="45749">
                  <c:v>9.8951498512178703E-4</c:v>
                </c:pt>
                <c:pt idx="45750">
                  <c:v>9.8911207169294401E-4</c:v>
                </c:pt>
                <c:pt idx="45751">
                  <c:v>9.8861881997436307E-4</c:v>
                </c:pt>
                <c:pt idx="45752">
                  <c:v>9.8890927620232105E-4</c:v>
                </c:pt>
                <c:pt idx="45753">
                  <c:v>9.8945247009396596E-4</c:v>
                </c:pt>
                <c:pt idx="45754">
                  <c:v>9.8874093964695909E-4</c:v>
                </c:pt>
                <c:pt idx="45755">
                  <c:v>9.8863150924444199E-4</c:v>
                </c:pt>
                <c:pt idx="45756">
                  <c:v>9.8894617985933997E-4</c:v>
                </c:pt>
                <c:pt idx="45757">
                  <c:v>9.8892766982316993E-4</c:v>
                </c:pt>
                <c:pt idx="45758">
                  <c:v>9.8858308047056198E-4</c:v>
                </c:pt>
                <c:pt idx="45759">
                  <c:v>9.8853022791445299E-4</c:v>
                </c:pt>
                <c:pt idx="45760">
                  <c:v>9.889354696497319E-4</c:v>
                </c:pt>
                <c:pt idx="45761">
                  <c:v>9.8861905280500607E-4</c:v>
                </c:pt>
                <c:pt idx="45762">
                  <c:v>9.8880112636834405E-4</c:v>
                </c:pt>
                <c:pt idx="45763">
                  <c:v>9.8968180827796503E-4</c:v>
                </c:pt>
                <c:pt idx="45764">
                  <c:v>9.8928378429263809E-4</c:v>
                </c:pt>
                <c:pt idx="45765">
                  <c:v>9.8847248591482596E-4</c:v>
                </c:pt>
                <c:pt idx="45766">
                  <c:v>9.8875747062265895E-4</c:v>
                </c:pt>
                <c:pt idx="45767">
                  <c:v>9.8853721283376195E-4</c:v>
                </c:pt>
                <c:pt idx="45768">
                  <c:v>9.8847597837448098E-4</c:v>
                </c:pt>
                <c:pt idx="45769">
                  <c:v>9.8864571191370509E-4</c:v>
                </c:pt>
                <c:pt idx="45770">
                  <c:v>9.8867609631270192E-4</c:v>
                </c:pt>
                <c:pt idx="45771">
                  <c:v>9.8851206712424798E-4</c:v>
                </c:pt>
                <c:pt idx="45772">
                  <c:v>9.8846096079796596E-4</c:v>
                </c:pt>
                <c:pt idx="45773">
                  <c:v>9.885396575555201E-4</c:v>
                </c:pt>
                <c:pt idx="45774">
                  <c:v>9.8850589711219094E-4</c:v>
                </c:pt>
                <c:pt idx="45775">
                  <c:v>9.8836573306471109E-4</c:v>
                </c:pt>
                <c:pt idx="45776">
                  <c:v>9.8832231014967008E-4</c:v>
                </c:pt>
                <c:pt idx="45777">
                  <c:v>9.8835572134703398E-4</c:v>
                </c:pt>
                <c:pt idx="45778">
                  <c:v>9.883076418191201E-4</c:v>
                </c:pt>
                <c:pt idx="45779">
                  <c:v>9.8820857238024495E-4</c:v>
                </c:pt>
                <c:pt idx="45780">
                  <c:v>9.8824850283563094E-4</c:v>
                </c:pt>
                <c:pt idx="45781">
                  <c:v>9.8829169292002895E-4</c:v>
                </c:pt>
                <c:pt idx="45782">
                  <c:v>9.8849262576550202E-4</c:v>
                </c:pt>
                <c:pt idx="45783">
                  <c:v>9.8833639640361092E-4</c:v>
                </c:pt>
                <c:pt idx="45784">
                  <c:v>9.8813488148152807E-4</c:v>
                </c:pt>
                <c:pt idx="45785">
                  <c:v>9.884408209472899E-4</c:v>
                </c:pt>
                <c:pt idx="45786">
                  <c:v>9.8846841137856202E-4</c:v>
                </c:pt>
                <c:pt idx="45787">
                  <c:v>9.8810042254626794E-4</c:v>
                </c:pt>
                <c:pt idx="45788">
                  <c:v>9.8814512602984905E-4</c:v>
                </c:pt>
                <c:pt idx="45789">
                  <c:v>9.8821427673101403E-4</c:v>
                </c:pt>
                <c:pt idx="45790">
                  <c:v>9.8813115619123004E-4</c:v>
                </c:pt>
                <c:pt idx="45791">
                  <c:v>9.8803883884102106E-4</c:v>
                </c:pt>
                <c:pt idx="45792">
                  <c:v>9.8827818874269702E-4</c:v>
                </c:pt>
                <c:pt idx="45793">
                  <c:v>9.8826724570244594E-4</c:v>
                </c:pt>
                <c:pt idx="45794">
                  <c:v>9.8798726685345195E-4</c:v>
                </c:pt>
                <c:pt idx="45795">
                  <c:v>9.8800321575254202E-4</c:v>
                </c:pt>
                <c:pt idx="45796">
                  <c:v>9.880044963210819E-4</c:v>
                </c:pt>
                <c:pt idx="45797">
                  <c:v>9.879552526399491E-4</c:v>
                </c:pt>
                <c:pt idx="45798">
                  <c:v>9.8801730200648308E-4</c:v>
                </c:pt>
                <c:pt idx="45799">
                  <c:v>9.8799273837357803E-4</c:v>
                </c:pt>
                <c:pt idx="45800">
                  <c:v>9.8791578784584999E-4</c:v>
                </c:pt>
                <c:pt idx="45801">
                  <c:v>9.8815385717898607E-4</c:v>
                </c:pt>
                <c:pt idx="45802">
                  <c:v>9.8816596437245607E-4</c:v>
                </c:pt>
                <c:pt idx="45803">
                  <c:v>9.8806747701019005E-4</c:v>
                </c:pt>
                <c:pt idx="45804">
                  <c:v>9.8803848959505601E-4</c:v>
                </c:pt>
                <c:pt idx="45805">
                  <c:v>9.8815618548542304E-4</c:v>
                </c:pt>
                <c:pt idx="45806">
                  <c:v>9.879723656922581E-4</c:v>
                </c:pt>
                <c:pt idx="45807">
                  <c:v>9.8787329625338294E-4</c:v>
                </c:pt>
                <c:pt idx="45808">
                  <c:v>9.8793010693043492E-4</c:v>
                </c:pt>
                <c:pt idx="45809">
                  <c:v>9.8801881540566704E-4</c:v>
                </c:pt>
                <c:pt idx="45810">
                  <c:v>9.8796340171247699E-4</c:v>
                </c:pt>
                <c:pt idx="45811">
                  <c:v>9.87905543297529E-4</c:v>
                </c:pt>
                <c:pt idx="45812">
                  <c:v>9.8795304074883504E-4</c:v>
                </c:pt>
                <c:pt idx="45813">
                  <c:v>9.879786521196361E-4</c:v>
                </c:pt>
                <c:pt idx="45814">
                  <c:v>9.8790705669671297E-4</c:v>
                </c:pt>
                <c:pt idx="45815">
                  <c:v>9.878550190478559E-4</c:v>
                </c:pt>
                <c:pt idx="45816">
                  <c:v>9.8786968737840609E-4</c:v>
                </c:pt>
                <c:pt idx="45817">
                  <c:v>9.8785664886236191E-4</c:v>
                </c:pt>
                <c:pt idx="45818">
                  <c:v>9.8779017571359895E-4</c:v>
                </c:pt>
                <c:pt idx="45819">
                  <c:v>9.8775257356464906E-4</c:v>
                </c:pt>
                <c:pt idx="45820">
                  <c:v>9.8795490339398406E-4</c:v>
                </c:pt>
                <c:pt idx="45821">
                  <c:v>9.8790961783379295E-4</c:v>
                </c:pt>
                <c:pt idx="45822">
                  <c:v>9.8812300711870193E-4</c:v>
                </c:pt>
                <c:pt idx="45823">
                  <c:v>9.8799541592598005E-4</c:v>
                </c:pt>
                <c:pt idx="45824">
                  <c:v>9.8788691684603691E-4</c:v>
                </c:pt>
                <c:pt idx="45825">
                  <c:v>9.8793918732553699E-4</c:v>
                </c:pt>
                <c:pt idx="45826">
                  <c:v>9.886776097118861E-4</c:v>
                </c:pt>
                <c:pt idx="45827">
                  <c:v>9.8843465093523307E-4</c:v>
                </c:pt>
                <c:pt idx="45828">
                  <c:v>9.8774337675422408E-4</c:v>
                </c:pt>
                <c:pt idx="45829">
                  <c:v>9.8762160632759289E-4</c:v>
                </c:pt>
                <c:pt idx="45830">
                  <c:v>9.87672130577266E-4</c:v>
                </c:pt>
                <c:pt idx="45831">
                  <c:v>9.8782498389482498E-4</c:v>
                </c:pt>
                <c:pt idx="45832">
                  <c:v>9.8809902556240602E-4</c:v>
                </c:pt>
                <c:pt idx="45833">
                  <c:v>9.8800729028880596E-4</c:v>
                </c:pt>
                <c:pt idx="45834">
                  <c:v>9.8788668401539304E-4</c:v>
                </c:pt>
                <c:pt idx="45835">
                  <c:v>9.8804163280874491E-4</c:v>
                </c:pt>
                <c:pt idx="45836">
                  <c:v>9.8814768716692903E-4</c:v>
                </c:pt>
                <c:pt idx="45837">
                  <c:v>9.8799413535743995E-4</c:v>
                </c:pt>
                <c:pt idx="45838">
                  <c:v>9.8787469323724508E-4</c:v>
                </c:pt>
                <c:pt idx="45839">
                  <c:v>9.8792754579335408E-4</c:v>
                </c:pt>
                <c:pt idx="45840">
                  <c:v>9.8790635820478201E-4</c:v>
                </c:pt>
                <c:pt idx="45841">
                  <c:v>9.877424454316499E-4</c:v>
                </c:pt>
                <c:pt idx="45842">
                  <c:v>9.8765594884753206E-4</c:v>
                </c:pt>
                <c:pt idx="45843">
                  <c:v>9.8768086172640302E-4</c:v>
                </c:pt>
                <c:pt idx="45844">
                  <c:v>9.8764069844037294E-4</c:v>
                </c:pt>
                <c:pt idx="45845">
                  <c:v>9.8753359634429195E-4</c:v>
                </c:pt>
                <c:pt idx="45846">
                  <c:v>9.8750693723559401E-4</c:v>
                </c:pt>
                <c:pt idx="45847">
                  <c:v>9.875368559733031E-4</c:v>
                </c:pt>
                <c:pt idx="45848">
                  <c:v>9.8753673955798192E-4</c:v>
                </c:pt>
                <c:pt idx="45849">
                  <c:v>9.8790251649916194E-4</c:v>
                </c:pt>
                <c:pt idx="45850">
                  <c:v>9.8788202740251996E-4</c:v>
                </c:pt>
                <c:pt idx="45851">
                  <c:v>9.8748411983251593E-4</c:v>
                </c:pt>
                <c:pt idx="45852">
                  <c:v>9.8777387756854296E-4</c:v>
                </c:pt>
                <c:pt idx="45853">
                  <c:v>9.8795210942625999E-4</c:v>
                </c:pt>
                <c:pt idx="45854">
                  <c:v>9.8761508706957102E-4</c:v>
                </c:pt>
                <c:pt idx="45855">
                  <c:v>9.8747946321964307E-4</c:v>
                </c:pt>
                <c:pt idx="45856">
                  <c:v>9.876526892185209E-4</c:v>
                </c:pt>
                <c:pt idx="45857">
                  <c:v>9.8752672784030394E-4</c:v>
                </c:pt>
                <c:pt idx="45858">
                  <c:v>9.8736817017197609E-4</c:v>
                </c:pt>
                <c:pt idx="45859">
                  <c:v>9.8768749739974694E-4</c:v>
                </c:pt>
                <c:pt idx="45860">
                  <c:v>9.8768225871026494E-4</c:v>
                </c:pt>
                <c:pt idx="45861">
                  <c:v>9.8734546918422005E-4</c:v>
                </c:pt>
                <c:pt idx="45862">
                  <c:v>9.8740938119590304E-4</c:v>
                </c:pt>
                <c:pt idx="45863">
                  <c:v>9.8745047580450795E-4</c:v>
                </c:pt>
                <c:pt idx="45864">
                  <c:v>9.873524541035301E-4</c:v>
                </c:pt>
                <c:pt idx="45865">
                  <c:v>9.8742556292563699E-4</c:v>
                </c:pt>
                <c:pt idx="45866">
                  <c:v>9.8748656455427408E-4</c:v>
                </c:pt>
                <c:pt idx="45867">
                  <c:v>9.8766433075070403E-4</c:v>
                </c:pt>
                <c:pt idx="45868">
                  <c:v>9.8745839204639196E-4</c:v>
                </c:pt>
                <c:pt idx="45869">
                  <c:v>9.8732183687388897E-4</c:v>
                </c:pt>
                <c:pt idx="45870">
                  <c:v>9.8766956944018602E-4</c:v>
                </c:pt>
                <c:pt idx="45871">
                  <c:v>9.8735070787370205E-4</c:v>
                </c:pt>
                <c:pt idx="45872">
                  <c:v>9.8733685445040508E-4</c:v>
                </c:pt>
                <c:pt idx="45873">
                  <c:v>9.8742300178855701E-4</c:v>
                </c:pt>
                <c:pt idx="45874">
                  <c:v>9.8739098757505395E-4</c:v>
                </c:pt>
                <c:pt idx="45875">
                  <c:v>9.8728598095476606E-4</c:v>
                </c:pt>
                <c:pt idx="45876">
                  <c:v>9.8728295415639899E-4</c:v>
                </c:pt>
                <c:pt idx="45877">
                  <c:v>9.8735303618013902E-4</c:v>
                </c:pt>
                <c:pt idx="45878">
                  <c:v>9.8742241971194701E-4</c:v>
                </c:pt>
                <c:pt idx="45879">
                  <c:v>9.8788493778556607E-4</c:v>
                </c:pt>
                <c:pt idx="45880">
                  <c:v>9.8766246810555501E-4</c:v>
                </c:pt>
                <c:pt idx="45881">
                  <c:v>9.872618829831481E-4</c:v>
                </c:pt>
                <c:pt idx="45882">
                  <c:v>9.8743964917957804E-4</c:v>
                </c:pt>
                <c:pt idx="45883">
                  <c:v>9.8798703402280807E-4</c:v>
                </c:pt>
                <c:pt idx="45884">
                  <c:v>9.8729599267244296E-4</c:v>
                </c:pt>
                <c:pt idx="45885">
                  <c:v>9.8726293072104411E-4</c:v>
                </c:pt>
                <c:pt idx="45886">
                  <c:v>9.8751974292099498E-4</c:v>
                </c:pt>
                <c:pt idx="45887">
                  <c:v>9.8742335103452206E-4</c:v>
                </c:pt>
                <c:pt idx="45888">
                  <c:v>9.8715384956449292E-4</c:v>
                </c:pt>
                <c:pt idx="45889">
                  <c:v>9.8742020782083295E-4</c:v>
                </c:pt>
                <c:pt idx="45890">
                  <c:v>9.8750914912670807E-4</c:v>
                </c:pt>
                <c:pt idx="45891">
                  <c:v>9.8712672479450703E-4</c:v>
                </c:pt>
                <c:pt idx="45892">
                  <c:v>9.878947166725991E-4</c:v>
                </c:pt>
                <c:pt idx="45893">
                  <c:v>9.8853895906359001E-4</c:v>
                </c:pt>
                <c:pt idx="45894">
                  <c:v>9.8762963898479895E-4</c:v>
                </c:pt>
                <c:pt idx="45895">
                  <c:v>9.8714407067745902E-4</c:v>
                </c:pt>
                <c:pt idx="45896">
                  <c:v>9.8825024906545899E-4</c:v>
                </c:pt>
                <c:pt idx="45897">
                  <c:v>9.879034478217359E-4</c:v>
                </c:pt>
                <c:pt idx="45898">
                  <c:v>9.8713219631463289E-4</c:v>
                </c:pt>
                <c:pt idx="45899">
                  <c:v>9.876318508759141E-4</c:v>
                </c:pt>
                <c:pt idx="45900">
                  <c:v>9.8784512374550104E-4</c:v>
                </c:pt>
                <c:pt idx="45901">
                  <c:v>9.8730204626917796E-4</c:v>
                </c:pt>
                <c:pt idx="45902">
                  <c:v>9.8712276667356491E-4</c:v>
                </c:pt>
                <c:pt idx="45903">
                  <c:v>9.8777085077017611E-4</c:v>
                </c:pt>
                <c:pt idx="45904">
                  <c:v>9.8746828734874704E-4</c:v>
                </c:pt>
                <c:pt idx="45905">
                  <c:v>9.8703813273459695E-4</c:v>
                </c:pt>
                <c:pt idx="45906">
                  <c:v>9.8734896164387508E-4</c:v>
                </c:pt>
                <c:pt idx="45907">
                  <c:v>9.8737922962755008E-4</c:v>
                </c:pt>
                <c:pt idx="45908">
                  <c:v>9.8703475669026397E-4</c:v>
                </c:pt>
                <c:pt idx="45909">
                  <c:v>9.872048394754529E-4</c:v>
                </c:pt>
                <c:pt idx="45910">
                  <c:v>9.8742090631276391E-4</c:v>
                </c:pt>
                <c:pt idx="45911">
                  <c:v>9.8715734202414794E-4</c:v>
                </c:pt>
                <c:pt idx="45912">
                  <c:v>9.8697573412209793E-4</c:v>
                </c:pt>
                <c:pt idx="45913">
                  <c:v>9.8713336046785095E-4</c:v>
                </c:pt>
                <c:pt idx="45914">
                  <c:v>9.8702055402100108E-4</c:v>
                </c:pt>
                <c:pt idx="45915">
                  <c:v>9.870595531538131E-4</c:v>
                </c:pt>
                <c:pt idx="45916">
                  <c:v>9.8719540983438492E-4</c:v>
                </c:pt>
                <c:pt idx="45917">
                  <c:v>9.8714861087501006E-4</c:v>
                </c:pt>
                <c:pt idx="45918">
                  <c:v>9.8703394178301096E-4</c:v>
                </c:pt>
                <c:pt idx="45919">
                  <c:v>9.8694593179971001E-4</c:v>
                </c:pt>
                <c:pt idx="45920">
                  <c:v>9.8693720065057299E-4</c:v>
                </c:pt>
                <c:pt idx="45921">
                  <c:v>9.8701170645654202E-4</c:v>
                </c:pt>
                <c:pt idx="45922">
                  <c:v>9.8705757409334204E-4</c:v>
                </c:pt>
                <c:pt idx="45923">
                  <c:v>9.8707026336342096E-4</c:v>
                </c:pt>
                <c:pt idx="45924">
                  <c:v>9.8699098452925704E-4</c:v>
                </c:pt>
                <c:pt idx="45925">
                  <c:v>9.8685210105031707E-4</c:v>
                </c:pt>
                <c:pt idx="45926">
                  <c:v>9.87618463113904E-4</c:v>
                </c:pt>
                <c:pt idx="45927">
                  <c:v>9.8767469171434598E-4</c:v>
                </c:pt>
                <c:pt idx="45928">
                  <c:v>9.8695396445691607E-4</c:v>
                </c:pt>
                <c:pt idx="45929">
                  <c:v>9.8720681853592396E-4</c:v>
                </c:pt>
                <c:pt idx="45930">
                  <c:v>9.8766060546040492E-4</c:v>
                </c:pt>
                <c:pt idx="45931">
                  <c:v>9.8696805071085691E-4</c:v>
                </c:pt>
                <c:pt idx="45932">
                  <c:v>9.8691415041685104E-4</c:v>
                </c:pt>
                <c:pt idx="45933">
                  <c:v>9.871753863990309E-4</c:v>
                </c:pt>
                <c:pt idx="45934">
                  <c:v>9.8711287137121006E-4</c:v>
                </c:pt>
                <c:pt idx="45935">
                  <c:v>9.86848259344697E-4</c:v>
                </c:pt>
                <c:pt idx="45936">
                  <c:v>9.8688271827995799E-4</c:v>
                </c:pt>
                <c:pt idx="45937">
                  <c:v>9.8725629504769997E-4</c:v>
                </c:pt>
                <c:pt idx="45938">
                  <c:v>9.8679575603455305E-4</c:v>
                </c:pt>
                <c:pt idx="45939">
                  <c:v>9.867578046396379E-4</c:v>
                </c:pt>
                <c:pt idx="45940">
                  <c:v>9.8685023840516806E-4</c:v>
                </c:pt>
                <c:pt idx="45941">
                  <c:v>9.868054185062649E-4</c:v>
                </c:pt>
                <c:pt idx="45942">
                  <c:v>9.8675314802676396E-4</c:v>
                </c:pt>
                <c:pt idx="45943">
                  <c:v>9.8689366132020994E-4</c:v>
                </c:pt>
                <c:pt idx="45944">
                  <c:v>9.8693626932799794E-4</c:v>
                </c:pt>
                <c:pt idx="45945">
                  <c:v>9.867311455309391E-4</c:v>
                </c:pt>
                <c:pt idx="45946">
                  <c:v>9.8687084391713099E-4</c:v>
                </c:pt>
                <c:pt idx="45947">
                  <c:v>9.86920087598264E-4</c:v>
                </c:pt>
                <c:pt idx="45948">
                  <c:v>9.8728574812412305E-4</c:v>
                </c:pt>
                <c:pt idx="45949">
                  <c:v>9.8706525750458197E-4</c:v>
                </c:pt>
                <c:pt idx="45950">
                  <c:v>9.8684511613100811E-4</c:v>
                </c:pt>
                <c:pt idx="45951">
                  <c:v>9.8708446603268407E-4</c:v>
                </c:pt>
                <c:pt idx="45952">
                  <c:v>9.8719785455614307E-4</c:v>
                </c:pt>
                <c:pt idx="45953">
                  <c:v>9.8694127518683694E-4</c:v>
                </c:pt>
                <c:pt idx="45954">
                  <c:v>9.8684395197778897E-4</c:v>
                </c:pt>
                <c:pt idx="45955">
                  <c:v>9.8699086811393499E-4</c:v>
                </c:pt>
                <c:pt idx="45956">
                  <c:v>9.8693813197314696E-4</c:v>
                </c:pt>
                <c:pt idx="45957">
                  <c:v>9.8672520834952593E-4</c:v>
                </c:pt>
                <c:pt idx="45958">
                  <c:v>9.8671042360365391E-4</c:v>
                </c:pt>
                <c:pt idx="45959">
                  <c:v>9.8700285889208295E-4</c:v>
                </c:pt>
                <c:pt idx="45960">
                  <c:v>9.8666071426123402E-4</c:v>
                </c:pt>
                <c:pt idx="45961">
                  <c:v>9.8727794829756E-4</c:v>
                </c:pt>
                <c:pt idx="45962">
                  <c:v>9.8798295948654392E-4</c:v>
                </c:pt>
                <c:pt idx="45963">
                  <c:v>9.8713615443557501E-4</c:v>
                </c:pt>
                <c:pt idx="45964">
                  <c:v>9.8661892116069794E-4</c:v>
                </c:pt>
                <c:pt idx="45965">
                  <c:v>9.8777457606047392E-4</c:v>
                </c:pt>
                <c:pt idx="45966">
                  <c:v>9.8735361825674794E-4</c:v>
                </c:pt>
                <c:pt idx="45967">
                  <c:v>9.8660541698336601E-4</c:v>
                </c:pt>
                <c:pt idx="45968">
                  <c:v>9.8717492073774294E-4</c:v>
                </c:pt>
                <c:pt idx="45969">
                  <c:v>9.8726234864443497E-4</c:v>
                </c:pt>
                <c:pt idx="45970">
                  <c:v>9.8667712882161097E-4</c:v>
                </c:pt>
                <c:pt idx="45971">
                  <c:v>9.8681135568767808E-4</c:v>
                </c:pt>
                <c:pt idx="45972">
                  <c:v>9.8661100491881392E-4</c:v>
                </c:pt>
                <c:pt idx="45973">
                  <c:v>9.8687130957841895E-4</c:v>
                </c:pt>
                <c:pt idx="45974">
                  <c:v>9.8686304409056902E-4</c:v>
                </c:pt>
                <c:pt idx="45975">
                  <c:v>9.8666816484183095E-4</c:v>
                </c:pt>
                <c:pt idx="45976">
                  <c:v>9.8671601153910203E-4</c:v>
                </c:pt>
                <c:pt idx="45977">
                  <c:v>9.8683277610689402E-4</c:v>
                </c:pt>
                <c:pt idx="45978">
                  <c:v>9.8671461455523989E-4</c:v>
                </c:pt>
                <c:pt idx="45979">
                  <c:v>9.8658050410449505E-4</c:v>
                </c:pt>
                <c:pt idx="45980">
                  <c:v>9.8662835080176592E-4</c:v>
                </c:pt>
                <c:pt idx="45981">
                  <c:v>9.8663929384201808E-4</c:v>
                </c:pt>
                <c:pt idx="45982">
                  <c:v>9.8651077132672093E-4</c:v>
                </c:pt>
                <c:pt idx="45983">
                  <c:v>9.8645139951258898E-4</c:v>
                </c:pt>
                <c:pt idx="45984">
                  <c:v>9.8679820075631098E-4</c:v>
                </c:pt>
                <c:pt idx="45985">
                  <c:v>9.8667084239423297E-4</c:v>
                </c:pt>
                <c:pt idx="45986">
                  <c:v>9.864354506134989E-4</c:v>
                </c:pt>
                <c:pt idx="45987">
                  <c:v>9.869514033198361E-4</c:v>
                </c:pt>
                <c:pt idx="45988">
                  <c:v>9.8693650215864203E-4</c:v>
                </c:pt>
                <c:pt idx="45989">
                  <c:v>9.8642567172646501E-4</c:v>
                </c:pt>
                <c:pt idx="45990">
                  <c:v>9.8684628028422594E-4</c:v>
                </c:pt>
                <c:pt idx="45991">
                  <c:v>9.8702136892825408E-4</c:v>
                </c:pt>
                <c:pt idx="45992">
                  <c:v>9.8656234331429005E-4</c:v>
                </c:pt>
                <c:pt idx="45993">
                  <c:v>9.865514002740381E-4</c:v>
                </c:pt>
                <c:pt idx="45994">
                  <c:v>9.8672660533338807E-4</c:v>
                </c:pt>
                <c:pt idx="45995">
                  <c:v>9.8646257538348393E-4</c:v>
                </c:pt>
                <c:pt idx="45996">
                  <c:v>9.8655780311673901E-4</c:v>
                </c:pt>
                <c:pt idx="45997">
                  <c:v>9.8678027279675007E-4</c:v>
                </c:pt>
                <c:pt idx="45998">
                  <c:v>9.8659191280603409E-4</c:v>
                </c:pt>
                <c:pt idx="45999">
                  <c:v>9.8636141046881697E-4</c:v>
                </c:pt>
                <c:pt idx="46000">
                  <c:v>9.8650006111711307E-4</c:v>
                </c:pt>
                <c:pt idx="46001">
                  <c:v>9.8642113152891397E-4</c:v>
                </c:pt>
                <c:pt idx="46002">
                  <c:v>9.8647759296000004E-4</c:v>
                </c:pt>
                <c:pt idx="46003">
                  <c:v>9.8647945560514905E-4</c:v>
                </c:pt>
                <c:pt idx="46004">
                  <c:v>9.8639877978712299E-4</c:v>
                </c:pt>
                <c:pt idx="46005">
                  <c:v>9.8681985400617101E-4</c:v>
                </c:pt>
                <c:pt idx="46006">
                  <c:v>9.8708644509315491E-4</c:v>
                </c:pt>
                <c:pt idx="46007">
                  <c:v>9.8654977045953295E-4</c:v>
                </c:pt>
                <c:pt idx="46008">
                  <c:v>9.8644266836345196E-4</c:v>
                </c:pt>
                <c:pt idx="46009">
                  <c:v>9.8712067119777203E-4</c:v>
                </c:pt>
                <c:pt idx="46010">
                  <c:v>9.8658504430204608E-4</c:v>
                </c:pt>
                <c:pt idx="46011">
                  <c:v>9.8639179486781402E-4</c:v>
                </c:pt>
                <c:pt idx="46012">
                  <c:v>9.8661379888653799E-4</c:v>
                </c:pt>
                <c:pt idx="46013">
                  <c:v>9.8664150573313193E-4</c:v>
                </c:pt>
                <c:pt idx="46014">
                  <c:v>9.8637549672275803E-4</c:v>
                </c:pt>
                <c:pt idx="46015">
                  <c:v>9.8634383175522111E-4</c:v>
                </c:pt>
                <c:pt idx="46016">
                  <c:v>9.8673778120428302E-4</c:v>
                </c:pt>
                <c:pt idx="46017">
                  <c:v>9.8638387862592892E-4</c:v>
                </c:pt>
                <c:pt idx="46018">
                  <c:v>9.869756177067761E-4</c:v>
                </c:pt>
                <c:pt idx="46019">
                  <c:v>9.8778749816119693E-4</c:v>
                </c:pt>
                <c:pt idx="46020">
                  <c:v>9.8686153069138505E-4</c:v>
                </c:pt>
                <c:pt idx="46021">
                  <c:v>9.8631938453763702E-4</c:v>
                </c:pt>
                <c:pt idx="46022">
                  <c:v>9.8752637859433889E-4</c:v>
                </c:pt>
                <c:pt idx="46023">
                  <c:v>9.8701321985572598E-4</c:v>
                </c:pt>
                <c:pt idx="46024">
                  <c:v>9.8632252775132699E-4</c:v>
                </c:pt>
                <c:pt idx="46025">
                  <c:v>9.8697119392454602E-4</c:v>
                </c:pt>
                <c:pt idx="46026">
                  <c:v>9.8701601382345005E-4</c:v>
                </c:pt>
                <c:pt idx="46027">
                  <c:v>9.8636455368250608E-4</c:v>
                </c:pt>
                <c:pt idx="46028">
                  <c:v>9.8639552015811205E-4</c:v>
                </c:pt>
                <c:pt idx="46029">
                  <c:v>9.8725419957190795E-4</c:v>
                </c:pt>
                <c:pt idx="46030">
                  <c:v>9.8652869928628206E-4</c:v>
                </c:pt>
                <c:pt idx="46031">
                  <c:v>9.8761788103729508E-4</c:v>
                </c:pt>
                <c:pt idx="46032">
                  <c:v>9.8943419288843892E-4</c:v>
                </c:pt>
                <c:pt idx="46033">
                  <c:v>9.8757643718272491E-4</c:v>
                </c:pt>
                <c:pt idx="46034">
                  <c:v>9.8637212067842505E-4</c:v>
                </c:pt>
                <c:pt idx="46035">
                  <c:v>9.8849681671708801E-4</c:v>
                </c:pt>
                <c:pt idx="46036">
                  <c:v>9.8772824276238702E-4</c:v>
                </c:pt>
                <c:pt idx="46037">
                  <c:v>9.8637654446065404E-4</c:v>
                </c:pt>
                <c:pt idx="46038">
                  <c:v>9.8756095394492193E-4</c:v>
                </c:pt>
                <c:pt idx="46039">
                  <c:v>9.8786514718085506E-4</c:v>
                </c:pt>
                <c:pt idx="46040">
                  <c:v>9.8660064395517111E-4</c:v>
                </c:pt>
                <c:pt idx="46041">
                  <c:v>9.8650320433080196E-4</c:v>
                </c:pt>
                <c:pt idx="46042">
                  <c:v>9.8773464560508706E-4</c:v>
                </c:pt>
                <c:pt idx="46043">
                  <c:v>9.8655174952000401E-4</c:v>
                </c:pt>
                <c:pt idx="46044">
                  <c:v>9.8622590303420999E-4</c:v>
                </c:pt>
                <c:pt idx="46045">
                  <c:v>9.867371991276741E-4</c:v>
                </c:pt>
                <c:pt idx="46046">
                  <c:v>9.8669412545859792E-4</c:v>
                </c:pt>
                <c:pt idx="46047">
                  <c:v>9.8614732269197702E-4</c:v>
                </c:pt>
                <c:pt idx="46048">
                  <c:v>9.8652346059680007E-4</c:v>
                </c:pt>
                <c:pt idx="46049">
                  <c:v>9.8672648891806602E-4</c:v>
                </c:pt>
                <c:pt idx="46050">
                  <c:v>9.8624522797763391E-4</c:v>
                </c:pt>
                <c:pt idx="46051">
                  <c:v>9.8626920953393004E-4</c:v>
                </c:pt>
                <c:pt idx="46052">
                  <c:v>9.8643440287560203E-4</c:v>
                </c:pt>
                <c:pt idx="46053">
                  <c:v>9.8611286375671603E-4</c:v>
                </c:pt>
                <c:pt idx="46054">
                  <c:v>9.8629866261035204E-4</c:v>
                </c:pt>
                <c:pt idx="46055">
                  <c:v>9.8650529980659507E-4</c:v>
                </c:pt>
                <c:pt idx="46056">
                  <c:v>9.8622951190918706E-4</c:v>
                </c:pt>
                <c:pt idx="46057">
                  <c:v>9.8607863765209892E-4</c:v>
                </c:pt>
                <c:pt idx="46058">
                  <c:v>9.8670716397464297E-4</c:v>
                </c:pt>
                <c:pt idx="46059">
                  <c:v>9.8651077132672093E-4</c:v>
                </c:pt>
                <c:pt idx="46060">
                  <c:v>9.8599225748330398E-4</c:v>
                </c:pt>
                <c:pt idx="46061">
                  <c:v>9.8621880169957898E-4</c:v>
                </c:pt>
                <c:pt idx="46062">
                  <c:v>9.862183360382921E-4</c:v>
                </c:pt>
                <c:pt idx="46063">
                  <c:v>9.8673684988170906E-4</c:v>
                </c:pt>
                <c:pt idx="46064">
                  <c:v>9.8752416670322397E-4</c:v>
                </c:pt>
                <c:pt idx="46065">
                  <c:v>9.8675605840981007E-4</c:v>
                </c:pt>
                <c:pt idx="46066">
                  <c:v>9.8637375049292998E-4</c:v>
                </c:pt>
                <c:pt idx="46067">
                  <c:v>9.8709028679877498E-4</c:v>
                </c:pt>
                <c:pt idx="46068">
                  <c:v>9.87099832855165E-4</c:v>
                </c:pt>
                <c:pt idx="46069">
                  <c:v>9.8639272619038799E-4</c:v>
                </c:pt>
                <c:pt idx="46070">
                  <c:v>9.8644534591585398E-4</c:v>
                </c:pt>
                <c:pt idx="46071">
                  <c:v>9.8681368399411397E-4</c:v>
                </c:pt>
                <c:pt idx="46072">
                  <c:v>9.8645384423434691E-4</c:v>
                </c:pt>
                <c:pt idx="46073">
                  <c:v>9.8607549443841002E-4</c:v>
                </c:pt>
                <c:pt idx="46074">
                  <c:v>9.8645582329481797E-4</c:v>
                </c:pt>
                <c:pt idx="46075">
                  <c:v>9.8606769461184697E-4</c:v>
                </c:pt>
                <c:pt idx="46076">
                  <c:v>9.8652171436697201E-4</c:v>
                </c:pt>
                <c:pt idx="46077">
                  <c:v>9.8650297150015809E-4</c:v>
                </c:pt>
                <c:pt idx="46078">
                  <c:v>9.8606478422880194E-4</c:v>
                </c:pt>
                <c:pt idx="46079">
                  <c:v>9.8613917361944892E-4</c:v>
                </c:pt>
                <c:pt idx="46080">
                  <c:v>9.8668632563203595E-4</c:v>
                </c:pt>
                <c:pt idx="46081">
                  <c:v>9.8601798526942708E-4</c:v>
                </c:pt>
                <c:pt idx="46082">
                  <c:v>9.8604511003941298E-4</c:v>
                </c:pt>
                <c:pt idx="46083">
                  <c:v>9.8624941892921903E-4</c:v>
                </c:pt>
                <c:pt idx="46084">
                  <c:v>9.860767750069499E-4</c:v>
                </c:pt>
                <c:pt idx="46085">
                  <c:v>9.8588515538722298E-4</c:v>
                </c:pt>
                <c:pt idx="46086">
                  <c:v>9.8632380831986709E-4</c:v>
                </c:pt>
                <c:pt idx="46087">
                  <c:v>9.8619109485298395E-4</c:v>
                </c:pt>
                <c:pt idx="46088">
                  <c:v>9.8586163949221394E-4</c:v>
                </c:pt>
                <c:pt idx="46089">
                  <c:v>9.8602427169680595E-4</c:v>
                </c:pt>
                <c:pt idx="46090">
                  <c:v>9.859575657173989E-4</c:v>
                </c:pt>
                <c:pt idx="46091">
                  <c:v>9.8599540069699309E-4</c:v>
                </c:pt>
                <c:pt idx="46092">
                  <c:v>9.8611786961555503E-4</c:v>
                </c:pt>
                <c:pt idx="46093">
                  <c:v>9.8607153631746791E-4</c:v>
                </c:pt>
                <c:pt idx="46094">
                  <c:v>9.85982827842236E-4</c:v>
                </c:pt>
                <c:pt idx="46095">
                  <c:v>9.8589016124606111E-4</c:v>
                </c:pt>
                <c:pt idx="46096">
                  <c:v>9.8601006902754307E-4</c:v>
                </c:pt>
                <c:pt idx="46097">
                  <c:v>9.8597852047532797E-4</c:v>
                </c:pt>
                <c:pt idx="46098">
                  <c:v>9.86036728136241E-4</c:v>
                </c:pt>
                <c:pt idx="46099">
                  <c:v>9.8597886972129302E-4</c:v>
                </c:pt>
                <c:pt idx="46100">
                  <c:v>9.8596478346735196E-4</c:v>
                </c:pt>
                <c:pt idx="46101">
                  <c:v>9.8600238561630206E-4</c:v>
                </c:pt>
                <c:pt idx="46102">
                  <c:v>9.85953607596457E-4</c:v>
                </c:pt>
                <c:pt idx="46103">
                  <c:v>9.8594964947551511E-4</c:v>
                </c:pt>
                <c:pt idx="46104">
                  <c:v>9.8597106989473104E-4</c:v>
                </c:pt>
                <c:pt idx="46105">
                  <c:v>9.8592671565711498E-4</c:v>
                </c:pt>
                <c:pt idx="46106">
                  <c:v>9.8592182621359803E-4</c:v>
                </c:pt>
                <c:pt idx="46107">
                  <c:v>9.8592613358050606E-4</c:v>
                </c:pt>
                <c:pt idx="46108">
                  <c:v>9.8588655237108491E-4</c:v>
                </c:pt>
                <c:pt idx="46109">
                  <c:v>9.8588236141949892E-4</c:v>
                </c:pt>
                <c:pt idx="46110">
                  <c:v>9.858772391453381E-4</c:v>
                </c:pt>
                <c:pt idx="46111">
                  <c:v>9.8584382794797399E-4</c:v>
                </c:pt>
                <c:pt idx="46112">
                  <c:v>9.8583847284316995E-4</c:v>
                </c:pt>
                <c:pt idx="46113">
                  <c:v>9.8582636564969995E-4</c:v>
                </c:pt>
                <c:pt idx="46114">
                  <c:v>9.8579749464988708E-4</c:v>
                </c:pt>
                <c:pt idx="46115">
                  <c:v>9.8579039331525608E-4</c:v>
                </c:pt>
                <c:pt idx="46116">
                  <c:v>9.8577421158552191E-4</c:v>
                </c:pt>
                <c:pt idx="46117">
                  <c:v>9.857483673840759E-4</c:v>
                </c:pt>
                <c:pt idx="46118">
                  <c:v>9.8573893774300792E-4</c:v>
                </c:pt>
                <c:pt idx="46119">
                  <c:v>9.8572089336812496E-4</c:v>
                </c:pt>
                <c:pt idx="46120">
                  <c:v>9.8569772671908097E-4</c:v>
                </c:pt>
                <c:pt idx="46121">
                  <c:v>9.8568643443286397E-4</c:v>
                </c:pt>
                <c:pt idx="46122">
                  <c:v>9.8566710948944092E-4</c:v>
                </c:pt>
                <c:pt idx="46123">
                  <c:v>9.8564638756215594E-4</c:v>
                </c:pt>
                <c:pt idx="46124">
                  <c:v>9.8563393112272002E-4</c:v>
                </c:pt>
                <c:pt idx="46125">
                  <c:v>9.8561320919543505E-4</c:v>
                </c:pt>
                <c:pt idx="46126">
                  <c:v>9.85594699159265E-4</c:v>
                </c:pt>
                <c:pt idx="46127">
                  <c:v>9.8558014724403598E-4</c:v>
                </c:pt>
                <c:pt idx="46128">
                  <c:v>9.8556035663932605E-4</c:v>
                </c:pt>
                <c:pt idx="46129">
                  <c:v>9.85541264526546E-4</c:v>
                </c:pt>
                <c:pt idx="46130">
                  <c:v>9.8552647978067398E-4</c:v>
                </c:pt>
                <c:pt idx="46131">
                  <c:v>9.8550622351467609E-4</c:v>
                </c:pt>
                <c:pt idx="46132">
                  <c:v>9.8548806272447109E-4</c:v>
                </c:pt>
                <c:pt idx="46133">
                  <c:v>9.8547164816409393E-4</c:v>
                </c:pt>
                <c:pt idx="46134">
                  <c:v>9.8545174114406109E-4</c:v>
                </c:pt>
                <c:pt idx="46135">
                  <c:v>9.8543439526110909E-4</c:v>
                </c:pt>
                <c:pt idx="46136">
                  <c:v>9.8541751503944397E-4</c:v>
                </c:pt>
                <c:pt idx="46137">
                  <c:v>9.8539877217263005E-4</c:v>
                </c:pt>
                <c:pt idx="46138">
                  <c:v>9.8538107704371192E-4</c:v>
                </c:pt>
                <c:pt idx="46139">
                  <c:v>9.8536338191479401E-4</c:v>
                </c:pt>
                <c:pt idx="46140">
                  <c:v>9.8534475546330192E-4</c:v>
                </c:pt>
                <c:pt idx="46141">
                  <c:v>9.8532764241099401E-4</c:v>
                </c:pt>
                <c:pt idx="46142">
                  <c:v>9.8530936520546696E-4</c:v>
                </c:pt>
                <c:pt idx="46143">
                  <c:v>9.852917864918711E-4</c:v>
                </c:pt>
                <c:pt idx="46144">
                  <c:v>9.8527478985488393E-4</c:v>
                </c:pt>
                <c:pt idx="46145">
                  <c:v>9.852565126493571E-4</c:v>
                </c:pt>
                <c:pt idx="46146">
                  <c:v>9.8523870110511801E-4</c:v>
                </c:pt>
                <c:pt idx="46147">
                  <c:v>9.8522158805280902E-4</c:v>
                </c:pt>
                <c:pt idx="46148">
                  <c:v>9.8520342726260402E-4</c:v>
                </c:pt>
                <c:pt idx="46149">
                  <c:v>9.8518573213368589E-4</c:v>
                </c:pt>
                <c:pt idx="46150">
                  <c:v>9.8516873549670003E-4</c:v>
                </c:pt>
                <c:pt idx="46151">
                  <c:v>9.8515045829117298E-4</c:v>
                </c:pt>
                <c:pt idx="46152">
                  <c:v>9.8513276316225507E-4</c:v>
                </c:pt>
                <c:pt idx="46153">
                  <c:v>9.8511565010994694E-4</c:v>
                </c:pt>
                <c:pt idx="46154">
                  <c:v>9.8509830422699408E-4</c:v>
                </c:pt>
                <c:pt idx="46155">
                  <c:v>9.8508095834404208E-4</c:v>
                </c:pt>
                <c:pt idx="46156">
                  <c:v>9.8506279755383708E-4</c:v>
                </c:pt>
                <c:pt idx="46157">
                  <c:v>9.8504591733217196E-4</c:v>
                </c:pt>
                <c:pt idx="46158">
                  <c:v>9.8502798937261105E-4</c:v>
                </c:pt>
                <c:pt idx="46159">
                  <c:v>9.8501134198159001E-4</c:v>
                </c:pt>
                <c:pt idx="46160">
                  <c:v>9.849936468526721E-4</c:v>
                </c:pt>
                <c:pt idx="46161">
                  <c:v>9.8497618455439806E-4</c:v>
                </c:pt>
                <c:pt idx="46162">
                  <c:v>9.8495942074805498E-4</c:v>
                </c:pt>
                <c:pt idx="46163">
                  <c:v>9.8494195844978094E-4</c:v>
                </c:pt>
                <c:pt idx="46164">
                  <c:v>9.8492461256682894E-4</c:v>
                </c:pt>
                <c:pt idx="46165">
                  <c:v>9.8490773234516404E-4</c:v>
                </c:pt>
                <c:pt idx="46166">
                  <c:v>9.8488992080092408E-4</c:v>
                </c:pt>
                <c:pt idx="46167">
                  <c:v>9.8487327340990305E-4</c:v>
                </c:pt>
                <c:pt idx="46168">
                  <c:v>9.8485674243420406E-4</c:v>
                </c:pt>
                <c:pt idx="46169">
                  <c:v>9.8483869805932002E-4</c:v>
                </c:pt>
                <c:pt idx="46170">
                  <c:v>9.8482146859169006E-4</c:v>
                </c:pt>
                <c:pt idx="46171">
                  <c:v>9.8480493761599107E-4</c:v>
                </c:pt>
                <c:pt idx="46172">
                  <c:v>9.8478782456368208E-4</c:v>
                </c:pt>
                <c:pt idx="46173">
                  <c:v>9.8477094434201696E-4</c:v>
                </c:pt>
                <c:pt idx="46174">
                  <c:v>9.8475394770503001E-4</c:v>
                </c:pt>
                <c:pt idx="46175">
                  <c:v>9.8473695106804393E-4</c:v>
                </c:pt>
                <c:pt idx="46176">
                  <c:v>9.8472018726170106E-4</c:v>
                </c:pt>
                <c:pt idx="46177">
                  <c:v>9.847031906247139E-4</c:v>
                </c:pt>
                <c:pt idx="46178">
                  <c:v>9.8468654323369308E-4</c:v>
                </c:pt>
                <c:pt idx="46179">
                  <c:v>9.8466943018138409E-4</c:v>
                </c:pt>
                <c:pt idx="46180">
                  <c:v>9.8465220071375392E-4</c:v>
                </c:pt>
                <c:pt idx="46181">
                  <c:v>9.8463636822998502E-4</c:v>
                </c:pt>
                <c:pt idx="46182">
                  <c:v>9.8461937159299807E-4</c:v>
                </c:pt>
                <c:pt idx="46183">
                  <c:v>9.8460202571004607E-4</c:v>
                </c:pt>
                <c:pt idx="46184">
                  <c:v>9.8458619322627805E-4</c:v>
                </c:pt>
                <c:pt idx="46185">
                  <c:v>9.84568730928004E-4</c:v>
                </c:pt>
                <c:pt idx="46186">
                  <c:v>9.8455254919827006E-4</c:v>
                </c:pt>
                <c:pt idx="46187">
                  <c:v>9.8453613463789203E-4</c:v>
                </c:pt>
                <c:pt idx="46188">
                  <c:v>9.8451878875494003E-4</c:v>
                </c:pt>
                <c:pt idx="46189">
                  <c:v>9.8450272344052792E-4</c:v>
                </c:pt>
                <c:pt idx="46190">
                  <c:v>9.8448619246482806E-4</c:v>
                </c:pt>
                <c:pt idx="46191">
                  <c:v>9.8446931224316402E-4</c:v>
                </c:pt>
                <c:pt idx="46192">
                  <c:v>9.8445301409810803E-4</c:v>
                </c:pt>
                <c:pt idx="46193">
                  <c:v>9.8443625029176495E-4</c:v>
                </c:pt>
                <c:pt idx="46194">
                  <c:v>9.8442006856203101E-4</c:v>
                </c:pt>
                <c:pt idx="46195">
                  <c:v>9.8440330475568793E-4</c:v>
                </c:pt>
                <c:pt idx="46196">
                  <c:v>9.8438723944127603E-4</c:v>
                </c:pt>
                <c:pt idx="46197">
                  <c:v>9.8437059205025391E-4</c:v>
                </c:pt>
                <c:pt idx="46198">
                  <c:v>9.8435371182858901E-4</c:v>
                </c:pt>
                <c:pt idx="46199">
                  <c:v>9.8433753009885593E-4</c:v>
                </c:pt>
                <c:pt idx="46200">
                  <c:v>9.843219304457309E-4</c:v>
                </c:pt>
                <c:pt idx="46201">
                  <c:v>9.8430563230067492E-4</c:v>
                </c:pt>
                <c:pt idx="46202">
                  <c:v>9.8428910132497592E-4</c:v>
                </c:pt>
                <c:pt idx="46203">
                  <c:v>9.8427268676459789E-4</c:v>
                </c:pt>
                <c:pt idx="46204">
                  <c:v>9.842561557888989E-4</c:v>
                </c:pt>
                <c:pt idx="46205">
                  <c:v>9.8424020688980796E-4</c:v>
                </c:pt>
                <c:pt idx="46206">
                  <c:v>9.8422414157539606E-4</c:v>
                </c:pt>
                <c:pt idx="46207">
                  <c:v>9.8420761059969707E-4</c:v>
                </c:pt>
                <c:pt idx="46208">
                  <c:v>9.8419154528528409E-4</c:v>
                </c:pt>
                <c:pt idx="46209">
                  <c:v>9.8417513072490692E-4</c:v>
                </c:pt>
                <c:pt idx="46210">
                  <c:v>9.8415906541049502E-4</c:v>
                </c:pt>
                <c:pt idx="46211">
                  <c:v>9.8414288368076108E-4</c:v>
                </c:pt>
                <c:pt idx="46212">
                  <c:v>9.8412716761231401E-4</c:v>
                </c:pt>
                <c:pt idx="46213">
                  <c:v>9.8411110229790211E-4</c:v>
                </c:pt>
                <c:pt idx="46214">
                  <c:v>9.840945713222029E-4</c:v>
                </c:pt>
                <c:pt idx="46215">
                  <c:v>9.8407920449972196E-4</c:v>
                </c:pt>
                <c:pt idx="46216">
                  <c:v>9.8406302276998802E-4</c:v>
                </c:pt>
                <c:pt idx="46217">
                  <c:v>9.8404730670154095E-4</c:v>
                </c:pt>
                <c:pt idx="46218">
                  <c:v>9.84031124971807E-4</c:v>
                </c:pt>
                <c:pt idx="46219">
                  <c:v>9.8401552531868198E-4</c:v>
                </c:pt>
                <c:pt idx="46220">
                  <c:v>9.8399899434298299E-4</c:v>
                </c:pt>
                <c:pt idx="46221">
                  <c:v>9.8398304544389291E-4</c:v>
                </c:pt>
                <c:pt idx="46222">
                  <c:v>9.8396779503673293E-4</c:v>
                </c:pt>
                <c:pt idx="46223">
                  <c:v>9.8395149689167695E-4</c:v>
                </c:pt>
                <c:pt idx="46224">
                  <c:v>9.8393554799258709E-4</c:v>
                </c:pt>
                <c:pt idx="46225">
                  <c:v>9.8391983192414002E-4</c:v>
                </c:pt>
                <c:pt idx="46226">
                  <c:v>9.8390411585569403E-4</c:v>
                </c:pt>
                <c:pt idx="46227">
                  <c:v>9.8388781771063805E-4</c:v>
                </c:pt>
                <c:pt idx="46228">
                  <c:v>9.8387280013412194E-4</c:v>
                </c:pt>
                <c:pt idx="46229">
                  <c:v>9.83857200480998E-4</c:v>
                </c:pt>
                <c:pt idx="46230">
                  <c:v>9.8384148441255093E-4</c:v>
                </c:pt>
                <c:pt idx="46231">
                  <c:v>9.8382541909813903E-4</c:v>
                </c:pt>
                <c:pt idx="46232">
                  <c:v>9.8381016869097991E-4</c:v>
                </c:pt>
                <c:pt idx="46233">
                  <c:v>9.8379421979188897E-4</c:v>
                </c:pt>
                <c:pt idx="46234">
                  <c:v>9.8377815447747707E-4</c:v>
                </c:pt>
                <c:pt idx="46235">
                  <c:v>9.8376302048564001E-4</c:v>
                </c:pt>
                <c:pt idx="46236">
                  <c:v>9.8374695517122811E-4</c:v>
                </c:pt>
                <c:pt idx="46237">
                  <c:v>9.8373205401003404E-4</c:v>
                </c:pt>
                <c:pt idx="46238">
                  <c:v>9.8371622152626493E-4</c:v>
                </c:pt>
                <c:pt idx="46239">
                  <c:v>9.8370097111910603E-4</c:v>
                </c:pt>
                <c:pt idx="46240">
                  <c:v>9.8368513863533692E-4</c:v>
                </c:pt>
                <c:pt idx="46241">
                  <c:v>9.8366942256689093E-4</c:v>
                </c:pt>
                <c:pt idx="46242">
                  <c:v>9.8365452140569709E-4</c:v>
                </c:pt>
                <c:pt idx="46243">
                  <c:v>9.8363880533725002E-4</c:v>
                </c:pt>
                <c:pt idx="46244">
                  <c:v>9.8362332209944703E-4</c:v>
                </c:pt>
                <c:pt idx="46245">
                  <c:v>9.8360783886164405E-4</c:v>
                </c:pt>
                <c:pt idx="46246">
                  <c:v>9.835924720391629E-4</c:v>
                </c:pt>
                <c:pt idx="46247">
                  <c:v>9.8357687238603809E-4</c:v>
                </c:pt>
                <c:pt idx="46248">
                  <c:v>9.8356150556355693E-4</c:v>
                </c:pt>
                <c:pt idx="46249">
                  <c:v>9.8354590591043191E-4</c:v>
                </c:pt>
                <c:pt idx="46250">
                  <c:v>9.8353077191859505E-4</c:v>
                </c:pt>
                <c:pt idx="46251">
                  <c:v>9.8351587075740099E-4</c:v>
                </c:pt>
                <c:pt idx="46252">
                  <c:v>9.8350027110427596E-4</c:v>
                </c:pt>
                <c:pt idx="46253">
                  <c:v>9.8348502069711707E-4</c:v>
                </c:pt>
                <c:pt idx="46254">
                  <c:v>9.8347000312060096E-4</c:v>
                </c:pt>
                <c:pt idx="46255">
                  <c:v>9.8345475271344207E-4</c:v>
                </c:pt>
                <c:pt idx="46256">
                  <c:v>9.8343926947563908E-4</c:v>
                </c:pt>
                <c:pt idx="46257">
                  <c:v>9.8342401906847997E-4</c:v>
                </c:pt>
                <c:pt idx="46258">
                  <c:v>9.8340900149196408E-4</c:v>
                </c:pt>
                <c:pt idx="46259">
                  <c:v>9.833937510848041E-4</c:v>
                </c:pt>
                <c:pt idx="46260">
                  <c:v>9.8337838426232295E-4</c:v>
                </c:pt>
                <c:pt idx="46261">
                  <c:v>9.8336371593177297E-4</c:v>
                </c:pt>
                <c:pt idx="46262">
                  <c:v>9.833488147705789E-4</c:v>
                </c:pt>
                <c:pt idx="46263">
                  <c:v>9.8333333153277592E-4</c:v>
                </c:pt>
                <c:pt idx="46264">
                  <c:v>9.8331843037158207E-4</c:v>
                </c:pt>
                <c:pt idx="46265">
                  <c:v>9.8330283071845792E-4</c:v>
                </c:pt>
                <c:pt idx="46266">
                  <c:v>9.8328804597258589E-4</c:v>
                </c:pt>
                <c:pt idx="46267">
                  <c:v>9.8327314481139205E-4</c:v>
                </c:pt>
                <c:pt idx="46268">
                  <c:v>9.8325824365019798E-4</c:v>
                </c:pt>
                <c:pt idx="46269">
                  <c:v>9.8324345890432596E-4</c:v>
                </c:pt>
                <c:pt idx="46270">
                  <c:v>9.832285577431319E-4</c:v>
                </c:pt>
                <c:pt idx="46271">
                  <c:v>9.8321284167468591E-4</c:v>
                </c:pt>
                <c:pt idx="46272">
                  <c:v>9.8319782409817002E-4</c:v>
                </c:pt>
                <c:pt idx="46273">
                  <c:v>9.8318269010633209E-4</c:v>
                </c:pt>
                <c:pt idx="46274">
                  <c:v>9.8316813819110394E-4</c:v>
                </c:pt>
                <c:pt idx="46275">
                  <c:v>9.8315323702991009E-4</c:v>
                </c:pt>
                <c:pt idx="46276">
                  <c:v>9.8313810303807302E-4</c:v>
                </c:pt>
                <c:pt idx="46277">
                  <c:v>9.8312343470752196E-4</c:v>
                </c:pt>
                <c:pt idx="46278">
                  <c:v>9.8310841713100693E-4</c:v>
                </c:pt>
                <c:pt idx="46279">
                  <c:v>9.8309281747788191E-4</c:v>
                </c:pt>
                <c:pt idx="46280">
                  <c:v>9.8307861480861902E-4</c:v>
                </c:pt>
                <c:pt idx="46281">
                  <c:v>9.8306406289339109E-4</c:v>
                </c:pt>
                <c:pt idx="46282">
                  <c:v>9.8304939456284003E-4</c:v>
                </c:pt>
                <c:pt idx="46283">
                  <c:v>9.8303449340164705E-4</c:v>
                </c:pt>
                <c:pt idx="46284">
                  <c:v>9.830193594098089E-4</c:v>
                </c:pt>
                <c:pt idx="46285">
                  <c:v>9.830053895711901E-4</c:v>
                </c:pt>
                <c:pt idx="46286">
                  <c:v>9.8299002274870894E-4</c:v>
                </c:pt>
                <c:pt idx="46287">
                  <c:v>9.8297558724880197E-4</c:v>
                </c:pt>
                <c:pt idx="46288">
                  <c:v>9.8296056967228608E-4</c:v>
                </c:pt>
                <c:pt idx="46289">
                  <c:v>9.829459013417361E-4</c:v>
                </c:pt>
                <c:pt idx="46290">
                  <c:v>9.829310001805429E-4</c:v>
                </c:pt>
                <c:pt idx="46291">
                  <c:v>9.8291668109595797E-4</c:v>
                </c:pt>
                <c:pt idx="46292">
                  <c:v>9.8290236201137304E-4</c:v>
                </c:pt>
                <c:pt idx="46293">
                  <c:v>9.8288722801953598E-4</c:v>
                </c:pt>
                <c:pt idx="46294">
                  <c:v>9.8287267610430696E-4</c:v>
                </c:pt>
                <c:pt idx="46295">
                  <c:v>9.8285824060440107E-4</c:v>
                </c:pt>
                <c:pt idx="46296">
                  <c:v>9.8284403793513797E-4</c:v>
                </c:pt>
                <c:pt idx="46297">
                  <c:v>9.8282936960458799E-4</c:v>
                </c:pt>
                <c:pt idx="46298">
                  <c:v>9.8281458485871597E-4</c:v>
                </c:pt>
                <c:pt idx="46299">
                  <c:v>9.8279980011284395E-4</c:v>
                </c:pt>
                <c:pt idx="46300">
                  <c:v>9.8278548102825902E-4</c:v>
                </c:pt>
                <c:pt idx="46301">
                  <c:v>9.8277116194367409E-4</c:v>
                </c:pt>
                <c:pt idx="46302">
                  <c:v>9.8275649361312389E-4</c:v>
                </c:pt>
                <c:pt idx="46303">
                  <c:v>9.8274182528257392E-4</c:v>
                </c:pt>
                <c:pt idx="46304">
                  <c:v>9.8272738978266694E-4</c:v>
                </c:pt>
                <c:pt idx="46305">
                  <c:v>9.8271365277469202E-4</c:v>
                </c:pt>
                <c:pt idx="46306">
                  <c:v>9.8269851878285408E-4</c:v>
                </c:pt>
                <c:pt idx="46307">
                  <c:v>9.8268431611359098E-4</c:v>
                </c:pt>
                <c:pt idx="46308">
                  <c:v>9.8267022985964992E-4</c:v>
                </c:pt>
                <c:pt idx="46309">
                  <c:v>9.826554451137779E-4</c:v>
                </c:pt>
                <c:pt idx="46310">
                  <c:v>9.826417081058021E-4</c:v>
                </c:pt>
                <c:pt idx="46311">
                  <c:v>9.8262692335993008E-4</c:v>
                </c:pt>
                <c:pt idx="46312">
                  <c:v>9.8261248786002398E-4</c:v>
                </c:pt>
                <c:pt idx="46313">
                  <c:v>9.8259851802140496E-4</c:v>
                </c:pt>
                <c:pt idx="46314">
                  <c:v>9.8258373327553294E-4</c:v>
                </c:pt>
                <c:pt idx="46315">
                  <c:v>9.8256976343691392E-4</c:v>
                </c:pt>
                <c:pt idx="46316">
                  <c:v>9.8255556076765104E-4</c:v>
                </c:pt>
                <c:pt idx="46317">
                  <c:v>9.825404267758131E-4</c:v>
                </c:pt>
                <c:pt idx="46318">
                  <c:v>9.8252692259848096E-4</c:v>
                </c:pt>
                <c:pt idx="46319">
                  <c:v>9.825120214372869E-4</c:v>
                </c:pt>
                <c:pt idx="46320">
                  <c:v>9.8249758593738101E-4</c:v>
                </c:pt>
                <c:pt idx="46321">
                  <c:v>9.8248361609876199E-4</c:v>
                </c:pt>
                <c:pt idx="46322">
                  <c:v>9.8246929701417706E-4</c:v>
                </c:pt>
                <c:pt idx="46323">
                  <c:v>9.8245509434491396E-4</c:v>
                </c:pt>
                <c:pt idx="46324">
                  <c:v>9.8244135733693795E-4</c:v>
                </c:pt>
                <c:pt idx="46325">
                  <c:v>9.824270382523541E-4</c:v>
                </c:pt>
                <c:pt idx="46326">
                  <c:v>9.8241318482905605E-4</c:v>
                </c:pt>
                <c:pt idx="46327">
                  <c:v>9.8239874932914994E-4</c:v>
                </c:pt>
                <c:pt idx="46328">
                  <c:v>9.823846630752091E-4</c:v>
                </c:pt>
                <c:pt idx="46329">
                  <c:v>9.8237057682126804E-4</c:v>
                </c:pt>
                <c:pt idx="46330">
                  <c:v>9.8235683981329203E-4</c:v>
                </c:pt>
                <c:pt idx="46331">
                  <c:v>9.8234240431338592E-4</c:v>
                </c:pt>
                <c:pt idx="46332">
                  <c:v>9.8232878372073195E-4</c:v>
                </c:pt>
                <c:pt idx="46333">
                  <c:v>9.8231469746679089E-4</c:v>
                </c:pt>
                <c:pt idx="46334">
                  <c:v>9.8230061121285005E-4</c:v>
                </c:pt>
                <c:pt idx="46335">
                  <c:v>9.8228640854358695E-4</c:v>
                </c:pt>
                <c:pt idx="46336">
                  <c:v>9.8227243870496793E-4</c:v>
                </c:pt>
                <c:pt idx="46337">
                  <c:v>9.8225823603570505E-4</c:v>
                </c:pt>
                <c:pt idx="46338">
                  <c:v>9.8224438261240699E-4</c:v>
                </c:pt>
                <c:pt idx="46339">
                  <c:v>9.8223064560443206E-4</c:v>
                </c:pt>
                <c:pt idx="46340">
                  <c:v>9.8221702501177809E-4</c:v>
                </c:pt>
                <c:pt idx="46341">
                  <c:v>9.8220270592719295E-4</c:v>
                </c:pt>
                <c:pt idx="46342">
                  <c:v>9.8218885250389598E-4</c:v>
                </c:pt>
                <c:pt idx="46343">
                  <c:v>9.8217476624995492E-4</c:v>
                </c:pt>
                <c:pt idx="46344">
                  <c:v>9.8216056358069203E-4</c:v>
                </c:pt>
                <c:pt idx="46345">
                  <c:v>9.8214636091142893E-4</c:v>
                </c:pt>
                <c:pt idx="46346">
                  <c:v>9.8213297314941905E-4</c:v>
                </c:pt>
                <c:pt idx="46347">
                  <c:v>9.8211981821805195E-4</c:v>
                </c:pt>
                <c:pt idx="46348">
                  <c:v>9.8210526630282402E-4</c:v>
                </c:pt>
                <c:pt idx="46349">
                  <c:v>9.8209094721823909E-4</c:v>
                </c:pt>
                <c:pt idx="46350">
                  <c:v>9.820770937949419E-4</c:v>
                </c:pt>
                <c:pt idx="46351">
                  <c:v>9.8206347320228793E-4</c:v>
                </c:pt>
                <c:pt idx="46352">
                  <c:v>9.8204985260963397E-4</c:v>
                </c:pt>
                <c:pt idx="46353">
                  <c:v>9.8203623201698108E-4</c:v>
                </c:pt>
                <c:pt idx="46354">
                  <c:v>9.8202237859368303E-4</c:v>
                </c:pt>
                <c:pt idx="46355">
                  <c:v>9.8200922366231702E-4</c:v>
                </c:pt>
                <c:pt idx="46356">
                  <c:v>9.8199502099305391E-4</c:v>
                </c:pt>
                <c:pt idx="46357">
                  <c:v>9.8198116756975607E-4</c:v>
                </c:pt>
                <c:pt idx="46358">
                  <c:v>9.8196684848517201E-4</c:v>
                </c:pt>
                <c:pt idx="46359">
                  <c:v>9.8195369355380492E-4</c:v>
                </c:pt>
                <c:pt idx="46360">
                  <c:v>9.8193949088454203E-4</c:v>
                </c:pt>
                <c:pt idx="46361">
                  <c:v>9.8192621953785398E-4</c:v>
                </c:pt>
                <c:pt idx="46362">
                  <c:v>9.819128317758441E-4</c:v>
                </c:pt>
                <c:pt idx="46363">
                  <c:v>9.8189874552190304E-4</c:v>
                </c:pt>
                <c:pt idx="46364">
                  <c:v>9.8188535775989294E-4</c:v>
                </c:pt>
                <c:pt idx="46365">
                  <c:v>9.8187196999788306E-4</c:v>
                </c:pt>
                <c:pt idx="46366">
                  <c:v>9.81858116574585E-4</c:v>
                </c:pt>
                <c:pt idx="46367">
                  <c:v>9.8184403032064394E-4</c:v>
                </c:pt>
                <c:pt idx="46368">
                  <c:v>9.8183099180459998E-4</c:v>
                </c:pt>
                <c:pt idx="46369">
                  <c:v>9.818178368732331E-4</c:v>
                </c:pt>
                <c:pt idx="46370">
                  <c:v>9.8180386703461409E-4</c:v>
                </c:pt>
                <c:pt idx="46371">
                  <c:v>9.8178989719599507E-4</c:v>
                </c:pt>
                <c:pt idx="46372">
                  <c:v>9.8177639301866293E-4</c:v>
                </c:pt>
                <c:pt idx="46373">
                  <c:v>9.8176265601068692E-4</c:v>
                </c:pt>
                <c:pt idx="46374">
                  <c:v>9.8174985032528595E-4</c:v>
                </c:pt>
                <c:pt idx="46375">
                  <c:v>9.817357640713449E-4</c:v>
                </c:pt>
                <c:pt idx="46376">
                  <c:v>9.8172284197062211E-4</c:v>
                </c:pt>
                <c:pt idx="46377">
                  <c:v>9.8170887213200309E-4</c:v>
                </c:pt>
                <c:pt idx="46378">
                  <c:v>9.8169548436999299E-4</c:v>
                </c:pt>
                <c:pt idx="46379">
                  <c:v>9.8168174736201807E-4</c:v>
                </c:pt>
                <c:pt idx="46380">
                  <c:v>9.8166847601532893E-4</c:v>
                </c:pt>
                <c:pt idx="46381">
                  <c:v>9.8165520466864109E-4</c:v>
                </c:pt>
                <c:pt idx="46382">
                  <c:v>9.8164181690663099E-4</c:v>
                </c:pt>
                <c:pt idx="46383">
                  <c:v>9.8162854555994294E-4</c:v>
                </c:pt>
                <c:pt idx="46384">
                  <c:v>9.8161480855196693E-4</c:v>
                </c:pt>
                <c:pt idx="46385">
                  <c:v>9.81601304374635E-4</c:v>
                </c:pt>
                <c:pt idx="46386">
                  <c:v>9.8158849868923404E-4</c:v>
                </c:pt>
                <c:pt idx="46387">
                  <c:v>9.8157487809658007E-4</c:v>
                </c:pt>
                <c:pt idx="46388">
                  <c:v>9.8156114108860493E-4</c:v>
                </c:pt>
                <c:pt idx="46389">
                  <c:v>9.8154845181852601E-4</c:v>
                </c:pt>
                <c:pt idx="46390">
                  <c:v>9.8153494764119408E-4</c:v>
                </c:pt>
                <c:pt idx="46391">
                  <c:v>9.8152167629450603E-4</c:v>
                </c:pt>
                <c:pt idx="46392">
                  <c:v>9.8150793928653002E-4</c:v>
                </c:pt>
                <c:pt idx="46393">
                  <c:v>9.8149501718580701E-4</c:v>
                </c:pt>
                <c:pt idx="46394">
                  <c:v>9.8148162942379691E-4</c:v>
                </c:pt>
                <c:pt idx="46395">
                  <c:v>9.8146812524646499E-4</c:v>
                </c:pt>
                <c:pt idx="46396">
                  <c:v>9.8145531956106403E-4</c:v>
                </c:pt>
                <c:pt idx="46397">
                  <c:v>9.8144251387566306E-4</c:v>
                </c:pt>
                <c:pt idx="46398">
                  <c:v>9.8142866045236609E-4</c:v>
                </c:pt>
                <c:pt idx="46399">
                  <c:v>9.8141527269035599E-4</c:v>
                </c:pt>
                <c:pt idx="46400">
                  <c:v>9.8140258342027708E-4</c:v>
                </c:pt>
                <c:pt idx="46401">
                  <c:v>9.8138861358165698E-4</c:v>
                </c:pt>
                <c:pt idx="46402">
                  <c:v>9.8137569148093505E-4</c:v>
                </c:pt>
                <c:pt idx="46403">
                  <c:v>9.8136242013424592E-4</c:v>
                </c:pt>
                <c:pt idx="46404">
                  <c:v>9.8134949803352399E-4</c:v>
                </c:pt>
                <c:pt idx="46405">
                  <c:v>9.8133622668683507E-4</c:v>
                </c:pt>
                <c:pt idx="46406">
                  <c:v>9.8132272250950293E-4</c:v>
                </c:pt>
                <c:pt idx="46407">
                  <c:v>9.8130991682410197E-4</c:v>
                </c:pt>
                <c:pt idx="46408">
                  <c:v>9.8129676189273596E-4</c:v>
                </c:pt>
                <c:pt idx="46409">
                  <c:v>9.8128407262265704E-4</c:v>
                </c:pt>
                <c:pt idx="46410">
                  <c:v>9.8127010278403802E-4</c:v>
                </c:pt>
                <c:pt idx="46411">
                  <c:v>9.8125776275992393E-4</c:v>
                </c:pt>
                <c:pt idx="46412">
                  <c:v>9.8124425858259201E-4</c:v>
                </c:pt>
                <c:pt idx="46413">
                  <c:v>9.8123145289719105E-4</c:v>
                </c:pt>
                <c:pt idx="46414">
                  <c:v>9.8121806513518095E-4</c:v>
                </c:pt>
                <c:pt idx="46415">
                  <c:v>9.8120514303445794E-4</c:v>
                </c:pt>
                <c:pt idx="46416">
                  <c:v>9.8119257017970107E-4</c:v>
                </c:pt>
                <c:pt idx="46417">
                  <c:v>9.8117929883301301E-4</c:v>
                </c:pt>
                <c:pt idx="46418">
                  <c:v>9.811668423935771E-4</c:v>
                </c:pt>
                <c:pt idx="46419">
                  <c:v>9.8115287255495808E-4</c:v>
                </c:pt>
                <c:pt idx="46420">
                  <c:v>9.8114088177680991E-4</c:v>
                </c:pt>
                <c:pt idx="46421">
                  <c:v>9.8112749401480003E-4</c:v>
                </c:pt>
                <c:pt idx="46422">
                  <c:v>9.8111422266811111E-4</c:v>
                </c:pt>
                <c:pt idx="46423">
                  <c:v>9.8110176622867606E-4</c:v>
                </c:pt>
                <c:pt idx="46424">
                  <c:v>9.8108861129730896E-4</c:v>
                </c:pt>
                <c:pt idx="46425">
                  <c:v>9.81075805611908E-4</c:v>
                </c:pt>
                <c:pt idx="46426">
                  <c:v>9.8106288351118608E-4</c:v>
                </c:pt>
                <c:pt idx="46427">
                  <c:v>9.8105042707174995E-4</c:v>
                </c:pt>
                <c:pt idx="46428">
                  <c:v>9.8103738855570598E-4</c:v>
                </c:pt>
                <c:pt idx="46429">
                  <c:v>9.8102411720901706E-4</c:v>
                </c:pt>
                <c:pt idx="46430">
                  <c:v>9.8101119510829405E-4</c:v>
                </c:pt>
                <c:pt idx="46431">
                  <c:v>9.8099850583821492E-4</c:v>
                </c:pt>
                <c:pt idx="46432">
                  <c:v>9.8098535090684891E-4</c:v>
                </c:pt>
                <c:pt idx="46433">
                  <c:v>9.8097289446741299E-4</c:v>
                </c:pt>
                <c:pt idx="46434">
                  <c:v>9.8096020519733407E-4</c:v>
                </c:pt>
                <c:pt idx="46435">
                  <c:v>9.8094705026596806E-4</c:v>
                </c:pt>
                <c:pt idx="46436">
                  <c:v>9.8093482665717602E-4</c:v>
                </c:pt>
                <c:pt idx="46437">
                  <c:v>9.8092225380241893E-4</c:v>
                </c:pt>
                <c:pt idx="46438">
                  <c:v>9.8090909887105205E-4</c:v>
                </c:pt>
                <c:pt idx="46439">
                  <c:v>9.8089640960097291E-4</c:v>
                </c:pt>
                <c:pt idx="46440">
                  <c:v>9.8088302183896303E-4</c:v>
                </c:pt>
                <c:pt idx="46441">
                  <c:v>9.8087044898420594E-4</c:v>
                </c:pt>
                <c:pt idx="46442">
                  <c:v>9.8085775971412702E-4</c:v>
                </c:pt>
                <c:pt idx="46443">
                  <c:v>9.8084576893597798E-4</c:v>
                </c:pt>
                <c:pt idx="46444">
                  <c:v>9.8083191551268101E-4</c:v>
                </c:pt>
                <c:pt idx="46445">
                  <c:v>9.8081980831921101E-4</c:v>
                </c:pt>
                <c:pt idx="46446">
                  <c:v>9.80806886218488E-4</c:v>
                </c:pt>
                <c:pt idx="46447">
                  <c:v>9.80794779025018E-4</c:v>
                </c:pt>
                <c:pt idx="46448">
                  <c:v>9.807813912630079E-4</c:v>
                </c:pt>
                <c:pt idx="46449">
                  <c:v>9.807692840695379E-4</c:v>
                </c:pt>
                <c:pt idx="46450">
                  <c:v>9.8075659479945898E-4</c:v>
                </c:pt>
                <c:pt idx="46451">
                  <c:v>9.8074437119066694E-4</c:v>
                </c:pt>
                <c:pt idx="46452">
                  <c:v>9.807310998439791E-4</c:v>
                </c:pt>
                <c:pt idx="46453">
                  <c:v>9.8071910906583092E-4</c:v>
                </c:pt>
                <c:pt idx="46454">
                  <c:v>9.80705604888499E-4</c:v>
                </c:pt>
                <c:pt idx="46455">
                  <c:v>9.8069407977163792E-4</c:v>
                </c:pt>
                <c:pt idx="46456">
                  <c:v>9.8068092484027191E-4</c:v>
                </c:pt>
                <c:pt idx="46457">
                  <c:v>9.8066881764680191E-4</c:v>
                </c:pt>
                <c:pt idx="46458">
                  <c:v>9.8065577913075707E-4</c:v>
                </c:pt>
                <c:pt idx="46459">
                  <c:v>9.8064390476793007E-4</c:v>
                </c:pt>
                <c:pt idx="46460">
                  <c:v>9.8063121549785094E-4</c:v>
                </c:pt>
                <c:pt idx="46461">
                  <c:v>9.8061852622777202E-4</c:v>
                </c:pt>
                <c:pt idx="46462">
                  <c:v>9.8060606978833697E-4</c:v>
                </c:pt>
                <c:pt idx="46463">
                  <c:v>9.8059326410293601E-4</c:v>
                </c:pt>
                <c:pt idx="46464">
                  <c:v>9.8058057483285709E-4</c:v>
                </c:pt>
                <c:pt idx="46465">
                  <c:v>9.8056846763938709E-4</c:v>
                </c:pt>
                <c:pt idx="46466">
                  <c:v>9.8055566195398591E-4</c:v>
                </c:pt>
                <c:pt idx="46467">
                  <c:v>9.8054355476051591E-4</c:v>
                </c:pt>
                <c:pt idx="46468">
                  <c:v>9.8053156398236795E-4</c:v>
                </c:pt>
                <c:pt idx="46469">
                  <c:v>9.8051922395825408E-4</c:v>
                </c:pt>
                <c:pt idx="46470">
                  <c:v>9.8050688393413999E-4</c:v>
                </c:pt>
                <c:pt idx="46471">
                  <c:v>9.8049466032534794E-4</c:v>
                </c:pt>
                <c:pt idx="46472">
                  <c:v>9.8048197105526902E-4</c:v>
                </c:pt>
                <c:pt idx="46473">
                  <c:v>9.8046904895454602E-4</c:v>
                </c:pt>
                <c:pt idx="46474">
                  <c:v>9.8045659251511097E-4</c:v>
                </c:pt>
                <c:pt idx="46475">
                  <c:v>9.8044471815228506E-4</c:v>
                </c:pt>
                <c:pt idx="46476">
                  <c:v>9.8043179605156205E-4</c:v>
                </c:pt>
                <c:pt idx="46477">
                  <c:v>9.8042027093470097E-4</c:v>
                </c:pt>
                <c:pt idx="46478">
                  <c:v>9.8040781449526592E-4</c:v>
                </c:pt>
                <c:pt idx="46479">
                  <c:v>9.8039547447115205E-4</c:v>
                </c:pt>
                <c:pt idx="46480">
                  <c:v>9.8038278520107291E-4</c:v>
                </c:pt>
                <c:pt idx="46481">
                  <c:v>9.8037056159228108E-4</c:v>
                </c:pt>
                <c:pt idx="46482">
                  <c:v>9.8035845439881108E-4</c:v>
                </c:pt>
                <c:pt idx="46483">
                  <c:v>9.8034576512873194E-4</c:v>
                </c:pt>
                <c:pt idx="46484">
                  <c:v>9.8033400718122699E-4</c:v>
                </c:pt>
                <c:pt idx="46485">
                  <c:v>9.8032120149582603E-4</c:v>
                </c:pt>
                <c:pt idx="46486">
                  <c:v>9.803093271329999E-4</c:v>
                </c:pt>
                <c:pt idx="46487">
                  <c:v>9.8029733635485194E-4</c:v>
                </c:pt>
                <c:pt idx="46488">
                  <c:v>9.8028534557670398E-4</c:v>
                </c:pt>
                <c:pt idx="46489">
                  <c:v>9.8027300555258989E-4</c:v>
                </c:pt>
                <c:pt idx="46490">
                  <c:v>9.8026101477444194E-4</c:v>
                </c:pt>
                <c:pt idx="46491">
                  <c:v>9.8024879116565011E-4</c:v>
                </c:pt>
                <c:pt idx="46492">
                  <c:v>9.8023645114153602E-4</c:v>
                </c:pt>
                <c:pt idx="46493">
                  <c:v>9.8022434394806602E-4</c:v>
                </c:pt>
                <c:pt idx="46494">
                  <c:v>9.8021177109330893E-4</c:v>
                </c:pt>
                <c:pt idx="46495">
                  <c:v>9.8020012956112602E-4</c:v>
                </c:pt>
                <c:pt idx="46496">
                  <c:v>9.8018802236765601E-4</c:v>
                </c:pt>
                <c:pt idx="46497">
                  <c:v>9.801753330975771E-4</c:v>
                </c:pt>
                <c:pt idx="46498">
                  <c:v>9.8016357515007301E-4</c:v>
                </c:pt>
                <c:pt idx="46499">
                  <c:v>9.8015146795660301E-4</c:v>
                </c:pt>
                <c:pt idx="46500">
                  <c:v>9.8013924434781096E-4</c:v>
                </c:pt>
                <c:pt idx="46501">
                  <c:v>9.8012748640030601E-4</c:v>
                </c:pt>
                <c:pt idx="46502">
                  <c:v>9.8011526279151396E-4</c:v>
                </c:pt>
                <c:pt idx="46503">
                  <c:v>9.8010327201336601E-4</c:v>
                </c:pt>
                <c:pt idx="46504">
                  <c:v>9.80090931989253E-4</c:v>
                </c:pt>
                <c:pt idx="46505">
                  <c:v>9.80078824795783E-4</c:v>
                </c:pt>
                <c:pt idx="46506">
                  <c:v>9.8006729967892192E-4</c:v>
                </c:pt>
                <c:pt idx="46507">
                  <c:v>9.8005600739270405E-4</c:v>
                </c:pt>
                <c:pt idx="46508">
                  <c:v>9.8004343453794696E-4</c:v>
                </c:pt>
                <c:pt idx="46509">
                  <c:v>9.8003167659044309E-4</c:v>
                </c:pt>
                <c:pt idx="46510">
                  <c:v>9.8001968581229492E-4</c:v>
                </c:pt>
                <c:pt idx="46511">
                  <c:v>9.8000746220350309E-4</c:v>
                </c:pt>
                <c:pt idx="46512">
                  <c:v>9.7999535501003309E-4</c:v>
                </c:pt>
                <c:pt idx="46513">
                  <c:v>9.799842955544591E-4</c:v>
                </c:pt>
                <c:pt idx="46514">
                  <c:v>9.7997183911502405E-4</c:v>
                </c:pt>
                <c:pt idx="46515">
                  <c:v>9.7995949909090996E-4</c:v>
                </c:pt>
                <c:pt idx="46516">
                  <c:v>9.7994843963533597E-4</c:v>
                </c:pt>
                <c:pt idx="46517">
                  <c:v>9.79936216026545E-4</c:v>
                </c:pt>
                <c:pt idx="46518">
                  <c:v>9.7992445807904005E-4</c:v>
                </c:pt>
                <c:pt idx="46519">
                  <c:v>9.7991246730089209E-4</c:v>
                </c:pt>
                <c:pt idx="46520">
                  <c:v>9.79900127276778E-4</c:v>
                </c:pt>
                <c:pt idx="46521">
                  <c:v>9.7988848574459596E-4</c:v>
                </c:pt>
                <c:pt idx="46522">
                  <c:v>9.7987626213580392E-4</c:v>
                </c:pt>
                <c:pt idx="46523">
                  <c:v>9.7986485343426509E-4</c:v>
                </c:pt>
                <c:pt idx="46524">
                  <c:v>9.7985309548675992E-4</c:v>
                </c:pt>
                <c:pt idx="46525">
                  <c:v>9.7984157036989906E-4</c:v>
                </c:pt>
                <c:pt idx="46526">
                  <c:v>9.7982923034578605E-4</c:v>
                </c:pt>
                <c:pt idx="46527">
                  <c:v>9.7981758881360292E-4</c:v>
                </c:pt>
                <c:pt idx="46528">
                  <c:v>9.798061801120641E-4</c:v>
                </c:pt>
                <c:pt idx="46529">
                  <c:v>9.7979430574923797E-4</c:v>
                </c:pt>
                <c:pt idx="46530">
                  <c:v>9.7978231497108893E-4</c:v>
                </c:pt>
                <c:pt idx="46531">
                  <c:v>9.7977055702358506E-4</c:v>
                </c:pt>
                <c:pt idx="46532">
                  <c:v>9.7975903190672398E-4</c:v>
                </c:pt>
                <c:pt idx="46533">
                  <c:v>9.7974762320518494E-4</c:v>
                </c:pt>
                <c:pt idx="46534">
                  <c:v>9.7973551601171494E-4</c:v>
                </c:pt>
                <c:pt idx="46535">
                  <c:v>9.7972364164888902E-4</c:v>
                </c:pt>
                <c:pt idx="46536">
                  <c:v>9.7971165087073998E-4</c:v>
                </c:pt>
                <c:pt idx="46537">
                  <c:v>9.7970035858452298E-4</c:v>
                </c:pt>
                <c:pt idx="46538">
                  <c:v>9.796888334676619E-4</c:v>
                </c:pt>
                <c:pt idx="46539">
                  <c:v>9.7967719193548007E-4</c:v>
                </c:pt>
                <c:pt idx="46540">
                  <c:v>9.7966531757265308E-4</c:v>
                </c:pt>
                <c:pt idx="46541">
                  <c:v>9.7965379245579199E-4</c:v>
                </c:pt>
                <c:pt idx="46542">
                  <c:v>9.7964238375425295E-4</c:v>
                </c:pt>
                <c:pt idx="46543">
                  <c:v>9.79630392976105E-4</c:v>
                </c:pt>
                <c:pt idx="46544">
                  <c:v>9.7961898427456596E-4</c:v>
                </c:pt>
                <c:pt idx="46545">
                  <c:v>9.7960804123431401E-4</c:v>
                </c:pt>
                <c:pt idx="46546">
                  <c:v>9.7959605045616605E-4</c:v>
                </c:pt>
                <c:pt idx="46547">
                  <c:v>9.7958429250866196E-4</c:v>
                </c:pt>
                <c:pt idx="46548">
                  <c:v>9.7957288380712292E-4</c:v>
                </c:pt>
                <c:pt idx="46549">
                  <c:v>9.7956135869026206E-4</c:v>
                </c:pt>
                <c:pt idx="46550">
                  <c:v>9.7954971715807893E-4</c:v>
                </c:pt>
                <c:pt idx="46551">
                  <c:v>9.7953900694847107E-4</c:v>
                </c:pt>
                <c:pt idx="46552">
                  <c:v>9.7952666692435698E-4</c:v>
                </c:pt>
                <c:pt idx="46553">
                  <c:v>9.7951537463813998E-4</c:v>
                </c:pt>
                <c:pt idx="46554">
                  <c:v>9.7950408235192299E-4</c:v>
                </c:pt>
                <c:pt idx="46555">
                  <c:v>9.7949279006570599E-4</c:v>
                </c:pt>
                <c:pt idx="46556">
                  <c:v>9.7948033362627008E-4</c:v>
                </c:pt>
                <c:pt idx="46557">
                  <c:v>9.7946973983198404E-4</c:v>
                </c:pt>
                <c:pt idx="46558">
                  <c:v>9.7945774905383609E-4</c:v>
                </c:pt>
                <c:pt idx="46559">
                  <c:v>9.7944668959826209E-4</c:v>
                </c:pt>
                <c:pt idx="46560">
                  <c:v>9.7943516448140101E-4</c:v>
                </c:pt>
                <c:pt idx="46561">
                  <c:v>9.7942398861050606E-4</c:v>
                </c:pt>
                <c:pt idx="46562">
                  <c:v>9.7941257990896702E-4</c:v>
                </c:pt>
                <c:pt idx="46563">
                  <c:v>9.7940047271549702E-4</c:v>
                </c:pt>
                <c:pt idx="46564">
                  <c:v>9.7938941325992389E-4</c:v>
                </c:pt>
                <c:pt idx="46565">
                  <c:v>9.7937800455838398E-4</c:v>
                </c:pt>
                <c:pt idx="46566">
                  <c:v>9.7936671227216699E-4</c:v>
                </c:pt>
                <c:pt idx="46567">
                  <c:v>9.7935530357062795E-4</c:v>
                </c:pt>
                <c:pt idx="46568">
                  <c:v>9.79344127699733E-4</c:v>
                </c:pt>
                <c:pt idx="46569">
                  <c:v>9.7933271899819396E-4</c:v>
                </c:pt>
                <c:pt idx="46570">
                  <c:v>9.7932131029665492E-4</c:v>
                </c:pt>
                <c:pt idx="46571">
                  <c:v>9.7931060008704706E-4</c:v>
                </c:pt>
                <c:pt idx="46572">
                  <c:v>9.7929872572422006E-4</c:v>
                </c:pt>
                <c:pt idx="46573">
                  <c:v>9.7928754985332511E-4</c:v>
                </c:pt>
                <c:pt idx="46574">
                  <c:v>9.7927614115178607E-4</c:v>
                </c:pt>
                <c:pt idx="46575">
                  <c:v>9.7926496528089003E-4</c:v>
                </c:pt>
                <c:pt idx="46576">
                  <c:v>9.7925390582531691E-4</c:v>
                </c:pt>
                <c:pt idx="46577">
                  <c:v>9.7924284636974291E-4</c:v>
                </c:pt>
                <c:pt idx="46578">
                  <c:v>9.7923155408352592E-4</c:v>
                </c:pt>
                <c:pt idx="46579">
                  <c:v>9.7922061104327397E-4</c:v>
                </c:pt>
                <c:pt idx="46580">
                  <c:v>9.7920896951109193E-4</c:v>
                </c:pt>
                <c:pt idx="46581">
                  <c:v>9.7919779364019611E-4</c:v>
                </c:pt>
                <c:pt idx="46582">
                  <c:v>9.7918615210801406E-4</c:v>
                </c:pt>
                <c:pt idx="46583">
                  <c:v>9.7917497623711803E-4</c:v>
                </c:pt>
                <c:pt idx="46584">
                  <c:v>9.7916438244283199E-4</c:v>
                </c:pt>
                <c:pt idx="46585">
                  <c:v>9.7915343940258004E-4</c:v>
                </c:pt>
                <c:pt idx="46586">
                  <c:v>9.7914191428571896E-4</c:v>
                </c:pt>
                <c:pt idx="46587">
                  <c:v>9.7913015633821509E-4</c:v>
                </c:pt>
                <c:pt idx="46588">
                  <c:v>9.7911956254392906E-4</c:v>
                </c:pt>
                <c:pt idx="46589">
                  <c:v>9.7910861950367711E-4</c:v>
                </c:pt>
                <c:pt idx="46590">
                  <c:v>9.7909744363278194E-4</c:v>
                </c:pt>
                <c:pt idx="46591">
                  <c:v>9.7908650059252999E-4</c:v>
                </c:pt>
                <c:pt idx="46592">
                  <c:v>9.7907532472163395E-4</c:v>
                </c:pt>
                <c:pt idx="46593">
                  <c:v>9.7906438168138309E-4</c:v>
                </c:pt>
                <c:pt idx="46594">
                  <c:v>9.7905320581048705E-4</c:v>
                </c:pt>
                <c:pt idx="46595">
                  <c:v>9.7904226277023597E-4</c:v>
                </c:pt>
                <c:pt idx="46596">
                  <c:v>9.7903143614530607E-4</c:v>
                </c:pt>
                <c:pt idx="46597">
                  <c:v>9.7901991102844498E-4</c:v>
                </c:pt>
                <c:pt idx="46598">
                  <c:v>9.7900885157287099E-4</c:v>
                </c:pt>
                <c:pt idx="46599">
                  <c:v>9.7899860702455E-4</c:v>
                </c:pt>
                <c:pt idx="46600">
                  <c:v>9.7898731473833301E-4</c:v>
                </c:pt>
                <c:pt idx="46601">
                  <c:v>9.7897613886743806E-4</c:v>
                </c:pt>
                <c:pt idx="46602">
                  <c:v>9.7896496299654202E-4</c:v>
                </c:pt>
                <c:pt idx="46603">
                  <c:v>9.7895390354096889E-4</c:v>
                </c:pt>
                <c:pt idx="46604">
                  <c:v>9.7894354257732608E-4</c:v>
                </c:pt>
                <c:pt idx="46605">
                  <c:v>9.78932599537075E-4</c:v>
                </c:pt>
                <c:pt idx="46606">
                  <c:v>9.7892154008150101E-4</c:v>
                </c:pt>
                <c:pt idx="46607">
                  <c:v>9.7891036421060606E-4</c:v>
                </c:pt>
                <c:pt idx="46608">
                  <c:v>9.7889953758567593E-4</c:v>
                </c:pt>
                <c:pt idx="46609">
                  <c:v>9.7888859454542398E-4</c:v>
                </c:pt>
                <c:pt idx="46610">
                  <c:v>9.7887788433581591E-4</c:v>
                </c:pt>
                <c:pt idx="46611">
                  <c:v>9.7886694129556396E-4</c:v>
                </c:pt>
                <c:pt idx="46612">
                  <c:v>9.788562310859561E-4</c:v>
                </c:pt>
                <c:pt idx="46613">
                  <c:v>9.7884528804570393E-4</c:v>
                </c:pt>
                <c:pt idx="46614">
                  <c:v>9.7883411217480898E-4</c:v>
                </c:pt>
                <c:pt idx="46615">
                  <c:v>9.788234019652009E-4</c:v>
                </c:pt>
                <c:pt idx="46616">
                  <c:v>9.7881280817091508E-4</c:v>
                </c:pt>
                <c:pt idx="46617">
                  <c:v>9.7880186513066292E-4</c:v>
                </c:pt>
                <c:pt idx="46618">
                  <c:v>9.7879103850573301E-4</c:v>
                </c:pt>
                <c:pt idx="46619">
                  <c:v>9.7877986263483806E-4</c:v>
                </c:pt>
                <c:pt idx="46620">
                  <c:v>9.7876938525587299E-4</c:v>
                </c:pt>
                <c:pt idx="46621">
                  <c:v>9.78758907876909E-4</c:v>
                </c:pt>
                <c:pt idx="46622">
                  <c:v>9.7874819766730092E-4</c:v>
                </c:pt>
                <c:pt idx="46623">
                  <c:v>9.7873725462704897E-4</c:v>
                </c:pt>
                <c:pt idx="46624">
                  <c:v>9.7872654441744111E-4</c:v>
                </c:pt>
                <c:pt idx="46625">
                  <c:v>9.7871583420783303E-4</c:v>
                </c:pt>
                <c:pt idx="46626">
                  <c:v>9.7870558965951204E-4</c:v>
                </c:pt>
                <c:pt idx="46627">
                  <c:v>9.7869476303458192E-4</c:v>
                </c:pt>
                <c:pt idx="46628">
                  <c:v>9.7868381999432997E-4</c:v>
                </c:pt>
                <c:pt idx="46629">
                  <c:v>9.7867345903068803E-4</c:v>
                </c:pt>
                <c:pt idx="46630">
                  <c:v>9.7866274882107995E-4</c:v>
                </c:pt>
                <c:pt idx="46631">
                  <c:v>9.7865145653486208E-4</c:v>
                </c:pt>
                <c:pt idx="46632">
                  <c:v>9.7864074632525401E-4</c:v>
                </c:pt>
                <c:pt idx="46633">
                  <c:v>9.7863026894629002E-4</c:v>
                </c:pt>
                <c:pt idx="46634">
                  <c:v>9.7861990798264699E-4</c:v>
                </c:pt>
                <c:pt idx="46635">
                  <c:v>9.7860908135771795E-4</c:v>
                </c:pt>
                <c:pt idx="46636">
                  <c:v>9.7859860397875309E-4</c:v>
                </c:pt>
                <c:pt idx="46637">
                  <c:v>9.7858801018446706E-4</c:v>
                </c:pt>
                <c:pt idx="46638">
                  <c:v>9.7857753280550198E-4</c:v>
                </c:pt>
                <c:pt idx="46639">
                  <c:v>9.7856624051928499E-4</c:v>
                </c:pt>
                <c:pt idx="46640">
                  <c:v>9.7855646163225196E-4</c:v>
                </c:pt>
                <c:pt idx="46641">
                  <c:v>9.7854586783796592E-4</c:v>
                </c:pt>
                <c:pt idx="46642">
                  <c:v>9.7853539045900106E-4</c:v>
                </c:pt>
                <c:pt idx="46643">
                  <c:v>9.785250294953589E-4</c:v>
                </c:pt>
                <c:pt idx="46644">
                  <c:v>9.7851385362446308E-4</c:v>
                </c:pt>
                <c:pt idx="46645">
                  <c:v>9.7850395832210801E-4</c:v>
                </c:pt>
                <c:pt idx="46646">
                  <c:v>9.7849289886653402E-4</c:v>
                </c:pt>
                <c:pt idx="46647">
                  <c:v>9.7848230507224798E-4</c:v>
                </c:pt>
                <c:pt idx="46648">
                  <c:v>9.7847182769328399E-4</c:v>
                </c:pt>
                <c:pt idx="46649">
                  <c:v>9.7846181597560601E-4</c:v>
                </c:pt>
                <c:pt idx="46650">
                  <c:v>9.7845133859664202E-4</c:v>
                </c:pt>
                <c:pt idx="46651">
                  <c:v>9.7844155970960899E-4</c:v>
                </c:pt>
                <c:pt idx="46652">
                  <c:v>9.78430500254035E-4</c:v>
                </c:pt>
                <c:pt idx="46653">
                  <c:v>9.7841979004442692E-4</c:v>
                </c:pt>
                <c:pt idx="46654">
                  <c:v>9.784094290807841E-4</c:v>
                </c:pt>
                <c:pt idx="46655">
                  <c:v>9.7839930094778494E-4</c:v>
                </c:pt>
                <c:pt idx="46656">
                  <c:v>9.7838905639946504E-4</c:v>
                </c:pt>
                <c:pt idx="46657">
                  <c:v>9.7837846260517792E-4</c:v>
                </c:pt>
                <c:pt idx="46658">
                  <c:v>9.7836798522621393E-4</c:v>
                </c:pt>
                <c:pt idx="46659">
                  <c:v>9.7835785709321499E-4</c:v>
                </c:pt>
                <c:pt idx="46660">
                  <c:v>9.7834772896021605E-4</c:v>
                </c:pt>
                <c:pt idx="46661">
                  <c:v>9.7833690233528592E-4</c:v>
                </c:pt>
                <c:pt idx="46662">
                  <c:v>9.7832677420228698E-4</c:v>
                </c:pt>
                <c:pt idx="46663">
                  <c:v>9.7831664606928804E-4</c:v>
                </c:pt>
                <c:pt idx="46664">
                  <c:v>9.78306052275002E-4</c:v>
                </c:pt>
                <c:pt idx="46665">
                  <c:v>9.782960405573251E-4</c:v>
                </c:pt>
                <c:pt idx="46666">
                  <c:v>9.7828567959368207E-4</c:v>
                </c:pt>
                <c:pt idx="46667">
                  <c:v>9.7827531863003991E-4</c:v>
                </c:pt>
                <c:pt idx="46668">
                  <c:v>9.7826262935996099E-4</c:v>
                </c:pt>
                <c:pt idx="46669">
                  <c:v>9.7824109252542301E-4</c:v>
                </c:pt>
                <c:pt idx="46670">
                  <c:v>9.7821920644491889E-4</c:v>
                </c:pt>
                <c:pt idx="46671">
                  <c:v>9.7819650545716307E-4</c:v>
                </c:pt>
                <c:pt idx="46672">
                  <c:v>9.7817124333232598E-4</c:v>
                </c:pt>
                <c:pt idx="46673">
                  <c:v>9.7814551554620309E-4</c:v>
                </c:pt>
                <c:pt idx="46674">
                  <c:v>9.7811955492943504E-4</c:v>
                </c:pt>
                <c:pt idx="46675">
                  <c:v>9.7809254657477097E-4</c:v>
                </c:pt>
                <c:pt idx="46676">
                  <c:v>9.7806379199027993E-4</c:v>
                </c:pt>
                <c:pt idx="46677">
                  <c:v>9.7803561948239803E-4</c:v>
                </c:pt>
                <c:pt idx="46678">
                  <c:v>9.7800639923661991E-4</c:v>
                </c:pt>
                <c:pt idx="46679">
                  <c:v>9.7797671332955404E-4</c:v>
                </c:pt>
                <c:pt idx="46680">
                  <c:v>9.7794597968459108E-4</c:v>
                </c:pt>
                <c:pt idx="46681">
                  <c:v>9.7791547887027307E-4</c:v>
                </c:pt>
                <c:pt idx="46682">
                  <c:v>9.7788462880998807E-4</c:v>
                </c:pt>
                <c:pt idx="46683">
                  <c:v>9.7785331308841705E-4</c:v>
                </c:pt>
                <c:pt idx="46684">
                  <c:v>9.7782129887491508E-4</c:v>
                </c:pt>
                <c:pt idx="46685">
                  <c:v>9.7778998315334298E-4</c:v>
                </c:pt>
                <c:pt idx="46686">
                  <c:v>9.777576196938751E-4</c:v>
                </c:pt>
                <c:pt idx="46687">
                  <c:v>9.7772513981908603E-4</c:v>
                </c:pt>
                <c:pt idx="46688">
                  <c:v>9.7769289277493997E-4</c:v>
                </c:pt>
                <c:pt idx="46689">
                  <c:v>9.7765971440821908E-4</c:v>
                </c:pt>
                <c:pt idx="46690">
                  <c:v>9.7762723453342893E-4</c:v>
                </c:pt>
                <c:pt idx="46691">
                  <c:v>9.7759440541267395E-4</c:v>
                </c:pt>
                <c:pt idx="46692">
                  <c:v>9.7756111063063101E-4</c:v>
                </c:pt>
                <c:pt idx="46693">
                  <c:v>9.7752828150987603E-4</c:v>
                </c:pt>
                <c:pt idx="46694">
                  <c:v>9.7749475389719009E-4</c:v>
                </c:pt>
                <c:pt idx="46695">
                  <c:v>9.7746227402239995E-4</c:v>
                </c:pt>
                <c:pt idx="46696">
                  <c:v>9.7742862999439196E-4</c:v>
                </c:pt>
                <c:pt idx="46697">
                  <c:v>9.7739649936556794E-4</c:v>
                </c:pt>
                <c:pt idx="46698">
                  <c:v>9.77362971752882E-4</c:v>
                </c:pt>
                <c:pt idx="46699">
                  <c:v>9.7732921130955198E-4</c:v>
                </c:pt>
                <c:pt idx="46700">
                  <c:v>9.7729661501944108E-4</c:v>
                </c:pt>
                <c:pt idx="46701">
                  <c:v>9.7726355306804202E-4</c:v>
                </c:pt>
                <c:pt idx="46702">
                  <c:v>9.7722967620938995E-4</c:v>
                </c:pt>
                <c:pt idx="46703">
                  <c:v>9.771966142579911E-4</c:v>
                </c:pt>
                <c:pt idx="46704">
                  <c:v>9.7716331947594903E-4</c:v>
                </c:pt>
                <c:pt idx="46705">
                  <c:v>9.771308396011591E-4</c:v>
                </c:pt>
                <c:pt idx="46706">
                  <c:v>9.7709742840379498E-4</c:v>
                </c:pt>
                <c:pt idx="46707">
                  <c:v>9.7706483211368301E-4</c:v>
                </c:pt>
                <c:pt idx="46708">
                  <c:v>9.7703072242438793E-4</c:v>
                </c:pt>
                <c:pt idx="46709">
                  <c:v>9.76998009718955E-4</c:v>
                </c:pt>
                <c:pt idx="46710">
                  <c:v>9.7696529701352098E-4</c:v>
                </c:pt>
                <c:pt idx="46711">
                  <c:v>9.7693200223147891E-4</c:v>
                </c:pt>
                <c:pt idx="46712">
                  <c:v>9.7689928952604511E-4</c:v>
                </c:pt>
                <c:pt idx="46713">
                  <c:v>9.7686646040528991E-4</c:v>
                </c:pt>
                <c:pt idx="46714">
                  <c:v>9.768335148692131E-4</c:v>
                </c:pt>
                <c:pt idx="46715">
                  <c:v>9.7680045291781404E-4</c:v>
                </c:pt>
                <c:pt idx="46716">
                  <c:v>9.767677402123811E-4</c:v>
                </c:pt>
                <c:pt idx="46717">
                  <c:v>9.7673479467630408E-4</c:v>
                </c:pt>
                <c:pt idx="46718">
                  <c:v>9.767019655555491E-4</c:v>
                </c:pt>
                <c:pt idx="46719">
                  <c:v>9.76669834926724E-4</c:v>
                </c:pt>
                <c:pt idx="46720">
                  <c:v>9.7663770429789998E-4</c:v>
                </c:pt>
                <c:pt idx="46721">
                  <c:v>9.7660475876182296E-4</c:v>
                </c:pt>
                <c:pt idx="46722">
                  <c:v>9.7657216247171207E-4</c:v>
                </c:pt>
                <c:pt idx="46723">
                  <c:v>9.7653962438926101E-4</c:v>
                </c:pt>
                <c:pt idx="46724">
                  <c:v>9.7650708630681005E-4</c:v>
                </c:pt>
                <c:pt idx="46725">
                  <c:v>9.7647460643202099E-4</c:v>
                </c:pt>
                <c:pt idx="46726">
                  <c:v>9.7644288325682304E-4</c:v>
                </c:pt>
                <c:pt idx="46727">
                  <c:v>9.7641017055138902E-4</c:v>
                </c:pt>
                <c:pt idx="46728">
                  <c:v>9.7637809813022603E-4</c:v>
                </c:pt>
                <c:pt idx="46729">
                  <c:v>9.7634649137035001E-4</c:v>
                </c:pt>
                <c:pt idx="46730">
                  <c:v>9.7631377866491697E-4</c:v>
                </c:pt>
                <c:pt idx="46731">
                  <c:v>9.7628193907439698E-4</c:v>
                </c:pt>
                <c:pt idx="46732">
                  <c:v>9.7624998306855603E-4</c:v>
                </c:pt>
                <c:pt idx="46733">
                  <c:v>9.7621831810101899E-4</c:v>
                </c:pt>
                <c:pt idx="46734">
                  <c:v>9.7618583822622895E-4</c:v>
                </c:pt>
                <c:pt idx="46735">
                  <c:v>9.7615423146635305E-4</c:v>
                </c:pt>
                <c:pt idx="46736">
                  <c:v>9.7612233366817203E-4</c:v>
                </c:pt>
                <c:pt idx="46737">
                  <c:v>9.76090435869992E-4</c:v>
                </c:pt>
                <c:pt idx="46738">
                  <c:v>9.7605842165648905E-4</c:v>
                </c:pt>
                <c:pt idx="46739">
                  <c:v>9.7602693131193497E-4</c:v>
                </c:pt>
                <c:pt idx="46740">
                  <c:v>9.7599532455205896E-4</c:v>
                </c:pt>
                <c:pt idx="46741">
                  <c:v>9.7596354316919999E-4</c:v>
                </c:pt>
                <c:pt idx="46742">
                  <c:v>9.7593228565529E-4</c:v>
                </c:pt>
                <c:pt idx="46743">
                  <c:v>9.7590085351839705E-4</c:v>
                </c:pt>
                <c:pt idx="46744">
                  <c:v>9.75869363173842E-4</c:v>
                </c:pt>
                <c:pt idx="46745">
                  <c:v>9.7583833849057599E-4</c:v>
                </c:pt>
                <c:pt idx="46746">
                  <c:v>9.7580638248473395E-4</c:v>
                </c:pt>
                <c:pt idx="46747">
                  <c:v>9.7577559063211105E-4</c:v>
                </c:pt>
                <c:pt idx="46748">
                  <c:v>9.7574456594884396E-4</c:v>
                </c:pt>
                <c:pt idx="46749">
                  <c:v>9.7571336664259401E-4</c:v>
                </c:pt>
                <c:pt idx="46750">
                  <c:v>9.75682050921023E-4</c:v>
                </c:pt>
                <c:pt idx="46751">
                  <c:v>9.7565085161477295E-4</c:v>
                </c:pt>
                <c:pt idx="46752">
                  <c:v>9.7561976872384602E-4</c:v>
                </c:pt>
                <c:pt idx="46753">
                  <c:v>9.7558862762525699E-4</c:v>
                </c:pt>
                <c:pt idx="46754">
                  <c:v>9.7555771935731205E-4</c:v>
                </c:pt>
                <c:pt idx="46755">
                  <c:v>9.7552704392001E-4</c:v>
                </c:pt>
                <c:pt idx="46756">
                  <c:v>9.7549636848270904E-4</c:v>
                </c:pt>
                <c:pt idx="46757">
                  <c:v>9.7546528559178103E-4</c:v>
                </c:pt>
                <c:pt idx="46758">
                  <c:v>9.7543449373915802E-4</c:v>
                </c:pt>
                <c:pt idx="46759">
                  <c:v>9.75404167547822E-4</c:v>
                </c:pt>
                <c:pt idx="46760">
                  <c:v>9.75373899564147E-4</c:v>
                </c:pt>
                <c:pt idx="46761">
                  <c:v>9.7534310771152399E-4</c:v>
                </c:pt>
                <c:pt idx="46762">
                  <c:v>9.7531219944357905E-4</c:v>
                </c:pt>
                <c:pt idx="46763">
                  <c:v>9.75281524006277E-4</c:v>
                </c:pt>
                <c:pt idx="46764">
                  <c:v>9.7525160526856802E-4</c:v>
                </c:pt>
                <c:pt idx="46765">
                  <c:v>9.7522098803892699E-4</c:v>
                </c:pt>
                <c:pt idx="46766">
                  <c:v>9.7519054543227001E-4</c:v>
                </c:pt>
                <c:pt idx="46767">
                  <c:v>9.7516051027923801E-4</c:v>
                </c:pt>
                <c:pt idx="46768">
                  <c:v>9.7512983484193704E-4</c:v>
                </c:pt>
                <c:pt idx="46769">
                  <c:v>9.7509985789656596E-4</c:v>
                </c:pt>
                <c:pt idx="46770">
                  <c:v>9.7506982274353504E-4</c:v>
                </c:pt>
                <c:pt idx="46771">
                  <c:v>9.7503873985260703E-4</c:v>
                </c:pt>
                <c:pt idx="46772">
                  <c:v>9.7500928677618504E-4</c:v>
                </c:pt>
                <c:pt idx="46773">
                  <c:v>9.7497896058484901E-4</c:v>
                </c:pt>
                <c:pt idx="46774">
                  <c:v>9.7494880901649605E-4</c:v>
                </c:pt>
                <c:pt idx="46775">
                  <c:v>9.7491976339370001E-4</c:v>
                </c:pt>
                <c:pt idx="46776">
                  <c:v>9.7488955361768603E-4</c:v>
                </c:pt>
                <c:pt idx="46777">
                  <c:v>9.7485992591828097E-4</c:v>
                </c:pt>
                <c:pt idx="46778">
                  <c:v>9.7483029821887602E-4</c:v>
                </c:pt>
                <c:pt idx="46779">
                  <c:v>9.7479997202753999E-4</c:v>
                </c:pt>
                <c:pt idx="46780">
                  <c:v>9.7477051895111799E-4</c:v>
                </c:pt>
                <c:pt idx="46781">
                  <c:v>9.7474094945937395E-4</c:v>
                </c:pt>
                <c:pt idx="46782">
                  <c:v>9.7471143817529104E-4</c:v>
                </c:pt>
                <c:pt idx="46783">
                  <c:v>9.7468169406056404E-4</c:v>
                </c:pt>
                <c:pt idx="46784">
                  <c:v>9.7465224098414204E-4</c:v>
                </c:pt>
                <c:pt idx="46785">
                  <c:v>9.7462284611537998E-4</c:v>
                </c:pt>
                <c:pt idx="46786">
                  <c:v>9.74593218415976E-4</c:v>
                </c:pt>
                <c:pt idx="46787">
                  <c:v>9.7456452203914501E-4</c:v>
                </c:pt>
                <c:pt idx="46788">
                  <c:v>9.7453483613207904E-4</c:v>
                </c:pt>
                <c:pt idx="46789">
                  <c:v>9.7450590692460504E-4</c:v>
                </c:pt>
                <c:pt idx="46790">
                  <c:v>9.7447686130180998E-4</c:v>
                </c:pt>
                <c:pt idx="46791">
                  <c:v>9.7444746643304803E-4</c:v>
                </c:pt>
                <c:pt idx="46792">
                  <c:v>9.7441836260259195E-4</c:v>
                </c:pt>
                <c:pt idx="46793">
                  <c:v>9.74389258772135E-4</c:v>
                </c:pt>
                <c:pt idx="46794">
                  <c:v>9.74359514657408E-4</c:v>
                </c:pt>
                <c:pt idx="46795">
                  <c:v>9.7433076007291696E-4</c:v>
                </c:pt>
                <c:pt idx="46796">
                  <c:v>9.7430206369608597E-4</c:v>
                </c:pt>
                <c:pt idx="46797">
                  <c:v>9.7427336731925596E-4</c:v>
                </c:pt>
                <c:pt idx="46798">
                  <c:v>9.7424443811178197E-4</c:v>
                </c:pt>
                <c:pt idx="46799">
                  <c:v>9.7421562531963002E-4</c:v>
                </c:pt>
                <c:pt idx="46800">
                  <c:v>9.7418727818876505E-4</c:v>
                </c:pt>
                <c:pt idx="46801">
                  <c:v>9.7415864001959595E-4</c:v>
                </c:pt>
                <c:pt idx="46802">
                  <c:v>9.7412959439680002E-4</c:v>
                </c:pt>
                <c:pt idx="46803">
                  <c:v>9.7410130547359597E-4</c:v>
                </c:pt>
                <c:pt idx="46804">
                  <c:v>9.7407255088910504E-4</c:v>
                </c:pt>
                <c:pt idx="46805">
                  <c:v>9.7404443658888297E-4</c:v>
                </c:pt>
                <c:pt idx="46806">
                  <c:v>9.7401550738140897E-4</c:v>
                </c:pt>
                <c:pt idx="46807">
                  <c:v>9.7398698562756202E-4</c:v>
                </c:pt>
                <c:pt idx="46808">
                  <c:v>9.7395939519628904E-4</c:v>
                </c:pt>
                <c:pt idx="46809">
                  <c:v>9.73930640611798E-4</c:v>
                </c:pt>
                <c:pt idx="46810">
                  <c:v>9.7390246810391502E-4</c:v>
                </c:pt>
                <c:pt idx="46811">
                  <c:v>9.7387464484199903E-4</c:v>
                </c:pt>
                <c:pt idx="46812">
                  <c:v>9.7384618129581202E-4</c:v>
                </c:pt>
                <c:pt idx="46813">
                  <c:v>9.7381777595728603E-4</c:v>
                </c:pt>
                <c:pt idx="46814">
                  <c:v>9.7378960344940402E-4</c:v>
                </c:pt>
                <c:pt idx="46815">
                  <c:v>9.7376131452619997E-4</c:v>
                </c:pt>
                <c:pt idx="46816">
                  <c:v>9.7373331664130103E-4</c:v>
                </c:pt>
                <c:pt idx="46817">
                  <c:v>4.0374030359089401E-3</c:v>
                </c:pt>
                <c:pt idx="46818">
                  <c:v>3.68691026233137E-3</c:v>
                </c:pt>
                <c:pt idx="46819">
                  <c:v>3.4963116049766501E-3</c:v>
                </c:pt>
                <c:pt idx="46820">
                  <c:v>3.2710200175643002E-3</c:v>
                </c:pt>
                <c:pt idx="46821">
                  <c:v>3.3177239820361098E-3</c:v>
                </c:pt>
                <c:pt idx="46822">
                  <c:v>3.1901225447654698E-3</c:v>
                </c:pt>
                <c:pt idx="46823">
                  <c:v>3.2072707545012201E-3</c:v>
                </c:pt>
                <c:pt idx="46824">
                  <c:v>3.16142570227385E-3</c:v>
                </c:pt>
                <c:pt idx="46825">
                  <c:v>3.0742553062737001E-3</c:v>
                </c:pt>
                <c:pt idx="46826">
                  <c:v>3.1094220466911801E-3</c:v>
                </c:pt>
                <c:pt idx="46827">
                  <c:v>2.9895538464188602E-3</c:v>
                </c:pt>
                <c:pt idx="46828">
                  <c:v>3.0585569329559799E-3</c:v>
                </c:pt>
                <c:pt idx="46829">
                  <c:v>2.9844385571777799E-3</c:v>
                </c:pt>
                <c:pt idx="46830">
                  <c:v>3.0286421533674002E-3</c:v>
                </c:pt>
                <c:pt idx="46831">
                  <c:v>3.0243396759033199E-3</c:v>
                </c:pt>
                <c:pt idx="46832">
                  <c:v>3.0138066504150599E-3</c:v>
                </c:pt>
                <c:pt idx="46833">
                  <c:v>3.0526437330990999E-3</c:v>
                </c:pt>
                <c:pt idx="46834">
                  <c:v>3.00924247130752E-3</c:v>
                </c:pt>
                <c:pt idx="46835">
                  <c:v>3.0437679961323699E-3</c:v>
                </c:pt>
                <c:pt idx="46836">
                  <c:v>3.0055867973715102E-3</c:v>
                </c:pt>
                <c:pt idx="46837">
                  <c:v>3.0084154568612602E-3</c:v>
                </c:pt>
                <c:pt idx="46838">
                  <c:v>2.9991930350661299E-3</c:v>
                </c:pt>
                <c:pt idx="46839">
                  <c:v>2.9758813325315701E-3</c:v>
                </c:pt>
                <c:pt idx="46840">
                  <c:v>2.9899310320615799E-3</c:v>
                </c:pt>
                <c:pt idx="46841">
                  <c:v>2.9652463272213901E-3</c:v>
                </c:pt>
                <c:pt idx="46842">
                  <c:v>2.9806951060891199E-3</c:v>
                </c:pt>
                <c:pt idx="46843">
                  <c:v>2.9732522089034302E-3</c:v>
                </c:pt>
                <c:pt idx="46844">
                  <c:v>2.97483382746577E-3</c:v>
                </c:pt>
                <c:pt idx="46845">
                  <c:v>2.98365880735219E-3</c:v>
                </c:pt>
                <c:pt idx="46846">
                  <c:v>2.97357770614326E-3</c:v>
                </c:pt>
                <c:pt idx="46847">
                  <c:v>2.9843964148312798E-3</c:v>
                </c:pt>
                <c:pt idx="46848">
                  <c:v>2.9744370840489899E-3</c:v>
                </c:pt>
                <c:pt idx="46849">
                  <c:v>2.9760089237242898E-3</c:v>
                </c:pt>
                <c:pt idx="46850">
                  <c:v>2.9738133307546399E-3</c:v>
                </c:pt>
                <c:pt idx="46851">
                  <c:v>2.9667180497199301E-3</c:v>
                </c:pt>
                <c:pt idx="46852">
                  <c:v>2.9704063199460502E-3</c:v>
                </c:pt>
                <c:pt idx="46853">
                  <c:v>2.9628695920109801E-3</c:v>
                </c:pt>
                <c:pt idx="46854">
                  <c:v>2.9662067536264701E-3</c:v>
                </c:pt>
                <c:pt idx="46855">
                  <c:v>2.9642388690262998E-3</c:v>
                </c:pt>
                <c:pt idx="46856">
                  <c:v>2.9637357220053699E-3</c:v>
                </c:pt>
                <c:pt idx="46857">
                  <c:v>2.9666563495993601E-3</c:v>
                </c:pt>
                <c:pt idx="46858">
                  <c:v>2.96369497664273E-3</c:v>
                </c:pt>
                <c:pt idx="46859">
                  <c:v>2.9669071082025801E-3</c:v>
                </c:pt>
                <c:pt idx="46860">
                  <c:v>2.96460231766105E-3</c:v>
                </c:pt>
                <c:pt idx="46861">
                  <c:v>2.9648689087480298E-3</c:v>
                </c:pt>
                <c:pt idx="46862">
                  <c:v>2.96467612497509E-3</c:v>
                </c:pt>
                <c:pt idx="46863">
                  <c:v>2.9624253511428798E-3</c:v>
                </c:pt>
                <c:pt idx="46864">
                  <c:v>2.96342233195901E-3</c:v>
                </c:pt>
                <c:pt idx="46865">
                  <c:v>2.9611331410706E-3</c:v>
                </c:pt>
                <c:pt idx="46866">
                  <c:v>2.96170148067176E-3</c:v>
                </c:pt>
                <c:pt idx="46867">
                  <c:v>2.9610884375870202E-3</c:v>
                </c:pt>
                <c:pt idx="46868">
                  <c:v>2.96060624532402E-3</c:v>
                </c:pt>
                <c:pt idx="46869">
                  <c:v>2.9613992664962998E-3</c:v>
                </c:pt>
                <c:pt idx="46870">
                  <c:v>2.9604516457766299E-3</c:v>
                </c:pt>
                <c:pt idx="46871">
                  <c:v>2.9612926300615098E-3</c:v>
                </c:pt>
                <c:pt idx="46872">
                  <c:v>2.96070892363787E-3</c:v>
                </c:pt>
                <c:pt idx="46873">
                  <c:v>2.9606851749122099E-3</c:v>
                </c:pt>
                <c:pt idx="46874">
                  <c:v>2.9606968164444E-3</c:v>
                </c:pt>
                <c:pt idx="46875">
                  <c:v>2.9599613044410901E-3</c:v>
                </c:pt>
                <c:pt idx="46876">
                  <c:v>2.9601859860122199E-3</c:v>
                </c:pt>
                <c:pt idx="46877">
                  <c:v>2.95945862308145E-3</c:v>
                </c:pt>
                <c:pt idx="46878">
                  <c:v>2.9594642110168899E-3</c:v>
                </c:pt>
                <c:pt idx="46879">
                  <c:v>2.9592162463813998E-3</c:v>
                </c:pt>
                <c:pt idx="46880">
                  <c:v>2.9589242767542601E-3</c:v>
                </c:pt>
                <c:pt idx="46881">
                  <c:v>2.95906653627753E-3</c:v>
                </c:pt>
                <c:pt idx="46882">
                  <c:v>2.9587019234895702E-3</c:v>
                </c:pt>
                <c:pt idx="46883">
                  <c:v>2.9588546603918102E-3</c:v>
                </c:pt>
                <c:pt idx="46884">
                  <c:v>2.9586390592157802E-3</c:v>
                </c:pt>
                <c:pt idx="46885">
                  <c:v>2.95855524018407E-3</c:v>
                </c:pt>
                <c:pt idx="46886">
                  <c:v>2.9585123993456398E-3</c:v>
                </c:pt>
                <c:pt idx="46887">
                  <c:v>2.95823416672647E-3</c:v>
                </c:pt>
                <c:pt idx="46888">
                  <c:v>2.9582299757748799E-3</c:v>
                </c:pt>
                <c:pt idx="46889">
                  <c:v>2.9579503461718598E-3</c:v>
                </c:pt>
                <c:pt idx="46890">
                  <c:v>2.9578667599707799E-3</c:v>
                </c:pt>
                <c:pt idx="46891">
                  <c:v>2.9577158857136999E-3</c:v>
                </c:pt>
                <c:pt idx="46892">
                  <c:v>2.9575442895293201E-3</c:v>
                </c:pt>
                <c:pt idx="46893">
                  <c:v>2.9575005173683201E-3</c:v>
                </c:pt>
                <c:pt idx="46894">
                  <c:v>2.95731704682112E-3</c:v>
                </c:pt>
                <c:pt idx="46895">
                  <c:v>2.95728421770036E-3</c:v>
                </c:pt>
                <c:pt idx="46896">
                  <c:v>2.9571482446044701E-3</c:v>
                </c:pt>
                <c:pt idx="46897">
                  <c:v>2.9570562765002298E-3</c:v>
                </c:pt>
                <c:pt idx="46898">
                  <c:v>2.95697338879108E-3</c:v>
                </c:pt>
                <c:pt idx="46899">
                  <c:v>2.9568269383162299E-3</c:v>
                </c:pt>
                <c:pt idx="46900">
                  <c:v>2.9567545279860501E-3</c:v>
                </c:pt>
                <c:pt idx="46901">
                  <c:v>2.95660574920476E-3</c:v>
                </c:pt>
                <c:pt idx="46902">
                  <c:v>2.9565105214715E-3</c:v>
                </c:pt>
                <c:pt idx="46903">
                  <c:v>2.9563922435045199E-3</c:v>
                </c:pt>
                <c:pt idx="46904">
                  <c:v>2.9562721028924001E-3</c:v>
                </c:pt>
                <c:pt idx="46905">
                  <c:v>2.9561847914010299E-3</c:v>
                </c:pt>
                <c:pt idx="46906">
                  <c:v>2.9560590628534599E-3</c:v>
                </c:pt>
                <c:pt idx="46907">
                  <c:v>2.9559792019426801E-3</c:v>
                </c:pt>
                <c:pt idx="46908">
                  <c:v>2.9558674432337301E-3</c:v>
                </c:pt>
                <c:pt idx="46909">
                  <c:v>2.9557743109762699E-3</c:v>
                </c:pt>
                <c:pt idx="46910">
                  <c:v>2.9556807130575202E-3</c:v>
                </c:pt>
                <c:pt idx="46911">
                  <c:v>2.95557267963886E-3</c:v>
                </c:pt>
                <c:pt idx="46912">
                  <c:v>2.9554842039942698E-3</c:v>
                </c:pt>
                <c:pt idx="46913">
                  <c:v>2.95537267811596E-3</c:v>
                </c:pt>
                <c:pt idx="46914">
                  <c:v>2.9552788473665701E-3</c:v>
                </c:pt>
                <c:pt idx="46915">
                  <c:v>2.9551768675446502E-3</c:v>
                </c:pt>
                <c:pt idx="46916">
                  <c:v>2.9550744220614399E-3</c:v>
                </c:pt>
                <c:pt idx="46917">
                  <c:v>2.9549822211265599E-3</c:v>
                </c:pt>
                <c:pt idx="46918">
                  <c:v>2.9548779129981999E-3</c:v>
                </c:pt>
                <c:pt idx="46919">
                  <c:v>2.9547878075391102E-3</c:v>
                </c:pt>
                <c:pt idx="46920">
                  <c:v>2.9546888545155499E-3</c:v>
                </c:pt>
                <c:pt idx="46921">
                  <c:v>2.9545968864113101E-3</c:v>
                </c:pt>
                <c:pt idx="46922">
                  <c:v>2.9544967692345398E-3</c:v>
                </c:pt>
                <c:pt idx="46923">
                  <c:v>2.95436498709023E-3</c:v>
                </c:pt>
                <c:pt idx="46924">
                  <c:v>2.9542327392846298E-3</c:v>
                </c:pt>
                <c:pt idx="46925">
                  <c:v>2.9540914110839402E-3</c:v>
                </c:pt>
                <c:pt idx="46926">
                  <c:v>2.9539507813751702E-3</c:v>
                </c:pt>
                <c:pt idx="46927">
                  <c:v>2.9538071248680401E-3</c:v>
                </c:pt>
                <c:pt idx="46928">
                  <c:v>2.9536578804254502E-3</c:v>
                </c:pt>
                <c:pt idx="46929">
                  <c:v>2.9535111971199499E-3</c:v>
                </c:pt>
                <c:pt idx="46930">
                  <c:v>2.9533582273870698E-3</c:v>
                </c:pt>
                <c:pt idx="46931">
                  <c:v>2.9532068874687E-3</c:v>
                </c:pt>
                <c:pt idx="46932">
                  <c:v>2.9530522879213099E-3</c:v>
                </c:pt>
                <c:pt idx="46933">
                  <c:v>2.9528974555432801E-3</c:v>
                </c:pt>
                <c:pt idx="46934">
                  <c:v>2.9527430888265402E-3</c:v>
                </c:pt>
                <c:pt idx="46935">
                  <c:v>2.9525838326662801E-3</c:v>
                </c:pt>
                <c:pt idx="46936">
                  <c:v>2.9524273704737399E-3</c:v>
                </c:pt>
                <c:pt idx="46937">
                  <c:v>2.9522674158215501E-3</c:v>
                </c:pt>
                <c:pt idx="46938">
                  <c:v>2.95210932381451E-3</c:v>
                </c:pt>
                <c:pt idx="46939">
                  <c:v>2.9519489035010299E-3</c:v>
                </c:pt>
                <c:pt idx="46940">
                  <c:v>2.9517880175262698E-3</c:v>
                </c:pt>
                <c:pt idx="46941">
                  <c:v>2.9516282957047198E-3</c:v>
                </c:pt>
                <c:pt idx="46942">
                  <c:v>2.9514667112380301E-3</c:v>
                </c:pt>
                <c:pt idx="46943">
                  <c:v>2.95130629092455E-3</c:v>
                </c:pt>
                <c:pt idx="46944">
                  <c:v>2.95114377513528E-3</c:v>
                </c:pt>
                <c:pt idx="46945">
                  <c:v>2.95098405331373E-3</c:v>
                </c:pt>
                <c:pt idx="46946">
                  <c:v>2.9508217703551102E-3</c:v>
                </c:pt>
                <c:pt idx="46947">
                  <c:v>2.9506622813641999E-3</c:v>
                </c:pt>
                <c:pt idx="46948">
                  <c:v>2.9504997655749299E-3</c:v>
                </c:pt>
                <c:pt idx="46949">
                  <c:v>2.9503395780921E-3</c:v>
                </c:pt>
                <c:pt idx="46950">
                  <c:v>2.9501789249479801E-3</c:v>
                </c:pt>
                <c:pt idx="46951">
                  <c:v>2.9500171076506398E-3</c:v>
                </c:pt>
                <c:pt idx="46952">
                  <c:v>2.9498585499823102E-3</c:v>
                </c:pt>
                <c:pt idx="46953">
                  <c:v>2.9496976640075502E-3</c:v>
                </c:pt>
                <c:pt idx="46954">
                  <c:v>2.9495370108634199E-3</c:v>
                </c:pt>
                <c:pt idx="46955">
                  <c:v>2.9493782203644501E-3</c:v>
                </c:pt>
                <c:pt idx="46956">
                  <c:v>2.9492182657122599E-3</c:v>
                </c:pt>
                <c:pt idx="46957">
                  <c:v>2.9490590095519998E-3</c:v>
                </c:pt>
                <c:pt idx="46958">
                  <c:v>2.94890021905303E-3</c:v>
                </c:pt>
                <c:pt idx="46959">
                  <c:v>2.94874282553792E-3</c:v>
                </c:pt>
                <c:pt idx="46960">
                  <c:v>2.9485835693776599E-3</c:v>
                </c:pt>
                <c:pt idx="46961">
                  <c:v>2.94842687435448E-3</c:v>
                </c:pt>
                <c:pt idx="46962">
                  <c:v>2.9482685495168001E-3</c:v>
                </c:pt>
                <c:pt idx="46963">
                  <c:v>2.9481118544936202E-3</c:v>
                </c:pt>
                <c:pt idx="46964">
                  <c:v>2.9479544609785102E-3</c:v>
                </c:pt>
                <c:pt idx="46965">
                  <c:v>2.9477989301085498E-3</c:v>
                </c:pt>
                <c:pt idx="46966">
                  <c:v>2.9476431664079402E-3</c:v>
                </c:pt>
                <c:pt idx="46967">
                  <c:v>2.9474887996911998E-3</c:v>
                </c:pt>
                <c:pt idx="46968">
                  <c:v>2.94733163900673E-3</c:v>
                </c:pt>
                <c:pt idx="46969">
                  <c:v>2.9471784364432101E-3</c:v>
                </c:pt>
                <c:pt idx="46970">
                  <c:v>2.9470236040651798E-3</c:v>
                </c:pt>
                <c:pt idx="46971">
                  <c:v>2.9468706343323001E-3</c:v>
                </c:pt>
                <c:pt idx="46972">
                  <c:v>2.94671719893813E-3</c:v>
                </c:pt>
                <c:pt idx="46973">
                  <c:v>2.94656492769718E-3</c:v>
                </c:pt>
                <c:pt idx="46974">
                  <c:v>2.9464126564562299E-3</c:v>
                </c:pt>
                <c:pt idx="46975">
                  <c:v>2.94626061804593E-3</c:v>
                </c:pt>
                <c:pt idx="46976">
                  <c:v>2.9461088124662599E-3</c:v>
                </c:pt>
                <c:pt idx="46977">
                  <c:v>2.9459584038704599E-3</c:v>
                </c:pt>
                <c:pt idx="46978">
                  <c:v>2.9458070639520901E-3</c:v>
                </c:pt>
                <c:pt idx="46979">
                  <c:v>2.9456580523401499E-3</c:v>
                </c:pt>
                <c:pt idx="46980">
                  <c:v>2.9455081094056398E-3</c:v>
                </c:pt>
                <c:pt idx="46981">
                  <c:v>2.94536026194692E-3</c:v>
                </c:pt>
                <c:pt idx="46982">
                  <c:v>2.9452105518430502E-3</c:v>
                </c:pt>
                <c:pt idx="46983">
                  <c:v>2.9450624715536798E-3</c:v>
                </c:pt>
                <c:pt idx="46984">
                  <c:v>2.9449150897562499E-3</c:v>
                </c:pt>
                <c:pt idx="46985">
                  <c:v>2.94476817362011E-3</c:v>
                </c:pt>
                <c:pt idx="46986">
                  <c:v>2.9446207918226702E-3</c:v>
                </c:pt>
                <c:pt idx="46987">
                  <c:v>2.9444748070091E-3</c:v>
                </c:pt>
                <c:pt idx="46988">
                  <c:v>2.9443281237035998E-3</c:v>
                </c:pt>
                <c:pt idx="46989">
                  <c:v>2.9441840015351798E-3</c:v>
                </c:pt>
                <c:pt idx="46990">
                  <c:v>2.9440394137054699E-3</c:v>
                </c:pt>
                <c:pt idx="46991">
                  <c:v>2.9438945930451098E-3</c:v>
                </c:pt>
                <c:pt idx="46992">
                  <c:v>2.94375070370734E-3</c:v>
                </c:pt>
                <c:pt idx="46993">
                  <c:v>2.9436086770147098E-3</c:v>
                </c:pt>
                <c:pt idx="46994">
                  <c:v>2.9434654861688601E-3</c:v>
                </c:pt>
                <c:pt idx="46995">
                  <c:v>2.9433220624923702E-3</c:v>
                </c:pt>
                <c:pt idx="46996">
                  <c:v>2.9431818984448901E-3</c:v>
                </c:pt>
                <c:pt idx="46997">
                  <c:v>2.9430401045829101E-3</c:v>
                </c:pt>
                <c:pt idx="46998">
                  <c:v>2.9428994748741401E-3</c:v>
                </c:pt>
                <c:pt idx="46999">
                  <c:v>2.9427593108266601E-3</c:v>
                </c:pt>
                <c:pt idx="47000">
                  <c:v>2.9426207765936899E-3</c:v>
                </c:pt>
                <c:pt idx="47001">
                  <c:v>2.94248084537685E-3</c:v>
                </c:pt>
                <c:pt idx="47002">
                  <c:v>2.9423439409583798E-3</c:v>
                </c:pt>
                <c:pt idx="47003">
                  <c:v>2.94220517389476E-3</c:v>
                </c:pt>
                <c:pt idx="47004">
                  <c:v>2.9420682694763002E-3</c:v>
                </c:pt>
                <c:pt idx="47005">
                  <c:v>2.94193089939654E-3</c:v>
                </c:pt>
                <c:pt idx="47006">
                  <c:v>2.9417937621474301E-3</c:v>
                </c:pt>
                <c:pt idx="47007">
                  <c:v>2.9416596516966798E-3</c:v>
                </c:pt>
                <c:pt idx="47008">
                  <c:v>2.9415236786007899E-3</c:v>
                </c:pt>
                <c:pt idx="47009">
                  <c:v>2.9413893353193998E-3</c:v>
                </c:pt>
                <c:pt idx="47010">
                  <c:v>2.9412559233605901E-3</c:v>
                </c:pt>
                <c:pt idx="47011">
                  <c:v>2.9411199502646901E-3</c:v>
                </c:pt>
                <c:pt idx="47012">
                  <c:v>2.9409879352897401E-3</c:v>
                </c:pt>
                <c:pt idx="47013">
                  <c:v>2.9408559203147901E-3</c:v>
                </c:pt>
                <c:pt idx="47014">
                  <c:v>2.9407246038317702E-3</c:v>
                </c:pt>
                <c:pt idx="47015">
                  <c:v>2.9405928216874599E-3</c:v>
                </c:pt>
                <c:pt idx="47016">
                  <c:v>2.9404612723737998E-3</c:v>
                </c:pt>
                <c:pt idx="47017">
                  <c:v>2.94033112004399E-3</c:v>
                </c:pt>
                <c:pt idx="47018">
                  <c:v>2.94020026922226E-3</c:v>
                </c:pt>
                <c:pt idx="47019">
                  <c:v>2.94007128104568E-3</c:v>
                </c:pt>
                <c:pt idx="47020">
                  <c:v>2.9399238992482402E-3</c:v>
                </c:pt>
                <c:pt idx="47021">
                  <c:v>2.93973856605589E-3</c:v>
                </c:pt>
                <c:pt idx="47022">
                  <c:v>2.93954485096037E-3</c:v>
                </c:pt>
                <c:pt idx="47023">
                  <c:v>2.9393455479294101E-3</c:v>
                </c:pt>
                <c:pt idx="47024">
                  <c:v>2.9391422867774998E-3</c:v>
                </c:pt>
                <c:pt idx="47025">
                  <c:v>2.93893553316593E-3</c:v>
                </c:pt>
                <c:pt idx="47026">
                  <c:v>2.938725752756E-3</c:v>
                </c:pt>
                <c:pt idx="47027">
                  <c:v>2.9385110829025498E-3</c:v>
                </c:pt>
                <c:pt idx="47028">
                  <c:v>2.9382936190813802E-3</c:v>
                </c:pt>
                <c:pt idx="47029">
                  <c:v>2.9380747582763399E-3</c:v>
                </c:pt>
                <c:pt idx="47030">
                  <c:v>2.9378521721810098E-3</c:v>
                </c:pt>
                <c:pt idx="47031">
                  <c:v>2.9376284219324602E-3</c:v>
                </c:pt>
                <c:pt idx="47032">
                  <c:v>2.9374051373452E-3</c:v>
                </c:pt>
                <c:pt idx="47033">
                  <c:v>2.9371783602982799E-3</c:v>
                </c:pt>
                <c:pt idx="47034">
                  <c:v>2.93695204891264E-3</c:v>
                </c:pt>
                <c:pt idx="47035">
                  <c:v>2.9367250390350801E-3</c:v>
                </c:pt>
                <c:pt idx="47036">
                  <c:v>2.9364959336817299E-3</c:v>
                </c:pt>
                <c:pt idx="47037">
                  <c:v>2.9362686909735198E-3</c:v>
                </c:pt>
                <c:pt idx="47038">
                  <c:v>2.93604005128145E-3</c:v>
                </c:pt>
                <c:pt idx="47039">
                  <c:v>2.9358125757426002E-3</c:v>
                </c:pt>
                <c:pt idx="47040">
                  <c:v>2.9355848673731102E-3</c:v>
                </c:pt>
                <c:pt idx="47041">
                  <c:v>2.9353559948504001E-3</c:v>
                </c:pt>
                <c:pt idx="47042">
                  <c:v>2.9351282864809002E-3</c:v>
                </c:pt>
                <c:pt idx="47043">
                  <c:v>2.9349010437727001E-3</c:v>
                </c:pt>
                <c:pt idx="47044">
                  <c:v>2.93467496521771E-3</c:v>
                </c:pt>
                <c:pt idx="47045">
                  <c:v>2.9344474896788601E-3</c:v>
                </c:pt>
                <c:pt idx="47046">
                  <c:v>2.9342214111238701E-3</c:v>
                </c:pt>
                <c:pt idx="47047">
                  <c:v>2.9339978937059602E-3</c:v>
                </c:pt>
                <c:pt idx="47048">
                  <c:v>2.93377344496548E-3</c:v>
                </c:pt>
                <c:pt idx="47049">
                  <c:v>2.93354922905564E-3</c:v>
                </c:pt>
                <c:pt idx="47050">
                  <c:v>2.93332664296031E-3</c:v>
                </c:pt>
                <c:pt idx="47051">
                  <c:v>2.93310591951013E-3</c:v>
                </c:pt>
                <c:pt idx="47052">
                  <c:v>2.9328831005841498E-3</c:v>
                </c:pt>
                <c:pt idx="47053">
                  <c:v>2.9326630756258999E-3</c:v>
                </c:pt>
                <c:pt idx="47054">
                  <c:v>2.93244351632893E-3</c:v>
                </c:pt>
                <c:pt idx="47055">
                  <c:v>2.9322258196771101E-3</c:v>
                </c:pt>
                <c:pt idx="47056">
                  <c:v>2.9320081230252999E-3</c:v>
                </c:pt>
                <c:pt idx="47057">
                  <c:v>2.9317913576960598E-3</c:v>
                </c:pt>
                <c:pt idx="47058">
                  <c:v>2.9315766878426101E-3</c:v>
                </c:pt>
                <c:pt idx="47059">
                  <c:v>2.9313610866665801E-3</c:v>
                </c:pt>
                <c:pt idx="47060">
                  <c:v>2.9311478137970001E-3</c:v>
                </c:pt>
                <c:pt idx="47061">
                  <c:v>2.93093617074192E-3</c:v>
                </c:pt>
                <c:pt idx="47062">
                  <c:v>2.9307242948561898E-3</c:v>
                </c:pt>
                <c:pt idx="47063">
                  <c:v>2.9305138159543302E-3</c:v>
                </c:pt>
                <c:pt idx="47064">
                  <c:v>2.9303040355443898E-3</c:v>
                </c:pt>
                <c:pt idx="47065">
                  <c:v>2.9300961177796099E-3</c:v>
                </c:pt>
                <c:pt idx="47066">
                  <c:v>2.9298895969986898E-3</c:v>
                </c:pt>
                <c:pt idx="47067">
                  <c:v>2.9296821448951999E-3</c:v>
                </c:pt>
                <c:pt idx="47068">
                  <c:v>2.9294774867594199E-3</c:v>
                </c:pt>
                <c:pt idx="47069">
                  <c:v>2.92927352711558E-3</c:v>
                </c:pt>
                <c:pt idx="47070">
                  <c:v>2.9290709644556102E-3</c:v>
                </c:pt>
                <c:pt idx="47071">
                  <c:v>2.9288686346262702E-3</c:v>
                </c:pt>
                <c:pt idx="47072">
                  <c:v>2.9286674689501498E-3</c:v>
                </c:pt>
                <c:pt idx="47073">
                  <c:v>2.9284679330885402E-3</c:v>
                </c:pt>
                <c:pt idx="47074">
                  <c:v>2.9282707255333701E-3</c:v>
                </c:pt>
                <c:pt idx="47075">
                  <c:v>2.9280725866556198E-3</c:v>
                </c:pt>
                <c:pt idx="47076">
                  <c:v>2.9278749134391499E-3</c:v>
                </c:pt>
                <c:pt idx="47077">
                  <c:v>2.9276793356984901E-3</c:v>
                </c:pt>
                <c:pt idx="47078">
                  <c:v>2.9274856206029701E-3</c:v>
                </c:pt>
                <c:pt idx="47079">
                  <c:v>2.9272916726767999E-3</c:v>
                </c:pt>
                <c:pt idx="47080">
                  <c:v>2.9271012172102902E-3</c:v>
                </c:pt>
                <c:pt idx="47081">
                  <c:v>2.9269098304212102E-3</c:v>
                </c:pt>
                <c:pt idx="47082">
                  <c:v>2.9267189092934101E-3</c:v>
                </c:pt>
                <c:pt idx="47083">
                  <c:v>2.9264751356095102E-3</c:v>
                </c:pt>
                <c:pt idx="47084">
                  <c:v>2.9262090101838099E-3</c:v>
                </c:pt>
                <c:pt idx="47085">
                  <c:v>2.9259363655000899E-3</c:v>
                </c:pt>
                <c:pt idx="47086">
                  <c:v>2.9256555717438498E-3</c:v>
                </c:pt>
                <c:pt idx="47087">
                  <c:v>2.9253701213747302E-3</c:v>
                </c:pt>
                <c:pt idx="47088">
                  <c:v>2.9250797815620899E-3</c:v>
                </c:pt>
                <c:pt idx="47089">
                  <c:v>2.9247852507978699E-3</c:v>
                </c:pt>
                <c:pt idx="47090">
                  <c:v>2.92448722757399E-3</c:v>
                </c:pt>
                <c:pt idx="47091">
                  <c:v>2.92418873868883E-3</c:v>
                </c:pt>
                <c:pt idx="47092">
                  <c:v>2.9238867573440101E-3</c:v>
                </c:pt>
                <c:pt idx="47093">
                  <c:v>2.9235824476927501E-3</c:v>
                </c:pt>
                <c:pt idx="47094">
                  <c:v>2.9232769738882802E-3</c:v>
                </c:pt>
                <c:pt idx="47095">
                  <c:v>2.92297126725316E-3</c:v>
                </c:pt>
                <c:pt idx="47096">
                  <c:v>2.9226657934486901E-3</c:v>
                </c:pt>
                <c:pt idx="47097">
                  <c:v>2.9223582241684198E-3</c:v>
                </c:pt>
                <c:pt idx="47098">
                  <c:v>2.9220499563962199E-3</c:v>
                </c:pt>
                <c:pt idx="47099">
                  <c:v>2.9217449482530399E-3</c:v>
                </c:pt>
                <c:pt idx="47100">
                  <c:v>2.9214376118034098E-3</c:v>
                </c:pt>
                <c:pt idx="47101">
                  <c:v>2.92113237082958E-3</c:v>
                </c:pt>
                <c:pt idx="47102">
                  <c:v>2.9208294581621898E-3</c:v>
                </c:pt>
                <c:pt idx="47103">
                  <c:v>2.9205256141722198E-3</c:v>
                </c:pt>
                <c:pt idx="47104">
                  <c:v>2.9202233999967601E-3</c:v>
                </c:pt>
                <c:pt idx="47105">
                  <c:v>2.9199230484664401E-3</c:v>
                </c:pt>
                <c:pt idx="47106">
                  <c:v>2.9196229297667698E-3</c:v>
                </c:pt>
                <c:pt idx="47107">
                  <c:v>2.9193244408816099E-3</c:v>
                </c:pt>
                <c:pt idx="47108">
                  <c:v>2.9190289787948101E-3</c:v>
                </c:pt>
                <c:pt idx="47109">
                  <c:v>2.9187332838773701E-3</c:v>
                </c:pt>
                <c:pt idx="47110">
                  <c:v>2.9184399172663702E-3</c:v>
                </c:pt>
                <c:pt idx="47111">
                  <c:v>2.9181488789617998E-3</c:v>
                </c:pt>
                <c:pt idx="47112">
                  <c:v>2.9178590048104499E-3</c:v>
                </c:pt>
                <c:pt idx="47113">
                  <c:v>2.9175716917961801E-3</c:v>
                </c:pt>
                <c:pt idx="47114">
                  <c:v>2.91728507727385E-3</c:v>
                </c:pt>
                <c:pt idx="47115">
                  <c:v>2.9170010238885901E-3</c:v>
                </c:pt>
                <c:pt idx="47116">
                  <c:v>2.9167192988097698E-3</c:v>
                </c:pt>
                <c:pt idx="47117">
                  <c:v>2.9164373409003002E-3</c:v>
                </c:pt>
                <c:pt idx="47118">
                  <c:v>2.91615864261985E-3</c:v>
                </c:pt>
                <c:pt idx="47119">
                  <c:v>2.9158839024603402E-3</c:v>
                </c:pt>
                <c:pt idx="47120">
                  <c:v>2.9156093951314701E-3</c:v>
                </c:pt>
                <c:pt idx="47121">
                  <c:v>2.9153362847864602E-3</c:v>
                </c:pt>
                <c:pt idx="47122">
                  <c:v>2.9150655027478899E-3</c:v>
                </c:pt>
                <c:pt idx="47123">
                  <c:v>2.9147956520318998E-3</c:v>
                </c:pt>
                <c:pt idx="47124">
                  <c:v>2.91452906094492E-3</c:v>
                </c:pt>
                <c:pt idx="47125">
                  <c:v>2.91426503099501E-3</c:v>
                </c:pt>
                <c:pt idx="47126">
                  <c:v>2.9140030965208999E-3</c:v>
                </c:pt>
                <c:pt idx="47127">
                  <c:v>2.91367177851498E-3</c:v>
                </c:pt>
                <c:pt idx="47128">
                  <c:v>2.9133176431059798E-3</c:v>
                </c:pt>
                <c:pt idx="47129">
                  <c:v>2.91295815259218E-3</c:v>
                </c:pt>
                <c:pt idx="47130">
                  <c:v>2.9125914443284299E-3</c:v>
                </c:pt>
                <c:pt idx="47131">
                  <c:v>2.9122219420969499E-3</c:v>
                </c:pt>
                <c:pt idx="47132">
                  <c:v>2.91184615343809E-3</c:v>
                </c:pt>
                <c:pt idx="47133">
                  <c:v>2.9114689677953698E-3</c:v>
                </c:pt>
                <c:pt idx="47134">
                  <c:v>2.9110878240317102E-3</c:v>
                </c:pt>
                <c:pt idx="47135">
                  <c:v>2.9107052832841899E-3</c:v>
                </c:pt>
                <c:pt idx="47136">
                  <c:v>2.9103222768753802E-3</c:v>
                </c:pt>
                <c:pt idx="47137">
                  <c:v>2.9099383391439902E-3</c:v>
                </c:pt>
                <c:pt idx="47138">
                  <c:v>2.9095546342432499E-3</c:v>
                </c:pt>
                <c:pt idx="47139">
                  <c:v>2.9091699980199298E-3</c:v>
                </c:pt>
                <c:pt idx="47140">
                  <c:v>2.90878745727241E-3</c:v>
                </c:pt>
                <c:pt idx="47141">
                  <c:v>2.9084056150168202E-3</c:v>
                </c:pt>
                <c:pt idx="47142">
                  <c:v>2.90802656672895E-3</c:v>
                </c:pt>
                <c:pt idx="47143">
                  <c:v>2.9076465871185099E-3</c:v>
                </c:pt>
                <c:pt idx="47144">
                  <c:v>2.9072705656289998E-3</c:v>
                </c:pt>
                <c:pt idx="47145">
                  <c:v>2.9068952426314402E-3</c:v>
                </c:pt>
                <c:pt idx="47146">
                  <c:v>2.9065213166177299E-3</c:v>
                </c:pt>
                <c:pt idx="47147">
                  <c:v>2.9061529785394699E-3</c:v>
                </c:pt>
                <c:pt idx="47148">
                  <c:v>2.9057848732918501E-3</c:v>
                </c:pt>
                <c:pt idx="47149">
                  <c:v>2.9054197948426E-3</c:v>
                </c:pt>
                <c:pt idx="47150">
                  <c:v>2.9050589073449399E-3</c:v>
                </c:pt>
                <c:pt idx="47151">
                  <c:v>2.9047001153230702E-3</c:v>
                </c:pt>
                <c:pt idx="47152">
                  <c:v>2.9043427202850602E-3</c:v>
                </c:pt>
                <c:pt idx="47153">
                  <c:v>2.9039892833679901E-3</c:v>
                </c:pt>
                <c:pt idx="47154">
                  <c:v>2.9036391060799399E-3</c:v>
                </c:pt>
                <c:pt idx="47155">
                  <c:v>2.9032914899289599E-3</c:v>
                </c:pt>
                <c:pt idx="47156">
                  <c:v>2.9029473662376399E-3</c:v>
                </c:pt>
                <c:pt idx="47157">
                  <c:v>2.9026069678366202E-3</c:v>
                </c:pt>
                <c:pt idx="47158">
                  <c:v>2.9022665694355999E-3</c:v>
                </c:pt>
                <c:pt idx="47159">
                  <c:v>2.9019331559538798E-3</c:v>
                </c:pt>
                <c:pt idx="47160">
                  <c:v>2.9015350155532399E-3</c:v>
                </c:pt>
                <c:pt idx="47161">
                  <c:v>2.9011049773544099E-3</c:v>
                </c:pt>
                <c:pt idx="47162">
                  <c:v>2.9006684198975602E-3</c:v>
                </c:pt>
                <c:pt idx="47163">
                  <c:v>2.9002269729971899E-3</c:v>
                </c:pt>
                <c:pt idx="47164">
                  <c:v>2.8997848276048899E-3</c:v>
                </c:pt>
                <c:pt idx="47165">
                  <c:v>2.8993389569222901E-3</c:v>
                </c:pt>
                <c:pt idx="47166">
                  <c:v>2.8988900594413298E-3</c:v>
                </c:pt>
                <c:pt idx="47167">
                  <c:v>2.8984416276216498E-3</c:v>
                </c:pt>
                <c:pt idx="47168">
                  <c:v>2.89799342863262E-3</c:v>
                </c:pt>
                <c:pt idx="47169">
                  <c:v>2.8975463937967998E-3</c:v>
                </c:pt>
                <c:pt idx="47170">
                  <c:v>2.8970995917916298E-3</c:v>
                </c:pt>
                <c:pt idx="47171">
                  <c:v>2.8966534882783898E-3</c:v>
                </c:pt>
                <c:pt idx="47172">
                  <c:v>2.8962106443941602E-3</c:v>
                </c:pt>
                <c:pt idx="47173">
                  <c:v>2.8957710601389399E-3</c:v>
                </c:pt>
                <c:pt idx="47174">
                  <c:v>2.8953331056982301E-3</c:v>
                </c:pt>
                <c:pt idx="47175">
                  <c:v>2.8948988765478099E-3</c:v>
                </c:pt>
                <c:pt idx="47176">
                  <c:v>2.89446953684092E-3</c:v>
                </c:pt>
                <c:pt idx="47177">
                  <c:v>2.8940415941178799E-3</c:v>
                </c:pt>
                <c:pt idx="47178">
                  <c:v>2.8936178423464298E-3</c:v>
                </c:pt>
                <c:pt idx="47179">
                  <c:v>2.89319781586528E-3</c:v>
                </c:pt>
                <c:pt idx="47180">
                  <c:v>2.8927829116582901E-3</c:v>
                </c:pt>
                <c:pt idx="47181">
                  <c:v>2.8923710342496599E-3</c:v>
                </c:pt>
                <c:pt idx="47182">
                  <c:v>2.8919642791152E-3</c:v>
                </c:pt>
                <c:pt idx="47183">
                  <c:v>2.8915607836097501E-3</c:v>
                </c:pt>
                <c:pt idx="47184">
                  <c:v>2.89116287603974E-3</c:v>
                </c:pt>
                <c:pt idx="47185">
                  <c:v>2.8907684609293899E-3</c:v>
                </c:pt>
                <c:pt idx="47186">
                  <c:v>2.8903251513838798E-3</c:v>
                </c:pt>
                <c:pt idx="47187">
                  <c:v>2.8898424934595802E-3</c:v>
                </c:pt>
                <c:pt idx="47188">
                  <c:v>2.8893568087369199E-3</c:v>
                </c:pt>
                <c:pt idx="47189">
                  <c:v>2.88886693306267E-3</c:v>
                </c:pt>
                <c:pt idx="47190">
                  <c:v>2.8883784543722898E-3</c:v>
                </c:pt>
                <c:pt idx="47191">
                  <c:v>2.8878878802061098E-3</c:v>
                </c:pt>
                <c:pt idx="47192">
                  <c:v>2.8873994015157201E-3</c:v>
                </c:pt>
                <c:pt idx="47193">
                  <c:v>2.8869118541479102E-3</c:v>
                </c:pt>
                <c:pt idx="47194">
                  <c:v>2.8864264022558902E-3</c:v>
                </c:pt>
                <c:pt idx="47195">
                  <c:v>2.88594490848482E-3</c:v>
                </c:pt>
                <c:pt idx="47196">
                  <c:v>2.8854648116976001E-3</c:v>
                </c:pt>
                <c:pt idx="47197">
                  <c:v>2.8849893715232602E-3</c:v>
                </c:pt>
                <c:pt idx="47198">
                  <c:v>2.8845176566392201E-3</c:v>
                </c:pt>
                <c:pt idx="47199">
                  <c:v>2.8840503655373998E-3</c:v>
                </c:pt>
                <c:pt idx="47200">
                  <c:v>2.8835895936936101E-3</c:v>
                </c:pt>
                <c:pt idx="47201">
                  <c:v>2.88313231430948E-3</c:v>
                </c:pt>
                <c:pt idx="47202">
                  <c:v>2.8826794587075702E-3</c:v>
                </c:pt>
                <c:pt idx="47203">
                  <c:v>2.8822314925491801E-3</c:v>
                </c:pt>
                <c:pt idx="47204">
                  <c:v>2.8817891143262399E-3</c:v>
                </c:pt>
                <c:pt idx="47205">
                  <c:v>2.88135278970003E-3</c:v>
                </c:pt>
                <c:pt idx="47206">
                  <c:v>2.88092228583992E-3</c:v>
                </c:pt>
                <c:pt idx="47207">
                  <c:v>2.8804978355765299E-3</c:v>
                </c:pt>
                <c:pt idx="47208">
                  <c:v>2.8800531290471602E-3</c:v>
                </c:pt>
                <c:pt idx="47209">
                  <c:v>2.8795558027923098E-3</c:v>
                </c:pt>
                <c:pt idx="47210">
                  <c:v>2.8790575452148901E-3</c:v>
                </c:pt>
                <c:pt idx="47211">
                  <c:v>2.8785597532987599E-3</c:v>
                </c:pt>
                <c:pt idx="47212">
                  <c:v>2.8780654538422801E-3</c:v>
                </c:pt>
                <c:pt idx="47213">
                  <c:v>2.8775704558938698E-3</c:v>
                </c:pt>
                <c:pt idx="47214">
                  <c:v>2.8770817443728499E-3</c:v>
                </c:pt>
                <c:pt idx="47215">
                  <c:v>2.8765939641743898E-3</c:v>
                </c:pt>
                <c:pt idx="47216">
                  <c:v>2.8761124704033102E-3</c:v>
                </c:pt>
                <c:pt idx="47217">
                  <c:v>2.8756363317370402E-3</c:v>
                </c:pt>
                <c:pt idx="47218">
                  <c:v>2.8751620557159198E-3</c:v>
                </c:pt>
                <c:pt idx="47219">
                  <c:v>2.8746938332915302E-3</c:v>
                </c:pt>
                <c:pt idx="47220">
                  <c:v>2.8742325957864501E-3</c:v>
                </c:pt>
                <c:pt idx="47221">
                  <c:v>2.8737774118781098E-3</c:v>
                </c:pt>
                <c:pt idx="47222">
                  <c:v>2.8733266517519999E-3</c:v>
                </c:pt>
                <c:pt idx="47223">
                  <c:v>2.8728814795613302E-3</c:v>
                </c:pt>
                <c:pt idx="47224">
                  <c:v>2.8724435251206199E-3</c:v>
                </c:pt>
                <c:pt idx="47225">
                  <c:v>2.8720106929540599E-3</c:v>
                </c:pt>
                <c:pt idx="47226">
                  <c:v>2.8715848457068201E-3</c:v>
                </c:pt>
                <c:pt idx="47227">
                  <c:v>2.8711652848869601E-3</c:v>
                </c:pt>
                <c:pt idx="47228">
                  <c:v>2.8707447927445199E-3</c:v>
                </c:pt>
                <c:pt idx="47229">
                  <c:v>2.8702775016427001E-3</c:v>
                </c:pt>
                <c:pt idx="47230">
                  <c:v>2.8698144014924799E-3</c:v>
                </c:pt>
                <c:pt idx="47231">
                  <c:v>2.8693533968180401E-3</c:v>
                </c:pt>
                <c:pt idx="47232">
                  <c:v>2.8688942547887598E-3</c:v>
                </c:pt>
                <c:pt idx="47233">
                  <c:v>2.8684427961707102E-3</c:v>
                </c:pt>
                <c:pt idx="47234">
                  <c:v>2.8679952956736101E-3</c:v>
                </c:pt>
                <c:pt idx="47235">
                  <c:v>2.8675498906522998E-3</c:v>
                </c:pt>
                <c:pt idx="47236">
                  <c:v>2.8671128675341602E-3</c:v>
                </c:pt>
                <c:pt idx="47237">
                  <c:v>2.8666788712143898E-3</c:v>
                </c:pt>
                <c:pt idx="47238">
                  <c:v>2.8662518598139299E-3</c:v>
                </c:pt>
                <c:pt idx="47239">
                  <c:v>2.8658297378569798E-3</c:v>
                </c:pt>
                <c:pt idx="47240">
                  <c:v>2.8654152993112798E-3</c:v>
                </c:pt>
                <c:pt idx="47241">
                  <c:v>2.8650036547333002E-3</c:v>
                </c:pt>
                <c:pt idx="47242">
                  <c:v>2.8645994607359201E-3</c:v>
                </c:pt>
                <c:pt idx="47243">
                  <c:v>2.8641999233514101E-3</c:v>
                </c:pt>
                <c:pt idx="47244">
                  <c:v>2.8638076037168498E-3</c:v>
                </c:pt>
                <c:pt idx="47245">
                  <c:v>2.8634211048483901E-3</c:v>
                </c:pt>
                <c:pt idx="47246">
                  <c:v>2.8630401939153702E-3</c:v>
                </c:pt>
                <c:pt idx="47247">
                  <c:v>2.8626634739339399E-3</c:v>
                </c:pt>
                <c:pt idx="47248">
                  <c:v>2.8622937388718098E-3</c:v>
                </c:pt>
                <c:pt idx="47249">
                  <c:v>2.8619039803743401E-3</c:v>
                </c:pt>
                <c:pt idx="47250">
                  <c:v>2.8615144547074998E-3</c:v>
                </c:pt>
                <c:pt idx="47251">
                  <c:v>2.8611293528228998E-3</c:v>
                </c:pt>
                <c:pt idx="47252">
                  <c:v>2.8607493732124602E-3</c:v>
                </c:pt>
                <c:pt idx="47253">
                  <c:v>2.8603712562471602E-3</c:v>
                </c:pt>
                <c:pt idx="47254">
                  <c:v>2.8599975630641001E-3</c:v>
                </c:pt>
                <c:pt idx="47255">
                  <c:v>2.8596303891390601E-3</c:v>
                </c:pt>
                <c:pt idx="47256">
                  <c:v>2.8592674061655998E-3</c:v>
                </c:pt>
                <c:pt idx="47257">
                  <c:v>2.8589083813130899E-3</c:v>
                </c:pt>
                <c:pt idx="47258">
                  <c:v>2.85855284892023E-3</c:v>
                </c:pt>
                <c:pt idx="47259">
                  <c:v>2.8582024388015301E-3</c:v>
                </c:pt>
                <c:pt idx="47260">
                  <c:v>2.8578557539731299E-3</c:v>
                </c:pt>
                <c:pt idx="47261">
                  <c:v>2.85751465708017E-3</c:v>
                </c:pt>
                <c:pt idx="47262">
                  <c:v>2.8571777511388098E-3</c:v>
                </c:pt>
                <c:pt idx="47263">
                  <c:v>2.8568441048264499E-3</c:v>
                </c:pt>
                <c:pt idx="47264">
                  <c:v>2.8565144166350399E-3</c:v>
                </c:pt>
                <c:pt idx="47265">
                  <c:v>2.85619054920971E-3</c:v>
                </c:pt>
                <c:pt idx="47266">
                  <c:v>2.8558678459376101E-3</c:v>
                </c:pt>
                <c:pt idx="47267">
                  <c:v>2.8555514290928802E-3</c:v>
                </c:pt>
                <c:pt idx="47268">
                  <c:v>2.8552368748933099E-3</c:v>
                </c:pt>
                <c:pt idx="47269">
                  <c:v>2.8549269773066E-3</c:v>
                </c:pt>
                <c:pt idx="47270">
                  <c:v>2.8546194080263398E-3</c:v>
                </c:pt>
                <c:pt idx="47271">
                  <c:v>2.8543171938508801E-3</c:v>
                </c:pt>
                <c:pt idx="47272">
                  <c:v>2.8540154453366999E-3</c:v>
                </c:pt>
                <c:pt idx="47273">
                  <c:v>2.85371579229832E-3</c:v>
                </c:pt>
                <c:pt idx="47274">
                  <c:v>2.85341660492122E-3</c:v>
                </c:pt>
                <c:pt idx="47275">
                  <c:v>2.8531202115118499E-3</c:v>
                </c:pt>
                <c:pt idx="47276">
                  <c:v>2.8528282418847101E-3</c:v>
                </c:pt>
                <c:pt idx="47277">
                  <c:v>2.8525367379188499E-3</c:v>
                </c:pt>
                <c:pt idx="47278">
                  <c:v>2.8522489592433002E-3</c:v>
                </c:pt>
                <c:pt idx="47279">
                  <c:v>2.8519642073661102E-3</c:v>
                </c:pt>
                <c:pt idx="47280">
                  <c:v>2.85168085247278E-3</c:v>
                </c:pt>
                <c:pt idx="47281">
                  <c:v>2.8514021541923302E-3</c:v>
                </c:pt>
                <c:pt idx="47282">
                  <c:v>2.8511229902505901E-3</c:v>
                </c:pt>
                <c:pt idx="47283">
                  <c:v>2.8508466202765699E-3</c:v>
                </c:pt>
                <c:pt idx="47284">
                  <c:v>2.8505732771009198E-3</c:v>
                </c:pt>
                <c:pt idx="47285">
                  <c:v>2.8503015637397801E-3</c:v>
                </c:pt>
                <c:pt idx="47286">
                  <c:v>2.8500319458544198E-3</c:v>
                </c:pt>
                <c:pt idx="47287">
                  <c:v>2.8497651219367998E-3</c:v>
                </c:pt>
                <c:pt idx="47288">
                  <c:v>2.84950016066432E-3</c:v>
                </c:pt>
                <c:pt idx="47289">
                  <c:v>2.84923613071442E-3</c:v>
                </c:pt>
                <c:pt idx="47290">
                  <c:v>2.8489741962403098E-3</c:v>
                </c:pt>
                <c:pt idx="47291">
                  <c:v>2.8487145900726301E-3</c:v>
                </c:pt>
                <c:pt idx="47292">
                  <c:v>2.84845684655011E-3</c:v>
                </c:pt>
                <c:pt idx="47293">
                  <c:v>2.8482011985033798E-3</c:v>
                </c:pt>
                <c:pt idx="47294">
                  <c:v>2.8479450847953601E-3</c:v>
                </c:pt>
                <c:pt idx="47295">
                  <c:v>2.84769246354699E-3</c:v>
                </c:pt>
                <c:pt idx="47296">
                  <c:v>2.84744054079056E-3</c:v>
                </c:pt>
                <c:pt idx="47297">
                  <c:v>2.8471907135099199E-3</c:v>
                </c:pt>
                <c:pt idx="47298">
                  <c:v>2.8469415847212098E-3</c:v>
                </c:pt>
                <c:pt idx="47299">
                  <c:v>2.8466947842389402E-3</c:v>
                </c:pt>
                <c:pt idx="47300">
                  <c:v>2.8464468196034401E-3</c:v>
                </c:pt>
                <c:pt idx="47301">
                  <c:v>2.8462035115808301E-3</c:v>
                </c:pt>
                <c:pt idx="47302">
                  <c:v>2.8459611348807799E-3</c:v>
                </c:pt>
                <c:pt idx="47303">
                  <c:v>2.8457185253500899E-3</c:v>
                </c:pt>
                <c:pt idx="47304">
                  <c:v>2.8454780112951998E-3</c:v>
                </c:pt>
                <c:pt idx="47305">
                  <c:v>2.8452379629015901E-3</c:v>
                </c:pt>
                <c:pt idx="47306">
                  <c:v>2.8450000099837802E-3</c:v>
                </c:pt>
                <c:pt idx="47307">
                  <c:v>2.84476228989661E-3</c:v>
                </c:pt>
                <c:pt idx="47308">
                  <c:v>2.8445264324545899E-3</c:v>
                </c:pt>
                <c:pt idx="47309">
                  <c:v>2.8442912735045E-3</c:v>
                </c:pt>
                <c:pt idx="47310">
                  <c:v>2.8440577443689099E-3</c:v>
                </c:pt>
                <c:pt idx="47311">
                  <c:v>2.8438246808946098E-3</c:v>
                </c:pt>
                <c:pt idx="47312">
                  <c:v>2.8435946442186802E-3</c:v>
                </c:pt>
                <c:pt idx="47313">
                  <c:v>2.8433639090508201E-3</c:v>
                </c:pt>
                <c:pt idx="47314">
                  <c:v>2.8431338723748901E-3</c:v>
                </c:pt>
                <c:pt idx="47315">
                  <c:v>2.8429084923118401E-3</c:v>
                </c:pt>
                <c:pt idx="47316">
                  <c:v>2.8426828794181399E-3</c:v>
                </c:pt>
                <c:pt idx="47317">
                  <c:v>2.8424600604921601E-3</c:v>
                </c:pt>
                <c:pt idx="47318">
                  <c:v>2.8422400355339098E-3</c:v>
                </c:pt>
                <c:pt idx="47319">
                  <c:v>2.8420179150998601E-3</c:v>
                </c:pt>
                <c:pt idx="47320">
                  <c:v>2.8417985886335399E-3</c:v>
                </c:pt>
                <c:pt idx="47321">
                  <c:v>2.84158019348979E-3</c:v>
                </c:pt>
                <c:pt idx="47322">
                  <c:v>2.8413599357008899E-3</c:v>
                </c:pt>
                <c:pt idx="47323">
                  <c:v>2.8411424718797198E-3</c:v>
                </c:pt>
                <c:pt idx="47324">
                  <c:v>2.8409257065504798E-3</c:v>
                </c:pt>
                <c:pt idx="47325">
                  <c:v>2.8407098725438101E-3</c:v>
                </c:pt>
                <c:pt idx="47326">
                  <c:v>2.8404954355210101E-3</c:v>
                </c:pt>
                <c:pt idx="47327">
                  <c:v>2.8402798343449801E-3</c:v>
                </c:pt>
                <c:pt idx="47328">
                  <c:v>2.84006586298347E-3</c:v>
                </c:pt>
                <c:pt idx="47329">
                  <c:v>2.8398544527590301E-3</c:v>
                </c:pt>
                <c:pt idx="47330">
                  <c:v>2.8396418783813702E-3</c:v>
                </c:pt>
                <c:pt idx="47331">
                  <c:v>2.8394313994795101E-3</c:v>
                </c:pt>
                <c:pt idx="47332">
                  <c:v>2.8392190579325E-3</c:v>
                </c:pt>
                <c:pt idx="47333">
                  <c:v>2.8390097431838499E-3</c:v>
                </c:pt>
                <c:pt idx="47334">
                  <c:v>2.83880112692714E-3</c:v>
                </c:pt>
                <c:pt idx="47335">
                  <c:v>2.8385922778397799E-3</c:v>
                </c:pt>
                <c:pt idx="47336">
                  <c:v>2.8383852913975698E-3</c:v>
                </c:pt>
                <c:pt idx="47337">
                  <c:v>2.8381759766489302E-3</c:v>
                </c:pt>
                <c:pt idx="47338">
                  <c:v>2.83797108568251E-3</c:v>
                </c:pt>
                <c:pt idx="47339">
                  <c:v>2.8377657290548099E-3</c:v>
                </c:pt>
                <c:pt idx="47340">
                  <c:v>2.8375610709190399E-3</c:v>
                </c:pt>
                <c:pt idx="47341">
                  <c:v>2.8373552486300499E-3</c:v>
                </c:pt>
                <c:pt idx="47342">
                  <c:v>2.83715245313942E-3</c:v>
                </c:pt>
                <c:pt idx="47343">
                  <c:v>2.8369487263262298E-3</c:v>
                </c:pt>
                <c:pt idx="47344">
                  <c:v>2.8367470949888199E-3</c:v>
                </c:pt>
                <c:pt idx="47345">
                  <c:v>2.8365447651594899E-3</c:v>
                </c:pt>
                <c:pt idx="47346">
                  <c:v>2.8363438323140101E-3</c:v>
                </c:pt>
                <c:pt idx="47347">
                  <c:v>2.83614313229919E-3</c:v>
                </c:pt>
                <c:pt idx="47348">
                  <c:v>2.8359433636069302E-3</c:v>
                </c:pt>
                <c:pt idx="47349">
                  <c:v>2.8357445262372498E-3</c:v>
                </c:pt>
                <c:pt idx="47350">
                  <c:v>2.8355461545288602E-3</c:v>
                </c:pt>
                <c:pt idx="47351">
                  <c:v>2.8353470843285301E-3</c:v>
                </c:pt>
                <c:pt idx="47352">
                  <c:v>2.8351503424346499E-3</c:v>
                </c:pt>
                <c:pt idx="47353">
                  <c:v>2.8349536005407602E-3</c:v>
                </c:pt>
                <c:pt idx="47354">
                  <c:v>2.8347582556307298E-3</c:v>
                </c:pt>
                <c:pt idx="47355">
                  <c:v>2.8345629107207099E-3</c:v>
                </c:pt>
                <c:pt idx="47356">
                  <c:v>2.83436756581068E-3</c:v>
                </c:pt>
                <c:pt idx="47357">
                  <c:v>2.8341731522232298E-3</c:v>
                </c:pt>
                <c:pt idx="47358">
                  <c:v>2.8339801356196399E-3</c:v>
                </c:pt>
                <c:pt idx="47359">
                  <c:v>2.8337864205241199E-3</c:v>
                </c:pt>
                <c:pt idx="47360">
                  <c:v>2.8335941024124601E-3</c:v>
                </c:pt>
                <c:pt idx="47361">
                  <c:v>2.8334017843007998E-3</c:v>
                </c:pt>
                <c:pt idx="47362">
                  <c:v>2.83321179449558E-3</c:v>
                </c:pt>
                <c:pt idx="47363">
                  <c:v>2.8330197092145699E-3</c:v>
                </c:pt>
                <c:pt idx="47364">
                  <c:v>2.8328318148851399E-3</c:v>
                </c:pt>
                <c:pt idx="47365">
                  <c:v>2.8326413594186302E-3</c:v>
                </c:pt>
                <c:pt idx="47366">
                  <c:v>2.8324518352746998E-3</c:v>
                </c:pt>
                <c:pt idx="47367">
                  <c:v>2.8322644066065602E-3</c:v>
                </c:pt>
                <c:pt idx="47368">
                  <c:v>2.8320774435997001E-3</c:v>
                </c:pt>
                <c:pt idx="47369">
                  <c:v>2.8318893164396299E-3</c:v>
                </c:pt>
                <c:pt idx="47370">
                  <c:v>2.8317028190940601E-3</c:v>
                </c:pt>
                <c:pt idx="47371">
                  <c:v>2.8315167874097798E-3</c:v>
                </c:pt>
                <c:pt idx="47372">
                  <c:v>2.8313321527093701E-3</c:v>
                </c:pt>
                <c:pt idx="47373">
                  <c:v>2.8311468195170199E-3</c:v>
                </c:pt>
                <c:pt idx="47374">
                  <c:v>2.83096311613917E-3</c:v>
                </c:pt>
                <c:pt idx="47375">
                  <c:v>2.8307801112532598E-3</c:v>
                </c:pt>
                <c:pt idx="47376">
                  <c:v>2.8305982705205701E-3</c:v>
                </c:pt>
                <c:pt idx="47377">
                  <c:v>2.8304159641265899E-3</c:v>
                </c:pt>
                <c:pt idx="47378">
                  <c:v>2.8302320279180999E-3</c:v>
                </c:pt>
                <c:pt idx="47379">
                  <c:v>2.8300515841692699E-3</c:v>
                </c:pt>
                <c:pt idx="47380">
                  <c:v>2.8298713732510801E-3</c:v>
                </c:pt>
                <c:pt idx="47381">
                  <c:v>2.82969023101032E-3</c:v>
                </c:pt>
                <c:pt idx="47382">
                  <c:v>2.8295116499066401E-3</c:v>
                </c:pt>
                <c:pt idx="47383">
                  <c:v>2.8293335344642401E-3</c:v>
                </c:pt>
                <c:pt idx="47384">
                  <c:v>2.8291549533605602E-3</c:v>
                </c:pt>
                <c:pt idx="47385">
                  <c:v>2.8289773035794501E-3</c:v>
                </c:pt>
                <c:pt idx="47386">
                  <c:v>2.8287989553064099E-3</c:v>
                </c:pt>
                <c:pt idx="47387">
                  <c:v>2.8286217711865902E-3</c:v>
                </c:pt>
                <c:pt idx="47388">
                  <c:v>2.8284476138651401E-3</c:v>
                </c:pt>
                <c:pt idx="47389">
                  <c:v>2.8282720595598199E-3</c:v>
                </c:pt>
                <c:pt idx="47390">
                  <c:v>2.82809697091579E-3</c:v>
                </c:pt>
                <c:pt idx="47391">
                  <c:v>2.8279221151024099E-3</c:v>
                </c:pt>
                <c:pt idx="47392">
                  <c:v>2.8277488891035301E-3</c:v>
                </c:pt>
                <c:pt idx="47393">
                  <c:v>2.8275758959353E-3</c:v>
                </c:pt>
                <c:pt idx="47394">
                  <c:v>2.8274036012589901E-3</c:v>
                </c:pt>
                <c:pt idx="47395">
                  <c:v>2.8272289782762501E-3</c:v>
                </c:pt>
                <c:pt idx="47396">
                  <c:v>2.8270580805838099E-3</c:v>
                </c:pt>
                <c:pt idx="47397">
                  <c:v>2.82688578590751E-3</c:v>
                </c:pt>
                <c:pt idx="47398">
                  <c:v>2.82671628519893E-3</c:v>
                </c:pt>
                <c:pt idx="47399">
                  <c:v>2.8265472501516299E-3</c:v>
                </c:pt>
                <c:pt idx="47400">
                  <c:v>2.82637681812048E-3</c:v>
                </c:pt>
                <c:pt idx="47401">
                  <c:v>2.8262073174119E-3</c:v>
                </c:pt>
                <c:pt idx="47402">
                  <c:v>2.8260394465178299E-3</c:v>
                </c:pt>
                <c:pt idx="47403">
                  <c:v>2.8258722741156799E-3</c:v>
                </c:pt>
                <c:pt idx="47404">
                  <c:v>2.8257039375603199E-3</c:v>
                </c:pt>
                <c:pt idx="47405">
                  <c:v>2.8255376964807502E-3</c:v>
                </c:pt>
                <c:pt idx="47406">
                  <c:v>2.8253721538931101E-3</c:v>
                </c:pt>
                <c:pt idx="47407">
                  <c:v>2.8252059128135399E-3</c:v>
                </c:pt>
                <c:pt idx="47408">
                  <c:v>2.82504060305655E-3</c:v>
                </c:pt>
                <c:pt idx="47409">
                  <c:v>2.8248766902834199E-3</c:v>
                </c:pt>
                <c:pt idx="47410">
                  <c:v>2.8247106820344899E-3</c:v>
                </c:pt>
                <c:pt idx="47411">
                  <c:v>2.8245472349226501E-3</c:v>
                </c:pt>
                <c:pt idx="47412">
                  <c:v>2.8243837878107999E-3</c:v>
                </c:pt>
                <c:pt idx="47413">
                  <c:v>2.82422150485218E-3</c:v>
                </c:pt>
                <c:pt idx="47414">
                  <c:v>2.8240603860467698E-3</c:v>
                </c:pt>
                <c:pt idx="47415">
                  <c:v>2.8238981030881401E-3</c:v>
                </c:pt>
                <c:pt idx="47416">
                  <c:v>2.8237379156053101E-3</c:v>
                </c:pt>
                <c:pt idx="47417">
                  <c:v>2.8235760983079698E-3</c:v>
                </c:pt>
                <c:pt idx="47418">
                  <c:v>2.8234156779944901E-3</c:v>
                </c:pt>
                <c:pt idx="47419">
                  <c:v>2.8232561890035898E-3</c:v>
                </c:pt>
                <c:pt idx="47420">
                  <c:v>2.82309670001268E-3</c:v>
                </c:pt>
                <c:pt idx="47421">
                  <c:v>2.8229383751750001E-3</c:v>
                </c:pt>
                <c:pt idx="47422">
                  <c:v>2.82278144732118E-3</c:v>
                </c:pt>
                <c:pt idx="47423">
                  <c:v>2.8226226568221998E-3</c:v>
                </c:pt>
                <c:pt idx="47424">
                  <c:v>2.8224652633070898E-3</c:v>
                </c:pt>
                <c:pt idx="47425">
                  <c:v>2.8223097324371299E-3</c:v>
                </c:pt>
                <c:pt idx="47426">
                  <c:v>2.8221539687365298E-3</c:v>
                </c:pt>
                <c:pt idx="47427">
                  <c:v>2.8219986706972101E-3</c:v>
                </c:pt>
                <c:pt idx="47428">
                  <c:v>2.82184360548854E-3</c:v>
                </c:pt>
                <c:pt idx="47429">
                  <c:v>2.82169133424759E-3</c:v>
                </c:pt>
                <c:pt idx="47430">
                  <c:v>2.8215395286679298E-3</c:v>
                </c:pt>
                <c:pt idx="47431">
                  <c:v>2.8213872574269802E-3</c:v>
                </c:pt>
                <c:pt idx="47432">
                  <c:v>2.8212349861860301E-3</c:v>
                </c:pt>
                <c:pt idx="47433">
                  <c:v>2.8210838790983001E-3</c:v>
                </c:pt>
                <c:pt idx="47434">
                  <c:v>2.8209346346557101E-3</c:v>
                </c:pt>
                <c:pt idx="47435">
                  <c:v>2.82078515738249E-3</c:v>
                </c:pt>
                <c:pt idx="47436">
                  <c:v>2.8206354472786201E-3</c:v>
                </c:pt>
                <c:pt idx="47437">
                  <c:v>2.8204852715134599E-3</c:v>
                </c:pt>
                <c:pt idx="47438">
                  <c:v>2.8203371912240999E-3</c:v>
                </c:pt>
                <c:pt idx="47439">
                  <c:v>2.8201886452734501E-3</c:v>
                </c:pt>
                <c:pt idx="47440">
                  <c:v>2.8200419619679499E-3</c:v>
                </c:pt>
                <c:pt idx="47441">
                  <c:v>2.8198938816785799E-3</c:v>
                </c:pt>
                <c:pt idx="47442">
                  <c:v>2.8197476640343701E-3</c:v>
                </c:pt>
                <c:pt idx="47443">
                  <c:v>2.8196021448820799E-3</c:v>
                </c:pt>
                <c:pt idx="47444">
                  <c:v>2.8194568585604399E-3</c:v>
                </c:pt>
                <c:pt idx="47445">
                  <c:v>2.8193099424242999E-3</c:v>
                </c:pt>
                <c:pt idx="47446">
                  <c:v>2.81916651874781E-3</c:v>
                </c:pt>
                <c:pt idx="47447">
                  <c:v>2.81902123242617E-3</c:v>
                </c:pt>
                <c:pt idx="47448">
                  <c:v>2.81887827441096E-3</c:v>
                </c:pt>
                <c:pt idx="47449">
                  <c:v>2.8187346179038299E-3</c:v>
                </c:pt>
                <c:pt idx="47450">
                  <c:v>2.8185916598886299E-3</c:v>
                </c:pt>
                <c:pt idx="47451">
                  <c:v>2.81844823621213E-3</c:v>
                </c:pt>
                <c:pt idx="47452">
                  <c:v>2.8183078393340102E-3</c:v>
                </c:pt>
                <c:pt idx="47453">
                  <c:v>2.81816581264138E-3</c:v>
                </c:pt>
                <c:pt idx="47454">
                  <c:v>2.81802448444068E-3</c:v>
                </c:pt>
                <c:pt idx="47455">
                  <c:v>2.8178822249174101E-3</c:v>
                </c:pt>
                <c:pt idx="47456">
                  <c:v>2.8177413623779999E-3</c:v>
                </c:pt>
                <c:pt idx="47457">
                  <c:v>2.8176009654998801E-3</c:v>
                </c:pt>
                <c:pt idx="47458">
                  <c:v>2.8174614999443301E-3</c:v>
                </c:pt>
                <c:pt idx="47459">
                  <c:v>2.8173213358968501E-3</c:v>
                </c:pt>
                <c:pt idx="47460">
                  <c:v>2.8171818703413001E-3</c:v>
                </c:pt>
                <c:pt idx="47461">
                  <c:v>2.8170442674308998E-3</c:v>
                </c:pt>
                <c:pt idx="47462">
                  <c:v>2.8169048018753498E-3</c:v>
                </c:pt>
                <c:pt idx="47463">
                  <c:v>2.81676673330367E-3</c:v>
                </c:pt>
                <c:pt idx="47464">
                  <c:v>2.8166279662400501E-3</c:v>
                </c:pt>
                <c:pt idx="47465">
                  <c:v>2.8164896648377202E-3</c:v>
                </c:pt>
                <c:pt idx="47466">
                  <c:v>2.8163522947579601E-3</c:v>
                </c:pt>
                <c:pt idx="47467">
                  <c:v>2.8162170201540002E-3</c:v>
                </c:pt>
                <c:pt idx="47468">
                  <c:v>2.8160803485661801E-3</c:v>
                </c:pt>
                <c:pt idx="47469">
                  <c:v>2.81594460830092E-3</c:v>
                </c:pt>
                <c:pt idx="47470">
                  <c:v>2.81580747105181E-3</c:v>
                </c:pt>
                <c:pt idx="47471">
                  <c:v>2.81567196361721E-3</c:v>
                </c:pt>
                <c:pt idx="47472">
                  <c:v>2.8155362233519602E-3</c:v>
                </c:pt>
                <c:pt idx="47473">
                  <c:v>2.8154021129012099E-3</c:v>
                </c:pt>
                <c:pt idx="47474">
                  <c:v>2.81526613980532E-3</c:v>
                </c:pt>
                <c:pt idx="47475">
                  <c:v>2.81513249501586E-3</c:v>
                </c:pt>
                <c:pt idx="47476">
                  <c:v>2.8149988502264001E-3</c:v>
                </c:pt>
                <c:pt idx="47477">
                  <c:v>2.81486730091274E-3</c:v>
                </c:pt>
                <c:pt idx="47478">
                  <c:v>2.8147327248007098E-3</c:v>
                </c:pt>
                <c:pt idx="47479">
                  <c:v>2.81459977850318E-3</c:v>
                </c:pt>
                <c:pt idx="47480">
                  <c:v>2.81446776352823E-3</c:v>
                </c:pt>
                <c:pt idx="47481">
                  <c:v>2.8143348172307001E-3</c:v>
                </c:pt>
                <c:pt idx="47482">
                  <c:v>2.81420210376382E-3</c:v>
                </c:pt>
                <c:pt idx="47483">
                  <c:v>2.81407055445015E-3</c:v>
                </c:pt>
                <c:pt idx="47484">
                  <c:v>2.8139406349509898E-3</c:v>
                </c:pt>
                <c:pt idx="47485">
                  <c:v>2.8138086199760398E-3</c:v>
                </c:pt>
                <c:pt idx="47486">
                  <c:v>2.81367916613817E-3</c:v>
                </c:pt>
                <c:pt idx="47487">
                  <c:v>2.8135490138083701E-3</c:v>
                </c:pt>
                <c:pt idx="47488">
                  <c:v>2.8134176973253502E-3</c:v>
                </c:pt>
                <c:pt idx="47489">
                  <c:v>2.8132880106568302E-3</c:v>
                </c:pt>
                <c:pt idx="47490">
                  <c:v>2.8131585568189599E-3</c:v>
                </c:pt>
                <c:pt idx="47491">
                  <c:v>2.8130293358117299E-3</c:v>
                </c:pt>
                <c:pt idx="47492">
                  <c:v>2.8129008132964399E-3</c:v>
                </c:pt>
                <c:pt idx="47493">
                  <c:v>2.81277415342629E-3</c:v>
                </c:pt>
                <c:pt idx="47494">
                  <c:v>2.8126451652497101E-3</c:v>
                </c:pt>
                <c:pt idx="47495">
                  <c:v>2.8125182725489101E-3</c:v>
                </c:pt>
                <c:pt idx="47496">
                  <c:v>2.8123895172029699E-3</c:v>
                </c:pt>
                <c:pt idx="47497">
                  <c:v>2.8122630901634702E-3</c:v>
                </c:pt>
                <c:pt idx="47498">
                  <c:v>2.81213549897075E-3</c:v>
                </c:pt>
                <c:pt idx="47499">
                  <c:v>2.81200860626996E-3</c:v>
                </c:pt>
                <c:pt idx="47500">
                  <c:v>2.8118828777223799E-3</c:v>
                </c:pt>
                <c:pt idx="47501">
                  <c:v>2.8117576148360998E-3</c:v>
                </c:pt>
                <c:pt idx="47502">
                  <c:v>2.8116307221353102E-3</c:v>
                </c:pt>
                <c:pt idx="47503">
                  <c:v>2.8115056920796598E-3</c:v>
                </c:pt>
                <c:pt idx="47504">
                  <c:v>2.8113815933466001E-3</c:v>
                </c:pt>
                <c:pt idx="47505">
                  <c:v>2.8112572617828798E-3</c:v>
                </c:pt>
                <c:pt idx="47506">
                  <c:v>2.8111326973885302E-3</c:v>
                </c:pt>
                <c:pt idx="47507">
                  <c:v>2.8110083658248199E-3</c:v>
                </c:pt>
                <c:pt idx="47508">
                  <c:v>2.8108844999224E-3</c:v>
                </c:pt>
                <c:pt idx="47509">
                  <c:v>2.8107613325119001E-3</c:v>
                </c:pt>
                <c:pt idx="47510">
                  <c:v>2.8106367681175501E-3</c:v>
                </c:pt>
                <c:pt idx="47511">
                  <c:v>2.8105152305215601E-3</c:v>
                </c:pt>
                <c:pt idx="47512">
                  <c:v>2.81039229594171E-3</c:v>
                </c:pt>
                <c:pt idx="47513">
                  <c:v>2.81026889570057E-3</c:v>
                </c:pt>
                <c:pt idx="47514">
                  <c:v>2.8101480565965202E-3</c:v>
                </c:pt>
                <c:pt idx="47515">
                  <c:v>2.8100265190005298E-3</c:v>
                </c:pt>
                <c:pt idx="47516">
                  <c:v>2.8099054470658298E-3</c:v>
                </c:pt>
                <c:pt idx="47517">
                  <c:v>2.8097839094698399E-3</c:v>
                </c:pt>
                <c:pt idx="47518">
                  <c:v>2.8096633031964302E-3</c:v>
                </c:pt>
                <c:pt idx="47519">
                  <c:v>2.8095417656004399E-3</c:v>
                </c:pt>
                <c:pt idx="47520">
                  <c:v>2.8094225563108899E-3</c:v>
                </c:pt>
                <c:pt idx="47521">
                  <c:v>2.8093028813600501E-3</c:v>
                </c:pt>
                <c:pt idx="47522">
                  <c:v>2.8091841377317901E-3</c:v>
                </c:pt>
                <c:pt idx="47523">
                  <c:v>2.8090646956116E-3</c:v>
                </c:pt>
                <c:pt idx="47524">
                  <c:v>2.8089452534913999E-3</c:v>
                </c:pt>
                <c:pt idx="47525">
                  <c:v>2.8088269755244298E-3</c:v>
                </c:pt>
                <c:pt idx="47526">
                  <c:v>2.80870846472681E-3</c:v>
                </c:pt>
                <c:pt idx="47527">
                  <c:v>2.80858902260661E-3</c:v>
                </c:pt>
                <c:pt idx="47528">
                  <c:v>2.80847097747028E-3</c:v>
                </c:pt>
                <c:pt idx="47529">
                  <c:v>2.8083545621484501E-3</c:v>
                </c:pt>
                <c:pt idx="47530">
                  <c:v>2.8082369826734101E-3</c:v>
                </c:pt>
                <c:pt idx="47531">
                  <c:v>2.80811986885965E-3</c:v>
                </c:pt>
                <c:pt idx="47532">
                  <c:v>2.8080025222152502E-3</c:v>
                </c:pt>
                <c:pt idx="47533">
                  <c:v>2.8078882023692101E-3</c:v>
                </c:pt>
                <c:pt idx="47534">
                  <c:v>2.8077694587409501E-3</c:v>
                </c:pt>
                <c:pt idx="47535">
                  <c:v>2.8076542075723401E-3</c:v>
                </c:pt>
                <c:pt idx="47536">
                  <c:v>2.80753942206502E-3</c:v>
                </c:pt>
                <c:pt idx="47537">
                  <c:v>2.80742347240448E-3</c:v>
                </c:pt>
                <c:pt idx="47538">
                  <c:v>2.8073077555745801E-3</c:v>
                </c:pt>
                <c:pt idx="47539">
                  <c:v>2.8071943670511198E-3</c:v>
                </c:pt>
                <c:pt idx="47540">
                  <c:v>2.8070795815438002E-3</c:v>
                </c:pt>
                <c:pt idx="47541">
                  <c:v>2.8069659601897001E-3</c:v>
                </c:pt>
                <c:pt idx="47542">
                  <c:v>2.80685280449688E-3</c:v>
                </c:pt>
                <c:pt idx="47543">
                  <c:v>2.8067368548363499E-3</c:v>
                </c:pt>
                <c:pt idx="47544">
                  <c:v>2.8066248632967498E-3</c:v>
                </c:pt>
                <c:pt idx="47545">
                  <c:v>2.806511009112E-3</c:v>
                </c:pt>
                <c:pt idx="47546">
                  <c:v>2.80639855191112E-3</c:v>
                </c:pt>
                <c:pt idx="47547">
                  <c:v>2.8062853962182999E-3</c:v>
                </c:pt>
                <c:pt idx="47548">
                  <c:v>2.8061750344932101E-3</c:v>
                </c:pt>
                <c:pt idx="47549">
                  <c:v>2.8060609474778201E-3</c:v>
                </c:pt>
                <c:pt idx="47550">
                  <c:v>2.8059505857527299E-3</c:v>
                </c:pt>
                <c:pt idx="47551">
                  <c:v>2.8058392927050599E-3</c:v>
                </c:pt>
                <c:pt idx="47552">
                  <c:v>2.8057279996573899E-3</c:v>
                </c:pt>
                <c:pt idx="47553">
                  <c:v>2.8056164737790801E-3</c:v>
                </c:pt>
                <c:pt idx="47554">
                  <c:v>2.8055065777152798E-3</c:v>
                </c:pt>
                <c:pt idx="47555">
                  <c:v>2.8053969144821202E-3</c:v>
                </c:pt>
                <c:pt idx="47556">
                  <c:v>2.8052858542650899E-3</c:v>
                </c:pt>
                <c:pt idx="47557">
                  <c:v>2.8051761910319298E-3</c:v>
                </c:pt>
                <c:pt idx="47558">
                  <c:v>2.8050672262906998E-3</c:v>
                </c:pt>
                <c:pt idx="47559">
                  <c:v>2.8049573302268999E-3</c:v>
                </c:pt>
                <c:pt idx="47560">
                  <c:v>2.8048485983163101E-3</c:v>
                </c:pt>
                <c:pt idx="47561">
                  <c:v>2.8047394007444399E-3</c:v>
                </c:pt>
                <c:pt idx="47562">
                  <c:v>2.8046309016644898E-3</c:v>
                </c:pt>
                <c:pt idx="47563">
                  <c:v>2.8045231010764798E-3</c:v>
                </c:pt>
                <c:pt idx="47564">
                  <c:v>2.8044148348271899E-3</c:v>
                </c:pt>
                <c:pt idx="47565">
                  <c:v>2.8043081983923899E-3</c:v>
                </c:pt>
                <c:pt idx="47566">
                  <c:v>2.8041996993124498E-3</c:v>
                </c:pt>
                <c:pt idx="47567">
                  <c:v>2.8040923643857202E-3</c:v>
                </c:pt>
                <c:pt idx="47568">
                  <c:v>2.8039868921041502E-3</c:v>
                </c:pt>
                <c:pt idx="47569">
                  <c:v>2.8038779273629202E-3</c:v>
                </c:pt>
                <c:pt idx="47570">
                  <c:v>2.8037719894200598E-3</c:v>
                </c:pt>
                <c:pt idx="47571">
                  <c:v>2.8036672156304099E-3</c:v>
                </c:pt>
                <c:pt idx="47572">
                  <c:v>2.8035605791956199E-3</c:v>
                </c:pt>
                <c:pt idx="47573">
                  <c:v>2.8034555725753299E-3</c:v>
                </c:pt>
                <c:pt idx="47574">
                  <c:v>2.8033498674631101E-3</c:v>
                </c:pt>
                <c:pt idx="47575">
                  <c:v>2.8032443951815401E-3</c:v>
                </c:pt>
                <c:pt idx="47576">
                  <c:v>2.8031400870531802E-3</c:v>
                </c:pt>
                <c:pt idx="47577">
                  <c:v>2.8030360117554699E-3</c:v>
                </c:pt>
                <c:pt idx="47578">
                  <c:v>2.8029300738126E-3</c:v>
                </c:pt>
                <c:pt idx="47579">
                  <c:v>2.80282739549875E-3</c:v>
                </c:pt>
                <c:pt idx="47580">
                  <c:v>2.8027233202010402E-3</c:v>
                </c:pt>
                <c:pt idx="47581">
                  <c:v>2.8026197105646099E-3</c:v>
                </c:pt>
                <c:pt idx="47582">
                  <c:v>2.8025156352669001E-3</c:v>
                </c:pt>
                <c:pt idx="47583">
                  <c:v>2.8024131897836902E-3</c:v>
                </c:pt>
                <c:pt idx="47584">
                  <c:v>2.80231097713113E-3</c:v>
                </c:pt>
                <c:pt idx="47585">
                  <c:v>2.80220713466406E-3</c:v>
                </c:pt>
                <c:pt idx="47586">
                  <c:v>2.8021049220114899E-3</c:v>
                </c:pt>
                <c:pt idx="47587">
                  <c:v>2.8020029421895699E-3</c:v>
                </c:pt>
                <c:pt idx="47588">
                  <c:v>2.8019018936902302E-3</c:v>
                </c:pt>
                <c:pt idx="47589">
                  <c:v>2.80180014669895E-3</c:v>
                </c:pt>
                <c:pt idx="47590">
                  <c:v>2.8016979340463898E-3</c:v>
                </c:pt>
                <c:pt idx="47591">
                  <c:v>2.8015961870551101E-3</c:v>
                </c:pt>
                <c:pt idx="47592">
                  <c:v>2.80149630270898E-3</c:v>
                </c:pt>
                <c:pt idx="47593">
                  <c:v>2.8013957198709302E-3</c:v>
                </c:pt>
                <c:pt idx="47594">
                  <c:v>2.8012956026941499E-3</c:v>
                </c:pt>
                <c:pt idx="47595">
                  <c:v>2.8011959511786699E-3</c:v>
                </c:pt>
                <c:pt idx="47596">
                  <c:v>2.8010967653244699E-3</c:v>
                </c:pt>
                <c:pt idx="47597">
                  <c:v>2.8009950183332001E-3</c:v>
                </c:pt>
                <c:pt idx="47598">
                  <c:v>2.8008965309709302E-3</c:v>
                </c:pt>
                <c:pt idx="47599">
                  <c:v>2.80079711228609E-3</c:v>
                </c:pt>
                <c:pt idx="47600">
                  <c:v>2.8006976936012502E-3</c:v>
                </c:pt>
                <c:pt idx="47601">
                  <c:v>2.8006001375615601E-3</c:v>
                </c:pt>
                <c:pt idx="47602">
                  <c:v>2.8005011845380098E-3</c:v>
                </c:pt>
                <c:pt idx="47603">
                  <c:v>2.80040223151445E-3</c:v>
                </c:pt>
                <c:pt idx="47604">
                  <c:v>2.80030537396669E-3</c:v>
                </c:pt>
                <c:pt idx="47605">
                  <c:v>2.8002066537737799E-3</c:v>
                </c:pt>
                <c:pt idx="47606">
                  <c:v>2.80011002905667E-3</c:v>
                </c:pt>
                <c:pt idx="47607">
                  <c:v>2.80001317150891E-3</c:v>
                </c:pt>
                <c:pt idx="47608">
                  <c:v>2.79991514980793E-3</c:v>
                </c:pt>
                <c:pt idx="47609">
                  <c:v>2.7998199220746799E-3</c:v>
                </c:pt>
                <c:pt idx="47610">
                  <c:v>2.7997228316962702E-3</c:v>
                </c:pt>
                <c:pt idx="47611">
                  <c:v>2.79962457716465E-3</c:v>
                </c:pt>
                <c:pt idx="47612">
                  <c:v>2.79953004792333E-3</c:v>
                </c:pt>
                <c:pt idx="47613">
                  <c:v>2.7994352858513598E-3</c:v>
                </c:pt>
                <c:pt idx="47614">
                  <c:v>2.79934098944068E-3</c:v>
                </c:pt>
                <c:pt idx="47615">
                  <c:v>2.7992459945380701E-3</c:v>
                </c:pt>
                <c:pt idx="47616">
                  <c:v>2.7991503011435301E-3</c:v>
                </c:pt>
                <c:pt idx="47617">
                  <c:v>2.7990567032247799E-3</c:v>
                </c:pt>
                <c:pt idx="47618">
                  <c:v>2.7989635709673201E-3</c:v>
                </c:pt>
                <c:pt idx="47619">
                  <c:v>2.79886950738728E-3</c:v>
                </c:pt>
                <c:pt idx="47620">
                  <c:v>2.7987768407911101E-3</c:v>
                </c:pt>
                <c:pt idx="47621">
                  <c:v>2.7986827772110701E-3</c:v>
                </c:pt>
                <c:pt idx="47622">
                  <c:v>2.7985905762761801E-3</c:v>
                </c:pt>
                <c:pt idx="47623">
                  <c:v>2.79849884100258E-3</c:v>
                </c:pt>
                <c:pt idx="47624">
                  <c:v>2.7984059415757699E-3</c:v>
                </c:pt>
                <c:pt idx="47625">
                  <c:v>2.7983144391328101E-3</c:v>
                </c:pt>
                <c:pt idx="47626">
                  <c:v>2.7982229366898502E-3</c:v>
                </c:pt>
                <c:pt idx="47627">
                  <c:v>2.79813050292432E-3</c:v>
                </c:pt>
                <c:pt idx="47628">
                  <c:v>2.7980392333120099E-3</c:v>
                </c:pt>
                <c:pt idx="47629">
                  <c:v>2.7979484293609901E-3</c:v>
                </c:pt>
                <c:pt idx="47630">
                  <c:v>2.7978576254099599E-3</c:v>
                </c:pt>
                <c:pt idx="47631">
                  <c:v>2.7977675199508702E-3</c:v>
                </c:pt>
                <c:pt idx="47632">
                  <c:v>2.79767508618534E-3</c:v>
                </c:pt>
                <c:pt idx="47633">
                  <c:v>2.7975859120488202E-3</c:v>
                </c:pt>
                <c:pt idx="47634">
                  <c:v>2.79749697074294E-3</c:v>
                </c:pt>
                <c:pt idx="47635">
                  <c:v>2.7974054682999901E-3</c:v>
                </c:pt>
                <c:pt idx="47636">
                  <c:v>2.79731536284089E-3</c:v>
                </c:pt>
                <c:pt idx="47637">
                  <c:v>2.7972268871962998E-3</c:v>
                </c:pt>
                <c:pt idx="47638">
                  <c:v>2.7971370145678499E-3</c:v>
                </c:pt>
                <c:pt idx="47639">
                  <c:v>2.79704784043133E-3</c:v>
                </c:pt>
                <c:pt idx="47640">
                  <c:v>2.7969586662948101E-3</c:v>
                </c:pt>
                <c:pt idx="47641">
                  <c:v>2.7968706563115098E-3</c:v>
                </c:pt>
                <c:pt idx="47642">
                  <c:v>2.7967812493443502E-3</c:v>
                </c:pt>
                <c:pt idx="47643">
                  <c:v>2.7966925408691198E-3</c:v>
                </c:pt>
                <c:pt idx="47644">
                  <c:v>2.7966031339019498E-3</c:v>
                </c:pt>
                <c:pt idx="47645">
                  <c:v>2.79651582241058E-3</c:v>
                </c:pt>
                <c:pt idx="47646">
                  <c:v>2.79642757959664E-3</c:v>
                </c:pt>
                <c:pt idx="47647">
                  <c:v>2.7963391039520502E-3</c:v>
                </c:pt>
                <c:pt idx="47648">
                  <c:v>2.7962508611381102E-3</c:v>
                </c:pt>
                <c:pt idx="47649">
                  <c:v>2.79616354964674E-3</c:v>
                </c:pt>
                <c:pt idx="47650">
                  <c:v>2.79607600532472E-3</c:v>
                </c:pt>
                <c:pt idx="47651">
                  <c:v>2.7959886938333498E-3</c:v>
                </c:pt>
                <c:pt idx="47652">
                  <c:v>2.7959016151726198E-3</c:v>
                </c:pt>
                <c:pt idx="47653">
                  <c:v>2.7958140708506099E-3</c:v>
                </c:pt>
                <c:pt idx="47654">
                  <c:v>2.7957281563430999E-3</c:v>
                </c:pt>
                <c:pt idx="47655">
                  <c:v>2.7956406120210899E-3</c:v>
                </c:pt>
                <c:pt idx="47656">
                  <c:v>2.7955528348684298E-3</c:v>
                </c:pt>
                <c:pt idx="47657">
                  <c:v>2.7954685501754301E-3</c:v>
                </c:pt>
                <c:pt idx="47658">
                  <c:v>2.7953810058534202E-3</c:v>
                </c:pt>
                <c:pt idx="47659">
                  <c:v>2.79529602266848E-3</c:v>
                </c:pt>
                <c:pt idx="47660">
                  <c:v>2.7952105738222599E-3</c:v>
                </c:pt>
                <c:pt idx="47661">
                  <c:v>2.7951248921454E-3</c:v>
                </c:pt>
                <c:pt idx="47662">
                  <c:v>2.7950385119766001E-3</c:v>
                </c:pt>
                <c:pt idx="47663">
                  <c:v>2.7949532959610202E-3</c:v>
                </c:pt>
                <c:pt idx="47664">
                  <c:v>2.7948664501309399E-3</c:v>
                </c:pt>
                <c:pt idx="47665">
                  <c:v>2.7947833295911498E-3</c:v>
                </c:pt>
                <c:pt idx="47666">
                  <c:v>2.7946978807449302E-3</c:v>
                </c:pt>
                <c:pt idx="47667">
                  <c:v>2.7946119662374301E-3</c:v>
                </c:pt>
                <c:pt idx="47668">
                  <c:v>2.7945274487137799E-3</c:v>
                </c:pt>
                <c:pt idx="47669">
                  <c:v>2.7944436296820602E-3</c:v>
                </c:pt>
                <c:pt idx="47670">
                  <c:v>2.7943595778196998E-3</c:v>
                </c:pt>
                <c:pt idx="47671">
                  <c:v>2.79427506029606E-3</c:v>
                </c:pt>
                <c:pt idx="47672">
                  <c:v>2.7941910084337E-3</c:v>
                </c:pt>
                <c:pt idx="47673">
                  <c:v>2.7941060252487698E-3</c:v>
                </c:pt>
                <c:pt idx="47674">
                  <c:v>2.79402267187834E-3</c:v>
                </c:pt>
                <c:pt idx="47675">
                  <c:v>2.7939386200159801E-3</c:v>
                </c:pt>
                <c:pt idx="47676">
                  <c:v>2.79385596513748E-3</c:v>
                </c:pt>
                <c:pt idx="47677">
                  <c:v>2.7937721461057702E-3</c:v>
                </c:pt>
                <c:pt idx="47678">
                  <c:v>2.7936899568885599E-3</c:v>
                </c:pt>
                <c:pt idx="47679">
                  <c:v>2.7936068363487699E-3</c:v>
                </c:pt>
                <c:pt idx="47680">
                  <c:v>2.7935225516557702E-3</c:v>
                </c:pt>
                <c:pt idx="47681">
                  <c:v>2.7934410609304901E-3</c:v>
                </c:pt>
                <c:pt idx="47682">
                  <c:v>2.7933581732213501E-3</c:v>
                </c:pt>
                <c:pt idx="47683">
                  <c:v>2.7932757511735001E-3</c:v>
                </c:pt>
                <c:pt idx="47684">
                  <c:v>2.7931937947869301E-3</c:v>
                </c:pt>
                <c:pt idx="47685">
                  <c:v>2.79311067424715E-3</c:v>
                </c:pt>
                <c:pt idx="47686">
                  <c:v>2.7930296491831502E-3</c:v>
                </c:pt>
                <c:pt idx="47687">
                  <c:v>2.7929476927965901E-3</c:v>
                </c:pt>
                <c:pt idx="47688">
                  <c:v>2.7928659692406598E-3</c:v>
                </c:pt>
                <c:pt idx="47689">
                  <c:v>2.7927828487008801E-3</c:v>
                </c:pt>
                <c:pt idx="47690">
                  <c:v>2.7927018236368899E-3</c:v>
                </c:pt>
                <c:pt idx="47691">
                  <c:v>2.7926214970648302E-3</c:v>
                </c:pt>
                <c:pt idx="47692">
                  <c:v>2.7925393078476199E-3</c:v>
                </c:pt>
                <c:pt idx="47693">
                  <c:v>2.79245874844492E-3</c:v>
                </c:pt>
                <c:pt idx="47694">
                  <c:v>2.79237795621157E-3</c:v>
                </c:pt>
                <c:pt idx="47695">
                  <c:v>2.7922973968088601E-3</c:v>
                </c:pt>
                <c:pt idx="47696">
                  <c:v>2.7922161389142301E-3</c:v>
                </c:pt>
                <c:pt idx="47697">
                  <c:v>2.7921367436647402E-3</c:v>
                </c:pt>
                <c:pt idx="47698">
                  <c:v>2.7920561842620399E-3</c:v>
                </c:pt>
                <c:pt idx="47699">
                  <c:v>2.7919749263673999E-3</c:v>
                </c:pt>
                <c:pt idx="47700">
                  <c:v>2.7918957639485602E-3</c:v>
                </c:pt>
                <c:pt idx="47701">
                  <c:v>2.7918163686990699E-3</c:v>
                </c:pt>
                <c:pt idx="47702">
                  <c:v>2.7917355764657298E-3</c:v>
                </c:pt>
                <c:pt idx="47703">
                  <c:v>2.79165687970817E-3</c:v>
                </c:pt>
                <c:pt idx="47704">
                  <c:v>2.7915779501199701E-3</c:v>
                </c:pt>
                <c:pt idx="47705">
                  <c:v>2.7914980892091998E-3</c:v>
                </c:pt>
                <c:pt idx="47706">
                  <c:v>2.7914184611290702E-3</c:v>
                </c:pt>
                <c:pt idx="47707">
                  <c:v>2.7913395315408698E-3</c:v>
                </c:pt>
                <c:pt idx="47708">
                  <c:v>2.7912603691220301E-3</c:v>
                </c:pt>
                <c:pt idx="47709">
                  <c:v>2.7911812067031899E-3</c:v>
                </c:pt>
                <c:pt idx="47710">
                  <c:v>2.7911025099456302E-3</c:v>
                </c:pt>
                <c:pt idx="47711">
                  <c:v>2.79102497734129E-3</c:v>
                </c:pt>
                <c:pt idx="47712">
                  <c:v>2.7909469790756698E-3</c:v>
                </c:pt>
                <c:pt idx="47713">
                  <c:v>2.7908673509955402E-3</c:v>
                </c:pt>
                <c:pt idx="47714">
                  <c:v>2.7907902840524899E-3</c:v>
                </c:pt>
                <c:pt idx="47715">
                  <c:v>2.7907125186175099E-3</c:v>
                </c:pt>
                <c:pt idx="47716">
                  <c:v>2.7906340546905999E-3</c:v>
                </c:pt>
                <c:pt idx="47717">
                  <c:v>2.7905562892556199E-3</c:v>
                </c:pt>
                <c:pt idx="47718">
                  <c:v>2.7904799208045001E-3</c:v>
                </c:pt>
                <c:pt idx="47719">
                  <c:v>2.7904021553695202E-3</c:v>
                </c:pt>
                <c:pt idx="47720">
                  <c:v>2.7903243899345398E-3</c:v>
                </c:pt>
                <c:pt idx="47721">
                  <c:v>2.79024802148342E-3</c:v>
                </c:pt>
                <c:pt idx="47722">
                  <c:v>2.7901702560484401E-3</c:v>
                </c:pt>
                <c:pt idx="47723">
                  <c:v>2.79009412042797E-3</c:v>
                </c:pt>
                <c:pt idx="47724">
                  <c:v>2.7900170534849202E-3</c:v>
                </c:pt>
                <c:pt idx="47725">
                  <c:v>2.7899411506950899E-3</c:v>
                </c:pt>
                <c:pt idx="47726">
                  <c:v>2.7898636180907501E-3</c:v>
                </c:pt>
                <c:pt idx="47727">
                  <c:v>2.7897886466234901E-3</c:v>
                </c:pt>
                <c:pt idx="47728">
                  <c:v>2.7897115796804402E-3</c:v>
                </c:pt>
                <c:pt idx="47729">
                  <c:v>2.7896359097212601E-3</c:v>
                </c:pt>
                <c:pt idx="47730">
                  <c:v>2.7895593084394901E-3</c:v>
                </c:pt>
                <c:pt idx="47731">
                  <c:v>2.7894843369722401E-3</c:v>
                </c:pt>
                <c:pt idx="47732">
                  <c:v>2.7894091326743399E-3</c:v>
                </c:pt>
                <c:pt idx="47733">
                  <c:v>2.7893322985619298E-3</c:v>
                </c:pt>
                <c:pt idx="47734">
                  <c:v>2.7892577927559601E-3</c:v>
                </c:pt>
                <c:pt idx="47735">
                  <c:v>2.78918212279677E-3</c:v>
                </c:pt>
                <c:pt idx="47736">
                  <c:v>2.7891057543456498E-3</c:v>
                </c:pt>
                <c:pt idx="47737">
                  <c:v>2.7890331111848298E-3</c:v>
                </c:pt>
                <c:pt idx="47738">
                  <c:v>2.7889576740562898E-3</c:v>
                </c:pt>
                <c:pt idx="47739">
                  <c:v>2.78888177126646E-3</c:v>
                </c:pt>
                <c:pt idx="47740">
                  <c:v>2.7888084296137099E-3</c:v>
                </c:pt>
                <c:pt idx="47741">
                  <c:v>2.7887350879609602E-3</c:v>
                </c:pt>
                <c:pt idx="47742">
                  <c:v>2.78865988366306E-3</c:v>
                </c:pt>
                <c:pt idx="47743">
                  <c:v>2.7885856106877301E-3</c:v>
                </c:pt>
                <c:pt idx="47744">
                  <c:v>2.7885104063898299E-3</c:v>
                </c:pt>
                <c:pt idx="47745">
                  <c:v>2.7884365990757899E-3</c:v>
                </c:pt>
                <c:pt idx="47746">
                  <c:v>2.7883630245924E-3</c:v>
                </c:pt>
                <c:pt idx="47747">
                  <c:v>2.78829038143158E-3</c:v>
                </c:pt>
                <c:pt idx="47748">
                  <c:v>2.78821657411754E-3</c:v>
                </c:pt>
                <c:pt idx="47749">
                  <c:v>2.7881427668035E-3</c:v>
                </c:pt>
                <c:pt idx="47750">
                  <c:v>2.7880696579814001E-3</c:v>
                </c:pt>
                <c:pt idx="47751">
                  <c:v>2.78799585066736E-3</c:v>
                </c:pt>
                <c:pt idx="47752">
                  <c:v>2.78792204335332E-3</c:v>
                </c:pt>
                <c:pt idx="47753">
                  <c:v>2.7878514956682899E-3</c:v>
                </c:pt>
                <c:pt idx="47754">
                  <c:v>2.7877772226929699E-3</c:v>
                </c:pt>
                <c:pt idx="47755">
                  <c:v>2.78770527802408E-3</c:v>
                </c:pt>
                <c:pt idx="47756">
                  <c:v>2.7876333333551901E-3</c:v>
                </c:pt>
                <c:pt idx="47757">
                  <c:v>2.7875595260411501E-3</c:v>
                </c:pt>
                <c:pt idx="47758">
                  <c:v>2.78748851269484E-3</c:v>
                </c:pt>
                <c:pt idx="47759">
                  <c:v>2.7874163351952999E-3</c:v>
                </c:pt>
                <c:pt idx="47760">
                  <c:v>2.7873434592038402E-3</c:v>
                </c:pt>
                <c:pt idx="47761">
                  <c:v>2.78727174736559E-3</c:v>
                </c:pt>
                <c:pt idx="47762">
                  <c:v>2.7871993370354202E-3</c:v>
                </c:pt>
                <c:pt idx="47763">
                  <c:v>2.78712995350361E-3</c:v>
                </c:pt>
                <c:pt idx="47764">
                  <c:v>2.7870575431734302E-3</c:v>
                </c:pt>
                <c:pt idx="47765">
                  <c:v>2.7869865298271201E-3</c:v>
                </c:pt>
                <c:pt idx="47766">
                  <c:v>2.78691435232759E-3</c:v>
                </c:pt>
                <c:pt idx="47767">
                  <c:v>2.7868438046425598E-3</c:v>
                </c:pt>
                <c:pt idx="47768">
                  <c:v>2.7867739554494602E-3</c:v>
                </c:pt>
                <c:pt idx="47769">
                  <c:v>2.7867015451192899E-3</c:v>
                </c:pt>
                <c:pt idx="47770">
                  <c:v>2.78663076460362E-3</c:v>
                </c:pt>
                <c:pt idx="47771">
                  <c:v>2.7865611482411601E-3</c:v>
                </c:pt>
                <c:pt idx="47772">
                  <c:v>2.7864896692335601E-3</c:v>
                </c:pt>
                <c:pt idx="47773">
                  <c:v>2.7864184230565999E-3</c:v>
                </c:pt>
                <c:pt idx="47774">
                  <c:v>2.78634997084737E-3</c:v>
                </c:pt>
                <c:pt idx="47775">
                  <c:v>2.7862794231623398E-3</c:v>
                </c:pt>
                <c:pt idx="47776">
                  <c:v>2.7862077113241001E-3</c:v>
                </c:pt>
                <c:pt idx="47777">
                  <c:v>2.7861394919455099E-3</c:v>
                </c:pt>
                <c:pt idx="47778">
                  <c:v>2.7860691770911199E-3</c:v>
                </c:pt>
                <c:pt idx="47779">
                  <c:v>2.7860000263899599E-3</c:v>
                </c:pt>
                <c:pt idx="47780">
                  <c:v>2.7859315741807201E-3</c:v>
                </c:pt>
                <c:pt idx="47781">
                  <c:v>2.7858607936650502E-3</c:v>
                </c:pt>
                <c:pt idx="47782">
                  <c:v>2.7857921086251701E-3</c:v>
                </c:pt>
                <c:pt idx="47783">
                  <c:v>2.78572225943208E-3</c:v>
                </c:pt>
                <c:pt idx="47784">
                  <c:v>2.7856526430696301E-3</c:v>
                </c:pt>
                <c:pt idx="47785">
                  <c:v>2.78558395802975E-3</c:v>
                </c:pt>
                <c:pt idx="47786">
                  <c:v>2.7855157386511599E-3</c:v>
                </c:pt>
                <c:pt idx="47787">
                  <c:v>2.7854470536112798E-3</c:v>
                </c:pt>
                <c:pt idx="47788">
                  <c:v>2.78537860140204E-3</c:v>
                </c:pt>
                <c:pt idx="47789">
                  <c:v>2.7853101491928101E-3</c:v>
                </c:pt>
                <c:pt idx="47790">
                  <c:v>2.7852419298142199E-3</c:v>
                </c:pt>
                <c:pt idx="47791">
                  <c:v>2.7851732447743398E-3</c:v>
                </c:pt>
                <c:pt idx="47792">
                  <c:v>2.7851061895489701E-3</c:v>
                </c:pt>
                <c:pt idx="47793">
                  <c:v>2.78503797017038E-3</c:v>
                </c:pt>
                <c:pt idx="47794">
                  <c:v>2.7849704492837199E-3</c:v>
                </c:pt>
                <c:pt idx="47795">
                  <c:v>2.78490246273577E-3</c:v>
                </c:pt>
                <c:pt idx="47796">
                  <c:v>2.7848347090184702E-3</c:v>
                </c:pt>
                <c:pt idx="47797">
                  <c:v>2.7847671881318101E-3</c:v>
                </c:pt>
                <c:pt idx="47798">
                  <c:v>2.7847003657370801E-3</c:v>
                </c:pt>
                <c:pt idx="47799">
                  <c:v>2.7846323791891302E-3</c:v>
                </c:pt>
                <c:pt idx="47800">
                  <c:v>2.7845650911331198E-3</c:v>
                </c:pt>
                <c:pt idx="47801">
                  <c:v>2.7844980359077501E-3</c:v>
                </c:pt>
                <c:pt idx="47802">
                  <c:v>2.7844312135130202E-3</c:v>
                </c:pt>
                <c:pt idx="47803">
                  <c:v>2.7843653224408601E-3</c:v>
                </c:pt>
                <c:pt idx="47804">
                  <c:v>2.7842987328767798E-3</c:v>
                </c:pt>
                <c:pt idx="47805">
                  <c:v>2.78423097915947E-3</c:v>
                </c:pt>
                <c:pt idx="47806">
                  <c:v>2.7841662522405399E-3</c:v>
                </c:pt>
                <c:pt idx="47807">
                  <c:v>2.7840980328619502E-3</c:v>
                </c:pt>
                <c:pt idx="47808">
                  <c:v>2.7840321417897901E-3</c:v>
                </c:pt>
                <c:pt idx="47809">
                  <c:v>2.7839662507176399E-3</c:v>
                </c:pt>
                <c:pt idx="47810">
                  <c:v>2.7839012909680601E-3</c:v>
                </c:pt>
                <c:pt idx="47811">
                  <c:v>2.7838347014039698E-3</c:v>
                </c:pt>
                <c:pt idx="47812">
                  <c:v>2.78376857750118E-3</c:v>
                </c:pt>
                <c:pt idx="47813">
                  <c:v>2.7837043162435302E-3</c:v>
                </c:pt>
                <c:pt idx="47814">
                  <c:v>2.7836379595100901E-3</c:v>
                </c:pt>
                <c:pt idx="47815">
                  <c:v>2.78357206843793E-3</c:v>
                </c:pt>
                <c:pt idx="47816">
                  <c:v>2.7835078071802798E-3</c:v>
                </c:pt>
                <c:pt idx="47817">
                  <c:v>2.7834421489387699E-3</c:v>
                </c:pt>
                <c:pt idx="47818">
                  <c:v>2.7833764906972699E-3</c:v>
                </c:pt>
                <c:pt idx="47819">
                  <c:v>2.7833112981170399E-3</c:v>
                </c:pt>
                <c:pt idx="47820">
                  <c:v>2.7832465711981101E-3</c:v>
                </c:pt>
                <c:pt idx="47821">
                  <c:v>2.7831827756017399E-3</c:v>
                </c:pt>
                <c:pt idx="47822">
                  <c:v>2.7831173501908801E-3</c:v>
                </c:pt>
                <c:pt idx="47823">
                  <c:v>2.78305378742516E-3</c:v>
                </c:pt>
                <c:pt idx="47824">
                  <c:v>2.7829895261675102E-3</c:v>
                </c:pt>
                <c:pt idx="47825">
                  <c:v>2.7829247992485801E-3</c:v>
                </c:pt>
                <c:pt idx="47826">
                  <c:v>2.7828603051602801E-3</c:v>
                </c:pt>
                <c:pt idx="47827">
                  <c:v>2.7827965095639198E-3</c:v>
                </c:pt>
                <c:pt idx="47828">
                  <c:v>2.7827320154756299E-3</c:v>
                </c:pt>
                <c:pt idx="47829">
                  <c:v>2.7826691512018399E-3</c:v>
                </c:pt>
                <c:pt idx="47830">
                  <c:v>2.7826046571135499E-3</c:v>
                </c:pt>
                <c:pt idx="47831">
                  <c:v>2.7825420256704101E-3</c:v>
                </c:pt>
                <c:pt idx="47832">
                  <c:v>2.7824770659208302E-3</c:v>
                </c:pt>
                <c:pt idx="47833">
                  <c:v>2.7824160642921899E-3</c:v>
                </c:pt>
                <c:pt idx="47834">
                  <c:v>2.7823515702038999E-3</c:v>
                </c:pt>
                <c:pt idx="47835">
                  <c:v>2.7822873089462501E-3</c:v>
                </c:pt>
                <c:pt idx="47836">
                  <c:v>2.78222491033375E-3</c:v>
                </c:pt>
                <c:pt idx="47837">
                  <c:v>2.7821615803986801E-3</c:v>
                </c:pt>
                <c:pt idx="47838">
                  <c:v>2.7820989489555398E-3</c:v>
                </c:pt>
                <c:pt idx="47839">
                  <c:v>2.7820365503430401E-3</c:v>
                </c:pt>
                <c:pt idx="47840">
                  <c:v>2.7819734532386099E-3</c:v>
                </c:pt>
                <c:pt idx="47841">
                  <c:v>2.7819117531180399E-3</c:v>
                </c:pt>
                <c:pt idx="47842">
                  <c:v>2.7818486560136101E-3</c:v>
                </c:pt>
                <c:pt idx="47843">
                  <c:v>2.7817869558930401E-3</c:v>
                </c:pt>
                <c:pt idx="47844">
                  <c:v>2.7817252557724701E-3</c:v>
                </c:pt>
                <c:pt idx="47845">
                  <c:v>2.7816626243293298E-3</c:v>
                </c:pt>
                <c:pt idx="47846">
                  <c:v>2.7816004585474699E-3</c:v>
                </c:pt>
                <c:pt idx="47847">
                  <c:v>2.7815387584269099E-3</c:v>
                </c:pt>
                <c:pt idx="47848">
                  <c:v>2.78147775679827E-3</c:v>
                </c:pt>
                <c:pt idx="47849">
                  <c:v>2.7814158238470498E-3</c:v>
                </c:pt>
                <c:pt idx="47850">
                  <c:v>2.7813541237264902E-3</c:v>
                </c:pt>
                <c:pt idx="47851">
                  <c:v>2.7812914922833399E-3</c:v>
                </c:pt>
                <c:pt idx="47852">
                  <c:v>2.7812314219772798E-3</c:v>
                </c:pt>
                <c:pt idx="47853">
                  <c:v>2.7811697218567098E-3</c:v>
                </c:pt>
                <c:pt idx="47854">
                  <c:v>2.7811087202280799E-3</c:v>
                </c:pt>
                <c:pt idx="47855">
                  <c:v>2.7810470201075099E-3</c:v>
                </c:pt>
                <c:pt idx="47856">
                  <c:v>2.7809867169708001E-3</c:v>
                </c:pt>
                <c:pt idx="47857">
                  <c:v>2.78092618100345E-3</c:v>
                </c:pt>
                <c:pt idx="47858">
                  <c:v>2.7808656450361E-3</c:v>
                </c:pt>
                <c:pt idx="47859">
                  <c:v>2.7808046434074601E-3</c:v>
                </c:pt>
                <c:pt idx="47860">
                  <c:v>2.78074573725462E-3</c:v>
                </c:pt>
                <c:pt idx="47861">
                  <c:v>2.78068403713405E-3</c:v>
                </c:pt>
                <c:pt idx="47862">
                  <c:v>2.7806225698441302E-3</c:v>
                </c:pt>
                <c:pt idx="47863">
                  <c:v>2.7805631980300002E-3</c:v>
                </c:pt>
                <c:pt idx="47864">
                  <c:v>2.7805042918771501E-3</c:v>
                </c:pt>
                <c:pt idx="47865">
                  <c:v>2.78044422157109E-3</c:v>
                </c:pt>
                <c:pt idx="47866">
                  <c:v>2.7803832199424501E-3</c:v>
                </c:pt>
                <c:pt idx="47867">
                  <c:v>2.78032431378961E-3</c:v>
                </c:pt>
                <c:pt idx="47868">
                  <c:v>2.7802642434835399E-3</c:v>
                </c:pt>
                <c:pt idx="47869">
                  <c:v>2.7802051045000601E-3</c:v>
                </c:pt>
                <c:pt idx="47870">
                  <c:v>2.78014503419399E-3</c:v>
                </c:pt>
                <c:pt idx="47871">
                  <c:v>2.7800854295492198E-3</c:v>
                </c:pt>
                <c:pt idx="47872">
                  <c:v>2.7800258249044401E-3</c:v>
                </c:pt>
                <c:pt idx="47873">
                  <c:v>2.7799673844128899E-3</c:v>
                </c:pt>
                <c:pt idx="47874">
                  <c:v>2.7799082454294001E-3</c:v>
                </c:pt>
                <c:pt idx="47875">
                  <c:v>2.7798488736152701E-3</c:v>
                </c:pt>
                <c:pt idx="47876">
                  <c:v>2.7797904331237099E-3</c:v>
                </c:pt>
                <c:pt idx="47877">
                  <c:v>2.7797319926321502E-3</c:v>
                </c:pt>
                <c:pt idx="47878">
                  <c:v>2.7796730864793101E-3</c:v>
                </c:pt>
                <c:pt idx="47879">
                  <c:v>2.7796148788183902E-3</c:v>
                </c:pt>
                <c:pt idx="47880">
                  <c:v>2.7795562054961898E-3</c:v>
                </c:pt>
                <c:pt idx="47881">
                  <c:v>2.7794977650046401E-3</c:v>
                </c:pt>
                <c:pt idx="47882">
                  <c:v>2.7794404886662999E-3</c:v>
                </c:pt>
                <c:pt idx="47883">
                  <c:v>2.7793827466666698E-3</c:v>
                </c:pt>
                <c:pt idx="47884">
                  <c:v>2.7793240733444699E-3</c:v>
                </c:pt>
                <c:pt idx="47885">
                  <c:v>2.7792658656835599E-3</c:v>
                </c:pt>
                <c:pt idx="47886">
                  <c:v>2.7792078908532901E-3</c:v>
                </c:pt>
                <c:pt idx="47887">
                  <c:v>2.7791503816842998E-3</c:v>
                </c:pt>
                <c:pt idx="47888">
                  <c:v>2.7790945023298298E-3</c:v>
                </c:pt>
                <c:pt idx="47889">
                  <c:v>2.7790355961769802E-3</c:v>
                </c:pt>
                <c:pt idx="47890">
                  <c:v>2.7789785526692902E-3</c:v>
                </c:pt>
                <c:pt idx="47891">
                  <c:v>2.7789215091615898E-3</c:v>
                </c:pt>
                <c:pt idx="47892">
                  <c:v>2.7788626030087501E-3</c:v>
                </c:pt>
                <c:pt idx="47893">
                  <c:v>2.7788060251623401E-3</c:v>
                </c:pt>
                <c:pt idx="47894">
                  <c:v>2.77874828316271E-3</c:v>
                </c:pt>
                <c:pt idx="47895">
                  <c:v>2.7786917053163099E-3</c:v>
                </c:pt>
                <c:pt idx="47896">
                  <c:v>2.7786355931311798E-3</c:v>
                </c:pt>
                <c:pt idx="47897">
                  <c:v>2.7785783167928501E-3</c:v>
                </c:pt>
                <c:pt idx="47898">
                  <c:v>2.77852173894644E-3</c:v>
                </c:pt>
                <c:pt idx="47899">
                  <c:v>2.7784653939306701E-3</c:v>
                </c:pt>
                <c:pt idx="47900">
                  <c:v>2.77840881608427E-3</c:v>
                </c:pt>
                <c:pt idx="47901">
                  <c:v>2.77835340239108E-3</c:v>
                </c:pt>
                <c:pt idx="47902">
                  <c:v>2.77829635888338E-3</c:v>
                </c:pt>
                <c:pt idx="47903">
                  <c:v>2.7782404795289001E-3</c:v>
                </c:pt>
                <c:pt idx="47904">
                  <c:v>2.7781841345131402E-3</c:v>
                </c:pt>
                <c:pt idx="47905">
                  <c:v>2.77812918648124E-3</c:v>
                </c:pt>
                <c:pt idx="47906">
                  <c:v>2.77807260863483E-3</c:v>
                </c:pt>
                <c:pt idx="47907">
                  <c:v>2.7780162636190701E-3</c:v>
                </c:pt>
                <c:pt idx="47908">
                  <c:v>2.77796201407909E-3</c:v>
                </c:pt>
                <c:pt idx="47909">
                  <c:v>2.7779070660471899E-3</c:v>
                </c:pt>
                <c:pt idx="47910">
                  <c:v>2.7778509538620702E-3</c:v>
                </c:pt>
                <c:pt idx="47911">
                  <c:v>2.77779600583017E-3</c:v>
                </c:pt>
                <c:pt idx="47912">
                  <c:v>2.7777410577982699E-3</c:v>
                </c:pt>
                <c:pt idx="47913">
                  <c:v>2.77768587693572E-3</c:v>
                </c:pt>
                <c:pt idx="47914">
                  <c:v>2.77763162739575E-3</c:v>
                </c:pt>
                <c:pt idx="47915">
                  <c:v>2.7775764465332001E-3</c:v>
                </c:pt>
                <c:pt idx="47916">
                  <c:v>2.7775214985012999E-3</c:v>
                </c:pt>
                <c:pt idx="47917">
                  <c:v>2.7774665504693998E-3</c:v>
                </c:pt>
                <c:pt idx="47918">
                  <c:v>2.7774125337600699E-3</c:v>
                </c:pt>
                <c:pt idx="47919">
                  <c:v>2.7773580513894601E-3</c:v>
                </c:pt>
                <c:pt idx="47920">
                  <c:v>2.7773038018494801E-3</c:v>
                </c:pt>
                <c:pt idx="47921">
                  <c:v>2.7772483881563E-3</c:v>
                </c:pt>
                <c:pt idx="47922">
                  <c:v>2.7771943714469702E-3</c:v>
                </c:pt>
                <c:pt idx="47923">
                  <c:v>2.77713988907635E-3</c:v>
                </c:pt>
                <c:pt idx="47924">
                  <c:v>2.7770858723670201E-3</c:v>
                </c:pt>
                <c:pt idx="47925">
                  <c:v>2.7770323213189801E-3</c:v>
                </c:pt>
                <c:pt idx="47926">
                  <c:v>2.7769769076257901E-3</c:v>
                </c:pt>
                <c:pt idx="47927">
                  <c:v>2.7769231237471099E-3</c:v>
                </c:pt>
                <c:pt idx="47928">
                  <c:v>2.7768709696829302E-3</c:v>
                </c:pt>
                <c:pt idx="47929">
                  <c:v>2.7768164873123199E-3</c:v>
                </c:pt>
                <c:pt idx="47930">
                  <c:v>2.7767622377723499E-3</c:v>
                </c:pt>
                <c:pt idx="47931">
                  <c:v>2.7767089195549501E-3</c:v>
                </c:pt>
                <c:pt idx="47932">
                  <c:v>2.7766544371843299E-3</c:v>
                </c:pt>
                <c:pt idx="47933">
                  <c:v>2.7766018174588702E-3</c:v>
                </c:pt>
                <c:pt idx="47934">
                  <c:v>2.77654733508825E-3</c:v>
                </c:pt>
                <c:pt idx="47935">
                  <c:v>2.7764942497014999E-3</c:v>
                </c:pt>
                <c:pt idx="47936">
                  <c:v>2.7764411643147499E-3</c:v>
                </c:pt>
                <c:pt idx="47937">
                  <c:v>2.7763878460973501E-3</c:v>
                </c:pt>
                <c:pt idx="47938">
                  <c:v>2.7763342950493102E-3</c:v>
                </c:pt>
                <c:pt idx="47939">
                  <c:v>2.7762828394770601E-3</c:v>
                </c:pt>
                <c:pt idx="47940">
                  <c:v>2.7762281242758001E-3</c:v>
                </c:pt>
                <c:pt idx="47941">
                  <c:v>2.7761745732277601E-3</c:v>
                </c:pt>
                <c:pt idx="47942">
                  <c:v>2.7761221863329402E-3</c:v>
                </c:pt>
                <c:pt idx="47943">
                  <c:v>2.7760693337768299E-3</c:v>
                </c:pt>
                <c:pt idx="47944">
                  <c:v>2.7760160155594401E-3</c:v>
                </c:pt>
                <c:pt idx="47945">
                  <c:v>2.7759629301726801E-3</c:v>
                </c:pt>
                <c:pt idx="47946">
                  <c:v>2.77591147460043E-3</c:v>
                </c:pt>
                <c:pt idx="47947">
                  <c:v>2.7758574578911101E-3</c:v>
                </c:pt>
                <c:pt idx="47948">
                  <c:v>2.7758046053350002E-3</c:v>
                </c:pt>
                <c:pt idx="47949">
                  <c:v>2.7757529169321099E-3</c:v>
                </c:pt>
                <c:pt idx="47950">
                  <c:v>2.7756991330534198E-3</c:v>
                </c:pt>
                <c:pt idx="47951">
                  <c:v>2.77564860880375E-3</c:v>
                </c:pt>
                <c:pt idx="47952">
                  <c:v>2.7755959890782798E-3</c:v>
                </c:pt>
                <c:pt idx="47953">
                  <c:v>2.7755436021834599E-3</c:v>
                </c:pt>
                <c:pt idx="47954">
                  <c:v>2.7754909824580002E-3</c:v>
                </c:pt>
                <c:pt idx="47955">
                  <c:v>2.7754383627325301E-3</c:v>
                </c:pt>
                <c:pt idx="47956">
                  <c:v>2.7753871399909301E-3</c:v>
                </c:pt>
                <c:pt idx="47957">
                  <c:v>2.7753328904509501E-3</c:v>
                </c:pt>
                <c:pt idx="47958">
                  <c:v>2.7752807363867799E-3</c:v>
                </c:pt>
                <c:pt idx="47959">
                  <c:v>2.7752304449677502E-3</c:v>
                </c:pt>
                <c:pt idx="47960">
                  <c:v>2.7751785237342102E-3</c:v>
                </c:pt>
                <c:pt idx="47961">
                  <c:v>2.77512520551682E-3</c:v>
                </c:pt>
                <c:pt idx="47962">
                  <c:v>2.77507281862199E-3</c:v>
                </c:pt>
                <c:pt idx="47963">
                  <c:v>2.7750236913561799E-3</c:v>
                </c:pt>
                <c:pt idx="47964">
                  <c:v>2.77497014030814E-3</c:v>
                </c:pt>
                <c:pt idx="47965">
                  <c:v>2.7749196160584701E-3</c:v>
                </c:pt>
                <c:pt idx="47966">
                  <c:v>2.7748672291636502E-3</c:v>
                </c:pt>
                <c:pt idx="47967">
                  <c:v>2.7748167049139699E-3</c:v>
                </c:pt>
                <c:pt idx="47968">
                  <c:v>2.77476431801915E-3</c:v>
                </c:pt>
                <c:pt idx="47969">
                  <c:v>2.7747126296162601E-3</c:v>
                </c:pt>
                <c:pt idx="47970">
                  <c:v>2.77466233819723E-3</c:v>
                </c:pt>
                <c:pt idx="47971">
                  <c:v>2.7746101841330498E-3</c:v>
                </c:pt>
                <c:pt idx="47972">
                  <c:v>2.7745601255446698E-3</c:v>
                </c:pt>
                <c:pt idx="47973">
                  <c:v>2.7745086699724202E-3</c:v>
                </c:pt>
                <c:pt idx="47974">
                  <c:v>2.77445768006146E-3</c:v>
                </c:pt>
                <c:pt idx="47975">
                  <c:v>2.77440645731986E-3</c:v>
                </c:pt>
                <c:pt idx="47976">
                  <c:v>2.7743547689169702E-3</c:v>
                </c:pt>
                <c:pt idx="47977">
                  <c:v>2.774303779006E-3</c:v>
                </c:pt>
                <c:pt idx="47978">
                  <c:v>2.7742534875869699E-3</c:v>
                </c:pt>
                <c:pt idx="47979">
                  <c:v>2.7742022648453699E-3</c:v>
                </c:pt>
                <c:pt idx="47980">
                  <c:v>2.7741512749344102E-3</c:v>
                </c:pt>
                <c:pt idx="47981">
                  <c:v>2.7741016820073102E-3</c:v>
                </c:pt>
                <c:pt idx="47982">
                  <c:v>2.77405022643507E-3</c:v>
                </c:pt>
                <c:pt idx="47983">
                  <c:v>2.77400109916925E-3</c:v>
                </c:pt>
                <c:pt idx="47984">
                  <c:v>2.77394987642765E-3</c:v>
                </c:pt>
                <c:pt idx="47985">
                  <c:v>2.7738986536860501E-3</c:v>
                </c:pt>
                <c:pt idx="47986">
                  <c:v>2.7738499920815199E-3</c:v>
                </c:pt>
                <c:pt idx="47987">
                  <c:v>2.77379876933992E-3</c:v>
                </c:pt>
                <c:pt idx="47988">
                  <c:v>2.7737477794289602E-3</c:v>
                </c:pt>
                <c:pt idx="47989">
                  <c:v>2.7736988849937898E-3</c:v>
                </c:pt>
                <c:pt idx="47990">
                  <c:v>2.7736490592360501E-3</c:v>
                </c:pt>
                <c:pt idx="47991">
                  <c:v>2.77359713800252E-3</c:v>
                </c:pt>
                <c:pt idx="47992">
                  <c:v>2.7735477779060598E-3</c:v>
                </c:pt>
                <c:pt idx="47993">
                  <c:v>2.77349795214832E-3</c:v>
                </c:pt>
                <c:pt idx="47994">
                  <c:v>2.7734478935599301E-3</c:v>
                </c:pt>
                <c:pt idx="47995">
                  <c:v>2.7733985334634798E-3</c:v>
                </c:pt>
                <c:pt idx="47996">
                  <c:v>2.7733475435525201E-3</c:v>
                </c:pt>
                <c:pt idx="47997">
                  <c:v>2.77329841628671E-3</c:v>
                </c:pt>
                <c:pt idx="47998">
                  <c:v>2.77324952185154E-3</c:v>
                </c:pt>
                <c:pt idx="47999">
                  <c:v>2.7731994632631501E-3</c:v>
                </c:pt>
                <c:pt idx="48000">
                  <c:v>2.7731489390134798E-3</c:v>
                </c:pt>
                <c:pt idx="48001">
                  <c:v>2.7731000445783099E-3</c:v>
                </c:pt>
                <c:pt idx="48002">
                  <c:v>2.7730506844818601E-3</c:v>
                </c:pt>
                <c:pt idx="48003">
                  <c:v>2.7730008587241199E-3</c:v>
                </c:pt>
                <c:pt idx="48004">
                  <c:v>2.7729517314583102E-3</c:v>
                </c:pt>
                <c:pt idx="48005">
                  <c:v>2.7729028370231399E-3</c:v>
                </c:pt>
                <c:pt idx="48006">
                  <c:v>2.77285394258797E-3</c:v>
                </c:pt>
                <c:pt idx="48007">
                  <c:v>2.7728034183383001E-3</c:v>
                </c:pt>
                <c:pt idx="48008">
                  <c:v>2.7727547567337799E-3</c:v>
                </c:pt>
                <c:pt idx="48009">
                  <c:v>2.7727051638066799E-3</c:v>
                </c:pt>
                <c:pt idx="48010">
                  <c:v>2.7726567350327999E-3</c:v>
                </c:pt>
                <c:pt idx="48011">
                  <c:v>2.7726087719201998E-3</c:v>
                </c:pt>
                <c:pt idx="48012">
                  <c:v>2.7725589461624601E-3</c:v>
                </c:pt>
                <c:pt idx="48013">
                  <c:v>2.7725102845579399E-3</c:v>
                </c:pt>
                <c:pt idx="48014">
                  <c:v>2.7724618557840599E-3</c:v>
                </c:pt>
                <c:pt idx="48015">
                  <c:v>2.7724131941795401E-3</c:v>
                </c:pt>
                <c:pt idx="48016">
                  <c:v>2.77236406691372E-3</c:v>
                </c:pt>
                <c:pt idx="48017">
                  <c:v>2.7723151724785601E-3</c:v>
                </c:pt>
                <c:pt idx="48018">
                  <c:v>2.7722665108740299E-3</c:v>
                </c:pt>
                <c:pt idx="48019">
                  <c:v>2.7722180821001499E-3</c:v>
                </c:pt>
                <c:pt idx="48020">
                  <c:v>2.7721694204956302E-3</c:v>
                </c:pt>
                <c:pt idx="48021">
                  <c:v>2.7721214573830401E-3</c:v>
                </c:pt>
                <c:pt idx="48022">
                  <c:v>2.7720744255930198E-3</c:v>
                </c:pt>
                <c:pt idx="48023">
                  <c:v>2.7720248326659198E-3</c:v>
                </c:pt>
                <c:pt idx="48024">
                  <c:v>2.7719764038920398E-3</c:v>
                </c:pt>
                <c:pt idx="48025">
                  <c:v>2.7719286736100899E-3</c:v>
                </c:pt>
                <c:pt idx="48026">
                  <c:v>2.7718795463442798E-3</c:v>
                </c:pt>
                <c:pt idx="48027">
                  <c:v>2.7718332130461901E-3</c:v>
                </c:pt>
                <c:pt idx="48028">
                  <c:v>2.7717838529497398E-3</c:v>
                </c:pt>
                <c:pt idx="48029">
                  <c:v>2.7717363554984301E-3</c:v>
                </c:pt>
                <c:pt idx="48030">
                  <c:v>2.7716881595551998E-3</c:v>
                </c:pt>
                <c:pt idx="48031">
                  <c:v>2.7716397307813198E-3</c:v>
                </c:pt>
                <c:pt idx="48032">
                  <c:v>2.7715929318219402E-3</c:v>
                </c:pt>
                <c:pt idx="48033">
                  <c:v>2.77154543437064E-3</c:v>
                </c:pt>
                <c:pt idx="48034">
                  <c:v>2.77149816974998E-3</c:v>
                </c:pt>
                <c:pt idx="48035">
                  <c:v>2.77145090512931E-3</c:v>
                </c:pt>
                <c:pt idx="48036">
                  <c:v>2.7714027091860802E-3</c:v>
                </c:pt>
                <c:pt idx="48037">
                  <c:v>2.7713542804122001E-3</c:v>
                </c:pt>
                <c:pt idx="48038">
                  <c:v>2.7713074814528201E-3</c:v>
                </c:pt>
                <c:pt idx="48039">
                  <c:v>2.7712597511708702E-3</c:v>
                </c:pt>
                <c:pt idx="48040">
                  <c:v>2.7712127193808599E-3</c:v>
                </c:pt>
                <c:pt idx="48041">
                  <c:v>2.7711645234376201E-3</c:v>
                </c:pt>
                <c:pt idx="48042">
                  <c:v>2.7711174916475998E-3</c:v>
                </c:pt>
                <c:pt idx="48043">
                  <c:v>2.7710702270269398E-3</c:v>
                </c:pt>
                <c:pt idx="48044">
                  <c:v>2.7710227295756301E-3</c:v>
                </c:pt>
                <c:pt idx="48045">
                  <c:v>2.7709773276001202E-3</c:v>
                </c:pt>
                <c:pt idx="48046">
                  <c:v>2.7709295973181699E-3</c:v>
                </c:pt>
                <c:pt idx="48047">
                  <c:v>2.77088256552815E-3</c:v>
                </c:pt>
                <c:pt idx="48048">
                  <c:v>2.7708355337381402E-3</c:v>
                </c:pt>
                <c:pt idx="48049">
                  <c:v>2.77078803628683E-3</c:v>
                </c:pt>
                <c:pt idx="48050">
                  <c:v>2.7707421686500298E-3</c:v>
                </c:pt>
                <c:pt idx="48051">
                  <c:v>2.7706944383680799E-3</c:v>
                </c:pt>
                <c:pt idx="48052">
                  <c:v>2.7706481050700001E-3</c:v>
                </c:pt>
                <c:pt idx="48053">
                  <c:v>2.77060177177191E-3</c:v>
                </c:pt>
                <c:pt idx="48054">
                  <c:v>2.7705559041351102E-3</c:v>
                </c:pt>
                <c:pt idx="48055">
                  <c:v>2.7705081738531598E-3</c:v>
                </c:pt>
                <c:pt idx="48056">
                  <c:v>2.7704618405550701E-3</c:v>
                </c:pt>
                <c:pt idx="48057">
                  <c:v>2.7704150415957E-3</c:v>
                </c:pt>
                <c:pt idx="48058">
                  <c:v>2.7703687082976098E-3</c:v>
                </c:pt>
                <c:pt idx="48059">
                  <c:v>2.7703230734914498E-3</c:v>
                </c:pt>
                <c:pt idx="48060">
                  <c:v>2.77027674019337E-3</c:v>
                </c:pt>
                <c:pt idx="48061">
                  <c:v>2.7702320367097798E-3</c:v>
                </c:pt>
                <c:pt idx="48062">
                  <c:v>2.7701845392584801E-3</c:v>
                </c:pt>
                <c:pt idx="48063">
                  <c:v>2.77013890445232E-3</c:v>
                </c:pt>
                <c:pt idx="48064">
                  <c:v>2.7700921054929499E-3</c:v>
                </c:pt>
                <c:pt idx="48065">
                  <c:v>2.77004670351744E-3</c:v>
                </c:pt>
                <c:pt idx="48066">
                  <c:v>2.76999943889678E-3</c:v>
                </c:pt>
                <c:pt idx="48067">
                  <c:v>2.7699531055986899E-3</c:v>
                </c:pt>
                <c:pt idx="48068">
                  <c:v>2.7699079364538201E-3</c:v>
                </c:pt>
                <c:pt idx="48069">
                  <c:v>2.7698620688170199E-3</c:v>
                </c:pt>
                <c:pt idx="48070">
                  <c:v>2.7698164340108598E-3</c:v>
                </c:pt>
                <c:pt idx="48071">
                  <c:v>2.7697703335434198E-3</c:v>
                </c:pt>
                <c:pt idx="48072">
                  <c:v>2.7697258628904802E-3</c:v>
                </c:pt>
                <c:pt idx="48073">
                  <c:v>2.7696797624230398E-3</c:v>
                </c:pt>
                <c:pt idx="48074">
                  <c:v>2.76963389478624E-3</c:v>
                </c:pt>
                <c:pt idx="48075">
                  <c:v>2.7695884928107301E-3</c:v>
                </c:pt>
                <c:pt idx="48076">
                  <c:v>2.7695433236658599E-3</c:v>
                </c:pt>
                <c:pt idx="48077">
                  <c:v>2.7694976888596999E-3</c:v>
                </c:pt>
                <c:pt idx="48078">
                  <c:v>2.76945298537612E-3</c:v>
                </c:pt>
                <c:pt idx="48079">
                  <c:v>2.76940735056996E-3</c:v>
                </c:pt>
                <c:pt idx="48080">
                  <c:v>2.7693628799170299E-3</c:v>
                </c:pt>
                <c:pt idx="48081">
                  <c:v>2.7693172451108698E-3</c:v>
                </c:pt>
                <c:pt idx="48082">
                  <c:v>2.7692720759660001E-3</c:v>
                </c:pt>
                <c:pt idx="48083">
                  <c:v>2.7692266739904898E-3</c:v>
                </c:pt>
                <c:pt idx="48084">
                  <c:v>2.76918197050691E-3</c:v>
                </c:pt>
                <c:pt idx="48085">
                  <c:v>2.7691361028701102E-3</c:v>
                </c:pt>
                <c:pt idx="48086">
                  <c:v>2.76909209787846E-3</c:v>
                </c:pt>
                <c:pt idx="48087">
                  <c:v>2.7690466959029401E-3</c:v>
                </c:pt>
                <c:pt idx="48088">
                  <c:v>2.76900152675808E-3</c:v>
                </c:pt>
                <c:pt idx="48089">
                  <c:v>2.7689558919519199E-3</c:v>
                </c:pt>
                <c:pt idx="48090">
                  <c:v>2.7689121197909099E-3</c:v>
                </c:pt>
                <c:pt idx="48091">
                  <c:v>2.7688664849847599E-3</c:v>
                </c:pt>
                <c:pt idx="48092">
                  <c:v>2.76882341131568E-3</c:v>
                </c:pt>
                <c:pt idx="48093">
                  <c:v>2.7687780093401701E-3</c:v>
                </c:pt>
                <c:pt idx="48094">
                  <c:v>2.76873470284045E-3</c:v>
                </c:pt>
                <c:pt idx="48095">
                  <c:v>2.7686893008649401E-3</c:v>
                </c:pt>
                <c:pt idx="48096">
                  <c:v>2.76864413172007E-3</c:v>
                </c:pt>
                <c:pt idx="48097">
                  <c:v>2.7686008252203499E-3</c:v>
                </c:pt>
                <c:pt idx="48098">
                  <c:v>2.76855705305934E-3</c:v>
                </c:pt>
                <c:pt idx="48099">
                  <c:v>2.76851211674511E-3</c:v>
                </c:pt>
                <c:pt idx="48100">
                  <c:v>2.7684676460921799E-3</c:v>
                </c:pt>
                <c:pt idx="48101">
                  <c:v>2.7684238739311699E-3</c:v>
                </c:pt>
                <c:pt idx="48102">
                  <c:v>2.7683794032782299E-3</c:v>
                </c:pt>
                <c:pt idx="48103">
                  <c:v>2.76833632960916E-3</c:v>
                </c:pt>
                <c:pt idx="48104">
                  <c:v>2.7682923246174999E-3</c:v>
                </c:pt>
                <c:pt idx="48105">
                  <c:v>2.7682473883032799E-3</c:v>
                </c:pt>
                <c:pt idx="48106">
                  <c:v>2.7682036161422699E-3</c:v>
                </c:pt>
                <c:pt idx="48107">
                  <c:v>2.7681600768119101E-3</c:v>
                </c:pt>
                <c:pt idx="48108">
                  <c:v>2.7681156061589701E-3</c:v>
                </c:pt>
                <c:pt idx="48109">
                  <c:v>2.7680725324899002E-3</c:v>
                </c:pt>
                <c:pt idx="48110">
                  <c:v>2.7680280618369601E-3</c:v>
                </c:pt>
                <c:pt idx="48111">
                  <c:v>2.76798522099853E-3</c:v>
                </c:pt>
                <c:pt idx="48112">
                  <c:v>2.7679416816681602E-3</c:v>
                </c:pt>
                <c:pt idx="48113">
                  <c:v>2.7678983751684401E-3</c:v>
                </c:pt>
                <c:pt idx="48114">
                  <c:v>2.76785437017679E-3</c:v>
                </c:pt>
                <c:pt idx="48115">
                  <c:v>2.7678115293383598E-3</c:v>
                </c:pt>
                <c:pt idx="48116">
                  <c:v>2.767767990008E-3</c:v>
                </c:pt>
                <c:pt idx="48117">
                  <c:v>2.7677244506776298E-3</c:v>
                </c:pt>
                <c:pt idx="48118">
                  <c:v>2.7676811441779102E-3</c:v>
                </c:pt>
                <c:pt idx="48119">
                  <c:v>2.7676366735249801E-3</c:v>
                </c:pt>
                <c:pt idx="48120">
                  <c:v>2.7675940655171902E-3</c:v>
                </c:pt>
                <c:pt idx="48121">
                  <c:v>2.7675502933561802E-3</c:v>
                </c:pt>
                <c:pt idx="48122">
                  <c:v>2.7675086166709701E-3</c:v>
                </c:pt>
                <c:pt idx="48123">
                  <c:v>2.7674646116793199E-3</c:v>
                </c:pt>
                <c:pt idx="48124">
                  <c:v>2.76742270216346E-3</c:v>
                </c:pt>
                <c:pt idx="48125">
                  <c:v>2.76737939566374E-3</c:v>
                </c:pt>
                <c:pt idx="48126">
                  <c:v>2.7673370204865902E-3</c:v>
                </c:pt>
                <c:pt idx="48127">
                  <c:v>2.7672939468175199E-3</c:v>
                </c:pt>
                <c:pt idx="48128">
                  <c:v>2.7672501746565099E-3</c:v>
                </c:pt>
                <c:pt idx="48129">
                  <c:v>2.7672073338180802E-3</c:v>
                </c:pt>
                <c:pt idx="48130">
                  <c:v>2.7671658899635098E-3</c:v>
                </c:pt>
                <c:pt idx="48131">
                  <c:v>2.76712235063314E-3</c:v>
                </c:pt>
                <c:pt idx="48132">
                  <c:v>2.7670804411172902E-3</c:v>
                </c:pt>
                <c:pt idx="48133">
                  <c:v>2.7670371346175701E-3</c:v>
                </c:pt>
                <c:pt idx="48134">
                  <c:v>2.7669947594404199E-3</c:v>
                </c:pt>
                <c:pt idx="48135">
                  <c:v>2.7669530827552102E-3</c:v>
                </c:pt>
                <c:pt idx="48136">
                  <c:v>2.76690907776356E-3</c:v>
                </c:pt>
                <c:pt idx="48137">
                  <c:v>2.7668678667396298E-3</c:v>
                </c:pt>
                <c:pt idx="48138">
                  <c:v>2.7668250259012001E-3</c:v>
                </c:pt>
                <c:pt idx="48139">
                  <c:v>2.7667828835547001E-3</c:v>
                </c:pt>
                <c:pt idx="48140">
                  <c:v>2.7667402755469101E-3</c:v>
                </c:pt>
                <c:pt idx="48141">
                  <c:v>2.76669976301491E-3</c:v>
                </c:pt>
                <c:pt idx="48142">
                  <c:v>2.7666569221764799E-3</c:v>
                </c:pt>
                <c:pt idx="48143">
                  <c:v>2.7666152454912702E-3</c:v>
                </c:pt>
                <c:pt idx="48144">
                  <c:v>2.7665721718221899E-3</c:v>
                </c:pt>
                <c:pt idx="48145">
                  <c:v>2.7665307279676199E-3</c:v>
                </c:pt>
                <c:pt idx="48146">
                  <c:v>2.76648881845176E-3</c:v>
                </c:pt>
                <c:pt idx="48147">
                  <c:v>2.7664471417665499E-3</c:v>
                </c:pt>
                <c:pt idx="48148">
                  <c:v>2.7664049994200498E-3</c:v>
                </c:pt>
                <c:pt idx="48149">
                  <c:v>2.7663623914122599E-3</c:v>
                </c:pt>
                <c:pt idx="48150">
                  <c:v>2.76632164604962E-3</c:v>
                </c:pt>
                <c:pt idx="48151">
                  <c:v>2.7662799693644099E-3</c:v>
                </c:pt>
                <c:pt idx="48152">
                  <c:v>2.76623852550983E-3</c:v>
                </c:pt>
                <c:pt idx="48153">
                  <c:v>2.7661961503326902E-3</c:v>
                </c:pt>
                <c:pt idx="48154">
                  <c:v>2.7661554049700499E-3</c:v>
                </c:pt>
                <c:pt idx="48155">
                  <c:v>2.7661127969622599E-3</c:v>
                </c:pt>
                <c:pt idx="48156">
                  <c:v>2.7660727500915501E-3</c:v>
                </c:pt>
                <c:pt idx="48157">
                  <c:v>2.7660303749144099E-3</c:v>
                </c:pt>
                <c:pt idx="48158">
                  <c:v>2.76598962955177E-3</c:v>
                </c:pt>
                <c:pt idx="48159">
                  <c:v>2.7659479528665499E-3</c:v>
                </c:pt>
                <c:pt idx="48160">
                  <c:v>2.7659079059958501E-3</c:v>
                </c:pt>
                <c:pt idx="48161">
                  <c:v>2.7658648323267698E-3</c:v>
                </c:pt>
                <c:pt idx="48162">
                  <c:v>2.7658247854560601E-3</c:v>
                </c:pt>
                <c:pt idx="48163">
                  <c:v>2.7657821774482701E-3</c:v>
                </c:pt>
                <c:pt idx="48164">
                  <c:v>2.7657421305775599E-3</c:v>
                </c:pt>
                <c:pt idx="48165">
                  <c:v>2.7657011523842799E-3</c:v>
                </c:pt>
                <c:pt idx="48166">
                  <c:v>2.7656597085297099E-3</c:v>
                </c:pt>
                <c:pt idx="48167">
                  <c:v>2.7656184975057801E-3</c:v>
                </c:pt>
                <c:pt idx="48168">
                  <c:v>2.7655777521431398E-3</c:v>
                </c:pt>
                <c:pt idx="48169">
                  <c:v>2.76553817093372E-3</c:v>
                </c:pt>
                <c:pt idx="48170">
                  <c:v>2.76549556292594E-3</c:v>
                </c:pt>
                <c:pt idx="48171">
                  <c:v>2.7654562145471599E-3</c:v>
                </c:pt>
                <c:pt idx="48172">
                  <c:v>2.7654152363538699E-3</c:v>
                </c:pt>
                <c:pt idx="48173">
                  <c:v>2.76537449099124E-3</c:v>
                </c:pt>
                <c:pt idx="48174">
                  <c:v>2.7653344441205298E-3</c:v>
                </c:pt>
                <c:pt idx="48175">
                  <c:v>2.7652936987578899E-3</c:v>
                </c:pt>
                <c:pt idx="48176">
                  <c:v>2.7652531862258898E-3</c:v>
                </c:pt>
                <c:pt idx="48177">
                  <c:v>2.7652129065245399E-3</c:v>
                </c:pt>
                <c:pt idx="48178">
                  <c:v>2.7651719283312598E-3</c:v>
                </c:pt>
                <c:pt idx="48179">
                  <c:v>2.7651325799524801E-3</c:v>
                </c:pt>
                <c:pt idx="48180">
                  <c:v>2.76509206742048E-3</c:v>
                </c:pt>
                <c:pt idx="48181">
                  <c:v>2.7650520205497698E-3</c:v>
                </c:pt>
                <c:pt idx="48182">
                  <c:v>2.76501080952585E-3</c:v>
                </c:pt>
                <c:pt idx="48183">
                  <c:v>2.7649700641632102E-3</c:v>
                </c:pt>
                <c:pt idx="48184">
                  <c:v>2.7649307157844301E-3</c:v>
                </c:pt>
                <c:pt idx="48185">
                  <c:v>2.76489090174437E-3</c:v>
                </c:pt>
                <c:pt idx="48186">
                  <c:v>2.7648501563817302E-3</c:v>
                </c:pt>
                <c:pt idx="48187">
                  <c:v>2.7648096438497301E-3</c:v>
                </c:pt>
                <c:pt idx="48188">
                  <c:v>2.76477029547095E-3</c:v>
                </c:pt>
                <c:pt idx="48189">
                  <c:v>2.7647302486002502E-3</c:v>
                </c:pt>
                <c:pt idx="48190">
                  <c:v>2.7646911330521098E-3</c:v>
                </c:pt>
                <c:pt idx="48191">
                  <c:v>2.7646510861814E-3</c:v>
                </c:pt>
                <c:pt idx="48192">
                  <c:v>2.7646122034639098E-3</c:v>
                </c:pt>
                <c:pt idx="48193">
                  <c:v>2.7645712252706298E-3</c:v>
                </c:pt>
                <c:pt idx="48194">
                  <c:v>2.7645318768918501E-3</c:v>
                </c:pt>
                <c:pt idx="48195">
                  <c:v>2.76449252851307E-3</c:v>
                </c:pt>
                <c:pt idx="48196">
                  <c:v>2.7644524816423598E-3</c:v>
                </c:pt>
                <c:pt idx="48197">
                  <c:v>2.76441359892488E-3</c:v>
                </c:pt>
                <c:pt idx="48198">
                  <c:v>2.76437378488481E-3</c:v>
                </c:pt>
                <c:pt idx="48199">
                  <c:v>2.76433397084475E-3</c:v>
                </c:pt>
                <c:pt idx="48200">
                  <c:v>2.7642950881272498E-3</c:v>
                </c:pt>
                <c:pt idx="48201">
                  <c:v>2.7642557397484801E-3</c:v>
                </c:pt>
                <c:pt idx="48202">
                  <c:v>2.76421522721648E-3</c:v>
                </c:pt>
                <c:pt idx="48203">
                  <c:v>2.7641775086522098E-3</c:v>
                </c:pt>
                <c:pt idx="48204">
                  <c:v>2.7641367632895699E-3</c:v>
                </c:pt>
                <c:pt idx="48205">
                  <c:v>2.7640995103865901E-3</c:v>
                </c:pt>
                <c:pt idx="48206">
                  <c:v>2.7640592306852302E-3</c:v>
                </c:pt>
                <c:pt idx="48207">
                  <c:v>2.7640208136290299E-3</c:v>
                </c:pt>
                <c:pt idx="48208">
                  <c:v>2.7639821637421799E-3</c:v>
                </c:pt>
                <c:pt idx="48209">
                  <c:v>2.7639428153634102E-3</c:v>
                </c:pt>
                <c:pt idx="48210">
                  <c:v>2.7639034669846301E-3</c:v>
                </c:pt>
                <c:pt idx="48211">
                  <c:v>2.76386411860585E-3</c:v>
                </c:pt>
                <c:pt idx="48212">
                  <c:v>2.7638257015496501E-3</c:v>
                </c:pt>
                <c:pt idx="48213">
                  <c:v>2.7637868188321599E-3</c:v>
                </c:pt>
                <c:pt idx="48214">
                  <c:v>2.7637484017759601E-3</c:v>
                </c:pt>
                <c:pt idx="48215">
                  <c:v>2.7637076564133202E-3</c:v>
                </c:pt>
                <c:pt idx="48216">
                  <c:v>2.7636704035103299E-3</c:v>
                </c:pt>
                <c:pt idx="48217">
                  <c:v>2.7636310551315498E-3</c:v>
                </c:pt>
                <c:pt idx="48218">
                  <c:v>2.7635928709060001E-3</c:v>
                </c:pt>
                <c:pt idx="48219">
                  <c:v>2.76355515234172E-3</c:v>
                </c:pt>
                <c:pt idx="48220">
                  <c:v>2.76351603679359E-3</c:v>
                </c:pt>
                <c:pt idx="48221">
                  <c:v>2.76347855105996E-3</c:v>
                </c:pt>
                <c:pt idx="48222">
                  <c:v>2.7634387370199E-3</c:v>
                </c:pt>
                <c:pt idx="48223">
                  <c:v>2.7634019497782001E-3</c:v>
                </c:pt>
                <c:pt idx="48224">
                  <c:v>2.7633628342300701E-3</c:v>
                </c:pt>
                <c:pt idx="48225">
                  <c:v>2.76332465000451E-3</c:v>
                </c:pt>
                <c:pt idx="48226">
                  <c:v>2.7632873971015202E-3</c:v>
                </c:pt>
                <c:pt idx="48227">
                  <c:v>2.7632478158920999E-3</c:v>
                </c:pt>
                <c:pt idx="48228">
                  <c:v>2.76320986449719E-3</c:v>
                </c:pt>
                <c:pt idx="48229">
                  <c:v>2.7631723787635599E-3</c:v>
                </c:pt>
                <c:pt idx="48230">
                  <c:v>2.7631339617073501E-3</c:v>
                </c:pt>
                <c:pt idx="48231">
                  <c:v>2.7630955446511498E-3</c:v>
                </c:pt>
                <c:pt idx="48232">
                  <c:v>2.7630566619336601E-3</c:v>
                </c:pt>
                <c:pt idx="48233">
                  <c:v>2.7630210388451802E-3</c:v>
                </c:pt>
                <c:pt idx="48234">
                  <c:v>2.7629819232970498E-3</c:v>
                </c:pt>
                <c:pt idx="48235">
                  <c:v>2.76294420473278E-3</c:v>
                </c:pt>
                <c:pt idx="48236">
                  <c:v>2.7629064861684999E-3</c:v>
                </c:pt>
                <c:pt idx="48237">
                  <c:v>2.7628699317574501E-3</c:v>
                </c:pt>
                <c:pt idx="48238">
                  <c:v>2.7628308162093202E-3</c:v>
                </c:pt>
                <c:pt idx="48239">
                  <c:v>2.7627951931208398E-3</c:v>
                </c:pt>
                <c:pt idx="48240">
                  <c:v>2.7627558447420601E-3</c:v>
                </c:pt>
                <c:pt idx="48241">
                  <c:v>2.7627185918390699E-3</c:v>
                </c:pt>
                <c:pt idx="48242">
                  <c:v>2.7626818045973799E-3</c:v>
                </c:pt>
                <c:pt idx="48243">
                  <c:v>2.7626443188637499E-3</c:v>
                </c:pt>
                <c:pt idx="48244">
                  <c:v>2.7626054361462602E-3</c:v>
                </c:pt>
                <c:pt idx="48245">
                  <c:v>2.7625686489045598E-3</c:v>
                </c:pt>
                <c:pt idx="48246">
                  <c:v>2.76253023184836E-3</c:v>
                </c:pt>
                <c:pt idx="48247">
                  <c:v>2.7624941430985902E-3</c:v>
                </c:pt>
                <c:pt idx="48248">
                  <c:v>2.7624550275504602E-3</c:v>
                </c:pt>
                <c:pt idx="48249">
                  <c:v>2.76242010295391E-3</c:v>
                </c:pt>
                <c:pt idx="48250">
                  <c:v>2.7623819187283499E-3</c:v>
                </c:pt>
                <c:pt idx="48251">
                  <c:v>2.7623451314866499E-3</c:v>
                </c:pt>
                <c:pt idx="48252">
                  <c:v>2.7623081114143098E-3</c:v>
                </c:pt>
                <c:pt idx="48253">
                  <c:v>2.7622717898338998E-3</c:v>
                </c:pt>
                <c:pt idx="48254">
                  <c:v>2.7622338384389899E-3</c:v>
                </c:pt>
                <c:pt idx="48255">
                  <c:v>2.7621965855360001E-3</c:v>
                </c:pt>
                <c:pt idx="48256">
                  <c:v>2.7621604967862398E-3</c:v>
                </c:pt>
                <c:pt idx="48257">
                  <c:v>2.7621241752058298E-3</c:v>
                </c:pt>
                <c:pt idx="48258">
                  <c:v>2.7620855253189798E-3</c:v>
                </c:pt>
                <c:pt idx="48259">
                  <c:v>2.7620492037385702E-3</c:v>
                </c:pt>
                <c:pt idx="48260">
                  <c:v>2.7620124164968699E-3</c:v>
                </c:pt>
                <c:pt idx="48261">
                  <c:v>2.76197679340839E-3</c:v>
                </c:pt>
                <c:pt idx="48262">
                  <c:v>2.7619400061667E-3</c:v>
                </c:pt>
                <c:pt idx="48263">
                  <c:v>2.7619027532637102E-3</c:v>
                </c:pt>
                <c:pt idx="48264">
                  <c:v>2.7618659660220098E-3</c:v>
                </c:pt>
                <c:pt idx="48265">
                  <c:v>2.76183104142547E-3</c:v>
                </c:pt>
                <c:pt idx="48266">
                  <c:v>2.7617930900305501E-3</c:v>
                </c:pt>
                <c:pt idx="48267">
                  <c:v>2.7617567684501401E-3</c:v>
                </c:pt>
                <c:pt idx="48268">
                  <c:v>2.7617213781923099E-3</c:v>
                </c:pt>
                <c:pt idx="48269">
                  <c:v>2.7616841252893201E-3</c:v>
                </c:pt>
                <c:pt idx="48270">
                  <c:v>2.7616480365395498E-3</c:v>
                </c:pt>
                <c:pt idx="48271">
                  <c:v>2.76161194778979E-3</c:v>
                </c:pt>
                <c:pt idx="48272">
                  <c:v>2.76157562620938E-3</c:v>
                </c:pt>
                <c:pt idx="48273">
                  <c:v>2.7615400031209001E-3</c:v>
                </c:pt>
                <c:pt idx="48274">
                  <c:v>2.7627376839518599E-3</c:v>
                </c:pt>
                <c:pt idx="48275">
                  <c:v>2.7630007825791801E-3</c:v>
                </c:pt>
                <c:pt idx="48276">
                  <c:v>2.7627437375485901E-3</c:v>
                </c:pt>
                <c:pt idx="48277">
                  <c:v>2.7642264030873802E-3</c:v>
                </c:pt>
                <c:pt idx="48278">
                  <c:v>2.7640706393867701E-3</c:v>
                </c:pt>
                <c:pt idx="48279">
                  <c:v>2.7649221010506201E-3</c:v>
                </c:pt>
                <c:pt idx="48280">
                  <c:v>2.7647113893181099E-3</c:v>
                </c:pt>
                <c:pt idx="48281">
                  <c:v>2.7651700656861102E-3</c:v>
                </c:pt>
                <c:pt idx="48282">
                  <c:v>2.7651528362184802E-3</c:v>
                </c:pt>
                <c:pt idx="48283">
                  <c:v>2.7653777506202498E-3</c:v>
                </c:pt>
                <c:pt idx="48284">
                  <c:v>2.7654124423861499E-3</c:v>
                </c:pt>
                <c:pt idx="48285">
                  <c:v>2.7652820572256999E-3</c:v>
                </c:pt>
                <c:pt idx="48286">
                  <c:v>2.7652429416775699E-3</c:v>
                </c:pt>
                <c:pt idx="48287">
                  <c:v>2.7649281546473499E-3</c:v>
                </c:pt>
                <c:pt idx="48288">
                  <c:v>2.7649810072034602E-3</c:v>
                </c:pt>
                <c:pt idx="48289">
                  <c:v>2.7647274546325198E-3</c:v>
                </c:pt>
                <c:pt idx="48290">
                  <c:v>2.7649158146232401E-3</c:v>
                </c:pt>
                <c:pt idx="48291">
                  <c:v>2.76473583653569E-3</c:v>
                </c:pt>
                <c:pt idx="48292">
                  <c:v>2.7649106923490802E-3</c:v>
                </c:pt>
                <c:pt idx="48293">
                  <c:v>2.76471045799553E-3</c:v>
                </c:pt>
                <c:pt idx="48294">
                  <c:v>2.7647826354950701E-3</c:v>
                </c:pt>
                <c:pt idx="48295">
                  <c:v>2.7645742520689999E-3</c:v>
                </c:pt>
                <c:pt idx="48296">
                  <c:v>2.7645775116980102E-3</c:v>
                </c:pt>
                <c:pt idx="48297">
                  <c:v>2.7644126676023002E-3</c:v>
                </c:pt>
                <c:pt idx="48298">
                  <c:v>2.7643588837236201E-3</c:v>
                </c:pt>
                <c:pt idx="48299">
                  <c:v>5.5121704936027499E-2</c:v>
                </c:pt>
                <c:pt idx="48300">
                  <c:v>2.44483668357134E-2</c:v>
                </c:pt>
                <c:pt idx="48301">
                  <c:v>3.6977380514144897E-2</c:v>
                </c:pt>
                <c:pt idx="48302">
                  <c:v>4.9123242497444201E-2</c:v>
                </c:pt>
                <c:pt idx="48303">
                  <c:v>3.8936909288168002E-2</c:v>
                </c:pt>
                <c:pt idx="48304">
                  <c:v>2.45335046201944E-2</c:v>
                </c:pt>
                <c:pt idx="48305">
                  <c:v>2.6454675942659399E-2</c:v>
                </c:pt>
                <c:pt idx="48306">
                  <c:v>3.7315145134925801E-2</c:v>
                </c:pt>
                <c:pt idx="48307">
                  <c:v>3.32905277609825E-2</c:v>
                </c:pt>
                <c:pt idx="48308">
                  <c:v>2.3120040073990801E-2</c:v>
                </c:pt>
                <c:pt idx="48309">
                  <c:v>2.2491095587611198E-2</c:v>
                </c:pt>
                <c:pt idx="48310">
                  <c:v>2.8325095772743201E-2</c:v>
                </c:pt>
                <c:pt idx="48311">
                  <c:v>2.9876478016376499E-2</c:v>
                </c:pt>
                <c:pt idx="48312">
                  <c:v>2.4987421929836301E-2</c:v>
                </c:pt>
                <c:pt idx="48313">
                  <c:v>2.0199406892061199E-2</c:v>
                </c:pt>
                <c:pt idx="48314">
                  <c:v>2.1414255723357201E-2</c:v>
                </c:pt>
                <c:pt idx="48315">
                  <c:v>2.51685753464699E-2</c:v>
                </c:pt>
                <c:pt idx="48316">
                  <c:v>2.41842325776815E-2</c:v>
                </c:pt>
                <c:pt idx="48317">
                  <c:v>2.02027708292007E-2</c:v>
                </c:pt>
                <c:pt idx="48318">
                  <c:v>1.92333776503801E-2</c:v>
                </c:pt>
                <c:pt idx="48319">
                  <c:v>2.1430520340800299E-2</c:v>
                </c:pt>
                <c:pt idx="48320">
                  <c:v>2.2548399865627299E-2</c:v>
                </c:pt>
                <c:pt idx="48321">
                  <c:v>2.0853228867053999E-2</c:v>
                </c:pt>
                <c:pt idx="48322">
                  <c:v>1.88160911202431E-2</c:v>
                </c:pt>
                <c:pt idx="48323">
                  <c:v>1.9111257046461098E-2</c:v>
                </c:pt>
                <c:pt idx="48324">
                  <c:v>2.06486582756043E-2</c:v>
                </c:pt>
                <c:pt idx="48325">
                  <c:v>2.0535852760076499E-2</c:v>
                </c:pt>
                <c:pt idx="48326">
                  <c:v>1.90031714737415E-2</c:v>
                </c:pt>
                <c:pt idx="48327">
                  <c:v>1.8441876396536799E-2</c:v>
                </c:pt>
                <c:pt idx="48328">
                  <c:v>1.9267935305833799E-2</c:v>
                </c:pt>
                <c:pt idx="48329">
                  <c:v>1.9815251231193501E-2</c:v>
                </c:pt>
                <c:pt idx="48330">
                  <c:v>1.9194483757019001E-2</c:v>
                </c:pt>
                <c:pt idx="48331">
                  <c:v>1.8356345593929301E-2</c:v>
                </c:pt>
                <c:pt idx="48332">
                  <c:v>1.84242185205221E-2</c:v>
                </c:pt>
                <c:pt idx="48333">
                  <c:v>1.9009590148925799E-2</c:v>
                </c:pt>
                <c:pt idx="48334">
                  <c:v>1.8995940685272199E-2</c:v>
                </c:pt>
                <c:pt idx="48335">
                  <c:v>1.8397986888885502E-2</c:v>
                </c:pt>
                <c:pt idx="48336">
                  <c:v>1.81225780397654E-2</c:v>
                </c:pt>
                <c:pt idx="48337">
                  <c:v>1.8406944349408198E-2</c:v>
                </c:pt>
                <c:pt idx="48338">
                  <c:v>1.86302289366722E-2</c:v>
                </c:pt>
                <c:pt idx="48339">
                  <c:v>1.8398584797978401E-2</c:v>
                </c:pt>
                <c:pt idx="48340">
                  <c:v>1.8053073436021801E-2</c:v>
                </c:pt>
                <c:pt idx="48341">
                  <c:v>1.8045632168650599E-2</c:v>
                </c:pt>
                <c:pt idx="48342">
                  <c:v>1.8259808421135001E-2</c:v>
                </c:pt>
                <c:pt idx="48343">
                  <c:v>1.8272418528795201E-2</c:v>
                </c:pt>
                <c:pt idx="48344">
                  <c:v>1.80462654680014E-2</c:v>
                </c:pt>
                <c:pt idx="48345">
                  <c:v>1.7912955954670899E-2</c:v>
                </c:pt>
                <c:pt idx="48346">
                  <c:v>1.8000971525907499E-2</c:v>
                </c:pt>
                <c:pt idx="48347">
                  <c:v>1.8096972256898901E-2</c:v>
                </c:pt>
                <c:pt idx="48348">
                  <c:v>1.8024209886789301E-2</c:v>
                </c:pt>
                <c:pt idx="48349">
                  <c:v>1.7886161804199201E-2</c:v>
                </c:pt>
                <c:pt idx="48350">
                  <c:v>1.78647264838219E-2</c:v>
                </c:pt>
                <c:pt idx="48351">
                  <c:v>1.79423131048679E-2</c:v>
                </c:pt>
                <c:pt idx="48352">
                  <c:v>1.7960762605071099E-2</c:v>
                </c:pt>
                <c:pt idx="48353">
                  <c:v>1.78806111216545E-2</c:v>
                </c:pt>
                <c:pt idx="48354">
                  <c:v>1.78173705935478E-2</c:v>
                </c:pt>
                <c:pt idx="48355">
                  <c:v>1.7840424552559901E-2</c:v>
                </c:pt>
                <c:pt idx="48356">
                  <c:v>1.78813710808754E-2</c:v>
                </c:pt>
                <c:pt idx="48357">
                  <c:v>1.7860867083072701E-2</c:v>
                </c:pt>
                <c:pt idx="48358">
                  <c:v>1.78045853972435E-2</c:v>
                </c:pt>
                <c:pt idx="48359">
                  <c:v>1.7786368727684E-2</c:v>
                </c:pt>
                <c:pt idx="48360">
                  <c:v>1.78121384233236E-2</c:v>
                </c:pt>
                <c:pt idx="48361">
                  <c:v>1.78228300064802E-2</c:v>
                </c:pt>
                <c:pt idx="48362">
                  <c:v>1.7793240025639499E-2</c:v>
                </c:pt>
                <c:pt idx="48363">
                  <c:v>1.7763130366802202E-2</c:v>
                </c:pt>
                <c:pt idx="48364">
                  <c:v>1.7766043543815599E-2</c:v>
                </c:pt>
                <c:pt idx="48365">
                  <c:v>1.77812837064266E-2</c:v>
                </c:pt>
                <c:pt idx="48366">
                  <c:v>1.7774784937500902E-2</c:v>
                </c:pt>
                <c:pt idx="48367">
                  <c:v>1.77512913942337E-2</c:v>
                </c:pt>
                <c:pt idx="48368">
                  <c:v>1.77401416003704E-2</c:v>
                </c:pt>
                <c:pt idx="48369">
                  <c:v>1.7747705802321399E-2</c:v>
                </c:pt>
                <c:pt idx="48370">
                  <c:v>1.7752006649971001E-2</c:v>
                </c:pt>
                <c:pt idx="48371">
                  <c:v>1.7740432173013701E-2</c:v>
                </c:pt>
                <c:pt idx="48372">
                  <c:v>1.77267845720053E-2</c:v>
                </c:pt>
                <c:pt idx="48373">
                  <c:v>1.7725745216012001E-2</c:v>
                </c:pt>
                <c:pt idx="48374">
                  <c:v>1.7730923369526901E-2</c:v>
                </c:pt>
                <c:pt idx="48375">
                  <c:v>1.7728347331285501E-2</c:v>
                </c:pt>
                <c:pt idx="48376">
                  <c:v>1.7718475311994601E-2</c:v>
                </c:pt>
                <c:pt idx="48377">
                  <c:v>1.7712816596031199E-2</c:v>
                </c:pt>
                <c:pt idx="48378">
                  <c:v>1.7714776098728201E-2</c:v>
                </c:pt>
                <c:pt idx="48379">
                  <c:v>1.7716553062200501E-2</c:v>
                </c:pt>
                <c:pt idx="48380">
                  <c:v>1.7711300402879701E-2</c:v>
                </c:pt>
                <c:pt idx="48381">
                  <c:v>1.7705146223306701E-2</c:v>
                </c:pt>
                <c:pt idx="48382">
                  <c:v>1.7703762277960802E-2</c:v>
                </c:pt>
                <c:pt idx="48383">
                  <c:v>1.77052114158869E-2</c:v>
                </c:pt>
                <c:pt idx="48384">
                  <c:v>1.7703859135508499E-2</c:v>
                </c:pt>
                <c:pt idx="48385">
                  <c:v>1.7699467018246699E-2</c:v>
                </c:pt>
                <c:pt idx="48386">
                  <c:v>1.7696518450975401E-2</c:v>
                </c:pt>
                <c:pt idx="48387">
                  <c:v>1.76966302096844E-2</c:v>
                </c:pt>
                <c:pt idx="48388">
                  <c:v>1.76966581493616E-2</c:v>
                </c:pt>
                <c:pt idx="48389">
                  <c:v>1.7694283276796299E-2</c:v>
                </c:pt>
                <c:pt idx="48390">
                  <c:v>1.7691349610686299E-2</c:v>
                </c:pt>
                <c:pt idx="48391">
                  <c:v>1.7690286040306102E-2</c:v>
                </c:pt>
                <c:pt idx="48392">
                  <c:v>1.7690366134047501E-2</c:v>
                </c:pt>
                <c:pt idx="48393">
                  <c:v>1.7689369618892701E-2</c:v>
                </c:pt>
                <c:pt idx="48394">
                  <c:v>1.7687207087874399E-2</c:v>
                </c:pt>
                <c:pt idx="48395">
                  <c:v>1.76856424659491E-2</c:v>
                </c:pt>
                <c:pt idx="48396">
                  <c:v>1.7685290426015899E-2</c:v>
                </c:pt>
                <c:pt idx="48397">
                  <c:v>1.76849085837603E-2</c:v>
                </c:pt>
                <c:pt idx="48398">
                  <c:v>1.7683606594801001E-2</c:v>
                </c:pt>
                <c:pt idx="48399">
                  <c:v>1.7682123929262199E-2</c:v>
                </c:pt>
                <c:pt idx="48400">
                  <c:v>1.7681395635008802E-2</c:v>
                </c:pt>
                <c:pt idx="48401">
                  <c:v>1.7681112512946101E-2</c:v>
                </c:pt>
                <c:pt idx="48402">
                  <c:v>1.76804102957249E-2</c:v>
                </c:pt>
                <c:pt idx="48403">
                  <c:v>1.7679279670119299E-2</c:v>
                </c:pt>
                <c:pt idx="48404">
                  <c:v>1.76784135401249E-2</c:v>
                </c:pt>
                <c:pt idx="48405">
                  <c:v>1.7678027972578999E-2</c:v>
                </c:pt>
                <c:pt idx="48406">
                  <c:v>1.76776200532913E-2</c:v>
                </c:pt>
                <c:pt idx="48407">
                  <c:v>1.7676861956715601E-2</c:v>
                </c:pt>
                <c:pt idx="48408">
                  <c:v>1.7676062881946598E-2</c:v>
                </c:pt>
                <c:pt idx="48409">
                  <c:v>1.7675573006272299E-2</c:v>
                </c:pt>
                <c:pt idx="48410">
                  <c:v>1.7675254493951801E-2</c:v>
                </c:pt>
                <c:pt idx="48411">
                  <c:v>1.7674766480922699E-2</c:v>
                </c:pt>
                <c:pt idx="48412">
                  <c:v>1.7674131318926801E-2</c:v>
                </c:pt>
                <c:pt idx="48413">
                  <c:v>1.76736190915108E-2</c:v>
                </c:pt>
                <c:pt idx="48414">
                  <c:v>1.7673298716545102E-2</c:v>
                </c:pt>
                <c:pt idx="48415">
                  <c:v>1.76729671657085E-2</c:v>
                </c:pt>
                <c:pt idx="48416">
                  <c:v>1.76724959164858E-2</c:v>
                </c:pt>
                <c:pt idx="48417">
                  <c:v>1.7672033980488801E-2</c:v>
                </c:pt>
                <c:pt idx="48418">
                  <c:v>1.76717024296522E-2</c:v>
                </c:pt>
                <c:pt idx="48419">
                  <c:v>1.7671434208750701E-2</c:v>
                </c:pt>
                <c:pt idx="48420">
                  <c:v>1.7671100795268999E-2</c:v>
                </c:pt>
                <c:pt idx="48421">
                  <c:v>1.7670722678303701E-2</c:v>
                </c:pt>
                <c:pt idx="48422">
                  <c:v>1.76704041659832E-2</c:v>
                </c:pt>
                <c:pt idx="48423">
                  <c:v>1.7670163884759001E-2</c:v>
                </c:pt>
                <c:pt idx="48424">
                  <c:v>1.7669914290309001E-2</c:v>
                </c:pt>
                <c:pt idx="48425">
                  <c:v>1.7669621855020499E-2</c:v>
                </c:pt>
                <c:pt idx="48426">
                  <c:v>1.7669336870312701E-2</c:v>
                </c:pt>
                <c:pt idx="48427">
                  <c:v>1.7669115215539901E-2</c:v>
                </c:pt>
                <c:pt idx="48428">
                  <c:v>1.7668914049863801E-2</c:v>
                </c:pt>
                <c:pt idx="48429">
                  <c:v>1.7668692395091098E-2</c:v>
                </c:pt>
                <c:pt idx="48430">
                  <c:v>1.7668457701802202E-2</c:v>
                </c:pt>
                <c:pt idx="48431">
                  <c:v>1.76682528108358E-2</c:v>
                </c:pt>
                <c:pt idx="48432">
                  <c:v>1.7668085172772401E-2</c:v>
                </c:pt>
                <c:pt idx="48433">
                  <c:v>1.7667908221483199E-2</c:v>
                </c:pt>
                <c:pt idx="48434">
                  <c:v>1.7667718231677999E-2</c:v>
                </c:pt>
                <c:pt idx="48435">
                  <c:v>1.7667545005679099E-2</c:v>
                </c:pt>
                <c:pt idx="48436">
                  <c:v>1.7667395994067199E-2</c:v>
                </c:pt>
                <c:pt idx="48437">
                  <c:v>1.7667252570390701E-2</c:v>
                </c:pt>
                <c:pt idx="48438">
                  <c:v>1.7667103558778801E-2</c:v>
                </c:pt>
                <c:pt idx="48439">
                  <c:v>1.76669545471668E-2</c:v>
                </c:pt>
                <c:pt idx="48440">
                  <c:v>1.7666822299361201E-2</c:v>
                </c:pt>
                <c:pt idx="48441">
                  <c:v>1.7666703090071699E-2</c:v>
                </c:pt>
                <c:pt idx="48442">
                  <c:v>1.76665838807821E-2</c:v>
                </c:pt>
                <c:pt idx="48443">
                  <c:v>1.7666460946202299E-2</c:v>
                </c:pt>
                <c:pt idx="48444">
                  <c:v>1.76663491874933E-2</c:v>
                </c:pt>
                <c:pt idx="48445">
                  <c:v>1.7666248604655301E-2</c:v>
                </c:pt>
                <c:pt idx="48446">
                  <c:v>1.76661480218172E-2</c:v>
                </c:pt>
                <c:pt idx="48447">
                  <c:v>1.7666051164269499E-2</c:v>
                </c:pt>
                <c:pt idx="48448">
                  <c:v>1.7665954306721701E-2</c:v>
                </c:pt>
                <c:pt idx="48449">
                  <c:v>1.7665866762399701E-2</c:v>
                </c:pt>
                <c:pt idx="48450">
                  <c:v>1.76657848060131E-2</c:v>
                </c:pt>
                <c:pt idx="48451">
                  <c:v>1.7665704712271701E-2</c:v>
                </c:pt>
                <c:pt idx="48452">
                  <c:v>1.7665626481175398E-2</c:v>
                </c:pt>
                <c:pt idx="48453">
                  <c:v>1.76655557006598E-2</c:v>
                </c:pt>
                <c:pt idx="48454">
                  <c:v>1.7665486782789199E-2</c:v>
                </c:pt>
                <c:pt idx="48455">
                  <c:v>1.76654197275639E-2</c:v>
                </c:pt>
                <c:pt idx="48456">
                  <c:v>1.76653545349836E-2</c:v>
                </c:pt>
                <c:pt idx="48457">
                  <c:v>1.7665291205048599E-2</c:v>
                </c:pt>
                <c:pt idx="48458">
                  <c:v>1.76652316004038E-2</c:v>
                </c:pt>
                <c:pt idx="48459">
                  <c:v>1.7665175721049298E-2</c:v>
                </c:pt>
                <c:pt idx="48460">
                  <c:v>1.7665123566985099E-2</c:v>
                </c:pt>
                <c:pt idx="48461">
                  <c:v>1.7665071412921E-2</c:v>
                </c:pt>
                <c:pt idx="48462">
                  <c:v>1.7665021121501898E-2</c:v>
                </c:pt>
                <c:pt idx="48463">
                  <c:v>1.7664976418018299E-2</c:v>
                </c:pt>
                <c:pt idx="48464">
                  <c:v>1.7664931714534801E-2</c:v>
                </c:pt>
                <c:pt idx="48465">
                  <c:v>1.7664890736341501E-2</c:v>
                </c:pt>
                <c:pt idx="48466">
                  <c:v>1.7664846032857898E-2</c:v>
                </c:pt>
                <c:pt idx="48467">
                  <c:v>1.76648087799549E-2</c:v>
                </c:pt>
                <c:pt idx="48468">
                  <c:v>1.7664771527051901E-2</c:v>
                </c:pt>
                <c:pt idx="48469">
                  <c:v>1.7664736136794101E-2</c:v>
                </c:pt>
                <c:pt idx="48470">
                  <c:v>1.7664698883891099E-2</c:v>
                </c:pt>
                <c:pt idx="48471">
                  <c:v>1.76646672189236E-2</c:v>
                </c:pt>
                <c:pt idx="48472">
                  <c:v>1.76646411418915E-2</c:v>
                </c:pt>
                <c:pt idx="48473">
                  <c:v>1.76646076142788E-2</c:v>
                </c:pt>
                <c:pt idx="48474">
                  <c:v>1.7664577811956399E-2</c:v>
                </c:pt>
                <c:pt idx="48475">
                  <c:v>1.7664551734924299E-2</c:v>
                </c:pt>
                <c:pt idx="48476">
                  <c:v>1.7664529383182501E-2</c:v>
                </c:pt>
                <c:pt idx="48477">
                  <c:v>1.7664501443505301E-2</c:v>
                </c:pt>
                <c:pt idx="48478">
                  <c:v>1.7664477229118399E-2</c:v>
                </c:pt>
                <c:pt idx="48479">
                  <c:v>1.7664456740021699E-2</c:v>
                </c:pt>
                <c:pt idx="48480">
                  <c:v>1.7664430662989599E-2</c:v>
                </c:pt>
                <c:pt idx="48481">
                  <c:v>1.7664413899183301E-2</c:v>
                </c:pt>
                <c:pt idx="48482">
                  <c:v>1.76643915474415E-2</c:v>
                </c:pt>
                <c:pt idx="48483">
                  <c:v>1.7664372920990001E-2</c:v>
                </c:pt>
                <c:pt idx="48484">
                  <c:v>1.7664354294538501E-2</c:v>
                </c:pt>
                <c:pt idx="48485">
                  <c:v>1.7664335668086999E-2</c:v>
                </c:pt>
                <c:pt idx="48486">
                  <c:v>1.7664318904280701E-2</c:v>
                </c:pt>
                <c:pt idx="48487">
                  <c:v>1.7664302140474299E-2</c:v>
                </c:pt>
                <c:pt idx="48488">
                  <c:v>1.7664285376668001E-2</c:v>
                </c:pt>
                <c:pt idx="48489">
                  <c:v>1.7664272338151901E-2</c:v>
                </c:pt>
                <c:pt idx="48490">
                  <c:v>1.7664255574345599E-2</c:v>
                </c:pt>
                <c:pt idx="48491">
                  <c:v>1.7664242535829499E-2</c:v>
                </c:pt>
                <c:pt idx="48492">
                  <c:v>1.7664231359958701E-2</c:v>
                </c:pt>
                <c:pt idx="48493">
                  <c:v>1.7664218321442601E-2</c:v>
                </c:pt>
                <c:pt idx="48494">
                  <c:v>1.7664205282926601E-2</c:v>
                </c:pt>
                <c:pt idx="48495">
                  <c:v>1.7664192244410501E-2</c:v>
                </c:pt>
                <c:pt idx="48496">
                  <c:v>1.76641829311848E-2</c:v>
                </c:pt>
                <c:pt idx="48497">
                  <c:v>1.7664171755313901E-2</c:v>
                </c:pt>
                <c:pt idx="48498">
                  <c:v>1.7664158716797801E-2</c:v>
                </c:pt>
                <c:pt idx="48499">
                  <c:v>1.76641494035721E-2</c:v>
                </c:pt>
                <c:pt idx="48500">
                  <c:v>1.7664141952991499E-2</c:v>
                </c:pt>
                <c:pt idx="48501">
                  <c:v>1.7664132639765701E-2</c:v>
                </c:pt>
                <c:pt idx="48502">
                  <c:v>1.766412332654E-2</c:v>
                </c:pt>
                <c:pt idx="48503">
                  <c:v>1.7664112150669101E-2</c:v>
                </c:pt>
                <c:pt idx="48504">
                  <c:v>1.7664106562733699E-2</c:v>
                </c:pt>
                <c:pt idx="48505">
                  <c:v>1.7664099112153001E-2</c:v>
                </c:pt>
                <c:pt idx="48506">
                  <c:v>1.7664091661572501E-2</c:v>
                </c:pt>
                <c:pt idx="48507">
                  <c:v>1.7664080485701599E-2</c:v>
                </c:pt>
                <c:pt idx="48508">
                  <c:v>1.7664076760411301E-2</c:v>
                </c:pt>
                <c:pt idx="48509">
                  <c:v>1.76640693098307E-2</c:v>
                </c:pt>
                <c:pt idx="48510">
                  <c:v>1.76640618592501E-2</c:v>
                </c:pt>
                <c:pt idx="48511">
                  <c:v>1.76640562713146E-2</c:v>
                </c:pt>
                <c:pt idx="48512">
                  <c:v>1.7664048820734E-2</c:v>
                </c:pt>
                <c:pt idx="48513">
                  <c:v>1.7664043232798601E-2</c:v>
                </c:pt>
                <c:pt idx="48514">
                  <c:v>1.7664039507508299E-2</c:v>
                </c:pt>
                <c:pt idx="48515">
                  <c:v>1.7664030194282501E-2</c:v>
                </c:pt>
                <c:pt idx="48516">
                  <c:v>1.7664024606347101E-2</c:v>
                </c:pt>
                <c:pt idx="48517">
                  <c:v>1.7664020881056799E-2</c:v>
                </c:pt>
                <c:pt idx="48518">
                  <c:v>1.7664017155766501E-2</c:v>
                </c:pt>
                <c:pt idx="48519">
                  <c:v>1.7664011567831001E-2</c:v>
                </c:pt>
                <c:pt idx="48520">
                  <c:v>1.7664007842540699E-2</c:v>
                </c:pt>
                <c:pt idx="48521">
                  <c:v>1.7664000391960099E-2</c:v>
                </c:pt>
                <c:pt idx="48522">
                  <c:v>1.76639948040247E-2</c:v>
                </c:pt>
                <c:pt idx="48523">
                  <c:v>1.7663991078734401E-2</c:v>
                </c:pt>
                <c:pt idx="48524">
                  <c:v>1.7663983628153801E-2</c:v>
                </c:pt>
                <c:pt idx="48525">
                  <c:v>1.76639817655087E-2</c:v>
                </c:pt>
                <c:pt idx="48526">
                  <c:v>1.7663978040218301E-2</c:v>
                </c:pt>
                <c:pt idx="48527">
                  <c:v>1.76639743149281E-2</c:v>
                </c:pt>
                <c:pt idx="48528">
                  <c:v>1.7663972452282899E-2</c:v>
                </c:pt>
                <c:pt idx="48529">
                  <c:v>1.76639687269926E-2</c:v>
                </c:pt>
                <c:pt idx="48530">
                  <c:v>1.7663961276412E-2</c:v>
                </c:pt>
                <c:pt idx="48531">
                  <c:v>1.7663959413766899E-2</c:v>
                </c:pt>
                <c:pt idx="48532">
                  <c:v>1.7663955688476601E-2</c:v>
                </c:pt>
                <c:pt idx="48533">
                  <c:v>1.7663953825831399E-2</c:v>
                </c:pt>
                <c:pt idx="48534">
                  <c:v>1.7663944512605698E-2</c:v>
                </c:pt>
                <c:pt idx="48535">
                  <c:v>1.7663944512605698E-2</c:v>
                </c:pt>
                <c:pt idx="48536">
                  <c:v>1.76639407873154E-2</c:v>
                </c:pt>
                <c:pt idx="48537">
                  <c:v>1.7663938924670199E-2</c:v>
                </c:pt>
                <c:pt idx="48538">
                  <c:v>1.7663933336734799E-2</c:v>
                </c:pt>
                <c:pt idx="48539">
                  <c:v>1.7663933336734799E-2</c:v>
                </c:pt>
                <c:pt idx="48540">
                  <c:v>1.76639277487993E-2</c:v>
                </c:pt>
                <c:pt idx="48541">
                  <c:v>1.76639277487993E-2</c:v>
                </c:pt>
                <c:pt idx="48542">
                  <c:v>1.7663920298218699E-2</c:v>
                </c:pt>
                <c:pt idx="48543">
                  <c:v>1.7663918435573599E-2</c:v>
                </c:pt>
                <c:pt idx="48544">
                  <c:v>1.76639147102833E-2</c:v>
                </c:pt>
                <c:pt idx="48545">
                  <c:v>1.76639147102833E-2</c:v>
                </c:pt>
                <c:pt idx="48546">
                  <c:v>1.7663910984992998E-2</c:v>
                </c:pt>
                <c:pt idx="48547">
                  <c:v>1.76639072597027E-2</c:v>
                </c:pt>
                <c:pt idx="48548">
                  <c:v>1.7663903534412401E-2</c:v>
                </c:pt>
                <c:pt idx="48549">
                  <c:v>1.76639016717672E-2</c:v>
                </c:pt>
                <c:pt idx="48550">
                  <c:v>1.76639016717672E-2</c:v>
                </c:pt>
                <c:pt idx="48551">
                  <c:v>1.7663896083831801E-2</c:v>
                </c:pt>
                <c:pt idx="48552">
                  <c:v>1.7663896083831801E-2</c:v>
                </c:pt>
                <c:pt idx="48553">
                  <c:v>1.7663890495896301E-2</c:v>
                </c:pt>
                <c:pt idx="48554">
                  <c:v>1.7663888633251201E-2</c:v>
                </c:pt>
                <c:pt idx="48555">
                  <c:v>1.7663884907960899E-2</c:v>
                </c:pt>
                <c:pt idx="48556">
                  <c:v>1.76638811826706E-2</c:v>
                </c:pt>
                <c:pt idx="48557">
                  <c:v>1.76638811826706E-2</c:v>
                </c:pt>
                <c:pt idx="48558">
                  <c:v>1.7663877457380298E-2</c:v>
                </c:pt>
                <c:pt idx="48559">
                  <c:v>1.7663877457380298E-2</c:v>
                </c:pt>
                <c:pt idx="48560">
                  <c:v>1.7663871869444899E-2</c:v>
                </c:pt>
                <c:pt idx="48561">
                  <c:v>1.7663870006799701E-2</c:v>
                </c:pt>
                <c:pt idx="48562">
                  <c:v>1.7663868144154601E-2</c:v>
                </c:pt>
                <c:pt idx="48563">
                  <c:v>1.7663864418864299E-2</c:v>
                </c:pt>
                <c:pt idx="48564">
                  <c:v>1.7663864418864299E-2</c:v>
                </c:pt>
                <c:pt idx="48565">
                  <c:v>1.7663858830928799E-2</c:v>
                </c:pt>
                <c:pt idx="48566">
                  <c:v>1.7663858830928799E-2</c:v>
                </c:pt>
                <c:pt idx="48567">
                  <c:v>1.7663855105638501E-2</c:v>
                </c:pt>
                <c:pt idx="48568">
                  <c:v>1.76638532429934E-2</c:v>
                </c:pt>
                <c:pt idx="48569">
                  <c:v>1.7663851380348199E-2</c:v>
                </c:pt>
                <c:pt idx="48570">
                  <c:v>1.76638457924128E-2</c:v>
                </c:pt>
                <c:pt idx="48571">
                  <c:v>1.76638457924128E-2</c:v>
                </c:pt>
                <c:pt idx="48572">
                  <c:v>1.7663842067122501E-2</c:v>
                </c:pt>
                <c:pt idx="48573">
                  <c:v>1.7663842067122501E-2</c:v>
                </c:pt>
                <c:pt idx="48574">
                  <c:v>1.7663838341832199E-2</c:v>
                </c:pt>
                <c:pt idx="48575">
                  <c:v>1.7663836479187001E-2</c:v>
                </c:pt>
                <c:pt idx="48576">
                  <c:v>1.7663832753896699E-2</c:v>
                </c:pt>
                <c:pt idx="48577">
                  <c:v>1.7663830891251599E-2</c:v>
                </c:pt>
                <c:pt idx="48578">
                  <c:v>1.7663829028606401E-2</c:v>
                </c:pt>
                <c:pt idx="48579">
                  <c:v>1.7663825303316099E-2</c:v>
                </c:pt>
                <c:pt idx="48580">
                  <c:v>1.7663823440670998E-2</c:v>
                </c:pt>
                <c:pt idx="48581">
                  <c:v>1.76638197153807E-2</c:v>
                </c:pt>
                <c:pt idx="48582">
                  <c:v>1.7663817852735499E-2</c:v>
                </c:pt>
                <c:pt idx="48583">
                  <c:v>1.7663817852735499E-2</c:v>
                </c:pt>
                <c:pt idx="48584">
                  <c:v>1.76638141274452E-2</c:v>
                </c:pt>
                <c:pt idx="48585">
                  <c:v>1.7663812264800099E-2</c:v>
                </c:pt>
                <c:pt idx="48586">
                  <c:v>1.7663810402154902E-2</c:v>
                </c:pt>
                <c:pt idx="48587">
                  <c:v>1.7663804814219499E-2</c:v>
                </c:pt>
                <c:pt idx="48588">
                  <c:v>1.7663804814219499E-2</c:v>
                </c:pt>
                <c:pt idx="48589">
                  <c:v>1.7663802951574301E-2</c:v>
                </c:pt>
                <c:pt idx="48590">
                  <c:v>1.7663801088929201E-2</c:v>
                </c:pt>
                <c:pt idx="48591">
                  <c:v>1.7663801088929201E-2</c:v>
                </c:pt>
                <c:pt idx="48592">
                  <c:v>1.7663795500993701E-2</c:v>
                </c:pt>
                <c:pt idx="48593">
                  <c:v>1.76637936383486E-2</c:v>
                </c:pt>
                <c:pt idx="48594">
                  <c:v>1.7663789913058298E-2</c:v>
                </c:pt>
                <c:pt idx="48595">
                  <c:v>1.76637880504131E-2</c:v>
                </c:pt>
                <c:pt idx="48596">
                  <c:v>1.7663786187768E-2</c:v>
                </c:pt>
                <c:pt idx="48597">
                  <c:v>1.7663784325122799E-2</c:v>
                </c:pt>
                <c:pt idx="48598">
                  <c:v>1.7663782462477701E-2</c:v>
                </c:pt>
                <c:pt idx="48599">
                  <c:v>1.76637805998325E-2</c:v>
                </c:pt>
                <c:pt idx="48600">
                  <c:v>1.7663775011897101E-2</c:v>
                </c:pt>
                <c:pt idx="48601">
                  <c:v>1.7663775011897101E-2</c:v>
                </c:pt>
                <c:pt idx="48602">
                  <c:v>1.7663775011897101E-2</c:v>
                </c:pt>
                <c:pt idx="48603">
                  <c:v>1.7663769423961601E-2</c:v>
                </c:pt>
                <c:pt idx="48604">
                  <c:v>1.7663769423961601E-2</c:v>
                </c:pt>
                <c:pt idx="48605">
                  <c:v>1.7663765698671299E-2</c:v>
                </c:pt>
                <c:pt idx="48606">
                  <c:v>1.7663763836026199E-2</c:v>
                </c:pt>
                <c:pt idx="48607">
                  <c:v>1.7663761973381001E-2</c:v>
                </c:pt>
                <c:pt idx="48608">
                  <c:v>1.7663761973381001E-2</c:v>
                </c:pt>
                <c:pt idx="48609">
                  <c:v>1.7663754522800501E-2</c:v>
                </c:pt>
                <c:pt idx="48610">
                  <c:v>1.7663756385445602E-2</c:v>
                </c:pt>
                <c:pt idx="48611">
                  <c:v>1.76637526601553E-2</c:v>
                </c:pt>
                <c:pt idx="48612">
                  <c:v>1.7663748934865001E-2</c:v>
                </c:pt>
                <c:pt idx="48613">
                  <c:v>1.7663748934865001E-2</c:v>
                </c:pt>
                <c:pt idx="48614">
                  <c:v>1.7663748934865001E-2</c:v>
                </c:pt>
                <c:pt idx="48615">
                  <c:v>1.7663745209574699E-2</c:v>
                </c:pt>
                <c:pt idx="48616">
                  <c:v>1.7663741484284401E-2</c:v>
                </c:pt>
                <c:pt idx="48617">
                  <c:v>1.76637396216393E-2</c:v>
                </c:pt>
                <c:pt idx="48618">
                  <c:v>1.7663737758994099E-2</c:v>
                </c:pt>
                <c:pt idx="48619">
                  <c:v>1.7663735896348901E-2</c:v>
                </c:pt>
                <c:pt idx="48620">
                  <c:v>1.7663730308413499E-2</c:v>
                </c:pt>
                <c:pt idx="48621">
                  <c:v>1.7663730308413499E-2</c:v>
                </c:pt>
                <c:pt idx="48622">
                  <c:v>1.7663728445768401E-2</c:v>
                </c:pt>
                <c:pt idx="48623">
                  <c:v>1.76637265831232E-2</c:v>
                </c:pt>
                <c:pt idx="48624">
                  <c:v>1.7663724720478099E-2</c:v>
                </c:pt>
                <c:pt idx="48625">
                  <c:v>1.76637191325426E-2</c:v>
                </c:pt>
                <c:pt idx="48626">
                  <c:v>1.76637191325426E-2</c:v>
                </c:pt>
                <c:pt idx="48627">
                  <c:v>1.7663717269897499E-2</c:v>
                </c:pt>
                <c:pt idx="48628">
                  <c:v>1.7663715407252301E-2</c:v>
                </c:pt>
                <c:pt idx="48629">
                  <c:v>1.7663713544607201E-2</c:v>
                </c:pt>
                <c:pt idx="48630">
                  <c:v>1.7663711681961999E-2</c:v>
                </c:pt>
                <c:pt idx="48631">
                  <c:v>1.7663707956671701E-2</c:v>
                </c:pt>
                <c:pt idx="48632">
                  <c:v>1.7663704231381399E-2</c:v>
                </c:pt>
                <c:pt idx="48633">
                  <c:v>1.7663702368736298E-2</c:v>
                </c:pt>
                <c:pt idx="48634">
                  <c:v>1.7663702368736298E-2</c:v>
                </c:pt>
                <c:pt idx="48635">
                  <c:v>1.7663698643446E-2</c:v>
                </c:pt>
                <c:pt idx="48636">
                  <c:v>1.7663698643446E-2</c:v>
                </c:pt>
                <c:pt idx="48637">
                  <c:v>1.7663694918155701E-2</c:v>
                </c:pt>
                <c:pt idx="48638">
                  <c:v>1.76636930555105E-2</c:v>
                </c:pt>
                <c:pt idx="48639">
                  <c:v>1.76636930555105E-2</c:v>
                </c:pt>
                <c:pt idx="48640">
                  <c:v>1.7663689330220202E-2</c:v>
                </c:pt>
                <c:pt idx="48641">
                  <c:v>1.76636856049299E-2</c:v>
                </c:pt>
                <c:pt idx="48642">
                  <c:v>1.7663683742284799E-2</c:v>
                </c:pt>
                <c:pt idx="48643">
                  <c:v>1.7663681879639601E-2</c:v>
                </c:pt>
                <c:pt idx="48644">
                  <c:v>1.7663678154349299E-2</c:v>
                </c:pt>
                <c:pt idx="48645">
                  <c:v>1.7663676291704199E-2</c:v>
                </c:pt>
                <c:pt idx="48646">
                  <c:v>1.7663674429059001E-2</c:v>
                </c:pt>
                <c:pt idx="48647">
                  <c:v>1.7663668841123598E-2</c:v>
                </c:pt>
                <c:pt idx="48648">
                  <c:v>1.7663668841123598E-2</c:v>
                </c:pt>
                <c:pt idx="48649">
                  <c:v>1.76636669784784E-2</c:v>
                </c:pt>
                <c:pt idx="48650">
                  <c:v>1.76636651158333E-2</c:v>
                </c:pt>
                <c:pt idx="48651">
                  <c:v>1.7663663253188099E-2</c:v>
                </c:pt>
                <c:pt idx="48652">
                  <c:v>1.7663663253188099E-2</c:v>
                </c:pt>
                <c:pt idx="48653">
                  <c:v>1.7663657665252699E-2</c:v>
                </c:pt>
                <c:pt idx="48654">
                  <c:v>1.76636520773172E-2</c:v>
                </c:pt>
                <c:pt idx="48655">
                  <c:v>1.7663653939962401E-2</c:v>
                </c:pt>
                <c:pt idx="48656">
                  <c:v>1.76636520773172E-2</c:v>
                </c:pt>
                <c:pt idx="48657">
                  <c:v>1.7663648352026901E-2</c:v>
                </c:pt>
                <c:pt idx="48658">
                  <c:v>1.7663650214672099E-2</c:v>
                </c:pt>
                <c:pt idx="48659">
                  <c:v>1.7663646489381801E-2</c:v>
                </c:pt>
                <c:pt idx="48660">
                  <c:v>1.7663642764091499E-2</c:v>
                </c:pt>
                <c:pt idx="48661">
                  <c:v>1.76636390388012E-2</c:v>
                </c:pt>
                <c:pt idx="48662">
                  <c:v>1.7663640901446301E-2</c:v>
                </c:pt>
                <c:pt idx="48663">
                  <c:v>1.7663637176155999E-2</c:v>
                </c:pt>
                <c:pt idx="48664">
                  <c:v>1.7663635313510902E-2</c:v>
                </c:pt>
                <c:pt idx="48665">
                  <c:v>1.76636315882206E-2</c:v>
                </c:pt>
                <c:pt idx="48666">
                  <c:v>1.7663627862930301E-2</c:v>
                </c:pt>
                <c:pt idx="48667">
                  <c:v>1.7663624137639999E-2</c:v>
                </c:pt>
                <c:pt idx="48668">
                  <c:v>1.7663626000285201E-2</c:v>
                </c:pt>
                <c:pt idx="48669">
                  <c:v>1.7663624137639999E-2</c:v>
                </c:pt>
                <c:pt idx="48670">
                  <c:v>1.7663620412349701E-2</c:v>
                </c:pt>
                <c:pt idx="48671">
                  <c:v>1.7663620412349701E-2</c:v>
                </c:pt>
                <c:pt idx="48672">
                  <c:v>1.7663612961769101E-2</c:v>
                </c:pt>
                <c:pt idx="48673">
                  <c:v>1.7663616687059399E-2</c:v>
                </c:pt>
                <c:pt idx="48674">
                  <c:v>1.7663609236478799E-2</c:v>
                </c:pt>
                <c:pt idx="48675">
                  <c:v>1.7663609236478799E-2</c:v>
                </c:pt>
                <c:pt idx="48676">
                  <c:v>1.7663609236478799E-2</c:v>
                </c:pt>
                <c:pt idx="48677">
                  <c:v>1.7663603648543399E-2</c:v>
                </c:pt>
                <c:pt idx="48678">
                  <c:v>1.7663603648543399E-2</c:v>
                </c:pt>
                <c:pt idx="48679">
                  <c:v>1.7663596197962799E-2</c:v>
                </c:pt>
                <c:pt idx="48680">
                  <c:v>1.7663596197962799E-2</c:v>
                </c:pt>
                <c:pt idx="48681">
                  <c:v>1.7663596197962799E-2</c:v>
                </c:pt>
                <c:pt idx="48682">
                  <c:v>1.7663592472672501E-2</c:v>
                </c:pt>
                <c:pt idx="48683">
                  <c:v>1.7663590610027299E-2</c:v>
                </c:pt>
                <c:pt idx="48684">
                  <c:v>1.7663590610027299E-2</c:v>
                </c:pt>
                <c:pt idx="48685">
                  <c:v>1.7663586884737001E-2</c:v>
                </c:pt>
                <c:pt idx="48686">
                  <c:v>1.7663583159446699E-2</c:v>
                </c:pt>
                <c:pt idx="48687">
                  <c:v>1.7663581296801598E-2</c:v>
                </c:pt>
                <c:pt idx="48688">
                  <c:v>1.7663581296801598E-2</c:v>
                </c:pt>
                <c:pt idx="48689">
                  <c:v>1.76635794341564E-2</c:v>
                </c:pt>
                <c:pt idx="48690">
                  <c:v>1.7663575708866099E-2</c:v>
                </c:pt>
                <c:pt idx="48691">
                  <c:v>1.76635719835758E-2</c:v>
                </c:pt>
                <c:pt idx="48692">
                  <c:v>1.7663570120930699E-2</c:v>
                </c:pt>
                <c:pt idx="48693">
                  <c:v>1.7663570120930699E-2</c:v>
                </c:pt>
                <c:pt idx="48694">
                  <c:v>1.7663566395640401E-2</c:v>
                </c:pt>
                <c:pt idx="48695">
                  <c:v>1.7663566395640401E-2</c:v>
                </c:pt>
                <c:pt idx="48696">
                  <c:v>1.7663560807704901E-2</c:v>
                </c:pt>
                <c:pt idx="48697">
                  <c:v>1.7663558945059801E-2</c:v>
                </c:pt>
                <c:pt idx="48698">
                  <c:v>1.7663555219769499E-2</c:v>
                </c:pt>
                <c:pt idx="48699">
                  <c:v>1.7663557082414599E-2</c:v>
                </c:pt>
                <c:pt idx="48700">
                  <c:v>1.7663553357124301E-2</c:v>
                </c:pt>
                <c:pt idx="48701">
                  <c:v>1.76635514944792E-2</c:v>
                </c:pt>
                <c:pt idx="48702">
                  <c:v>1.7663547769188898E-2</c:v>
                </c:pt>
                <c:pt idx="48703">
                  <c:v>1.7663540318608301E-2</c:v>
                </c:pt>
                <c:pt idx="48704">
                  <c:v>1.76635459065437E-2</c:v>
                </c:pt>
                <c:pt idx="48705">
                  <c:v>1.7663542181253399E-2</c:v>
                </c:pt>
                <c:pt idx="48706">
                  <c:v>1.7663540318608301E-2</c:v>
                </c:pt>
                <c:pt idx="48707">
                  <c:v>1.7663536593317999E-2</c:v>
                </c:pt>
                <c:pt idx="48708">
                  <c:v>1.7663536593317999E-2</c:v>
                </c:pt>
                <c:pt idx="48709">
                  <c:v>1.7663532868027701E-2</c:v>
                </c:pt>
                <c:pt idx="48710">
                  <c:v>1.7663532868027701E-2</c:v>
                </c:pt>
                <c:pt idx="48711">
                  <c:v>1.7663527280092201E-2</c:v>
                </c:pt>
                <c:pt idx="48712">
                  <c:v>1.7663527280092201E-2</c:v>
                </c:pt>
                <c:pt idx="48713">
                  <c:v>1.7663523554801899E-2</c:v>
                </c:pt>
                <c:pt idx="48714">
                  <c:v>1.7663519829511601E-2</c:v>
                </c:pt>
                <c:pt idx="48715">
                  <c:v>1.76635179668665E-2</c:v>
                </c:pt>
                <c:pt idx="48716">
                  <c:v>1.7663516104221299E-2</c:v>
                </c:pt>
                <c:pt idx="48717">
                  <c:v>1.7663512378931101E-2</c:v>
                </c:pt>
                <c:pt idx="48718">
                  <c:v>1.7663514241576202E-2</c:v>
                </c:pt>
                <c:pt idx="48719">
                  <c:v>1.76635105162859E-2</c:v>
                </c:pt>
                <c:pt idx="48720">
                  <c:v>1.7663506790995601E-2</c:v>
                </c:pt>
                <c:pt idx="48721">
                  <c:v>1.7663504928350501E-2</c:v>
                </c:pt>
                <c:pt idx="48722">
                  <c:v>1.7663503065705299E-2</c:v>
                </c:pt>
                <c:pt idx="48723">
                  <c:v>1.7663503065705299E-2</c:v>
                </c:pt>
                <c:pt idx="48724">
                  <c:v>1.7663495615124699E-2</c:v>
                </c:pt>
                <c:pt idx="48725">
                  <c:v>1.76634974777699E-2</c:v>
                </c:pt>
                <c:pt idx="48726">
                  <c:v>1.7663491889834401E-2</c:v>
                </c:pt>
                <c:pt idx="48727">
                  <c:v>1.7663493752479501E-2</c:v>
                </c:pt>
                <c:pt idx="48728">
                  <c:v>1.7663486301899001E-2</c:v>
                </c:pt>
                <c:pt idx="48729">
                  <c:v>1.7663488164544099E-2</c:v>
                </c:pt>
                <c:pt idx="48730">
                  <c:v>1.76634844392538E-2</c:v>
                </c:pt>
                <c:pt idx="48731">
                  <c:v>1.7663482576608699E-2</c:v>
                </c:pt>
                <c:pt idx="48732">
                  <c:v>1.7663480713963502E-2</c:v>
                </c:pt>
                <c:pt idx="48733">
                  <c:v>1.76634769886732E-2</c:v>
                </c:pt>
                <c:pt idx="48734">
                  <c:v>1.7663473263382901E-2</c:v>
                </c:pt>
                <c:pt idx="48735">
                  <c:v>1.7663473263382901E-2</c:v>
                </c:pt>
                <c:pt idx="48736">
                  <c:v>1.7663469538092599E-2</c:v>
                </c:pt>
                <c:pt idx="48737">
                  <c:v>1.7663469538092599E-2</c:v>
                </c:pt>
                <c:pt idx="48738">
                  <c:v>1.76634639501572E-2</c:v>
                </c:pt>
                <c:pt idx="48739">
                  <c:v>1.7663462087511999E-2</c:v>
                </c:pt>
                <c:pt idx="48740">
                  <c:v>1.7663460224866898E-2</c:v>
                </c:pt>
                <c:pt idx="48741">
                  <c:v>1.7663460224866898E-2</c:v>
                </c:pt>
                <c:pt idx="48742">
                  <c:v>1.76634583622217E-2</c:v>
                </c:pt>
                <c:pt idx="48743">
                  <c:v>1.7663454636931399E-2</c:v>
                </c:pt>
                <c:pt idx="48744">
                  <c:v>1.7663454636931399E-2</c:v>
                </c:pt>
                <c:pt idx="48745">
                  <c:v>1.7663449048995999E-2</c:v>
                </c:pt>
                <c:pt idx="48746">
                  <c:v>1.7663449048995999E-2</c:v>
                </c:pt>
                <c:pt idx="48747">
                  <c:v>1.7663445323705701E-2</c:v>
                </c:pt>
                <c:pt idx="48748">
                  <c:v>1.76634434610605E-2</c:v>
                </c:pt>
                <c:pt idx="48749">
                  <c:v>1.7663441598415399E-2</c:v>
                </c:pt>
                <c:pt idx="48750">
                  <c:v>1.7663441598415399E-2</c:v>
                </c:pt>
                <c:pt idx="48751">
                  <c:v>1.7663437873125101E-2</c:v>
                </c:pt>
                <c:pt idx="48752">
                  <c:v>1.7663436010479899E-2</c:v>
                </c:pt>
                <c:pt idx="48753">
                  <c:v>1.76634304225445E-2</c:v>
                </c:pt>
                <c:pt idx="48754">
                  <c:v>1.76634304225445E-2</c:v>
                </c:pt>
                <c:pt idx="48755">
                  <c:v>1.7663428559899299E-2</c:v>
                </c:pt>
                <c:pt idx="48756">
                  <c:v>1.7663424834609E-2</c:v>
                </c:pt>
                <c:pt idx="48757">
                  <c:v>1.7663424834609E-2</c:v>
                </c:pt>
                <c:pt idx="48758">
                  <c:v>1.7663419246673601E-2</c:v>
                </c:pt>
                <c:pt idx="48759">
                  <c:v>1.7663419246673601E-2</c:v>
                </c:pt>
                <c:pt idx="48760">
                  <c:v>1.7663413658738102E-2</c:v>
                </c:pt>
                <c:pt idx="48761">
                  <c:v>1.7663413658738102E-2</c:v>
                </c:pt>
                <c:pt idx="48762">
                  <c:v>1.7663413658738102E-2</c:v>
                </c:pt>
                <c:pt idx="48763">
                  <c:v>1.76634099334478E-2</c:v>
                </c:pt>
                <c:pt idx="48764">
                  <c:v>1.7663408070802699E-2</c:v>
                </c:pt>
                <c:pt idx="48765">
                  <c:v>1.7663404345512401E-2</c:v>
                </c:pt>
                <c:pt idx="48766">
                  <c:v>1.7663404345512401E-2</c:v>
                </c:pt>
                <c:pt idx="48767">
                  <c:v>1.7663398757576901E-2</c:v>
                </c:pt>
                <c:pt idx="48768">
                  <c:v>1.76633968949318E-2</c:v>
                </c:pt>
                <c:pt idx="48769">
                  <c:v>1.7663395032286599E-2</c:v>
                </c:pt>
                <c:pt idx="48770">
                  <c:v>1.7663395032286599E-2</c:v>
                </c:pt>
                <c:pt idx="48771">
                  <c:v>1.7663393169641502E-2</c:v>
                </c:pt>
                <c:pt idx="48772">
                  <c:v>1.7663387581706099E-2</c:v>
                </c:pt>
                <c:pt idx="48773">
                  <c:v>1.7663385719060901E-2</c:v>
                </c:pt>
                <c:pt idx="48774">
                  <c:v>1.7663383856415801E-2</c:v>
                </c:pt>
                <c:pt idx="48775">
                  <c:v>1.7663380131125499E-2</c:v>
                </c:pt>
                <c:pt idx="48776">
                  <c:v>1.7663381993770599E-2</c:v>
                </c:pt>
                <c:pt idx="48777">
                  <c:v>1.76633764058352E-2</c:v>
                </c:pt>
                <c:pt idx="48778">
                  <c:v>1.7663374543189999E-2</c:v>
                </c:pt>
                <c:pt idx="48779">
                  <c:v>1.7663372680544801E-2</c:v>
                </c:pt>
                <c:pt idx="48780">
                  <c:v>1.7663370817899701E-2</c:v>
                </c:pt>
                <c:pt idx="48781">
                  <c:v>1.7663367092609399E-2</c:v>
                </c:pt>
                <c:pt idx="48782">
                  <c:v>1.7663365229964301E-2</c:v>
                </c:pt>
                <c:pt idx="48783">
                  <c:v>1.7663365229964301E-2</c:v>
                </c:pt>
                <c:pt idx="48784">
                  <c:v>1.7663359642028802E-2</c:v>
                </c:pt>
                <c:pt idx="48785">
                  <c:v>1.7663359642028802E-2</c:v>
                </c:pt>
                <c:pt idx="48786">
                  <c:v>1.7663357779383701E-2</c:v>
                </c:pt>
                <c:pt idx="48787">
                  <c:v>1.7663354054093399E-2</c:v>
                </c:pt>
                <c:pt idx="48788">
                  <c:v>1.7663352191448201E-2</c:v>
                </c:pt>
                <c:pt idx="48789">
                  <c:v>1.7663352191448201E-2</c:v>
                </c:pt>
                <c:pt idx="48790">
                  <c:v>1.7663348466157899E-2</c:v>
                </c:pt>
                <c:pt idx="48791">
                  <c:v>1.7663346603512799E-2</c:v>
                </c:pt>
                <c:pt idx="48792">
                  <c:v>1.7663341015577299E-2</c:v>
                </c:pt>
                <c:pt idx="48793">
                  <c:v>1.76633428782225E-2</c:v>
                </c:pt>
                <c:pt idx="48794">
                  <c:v>1.7663337290287E-2</c:v>
                </c:pt>
                <c:pt idx="48795">
                  <c:v>1.76633354276419E-2</c:v>
                </c:pt>
                <c:pt idx="48796">
                  <c:v>1.7663331702351601E-2</c:v>
                </c:pt>
                <c:pt idx="48797">
                  <c:v>1.76633354276419E-2</c:v>
                </c:pt>
                <c:pt idx="48798">
                  <c:v>1.7663331702351601E-2</c:v>
                </c:pt>
                <c:pt idx="48799">
                  <c:v>1.7663327977061299E-2</c:v>
                </c:pt>
                <c:pt idx="48800">
                  <c:v>1.7663324251771001E-2</c:v>
                </c:pt>
                <c:pt idx="48801">
                  <c:v>1.7663324251771001E-2</c:v>
                </c:pt>
                <c:pt idx="48802">
                  <c:v>1.7663320526480699E-2</c:v>
                </c:pt>
                <c:pt idx="48803">
                  <c:v>1.7663318663835501E-2</c:v>
                </c:pt>
                <c:pt idx="48804">
                  <c:v>1.7663318663835501E-2</c:v>
                </c:pt>
                <c:pt idx="48805">
                  <c:v>1.7663314938545199E-2</c:v>
                </c:pt>
                <c:pt idx="48806">
                  <c:v>1.7663313075900099E-2</c:v>
                </c:pt>
                <c:pt idx="48807">
                  <c:v>1.7663305625319502E-2</c:v>
                </c:pt>
                <c:pt idx="48808">
                  <c:v>1.76633093506098E-2</c:v>
                </c:pt>
                <c:pt idx="48809">
                  <c:v>1.76633019000292E-2</c:v>
                </c:pt>
                <c:pt idx="48810">
                  <c:v>1.7663298174738901E-2</c:v>
                </c:pt>
                <c:pt idx="48811">
                  <c:v>1.7663300037383999E-2</c:v>
                </c:pt>
                <c:pt idx="48812">
                  <c:v>1.7663298174738901E-2</c:v>
                </c:pt>
                <c:pt idx="48813">
                  <c:v>1.7663294449448599E-2</c:v>
                </c:pt>
                <c:pt idx="48814">
                  <c:v>1.7663294449448599E-2</c:v>
                </c:pt>
                <c:pt idx="48815">
                  <c:v>1.7663292586803402E-2</c:v>
                </c:pt>
                <c:pt idx="48816">
                  <c:v>1.76632888615131E-2</c:v>
                </c:pt>
                <c:pt idx="48817">
                  <c:v>1.7663286998867999E-2</c:v>
                </c:pt>
                <c:pt idx="48818">
                  <c:v>1.7663285136222801E-2</c:v>
                </c:pt>
                <c:pt idx="48819">
                  <c:v>1.7663281410932499E-2</c:v>
                </c:pt>
                <c:pt idx="48820">
                  <c:v>1.7663279548287399E-2</c:v>
                </c:pt>
                <c:pt idx="48821">
                  <c:v>1.7663277685642201E-2</c:v>
                </c:pt>
                <c:pt idx="48822">
                  <c:v>1.76632758229971E-2</c:v>
                </c:pt>
                <c:pt idx="48823">
                  <c:v>1.7663270235061701E-2</c:v>
                </c:pt>
                <c:pt idx="48824">
                  <c:v>1.7663270235061701E-2</c:v>
                </c:pt>
                <c:pt idx="48825">
                  <c:v>1.7663270235061701E-2</c:v>
                </c:pt>
                <c:pt idx="48826">
                  <c:v>1.7663264647126201E-2</c:v>
                </c:pt>
                <c:pt idx="48827">
                  <c:v>1.7663262784481101E-2</c:v>
                </c:pt>
                <c:pt idx="48828">
                  <c:v>1.7663262784481101E-2</c:v>
                </c:pt>
                <c:pt idx="48829">
                  <c:v>1.7663259059190799E-2</c:v>
                </c:pt>
                <c:pt idx="48830">
                  <c:v>1.76632553339005E-2</c:v>
                </c:pt>
                <c:pt idx="48831">
                  <c:v>1.7663257196545601E-2</c:v>
                </c:pt>
                <c:pt idx="48832">
                  <c:v>1.7663251608610101E-2</c:v>
                </c:pt>
                <c:pt idx="48833">
                  <c:v>1.7663251608610101E-2</c:v>
                </c:pt>
                <c:pt idx="48834">
                  <c:v>1.7663244158029601E-2</c:v>
                </c:pt>
                <c:pt idx="48835">
                  <c:v>1.7663246020674699E-2</c:v>
                </c:pt>
                <c:pt idx="48836">
                  <c:v>1.7663244158029601E-2</c:v>
                </c:pt>
                <c:pt idx="48837">
                  <c:v>1.76632422953844E-2</c:v>
                </c:pt>
                <c:pt idx="48838">
                  <c:v>1.7663240432739299E-2</c:v>
                </c:pt>
                <c:pt idx="48839">
                  <c:v>1.76632348448038E-2</c:v>
                </c:pt>
                <c:pt idx="48840">
                  <c:v>1.76632348448038E-2</c:v>
                </c:pt>
                <c:pt idx="48841">
                  <c:v>1.7663229256868401E-2</c:v>
                </c:pt>
                <c:pt idx="48842">
                  <c:v>1.7663227394223199E-2</c:v>
                </c:pt>
                <c:pt idx="48843">
                  <c:v>1.7663229256868401E-2</c:v>
                </c:pt>
                <c:pt idx="48844">
                  <c:v>1.7663225531578099E-2</c:v>
                </c:pt>
                <c:pt idx="48845">
                  <c:v>1.76632218062878E-2</c:v>
                </c:pt>
                <c:pt idx="48846">
                  <c:v>1.7663218080997498E-2</c:v>
                </c:pt>
                <c:pt idx="48847">
                  <c:v>1.76632162183523E-2</c:v>
                </c:pt>
                <c:pt idx="48848">
                  <c:v>1.76632143557072E-2</c:v>
                </c:pt>
                <c:pt idx="48849">
                  <c:v>1.7663210630416901E-2</c:v>
                </c:pt>
                <c:pt idx="48850">
                  <c:v>1.76632087677717E-2</c:v>
                </c:pt>
                <c:pt idx="48851">
                  <c:v>1.7663206905126599E-2</c:v>
                </c:pt>
                <c:pt idx="48852">
                  <c:v>1.7663206905126599E-2</c:v>
                </c:pt>
                <c:pt idx="48853">
                  <c:v>1.7663203179836301E-2</c:v>
                </c:pt>
                <c:pt idx="48854">
                  <c:v>1.76632013171911E-2</c:v>
                </c:pt>
                <c:pt idx="48855">
                  <c:v>1.7663199454545999E-2</c:v>
                </c:pt>
                <c:pt idx="48856">
                  <c:v>1.7663195729255701E-2</c:v>
                </c:pt>
                <c:pt idx="48857">
                  <c:v>1.7663193866610499E-2</c:v>
                </c:pt>
                <c:pt idx="48858">
                  <c:v>1.7663190141320201E-2</c:v>
                </c:pt>
                <c:pt idx="48859">
                  <c:v>1.76631882786751E-2</c:v>
                </c:pt>
                <c:pt idx="48860">
                  <c:v>1.7663186416029899E-2</c:v>
                </c:pt>
                <c:pt idx="48861">
                  <c:v>1.7663186416029899E-2</c:v>
                </c:pt>
                <c:pt idx="48862">
                  <c:v>1.76631826907396E-2</c:v>
                </c:pt>
                <c:pt idx="48863">
                  <c:v>1.7663178965449298E-2</c:v>
                </c:pt>
                <c:pt idx="48864">
                  <c:v>1.7663177102804201E-2</c:v>
                </c:pt>
                <c:pt idx="48865">
                  <c:v>1.7663177102804201E-2</c:v>
                </c:pt>
                <c:pt idx="48866">
                  <c:v>1.7663171514868702E-2</c:v>
                </c:pt>
                <c:pt idx="48867">
                  <c:v>1.7663169652223601E-2</c:v>
                </c:pt>
                <c:pt idx="48868">
                  <c:v>1.76631677895784E-2</c:v>
                </c:pt>
                <c:pt idx="48869">
                  <c:v>1.76631677895784E-2</c:v>
                </c:pt>
                <c:pt idx="48870">
                  <c:v>1.7663165926933299E-2</c:v>
                </c:pt>
                <c:pt idx="48871">
                  <c:v>1.7663162201643001E-2</c:v>
                </c:pt>
                <c:pt idx="48872">
                  <c:v>1.7663158476352699E-2</c:v>
                </c:pt>
                <c:pt idx="48873">
                  <c:v>1.7663158476352699E-2</c:v>
                </c:pt>
                <c:pt idx="48874">
                  <c:v>1.76631547510624E-2</c:v>
                </c:pt>
                <c:pt idx="48875">
                  <c:v>1.7663149163127001E-2</c:v>
                </c:pt>
                <c:pt idx="48876">
                  <c:v>1.7663152888417199E-2</c:v>
                </c:pt>
                <c:pt idx="48877">
                  <c:v>1.7663145437836699E-2</c:v>
                </c:pt>
                <c:pt idx="48878">
                  <c:v>1.7663145437836699E-2</c:v>
                </c:pt>
                <c:pt idx="48879">
                  <c:v>1.7663145437836699E-2</c:v>
                </c:pt>
                <c:pt idx="48880">
                  <c:v>1.7663139849901199E-2</c:v>
                </c:pt>
                <c:pt idx="48881">
                  <c:v>1.7663137987256099E-2</c:v>
                </c:pt>
                <c:pt idx="48882">
                  <c:v>1.7663136124610901E-2</c:v>
                </c:pt>
                <c:pt idx="48883">
                  <c:v>1.7663132399320599E-2</c:v>
                </c:pt>
                <c:pt idx="48884">
                  <c:v>1.7663132399320599E-2</c:v>
                </c:pt>
                <c:pt idx="48885">
                  <c:v>1.76631286740303E-2</c:v>
                </c:pt>
                <c:pt idx="48886">
                  <c:v>1.76631268113852E-2</c:v>
                </c:pt>
                <c:pt idx="48887">
                  <c:v>1.76631268113852E-2</c:v>
                </c:pt>
                <c:pt idx="48888">
                  <c:v>1.76631212234497E-2</c:v>
                </c:pt>
                <c:pt idx="48889">
                  <c:v>1.7663119360804599E-2</c:v>
                </c:pt>
                <c:pt idx="48890">
                  <c:v>1.7663119360804599E-2</c:v>
                </c:pt>
                <c:pt idx="48891">
                  <c:v>1.7663115635514301E-2</c:v>
                </c:pt>
                <c:pt idx="48892">
                  <c:v>1.7663111910223999E-2</c:v>
                </c:pt>
                <c:pt idx="48893">
                  <c:v>1.7663110047578801E-2</c:v>
                </c:pt>
                <c:pt idx="48894">
                  <c:v>1.7663108184933701E-2</c:v>
                </c:pt>
                <c:pt idx="48895">
                  <c:v>1.7663106322288499E-2</c:v>
                </c:pt>
                <c:pt idx="48896">
                  <c:v>1.7663102596998201E-2</c:v>
                </c:pt>
                <c:pt idx="48897">
                  <c:v>1.7663102596998201E-2</c:v>
                </c:pt>
                <c:pt idx="48898">
                  <c:v>1.7663098871707899E-2</c:v>
                </c:pt>
                <c:pt idx="48899">
                  <c:v>1.7663097009062802E-2</c:v>
                </c:pt>
                <c:pt idx="48900">
                  <c:v>1.76630932837725E-2</c:v>
                </c:pt>
                <c:pt idx="48901">
                  <c:v>1.76630932837725E-2</c:v>
                </c:pt>
                <c:pt idx="48902">
                  <c:v>1.7663089558482201E-2</c:v>
                </c:pt>
                <c:pt idx="48903">
                  <c:v>1.7663085833191899E-2</c:v>
                </c:pt>
                <c:pt idx="48904">
                  <c:v>1.7663085833191899E-2</c:v>
                </c:pt>
                <c:pt idx="48905">
                  <c:v>1.76630802452564E-2</c:v>
                </c:pt>
                <c:pt idx="48906">
                  <c:v>1.7663082107901601E-2</c:v>
                </c:pt>
                <c:pt idx="48907">
                  <c:v>1.7663078382611299E-2</c:v>
                </c:pt>
                <c:pt idx="48908">
                  <c:v>1.7663074657321001E-2</c:v>
                </c:pt>
                <c:pt idx="48909">
                  <c:v>1.7663074657321001E-2</c:v>
                </c:pt>
                <c:pt idx="48910">
                  <c:v>1.7663069069385501E-2</c:v>
                </c:pt>
                <c:pt idx="48911">
                  <c:v>1.76630672067404E-2</c:v>
                </c:pt>
                <c:pt idx="48912">
                  <c:v>1.7663069069385501E-2</c:v>
                </c:pt>
                <c:pt idx="48913">
                  <c:v>1.7663063481450102E-2</c:v>
                </c:pt>
                <c:pt idx="48914">
                  <c:v>1.76630616188049E-2</c:v>
                </c:pt>
                <c:pt idx="48915">
                  <c:v>1.76630597561598E-2</c:v>
                </c:pt>
                <c:pt idx="48916">
                  <c:v>1.76630541682243E-2</c:v>
                </c:pt>
                <c:pt idx="48917">
                  <c:v>1.76630541682243E-2</c:v>
                </c:pt>
                <c:pt idx="48918">
                  <c:v>1.76630541682243E-2</c:v>
                </c:pt>
                <c:pt idx="48919">
                  <c:v>1.7663048580288901E-2</c:v>
                </c:pt>
                <c:pt idx="48920">
                  <c:v>1.76630467176437E-2</c:v>
                </c:pt>
                <c:pt idx="48921">
                  <c:v>1.7663044854998599E-2</c:v>
                </c:pt>
                <c:pt idx="48922">
                  <c:v>1.7663041129708301E-2</c:v>
                </c:pt>
                <c:pt idx="48923">
                  <c:v>1.7663042992353401E-2</c:v>
                </c:pt>
                <c:pt idx="48924">
                  <c:v>1.7663039267063099E-2</c:v>
                </c:pt>
                <c:pt idx="48925">
                  <c:v>1.7663037404417999E-2</c:v>
                </c:pt>
                <c:pt idx="48926">
                  <c:v>1.7663035541772801E-2</c:v>
                </c:pt>
                <c:pt idx="48927">
                  <c:v>1.7663029953837402E-2</c:v>
                </c:pt>
                <c:pt idx="48928">
                  <c:v>1.7663031816482499E-2</c:v>
                </c:pt>
                <c:pt idx="48929">
                  <c:v>1.7663028091192301E-2</c:v>
                </c:pt>
                <c:pt idx="48930">
                  <c:v>1.76630262285471E-2</c:v>
                </c:pt>
                <c:pt idx="48931">
                  <c:v>1.7663024365901999E-2</c:v>
                </c:pt>
                <c:pt idx="48932">
                  <c:v>1.7663020640611701E-2</c:v>
                </c:pt>
                <c:pt idx="48933">
                  <c:v>1.7663016915321399E-2</c:v>
                </c:pt>
                <c:pt idx="48934">
                  <c:v>1.7663016915321399E-2</c:v>
                </c:pt>
                <c:pt idx="48935">
                  <c:v>1.76630131900311E-2</c:v>
                </c:pt>
                <c:pt idx="48936">
                  <c:v>1.7663011327385899E-2</c:v>
                </c:pt>
                <c:pt idx="48937">
                  <c:v>1.7663009464740701E-2</c:v>
                </c:pt>
                <c:pt idx="48938">
                  <c:v>1.76630076020956E-2</c:v>
                </c:pt>
                <c:pt idx="48939">
                  <c:v>1.76630057394505E-2</c:v>
                </c:pt>
                <c:pt idx="48940">
                  <c:v>1.7663003876805299E-2</c:v>
                </c:pt>
                <c:pt idx="48941">
                  <c:v>1.7663000151515E-2</c:v>
                </c:pt>
                <c:pt idx="48942">
                  <c:v>1.7662996426224702E-2</c:v>
                </c:pt>
                <c:pt idx="48943">
                  <c:v>1.7662994563579601E-2</c:v>
                </c:pt>
                <c:pt idx="48944">
                  <c:v>1.7662990838289299E-2</c:v>
                </c:pt>
                <c:pt idx="48945">
                  <c:v>1.7662988975644101E-2</c:v>
                </c:pt>
                <c:pt idx="48946">
                  <c:v>1.7662987112999001E-2</c:v>
                </c:pt>
                <c:pt idx="48947">
                  <c:v>1.7662983387708699E-2</c:v>
                </c:pt>
                <c:pt idx="48948">
                  <c:v>1.76629796624184E-2</c:v>
                </c:pt>
                <c:pt idx="48949">
                  <c:v>1.7662981525063501E-2</c:v>
                </c:pt>
                <c:pt idx="48950">
                  <c:v>1.7662975937128102E-2</c:v>
                </c:pt>
                <c:pt idx="48951">
                  <c:v>1.76629740744829E-2</c:v>
                </c:pt>
                <c:pt idx="48952">
                  <c:v>1.76629722118378E-2</c:v>
                </c:pt>
                <c:pt idx="48953">
                  <c:v>1.76629722118378E-2</c:v>
                </c:pt>
                <c:pt idx="48954">
                  <c:v>1.7662970349192599E-2</c:v>
                </c:pt>
                <c:pt idx="48955">
                  <c:v>1.7662964761257199E-2</c:v>
                </c:pt>
                <c:pt idx="48956">
                  <c:v>1.7662964761257199E-2</c:v>
                </c:pt>
                <c:pt idx="48957">
                  <c:v>1.7662964761257199E-2</c:v>
                </c:pt>
                <c:pt idx="48958">
                  <c:v>1.7662961035966901E-2</c:v>
                </c:pt>
                <c:pt idx="48959">
                  <c:v>1.76629591733217E-2</c:v>
                </c:pt>
                <c:pt idx="48960">
                  <c:v>1.7662957310676599E-2</c:v>
                </c:pt>
                <c:pt idx="48961">
                  <c:v>1.7662949860095999E-2</c:v>
                </c:pt>
                <c:pt idx="48962">
                  <c:v>1.7662949860095999E-2</c:v>
                </c:pt>
                <c:pt idx="48963">
                  <c:v>1.7662947997450801E-2</c:v>
                </c:pt>
                <c:pt idx="48964">
                  <c:v>1.7662947997450801E-2</c:v>
                </c:pt>
                <c:pt idx="48965">
                  <c:v>1.7662944272160499E-2</c:v>
                </c:pt>
                <c:pt idx="48966">
                  <c:v>1.76629405468702E-2</c:v>
                </c:pt>
                <c:pt idx="48967">
                  <c:v>1.7662936821579898E-2</c:v>
                </c:pt>
                <c:pt idx="48968">
                  <c:v>1.7662936821579898E-2</c:v>
                </c:pt>
                <c:pt idx="48969">
                  <c:v>1.76629330962896E-2</c:v>
                </c:pt>
                <c:pt idx="48970">
                  <c:v>1.7662929370999302E-2</c:v>
                </c:pt>
                <c:pt idx="48971">
                  <c:v>1.7662927508354201E-2</c:v>
                </c:pt>
                <c:pt idx="48972">
                  <c:v>1.7662927508354201E-2</c:v>
                </c:pt>
                <c:pt idx="48973">
                  <c:v>1.7662923783063899E-2</c:v>
                </c:pt>
                <c:pt idx="48974">
                  <c:v>1.7662921920418701E-2</c:v>
                </c:pt>
                <c:pt idx="48975">
                  <c:v>1.7662918195128399E-2</c:v>
                </c:pt>
                <c:pt idx="48976">
                  <c:v>1.7662918195128399E-2</c:v>
                </c:pt>
                <c:pt idx="48977">
                  <c:v>1.7662916332483299E-2</c:v>
                </c:pt>
                <c:pt idx="48978">
                  <c:v>1.7662910744547799E-2</c:v>
                </c:pt>
                <c:pt idx="48979">
                  <c:v>1.7662907019257601E-2</c:v>
                </c:pt>
                <c:pt idx="48980">
                  <c:v>1.7662908881902702E-2</c:v>
                </c:pt>
                <c:pt idx="48981">
                  <c:v>1.7662907019257601E-2</c:v>
                </c:pt>
                <c:pt idx="48982">
                  <c:v>1.7662903293967299E-2</c:v>
                </c:pt>
                <c:pt idx="48983">
                  <c:v>1.7662901431322101E-2</c:v>
                </c:pt>
                <c:pt idx="48984">
                  <c:v>1.7662897706031799E-2</c:v>
                </c:pt>
                <c:pt idx="48985">
                  <c:v>1.7662893980741501E-2</c:v>
                </c:pt>
                <c:pt idx="48986">
                  <c:v>1.7662895843386699E-2</c:v>
                </c:pt>
                <c:pt idx="48987">
                  <c:v>1.7662893980741501E-2</c:v>
                </c:pt>
                <c:pt idx="48988">
                  <c:v>1.7662888392806001E-2</c:v>
                </c:pt>
                <c:pt idx="48989">
                  <c:v>1.76628846675158E-2</c:v>
                </c:pt>
                <c:pt idx="48990">
                  <c:v>1.76628846675158E-2</c:v>
                </c:pt>
                <c:pt idx="48991">
                  <c:v>1.7662882804870599E-2</c:v>
                </c:pt>
                <c:pt idx="48992">
                  <c:v>1.7662880942225501E-2</c:v>
                </c:pt>
                <c:pt idx="48993">
                  <c:v>1.76628790795803E-2</c:v>
                </c:pt>
                <c:pt idx="48994">
                  <c:v>1.7662875354290002E-2</c:v>
                </c:pt>
                <c:pt idx="48995">
                  <c:v>1.7662873491644901E-2</c:v>
                </c:pt>
                <c:pt idx="48996">
                  <c:v>1.76628716289997E-2</c:v>
                </c:pt>
                <c:pt idx="48997">
                  <c:v>1.7662866041064301E-2</c:v>
                </c:pt>
                <c:pt idx="48998">
                  <c:v>1.7662864178419099E-2</c:v>
                </c:pt>
                <c:pt idx="48999">
                  <c:v>1.7662864178419099E-2</c:v>
                </c:pt>
                <c:pt idx="49000">
                  <c:v>1.7662860453128801E-2</c:v>
                </c:pt>
                <c:pt idx="49001">
                  <c:v>1.76628585904837E-2</c:v>
                </c:pt>
                <c:pt idx="49002">
                  <c:v>1.7662856727838499E-2</c:v>
                </c:pt>
                <c:pt idx="49003">
                  <c:v>1.76628511399031E-2</c:v>
                </c:pt>
                <c:pt idx="49004">
                  <c:v>1.76628511399031E-2</c:v>
                </c:pt>
                <c:pt idx="49005">
                  <c:v>1.7662847414612801E-2</c:v>
                </c:pt>
                <c:pt idx="49006">
                  <c:v>1.76628455519676E-2</c:v>
                </c:pt>
                <c:pt idx="49007">
                  <c:v>1.76628455519676E-2</c:v>
                </c:pt>
                <c:pt idx="49008">
                  <c:v>1.7662843689322499E-2</c:v>
                </c:pt>
                <c:pt idx="49009">
                  <c:v>1.7662839964032201E-2</c:v>
                </c:pt>
                <c:pt idx="49010">
                  <c:v>1.7662838101387E-2</c:v>
                </c:pt>
                <c:pt idx="49011">
                  <c:v>1.7662838101387E-2</c:v>
                </c:pt>
                <c:pt idx="49012">
                  <c:v>1.7662832513451601E-2</c:v>
                </c:pt>
                <c:pt idx="49013">
                  <c:v>1.7662830650806399E-2</c:v>
                </c:pt>
                <c:pt idx="49014">
                  <c:v>1.7662828788161299E-2</c:v>
                </c:pt>
                <c:pt idx="49015">
                  <c:v>1.7662825062871E-2</c:v>
                </c:pt>
                <c:pt idx="49016">
                  <c:v>1.7662821337580702E-2</c:v>
                </c:pt>
                <c:pt idx="49017">
                  <c:v>1.76628194749355E-2</c:v>
                </c:pt>
                <c:pt idx="49018">
                  <c:v>1.76628176122904E-2</c:v>
                </c:pt>
                <c:pt idx="49019">
                  <c:v>1.7662815749645198E-2</c:v>
                </c:pt>
                <c:pt idx="49020">
                  <c:v>1.76628120243549E-2</c:v>
                </c:pt>
                <c:pt idx="49021">
                  <c:v>1.7662813887000101E-2</c:v>
                </c:pt>
                <c:pt idx="49022">
                  <c:v>1.76628120243549E-2</c:v>
                </c:pt>
                <c:pt idx="49023">
                  <c:v>1.7662806436419501E-2</c:v>
                </c:pt>
                <c:pt idx="49024">
                  <c:v>1.76628045737743E-2</c:v>
                </c:pt>
                <c:pt idx="49025">
                  <c:v>1.76628045737743E-2</c:v>
                </c:pt>
                <c:pt idx="49026">
                  <c:v>1.7662800848484001E-2</c:v>
                </c:pt>
                <c:pt idx="49027">
                  <c:v>1.7662797123193699E-2</c:v>
                </c:pt>
                <c:pt idx="49028">
                  <c:v>1.7662795260548599E-2</c:v>
                </c:pt>
                <c:pt idx="49029">
                  <c:v>1.7662797123193699E-2</c:v>
                </c:pt>
                <c:pt idx="49030">
                  <c:v>1.76627915352583E-2</c:v>
                </c:pt>
                <c:pt idx="49031">
                  <c:v>1.7662789672613099E-2</c:v>
                </c:pt>
                <c:pt idx="49032">
                  <c:v>1.7662787809968002E-2</c:v>
                </c:pt>
                <c:pt idx="49033">
                  <c:v>1.7662782222032599E-2</c:v>
                </c:pt>
                <c:pt idx="49034">
                  <c:v>1.7662782222032599E-2</c:v>
                </c:pt>
                <c:pt idx="49035">
                  <c:v>1.7662778496742301E-2</c:v>
                </c:pt>
                <c:pt idx="49036">
                  <c:v>1.7662776634097099E-2</c:v>
                </c:pt>
                <c:pt idx="49037">
                  <c:v>1.7662772908806801E-2</c:v>
                </c:pt>
                <c:pt idx="49038">
                  <c:v>1.7662772908806801E-2</c:v>
                </c:pt>
                <c:pt idx="49039">
                  <c:v>1.7662769183516499E-2</c:v>
                </c:pt>
                <c:pt idx="49040">
                  <c:v>1.7662767320871301E-2</c:v>
                </c:pt>
                <c:pt idx="49041">
                  <c:v>1.76627654582262E-2</c:v>
                </c:pt>
                <c:pt idx="49042">
                  <c:v>1.7662761732935899E-2</c:v>
                </c:pt>
                <c:pt idx="49043">
                  <c:v>1.7662761732935899E-2</c:v>
                </c:pt>
                <c:pt idx="49044">
                  <c:v>1.7662756145000499E-2</c:v>
                </c:pt>
                <c:pt idx="49045">
                  <c:v>1.7662754282355302E-2</c:v>
                </c:pt>
                <c:pt idx="49046">
                  <c:v>1.7662752419710201E-2</c:v>
                </c:pt>
                <c:pt idx="49047">
                  <c:v>1.7662752419710201E-2</c:v>
                </c:pt>
                <c:pt idx="49048">
                  <c:v>1.7662748694419899E-2</c:v>
                </c:pt>
                <c:pt idx="49049">
                  <c:v>1.7662748694419899E-2</c:v>
                </c:pt>
                <c:pt idx="49050">
                  <c:v>1.7662741243839299E-2</c:v>
                </c:pt>
                <c:pt idx="49051">
                  <c:v>1.7662741243839299E-2</c:v>
                </c:pt>
                <c:pt idx="49052">
                  <c:v>1.7662739381194101E-2</c:v>
                </c:pt>
                <c:pt idx="49053">
                  <c:v>1.7662737518549E-2</c:v>
                </c:pt>
                <c:pt idx="49054">
                  <c:v>1.7662733793258702E-2</c:v>
                </c:pt>
                <c:pt idx="49055">
                  <c:v>1.76627319306135E-2</c:v>
                </c:pt>
                <c:pt idx="49056">
                  <c:v>1.7662728205323198E-2</c:v>
                </c:pt>
                <c:pt idx="49057">
                  <c:v>1.7662726342678101E-2</c:v>
                </c:pt>
                <c:pt idx="49058">
                  <c:v>1.7662722617387799E-2</c:v>
                </c:pt>
                <c:pt idx="49059">
                  <c:v>1.7662722617387799E-2</c:v>
                </c:pt>
                <c:pt idx="49060">
                  <c:v>1.7662720754742602E-2</c:v>
                </c:pt>
                <c:pt idx="49061">
                  <c:v>1.76627170294523E-2</c:v>
                </c:pt>
                <c:pt idx="49062">
                  <c:v>1.7662715166807199E-2</c:v>
                </c:pt>
                <c:pt idx="49063">
                  <c:v>1.7662713304162001E-2</c:v>
                </c:pt>
                <c:pt idx="49064">
                  <c:v>1.7662707716226599E-2</c:v>
                </c:pt>
                <c:pt idx="49065">
                  <c:v>1.7662707716226599E-2</c:v>
                </c:pt>
                <c:pt idx="49066">
                  <c:v>1.7662705853581401E-2</c:v>
                </c:pt>
                <c:pt idx="49067">
                  <c:v>1.7662702128291099E-2</c:v>
                </c:pt>
                <c:pt idx="49068">
                  <c:v>1.7662702128291099E-2</c:v>
                </c:pt>
                <c:pt idx="49069">
                  <c:v>1.76626984030008E-2</c:v>
                </c:pt>
                <c:pt idx="49070">
                  <c:v>1.76626965403557E-2</c:v>
                </c:pt>
                <c:pt idx="49071">
                  <c:v>1.7662692815065401E-2</c:v>
                </c:pt>
                <c:pt idx="49072">
                  <c:v>1.76626909524202E-2</c:v>
                </c:pt>
                <c:pt idx="49073">
                  <c:v>1.7662687227129902E-2</c:v>
                </c:pt>
                <c:pt idx="49074">
                  <c:v>1.7662687227129902E-2</c:v>
                </c:pt>
                <c:pt idx="49075">
                  <c:v>1.7662685364484801E-2</c:v>
                </c:pt>
                <c:pt idx="49076">
                  <c:v>1.7662679776549301E-2</c:v>
                </c:pt>
                <c:pt idx="49077">
                  <c:v>1.7662679776549301E-2</c:v>
                </c:pt>
                <c:pt idx="49078">
                  <c:v>1.76626779139042E-2</c:v>
                </c:pt>
                <c:pt idx="49079">
                  <c:v>1.7662676051258999E-2</c:v>
                </c:pt>
                <c:pt idx="49080">
                  <c:v>1.7662672325968701E-2</c:v>
                </c:pt>
                <c:pt idx="49081">
                  <c:v>1.76626704633236E-2</c:v>
                </c:pt>
                <c:pt idx="49082">
                  <c:v>1.7662668600678399E-2</c:v>
                </c:pt>
                <c:pt idx="49083">
                  <c:v>1.7662666738033302E-2</c:v>
                </c:pt>
                <c:pt idx="49084">
                  <c:v>1.7662663012743E-2</c:v>
                </c:pt>
                <c:pt idx="49085">
                  <c:v>1.7662661150097899E-2</c:v>
                </c:pt>
                <c:pt idx="49086">
                  <c:v>1.7662657424807601E-2</c:v>
                </c:pt>
                <c:pt idx="49087">
                  <c:v>1.7662657424807601E-2</c:v>
                </c:pt>
                <c:pt idx="49088">
                  <c:v>1.7662653699517299E-2</c:v>
                </c:pt>
                <c:pt idx="49089">
                  <c:v>1.7662649974227E-2</c:v>
                </c:pt>
                <c:pt idx="49090">
                  <c:v>1.7662648111581799E-2</c:v>
                </c:pt>
                <c:pt idx="49091">
                  <c:v>1.7662646248936601E-2</c:v>
                </c:pt>
                <c:pt idx="49092">
                  <c:v>1.76626425236464E-2</c:v>
                </c:pt>
                <c:pt idx="49093">
                  <c:v>1.76626425236464E-2</c:v>
                </c:pt>
                <c:pt idx="49094">
                  <c:v>1.7662638798356101E-2</c:v>
                </c:pt>
                <c:pt idx="49095">
                  <c:v>1.76626369357109E-2</c:v>
                </c:pt>
                <c:pt idx="49096">
                  <c:v>1.7662633210420602E-2</c:v>
                </c:pt>
                <c:pt idx="49097">
                  <c:v>1.7662633210420602E-2</c:v>
                </c:pt>
                <c:pt idx="49098">
                  <c:v>1.76626294851303E-2</c:v>
                </c:pt>
                <c:pt idx="49099">
                  <c:v>1.7662625759840001E-2</c:v>
                </c:pt>
                <c:pt idx="49100">
                  <c:v>1.7662625759840001E-2</c:v>
                </c:pt>
                <c:pt idx="49101">
                  <c:v>1.7662622034549699E-2</c:v>
                </c:pt>
                <c:pt idx="49102">
                  <c:v>1.7662620171904599E-2</c:v>
                </c:pt>
                <c:pt idx="49103">
                  <c:v>1.76626164466143E-2</c:v>
                </c:pt>
                <c:pt idx="49104">
                  <c:v>1.76626164466143E-2</c:v>
                </c:pt>
                <c:pt idx="49105">
                  <c:v>1.7662612721324002E-2</c:v>
                </c:pt>
                <c:pt idx="49106">
                  <c:v>1.76626108586788E-2</c:v>
                </c:pt>
                <c:pt idx="49107">
                  <c:v>1.7662605270743401E-2</c:v>
                </c:pt>
                <c:pt idx="49108">
                  <c:v>1.7662607133388498E-2</c:v>
                </c:pt>
                <c:pt idx="49109">
                  <c:v>1.76626034080982E-2</c:v>
                </c:pt>
                <c:pt idx="49110">
                  <c:v>1.7662601545453099E-2</c:v>
                </c:pt>
                <c:pt idx="49111">
                  <c:v>1.76625959575176E-2</c:v>
                </c:pt>
                <c:pt idx="49112">
                  <c:v>1.76625959575176E-2</c:v>
                </c:pt>
                <c:pt idx="49113">
                  <c:v>1.7662594094872499E-2</c:v>
                </c:pt>
                <c:pt idx="49114">
                  <c:v>1.7662592232227301E-2</c:v>
                </c:pt>
                <c:pt idx="49115">
                  <c:v>1.7662586644291899E-2</c:v>
                </c:pt>
                <c:pt idx="49116">
                  <c:v>1.7662586644291899E-2</c:v>
                </c:pt>
                <c:pt idx="49117">
                  <c:v>1.7662586644291899E-2</c:v>
                </c:pt>
                <c:pt idx="49118">
                  <c:v>1.76625829190016E-2</c:v>
                </c:pt>
                <c:pt idx="49119">
                  <c:v>1.7662581056356399E-2</c:v>
                </c:pt>
                <c:pt idx="49120">
                  <c:v>1.7662573605775798E-2</c:v>
                </c:pt>
                <c:pt idx="49121">
                  <c:v>1.7662575468421E-2</c:v>
                </c:pt>
                <c:pt idx="49122">
                  <c:v>1.7662571743130701E-2</c:v>
                </c:pt>
                <c:pt idx="49123">
                  <c:v>1.7662568017840399E-2</c:v>
                </c:pt>
                <c:pt idx="49124">
                  <c:v>1.7662566155195202E-2</c:v>
                </c:pt>
                <c:pt idx="49125">
                  <c:v>1.7662564292550101E-2</c:v>
                </c:pt>
                <c:pt idx="49126">
                  <c:v>1.76625624299049E-2</c:v>
                </c:pt>
                <c:pt idx="49127">
                  <c:v>1.7662558704614601E-2</c:v>
                </c:pt>
                <c:pt idx="49128">
                  <c:v>1.76625568419695E-2</c:v>
                </c:pt>
                <c:pt idx="49129">
                  <c:v>1.7662553116679199E-2</c:v>
                </c:pt>
                <c:pt idx="49130">
                  <c:v>1.7662554979324299E-2</c:v>
                </c:pt>
                <c:pt idx="49131">
                  <c:v>1.7662551254034001E-2</c:v>
                </c:pt>
                <c:pt idx="49132">
                  <c:v>1.7662547528743699E-2</c:v>
                </c:pt>
                <c:pt idx="49133">
                  <c:v>1.7662545666098602E-2</c:v>
                </c:pt>
                <c:pt idx="49134">
                  <c:v>1.7662545666098602E-2</c:v>
                </c:pt>
                <c:pt idx="49135">
                  <c:v>1.76625419408083E-2</c:v>
                </c:pt>
                <c:pt idx="49136">
                  <c:v>1.7662540078163199E-2</c:v>
                </c:pt>
                <c:pt idx="49137">
                  <c:v>1.7662536352872901E-2</c:v>
                </c:pt>
                <c:pt idx="49138">
                  <c:v>1.7662532627582599E-2</c:v>
                </c:pt>
                <c:pt idx="49139">
                  <c:v>1.7662532627582599E-2</c:v>
                </c:pt>
                <c:pt idx="49140">
                  <c:v>1.7662525177001901E-2</c:v>
                </c:pt>
                <c:pt idx="49141">
                  <c:v>1.7662525177001901E-2</c:v>
                </c:pt>
                <c:pt idx="49142">
                  <c:v>1.7662527039647099E-2</c:v>
                </c:pt>
                <c:pt idx="49143">
                  <c:v>1.7662519589066498E-2</c:v>
                </c:pt>
                <c:pt idx="49144">
                  <c:v>1.7662517726421401E-2</c:v>
                </c:pt>
                <c:pt idx="49145">
                  <c:v>1.7662517726421401E-2</c:v>
                </c:pt>
                <c:pt idx="49146">
                  <c:v>1.7662517726421401E-2</c:v>
                </c:pt>
                <c:pt idx="49147">
                  <c:v>1.7662514001131099E-2</c:v>
                </c:pt>
                <c:pt idx="49148">
                  <c:v>1.7662510275840801E-2</c:v>
                </c:pt>
                <c:pt idx="49149">
                  <c:v>1.7662510275840801E-2</c:v>
                </c:pt>
                <c:pt idx="49150">
                  <c:v>1.7662506550550499E-2</c:v>
                </c:pt>
                <c:pt idx="49151">
                  <c:v>1.7662506550550499E-2</c:v>
                </c:pt>
                <c:pt idx="49152">
                  <c:v>1.7662500962614999E-2</c:v>
                </c:pt>
                <c:pt idx="49153">
                  <c:v>1.7662500962614999E-2</c:v>
                </c:pt>
                <c:pt idx="49154">
                  <c:v>1.7662499099969899E-2</c:v>
                </c:pt>
                <c:pt idx="49155">
                  <c:v>1.7662493512034399E-2</c:v>
                </c:pt>
                <c:pt idx="49156">
                  <c:v>1.7662491649389302E-2</c:v>
                </c:pt>
                <c:pt idx="49157">
                  <c:v>1.7662491649389302E-2</c:v>
                </c:pt>
                <c:pt idx="49158">
                  <c:v>1.7662487924099E-2</c:v>
                </c:pt>
                <c:pt idx="49159">
                  <c:v>1.7662484198808701E-2</c:v>
                </c:pt>
                <c:pt idx="49160">
                  <c:v>1.76624823361635E-2</c:v>
                </c:pt>
                <c:pt idx="49161">
                  <c:v>1.7662478610873202E-2</c:v>
                </c:pt>
                <c:pt idx="49162">
                  <c:v>1.7662476748228101E-2</c:v>
                </c:pt>
                <c:pt idx="49163">
                  <c:v>1.7662473022937799E-2</c:v>
                </c:pt>
                <c:pt idx="49164">
                  <c:v>1.7662473022937799E-2</c:v>
                </c:pt>
                <c:pt idx="49165">
                  <c:v>1.7662471160292601E-2</c:v>
                </c:pt>
                <c:pt idx="49166">
                  <c:v>1.7662467435002299E-2</c:v>
                </c:pt>
                <c:pt idx="49167">
                  <c:v>1.7662463709712001E-2</c:v>
                </c:pt>
                <c:pt idx="49168">
                  <c:v>1.7662463709712001E-2</c:v>
                </c:pt>
                <c:pt idx="49169">
                  <c:v>1.7662459984421699E-2</c:v>
                </c:pt>
                <c:pt idx="49170">
                  <c:v>1.7662458121776602E-2</c:v>
                </c:pt>
                <c:pt idx="49171">
                  <c:v>1.7662458121776602E-2</c:v>
                </c:pt>
                <c:pt idx="49172">
                  <c:v>1.7662452533841098E-2</c:v>
                </c:pt>
                <c:pt idx="49173">
                  <c:v>1.7662452533841098E-2</c:v>
                </c:pt>
                <c:pt idx="49174">
                  <c:v>1.7662446945905699E-2</c:v>
                </c:pt>
                <c:pt idx="49175">
                  <c:v>1.7662446945905699E-2</c:v>
                </c:pt>
                <c:pt idx="49176">
                  <c:v>1.7662446945905699E-2</c:v>
                </c:pt>
                <c:pt idx="49177">
                  <c:v>1.76624413579702E-2</c:v>
                </c:pt>
                <c:pt idx="49178">
                  <c:v>1.7662437632679901E-2</c:v>
                </c:pt>
                <c:pt idx="49179">
                  <c:v>1.7662433907389599E-2</c:v>
                </c:pt>
                <c:pt idx="49180">
                  <c:v>1.76624357700348E-2</c:v>
                </c:pt>
                <c:pt idx="49181">
                  <c:v>1.7662430182099301E-2</c:v>
                </c:pt>
                <c:pt idx="49182">
                  <c:v>1.76624283194542E-2</c:v>
                </c:pt>
                <c:pt idx="49183">
                  <c:v>1.7662424594163902E-2</c:v>
                </c:pt>
                <c:pt idx="49184">
                  <c:v>1.76624283194542E-2</c:v>
                </c:pt>
                <c:pt idx="49185">
                  <c:v>1.76624208688736E-2</c:v>
                </c:pt>
                <c:pt idx="49186">
                  <c:v>1.76624208688736E-2</c:v>
                </c:pt>
                <c:pt idx="49187">
                  <c:v>1.7662417143583301E-2</c:v>
                </c:pt>
                <c:pt idx="49188">
                  <c:v>1.7662417143583301E-2</c:v>
                </c:pt>
                <c:pt idx="49189">
                  <c:v>1.7662411555647899E-2</c:v>
                </c:pt>
                <c:pt idx="49190">
                  <c:v>1.7662411555647899E-2</c:v>
                </c:pt>
                <c:pt idx="49191">
                  <c:v>1.76624078303576E-2</c:v>
                </c:pt>
                <c:pt idx="49192">
                  <c:v>1.76624078303576E-2</c:v>
                </c:pt>
                <c:pt idx="49193">
                  <c:v>1.7662400379777E-2</c:v>
                </c:pt>
                <c:pt idx="49194">
                  <c:v>1.7662398517131798E-2</c:v>
                </c:pt>
                <c:pt idx="49195">
                  <c:v>1.7662400379777E-2</c:v>
                </c:pt>
                <c:pt idx="49196">
                  <c:v>1.7662396654486701E-2</c:v>
                </c:pt>
                <c:pt idx="49197">
                  <c:v>1.76623947918415E-2</c:v>
                </c:pt>
                <c:pt idx="49198">
                  <c:v>1.7662389203906101E-2</c:v>
                </c:pt>
                <c:pt idx="49199">
                  <c:v>1.76623873412609E-2</c:v>
                </c:pt>
                <c:pt idx="49200">
                  <c:v>1.7662385478615799E-2</c:v>
                </c:pt>
                <c:pt idx="49201">
                  <c:v>1.7662383615970601E-2</c:v>
                </c:pt>
                <c:pt idx="49202">
                  <c:v>1.7662381753325501E-2</c:v>
                </c:pt>
                <c:pt idx="49203">
                  <c:v>1.7662378028035199E-2</c:v>
                </c:pt>
                <c:pt idx="49204">
                  <c:v>1.7662376165390001E-2</c:v>
                </c:pt>
                <c:pt idx="49205">
                  <c:v>1.7662376165390001E-2</c:v>
                </c:pt>
                <c:pt idx="49206">
                  <c:v>1.7662372440099699E-2</c:v>
                </c:pt>
                <c:pt idx="49207">
                  <c:v>1.76623687148094E-2</c:v>
                </c:pt>
                <c:pt idx="49208">
                  <c:v>1.76623668521643E-2</c:v>
                </c:pt>
                <c:pt idx="49209">
                  <c:v>1.7662363126874001E-2</c:v>
                </c:pt>
                <c:pt idx="49210">
                  <c:v>1.7662363126874001E-2</c:v>
                </c:pt>
                <c:pt idx="49211">
                  <c:v>1.76623612642288E-2</c:v>
                </c:pt>
                <c:pt idx="49212">
                  <c:v>1.7662357538938502E-2</c:v>
                </c:pt>
                <c:pt idx="49213">
                  <c:v>1.76623538136482E-2</c:v>
                </c:pt>
                <c:pt idx="49214">
                  <c:v>1.76623538136482E-2</c:v>
                </c:pt>
                <c:pt idx="49215">
                  <c:v>1.7662350088357901E-2</c:v>
                </c:pt>
                <c:pt idx="49216">
                  <c:v>1.7662346363067599E-2</c:v>
                </c:pt>
                <c:pt idx="49217">
                  <c:v>1.7662346363067599E-2</c:v>
                </c:pt>
                <c:pt idx="49218">
                  <c:v>1.76623407751322E-2</c:v>
                </c:pt>
                <c:pt idx="49219">
                  <c:v>1.76623407751322E-2</c:v>
                </c:pt>
                <c:pt idx="49220">
                  <c:v>1.7662337049841902E-2</c:v>
                </c:pt>
                <c:pt idx="49221">
                  <c:v>1.7662338912486999E-2</c:v>
                </c:pt>
                <c:pt idx="49222">
                  <c:v>1.7662331461906398E-2</c:v>
                </c:pt>
                <c:pt idx="49223">
                  <c:v>1.7662331461906398E-2</c:v>
                </c:pt>
                <c:pt idx="49224">
                  <c:v>1.76623277366161E-2</c:v>
                </c:pt>
                <c:pt idx="49225">
                  <c:v>1.7662324011325801E-2</c:v>
                </c:pt>
                <c:pt idx="49226">
                  <c:v>1.7662325873970999E-2</c:v>
                </c:pt>
                <c:pt idx="49227">
                  <c:v>1.76623202860355E-2</c:v>
                </c:pt>
                <c:pt idx="49228">
                  <c:v>1.7662318423390399E-2</c:v>
                </c:pt>
                <c:pt idx="49229">
                  <c:v>1.7662316560745201E-2</c:v>
                </c:pt>
                <c:pt idx="49230">
                  <c:v>1.7662312835454899E-2</c:v>
                </c:pt>
                <c:pt idx="49231">
                  <c:v>1.7662310972809799E-2</c:v>
                </c:pt>
                <c:pt idx="49232">
                  <c:v>1.7662310972809799E-2</c:v>
                </c:pt>
                <c:pt idx="49233">
                  <c:v>1.76623072475195E-2</c:v>
                </c:pt>
                <c:pt idx="49234">
                  <c:v>1.7662301659584101E-2</c:v>
                </c:pt>
                <c:pt idx="49235">
                  <c:v>1.7662303522229202E-2</c:v>
                </c:pt>
                <c:pt idx="49236">
                  <c:v>1.7662297934293799E-2</c:v>
                </c:pt>
                <c:pt idx="49237">
                  <c:v>1.7662297934293799E-2</c:v>
                </c:pt>
                <c:pt idx="49238">
                  <c:v>1.7662294209003501E-2</c:v>
                </c:pt>
                <c:pt idx="49239">
                  <c:v>1.7662292346358299E-2</c:v>
                </c:pt>
                <c:pt idx="49240">
                  <c:v>1.7662290483713199E-2</c:v>
                </c:pt>
                <c:pt idx="49241">
                  <c:v>1.7662288621068001E-2</c:v>
                </c:pt>
                <c:pt idx="49242">
                  <c:v>1.7662284895777699E-2</c:v>
                </c:pt>
                <c:pt idx="49243">
                  <c:v>1.76622811704874E-2</c:v>
                </c:pt>
                <c:pt idx="49244">
                  <c:v>1.76622811704874E-2</c:v>
                </c:pt>
                <c:pt idx="49245">
                  <c:v>1.7662275582552001E-2</c:v>
                </c:pt>
                <c:pt idx="49246">
                  <c:v>1.7662275582552001E-2</c:v>
                </c:pt>
                <c:pt idx="49247">
                  <c:v>1.7662271857261699E-2</c:v>
                </c:pt>
                <c:pt idx="49248">
                  <c:v>1.7662271857261699E-2</c:v>
                </c:pt>
                <c:pt idx="49249">
                  <c:v>1.7662268131971401E-2</c:v>
                </c:pt>
                <c:pt idx="49250">
                  <c:v>1.7662264406681099E-2</c:v>
                </c:pt>
                <c:pt idx="49251">
                  <c:v>1.7662262544035901E-2</c:v>
                </c:pt>
                <c:pt idx="49252">
                  <c:v>1.7662262544035901E-2</c:v>
                </c:pt>
                <c:pt idx="49253">
                  <c:v>1.7662255093455301E-2</c:v>
                </c:pt>
                <c:pt idx="49254">
                  <c:v>1.7662256956100499E-2</c:v>
                </c:pt>
                <c:pt idx="49255">
                  <c:v>1.7662251368164999E-2</c:v>
                </c:pt>
                <c:pt idx="49256">
                  <c:v>1.7662251368164999E-2</c:v>
                </c:pt>
                <c:pt idx="49257">
                  <c:v>1.76622476428747E-2</c:v>
                </c:pt>
                <c:pt idx="49258">
                  <c:v>1.76622476428747E-2</c:v>
                </c:pt>
                <c:pt idx="49259">
                  <c:v>1.7662243917584398E-2</c:v>
                </c:pt>
                <c:pt idx="49260">
                  <c:v>1.7662238329648999E-2</c:v>
                </c:pt>
                <c:pt idx="49261">
                  <c:v>1.7662238329648999E-2</c:v>
                </c:pt>
                <c:pt idx="49262">
                  <c:v>1.7662236467003802E-2</c:v>
                </c:pt>
                <c:pt idx="49263">
                  <c:v>1.7662234604358701E-2</c:v>
                </c:pt>
                <c:pt idx="49264">
                  <c:v>1.76622327417135E-2</c:v>
                </c:pt>
                <c:pt idx="49265">
                  <c:v>1.76622327417135E-2</c:v>
                </c:pt>
                <c:pt idx="49266">
                  <c:v>1.7662229016423201E-2</c:v>
                </c:pt>
                <c:pt idx="49267">
                  <c:v>1.7662223428487799E-2</c:v>
                </c:pt>
                <c:pt idx="49268">
                  <c:v>1.76622197031975E-2</c:v>
                </c:pt>
                <c:pt idx="49269">
                  <c:v>1.7662217840552299E-2</c:v>
                </c:pt>
                <c:pt idx="49270">
                  <c:v>1.7662215977907202E-2</c:v>
                </c:pt>
                <c:pt idx="49271">
                  <c:v>1.7662215977907202E-2</c:v>
                </c:pt>
                <c:pt idx="49272">
                  <c:v>1.76622122526169E-2</c:v>
                </c:pt>
                <c:pt idx="49273">
                  <c:v>1.7662210389971698E-2</c:v>
                </c:pt>
                <c:pt idx="49274">
                  <c:v>1.76622066646814E-2</c:v>
                </c:pt>
                <c:pt idx="49275">
                  <c:v>1.7662204802036299E-2</c:v>
                </c:pt>
                <c:pt idx="49276">
                  <c:v>1.7662202939391101E-2</c:v>
                </c:pt>
                <c:pt idx="49277">
                  <c:v>1.7662202939391101E-2</c:v>
                </c:pt>
                <c:pt idx="49278">
                  <c:v>1.7662197351455699E-2</c:v>
                </c:pt>
                <c:pt idx="49279">
                  <c:v>1.76621992141008E-2</c:v>
                </c:pt>
                <c:pt idx="49280">
                  <c:v>1.76621936261654E-2</c:v>
                </c:pt>
                <c:pt idx="49281">
                  <c:v>1.7662191763520199E-2</c:v>
                </c:pt>
                <c:pt idx="49282">
                  <c:v>1.7662188038229901E-2</c:v>
                </c:pt>
                <c:pt idx="49283">
                  <c:v>1.76621861755848E-2</c:v>
                </c:pt>
                <c:pt idx="49284">
                  <c:v>1.7662182450294502E-2</c:v>
                </c:pt>
                <c:pt idx="49285">
                  <c:v>1.7662180587649401E-2</c:v>
                </c:pt>
                <c:pt idx="49286">
                  <c:v>1.76621787250042E-2</c:v>
                </c:pt>
                <c:pt idx="49287">
                  <c:v>1.7662176862359099E-2</c:v>
                </c:pt>
                <c:pt idx="49288">
                  <c:v>1.7662173137068801E-2</c:v>
                </c:pt>
                <c:pt idx="49289">
                  <c:v>1.7662169411778499E-2</c:v>
                </c:pt>
                <c:pt idx="49290">
                  <c:v>1.76621656864882E-2</c:v>
                </c:pt>
                <c:pt idx="49291">
                  <c:v>1.76621656864882E-2</c:v>
                </c:pt>
                <c:pt idx="49292">
                  <c:v>1.7662161961197801E-2</c:v>
                </c:pt>
                <c:pt idx="49293">
                  <c:v>1.7662161961197801E-2</c:v>
                </c:pt>
                <c:pt idx="49294">
                  <c:v>1.76621600985527E-2</c:v>
                </c:pt>
                <c:pt idx="49295">
                  <c:v>1.7662156373262398E-2</c:v>
                </c:pt>
                <c:pt idx="49296">
                  <c:v>1.7662154510617301E-2</c:v>
                </c:pt>
                <c:pt idx="49297">
                  <c:v>1.7662150785326999E-2</c:v>
                </c:pt>
                <c:pt idx="49298">
                  <c:v>1.7662148922681802E-2</c:v>
                </c:pt>
                <c:pt idx="49299">
                  <c:v>1.76621451973915E-2</c:v>
                </c:pt>
                <c:pt idx="49300">
                  <c:v>1.7662147060036701E-2</c:v>
                </c:pt>
                <c:pt idx="49301">
                  <c:v>1.7662143334746399E-2</c:v>
                </c:pt>
                <c:pt idx="49302">
                  <c:v>1.76621396094561E-2</c:v>
                </c:pt>
                <c:pt idx="49303">
                  <c:v>1.7662135884165799E-2</c:v>
                </c:pt>
                <c:pt idx="49304">
                  <c:v>1.7662135884165799E-2</c:v>
                </c:pt>
                <c:pt idx="49305">
                  <c:v>1.76621321588755E-2</c:v>
                </c:pt>
                <c:pt idx="49306">
                  <c:v>1.76621321588755E-2</c:v>
                </c:pt>
                <c:pt idx="49307">
                  <c:v>1.766212657094E-2</c:v>
                </c:pt>
                <c:pt idx="49308">
                  <c:v>1.766212657094E-2</c:v>
                </c:pt>
                <c:pt idx="49309">
                  <c:v>1.7662122845649698E-2</c:v>
                </c:pt>
                <c:pt idx="49310">
                  <c:v>1.76621191203594E-2</c:v>
                </c:pt>
                <c:pt idx="49311">
                  <c:v>1.76621191203594E-2</c:v>
                </c:pt>
                <c:pt idx="49312">
                  <c:v>1.7662115395069101E-2</c:v>
                </c:pt>
                <c:pt idx="49313">
                  <c:v>1.7662113532424001E-2</c:v>
                </c:pt>
                <c:pt idx="49314">
                  <c:v>1.7662109807133699E-2</c:v>
                </c:pt>
                <c:pt idx="49315">
                  <c:v>1.76621060818434E-2</c:v>
                </c:pt>
                <c:pt idx="49316">
                  <c:v>1.76621060818434E-2</c:v>
                </c:pt>
                <c:pt idx="49317">
                  <c:v>1.7662104219198199E-2</c:v>
                </c:pt>
                <c:pt idx="49318">
                  <c:v>1.7662100493907901E-2</c:v>
                </c:pt>
                <c:pt idx="49319">
                  <c:v>1.76620986312628E-2</c:v>
                </c:pt>
                <c:pt idx="49320">
                  <c:v>1.7662096768617599E-2</c:v>
                </c:pt>
                <c:pt idx="49321">
                  <c:v>1.7662094905972502E-2</c:v>
                </c:pt>
                <c:pt idx="49322">
                  <c:v>1.76620930433273E-2</c:v>
                </c:pt>
                <c:pt idx="49323">
                  <c:v>1.7662089318036998E-2</c:v>
                </c:pt>
                <c:pt idx="49324">
                  <c:v>1.76620855927467E-2</c:v>
                </c:pt>
                <c:pt idx="49325">
                  <c:v>1.76620855927467E-2</c:v>
                </c:pt>
                <c:pt idx="49326">
                  <c:v>1.7662080004811301E-2</c:v>
                </c:pt>
                <c:pt idx="49327">
                  <c:v>1.7662076279520999E-2</c:v>
                </c:pt>
                <c:pt idx="49328">
                  <c:v>1.7662076279520999E-2</c:v>
                </c:pt>
                <c:pt idx="49329">
                  <c:v>1.76620725542307E-2</c:v>
                </c:pt>
                <c:pt idx="49330">
                  <c:v>1.7662070691585499E-2</c:v>
                </c:pt>
                <c:pt idx="49331">
                  <c:v>1.7662068828940398E-2</c:v>
                </c:pt>
                <c:pt idx="49332">
                  <c:v>1.7662066966295201E-2</c:v>
                </c:pt>
                <c:pt idx="49333">
                  <c:v>1.76620651036501E-2</c:v>
                </c:pt>
                <c:pt idx="49334">
                  <c:v>1.7662063241004899E-2</c:v>
                </c:pt>
                <c:pt idx="49335">
                  <c:v>1.7662059515714701E-2</c:v>
                </c:pt>
                <c:pt idx="49336">
                  <c:v>1.7662055790424399E-2</c:v>
                </c:pt>
                <c:pt idx="49337">
                  <c:v>1.7662053927779201E-2</c:v>
                </c:pt>
                <c:pt idx="49338">
                  <c:v>1.7662050202488899E-2</c:v>
                </c:pt>
                <c:pt idx="49339">
                  <c:v>1.7662050202488899E-2</c:v>
                </c:pt>
                <c:pt idx="49340">
                  <c:v>1.7662048339843799E-2</c:v>
                </c:pt>
                <c:pt idx="49341">
                  <c:v>1.76620446145535E-2</c:v>
                </c:pt>
                <c:pt idx="49342">
                  <c:v>1.7662040889263101E-2</c:v>
                </c:pt>
                <c:pt idx="49343">
                  <c:v>1.76620371639729E-2</c:v>
                </c:pt>
                <c:pt idx="49344">
                  <c:v>1.7662039026618E-2</c:v>
                </c:pt>
                <c:pt idx="49345">
                  <c:v>1.76620371639729E-2</c:v>
                </c:pt>
                <c:pt idx="49346">
                  <c:v>1.76620315760374E-2</c:v>
                </c:pt>
                <c:pt idx="49347">
                  <c:v>1.7662029713392299E-2</c:v>
                </c:pt>
                <c:pt idx="49348">
                  <c:v>1.7662025988102001E-2</c:v>
                </c:pt>
                <c:pt idx="49349">
                  <c:v>1.7662025988102001E-2</c:v>
                </c:pt>
                <c:pt idx="49350">
                  <c:v>1.76620241254568E-2</c:v>
                </c:pt>
                <c:pt idx="49351">
                  <c:v>1.7662022262811699E-2</c:v>
                </c:pt>
                <c:pt idx="49352">
                  <c:v>1.76620185375214E-2</c:v>
                </c:pt>
                <c:pt idx="49353">
                  <c:v>1.7662016674876199E-2</c:v>
                </c:pt>
                <c:pt idx="49354">
                  <c:v>1.7662012949585901E-2</c:v>
                </c:pt>
                <c:pt idx="49355">
                  <c:v>1.7662012949585901E-2</c:v>
                </c:pt>
                <c:pt idx="49356">
                  <c:v>1.7662007361650502E-2</c:v>
                </c:pt>
                <c:pt idx="49357">
                  <c:v>1.76620054990053E-2</c:v>
                </c:pt>
                <c:pt idx="49358">
                  <c:v>1.76620036363602E-2</c:v>
                </c:pt>
                <c:pt idx="49359">
                  <c:v>1.7662001773714998E-2</c:v>
                </c:pt>
                <c:pt idx="49360">
                  <c:v>1.7661996185779599E-2</c:v>
                </c:pt>
                <c:pt idx="49361">
                  <c:v>1.7661996185779599E-2</c:v>
                </c:pt>
                <c:pt idx="49362">
                  <c:v>1.7661994323134401E-2</c:v>
                </c:pt>
                <c:pt idx="49363">
                  <c:v>1.76619905978441E-2</c:v>
                </c:pt>
                <c:pt idx="49364">
                  <c:v>1.7661988735198999E-2</c:v>
                </c:pt>
                <c:pt idx="49365">
                  <c:v>1.7661986872553801E-2</c:v>
                </c:pt>
                <c:pt idx="49366">
                  <c:v>1.7661983147263499E-2</c:v>
                </c:pt>
                <c:pt idx="49367">
                  <c:v>1.7661981284618399E-2</c:v>
                </c:pt>
                <c:pt idx="49368">
                  <c:v>1.7661979421973201E-2</c:v>
                </c:pt>
                <c:pt idx="49369">
                  <c:v>1.7661973834037802E-2</c:v>
                </c:pt>
                <c:pt idx="49370">
                  <c:v>1.76619719713926E-2</c:v>
                </c:pt>
                <c:pt idx="49371">
                  <c:v>1.76619719713926E-2</c:v>
                </c:pt>
                <c:pt idx="49372">
                  <c:v>1.76619701087475E-2</c:v>
                </c:pt>
                <c:pt idx="49373">
                  <c:v>1.7661966383457201E-2</c:v>
                </c:pt>
                <c:pt idx="49374">
                  <c:v>1.7661966383457201E-2</c:v>
                </c:pt>
                <c:pt idx="49375">
                  <c:v>1.7661962658166899E-2</c:v>
                </c:pt>
                <c:pt idx="49376">
                  <c:v>1.7661958932876601E-2</c:v>
                </c:pt>
                <c:pt idx="49377">
                  <c:v>1.7661955207586299E-2</c:v>
                </c:pt>
                <c:pt idx="49378">
                  <c:v>1.7661953344941101E-2</c:v>
                </c:pt>
                <c:pt idx="49379">
                  <c:v>1.7661951482296E-2</c:v>
                </c:pt>
                <c:pt idx="49380">
                  <c:v>1.7661949619650799E-2</c:v>
                </c:pt>
                <c:pt idx="49381">
                  <c:v>1.7661947757005698E-2</c:v>
                </c:pt>
                <c:pt idx="49382">
                  <c:v>1.7661945894360501E-2</c:v>
                </c:pt>
                <c:pt idx="49383">
                  <c:v>1.76619440317154E-2</c:v>
                </c:pt>
                <c:pt idx="49384">
                  <c:v>1.7661940306425102E-2</c:v>
                </c:pt>
                <c:pt idx="49385">
                  <c:v>1.76619365811348E-2</c:v>
                </c:pt>
                <c:pt idx="49386">
                  <c:v>1.7661934718489699E-2</c:v>
                </c:pt>
                <c:pt idx="49387">
                  <c:v>1.76619309931994E-2</c:v>
                </c:pt>
                <c:pt idx="49388">
                  <c:v>1.76619309931994E-2</c:v>
                </c:pt>
                <c:pt idx="49389">
                  <c:v>1.7661927267909099E-2</c:v>
                </c:pt>
                <c:pt idx="49390">
                  <c:v>1.76619235426188E-2</c:v>
                </c:pt>
                <c:pt idx="49391">
                  <c:v>1.76619235426188E-2</c:v>
                </c:pt>
                <c:pt idx="49392">
                  <c:v>1.7661921679973599E-2</c:v>
                </c:pt>
                <c:pt idx="49393">
                  <c:v>1.7661921679973599E-2</c:v>
                </c:pt>
                <c:pt idx="49394">
                  <c:v>1.76619179546833E-2</c:v>
                </c:pt>
                <c:pt idx="49395">
                  <c:v>1.7661912366747901E-2</c:v>
                </c:pt>
                <c:pt idx="49396">
                  <c:v>1.76619105041027E-2</c:v>
                </c:pt>
                <c:pt idx="49397">
                  <c:v>1.7661906778812402E-2</c:v>
                </c:pt>
                <c:pt idx="49398">
                  <c:v>1.7661906778812402E-2</c:v>
                </c:pt>
                <c:pt idx="49399">
                  <c:v>1.7661901190876999E-2</c:v>
                </c:pt>
                <c:pt idx="49400">
                  <c:v>1.7661901190876999E-2</c:v>
                </c:pt>
                <c:pt idx="49401">
                  <c:v>1.76618974655867E-2</c:v>
                </c:pt>
                <c:pt idx="49402">
                  <c:v>1.7661893740296399E-2</c:v>
                </c:pt>
                <c:pt idx="49403">
                  <c:v>1.76618974655867E-2</c:v>
                </c:pt>
                <c:pt idx="49404">
                  <c:v>1.7661891877651201E-2</c:v>
                </c:pt>
                <c:pt idx="49405">
                  <c:v>1.76618900150061E-2</c:v>
                </c:pt>
                <c:pt idx="49406">
                  <c:v>1.76618844270706E-2</c:v>
                </c:pt>
                <c:pt idx="49407">
                  <c:v>1.76618844270706E-2</c:v>
                </c:pt>
                <c:pt idx="49408">
                  <c:v>1.7661878839135201E-2</c:v>
                </c:pt>
                <c:pt idx="49409">
                  <c:v>1.766187697649E-2</c:v>
                </c:pt>
                <c:pt idx="49410">
                  <c:v>1.7661875113844899E-2</c:v>
                </c:pt>
                <c:pt idx="49411">
                  <c:v>1.7661875113844899E-2</c:v>
                </c:pt>
                <c:pt idx="49412">
                  <c:v>1.7661871388554601E-2</c:v>
                </c:pt>
                <c:pt idx="49413">
                  <c:v>1.7661865800619101E-2</c:v>
                </c:pt>
                <c:pt idx="49414">
                  <c:v>1.7661865800619101E-2</c:v>
                </c:pt>
                <c:pt idx="49415">
                  <c:v>1.7661862075328799E-2</c:v>
                </c:pt>
                <c:pt idx="49416">
                  <c:v>1.7661862075328799E-2</c:v>
                </c:pt>
                <c:pt idx="49417">
                  <c:v>1.76618564873934E-2</c:v>
                </c:pt>
                <c:pt idx="49418">
                  <c:v>1.7661854624748199E-2</c:v>
                </c:pt>
                <c:pt idx="49419">
                  <c:v>1.76618564873934E-2</c:v>
                </c:pt>
                <c:pt idx="49420">
                  <c:v>1.76618508994579E-2</c:v>
                </c:pt>
                <c:pt idx="49421">
                  <c:v>1.76618490368128E-2</c:v>
                </c:pt>
                <c:pt idx="49422">
                  <c:v>1.7661847174167598E-2</c:v>
                </c:pt>
                <c:pt idx="49423">
                  <c:v>1.7661845311522501E-2</c:v>
                </c:pt>
                <c:pt idx="49424">
                  <c:v>1.7661841586232199E-2</c:v>
                </c:pt>
                <c:pt idx="49425">
                  <c:v>1.7661839723587001E-2</c:v>
                </c:pt>
                <c:pt idx="49426">
                  <c:v>1.76618359982967E-2</c:v>
                </c:pt>
                <c:pt idx="49427">
                  <c:v>1.76618359982967E-2</c:v>
                </c:pt>
                <c:pt idx="49428">
                  <c:v>1.7661834135651599E-2</c:v>
                </c:pt>
                <c:pt idx="49429">
                  <c:v>1.7661828547716099E-2</c:v>
                </c:pt>
                <c:pt idx="49430">
                  <c:v>1.7661826685070998E-2</c:v>
                </c:pt>
                <c:pt idx="49431">
                  <c:v>1.7661824822425801E-2</c:v>
                </c:pt>
                <c:pt idx="49432">
                  <c:v>1.76618229597807E-2</c:v>
                </c:pt>
                <c:pt idx="49433">
                  <c:v>1.7661819234490402E-2</c:v>
                </c:pt>
                <c:pt idx="49434">
                  <c:v>1.7661817371845301E-2</c:v>
                </c:pt>
                <c:pt idx="49435">
                  <c:v>1.76618155092001E-2</c:v>
                </c:pt>
                <c:pt idx="49436">
                  <c:v>1.7661811783909801E-2</c:v>
                </c:pt>
                <c:pt idx="49437">
                  <c:v>1.76618099212647E-2</c:v>
                </c:pt>
                <c:pt idx="49438">
                  <c:v>1.7661808058619499E-2</c:v>
                </c:pt>
                <c:pt idx="49439">
                  <c:v>1.7661804333329201E-2</c:v>
                </c:pt>
                <c:pt idx="49440">
                  <c:v>1.76618024706841E-2</c:v>
                </c:pt>
                <c:pt idx="49441">
                  <c:v>1.76618024706841E-2</c:v>
                </c:pt>
                <c:pt idx="49442">
                  <c:v>1.7661798745393701E-2</c:v>
                </c:pt>
                <c:pt idx="49443">
                  <c:v>1.7661793157458298E-2</c:v>
                </c:pt>
                <c:pt idx="49444">
                  <c:v>1.7661791294813201E-2</c:v>
                </c:pt>
                <c:pt idx="49445">
                  <c:v>1.7661791294813201E-2</c:v>
                </c:pt>
                <c:pt idx="49446">
                  <c:v>1.7661787569522899E-2</c:v>
                </c:pt>
                <c:pt idx="49447">
                  <c:v>1.7661785706877701E-2</c:v>
                </c:pt>
                <c:pt idx="49448">
                  <c:v>1.7661783844232601E-2</c:v>
                </c:pt>
                <c:pt idx="49449">
                  <c:v>1.7661780118942299E-2</c:v>
                </c:pt>
                <c:pt idx="49450">
                  <c:v>1.7661778256297101E-2</c:v>
                </c:pt>
                <c:pt idx="49451">
                  <c:v>1.7661774531006799E-2</c:v>
                </c:pt>
                <c:pt idx="49452">
                  <c:v>1.7661772668361699E-2</c:v>
                </c:pt>
                <c:pt idx="49453">
                  <c:v>1.76617689430714E-2</c:v>
                </c:pt>
                <c:pt idx="49454">
                  <c:v>1.7661767080426199E-2</c:v>
                </c:pt>
                <c:pt idx="49455">
                  <c:v>1.7661767080426199E-2</c:v>
                </c:pt>
                <c:pt idx="49456">
                  <c:v>1.76617614924908E-2</c:v>
                </c:pt>
                <c:pt idx="49457">
                  <c:v>1.76617614924908E-2</c:v>
                </c:pt>
                <c:pt idx="49458">
                  <c:v>1.7661757767200501E-2</c:v>
                </c:pt>
                <c:pt idx="49459">
                  <c:v>1.76617559045553E-2</c:v>
                </c:pt>
                <c:pt idx="49460">
                  <c:v>1.7661752179265001E-2</c:v>
                </c:pt>
                <c:pt idx="49461">
                  <c:v>1.7661750316619901E-2</c:v>
                </c:pt>
                <c:pt idx="49462">
                  <c:v>1.76617484539747E-2</c:v>
                </c:pt>
                <c:pt idx="49463">
                  <c:v>1.7661744728684401E-2</c:v>
                </c:pt>
                <c:pt idx="49464">
                  <c:v>1.7661744728684401E-2</c:v>
                </c:pt>
                <c:pt idx="49465">
                  <c:v>1.7661741003394099E-2</c:v>
                </c:pt>
                <c:pt idx="49466">
                  <c:v>1.7661739140748998E-2</c:v>
                </c:pt>
                <c:pt idx="49467">
                  <c:v>1.76617354154587E-2</c:v>
                </c:pt>
                <c:pt idx="49468">
                  <c:v>1.7661733552813499E-2</c:v>
                </c:pt>
                <c:pt idx="49469">
                  <c:v>1.76617298275232E-2</c:v>
                </c:pt>
                <c:pt idx="49470">
                  <c:v>1.76617279648781E-2</c:v>
                </c:pt>
                <c:pt idx="49471">
                  <c:v>1.7661724239587801E-2</c:v>
                </c:pt>
                <c:pt idx="49472">
                  <c:v>1.76617223769426E-2</c:v>
                </c:pt>
                <c:pt idx="49473">
                  <c:v>1.7661720514297499E-2</c:v>
                </c:pt>
                <c:pt idx="49474">
                  <c:v>1.7661720514297499E-2</c:v>
                </c:pt>
                <c:pt idx="49475">
                  <c:v>1.7661716789007201E-2</c:v>
                </c:pt>
                <c:pt idx="49476">
                  <c:v>1.7661713063716899E-2</c:v>
                </c:pt>
                <c:pt idx="49477">
                  <c:v>1.76617093384266E-2</c:v>
                </c:pt>
                <c:pt idx="49478">
                  <c:v>1.76617093384266E-2</c:v>
                </c:pt>
                <c:pt idx="49479">
                  <c:v>1.7661705613136298E-2</c:v>
                </c:pt>
                <c:pt idx="49480">
                  <c:v>1.7661703750491101E-2</c:v>
                </c:pt>
                <c:pt idx="49481">
                  <c:v>1.7661701887846E-2</c:v>
                </c:pt>
                <c:pt idx="49482">
                  <c:v>1.7661698162555702E-2</c:v>
                </c:pt>
                <c:pt idx="49483">
                  <c:v>1.7661696299910601E-2</c:v>
                </c:pt>
                <c:pt idx="49484">
                  <c:v>1.7661692574620299E-2</c:v>
                </c:pt>
                <c:pt idx="49485">
                  <c:v>1.7661692574620299E-2</c:v>
                </c:pt>
                <c:pt idx="49486">
                  <c:v>1.766168884933E-2</c:v>
                </c:pt>
                <c:pt idx="49487">
                  <c:v>1.7661685124039699E-2</c:v>
                </c:pt>
                <c:pt idx="49488">
                  <c:v>1.7661685124039699E-2</c:v>
                </c:pt>
                <c:pt idx="49489">
                  <c:v>1.76616813987494E-2</c:v>
                </c:pt>
                <c:pt idx="49490">
                  <c:v>1.7661679536104199E-2</c:v>
                </c:pt>
                <c:pt idx="49491">
                  <c:v>1.76616758108139E-2</c:v>
                </c:pt>
                <c:pt idx="49492">
                  <c:v>1.76616739481688E-2</c:v>
                </c:pt>
                <c:pt idx="49493">
                  <c:v>1.7661672085523598E-2</c:v>
                </c:pt>
                <c:pt idx="49494">
                  <c:v>1.7661670222878501E-2</c:v>
                </c:pt>
                <c:pt idx="49495">
                  <c:v>1.7661666497588199E-2</c:v>
                </c:pt>
                <c:pt idx="49496">
                  <c:v>1.7661662772297901E-2</c:v>
                </c:pt>
                <c:pt idx="49497">
                  <c:v>1.7661659047007599E-2</c:v>
                </c:pt>
                <c:pt idx="49498">
                  <c:v>1.7661659047007599E-2</c:v>
                </c:pt>
                <c:pt idx="49499">
                  <c:v>1.7661657184362401E-2</c:v>
                </c:pt>
                <c:pt idx="49500">
                  <c:v>1.76616553217173E-2</c:v>
                </c:pt>
                <c:pt idx="49501">
                  <c:v>1.7661653459072099E-2</c:v>
                </c:pt>
                <c:pt idx="49502">
                  <c:v>1.7661649733781801E-2</c:v>
                </c:pt>
                <c:pt idx="49503">
                  <c:v>1.76616478711367E-2</c:v>
                </c:pt>
                <c:pt idx="49504">
                  <c:v>1.7661644145846402E-2</c:v>
                </c:pt>
                <c:pt idx="49505">
                  <c:v>1.76616422832012E-2</c:v>
                </c:pt>
                <c:pt idx="49506">
                  <c:v>1.76616404205561E-2</c:v>
                </c:pt>
                <c:pt idx="49507">
                  <c:v>1.76616348326206E-2</c:v>
                </c:pt>
                <c:pt idx="49508">
                  <c:v>1.76616348326206E-2</c:v>
                </c:pt>
                <c:pt idx="49509">
                  <c:v>1.7661632969975499E-2</c:v>
                </c:pt>
                <c:pt idx="49510">
                  <c:v>1.7661629244685201E-2</c:v>
                </c:pt>
                <c:pt idx="49511">
                  <c:v>1.7661625519394899E-2</c:v>
                </c:pt>
                <c:pt idx="49512">
                  <c:v>1.7661625519394899E-2</c:v>
                </c:pt>
                <c:pt idx="49513">
                  <c:v>1.7661623656749701E-2</c:v>
                </c:pt>
                <c:pt idx="49514">
                  <c:v>1.7661619931459399E-2</c:v>
                </c:pt>
                <c:pt idx="49515">
                  <c:v>1.7661618068814298E-2</c:v>
                </c:pt>
                <c:pt idx="49516">
                  <c:v>1.7661612480878799E-2</c:v>
                </c:pt>
                <c:pt idx="49517">
                  <c:v>1.7661612480878799E-2</c:v>
                </c:pt>
                <c:pt idx="49518">
                  <c:v>1.76616087555885E-2</c:v>
                </c:pt>
                <c:pt idx="49519">
                  <c:v>1.7661605030298198E-2</c:v>
                </c:pt>
                <c:pt idx="49520">
                  <c:v>1.76616068929434E-2</c:v>
                </c:pt>
                <c:pt idx="49521">
                  <c:v>1.7661603167653101E-2</c:v>
                </c:pt>
                <c:pt idx="49522">
                  <c:v>1.76616013050079E-2</c:v>
                </c:pt>
                <c:pt idx="49523">
                  <c:v>1.7661597579717601E-2</c:v>
                </c:pt>
                <c:pt idx="49524">
                  <c:v>1.7661595717072501E-2</c:v>
                </c:pt>
                <c:pt idx="49525">
                  <c:v>1.76615882664919E-2</c:v>
                </c:pt>
                <c:pt idx="49526">
                  <c:v>1.7661590129137001E-2</c:v>
                </c:pt>
                <c:pt idx="49527">
                  <c:v>1.76615882664919E-2</c:v>
                </c:pt>
                <c:pt idx="49528">
                  <c:v>1.7661586403846699E-2</c:v>
                </c:pt>
                <c:pt idx="49529">
                  <c:v>1.76615808159113E-2</c:v>
                </c:pt>
                <c:pt idx="49530">
                  <c:v>1.7661578953266099E-2</c:v>
                </c:pt>
                <c:pt idx="49531">
                  <c:v>1.7661577090621002E-2</c:v>
                </c:pt>
                <c:pt idx="49532">
                  <c:v>1.7661575227975901E-2</c:v>
                </c:pt>
                <c:pt idx="49533">
                  <c:v>1.7661569640040401E-2</c:v>
                </c:pt>
                <c:pt idx="49534">
                  <c:v>1.76615677773953E-2</c:v>
                </c:pt>
                <c:pt idx="49535">
                  <c:v>1.7661569640040401E-2</c:v>
                </c:pt>
                <c:pt idx="49536">
                  <c:v>1.7661565914750099E-2</c:v>
                </c:pt>
                <c:pt idx="49537">
                  <c:v>1.7661562189459801E-2</c:v>
                </c:pt>
                <c:pt idx="49538">
                  <c:v>1.76615603268147E-2</c:v>
                </c:pt>
                <c:pt idx="49539">
                  <c:v>1.76615603268147E-2</c:v>
                </c:pt>
                <c:pt idx="49540">
                  <c:v>1.7661556601524301E-2</c:v>
                </c:pt>
                <c:pt idx="49541">
                  <c:v>1.7661549150943801E-2</c:v>
                </c:pt>
                <c:pt idx="49542">
                  <c:v>1.7661549150943801E-2</c:v>
                </c:pt>
                <c:pt idx="49543">
                  <c:v>1.76615472882986E-2</c:v>
                </c:pt>
                <c:pt idx="49544">
                  <c:v>1.7661545425653499E-2</c:v>
                </c:pt>
                <c:pt idx="49545">
                  <c:v>1.7661543563008301E-2</c:v>
                </c:pt>
                <c:pt idx="49546">
                  <c:v>1.7661537975072899E-2</c:v>
                </c:pt>
                <c:pt idx="49547">
                  <c:v>1.7661539837718E-2</c:v>
                </c:pt>
                <c:pt idx="49548">
                  <c:v>1.76615342497826E-2</c:v>
                </c:pt>
                <c:pt idx="49549">
                  <c:v>1.76615342497826E-2</c:v>
                </c:pt>
                <c:pt idx="49550">
                  <c:v>1.7661528661847101E-2</c:v>
                </c:pt>
                <c:pt idx="49551">
                  <c:v>1.7661528661847101E-2</c:v>
                </c:pt>
                <c:pt idx="49552">
                  <c:v>1.7661523073911702E-2</c:v>
                </c:pt>
                <c:pt idx="49553">
                  <c:v>1.7661523073911702E-2</c:v>
                </c:pt>
                <c:pt idx="49554">
                  <c:v>1.76615212112665E-2</c:v>
                </c:pt>
                <c:pt idx="49555">
                  <c:v>1.7661517485976198E-2</c:v>
                </c:pt>
                <c:pt idx="49556">
                  <c:v>1.76615137606859E-2</c:v>
                </c:pt>
                <c:pt idx="49557">
                  <c:v>1.7661511898040799E-2</c:v>
                </c:pt>
                <c:pt idx="49558">
                  <c:v>1.7661508172750501E-2</c:v>
                </c:pt>
                <c:pt idx="49559">
                  <c:v>1.7661510035395601E-2</c:v>
                </c:pt>
                <c:pt idx="49560">
                  <c:v>1.7661504447460199E-2</c:v>
                </c:pt>
                <c:pt idx="49561">
                  <c:v>1.7661504447460199E-2</c:v>
                </c:pt>
                <c:pt idx="49562">
                  <c:v>1.76615007221699E-2</c:v>
                </c:pt>
                <c:pt idx="49563">
                  <c:v>1.76615007221699E-2</c:v>
                </c:pt>
                <c:pt idx="49564">
                  <c:v>1.7661495134234401E-2</c:v>
                </c:pt>
                <c:pt idx="49565">
                  <c:v>1.76614932715893E-2</c:v>
                </c:pt>
                <c:pt idx="49566">
                  <c:v>1.7661489546299002E-2</c:v>
                </c:pt>
                <c:pt idx="49567">
                  <c:v>1.7661489546299002E-2</c:v>
                </c:pt>
                <c:pt idx="49568">
                  <c:v>1.7661483958363498E-2</c:v>
                </c:pt>
                <c:pt idx="49569">
                  <c:v>1.7661483958363498E-2</c:v>
                </c:pt>
                <c:pt idx="49570">
                  <c:v>1.7661478370428099E-2</c:v>
                </c:pt>
                <c:pt idx="49571">
                  <c:v>1.7661478370428099E-2</c:v>
                </c:pt>
                <c:pt idx="49572">
                  <c:v>1.7661474645137801E-2</c:v>
                </c:pt>
                <c:pt idx="49573">
                  <c:v>1.7661474645137801E-2</c:v>
                </c:pt>
                <c:pt idx="49574">
                  <c:v>1.7661469057202301E-2</c:v>
                </c:pt>
                <c:pt idx="49575">
                  <c:v>1.76614671945572E-2</c:v>
                </c:pt>
                <c:pt idx="49576">
                  <c:v>1.7661463469266898E-2</c:v>
                </c:pt>
                <c:pt idx="49577">
                  <c:v>1.7661463469266898E-2</c:v>
                </c:pt>
                <c:pt idx="49578">
                  <c:v>1.76614597439766E-2</c:v>
                </c:pt>
                <c:pt idx="49579">
                  <c:v>1.7661457881331399E-2</c:v>
                </c:pt>
                <c:pt idx="49580">
                  <c:v>1.7661454156041201E-2</c:v>
                </c:pt>
                <c:pt idx="49581">
                  <c:v>1.7661452293396E-2</c:v>
                </c:pt>
                <c:pt idx="49582">
                  <c:v>1.7661450430750899E-2</c:v>
                </c:pt>
                <c:pt idx="49583">
                  <c:v>1.76614467054606E-2</c:v>
                </c:pt>
                <c:pt idx="49584">
                  <c:v>1.7661442980170299E-2</c:v>
                </c:pt>
                <c:pt idx="49585">
                  <c:v>1.7661442980170299E-2</c:v>
                </c:pt>
                <c:pt idx="49586">
                  <c:v>1.7661441117525101E-2</c:v>
                </c:pt>
                <c:pt idx="49587">
                  <c:v>1.766143925488E-2</c:v>
                </c:pt>
                <c:pt idx="49588">
                  <c:v>1.76614336669445E-2</c:v>
                </c:pt>
                <c:pt idx="49589">
                  <c:v>1.76614336669445E-2</c:v>
                </c:pt>
                <c:pt idx="49590">
                  <c:v>1.7661429941654198E-2</c:v>
                </c:pt>
                <c:pt idx="49591">
                  <c:v>1.7661428079009101E-2</c:v>
                </c:pt>
                <c:pt idx="49592">
                  <c:v>1.7661424353718799E-2</c:v>
                </c:pt>
                <c:pt idx="49593">
                  <c:v>1.7661424353718799E-2</c:v>
                </c:pt>
                <c:pt idx="49594">
                  <c:v>1.7661420628428501E-2</c:v>
                </c:pt>
                <c:pt idx="49595">
                  <c:v>1.7661416903138199E-2</c:v>
                </c:pt>
                <c:pt idx="49596">
                  <c:v>1.76614187657833E-2</c:v>
                </c:pt>
                <c:pt idx="49597">
                  <c:v>1.76614131778479E-2</c:v>
                </c:pt>
                <c:pt idx="49598">
                  <c:v>1.7661409452557598E-2</c:v>
                </c:pt>
                <c:pt idx="49599">
                  <c:v>1.7661409452557598E-2</c:v>
                </c:pt>
                <c:pt idx="49600">
                  <c:v>1.76614057272673E-2</c:v>
                </c:pt>
                <c:pt idx="49601">
                  <c:v>1.76614001393318E-2</c:v>
                </c:pt>
                <c:pt idx="49602">
                  <c:v>1.7661402001977002E-2</c:v>
                </c:pt>
                <c:pt idx="49603">
                  <c:v>1.76614001393318E-2</c:v>
                </c:pt>
                <c:pt idx="49604">
                  <c:v>1.7661394551396401E-2</c:v>
                </c:pt>
                <c:pt idx="49605">
                  <c:v>1.7661394551396401E-2</c:v>
                </c:pt>
                <c:pt idx="49606">
                  <c:v>1.7661390826106099E-2</c:v>
                </c:pt>
                <c:pt idx="49607">
                  <c:v>1.7661387100815801E-2</c:v>
                </c:pt>
                <c:pt idx="49608">
                  <c:v>1.7661383375525499E-2</c:v>
                </c:pt>
                <c:pt idx="49609">
                  <c:v>1.7661383375525499E-2</c:v>
                </c:pt>
                <c:pt idx="49610">
                  <c:v>1.7661383375525499E-2</c:v>
                </c:pt>
                <c:pt idx="49611">
                  <c:v>1.7661377787589999E-2</c:v>
                </c:pt>
                <c:pt idx="49612">
                  <c:v>1.7661375924944898E-2</c:v>
                </c:pt>
                <c:pt idx="49613">
                  <c:v>1.76613721996546E-2</c:v>
                </c:pt>
                <c:pt idx="49614">
                  <c:v>1.7661370337009399E-2</c:v>
                </c:pt>
                <c:pt idx="49615">
                  <c:v>1.7661370337009399E-2</c:v>
                </c:pt>
                <c:pt idx="49616">
                  <c:v>1.7661364749074E-2</c:v>
                </c:pt>
                <c:pt idx="49617">
                  <c:v>1.7661361023783701E-2</c:v>
                </c:pt>
                <c:pt idx="49618">
                  <c:v>1.76613591611385E-2</c:v>
                </c:pt>
                <c:pt idx="49619">
                  <c:v>1.76613591611385E-2</c:v>
                </c:pt>
                <c:pt idx="49620">
                  <c:v>1.7661355435848201E-2</c:v>
                </c:pt>
                <c:pt idx="49621">
                  <c:v>1.7661351710557899E-2</c:v>
                </c:pt>
                <c:pt idx="49622">
                  <c:v>1.7661351710557899E-2</c:v>
                </c:pt>
                <c:pt idx="49623">
                  <c:v>1.7661351710557899E-2</c:v>
                </c:pt>
                <c:pt idx="49624">
                  <c:v>1.7661344259977299E-2</c:v>
                </c:pt>
                <c:pt idx="49625">
                  <c:v>1.7661344259977299E-2</c:v>
                </c:pt>
                <c:pt idx="49626">
                  <c:v>1.7661340534687001E-2</c:v>
                </c:pt>
                <c:pt idx="49627">
                  <c:v>1.76613386720419E-2</c:v>
                </c:pt>
                <c:pt idx="49628">
                  <c:v>1.7661336809396699E-2</c:v>
                </c:pt>
                <c:pt idx="49629">
                  <c:v>1.7661333084106501E-2</c:v>
                </c:pt>
                <c:pt idx="49630">
                  <c:v>1.76613312214613E-2</c:v>
                </c:pt>
                <c:pt idx="49631">
                  <c:v>1.7661327496171001E-2</c:v>
                </c:pt>
                <c:pt idx="49632">
                  <c:v>1.7661323770880699E-2</c:v>
                </c:pt>
                <c:pt idx="49633">
                  <c:v>1.7661323770880699E-2</c:v>
                </c:pt>
                <c:pt idx="49634">
                  <c:v>1.76613181829453E-2</c:v>
                </c:pt>
                <c:pt idx="49635">
                  <c:v>1.7661320045590401E-2</c:v>
                </c:pt>
                <c:pt idx="49636">
                  <c:v>1.7661314457654901E-2</c:v>
                </c:pt>
                <c:pt idx="49637">
                  <c:v>1.76613125950098E-2</c:v>
                </c:pt>
                <c:pt idx="49638">
                  <c:v>1.76613107323647E-2</c:v>
                </c:pt>
                <c:pt idx="49639">
                  <c:v>1.7661308869719498E-2</c:v>
                </c:pt>
                <c:pt idx="49640">
                  <c:v>1.76613051444292E-2</c:v>
                </c:pt>
                <c:pt idx="49641">
                  <c:v>1.7661303281784099E-2</c:v>
                </c:pt>
                <c:pt idx="49642">
                  <c:v>1.7661301419138901E-2</c:v>
                </c:pt>
                <c:pt idx="49643">
                  <c:v>1.76612976938486E-2</c:v>
                </c:pt>
                <c:pt idx="49644">
                  <c:v>1.7661295831203499E-2</c:v>
                </c:pt>
                <c:pt idx="49645">
                  <c:v>1.76612921059132E-2</c:v>
                </c:pt>
                <c:pt idx="49646">
                  <c:v>1.7661290243267999E-2</c:v>
                </c:pt>
                <c:pt idx="49647">
                  <c:v>1.7661288380622898E-2</c:v>
                </c:pt>
                <c:pt idx="49648">
                  <c:v>1.76612846553326E-2</c:v>
                </c:pt>
                <c:pt idx="49649">
                  <c:v>1.76612846553326E-2</c:v>
                </c:pt>
                <c:pt idx="49650">
                  <c:v>1.76612790673971E-2</c:v>
                </c:pt>
                <c:pt idx="49651">
                  <c:v>1.76612790673971E-2</c:v>
                </c:pt>
                <c:pt idx="49652">
                  <c:v>1.7661275342106798E-2</c:v>
                </c:pt>
                <c:pt idx="49653">
                  <c:v>1.76612716168165E-2</c:v>
                </c:pt>
                <c:pt idx="49654">
                  <c:v>1.7661267891526201E-2</c:v>
                </c:pt>
                <c:pt idx="49655">
                  <c:v>1.7661269754171399E-2</c:v>
                </c:pt>
                <c:pt idx="49656">
                  <c:v>1.7661266028881101E-2</c:v>
                </c:pt>
                <c:pt idx="49657">
                  <c:v>1.7661264166235899E-2</c:v>
                </c:pt>
                <c:pt idx="49658">
                  <c:v>1.7661260440945601E-2</c:v>
                </c:pt>
                <c:pt idx="49659">
                  <c:v>1.76612585783005E-2</c:v>
                </c:pt>
                <c:pt idx="49660">
                  <c:v>1.7661254853010198E-2</c:v>
                </c:pt>
                <c:pt idx="49661">
                  <c:v>1.76612511277199E-2</c:v>
                </c:pt>
                <c:pt idx="49662">
                  <c:v>1.7661249265074699E-2</c:v>
                </c:pt>
                <c:pt idx="49663">
                  <c:v>1.7661249265074699E-2</c:v>
                </c:pt>
                <c:pt idx="49664">
                  <c:v>1.76612455397844E-2</c:v>
                </c:pt>
                <c:pt idx="49665">
                  <c:v>1.7661241814494098E-2</c:v>
                </c:pt>
                <c:pt idx="49666">
                  <c:v>1.7661239951849001E-2</c:v>
                </c:pt>
                <c:pt idx="49667">
                  <c:v>1.7661236226558699E-2</c:v>
                </c:pt>
                <c:pt idx="49668">
                  <c:v>1.76612380892038E-2</c:v>
                </c:pt>
                <c:pt idx="49669">
                  <c:v>1.7661236226558699E-2</c:v>
                </c:pt>
                <c:pt idx="49670">
                  <c:v>1.7661232501268401E-2</c:v>
                </c:pt>
                <c:pt idx="49671">
                  <c:v>1.7661228775978099E-2</c:v>
                </c:pt>
                <c:pt idx="49672">
                  <c:v>1.76612250506878E-2</c:v>
                </c:pt>
                <c:pt idx="49673">
                  <c:v>1.7661223188042599E-2</c:v>
                </c:pt>
                <c:pt idx="49674">
                  <c:v>1.7661215737461999E-2</c:v>
                </c:pt>
                <c:pt idx="49675">
                  <c:v>1.7661219462752301E-2</c:v>
                </c:pt>
                <c:pt idx="49676">
                  <c:v>1.7661215737461999E-2</c:v>
                </c:pt>
                <c:pt idx="49677">
                  <c:v>1.76612101495266E-2</c:v>
                </c:pt>
                <c:pt idx="49678">
                  <c:v>1.7661208286881499E-2</c:v>
                </c:pt>
                <c:pt idx="49679">
                  <c:v>1.7661208286881499E-2</c:v>
                </c:pt>
                <c:pt idx="49680">
                  <c:v>1.7661206424236301E-2</c:v>
                </c:pt>
                <c:pt idx="49681">
                  <c:v>1.7661202698945999E-2</c:v>
                </c:pt>
                <c:pt idx="49682">
                  <c:v>1.7661198973655701E-2</c:v>
                </c:pt>
                <c:pt idx="49683">
                  <c:v>1.76611971110106E-2</c:v>
                </c:pt>
                <c:pt idx="49684">
                  <c:v>1.7661195248365399E-2</c:v>
                </c:pt>
                <c:pt idx="49685">
                  <c:v>1.76611915230751E-2</c:v>
                </c:pt>
                <c:pt idx="49686">
                  <c:v>1.76611915230751E-2</c:v>
                </c:pt>
                <c:pt idx="49687">
                  <c:v>1.766118966043E-2</c:v>
                </c:pt>
                <c:pt idx="49688">
                  <c:v>1.76611840724945E-2</c:v>
                </c:pt>
                <c:pt idx="49689">
                  <c:v>1.7661180347204201E-2</c:v>
                </c:pt>
                <c:pt idx="49690">
                  <c:v>1.76611766219139E-2</c:v>
                </c:pt>
                <c:pt idx="49691">
                  <c:v>1.76611766219139E-2</c:v>
                </c:pt>
                <c:pt idx="49692">
                  <c:v>1.7661172896623601E-2</c:v>
                </c:pt>
                <c:pt idx="49693">
                  <c:v>1.7661172896623601E-2</c:v>
                </c:pt>
                <c:pt idx="49694">
                  <c:v>1.7661169171333299E-2</c:v>
                </c:pt>
                <c:pt idx="49695">
                  <c:v>1.7661165446043001E-2</c:v>
                </c:pt>
                <c:pt idx="49696">
                  <c:v>1.76611635833979E-2</c:v>
                </c:pt>
                <c:pt idx="49697">
                  <c:v>1.7661161720752699E-2</c:v>
                </c:pt>
                <c:pt idx="49698">
                  <c:v>1.7661159858107602E-2</c:v>
                </c:pt>
                <c:pt idx="49699">
                  <c:v>1.76611579954624E-2</c:v>
                </c:pt>
                <c:pt idx="49700">
                  <c:v>1.76611561328173E-2</c:v>
                </c:pt>
                <c:pt idx="49701">
                  <c:v>1.7661152407527001E-2</c:v>
                </c:pt>
                <c:pt idx="49702">
                  <c:v>1.76611505448818E-2</c:v>
                </c:pt>
                <c:pt idx="49703">
                  <c:v>1.7661146819591501E-2</c:v>
                </c:pt>
                <c:pt idx="49704">
                  <c:v>1.7661144956946401E-2</c:v>
                </c:pt>
                <c:pt idx="49705">
                  <c:v>1.7661141231656099E-2</c:v>
                </c:pt>
                <c:pt idx="49706">
                  <c:v>1.7661143094301199E-2</c:v>
                </c:pt>
                <c:pt idx="49707">
                  <c:v>1.7661135643720599E-2</c:v>
                </c:pt>
                <c:pt idx="49708">
                  <c:v>1.7661131918430301E-2</c:v>
                </c:pt>
                <c:pt idx="49709">
                  <c:v>1.7661131918430301E-2</c:v>
                </c:pt>
                <c:pt idx="49710">
                  <c:v>1.7661128193139999E-2</c:v>
                </c:pt>
                <c:pt idx="49711">
                  <c:v>1.7661126330494901E-2</c:v>
                </c:pt>
                <c:pt idx="49712">
                  <c:v>1.76611244678497E-2</c:v>
                </c:pt>
                <c:pt idx="49713">
                  <c:v>1.76611226052046E-2</c:v>
                </c:pt>
                <c:pt idx="49714">
                  <c:v>1.7661118879914301E-2</c:v>
                </c:pt>
                <c:pt idx="49715">
                  <c:v>1.7661115154623999E-2</c:v>
                </c:pt>
                <c:pt idx="49716">
                  <c:v>1.76611170172691E-2</c:v>
                </c:pt>
                <c:pt idx="49717">
                  <c:v>1.7661113291978801E-2</c:v>
                </c:pt>
                <c:pt idx="49718">
                  <c:v>1.7661109566688499E-2</c:v>
                </c:pt>
                <c:pt idx="49719">
                  <c:v>1.7661105841398201E-2</c:v>
                </c:pt>
                <c:pt idx="49720">
                  <c:v>1.7661105841398201E-2</c:v>
                </c:pt>
                <c:pt idx="49721">
                  <c:v>1.7661100253462798E-2</c:v>
                </c:pt>
                <c:pt idx="49722">
                  <c:v>1.7661100253462798E-2</c:v>
                </c:pt>
                <c:pt idx="49723">
                  <c:v>1.7661098390817601E-2</c:v>
                </c:pt>
                <c:pt idx="49724">
                  <c:v>1.7661092802882201E-2</c:v>
                </c:pt>
                <c:pt idx="49725">
                  <c:v>1.7661092802882201E-2</c:v>
                </c:pt>
                <c:pt idx="49726">
                  <c:v>1.7661087214946799E-2</c:v>
                </c:pt>
                <c:pt idx="49727">
                  <c:v>1.7661085352301601E-2</c:v>
                </c:pt>
                <c:pt idx="49728">
                  <c:v>1.76610834896565E-2</c:v>
                </c:pt>
                <c:pt idx="49729">
                  <c:v>1.76610834896565E-2</c:v>
                </c:pt>
                <c:pt idx="49730">
                  <c:v>1.7661079764366198E-2</c:v>
                </c:pt>
                <c:pt idx="49731">
                  <c:v>1.7661074176430699E-2</c:v>
                </c:pt>
                <c:pt idx="49732">
                  <c:v>1.7661072313785602E-2</c:v>
                </c:pt>
                <c:pt idx="49733">
                  <c:v>1.76610704511404E-2</c:v>
                </c:pt>
                <c:pt idx="49734">
                  <c:v>1.76610704511404E-2</c:v>
                </c:pt>
                <c:pt idx="49735">
                  <c:v>1.7661066725850098E-2</c:v>
                </c:pt>
                <c:pt idx="49736">
                  <c:v>1.76610630005598E-2</c:v>
                </c:pt>
                <c:pt idx="49737">
                  <c:v>1.7661059275269501E-2</c:v>
                </c:pt>
                <c:pt idx="49738">
                  <c:v>1.7661059275269501E-2</c:v>
                </c:pt>
                <c:pt idx="49739">
                  <c:v>1.7661057412624401E-2</c:v>
                </c:pt>
                <c:pt idx="49740">
                  <c:v>1.7661057412624401E-2</c:v>
                </c:pt>
                <c:pt idx="49741">
                  <c:v>1.76610499620438E-2</c:v>
                </c:pt>
                <c:pt idx="49742">
                  <c:v>1.7661048099398599E-2</c:v>
                </c:pt>
                <c:pt idx="49743">
                  <c:v>1.7661044374108301E-2</c:v>
                </c:pt>
                <c:pt idx="49744">
                  <c:v>1.76610425114632E-2</c:v>
                </c:pt>
                <c:pt idx="49745">
                  <c:v>1.7661040648817999E-2</c:v>
                </c:pt>
                <c:pt idx="49746">
                  <c:v>1.7661038786172902E-2</c:v>
                </c:pt>
                <c:pt idx="49747">
                  <c:v>1.76610350608826E-2</c:v>
                </c:pt>
                <c:pt idx="49748">
                  <c:v>1.7661033198237398E-2</c:v>
                </c:pt>
                <c:pt idx="49749">
                  <c:v>1.76610294729471E-2</c:v>
                </c:pt>
                <c:pt idx="49750">
                  <c:v>1.76610294729471E-2</c:v>
                </c:pt>
                <c:pt idx="49751">
                  <c:v>1.7661023885011701E-2</c:v>
                </c:pt>
                <c:pt idx="49752">
                  <c:v>1.7661022022366499E-2</c:v>
                </c:pt>
                <c:pt idx="49753">
                  <c:v>1.7661020159721399E-2</c:v>
                </c:pt>
                <c:pt idx="49754">
                  <c:v>1.7661018297076201E-2</c:v>
                </c:pt>
                <c:pt idx="49755">
                  <c:v>1.7661014571785899E-2</c:v>
                </c:pt>
                <c:pt idx="49756">
                  <c:v>1.7661012709140798E-2</c:v>
                </c:pt>
                <c:pt idx="49757">
                  <c:v>1.76610089838505E-2</c:v>
                </c:pt>
                <c:pt idx="49758">
                  <c:v>1.7661007121205299E-2</c:v>
                </c:pt>
                <c:pt idx="49759">
                  <c:v>1.7661007121205299E-2</c:v>
                </c:pt>
                <c:pt idx="49760">
                  <c:v>1.7661003395915E-2</c:v>
                </c:pt>
                <c:pt idx="49761">
                  <c:v>1.7660999670624698E-2</c:v>
                </c:pt>
                <c:pt idx="49762">
                  <c:v>1.7660997807979601E-2</c:v>
                </c:pt>
                <c:pt idx="49763">
                  <c:v>1.7660994082689299E-2</c:v>
                </c:pt>
                <c:pt idx="49764">
                  <c:v>1.7660994082689299E-2</c:v>
                </c:pt>
                <c:pt idx="49765">
                  <c:v>1.7660992220044101E-2</c:v>
                </c:pt>
                <c:pt idx="49766">
                  <c:v>1.7660986632108699E-2</c:v>
                </c:pt>
                <c:pt idx="49767">
                  <c:v>1.76609829068184E-2</c:v>
                </c:pt>
                <c:pt idx="49768">
                  <c:v>1.76609829068184E-2</c:v>
                </c:pt>
                <c:pt idx="49769">
                  <c:v>1.7660977318882901E-2</c:v>
                </c:pt>
                <c:pt idx="49770">
                  <c:v>1.7660977318882901E-2</c:v>
                </c:pt>
                <c:pt idx="49771">
                  <c:v>1.7660977318882901E-2</c:v>
                </c:pt>
                <c:pt idx="49772">
                  <c:v>1.7660971730947501E-2</c:v>
                </c:pt>
                <c:pt idx="49773">
                  <c:v>1.7660969868302401E-2</c:v>
                </c:pt>
                <c:pt idx="49774">
                  <c:v>1.7660966143012099E-2</c:v>
                </c:pt>
                <c:pt idx="49775">
                  <c:v>1.7660964280366901E-2</c:v>
                </c:pt>
                <c:pt idx="49776">
                  <c:v>1.76609624177218E-2</c:v>
                </c:pt>
                <c:pt idx="49777">
                  <c:v>1.7660958692431498E-2</c:v>
                </c:pt>
                <c:pt idx="49778">
                  <c:v>1.7660956829786301E-2</c:v>
                </c:pt>
                <c:pt idx="49779">
                  <c:v>1.7660956829786301E-2</c:v>
                </c:pt>
                <c:pt idx="49780">
                  <c:v>1.7660951241850902E-2</c:v>
                </c:pt>
                <c:pt idx="49781">
                  <c:v>1.76609493792057E-2</c:v>
                </c:pt>
                <c:pt idx="49782">
                  <c:v>1.76609493792057E-2</c:v>
                </c:pt>
                <c:pt idx="49783">
                  <c:v>1.7660943791270301E-2</c:v>
                </c:pt>
                <c:pt idx="49784">
                  <c:v>1.76609419286251E-2</c:v>
                </c:pt>
                <c:pt idx="49785">
                  <c:v>1.7660940065979999E-2</c:v>
                </c:pt>
                <c:pt idx="49786">
                  <c:v>1.7660938203334801E-2</c:v>
                </c:pt>
                <c:pt idx="49787">
                  <c:v>1.7660936340689701E-2</c:v>
                </c:pt>
                <c:pt idx="49788">
                  <c:v>1.7660932615399399E-2</c:v>
                </c:pt>
                <c:pt idx="49789">
                  <c:v>1.76609288901091E-2</c:v>
                </c:pt>
                <c:pt idx="49790">
                  <c:v>1.7660927027463899E-2</c:v>
                </c:pt>
                <c:pt idx="49791">
                  <c:v>1.7660925164818798E-2</c:v>
                </c:pt>
                <c:pt idx="49792">
                  <c:v>1.7660923302173601E-2</c:v>
                </c:pt>
                <c:pt idx="49793">
                  <c:v>1.7660919576883299E-2</c:v>
                </c:pt>
                <c:pt idx="49794">
                  <c:v>1.76609139889479E-2</c:v>
                </c:pt>
                <c:pt idx="49795">
                  <c:v>1.76609139889479E-2</c:v>
                </c:pt>
                <c:pt idx="49796">
                  <c:v>1.7660910263657601E-2</c:v>
                </c:pt>
                <c:pt idx="49797">
                  <c:v>1.7660910263657601E-2</c:v>
                </c:pt>
                <c:pt idx="49798">
                  <c:v>1.76609084010124E-2</c:v>
                </c:pt>
                <c:pt idx="49799">
                  <c:v>1.7660902813077001E-2</c:v>
                </c:pt>
                <c:pt idx="49800">
                  <c:v>1.7660900950431799E-2</c:v>
                </c:pt>
                <c:pt idx="49801">
                  <c:v>1.7660900950431799E-2</c:v>
                </c:pt>
                <c:pt idx="49802">
                  <c:v>1.7660897225141501E-2</c:v>
                </c:pt>
                <c:pt idx="49803">
                  <c:v>1.7660891637206098E-2</c:v>
                </c:pt>
                <c:pt idx="49804">
                  <c:v>1.7660889774560901E-2</c:v>
                </c:pt>
                <c:pt idx="49805">
                  <c:v>1.7660891637206098E-2</c:v>
                </c:pt>
                <c:pt idx="49806">
                  <c:v>1.76608879119158E-2</c:v>
                </c:pt>
                <c:pt idx="49807">
                  <c:v>1.7660884186625501E-2</c:v>
                </c:pt>
                <c:pt idx="49808">
                  <c:v>1.76608804613352E-2</c:v>
                </c:pt>
                <c:pt idx="49809">
                  <c:v>1.7660878598690002E-2</c:v>
                </c:pt>
                <c:pt idx="49810">
                  <c:v>1.7660876736044901E-2</c:v>
                </c:pt>
                <c:pt idx="49811">
                  <c:v>1.76608748733997E-2</c:v>
                </c:pt>
                <c:pt idx="49812">
                  <c:v>1.7660871148109401E-2</c:v>
                </c:pt>
                <c:pt idx="49813">
                  <c:v>1.7660869285464301E-2</c:v>
                </c:pt>
                <c:pt idx="49814">
                  <c:v>1.7660865560173999E-2</c:v>
                </c:pt>
                <c:pt idx="49815">
                  <c:v>1.7660863697528801E-2</c:v>
                </c:pt>
                <c:pt idx="49816">
                  <c:v>1.76608618348837E-2</c:v>
                </c:pt>
                <c:pt idx="49817">
                  <c:v>1.7660858109593398E-2</c:v>
                </c:pt>
                <c:pt idx="49818">
                  <c:v>1.76608543843031E-2</c:v>
                </c:pt>
                <c:pt idx="49819">
                  <c:v>1.7660852521657899E-2</c:v>
                </c:pt>
                <c:pt idx="49820">
                  <c:v>1.7660850659012801E-2</c:v>
                </c:pt>
                <c:pt idx="49821">
                  <c:v>1.76608469337225E-2</c:v>
                </c:pt>
                <c:pt idx="49822">
                  <c:v>1.7660843208432201E-2</c:v>
                </c:pt>
                <c:pt idx="49823">
                  <c:v>1.7660843208432201E-2</c:v>
                </c:pt>
                <c:pt idx="49824">
                  <c:v>1.76608413457871E-2</c:v>
                </c:pt>
                <c:pt idx="49825">
                  <c:v>1.7660837620496798E-2</c:v>
                </c:pt>
                <c:pt idx="49826">
                  <c:v>1.76608338952065E-2</c:v>
                </c:pt>
                <c:pt idx="49827">
                  <c:v>1.76608338952065E-2</c:v>
                </c:pt>
                <c:pt idx="49828">
                  <c:v>1.7660830169916202E-2</c:v>
                </c:pt>
                <c:pt idx="49829">
                  <c:v>1.76608264446259E-2</c:v>
                </c:pt>
                <c:pt idx="49830">
                  <c:v>1.7660824581980698E-2</c:v>
                </c:pt>
                <c:pt idx="49831">
                  <c:v>1.76608208566904E-2</c:v>
                </c:pt>
                <c:pt idx="49832">
                  <c:v>1.76608208566904E-2</c:v>
                </c:pt>
                <c:pt idx="49833">
                  <c:v>1.7660818994045299E-2</c:v>
                </c:pt>
                <c:pt idx="49834">
                  <c:v>1.7660815268755001E-2</c:v>
                </c:pt>
                <c:pt idx="49835">
                  <c:v>1.7660811543464699E-2</c:v>
                </c:pt>
                <c:pt idx="49836">
                  <c:v>1.76608078181744E-2</c:v>
                </c:pt>
                <c:pt idx="49837">
                  <c:v>1.7660809680819501E-2</c:v>
                </c:pt>
                <c:pt idx="49838">
                  <c:v>1.7660804092884098E-2</c:v>
                </c:pt>
                <c:pt idx="49839">
                  <c:v>1.76608003675938E-2</c:v>
                </c:pt>
                <c:pt idx="49840">
                  <c:v>1.7660798504948599E-2</c:v>
                </c:pt>
                <c:pt idx="49841">
                  <c:v>1.76607947796583E-2</c:v>
                </c:pt>
                <c:pt idx="49842">
                  <c:v>1.76607929170132E-2</c:v>
                </c:pt>
                <c:pt idx="49843">
                  <c:v>1.7660791054367998E-2</c:v>
                </c:pt>
                <c:pt idx="49844">
                  <c:v>1.7660791054367998E-2</c:v>
                </c:pt>
                <c:pt idx="49845">
                  <c:v>1.7660789191722901E-2</c:v>
                </c:pt>
                <c:pt idx="49846">
                  <c:v>1.7660785466432599E-2</c:v>
                </c:pt>
                <c:pt idx="49847">
                  <c:v>1.7660781741142301E-2</c:v>
                </c:pt>
                <c:pt idx="49848">
                  <c:v>1.7660778015851999E-2</c:v>
                </c:pt>
                <c:pt idx="49849">
                  <c:v>1.7660778015851999E-2</c:v>
                </c:pt>
                <c:pt idx="49850">
                  <c:v>1.76607742905617E-2</c:v>
                </c:pt>
                <c:pt idx="49851">
                  <c:v>1.7660770565271398E-2</c:v>
                </c:pt>
                <c:pt idx="49852">
                  <c:v>1.7660768702626201E-2</c:v>
                </c:pt>
                <c:pt idx="49853">
                  <c:v>1.7660768702626201E-2</c:v>
                </c:pt>
                <c:pt idx="49854">
                  <c:v>1.7660763114690801E-2</c:v>
                </c:pt>
                <c:pt idx="49855">
                  <c:v>1.7660763114690801E-2</c:v>
                </c:pt>
                <c:pt idx="49856">
                  <c:v>1.7660757526755302E-2</c:v>
                </c:pt>
                <c:pt idx="49857">
                  <c:v>1.7660757526755302E-2</c:v>
                </c:pt>
                <c:pt idx="49858">
                  <c:v>1.7660755664110201E-2</c:v>
                </c:pt>
                <c:pt idx="49859">
                  <c:v>1.7660751938819899E-2</c:v>
                </c:pt>
                <c:pt idx="49860">
                  <c:v>1.7660748213529601E-2</c:v>
                </c:pt>
                <c:pt idx="49861">
                  <c:v>1.7660746350884399E-2</c:v>
                </c:pt>
                <c:pt idx="49862">
                  <c:v>1.7660744488239299E-2</c:v>
                </c:pt>
                <c:pt idx="49863">
                  <c:v>1.7660742625594101E-2</c:v>
                </c:pt>
                <c:pt idx="49864">
                  <c:v>1.7660738900303799E-2</c:v>
                </c:pt>
                <c:pt idx="49865">
                  <c:v>1.7660735175013501E-2</c:v>
                </c:pt>
                <c:pt idx="49866">
                  <c:v>1.7660735175013501E-2</c:v>
                </c:pt>
                <c:pt idx="49867">
                  <c:v>1.76607333123684E-2</c:v>
                </c:pt>
                <c:pt idx="49868">
                  <c:v>1.7660729587078101E-2</c:v>
                </c:pt>
                <c:pt idx="49869">
                  <c:v>1.7660725861787799E-2</c:v>
                </c:pt>
                <c:pt idx="49870">
                  <c:v>1.7660725861787799E-2</c:v>
                </c:pt>
                <c:pt idx="49871">
                  <c:v>1.76607202738524E-2</c:v>
                </c:pt>
                <c:pt idx="49872">
                  <c:v>1.76607202738524E-2</c:v>
                </c:pt>
                <c:pt idx="49873">
                  <c:v>1.7660714685916901E-2</c:v>
                </c:pt>
                <c:pt idx="49874">
                  <c:v>1.7660714685916901E-2</c:v>
                </c:pt>
                <c:pt idx="49875">
                  <c:v>1.7660710960626599E-2</c:v>
                </c:pt>
                <c:pt idx="49876">
                  <c:v>1.7660709097981502E-2</c:v>
                </c:pt>
                <c:pt idx="49877">
                  <c:v>1.76607072353363E-2</c:v>
                </c:pt>
                <c:pt idx="49878">
                  <c:v>1.7660701647400901E-2</c:v>
                </c:pt>
                <c:pt idx="49879">
                  <c:v>1.76606997847557E-2</c:v>
                </c:pt>
                <c:pt idx="49880">
                  <c:v>1.7660696059465401E-2</c:v>
                </c:pt>
                <c:pt idx="49881">
                  <c:v>1.7660696059465401E-2</c:v>
                </c:pt>
                <c:pt idx="49882">
                  <c:v>1.7660692334175099E-2</c:v>
                </c:pt>
                <c:pt idx="49883">
                  <c:v>1.7660688608884801E-2</c:v>
                </c:pt>
                <c:pt idx="49884">
                  <c:v>1.76606867462397E-2</c:v>
                </c:pt>
                <c:pt idx="49885">
                  <c:v>1.7660684883594499E-2</c:v>
                </c:pt>
                <c:pt idx="49886">
                  <c:v>1.7660684883594499E-2</c:v>
                </c:pt>
                <c:pt idx="49887">
                  <c:v>1.76606792956591E-2</c:v>
                </c:pt>
                <c:pt idx="49888">
                  <c:v>1.7660675570368801E-2</c:v>
                </c:pt>
                <c:pt idx="49889">
                  <c:v>1.76606737077236E-2</c:v>
                </c:pt>
                <c:pt idx="49890">
                  <c:v>1.76606718450785E-2</c:v>
                </c:pt>
                <c:pt idx="49891">
                  <c:v>1.7660669982433298E-2</c:v>
                </c:pt>
                <c:pt idx="49892">
                  <c:v>1.7660666257143E-2</c:v>
                </c:pt>
                <c:pt idx="49893">
                  <c:v>1.7660664394497899E-2</c:v>
                </c:pt>
                <c:pt idx="49894">
                  <c:v>1.7660662531852701E-2</c:v>
                </c:pt>
                <c:pt idx="49895">
                  <c:v>1.7660658806562399E-2</c:v>
                </c:pt>
                <c:pt idx="49896">
                  <c:v>1.7660655081272101E-2</c:v>
                </c:pt>
                <c:pt idx="49897">
                  <c:v>1.7660653218627E-2</c:v>
                </c:pt>
                <c:pt idx="49898">
                  <c:v>1.7660651355981799E-2</c:v>
                </c:pt>
                <c:pt idx="49899">
                  <c:v>1.7660649493336698E-2</c:v>
                </c:pt>
                <c:pt idx="49900">
                  <c:v>1.7660647630691501E-2</c:v>
                </c:pt>
                <c:pt idx="49901">
                  <c:v>1.76606457680464E-2</c:v>
                </c:pt>
                <c:pt idx="49902">
                  <c:v>1.76606401801109E-2</c:v>
                </c:pt>
                <c:pt idx="49903">
                  <c:v>1.76606401801109E-2</c:v>
                </c:pt>
                <c:pt idx="49904">
                  <c:v>1.76606383174658E-2</c:v>
                </c:pt>
                <c:pt idx="49905">
                  <c:v>1.76606327295303E-2</c:v>
                </c:pt>
                <c:pt idx="49906">
                  <c:v>1.7660629004240001E-2</c:v>
                </c:pt>
                <c:pt idx="49907">
                  <c:v>1.7660629004240001E-2</c:v>
                </c:pt>
                <c:pt idx="49908">
                  <c:v>1.7660625278949699E-2</c:v>
                </c:pt>
                <c:pt idx="49909">
                  <c:v>1.7660623416304599E-2</c:v>
                </c:pt>
                <c:pt idx="49910">
                  <c:v>1.7660623416304599E-2</c:v>
                </c:pt>
                <c:pt idx="49911">
                  <c:v>1.76606196910143E-2</c:v>
                </c:pt>
                <c:pt idx="49912">
                  <c:v>1.7660614103078801E-2</c:v>
                </c:pt>
                <c:pt idx="49913">
                  <c:v>1.76606122404337E-2</c:v>
                </c:pt>
                <c:pt idx="49914">
                  <c:v>1.7660610377788499E-2</c:v>
                </c:pt>
                <c:pt idx="49915">
                  <c:v>1.7660606652498301E-2</c:v>
                </c:pt>
                <c:pt idx="49916">
                  <c:v>1.7660602927207999E-2</c:v>
                </c:pt>
                <c:pt idx="49917">
                  <c:v>1.7660606652498301E-2</c:v>
                </c:pt>
                <c:pt idx="49918">
                  <c:v>1.76605992019177E-2</c:v>
                </c:pt>
                <c:pt idx="49919">
                  <c:v>1.7660595476627398E-2</c:v>
                </c:pt>
                <c:pt idx="49920">
                  <c:v>1.7660595476627398E-2</c:v>
                </c:pt>
                <c:pt idx="49921">
                  <c:v>1.7660593613982201E-2</c:v>
                </c:pt>
                <c:pt idx="49922">
                  <c:v>1.76605917513371E-2</c:v>
                </c:pt>
                <c:pt idx="49923">
                  <c:v>1.7660588026046802E-2</c:v>
                </c:pt>
                <c:pt idx="49924">
                  <c:v>1.76605843007565E-2</c:v>
                </c:pt>
                <c:pt idx="49925">
                  <c:v>1.76605843007565E-2</c:v>
                </c:pt>
                <c:pt idx="49926">
                  <c:v>1.7660576850175899E-2</c:v>
                </c:pt>
                <c:pt idx="49927">
                  <c:v>1.7660576850175899E-2</c:v>
                </c:pt>
                <c:pt idx="49928">
                  <c:v>1.7660574987530701E-2</c:v>
                </c:pt>
                <c:pt idx="49929">
                  <c:v>1.7660571262240399E-2</c:v>
                </c:pt>
                <c:pt idx="49930">
                  <c:v>1.7660571262240399E-2</c:v>
                </c:pt>
                <c:pt idx="49931">
                  <c:v>1.7660567536950101E-2</c:v>
                </c:pt>
                <c:pt idx="49932">
                  <c:v>1.7660563811659799E-2</c:v>
                </c:pt>
                <c:pt idx="49933">
                  <c:v>1.7660561949014698E-2</c:v>
                </c:pt>
                <c:pt idx="49934">
                  <c:v>1.7660560086369501E-2</c:v>
                </c:pt>
                <c:pt idx="49935">
                  <c:v>1.7660556361079199E-2</c:v>
                </c:pt>
                <c:pt idx="49936">
                  <c:v>1.7660554498434101E-2</c:v>
                </c:pt>
                <c:pt idx="49937">
                  <c:v>1.76605507731438E-2</c:v>
                </c:pt>
                <c:pt idx="49938">
                  <c:v>1.7660548910498602E-2</c:v>
                </c:pt>
                <c:pt idx="49939">
                  <c:v>1.7660547047853501E-2</c:v>
                </c:pt>
                <c:pt idx="49940">
                  <c:v>1.7660543322563199E-2</c:v>
                </c:pt>
                <c:pt idx="49941">
                  <c:v>1.7660539597272901E-2</c:v>
                </c:pt>
                <c:pt idx="49942">
                  <c:v>1.7660539597272901E-2</c:v>
                </c:pt>
                <c:pt idx="49943">
                  <c:v>1.7660535871982599E-2</c:v>
                </c:pt>
                <c:pt idx="49944">
                  <c:v>1.7660534009337401E-2</c:v>
                </c:pt>
                <c:pt idx="49945">
                  <c:v>1.7660530284047099E-2</c:v>
                </c:pt>
                <c:pt idx="49946">
                  <c:v>1.7660526558756801E-2</c:v>
                </c:pt>
                <c:pt idx="49947">
                  <c:v>1.76605246961117E-2</c:v>
                </c:pt>
                <c:pt idx="49948">
                  <c:v>1.76605246961117E-2</c:v>
                </c:pt>
                <c:pt idx="49949">
                  <c:v>1.76605172455311E-2</c:v>
                </c:pt>
                <c:pt idx="49950">
                  <c:v>1.76605172455311E-2</c:v>
                </c:pt>
                <c:pt idx="49951">
                  <c:v>1.7660515382885902E-2</c:v>
                </c:pt>
                <c:pt idx="49952">
                  <c:v>1.7660515382885902E-2</c:v>
                </c:pt>
                <c:pt idx="49953">
                  <c:v>1.7660509794950499E-2</c:v>
                </c:pt>
                <c:pt idx="49954">
                  <c:v>1.7660507932305301E-2</c:v>
                </c:pt>
                <c:pt idx="49955">
                  <c:v>1.7660507932305301E-2</c:v>
                </c:pt>
                <c:pt idx="49956">
                  <c:v>1.7660500481724701E-2</c:v>
                </c:pt>
                <c:pt idx="49957">
                  <c:v>1.7660500481724701E-2</c:v>
                </c:pt>
                <c:pt idx="49958">
                  <c:v>1.76604986190796E-2</c:v>
                </c:pt>
                <c:pt idx="49959">
                  <c:v>1.7660493031144101E-2</c:v>
                </c:pt>
                <c:pt idx="49960">
                  <c:v>1.7660491168499E-2</c:v>
                </c:pt>
                <c:pt idx="49961">
                  <c:v>1.7660491168499E-2</c:v>
                </c:pt>
                <c:pt idx="49962">
                  <c:v>1.7660487443208701E-2</c:v>
                </c:pt>
                <c:pt idx="49963">
                  <c:v>1.7660483717918399E-2</c:v>
                </c:pt>
                <c:pt idx="49964">
                  <c:v>1.7660479992628101E-2</c:v>
                </c:pt>
                <c:pt idx="49965">
                  <c:v>1.7660481855273299E-2</c:v>
                </c:pt>
                <c:pt idx="49966">
                  <c:v>1.7660474404692698E-2</c:v>
                </c:pt>
                <c:pt idx="49967">
                  <c:v>1.7660474404692698E-2</c:v>
                </c:pt>
                <c:pt idx="49968">
                  <c:v>1.76604706794024E-2</c:v>
                </c:pt>
                <c:pt idx="49969">
                  <c:v>1.76604706794024E-2</c:v>
                </c:pt>
                <c:pt idx="49970">
                  <c:v>1.7660466954112101E-2</c:v>
                </c:pt>
                <c:pt idx="49971">
                  <c:v>1.76604632288218E-2</c:v>
                </c:pt>
                <c:pt idx="49972">
                  <c:v>1.7660461366176598E-2</c:v>
                </c:pt>
                <c:pt idx="49973">
                  <c:v>1.76604576408863E-2</c:v>
                </c:pt>
                <c:pt idx="49974">
                  <c:v>1.7660459503531501E-2</c:v>
                </c:pt>
                <c:pt idx="49975">
                  <c:v>1.7660452052950901E-2</c:v>
                </c:pt>
                <c:pt idx="49976">
                  <c:v>1.7660450190305699E-2</c:v>
                </c:pt>
                <c:pt idx="49977">
                  <c:v>1.7660448327660599E-2</c:v>
                </c:pt>
                <c:pt idx="49978">
                  <c:v>1.7660448327660599E-2</c:v>
                </c:pt>
                <c:pt idx="49979">
                  <c:v>1.7660440877079998E-2</c:v>
                </c:pt>
                <c:pt idx="49980">
                  <c:v>1.7660440877079998E-2</c:v>
                </c:pt>
                <c:pt idx="49981">
                  <c:v>1.76604371517897E-2</c:v>
                </c:pt>
                <c:pt idx="49982">
                  <c:v>1.76604371517897E-2</c:v>
                </c:pt>
                <c:pt idx="49983">
                  <c:v>1.7660435289144499E-2</c:v>
                </c:pt>
                <c:pt idx="49984">
                  <c:v>1.76604315638542E-2</c:v>
                </c:pt>
                <c:pt idx="49985">
                  <c:v>1.76604297012091E-2</c:v>
                </c:pt>
                <c:pt idx="49986">
                  <c:v>1.76604241132736E-2</c:v>
                </c:pt>
                <c:pt idx="49987">
                  <c:v>1.76604241132736E-2</c:v>
                </c:pt>
                <c:pt idx="49988">
                  <c:v>1.7660416662692999E-2</c:v>
                </c:pt>
                <c:pt idx="49989">
                  <c:v>1.7660416662692999E-2</c:v>
                </c:pt>
                <c:pt idx="49990">
                  <c:v>1.7660416662692999E-2</c:v>
                </c:pt>
                <c:pt idx="49991">
                  <c:v>1.7660414800047899E-2</c:v>
                </c:pt>
                <c:pt idx="49992">
                  <c:v>1.76604110747576E-2</c:v>
                </c:pt>
                <c:pt idx="49993">
                  <c:v>1.7660405486822101E-2</c:v>
                </c:pt>
                <c:pt idx="49994">
                  <c:v>1.7660405486822101E-2</c:v>
                </c:pt>
                <c:pt idx="49995">
                  <c:v>1.7660403624177E-2</c:v>
                </c:pt>
                <c:pt idx="49996">
                  <c:v>1.7660401761531799E-2</c:v>
                </c:pt>
                <c:pt idx="49997">
                  <c:v>1.76603980362415E-2</c:v>
                </c:pt>
                <c:pt idx="49998">
                  <c:v>1.7660396173596399E-2</c:v>
                </c:pt>
                <c:pt idx="49999">
                  <c:v>1.7660392448306101E-2</c:v>
                </c:pt>
                <c:pt idx="50000">
                  <c:v>1.7660386860370601E-2</c:v>
                </c:pt>
                <c:pt idx="50001">
                  <c:v>1.7660386860370601E-2</c:v>
                </c:pt>
                <c:pt idx="50002">
                  <c:v>1.7660384997725501E-2</c:v>
                </c:pt>
                <c:pt idx="50003">
                  <c:v>1.7660381272435199E-2</c:v>
                </c:pt>
                <c:pt idx="50004">
                  <c:v>1.7660379409790001E-2</c:v>
                </c:pt>
                <c:pt idx="50005">
                  <c:v>1.7660375684499699E-2</c:v>
                </c:pt>
                <c:pt idx="50006">
                  <c:v>1.7660373821854598E-2</c:v>
                </c:pt>
                <c:pt idx="50007">
                  <c:v>1.7660373821854598E-2</c:v>
                </c:pt>
                <c:pt idx="50008">
                  <c:v>1.7660368233919099E-2</c:v>
                </c:pt>
                <c:pt idx="50009">
                  <c:v>1.7660368233919099E-2</c:v>
                </c:pt>
                <c:pt idx="50010">
                  <c:v>1.7660366371274001E-2</c:v>
                </c:pt>
                <c:pt idx="50011">
                  <c:v>1.7660360783338599E-2</c:v>
                </c:pt>
                <c:pt idx="50012">
                  <c:v>1.76603570580483E-2</c:v>
                </c:pt>
                <c:pt idx="50013">
                  <c:v>1.7660355195403099E-2</c:v>
                </c:pt>
                <c:pt idx="50014">
                  <c:v>1.7660355195403099E-2</c:v>
                </c:pt>
                <c:pt idx="50015">
                  <c:v>1.7660351470112801E-2</c:v>
                </c:pt>
                <c:pt idx="50016">
                  <c:v>1.7660347744822499E-2</c:v>
                </c:pt>
                <c:pt idx="50017">
                  <c:v>1.7660345882177401E-2</c:v>
                </c:pt>
                <c:pt idx="50018">
                  <c:v>1.76603421568871E-2</c:v>
                </c:pt>
                <c:pt idx="50019">
                  <c:v>1.76603421568871E-2</c:v>
                </c:pt>
                <c:pt idx="50020">
                  <c:v>1.7660338431596801E-2</c:v>
                </c:pt>
                <c:pt idx="50021">
                  <c:v>1.7660334706306499E-2</c:v>
                </c:pt>
                <c:pt idx="50022">
                  <c:v>1.7660330981016201E-2</c:v>
                </c:pt>
                <c:pt idx="50023">
                  <c:v>1.7660330981016201E-2</c:v>
                </c:pt>
                <c:pt idx="50024">
                  <c:v>1.7660327255725899E-2</c:v>
                </c:pt>
                <c:pt idx="50025">
                  <c:v>1.7660325393080701E-2</c:v>
                </c:pt>
                <c:pt idx="50026">
                  <c:v>1.76603235304356E-2</c:v>
                </c:pt>
                <c:pt idx="50027">
                  <c:v>1.7660321667790399E-2</c:v>
                </c:pt>
                <c:pt idx="50028">
                  <c:v>1.7660319805145298E-2</c:v>
                </c:pt>
                <c:pt idx="50029">
                  <c:v>1.7660314217209799E-2</c:v>
                </c:pt>
                <c:pt idx="50030">
                  <c:v>1.7660314217209799E-2</c:v>
                </c:pt>
                <c:pt idx="50031">
                  <c:v>1.76603086292744E-2</c:v>
                </c:pt>
                <c:pt idx="50032">
                  <c:v>1.7660304903984101E-2</c:v>
                </c:pt>
                <c:pt idx="50033">
                  <c:v>1.76603030413389E-2</c:v>
                </c:pt>
                <c:pt idx="50034">
                  <c:v>1.7660301178693799E-2</c:v>
                </c:pt>
                <c:pt idx="50035">
                  <c:v>1.7660299316048601E-2</c:v>
                </c:pt>
                <c:pt idx="50036">
                  <c:v>1.7660297453403501E-2</c:v>
                </c:pt>
                <c:pt idx="50037">
                  <c:v>1.7660295590758299E-2</c:v>
                </c:pt>
                <c:pt idx="50038">
                  <c:v>1.7660291865468001E-2</c:v>
                </c:pt>
                <c:pt idx="50039">
                  <c:v>1.7660288140177699E-2</c:v>
                </c:pt>
                <c:pt idx="50040">
                  <c:v>1.7660286277532598E-2</c:v>
                </c:pt>
                <c:pt idx="50041">
                  <c:v>1.76602825522423E-2</c:v>
                </c:pt>
                <c:pt idx="50042">
                  <c:v>1.76602825522423E-2</c:v>
                </c:pt>
                <c:pt idx="50043">
                  <c:v>1.7660275101661699E-2</c:v>
                </c:pt>
                <c:pt idx="50044">
                  <c:v>1.76602769643068E-2</c:v>
                </c:pt>
                <c:pt idx="50045">
                  <c:v>1.7660271376371401E-2</c:v>
                </c:pt>
                <c:pt idx="50046">
                  <c:v>1.7660271376371401E-2</c:v>
                </c:pt>
                <c:pt idx="50047">
                  <c:v>1.7660267651081099E-2</c:v>
                </c:pt>
                <c:pt idx="50048">
                  <c:v>1.7660265788435901E-2</c:v>
                </c:pt>
                <c:pt idx="50049">
                  <c:v>1.7660262063145599E-2</c:v>
                </c:pt>
                <c:pt idx="50050">
                  <c:v>1.7660262063145599E-2</c:v>
                </c:pt>
                <c:pt idx="50051">
                  <c:v>1.7660258337855301E-2</c:v>
                </c:pt>
                <c:pt idx="50052">
                  <c:v>1.7660254612564999E-2</c:v>
                </c:pt>
                <c:pt idx="50053">
                  <c:v>1.7660252749919898E-2</c:v>
                </c:pt>
                <c:pt idx="50054">
                  <c:v>1.76602490246296E-2</c:v>
                </c:pt>
                <c:pt idx="50055">
                  <c:v>1.76602490246296E-2</c:v>
                </c:pt>
                <c:pt idx="50056">
                  <c:v>1.7660245299339301E-2</c:v>
                </c:pt>
                <c:pt idx="50057">
                  <c:v>1.7660241574048999E-2</c:v>
                </c:pt>
                <c:pt idx="50058">
                  <c:v>1.7660241574048999E-2</c:v>
                </c:pt>
                <c:pt idx="50059">
                  <c:v>1.7660237848758701E-2</c:v>
                </c:pt>
                <c:pt idx="50060">
                  <c:v>1.76602359861136E-2</c:v>
                </c:pt>
                <c:pt idx="50061">
                  <c:v>1.7660232260823298E-2</c:v>
                </c:pt>
                <c:pt idx="50062">
                  <c:v>1.7660228535533E-2</c:v>
                </c:pt>
                <c:pt idx="50063">
                  <c:v>1.7660230398178101E-2</c:v>
                </c:pt>
                <c:pt idx="50064">
                  <c:v>1.7660224810242701E-2</c:v>
                </c:pt>
                <c:pt idx="50065">
                  <c:v>1.76602229475975E-2</c:v>
                </c:pt>
                <c:pt idx="50066">
                  <c:v>1.7660219222307202E-2</c:v>
                </c:pt>
                <c:pt idx="50067">
                  <c:v>1.7660219222307202E-2</c:v>
                </c:pt>
                <c:pt idx="50068">
                  <c:v>1.7660213634371799E-2</c:v>
                </c:pt>
                <c:pt idx="50069">
                  <c:v>1.7660208046436299E-2</c:v>
                </c:pt>
                <c:pt idx="50070">
                  <c:v>1.7660209909081501E-2</c:v>
                </c:pt>
                <c:pt idx="50071">
                  <c:v>1.7660206183791199E-2</c:v>
                </c:pt>
                <c:pt idx="50072">
                  <c:v>1.76602024585009E-2</c:v>
                </c:pt>
                <c:pt idx="50073">
                  <c:v>1.7660198733210598E-2</c:v>
                </c:pt>
                <c:pt idx="50074">
                  <c:v>1.7660198733210598E-2</c:v>
                </c:pt>
                <c:pt idx="50075">
                  <c:v>1.7660198733210598E-2</c:v>
                </c:pt>
                <c:pt idx="50076">
                  <c:v>1.7660193145275099E-2</c:v>
                </c:pt>
                <c:pt idx="50077">
                  <c:v>1.7660191282630001E-2</c:v>
                </c:pt>
                <c:pt idx="50078">
                  <c:v>1.76601894199848E-2</c:v>
                </c:pt>
                <c:pt idx="50079">
                  <c:v>1.7660185694694502E-2</c:v>
                </c:pt>
                <c:pt idx="50080">
                  <c:v>1.7660185694694502E-2</c:v>
                </c:pt>
                <c:pt idx="50081">
                  <c:v>1.7660180106759099E-2</c:v>
                </c:pt>
                <c:pt idx="50082">
                  <c:v>1.7660178244113901E-2</c:v>
                </c:pt>
                <c:pt idx="50083">
                  <c:v>1.7660174518823599E-2</c:v>
                </c:pt>
                <c:pt idx="50084">
                  <c:v>1.7660170793533301E-2</c:v>
                </c:pt>
                <c:pt idx="50085">
                  <c:v>1.76601689308882E-2</c:v>
                </c:pt>
                <c:pt idx="50086">
                  <c:v>1.76601689308882E-2</c:v>
                </c:pt>
                <c:pt idx="50087">
                  <c:v>1.7660163342952701E-2</c:v>
                </c:pt>
                <c:pt idx="50088">
                  <c:v>1.7660163342952701E-2</c:v>
                </c:pt>
                <c:pt idx="50089">
                  <c:v>1.7660159617662399E-2</c:v>
                </c:pt>
                <c:pt idx="50090">
                  <c:v>1.7660159617662399E-2</c:v>
                </c:pt>
                <c:pt idx="50091">
                  <c:v>1.7660154029726999E-2</c:v>
                </c:pt>
                <c:pt idx="50092">
                  <c:v>1.7660152167081802E-2</c:v>
                </c:pt>
                <c:pt idx="50093">
                  <c:v>1.76601484417915E-2</c:v>
                </c:pt>
                <c:pt idx="50094">
                  <c:v>1.7660144716501201E-2</c:v>
                </c:pt>
                <c:pt idx="50095">
                  <c:v>1.7660144716501201E-2</c:v>
                </c:pt>
                <c:pt idx="50096">
                  <c:v>1.7660140991210899E-2</c:v>
                </c:pt>
                <c:pt idx="50097">
                  <c:v>1.7660140991210899E-2</c:v>
                </c:pt>
                <c:pt idx="50098">
                  <c:v>1.76601354032755E-2</c:v>
                </c:pt>
                <c:pt idx="50099">
                  <c:v>1.7660133540630299E-2</c:v>
                </c:pt>
                <c:pt idx="50100">
                  <c:v>1.7660133540630299E-2</c:v>
                </c:pt>
                <c:pt idx="50101">
                  <c:v>1.7660126090049699E-2</c:v>
                </c:pt>
                <c:pt idx="50102">
                  <c:v>1.7660126090049699E-2</c:v>
                </c:pt>
                <c:pt idx="50103">
                  <c:v>1.7660122364759501E-2</c:v>
                </c:pt>
                <c:pt idx="50104">
                  <c:v>1.7660122364759501E-2</c:v>
                </c:pt>
                <c:pt idx="50105">
                  <c:v>1.7660118639469199E-2</c:v>
                </c:pt>
                <c:pt idx="50106">
                  <c:v>1.7660113051533699E-2</c:v>
                </c:pt>
                <c:pt idx="50107">
                  <c:v>1.7660113051533699E-2</c:v>
                </c:pt>
                <c:pt idx="50108">
                  <c:v>1.7660109326243401E-2</c:v>
                </c:pt>
                <c:pt idx="50109">
                  <c:v>1.7660109326243401E-2</c:v>
                </c:pt>
                <c:pt idx="50110">
                  <c:v>1.7660105600953099E-2</c:v>
                </c:pt>
                <c:pt idx="50111">
                  <c:v>1.7660103738308001E-2</c:v>
                </c:pt>
                <c:pt idx="50112">
                  <c:v>1.76601000130177E-2</c:v>
                </c:pt>
                <c:pt idx="50113">
                  <c:v>1.7660096287727401E-2</c:v>
                </c:pt>
                <c:pt idx="50114">
                  <c:v>1.7660092562437099E-2</c:v>
                </c:pt>
                <c:pt idx="50115">
                  <c:v>1.7660090699791901E-2</c:v>
                </c:pt>
                <c:pt idx="50116">
                  <c:v>1.7660088837146801E-2</c:v>
                </c:pt>
                <c:pt idx="50117">
                  <c:v>1.7660085111856499E-2</c:v>
                </c:pt>
                <c:pt idx="50118">
                  <c:v>1.7660083249211301E-2</c:v>
                </c:pt>
                <c:pt idx="50119">
                  <c:v>1.76600813865662E-2</c:v>
                </c:pt>
                <c:pt idx="50120">
                  <c:v>1.7660079523920999E-2</c:v>
                </c:pt>
                <c:pt idx="50121">
                  <c:v>1.7660075798630701E-2</c:v>
                </c:pt>
                <c:pt idx="50122">
                  <c:v>1.76600739359856E-2</c:v>
                </c:pt>
                <c:pt idx="50123">
                  <c:v>1.7660072073340399E-2</c:v>
                </c:pt>
                <c:pt idx="50124">
                  <c:v>1.76600683480501E-2</c:v>
                </c:pt>
                <c:pt idx="50125">
                  <c:v>1.7660064622759802E-2</c:v>
                </c:pt>
                <c:pt idx="50126">
                  <c:v>1.7660064622759802E-2</c:v>
                </c:pt>
                <c:pt idx="50127">
                  <c:v>1.7660062760114701E-2</c:v>
                </c:pt>
                <c:pt idx="50128">
                  <c:v>1.7660057172179201E-2</c:v>
                </c:pt>
                <c:pt idx="50129">
                  <c:v>1.7660053446888899E-2</c:v>
                </c:pt>
                <c:pt idx="50130">
                  <c:v>1.7660053446888899E-2</c:v>
                </c:pt>
                <c:pt idx="50131">
                  <c:v>1.7660049721598601E-2</c:v>
                </c:pt>
                <c:pt idx="50132">
                  <c:v>1.7660049721598601E-2</c:v>
                </c:pt>
                <c:pt idx="50133">
                  <c:v>1.7660045996308299E-2</c:v>
                </c:pt>
                <c:pt idx="50134">
                  <c:v>1.7660044133663198E-2</c:v>
                </c:pt>
                <c:pt idx="50135">
                  <c:v>1.76600404083729E-2</c:v>
                </c:pt>
                <c:pt idx="50136">
                  <c:v>1.76600404083729E-2</c:v>
                </c:pt>
                <c:pt idx="50137">
                  <c:v>1.76600348204374E-2</c:v>
                </c:pt>
                <c:pt idx="50138">
                  <c:v>1.7660029232502001E-2</c:v>
                </c:pt>
                <c:pt idx="50139">
                  <c:v>1.7660029232502001E-2</c:v>
                </c:pt>
                <c:pt idx="50140">
                  <c:v>1.76600273698568E-2</c:v>
                </c:pt>
                <c:pt idx="50141">
                  <c:v>1.7660025507211699E-2</c:v>
                </c:pt>
                <c:pt idx="50142">
                  <c:v>1.7660021781921401E-2</c:v>
                </c:pt>
                <c:pt idx="50143">
                  <c:v>1.7660019919276199E-2</c:v>
                </c:pt>
                <c:pt idx="50144">
                  <c:v>1.76600143313408E-2</c:v>
                </c:pt>
                <c:pt idx="50145">
                  <c:v>1.7660016193985901E-2</c:v>
                </c:pt>
                <c:pt idx="50146">
                  <c:v>1.7660012468695599E-2</c:v>
                </c:pt>
                <c:pt idx="50147">
                  <c:v>1.76600068807602E-2</c:v>
                </c:pt>
                <c:pt idx="50148">
                  <c:v>1.76600068807602E-2</c:v>
                </c:pt>
                <c:pt idx="50149">
                  <c:v>1.7660003155469901E-2</c:v>
                </c:pt>
                <c:pt idx="50150">
                  <c:v>1.7660003155469901E-2</c:v>
                </c:pt>
                <c:pt idx="50151">
                  <c:v>1.7659997567534499E-2</c:v>
                </c:pt>
                <c:pt idx="50152">
                  <c:v>1.7659995704889301E-2</c:v>
                </c:pt>
                <c:pt idx="50153">
                  <c:v>1.7659991979598999E-2</c:v>
                </c:pt>
                <c:pt idx="50154">
                  <c:v>1.7659990116953898E-2</c:v>
                </c:pt>
                <c:pt idx="50155">
                  <c:v>1.76599863916636E-2</c:v>
                </c:pt>
                <c:pt idx="50156">
                  <c:v>1.7659984529018399E-2</c:v>
                </c:pt>
                <c:pt idx="50157">
                  <c:v>1.76599863916636E-2</c:v>
                </c:pt>
                <c:pt idx="50158">
                  <c:v>1.76599808037281E-2</c:v>
                </c:pt>
                <c:pt idx="50159">
                  <c:v>1.76599808037281E-2</c:v>
                </c:pt>
                <c:pt idx="50160">
                  <c:v>1.76599733531475E-2</c:v>
                </c:pt>
                <c:pt idx="50161">
                  <c:v>1.7659975215792701E-2</c:v>
                </c:pt>
                <c:pt idx="50162">
                  <c:v>1.7659971490502399E-2</c:v>
                </c:pt>
                <c:pt idx="50163">
                  <c:v>1.7659967765212101E-2</c:v>
                </c:pt>
                <c:pt idx="50164">
                  <c:v>1.7659964039921799E-2</c:v>
                </c:pt>
                <c:pt idx="50165">
                  <c:v>1.7659964039921799E-2</c:v>
                </c:pt>
                <c:pt idx="50166">
                  <c:v>1.76599603146315E-2</c:v>
                </c:pt>
                <c:pt idx="50167">
                  <c:v>1.7659958451986299E-2</c:v>
                </c:pt>
                <c:pt idx="50168">
                  <c:v>1.7659954726696001E-2</c:v>
                </c:pt>
                <c:pt idx="50169">
                  <c:v>1.76599528640509E-2</c:v>
                </c:pt>
                <c:pt idx="50170">
                  <c:v>1.7659951001405699E-2</c:v>
                </c:pt>
                <c:pt idx="50171">
                  <c:v>1.76599472761154E-2</c:v>
                </c:pt>
                <c:pt idx="50172">
                  <c:v>1.7659943550825102E-2</c:v>
                </c:pt>
                <c:pt idx="50173">
                  <c:v>1.76599398255348E-2</c:v>
                </c:pt>
                <c:pt idx="50174">
                  <c:v>1.76599398255348E-2</c:v>
                </c:pt>
                <c:pt idx="50175">
                  <c:v>1.7659937962889699E-2</c:v>
                </c:pt>
                <c:pt idx="50176">
                  <c:v>1.7659936100244501E-2</c:v>
                </c:pt>
                <c:pt idx="50177">
                  <c:v>1.7659930512309099E-2</c:v>
                </c:pt>
                <c:pt idx="50178">
                  <c:v>1.7659928649663901E-2</c:v>
                </c:pt>
                <c:pt idx="50179">
                  <c:v>1.76599267870188E-2</c:v>
                </c:pt>
                <c:pt idx="50180">
                  <c:v>1.7659924924373599E-2</c:v>
                </c:pt>
                <c:pt idx="50181">
                  <c:v>1.76599193364382E-2</c:v>
                </c:pt>
                <c:pt idx="50182">
                  <c:v>1.76599137485027E-2</c:v>
                </c:pt>
                <c:pt idx="50183">
                  <c:v>1.76599137485027E-2</c:v>
                </c:pt>
                <c:pt idx="50184">
                  <c:v>1.7659911885857599E-2</c:v>
                </c:pt>
                <c:pt idx="50185">
                  <c:v>1.7659908160567301E-2</c:v>
                </c:pt>
                <c:pt idx="50186">
                  <c:v>1.7659908160567301E-2</c:v>
                </c:pt>
                <c:pt idx="50187">
                  <c:v>1.7659904435276999E-2</c:v>
                </c:pt>
                <c:pt idx="50188">
                  <c:v>1.7659904435276999E-2</c:v>
                </c:pt>
                <c:pt idx="50189">
                  <c:v>1.7659900709986701E-2</c:v>
                </c:pt>
                <c:pt idx="50190">
                  <c:v>1.7659895122051201E-2</c:v>
                </c:pt>
                <c:pt idx="50191">
                  <c:v>1.7659895122051201E-2</c:v>
                </c:pt>
                <c:pt idx="50192">
                  <c:v>1.76598932594061E-2</c:v>
                </c:pt>
                <c:pt idx="50193">
                  <c:v>1.7659891396760899E-2</c:v>
                </c:pt>
                <c:pt idx="50194">
                  <c:v>1.76598876714706E-2</c:v>
                </c:pt>
                <c:pt idx="50195">
                  <c:v>1.7659883946180299E-2</c:v>
                </c:pt>
                <c:pt idx="50196">
                  <c:v>1.7659883946180299E-2</c:v>
                </c:pt>
                <c:pt idx="50197">
                  <c:v>1.7659878358244899E-2</c:v>
                </c:pt>
                <c:pt idx="50198">
                  <c:v>1.7659878358244899E-2</c:v>
                </c:pt>
                <c:pt idx="50199">
                  <c:v>1.7659874632954601E-2</c:v>
                </c:pt>
                <c:pt idx="50200">
                  <c:v>1.76598727703095E-2</c:v>
                </c:pt>
                <c:pt idx="50201">
                  <c:v>1.7659869045019198E-2</c:v>
                </c:pt>
                <c:pt idx="50202">
                  <c:v>1.7659867182374001E-2</c:v>
                </c:pt>
                <c:pt idx="50203">
                  <c:v>1.76598653197289E-2</c:v>
                </c:pt>
                <c:pt idx="50204">
                  <c:v>1.76598653197289E-2</c:v>
                </c:pt>
                <c:pt idx="50205">
                  <c:v>1.7659857869148299E-2</c:v>
                </c:pt>
                <c:pt idx="50206">
                  <c:v>1.7659854143858001E-2</c:v>
                </c:pt>
                <c:pt idx="50207">
                  <c:v>1.76598522812128E-2</c:v>
                </c:pt>
                <c:pt idx="50208">
                  <c:v>1.7659850418567699E-2</c:v>
                </c:pt>
                <c:pt idx="50209">
                  <c:v>1.7659844830632199E-2</c:v>
                </c:pt>
                <c:pt idx="50210">
                  <c:v>1.7659844830632199E-2</c:v>
                </c:pt>
                <c:pt idx="50211">
                  <c:v>1.7659841105341901E-2</c:v>
                </c:pt>
                <c:pt idx="50212">
                  <c:v>1.7659837380051599E-2</c:v>
                </c:pt>
                <c:pt idx="50213">
                  <c:v>1.7659837380051599E-2</c:v>
                </c:pt>
                <c:pt idx="50214">
                  <c:v>1.7659835517406498E-2</c:v>
                </c:pt>
                <c:pt idx="50215">
                  <c:v>1.76598317921162E-2</c:v>
                </c:pt>
                <c:pt idx="50216">
                  <c:v>1.7659828066825901E-2</c:v>
                </c:pt>
                <c:pt idx="50217">
                  <c:v>1.76598262041807E-2</c:v>
                </c:pt>
                <c:pt idx="50218">
                  <c:v>1.7659824341535599E-2</c:v>
                </c:pt>
                <c:pt idx="50219">
                  <c:v>1.7659820616245301E-2</c:v>
                </c:pt>
                <c:pt idx="50220">
                  <c:v>1.7659820616245301E-2</c:v>
                </c:pt>
                <c:pt idx="50221">
                  <c:v>1.7659815028309801E-2</c:v>
                </c:pt>
                <c:pt idx="50222">
                  <c:v>1.7659815028309801E-2</c:v>
                </c:pt>
                <c:pt idx="50223">
                  <c:v>1.7659811303019499E-2</c:v>
                </c:pt>
                <c:pt idx="50224">
                  <c:v>1.7659807577729201E-2</c:v>
                </c:pt>
                <c:pt idx="50225">
                  <c:v>1.76598057150841E-2</c:v>
                </c:pt>
                <c:pt idx="50226">
                  <c:v>1.7659801989793798E-2</c:v>
                </c:pt>
                <c:pt idx="50227">
                  <c:v>1.7659801989793798E-2</c:v>
                </c:pt>
                <c:pt idx="50228">
                  <c:v>1.76597982645035E-2</c:v>
                </c:pt>
                <c:pt idx="50229">
                  <c:v>1.7659794539213201E-2</c:v>
                </c:pt>
                <c:pt idx="50230">
                  <c:v>1.7659790813922899E-2</c:v>
                </c:pt>
                <c:pt idx="50231">
                  <c:v>1.7659788951277702E-2</c:v>
                </c:pt>
                <c:pt idx="50232">
                  <c:v>1.76597852259874E-2</c:v>
                </c:pt>
                <c:pt idx="50233">
                  <c:v>1.76597852259874E-2</c:v>
                </c:pt>
                <c:pt idx="50234">
                  <c:v>1.76597852259874E-2</c:v>
                </c:pt>
                <c:pt idx="50235">
                  <c:v>1.7659777775406799E-2</c:v>
                </c:pt>
                <c:pt idx="50236">
                  <c:v>1.7659777775406799E-2</c:v>
                </c:pt>
                <c:pt idx="50237">
                  <c:v>1.7659775912761699E-2</c:v>
                </c:pt>
                <c:pt idx="50238">
                  <c:v>1.76597721874714E-2</c:v>
                </c:pt>
                <c:pt idx="50239">
                  <c:v>1.7659770324826199E-2</c:v>
                </c:pt>
                <c:pt idx="50240">
                  <c:v>1.76597665995359E-2</c:v>
                </c:pt>
                <c:pt idx="50241">
                  <c:v>1.7659762874245599E-2</c:v>
                </c:pt>
                <c:pt idx="50242">
                  <c:v>1.76597647368908E-2</c:v>
                </c:pt>
                <c:pt idx="50243">
                  <c:v>1.7659761011600501E-2</c:v>
                </c:pt>
                <c:pt idx="50244">
                  <c:v>1.7659755423665002E-2</c:v>
                </c:pt>
                <c:pt idx="50245">
                  <c:v>1.7659753561019901E-2</c:v>
                </c:pt>
                <c:pt idx="50246">
                  <c:v>1.76597516983748E-2</c:v>
                </c:pt>
                <c:pt idx="50247">
                  <c:v>1.7659747973084498E-2</c:v>
                </c:pt>
                <c:pt idx="50248">
                  <c:v>1.7659746110439301E-2</c:v>
                </c:pt>
                <c:pt idx="50249">
                  <c:v>1.7659746110439301E-2</c:v>
                </c:pt>
                <c:pt idx="50250">
                  <c:v>1.7659742385148999E-2</c:v>
                </c:pt>
                <c:pt idx="50251">
                  <c:v>1.76597386598587E-2</c:v>
                </c:pt>
                <c:pt idx="50252">
                  <c:v>1.7659734934568402E-2</c:v>
                </c:pt>
                <c:pt idx="50253">
                  <c:v>1.7659733071923301E-2</c:v>
                </c:pt>
                <c:pt idx="50254">
                  <c:v>1.7659729346632999E-2</c:v>
                </c:pt>
                <c:pt idx="50255">
                  <c:v>1.7659727483987801E-2</c:v>
                </c:pt>
                <c:pt idx="50256">
                  <c:v>1.7659721896052399E-2</c:v>
                </c:pt>
                <c:pt idx="50257">
                  <c:v>1.7659721896052399E-2</c:v>
                </c:pt>
                <c:pt idx="50258">
                  <c:v>1.7659720033407201E-2</c:v>
                </c:pt>
                <c:pt idx="50259">
                  <c:v>1.7659716308116899E-2</c:v>
                </c:pt>
                <c:pt idx="50260">
                  <c:v>1.7659716308116899E-2</c:v>
                </c:pt>
                <c:pt idx="50261">
                  <c:v>1.7659712582826601E-2</c:v>
                </c:pt>
                <c:pt idx="50262">
                  <c:v>1.7659708857536299E-2</c:v>
                </c:pt>
                <c:pt idx="50263">
                  <c:v>1.7659708857536299E-2</c:v>
                </c:pt>
                <c:pt idx="50264">
                  <c:v>1.7659705132246E-2</c:v>
                </c:pt>
                <c:pt idx="50265">
                  <c:v>1.7659701406955702E-2</c:v>
                </c:pt>
                <c:pt idx="50266">
                  <c:v>1.76596976816654E-2</c:v>
                </c:pt>
                <c:pt idx="50267">
                  <c:v>1.76596976816654E-2</c:v>
                </c:pt>
                <c:pt idx="50268">
                  <c:v>1.7659692093730001E-2</c:v>
                </c:pt>
                <c:pt idx="50269">
                  <c:v>1.7659692093730001E-2</c:v>
                </c:pt>
                <c:pt idx="50270">
                  <c:v>1.7659690231084799E-2</c:v>
                </c:pt>
                <c:pt idx="50271">
                  <c:v>1.7659688368439699E-2</c:v>
                </c:pt>
                <c:pt idx="50272">
                  <c:v>1.7659682780504199E-2</c:v>
                </c:pt>
                <c:pt idx="50273">
                  <c:v>1.7659682780504199E-2</c:v>
                </c:pt>
                <c:pt idx="50274">
                  <c:v>1.76596790552139E-2</c:v>
                </c:pt>
                <c:pt idx="50275">
                  <c:v>1.7659673467278501E-2</c:v>
                </c:pt>
                <c:pt idx="50276">
                  <c:v>1.7659673467278501E-2</c:v>
                </c:pt>
                <c:pt idx="50277">
                  <c:v>1.7659669741988199E-2</c:v>
                </c:pt>
                <c:pt idx="50278">
                  <c:v>1.7659669741988199E-2</c:v>
                </c:pt>
                <c:pt idx="50279">
                  <c:v>1.7659666016697901E-2</c:v>
                </c:pt>
                <c:pt idx="50280">
                  <c:v>1.7659662291407599E-2</c:v>
                </c:pt>
                <c:pt idx="50281">
                  <c:v>1.7659656703472099E-2</c:v>
                </c:pt>
                <c:pt idx="50282">
                  <c:v>1.7659656703472099E-2</c:v>
                </c:pt>
                <c:pt idx="50283">
                  <c:v>1.7659652978181801E-2</c:v>
                </c:pt>
                <c:pt idx="50284">
                  <c:v>1.76596511155367E-2</c:v>
                </c:pt>
                <c:pt idx="50285">
                  <c:v>1.7659649252891499E-2</c:v>
                </c:pt>
                <c:pt idx="50286">
                  <c:v>1.76596455276012E-2</c:v>
                </c:pt>
                <c:pt idx="50287">
                  <c:v>1.7659641802310899E-2</c:v>
                </c:pt>
                <c:pt idx="50288">
                  <c:v>1.7659641802310899E-2</c:v>
                </c:pt>
                <c:pt idx="50289">
                  <c:v>1.7659639939665801E-2</c:v>
                </c:pt>
                <c:pt idx="50290">
                  <c:v>1.7659636214375499E-2</c:v>
                </c:pt>
                <c:pt idx="50291">
                  <c:v>1.7659632489085201E-2</c:v>
                </c:pt>
                <c:pt idx="50292">
                  <c:v>1.7659628763794899E-2</c:v>
                </c:pt>
                <c:pt idx="50293">
                  <c:v>1.7659628763794899E-2</c:v>
                </c:pt>
                <c:pt idx="50294">
                  <c:v>1.7659626901149798E-2</c:v>
                </c:pt>
                <c:pt idx="50295">
                  <c:v>1.76596231758595E-2</c:v>
                </c:pt>
                <c:pt idx="50296">
                  <c:v>1.7659617587924E-2</c:v>
                </c:pt>
                <c:pt idx="50297">
                  <c:v>1.7659619450569201E-2</c:v>
                </c:pt>
                <c:pt idx="50298">
                  <c:v>1.7659617587924E-2</c:v>
                </c:pt>
                <c:pt idx="50299">
                  <c:v>1.7659613862633702E-2</c:v>
                </c:pt>
                <c:pt idx="50300">
                  <c:v>1.76596101373434E-2</c:v>
                </c:pt>
                <c:pt idx="50301">
                  <c:v>1.7659606412053101E-2</c:v>
                </c:pt>
                <c:pt idx="50302">
                  <c:v>1.7659604549408001E-2</c:v>
                </c:pt>
                <c:pt idx="50303">
                  <c:v>1.7659602686762799E-2</c:v>
                </c:pt>
                <c:pt idx="50304">
                  <c:v>1.7659598961472501E-2</c:v>
                </c:pt>
                <c:pt idx="50305">
                  <c:v>1.76595970988274E-2</c:v>
                </c:pt>
                <c:pt idx="50306">
                  <c:v>1.7659593373537098E-2</c:v>
                </c:pt>
                <c:pt idx="50307">
                  <c:v>1.7659595236182199E-2</c:v>
                </c:pt>
                <c:pt idx="50308">
                  <c:v>1.7659587785601599E-2</c:v>
                </c:pt>
                <c:pt idx="50309">
                  <c:v>1.76595896482468E-2</c:v>
                </c:pt>
                <c:pt idx="50310">
                  <c:v>1.7659582197666199E-2</c:v>
                </c:pt>
                <c:pt idx="50311">
                  <c:v>1.7659580335021002E-2</c:v>
                </c:pt>
                <c:pt idx="50312">
                  <c:v>1.76595766097307E-2</c:v>
                </c:pt>
                <c:pt idx="50313">
                  <c:v>1.76595766097307E-2</c:v>
                </c:pt>
                <c:pt idx="50314">
                  <c:v>1.7659572884440401E-2</c:v>
                </c:pt>
                <c:pt idx="50315">
                  <c:v>1.7659572884440401E-2</c:v>
                </c:pt>
                <c:pt idx="50316">
                  <c:v>1.7659567296504999E-2</c:v>
                </c:pt>
                <c:pt idx="50317">
                  <c:v>1.7659567296504999E-2</c:v>
                </c:pt>
                <c:pt idx="50318">
                  <c:v>1.76595635712147E-2</c:v>
                </c:pt>
                <c:pt idx="50319">
                  <c:v>1.7659561708569499E-2</c:v>
                </c:pt>
                <c:pt idx="50320">
                  <c:v>1.76595561206341E-2</c:v>
                </c:pt>
                <c:pt idx="50321">
                  <c:v>1.7659552395343801E-2</c:v>
                </c:pt>
                <c:pt idx="50322">
                  <c:v>1.7659552395343801E-2</c:v>
                </c:pt>
                <c:pt idx="50323">
                  <c:v>1.7659552395343801E-2</c:v>
                </c:pt>
                <c:pt idx="50324">
                  <c:v>1.7659548670053499E-2</c:v>
                </c:pt>
                <c:pt idx="50325">
                  <c:v>1.7659546807408302E-2</c:v>
                </c:pt>
                <c:pt idx="50326">
                  <c:v>1.7659543082118E-2</c:v>
                </c:pt>
                <c:pt idx="50327">
                  <c:v>1.7659537494182601E-2</c:v>
                </c:pt>
                <c:pt idx="50328">
                  <c:v>1.7659537494182601E-2</c:v>
                </c:pt>
                <c:pt idx="50329">
                  <c:v>1.7659533768892299E-2</c:v>
                </c:pt>
                <c:pt idx="50330">
                  <c:v>1.7659530043602E-2</c:v>
                </c:pt>
                <c:pt idx="50331">
                  <c:v>1.7659530043602E-2</c:v>
                </c:pt>
                <c:pt idx="50332">
                  <c:v>1.7659526318311702E-2</c:v>
                </c:pt>
                <c:pt idx="50333">
                  <c:v>1.76595244556665E-2</c:v>
                </c:pt>
                <c:pt idx="50334">
                  <c:v>1.7659520730376198E-2</c:v>
                </c:pt>
                <c:pt idx="50335">
                  <c:v>1.7659517005086001E-2</c:v>
                </c:pt>
                <c:pt idx="50336">
                  <c:v>1.7659513279795602E-2</c:v>
                </c:pt>
                <c:pt idx="50337">
                  <c:v>1.7659513279795602E-2</c:v>
                </c:pt>
                <c:pt idx="50338">
                  <c:v>1.7659513279795602E-2</c:v>
                </c:pt>
                <c:pt idx="50339">
                  <c:v>1.76595095545054E-2</c:v>
                </c:pt>
                <c:pt idx="50340">
                  <c:v>1.7659503966569901E-2</c:v>
                </c:pt>
                <c:pt idx="50341">
                  <c:v>1.7659503966569901E-2</c:v>
                </c:pt>
                <c:pt idx="50342">
                  <c:v>1.7659500241279599E-2</c:v>
                </c:pt>
                <c:pt idx="50343">
                  <c:v>1.76594965159893E-2</c:v>
                </c:pt>
                <c:pt idx="50344">
                  <c:v>1.7659492790699002E-2</c:v>
                </c:pt>
                <c:pt idx="50345">
                  <c:v>1.7659492790699002E-2</c:v>
                </c:pt>
                <c:pt idx="50346">
                  <c:v>1.7659490928053901E-2</c:v>
                </c:pt>
                <c:pt idx="50347">
                  <c:v>1.7659485340118401E-2</c:v>
                </c:pt>
                <c:pt idx="50348">
                  <c:v>1.7659483477473301E-2</c:v>
                </c:pt>
                <c:pt idx="50349">
                  <c:v>1.7659479752182999E-2</c:v>
                </c:pt>
                <c:pt idx="50350">
                  <c:v>1.7659479752182999E-2</c:v>
                </c:pt>
                <c:pt idx="50351">
                  <c:v>1.7659477889537801E-2</c:v>
                </c:pt>
                <c:pt idx="50352">
                  <c:v>1.7659474164247499E-2</c:v>
                </c:pt>
                <c:pt idx="50353">
                  <c:v>1.76594685763121E-2</c:v>
                </c:pt>
                <c:pt idx="50354">
                  <c:v>1.7659466713666899E-2</c:v>
                </c:pt>
                <c:pt idx="50355">
                  <c:v>1.7659466713666899E-2</c:v>
                </c:pt>
                <c:pt idx="50356">
                  <c:v>1.7659464851021801E-2</c:v>
                </c:pt>
                <c:pt idx="50357">
                  <c:v>1.7659461125731499E-2</c:v>
                </c:pt>
                <c:pt idx="50358">
                  <c:v>1.7659461125731499E-2</c:v>
                </c:pt>
                <c:pt idx="50359">
                  <c:v>1.7659455537796E-2</c:v>
                </c:pt>
                <c:pt idx="50360">
                  <c:v>1.7659451812505701E-2</c:v>
                </c:pt>
                <c:pt idx="50361">
                  <c:v>1.7659451812505701E-2</c:v>
                </c:pt>
                <c:pt idx="50362">
                  <c:v>1.7659448087215399E-2</c:v>
                </c:pt>
                <c:pt idx="50363">
                  <c:v>1.7659444361925101E-2</c:v>
                </c:pt>
                <c:pt idx="50364">
                  <c:v>1.7659440636634799E-2</c:v>
                </c:pt>
                <c:pt idx="50365">
                  <c:v>1.7659440636634799E-2</c:v>
                </c:pt>
                <c:pt idx="50366">
                  <c:v>1.76594369113445E-2</c:v>
                </c:pt>
                <c:pt idx="50367">
                  <c:v>1.7659433186054199E-2</c:v>
                </c:pt>
                <c:pt idx="50368">
                  <c:v>1.7659431323409101E-2</c:v>
                </c:pt>
                <c:pt idx="50369">
                  <c:v>1.7659427598118799E-2</c:v>
                </c:pt>
                <c:pt idx="50370">
                  <c:v>1.7659427598118799E-2</c:v>
                </c:pt>
                <c:pt idx="50371">
                  <c:v>1.7659423872828501E-2</c:v>
                </c:pt>
                <c:pt idx="50372">
                  <c:v>1.7659420147538199E-2</c:v>
                </c:pt>
                <c:pt idx="50373">
                  <c:v>1.7659418284893001E-2</c:v>
                </c:pt>
                <c:pt idx="50374">
                  <c:v>1.7659416422247901E-2</c:v>
                </c:pt>
                <c:pt idx="50375">
                  <c:v>1.7659414559602699E-2</c:v>
                </c:pt>
                <c:pt idx="50376">
                  <c:v>1.7659412696957599E-2</c:v>
                </c:pt>
                <c:pt idx="50377">
                  <c:v>1.7659407109022099E-2</c:v>
                </c:pt>
                <c:pt idx="50378">
                  <c:v>1.7659407109022099E-2</c:v>
                </c:pt>
                <c:pt idx="50379">
                  <c:v>1.76594033837318E-2</c:v>
                </c:pt>
                <c:pt idx="50380">
                  <c:v>1.76594015210867E-2</c:v>
                </c:pt>
                <c:pt idx="50381">
                  <c:v>1.7659397795796401E-2</c:v>
                </c:pt>
                <c:pt idx="50382">
                  <c:v>1.7659395933151301E-2</c:v>
                </c:pt>
                <c:pt idx="50383">
                  <c:v>1.7659394070506099E-2</c:v>
                </c:pt>
                <c:pt idx="50384">
                  <c:v>1.76593884825707E-2</c:v>
                </c:pt>
                <c:pt idx="50385">
                  <c:v>1.7659386619925499E-2</c:v>
                </c:pt>
                <c:pt idx="50386">
                  <c:v>1.7659384757280398E-2</c:v>
                </c:pt>
                <c:pt idx="50387">
                  <c:v>1.76593810319901E-2</c:v>
                </c:pt>
                <c:pt idx="50388">
                  <c:v>1.76593810319901E-2</c:v>
                </c:pt>
                <c:pt idx="50389">
                  <c:v>1.7659379169344899E-2</c:v>
                </c:pt>
                <c:pt idx="50390">
                  <c:v>1.7659373581409499E-2</c:v>
                </c:pt>
                <c:pt idx="50391">
                  <c:v>1.7659371718764302E-2</c:v>
                </c:pt>
                <c:pt idx="50392">
                  <c:v>1.7659371718764302E-2</c:v>
                </c:pt>
                <c:pt idx="50393">
                  <c:v>1.7659364268183701E-2</c:v>
                </c:pt>
                <c:pt idx="50394">
                  <c:v>1.7659366130828899E-2</c:v>
                </c:pt>
                <c:pt idx="50395">
                  <c:v>1.7659360542893399E-2</c:v>
                </c:pt>
                <c:pt idx="50396">
                  <c:v>1.7659358680248299E-2</c:v>
                </c:pt>
                <c:pt idx="50397">
                  <c:v>1.7659354954958E-2</c:v>
                </c:pt>
                <c:pt idx="50398">
                  <c:v>1.7659353092312799E-2</c:v>
                </c:pt>
                <c:pt idx="50399">
                  <c:v>1.7659351229667698E-2</c:v>
                </c:pt>
                <c:pt idx="50400">
                  <c:v>1.76593475043774E-2</c:v>
                </c:pt>
                <c:pt idx="50401">
                  <c:v>1.7659343779087101E-2</c:v>
                </c:pt>
                <c:pt idx="50402">
                  <c:v>1.76593419164419E-2</c:v>
                </c:pt>
                <c:pt idx="50403">
                  <c:v>1.76593419164419E-2</c:v>
                </c:pt>
                <c:pt idx="50404">
                  <c:v>1.7659338191151602E-2</c:v>
                </c:pt>
                <c:pt idx="50405">
                  <c:v>1.76593344658613E-2</c:v>
                </c:pt>
                <c:pt idx="50406">
                  <c:v>1.76593344658613E-2</c:v>
                </c:pt>
                <c:pt idx="50407">
                  <c:v>1.7659330740571001E-2</c:v>
                </c:pt>
                <c:pt idx="50408">
                  <c:v>1.7659325152635599E-2</c:v>
                </c:pt>
                <c:pt idx="50409">
                  <c:v>1.7659323289990401E-2</c:v>
                </c:pt>
                <c:pt idx="50410">
                  <c:v>1.76593214273453E-2</c:v>
                </c:pt>
                <c:pt idx="50411">
                  <c:v>1.76593214273453E-2</c:v>
                </c:pt>
                <c:pt idx="50412">
                  <c:v>1.76593158394098E-2</c:v>
                </c:pt>
                <c:pt idx="50413">
                  <c:v>1.7659312114119498E-2</c:v>
                </c:pt>
                <c:pt idx="50414">
                  <c:v>1.7659310251474401E-2</c:v>
                </c:pt>
                <c:pt idx="50415">
                  <c:v>1.7659310251474401E-2</c:v>
                </c:pt>
                <c:pt idx="50416">
                  <c:v>1.7659304663538902E-2</c:v>
                </c:pt>
                <c:pt idx="50417">
                  <c:v>1.7659304663538902E-2</c:v>
                </c:pt>
                <c:pt idx="50418">
                  <c:v>1.76593009382486E-2</c:v>
                </c:pt>
                <c:pt idx="50419">
                  <c:v>1.7659299075603499E-2</c:v>
                </c:pt>
                <c:pt idx="50420">
                  <c:v>1.7659295350313201E-2</c:v>
                </c:pt>
                <c:pt idx="50421">
                  <c:v>1.7659291625022899E-2</c:v>
                </c:pt>
                <c:pt idx="50422">
                  <c:v>1.7659289762377701E-2</c:v>
                </c:pt>
                <c:pt idx="50423">
                  <c:v>1.7659286037087399E-2</c:v>
                </c:pt>
                <c:pt idx="50424">
                  <c:v>1.76592823117971E-2</c:v>
                </c:pt>
                <c:pt idx="50425">
                  <c:v>1.7659280449152E-2</c:v>
                </c:pt>
                <c:pt idx="50426">
                  <c:v>1.7659280449152E-2</c:v>
                </c:pt>
                <c:pt idx="50427">
                  <c:v>1.7659274861216601E-2</c:v>
                </c:pt>
                <c:pt idx="50428">
                  <c:v>1.7659274861216601E-2</c:v>
                </c:pt>
                <c:pt idx="50429">
                  <c:v>1.7659269273281101E-2</c:v>
                </c:pt>
                <c:pt idx="50430">
                  <c:v>1.7659265547990799E-2</c:v>
                </c:pt>
                <c:pt idx="50431">
                  <c:v>1.7659267410636E-2</c:v>
                </c:pt>
                <c:pt idx="50432">
                  <c:v>1.76592618227005E-2</c:v>
                </c:pt>
                <c:pt idx="50433">
                  <c:v>1.76592599600554E-2</c:v>
                </c:pt>
                <c:pt idx="50434">
                  <c:v>1.76592599600554E-2</c:v>
                </c:pt>
                <c:pt idx="50435">
                  <c:v>1.76592543721199E-2</c:v>
                </c:pt>
                <c:pt idx="50436">
                  <c:v>1.7659252509474799E-2</c:v>
                </c:pt>
                <c:pt idx="50437">
                  <c:v>1.7659248784184501E-2</c:v>
                </c:pt>
                <c:pt idx="50438">
                  <c:v>1.7659248784184501E-2</c:v>
                </c:pt>
                <c:pt idx="50439">
                  <c:v>1.7659245058894199E-2</c:v>
                </c:pt>
                <c:pt idx="50440">
                  <c:v>1.7659243196249001E-2</c:v>
                </c:pt>
                <c:pt idx="50441">
                  <c:v>1.7659239470958699E-2</c:v>
                </c:pt>
                <c:pt idx="50442">
                  <c:v>1.7659237608313599E-2</c:v>
                </c:pt>
                <c:pt idx="50443">
                  <c:v>1.7659235745668401E-2</c:v>
                </c:pt>
                <c:pt idx="50444">
                  <c:v>1.7659232020378099E-2</c:v>
                </c:pt>
                <c:pt idx="50445">
                  <c:v>1.76592282950878E-2</c:v>
                </c:pt>
                <c:pt idx="50446">
                  <c:v>1.76592282950878E-2</c:v>
                </c:pt>
                <c:pt idx="50447">
                  <c:v>1.7659224569797499E-2</c:v>
                </c:pt>
                <c:pt idx="50448">
                  <c:v>1.7659224569797499E-2</c:v>
                </c:pt>
                <c:pt idx="50449">
                  <c:v>1.7659218981862099E-2</c:v>
                </c:pt>
                <c:pt idx="50450">
                  <c:v>1.7659215256571801E-2</c:v>
                </c:pt>
                <c:pt idx="50451">
                  <c:v>1.7659215256571801E-2</c:v>
                </c:pt>
                <c:pt idx="50452">
                  <c:v>1.7659211531281499E-2</c:v>
                </c:pt>
                <c:pt idx="50453">
                  <c:v>1.7659205943345999E-2</c:v>
                </c:pt>
                <c:pt idx="50454">
                  <c:v>1.7659207805991201E-2</c:v>
                </c:pt>
                <c:pt idx="50455">
                  <c:v>1.7659202218055701E-2</c:v>
                </c:pt>
                <c:pt idx="50456">
                  <c:v>1.7659198492765399E-2</c:v>
                </c:pt>
                <c:pt idx="50457">
                  <c:v>1.76592003554106E-2</c:v>
                </c:pt>
                <c:pt idx="50458">
                  <c:v>1.76591947674751E-2</c:v>
                </c:pt>
                <c:pt idx="50459">
                  <c:v>1.765919290483E-2</c:v>
                </c:pt>
                <c:pt idx="50460">
                  <c:v>1.7659189179539701E-2</c:v>
                </c:pt>
                <c:pt idx="50461">
                  <c:v>1.76591873168945E-2</c:v>
                </c:pt>
                <c:pt idx="50462">
                  <c:v>1.7659183591604202E-2</c:v>
                </c:pt>
                <c:pt idx="50463">
                  <c:v>1.7659183591604202E-2</c:v>
                </c:pt>
                <c:pt idx="50464">
                  <c:v>1.7659181728959101E-2</c:v>
                </c:pt>
                <c:pt idx="50465">
                  <c:v>1.7659176141023601E-2</c:v>
                </c:pt>
                <c:pt idx="50466">
                  <c:v>1.7659176141023601E-2</c:v>
                </c:pt>
                <c:pt idx="50467">
                  <c:v>1.7659170553088199E-2</c:v>
                </c:pt>
                <c:pt idx="50468">
                  <c:v>1.7659168690443001E-2</c:v>
                </c:pt>
                <c:pt idx="50469">
                  <c:v>1.7659168690443001E-2</c:v>
                </c:pt>
                <c:pt idx="50470">
                  <c:v>1.7659163102507602E-2</c:v>
                </c:pt>
                <c:pt idx="50471">
                  <c:v>1.7659163102507602E-2</c:v>
                </c:pt>
                <c:pt idx="50472">
                  <c:v>1.7659155651927001E-2</c:v>
                </c:pt>
                <c:pt idx="50473">
                  <c:v>1.7659155651927001E-2</c:v>
                </c:pt>
                <c:pt idx="50474">
                  <c:v>1.7659155651927001E-2</c:v>
                </c:pt>
                <c:pt idx="50475">
                  <c:v>1.7659150063991502E-2</c:v>
                </c:pt>
                <c:pt idx="50476">
                  <c:v>1.76591463387013E-2</c:v>
                </c:pt>
                <c:pt idx="50477">
                  <c:v>1.7659148201346401E-2</c:v>
                </c:pt>
                <c:pt idx="50478">
                  <c:v>1.7659144476056099E-2</c:v>
                </c:pt>
                <c:pt idx="50479">
                  <c:v>1.76591388881207E-2</c:v>
                </c:pt>
                <c:pt idx="50480">
                  <c:v>1.7659137025475499E-2</c:v>
                </c:pt>
                <c:pt idx="50481">
                  <c:v>1.76591333001852E-2</c:v>
                </c:pt>
                <c:pt idx="50482">
                  <c:v>1.7659129574894902E-2</c:v>
                </c:pt>
                <c:pt idx="50483">
                  <c:v>1.7659127712249801E-2</c:v>
                </c:pt>
                <c:pt idx="50484">
                  <c:v>1.7659127712249801E-2</c:v>
                </c:pt>
                <c:pt idx="50485">
                  <c:v>1.7659123986959499E-2</c:v>
                </c:pt>
                <c:pt idx="50486">
                  <c:v>1.7659120261669201E-2</c:v>
                </c:pt>
                <c:pt idx="50487">
                  <c:v>1.7659120261669201E-2</c:v>
                </c:pt>
                <c:pt idx="50488">
                  <c:v>1.7659116536378899E-2</c:v>
                </c:pt>
                <c:pt idx="50489">
                  <c:v>1.76591128110886E-2</c:v>
                </c:pt>
                <c:pt idx="50490">
                  <c:v>1.7659110948443399E-2</c:v>
                </c:pt>
                <c:pt idx="50491">
                  <c:v>1.7659109085798302E-2</c:v>
                </c:pt>
                <c:pt idx="50492">
                  <c:v>1.7659103497862799E-2</c:v>
                </c:pt>
                <c:pt idx="50493">
                  <c:v>1.7659103497862799E-2</c:v>
                </c:pt>
                <c:pt idx="50494">
                  <c:v>1.7659101635217701E-2</c:v>
                </c:pt>
                <c:pt idx="50495">
                  <c:v>1.76590997725725E-2</c:v>
                </c:pt>
                <c:pt idx="50496">
                  <c:v>1.7659094184637101E-2</c:v>
                </c:pt>
                <c:pt idx="50497">
                  <c:v>1.7659090459346799E-2</c:v>
                </c:pt>
                <c:pt idx="50498">
                  <c:v>1.7659088596701601E-2</c:v>
                </c:pt>
                <c:pt idx="50499">
                  <c:v>1.7659088596701601E-2</c:v>
                </c:pt>
                <c:pt idx="50500">
                  <c:v>1.7659083008766199E-2</c:v>
                </c:pt>
                <c:pt idx="50501">
                  <c:v>1.76590792834759E-2</c:v>
                </c:pt>
                <c:pt idx="50502">
                  <c:v>1.76590792834759E-2</c:v>
                </c:pt>
                <c:pt idx="50503">
                  <c:v>1.76590792834759E-2</c:v>
                </c:pt>
                <c:pt idx="50504">
                  <c:v>1.7659075558185602E-2</c:v>
                </c:pt>
                <c:pt idx="50505">
                  <c:v>1.7659069970250098E-2</c:v>
                </c:pt>
                <c:pt idx="50506">
                  <c:v>1.7659068107605001E-2</c:v>
                </c:pt>
                <c:pt idx="50507">
                  <c:v>1.76590662449598E-2</c:v>
                </c:pt>
                <c:pt idx="50508">
                  <c:v>1.7659062519669502E-2</c:v>
                </c:pt>
                <c:pt idx="50509">
                  <c:v>1.7659062519669502E-2</c:v>
                </c:pt>
                <c:pt idx="50510">
                  <c:v>1.7659056931734099E-2</c:v>
                </c:pt>
                <c:pt idx="50511">
                  <c:v>1.7659056931734099E-2</c:v>
                </c:pt>
                <c:pt idx="50512">
                  <c:v>1.7659049481153499E-2</c:v>
                </c:pt>
                <c:pt idx="50513">
                  <c:v>1.7659051343798599E-2</c:v>
                </c:pt>
                <c:pt idx="50514">
                  <c:v>1.76590457558632E-2</c:v>
                </c:pt>
                <c:pt idx="50515">
                  <c:v>1.76590457558632E-2</c:v>
                </c:pt>
                <c:pt idx="50516">
                  <c:v>1.7659043893217999E-2</c:v>
                </c:pt>
                <c:pt idx="50517">
                  <c:v>1.76590401679277E-2</c:v>
                </c:pt>
                <c:pt idx="50518">
                  <c:v>1.7659036442637398E-2</c:v>
                </c:pt>
                <c:pt idx="50519">
                  <c:v>1.7659034579992301E-2</c:v>
                </c:pt>
                <c:pt idx="50520">
                  <c:v>1.7659032717347201E-2</c:v>
                </c:pt>
                <c:pt idx="50521">
                  <c:v>1.7659030854701999E-2</c:v>
                </c:pt>
                <c:pt idx="50522">
                  <c:v>1.76590252667666E-2</c:v>
                </c:pt>
                <c:pt idx="50523">
                  <c:v>1.76590252667666E-2</c:v>
                </c:pt>
                <c:pt idx="50524">
                  <c:v>1.7659023404121399E-2</c:v>
                </c:pt>
                <c:pt idx="50525">
                  <c:v>1.76590196788311E-2</c:v>
                </c:pt>
                <c:pt idx="50526">
                  <c:v>1.7659015953540799E-2</c:v>
                </c:pt>
                <c:pt idx="50527">
                  <c:v>1.7659010365605399E-2</c:v>
                </c:pt>
                <c:pt idx="50528">
                  <c:v>1.7659010365605399E-2</c:v>
                </c:pt>
                <c:pt idx="50529">
                  <c:v>1.7659006640315101E-2</c:v>
                </c:pt>
                <c:pt idx="50530">
                  <c:v>1.7659002915024799E-2</c:v>
                </c:pt>
                <c:pt idx="50531">
                  <c:v>1.76590047776699E-2</c:v>
                </c:pt>
                <c:pt idx="50532">
                  <c:v>1.7658999189734501E-2</c:v>
                </c:pt>
                <c:pt idx="50533">
                  <c:v>1.7658997327089299E-2</c:v>
                </c:pt>
                <c:pt idx="50534">
                  <c:v>1.7658993601799001E-2</c:v>
                </c:pt>
                <c:pt idx="50535">
                  <c:v>1.7658995464444199E-2</c:v>
                </c:pt>
                <c:pt idx="50536">
                  <c:v>1.7658989876508699E-2</c:v>
                </c:pt>
                <c:pt idx="50537">
                  <c:v>1.76589861512184E-2</c:v>
                </c:pt>
                <c:pt idx="50538">
                  <c:v>1.76589861512184E-2</c:v>
                </c:pt>
                <c:pt idx="50539">
                  <c:v>1.76589842885733E-2</c:v>
                </c:pt>
                <c:pt idx="50540">
                  <c:v>1.76589787006378E-2</c:v>
                </c:pt>
                <c:pt idx="50541">
                  <c:v>1.7658976837992699E-2</c:v>
                </c:pt>
                <c:pt idx="50542">
                  <c:v>1.7658973112702401E-2</c:v>
                </c:pt>
                <c:pt idx="50543">
                  <c:v>1.7658973112702401E-2</c:v>
                </c:pt>
                <c:pt idx="50544">
                  <c:v>1.76589712500572E-2</c:v>
                </c:pt>
                <c:pt idx="50545">
                  <c:v>1.7658965662121801E-2</c:v>
                </c:pt>
                <c:pt idx="50546">
                  <c:v>1.7658963799476599E-2</c:v>
                </c:pt>
                <c:pt idx="50547">
                  <c:v>1.7658961936831499E-2</c:v>
                </c:pt>
                <c:pt idx="50548">
                  <c:v>1.7658956348895999E-2</c:v>
                </c:pt>
                <c:pt idx="50549">
                  <c:v>1.7658956348895999E-2</c:v>
                </c:pt>
                <c:pt idx="50550">
                  <c:v>1.76589526236057E-2</c:v>
                </c:pt>
                <c:pt idx="50551">
                  <c:v>1.76589507609606E-2</c:v>
                </c:pt>
                <c:pt idx="50552">
                  <c:v>1.7658947035670301E-2</c:v>
                </c:pt>
                <c:pt idx="50553">
                  <c:v>1.7658943310379999E-2</c:v>
                </c:pt>
                <c:pt idx="50554">
                  <c:v>1.7658941447734802E-2</c:v>
                </c:pt>
                <c:pt idx="50555">
                  <c:v>1.7658941447734802E-2</c:v>
                </c:pt>
                <c:pt idx="50556">
                  <c:v>1.76589377224445E-2</c:v>
                </c:pt>
                <c:pt idx="50557">
                  <c:v>1.7658933997154201E-2</c:v>
                </c:pt>
                <c:pt idx="50558">
                  <c:v>1.7658930271863899E-2</c:v>
                </c:pt>
                <c:pt idx="50559">
                  <c:v>1.7658930271863899E-2</c:v>
                </c:pt>
                <c:pt idx="50560">
                  <c:v>1.76589246839285E-2</c:v>
                </c:pt>
                <c:pt idx="50561">
                  <c:v>1.76589246839285E-2</c:v>
                </c:pt>
                <c:pt idx="50562">
                  <c:v>1.7658920958638202E-2</c:v>
                </c:pt>
                <c:pt idx="50563">
                  <c:v>1.7658920958638202E-2</c:v>
                </c:pt>
                <c:pt idx="50564">
                  <c:v>1.7658919095993E-2</c:v>
                </c:pt>
                <c:pt idx="50565">
                  <c:v>1.7658913508057601E-2</c:v>
                </c:pt>
                <c:pt idx="50566">
                  <c:v>1.7658913508057601E-2</c:v>
                </c:pt>
                <c:pt idx="50567">
                  <c:v>1.7658907920122102E-2</c:v>
                </c:pt>
                <c:pt idx="50568">
                  <c:v>1.7658907920122102E-2</c:v>
                </c:pt>
                <c:pt idx="50569">
                  <c:v>1.76589041948319E-2</c:v>
                </c:pt>
                <c:pt idx="50570">
                  <c:v>1.7658900469541602E-2</c:v>
                </c:pt>
                <c:pt idx="50571">
                  <c:v>1.76588967442513E-2</c:v>
                </c:pt>
                <c:pt idx="50572">
                  <c:v>1.76588967442513E-2</c:v>
                </c:pt>
                <c:pt idx="50573">
                  <c:v>1.7658893018961001E-2</c:v>
                </c:pt>
                <c:pt idx="50574">
                  <c:v>1.7658889293670699E-2</c:v>
                </c:pt>
                <c:pt idx="50575">
                  <c:v>1.7658889293670699E-2</c:v>
                </c:pt>
                <c:pt idx="50576">
                  <c:v>1.76588837057352E-2</c:v>
                </c:pt>
                <c:pt idx="50577">
                  <c:v>1.7658881843090099E-2</c:v>
                </c:pt>
                <c:pt idx="50578">
                  <c:v>1.7658878117799801E-2</c:v>
                </c:pt>
                <c:pt idx="50579">
                  <c:v>1.7658878117799801E-2</c:v>
                </c:pt>
                <c:pt idx="50580">
                  <c:v>1.7658876255154599E-2</c:v>
                </c:pt>
                <c:pt idx="50581">
                  <c:v>1.76588706672192E-2</c:v>
                </c:pt>
                <c:pt idx="50582">
                  <c:v>1.7658866941928902E-2</c:v>
                </c:pt>
                <c:pt idx="50583">
                  <c:v>1.7658866941928902E-2</c:v>
                </c:pt>
                <c:pt idx="50584">
                  <c:v>1.76588650792837E-2</c:v>
                </c:pt>
                <c:pt idx="50585">
                  <c:v>1.7658859491348301E-2</c:v>
                </c:pt>
                <c:pt idx="50586">
                  <c:v>1.7658859491348301E-2</c:v>
                </c:pt>
                <c:pt idx="50587">
                  <c:v>1.7658853903412802E-2</c:v>
                </c:pt>
                <c:pt idx="50588">
                  <c:v>1.7658852040767701E-2</c:v>
                </c:pt>
                <c:pt idx="50589">
                  <c:v>1.7658848315477399E-2</c:v>
                </c:pt>
                <c:pt idx="50590">
                  <c:v>1.7658844590187101E-2</c:v>
                </c:pt>
                <c:pt idx="50591">
                  <c:v>1.7658846452832201E-2</c:v>
                </c:pt>
                <c:pt idx="50592">
                  <c:v>1.7658842727541899E-2</c:v>
                </c:pt>
                <c:pt idx="50593">
                  <c:v>1.7658840864896799E-2</c:v>
                </c:pt>
                <c:pt idx="50594">
                  <c:v>1.76588371396065E-2</c:v>
                </c:pt>
                <c:pt idx="50595">
                  <c:v>1.7658835276961299E-2</c:v>
                </c:pt>
                <c:pt idx="50596">
                  <c:v>1.7658831551671E-2</c:v>
                </c:pt>
                <c:pt idx="50597">
                  <c:v>1.76588296890259E-2</c:v>
                </c:pt>
                <c:pt idx="50598">
                  <c:v>1.7658825963735601E-2</c:v>
                </c:pt>
                <c:pt idx="50599">
                  <c:v>1.7658822238445299E-2</c:v>
                </c:pt>
                <c:pt idx="50600">
                  <c:v>1.76588241010904E-2</c:v>
                </c:pt>
                <c:pt idx="50601">
                  <c:v>1.7658818513155001E-2</c:v>
                </c:pt>
                <c:pt idx="50602">
                  <c:v>1.7658814787864699E-2</c:v>
                </c:pt>
                <c:pt idx="50603">
                  <c:v>1.7658812925219501E-2</c:v>
                </c:pt>
                <c:pt idx="50604">
                  <c:v>1.76588110625744E-2</c:v>
                </c:pt>
                <c:pt idx="50605">
                  <c:v>1.7658807337284099E-2</c:v>
                </c:pt>
                <c:pt idx="50606">
                  <c:v>1.76588036119938E-2</c:v>
                </c:pt>
                <c:pt idx="50607">
                  <c:v>1.76588036119938E-2</c:v>
                </c:pt>
                <c:pt idx="50608">
                  <c:v>1.7658801749348599E-2</c:v>
                </c:pt>
                <c:pt idx="50609">
                  <c:v>1.76587980240583E-2</c:v>
                </c:pt>
                <c:pt idx="50610">
                  <c:v>1.76587961614132E-2</c:v>
                </c:pt>
                <c:pt idx="50611">
                  <c:v>1.7658790573477801E-2</c:v>
                </c:pt>
                <c:pt idx="50612">
                  <c:v>1.7658790573477801E-2</c:v>
                </c:pt>
                <c:pt idx="50613">
                  <c:v>1.7658784985542301E-2</c:v>
                </c:pt>
                <c:pt idx="50614">
                  <c:v>1.7658784985542301E-2</c:v>
                </c:pt>
                <c:pt idx="50615">
                  <c:v>1.76587831228972E-2</c:v>
                </c:pt>
                <c:pt idx="50616">
                  <c:v>1.76587775349617E-2</c:v>
                </c:pt>
                <c:pt idx="50617">
                  <c:v>1.76587756723166E-2</c:v>
                </c:pt>
                <c:pt idx="50618">
                  <c:v>1.7658773809671399E-2</c:v>
                </c:pt>
                <c:pt idx="50619">
                  <c:v>1.7658768221735999E-2</c:v>
                </c:pt>
                <c:pt idx="50620">
                  <c:v>1.7658768221735999E-2</c:v>
                </c:pt>
                <c:pt idx="50621">
                  <c:v>1.7658768221735999E-2</c:v>
                </c:pt>
                <c:pt idx="50622">
                  <c:v>1.7658764496445701E-2</c:v>
                </c:pt>
                <c:pt idx="50623">
                  <c:v>1.7658760771155399E-2</c:v>
                </c:pt>
                <c:pt idx="50624">
                  <c:v>1.7658758908510201E-2</c:v>
                </c:pt>
                <c:pt idx="50625">
                  <c:v>1.7658757045865101E-2</c:v>
                </c:pt>
                <c:pt idx="50626">
                  <c:v>1.7658753320574799E-2</c:v>
                </c:pt>
                <c:pt idx="50627">
                  <c:v>1.76587495952845E-2</c:v>
                </c:pt>
                <c:pt idx="50628">
                  <c:v>1.7658747732639299E-2</c:v>
                </c:pt>
                <c:pt idx="50629">
                  <c:v>1.7658744007349E-2</c:v>
                </c:pt>
                <c:pt idx="50630">
                  <c:v>1.7658740282058698E-2</c:v>
                </c:pt>
                <c:pt idx="50631">
                  <c:v>1.7658740282058698E-2</c:v>
                </c:pt>
                <c:pt idx="50632">
                  <c:v>1.7658734694123299E-2</c:v>
                </c:pt>
                <c:pt idx="50633">
                  <c:v>1.7658734694123299E-2</c:v>
                </c:pt>
                <c:pt idx="50634">
                  <c:v>1.7658730968833001E-2</c:v>
                </c:pt>
                <c:pt idx="50635">
                  <c:v>1.7658727243542699E-2</c:v>
                </c:pt>
                <c:pt idx="50636">
                  <c:v>1.76587291061878E-2</c:v>
                </c:pt>
                <c:pt idx="50637">
                  <c:v>1.7658721655607199E-2</c:v>
                </c:pt>
                <c:pt idx="50638">
                  <c:v>1.7658721655607199E-2</c:v>
                </c:pt>
                <c:pt idx="50639">
                  <c:v>1.7658717930316901E-2</c:v>
                </c:pt>
                <c:pt idx="50640">
                  <c:v>1.76587160676718E-2</c:v>
                </c:pt>
                <c:pt idx="50641">
                  <c:v>1.7658712342381502E-2</c:v>
                </c:pt>
                <c:pt idx="50642">
                  <c:v>1.7658712342381502E-2</c:v>
                </c:pt>
                <c:pt idx="50643">
                  <c:v>1.76587086170912E-2</c:v>
                </c:pt>
                <c:pt idx="50644">
                  <c:v>1.7658704891800901E-2</c:v>
                </c:pt>
                <c:pt idx="50645">
                  <c:v>1.76587030291557E-2</c:v>
                </c:pt>
                <c:pt idx="50646">
                  <c:v>1.7658701166510599E-2</c:v>
                </c:pt>
                <c:pt idx="50647">
                  <c:v>1.7658699303865402E-2</c:v>
                </c:pt>
                <c:pt idx="50648">
                  <c:v>1.7658693715929999E-2</c:v>
                </c:pt>
                <c:pt idx="50649">
                  <c:v>1.7658693715929999E-2</c:v>
                </c:pt>
                <c:pt idx="50650">
                  <c:v>1.7658688127994499E-2</c:v>
                </c:pt>
                <c:pt idx="50651">
                  <c:v>1.7658688127994499E-2</c:v>
                </c:pt>
                <c:pt idx="50652">
                  <c:v>1.7658684402704201E-2</c:v>
                </c:pt>
                <c:pt idx="50653">
                  <c:v>1.76586825400591E-2</c:v>
                </c:pt>
                <c:pt idx="50654">
                  <c:v>1.7658678814768802E-2</c:v>
                </c:pt>
                <c:pt idx="50655">
                  <c:v>1.76586769521236E-2</c:v>
                </c:pt>
                <c:pt idx="50656">
                  <c:v>1.7658673226833298E-2</c:v>
                </c:pt>
                <c:pt idx="50657">
                  <c:v>1.7658671364188201E-2</c:v>
                </c:pt>
                <c:pt idx="50658">
                  <c:v>1.7658665776252701E-2</c:v>
                </c:pt>
                <c:pt idx="50659">
                  <c:v>1.7658665776252701E-2</c:v>
                </c:pt>
                <c:pt idx="50660">
                  <c:v>1.76586620509625E-2</c:v>
                </c:pt>
                <c:pt idx="50661">
                  <c:v>1.76586620509625E-2</c:v>
                </c:pt>
                <c:pt idx="50662">
                  <c:v>1.7658658325672202E-2</c:v>
                </c:pt>
                <c:pt idx="50663">
                  <c:v>1.76586546003819E-2</c:v>
                </c:pt>
                <c:pt idx="50664">
                  <c:v>1.76586546003819E-2</c:v>
                </c:pt>
                <c:pt idx="50665">
                  <c:v>1.7658650875091601E-2</c:v>
                </c:pt>
                <c:pt idx="50666">
                  <c:v>1.7658647149801299E-2</c:v>
                </c:pt>
                <c:pt idx="50667">
                  <c:v>1.7658643424511001E-2</c:v>
                </c:pt>
                <c:pt idx="50668">
                  <c:v>1.7658643424511001E-2</c:v>
                </c:pt>
                <c:pt idx="50669">
                  <c:v>1.7658637836575501E-2</c:v>
                </c:pt>
                <c:pt idx="50670">
                  <c:v>1.7658634111285199E-2</c:v>
                </c:pt>
                <c:pt idx="50671">
                  <c:v>1.7658632248640099E-2</c:v>
                </c:pt>
                <c:pt idx="50672">
                  <c:v>1.7658632248640099E-2</c:v>
                </c:pt>
                <c:pt idx="50673">
                  <c:v>1.76586285233498E-2</c:v>
                </c:pt>
                <c:pt idx="50674">
                  <c:v>1.7658626660704599E-2</c:v>
                </c:pt>
                <c:pt idx="50675">
                  <c:v>1.76586229354143E-2</c:v>
                </c:pt>
                <c:pt idx="50676">
                  <c:v>1.7658619210123998E-2</c:v>
                </c:pt>
                <c:pt idx="50677">
                  <c:v>1.76586154848337E-2</c:v>
                </c:pt>
                <c:pt idx="50678">
                  <c:v>1.7658613622188599E-2</c:v>
                </c:pt>
                <c:pt idx="50679">
                  <c:v>1.7658613622188599E-2</c:v>
                </c:pt>
                <c:pt idx="50680">
                  <c:v>1.7658611759543402E-2</c:v>
                </c:pt>
                <c:pt idx="50681">
                  <c:v>1.76586080342531E-2</c:v>
                </c:pt>
                <c:pt idx="50682">
                  <c:v>1.76586024463177E-2</c:v>
                </c:pt>
                <c:pt idx="50683">
                  <c:v>1.7658600583672499E-2</c:v>
                </c:pt>
                <c:pt idx="50684">
                  <c:v>1.7658600583672499E-2</c:v>
                </c:pt>
                <c:pt idx="50685">
                  <c:v>1.7658596858382201E-2</c:v>
                </c:pt>
                <c:pt idx="50686">
                  <c:v>1.76585949957371E-2</c:v>
                </c:pt>
                <c:pt idx="50687">
                  <c:v>1.7658593133091899E-2</c:v>
                </c:pt>
                <c:pt idx="50688">
                  <c:v>1.76585875451565E-2</c:v>
                </c:pt>
                <c:pt idx="50689">
                  <c:v>1.7658585682511298E-2</c:v>
                </c:pt>
                <c:pt idx="50690">
                  <c:v>1.7658585682511298E-2</c:v>
                </c:pt>
                <c:pt idx="50691">
                  <c:v>1.7658581957221E-2</c:v>
                </c:pt>
                <c:pt idx="50692">
                  <c:v>1.7658576369285601E-2</c:v>
                </c:pt>
                <c:pt idx="50693">
                  <c:v>1.7658576369285601E-2</c:v>
                </c:pt>
                <c:pt idx="50694">
                  <c:v>1.7658576369285601E-2</c:v>
                </c:pt>
                <c:pt idx="50695">
                  <c:v>1.7658570781350101E-2</c:v>
                </c:pt>
                <c:pt idx="50696">
                  <c:v>1.7658568918705E-2</c:v>
                </c:pt>
                <c:pt idx="50697">
                  <c:v>1.7658563330769501E-2</c:v>
                </c:pt>
                <c:pt idx="50698">
                  <c:v>1.76585614681244E-2</c:v>
                </c:pt>
                <c:pt idx="50699">
                  <c:v>1.7658563330769501E-2</c:v>
                </c:pt>
                <c:pt idx="50700">
                  <c:v>1.7658557742834102E-2</c:v>
                </c:pt>
                <c:pt idx="50701">
                  <c:v>1.76585558801889E-2</c:v>
                </c:pt>
                <c:pt idx="50702">
                  <c:v>1.7658550292253501E-2</c:v>
                </c:pt>
                <c:pt idx="50703">
                  <c:v>1.7658550292253501E-2</c:v>
                </c:pt>
                <c:pt idx="50704">
                  <c:v>1.7658548429608401E-2</c:v>
                </c:pt>
                <c:pt idx="50705">
                  <c:v>1.7658542841672901E-2</c:v>
                </c:pt>
                <c:pt idx="50706">
                  <c:v>1.76585409790278E-2</c:v>
                </c:pt>
                <c:pt idx="50707">
                  <c:v>1.7658539116382599E-2</c:v>
                </c:pt>
                <c:pt idx="50708">
                  <c:v>1.76585335284472E-2</c:v>
                </c:pt>
                <c:pt idx="50709">
                  <c:v>1.76585335284472E-2</c:v>
                </c:pt>
                <c:pt idx="50710">
                  <c:v>1.7658529803156901E-2</c:v>
                </c:pt>
                <c:pt idx="50711">
                  <c:v>1.76585279405117E-2</c:v>
                </c:pt>
                <c:pt idx="50712">
                  <c:v>1.7658524215221402E-2</c:v>
                </c:pt>
                <c:pt idx="50713">
                  <c:v>1.7658526077866599E-2</c:v>
                </c:pt>
                <c:pt idx="50714">
                  <c:v>1.76585204899311E-2</c:v>
                </c:pt>
                <c:pt idx="50715">
                  <c:v>1.76585204899311E-2</c:v>
                </c:pt>
                <c:pt idx="50716">
                  <c:v>1.7658516764640801E-2</c:v>
                </c:pt>
                <c:pt idx="50717">
                  <c:v>1.7658509314060201E-2</c:v>
                </c:pt>
                <c:pt idx="50718">
                  <c:v>1.7658509314060201E-2</c:v>
                </c:pt>
                <c:pt idx="50719">
                  <c:v>1.7658509314060201E-2</c:v>
                </c:pt>
                <c:pt idx="50720">
                  <c:v>1.7658505588769899E-2</c:v>
                </c:pt>
                <c:pt idx="50721">
                  <c:v>1.76585000008345E-2</c:v>
                </c:pt>
                <c:pt idx="50722">
                  <c:v>1.76585000008345E-2</c:v>
                </c:pt>
                <c:pt idx="50723">
                  <c:v>1.7658496275544201E-2</c:v>
                </c:pt>
                <c:pt idx="50724">
                  <c:v>1.7658494412899E-2</c:v>
                </c:pt>
                <c:pt idx="50725">
                  <c:v>1.7658490687608702E-2</c:v>
                </c:pt>
                <c:pt idx="50726">
                  <c:v>1.7658488824963601E-2</c:v>
                </c:pt>
                <c:pt idx="50727">
                  <c:v>1.76584869623184E-2</c:v>
                </c:pt>
                <c:pt idx="50728">
                  <c:v>1.7658483237028101E-2</c:v>
                </c:pt>
                <c:pt idx="50729">
                  <c:v>1.7658479511737799E-2</c:v>
                </c:pt>
                <c:pt idx="50730">
                  <c:v>1.7658477649092699E-2</c:v>
                </c:pt>
                <c:pt idx="50731">
                  <c:v>1.7658475786447501E-2</c:v>
                </c:pt>
                <c:pt idx="50732">
                  <c:v>1.76584739238024E-2</c:v>
                </c:pt>
                <c:pt idx="50733">
                  <c:v>1.7658472061157199E-2</c:v>
                </c:pt>
                <c:pt idx="50734">
                  <c:v>1.76584683358669E-2</c:v>
                </c:pt>
                <c:pt idx="50735">
                  <c:v>1.7658464610576598E-2</c:v>
                </c:pt>
                <c:pt idx="50736">
                  <c:v>1.7658462747931501E-2</c:v>
                </c:pt>
                <c:pt idx="50737">
                  <c:v>1.76584608852863E-2</c:v>
                </c:pt>
                <c:pt idx="50738">
                  <c:v>1.7658457159996001E-2</c:v>
                </c:pt>
                <c:pt idx="50739">
                  <c:v>1.76584534347057E-2</c:v>
                </c:pt>
                <c:pt idx="50740">
                  <c:v>1.7658449709415401E-2</c:v>
                </c:pt>
                <c:pt idx="50741">
                  <c:v>1.7658451572060599E-2</c:v>
                </c:pt>
                <c:pt idx="50742">
                  <c:v>1.76584478467703E-2</c:v>
                </c:pt>
                <c:pt idx="50743">
                  <c:v>1.7658442258834801E-2</c:v>
                </c:pt>
                <c:pt idx="50744">
                  <c:v>1.76584403961897E-2</c:v>
                </c:pt>
                <c:pt idx="50745">
                  <c:v>1.7658436670899402E-2</c:v>
                </c:pt>
                <c:pt idx="50746">
                  <c:v>1.7658436670899402E-2</c:v>
                </c:pt>
                <c:pt idx="50747">
                  <c:v>1.76584348082542E-2</c:v>
                </c:pt>
                <c:pt idx="50748">
                  <c:v>1.76584329456091E-2</c:v>
                </c:pt>
                <c:pt idx="50749">
                  <c:v>1.7658427357673701E-2</c:v>
                </c:pt>
                <c:pt idx="50750">
                  <c:v>1.7658425495028499E-2</c:v>
                </c:pt>
                <c:pt idx="50751">
                  <c:v>1.7658421769738201E-2</c:v>
                </c:pt>
                <c:pt idx="50752">
                  <c:v>1.7658418044447899E-2</c:v>
                </c:pt>
                <c:pt idx="50753">
                  <c:v>1.7658418044447899E-2</c:v>
                </c:pt>
                <c:pt idx="50754">
                  <c:v>1.76584143191576E-2</c:v>
                </c:pt>
                <c:pt idx="50755">
                  <c:v>1.76584124565125E-2</c:v>
                </c:pt>
                <c:pt idx="50756">
                  <c:v>1.7658406868577E-2</c:v>
                </c:pt>
                <c:pt idx="50757">
                  <c:v>1.7658406868577E-2</c:v>
                </c:pt>
                <c:pt idx="50758">
                  <c:v>1.7658405005931899E-2</c:v>
                </c:pt>
                <c:pt idx="50759">
                  <c:v>1.7658401280641601E-2</c:v>
                </c:pt>
                <c:pt idx="50760">
                  <c:v>1.76583994179964E-2</c:v>
                </c:pt>
                <c:pt idx="50761">
                  <c:v>1.7658395692706101E-2</c:v>
                </c:pt>
                <c:pt idx="50762">
                  <c:v>1.7658393830061E-2</c:v>
                </c:pt>
                <c:pt idx="50763">
                  <c:v>1.7658390104770699E-2</c:v>
                </c:pt>
                <c:pt idx="50764">
                  <c:v>1.7658388242125501E-2</c:v>
                </c:pt>
                <c:pt idx="50765">
                  <c:v>1.7658384516835199E-2</c:v>
                </c:pt>
                <c:pt idx="50766">
                  <c:v>1.7658384516835199E-2</c:v>
                </c:pt>
                <c:pt idx="50767">
                  <c:v>1.76583789288998E-2</c:v>
                </c:pt>
                <c:pt idx="50768">
                  <c:v>1.76583789288998E-2</c:v>
                </c:pt>
                <c:pt idx="50769">
                  <c:v>1.7658375203609501E-2</c:v>
                </c:pt>
                <c:pt idx="50770">
                  <c:v>1.7658371478319199E-2</c:v>
                </c:pt>
                <c:pt idx="50771">
                  <c:v>1.7658371478319199E-2</c:v>
                </c:pt>
                <c:pt idx="50772">
                  <c:v>1.7658369615674002E-2</c:v>
                </c:pt>
                <c:pt idx="50773">
                  <c:v>1.7658364027738599E-2</c:v>
                </c:pt>
                <c:pt idx="50774">
                  <c:v>1.7658362165093401E-2</c:v>
                </c:pt>
                <c:pt idx="50775">
                  <c:v>1.76583603024483E-2</c:v>
                </c:pt>
                <c:pt idx="50776">
                  <c:v>1.76583603024483E-2</c:v>
                </c:pt>
                <c:pt idx="50777">
                  <c:v>1.76583528518677E-2</c:v>
                </c:pt>
                <c:pt idx="50778">
                  <c:v>1.7658349126577402E-2</c:v>
                </c:pt>
                <c:pt idx="50779">
                  <c:v>1.7658350989222499E-2</c:v>
                </c:pt>
                <c:pt idx="50780">
                  <c:v>1.76583454012871E-2</c:v>
                </c:pt>
                <c:pt idx="50781">
                  <c:v>1.76583454012871E-2</c:v>
                </c:pt>
                <c:pt idx="50782">
                  <c:v>1.7658341675996801E-2</c:v>
                </c:pt>
                <c:pt idx="50783">
                  <c:v>1.7658337950706499E-2</c:v>
                </c:pt>
                <c:pt idx="50784">
                  <c:v>1.7658334225416201E-2</c:v>
                </c:pt>
                <c:pt idx="50785">
                  <c:v>1.7658330500125899E-2</c:v>
                </c:pt>
                <c:pt idx="50786">
                  <c:v>1.7658332362771E-2</c:v>
                </c:pt>
                <c:pt idx="50787">
                  <c:v>1.7658328637480701E-2</c:v>
                </c:pt>
                <c:pt idx="50788">
                  <c:v>1.7658321186900101E-2</c:v>
                </c:pt>
                <c:pt idx="50789">
                  <c:v>1.7658321186900101E-2</c:v>
                </c:pt>
                <c:pt idx="50790">
                  <c:v>1.7658317461609799E-2</c:v>
                </c:pt>
                <c:pt idx="50791">
                  <c:v>1.7658315598964702E-2</c:v>
                </c:pt>
                <c:pt idx="50792">
                  <c:v>1.76583137363195E-2</c:v>
                </c:pt>
                <c:pt idx="50793">
                  <c:v>1.76583118736744E-2</c:v>
                </c:pt>
                <c:pt idx="50794">
                  <c:v>1.7658308148384101E-2</c:v>
                </c:pt>
                <c:pt idx="50795">
                  <c:v>1.7658308148384101E-2</c:v>
                </c:pt>
                <c:pt idx="50796">
                  <c:v>1.7658304423093799E-2</c:v>
                </c:pt>
                <c:pt idx="50797">
                  <c:v>1.7658300697803501E-2</c:v>
                </c:pt>
                <c:pt idx="50798">
                  <c:v>1.76582988351584E-2</c:v>
                </c:pt>
                <c:pt idx="50799">
                  <c:v>1.7658296972513199E-2</c:v>
                </c:pt>
                <c:pt idx="50800">
                  <c:v>1.7658295109868102E-2</c:v>
                </c:pt>
                <c:pt idx="50801">
                  <c:v>1.76582913845778E-2</c:v>
                </c:pt>
                <c:pt idx="50802">
                  <c:v>1.7658289521932598E-2</c:v>
                </c:pt>
                <c:pt idx="50803">
                  <c:v>1.7658282071352002E-2</c:v>
                </c:pt>
                <c:pt idx="50804">
                  <c:v>1.7658282071352002E-2</c:v>
                </c:pt>
                <c:pt idx="50805">
                  <c:v>1.7658282071352002E-2</c:v>
                </c:pt>
                <c:pt idx="50806">
                  <c:v>1.7658280208706901E-2</c:v>
                </c:pt>
                <c:pt idx="50807">
                  <c:v>1.7658274620771401E-2</c:v>
                </c:pt>
                <c:pt idx="50808">
                  <c:v>1.76582727581263E-2</c:v>
                </c:pt>
                <c:pt idx="50809">
                  <c:v>1.7658270895481099E-2</c:v>
                </c:pt>
                <c:pt idx="50810">
                  <c:v>1.76582653075457E-2</c:v>
                </c:pt>
                <c:pt idx="50811">
                  <c:v>1.76582653075457E-2</c:v>
                </c:pt>
                <c:pt idx="50812">
                  <c:v>1.7658261582255402E-2</c:v>
                </c:pt>
                <c:pt idx="50813">
                  <c:v>1.7658255994319898E-2</c:v>
                </c:pt>
                <c:pt idx="50814">
                  <c:v>1.7658255994319898E-2</c:v>
                </c:pt>
                <c:pt idx="50815">
                  <c:v>1.76582522690296E-2</c:v>
                </c:pt>
                <c:pt idx="50816">
                  <c:v>1.7658250406384499E-2</c:v>
                </c:pt>
                <c:pt idx="50817">
                  <c:v>1.7658250406384499E-2</c:v>
                </c:pt>
                <c:pt idx="50818">
                  <c:v>1.7658246681094201E-2</c:v>
                </c:pt>
                <c:pt idx="50819">
                  <c:v>1.7658242955803899E-2</c:v>
                </c:pt>
                <c:pt idx="50820">
                  <c:v>1.7658241093158701E-2</c:v>
                </c:pt>
                <c:pt idx="50821">
                  <c:v>1.7658241093158701E-2</c:v>
                </c:pt>
                <c:pt idx="50822">
                  <c:v>1.7658237367868399E-2</c:v>
                </c:pt>
                <c:pt idx="50823">
                  <c:v>1.7658231779933E-2</c:v>
                </c:pt>
                <c:pt idx="50824">
                  <c:v>1.7658229917287799E-2</c:v>
                </c:pt>
                <c:pt idx="50825">
                  <c:v>1.7658228054642702E-2</c:v>
                </c:pt>
                <c:pt idx="50826">
                  <c:v>1.76582261919975E-2</c:v>
                </c:pt>
                <c:pt idx="50827">
                  <c:v>1.76582243293524E-2</c:v>
                </c:pt>
                <c:pt idx="50828">
                  <c:v>1.76582187414169E-2</c:v>
                </c:pt>
                <c:pt idx="50829">
                  <c:v>1.7658216878771799E-2</c:v>
                </c:pt>
                <c:pt idx="50830">
                  <c:v>1.7658215016126601E-2</c:v>
                </c:pt>
                <c:pt idx="50831">
                  <c:v>1.76582112908363E-2</c:v>
                </c:pt>
                <c:pt idx="50832">
                  <c:v>1.7658207565546001E-2</c:v>
                </c:pt>
                <c:pt idx="50833">
                  <c:v>1.7658207565546001E-2</c:v>
                </c:pt>
                <c:pt idx="50834">
                  <c:v>1.76582057029009E-2</c:v>
                </c:pt>
                <c:pt idx="50835">
                  <c:v>1.76581982523203E-2</c:v>
                </c:pt>
                <c:pt idx="50836">
                  <c:v>1.7658200114965401E-2</c:v>
                </c:pt>
                <c:pt idx="50837">
                  <c:v>1.76581982523203E-2</c:v>
                </c:pt>
                <c:pt idx="50838">
                  <c:v>1.7658196389675099E-2</c:v>
                </c:pt>
                <c:pt idx="50839">
                  <c:v>1.76581908017397E-2</c:v>
                </c:pt>
                <c:pt idx="50840">
                  <c:v>1.7658188939094498E-2</c:v>
                </c:pt>
                <c:pt idx="50841">
                  <c:v>1.76581852138042E-2</c:v>
                </c:pt>
                <c:pt idx="50842">
                  <c:v>1.7658179625868801E-2</c:v>
                </c:pt>
                <c:pt idx="50843">
                  <c:v>1.7658181488513901E-2</c:v>
                </c:pt>
                <c:pt idx="50844">
                  <c:v>1.76581777632237E-2</c:v>
                </c:pt>
                <c:pt idx="50845">
                  <c:v>1.7658175900578499E-2</c:v>
                </c:pt>
                <c:pt idx="50846">
                  <c:v>1.7658174037933402E-2</c:v>
                </c:pt>
                <c:pt idx="50847">
                  <c:v>1.76581721752882E-2</c:v>
                </c:pt>
                <c:pt idx="50848">
                  <c:v>1.7658166587352801E-2</c:v>
                </c:pt>
                <c:pt idx="50849">
                  <c:v>1.7658162862062499E-2</c:v>
                </c:pt>
                <c:pt idx="50850">
                  <c:v>1.7658160999417302E-2</c:v>
                </c:pt>
                <c:pt idx="50851">
                  <c:v>1.7658157274127E-2</c:v>
                </c:pt>
                <c:pt idx="50852">
                  <c:v>1.7658155411481899E-2</c:v>
                </c:pt>
                <c:pt idx="50853">
                  <c:v>1.7658153548836701E-2</c:v>
                </c:pt>
                <c:pt idx="50854">
                  <c:v>1.7658155411481899E-2</c:v>
                </c:pt>
                <c:pt idx="50855">
                  <c:v>1.7658144235611E-2</c:v>
                </c:pt>
                <c:pt idx="50856">
                  <c:v>1.7658146098256101E-2</c:v>
                </c:pt>
                <c:pt idx="50857">
                  <c:v>1.7658142372965799E-2</c:v>
                </c:pt>
                <c:pt idx="50858">
                  <c:v>1.76581386476755E-2</c:v>
                </c:pt>
                <c:pt idx="50859">
                  <c:v>1.76581367850304E-2</c:v>
                </c:pt>
                <c:pt idx="50860">
                  <c:v>1.76581367850304E-2</c:v>
                </c:pt>
                <c:pt idx="50861">
                  <c:v>1.7658133059740101E-2</c:v>
                </c:pt>
                <c:pt idx="50862">
                  <c:v>1.7658129334449799E-2</c:v>
                </c:pt>
                <c:pt idx="50863">
                  <c:v>1.7658127471804601E-2</c:v>
                </c:pt>
                <c:pt idx="50864">
                  <c:v>1.7658121883869199E-2</c:v>
                </c:pt>
                <c:pt idx="50865">
                  <c:v>1.7658120021224001E-2</c:v>
                </c:pt>
                <c:pt idx="50866">
                  <c:v>1.76581181585789E-2</c:v>
                </c:pt>
                <c:pt idx="50867">
                  <c:v>1.7658120021224001E-2</c:v>
                </c:pt>
                <c:pt idx="50868">
                  <c:v>1.7658112570643401E-2</c:v>
                </c:pt>
                <c:pt idx="50869">
                  <c:v>1.7658112570643401E-2</c:v>
                </c:pt>
                <c:pt idx="50870">
                  <c:v>1.76581107079983E-2</c:v>
                </c:pt>
                <c:pt idx="50871">
                  <c:v>1.7658106982708002E-2</c:v>
                </c:pt>
                <c:pt idx="50872">
                  <c:v>1.7658106982708002E-2</c:v>
                </c:pt>
                <c:pt idx="50873">
                  <c:v>1.7658101394772498E-2</c:v>
                </c:pt>
                <c:pt idx="50874">
                  <c:v>1.76580976694822E-2</c:v>
                </c:pt>
                <c:pt idx="50875">
                  <c:v>1.7658093944191901E-2</c:v>
                </c:pt>
                <c:pt idx="50876">
                  <c:v>1.7658092081546801E-2</c:v>
                </c:pt>
                <c:pt idx="50877">
                  <c:v>1.76580902189016E-2</c:v>
                </c:pt>
                <c:pt idx="50878">
                  <c:v>1.7658088356256499E-2</c:v>
                </c:pt>
                <c:pt idx="50879">
                  <c:v>1.7658086493611301E-2</c:v>
                </c:pt>
                <c:pt idx="50880">
                  <c:v>1.7658086493611301E-2</c:v>
                </c:pt>
                <c:pt idx="50881">
                  <c:v>1.7658079043030701E-2</c:v>
                </c:pt>
                <c:pt idx="50882">
                  <c:v>1.7658079043030701E-2</c:v>
                </c:pt>
                <c:pt idx="50883">
                  <c:v>1.76580771803856E-2</c:v>
                </c:pt>
                <c:pt idx="50884">
                  <c:v>1.76580715924501E-2</c:v>
                </c:pt>
                <c:pt idx="50885">
                  <c:v>1.7658067867159798E-2</c:v>
                </c:pt>
                <c:pt idx="50886">
                  <c:v>1.7658066004514701E-2</c:v>
                </c:pt>
                <c:pt idx="50887">
                  <c:v>1.7658062279224399E-2</c:v>
                </c:pt>
                <c:pt idx="50888">
                  <c:v>1.7658060416579201E-2</c:v>
                </c:pt>
                <c:pt idx="50889">
                  <c:v>1.7658060416579201E-2</c:v>
                </c:pt>
                <c:pt idx="50890">
                  <c:v>1.7658060416579201E-2</c:v>
                </c:pt>
                <c:pt idx="50891">
                  <c:v>1.76580492407084E-2</c:v>
                </c:pt>
                <c:pt idx="50892">
                  <c:v>1.76580511033535E-2</c:v>
                </c:pt>
                <c:pt idx="50893">
                  <c:v>1.7658047378063198E-2</c:v>
                </c:pt>
                <c:pt idx="50894">
                  <c:v>1.7658045515418101E-2</c:v>
                </c:pt>
                <c:pt idx="50895">
                  <c:v>1.76580436527729E-2</c:v>
                </c:pt>
                <c:pt idx="50896">
                  <c:v>1.7658038064837501E-2</c:v>
                </c:pt>
                <c:pt idx="50897">
                  <c:v>1.7658039927482602E-2</c:v>
                </c:pt>
                <c:pt idx="50898">
                  <c:v>1.7658038064837501E-2</c:v>
                </c:pt>
                <c:pt idx="50899">
                  <c:v>1.7658032476902001E-2</c:v>
                </c:pt>
                <c:pt idx="50900">
                  <c:v>1.76580306142569E-2</c:v>
                </c:pt>
                <c:pt idx="50901">
                  <c:v>1.7658026888966599E-2</c:v>
                </c:pt>
                <c:pt idx="50902">
                  <c:v>1.7658025026321401E-2</c:v>
                </c:pt>
                <c:pt idx="50903">
                  <c:v>1.7658019438386002E-2</c:v>
                </c:pt>
                <c:pt idx="50904">
                  <c:v>1.76580231636763E-2</c:v>
                </c:pt>
                <c:pt idx="50905">
                  <c:v>1.76580175757408E-2</c:v>
                </c:pt>
                <c:pt idx="50906">
                  <c:v>1.7658013850450498E-2</c:v>
                </c:pt>
                <c:pt idx="50907">
                  <c:v>1.7658011987805401E-2</c:v>
                </c:pt>
                <c:pt idx="50908">
                  <c:v>1.76580101251602E-2</c:v>
                </c:pt>
                <c:pt idx="50909">
                  <c:v>1.7658004537224801E-2</c:v>
                </c:pt>
                <c:pt idx="50910">
                  <c:v>1.7658000811934499E-2</c:v>
                </c:pt>
                <c:pt idx="50911">
                  <c:v>1.76580026745796E-2</c:v>
                </c:pt>
                <c:pt idx="50912">
                  <c:v>1.76579970866442E-2</c:v>
                </c:pt>
                <c:pt idx="50913">
                  <c:v>1.7657993361353898E-2</c:v>
                </c:pt>
                <c:pt idx="50914">
                  <c:v>1.7657995223998999E-2</c:v>
                </c:pt>
                <c:pt idx="50915">
                  <c:v>1.7657991498708701E-2</c:v>
                </c:pt>
                <c:pt idx="50916">
                  <c:v>1.7657987773418399E-2</c:v>
                </c:pt>
                <c:pt idx="50917">
                  <c:v>1.7657987773418399E-2</c:v>
                </c:pt>
                <c:pt idx="50918">
                  <c:v>1.76579840481281E-2</c:v>
                </c:pt>
                <c:pt idx="50919">
                  <c:v>1.7657978460192701E-2</c:v>
                </c:pt>
                <c:pt idx="50920">
                  <c:v>1.76579765975475E-2</c:v>
                </c:pt>
                <c:pt idx="50921">
                  <c:v>1.76579765975475E-2</c:v>
                </c:pt>
                <c:pt idx="50922">
                  <c:v>1.76579691469669E-2</c:v>
                </c:pt>
                <c:pt idx="50923">
                  <c:v>1.76579691469669E-2</c:v>
                </c:pt>
                <c:pt idx="50924">
                  <c:v>1.7657967284321799E-2</c:v>
                </c:pt>
                <c:pt idx="50925">
                  <c:v>1.76579635590315E-2</c:v>
                </c:pt>
                <c:pt idx="50926">
                  <c:v>1.7657961696386299E-2</c:v>
                </c:pt>
                <c:pt idx="50927">
                  <c:v>1.76579561084509E-2</c:v>
                </c:pt>
                <c:pt idx="50928">
                  <c:v>1.76579561084509E-2</c:v>
                </c:pt>
                <c:pt idx="50929">
                  <c:v>1.7657954245805699E-2</c:v>
                </c:pt>
                <c:pt idx="50930">
                  <c:v>1.7657952383160602E-2</c:v>
                </c:pt>
                <c:pt idx="50931">
                  <c:v>1.76579505205154E-2</c:v>
                </c:pt>
                <c:pt idx="50932">
                  <c:v>1.7657946795225098E-2</c:v>
                </c:pt>
                <c:pt idx="50933">
                  <c:v>1.7657944932580001E-2</c:v>
                </c:pt>
                <c:pt idx="50934">
                  <c:v>1.7657941207289699E-2</c:v>
                </c:pt>
                <c:pt idx="50935">
                  <c:v>1.7657941207289699E-2</c:v>
                </c:pt>
                <c:pt idx="50936">
                  <c:v>1.76579356193543E-2</c:v>
                </c:pt>
                <c:pt idx="50937">
                  <c:v>1.7657933756709099E-2</c:v>
                </c:pt>
                <c:pt idx="50938">
                  <c:v>1.7657926306128498E-2</c:v>
                </c:pt>
                <c:pt idx="50939">
                  <c:v>1.76579281687737E-2</c:v>
                </c:pt>
                <c:pt idx="50940">
                  <c:v>1.7657924443483401E-2</c:v>
                </c:pt>
                <c:pt idx="50941">
                  <c:v>1.7657920718193099E-2</c:v>
                </c:pt>
                <c:pt idx="50942">
                  <c:v>1.76579225808382E-2</c:v>
                </c:pt>
                <c:pt idx="50943">
                  <c:v>1.7657916992902801E-2</c:v>
                </c:pt>
                <c:pt idx="50944">
                  <c:v>1.7657913267612499E-2</c:v>
                </c:pt>
                <c:pt idx="50945">
                  <c:v>1.7657913267612499E-2</c:v>
                </c:pt>
                <c:pt idx="50946">
                  <c:v>1.7657911404967301E-2</c:v>
                </c:pt>
                <c:pt idx="50947">
                  <c:v>1.7657907679676999E-2</c:v>
                </c:pt>
                <c:pt idx="50948">
                  <c:v>1.7657903954386701E-2</c:v>
                </c:pt>
                <c:pt idx="50949">
                  <c:v>1.76579020917416E-2</c:v>
                </c:pt>
                <c:pt idx="50950">
                  <c:v>1.7657898366451302E-2</c:v>
                </c:pt>
                <c:pt idx="50951">
                  <c:v>1.7657894641161E-2</c:v>
                </c:pt>
                <c:pt idx="50952">
                  <c:v>1.7657890915870701E-2</c:v>
                </c:pt>
                <c:pt idx="50953">
                  <c:v>1.7657890915870701E-2</c:v>
                </c:pt>
                <c:pt idx="50954">
                  <c:v>1.7657887190580399E-2</c:v>
                </c:pt>
                <c:pt idx="50955">
                  <c:v>1.7657885327935201E-2</c:v>
                </c:pt>
                <c:pt idx="50956">
                  <c:v>1.7657883465290101E-2</c:v>
                </c:pt>
                <c:pt idx="50957">
                  <c:v>1.76578816026449E-2</c:v>
                </c:pt>
                <c:pt idx="50958">
                  <c:v>1.7657877877354601E-2</c:v>
                </c:pt>
                <c:pt idx="50959">
                  <c:v>1.76578760147095E-2</c:v>
                </c:pt>
                <c:pt idx="50960">
                  <c:v>1.7657874152064299E-2</c:v>
                </c:pt>
                <c:pt idx="50961">
                  <c:v>1.7657870426774001E-2</c:v>
                </c:pt>
                <c:pt idx="50962">
                  <c:v>1.7657866701483699E-2</c:v>
                </c:pt>
                <c:pt idx="50963">
                  <c:v>1.7657864838838602E-2</c:v>
                </c:pt>
                <c:pt idx="50964">
                  <c:v>1.76578611135483E-2</c:v>
                </c:pt>
                <c:pt idx="50965">
                  <c:v>1.76578611135483E-2</c:v>
                </c:pt>
                <c:pt idx="50966">
                  <c:v>1.7657857388258001E-2</c:v>
                </c:pt>
                <c:pt idx="50967">
                  <c:v>1.7657853662967699E-2</c:v>
                </c:pt>
                <c:pt idx="50968">
                  <c:v>1.7657851800322501E-2</c:v>
                </c:pt>
                <c:pt idx="50969">
                  <c:v>1.7657848075032199E-2</c:v>
                </c:pt>
                <c:pt idx="50970">
                  <c:v>1.7657848075032199E-2</c:v>
                </c:pt>
                <c:pt idx="50971">
                  <c:v>1.7657844349741901E-2</c:v>
                </c:pt>
                <c:pt idx="50972">
                  <c:v>1.7657838761806498E-2</c:v>
                </c:pt>
                <c:pt idx="50973">
                  <c:v>1.7657838761806498E-2</c:v>
                </c:pt>
                <c:pt idx="50974">
                  <c:v>1.76578350365162E-2</c:v>
                </c:pt>
                <c:pt idx="50975">
                  <c:v>1.7657836899161301E-2</c:v>
                </c:pt>
                <c:pt idx="50976">
                  <c:v>1.76578294485807E-2</c:v>
                </c:pt>
                <c:pt idx="50977">
                  <c:v>1.76578275859356E-2</c:v>
                </c:pt>
                <c:pt idx="50978">
                  <c:v>1.7657823860645301E-2</c:v>
                </c:pt>
                <c:pt idx="50979">
                  <c:v>1.76578219980001E-2</c:v>
                </c:pt>
                <c:pt idx="50980">
                  <c:v>1.76578219980001E-2</c:v>
                </c:pt>
                <c:pt idx="50981">
                  <c:v>1.7657818272709801E-2</c:v>
                </c:pt>
                <c:pt idx="50982">
                  <c:v>1.7657812684774399E-2</c:v>
                </c:pt>
                <c:pt idx="50983">
                  <c:v>1.7657810822129302E-2</c:v>
                </c:pt>
                <c:pt idx="50984">
                  <c:v>1.7657810822129302E-2</c:v>
                </c:pt>
                <c:pt idx="50985">
                  <c:v>1.7657805234193798E-2</c:v>
                </c:pt>
                <c:pt idx="50986">
                  <c:v>1.7657805234193798E-2</c:v>
                </c:pt>
                <c:pt idx="50987">
                  <c:v>1.76578015089035E-2</c:v>
                </c:pt>
                <c:pt idx="50988">
                  <c:v>1.7657797783613201E-2</c:v>
                </c:pt>
                <c:pt idx="50989">
                  <c:v>1.7657795920968101E-2</c:v>
                </c:pt>
                <c:pt idx="50990">
                  <c:v>1.76577940583229E-2</c:v>
                </c:pt>
                <c:pt idx="50991">
                  <c:v>1.76577940583229E-2</c:v>
                </c:pt>
                <c:pt idx="50992">
                  <c:v>1.7657786607742299E-2</c:v>
                </c:pt>
                <c:pt idx="50993">
                  <c:v>1.76577884703875E-2</c:v>
                </c:pt>
                <c:pt idx="50994">
                  <c:v>1.7657782882452001E-2</c:v>
                </c:pt>
                <c:pt idx="50995">
                  <c:v>1.76577810198069E-2</c:v>
                </c:pt>
                <c:pt idx="50996">
                  <c:v>1.76577810198069E-2</c:v>
                </c:pt>
                <c:pt idx="50997">
                  <c:v>1.76577754318714E-2</c:v>
                </c:pt>
                <c:pt idx="50998">
                  <c:v>1.7657771706581098E-2</c:v>
                </c:pt>
                <c:pt idx="50999">
                  <c:v>1.7657771706581098E-2</c:v>
                </c:pt>
                <c:pt idx="51000">
                  <c:v>1.76577679812908E-2</c:v>
                </c:pt>
                <c:pt idx="51001">
                  <c:v>1.7657764256000501E-2</c:v>
                </c:pt>
                <c:pt idx="51002">
                  <c:v>1.7657762393355401E-2</c:v>
                </c:pt>
                <c:pt idx="51003">
                  <c:v>1.76577605307102E-2</c:v>
                </c:pt>
                <c:pt idx="51004">
                  <c:v>1.7657756805419901E-2</c:v>
                </c:pt>
                <c:pt idx="51005">
                  <c:v>1.76577549427748E-2</c:v>
                </c:pt>
                <c:pt idx="51006">
                  <c:v>1.7657751217484498E-2</c:v>
                </c:pt>
                <c:pt idx="51007">
                  <c:v>1.7657749354839301E-2</c:v>
                </c:pt>
                <c:pt idx="51008">
                  <c:v>1.7657745629548999E-2</c:v>
                </c:pt>
                <c:pt idx="51009">
                  <c:v>1.76577419042587E-2</c:v>
                </c:pt>
                <c:pt idx="51010">
                  <c:v>1.76577400416136E-2</c:v>
                </c:pt>
                <c:pt idx="51011">
                  <c:v>1.76577400416136E-2</c:v>
                </c:pt>
                <c:pt idx="51012">
                  <c:v>1.7657738178968398E-2</c:v>
                </c:pt>
                <c:pt idx="51013">
                  <c:v>1.7657732591032999E-2</c:v>
                </c:pt>
                <c:pt idx="51014">
                  <c:v>1.7657730728387801E-2</c:v>
                </c:pt>
                <c:pt idx="51015">
                  <c:v>1.7657728865742701E-2</c:v>
                </c:pt>
                <c:pt idx="51016">
                  <c:v>1.7657723277807201E-2</c:v>
                </c:pt>
                <c:pt idx="51017">
                  <c:v>1.7657723277807201E-2</c:v>
                </c:pt>
                <c:pt idx="51018">
                  <c:v>1.76577214151621E-2</c:v>
                </c:pt>
                <c:pt idx="51019">
                  <c:v>1.7657715827226601E-2</c:v>
                </c:pt>
                <c:pt idx="51020">
                  <c:v>1.7657715827226601E-2</c:v>
                </c:pt>
                <c:pt idx="51021">
                  <c:v>1.7657712101936299E-2</c:v>
                </c:pt>
                <c:pt idx="51022">
                  <c:v>1.7657710239291202E-2</c:v>
                </c:pt>
                <c:pt idx="51023">
                  <c:v>1.7657708376646E-2</c:v>
                </c:pt>
                <c:pt idx="51024">
                  <c:v>1.7657702788710601E-2</c:v>
                </c:pt>
                <c:pt idx="51025">
                  <c:v>1.7657702788710601E-2</c:v>
                </c:pt>
                <c:pt idx="51026">
                  <c:v>1.7657697200775101E-2</c:v>
                </c:pt>
                <c:pt idx="51027">
                  <c:v>1.7657695338130001E-2</c:v>
                </c:pt>
                <c:pt idx="51028">
                  <c:v>1.76576934754849E-2</c:v>
                </c:pt>
                <c:pt idx="51029">
                  <c:v>1.7657689750194602E-2</c:v>
                </c:pt>
                <c:pt idx="51030">
                  <c:v>1.7657689750194602E-2</c:v>
                </c:pt>
                <c:pt idx="51031">
                  <c:v>1.76576860249043E-2</c:v>
                </c:pt>
                <c:pt idx="51032">
                  <c:v>1.7657682299614001E-2</c:v>
                </c:pt>
                <c:pt idx="51033">
                  <c:v>1.7657678574323699E-2</c:v>
                </c:pt>
                <c:pt idx="51034">
                  <c:v>1.7657676711678501E-2</c:v>
                </c:pt>
                <c:pt idx="51035">
                  <c:v>1.7657674849033401E-2</c:v>
                </c:pt>
                <c:pt idx="51036">
                  <c:v>1.76576729863882E-2</c:v>
                </c:pt>
                <c:pt idx="51037">
                  <c:v>1.7657671123743099E-2</c:v>
                </c:pt>
                <c:pt idx="51038">
                  <c:v>1.7657669261097901E-2</c:v>
                </c:pt>
                <c:pt idx="51039">
                  <c:v>1.7657665535807599E-2</c:v>
                </c:pt>
                <c:pt idx="51040">
                  <c:v>1.76576599478722E-2</c:v>
                </c:pt>
                <c:pt idx="51041">
                  <c:v>1.7657661810517301E-2</c:v>
                </c:pt>
                <c:pt idx="51042">
                  <c:v>1.7657656222581902E-2</c:v>
                </c:pt>
                <c:pt idx="51043">
                  <c:v>1.76576543599367E-2</c:v>
                </c:pt>
                <c:pt idx="51044">
                  <c:v>1.76576524972916E-2</c:v>
                </c:pt>
                <c:pt idx="51045">
                  <c:v>1.7657648772001301E-2</c:v>
                </c:pt>
                <c:pt idx="51046">
                  <c:v>1.76576469093561E-2</c:v>
                </c:pt>
                <c:pt idx="51047">
                  <c:v>1.76576469093561E-2</c:v>
                </c:pt>
                <c:pt idx="51048">
                  <c:v>1.76576394587755E-2</c:v>
                </c:pt>
                <c:pt idx="51049">
                  <c:v>1.76576394587755E-2</c:v>
                </c:pt>
                <c:pt idx="51050">
                  <c:v>1.7657635733485201E-2</c:v>
                </c:pt>
                <c:pt idx="51051">
                  <c:v>1.76576338708401E-2</c:v>
                </c:pt>
                <c:pt idx="51052">
                  <c:v>1.7657630145549798E-2</c:v>
                </c:pt>
                <c:pt idx="51053">
                  <c:v>1.7657630145549798E-2</c:v>
                </c:pt>
                <c:pt idx="51054">
                  <c:v>1.7657624557614299E-2</c:v>
                </c:pt>
                <c:pt idx="51055">
                  <c:v>1.7657620832324E-2</c:v>
                </c:pt>
                <c:pt idx="51056">
                  <c:v>1.76576189696789E-2</c:v>
                </c:pt>
                <c:pt idx="51057">
                  <c:v>1.76576189696789E-2</c:v>
                </c:pt>
                <c:pt idx="51058">
                  <c:v>1.7657615244388601E-2</c:v>
                </c:pt>
                <c:pt idx="51059">
                  <c:v>1.76576133817434E-2</c:v>
                </c:pt>
                <c:pt idx="51060">
                  <c:v>1.7657611519098299E-2</c:v>
                </c:pt>
                <c:pt idx="51061">
                  <c:v>1.7657605931162799E-2</c:v>
                </c:pt>
                <c:pt idx="51062">
                  <c:v>1.7657607793808001E-2</c:v>
                </c:pt>
                <c:pt idx="51063">
                  <c:v>1.7657602205872501E-2</c:v>
                </c:pt>
                <c:pt idx="51064">
                  <c:v>1.7657598480582199E-2</c:v>
                </c:pt>
                <c:pt idx="51065">
                  <c:v>1.7657598480582199E-2</c:v>
                </c:pt>
                <c:pt idx="51066">
                  <c:v>1.7657594755291901E-2</c:v>
                </c:pt>
                <c:pt idx="51067">
                  <c:v>1.7657594755291901E-2</c:v>
                </c:pt>
                <c:pt idx="51068">
                  <c:v>1.7657589167356501E-2</c:v>
                </c:pt>
                <c:pt idx="51069">
                  <c:v>1.76575854420662E-2</c:v>
                </c:pt>
                <c:pt idx="51070">
                  <c:v>1.7657583579420998E-2</c:v>
                </c:pt>
                <c:pt idx="51071">
                  <c:v>1.76575798541307E-2</c:v>
                </c:pt>
                <c:pt idx="51072">
                  <c:v>1.7657577991485599E-2</c:v>
                </c:pt>
                <c:pt idx="51073">
                  <c:v>1.7657577991485599E-2</c:v>
                </c:pt>
                <c:pt idx="51074">
                  <c:v>1.76575724035502E-2</c:v>
                </c:pt>
                <c:pt idx="51075">
                  <c:v>1.7657570540904999E-2</c:v>
                </c:pt>
                <c:pt idx="51076">
                  <c:v>1.7657568678259902E-2</c:v>
                </c:pt>
                <c:pt idx="51077">
                  <c:v>1.7657563090324398E-2</c:v>
                </c:pt>
                <c:pt idx="51078">
                  <c:v>1.7657563090324398E-2</c:v>
                </c:pt>
                <c:pt idx="51079">
                  <c:v>1.76575649529696E-2</c:v>
                </c:pt>
                <c:pt idx="51080">
                  <c:v>1.76575593650341E-2</c:v>
                </c:pt>
                <c:pt idx="51081">
                  <c:v>1.7657553777098701E-2</c:v>
                </c:pt>
                <c:pt idx="51082">
                  <c:v>1.7657553777098701E-2</c:v>
                </c:pt>
                <c:pt idx="51083">
                  <c:v>1.7657550051808399E-2</c:v>
                </c:pt>
                <c:pt idx="51084">
                  <c:v>1.76575463265181E-2</c:v>
                </c:pt>
                <c:pt idx="51085">
                  <c:v>1.7657542601227798E-2</c:v>
                </c:pt>
                <c:pt idx="51086">
                  <c:v>1.7657544463872899E-2</c:v>
                </c:pt>
                <c:pt idx="51087">
                  <c:v>1.7657540738582601E-2</c:v>
                </c:pt>
                <c:pt idx="51088">
                  <c:v>1.7657537013292299E-2</c:v>
                </c:pt>
                <c:pt idx="51089">
                  <c:v>1.7657535150647202E-2</c:v>
                </c:pt>
                <c:pt idx="51090">
                  <c:v>1.7657529562711698E-2</c:v>
                </c:pt>
                <c:pt idx="51091">
                  <c:v>1.7657529562711698E-2</c:v>
                </c:pt>
                <c:pt idx="51092">
                  <c:v>1.7657527700066601E-2</c:v>
                </c:pt>
                <c:pt idx="51093">
                  <c:v>1.7657523974776299E-2</c:v>
                </c:pt>
                <c:pt idx="51094">
                  <c:v>1.7657520249486001E-2</c:v>
                </c:pt>
                <c:pt idx="51095">
                  <c:v>1.7657518386840799E-2</c:v>
                </c:pt>
                <c:pt idx="51096">
                  <c:v>1.7657518386840799E-2</c:v>
                </c:pt>
                <c:pt idx="51097">
                  <c:v>1.76575127989054E-2</c:v>
                </c:pt>
                <c:pt idx="51098">
                  <c:v>1.76575127989054E-2</c:v>
                </c:pt>
                <c:pt idx="51099">
                  <c:v>1.7657509073615098E-2</c:v>
                </c:pt>
                <c:pt idx="51100">
                  <c:v>1.7657507210969901E-2</c:v>
                </c:pt>
                <c:pt idx="51101">
                  <c:v>1.7657503485679599E-2</c:v>
                </c:pt>
                <c:pt idx="51102">
                  <c:v>1.76574997603893E-2</c:v>
                </c:pt>
                <c:pt idx="51103">
                  <c:v>1.7657496035098998E-2</c:v>
                </c:pt>
                <c:pt idx="51104">
                  <c:v>1.7657494172453901E-2</c:v>
                </c:pt>
                <c:pt idx="51105">
                  <c:v>1.7657494172453901E-2</c:v>
                </c:pt>
                <c:pt idx="51106">
                  <c:v>1.76574923098087E-2</c:v>
                </c:pt>
                <c:pt idx="51107">
                  <c:v>1.7657488584518401E-2</c:v>
                </c:pt>
                <c:pt idx="51108">
                  <c:v>1.7657484859228099E-2</c:v>
                </c:pt>
                <c:pt idx="51109">
                  <c:v>1.7657482996582999E-2</c:v>
                </c:pt>
                <c:pt idx="51110">
                  <c:v>1.7657481133937801E-2</c:v>
                </c:pt>
                <c:pt idx="51111">
                  <c:v>1.7657477408647499E-2</c:v>
                </c:pt>
                <c:pt idx="51112">
                  <c:v>1.7657477408647499E-2</c:v>
                </c:pt>
                <c:pt idx="51113">
                  <c:v>1.76574718207121E-2</c:v>
                </c:pt>
                <c:pt idx="51114">
                  <c:v>1.7657469958066899E-2</c:v>
                </c:pt>
                <c:pt idx="51115">
                  <c:v>1.76574662327766E-2</c:v>
                </c:pt>
                <c:pt idx="51116">
                  <c:v>1.76574643701315E-2</c:v>
                </c:pt>
                <c:pt idx="51117">
                  <c:v>1.76574643701315E-2</c:v>
                </c:pt>
                <c:pt idx="51118">
                  <c:v>1.7657460644841201E-2</c:v>
                </c:pt>
                <c:pt idx="51119">
                  <c:v>1.7657456919550899E-2</c:v>
                </c:pt>
                <c:pt idx="51120">
                  <c:v>1.7657453194260601E-2</c:v>
                </c:pt>
                <c:pt idx="51121">
                  <c:v>1.76574513316155E-2</c:v>
                </c:pt>
                <c:pt idx="51122">
                  <c:v>1.7657447606325202E-2</c:v>
                </c:pt>
                <c:pt idx="51123">
                  <c:v>1.765744574368E-2</c:v>
                </c:pt>
                <c:pt idx="51124">
                  <c:v>1.76574438810349E-2</c:v>
                </c:pt>
                <c:pt idx="51125">
                  <c:v>1.7657440155744601E-2</c:v>
                </c:pt>
                <c:pt idx="51126">
                  <c:v>1.7657436430454299E-2</c:v>
                </c:pt>
                <c:pt idx="51127">
                  <c:v>1.7657434567809101E-2</c:v>
                </c:pt>
                <c:pt idx="51128">
                  <c:v>1.7657428979873699E-2</c:v>
                </c:pt>
                <c:pt idx="51129">
                  <c:v>1.7657432705164001E-2</c:v>
                </c:pt>
                <c:pt idx="51130">
                  <c:v>1.7657427117228501E-2</c:v>
                </c:pt>
                <c:pt idx="51131">
                  <c:v>1.7657427117228501E-2</c:v>
                </c:pt>
                <c:pt idx="51132">
                  <c:v>1.7657423391938199E-2</c:v>
                </c:pt>
                <c:pt idx="51133">
                  <c:v>1.7657421529293098E-2</c:v>
                </c:pt>
                <c:pt idx="51134">
                  <c:v>1.76574178040028E-2</c:v>
                </c:pt>
                <c:pt idx="51135">
                  <c:v>1.7657414078712502E-2</c:v>
                </c:pt>
                <c:pt idx="51136">
                  <c:v>1.7657414078712502E-2</c:v>
                </c:pt>
                <c:pt idx="51137">
                  <c:v>1.76574103534222E-2</c:v>
                </c:pt>
                <c:pt idx="51138">
                  <c:v>1.7657406628131901E-2</c:v>
                </c:pt>
                <c:pt idx="51139">
                  <c:v>1.7657406628131901E-2</c:v>
                </c:pt>
                <c:pt idx="51140">
                  <c:v>1.7657402902841599E-2</c:v>
                </c:pt>
                <c:pt idx="51141">
                  <c:v>1.7657399177551301E-2</c:v>
                </c:pt>
                <c:pt idx="51142">
                  <c:v>1.7657393589615801E-2</c:v>
                </c:pt>
                <c:pt idx="51143">
                  <c:v>1.7657393589615801E-2</c:v>
                </c:pt>
                <c:pt idx="51144">
                  <c:v>1.7657389864325499E-2</c:v>
                </c:pt>
                <c:pt idx="51145">
                  <c:v>1.7657388001680398E-2</c:v>
                </c:pt>
                <c:pt idx="51146">
                  <c:v>1.76573842763901E-2</c:v>
                </c:pt>
                <c:pt idx="51147">
                  <c:v>1.7657382413744899E-2</c:v>
                </c:pt>
                <c:pt idx="51148">
                  <c:v>1.7657380551099802E-2</c:v>
                </c:pt>
                <c:pt idx="51149">
                  <c:v>1.76573786884546E-2</c:v>
                </c:pt>
                <c:pt idx="51150">
                  <c:v>1.76573768258095E-2</c:v>
                </c:pt>
                <c:pt idx="51151">
                  <c:v>1.7657374963164298E-2</c:v>
                </c:pt>
                <c:pt idx="51152">
                  <c:v>1.7657371237874E-2</c:v>
                </c:pt>
                <c:pt idx="51153">
                  <c:v>1.7657369375228899E-2</c:v>
                </c:pt>
                <c:pt idx="51154">
                  <c:v>1.7657365649938601E-2</c:v>
                </c:pt>
                <c:pt idx="51155">
                  <c:v>1.7657365649938601E-2</c:v>
                </c:pt>
                <c:pt idx="51156">
                  <c:v>1.7657360062003101E-2</c:v>
                </c:pt>
                <c:pt idx="51157">
                  <c:v>1.7657358199358E-2</c:v>
                </c:pt>
                <c:pt idx="51158">
                  <c:v>1.7657356336712799E-2</c:v>
                </c:pt>
                <c:pt idx="51159">
                  <c:v>1.76573507487774E-2</c:v>
                </c:pt>
                <c:pt idx="51160">
                  <c:v>1.76573507487774E-2</c:v>
                </c:pt>
                <c:pt idx="51161">
                  <c:v>1.76573451608419E-2</c:v>
                </c:pt>
                <c:pt idx="51162">
                  <c:v>1.76573432981968E-2</c:v>
                </c:pt>
                <c:pt idx="51163">
                  <c:v>1.76573432981968E-2</c:v>
                </c:pt>
                <c:pt idx="51164">
                  <c:v>1.7657339572906501E-2</c:v>
                </c:pt>
                <c:pt idx="51165">
                  <c:v>1.76573377102613E-2</c:v>
                </c:pt>
                <c:pt idx="51166">
                  <c:v>1.7657335847616199E-2</c:v>
                </c:pt>
                <c:pt idx="51167">
                  <c:v>1.7657332122325901E-2</c:v>
                </c:pt>
                <c:pt idx="51168">
                  <c:v>1.7657328397035599E-2</c:v>
                </c:pt>
                <c:pt idx="51169">
                  <c:v>1.76573246717453E-2</c:v>
                </c:pt>
                <c:pt idx="51170">
                  <c:v>1.76573246717453E-2</c:v>
                </c:pt>
                <c:pt idx="51171">
                  <c:v>1.7657320946454998E-2</c:v>
                </c:pt>
                <c:pt idx="51172">
                  <c:v>1.76573172211647E-2</c:v>
                </c:pt>
                <c:pt idx="51173">
                  <c:v>1.76573172211647E-2</c:v>
                </c:pt>
                <c:pt idx="51174">
                  <c:v>1.7657315358519599E-2</c:v>
                </c:pt>
                <c:pt idx="51175">
                  <c:v>1.76573097705841E-2</c:v>
                </c:pt>
                <c:pt idx="51176">
                  <c:v>1.7657307907938999E-2</c:v>
                </c:pt>
                <c:pt idx="51177">
                  <c:v>1.7657307907938999E-2</c:v>
                </c:pt>
                <c:pt idx="51178">
                  <c:v>1.7657302320003499E-2</c:v>
                </c:pt>
                <c:pt idx="51179">
                  <c:v>1.7657300457358398E-2</c:v>
                </c:pt>
                <c:pt idx="51180">
                  <c:v>1.7657298594713201E-2</c:v>
                </c:pt>
                <c:pt idx="51181">
                  <c:v>1.7657294869422899E-2</c:v>
                </c:pt>
                <c:pt idx="51182">
                  <c:v>1.7657294869422899E-2</c:v>
                </c:pt>
                <c:pt idx="51183">
                  <c:v>1.76572911441326E-2</c:v>
                </c:pt>
                <c:pt idx="51184">
                  <c:v>1.7657287418842298E-2</c:v>
                </c:pt>
                <c:pt idx="51185">
                  <c:v>1.7657285556197201E-2</c:v>
                </c:pt>
                <c:pt idx="51186">
                  <c:v>1.7657279968261701E-2</c:v>
                </c:pt>
                <c:pt idx="51187">
                  <c:v>1.7657281830906899E-2</c:v>
                </c:pt>
                <c:pt idx="51188">
                  <c:v>1.7657274380326299E-2</c:v>
                </c:pt>
                <c:pt idx="51189">
                  <c:v>1.7657274380326299E-2</c:v>
                </c:pt>
                <c:pt idx="51190">
                  <c:v>1.7657272517681101E-2</c:v>
                </c:pt>
                <c:pt idx="51191">
                  <c:v>1.7657270655036E-2</c:v>
                </c:pt>
                <c:pt idx="51192">
                  <c:v>1.7657268792390799E-2</c:v>
                </c:pt>
                <c:pt idx="51193">
                  <c:v>1.7657265067100501E-2</c:v>
                </c:pt>
                <c:pt idx="51194">
                  <c:v>1.7657261341810199E-2</c:v>
                </c:pt>
                <c:pt idx="51195">
                  <c:v>1.7657261341810199E-2</c:v>
                </c:pt>
                <c:pt idx="51196">
                  <c:v>1.76572576165199E-2</c:v>
                </c:pt>
                <c:pt idx="51197">
                  <c:v>1.76572557538748E-2</c:v>
                </c:pt>
                <c:pt idx="51198">
                  <c:v>1.7657252028584501E-2</c:v>
                </c:pt>
                <c:pt idx="51199">
                  <c:v>1.76572501659393E-2</c:v>
                </c:pt>
                <c:pt idx="51200">
                  <c:v>1.7657248303294199E-2</c:v>
                </c:pt>
                <c:pt idx="51201">
                  <c:v>1.7657244578003901E-2</c:v>
                </c:pt>
                <c:pt idx="51202">
                  <c:v>1.7657238990068401E-2</c:v>
                </c:pt>
                <c:pt idx="51203">
                  <c:v>1.7657238990068401E-2</c:v>
                </c:pt>
                <c:pt idx="51204">
                  <c:v>1.7657235264778099E-2</c:v>
                </c:pt>
                <c:pt idx="51205">
                  <c:v>1.7657231539487801E-2</c:v>
                </c:pt>
                <c:pt idx="51206">
                  <c:v>1.7657227814197499E-2</c:v>
                </c:pt>
                <c:pt idx="51207">
                  <c:v>1.7657225951552401E-2</c:v>
                </c:pt>
                <c:pt idx="51208">
                  <c:v>1.76572222262621E-2</c:v>
                </c:pt>
                <c:pt idx="51209">
                  <c:v>1.76572240889072E-2</c:v>
                </c:pt>
                <c:pt idx="51210">
                  <c:v>1.7657218500971801E-2</c:v>
                </c:pt>
                <c:pt idx="51211">
                  <c:v>1.7657218500971801E-2</c:v>
                </c:pt>
                <c:pt idx="51212">
                  <c:v>1.7657214775681499E-2</c:v>
                </c:pt>
                <c:pt idx="51213">
                  <c:v>1.7657211050391201E-2</c:v>
                </c:pt>
                <c:pt idx="51214">
                  <c:v>1.76572091877461E-2</c:v>
                </c:pt>
                <c:pt idx="51215">
                  <c:v>1.7657205462455802E-2</c:v>
                </c:pt>
                <c:pt idx="51216">
                  <c:v>1.76572035998106E-2</c:v>
                </c:pt>
                <c:pt idx="51217">
                  <c:v>1.76572017371655E-2</c:v>
                </c:pt>
                <c:pt idx="51218">
                  <c:v>1.7657199874520298E-2</c:v>
                </c:pt>
                <c:pt idx="51219">
                  <c:v>1.765719614923E-2</c:v>
                </c:pt>
                <c:pt idx="51220">
                  <c:v>1.765719614923E-2</c:v>
                </c:pt>
                <c:pt idx="51221">
                  <c:v>1.7657192423939701E-2</c:v>
                </c:pt>
                <c:pt idx="51222">
                  <c:v>1.7657188698649399E-2</c:v>
                </c:pt>
                <c:pt idx="51223">
                  <c:v>1.7657184973359101E-2</c:v>
                </c:pt>
                <c:pt idx="51224">
                  <c:v>1.7657183110714E-2</c:v>
                </c:pt>
                <c:pt idx="51225">
                  <c:v>1.7657181248068799E-2</c:v>
                </c:pt>
                <c:pt idx="51226">
                  <c:v>1.7657177522778501E-2</c:v>
                </c:pt>
                <c:pt idx="51227">
                  <c:v>1.76571756601334E-2</c:v>
                </c:pt>
                <c:pt idx="51228">
                  <c:v>1.7657171934843102E-2</c:v>
                </c:pt>
                <c:pt idx="51229">
                  <c:v>1.7657171934843102E-2</c:v>
                </c:pt>
                <c:pt idx="51230">
                  <c:v>1.7657171934843102E-2</c:v>
                </c:pt>
                <c:pt idx="51231">
                  <c:v>1.7657166346907598E-2</c:v>
                </c:pt>
                <c:pt idx="51232">
                  <c:v>1.76571626216173E-2</c:v>
                </c:pt>
                <c:pt idx="51233">
                  <c:v>1.76571626216173E-2</c:v>
                </c:pt>
                <c:pt idx="51234">
                  <c:v>1.7657158896327001E-2</c:v>
                </c:pt>
                <c:pt idx="51235">
                  <c:v>1.7657155171036699E-2</c:v>
                </c:pt>
                <c:pt idx="51236">
                  <c:v>1.7657155171036699E-2</c:v>
                </c:pt>
                <c:pt idx="51237">
                  <c:v>1.76571495831013E-2</c:v>
                </c:pt>
                <c:pt idx="51238">
                  <c:v>1.7657147720456099E-2</c:v>
                </c:pt>
                <c:pt idx="51239">
                  <c:v>1.7657143995165801E-2</c:v>
                </c:pt>
                <c:pt idx="51240">
                  <c:v>1.7657143995165801E-2</c:v>
                </c:pt>
                <c:pt idx="51241">
                  <c:v>1.7657138407230401E-2</c:v>
                </c:pt>
                <c:pt idx="51242">
                  <c:v>1.7657140269875499E-2</c:v>
                </c:pt>
                <c:pt idx="51243">
                  <c:v>1.76571346819401E-2</c:v>
                </c:pt>
                <c:pt idx="51244">
                  <c:v>1.7657132819294898E-2</c:v>
                </c:pt>
                <c:pt idx="51245">
                  <c:v>1.7657130956649801E-2</c:v>
                </c:pt>
                <c:pt idx="51246">
                  <c:v>1.7657130956649801E-2</c:v>
                </c:pt>
                <c:pt idx="51247">
                  <c:v>1.7657123506069201E-2</c:v>
                </c:pt>
                <c:pt idx="51248">
                  <c:v>1.7657121643423999E-2</c:v>
                </c:pt>
                <c:pt idx="51249">
                  <c:v>1.7657119780778899E-2</c:v>
                </c:pt>
                <c:pt idx="51250">
                  <c:v>1.76571160554886E-2</c:v>
                </c:pt>
                <c:pt idx="51251">
                  <c:v>1.7657117918133701E-2</c:v>
                </c:pt>
                <c:pt idx="51252">
                  <c:v>1.7657112330198298E-2</c:v>
                </c:pt>
                <c:pt idx="51253">
                  <c:v>1.7657106742262799E-2</c:v>
                </c:pt>
                <c:pt idx="51254">
                  <c:v>1.7657106742262799E-2</c:v>
                </c:pt>
                <c:pt idx="51255">
                  <c:v>1.7657106742262799E-2</c:v>
                </c:pt>
                <c:pt idx="51256">
                  <c:v>1.76571011543274E-2</c:v>
                </c:pt>
                <c:pt idx="51257">
                  <c:v>1.7657099291682202E-2</c:v>
                </c:pt>
                <c:pt idx="51258">
                  <c:v>1.7657099291682202E-2</c:v>
                </c:pt>
                <c:pt idx="51259">
                  <c:v>1.7657093703746799E-2</c:v>
                </c:pt>
                <c:pt idx="51260">
                  <c:v>1.7657093703746799E-2</c:v>
                </c:pt>
                <c:pt idx="51261">
                  <c:v>1.76570881158114E-2</c:v>
                </c:pt>
                <c:pt idx="51262">
                  <c:v>1.7657086253166199E-2</c:v>
                </c:pt>
                <c:pt idx="51263">
                  <c:v>1.7657084390521102E-2</c:v>
                </c:pt>
                <c:pt idx="51264">
                  <c:v>1.76570825278759E-2</c:v>
                </c:pt>
                <c:pt idx="51265">
                  <c:v>1.7657076939940501E-2</c:v>
                </c:pt>
                <c:pt idx="51266">
                  <c:v>1.7657076939940501E-2</c:v>
                </c:pt>
                <c:pt idx="51267">
                  <c:v>1.76570750772953E-2</c:v>
                </c:pt>
                <c:pt idx="51268">
                  <c:v>1.7657071352005001E-2</c:v>
                </c:pt>
                <c:pt idx="51269">
                  <c:v>1.7657067626714699E-2</c:v>
                </c:pt>
                <c:pt idx="51270">
                  <c:v>1.7657065764069599E-2</c:v>
                </c:pt>
                <c:pt idx="51271">
                  <c:v>1.7657063901424401E-2</c:v>
                </c:pt>
                <c:pt idx="51272">
                  <c:v>1.7657060176134099E-2</c:v>
                </c:pt>
                <c:pt idx="51273">
                  <c:v>1.7657056450843801E-2</c:v>
                </c:pt>
                <c:pt idx="51274">
                  <c:v>1.76570545881987E-2</c:v>
                </c:pt>
                <c:pt idx="51275">
                  <c:v>1.7657050862908402E-2</c:v>
                </c:pt>
                <c:pt idx="51276">
                  <c:v>1.7657050862908402E-2</c:v>
                </c:pt>
                <c:pt idx="51277">
                  <c:v>1.76570490002632E-2</c:v>
                </c:pt>
                <c:pt idx="51278">
                  <c:v>1.76570471376181E-2</c:v>
                </c:pt>
                <c:pt idx="51279">
                  <c:v>1.7657043412327801E-2</c:v>
                </c:pt>
                <c:pt idx="51280">
                  <c:v>1.7657037824392301E-2</c:v>
                </c:pt>
                <c:pt idx="51281">
                  <c:v>1.7657035961747201E-2</c:v>
                </c:pt>
                <c:pt idx="51282">
                  <c:v>1.7657034099101999E-2</c:v>
                </c:pt>
                <c:pt idx="51283">
                  <c:v>1.7657034099101999E-2</c:v>
                </c:pt>
                <c:pt idx="51284">
                  <c:v>1.7657032236456899E-2</c:v>
                </c:pt>
                <c:pt idx="51285">
                  <c:v>1.7657026648521399E-2</c:v>
                </c:pt>
                <c:pt idx="51286">
                  <c:v>1.7657026648521399E-2</c:v>
                </c:pt>
                <c:pt idx="51287">
                  <c:v>1.7657021060586E-2</c:v>
                </c:pt>
                <c:pt idx="51288">
                  <c:v>1.7657017335295701E-2</c:v>
                </c:pt>
                <c:pt idx="51289">
                  <c:v>1.76570154726505E-2</c:v>
                </c:pt>
                <c:pt idx="51290">
                  <c:v>1.76570136100054E-2</c:v>
                </c:pt>
                <c:pt idx="51291">
                  <c:v>1.76570136100054E-2</c:v>
                </c:pt>
                <c:pt idx="51292">
                  <c:v>1.7657006159424799E-2</c:v>
                </c:pt>
                <c:pt idx="51293">
                  <c:v>1.7657006159424799E-2</c:v>
                </c:pt>
                <c:pt idx="51294">
                  <c:v>1.7657004296779601E-2</c:v>
                </c:pt>
                <c:pt idx="51295">
                  <c:v>1.7657000571489299E-2</c:v>
                </c:pt>
                <c:pt idx="51296">
                  <c:v>1.7656996846199001E-2</c:v>
                </c:pt>
                <c:pt idx="51297">
                  <c:v>1.7656996846199001E-2</c:v>
                </c:pt>
                <c:pt idx="51298">
                  <c:v>1.7656993120908699E-2</c:v>
                </c:pt>
                <c:pt idx="51299">
                  <c:v>8.4753021597862202E-2</c:v>
                </c:pt>
                <c:pt idx="51300">
                  <c:v>3.5120856016874299E-2</c:v>
                </c:pt>
                <c:pt idx="51301">
                  <c:v>3.2610408961772901E-3</c:v>
                </c:pt>
                <c:pt idx="51302">
                  <c:v>2.6529746130108799E-2</c:v>
                </c:pt>
                <c:pt idx="51303">
                  <c:v>4.2160850018262898E-2</c:v>
                </c:pt>
                <c:pt idx="51304">
                  <c:v>3.0883228406310099E-2</c:v>
                </c:pt>
                <c:pt idx="51305">
                  <c:v>2.1857339888811101E-2</c:v>
                </c:pt>
                <c:pt idx="51306">
                  <c:v>2.0388852804899198E-2</c:v>
                </c:pt>
                <c:pt idx="51307">
                  <c:v>1.7101455479860299E-2</c:v>
                </c:pt>
                <c:pt idx="51308">
                  <c:v>1.2085675261914701E-2</c:v>
                </c:pt>
                <c:pt idx="51309">
                  <c:v>1.0416963137686299E-2</c:v>
                </c:pt>
                <c:pt idx="51310">
                  <c:v>1.0116225108504301E-2</c:v>
                </c:pt>
                <c:pt idx="51311">
                  <c:v>6.8829278461635104E-3</c:v>
                </c:pt>
                <c:pt idx="51312">
                  <c:v>3.51296062581241E-3</c:v>
                </c:pt>
                <c:pt idx="51313">
                  <c:v>3.0735454056411999E-3</c:v>
                </c:pt>
                <c:pt idx="51314">
                  <c:v>5.5384761653840498E-3</c:v>
                </c:pt>
                <c:pt idx="51315">
                  <c:v>7.7643343247473301E-3</c:v>
                </c:pt>
                <c:pt idx="51316">
                  <c:v>6.6537936218082896E-3</c:v>
                </c:pt>
                <c:pt idx="51317">
                  <c:v>3.57951945625246E-3</c:v>
                </c:pt>
                <c:pt idx="51318">
                  <c:v>1.85125914867967E-3</c:v>
                </c:pt>
                <c:pt idx="51319">
                  <c:v>2.5464035570621499E-3</c:v>
                </c:pt>
                <c:pt idx="51320">
                  <c:v>4.0770592167973501E-3</c:v>
                </c:pt>
                <c:pt idx="51321">
                  <c:v>4.4917846098542196E-3</c:v>
                </c:pt>
                <c:pt idx="51322">
                  <c:v>3.3466652967035801E-3</c:v>
                </c:pt>
                <c:pt idx="51323">
                  <c:v>1.7674036789685501E-3</c:v>
                </c:pt>
                <c:pt idx="51324">
                  <c:v>1.17712561041117E-3</c:v>
                </c:pt>
                <c:pt idx="51325">
                  <c:v>1.84962200000882E-3</c:v>
                </c:pt>
                <c:pt idx="51326">
                  <c:v>2.6519657112658002E-3</c:v>
                </c:pt>
                <c:pt idx="51327">
                  <c:v>2.4627603124827099E-3</c:v>
                </c:pt>
                <c:pt idx="51328">
                  <c:v>1.5030874637886899E-3</c:v>
                </c:pt>
                <c:pt idx="51329">
                  <c:v>8.2902057329192801E-4</c:v>
                </c:pt>
                <c:pt idx="51330">
                  <c:v>9.6500827930867704E-4</c:v>
                </c:pt>
                <c:pt idx="51331">
                  <c:v>1.47206266410649E-3</c:v>
                </c:pt>
                <c:pt idx="51332">
                  <c:v>1.6349880024790801E-3</c:v>
                </c:pt>
                <c:pt idx="51333">
                  <c:v>1.24702346511185E-3</c:v>
                </c:pt>
                <c:pt idx="51334">
                  <c:v>7.1624398697167602E-4</c:v>
                </c:pt>
                <c:pt idx="51335">
                  <c:v>5.4821552475914402E-4</c:v>
                </c:pt>
                <c:pt idx="51336">
                  <c:v>7.9058372648432905E-4</c:v>
                </c:pt>
                <c:pt idx="51337">
                  <c:v>1.02820433676243E-3</c:v>
                </c:pt>
                <c:pt idx="51338">
                  <c:v>9.2182739172130801E-4</c:v>
                </c:pt>
                <c:pt idx="51339">
                  <c:v>5.94905170146376E-4</c:v>
                </c:pt>
                <c:pt idx="51340">
                  <c:v>4.0479295421391698E-4</c:v>
                </c:pt>
                <c:pt idx="51341">
                  <c:v>4.8722952487878501E-4</c:v>
                </c:pt>
                <c:pt idx="51342">
                  <c:v>6.5319851273670803E-4</c:v>
                </c:pt>
                <c:pt idx="51343">
                  <c:v>6.6526973387226495E-4</c:v>
                </c:pt>
                <c:pt idx="51344">
                  <c:v>5.03820017911494E-4</c:v>
                </c:pt>
                <c:pt idx="51345">
                  <c:v>3.4744257573038302E-4</c:v>
                </c:pt>
                <c:pt idx="51346">
                  <c:v>3.43100546160713E-4</c:v>
                </c:pt>
                <c:pt idx="51347">
                  <c:v>4.4418178731575597E-4</c:v>
                </c:pt>
                <c:pt idx="51348">
                  <c:v>4.9225863767787803E-4</c:v>
                </c:pt>
                <c:pt idx="51349">
                  <c:v>4.2058774852193897E-4</c:v>
                </c:pt>
                <c:pt idx="51350">
                  <c:v>3.1680235406383899E-4</c:v>
                </c:pt>
                <c:pt idx="51351">
                  <c:v>2.9082637047395099E-4</c:v>
                </c:pt>
                <c:pt idx="51352">
                  <c:v>3.4318378311581899E-4</c:v>
                </c:pt>
                <c:pt idx="51353">
                  <c:v>3.8676935946568798E-4</c:v>
                </c:pt>
                <c:pt idx="51354">
                  <c:v>3.6290497519075898E-4</c:v>
                </c:pt>
                <c:pt idx="51355">
                  <c:v>3.0180474277585701E-4</c:v>
                </c:pt>
                <c:pt idx="51356">
                  <c:v>2.7200116892345201E-4</c:v>
                </c:pt>
                <c:pt idx="51357">
                  <c:v>2.95009231194854E-4</c:v>
                </c:pt>
                <c:pt idx="51358">
                  <c:v>3.2791073317639503E-4</c:v>
                </c:pt>
                <c:pt idx="51359">
                  <c:v>3.2454516622237899E-4</c:v>
                </c:pt>
                <c:pt idx="51360">
                  <c:v>2.9063801048323501E-4</c:v>
                </c:pt>
                <c:pt idx="51361">
                  <c:v>2.6735072606243199E-4</c:v>
                </c:pt>
                <c:pt idx="51362">
                  <c:v>2.7597654843702901E-4</c:v>
                </c:pt>
                <c:pt idx="51363">
                  <c:v>2.9701262246817399E-4</c:v>
                </c:pt>
                <c:pt idx="51364">
                  <c:v>3.0080502619966903E-4</c:v>
                </c:pt>
                <c:pt idx="51365">
                  <c:v>2.8367919730953899E-4</c:v>
                </c:pt>
                <c:pt idx="51366">
                  <c:v>2.67230527242646E-4</c:v>
                </c:pt>
                <c:pt idx="51367">
                  <c:v>2.6860897196456801E-4</c:v>
                </c:pt>
                <c:pt idx="51368">
                  <c:v>2.8119178023189301E-4</c:v>
                </c:pt>
                <c:pt idx="51369">
                  <c:v>2.8654775815084598E-4</c:v>
                </c:pt>
                <c:pt idx="51370">
                  <c:v>2.78365827398375E-4</c:v>
                </c:pt>
                <c:pt idx="51371">
                  <c:v>2.67677562078461E-4</c:v>
                </c:pt>
                <c:pt idx="51372">
                  <c:v>2.6648779748938999E-4</c:v>
                </c:pt>
                <c:pt idx="51373">
                  <c:v>2.7342996327206498E-4</c:v>
                </c:pt>
                <c:pt idx="51374">
                  <c:v>2.7796856011263999E-4</c:v>
                </c:pt>
                <c:pt idx="51375">
                  <c:v>2.74482183158398E-4</c:v>
                </c:pt>
                <c:pt idx="51376">
                  <c:v>2.67884752247482E-4</c:v>
                </c:pt>
                <c:pt idx="51377">
                  <c:v>2.6588988839648702E-4</c:v>
                </c:pt>
                <c:pt idx="51378">
                  <c:v>2.6941890246234802E-4</c:v>
                </c:pt>
                <c:pt idx="51379">
                  <c:v>2.72737408522516E-4</c:v>
                </c:pt>
                <c:pt idx="51380">
                  <c:v>2.7146830689162E-4</c:v>
                </c:pt>
                <c:pt idx="51381">
                  <c:v>2.6753274141810802E-4</c:v>
                </c:pt>
                <c:pt idx="51382">
                  <c:v>2.6567815802991401E-4</c:v>
                </c:pt>
                <c:pt idx="51383">
                  <c:v>2.6731111574917999E-4</c:v>
                </c:pt>
                <c:pt idx="51384">
                  <c:v>2.6947763399220998E-4</c:v>
                </c:pt>
                <c:pt idx="51385">
                  <c:v>2.69183365162462E-4</c:v>
                </c:pt>
                <c:pt idx="51386">
                  <c:v>2.6692540268413701E-4</c:v>
                </c:pt>
                <c:pt idx="51387">
                  <c:v>2.65446549747139E-4</c:v>
                </c:pt>
                <c:pt idx="51388">
                  <c:v>2.6607362087816E-4</c:v>
                </c:pt>
                <c:pt idx="51389">
                  <c:v>2.6740613975562199E-4</c:v>
                </c:pt>
                <c:pt idx="51390">
                  <c:v>2.67483643256128E-4</c:v>
                </c:pt>
                <c:pt idx="51391">
                  <c:v>2.66221351921558E-4</c:v>
                </c:pt>
                <c:pt idx="51392">
                  <c:v>2.65156471868977E-4</c:v>
                </c:pt>
                <c:pt idx="51393">
                  <c:v>2.65312351984903E-4</c:v>
                </c:pt>
                <c:pt idx="51394">
                  <c:v>2.66081653535366E-4</c:v>
                </c:pt>
                <c:pt idx="51395">
                  <c:v>2.6625749887898602E-4</c:v>
                </c:pt>
                <c:pt idx="51396">
                  <c:v>2.65575217781588E-4</c:v>
                </c:pt>
                <c:pt idx="51397">
                  <c:v>2.6485009584575902E-4</c:v>
                </c:pt>
                <c:pt idx="51398">
                  <c:v>2.6480350061319801E-4</c:v>
                </c:pt>
                <c:pt idx="51399">
                  <c:v>2.6522457483224598E-4</c:v>
                </c:pt>
                <c:pt idx="51400">
                  <c:v>2.6539328973740301E-4</c:v>
                </c:pt>
                <c:pt idx="51401">
                  <c:v>2.65033595496789E-4</c:v>
                </c:pt>
                <c:pt idx="51402">
                  <c:v>2.6456027990207098E-4</c:v>
                </c:pt>
                <c:pt idx="51403">
                  <c:v>2.6445029652677498E-4</c:v>
                </c:pt>
                <c:pt idx="51404">
                  <c:v>2.6466493727639301E-4</c:v>
                </c:pt>
                <c:pt idx="51405">
                  <c:v>2.6479206280782803E-4</c:v>
                </c:pt>
                <c:pt idx="51406">
                  <c:v>2.64607951976359E-4</c:v>
                </c:pt>
                <c:pt idx="51407">
                  <c:v>2.6430658181197898E-4</c:v>
                </c:pt>
                <c:pt idx="51408">
                  <c:v>2.6419074856676199E-4</c:v>
                </c:pt>
                <c:pt idx="51409">
                  <c:v>2.6428885757923099E-4</c:v>
                </c:pt>
                <c:pt idx="51410">
                  <c:v>2.6437317137606399E-4</c:v>
                </c:pt>
                <c:pt idx="51411">
                  <c:v>2.6427794364280999E-4</c:v>
                </c:pt>
                <c:pt idx="51412">
                  <c:v>2.6408885605633302E-4</c:v>
                </c:pt>
                <c:pt idx="51413">
                  <c:v>2.6398853515274801E-4</c:v>
                </c:pt>
                <c:pt idx="51414">
                  <c:v>2.64023256022483E-4</c:v>
                </c:pt>
                <c:pt idx="51415">
                  <c:v>2.6407110271975398E-4</c:v>
                </c:pt>
                <c:pt idx="51416">
                  <c:v>2.6402031653560698E-4</c:v>
                </c:pt>
                <c:pt idx="51417">
                  <c:v>2.6390020502731199E-4</c:v>
                </c:pt>
                <c:pt idx="51418">
                  <c:v>2.6381961652077702E-4</c:v>
                </c:pt>
                <c:pt idx="51419">
                  <c:v>2.6382086798548698E-4</c:v>
                </c:pt>
                <c:pt idx="51420">
                  <c:v>2.6384278316982101E-4</c:v>
                </c:pt>
                <c:pt idx="51421">
                  <c:v>2.6381094357930102E-4</c:v>
                </c:pt>
                <c:pt idx="51422">
                  <c:v>2.6373178116045898E-4</c:v>
                </c:pt>
                <c:pt idx="51423">
                  <c:v>2.63668276602402E-4</c:v>
                </c:pt>
                <c:pt idx="51424">
                  <c:v>2.6365256053395602E-4</c:v>
                </c:pt>
                <c:pt idx="51425">
                  <c:v>2.6365634403191501E-4</c:v>
                </c:pt>
                <c:pt idx="51426">
                  <c:v>2.63631955021992E-4</c:v>
                </c:pt>
                <c:pt idx="51427">
                  <c:v>2.6357729802839501E-4</c:v>
                </c:pt>
                <c:pt idx="51428">
                  <c:v>2.6352677377872202E-4</c:v>
                </c:pt>
                <c:pt idx="51429">
                  <c:v>2.6350482949055699E-4</c:v>
                </c:pt>
                <c:pt idx="51430">
                  <c:v>2.63496884144843E-4</c:v>
                </c:pt>
                <c:pt idx="51431">
                  <c:v>2.63475289102644E-4</c:v>
                </c:pt>
                <c:pt idx="51432">
                  <c:v>2.63433728832752E-4</c:v>
                </c:pt>
                <c:pt idx="51433">
                  <c:v>2.6339234318584198E-4</c:v>
                </c:pt>
                <c:pt idx="51434">
                  <c:v>2.6336679002270103E-4</c:v>
                </c:pt>
                <c:pt idx="51435">
                  <c:v>2.6335156871937199E-4</c:v>
                </c:pt>
                <c:pt idx="51436">
                  <c:v>2.6333003188483401E-4</c:v>
                </c:pt>
                <c:pt idx="51437">
                  <c:v>2.6329621323384301E-4</c:v>
                </c:pt>
                <c:pt idx="51438">
                  <c:v>2.63260531937703E-4</c:v>
                </c:pt>
                <c:pt idx="51439">
                  <c:v>2.6323366910219198E-4</c:v>
                </c:pt>
                <c:pt idx="51440">
                  <c:v>2.63214082224294E-4</c:v>
                </c:pt>
                <c:pt idx="51441">
                  <c:v>2.63191584963351E-4</c:v>
                </c:pt>
                <c:pt idx="51442">
                  <c:v>2.6316201547160701E-4</c:v>
                </c:pt>
                <c:pt idx="51443">
                  <c:v>2.6313003036193501E-4</c:v>
                </c:pt>
                <c:pt idx="51444">
                  <c:v>2.6310337125323702E-4</c:v>
                </c:pt>
                <c:pt idx="51445">
                  <c:v>2.63081339653581E-4</c:v>
                </c:pt>
                <c:pt idx="51446">
                  <c:v>2.6305764913558998E-4</c:v>
                </c:pt>
                <c:pt idx="51447">
                  <c:v>2.6303043705411299E-4</c:v>
                </c:pt>
                <c:pt idx="51448">
                  <c:v>2.6300078025087698E-4</c:v>
                </c:pt>
                <c:pt idx="51449">
                  <c:v>2.6297415024600901E-4</c:v>
                </c:pt>
                <c:pt idx="51450">
                  <c:v>2.6295086718164401E-4</c:v>
                </c:pt>
                <c:pt idx="51451">
                  <c:v>2.6292691472917801E-4</c:v>
                </c:pt>
                <c:pt idx="51452">
                  <c:v>2.6290066307410598E-4</c:v>
                </c:pt>
                <c:pt idx="51453">
                  <c:v>2.6287275250069802E-4</c:v>
                </c:pt>
                <c:pt idx="51454">
                  <c:v>2.6284670457243898E-4</c:v>
                </c:pt>
                <c:pt idx="51455">
                  <c:v>2.6282289763912602E-4</c:v>
                </c:pt>
                <c:pt idx="51456">
                  <c:v>2.6279830490239003E-4</c:v>
                </c:pt>
                <c:pt idx="51457">
                  <c:v>2.6277275173924901E-4</c:v>
                </c:pt>
                <c:pt idx="51458">
                  <c:v>2.6274641277268502E-4</c:v>
                </c:pt>
                <c:pt idx="51459">
                  <c:v>2.6272045215591799E-4</c:v>
                </c:pt>
                <c:pt idx="51460">
                  <c:v>2.6269577210769101E-4</c:v>
                </c:pt>
                <c:pt idx="51461">
                  <c:v>2.6267158682458103E-4</c:v>
                </c:pt>
                <c:pt idx="51462">
                  <c:v>2.62646528426558E-4</c:v>
                </c:pt>
                <c:pt idx="51463">
                  <c:v>2.6262059691362099E-4</c:v>
                </c:pt>
                <c:pt idx="51464">
                  <c:v>2.6259495643898801E-4</c:v>
                </c:pt>
                <c:pt idx="51465">
                  <c:v>2.6257056742906598E-4</c:v>
                </c:pt>
                <c:pt idx="51466">
                  <c:v>2.6254617841914302E-4</c:v>
                </c:pt>
                <c:pt idx="51467">
                  <c:v>2.6252158568240702E-4</c:v>
                </c:pt>
                <c:pt idx="51468">
                  <c:v>2.6249620714224902E-4</c:v>
                </c:pt>
                <c:pt idx="51469">
                  <c:v>2.6247135247103902E-4</c:v>
                </c:pt>
                <c:pt idx="51470">
                  <c:v>2.6244664331898099E-4</c:v>
                </c:pt>
                <c:pt idx="51471">
                  <c:v>2.6242234162054999E-4</c:v>
                </c:pt>
                <c:pt idx="51472">
                  <c:v>2.6239786529913501E-4</c:v>
                </c:pt>
                <c:pt idx="51473">
                  <c:v>2.6237309793941698E-4</c:v>
                </c:pt>
                <c:pt idx="51474">
                  <c:v>2.6234844699502002E-4</c:v>
                </c:pt>
                <c:pt idx="51475">
                  <c:v>2.6232437812723198E-4</c:v>
                </c:pt>
                <c:pt idx="51476">
                  <c:v>2.6229978539049598E-4</c:v>
                </c:pt>
                <c:pt idx="51477">
                  <c:v>2.6227586204186098E-4</c:v>
                </c:pt>
                <c:pt idx="51478">
                  <c:v>2.6225103647448101E-4</c:v>
                </c:pt>
                <c:pt idx="51479">
                  <c:v>2.6222676387987998E-4</c:v>
                </c:pt>
                <c:pt idx="51480">
                  <c:v>2.6220275321975302E-4</c:v>
                </c:pt>
                <c:pt idx="51481">
                  <c:v>2.62178393313661E-4</c:v>
                </c:pt>
                <c:pt idx="51482">
                  <c:v>2.6215449906885602E-4</c:v>
                </c:pt>
                <c:pt idx="51483">
                  <c:v>2.6213045930489898E-4</c:v>
                </c:pt>
                <c:pt idx="51484">
                  <c:v>2.62106274021789E-4</c:v>
                </c:pt>
                <c:pt idx="51485">
                  <c:v>2.6208249619230601E-4</c:v>
                </c:pt>
                <c:pt idx="51486">
                  <c:v>2.6205834001302697E-4</c:v>
                </c:pt>
                <c:pt idx="51487">
                  <c:v>2.6203432935290001E-4</c:v>
                </c:pt>
                <c:pt idx="51488">
                  <c:v>2.6201011496596E-4</c:v>
                </c:pt>
                <c:pt idx="51489">
                  <c:v>2.6198677369393397E-4</c:v>
                </c:pt>
                <c:pt idx="51490">
                  <c:v>2.6196296676061999E-4</c:v>
                </c:pt>
                <c:pt idx="51491">
                  <c:v>2.6193924713879802E-4</c:v>
                </c:pt>
                <c:pt idx="51492">
                  <c:v>2.6191561482846699E-4</c:v>
                </c:pt>
                <c:pt idx="51493">
                  <c:v>2.6189180789515398E-4</c:v>
                </c:pt>
                <c:pt idx="51494">
                  <c:v>2.6186811737716198E-4</c:v>
                </c:pt>
                <c:pt idx="51495">
                  <c:v>2.61844514170662E-4</c:v>
                </c:pt>
                <c:pt idx="51496">
                  <c:v>2.6182099827565199E-4</c:v>
                </c:pt>
                <c:pt idx="51497">
                  <c:v>2.6179788983426999E-4</c:v>
                </c:pt>
                <c:pt idx="51498">
                  <c:v>2.6177405379712598E-4</c:v>
                </c:pt>
                <c:pt idx="51499">
                  <c:v>2.6175079983659099E-4</c:v>
                </c:pt>
                <c:pt idx="51500">
                  <c:v>2.6172745856456502E-4</c:v>
                </c:pt>
                <c:pt idx="51501">
                  <c:v>2.6170423370786E-4</c:v>
                </c:pt>
                <c:pt idx="51502">
                  <c:v>2.6168080512434201E-4</c:v>
                </c:pt>
                <c:pt idx="51503">
                  <c:v>2.6165731833316402E-4</c:v>
                </c:pt>
                <c:pt idx="51504">
                  <c:v>2.6163432630710298E-4</c:v>
                </c:pt>
                <c:pt idx="51505">
                  <c:v>2.6161142159253402E-4</c:v>
                </c:pt>
                <c:pt idx="51506">
                  <c:v>2.61588022112846E-4</c:v>
                </c:pt>
                <c:pt idx="51507">
                  <c:v>2.6156494277529402E-4</c:v>
                </c:pt>
                <c:pt idx="51508">
                  <c:v>2.6154168881475898E-4</c:v>
                </c:pt>
                <c:pt idx="51509">
                  <c:v>2.61519249761477E-4</c:v>
                </c:pt>
                <c:pt idx="51510">
                  <c:v>2.6149608311243399E-4</c:v>
                </c:pt>
                <c:pt idx="51511">
                  <c:v>2.61473091086373E-4</c:v>
                </c:pt>
                <c:pt idx="51512">
                  <c:v>2.61450302787125E-4</c:v>
                </c:pt>
                <c:pt idx="51513">
                  <c:v>2.61427281657234E-4</c:v>
                </c:pt>
                <c:pt idx="51514">
                  <c:v>2.6140458066947802E-4</c:v>
                </c:pt>
                <c:pt idx="51515">
                  <c:v>2.6138202520087399E-4</c:v>
                </c:pt>
                <c:pt idx="51516">
                  <c:v>2.6135926600545601E-4</c:v>
                </c:pt>
                <c:pt idx="51517">
                  <c:v>2.61336652329192E-4</c:v>
                </c:pt>
                <c:pt idx="51518">
                  <c:v>2.6131395134143499E-4</c:v>
                </c:pt>
                <c:pt idx="51519">
                  <c:v>2.6129145408049199E-4</c:v>
                </c:pt>
                <c:pt idx="51520">
                  <c:v>2.6126889861188802E-4</c:v>
                </c:pt>
                <c:pt idx="51521">
                  <c:v>2.61246255831793E-4</c:v>
                </c:pt>
                <c:pt idx="51522">
                  <c:v>2.6122355484403702E-4</c:v>
                </c:pt>
                <c:pt idx="51523">
                  <c:v>2.6120149414055001E-4</c:v>
                </c:pt>
                <c:pt idx="51524">
                  <c:v>2.6117890956811601E-4</c:v>
                </c:pt>
                <c:pt idx="51525">
                  <c:v>2.61156528722495E-4</c:v>
                </c:pt>
                <c:pt idx="51526">
                  <c:v>2.6113426429219501E-4</c:v>
                </c:pt>
                <c:pt idx="51527">
                  <c:v>2.6111202896572601E-4</c:v>
                </c:pt>
                <c:pt idx="51528">
                  <c:v>2.61089648120105E-4</c:v>
                </c:pt>
                <c:pt idx="51529">
                  <c:v>2.6106799487024502E-4</c:v>
                </c:pt>
                <c:pt idx="51530">
                  <c:v>2.6104541029781098E-4</c:v>
                </c:pt>
                <c:pt idx="51531">
                  <c:v>2.6102314586751201E-4</c:v>
                </c:pt>
                <c:pt idx="51532">
                  <c:v>2.61000997852534E-4</c:v>
                </c:pt>
                <c:pt idx="51533">
                  <c:v>2.6097887894138699E-4</c:v>
                </c:pt>
                <c:pt idx="51534">
                  <c:v>2.60957196587697E-4</c:v>
                </c:pt>
                <c:pt idx="51535">
                  <c:v>2.6093507767654999E-4</c:v>
                </c:pt>
                <c:pt idx="51536">
                  <c:v>2.6091327890753703E-4</c:v>
                </c:pt>
                <c:pt idx="51537">
                  <c:v>2.60891043581069E-4</c:v>
                </c:pt>
                <c:pt idx="51538">
                  <c:v>2.6086904108524301E-4</c:v>
                </c:pt>
                <c:pt idx="51539">
                  <c:v>2.6084753335453602E-4</c:v>
                </c:pt>
                <c:pt idx="51540">
                  <c:v>2.60825880104676E-4</c:v>
                </c:pt>
                <c:pt idx="51541">
                  <c:v>2.6080387760885098E-4</c:v>
                </c:pt>
                <c:pt idx="51542">
                  <c:v>2.6078234077431299E-4</c:v>
                </c:pt>
                <c:pt idx="51543">
                  <c:v>2.6076065842062202E-4</c:v>
                </c:pt>
                <c:pt idx="51544">
                  <c:v>2.6073909248225402E-4</c:v>
                </c:pt>
                <c:pt idx="51545">
                  <c:v>2.60717613855377E-4</c:v>
                </c:pt>
                <c:pt idx="51546">
                  <c:v>2.6069596060551698E-4</c:v>
                </c:pt>
                <c:pt idx="51547">
                  <c:v>2.6067424914799598E-4</c:v>
                </c:pt>
                <c:pt idx="51548">
                  <c:v>2.6065317797474601E-4</c:v>
                </c:pt>
                <c:pt idx="51549">
                  <c:v>2.60631379205733E-4</c:v>
                </c:pt>
                <c:pt idx="51550">
                  <c:v>2.6060984237119599E-4</c:v>
                </c:pt>
                <c:pt idx="51551">
                  <c:v>2.6058862567879298E-4</c:v>
                </c:pt>
                <c:pt idx="51552">
                  <c:v>2.6056746719405098E-4</c:v>
                </c:pt>
                <c:pt idx="51553">
                  <c:v>2.6054595946334302E-4</c:v>
                </c:pt>
                <c:pt idx="51554">
                  <c:v>2.60524568147957E-4</c:v>
                </c:pt>
                <c:pt idx="51555">
                  <c:v>2.6050335145555399E-4</c:v>
                </c:pt>
                <c:pt idx="51556">
                  <c:v>2.6048228028230402E-4</c:v>
                </c:pt>
                <c:pt idx="51557">
                  <c:v>2.6046100538223998E-4</c:v>
                </c:pt>
                <c:pt idx="51558">
                  <c:v>2.6043996331281998E-4</c:v>
                </c:pt>
                <c:pt idx="51559">
                  <c:v>2.60419183177873E-4</c:v>
                </c:pt>
                <c:pt idx="51560">
                  <c:v>2.6039808290079198E-4</c:v>
                </c:pt>
                <c:pt idx="51561">
                  <c:v>2.60376837104559E-4</c:v>
                </c:pt>
                <c:pt idx="51562">
                  <c:v>2.6035562041215599E-4</c:v>
                </c:pt>
                <c:pt idx="51563">
                  <c:v>2.6033495669253198E-4</c:v>
                </c:pt>
                <c:pt idx="51564">
                  <c:v>2.6031414745375498E-4</c:v>
                </c:pt>
                <c:pt idx="51565">
                  <c:v>2.6029307628050398E-4</c:v>
                </c:pt>
                <c:pt idx="51566">
                  <c:v>2.6027206331491497E-4</c:v>
                </c:pt>
                <c:pt idx="51567">
                  <c:v>2.6025119586847701E-4</c:v>
                </c:pt>
                <c:pt idx="51568">
                  <c:v>2.6023070677183601E-4</c:v>
                </c:pt>
                <c:pt idx="51569">
                  <c:v>2.6021018857136401E-4</c:v>
                </c:pt>
                <c:pt idx="51570">
                  <c:v>2.6018932112492599E-4</c:v>
                </c:pt>
                <c:pt idx="51571">
                  <c:v>2.6016854098997999E-4</c:v>
                </c:pt>
                <c:pt idx="51572">
                  <c:v>2.6014790637418601E-4</c:v>
                </c:pt>
                <c:pt idx="51573">
                  <c:v>2.6012732996605299E-4</c:v>
                </c:pt>
                <c:pt idx="51574">
                  <c:v>2.6010713190771601E-4</c:v>
                </c:pt>
                <c:pt idx="51575">
                  <c:v>2.6008623535744802E-4</c:v>
                </c:pt>
                <c:pt idx="51576">
                  <c:v>2.6006597909145101E-4</c:v>
                </c:pt>
                <c:pt idx="51577">
                  <c:v>2.6004511164501299E-4</c:v>
                </c:pt>
                <c:pt idx="51578">
                  <c:v>2.6002482627518502E-4</c:v>
                </c:pt>
                <c:pt idx="51579">
                  <c:v>2.6000462821684799E-4</c:v>
                </c:pt>
                <c:pt idx="51580">
                  <c:v>2.5998428463935901E-4</c:v>
                </c:pt>
                <c:pt idx="51581">
                  <c:v>2.5996379554271698E-4</c:v>
                </c:pt>
                <c:pt idx="51582">
                  <c:v>2.5994351017288902E-4</c:v>
                </c:pt>
                <c:pt idx="51583">
                  <c:v>2.5992319569923E-4</c:v>
                </c:pt>
                <c:pt idx="51584">
                  <c:v>2.5990314316004498E-4</c:v>
                </c:pt>
                <c:pt idx="51585">
                  <c:v>2.5988282868638602E-4</c:v>
                </c:pt>
                <c:pt idx="51586">
                  <c:v>2.5986286345869297E-4</c:v>
                </c:pt>
                <c:pt idx="51587">
                  <c:v>2.5984254898503401E-4</c:v>
                </c:pt>
                <c:pt idx="51588">
                  <c:v>2.59822438238189E-4</c:v>
                </c:pt>
                <c:pt idx="51589">
                  <c:v>2.5980276404879998E-4</c:v>
                </c:pt>
                <c:pt idx="51590">
                  <c:v>2.5978259509429298E-4</c:v>
                </c:pt>
                <c:pt idx="51591">
                  <c:v>2.59762426139787E-4</c:v>
                </c:pt>
                <c:pt idx="51592">
                  <c:v>2.5974269374273701E-4</c:v>
                </c:pt>
                <c:pt idx="51593">
                  <c:v>2.5972272851504402E-4</c:v>
                </c:pt>
                <c:pt idx="51594">
                  <c:v>2.5970290880650298E-4</c:v>
                </c:pt>
                <c:pt idx="51595">
                  <c:v>2.5968294357880901E-4</c:v>
                </c:pt>
                <c:pt idx="51596">
                  <c:v>2.5966341490857298E-4</c:v>
                </c:pt>
                <c:pt idx="51597">
                  <c:v>2.5964310043491401E-4</c:v>
                </c:pt>
                <c:pt idx="51598">
                  <c:v>2.59623629972339E-4</c:v>
                </c:pt>
                <c:pt idx="51599">
                  <c:v>2.5960407219827202E-4</c:v>
                </c:pt>
                <c:pt idx="51600">
                  <c:v>2.5958428159356101E-4</c:v>
                </c:pt>
                <c:pt idx="51601">
                  <c:v>2.5956486933864599E-4</c:v>
                </c:pt>
                <c:pt idx="51602">
                  <c:v>2.5954478769563101E-4</c:v>
                </c:pt>
                <c:pt idx="51603">
                  <c:v>2.5952552095986897E-4</c:v>
                </c:pt>
                <c:pt idx="51604">
                  <c:v>2.5950575945898901E-4</c:v>
                </c:pt>
                <c:pt idx="51605">
                  <c:v>2.5948643451556601E-4</c:v>
                </c:pt>
                <c:pt idx="51606">
                  <c:v>2.5946699315681999E-4</c:v>
                </c:pt>
                <c:pt idx="51607">
                  <c:v>2.5944740627892299E-4</c:v>
                </c:pt>
                <c:pt idx="51608">
                  <c:v>2.5942831416614299E-4</c:v>
                </c:pt>
                <c:pt idx="51609">
                  <c:v>2.59408610872924E-4</c:v>
                </c:pt>
                <c:pt idx="51610">
                  <c:v>2.5938937324099199E-4</c:v>
                </c:pt>
                <c:pt idx="51611">
                  <c:v>2.5937001919373902E-4</c:v>
                </c:pt>
                <c:pt idx="51612">
                  <c:v>2.59350956184789E-4</c:v>
                </c:pt>
                <c:pt idx="51613">
                  <c:v>2.59331631241366E-4</c:v>
                </c:pt>
                <c:pt idx="51614">
                  <c:v>2.5931210257113002E-4</c:v>
                </c:pt>
                <c:pt idx="51615">
                  <c:v>2.59293214185163E-4</c:v>
                </c:pt>
                <c:pt idx="51616">
                  <c:v>2.5927386013790998E-4</c:v>
                </c:pt>
                <c:pt idx="51617">
                  <c:v>2.5925473892130001E-4</c:v>
                </c:pt>
                <c:pt idx="51618">
                  <c:v>2.5923561770468901E-4</c:v>
                </c:pt>
                <c:pt idx="51619">
                  <c:v>2.5921635096892698E-4</c:v>
                </c:pt>
                <c:pt idx="51620">
                  <c:v>2.5919752079062202E-4</c:v>
                </c:pt>
                <c:pt idx="51621">
                  <c:v>2.59178661508486E-4</c:v>
                </c:pt>
                <c:pt idx="51622">
                  <c:v>2.5915971491485802E-4</c:v>
                </c:pt>
                <c:pt idx="51623">
                  <c:v>2.5914071011356999E-4</c:v>
                </c:pt>
                <c:pt idx="51624">
                  <c:v>2.5912170531228201E-4</c:v>
                </c:pt>
                <c:pt idx="51625">
                  <c:v>2.5910296244546798E-4</c:v>
                </c:pt>
                <c:pt idx="51626">
                  <c:v>2.5908395764417898E-4</c:v>
                </c:pt>
                <c:pt idx="51627">
                  <c:v>2.5906533119268699E-4</c:v>
                </c:pt>
                <c:pt idx="51628">
                  <c:v>2.5904641370289001E-4</c:v>
                </c:pt>
                <c:pt idx="51629">
                  <c:v>2.5902781635522799E-4</c:v>
                </c:pt>
                <c:pt idx="51630">
                  <c:v>2.5900881155394001E-4</c:v>
                </c:pt>
                <c:pt idx="51631">
                  <c:v>2.5899027241393902E-4</c:v>
                </c:pt>
                <c:pt idx="51632">
                  <c:v>2.5897126761265099E-4</c:v>
                </c:pt>
                <c:pt idx="51633">
                  <c:v>2.5895287399180201E-4</c:v>
                </c:pt>
                <c:pt idx="51634">
                  <c:v>2.5893468409776698E-4</c:v>
                </c:pt>
                <c:pt idx="51635">
                  <c:v>2.5891570840030898E-4</c:v>
                </c:pt>
                <c:pt idx="51636">
                  <c:v>2.5889743119478199E-4</c:v>
                </c:pt>
                <c:pt idx="51637">
                  <c:v>2.5887863012030699E-4</c:v>
                </c:pt>
                <c:pt idx="51638">
                  <c:v>2.5886055664159401E-4</c:v>
                </c:pt>
                <c:pt idx="51639">
                  <c:v>2.5884190108627103E-4</c:v>
                </c:pt>
                <c:pt idx="51640">
                  <c:v>2.58823420153931E-4</c:v>
                </c:pt>
                <c:pt idx="51641">
                  <c:v>2.5880520115606498E-4</c:v>
                </c:pt>
                <c:pt idx="51642">
                  <c:v>2.58786807535216E-4</c:v>
                </c:pt>
                <c:pt idx="51643">
                  <c:v>2.58768035564572E-4</c:v>
                </c:pt>
                <c:pt idx="51644">
                  <c:v>2.5874996208585799E-4</c:v>
                </c:pt>
                <c:pt idx="51645">
                  <c:v>2.5873177219182199E-4</c:v>
                </c:pt>
                <c:pt idx="51646">
                  <c:v>2.58713436778635E-4</c:v>
                </c:pt>
                <c:pt idx="51647">
                  <c:v>2.5869518867693798E-4</c:v>
                </c:pt>
                <c:pt idx="51648">
                  <c:v>2.5867717340588602E-4</c:v>
                </c:pt>
                <c:pt idx="51649">
                  <c:v>2.5865895440802E-4</c:v>
                </c:pt>
                <c:pt idx="51650">
                  <c:v>2.5864056078717102E-4</c:v>
                </c:pt>
                <c:pt idx="51651">
                  <c:v>2.58622603723779E-4</c:v>
                </c:pt>
                <c:pt idx="51652">
                  <c:v>2.58604704868048E-4</c:v>
                </c:pt>
                <c:pt idx="51653">
                  <c:v>2.5858683511614799E-4</c:v>
                </c:pt>
                <c:pt idx="51654">
                  <c:v>2.58568848948926E-4</c:v>
                </c:pt>
                <c:pt idx="51655">
                  <c:v>2.5855074636638202E-4</c:v>
                </c:pt>
                <c:pt idx="51656">
                  <c:v>2.5853290571831199E-4</c:v>
                </c:pt>
                <c:pt idx="51657">
                  <c:v>2.58514890447259E-4</c:v>
                </c:pt>
                <c:pt idx="51658">
                  <c:v>2.5849693338386698E-4</c:v>
                </c:pt>
                <c:pt idx="51659">
                  <c:v>2.5847906363196698E-4</c:v>
                </c:pt>
                <c:pt idx="51660">
                  <c:v>2.5846151402220097E-4</c:v>
                </c:pt>
                <c:pt idx="51661">
                  <c:v>2.5844335323199603E-4</c:v>
                </c:pt>
                <c:pt idx="51662">
                  <c:v>2.5842568720690901E-4</c:v>
                </c:pt>
                <c:pt idx="51663">
                  <c:v>2.584079047665E-4</c:v>
                </c:pt>
                <c:pt idx="51664">
                  <c:v>2.5839058798737802E-4</c:v>
                </c:pt>
                <c:pt idx="51665">
                  <c:v>2.5837233988568198E-4</c:v>
                </c:pt>
                <c:pt idx="51666">
                  <c:v>2.5835502310656E-4</c:v>
                </c:pt>
                <c:pt idx="51667">
                  <c:v>2.5833732797764198E-4</c:v>
                </c:pt>
                <c:pt idx="51668">
                  <c:v>2.5831980747170698E-4</c:v>
                </c:pt>
                <c:pt idx="51669">
                  <c:v>2.5830219965428098E-4</c:v>
                </c:pt>
                <c:pt idx="51670">
                  <c:v>2.5828470825217702E-4</c:v>
                </c:pt>
                <c:pt idx="51671">
                  <c:v>2.5826724595390298E-4</c:v>
                </c:pt>
                <c:pt idx="51672">
                  <c:v>2.5824984186328899E-4</c:v>
                </c:pt>
                <c:pt idx="51673">
                  <c:v>2.5823226314969399E-4</c:v>
                </c:pt>
                <c:pt idx="51674">
                  <c:v>2.5821480085142E-4</c:v>
                </c:pt>
                <c:pt idx="51675">
                  <c:v>2.5819757138378902E-4</c:v>
                </c:pt>
                <c:pt idx="51676">
                  <c:v>2.5818005087785401E-4</c:v>
                </c:pt>
                <c:pt idx="51677">
                  <c:v>2.5816267589107199E-4</c:v>
                </c:pt>
                <c:pt idx="51678">
                  <c:v>2.58145271800458E-4</c:v>
                </c:pt>
                <c:pt idx="51679">
                  <c:v>2.5812801322899802E-4</c:v>
                </c:pt>
                <c:pt idx="51680">
                  <c:v>2.5811087107285901E-4</c:v>
                </c:pt>
                <c:pt idx="51681">
                  <c:v>2.5809343787841499E-4</c:v>
                </c:pt>
                <c:pt idx="51682">
                  <c:v>2.5807638303376702E-4</c:v>
                </c:pt>
                <c:pt idx="51683">
                  <c:v>2.5805903715081502E-4</c:v>
                </c:pt>
                <c:pt idx="51684">
                  <c:v>2.5804174947552399E-4</c:v>
                </c:pt>
                <c:pt idx="51685">
                  <c:v>2.5802484015002798E-4</c:v>
                </c:pt>
                <c:pt idx="51686">
                  <c:v>2.58007959928364E-4</c:v>
                </c:pt>
                <c:pt idx="51687">
                  <c:v>2.5799067225307199E-4</c:v>
                </c:pt>
                <c:pt idx="51688">
                  <c:v>2.5797390844672902E-4</c:v>
                </c:pt>
                <c:pt idx="51689">
                  <c:v>2.57956795394421E-4</c:v>
                </c:pt>
                <c:pt idx="51690">
                  <c:v>2.57939769653603E-4</c:v>
                </c:pt>
                <c:pt idx="51691">
                  <c:v>2.5792274391278597E-4</c:v>
                </c:pt>
                <c:pt idx="51692">
                  <c:v>2.5790580548345999E-4</c:v>
                </c:pt>
                <c:pt idx="51693">
                  <c:v>2.5788912898860899E-4</c:v>
                </c:pt>
                <c:pt idx="51694">
                  <c:v>2.5787198683247003E-4</c:v>
                </c:pt>
                <c:pt idx="51695">
                  <c:v>2.57855193922296E-4</c:v>
                </c:pt>
                <c:pt idx="51696">
                  <c:v>2.57838197285309E-4</c:v>
                </c:pt>
                <c:pt idx="51697">
                  <c:v>2.5782163720577999E-4</c:v>
                </c:pt>
                <c:pt idx="51698">
                  <c:v>2.5780501891858897E-4</c:v>
                </c:pt>
                <c:pt idx="51699">
                  <c:v>2.5778816780075398E-4</c:v>
                </c:pt>
                <c:pt idx="51700">
                  <c:v>2.5777131668292002E-4</c:v>
                </c:pt>
                <c:pt idx="51701">
                  <c:v>2.5775501853786398E-4</c:v>
                </c:pt>
                <c:pt idx="51702">
                  <c:v>2.5773825473152101E-4</c:v>
                </c:pt>
                <c:pt idx="51703">
                  <c:v>2.5772125809453401E-4</c:v>
                </c:pt>
                <c:pt idx="51704">
                  <c:v>2.5770484353415701E-4</c:v>
                </c:pt>
                <c:pt idx="51705">
                  <c:v>2.57688137935475E-4</c:v>
                </c:pt>
                <c:pt idx="51706">
                  <c:v>2.5767178158275799E-4</c:v>
                </c:pt>
                <c:pt idx="51707">
                  <c:v>2.5765513419173701E-4</c:v>
                </c:pt>
                <c:pt idx="51708">
                  <c:v>2.57638486800715E-4</c:v>
                </c:pt>
                <c:pt idx="51709">
                  <c:v>2.57621781202033E-4</c:v>
                </c:pt>
                <c:pt idx="51710">
                  <c:v>2.57605599472299E-4</c:v>
                </c:pt>
                <c:pt idx="51711">
                  <c:v>2.5758956326171799E-4</c:v>
                </c:pt>
                <c:pt idx="51712">
                  <c:v>2.5757329422049203E-4</c:v>
                </c:pt>
                <c:pt idx="51713">
                  <c:v>2.5755650131031898E-4</c:v>
                </c:pt>
                <c:pt idx="51714">
                  <c:v>2.5753999943845001E-4</c:v>
                </c:pt>
                <c:pt idx="51715">
                  <c:v>2.5752355577424201E-4</c:v>
                </c:pt>
                <c:pt idx="51716">
                  <c:v>2.5750781060196503E-4</c:v>
                </c:pt>
                <c:pt idx="51717">
                  <c:v>2.5749113410711299E-4</c:v>
                </c:pt>
                <c:pt idx="51718">
                  <c:v>2.5747524341568302E-4</c:v>
                </c:pt>
                <c:pt idx="51719">
                  <c:v>2.5745879975147502E-4</c:v>
                </c:pt>
                <c:pt idx="51720">
                  <c:v>2.57442850852385E-4</c:v>
                </c:pt>
                <c:pt idx="51721">
                  <c:v>2.5742637808434698E-4</c:v>
                </c:pt>
                <c:pt idx="51722">
                  <c:v>2.57410516496748E-4</c:v>
                </c:pt>
                <c:pt idx="51723">
                  <c:v>2.5739427655935298E-4</c:v>
                </c:pt>
                <c:pt idx="51724">
                  <c:v>2.57378502283245E-4</c:v>
                </c:pt>
                <c:pt idx="51725">
                  <c:v>2.5736223324202001E-4</c:v>
                </c:pt>
                <c:pt idx="51726">
                  <c:v>2.5734605151228601E-4</c:v>
                </c:pt>
                <c:pt idx="51727">
                  <c:v>2.5733018992468698E-4</c:v>
                </c:pt>
                <c:pt idx="51728">
                  <c:v>2.5731429923325799E-4</c:v>
                </c:pt>
                <c:pt idx="51729">
                  <c:v>2.5729837943799799E-4</c:v>
                </c:pt>
                <c:pt idx="51730">
                  <c:v>2.5728216860443299E-4</c:v>
                </c:pt>
                <c:pt idx="51731">
                  <c:v>2.57266277913004E-4</c:v>
                </c:pt>
                <c:pt idx="51732">
                  <c:v>2.57250649156049E-4</c:v>
                </c:pt>
                <c:pt idx="51733">
                  <c:v>2.5723426369950202E-4</c:v>
                </c:pt>
                <c:pt idx="51734">
                  <c:v>2.5721878046169899E-4</c:v>
                </c:pt>
                <c:pt idx="51735">
                  <c:v>2.5720280245877802E-4</c:v>
                </c:pt>
                <c:pt idx="51736">
                  <c:v>2.5718714459799198E-4</c:v>
                </c:pt>
                <c:pt idx="51737">
                  <c:v>2.5717134121805402E-4</c:v>
                </c:pt>
                <c:pt idx="51738">
                  <c:v>2.5715559604577698E-4</c:v>
                </c:pt>
                <c:pt idx="51739">
                  <c:v>2.57139879977331E-4</c:v>
                </c:pt>
                <c:pt idx="51740">
                  <c:v>2.5712419301271401E-4</c:v>
                </c:pt>
                <c:pt idx="51741">
                  <c:v>2.57108418736607E-4</c:v>
                </c:pt>
                <c:pt idx="51742">
                  <c:v>2.5709328474476901E-4</c:v>
                </c:pt>
                <c:pt idx="51743">
                  <c:v>2.5707771419547498E-4</c:v>
                </c:pt>
                <c:pt idx="51744">
                  <c:v>2.5706188171170701E-4</c:v>
                </c:pt>
                <c:pt idx="51745">
                  <c:v>2.5704651488922498E-4</c:v>
                </c:pt>
                <c:pt idx="51746">
                  <c:v>2.5703074061311798E-4</c:v>
                </c:pt>
                <c:pt idx="51747">
                  <c:v>2.5701490812934903E-4</c:v>
                </c:pt>
                <c:pt idx="51748">
                  <c:v>2.5699980324134198E-4</c:v>
                </c:pt>
                <c:pt idx="51749">
                  <c:v>2.5698426179587798E-4</c:v>
                </c:pt>
                <c:pt idx="51750">
                  <c:v>2.5696921511553201E-4</c:v>
                </c:pt>
                <c:pt idx="51751">
                  <c:v>2.5695361546240698E-4</c:v>
                </c:pt>
                <c:pt idx="51752">
                  <c:v>2.5693807401694401E-4</c:v>
                </c:pt>
                <c:pt idx="51753">
                  <c:v>2.5692279450595401E-4</c:v>
                </c:pt>
                <c:pt idx="51754">
                  <c:v>2.5690745678730298E-4</c:v>
                </c:pt>
                <c:pt idx="51755">
                  <c:v>2.5689179892651699E-4</c:v>
                </c:pt>
                <c:pt idx="51756">
                  <c:v>2.5687683955766299E-4</c:v>
                </c:pt>
                <c:pt idx="51757">
                  <c:v>2.5686150183901202E-4</c:v>
                </c:pt>
                <c:pt idx="51758">
                  <c:v>2.5684619322419199E-4</c:v>
                </c:pt>
                <c:pt idx="51759">
                  <c:v>2.5683120475150601E-4</c:v>
                </c:pt>
                <c:pt idx="51760">
                  <c:v>2.5681566330604299E-4</c:v>
                </c:pt>
                <c:pt idx="51761">
                  <c:v>2.56800791248679E-4</c:v>
                </c:pt>
                <c:pt idx="51762">
                  <c:v>2.5678542442619801E-4</c:v>
                </c:pt>
                <c:pt idx="51763">
                  <c:v>2.5677034864202098E-4</c:v>
                </c:pt>
                <c:pt idx="51764">
                  <c:v>2.5675504002720101E-4</c:v>
                </c:pt>
                <c:pt idx="51765">
                  <c:v>2.5674010976217698E-4</c:v>
                </c:pt>
                <c:pt idx="51766">
                  <c:v>2.5672538322396598E-4</c:v>
                </c:pt>
                <c:pt idx="51767">
                  <c:v>2.5671019102446702E-4</c:v>
                </c:pt>
                <c:pt idx="51768">
                  <c:v>2.5669526075944299E-4</c:v>
                </c:pt>
                <c:pt idx="51769">
                  <c:v>2.56680126767605E-4</c:v>
                </c:pt>
                <c:pt idx="51770">
                  <c:v>2.5666502187959801E-4</c:v>
                </c:pt>
                <c:pt idx="51771">
                  <c:v>2.5665026623755699E-4</c:v>
                </c:pt>
                <c:pt idx="51772">
                  <c:v>2.5663521955721102E-4</c:v>
                </c:pt>
                <c:pt idx="51773">
                  <c:v>2.56620143773034E-4</c:v>
                </c:pt>
                <c:pt idx="51774">
                  <c:v>2.5660556275397501E-4</c:v>
                </c:pt>
                <c:pt idx="51775">
                  <c:v>2.5659045786596802E-4</c:v>
                </c:pt>
                <c:pt idx="51776">
                  <c:v>2.5657584774307901E-4</c:v>
                </c:pt>
                <c:pt idx="51777">
                  <c:v>2.5656129582785102E-4</c:v>
                </c:pt>
                <c:pt idx="51778">
                  <c:v>2.5654619093984398E-4</c:v>
                </c:pt>
                <c:pt idx="51779">
                  <c:v>2.5653137709014101E-4</c:v>
                </c:pt>
                <c:pt idx="51780">
                  <c:v>2.5651667965575998E-4</c:v>
                </c:pt>
                <c:pt idx="51781">
                  <c:v>2.5650186580605799E-4</c:v>
                </c:pt>
                <c:pt idx="51782">
                  <c:v>2.5648734299465998E-4</c:v>
                </c:pt>
                <c:pt idx="51783">
                  <c:v>2.56472645560279E-4</c:v>
                </c:pt>
                <c:pt idx="51784">
                  <c:v>2.5645803543738999E-4</c:v>
                </c:pt>
                <c:pt idx="51785">
                  <c:v>2.5644365814514502E-4</c:v>
                </c:pt>
                <c:pt idx="51786">
                  <c:v>2.5642878608778097E-4</c:v>
                </c:pt>
                <c:pt idx="51787">
                  <c:v>2.5641429238021401E-4</c:v>
                </c:pt>
                <c:pt idx="51788">
                  <c:v>2.5639968225732402E-4</c:v>
                </c:pt>
                <c:pt idx="51789">
                  <c:v>2.5638501392677399E-4</c:v>
                </c:pt>
                <c:pt idx="51790">
                  <c:v>2.5637075304984998E-4</c:v>
                </c:pt>
                <c:pt idx="51791">
                  <c:v>2.5635652127675701E-4</c:v>
                </c:pt>
                <c:pt idx="51792">
                  <c:v>2.5634185294620698E-4</c:v>
                </c:pt>
                <c:pt idx="51793">
                  <c:v>2.5632747565396098E-4</c:v>
                </c:pt>
                <c:pt idx="51794">
                  <c:v>2.56312807323411E-4</c:v>
                </c:pt>
                <c:pt idx="51795">
                  <c:v>2.5629843003116499E-4</c:v>
                </c:pt>
                <c:pt idx="51796">
                  <c:v>2.5628414005041101E-4</c:v>
                </c:pt>
                <c:pt idx="51797">
                  <c:v>2.5626976275816598E-4</c:v>
                </c:pt>
                <c:pt idx="51798">
                  <c:v>2.5625553098507198E-4</c:v>
                </c:pt>
                <c:pt idx="51799">
                  <c:v>2.5624141562730101E-4</c:v>
                </c:pt>
                <c:pt idx="51800">
                  <c:v>2.5622692191973301E-4</c:v>
                </c:pt>
                <c:pt idx="51801">
                  <c:v>2.5621254462748798E-4</c:v>
                </c:pt>
                <c:pt idx="51802">
                  <c:v>2.5619845837354698E-4</c:v>
                </c:pt>
                <c:pt idx="51803">
                  <c:v>2.5618408108130097E-4</c:v>
                </c:pt>
                <c:pt idx="51804">
                  <c:v>2.5616976199671599E-4</c:v>
                </c:pt>
                <c:pt idx="51805">
                  <c:v>2.5615564663894502E-4</c:v>
                </c:pt>
                <c:pt idx="51806">
                  <c:v>2.5614179321564701E-4</c:v>
                </c:pt>
                <c:pt idx="51807">
                  <c:v>2.5612759054638402E-4</c:v>
                </c:pt>
                <c:pt idx="51808">
                  <c:v>2.5611318415030799E-4</c:v>
                </c:pt>
                <c:pt idx="51809">
                  <c:v>2.5609930162318002E-4</c:v>
                </c:pt>
                <c:pt idx="51810">
                  <c:v>2.5608498253859601E-4</c:v>
                </c:pt>
                <c:pt idx="51811">
                  <c:v>2.5607133284211202E-4</c:v>
                </c:pt>
                <c:pt idx="51812">
                  <c:v>2.5605713017284903E-4</c:v>
                </c:pt>
                <c:pt idx="51813">
                  <c:v>2.5604318943805998E-4</c:v>
                </c:pt>
                <c:pt idx="51814">
                  <c:v>2.5602927780710199E-4</c:v>
                </c:pt>
                <c:pt idx="51815">
                  <c:v>2.56015220656991E-4</c:v>
                </c:pt>
                <c:pt idx="51816">
                  <c:v>2.5600119261071102E-4</c:v>
                </c:pt>
                <c:pt idx="51817">
                  <c:v>2.55987280979752E-4</c:v>
                </c:pt>
                <c:pt idx="51818">
                  <c:v>2.5597374769859E-4</c:v>
                </c:pt>
                <c:pt idx="51819">
                  <c:v>2.5595960323698802E-4</c:v>
                </c:pt>
                <c:pt idx="51820">
                  <c:v>2.5594563339836901E-4</c:v>
                </c:pt>
                <c:pt idx="51821">
                  <c:v>2.55931896390393E-4</c:v>
                </c:pt>
                <c:pt idx="51822">
                  <c:v>2.5591810117475699E-4</c:v>
                </c:pt>
                <c:pt idx="51823">
                  <c:v>2.55904451478273E-4</c:v>
                </c:pt>
                <c:pt idx="51824">
                  <c:v>2.55890598054975E-4</c:v>
                </c:pt>
                <c:pt idx="51825">
                  <c:v>2.5587686104700002E-4</c:v>
                </c:pt>
                <c:pt idx="51826">
                  <c:v>2.5586309493519398E-4</c:v>
                </c:pt>
                <c:pt idx="51827">
                  <c:v>2.5584927061572698E-4</c:v>
                </c:pt>
                <c:pt idx="51828">
                  <c:v>2.5583559181541199E-4</c:v>
                </c:pt>
                <c:pt idx="51829">
                  <c:v>2.5582170928828402E-4</c:v>
                </c:pt>
                <c:pt idx="51830">
                  <c:v>2.5580840883776502E-4</c:v>
                </c:pt>
                <c:pt idx="51831">
                  <c:v>2.5579443899914601E-4</c:v>
                </c:pt>
                <c:pt idx="51832">
                  <c:v>2.5578093482181397E-4</c:v>
                </c:pt>
                <c:pt idx="51833">
                  <c:v>2.5576743064448199E-4</c:v>
                </c:pt>
                <c:pt idx="51834">
                  <c:v>2.5575372274033698E-4</c:v>
                </c:pt>
                <c:pt idx="51835">
                  <c:v>2.5574033497832699E-4</c:v>
                </c:pt>
                <c:pt idx="51836">
                  <c:v>2.5572706363163899E-4</c:v>
                </c:pt>
                <c:pt idx="51837">
                  <c:v>2.5571326841600201E-4</c:v>
                </c:pt>
                <c:pt idx="51838">
                  <c:v>2.5569973513484001E-4</c:v>
                </c:pt>
                <c:pt idx="51839">
                  <c:v>2.5568695855326902E-4</c:v>
                </c:pt>
                <c:pt idx="51840">
                  <c:v>2.5567287229932801E-4</c:v>
                </c:pt>
                <c:pt idx="51841">
                  <c:v>2.5565974647179203E-4</c:v>
                </c:pt>
                <c:pt idx="51842">
                  <c:v>2.5564638781361298E-4</c:v>
                </c:pt>
                <c:pt idx="51843">
                  <c:v>2.55632621701807E-4</c:v>
                </c:pt>
                <c:pt idx="51844">
                  <c:v>2.5561926304362698E-4</c:v>
                </c:pt>
                <c:pt idx="51845">
                  <c:v>2.5560587528161699E-4</c:v>
                </c:pt>
                <c:pt idx="51846">
                  <c:v>2.5559289497323302E-4</c:v>
                </c:pt>
                <c:pt idx="51847">
                  <c:v>2.5557939079590098E-4</c:v>
                </c:pt>
                <c:pt idx="51848">
                  <c:v>2.5556623586453497E-4</c:v>
                </c:pt>
                <c:pt idx="51849">
                  <c:v>2.5555287720635501E-4</c:v>
                </c:pt>
                <c:pt idx="51850">
                  <c:v>2.5553916930220999E-4</c:v>
                </c:pt>
                <c:pt idx="51851">
                  <c:v>2.5552621809765702E-4</c:v>
                </c:pt>
                <c:pt idx="51852">
                  <c:v>2.5551323778927299E-4</c:v>
                </c:pt>
                <c:pt idx="51853">
                  <c:v>2.5550005375407598E-4</c:v>
                </c:pt>
                <c:pt idx="51854">
                  <c:v>2.5548689882271003E-4</c:v>
                </c:pt>
                <c:pt idx="51855">
                  <c:v>2.5547377299517399E-4</c:v>
                </c:pt>
                <c:pt idx="51856">
                  <c:v>2.5546099641360299E-4</c:v>
                </c:pt>
                <c:pt idx="51857">
                  <c:v>2.5544740492478002E-4</c:v>
                </c:pt>
                <c:pt idx="51858">
                  <c:v>2.55434337304905E-4</c:v>
                </c:pt>
                <c:pt idx="51859">
                  <c:v>2.5542156072333498E-4</c:v>
                </c:pt>
                <c:pt idx="51860">
                  <c:v>2.5540849310345899E-4</c:v>
                </c:pt>
                <c:pt idx="51861">
                  <c:v>2.5539560010656698E-4</c:v>
                </c:pt>
                <c:pt idx="51862">
                  <c:v>2.5538227055221801E-4</c:v>
                </c:pt>
                <c:pt idx="51863">
                  <c:v>2.5536961038596901E-4</c:v>
                </c:pt>
                <c:pt idx="51864">
                  <c:v>2.5535607710480701E-4</c:v>
                </c:pt>
                <c:pt idx="51865">
                  <c:v>2.5534356245771002E-4</c:v>
                </c:pt>
                <c:pt idx="51866">
                  <c:v>2.5533037842251398E-4</c:v>
                </c:pt>
                <c:pt idx="51867">
                  <c:v>2.5531812570989099E-4</c:v>
                </c:pt>
                <c:pt idx="51868">
                  <c:v>2.55304767051712E-4</c:v>
                </c:pt>
                <c:pt idx="51869">
                  <c:v>2.5529175763949801E-4</c:v>
                </c:pt>
                <c:pt idx="51870">
                  <c:v>2.55279097473249E-4</c:v>
                </c:pt>
                <c:pt idx="51871">
                  <c:v>2.5526605895720401E-4</c:v>
                </c:pt>
                <c:pt idx="51872">
                  <c:v>2.5525336968712498E-4</c:v>
                </c:pt>
                <c:pt idx="51873">
                  <c:v>2.5524082593619802E-4</c:v>
                </c:pt>
                <c:pt idx="51874">
                  <c:v>2.5522790383547501E-4</c:v>
                </c:pt>
                <c:pt idx="51875">
                  <c:v>2.5521509815007399E-4</c:v>
                </c:pt>
                <c:pt idx="51876">
                  <c:v>2.5520246708765599E-4</c:v>
                </c:pt>
                <c:pt idx="51877">
                  <c:v>2.5518969050608602E-4</c:v>
                </c:pt>
                <c:pt idx="51878">
                  <c:v>2.5517717585898898E-4</c:v>
                </c:pt>
                <c:pt idx="51879">
                  <c:v>2.5516439927741901E-4</c:v>
                </c:pt>
                <c:pt idx="51880">
                  <c:v>2.5515153538435698E-4</c:v>
                </c:pt>
                <c:pt idx="51881">
                  <c:v>2.5513907894492101E-4</c:v>
                </c:pt>
                <c:pt idx="51882">
                  <c:v>2.5512656429782499E-4</c:v>
                </c:pt>
                <c:pt idx="51883">
                  <c:v>2.5511396233923701E-4</c:v>
                </c:pt>
                <c:pt idx="51884">
                  <c:v>2.5510112755000602E-4</c:v>
                </c:pt>
                <c:pt idx="51885">
                  <c:v>2.5508890394121398E-4</c:v>
                </c:pt>
                <c:pt idx="51886">
                  <c:v>2.5507647660560901E-4</c:v>
                </c:pt>
                <c:pt idx="51887">
                  <c:v>2.5506396195851299E-4</c:v>
                </c:pt>
                <c:pt idx="51888">
                  <c:v>2.5505112716928097E-4</c:v>
                </c:pt>
                <c:pt idx="51889">
                  <c:v>2.55038699833676E-4</c:v>
                </c:pt>
                <c:pt idx="51890">
                  <c:v>2.5502609787508802E-4</c:v>
                </c:pt>
                <c:pt idx="51891">
                  <c:v>2.5501355412416198E-4</c:v>
                </c:pt>
                <c:pt idx="51892">
                  <c:v>2.5500115589238698E-4</c:v>
                </c:pt>
                <c:pt idx="51893">
                  <c:v>2.5498919421806899E-4</c:v>
                </c:pt>
                <c:pt idx="51894">
                  <c:v>2.5497659225948101E-4</c:v>
                </c:pt>
                <c:pt idx="51895">
                  <c:v>2.5496413582004601E-4</c:v>
                </c:pt>
                <c:pt idx="51896">
                  <c:v>2.5495170848444099E-4</c:v>
                </c:pt>
                <c:pt idx="51897">
                  <c:v>2.5493942666798798E-4</c:v>
                </c:pt>
                <c:pt idx="51898">
                  <c:v>2.54927377682179E-4</c:v>
                </c:pt>
                <c:pt idx="51899">
                  <c:v>2.5491480482742201E-4</c:v>
                </c:pt>
                <c:pt idx="51900">
                  <c:v>2.5490246480330798E-4</c:v>
                </c:pt>
                <c:pt idx="51901">
                  <c:v>2.5489050312898999E-4</c:v>
                </c:pt>
                <c:pt idx="51902">
                  <c:v>2.5487813400104599E-4</c:v>
                </c:pt>
                <c:pt idx="51903">
                  <c:v>2.5486576487310198E-4</c:v>
                </c:pt>
                <c:pt idx="51904">
                  <c:v>2.5485386140644502E-4</c:v>
                </c:pt>
                <c:pt idx="51905">
                  <c:v>2.5484137586318E-4</c:v>
                </c:pt>
                <c:pt idx="51906">
                  <c:v>2.54829239565879E-4</c:v>
                </c:pt>
                <c:pt idx="51907">
                  <c:v>2.5481710326857897E-4</c:v>
                </c:pt>
                <c:pt idx="51908">
                  <c:v>2.54805287113413E-4</c:v>
                </c:pt>
                <c:pt idx="51909">
                  <c:v>2.5479271425865601E-4</c:v>
                </c:pt>
                <c:pt idx="51910">
                  <c:v>2.54780723480508E-4</c:v>
                </c:pt>
                <c:pt idx="51911">
                  <c:v>2.5476879091001998E-4</c:v>
                </c:pt>
                <c:pt idx="51912">
                  <c:v>2.54756479989737E-4</c:v>
                </c:pt>
                <c:pt idx="51913">
                  <c:v>2.5474446010775902E-4</c:v>
                </c:pt>
                <c:pt idx="51914">
                  <c:v>2.54732789471745E-4</c:v>
                </c:pt>
                <c:pt idx="51915">
                  <c:v>2.5472036213613998E-4</c:v>
                </c:pt>
                <c:pt idx="51916">
                  <c:v>2.5470848777331401E-4</c:v>
                </c:pt>
                <c:pt idx="51917">
                  <c:v>2.5469681713730102E-4</c:v>
                </c:pt>
                <c:pt idx="51918">
                  <c:v>2.5468485546298298E-4</c:v>
                </c:pt>
                <c:pt idx="51919">
                  <c:v>2.54673068411648E-4</c:v>
                </c:pt>
                <c:pt idx="51920">
                  <c:v>2.5466087390668701E-4</c:v>
                </c:pt>
                <c:pt idx="51921">
                  <c:v>2.5464879581704698E-4</c:v>
                </c:pt>
                <c:pt idx="51922">
                  <c:v>2.54637008765712E-4</c:v>
                </c:pt>
                <c:pt idx="51923">
                  <c:v>2.54625163506716E-4</c:v>
                </c:pt>
                <c:pt idx="51924">
                  <c:v>2.54613347351551E-4</c:v>
                </c:pt>
                <c:pt idx="51925">
                  <c:v>2.5460141478106401E-4</c:v>
                </c:pt>
                <c:pt idx="51926">
                  <c:v>2.5458959862589798E-4</c:v>
                </c:pt>
                <c:pt idx="51927">
                  <c:v>2.5457775336690198E-4</c:v>
                </c:pt>
                <c:pt idx="51928">
                  <c:v>2.5456593721173698E-4</c:v>
                </c:pt>
                <c:pt idx="51929">
                  <c:v>2.54554499406367E-4</c:v>
                </c:pt>
                <c:pt idx="51930">
                  <c:v>2.5454250862821899E-4</c:v>
                </c:pt>
                <c:pt idx="51931">
                  <c:v>2.5453101261518901E-4</c:v>
                </c:pt>
                <c:pt idx="51932">
                  <c:v>2.5451910914853199E-4</c:v>
                </c:pt>
                <c:pt idx="51933">
                  <c:v>2.54507147474214E-4</c:v>
                </c:pt>
                <c:pt idx="51934">
                  <c:v>2.54495622357354E-4</c:v>
                </c:pt>
                <c:pt idx="51935">
                  <c:v>2.5448409724049303E-4</c:v>
                </c:pt>
                <c:pt idx="51936">
                  <c:v>2.5447251391597098E-4</c:v>
                </c:pt>
                <c:pt idx="51937">
                  <c:v>2.5446084327995799E-4</c:v>
                </c:pt>
                <c:pt idx="51938">
                  <c:v>2.5444911443628398E-4</c:v>
                </c:pt>
                <c:pt idx="51939">
                  <c:v>2.5443767663091399E-4</c:v>
                </c:pt>
                <c:pt idx="51940">
                  <c:v>2.5442615151405302E-4</c:v>
                </c:pt>
                <c:pt idx="51941">
                  <c:v>2.5441442267037901E-4</c:v>
                </c:pt>
                <c:pt idx="51942">
                  <c:v>2.5440298486501E-4</c:v>
                </c:pt>
                <c:pt idx="51943">
                  <c:v>2.5439157616347102E-4</c:v>
                </c:pt>
                <c:pt idx="51944">
                  <c:v>2.5438016746193198E-4</c:v>
                </c:pt>
                <c:pt idx="51945">
                  <c:v>2.5436878786422301E-4</c:v>
                </c:pt>
                <c:pt idx="51946">
                  <c:v>2.5435711722821003E-4</c:v>
                </c:pt>
                <c:pt idx="51947">
                  <c:v>2.5434556300751897E-4</c:v>
                </c:pt>
                <c:pt idx="51948">
                  <c:v>2.54334008786827E-4</c:v>
                </c:pt>
                <c:pt idx="51949">
                  <c:v>2.5432265829294898E-4</c:v>
                </c:pt>
                <c:pt idx="51950">
                  <c:v>2.54310987656936E-4</c:v>
                </c:pt>
                <c:pt idx="51951">
                  <c:v>2.5429986999370201E-4</c:v>
                </c:pt>
                <c:pt idx="51952">
                  <c:v>2.5428857770748399E-4</c:v>
                </c:pt>
                <c:pt idx="51953">
                  <c:v>2.5427731452509799E-4</c:v>
                </c:pt>
                <c:pt idx="51954">
                  <c:v>2.5426555657759298E-4</c:v>
                </c:pt>
                <c:pt idx="51955">
                  <c:v>2.5425464264117198E-4</c:v>
                </c:pt>
                <c:pt idx="51956">
                  <c:v>2.5424303021282001E-4</c:v>
                </c:pt>
                <c:pt idx="51957">
                  <c:v>2.5423165061511099E-4</c:v>
                </c:pt>
                <c:pt idx="51958">
                  <c:v>2.54220591159537E-4</c:v>
                </c:pt>
                <c:pt idx="51959">
                  <c:v>2.5420938618481203E-4</c:v>
                </c:pt>
                <c:pt idx="51960">
                  <c:v>2.5419797748327299E-4</c:v>
                </c:pt>
                <c:pt idx="51961">
                  <c:v>2.5418688892386799E-4</c:v>
                </c:pt>
                <c:pt idx="51962">
                  <c:v>2.5417565484531202E-4</c:v>
                </c:pt>
                <c:pt idx="51963">
                  <c:v>2.54164595389739E-4</c:v>
                </c:pt>
                <c:pt idx="51964">
                  <c:v>2.5415327399969101E-4</c:v>
                </c:pt>
                <c:pt idx="51965">
                  <c:v>2.5414203992113498E-4</c:v>
                </c:pt>
                <c:pt idx="51966">
                  <c:v>2.5413100956939199E-4</c:v>
                </c:pt>
                <c:pt idx="51967">
                  <c:v>2.5411962997168303E-4</c:v>
                </c:pt>
                <c:pt idx="51968">
                  <c:v>2.54108919762075E-4</c:v>
                </c:pt>
                <c:pt idx="51969">
                  <c:v>2.5409722002223102E-4</c:v>
                </c:pt>
                <c:pt idx="51970">
                  <c:v>2.5408674264326702E-4</c:v>
                </c:pt>
                <c:pt idx="51971">
                  <c:v>2.54075741395354E-4</c:v>
                </c:pt>
                <c:pt idx="51972">
                  <c:v>2.5406430358998499E-4</c:v>
                </c:pt>
                <c:pt idx="51973">
                  <c:v>2.5405321503058098E-4</c:v>
                </c:pt>
                <c:pt idx="51974">
                  <c:v>2.5404235930182002E-4</c:v>
                </c:pt>
                <c:pt idx="51975">
                  <c:v>2.5403173640370401E-4</c:v>
                </c:pt>
                <c:pt idx="51976">
                  <c:v>2.5402041501365602E-4</c:v>
                </c:pt>
                <c:pt idx="51977">
                  <c:v>2.5400953018106498E-4</c:v>
                </c:pt>
                <c:pt idx="51978">
                  <c:v>2.5399870355613503E-4</c:v>
                </c:pt>
                <c:pt idx="51979">
                  <c:v>2.53988022450358E-4</c:v>
                </c:pt>
                <c:pt idx="51980">
                  <c:v>2.5397675926797097E-4</c:v>
                </c:pt>
                <c:pt idx="51981">
                  <c:v>2.53965758020058E-4</c:v>
                </c:pt>
                <c:pt idx="51982">
                  <c:v>2.5395501870662001E-4</c:v>
                </c:pt>
                <c:pt idx="51983">
                  <c:v>2.5394433760084201E-4</c:v>
                </c:pt>
                <c:pt idx="51984">
                  <c:v>2.5393321993760803E-4</c:v>
                </c:pt>
                <c:pt idx="51985">
                  <c:v>2.5392224779352502E-4</c:v>
                </c:pt>
                <c:pt idx="51986">
                  <c:v>2.5391150848008698E-4</c:v>
                </c:pt>
                <c:pt idx="51987">
                  <c:v>2.5390094378963102E-4</c:v>
                </c:pt>
                <c:pt idx="51988">
                  <c:v>2.5388997164554899E-4</c:v>
                </c:pt>
                <c:pt idx="51989">
                  <c:v>2.5387914502061898E-4</c:v>
                </c:pt>
                <c:pt idx="51990">
                  <c:v>2.5386840570718001E-4</c:v>
                </c:pt>
                <c:pt idx="51991">
                  <c:v>2.5385784101672498E-4</c:v>
                </c:pt>
                <c:pt idx="51992">
                  <c:v>2.5384704349562499E-4</c:v>
                </c:pt>
                <c:pt idx="51993">
                  <c:v>2.5383627507835599E-4</c:v>
                </c:pt>
                <c:pt idx="51994">
                  <c:v>2.5382565218023999E-4</c:v>
                </c:pt>
                <c:pt idx="51995">
                  <c:v>2.5381502928212301E-4</c:v>
                </c:pt>
                <c:pt idx="51996">
                  <c:v>2.53804464591667E-4</c:v>
                </c:pt>
                <c:pt idx="51997">
                  <c:v>2.53793550655246E-4</c:v>
                </c:pt>
                <c:pt idx="51998">
                  <c:v>2.5378301506862001E-4</c:v>
                </c:pt>
                <c:pt idx="51999">
                  <c:v>2.5377230485901199E-4</c:v>
                </c:pt>
                <c:pt idx="52000">
                  <c:v>2.5376176927238697E-4</c:v>
                </c:pt>
                <c:pt idx="52001">
                  <c:v>2.5375111727044003E-4</c:v>
                </c:pt>
                <c:pt idx="52002">
                  <c:v>2.5374052347615399E-4</c:v>
                </c:pt>
                <c:pt idx="52003">
                  <c:v>2.5373022072017198E-4</c:v>
                </c:pt>
                <c:pt idx="52004">
                  <c:v>2.5371945230290299E-4</c:v>
                </c:pt>
                <c:pt idx="52005">
                  <c:v>2.5370877119712499E-4</c:v>
                </c:pt>
                <c:pt idx="52006">
                  <c:v>2.5369820650666898E-4</c:v>
                </c:pt>
                <c:pt idx="52007">
                  <c:v>2.5368775823153599E-4</c:v>
                </c:pt>
                <c:pt idx="52008">
                  <c:v>2.5367739726789301E-4</c:v>
                </c:pt>
                <c:pt idx="52009">
                  <c:v>2.5366715271957202E-4</c:v>
                </c:pt>
                <c:pt idx="52010">
                  <c:v>2.5365650071762502E-4</c:v>
                </c:pt>
                <c:pt idx="52011">
                  <c:v>2.5364593602716901E-4</c:v>
                </c:pt>
                <c:pt idx="52012">
                  <c:v>2.53635953413323E-4</c:v>
                </c:pt>
                <c:pt idx="52013">
                  <c:v>2.53625243203714E-4</c:v>
                </c:pt>
                <c:pt idx="52014">
                  <c:v>2.5361496955156299E-4</c:v>
                </c:pt>
                <c:pt idx="52015">
                  <c:v>2.5360455038026002E-4</c:v>
                </c:pt>
                <c:pt idx="52016">
                  <c:v>2.5359453866258302E-4</c:v>
                </c:pt>
                <c:pt idx="52017">
                  <c:v>2.5358406128361799E-4</c:v>
                </c:pt>
                <c:pt idx="52018">
                  <c:v>2.5357326376251898E-4</c:v>
                </c:pt>
                <c:pt idx="52019">
                  <c:v>2.5356307742185902E-4</c:v>
                </c:pt>
                <c:pt idx="52020">
                  <c:v>2.5355260004289399E-4</c:v>
                </c:pt>
                <c:pt idx="52021">
                  <c:v>2.535427629482E-4</c:v>
                </c:pt>
                <c:pt idx="52022">
                  <c:v>2.5353219825774399E-4</c:v>
                </c:pt>
                <c:pt idx="52023">
                  <c:v>2.5352189550176301E-4</c:v>
                </c:pt>
                <c:pt idx="52024">
                  <c:v>2.5351214571856E-4</c:v>
                </c:pt>
                <c:pt idx="52025">
                  <c:v>2.5350166833959498E-4</c:v>
                </c:pt>
                <c:pt idx="52026">
                  <c:v>2.5349127827212198E-4</c:v>
                </c:pt>
                <c:pt idx="52027">
                  <c:v>2.5348117924295398E-4</c:v>
                </c:pt>
                <c:pt idx="52028">
                  <c:v>2.53470643656328E-4</c:v>
                </c:pt>
                <c:pt idx="52029">
                  <c:v>2.53460806561634E-4</c:v>
                </c:pt>
                <c:pt idx="52030">
                  <c:v>2.5345088215544798E-4</c:v>
                </c:pt>
                <c:pt idx="52031">
                  <c:v>2.5344037567265299E-4</c:v>
                </c:pt>
                <c:pt idx="52032">
                  <c:v>2.5343036395497598E-4</c:v>
                </c:pt>
                <c:pt idx="52033">
                  <c:v>2.5342049775645099E-4</c:v>
                </c:pt>
                <c:pt idx="52034">
                  <c:v>2.5340981665067402E-4</c:v>
                </c:pt>
                <c:pt idx="52035">
                  <c:v>2.53400154178962E-4</c:v>
                </c:pt>
                <c:pt idx="52036">
                  <c:v>2.53390142461285E-4</c:v>
                </c:pt>
                <c:pt idx="52037">
                  <c:v>2.5338007253594702E-4</c:v>
                </c:pt>
                <c:pt idx="52038">
                  <c:v>2.5337003171443901E-4</c:v>
                </c:pt>
                <c:pt idx="52039">
                  <c:v>2.5335972895845798E-4</c:v>
                </c:pt>
                <c:pt idx="52040">
                  <c:v>2.5334986275993298E-4</c:v>
                </c:pt>
                <c:pt idx="52041">
                  <c:v>2.5334011297672998E-4</c:v>
                </c:pt>
                <c:pt idx="52042">
                  <c:v>2.5332998484373098E-4</c:v>
                </c:pt>
                <c:pt idx="52043">
                  <c:v>2.53320002229884E-4</c:v>
                </c:pt>
                <c:pt idx="52044">
                  <c:v>2.5331007782369901E-4</c:v>
                </c:pt>
                <c:pt idx="52045">
                  <c:v>2.5329986237920799E-4</c:v>
                </c:pt>
                <c:pt idx="52046">
                  <c:v>2.5329031632281802E-4</c:v>
                </c:pt>
                <c:pt idx="52047">
                  <c:v>2.5328033370897201E-4</c:v>
                </c:pt>
                <c:pt idx="52048">
                  <c:v>2.5327055482193801E-4</c:v>
                </c:pt>
                <c:pt idx="52049">
                  <c:v>2.5326039758510898E-4</c:v>
                </c:pt>
                <c:pt idx="52050">
                  <c:v>2.53250676905736E-4</c:v>
                </c:pt>
                <c:pt idx="52051">
                  <c:v>2.5324069429188999E-4</c:v>
                </c:pt>
                <c:pt idx="52052">
                  <c:v>2.5323132285848298E-4</c:v>
                </c:pt>
                <c:pt idx="52053">
                  <c:v>2.5322113651782301E-4</c:v>
                </c:pt>
                <c:pt idx="52054">
                  <c:v>2.5321144494228098E-4</c:v>
                </c:pt>
                <c:pt idx="52055">
                  <c:v>2.5320178247056901E-4</c:v>
                </c:pt>
                <c:pt idx="52056">
                  <c:v>2.5319153792224797E-4</c:v>
                </c:pt>
                <c:pt idx="52057">
                  <c:v>2.53182253800332E-4</c:v>
                </c:pt>
                <c:pt idx="52058">
                  <c:v>2.5317264953628199E-4</c:v>
                </c:pt>
                <c:pt idx="52059">
                  <c:v>2.5316252140328299E-4</c:v>
                </c:pt>
                <c:pt idx="52060">
                  <c:v>2.5315271341241902E-4</c:v>
                </c:pt>
                <c:pt idx="52061">
                  <c:v>2.5314313825219902E-4</c:v>
                </c:pt>
                <c:pt idx="52062">
                  <c:v>2.5313330115750399E-4</c:v>
                </c:pt>
                <c:pt idx="52063">
                  <c:v>2.5312360958196201E-4</c:v>
                </c:pt>
                <c:pt idx="52064">
                  <c:v>2.5311391800642003E-4</c:v>
                </c:pt>
                <c:pt idx="52065">
                  <c:v>2.5310451746918299E-4</c:v>
                </c:pt>
                <c:pt idx="52066">
                  <c:v>2.5309497141279302E-4</c:v>
                </c:pt>
                <c:pt idx="52067">
                  <c:v>2.53085076110438E-4</c:v>
                </c:pt>
                <c:pt idx="52068">
                  <c:v>2.5307550095021698E-4</c:v>
                </c:pt>
                <c:pt idx="52069">
                  <c:v>2.5306592578999698E-4</c:v>
                </c:pt>
                <c:pt idx="52070">
                  <c:v>2.5305640883743801E-4</c:v>
                </c:pt>
                <c:pt idx="52071">
                  <c:v>2.5304692098870901E-4</c:v>
                </c:pt>
                <c:pt idx="52072">
                  <c:v>2.5303752045147099E-4</c:v>
                </c:pt>
                <c:pt idx="52073">
                  <c:v>2.5302745052613302E-4</c:v>
                </c:pt>
                <c:pt idx="52074">
                  <c:v>2.5301804998889598E-4</c:v>
                </c:pt>
                <c:pt idx="52075">
                  <c:v>2.5300891138613202E-4</c:v>
                </c:pt>
                <c:pt idx="52076">
                  <c:v>2.5299927801825101E-4</c:v>
                </c:pt>
                <c:pt idx="52077">
                  <c:v>2.5298967375420001E-4</c:v>
                </c:pt>
                <c:pt idx="52078">
                  <c:v>2.5298036052845402E-4</c:v>
                </c:pt>
                <c:pt idx="52079">
                  <c:v>2.5297066895291198E-4</c:v>
                </c:pt>
                <c:pt idx="52080">
                  <c:v>2.5296106468886099E-4</c:v>
                </c:pt>
                <c:pt idx="52081">
                  <c:v>2.52952013397589E-4</c:v>
                </c:pt>
                <c:pt idx="52082">
                  <c:v>2.52942176302895E-4</c:v>
                </c:pt>
                <c:pt idx="52083">
                  <c:v>2.5293303770013099E-4</c:v>
                </c:pt>
                <c:pt idx="52084">
                  <c:v>2.5292357895523299E-4</c:v>
                </c:pt>
                <c:pt idx="52085">
                  <c:v>2.5291394558735203E-4</c:v>
                </c:pt>
                <c:pt idx="52086">
                  <c:v>2.52904690569267E-4</c:v>
                </c:pt>
                <c:pt idx="52087">
                  <c:v>2.5289563927799501E-4</c:v>
                </c:pt>
                <c:pt idx="52088">
                  <c:v>2.5288609322160499E-4</c:v>
                </c:pt>
                <c:pt idx="52089">
                  <c:v>2.5287692551501101E-4</c:v>
                </c:pt>
                <c:pt idx="52090">
                  <c:v>2.5286752497777299E-4</c:v>
                </c:pt>
                <c:pt idx="52091">
                  <c:v>2.5285803712904399E-4</c:v>
                </c:pt>
                <c:pt idx="52092">
                  <c:v>2.5284921866841598E-4</c:v>
                </c:pt>
                <c:pt idx="52093">
                  <c:v>2.5283958530053502E-4</c:v>
                </c:pt>
                <c:pt idx="52094">
                  <c:v>2.5283041759394098E-4</c:v>
                </c:pt>
                <c:pt idx="52095">
                  <c:v>2.5282107526436399E-4</c:v>
                </c:pt>
                <c:pt idx="52096">
                  <c:v>2.5281161651946599E-4</c:v>
                </c:pt>
                <c:pt idx="52097">
                  <c:v>2.5280273985117701E-4</c:v>
                </c:pt>
                <c:pt idx="52098">
                  <c:v>2.5279325200244801E-4</c:v>
                </c:pt>
                <c:pt idx="52099">
                  <c:v>2.52784055192024E-4</c:v>
                </c:pt>
                <c:pt idx="52100">
                  <c:v>2.52775091212243E-4</c:v>
                </c:pt>
                <c:pt idx="52101">
                  <c:v>2.52766214543953E-4</c:v>
                </c:pt>
                <c:pt idx="52102">
                  <c:v>2.5275716325268101E-4</c:v>
                </c:pt>
                <c:pt idx="52103">
                  <c:v>2.5274735526181801E-4</c:v>
                </c:pt>
                <c:pt idx="52104">
                  <c:v>2.5273839128203701E-4</c:v>
                </c:pt>
                <c:pt idx="52105">
                  <c:v>2.5272951461374798E-4</c:v>
                </c:pt>
                <c:pt idx="52106">
                  <c:v>2.5271988124586598E-4</c:v>
                </c:pt>
                <c:pt idx="52107">
                  <c:v>2.5271077174693303E-4</c:v>
                </c:pt>
                <c:pt idx="52108">
                  <c:v>2.5270204059779601E-4</c:v>
                </c:pt>
                <c:pt idx="52109">
                  <c:v>2.5269304751418498E-4</c:v>
                </c:pt>
                <c:pt idx="52110">
                  <c:v>2.5268411263823498E-4</c:v>
                </c:pt>
                <c:pt idx="52111">
                  <c:v>2.5267491582781098E-4</c:v>
                </c:pt>
                <c:pt idx="52112">
                  <c:v>2.5266589364036901E-4</c:v>
                </c:pt>
                <c:pt idx="52113">
                  <c:v>2.5265690055675799E-4</c:v>
                </c:pt>
                <c:pt idx="52114">
                  <c:v>2.52648140303791E-4</c:v>
                </c:pt>
                <c:pt idx="52115">
                  <c:v>2.52638652455062E-4</c:v>
                </c:pt>
                <c:pt idx="52116">
                  <c:v>2.5263018324039898E-4</c:v>
                </c:pt>
                <c:pt idx="52117">
                  <c:v>2.52621015533805E-4</c:v>
                </c:pt>
                <c:pt idx="52118">
                  <c:v>2.5261190603487199E-4</c:v>
                </c:pt>
                <c:pt idx="52119">
                  <c:v>2.5260270922444799E-4</c:v>
                </c:pt>
                <c:pt idx="52120">
                  <c:v>2.5259371614083599E-4</c:v>
                </c:pt>
                <c:pt idx="52121">
                  <c:v>2.5258504319935999E-4</c:v>
                </c:pt>
                <c:pt idx="52122">
                  <c:v>2.5257631205022303E-4</c:v>
                </c:pt>
                <c:pt idx="52123">
                  <c:v>2.52567057032138E-4</c:v>
                </c:pt>
                <c:pt idx="52124">
                  <c:v>2.5255850050598399E-4</c:v>
                </c:pt>
                <c:pt idx="52125">
                  <c:v>2.5254953652620299E-4</c:v>
                </c:pt>
                <c:pt idx="52126">
                  <c:v>2.5254103820771001E-4</c:v>
                </c:pt>
                <c:pt idx="52127">
                  <c:v>2.52532190643251E-4</c:v>
                </c:pt>
                <c:pt idx="52128">
                  <c:v>2.5252281920984398E-4</c:v>
                </c:pt>
                <c:pt idx="52129">
                  <c:v>2.5251440820284199E-4</c:v>
                </c:pt>
                <c:pt idx="52130">
                  <c:v>2.5250573526136599E-4</c:v>
                </c:pt>
                <c:pt idx="52131">
                  <c:v>2.52496683970094E-4</c:v>
                </c:pt>
                <c:pt idx="52132">
                  <c:v>2.5248806923627799E-4</c:v>
                </c:pt>
                <c:pt idx="52133">
                  <c:v>2.5247927987948098E-4</c:v>
                </c:pt>
                <c:pt idx="52134">
                  <c:v>2.52470723353326E-4</c:v>
                </c:pt>
                <c:pt idx="52135">
                  <c:v>2.52461439231411E-4</c:v>
                </c:pt>
                <c:pt idx="52136">
                  <c:v>2.5245270808227398E-4</c:v>
                </c:pt>
                <c:pt idx="52137">
                  <c:v>2.52444413490593E-4</c:v>
                </c:pt>
                <c:pt idx="52138">
                  <c:v>2.5243536219932101E-4</c:v>
                </c:pt>
                <c:pt idx="52139">
                  <c:v>2.5242692208848899E-4</c:v>
                </c:pt>
                <c:pt idx="52140">
                  <c:v>2.5241822004318199E-4</c:v>
                </c:pt>
                <c:pt idx="52141">
                  <c:v>2.5240969262085898E-4</c:v>
                </c:pt>
                <c:pt idx="52142">
                  <c:v>2.5240101967938201E-4</c:v>
                </c:pt>
                <c:pt idx="52143">
                  <c:v>2.5239193928428E-4</c:v>
                </c:pt>
                <c:pt idx="52144">
                  <c:v>2.5238335365429499E-4</c:v>
                </c:pt>
                <c:pt idx="52145">
                  <c:v>2.52374826231971E-4</c:v>
                </c:pt>
                <c:pt idx="52146">
                  <c:v>2.5236624060198703E-4</c:v>
                </c:pt>
                <c:pt idx="52147">
                  <c:v>2.5235750945285001E-4</c:v>
                </c:pt>
                <c:pt idx="52148">
                  <c:v>2.5234904023818699E-4</c:v>
                </c:pt>
                <c:pt idx="52149">
                  <c:v>2.5234092026948902E-4</c:v>
                </c:pt>
                <c:pt idx="52150">
                  <c:v>2.5233236374333501E-4</c:v>
                </c:pt>
                <c:pt idx="52151">
                  <c:v>2.5232348707504598E-4</c:v>
                </c:pt>
                <c:pt idx="52152">
                  <c:v>2.5231490144506102E-4</c:v>
                </c:pt>
                <c:pt idx="52153">
                  <c:v>2.5230640312656798E-4</c:v>
                </c:pt>
                <c:pt idx="52154">
                  <c:v>2.52298108534887E-4</c:v>
                </c:pt>
                <c:pt idx="52155">
                  <c:v>2.5228929007425899E-4</c:v>
                </c:pt>
                <c:pt idx="52156">
                  <c:v>2.5228084996342702E-4</c:v>
                </c:pt>
                <c:pt idx="52157">
                  <c:v>2.5227238074876401E-4</c:v>
                </c:pt>
                <c:pt idx="52158">
                  <c:v>2.5226391153410099E-4</c:v>
                </c:pt>
                <c:pt idx="52159">
                  <c:v>2.5225561694242098E-4</c:v>
                </c:pt>
                <c:pt idx="52160">
                  <c:v>2.5224697310477501E-4</c:v>
                </c:pt>
                <c:pt idx="52161">
                  <c:v>2.52238649409264E-4</c:v>
                </c:pt>
                <c:pt idx="52162">
                  <c:v>2.5223020929843198E-4</c:v>
                </c:pt>
                <c:pt idx="52163">
                  <c:v>2.5222174008376902E-4</c:v>
                </c:pt>
                <c:pt idx="52164">
                  <c:v>2.5221388204954603E-4</c:v>
                </c:pt>
                <c:pt idx="52165">
                  <c:v>2.5220547104254397E-4</c:v>
                </c:pt>
                <c:pt idx="52166">
                  <c:v>2.5219673989340701E-4</c:v>
                </c:pt>
                <c:pt idx="52167">
                  <c:v>2.5218832888640501E-4</c:v>
                </c:pt>
                <c:pt idx="52168">
                  <c:v>2.5217994698323299E-4</c:v>
                </c:pt>
                <c:pt idx="52169">
                  <c:v>2.52171943429857E-4</c:v>
                </c:pt>
                <c:pt idx="52170">
                  <c:v>2.5216341600753399E-4</c:v>
                </c:pt>
                <c:pt idx="52171">
                  <c:v>2.5215491768903998E-4</c:v>
                </c:pt>
                <c:pt idx="52172">
                  <c:v>2.5214671040885102E-4</c:v>
                </c:pt>
                <c:pt idx="52173">
                  <c:v>2.52138794166967E-4</c:v>
                </c:pt>
                <c:pt idx="52174">
                  <c:v>2.52130150329322E-4</c:v>
                </c:pt>
                <c:pt idx="52175">
                  <c:v>2.5212200125679401E-4</c:v>
                </c:pt>
                <c:pt idx="52176">
                  <c:v>2.52113677561283E-4</c:v>
                </c:pt>
                <c:pt idx="52177">
                  <c:v>2.5210547028109399E-4</c:v>
                </c:pt>
                <c:pt idx="52178">
                  <c:v>2.5209729210473602E-4</c:v>
                </c:pt>
                <c:pt idx="52179">
                  <c:v>2.5208902661688599E-4</c:v>
                </c:pt>
                <c:pt idx="52180">
                  <c:v>2.5208067381754501E-4</c:v>
                </c:pt>
                <c:pt idx="52181">
                  <c:v>2.5207264116033901E-4</c:v>
                </c:pt>
                <c:pt idx="52182">
                  <c:v>2.5206449208781101E-4</c:v>
                </c:pt>
                <c:pt idx="52183">
                  <c:v>2.5205645943060501E-4</c:v>
                </c:pt>
                <c:pt idx="52184">
                  <c:v>2.5204839766956898E-4</c:v>
                </c:pt>
                <c:pt idx="52185">
                  <c:v>2.5203978293575298E-4</c:v>
                </c:pt>
                <c:pt idx="52186">
                  <c:v>2.52031721174717E-4</c:v>
                </c:pt>
                <c:pt idx="52187">
                  <c:v>2.5202351389452799E-4</c:v>
                </c:pt>
                <c:pt idx="52188">
                  <c:v>2.52015626756474E-4</c:v>
                </c:pt>
                <c:pt idx="52189">
                  <c:v>2.52007244853303E-4</c:v>
                </c:pt>
                <c:pt idx="52190">
                  <c:v>2.5199929950758799E-4</c:v>
                </c:pt>
                <c:pt idx="52191">
                  <c:v>2.5199149968102601E-4</c:v>
                </c:pt>
                <c:pt idx="52192">
                  <c:v>2.5198297225870197E-4</c:v>
                </c:pt>
                <c:pt idx="52193">
                  <c:v>2.5197502691298702E-4</c:v>
                </c:pt>
                <c:pt idx="52194">
                  <c:v>2.51967401709408E-4</c:v>
                </c:pt>
                <c:pt idx="52195">
                  <c:v>2.5195899070240601E-4</c:v>
                </c:pt>
                <c:pt idx="52196">
                  <c:v>2.51951190875843E-4</c:v>
                </c:pt>
                <c:pt idx="52197">
                  <c:v>2.51943158218637E-4</c:v>
                </c:pt>
                <c:pt idx="52198">
                  <c:v>2.5193524197675299E-4</c:v>
                </c:pt>
                <c:pt idx="52199">
                  <c:v>2.5192706380039399E-4</c:v>
                </c:pt>
                <c:pt idx="52200">
                  <c:v>2.5191911845468001E-4</c:v>
                </c:pt>
                <c:pt idx="52201">
                  <c:v>2.5191088207066102E-4</c:v>
                </c:pt>
                <c:pt idx="52202">
                  <c:v>2.5190325686708098E-4</c:v>
                </c:pt>
                <c:pt idx="52203">
                  <c:v>2.5189522420987498E-4</c:v>
                </c:pt>
                <c:pt idx="52204">
                  <c:v>2.5188745348714297E-4</c:v>
                </c:pt>
                <c:pt idx="52205">
                  <c:v>2.5187956634908898E-4</c:v>
                </c:pt>
                <c:pt idx="52206">
                  <c:v>2.5187141727656099E-4</c:v>
                </c:pt>
                <c:pt idx="52207">
                  <c:v>2.5186350103467697E-4</c:v>
                </c:pt>
                <c:pt idx="52208">
                  <c:v>2.51855759415775E-4</c:v>
                </c:pt>
                <c:pt idx="52209">
                  <c:v>2.5184804690070402E-4</c:v>
                </c:pt>
                <c:pt idx="52210">
                  <c:v>2.5183995603583699E-4</c:v>
                </c:pt>
                <c:pt idx="52211">
                  <c:v>2.5183189427480102E-4</c:v>
                </c:pt>
                <c:pt idx="52212">
                  <c:v>2.51824239967391E-4</c:v>
                </c:pt>
                <c:pt idx="52213">
                  <c:v>2.51816469244659E-4</c:v>
                </c:pt>
                <c:pt idx="52214">
                  <c:v>2.5180904776789199E-4</c:v>
                </c:pt>
                <c:pt idx="52215">
                  <c:v>2.5180113152600798E-4</c:v>
                </c:pt>
                <c:pt idx="52216">
                  <c:v>2.51792807830498E-4</c:v>
                </c:pt>
                <c:pt idx="52217">
                  <c:v>2.5178535724990102E-4</c:v>
                </c:pt>
                <c:pt idx="52218">
                  <c:v>2.5177747011184698E-4</c:v>
                </c:pt>
                <c:pt idx="52219">
                  <c:v>2.5176961207762399E-4</c:v>
                </c:pt>
                <c:pt idx="52220">
                  <c:v>2.5176201597787402E-4</c:v>
                </c:pt>
                <c:pt idx="52221">
                  <c:v>2.5175424525514202E-4</c:v>
                </c:pt>
                <c:pt idx="52222">
                  <c:v>2.51746590947732E-4</c:v>
                </c:pt>
                <c:pt idx="52223">
                  <c:v>2.5173867470584799E-4</c:v>
                </c:pt>
                <c:pt idx="52224">
                  <c:v>2.5173093308694699E-4</c:v>
                </c:pt>
                <c:pt idx="52225">
                  <c:v>2.51723278779536E-4</c:v>
                </c:pt>
                <c:pt idx="52226">
                  <c:v>2.5171559536829602E-4</c:v>
                </c:pt>
                <c:pt idx="52227">
                  <c:v>2.5170802837237699E-4</c:v>
                </c:pt>
                <c:pt idx="52228">
                  <c:v>2.51700170338154E-4</c:v>
                </c:pt>
                <c:pt idx="52229">
                  <c:v>2.51692399615422E-4</c:v>
                </c:pt>
                <c:pt idx="52230">
                  <c:v>2.51685181865469E-4</c:v>
                </c:pt>
                <c:pt idx="52231">
                  <c:v>2.5167717831209302E-4</c:v>
                </c:pt>
                <c:pt idx="52232">
                  <c:v>2.5166949490085201E-4</c:v>
                </c:pt>
                <c:pt idx="52233">
                  <c:v>2.5166181148961203E-4</c:v>
                </c:pt>
                <c:pt idx="52234">
                  <c:v>2.5165444822050599E-4</c:v>
                </c:pt>
                <c:pt idx="52235">
                  <c:v>2.5164679391309603E-4</c:v>
                </c:pt>
                <c:pt idx="52236">
                  <c:v>2.5163931422866903E-4</c:v>
                </c:pt>
                <c:pt idx="52237">
                  <c:v>2.5163163081742801E-4</c:v>
                </c:pt>
                <c:pt idx="52238">
                  <c:v>2.5162418023683098E-4</c:v>
                </c:pt>
                <c:pt idx="52239">
                  <c:v>2.5161678786389503E-4</c:v>
                </c:pt>
                <c:pt idx="52240">
                  <c:v>2.5160881341434999E-4</c:v>
                </c:pt>
                <c:pt idx="52241">
                  <c:v>2.5160156656056599E-4</c:v>
                </c:pt>
                <c:pt idx="52242">
                  <c:v>2.51593999564648E-4</c:v>
                </c:pt>
                <c:pt idx="52243">
                  <c:v>2.5158666539937301E-4</c:v>
                </c:pt>
                <c:pt idx="52244">
                  <c:v>2.5157906929962299E-4</c:v>
                </c:pt>
                <c:pt idx="52245">
                  <c:v>2.5157135678455201E-4</c:v>
                </c:pt>
                <c:pt idx="52246">
                  <c:v>2.5156410993076899E-4</c:v>
                </c:pt>
                <c:pt idx="52247">
                  <c:v>2.51556484727189E-4</c:v>
                </c:pt>
                <c:pt idx="52248">
                  <c:v>2.5154891773126998E-4</c:v>
                </c:pt>
                <c:pt idx="52249">
                  <c:v>2.5154164177365601E-4</c:v>
                </c:pt>
                <c:pt idx="52250">
                  <c:v>2.5153390015475501E-4</c:v>
                </c:pt>
                <c:pt idx="52251">
                  <c:v>2.5152662419714001E-4</c:v>
                </c:pt>
                <c:pt idx="52252">
                  <c:v>2.51519493758678E-4</c:v>
                </c:pt>
                <c:pt idx="52253">
                  <c:v>2.5151166482828601E-4</c:v>
                </c:pt>
                <c:pt idx="52254">
                  <c:v>2.5150462170131499E-4</c:v>
                </c:pt>
                <c:pt idx="52255">
                  <c:v>2.5149714201688799E-4</c:v>
                </c:pt>
                <c:pt idx="52256">
                  <c:v>2.5148966233246001E-4</c:v>
                </c:pt>
                <c:pt idx="52257">
                  <c:v>2.5148267741315099E-4</c:v>
                </c:pt>
                <c:pt idx="52258">
                  <c:v>2.51474761171266E-4</c:v>
                </c:pt>
                <c:pt idx="52259">
                  <c:v>2.5146780535578701E-4</c:v>
                </c:pt>
                <c:pt idx="52260">
                  <c:v>2.5146052939817299E-4</c:v>
                </c:pt>
                <c:pt idx="52261">
                  <c:v>2.5145296240225402E-4</c:v>
                </c:pt>
                <c:pt idx="52262">
                  <c:v>2.5144603569060602E-4</c:v>
                </c:pt>
                <c:pt idx="52263">
                  <c:v>2.51438439590856E-4</c:v>
                </c:pt>
                <c:pt idx="52264">
                  <c:v>2.5143119273707298E-4</c:v>
                </c:pt>
                <c:pt idx="52265">
                  <c:v>2.51423742156476E-4</c:v>
                </c:pt>
                <c:pt idx="52266">
                  <c:v>2.51416757237166E-4</c:v>
                </c:pt>
                <c:pt idx="52267">
                  <c:v>2.5140913203358601E-4</c:v>
                </c:pt>
                <c:pt idx="52268">
                  <c:v>2.5140229263342901E-4</c:v>
                </c:pt>
                <c:pt idx="52269">
                  <c:v>2.5139469653368002E-4</c:v>
                </c:pt>
                <c:pt idx="52270">
                  <c:v>2.5138733326457397E-4</c:v>
                </c:pt>
                <c:pt idx="52271">
                  <c:v>2.5138037744909498E-4</c:v>
                </c:pt>
                <c:pt idx="52272">
                  <c:v>2.5137313059531098E-4</c:v>
                </c:pt>
                <c:pt idx="52273">
                  <c:v>2.5136600015685E-4</c:v>
                </c:pt>
                <c:pt idx="52274">
                  <c:v>2.5135895702987898E-4</c:v>
                </c:pt>
                <c:pt idx="52275">
                  <c:v>2.5135150644928201E-4</c:v>
                </c:pt>
                <c:pt idx="52276">
                  <c:v>2.51344405114651E-4</c:v>
                </c:pt>
                <c:pt idx="52277">
                  <c:v>2.5133695453405402E-4</c:v>
                </c:pt>
                <c:pt idx="52278">
                  <c:v>2.5133028975687899E-4</c:v>
                </c:pt>
                <c:pt idx="52279">
                  <c:v>2.5132283917628202E-4</c:v>
                </c:pt>
                <c:pt idx="52280">
                  <c:v>2.5131576694548098E-4</c:v>
                </c:pt>
                <c:pt idx="52281">
                  <c:v>2.5130881113000198E-4</c:v>
                </c:pt>
                <c:pt idx="52282">
                  <c:v>2.5130205904133602E-4</c:v>
                </c:pt>
                <c:pt idx="52283">
                  <c:v>2.5129431742243501E-4</c:v>
                </c:pt>
                <c:pt idx="52284">
                  <c:v>2.5128730339929499E-4</c:v>
                </c:pt>
                <c:pt idx="52285">
                  <c:v>2.5128026027232398E-4</c:v>
                </c:pt>
                <c:pt idx="52286">
                  <c:v>2.51273100730032E-4</c:v>
                </c:pt>
                <c:pt idx="52287">
                  <c:v>2.5126605760306098E-4</c:v>
                </c:pt>
                <c:pt idx="52288">
                  <c:v>2.5125904357992102E-4</c:v>
                </c:pt>
                <c:pt idx="52289">
                  <c:v>2.5125226238742498E-4</c:v>
                </c:pt>
                <c:pt idx="52290">
                  <c:v>2.5124492822214999E-4</c:v>
                </c:pt>
                <c:pt idx="52291">
                  <c:v>2.51237855991349E-4</c:v>
                </c:pt>
                <c:pt idx="52292">
                  <c:v>2.5123081286437799E-4</c:v>
                </c:pt>
                <c:pt idx="52293">
                  <c:v>2.5122385704889899E-4</c:v>
                </c:pt>
                <c:pt idx="52294">
                  <c:v>2.5121701764874198E-4</c:v>
                </c:pt>
                <c:pt idx="52295">
                  <c:v>2.5121003272943199E-4</c:v>
                </c:pt>
                <c:pt idx="52296">
                  <c:v>2.51202669460326E-4</c:v>
                </c:pt>
                <c:pt idx="52297">
                  <c:v>2.5119606289081303E-4</c:v>
                </c:pt>
                <c:pt idx="52298">
                  <c:v>2.5118925259448599E-4</c:v>
                </c:pt>
                <c:pt idx="52299">
                  <c:v>2.5118188932538E-4</c:v>
                </c:pt>
                <c:pt idx="52300">
                  <c:v>2.5117539917118799E-4</c:v>
                </c:pt>
                <c:pt idx="52301">
                  <c:v>2.5116847245953999E-4</c:v>
                </c:pt>
                <c:pt idx="52302">
                  <c:v>2.5116128381341701E-4</c:v>
                </c:pt>
                <c:pt idx="52303">
                  <c:v>2.5115426979027699E-4</c:v>
                </c:pt>
                <c:pt idx="52304">
                  <c:v>2.5114743039011999E-4</c:v>
                </c:pt>
                <c:pt idx="52305">
                  <c:v>2.51140620093793E-4</c:v>
                </c:pt>
                <c:pt idx="52306">
                  <c:v>2.5113395531661798E-4</c:v>
                </c:pt>
                <c:pt idx="52307">
                  <c:v>2.5112717412412199E-4</c:v>
                </c:pt>
                <c:pt idx="52308">
                  <c:v>2.5111949071288098E-4</c:v>
                </c:pt>
                <c:pt idx="52309">
                  <c:v>2.51113204285502E-4</c:v>
                </c:pt>
                <c:pt idx="52310">
                  <c:v>2.5110621936619298E-4</c:v>
                </c:pt>
                <c:pt idx="52311">
                  <c:v>2.51099409069866E-4</c:v>
                </c:pt>
                <c:pt idx="52312">
                  <c:v>2.5109248235821702E-4</c:v>
                </c:pt>
                <c:pt idx="52313">
                  <c:v>2.5108587578870399E-4</c:v>
                </c:pt>
                <c:pt idx="52314">
                  <c:v>2.5107912370003798E-4</c:v>
                </c:pt>
                <c:pt idx="52315">
                  <c:v>2.5107208057306701E-4</c:v>
                </c:pt>
                <c:pt idx="52316">
                  <c:v>2.5106576504185801E-4</c:v>
                </c:pt>
                <c:pt idx="52317">
                  <c:v>2.5105872191488699E-4</c:v>
                </c:pt>
                <c:pt idx="52318">
                  <c:v>2.51052028033882E-4</c:v>
                </c:pt>
                <c:pt idx="52319">
                  <c:v>2.5104521773755502E-4</c:v>
                </c:pt>
                <c:pt idx="52320">
                  <c:v>2.5103855296038102E-4</c:v>
                </c:pt>
                <c:pt idx="52321">
                  <c:v>2.5103182997554503E-4</c:v>
                </c:pt>
                <c:pt idx="52322">
                  <c:v>2.5102487416006598E-4</c:v>
                </c:pt>
                <c:pt idx="52323">
                  <c:v>2.5101815117523101E-4</c:v>
                </c:pt>
                <c:pt idx="52324">
                  <c:v>2.51011369982734E-4</c:v>
                </c:pt>
                <c:pt idx="52325">
                  <c:v>2.5100476341322102E-4</c:v>
                </c:pt>
                <c:pt idx="52326">
                  <c:v>2.50998389674351E-4</c:v>
                </c:pt>
                <c:pt idx="52327">
                  <c:v>2.5099128833971901E-4</c:v>
                </c:pt>
                <c:pt idx="52328">
                  <c:v>2.5098436162806999E-4</c:v>
                </c:pt>
                <c:pt idx="52329">
                  <c:v>2.5097830803133499E-4</c:v>
                </c:pt>
                <c:pt idx="52330">
                  <c:v>2.5097138131968699E-4</c:v>
                </c:pt>
                <c:pt idx="52331">
                  <c:v>2.5096442550420799E-4</c:v>
                </c:pt>
                <c:pt idx="52332">
                  <c:v>2.5095822638832E-4</c:v>
                </c:pt>
                <c:pt idx="52333">
                  <c:v>2.5095161981880697E-4</c:v>
                </c:pt>
                <c:pt idx="52334">
                  <c:v>2.5094504235312299E-4</c:v>
                </c:pt>
                <c:pt idx="52335">
                  <c:v>2.5093852309510101E-4</c:v>
                </c:pt>
                <c:pt idx="52336">
                  <c:v>2.5093162548728298E-4</c:v>
                </c:pt>
                <c:pt idx="52337">
                  <c:v>2.5092490250244699E-4</c:v>
                </c:pt>
                <c:pt idx="52338">
                  <c:v>2.5091826682910301E-4</c:v>
                </c:pt>
                <c:pt idx="52339">
                  <c:v>2.5091224233619901E-4</c:v>
                </c:pt>
                <c:pt idx="52340">
                  <c:v>2.50905199209228E-4</c:v>
                </c:pt>
                <c:pt idx="52341">
                  <c:v>2.5089897098950998E-4</c:v>
                </c:pt>
                <c:pt idx="52342">
                  <c:v>2.5089262635447101E-4</c:v>
                </c:pt>
                <c:pt idx="52343">
                  <c:v>2.5088552501983903E-4</c:v>
                </c:pt>
                <c:pt idx="52344">
                  <c:v>2.508791803848E-4</c:v>
                </c:pt>
                <c:pt idx="52345">
                  <c:v>2.5087277754209898E-4</c:v>
                </c:pt>
                <c:pt idx="52346">
                  <c:v>2.50866141868755E-4</c:v>
                </c:pt>
                <c:pt idx="52347">
                  <c:v>2.5086005916818998E-4</c:v>
                </c:pt>
                <c:pt idx="52348">
                  <c:v>2.5085327797569302E-4</c:v>
                </c:pt>
                <c:pt idx="52349">
                  <c:v>2.50847166171297E-4</c:v>
                </c:pt>
                <c:pt idx="52350">
                  <c:v>2.50840472290292E-4</c:v>
                </c:pt>
                <c:pt idx="52351">
                  <c:v>2.5083404034376101E-4</c:v>
                </c:pt>
                <c:pt idx="52352">
                  <c:v>2.5082746287807801E-4</c:v>
                </c:pt>
                <c:pt idx="52353">
                  <c:v>2.5082044885493799E-4</c:v>
                </c:pt>
                <c:pt idx="52354">
                  <c:v>2.5081448256969501E-4</c:v>
                </c:pt>
                <c:pt idx="52355">
                  <c:v>2.5080802151933302E-4</c:v>
                </c:pt>
                <c:pt idx="52356">
                  <c:v>2.5080164778046299E-4</c:v>
                </c:pt>
                <c:pt idx="52357">
                  <c:v>2.5079544866457598E-4</c:v>
                </c:pt>
                <c:pt idx="52358">
                  <c:v>2.5078904582187501E-4</c:v>
                </c:pt>
                <c:pt idx="52359">
                  <c:v>2.50782497460023E-4</c:v>
                </c:pt>
                <c:pt idx="52360">
                  <c:v>2.5077603640966101E-4</c:v>
                </c:pt>
                <c:pt idx="52361">
                  <c:v>2.5076992460526499E-4</c:v>
                </c:pt>
                <c:pt idx="52362">
                  <c:v>2.5076325982809099E-4</c:v>
                </c:pt>
                <c:pt idx="52363">
                  <c:v>2.5075714802369502E-4</c:v>
                </c:pt>
                <c:pt idx="52364">
                  <c:v>2.5075083249248602E-4</c:v>
                </c:pt>
                <c:pt idx="52365">
                  <c:v>2.5074422592297202E-4</c:v>
                </c:pt>
                <c:pt idx="52366">
                  <c:v>2.5073808501474603E-4</c:v>
                </c:pt>
                <c:pt idx="52367">
                  <c:v>2.5073156575672301E-4</c:v>
                </c:pt>
                <c:pt idx="52368">
                  <c:v>2.5072490097954902E-4</c:v>
                </c:pt>
                <c:pt idx="52369">
                  <c:v>2.5071910931728802E-4</c:v>
                </c:pt>
                <c:pt idx="52370">
                  <c:v>2.5071259005926501E-4</c:v>
                </c:pt>
                <c:pt idx="52371">
                  <c:v>2.5070633273571703E-4</c:v>
                </c:pt>
                <c:pt idx="52372">
                  <c:v>2.5070010451599999E-4</c:v>
                </c:pt>
                <c:pt idx="52373">
                  <c:v>2.5069396360777302E-4</c:v>
                </c:pt>
                <c:pt idx="52374">
                  <c:v>2.5068756076507297E-4</c:v>
                </c:pt>
                <c:pt idx="52375">
                  <c:v>2.5068159447982902E-4</c:v>
                </c:pt>
                <c:pt idx="52376">
                  <c:v>2.50674871494994E-4</c:v>
                </c:pt>
                <c:pt idx="52377">
                  <c:v>2.5066902162507198E-4</c:v>
                </c:pt>
                <c:pt idx="52378">
                  <c:v>2.5066270609386298E-4</c:v>
                </c:pt>
                <c:pt idx="52379">
                  <c:v>2.5065644877031402E-4</c:v>
                </c:pt>
                <c:pt idx="52380">
                  <c:v>2.5065019144676599E-4</c:v>
                </c:pt>
                <c:pt idx="52381">
                  <c:v>2.5064390501938798E-4</c:v>
                </c:pt>
                <c:pt idx="52382">
                  <c:v>2.5063782231882198E-4</c:v>
                </c:pt>
                <c:pt idx="52383">
                  <c:v>2.5063188513740903E-4</c:v>
                </c:pt>
                <c:pt idx="52384">
                  <c:v>2.5062562781386099E-4</c:v>
                </c:pt>
                <c:pt idx="52385">
                  <c:v>2.50619457801804E-4</c:v>
                </c:pt>
                <c:pt idx="52386">
                  <c:v>2.50613142270595E-4</c:v>
                </c:pt>
                <c:pt idx="52387">
                  <c:v>2.5060676853172497E-4</c:v>
                </c:pt>
                <c:pt idx="52388">
                  <c:v>2.5060074403882E-4</c:v>
                </c:pt>
                <c:pt idx="52389">
                  <c:v>2.5059457402676301E-4</c:v>
                </c:pt>
                <c:pt idx="52390">
                  <c:v>2.5058863684534999E-4</c:v>
                </c:pt>
                <c:pt idx="52391">
                  <c:v>2.50582204898819E-4</c:v>
                </c:pt>
                <c:pt idx="52392">
                  <c:v>2.5057632592506701E-4</c:v>
                </c:pt>
                <c:pt idx="52393">
                  <c:v>2.50570359639823E-4</c:v>
                </c:pt>
                <c:pt idx="52394">
                  <c:v>2.5056427693925798E-4</c:v>
                </c:pt>
                <c:pt idx="52395">
                  <c:v>2.5055804871954002E-4</c:v>
                </c:pt>
                <c:pt idx="52396">
                  <c:v>2.5055211153812701E-4</c:v>
                </c:pt>
                <c:pt idx="52397">
                  <c:v>2.5054602883756199E-4</c:v>
                </c:pt>
                <c:pt idx="52398">
                  <c:v>2.50539858825505E-4</c:v>
                </c:pt>
                <c:pt idx="52399">
                  <c:v>2.50534038059413E-4</c:v>
                </c:pt>
                <c:pt idx="52400">
                  <c:v>2.50527722528204E-4</c:v>
                </c:pt>
                <c:pt idx="52401">
                  <c:v>2.5052172713913002E-4</c:v>
                </c:pt>
                <c:pt idx="52402">
                  <c:v>2.5051570264622602E-4</c:v>
                </c:pt>
                <c:pt idx="52403">
                  <c:v>2.5050996919162599E-4</c:v>
                </c:pt>
                <c:pt idx="52404">
                  <c:v>2.5050368276424701E-4</c:v>
                </c:pt>
                <c:pt idx="52405">
                  <c:v>2.5049786199815598E-4</c:v>
                </c:pt>
                <c:pt idx="52406">
                  <c:v>2.5049201212823402E-4</c:v>
                </c:pt>
                <c:pt idx="52407">
                  <c:v>2.50486162258312E-4</c:v>
                </c:pt>
                <c:pt idx="52408">
                  <c:v>2.5047967210411998E-4</c:v>
                </c:pt>
                <c:pt idx="52409">
                  <c:v>2.5047399685718097E-4</c:v>
                </c:pt>
                <c:pt idx="52410">
                  <c:v>2.5046794326044597E-4</c:v>
                </c:pt>
                <c:pt idx="52411">
                  <c:v>2.5046212249435501E-4</c:v>
                </c:pt>
                <c:pt idx="52412">
                  <c:v>2.5045606889762001E-4</c:v>
                </c:pt>
                <c:pt idx="52413">
                  <c:v>2.5045016082003702E-4</c:v>
                </c:pt>
                <c:pt idx="52414">
                  <c:v>2.5044436915777602E-4</c:v>
                </c:pt>
                <c:pt idx="52415">
                  <c:v>2.5043831556104102E-4</c:v>
                </c:pt>
                <c:pt idx="52416">
                  <c:v>2.5043234927579798E-4</c:v>
                </c:pt>
                <c:pt idx="52417">
                  <c:v>2.5042658671736701E-4</c:v>
                </c:pt>
                <c:pt idx="52418">
                  <c:v>2.5042059132829298E-4</c:v>
                </c:pt>
                <c:pt idx="52419">
                  <c:v>2.50414886977524E-4</c:v>
                </c:pt>
                <c:pt idx="52420">
                  <c:v>2.5040889158844899E-4</c:v>
                </c:pt>
                <c:pt idx="52421">
                  <c:v>2.5040307082235802E-4</c:v>
                </c:pt>
                <c:pt idx="52422">
                  <c:v>2.5039739557541901E-4</c:v>
                </c:pt>
                <c:pt idx="52423">
                  <c:v>2.5039113825187098E-4</c:v>
                </c:pt>
                <c:pt idx="52424">
                  <c:v>2.5038549210876199E-4</c:v>
                </c:pt>
                <c:pt idx="52425">
                  <c:v>2.5037993327714497E-4</c:v>
                </c:pt>
                <c:pt idx="52426">
                  <c:v>2.50373937888071E-4</c:v>
                </c:pt>
                <c:pt idx="52427">
                  <c:v>2.5036770966835298E-4</c:v>
                </c:pt>
                <c:pt idx="52428">
                  <c:v>2.5036250008270101E-4</c:v>
                </c:pt>
                <c:pt idx="52429">
                  <c:v>2.5035624275915298E-4</c:v>
                </c:pt>
                <c:pt idx="52430">
                  <c:v>2.50350800342858E-4</c:v>
                </c:pt>
                <c:pt idx="52431">
                  <c:v>2.5034468853846198E-4</c:v>
                </c:pt>
                <c:pt idx="52432">
                  <c:v>2.5033886777237101E-4</c:v>
                </c:pt>
                <c:pt idx="52433">
                  <c:v>2.5033330894075302E-4</c:v>
                </c:pt>
                <c:pt idx="52434">
                  <c:v>2.5032716803252702E-4</c:v>
                </c:pt>
                <c:pt idx="52435">
                  <c:v>2.5032190023921398E-4</c:v>
                </c:pt>
                <c:pt idx="52436">
                  <c:v>2.5031605036929201E-4</c:v>
                </c:pt>
                <c:pt idx="52437">
                  <c:v>2.5031043333001402E-4</c:v>
                </c:pt>
                <c:pt idx="52438">
                  <c:v>2.5030469987541399E-4</c:v>
                </c:pt>
                <c:pt idx="52439">
                  <c:v>2.5029873359017101E-4</c:v>
                </c:pt>
                <c:pt idx="52440">
                  <c:v>2.5029308744706203E-4</c:v>
                </c:pt>
                <c:pt idx="52441">
                  <c:v>2.5028747040778399E-4</c:v>
                </c:pt>
                <c:pt idx="52442">
                  <c:v>2.5028205709531898E-4</c:v>
                </c:pt>
                <c:pt idx="52443">
                  <c:v>2.5027585797943202E-4</c:v>
                </c:pt>
                <c:pt idx="52444">
                  <c:v>2.5027024094015398E-4</c:v>
                </c:pt>
                <c:pt idx="52445">
                  <c:v>2.5026462390087502E-4</c:v>
                </c:pt>
                <c:pt idx="52446">
                  <c:v>2.5025894865393601E-4</c:v>
                </c:pt>
                <c:pt idx="52447">
                  <c:v>2.5025365175679299E-4</c:v>
                </c:pt>
                <c:pt idx="52448">
                  <c:v>2.5024759816005799E-4</c:v>
                </c:pt>
                <c:pt idx="52449">
                  <c:v>2.5024209753610199E-4</c:v>
                </c:pt>
                <c:pt idx="52450">
                  <c:v>2.5023662601597602E-4</c:v>
                </c:pt>
                <c:pt idx="52451">
                  <c:v>2.5023115449584999E-4</c:v>
                </c:pt>
                <c:pt idx="52452">
                  <c:v>2.5022536283358899E-4</c:v>
                </c:pt>
                <c:pt idx="52453">
                  <c:v>2.5021957117132799E-4</c:v>
                </c:pt>
                <c:pt idx="52454">
                  <c:v>2.5021421606652401E-4</c:v>
                </c:pt>
                <c:pt idx="52455">
                  <c:v>2.5020833709277202E-4</c:v>
                </c:pt>
                <c:pt idx="52456">
                  <c:v>2.50203040195629E-4</c:v>
                </c:pt>
                <c:pt idx="52457">
                  <c:v>2.50197277637199E-4</c:v>
                </c:pt>
                <c:pt idx="52458">
                  <c:v>2.5019163149409002E-4</c:v>
                </c:pt>
                <c:pt idx="52459">
                  <c:v>2.50186334596947E-4</c:v>
                </c:pt>
                <c:pt idx="52460">
                  <c:v>2.5018089218065099E-4</c:v>
                </c:pt>
                <c:pt idx="52461">
                  <c:v>2.50175013206899E-4</c:v>
                </c:pt>
                <c:pt idx="52462">
                  <c:v>2.5016945437528198E-4</c:v>
                </c:pt>
                <c:pt idx="52463">
                  <c:v>2.5016389554366502E-4</c:v>
                </c:pt>
                <c:pt idx="52464">
                  <c:v>2.50158860580996E-4</c:v>
                </c:pt>
                <c:pt idx="52465">
                  <c:v>2.5015292339958202E-4</c:v>
                </c:pt>
                <c:pt idx="52466">
                  <c:v>2.5014774291776099E-4</c:v>
                </c:pt>
                <c:pt idx="52467">
                  <c:v>2.5014224229380499E-4</c:v>
                </c:pt>
                <c:pt idx="52468">
                  <c:v>2.50136363320053E-4</c:v>
                </c:pt>
                <c:pt idx="52469">
                  <c:v>2.5013071717694402E-4</c:v>
                </c:pt>
                <c:pt idx="52470">
                  <c:v>2.5012547848746202E-4</c:v>
                </c:pt>
                <c:pt idx="52471">
                  <c:v>2.5012000696733599E-4</c:v>
                </c:pt>
                <c:pt idx="52472">
                  <c:v>2.50114127993584E-4</c:v>
                </c:pt>
                <c:pt idx="52473">
                  <c:v>2.5010909303091499E-4</c:v>
                </c:pt>
                <c:pt idx="52474">
                  <c:v>2.5010359240695802E-4</c:v>
                </c:pt>
                <c:pt idx="52475">
                  <c:v>2.50098033575341E-4</c:v>
                </c:pt>
                <c:pt idx="52476">
                  <c:v>2.5009259115904602E-4</c:v>
                </c:pt>
                <c:pt idx="52477">
                  <c:v>2.50087352469563E-4</c:v>
                </c:pt>
                <c:pt idx="52478">
                  <c:v>2.5008191005326802E-4</c:v>
                </c:pt>
                <c:pt idx="52479">
                  <c:v>2.5007670046761599E-4</c:v>
                </c:pt>
                <c:pt idx="52480">
                  <c:v>2.5007105432450798E-4</c:v>
                </c:pt>
                <c:pt idx="52481">
                  <c:v>2.5006561190821198E-4</c:v>
                </c:pt>
                <c:pt idx="52482">
                  <c:v>2.5006011128425598E-4</c:v>
                </c:pt>
                <c:pt idx="52483">
                  <c:v>2.5005484349094299E-4</c:v>
                </c:pt>
                <c:pt idx="52484">
                  <c:v>2.5004969211295198E-4</c:v>
                </c:pt>
                <c:pt idx="52485">
                  <c:v>2.5004419148899599E-4</c:v>
                </c:pt>
                <c:pt idx="52486">
                  <c:v>2.5003871996887001E-4</c:v>
                </c:pt>
                <c:pt idx="52487">
                  <c:v>2.50033685006201E-4</c:v>
                </c:pt>
                <c:pt idx="52488">
                  <c:v>2.5002830079756699E-4</c:v>
                </c:pt>
                <c:pt idx="52489">
                  <c:v>2.50022945692763E-4</c:v>
                </c:pt>
                <c:pt idx="52490">
                  <c:v>2.5001791073009399E-4</c:v>
                </c:pt>
                <c:pt idx="52491">
                  <c:v>2.5001246831379798E-4</c:v>
                </c:pt>
                <c:pt idx="52492">
                  <c:v>2.5000702589750301E-4</c:v>
                </c:pt>
                <c:pt idx="52493">
                  <c:v>2.5000167079269902E-4</c:v>
                </c:pt>
                <c:pt idx="52494">
                  <c:v>2.4999634479172501E-4</c:v>
                </c:pt>
                <c:pt idx="52495">
                  <c:v>2.4999081506393801E-4</c:v>
                </c:pt>
                <c:pt idx="52496">
                  <c:v>2.49985401751473E-4</c:v>
                </c:pt>
                <c:pt idx="52497">
                  <c:v>2.49980570515618E-4</c:v>
                </c:pt>
                <c:pt idx="52498">
                  <c:v>2.49975011684E-4</c:v>
                </c:pt>
                <c:pt idx="52499">
                  <c:v>2.4996977299451801E-4</c:v>
                </c:pt>
                <c:pt idx="52500">
                  <c:v>2.4996473803184899E-4</c:v>
                </c:pt>
                <c:pt idx="52501">
                  <c:v>2.4995932471938399E-4</c:v>
                </c:pt>
                <c:pt idx="52502">
                  <c:v>2.49954231549054E-4</c:v>
                </c:pt>
                <c:pt idx="52503">
                  <c:v>2.4994931300170698E-4</c:v>
                </c:pt>
                <c:pt idx="52504">
                  <c:v>2.4994389968924203E-4</c:v>
                </c:pt>
                <c:pt idx="52505">
                  <c:v>2.4993866099975998E-4</c:v>
                </c:pt>
                <c:pt idx="52506">
                  <c:v>2.4993377155624298E-4</c:v>
                </c:pt>
                <c:pt idx="52507">
                  <c:v>2.49928038101643E-4</c:v>
                </c:pt>
                <c:pt idx="52508">
                  <c:v>2.49922828515992E-4</c:v>
                </c:pt>
                <c:pt idx="52509">
                  <c:v>2.4991808459162701E-4</c:v>
                </c:pt>
                <c:pt idx="52510">
                  <c:v>2.49912438448519E-4</c:v>
                </c:pt>
                <c:pt idx="52511">
                  <c:v>2.4990757810883202E-4</c:v>
                </c:pt>
                <c:pt idx="52512">
                  <c:v>2.4990228121168901E-4</c:v>
                </c:pt>
                <c:pt idx="52513">
                  <c:v>2.4989683879539398E-4</c:v>
                </c:pt>
                <c:pt idx="52514">
                  <c:v>2.4989192024804701E-4</c:v>
                </c:pt>
                <c:pt idx="52515">
                  <c:v>2.49886768870056E-4</c:v>
                </c:pt>
                <c:pt idx="52516">
                  <c:v>2.4988202494569101E-4</c:v>
                </c:pt>
                <c:pt idx="52517">
                  <c:v>2.4987649521790401E-4</c:v>
                </c:pt>
                <c:pt idx="52518">
                  <c:v>2.49871198320761E-4</c:v>
                </c:pt>
                <c:pt idx="52519">
                  <c:v>2.4986657081171897E-4</c:v>
                </c:pt>
                <c:pt idx="52520">
                  <c:v>2.4986098287627101E-4</c:v>
                </c:pt>
                <c:pt idx="52521">
                  <c:v>2.4985609343275401E-4</c:v>
                </c:pt>
                <c:pt idx="52522">
                  <c:v>2.49851233093068E-4</c:v>
                </c:pt>
                <c:pt idx="52523">
                  <c:v>2.49846081715077E-4</c:v>
                </c:pt>
                <c:pt idx="52524">
                  <c:v>2.4984087212942503E-4</c:v>
                </c:pt>
                <c:pt idx="52525">
                  <c:v>2.4983577895909499E-4</c:v>
                </c:pt>
                <c:pt idx="52526">
                  <c:v>2.4983065668493498E-4</c:v>
                </c:pt>
                <c:pt idx="52527">
                  <c:v>2.4982585455291E-4</c:v>
                </c:pt>
                <c:pt idx="52528">
                  <c:v>2.4982064496725798E-4</c:v>
                </c:pt>
                <c:pt idx="52529">
                  <c:v>2.4981534807011501E-4</c:v>
                </c:pt>
                <c:pt idx="52530">
                  <c:v>2.49810836976394E-4</c:v>
                </c:pt>
                <c:pt idx="52531">
                  <c:v>2.4980539456009897E-4</c:v>
                </c:pt>
                <c:pt idx="52532">
                  <c:v>2.4980035959743001E-4</c:v>
                </c:pt>
                <c:pt idx="52533">
                  <c:v>2.4979561567306502E-4</c:v>
                </c:pt>
                <c:pt idx="52534">
                  <c:v>2.4979058071039601E-4</c:v>
                </c:pt>
                <c:pt idx="52535">
                  <c:v>2.4978595320135301E-4</c:v>
                </c:pt>
                <c:pt idx="52536">
                  <c:v>2.4978065630420999E-4</c:v>
                </c:pt>
                <c:pt idx="52537">
                  <c:v>2.4977550492622002E-4</c:v>
                </c:pt>
                <c:pt idx="52538">
                  <c:v>2.4977052817121099E-4</c:v>
                </c:pt>
                <c:pt idx="52539">
                  <c:v>2.4976552231237298E-4</c:v>
                </c:pt>
                <c:pt idx="52540">
                  <c:v>2.4976080749183899E-4</c:v>
                </c:pt>
                <c:pt idx="52541">
                  <c:v>2.4975533597171301E-4</c:v>
                </c:pt>
                <c:pt idx="52542">
                  <c:v>2.4975038832053499E-4</c:v>
                </c:pt>
                <c:pt idx="52543">
                  <c:v>2.4974590633064498E-4</c:v>
                </c:pt>
                <c:pt idx="52544">
                  <c:v>2.4974058032967101E-4</c:v>
                </c:pt>
                <c:pt idx="52545">
                  <c:v>2.4973566178232399E-4</c:v>
                </c:pt>
                <c:pt idx="52546">
                  <c:v>2.4973117979243398E-4</c:v>
                </c:pt>
                <c:pt idx="52547">
                  <c:v>2.4972576647996902E-4</c:v>
                </c:pt>
                <c:pt idx="52548">
                  <c:v>2.4972102255560501E-4</c:v>
                </c:pt>
                <c:pt idx="52549">
                  <c:v>2.4971590028144398E-4</c:v>
                </c:pt>
                <c:pt idx="52550">
                  <c:v>2.4971103994175803E-4</c:v>
                </c:pt>
                <c:pt idx="52551">
                  <c:v>2.4970647064037599E-4</c:v>
                </c:pt>
                <c:pt idx="52552">
                  <c:v>2.4970126105472402E-4</c:v>
                </c:pt>
                <c:pt idx="52553">
                  <c:v>2.4969680816866501E-4</c:v>
                </c:pt>
                <c:pt idx="52554">
                  <c:v>2.4969212245196099E-4</c:v>
                </c:pt>
                <c:pt idx="52555">
                  <c:v>2.4968682555481802E-4</c:v>
                </c:pt>
                <c:pt idx="52556">
                  <c:v>2.4968231446109701E-4</c:v>
                </c:pt>
                <c:pt idx="52557">
                  <c:v>2.4967695935629297E-4</c:v>
                </c:pt>
                <c:pt idx="52558">
                  <c:v>2.4967206991277603E-4</c:v>
                </c:pt>
                <c:pt idx="52559">
                  <c:v>2.4966758792288601E-4</c:v>
                </c:pt>
                <c:pt idx="52560">
                  <c:v>2.4966240744106499E-4</c:v>
                </c:pt>
                <c:pt idx="52561">
                  <c:v>2.4965810007415701E-4</c:v>
                </c:pt>
                <c:pt idx="52562">
                  <c:v>2.4965323973447101E-4</c:v>
                </c:pt>
                <c:pt idx="52563">
                  <c:v>2.4964826297946301E-4</c:v>
                </c:pt>
                <c:pt idx="52564">
                  <c:v>2.4964351905509802E-4</c:v>
                </c:pt>
                <c:pt idx="52565">
                  <c:v>2.4963857140392098E-4</c:v>
                </c:pt>
                <c:pt idx="52566">
                  <c:v>2.4963362375274301E-4</c:v>
                </c:pt>
                <c:pt idx="52567">
                  <c:v>2.4962896713986998E-4</c:v>
                </c:pt>
                <c:pt idx="52568">
                  <c:v>2.4962460156530098E-4</c:v>
                </c:pt>
                <c:pt idx="52569">
                  <c:v>2.4961959570646302E-4</c:v>
                </c:pt>
                <c:pt idx="52570">
                  <c:v>2.49615171924233E-4</c:v>
                </c:pt>
                <c:pt idx="52571">
                  <c:v>2.4960996233858201E-4</c:v>
                </c:pt>
                <c:pt idx="52572">
                  <c:v>2.4960524751804802E-4</c:v>
                </c:pt>
                <c:pt idx="52573">
                  <c:v>2.4960059090517499E-4</c:v>
                </c:pt>
                <c:pt idx="52574">
                  <c:v>2.4959573056548801E-4</c:v>
                </c:pt>
                <c:pt idx="52575">
                  <c:v>2.4959107395261499E-4</c:v>
                </c:pt>
                <c:pt idx="52576">
                  <c:v>2.4958624271675901E-4</c:v>
                </c:pt>
                <c:pt idx="52577">
                  <c:v>2.4958167341537801E-4</c:v>
                </c:pt>
                <c:pt idx="52578">
                  <c:v>2.4957681307569097E-4</c:v>
                </c:pt>
                <c:pt idx="52579">
                  <c:v>2.4957227287813999E-4</c:v>
                </c:pt>
                <c:pt idx="52580">
                  <c:v>2.4956741253845399E-4</c:v>
                </c:pt>
                <c:pt idx="52581">
                  <c:v>2.4956278502941099E-4</c:v>
                </c:pt>
                <c:pt idx="52582">
                  <c:v>2.49557837378234E-4</c:v>
                </c:pt>
                <c:pt idx="52583">
                  <c:v>2.4955344269983498E-4</c:v>
                </c:pt>
                <c:pt idx="52584">
                  <c:v>2.49548611463979E-4</c:v>
                </c:pt>
                <c:pt idx="52585">
                  <c:v>2.4954395485110603E-4</c:v>
                </c:pt>
                <c:pt idx="52586">
                  <c:v>2.4953979300335001E-4</c:v>
                </c:pt>
                <c:pt idx="52587">
                  <c:v>2.4953481624834202E-4</c:v>
                </c:pt>
                <c:pt idx="52588">
                  <c:v>2.4953030515462198E-4</c:v>
                </c:pt>
                <c:pt idx="52589">
                  <c:v>2.4952532839961301E-4</c:v>
                </c:pt>
                <c:pt idx="52590">
                  <c:v>2.49520846409723E-4</c:v>
                </c:pt>
                <c:pt idx="52591">
                  <c:v>2.4951636441983299E-4</c:v>
                </c:pt>
                <c:pt idx="52592">
                  <c:v>2.4951170780696002E-4</c:v>
                </c:pt>
                <c:pt idx="52593">
                  <c:v>2.4950719671323901E-4</c:v>
                </c:pt>
                <c:pt idx="52594">
                  <c:v>2.4950291845016198E-4</c:v>
                </c:pt>
                <c:pt idx="52595">
                  <c:v>2.4949814542196702E-4</c:v>
                </c:pt>
                <c:pt idx="52596">
                  <c:v>2.4949334328994101E-4</c:v>
                </c:pt>
                <c:pt idx="52597">
                  <c:v>2.49488482950255E-4</c:v>
                </c:pt>
                <c:pt idx="52598">
                  <c:v>2.4948426289483899E-4</c:v>
                </c:pt>
                <c:pt idx="52599">
                  <c:v>2.4947960628196603E-4</c:v>
                </c:pt>
                <c:pt idx="52600">
                  <c:v>2.4947497877292303E-4</c:v>
                </c:pt>
                <c:pt idx="52601">
                  <c:v>2.4947052588686298E-4</c:v>
                </c:pt>
                <c:pt idx="52602">
                  <c:v>2.4946586927399001E-4</c:v>
                </c:pt>
                <c:pt idx="52603">
                  <c:v>2.4946144549176102E-4</c:v>
                </c:pt>
                <c:pt idx="52604">
                  <c:v>2.4945681798271802E-4</c:v>
                </c:pt>
                <c:pt idx="52605">
                  <c:v>2.4945251061581102E-4</c:v>
                </c:pt>
                <c:pt idx="52606">
                  <c:v>2.4944765027612399E-4</c:v>
                </c:pt>
                <c:pt idx="52607">
                  <c:v>2.4944340111687801E-4</c:v>
                </c:pt>
                <c:pt idx="52608">
                  <c:v>2.49438598984852E-4</c:v>
                </c:pt>
                <c:pt idx="52609">
                  <c:v>2.4943461176008002E-4</c:v>
                </c:pt>
                <c:pt idx="52610">
                  <c:v>2.49429926043376E-4</c:v>
                </c:pt>
                <c:pt idx="52611">
                  <c:v>2.4942524032667301E-4</c:v>
                </c:pt>
                <c:pt idx="52612">
                  <c:v>2.4942090385593501E-4</c:v>
                </c:pt>
                <c:pt idx="52613">
                  <c:v>2.4941627634689201E-4</c:v>
                </c:pt>
                <c:pt idx="52614">
                  <c:v>2.4941182346083202E-4</c:v>
                </c:pt>
                <c:pt idx="52615">
                  <c:v>2.4940757430158599E-4</c:v>
                </c:pt>
                <c:pt idx="52616">
                  <c:v>2.4940268485806899E-4</c:v>
                </c:pt>
                <c:pt idx="52617">
                  <c:v>2.4939843569882198E-4</c:v>
                </c:pt>
                <c:pt idx="52618">
                  <c:v>2.4939418653957502E-4</c:v>
                </c:pt>
                <c:pt idx="52619">
                  <c:v>2.4938950082287198E-4</c:v>
                </c:pt>
                <c:pt idx="52620">
                  <c:v>2.4938507704064201E-4</c:v>
                </c:pt>
                <c:pt idx="52621">
                  <c:v>2.4938100250437899E-4</c:v>
                </c:pt>
                <c:pt idx="52622">
                  <c:v>2.4937617126852301E-4</c:v>
                </c:pt>
                <c:pt idx="52623">
                  <c:v>2.4937215493991998E-4</c:v>
                </c:pt>
                <c:pt idx="52624">
                  <c:v>2.4936726549640298E-4</c:v>
                </c:pt>
                <c:pt idx="52625">
                  <c:v>2.4936330737546103E-4</c:v>
                </c:pt>
                <c:pt idx="52626">
                  <c:v>2.4935870897024902E-4</c:v>
                </c:pt>
                <c:pt idx="52627">
                  <c:v>2.4935440160334099E-4</c:v>
                </c:pt>
                <c:pt idx="52628">
                  <c:v>2.4934994871728101E-4</c:v>
                </c:pt>
                <c:pt idx="52629">
                  <c:v>2.4934567045420397E-4</c:v>
                </c:pt>
                <c:pt idx="52630">
                  <c:v>2.4934118846431402E-4</c:v>
                </c:pt>
                <c:pt idx="52631">
                  <c:v>2.4933711392805002E-4</c:v>
                </c:pt>
                <c:pt idx="52632">
                  <c:v>2.49332428211346E-4</c:v>
                </c:pt>
                <c:pt idx="52633">
                  <c:v>2.4932800442911701E-4</c:v>
                </c:pt>
                <c:pt idx="52634">
                  <c:v>2.4932410451583602E-4</c:v>
                </c:pt>
                <c:pt idx="52635">
                  <c:v>2.49319156864658E-4</c:v>
                </c:pt>
                <c:pt idx="52636">
                  <c:v>2.4931516963988499E-4</c:v>
                </c:pt>
                <c:pt idx="52637">
                  <c:v>2.4931092048063901E-4</c:v>
                </c:pt>
                <c:pt idx="52638">
                  <c:v>2.4930664221756198E-4</c:v>
                </c:pt>
                <c:pt idx="52639">
                  <c:v>2.4930198560468798E-4</c:v>
                </c:pt>
                <c:pt idx="52640">
                  <c:v>2.4929770734161101E-4</c:v>
                </c:pt>
                <c:pt idx="52641">
                  <c:v>2.4929357459768599E-4</c:v>
                </c:pt>
                <c:pt idx="52642">
                  <c:v>2.49289150815457E-4</c:v>
                </c:pt>
                <c:pt idx="52643">
                  <c:v>2.49284814344719E-4</c:v>
                </c:pt>
                <c:pt idx="52644">
                  <c:v>2.4928068160079398E-4</c:v>
                </c:pt>
                <c:pt idx="52645">
                  <c:v>2.4927619961090402E-4</c:v>
                </c:pt>
                <c:pt idx="52646">
                  <c:v>2.4927200865931798E-4</c:v>
                </c:pt>
                <c:pt idx="52647">
                  <c:v>2.4926770129241001E-4</c:v>
                </c:pt>
                <c:pt idx="52648">
                  <c:v>2.4926327751018102E-4</c:v>
                </c:pt>
                <c:pt idx="52649">
                  <c:v>2.4925908655859497E-4</c:v>
                </c:pt>
                <c:pt idx="52650">
                  <c:v>2.49255099333823E-4</c:v>
                </c:pt>
                <c:pt idx="52651">
                  <c:v>2.4925082107074602E-4</c:v>
                </c:pt>
                <c:pt idx="52652">
                  <c:v>2.4924663011915998E-4</c:v>
                </c:pt>
                <c:pt idx="52653">
                  <c:v>2.4924217723309999E-4</c:v>
                </c:pt>
                <c:pt idx="52654">
                  <c:v>2.4923816090449702E-4</c:v>
                </c:pt>
                <c:pt idx="52655">
                  <c:v>2.4923391174525001E-4</c:v>
                </c:pt>
                <c:pt idx="52656">
                  <c:v>2.4922974989749502E-4</c:v>
                </c:pt>
                <c:pt idx="52657">
                  <c:v>2.49225326115265E-4</c:v>
                </c:pt>
                <c:pt idx="52658">
                  <c:v>2.4922122247517098E-4</c:v>
                </c:pt>
                <c:pt idx="52659">
                  <c:v>2.4921708973124602E-4</c:v>
                </c:pt>
                <c:pt idx="52660">
                  <c:v>2.4921301519498202E-4</c:v>
                </c:pt>
                <c:pt idx="52661">
                  <c:v>2.4920838768593999E-4</c:v>
                </c:pt>
                <c:pt idx="52662">
                  <c:v>2.4920416763052301E-4</c:v>
                </c:pt>
                <c:pt idx="52663">
                  <c:v>2.4920012219809001E-4</c:v>
                </c:pt>
                <c:pt idx="52664">
                  <c:v>2.4919604766182601E-4</c:v>
                </c:pt>
                <c:pt idx="52665">
                  <c:v>2.4919214774854497E-4</c:v>
                </c:pt>
                <c:pt idx="52666">
                  <c:v>2.4918792769312902E-4</c:v>
                </c:pt>
                <c:pt idx="52667">
                  <c:v>2.4918364943005101E-4</c:v>
                </c:pt>
                <c:pt idx="52668">
                  <c:v>2.4917963310144798E-4</c:v>
                </c:pt>
                <c:pt idx="52669">
                  <c:v>2.4917518021538799E-4</c:v>
                </c:pt>
                <c:pt idx="52670">
                  <c:v>2.4917125119827699E-4</c:v>
                </c:pt>
                <c:pt idx="52671">
                  <c:v>2.4916720576584301E-4</c:v>
                </c:pt>
                <c:pt idx="52672">
                  <c:v>2.49162985710427E-4</c:v>
                </c:pt>
                <c:pt idx="52673">
                  <c:v>2.4915862013585898E-4</c:v>
                </c:pt>
                <c:pt idx="52674">
                  <c:v>2.4915457470342501E-4</c:v>
                </c:pt>
                <c:pt idx="52675">
                  <c:v>2.4915058747865298E-4</c:v>
                </c:pt>
                <c:pt idx="52676">
                  <c:v>2.4914651294238898E-4</c:v>
                </c:pt>
                <c:pt idx="52677">
                  <c:v>2.4914267123676799E-4</c:v>
                </c:pt>
                <c:pt idx="52678">
                  <c:v>2.49138218350708E-4</c:v>
                </c:pt>
                <c:pt idx="52679">
                  <c:v>2.4913423112593602E-4</c:v>
                </c:pt>
                <c:pt idx="52680">
                  <c:v>2.4913030210882398E-4</c:v>
                </c:pt>
                <c:pt idx="52681">
                  <c:v>2.4912643129937302E-4</c:v>
                </c:pt>
                <c:pt idx="52682">
                  <c:v>2.4912235676311E-4</c:v>
                </c:pt>
                <c:pt idx="52683">
                  <c:v>2.4911804939620202E-4</c:v>
                </c:pt>
                <c:pt idx="52684">
                  <c:v>2.4911406217142902E-4</c:v>
                </c:pt>
                <c:pt idx="52685">
                  <c:v>2.49109958531335E-4</c:v>
                </c:pt>
                <c:pt idx="52686">
                  <c:v>2.4910643696785E-4</c:v>
                </c:pt>
                <c:pt idx="52687">
                  <c:v>2.4910195497795901E-4</c:v>
                </c:pt>
                <c:pt idx="52688">
                  <c:v>2.4909799685701701E-4</c:v>
                </c:pt>
                <c:pt idx="52689">
                  <c:v>2.4909383500926202E-4</c:v>
                </c:pt>
                <c:pt idx="52690">
                  <c:v>2.4908993509598098E-4</c:v>
                </c:pt>
                <c:pt idx="52691">
                  <c:v>2.4908609339035999E-4</c:v>
                </c:pt>
                <c:pt idx="52692">
                  <c:v>2.49081931542605E-4</c:v>
                </c:pt>
                <c:pt idx="52693">
                  <c:v>2.4907797342166299E-4</c:v>
                </c:pt>
                <c:pt idx="52694">
                  <c:v>2.49074160819873E-4</c:v>
                </c:pt>
                <c:pt idx="52695">
                  <c:v>2.49070086283609E-4</c:v>
                </c:pt>
                <c:pt idx="52696">
                  <c:v>2.49066011747345E-4</c:v>
                </c:pt>
                <c:pt idx="52697">
                  <c:v>2.4906202452257303E-4</c:v>
                </c:pt>
                <c:pt idx="52698">
                  <c:v>2.4905789177864801E-4</c:v>
                </c:pt>
                <c:pt idx="52699">
                  <c:v>2.4905410828068798E-4</c:v>
                </c:pt>
                <c:pt idx="52700">
                  <c:v>2.4905038299039001E-4</c:v>
                </c:pt>
                <c:pt idx="52701">
                  <c:v>2.4904622114263502E-4</c:v>
                </c:pt>
                <c:pt idx="52702">
                  <c:v>2.4904208839871E-4</c:v>
                </c:pt>
                <c:pt idx="52703">
                  <c:v>2.4903845041990302E-4</c:v>
                </c:pt>
                <c:pt idx="52704">
                  <c:v>2.4903440498746899E-4</c:v>
                </c:pt>
                <c:pt idx="52705">
                  <c:v>2.49030505074188E-4</c:v>
                </c:pt>
                <c:pt idx="52706">
                  <c:v>2.4902672157622901E-4</c:v>
                </c:pt>
                <c:pt idx="52707">
                  <c:v>2.4902258883230399E-4</c:v>
                </c:pt>
                <c:pt idx="52708">
                  <c:v>2.4901897995732698E-4</c:v>
                </c:pt>
                <c:pt idx="52709">
                  <c:v>2.49014730798081E-4</c:v>
                </c:pt>
                <c:pt idx="52710">
                  <c:v>2.4901071446947699E-4</c:v>
                </c:pt>
                <c:pt idx="52711">
                  <c:v>2.49006930971518E-4</c:v>
                </c:pt>
                <c:pt idx="52712">
                  <c:v>2.4900300195440601E-4</c:v>
                </c:pt>
                <c:pt idx="52713">
                  <c:v>2.4899921845644702E-4</c:v>
                </c:pt>
                <c:pt idx="52714">
                  <c:v>2.4899578420445301E-4</c:v>
                </c:pt>
                <c:pt idx="52715">
                  <c:v>2.4899162235669803E-4</c:v>
                </c:pt>
                <c:pt idx="52716">
                  <c:v>2.4898754782043397E-4</c:v>
                </c:pt>
                <c:pt idx="52717">
                  <c:v>2.4898376432247498E-4</c:v>
                </c:pt>
                <c:pt idx="52718">
                  <c:v>2.4897992261685398E-4</c:v>
                </c:pt>
                <c:pt idx="52719">
                  <c:v>2.4897640105336899E-4</c:v>
                </c:pt>
                <c:pt idx="52720">
                  <c:v>2.4897250114008801E-4</c:v>
                </c:pt>
                <c:pt idx="52721">
                  <c:v>2.4896842660382401E-4</c:v>
                </c:pt>
                <c:pt idx="52722">
                  <c:v>2.4896478862501703E-4</c:v>
                </c:pt>
                <c:pt idx="52723">
                  <c:v>2.4896085960790499E-4</c:v>
                </c:pt>
                <c:pt idx="52724">
                  <c:v>2.4895675596781102E-4</c:v>
                </c:pt>
                <c:pt idx="52725">
                  <c:v>2.48953263508156E-4</c:v>
                </c:pt>
                <c:pt idx="52726">
                  <c:v>2.4894933449104401E-4</c:v>
                </c:pt>
                <c:pt idx="52727">
                  <c:v>2.4894543457776303E-4</c:v>
                </c:pt>
                <c:pt idx="52728">
                  <c:v>2.4894188391044698E-4</c:v>
                </c:pt>
                <c:pt idx="52729">
                  <c:v>2.4893780937418298E-4</c:v>
                </c:pt>
                <c:pt idx="52730">
                  <c:v>2.4893428781069799E-4</c:v>
                </c:pt>
                <c:pt idx="52731">
                  <c:v>2.4893021327443399E-4</c:v>
                </c:pt>
                <c:pt idx="52732">
                  <c:v>2.48926400672644E-4</c:v>
                </c:pt>
                <c:pt idx="52733">
                  <c:v>2.48922879109159E-4</c:v>
                </c:pt>
                <c:pt idx="52734">
                  <c:v>2.48919212026522E-4</c:v>
                </c:pt>
                <c:pt idx="52735">
                  <c:v>2.4891528300941001E-4</c:v>
                </c:pt>
                <c:pt idx="52736">
                  <c:v>2.4891179054975499E-4</c:v>
                </c:pt>
                <c:pt idx="52737">
                  <c:v>2.4890777422115201E-4</c:v>
                </c:pt>
                <c:pt idx="52738">
                  <c:v>2.4890407803468401E-4</c:v>
                </c:pt>
                <c:pt idx="52739">
                  <c:v>2.4890061467885998E-4</c:v>
                </c:pt>
                <c:pt idx="52740">
                  <c:v>2.4889680207706999E-4</c:v>
                </c:pt>
                <c:pt idx="52741">
                  <c:v>2.4889284395612798E-4</c:v>
                </c:pt>
                <c:pt idx="52742">
                  <c:v>2.4888894404284699E-4</c:v>
                </c:pt>
                <c:pt idx="52743">
                  <c:v>2.4888559710234398E-4</c:v>
                </c:pt>
                <c:pt idx="52744">
                  <c:v>2.4888158077374101E-4</c:v>
                </c:pt>
                <c:pt idx="52745">
                  <c:v>2.4887823383323799E-4</c:v>
                </c:pt>
                <c:pt idx="52746">
                  <c:v>2.4887453764676999E-4</c:v>
                </c:pt>
                <c:pt idx="52747">
                  <c:v>2.4887069594115003E-4</c:v>
                </c:pt>
                <c:pt idx="52748">
                  <c:v>2.4886688333935998E-4</c:v>
                </c:pt>
                <c:pt idx="52749">
                  <c:v>2.4886318715289203E-4</c:v>
                </c:pt>
                <c:pt idx="52750">
                  <c:v>2.4885949096642402E-4</c:v>
                </c:pt>
                <c:pt idx="52751">
                  <c:v>2.4885614402592198E-4</c:v>
                </c:pt>
                <c:pt idx="52752">
                  <c:v>2.4885221500881E-4</c:v>
                </c:pt>
                <c:pt idx="52753">
                  <c:v>2.48848780756816E-4</c:v>
                </c:pt>
                <c:pt idx="52754">
                  <c:v>2.4884520098566998E-4</c:v>
                </c:pt>
                <c:pt idx="52755">
                  <c:v>2.4884147569537201E-4</c:v>
                </c:pt>
                <c:pt idx="52756">
                  <c:v>2.4883745936676898E-4</c:v>
                </c:pt>
                <c:pt idx="52757">
                  <c:v>2.4883440346457102E-4</c:v>
                </c:pt>
                <c:pt idx="52758">
                  <c:v>2.4883041623979801E-4</c:v>
                </c:pt>
                <c:pt idx="52759">
                  <c:v>2.48826836468652E-4</c:v>
                </c:pt>
                <c:pt idx="52760">
                  <c:v>2.4882328580133601E-4</c:v>
                </c:pt>
                <c:pt idx="52761">
                  <c:v>2.4881970603018999E-4</c:v>
                </c:pt>
                <c:pt idx="52762">
                  <c:v>2.4881600984372199E-4</c:v>
                </c:pt>
                <c:pt idx="52763">
                  <c:v>2.4881213903427102E-4</c:v>
                </c:pt>
                <c:pt idx="52764">
                  <c:v>2.48808937612921E-4</c:v>
                </c:pt>
                <c:pt idx="52765">
                  <c:v>2.48805212322622E-4</c:v>
                </c:pt>
                <c:pt idx="52766">
                  <c:v>2.4880137061700198E-4</c:v>
                </c:pt>
                <c:pt idx="52767">
                  <c:v>2.4879831471480402E-4</c:v>
                </c:pt>
                <c:pt idx="52768">
                  <c:v>2.4879441480152298E-4</c:v>
                </c:pt>
                <c:pt idx="52769">
                  <c:v>2.4879089323803799E-4</c:v>
                </c:pt>
                <c:pt idx="52770">
                  <c:v>2.48787255259231E-4</c:v>
                </c:pt>
                <c:pt idx="52771">
                  <c:v>2.48783559072763E-4</c:v>
                </c:pt>
                <c:pt idx="52772">
                  <c:v>2.48780095716938E-4</c:v>
                </c:pt>
                <c:pt idx="52773">
                  <c:v>2.4877648684196201E-4</c:v>
                </c:pt>
                <c:pt idx="52774">
                  <c:v>2.4877311079762898E-4</c:v>
                </c:pt>
                <c:pt idx="52775">
                  <c:v>2.4876938550732997E-4</c:v>
                </c:pt>
                <c:pt idx="52776">
                  <c:v>2.4876586394384498E-4</c:v>
                </c:pt>
                <c:pt idx="52777">
                  <c:v>2.4876240058802101E-4</c:v>
                </c:pt>
                <c:pt idx="52778">
                  <c:v>2.4875876260921402E-4</c:v>
                </c:pt>
                <c:pt idx="52779">
                  <c:v>2.48755241045728E-4</c:v>
                </c:pt>
                <c:pt idx="52780">
                  <c:v>2.4875177768990397E-4</c:v>
                </c:pt>
                <c:pt idx="52781">
                  <c:v>2.4874816881492701E-4</c:v>
                </c:pt>
                <c:pt idx="52782">
                  <c:v>2.48744880082086E-4</c:v>
                </c:pt>
                <c:pt idx="52783">
                  <c:v>2.4874124210327902E-4</c:v>
                </c:pt>
                <c:pt idx="52784">
                  <c:v>2.4873748770914999E-4</c:v>
                </c:pt>
                <c:pt idx="52785">
                  <c:v>2.4873428628779899E-4</c:v>
                </c:pt>
                <c:pt idx="52786">
                  <c:v>2.4873082293197502E-4</c:v>
                </c:pt>
                <c:pt idx="52787">
                  <c:v>2.48727534199134E-4</c:v>
                </c:pt>
                <c:pt idx="52788">
                  <c:v>2.4872363428585199E-4</c:v>
                </c:pt>
                <c:pt idx="52789">
                  <c:v>2.48720374656841E-4</c:v>
                </c:pt>
                <c:pt idx="52790">
                  <c:v>2.4871699861250802E-4</c:v>
                </c:pt>
                <c:pt idx="52791">
                  <c:v>2.48713680775836E-4</c:v>
                </c:pt>
                <c:pt idx="52792">
                  <c:v>2.4871013010852001E-4</c:v>
                </c:pt>
                <c:pt idx="52793">
                  <c:v>2.4870637571439098E-4</c:v>
                </c:pt>
                <c:pt idx="52794">
                  <c:v>2.48703028773889E-4</c:v>
                </c:pt>
                <c:pt idx="52795">
                  <c:v>2.4869982735253898E-4</c:v>
                </c:pt>
                <c:pt idx="52796">
                  <c:v>2.4869624758139198E-4</c:v>
                </c:pt>
                <c:pt idx="52797">
                  <c:v>2.4869292974472003E-4</c:v>
                </c:pt>
                <c:pt idx="52798">
                  <c:v>2.4868940818123498E-4</c:v>
                </c:pt>
                <c:pt idx="52799">
                  <c:v>2.48686032136902E-4</c:v>
                </c:pt>
                <c:pt idx="52800">
                  <c:v>2.48682481469586E-4</c:v>
                </c:pt>
                <c:pt idx="52801">
                  <c:v>2.4867916363291399E-4</c:v>
                </c:pt>
                <c:pt idx="52802">
                  <c:v>2.4867549655027698E-4</c:v>
                </c:pt>
                <c:pt idx="52803">
                  <c:v>2.48672469751909E-4</c:v>
                </c:pt>
                <c:pt idx="52804">
                  <c:v>2.48668948188424E-4</c:v>
                </c:pt>
                <c:pt idx="52805">
                  <c:v>2.4866551393643E-4</c:v>
                </c:pt>
                <c:pt idx="52806">
                  <c:v>2.48662079684436E-4</c:v>
                </c:pt>
                <c:pt idx="52807">
                  <c:v>2.48658820055425E-4</c:v>
                </c:pt>
                <c:pt idx="52808">
                  <c:v>2.4865535669960098E-4</c:v>
                </c:pt>
                <c:pt idx="52809">
                  <c:v>2.4865192244760698E-4</c:v>
                </c:pt>
                <c:pt idx="52810">
                  <c:v>2.4864875013008697E-4</c:v>
                </c:pt>
                <c:pt idx="52811">
                  <c:v>2.4864566512405899E-4</c:v>
                </c:pt>
                <c:pt idx="52812">
                  <c:v>2.4864217266440402E-4</c:v>
                </c:pt>
                <c:pt idx="52813">
                  <c:v>2.4863821454346202E-4</c:v>
                </c:pt>
                <c:pt idx="52814">
                  <c:v>2.4863547878339898E-4</c:v>
                </c:pt>
                <c:pt idx="52815">
                  <c:v>2.4863242288120102E-4</c:v>
                </c:pt>
                <c:pt idx="52816">
                  <c:v>2.48628581175581E-4</c:v>
                </c:pt>
                <c:pt idx="52817">
                  <c:v>2.4862532154656898E-4</c:v>
                </c:pt>
                <c:pt idx="52818">
                  <c:v>2.4862179998308398E-4</c:v>
                </c:pt>
                <c:pt idx="52819">
                  <c:v>2.48618802288547E-4</c:v>
                </c:pt>
                <c:pt idx="52820">
                  <c:v>2.4861533893272302E-4</c:v>
                </c:pt>
                <c:pt idx="52821">
                  <c:v>2.4861207930371198E-4</c:v>
                </c:pt>
                <c:pt idx="52822">
                  <c:v>2.4860861594788698E-4</c:v>
                </c:pt>
                <c:pt idx="52823">
                  <c:v>2.48605501838028E-4</c:v>
                </c:pt>
                <c:pt idx="52824">
                  <c:v>2.4860203848220403E-4</c:v>
                </c:pt>
                <c:pt idx="52825">
                  <c:v>2.4859898258000601E-4</c:v>
                </c:pt>
                <c:pt idx="52826">
                  <c:v>2.4859581026248601E-4</c:v>
                </c:pt>
                <c:pt idx="52827">
                  <c:v>2.4859208497218799E-4</c:v>
                </c:pt>
                <c:pt idx="52828">
                  <c:v>2.4858894175849801E-4</c:v>
                </c:pt>
                <c:pt idx="52829">
                  <c:v>2.4858579854480901E-4</c:v>
                </c:pt>
                <c:pt idx="52830">
                  <c:v>2.48582364292815E-4</c:v>
                </c:pt>
                <c:pt idx="52831">
                  <c:v>2.4857936659827801E-4</c:v>
                </c:pt>
                <c:pt idx="52832">
                  <c:v>2.4857575772330197E-4</c:v>
                </c:pt>
                <c:pt idx="52833">
                  <c:v>2.48572643613443E-4</c:v>
                </c:pt>
                <c:pt idx="52834">
                  <c:v>2.4856935488060101E-4</c:v>
                </c:pt>
                <c:pt idx="52835">
                  <c:v>2.4856615345925098E-4</c:v>
                </c:pt>
                <c:pt idx="52836">
                  <c:v>2.48562748311087E-4</c:v>
                </c:pt>
                <c:pt idx="52837">
                  <c:v>2.4855983792804198E-4</c:v>
                </c:pt>
                <c:pt idx="52838">
                  <c:v>2.4855634546838701E-4</c:v>
                </c:pt>
                <c:pt idx="52839">
                  <c:v>2.4855340598151099E-4</c:v>
                </c:pt>
                <c:pt idx="52840">
                  <c:v>2.4855026276782198E-4</c:v>
                </c:pt>
                <c:pt idx="52841">
                  <c:v>2.4854714865796301E-4</c:v>
                </c:pt>
                <c:pt idx="52842">
                  <c:v>2.4854362709447698E-4</c:v>
                </c:pt>
                <c:pt idx="52843">
                  <c:v>2.4854062939993999E-4</c:v>
                </c:pt>
                <c:pt idx="52844">
                  <c:v>2.4853728245943801E-4</c:v>
                </c:pt>
                <c:pt idx="52845">
                  <c:v>2.48533935518935E-4</c:v>
                </c:pt>
                <c:pt idx="52846">
                  <c:v>2.48531083343551E-4</c:v>
                </c:pt>
                <c:pt idx="52847">
                  <c:v>2.485278819222E-4</c:v>
                </c:pt>
                <c:pt idx="52848">
                  <c:v>2.4852459318935898E-4</c:v>
                </c:pt>
                <c:pt idx="52849">
                  <c:v>2.485214790795E-4</c:v>
                </c:pt>
                <c:pt idx="52850">
                  <c:v>2.4851792841218401E-4</c:v>
                </c:pt>
                <c:pt idx="52851">
                  <c:v>2.4851484340615598E-4</c:v>
                </c:pt>
                <c:pt idx="52852">
                  <c:v>2.4851202033460102E-4</c:v>
                </c:pt>
                <c:pt idx="52853">
                  <c:v>2.48508818913251E-4</c:v>
                </c:pt>
                <c:pt idx="52854">
                  <c:v>2.48505646595731E-4</c:v>
                </c:pt>
                <c:pt idx="52855">
                  <c:v>2.4850224144756799E-4</c:v>
                </c:pt>
                <c:pt idx="52856">
                  <c:v>2.48499243753031E-4</c:v>
                </c:pt>
                <c:pt idx="52857">
                  <c:v>2.4849615874700199E-4</c:v>
                </c:pt>
                <c:pt idx="52858">
                  <c:v>2.4849310284480398E-4</c:v>
                </c:pt>
                <c:pt idx="52859">
                  <c:v>2.4849016335792802E-4</c:v>
                </c:pt>
                <c:pt idx="52860">
                  <c:v>2.4848693283274802E-4</c:v>
                </c:pt>
                <c:pt idx="52861">
                  <c:v>2.4848352768458399E-4</c:v>
                </c:pt>
                <c:pt idx="52862">
                  <c:v>2.4848044267855601E-4</c:v>
                </c:pt>
                <c:pt idx="52863">
                  <c:v>2.4847756139934101E-4</c:v>
                </c:pt>
                <c:pt idx="52864">
                  <c:v>2.4847435997799001E-4</c:v>
                </c:pt>
                <c:pt idx="52865">
                  <c:v>2.4847095482982701E-4</c:v>
                </c:pt>
                <c:pt idx="52866">
                  <c:v>2.4846833548508601E-4</c:v>
                </c:pt>
                <c:pt idx="52867">
                  <c:v>2.4846536689437899E-4</c:v>
                </c:pt>
                <c:pt idx="52868">
                  <c:v>2.4846207816153803E-4</c:v>
                </c:pt>
                <c:pt idx="52869">
                  <c:v>2.4845896405167899E-4</c:v>
                </c:pt>
                <c:pt idx="52870">
                  <c:v>2.4845614098012399E-4</c:v>
                </c:pt>
                <c:pt idx="52871">
                  <c:v>2.48452764935791E-4</c:v>
                </c:pt>
                <c:pt idx="52872">
                  <c:v>2.4844979634508501E-4</c:v>
                </c:pt>
                <c:pt idx="52873">
                  <c:v>2.4844668223522598E-4</c:v>
                </c:pt>
                <c:pt idx="52874">
                  <c:v>2.4844348081387601E-4</c:v>
                </c:pt>
                <c:pt idx="52875">
                  <c:v>2.4844080326147399E-4</c:v>
                </c:pt>
                <c:pt idx="52876">
                  <c:v>2.4843739811331001E-4</c:v>
                </c:pt>
                <c:pt idx="52877">
                  <c:v>2.4843431310728198E-4</c:v>
                </c:pt>
                <c:pt idx="52878">
                  <c:v>2.48431722866371E-4</c:v>
                </c:pt>
                <c:pt idx="52879">
                  <c:v>2.48428550548851E-4</c:v>
                </c:pt>
                <c:pt idx="52880">
                  <c:v>2.48425407335162E-4</c:v>
                </c:pt>
                <c:pt idx="52881">
                  <c:v>2.48422526055947E-4</c:v>
                </c:pt>
                <c:pt idx="52882">
                  <c:v>2.4841923732310501E-4</c:v>
                </c:pt>
                <c:pt idx="52883">
                  <c:v>2.4841664708219501E-4</c:v>
                </c:pt>
                <c:pt idx="52884">
                  <c:v>2.4841309641487902E-4</c:v>
                </c:pt>
                <c:pt idx="52885">
                  <c:v>2.48410389758646E-4</c:v>
                </c:pt>
                <c:pt idx="52886">
                  <c:v>2.4840759579092302E-4</c:v>
                </c:pt>
                <c:pt idx="52887">
                  <c:v>2.4840448168106399E-4</c:v>
                </c:pt>
                <c:pt idx="52888">
                  <c:v>2.4840098922140902E-4</c:v>
                </c:pt>
                <c:pt idx="52889">
                  <c:v>2.4839842808432899E-4</c:v>
                </c:pt>
                <c:pt idx="52890">
                  <c:v>2.4839528487063901E-4</c:v>
                </c:pt>
                <c:pt idx="52891">
                  <c:v>2.4839231627993302E-4</c:v>
                </c:pt>
                <c:pt idx="52892">
                  <c:v>2.4838926037773501E-4</c:v>
                </c:pt>
                <c:pt idx="52893">
                  <c:v>2.48386757448316E-4</c:v>
                </c:pt>
                <c:pt idx="52894">
                  <c:v>2.4838343961164399E-4</c:v>
                </c:pt>
                <c:pt idx="52895">
                  <c:v>2.4838055833242801E-4</c:v>
                </c:pt>
                <c:pt idx="52896">
                  <c:v>2.4837741511873901E-4</c:v>
                </c:pt>
                <c:pt idx="52897">
                  <c:v>2.4837459204718498E-4</c:v>
                </c:pt>
                <c:pt idx="52898">
                  <c:v>2.48371710767969E-4</c:v>
                </c:pt>
                <c:pt idx="52899">
                  <c:v>2.4836897500790699E-4</c:v>
                </c:pt>
                <c:pt idx="52900">
                  <c:v>2.4836583179421701E-4</c:v>
                </c:pt>
                <c:pt idx="52901">
                  <c:v>2.48362775892019E-4</c:v>
                </c:pt>
                <c:pt idx="52902">
                  <c:v>2.4836004013195601E-4</c:v>
                </c:pt>
                <c:pt idx="52903">
                  <c:v>2.4835742078721502E-4</c:v>
                </c:pt>
                <c:pt idx="52904">
                  <c:v>2.48354132054374E-4</c:v>
                </c:pt>
                <c:pt idx="52905">
                  <c:v>2.4835142539814098E-4</c:v>
                </c:pt>
                <c:pt idx="52906">
                  <c:v>2.4834836949594303E-4</c:v>
                </c:pt>
                <c:pt idx="52907">
                  <c:v>2.4834554642438899E-4</c:v>
                </c:pt>
                <c:pt idx="52908">
                  <c:v>2.4834231589920803E-4</c:v>
                </c:pt>
                <c:pt idx="52909">
                  <c:v>2.4833995848894098E-4</c:v>
                </c:pt>
                <c:pt idx="52910">
                  <c:v>2.4833661154843899E-4</c:v>
                </c:pt>
                <c:pt idx="52911">
                  <c:v>2.4833364295773197E-4</c:v>
                </c:pt>
                <c:pt idx="52912">
                  <c:v>2.4833099450916101E-4</c:v>
                </c:pt>
                <c:pt idx="52913">
                  <c:v>2.4832802591845399E-4</c:v>
                </c:pt>
                <c:pt idx="52914">
                  <c:v>2.48325290158391E-4</c:v>
                </c:pt>
                <c:pt idx="52915">
                  <c:v>2.4832249619066699E-4</c:v>
                </c:pt>
                <c:pt idx="52916">
                  <c:v>2.4831946939229998E-4</c:v>
                </c:pt>
                <c:pt idx="52917">
                  <c:v>2.4831696646287999E-4</c:v>
                </c:pt>
                <c:pt idx="52918">
                  <c:v>2.48313997872174E-4</c:v>
                </c:pt>
                <c:pt idx="52919">
                  <c:v>2.4831114569678903E-4</c:v>
                </c:pt>
                <c:pt idx="52920">
                  <c:v>2.48308206209913E-4</c:v>
                </c:pt>
                <c:pt idx="52921">
                  <c:v>2.4830544134601902E-4</c:v>
                </c:pt>
                <c:pt idx="52922">
                  <c:v>2.48302501859143E-4</c:v>
                </c:pt>
                <c:pt idx="52923">
                  <c:v>2.48299620579928E-4</c:v>
                </c:pt>
                <c:pt idx="52924">
                  <c:v>2.4829679750837402E-4</c:v>
                </c:pt>
                <c:pt idx="52925">
                  <c:v>2.48294090852141E-4</c:v>
                </c:pt>
                <c:pt idx="52926">
                  <c:v>2.4829115136526498E-4</c:v>
                </c:pt>
                <c:pt idx="52927">
                  <c:v>2.4828818277455899E-4</c:v>
                </c:pt>
                <c:pt idx="52928">
                  <c:v>2.4828521418385202E-4</c:v>
                </c:pt>
                <c:pt idx="52929">
                  <c:v>2.4828274035826298E-4</c:v>
                </c:pt>
                <c:pt idx="52930">
                  <c:v>2.4828012101352199E-4</c:v>
                </c:pt>
                <c:pt idx="52931">
                  <c:v>2.4827715242281599E-4</c:v>
                </c:pt>
                <c:pt idx="52932">
                  <c:v>2.4827424203977E-4</c:v>
                </c:pt>
                <c:pt idx="52933">
                  <c:v>2.4827156448736798E-4</c:v>
                </c:pt>
                <c:pt idx="52934">
                  <c:v>2.4826891603879598E-4</c:v>
                </c:pt>
                <c:pt idx="52935">
                  <c:v>2.4826603475958098E-4</c:v>
                </c:pt>
                <c:pt idx="52936">
                  <c:v>2.4826338631100898E-4</c:v>
                </c:pt>
                <c:pt idx="52937">
                  <c:v>2.4826062144711597E-4</c:v>
                </c:pt>
                <c:pt idx="52938">
                  <c:v>2.4825762375257898E-4</c:v>
                </c:pt>
                <c:pt idx="52939">
                  <c:v>2.48254887992516E-4</c:v>
                </c:pt>
                <c:pt idx="52940">
                  <c:v>2.4825189029797901E-4</c:v>
                </c:pt>
                <c:pt idx="52941">
                  <c:v>2.4824947468005099E-4</c:v>
                </c:pt>
                <c:pt idx="52942">
                  <c:v>2.48246738919988E-4</c:v>
                </c:pt>
                <c:pt idx="52943">
                  <c:v>2.48243857640773E-4</c:v>
                </c:pt>
                <c:pt idx="52944">
                  <c:v>2.4824123829603201E-4</c:v>
                </c:pt>
                <c:pt idx="52945">
                  <c:v>2.4823818239383399E-4</c:v>
                </c:pt>
                <c:pt idx="52946">
                  <c:v>2.4823565036058399E-4</c:v>
                </c:pt>
                <c:pt idx="52947">
                  <c:v>2.4823297280818202E-4</c:v>
                </c:pt>
                <c:pt idx="52948">
                  <c:v>2.4823035346344103E-4</c:v>
                </c:pt>
                <c:pt idx="52949">
                  <c:v>2.4822753039188699E-4</c:v>
                </c:pt>
                <c:pt idx="52950">
                  <c:v>2.4822467821650202E-4</c:v>
                </c:pt>
                <c:pt idx="52951">
                  <c:v>2.48222291702405E-4</c:v>
                </c:pt>
                <c:pt idx="52952">
                  <c:v>2.48219119384885E-4</c:v>
                </c:pt>
                <c:pt idx="52953">
                  <c:v>2.48216732870787E-4</c:v>
                </c:pt>
                <c:pt idx="52954">
                  <c:v>2.48213880695403E-4</c:v>
                </c:pt>
                <c:pt idx="52955">
                  <c:v>2.4821123224683101E-4</c:v>
                </c:pt>
                <c:pt idx="52956">
                  <c:v>2.4820864200591998E-4</c:v>
                </c:pt>
                <c:pt idx="52957">
                  <c:v>2.4820602266117898E-4</c:v>
                </c:pt>
                <c:pt idx="52958">
                  <c:v>2.48203170485794E-4</c:v>
                </c:pt>
                <c:pt idx="52959">
                  <c:v>2.4820063845254503E-4</c:v>
                </c:pt>
                <c:pt idx="52960">
                  <c:v>2.4819772806949903E-4</c:v>
                </c:pt>
                <c:pt idx="52961">
                  <c:v>2.4819551617838399E-4</c:v>
                </c:pt>
                <c:pt idx="52962">
                  <c:v>2.4819266400299999E-4</c:v>
                </c:pt>
                <c:pt idx="52963">
                  <c:v>2.4818978272378401E-4</c:v>
                </c:pt>
                <c:pt idx="52964">
                  <c:v>2.48187308898196E-4</c:v>
                </c:pt>
                <c:pt idx="52965">
                  <c:v>2.4818486417643699E-4</c:v>
                </c:pt>
                <c:pt idx="52966">
                  <c:v>2.481818664819E-4</c:v>
                </c:pt>
                <c:pt idx="52967">
                  <c:v>2.4817942176014201E-4</c:v>
                </c:pt>
                <c:pt idx="52968">
                  <c:v>2.4817683151923098E-4</c:v>
                </c:pt>
                <c:pt idx="52969">
                  <c:v>2.4817403755150697E-4</c:v>
                </c:pt>
                <c:pt idx="52970">
                  <c:v>2.4817153462208802E-4</c:v>
                </c:pt>
                <c:pt idx="52971">
                  <c:v>2.48168886173517E-4</c:v>
                </c:pt>
                <c:pt idx="52972">
                  <c:v>2.4816609220579299E-4</c:v>
                </c:pt>
                <c:pt idx="52973">
                  <c:v>2.4816350196488202E-4</c:v>
                </c:pt>
                <c:pt idx="52974">
                  <c:v>2.4816096993163201E-4</c:v>
                </c:pt>
                <c:pt idx="52975">
                  <c:v>2.4815826327540002E-4</c:v>
                </c:pt>
                <c:pt idx="52976">
                  <c:v>2.48155556619167E-4</c:v>
                </c:pt>
                <c:pt idx="52977">
                  <c:v>2.4815305368974799E-4</c:v>
                </c:pt>
                <c:pt idx="52978">
                  <c:v>2.4815025972202399E-4</c:v>
                </c:pt>
                <c:pt idx="52979">
                  <c:v>2.4814790231175699E-4</c:v>
                </c:pt>
                <c:pt idx="52980">
                  <c:v>2.4814525386318602E-4</c:v>
                </c:pt>
                <c:pt idx="52981">
                  <c:v>2.4814269272610502E-4</c:v>
                </c:pt>
                <c:pt idx="52982">
                  <c:v>2.4814033531583802E-4</c:v>
                </c:pt>
                <c:pt idx="52983">
                  <c:v>2.48137686867267E-4</c:v>
                </c:pt>
                <c:pt idx="52984">
                  <c:v>2.4813498021103398E-4</c:v>
                </c:pt>
                <c:pt idx="52985">
                  <c:v>2.4813265190459799E-4</c:v>
                </c:pt>
                <c:pt idx="52986">
                  <c:v>2.4813003255985699E-4</c:v>
                </c:pt>
                <c:pt idx="52987">
                  <c:v>2.4812750052660698E-4</c:v>
                </c:pt>
                <c:pt idx="52988">
                  <c:v>2.4812479387037499E-4</c:v>
                </c:pt>
                <c:pt idx="52989">
                  <c:v>2.4812234914861598E-4</c:v>
                </c:pt>
                <c:pt idx="52990">
                  <c:v>2.4811964249238399E-4</c:v>
                </c:pt>
                <c:pt idx="52991">
                  <c:v>2.4811719777062497E-4</c:v>
                </c:pt>
                <c:pt idx="52992">
                  <c:v>2.4811452021822301E-4</c:v>
                </c:pt>
                <c:pt idx="52993">
                  <c:v>2.4811216280795601E-4</c:v>
                </c:pt>
                <c:pt idx="52994">
                  <c:v>2.4810942704789303E-4</c:v>
                </c:pt>
                <c:pt idx="52995">
                  <c:v>2.4810692411847402E-4</c:v>
                </c:pt>
                <c:pt idx="52996">
                  <c:v>2.4810430477373302E-4</c:v>
                </c:pt>
                <c:pt idx="52997">
                  <c:v>2.4810226750560099E-4</c:v>
                </c:pt>
                <c:pt idx="52998">
                  <c:v>2.48099269811064E-4</c:v>
                </c:pt>
                <c:pt idx="52999">
                  <c:v>2.4809705791994902E-4</c:v>
                </c:pt>
                <c:pt idx="53000">
                  <c:v>2.4809417664073402E-4</c:v>
                </c:pt>
                <c:pt idx="53001">
                  <c:v>2.48091761022806E-4</c:v>
                </c:pt>
                <c:pt idx="53002">
                  <c:v>2.4808919988572598E-4</c:v>
                </c:pt>
                <c:pt idx="53003">
                  <c:v>2.4808730813674602E-4</c:v>
                </c:pt>
                <c:pt idx="53004">
                  <c:v>2.4808439775370099E-4</c:v>
                </c:pt>
                <c:pt idx="53005">
                  <c:v>2.4808192392811201E-4</c:v>
                </c:pt>
                <c:pt idx="53006">
                  <c:v>2.48079682933167E-4</c:v>
                </c:pt>
                <c:pt idx="53007">
                  <c:v>2.4807703448459501E-4</c:v>
                </c:pt>
                <c:pt idx="53008">
                  <c:v>2.4807444424368398E-4</c:v>
                </c:pt>
                <c:pt idx="53009">
                  <c:v>2.4807211593724798E-4</c:v>
                </c:pt>
                <c:pt idx="53010">
                  <c:v>2.4806981673464201E-4</c:v>
                </c:pt>
                <c:pt idx="53011">
                  <c:v>2.48067022766918E-4</c:v>
                </c:pt>
                <c:pt idx="53012">
                  <c:v>2.4806469446048103E-4</c:v>
                </c:pt>
                <c:pt idx="53013">
                  <c:v>2.4806236615404497E-4</c:v>
                </c:pt>
                <c:pt idx="53014">
                  <c:v>2.4805974680930398E-4</c:v>
                </c:pt>
                <c:pt idx="53015">
                  <c:v>2.4805733119137601E-4</c:v>
                </c:pt>
                <c:pt idx="53016">
                  <c:v>2.4805468274280402E-4</c:v>
                </c:pt>
                <c:pt idx="53017">
                  <c:v>2.4805273278616401E-4</c:v>
                </c:pt>
                <c:pt idx="53018">
                  <c:v>2.4805017164908301E-4</c:v>
                </c:pt>
                <c:pt idx="53019">
                  <c:v>2.4804749409668099E-4</c:v>
                </c:pt>
                <c:pt idx="53020">
                  <c:v>2.48045311309397E-4</c:v>
                </c:pt>
                <c:pt idx="53021">
                  <c:v>2.4804275017231697E-4</c:v>
                </c:pt>
                <c:pt idx="53022">
                  <c:v>2.4804013082757598E-4</c:v>
                </c:pt>
                <c:pt idx="53023">
                  <c:v>2.4803788983263102E-4</c:v>
                </c:pt>
                <c:pt idx="53024">
                  <c:v>2.4803538690321099E-4</c:v>
                </c:pt>
                <c:pt idx="53025">
                  <c:v>2.4803300038911402E-4</c:v>
                </c:pt>
                <c:pt idx="53026">
                  <c:v>2.4803046835586402E-4</c:v>
                </c:pt>
                <c:pt idx="53027">
                  <c:v>2.4802814004942802E-4</c:v>
                </c:pt>
                <c:pt idx="53028">
                  <c:v>2.4802586995065201E-4</c:v>
                </c:pt>
                <c:pt idx="53029">
                  <c:v>2.4802357074804599E-4</c:v>
                </c:pt>
                <c:pt idx="53030">
                  <c:v>2.4802095140330499E-4</c:v>
                </c:pt>
                <c:pt idx="53031">
                  <c:v>2.48018506681547E-4</c:v>
                </c:pt>
                <c:pt idx="53032">
                  <c:v>2.4801617837510998E-4</c:v>
                </c:pt>
                <c:pt idx="53033">
                  <c:v>2.4801399558782599E-4</c:v>
                </c:pt>
                <c:pt idx="53034">
                  <c:v>2.4801152176223701E-4</c:v>
                </c:pt>
                <c:pt idx="53035">
                  <c:v>2.4800922255963098E-4</c:v>
                </c:pt>
                <c:pt idx="53036">
                  <c:v>2.4800683604553298E-4</c:v>
                </c:pt>
                <c:pt idx="53037">
                  <c:v>2.4800447863526599E-4</c:v>
                </c:pt>
                <c:pt idx="53038">
                  <c:v>2.48002063017339E-4</c:v>
                </c:pt>
                <c:pt idx="53039">
                  <c:v>2.4799988023005399E-4</c:v>
                </c:pt>
                <c:pt idx="53040">
                  <c:v>2.4799728998914399E-4</c:v>
                </c:pt>
                <c:pt idx="53041">
                  <c:v>2.4799501989036798E-4</c:v>
                </c:pt>
                <c:pt idx="53042">
                  <c:v>2.4799277889542298E-4</c:v>
                </c:pt>
                <c:pt idx="53043">
                  <c:v>2.4799053790047797E-4</c:v>
                </c:pt>
                <c:pt idx="53044">
                  <c:v>2.47987918555736E-4</c:v>
                </c:pt>
                <c:pt idx="53045">
                  <c:v>2.4798567756079099E-4</c:v>
                </c:pt>
                <c:pt idx="53046">
                  <c:v>2.47983087319881E-4</c:v>
                </c:pt>
                <c:pt idx="53047">
                  <c:v>2.4798105005174902E-4</c:v>
                </c:pt>
                <c:pt idx="53048">
                  <c:v>2.4797845981083799E-4</c:v>
                </c:pt>
                <c:pt idx="53049">
                  <c:v>2.4797668447718003E-4</c:v>
                </c:pt>
                <c:pt idx="53050">
                  <c:v>2.4797426885925201E-4</c:v>
                </c:pt>
                <c:pt idx="53051">
                  <c:v>2.4797208607196802E-4</c:v>
                </c:pt>
                <c:pt idx="53052">
                  <c:v>2.4796964135020998E-4</c:v>
                </c:pt>
                <c:pt idx="53053">
                  <c:v>2.4796725483611199E-4</c:v>
                </c:pt>
                <c:pt idx="53054">
                  <c:v>2.47964810114354E-4</c:v>
                </c:pt>
                <c:pt idx="53055">
                  <c:v>2.4796294746920499E-4</c:v>
                </c:pt>
                <c:pt idx="53056">
                  <c:v>2.4796024081297203E-4</c:v>
                </c:pt>
                <c:pt idx="53057">
                  <c:v>2.4795808712951801E-4</c:v>
                </c:pt>
                <c:pt idx="53058">
                  <c:v>2.4795596254989499E-4</c:v>
                </c:pt>
                <c:pt idx="53059">
                  <c:v>2.4795337230898402E-4</c:v>
                </c:pt>
                <c:pt idx="53060">
                  <c:v>2.4795142235234401E-4</c:v>
                </c:pt>
                <c:pt idx="53061">
                  <c:v>2.4794906494207702E-4</c:v>
                </c:pt>
                <c:pt idx="53062">
                  <c:v>2.47946620220318E-4</c:v>
                </c:pt>
                <c:pt idx="53063">
                  <c:v>2.47944379225373E-4</c:v>
                </c:pt>
                <c:pt idx="53064">
                  <c:v>2.47942021815106E-4</c:v>
                </c:pt>
                <c:pt idx="53065">
                  <c:v>2.4794024648144798E-4</c:v>
                </c:pt>
                <c:pt idx="53066">
                  <c:v>2.4793777265586002E-4</c:v>
                </c:pt>
                <c:pt idx="53067">
                  <c:v>2.4793535703793201E-4</c:v>
                </c:pt>
                <c:pt idx="53068">
                  <c:v>2.4793326156213901E-4</c:v>
                </c:pt>
                <c:pt idx="53069">
                  <c:v>2.4793087504804102E-4</c:v>
                </c:pt>
                <c:pt idx="53070">
                  <c:v>2.4792869226075698E-4</c:v>
                </c:pt>
                <c:pt idx="53071">
                  <c:v>2.4792653857730302E-4</c:v>
                </c:pt>
                <c:pt idx="53072">
                  <c:v>2.47924384893849E-4</c:v>
                </c:pt>
                <c:pt idx="53073">
                  <c:v>2.4792185286059997E-4</c:v>
                </c:pt>
                <c:pt idx="53074">
                  <c:v>2.4791975738480698E-4</c:v>
                </c:pt>
                <c:pt idx="53075">
                  <c:v>2.4791772011667501E-4</c:v>
                </c:pt>
                <c:pt idx="53076">
                  <c:v>2.4791527539491599E-4</c:v>
                </c:pt>
                <c:pt idx="53077">
                  <c:v>2.47913209022954E-4</c:v>
                </c:pt>
                <c:pt idx="53078">
                  <c:v>2.4791093892417799E-4</c:v>
                </c:pt>
                <c:pt idx="53079">
                  <c:v>2.4790869792923299E-4</c:v>
                </c:pt>
                <c:pt idx="53080">
                  <c:v>2.4790642783045801E-4</c:v>
                </c:pt>
                <c:pt idx="53081">
                  <c:v>2.47904506977647E-4</c:v>
                </c:pt>
                <c:pt idx="53082">
                  <c:v>2.4790194584056703E-4</c:v>
                </c:pt>
                <c:pt idx="53083">
                  <c:v>2.4789999588392702E-4</c:v>
                </c:pt>
                <c:pt idx="53084">
                  <c:v>2.4789775488898201E-4</c:v>
                </c:pt>
                <c:pt idx="53085">
                  <c:v>2.4789525195956198E-4</c:v>
                </c:pt>
                <c:pt idx="53086">
                  <c:v>2.47893622145057E-4</c:v>
                </c:pt>
                <c:pt idx="53087">
                  <c:v>2.4789146846160298E-4</c:v>
                </c:pt>
                <c:pt idx="53088">
                  <c:v>2.4788940208964001E-4</c:v>
                </c:pt>
                <c:pt idx="53089">
                  <c:v>2.4788669543340802E-4</c:v>
                </c:pt>
                <c:pt idx="53090">
                  <c:v>2.4788477458059799E-4</c:v>
                </c:pt>
                <c:pt idx="53091">
                  <c:v>2.4788273731246601E-4</c:v>
                </c:pt>
                <c:pt idx="53092">
                  <c:v>2.47880583629012E-4</c:v>
                </c:pt>
                <c:pt idx="53093">
                  <c:v>2.4787845904938898E-4</c:v>
                </c:pt>
                <c:pt idx="53094">
                  <c:v>2.4787615984678301E-4</c:v>
                </c:pt>
                <c:pt idx="53095">
                  <c:v>2.4787412257865098E-4</c:v>
                </c:pt>
                <c:pt idx="53096">
                  <c:v>2.4787179427221401E-4</c:v>
                </c:pt>
                <c:pt idx="53097">
                  <c:v>2.4786975700408199E-4</c:v>
                </c:pt>
                <c:pt idx="53098">
                  <c:v>2.47867283178493E-4</c:v>
                </c:pt>
                <c:pt idx="53099">
                  <c:v>2.4786568246781799E-4</c:v>
                </c:pt>
                <c:pt idx="53100">
                  <c:v>2.4786364519968602E-4</c:v>
                </c:pt>
                <c:pt idx="53101">
                  <c:v>2.4786160793155399E-4</c:v>
                </c:pt>
                <c:pt idx="53102">
                  <c:v>2.4785942514427001E-4</c:v>
                </c:pt>
                <c:pt idx="53103">
                  <c:v>2.4785686400718998E-4</c:v>
                </c:pt>
                <c:pt idx="53104">
                  <c:v>2.4785479763522701E-4</c:v>
                </c:pt>
                <c:pt idx="53105">
                  <c:v>2.4785316782072197E-4</c:v>
                </c:pt>
                <c:pt idx="53106">
                  <c:v>2.4785063578747202E-4</c:v>
                </c:pt>
                <c:pt idx="53107">
                  <c:v>2.4784862762317099E-4</c:v>
                </c:pt>
                <c:pt idx="53108">
                  <c:v>2.4784667766653001E-4</c:v>
                </c:pt>
                <c:pt idx="53109">
                  <c:v>2.4784440756775401E-4</c:v>
                </c:pt>
                <c:pt idx="53110">
                  <c:v>2.4784234119579201E-4</c:v>
                </c:pt>
                <c:pt idx="53111">
                  <c:v>2.4784004199318599E-4</c:v>
                </c:pt>
                <c:pt idx="53112">
                  <c:v>2.47838208451867E-4</c:v>
                </c:pt>
                <c:pt idx="53113">
                  <c:v>2.4783652042970099E-4</c:v>
                </c:pt>
                <c:pt idx="53114">
                  <c:v>2.4783381377346797E-4</c:v>
                </c:pt>
                <c:pt idx="53115">
                  <c:v>2.4783218395896299E-4</c:v>
                </c:pt>
                <c:pt idx="53116">
                  <c:v>2.4783000117167798E-4</c:v>
                </c:pt>
                <c:pt idx="53117">
                  <c:v>2.4782796390354601E-4</c:v>
                </c:pt>
                <c:pt idx="53118">
                  <c:v>2.4782583932392299E-4</c:v>
                </c:pt>
                <c:pt idx="53119">
                  <c:v>2.47823481913656E-4</c:v>
                </c:pt>
                <c:pt idx="53120">
                  <c:v>2.4782156106084601E-4</c:v>
                </c:pt>
                <c:pt idx="53121">
                  <c:v>2.4781964020803598E-4</c:v>
                </c:pt>
                <c:pt idx="53122">
                  <c:v>2.4781734100543E-4</c:v>
                </c:pt>
                <c:pt idx="53123">
                  <c:v>2.4781553656794098E-4</c:v>
                </c:pt>
                <c:pt idx="53124">
                  <c:v>2.4781355750746998E-4</c:v>
                </c:pt>
                <c:pt idx="53125">
                  <c:v>2.47811345616355E-4</c:v>
                </c:pt>
                <c:pt idx="53126">
                  <c:v>2.4780948297120598E-4</c:v>
                </c:pt>
                <c:pt idx="53127">
                  <c:v>2.4780750391073498E-4</c:v>
                </c:pt>
                <c:pt idx="53128">
                  <c:v>2.4780537933111202E-4</c:v>
                </c:pt>
                <c:pt idx="53129">
                  <c:v>2.47803487582132E-4</c:v>
                </c:pt>
                <c:pt idx="53130">
                  <c:v>2.47801246587187E-4</c:v>
                </c:pt>
                <c:pt idx="53131">
                  <c:v>2.4779938394203798E-4</c:v>
                </c:pt>
                <c:pt idx="53132">
                  <c:v>2.4779714294709298E-4</c:v>
                </c:pt>
                <c:pt idx="53133">
                  <c:v>2.4779510567896101E-4</c:v>
                </c:pt>
                <c:pt idx="53134">
                  <c:v>2.4779356317594599E-4</c:v>
                </c:pt>
                <c:pt idx="53135">
                  <c:v>2.4779120576567899E-4</c:v>
                </c:pt>
                <c:pt idx="53136">
                  <c:v>2.4778896477073398E-4</c:v>
                </c:pt>
                <c:pt idx="53137">
                  <c:v>2.4778716033324599E-4</c:v>
                </c:pt>
                <c:pt idx="53138">
                  <c:v>2.4778538499958802E-4</c:v>
                </c:pt>
                <c:pt idx="53139">
                  <c:v>2.4778317310847299E-4</c:v>
                </c:pt>
                <c:pt idx="53140">
                  <c:v>2.4778116494417201E-4</c:v>
                </c:pt>
                <c:pt idx="53141">
                  <c:v>2.4777915677987001E-4</c:v>
                </c:pt>
                <c:pt idx="53142">
                  <c:v>2.4777752696536498E-4</c:v>
                </c:pt>
                <c:pt idx="53143">
                  <c:v>2.47775198658928E-4</c:v>
                </c:pt>
                <c:pt idx="53144">
                  <c:v>2.47773219598457E-4</c:v>
                </c:pt>
                <c:pt idx="53145">
                  <c:v>2.47771531576291E-4</c:v>
                </c:pt>
                <c:pt idx="53146">
                  <c:v>2.4776934878900598E-4</c:v>
                </c:pt>
                <c:pt idx="53147">
                  <c:v>2.4776774807833103E-4</c:v>
                </c:pt>
                <c:pt idx="53148">
                  <c:v>2.4776536156423401E-4</c:v>
                </c:pt>
                <c:pt idx="53149">
                  <c:v>2.4776329519227098E-4</c:v>
                </c:pt>
                <c:pt idx="53150">
                  <c:v>2.4776157806627398E-4</c:v>
                </c:pt>
                <c:pt idx="53151">
                  <c:v>2.4775954079814299E-4</c:v>
                </c:pt>
                <c:pt idx="53152">
                  <c:v>2.4775770725682399E-4</c:v>
                </c:pt>
                <c:pt idx="53153">
                  <c:v>2.4775575730018301E-4</c:v>
                </c:pt>
                <c:pt idx="53154">
                  <c:v>2.4775369092822102E-4</c:v>
                </c:pt>
                <c:pt idx="53155">
                  <c:v>2.4775182828307201E-4</c:v>
                </c:pt>
                <c:pt idx="53156">
                  <c:v>2.4774993653409199E-4</c:v>
                </c:pt>
                <c:pt idx="53157">
                  <c:v>2.4774824851192501E-4</c:v>
                </c:pt>
                <c:pt idx="53158">
                  <c:v>2.4774621124379299E-4</c:v>
                </c:pt>
                <c:pt idx="53159">
                  <c:v>2.4774408666417003E-4</c:v>
                </c:pt>
                <c:pt idx="53160">
                  <c:v>2.47742311330512E-4</c:v>
                </c:pt>
                <c:pt idx="53161">
                  <c:v>2.47740332270041E-4</c:v>
                </c:pt>
                <c:pt idx="53162">
                  <c:v>2.4773835320957E-4</c:v>
                </c:pt>
                <c:pt idx="53163">
                  <c:v>2.4773663608357299E-4</c:v>
                </c:pt>
                <c:pt idx="53164">
                  <c:v>2.4773474433459298E-4</c:v>
                </c:pt>
                <c:pt idx="53165">
                  <c:v>2.4773261975497002E-4</c:v>
                </c:pt>
                <c:pt idx="53166">
                  <c:v>2.47730844421312E-4</c:v>
                </c:pt>
                <c:pt idx="53167">
                  <c:v>2.4772889446467199E-4</c:v>
                </c:pt>
                <c:pt idx="53168">
                  <c:v>2.4772697361186098E-4</c:v>
                </c:pt>
                <c:pt idx="53169">
                  <c:v>2.4772522738203401E-4</c:v>
                </c:pt>
                <c:pt idx="53170">
                  <c:v>2.4772342294454602E-4</c:v>
                </c:pt>
                <c:pt idx="53171">
                  <c:v>2.4772115284577001E-4</c:v>
                </c:pt>
                <c:pt idx="53172">
                  <c:v>2.4771926109679E-4</c:v>
                </c:pt>
                <c:pt idx="53173">
                  <c:v>2.47717543970793E-4</c:v>
                </c:pt>
                <c:pt idx="53174">
                  <c:v>2.4771571042947498E-4</c:v>
                </c:pt>
                <c:pt idx="53175">
                  <c:v>2.4771396419964698E-4</c:v>
                </c:pt>
                <c:pt idx="53176">
                  <c:v>2.4771189782768499E-4</c:v>
                </c:pt>
                <c:pt idx="53177">
                  <c:v>2.4771026801317898E-4</c:v>
                </c:pt>
                <c:pt idx="53178">
                  <c:v>2.4770831805653903E-4</c:v>
                </c:pt>
                <c:pt idx="53179">
                  <c:v>2.4770665913820299E-4</c:v>
                </c:pt>
                <c:pt idx="53180">
                  <c:v>2.4770459276624002E-4</c:v>
                </c:pt>
                <c:pt idx="53181">
                  <c:v>2.47702555498108E-4</c:v>
                </c:pt>
                <c:pt idx="53182">
                  <c:v>2.4770078016444997E-4</c:v>
                </c:pt>
                <c:pt idx="53183">
                  <c:v>2.47699004830792E-4</c:v>
                </c:pt>
                <c:pt idx="53184">
                  <c:v>2.4769720039330401E-4</c:v>
                </c:pt>
                <c:pt idx="53185">
                  <c:v>2.47695075813681E-4</c:v>
                </c:pt>
                <c:pt idx="53186">
                  <c:v>2.4769379524514101E-4</c:v>
                </c:pt>
                <c:pt idx="53187">
                  <c:v>2.4769178708083901E-4</c:v>
                </c:pt>
                <c:pt idx="53188">
                  <c:v>2.4769004085101198E-4</c:v>
                </c:pt>
                <c:pt idx="53189">
                  <c:v>2.4768791627138799E-4</c:v>
                </c:pt>
                <c:pt idx="53190">
                  <c:v>2.4768649018369599E-4</c:v>
                </c:pt>
                <c:pt idx="53191">
                  <c:v>2.4768462753854697E-4</c:v>
                </c:pt>
                <c:pt idx="53192">
                  <c:v>2.4768270668573699E-4</c:v>
                </c:pt>
                <c:pt idx="53193">
                  <c:v>2.47680611209944E-4</c:v>
                </c:pt>
                <c:pt idx="53194">
                  <c:v>2.4767877766862501E-4</c:v>
                </c:pt>
                <c:pt idx="53195">
                  <c:v>2.4767720606178002E-4</c:v>
                </c:pt>
                <c:pt idx="53196">
                  <c:v>2.47675343416631E-4</c:v>
                </c:pt>
                <c:pt idx="53197">
                  <c:v>2.4767345166765099E-4</c:v>
                </c:pt>
                <c:pt idx="53198">
                  <c:v>2.47671647230163E-4</c:v>
                </c:pt>
                <c:pt idx="53199">
                  <c:v>2.4766946444287902E-4</c:v>
                </c:pt>
                <c:pt idx="53200">
                  <c:v>2.4766835849732199E-4</c:v>
                </c:pt>
                <c:pt idx="53201">
                  <c:v>2.4766629212535901E-4</c:v>
                </c:pt>
                <c:pt idx="53202">
                  <c:v>2.4766457499936201E-4</c:v>
                </c:pt>
                <c:pt idx="53203">
                  <c:v>2.4766279966570399E-4</c:v>
                </c:pt>
                <c:pt idx="53204">
                  <c:v>2.4766079150140302E-4</c:v>
                </c:pt>
                <c:pt idx="53205">
                  <c:v>2.4765962734818502E-4</c:v>
                </c:pt>
                <c:pt idx="53206">
                  <c:v>2.4765759008005299E-4</c:v>
                </c:pt>
                <c:pt idx="53207">
                  <c:v>2.47655727434903E-4</c:v>
                </c:pt>
                <c:pt idx="53208">
                  <c:v>2.47653748374432E-4</c:v>
                </c:pt>
                <c:pt idx="53209">
                  <c:v>2.4765246780589201E-4</c:v>
                </c:pt>
                <c:pt idx="53210">
                  <c:v>2.4765045964159099E-4</c:v>
                </c:pt>
                <c:pt idx="53211">
                  <c:v>2.4764909176155898E-4</c:v>
                </c:pt>
                <c:pt idx="53212">
                  <c:v>2.4764699628576598E-4</c:v>
                </c:pt>
                <c:pt idx="53213">
                  <c:v>2.47645075432956E-4</c:v>
                </c:pt>
                <c:pt idx="53214">
                  <c:v>2.4764370755292502E-4</c:v>
                </c:pt>
                <c:pt idx="53215">
                  <c:v>2.4764175759628399E-4</c:v>
                </c:pt>
                <c:pt idx="53216">
                  <c:v>2.4764006957411799E-4</c:v>
                </c:pt>
                <c:pt idx="53217">
                  <c:v>2.4763803230598601E-4</c:v>
                </c:pt>
                <c:pt idx="53218">
                  <c:v>2.4763692636042801E-4</c:v>
                </c:pt>
                <c:pt idx="53219">
                  <c:v>2.4763474357314402E-4</c:v>
                </c:pt>
                <c:pt idx="53220">
                  <c:v>2.4763311375863801E-4</c:v>
                </c:pt>
                <c:pt idx="53221">
                  <c:v>2.4763096007518497E-4</c:v>
                </c:pt>
                <c:pt idx="53222">
                  <c:v>2.4762967950664499E-4</c:v>
                </c:pt>
                <c:pt idx="53223">
                  <c:v>2.4762831162661298E-4</c:v>
                </c:pt>
                <c:pt idx="53224">
                  <c:v>2.47626361669972E-4</c:v>
                </c:pt>
                <c:pt idx="53225">
                  <c:v>2.4762414977885799E-4</c:v>
                </c:pt>
                <c:pt idx="53226">
                  <c:v>2.4762266548350399E-4</c:v>
                </c:pt>
                <c:pt idx="53227">
                  <c:v>2.4762132670730298E-4</c:v>
                </c:pt>
                <c:pt idx="53228">
                  <c:v>2.4761911481618897E-4</c:v>
                </c:pt>
                <c:pt idx="53229">
                  <c:v>2.4761795066297E-4</c:v>
                </c:pt>
                <c:pt idx="53230">
                  <c:v>2.4761605891399102E-4</c:v>
                </c:pt>
                <c:pt idx="53231">
                  <c:v>2.4761437089182399E-4</c:v>
                </c:pt>
                <c:pt idx="53232">
                  <c:v>2.4761285749264099E-4</c:v>
                </c:pt>
                <c:pt idx="53233">
                  <c:v>2.4761087843216999E-4</c:v>
                </c:pt>
                <c:pt idx="53234">
                  <c:v>2.47609306825325E-4</c:v>
                </c:pt>
                <c:pt idx="53235">
                  <c:v>2.47607560595497E-4</c:v>
                </c:pt>
                <c:pt idx="53236">
                  <c:v>2.4760590167716102E-4</c:v>
                </c:pt>
                <c:pt idx="53237">
                  <c:v>2.47604417381808E-4</c:v>
                </c:pt>
                <c:pt idx="53238">
                  <c:v>2.4760249652899802E-4</c:v>
                </c:pt>
                <c:pt idx="53239">
                  <c:v>2.4760083761066198E-4</c:v>
                </c:pt>
                <c:pt idx="53240">
                  <c:v>2.4759932421147802E-4</c:v>
                </c:pt>
                <c:pt idx="53241">
                  <c:v>2.4759763618931201E-4</c:v>
                </c:pt>
                <c:pt idx="53242">
                  <c:v>2.4759568623267098E-4</c:v>
                </c:pt>
                <c:pt idx="53243">
                  <c:v>2.4759420193731801E-4</c:v>
                </c:pt>
                <c:pt idx="53244">
                  <c:v>2.4759274674579501E-4</c:v>
                </c:pt>
                <c:pt idx="53245">
                  <c:v>2.47590884100646E-4</c:v>
                </c:pt>
                <c:pt idx="53246">
                  <c:v>2.4758925428613999E-4</c:v>
                </c:pt>
                <c:pt idx="53247">
                  <c:v>2.4758782819844799E-4</c:v>
                </c:pt>
                <c:pt idx="53248">
                  <c:v>2.47585907345638E-4</c:v>
                </c:pt>
                <c:pt idx="53249">
                  <c:v>2.4758430663496299E-4</c:v>
                </c:pt>
                <c:pt idx="53250">
                  <c:v>2.4758279323577903E-4</c:v>
                </c:pt>
                <c:pt idx="53251">
                  <c:v>2.4758110521361199E-4</c:v>
                </c:pt>
                <c:pt idx="53252">
                  <c:v>2.4757938808761499E-4</c:v>
                </c:pt>
                <c:pt idx="53253">
                  <c:v>2.4757793289609199E-4</c:v>
                </c:pt>
                <c:pt idx="53254">
                  <c:v>2.4757609935477398E-4</c:v>
                </c:pt>
                <c:pt idx="53255">
                  <c:v>2.4757484789006401E-4</c:v>
                </c:pt>
                <c:pt idx="53256">
                  <c:v>2.4757301434874502E-4</c:v>
                </c:pt>
                <c:pt idx="53257">
                  <c:v>2.4757132632657902E-4</c:v>
                </c:pt>
                <c:pt idx="53258">
                  <c:v>2.4756975471973398E-4</c:v>
                </c:pt>
                <c:pt idx="53259">
                  <c:v>2.47568095801398E-4</c:v>
                </c:pt>
                <c:pt idx="53260">
                  <c:v>2.4756669881753602E-4</c:v>
                </c:pt>
                <c:pt idx="53261">
                  <c:v>2.4756503989919998E-4</c:v>
                </c:pt>
                <c:pt idx="53262">
                  <c:v>2.47563410084695E-4</c:v>
                </c:pt>
                <c:pt idx="53263">
                  <c:v>2.4756183847785001E-4</c:v>
                </c:pt>
                <c:pt idx="53264">
                  <c:v>2.4756032507866599E-4</c:v>
                </c:pt>
                <c:pt idx="53265">
                  <c:v>2.4755840422585601E-4</c:v>
                </c:pt>
                <c:pt idx="53266">
                  <c:v>2.4755689082667199E-4</c:v>
                </c:pt>
                <c:pt idx="53267">
                  <c:v>2.4755546473897999E-4</c:v>
                </c:pt>
                <c:pt idx="53268">
                  <c:v>2.4755418417044E-4</c:v>
                </c:pt>
                <c:pt idx="53269">
                  <c:v>2.4755229242145999E-4</c:v>
                </c:pt>
                <c:pt idx="53270">
                  <c:v>2.4755077902227602E-4</c:v>
                </c:pt>
                <c:pt idx="53271">
                  <c:v>2.4754944024607501E-4</c:v>
                </c:pt>
                <c:pt idx="53272">
                  <c:v>2.47547577600926E-4</c:v>
                </c:pt>
                <c:pt idx="53273">
                  <c:v>2.4754620972089502E-4</c:v>
                </c:pt>
                <c:pt idx="53274">
                  <c:v>2.47544405283406E-4</c:v>
                </c:pt>
                <c:pt idx="53275">
                  <c:v>2.4754274636507002E-4</c:v>
                </c:pt>
                <c:pt idx="53276">
                  <c:v>2.4754114565439501E-4</c:v>
                </c:pt>
                <c:pt idx="53277">
                  <c:v>2.4753983598202499E-4</c:v>
                </c:pt>
                <c:pt idx="53278">
                  <c:v>2.4753791512921398E-4</c:v>
                </c:pt>
                <c:pt idx="53279">
                  <c:v>2.4753675097599598E-4</c:v>
                </c:pt>
                <c:pt idx="53280">
                  <c:v>2.4753526668064302E-4</c:v>
                </c:pt>
                <c:pt idx="53281">
                  <c:v>2.4753360776230698E-4</c:v>
                </c:pt>
                <c:pt idx="53282">
                  <c:v>2.4753215257078398E-4</c:v>
                </c:pt>
                <c:pt idx="53283">
                  <c:v>2.4753055186010903E-4</c:v>
                </c:pt>
                <c:pt idx="53284">
                  <c:v>2.47528805630282E-4</c:v>
                </c:pt>
                <c:pt idx="53285">
                  <c:v>2.4752711760811502E-4</c:v>
                </c:pt>
                <c:pt idx="53286">
                  <c:v>2.4752531317062698E-4</c:v>
                </c:pt>
                <c:pt idx="53287">
                  <c:v>2.47524469159544E-4</c:v>
                </c:pt>
                <c:pt idx="53288">
                  <c:v>2.4752263561822501E-4</c:v>
                </c:pt>
                <c:pt idx="53289">
                  <c:v>2.47521296842024E-4</c:v>
                </c:pt>
                <c:pt idx="53290">
                  <c:v>2.4751998716965301E-4</c:v>
                </c:pt>
                <c:pt idx="53291">
                  <c:v>2.4751829914748701E-4</c:v>
                </c:pt>
                <c:pt idx="53292">
                  <c:v>2.4751728051342103E-4</c:v>
                </c:pt>
                <c:pt idx="53293">
                  <c:v>2.4751553428359303E-4</c:v>
                </c:pt>
                <c:pt idx="53294">
                  <c:v>2.4751387536525699E-4</c:v>
                </c:pt>
                <c:pt idx="53295">
                  <c:v>2.4751198361627801E-4</c:v>
                </c:pt>
                <c:pt idx="53296">
                  <c:v>2.4751044111326299E-4</c:v>
                </c:pt>
                <c:pt idx="53297">
                  <c:v>2.47509160544723E-4</c:v>
                </c:pt>
                <c:pt idx="53298">
                  <c:v>2.47507734457031E-4</c:v>
                </c:pt>
                <c:pt idx="53299">
                  <c:v>2.47506308369339E-4</c:v>
                </c:pt>
                <c:pt idx="53300">
                  <c:v>2.4750488228164602E-4</c:v>
                </c:pt>
                <c:pt idx="53301">
                  <c:v>2.4750348529778399E-4</c:v>
                </c:pt>
                <c:pt idx="53302">
                  <c:v>2.4750182637944801E-4</c:v>
                </c:pt>
                <c:pt idx="53303">
                  <c:v>2.4750045849941698E-4</c:v>
                </c:pt>
                <c:pt idx="53304">
                  <c:v>2.4749894510023301E-4</c:v>
                </c:pt>
                <c:pt idx="53305">
                  <c:v>2.4749746080487999E-4</c:v>
                </c:pt>
                <c:pt idx="53306">
                  <c:v>2.4749577278271301E-4</c:v>
                </c:pt>
                <c:pt idx="53307">
                  <c:v>2.4749431759119001E-4</c:v>
                </c:pt>
                <c:pt idx="53308">
                  <c:v>2.4749321164563298E-4</c:v>
                </c:pt>
                <c:pt idx="53309">
                  <c:v>2.4749164003878799E-4</c:v>
                </c:pt>
                <c:pt idx="53310">
                  <c:v>2.4748995201662199E-4</c:v>
                </c:pt>
                <c:pt idx="53311">
                  <c:v>2.4748843861743802E-4</c:v>
                </c:pt>
                <c:pt idx="53312">
                  <c:v>2.47487216256559E-4</c:v>
                </c:pt>
                <c:pt idx="53313">
                  <c:v>2.4748558644205299E-4</c:v>
                </c:pt>
                <c:pt idx="53314">
                  <c:v>2.4748450960032599E-4</c:v>
                </c:pt>
                <c:pt idx="53315">
                  <c:v>2.47482588747516E-4</c:v>
                </c:pt>
                <c:pt idx="53316">
                  <c:v>2.4748127907514599E-4</c:v>
                </c:pt>
                <c:pt idx="53317">
                  <c:v>2.4747985298745302E-4</c:v>
                </c:pt>
                <c:pt idx="53318">
                  <c:v>2.4747831048443903E-4</c:v>
                </c:pt>
                <c:pt idx="53319">
                  <c:v>2.47477175435051E-4</c:v>
                </c:pt>
                <c:pt idx="53320">
                  <c:v>2.4747569113969797E-4</c:v>
                </c:pt>
                <c:pt idx="53321">
                  <c:v>2.4747409042902302E-4</c:v>
                </c:pt>
                <c:pt idx="53322">
                  <c:v>2.4747280986048297E-4</c:v>
                </c:pt>
                <c:pt idx="53323">
                  <c:v>2.4747118004597702E-4</c:v>
                </c:pt>
                <c:pt idx="53324">
                  <c:v>2.4746989947743698E-4</c:v>
                </c:pt>
                <c:pt idx="53325">
                  <c:v>2.4746835697442299E-4</c:v>
                </c:pt>
                <c:pt idx="53326">
                  <c:v>2.4746684357523902E-4</c:v>
                </c:pt>
                <c:pt idx="53327">
                  <c:v>2.4746576673351201E-4</c:v>
                </c:pt>
                <c:pt idx="53328">
                  <c:v>2.4746407871134601E-4</c:v>
                </c:pt>
                <c:pt idx="53329">
                  <c:v>2.4746259441599201E-4</c:v>
                </c:pt>
                <c:pt idx="53330">
                  <c:v>2.4746145936660501E-4</c:v>
                </c:pt>
                <c:pt idx="53331">
                  <c:v>2.4746003327891198E-4</c:v>
                </c:pt>
                <c:pt idx="53332">
                  <c:v>2.4745854898355901E-4</c:v>
                </c:pt>
                <c:pt idx="53333">
                  <c:v>2.47457181103527E-4</c:v>
                </c:pt>
                <c:pt idx="53334">
                  <c:v>2.4745584232732599E-4</c:v>
                </c:pt>
                <c:pt idx="53335">
                  <c:v>2.4745459086261701E-4</c:v>
                </c:pt>
                <c:pt idx="53336">
                  <c:v>2.4745296104811099E-4</c:v>
                </c:pt>
                <c:pt idx="53337">
                  <c:v>2.47451447648928E-4</c:v>
                </c:pt>
                <c:pt idx="53338">
                  <c:v>2.4745034170337E-4</c:v>
                </c:pt>
                <c:pt idx="53339">
                  <c:v>2.47448624577373E-4</c:v>
                </c:pt>
                <c:pt idx="53340">
                  <c:v>2.4744728580117199E-4</c:v>
                </c:pt>
                <c:pt idx="53341">
                  <c:v>2.4744623806327598E-4</c:v>
                </c:pt>
                <c:pt idx="53342">
                  <c:v>2.4744498659856601E-4</c:v>
                </c:pt>
                <c:pt idx="53343">
                  <c:v>2.47443385887891E-4</c:v>
                </c:pt>
                <c:pt idx="53344">
                  <c:v>2.4744187248870698E-4</c:v>
                </c:pt>
                <c:pt idx="53345">
                  <c:v>2.4744044640101498E-4</c:v>
                </c:pt>
                <c:pt idx="53346">
                  <c:v>2.47439311351627E-4</c:v>
                </c:pt>
                <c:pt idx="53347">
                  <c:v>2.4743791436776503E-4</c:v>
                </c:pt>
                <c:pt idx="53348">
                  <c:v>2.4743680842220799E-4</c:v>
                </c:pt>
                <c:pt idx="53349">
                  <c:v>2.47435353230685E-4</c:v>
                </c:pt>
                <c:pt idx="53350">
                  <c:v>2.4743372341617898E-4</c:v>
                </c:pt>
                <c:pt idx="53351">
                  <c:v>2.4743238463997798E-4</c:v>
                </c:pt>
                <c:pt idx="53352">
                  <c:v>2.4743113317526899E-4</c:v>
                </c:pt>
                <c:pt idx="53353">
                  <c:v>2.4742991081439002E-4</c:v>
                </c:pt>
                <c:pt idx="53354">
                  <c:v>2.4742845562286702E-4</c:v>
                </c:pt>
                <c:pt idx="53355">
                  <c:v>2.4742702953517399E-4</c:v>
                </c:pt>
                <c:pt idx="53356">
                  <c:v>2.4742569075897298E-4</c:v>
                </c:pt>
                <c:pt idx="53357">
                  <c:v>2.4742446839809401E-4</c:v>
                </c:pt>
                <c:pt idx="53358">
                  <c:v>2.4742324603721499E-4</c:v>
                </c:pt>
                <c:pt idx="53359">
                  <c:v>2.4742176174186203E-4</c:v>
                </c:pt>
                <c:pt idx="53360">
                  <c:v>2.4742051027715201E-4</c:v>
                </c:pt>
                <c:pt idx="53361">
                  <c:v>2.4741908418946001E-4</c:v>
                </c:pt>
                <c:pt idx="53362">
                  <c:v>2.4741768720559798E-4</c:v>
                </c:pt>
                <c:pt idx="53363">
                  <c:v>2.47416523052379E-4</c:v>
                </c:pt>
                <c:pt idx="53364">
                  <c:v>2.4741495144553499E-4</c:v>
                </c:pt>
                <c:pt idx="53365">
                  <c:v>2.4741387460380798E-4</c:v>
                </c:pt>
                <c:pt idx="53366">
                  <c:v>2.4741262313909802E-4</c:v>
                </c:pt>
                <c:pt idx="53367">
                  <c:v>2.4741093511693201E-4</c:v>
                </c:pt>
                <c:pt idx="53368">
                  <c:v>2.4740974185988302E-4</c:v>
                </c:pt>
                <c:pt idx="53369">
                  <c:v>2.4740860681049499E-4</c:v>
                </c:pt>
                <c:pt idx="53370">
                  <c:v>2.4740726803429398E-4</c:v>
                </c:pt>
                <c:pt idx="53371">
                  <c:v>2.4740592925809302E-4</c:v>
                </c:pt>
                <c:pt idx="53372">
                  <c:v>2.4740491062402698E-4</c:v>
                </c:pt>
                <c:pt idx="53373">
                  <c:v>2.4740368826314802E-4</c:v>
                </c:pt>
                <c:pt idx="53374">
                  <c:v>2.47402058448642E-4</c:v>
                </c:pt>
                <c:pt idx="53375">
                  <c:v>2.4740109802223699E-4</c:v>
                </c:pt>
                <c:pt idx="53376">
                  <c:v>2.4739952641539297E-4</c:v>
                </c:pt>
                <c:pt idx="53377">
                  <c:v>2.4739801301620901E-4</c:v>
                </c:pt>
                <c:pt idx="53378">
                  <c:v>2.4739687796682098E-4</c:v>
                </c:pt>
                <c:pt idx="53379">
                  <c:v>2.4739580112509402E-4</c:v>
                </c:pt>
                <c:pt idx="53380">
                  <c:v>2.4739443324506299E-4</c:v>
                </c:pt>
                <c:pt idx="53381">
                  <c:v>2.4739294894970899E-4</c:v>
                </c:pt>
                <c:pt idx="53382">
                  <c:v>2.4739181390032199E-4</c:v>
                </c:pt>
                <c:pt idx="53383">
                  <c:v>2.4739050422795101E-4</c:v>
                </c:pt>
                <c:pt idx="53384">
                  <c:v>2.4738957290537699E-4</c:v>
                </c:pt>
                <c:pt idx="53385">
                  <c:v>2.4738814681768401E-4</c:v>
                </c:pt>
                <c:pt idx="53386">
                  <c:v>2.4738686624914402E-4</c:v>
                </c:pt>
                <c:pt idx="53387">
                  <c:v>2.4738558568060398E-4</c:v>
                </c:pt>
                <c:pt idx="53388">
                  <c:v>2.4738436331972502E-4</c:v>
                </c:pt>
                <c:pt idx="53389">
                  <c:v>2.4738299543969301E-4</c:v>
                </c:pt>
                <c:pt idx="53390">
                  <c:v>2.4738145293667902E-4</c:v>
                </c:pt>
                <c:pt idx="53391">
                  <c:v>2.4738057982176499E-4</c:v>
                </c:pt>
                <c:pt idx="53392">
                  <c:v>2.4737938656471702E-4</c:v>
                </c:pt>
                <c:pt idx="53393">
                  <c:v>2.4737796047702399E-4</c:v>
                </c:pt>
                <c:pt idx="53394">
                  <c:v>2.4737694184295801E-4</c:v>
                </c:pt>
                <c:pt idx="53395">
                  <c:v>2.4737542844377501E-4</c:v>
                </c:pt>
                <c:pt idx="53396">
                  <c:v>2.4737403145991298E-4</c:v>
                </c:pt>
                <c:pt idx="53397">
                  <c:v>2.4737304192967702E-4</c:v>
                </c:pt>
                <c:pt idx="53398">
                  <c:v>2.4737173225730701E-4</c:v>
                </c:pt>
                <c:pt idx="53399">
                  <c:v>2.4737056810408798E-4</c:v>
                </c:pt>
                <c:pt idx="53400">
                  <c:v>2.4736952036619203E-4</c:v>
                </c:pt>
                <c:pt idx="53401">
                  <c:v>2.4736844352446502E-4</c:v>
                </c:pt>
                <c:pt idx="53402">
                  <c:v>2.4736707564443301E-4</c:v>
                </c:pt>
                <c:pt idx="53403">
                  <c:v>2.4736532941460599E-4</c:v>
                </c:pt>
                <c:pt idx="53404">
                  <c:v>2.4736413615755699E-4</c:v>
                </c:pt>
                <c:pt idx="53405">
                  <c:v>2.4736326304264399E-4</c:v>
                </c:pt>
                <c:pt idx="53406">
                  <c:v>2.4736206978559499E-4</c:v>
                </c:pt>
                <c:pt idx="53407">
                  <c:v>2.4736108025535898E-4</c:v>
                </c:pt>
                <c:pt idx="53408">
                  <c:v>2.4735962506383701E-4</c:v>
                </c:pt>
                <c:pt idx="53409">
                  <c:v>2.4735814076848301E-4</c:v>
                </c:pt>
                <c:pt idx="53410">
                  <c:v>2.4735723854973901E-4</c:v>
                </c:pt>
                <c:pt idx="53411">
                  <c:v>2.4735584156587698E-4</c:v>
                </c:pt>
                <c:pt idx="53412">
                  <c:v>2.4735473562032001E-4</c:v>
                </c:pt>
                <c:pt idx="53413">
                  <c:v>2.4735386250540598E-4</c:v>
                </c:pt>
                <c:pt idx="53414">
                  <c:v>2.4735232000239199E-4</c:v>
                </c:pt>
                <c:pt idx="53415">
                  <c:v>2.4735121405683501E-4</c:v>
                </c:pt>
                <c:pt idx="53416">
                  <c:v>2.4734996259212499E-4</c:v>
                </c:pt>
                <c:pt idx="53417">
                  <c:v>2.4734885664656802E-4</c:v>
                </c:pt>
                <c:pt idx="53418">
                  <c:v>2.4734769249334899E-4</c:v>
                </c:pt>
                <c:pt idx="53419">
                  <c:v>2.4734655744396101E-4</c:v>
                </c:pt>
                <c:pt idx="53420">
                  <c:v>2.4734510225243899E-4</c:v>
                </c:pt>
                <c:pt idx="53421">
                  <c:v>2.4734417092986399E-4</c:v>
                </c:pt>
                <c:pt idx="53422">
                  <c:v>2.4734303588047602E-4</c:v>
                </c:pt>
                <c:pt idx="53423">
                  <c:v>2.4734187172725802E-4</c:v>
                </c:pt>
                <c:pt idx="53424">
                  <c:v>2.4734070757404002E-4</c:v>
                </c:pt>
                <c:pt idx="53425">
                  <c:v>2.4733939790166898E-4</c:v>
                </c:pt>
                <c:pt idx="53426">
                  <c:v>2.4733826285228101E-4</c:v>
                </c:pt>
                <c:pt idx="53427">
                  <c:v>2.4733701138757202E-4</c:v>
                </c:pt>
                <c:pt idx="53428">
                  <c:v>2.4733590544201401E-4</c:v>
                </c:pt>
                <c:pt idx="53429">
                  <c:v>2.4733494501560899E-4</c:v>
                </c:pt>
                <c:pt idx="53430">
                  <c:v>2.4733366444706901E-4</c:v>
                </c:pt>
                <c:pt idx="53431">
                  <c:v>2.4733238387852902E-4</c:v>
                </c:pt>
                <c:pt idx="53432">
                  <c:v>2.4733121972531102E-4</c:v>
                </c:pt>
                <c:pt idx="53433">
                  <c:v>2.4733005557209199E-4</c:v>
                </c:pt>
                <c:pt idx="53434">
                  <c:v>2.4732912424951803E-4</c:v>
                </c:pt>
                <c:pt idx="53435">
                  <c:v>2.4732781457714699E-4</c:v>
                </c:pt>
                <c:pt idx="53436">
                  <c:v>2.4732670863159001E-4</c:v>
                </c:pt>
                <c:pt idx="53437">
                  <c:v>2.4732551537454101E-4</c:v>
                </c:pt>
                <c:pt idx="53438">
                  <c:v>2.4732487509027102E-4</c:v>
                </c:pt>
                <c:pt idx="53439">
                  <c:v>2.47323361691087E-4</c:v>
                </c:pt>
                <c:pt idx="53440">
                  <c:v>2.4732205201871699E-4</c:v>
                </c:pt>
                <c:pt idx="53441">
                  <c:v>2.4732097517698998E-4</c:v>
                </c:pt>
                <c:pt idx="53442">
                  <c:v>2.4731975281611101E-4</c:v>
                </c:pt>
                <c:pt idx="53443">
                  <c:v>2.47318763285875E-4</c:v>
                </c:pt>
                <c:pt idx="53444">
                  <c:v>2.4731762823648702E-4</c:v>
                </c:pt>
                <c:pt idx="53445">
                  <c:v>2.4731634766794698E-4</c:v>
                </c:pt>
                <c:pt idx="53446">
                  <c:v>2.4731529993005102E-4</c:v>
                </c:pt>
                <c:pt idx="53447">
                  <c:v>2.4731425219215398E-4</c:v>
                </c:pt>
                <c:pt idx="53448">
                  <c:v>2.4731317535042801E-4</c:v>
                </c:pt>
                <c:pt idx="53449">
                  <c:v>2.4731186567805702E-4</c:v>
                </c:pt>
                <c:pt idx="53450">
                  <c:v>2.47311196289957E-4</c:v>
                </c:pt>
                <c:pt idx="53451">
                  <c:v>2.4730991572141599E-4</c:v>
                </c:pt>
                <c:pt idx="53452">
                  <c:v>2.4730869336053702E-4</c:v>
                </c:pt>
                <c:pt idx="53453">
                  <c:v>2.4730793666094498E-4</c:v>
                </c:pt>
                <c:pt idx="53454">
                  <c:v>2.4730633595027002E-4</c:v>
                </c:pt>
                <c:pt idx="53455">
                  <c:v>2.4730537552386501E-4</c:v>
                </c:pt>
                <c:pt idx="53456">
                  <c:v>2.4730438599363002E-4</c:v>
                </c:pt>
                <c:pt idx="53457">
                  <c:v>2.4730345467105502E-4</c:v>
                </c:pt>
                <c:pt idx="53458">
                  <c:v>2.4730211589485401E-4</c:v>
                </c:pt>
                <c:pt idx="53459">
                  <c:v>2.4730100994929698E-4</c:v>
                </c:pt>
                <c:pt idx="53460">
                  <c:v>2.4730007862672199E-4</c:v>
                </c:pt>
                <c:pt idx="53461">
                  <c:v>2.4729903088882598E-4</c:v>
                </c:pt>
                <c:pt idx="53462">
                  <c:v>2.4729775032028599E-4</c:v>
                </c:pt>
                <c:pt idx="53463">
                  <c:v>2.4729690630920199E-4</c:v>
                </c:pt>
                <c:pt idx="53464">
                  <c:v>2.4729577125981401E-4</c:v>
                </c:pt>
                <c:pt idx="53465">
                  <c:v>2.4729486904107002E-4</c:v>
                </c:pt>
                <c:pt idx="53466">
                  <c:v>2.4729318101890401E-4</c:v>
                </c:pt>
                <c:pt idx="53467">
                  <c:v>2.47292220592499E-4</c:v>
                </c:pt>
                <c:pt idx="53468">
                  <c:v>2.47291289269924E-4</c:v>
                </c:pt>
                <c:pt idx="53469">
                  <c:v>2.47290474362671E-4</c:v>
                </c:pt>
                <c:pt idx="53470">
                  <c:v>2.4728910648264002E-4</c:v>
                </c:pt>
                <c:pt idx="53471">
                  <c:v>2.4728849530219999E-4</c:v>
                </c:pt>
                <c:pt idx="53472">
                  <c:v>2.4728718562982998E-4</c:v>
                </c:pt>
                <c:pt idx="53473">
                  <c:v>2.4728610878810297E-4</c:v>
                </c:pt>
                <c:pt idx="53474">
                  <c:v>2.4728488642722401E-4</c:v>
                </c:pt>
                <c:pt idx="53475">
                  <c:v>2.4728372227400498E-4</c:v>
                </c:pt>
                <c:pt idx="53476">
                  <c:v>2.47283256612718E-4</c:v>
                </c:pt>
                <c:pt idx="53477">
                  <c:v>2.4728171410970401E-4</c:v>
                </c:pt>
                <c:pt idx="53478">
                  <c:v>2.4728052085265501E-4</c:v>
                </c:pt>
                <c:pt idx="53479">
                  <c:v>2.4727988056838502E-4</c:v>
                </c:pt>
                <c:pt idx="53480">
                  <c:v>2.4727874551899699E-4</c:v>
                </c:pt>
                <c:pt idx="53481">
                  <c:v>2.47277494054288E-4</c:v>
                </c:pt>
                <c:pt idx="53482">
                  <c:v>2.4727662093937402E-4</c:v>
                </c:pt>
                <c:pt idx="53483">
                  <c:v>2.4727571872062997E-4</c:v>
                </c:pt>
                <c:pt idx="53484">
                  <c:v>2.4727449635975101E-4</c:v>
                </c:pt>
                <c:pt idx="53485">
                  <c:v>2.4727376876398899E-4</c:v>
                </c:pt>
                <c:pt idx="53486">
                  <c:v>2.4727228446863603E-4</c:v>
                </c:pt>
                <c:pt idx="53487">
                  <c:v>2.47271411353722E-4</c:v>
                </c:pt>
                <c:pt idx="53488">
                  <c:v>2.4727042182348701E-4</c:v>
                </c:pt>
                <c:pt idx="53489">
                  <c:v>2.4726949050091202E-4</c:v>
                </c:pt>
                <c:pt idx="53490">
                  <c:v>2.47268500970676E-4</c:v>
                </c:pt>
                <c:pt idx="53491">
                  <c:v>2.4726739502511902E-4</c:v>
                </c:pt>
                <c:pt idx="53492">
                  <c:v>2.4726631818339202E-4</c:v>
                </c:pt>
                <c:pt idx="53493">
                  <c:v>2.4726503761485197E-4</c:v>
                </c:pt>
                <c:pt idx="53494">
                  <c:v>2.4726433912292101E-4</c:v>
                </c:pt>
                <c:pt idx="53495">
                  <c:v>2.4726343690417702E-4</c:v>
                </c:pt>
                <c:pt idx="53496">
                  <c:v>2.47262476477772E-4</c:v>
                </c:pt>
                <c:pt idx="53497">
                  <c:v>2.4726148694753598E-4</c:v>
                </c:pt>
                <c:pt idx="53498">
                  <c:v>2.4726043920964003E-4</c:v>
                </c:pt>
                <c:pt idx="53499">
                  <c:v>2.4725965340621802E-4</c:v>
                </c:pt>
                <c:pt idx="53500">
                  <c:v>2.4725828552618601E-4</c:v>
                </c:pt>
                <c:pt idx="53501">
                  <c:v>2.47257499722764E-4</c:v>
                </c:pt>
                <c:pt idx="53502">
                  <c:v>2.4725645198486702E-4</c:v>
                </c:pt>
                <c:pt idx="53503">
                  <c:v>2.4725534603930999E-4</c:v>
                </c:pt>
                <c:pt idx="53504">
                  <c:v>2.4725429830141398E-4</c:v>
                </c:pt>
                <c:pt idx="53505">
                  <c:v>2.4725342518650001E-4</c:v>
                </c:pt>
                <c:pt idx="53506">
                  <c:v>2.4725202820263798E-4</c:v>
                </c:pt>
                <c:pt idx="53507">
                  <c:v>2.4725130060687699E-4</c:v>
                </c:pt>
                <c:pt idx="53508">
                  <c:v>2.4725025286898001E-4</c:v>
                </c:pt>
                <c:pt idx="53509">
                  <c:v>2.4724923423491402E-4</c:v>
                </c:pt>
                <c:pt idx="53510">
                  <c:v>2.4724821560084798E-4</c:v>
                </c:pt>
                <c:pt idx="53511">
                  <c:v>2.4724740069359498E-4</c:v>
                </c:pt>
                <c:pt idx="53512">
                  <c:v>2.4724626564420798E-4</c:v>
                </c:pt>
                <c:pt idx="53513">
                  <c:v>2.4724547984078499E-4</c:v>
                </c:pt>
                <c:pt idx="53514">
                  <c:v>2.47244606725872E-4</c:v>
                </c:pt>
                <c:pt idx="53515">
                  <c:v>2.4724370450712702E-4</c:v>
                </c:pt>
                <c:pt idx="53516">
                  <c:v>2.4724256945774003E-4</c:v>
                </c:pt>
                <c:pt idx="53517">
                  <c:v>2.4724175455048702E-4</c:v>
                </c:pt>
                <c:pt idx="53518">
                  <c:v>2.4724064860492901E-4</c:v>
                </c:pt>
                <c:pt idx="53519">
                  <c:v>2.47239600867033E-4</c:v>
                </c:pt>
                <c:pt idx="53520">
                  <c:v>2.47238815063611E-4</c:v>
                </c:pt>
                <c:pt idx="53521">
                  <c:v>2.4723770911805299E-4</c:v>
                </c:pt>
                <c:pt idx="53522">
                  <c:v>2.4723674869164797E-4</c:v>
                </c:pt>
                <c:pt idx="53523">
                  <c:v>2.4723584647290398E-4</c:v>
                </c:pt>
                <c:pt idx="53524">
                  <c:v>2.4723494425415998E-4</c:v>
                </c:pt>
                <c:pt idx="53525">
                  <c:v>2.4723383830860301E-4</c:v>
                </c:pt>
                <c:pt idx="53526">
                  <c:v>2.47232994297519E-4</c:v>
                </c:pt>
                <c:pt idx="53527">
                  <c:v>2.4723206297494498E-4</c:v>
                </c:pt>
                <c:pt idx="53528">
                  <c:v>2.4723116075620099E-4</c:v>
                </c:pt>
                <c:pt idx="53529">
                  <c:v>2.4723022943362599E-4</c:v>
                </c:pt>
                <c:pt idx="53530">
                  <c:v>2.4722897796891603E-4</c:v>
                </c:pt>
                <c:pt idx="53531">
                  <c:v>2.4722836678847698E-4</c:v>
                </c:pt>
                <c:pt idx="53532">
                  <c:v>2.4722737725824101E-4</c:v>
                </c:pt>
                <c:pt idx="53533">
                  <c:v>2.4722638772800597E-4</c:v>
                </c:pt>
                <c:pt idx="53534">
                  <c:v>2.4722539819777001E-4</c:v>
                </c:pt>
                <c:pt idx="53535">
                  <c:v>2.4722449597902601E-4</c:v>
                </c:pt>
                <c:pt idx="53536">
                  <c:v>2.4722359376028202E-4</c:v>
                </c:pt>
                <c:pt idx="53537">
                  <c:v>2.4722277885302901E-4</c:v>
                </c:pt>
                <c:pt idx="53538">
                  <c:v>2.4722176021896303E-4</c:v>
                </c:pt>
                <c:pt idx="53539">
                  <c:v>2.4722071248106702E-4</c:v>
                </c:pt>
                <c:pt idx="53540">
                  <c:v>2.4721978115849202E-4</c:v>
                </c:pt>
                <c:pt idx="53541">
                  <c:v>2.4721902445889999E-4</c:v>
                </c:pt>
                <c:pt idx="53542">
                  <c:v>2.4721815134398601E-4</c:v>
                </c:pt>
                <c:pt idx="53543">
                  <c:v>2.4721722002141199E-4</c:v>
                </c:pt>
                <c:pt idx="53544">
                  <c:v>2.4721605586819302E-4</c:v>
                </c:pt>
                <c:pt idx="53545">
                  <c:v>2.4721529916860201E-4</c:v>
                </c:pt>
                <c:pt idx="53546">
                  <c:v>2.4721425143070503E-4</c:v>
                </c:pt>
                <c:pt idx="53547">
                  <c:v>2.4721343652345202E-4</c:v>
                </c:pt>
                <c:pt idx="53548">
                  <c:v>2.4721259251236899E-4</c:v>
                </c:pt>
                <c:pt idx="53549">
                  <c:v>2.4721177760511599E-4</c:v>
                </c:pt>
                <c:pt idx="53550">
                  <c:v>2.4721087538637199E-4</c:v>
                </c:pt>
                <c:pt idx="53551">
                  <c:v>2.4720976944081502E-4</c:v>
                </c:pt>
                <c:pt idx="53552">
                  <c:v>2.4720901274122298E-4</c:v>
                </c:pt>
                <c:pt idx="53553">
                  <c:v>2.4720799410715699E-4</c:v>
                </c:pt>
                <c:pt idx="53554">
                  <c:v>2.4720720830373499E-4</c:v>
                </c:pt>
                <c:pt idx="53555">
                  <c:v>2.4720627698115999E-4</c:v>
                </c:pt>
                <c:pt idx="53556">
                  <c:v>2.4720552028156801E-4</c:v>
                </c:pt>
                <c:pt idx="53557">
                  <c:v>2.4720450164750202E-4</c:v>
                </c:pt>
                <c:pt idx="53558">
                  <c:v>2.4720339570194499E-4</c:v>
                </c:pt>
                <c:pt idx="53559">
                  <c:v>2.4720260989852201E-4</c:v>
                </c:pt>
                <c:pt idx="53560">
                  <c:v>2.4720194051042199E-4</c:v>
                </c:pt>
                <c:pt idx="53561">
                  <c:v>2.4720109649933902E-4</c:v>
                </c:pt>
                <c:pt idx="53562">
                  <c:v>2.4719996144995099E-4</c:v>
                </c:pt>
                <c:pt idx="53563">
                  <c:v>2.4719937937334202E-4</c:v>
                </c:pt>
                <c:pt idx="53564">
                  <c:v>2.4719821522012299E-4</c:v>
                </c:pt>
                <c:pt idx="53565">
                  <c:v>2.4719737120904001E-4</c:v>
                </c:pt>
                <c:pt idx="53566">
                  <c:v>2.4719646899029602E-4</c:v>
                </c:pt>
                <c:pt idx="53567">
                  <c:v>2.47195799602196E-4</c:v>
                </c:pt>
                <c:pt idx="53568">
                  <c:v>2.4719481007195998E-4</c:v>
                </c:pt>
                <c:pt idx="53569">
                  <c:v>2.47194053372368E-4</c:v>
                </c:pt>
                <c:pt idx="53570">
                  <c:v>2.4719294742681102E-4</c:v>
                </c:pt>
                <c:pt idx="53571">
                  <c:v>2.4719224893488001E-4</c:v>
                </c:pt>
                <c:pt idx="53572">
                  <c:v>2.4719152133911799E-4</c:v>
                </c:pt>
                <c:pt idx="53573">
                  <c:v>2.4719032808207003E-4</c:v>
                </c:pt>
                <c:pt idx="53574">
                  <c:v>2.4718965869396898E-4</c:v>
                </c:pt>
                <c:pt idx="53575">
                  <c:v>2.4718893109820799E-4</c:v>
                </c:pt>
                <c:pt idx="53576">
                  <c:v>2.4718797067180298E-4</c:v>
                </c:pt>
                <c:pt idx="53577">
                  <c:v>2.47187097556889E-4</c:v>
                </c:pt>
                <c:pt idx="53578">
                  <c:v>2.4718642816878899E-4</c:v>
                </c:pt>
                <c:pt idx="53579">
                  <c:v>2.4718535132706198E-4</c:v>
                </c:pt>
                <c:pt idx="53580">
                  <c:v>2.4718468193896099E-4</c:v>
                </c:pt>
                <c:pt idx="53581">
                  <c:v>2.4718375061638599E-4</c:v>
                </c:pt>
                <c:pt idx="53582">
                  <c:v>2.4718308122828597E-4</c:v>
                </c:pt>
                <c:pt idx="53583">
                  <c:v>2.4718214990571098E-4</c:v>
                </c:pt>
                <c:pt idx="53584">
                  <c:v>2.4718145141378002E-4</c:v>
                </c:pt>
                <c:pt idx="53585">
                  <c:v>2.4718046188354498E-4</c:v>
                </c:pt>
                <c:pt idx="53586">
                  <c:v>2.4717967608012302E-4</c:v>
                </c:pt>
                <c:pt idx="53587">
                  <c:v>2.47178773861378E-4</c:v>
                </c:pt>
                <c:pt idx="53588">
                  <c:v>2.4717807536944698E-4</c:v>
                </c:pt>
                <c:pt idx="53589">
                  <c:v>2.4717717315070299E-4</c:v>
                </c:pt>
                <c:pt idx="53590">
                  <c:v>2.4717603810131501E-4</c:v>
                </c:pt>
                <c:pt idx="53591">
                  <c:v>2.4717545602470598E-4</c:v>
                </c:pt>
                <c:pt idx="53592">
                  <c:v>2.4717455380596199E-4</c:v>
                </c:pt>
                <c:pt idx="53593">
                  <c:v>2.4717370979487901E-4</c:v>
                </c:pt>
                <c:pt idx="53594">
                  <c:v>2.4717336054891299E-4</c:v>
                </c:pt>
                <c:pt idx="53595">
                  <c:v>2.4717242922633903E-4</c:v>
                </c:pt>
                <c:pt idx="53596">
                  <c:v>2.4717085761949398E-4</c:v>
                </c:pt>
                <c:pt idx="53597">
                  <c:v>2.4717053747735901E-4</c:v>
                </c:pt>
                <c:pt idx="53598">
                  <c:v>2.4716978077776698E-4</c:v>
                </c:pt>
                <c:pt idx="53599">
                  <c:v>2.4716884945519301E-4</c:v>
                </c:pt>
                <c:pt idx="53600">
                  <c:v>2.4716823827475299E-4</c:v>
                </c:pt>
                <c:pt idx="53601">
                  <c:v>2.4716730695217799E-4</c:v>
                </c:pt>
                <c:pt idx="53602">
                  <c:v>2.4716643383726499E-4</c:v>
                </c:pt>
                <c:pt idx="53603">
                  <c:v>2.47165531618521E-4</c:v>
                </c:pt>
                <c:pt idx="53604">
                  <c:v>2.4716500774957202E-4</c:v>
                </c:pt>
                <c:pt idx="53605">
                  <c:v>2.4716396001167601E-4</c:v>
                </c:pt>
                <c:pt idx="53606">
                  <c:v>2.47163436142728E-4</c:v>
                </c:pt>
                <c:pt idx="53607">
                  <c:v>2.4716238840483102E-4</c:v>
                </c:pt>
                <c:pt idx="53608">
                  <c:v>2.4716192274354398E-4</c:v>
                </c:pt>
                <c:pt idx="53609">
                  <c:v>2.4716067127883402E-4</c:v>
                </c:pt>
                <c:pt idx="53610">
                  <c:v>2.47159972786903E-4</c:v>
                </c:pt>
                <c:pt idx="53611">
                  <c:v>2.4715941981412497E-4</c:v>
                </c:pt>
                <c:pt idx="53612">
                  <c:v>2.4715834297239802E-4</c:v>
                </c:pt>
                <c:pt idx="53613">
                  <c:v>2.4715767358429697E-4</c:v>
                </c:pt>
                <c:pt idx="53614">
                  <c:v>2.4715674226172301E-4</c:v>
                </c:pt>
                <c:pt idx="53615">
                  <c:v>2.4715592735447E-4</c:v>
                </c:pt>
                <c:pt idx="53616">
                  <c:v>2.4715531617402998E-4</c:v>
                </c:pt>
                <c:pt idx="53617">
                  <c:v>2.4715432664379499E-4</c:v>
                </c:pt>
                <c:pt idx="53618">
                  <c:v>2.4715386098250698E-4</c:v>
                </c:pt>
                <c:pt idx="53619">
                  <c:v>2.47153424425051E-4</c:v>
                </c:pt>
                <c:pt idx="53620">
                  <c:v>2.4715228937566302E-4</c:v>
                </c:pt>
                <c:pt idx="53621">
                  <c:v>2.4715141626074899E-4</c:v>
                </c:pt>
                <c:pt idx="53622">
                  <c:v>2.4715065956115701E-4</c:v>
                </c:pt>
                <c:pt idx="53623">
                  <c:v>2.4714996106922599E-4</c:v>
                </c:pt>
                <c:pt idx="53624">
                  <c:v>2.47149349888787E-4</c:v>
                </c:pt>
                <c:pt idx="53625">
                  <c:v>2.4714827304705999E-4</c:v>
                </c:pt>
                <c:pt idx="53626">
                  <c:v>2.4714777828194201E-4</c:v>
                </c:pt>
                <c:pt idx="53627">
                  <c:v>2.4714719620533298E-4</c:v>
                </c:pt>
                <c:pt idx="53628">
                  <c:v>2.4714597384445402E-4</c:v>
                </c:pt>
                <c:pt idx="53629">
                  <c:v>2.4714533356018402E-4</c:v>
                </c:pt>
                <c:pt idx="53630">
                  <c:v>2.4714466417208298E-4</c:v>
                </c:pt>
                <c:pt idx="53631">
                  <c:v>2.4714370374567801E-4</c:v>
                </c:pt>
                <c:pt idx="53632">
                  <c:v>2.4714347091503398E-4</c:v>
                </c:pt>
                <c:pt idx="53633">
                  <c:v>2.4714221945032499E-4</c:v>
                </c:pt>
                <c:pt idx="53634">
                  <c:v>2.4714175378903698E-4</c:v>
                </c:pt>
                <c:pt idx="53635">
                  <c:v>2.4714117171242801E-4</c:v>
                </c:pt>
                <c:pt idx="53636">
                  <c:v>2.47140123974532E-4</c:v>
                </c:pt>
                <c:pt idx="53637">
                  <c:v>2.47139221755788E-4</c:v>
                </c:pt>
                <c:pt idx="53638">
                  <c:v>2.4713843595236502E-4</c:v>
                </c:pt>
                <c:pt idx="53639">
                  <c:v>2.4713805760256897E-4</c:v>
                </c:pt>
                <c:pt idx="53640">
                  <c:v>2.47137242695317E-4</c:v>
                </c:pt>
                <c:pt idx="53641">
                  <c:v>2.4713639868423299E-4</c:v>
                </c:pt>
                <c:pt idx="53642">
                  <c:v>2.4713584571145502E-4</c:v>
                </c:pt>
                <c:pt idx="53643">
                  <c:v>2.4713503080420201E-4</c:v>
                </c:pt>
                <c:pt idx="53644">
                  <c:v>2.4713430320844E-4</c:v>
                </c:pt>
                <c:pt idx="53645">
                  <c:v>2.4713389575481399E-4</c:v>
                </c:pt>
                <c:pt idx="53646">
                  <c:v>2.4713264429010402E-4</c:v>
                </c:pt>
                <c:pt idx="53647">
                  <c:v>2.4713214952498701E-4</c:v>
                </c:pt>
                <c:pt idx="53648">
                  <c:v>2.4713124730624302E-4</c:v>
                </c:pt>
                <c:pt idx="53649">
                  <c:v>2.4713081074878601E-4</c:v>
                </c:pt>
                <c:pt idx="53650">
                  <c:v>2.4712961749173701E-4</c:v>
                </c:pt>
                <c:pt idx="53651">
                  <c:v>2.4712935555726301E-4</c:v>
                </c:pt>
                <c:pt idx="53652">
                  <c:v>2.4712854065001E-4</c:v>
                </c:pt>
                <c:pt idx="53653">
                  <c:v>2.4712775484658799E-4</c:v>
                </c:pt>
                <c:pt idx="53654">
                  <c:v>2.47126823524013E-4</c:v>
                </c:pt>
                <c:pt idx="53655">
                  <c:v>2.4712612503208198E-4</c:v>
                </c:pt>
                <c:pt idx="53656">
                  <c:v>2.4712568847462502E-4</c:v>
                </c:pt>
                <c:pt idx="53657">
                  <c:v>2.4712466984055898E-4</c:v>
                </c:pt>
                <c:pt idx="53658">
                  <c:v>2.4712414597161098E-4</c:v>
                </c:pt>
                <c:pt idx="53659">
                  <c:v>2.4712353479117198E-4</c:v>
                </c:pt>
                <c:pt idx="53660">
                  <c:v>2.4712289450690101E-4</c:v>
                </c:pt>
                <c:pt idx="53661">
                  <c:v>2.4712205049581799E-4</c:v>
                </c:pt>
                <c:pt idx="53662">
                  <c:v>2.4712111917324402E-4</c:v>
                </c:pt>
                <c:pt idx="53663">
                  <c:v>2.4712088634259999E-4</c:v>
                </c:pt>
                <c:pt idx="53664">
                  <c:v>2.4711975129321201E-4</c:v>
                </c:pt>
                <c:pt idx="53665">
                  <c:v>2.4711902369745097E-4</c:v>
                </c:pt>
                <c:pt idx="53666">
                  <c:v>2.4711849982850199E-4</c:v>
                </c:pt>
                <c:pt idx="53667">
                  <c:v>2.4711753940209698E-4</c:v>
                </c:pt>
                <c:pt idx="53668">
                  <c:v>2.4711736477911499E-4</c:v>
                </c:pt>
                <c:pt idx="53669">
                  <c:v>2.4711637524887898E-4</c:v>
                </c:pt>
                <c:pt idx="53670">
                  <c:v>2.4711593869142202E-4</c:v>
                </c:pt>
                <c:pt idx="53671">
                  <c:v>2.4711521109566098E-4</c:v>
                </c:pt>
                <c:pt idx="53672">
                  <c:v>2.4711457081139099E-4</c:v>
                </c:pt>
                <c:pt idx="53673">
                  <c:v>2.4711331934668102E-4</c:v>
                </c:pt>
                <c:pt idx="53674">
                  <c:v>2.4711273727007199E-4</c:v>
                </c:pt>
                <c:pt idx="53675">
                  <c:v>2.4711230071261498E-4</c:v>
                </c:pt>
                <c:pt idx="53676">
                  <c:v>2.4711128207854899E-4</c:v>
                </c:pt>
                <c:pt idx="53677">
                  <c:v>2.47110903728753E-4</c:v>
                </c:pt>
                <c:pt idx="53678">
                  <c:v>2.4711017613299202E-4</c:v>
                </c:pt>
                <c:pt idx="53679">
                  <c:v>2.4710965226404401E-4</c:v>
                </c:pt>
                <c:pt idx="53680">
                  <c:v>2.4710898287594302E-4</c:v>
                </c:pt>
                <c:pt idx="53681">
                  <c:v>2.4710822617635098E-4</c:v>
                </c:pt>
                <c:pt idx="53682">
                  <c:v>2.4710764409974201E-4</c:v>
                </c:pt>
                <c:pt idx="53683">
                  <c:v>2.4710662546567603E-4</c:v>
                </c:pt>
                <c:pt idx="53684">
                  <c:v>2.4710647994652401E-4</c:v>
                </c:pt>
                <c:pt idx="53685">
                  <c:v>2.4710528668947502E-4</c:v>
                </c:pt>
                <c:pt idx="53686">
                  <c:v>2.4710502475500101E-4</c:v>
                </c:pt>
                <c:pt idx="53687">
                  <c:v>2.47104355366901E-4</c:v>
                </c:pt>
                <c:pt idx="53688">
                  <c:v>2.47103394940495E-4</c:v>
                </c:pt>
                <c:pt idx="53689">
                  <c:v>2.4710269644856399E-4</c:v>
                </c:pt>
                <c:pt idx="53690">
                  <c:v>2.47101677814498E-4</c:v>
                </c:pt>
                <c:pt idx="53691">
                  <c:v>2.47101677814498E-4</c:v>
                </c:pt>
                <c:pt idx="53692">
                  <c:v>2.47100892011076E-4</c:v>
                </c:pt>
                <c:pt idx="53693">
                  <c:v>2.4710030993446702E-4</c:v>
                </c:pt>
                <c:pt idx="53694">
                  <c:v>2.47099727857858E-4</c:v>
                </c:pt>
                <c:pt idx="53695">
                  <c:v>2.4709900026209598E-4</c:v>
                </c:pt>
                <c:pt idx="53696">
                  <c:v>2.4709844728931801E-4</c:v>
                </c:pt>
                <c:pt idx="53697">
                  <c:v>2.4709754507057401E-4</c:v>
                </c:pt>
                <c:pt idx="53698">
                  <c:v>2.47096817474812E-4</c:v>
                </c:pt>
                <c:pt idx="53699">
                  <c:v>2.4709635181352502E-4</c:v>
                </c:pt>
                <c:pt idx="53700">
                  <c:v>2.47095362283289E-4</c:v>
                </c:pt>
                <c:pt idx="53701">
                  <c:v>2.4709507124498497E-4</c:v>
                </c:pt>
                <c:pt idx="53702">
                  <c:v>2.4709431454539299E-4</c:v>
                </c:pt>
                <c:pt idx="53703">
                  <c:v>2.4709381978027501E-4</c:v>
                </c:pt>
                <c:pt idx="53704">
                  <c:v>2.4709306308068303E-4</c:v>
                </c:pt>
                <c:pt idx="53705">
                  <c:v>2.4709227727726102E-4</c:v>
                </c:pt>
                <c:pt idx="53706">
                  <c:v>2.4709181161597398E-4</c:v>
                </c:pt>
                <c:pt idx="53707">
                  <c:v>2.4709146237000801E-4</c:v>
                </c:pt>
                <c:pt idx="53708">
                  <c:v>2.4709032732061998E-4</c:v>
                </c:pt>
                <c:pt idx="53709">
                  <c:v>2.4709009448997698E-4</c:v>
                </c:pt>
                <c:pt idx="53710">
                  <c:v>2.4708922137506301E-4</c:v>
                </c:pt>
                <c:pt idx="53711">
                  <c:v>2.4708863929845398E-4</c:v>
                </c:pt>
                <c:pt idx="53712">
                  <c:v>2.4708799901418399E-4</c:v>
                </c:pt>
                <c:pt idx="53713">
                  <c:v>2.4708715500310101E-4</c:v>
                </c:pt>
                <c:pt idx="53714">
                  <c:v>2.4708677665330502E-4</c:v>
                </c:pt>
                <c:pt idx="53715">
                  <c:v>2.4708607816137401E-4</c:v>
                </c:pt>
                <c:pt idx="53716">
                  <c:v>2.47085787123069E-4</c:v>
                </c:pt>
                <c:pt idx="53717">
                  <c:v>2.47084739385173E-4</c:v>
                </c:pt>
                <c:pt idx="53718">
                  <c:v>2.4708398268558101E-4</c:v>
                </c:pt>
                <c:pt idx="53719">
                  <c:v>2.4708395358175001E-4</c:v>
                </c:pt>
                <c:pt idx="53720">
                  <c:v>2.4708287674002301E-4</c:v>
                </c:pt>
                <c:pt idx="53721">
                  <c:v>2.4708244018256702E-4</c:v>
                </c:pt>
                <c:pt idx="53722">
                  <c:v>2.4708165437914399E-4</c:v>
                </c:pt>
                <c:pt idx="53723">
                  <c:v>2.4708150885999197E-4</c:v>
                </c:pt>
                <c:pt idx="53724">
                  <c:v>2.4708072305657002E-4</c:v>
                </c:pt>
                <c:pt idx="53725">
                  <c:v>2.4707970442250398E-4</c:v>
                </c:pt>
                <c:pt idx="53726">
                  <c:v>2.4707958800718199E-4</c:v>
                </c:pt>
                <c:pt idx="53727">
                  <c:v>2.4707848206162398E-4</c:v>
                </c:pt>
                <c:pt idx="53728">
                  <c:v>2.47078016400337E-4</c:v>
                </c:pt>
                <c:pt idx="53729">
                  <c:v>2.4707740521989801E-4</c:v>
                </c:pt>
                <c:pt idx="53730">
                  <c:v>2.47076852247119E-4</c:v>
                </c:pt>
                <c:pt idx="53731">
                  <c:v>2.4707638658583202E-4</c:v>
                </c:pt>
                <c:pt idx="53732">
                  <c:v>2.4707618285901801E-4</c:v>
                </c:pt>
                <c:pt idx="53733">
                  <c:v>2.47075135121122E-4</c:v>
                </c:pt>
                <c:pt idx="53734">
                  <c:v>2.47074844082817E-4</c:v>
                </c:pt>
                <c:pt idx="53735">
                  <c:v>2.4707394186407301E-4</c:v>
                </c:pt>
                <c:pt idx="53736">
                  <c:v>2.4707353441044699E-4</c:v>
                </c:pt>
                <c:pt idx="53737">
                  <c:v>2.47072515776381E-4</c:v>
                </c:pt>
                <c:pt idx="53738">
                  <c:v>2.4707219563424598E-4</c:v>
                </c:pt>
                <c:pt idx="53739">
                  <c:v>2.47071729972959E-4</c:v>
                </c:pt>
                <c:pt idx="53740">
                  <c:v>2.4707123520784102E-4</c:v>
                </c:pt>
                <c:pt idx="53741">
                  <c:v>2.47070507612079E-4</c:v>
                </c:pt>
                <c:pt idx="53742">
                  <c:v>2.4706966360099597E-4</c:v>
                </c:pt>
                <c:pt idx="53743">
                  <c:v>2.4706925614737001E-4</c:v>
                </c:pt>
                <c:pt idx="53744">
                  <c:v>2.4706870317459101E-4</c:v>
                </c:pt>
                <c:pt idx="53745">
                  <c:v>2.4706777185201602E-4</c:v>
                </c:pt>
                <c:pt idx="53746">
                  <c:v>2.4706727708689901E-4</c:v>
                </c:pt>
                <c:pt idx="53747">
                  <c:v>2.4706704425625498E-4</c:v>
                </c:pt>
                <c:pt idx="53748">
                  <c:v>2.4706649128347597E-4</c:v>
                </c:pt>
                <c:pt idx="53749">
                  <c:v>2.4706582189537601E-4</c:v>
                </c:pt>
                <c:pt idx="53750">
                  <c:v>2.4706500698812301E-4</c:v>
                </c:pt>
                <c:pt idx="53751">
                  <c:v>2.4706462863832701E-4</c:v>
                </c:pt>
                <c:pt idx="53752">
                  <c:v>2.4706398835405702E-4</c:v>
                </c:pt>
                <c:pt idx="53753">
                  <c:v>2.4706337717361699E-4</c:v>
                </c:pt>
                <c:pt idx="53754">
                  <c:v>2.4706288240849999E-4</c:v>
                </c:pt>
                <c:pt idx="53755">
                  <c:v>2.47062474954873E-4</c:v>
                </c:pt>
                <c:pt idx="53756">
                  <c:v>2.4706180556677298E-4</c:v>
                </c:pt>
                <c:pt idx="53757">
                  <c:v>2.4706101976335E-4</c:v>
                </c:pt>
                <c:pt idx="53758">
                  <c:v>2.4706069962121497E-4</c:v>
                </c:pt>
                <c:pt idx="53759">
                  <c:v>2.4705994292162402E-4</c:v>
                </c:pt>
                <c:pt idx="53760">
                  <c:v>2.4705947726033601E-4</c:v>
                </c:pt>
                <c:pt idx="53761">
                  <c:v>2.4705872056074403E-4</c:v>
                </c:pt>
                <c:pt idx="53762">
                  <c:v>2.4705848773010102E-4</c:v>
                </c:pt>
                <c:pt idx="53763">
                  <c:v>2.4705776013433901E-4</c:v>
                </c:pt>
                <c:pt idx="53764">
                  <c:v>2.4705735268071299E-4</c:v>
                </c:pt>
                <c:pt idx="53765">
                  <c:v>2.4705662508495201E-4</c:v>
                </c:pt>
                <c:pt idx="53766">
                  <c:v>2.4705636315047698E-4</c:v>
                </c:pt>
                <c:pt idx="53767">
                  <c:v>2.4705575197003798E-4</c:v>
                </c:pt>
                <c:pt idx="53768">
                  <c:v>2.47054966166615E-4</c:v>
                </c:pt>
                <c:pt idx="53769">
                  <c:v>2.4705450050532802E-4</c:v>
                </c:pt>
                <c:pt idx="53770">
                  <c:v>2.4705394753254901E-4</c:v>
                </c:pt>
                <c:pt idx="53771">
                  <c:v>2.4705342366360101E-4</c:v>
                </c:pt>
                <c:pt idx="53772">
                  <c:v>2.4705275427550099E-4</c:v>
                </c:pt>
                <c:pt idx="53773">
                  <c:v>2.4705231771804398E-4</c:v>
                </c:pt>
                <c:pt idx="53774">
                  <c:v>2.4705176474526497E-4</c:v>
                </c:pt>
                <c:pt idx="53775">
                  <c:v>2.4705138639546898E-4</c:v>
                </c:pt>
                <c:pt idx="53776">
                  <c:v>2.4705068790353802E-4</c:v>
                </c:pt>
                <c:pt idx="53777">
                  <c:v>2.4704987299628599E-4</c:v>
                </c:pt>
                <c:pt idx="53778">
                  <c:v>2.4704943643882898E-4</c:v>
                </c:pt>
                <c:pt idx="53779">
                  <c:v>2.4704902898520199E-4</c:v>
                </c:pt>
                <c:pt idx="53780">
                  <c:v>2.4704879615455898E-4</c:v>
                </c:pt>
                <c:pt idx="53781">
                  <c:v>2.4704789393581401E-4</c:v>
                </c:pt>
                <c:pt idx="53782">
                  <c:v>2.4704769020900098E-4</c:v>
                </c:pt>
                <c:pt idx="53783">
                  <c:v>2.47046875301749E-4</c:v>
                </c:pt>
                <c:pt idx="53784">
                  <c:v>2.4704640964046099E-4</c:v>
                </c:pt>
                <c:pt idx="53785">
                  <c:v>2.4704571114852997E-4</c:v>
                </c:pt>
                <c:pt idx="53786">
                  <c:v>2.4704504176043001E-4</c:v>
                </c:pt>
                <c:pt idx="53787">
                  <c:v>2.4704477982595601E-4</c:v>
                </c:pt>
                <c:pt idx="53788">
                  <c:v>2.4704416864551598E-4</c:v>
                </c:pt>
                <c:pt idx="53789">
                  <c:v>2.47043702984229E-4</c:v>
                </c:pt>
                <c:pt idx="53790">
                  <c:v>2.4704335373826298E-4</c:v>
                </c:pt>
                <c:pt idx="53791">
                  <c:v>2.4704248062334901E-4</c:v>
                </c:pt>
                <c:pt idx="53792">
                  <c:v>2.4704207316972299E-4</c:v>
                </c:pt>
                <c:pt idx="53793">
                  <c:v>2.47041694819927E-4</c:v>
                </c:pt>
                <c:pt idx="53794">
                  <c:v>2.4704117095097899E-4</c:v>
                </c:pt>
                <c:pt idx="53795">
                  <c:v>2.4704044335521801E-4</c:v>
                </c:pt>
                <c:pt idx="53796">
                  <c:v>2.4704015231691301E-4</c:v>
                </c:pt>
                <c:pt idx="53797">
                  <c:v>2.4703916278667699E-4</c:v>
                </c:pt>
                <c:pt idx="53798">
                  <c:v>2.4703901726752498E-4</c:v>
                </c:pt>
                <c:pt idx="53799">
                  <c:v>2.4703837698325499E-4</c:v>
                </c:pt>
                <c:pt idx="53800">
                  <c:v>2.4703802773728999E-4</c:v>
                </c:pt>
                <c:pt idx="53801">
                  <c:v>2.4703753297217201E-4</c:v>
                </c:pt>
                <c:pt idx="53802">
                  <c:v>2.4703663075342801E-4</c:v>
                </c:pt>
                <c:pt idx="53803">
                  <c:v>2.4703631061129299E-4</c:v>
                </c:pt>
                <c:pt idx="53804">
                  <c:v>2.4703599046915802E-4</c:v>
                </c:pt>
                <c:pt idx="53805">
                  <c:v>2.47035379288718E-4</c:v>
                </c:pt>
                <c:pt idx="53806">
                  <c:v>2.4703479721210902E-4</c:v>
                </c:pt>
                <c:pt idx="53807">
                  <c:v>2.47034447966143E-4</c:v>
                </c:pt>
                <c:pt idx="53808">
                  <c:v>2.4703372037038202E-4</c:v>
                </c:pt>
                <c:pt idx="53809">
                  <c:v>2.4703357485123E-4</c:v>
                </c:pt>
                <c:pt idx="53810">
                  <c:v>2.4703281815163802E-4</c:v>
                </c:pt>
                <c:pt idx="53811">
                  <c:v>2.4703226517885902E-4</c:v>
                </c:pt>
                <c:pt idx="53812">
                  <c:v>2.4703191593289402E-4</c:v>
                </c:pt>
                <c:pt idx="53813">
                  <c:v>2.47031333856285E-4</c:v>
                </c:pt>
                <c:pt idx="53814">
                  <c:v>2.47030693572015E-4</c:v>
                </c:pt>
                <c:pt idx="53815">
                  <c:v>2.4703025701455799E-4</c:v>
                </c:pt>
                <c:pt idx="53816">
                  <c:v>2.4702976224944001E-4</c:v>
                </c:pt>
                <c:pt idx="53817">
                  <c:v>2.4702938389964402E-4</c:v>
                </c:pt>
                <c:pt idx="53818">
                  <c:v>2.4702903465367799E-4</c:v>
                </c:pt>
                <c:pt idx="53819">
                  <c:v>2.4702827795408699E-4</c:v>
                </c:pt>
                <c:pt idx="53820">
                  <c:v>2.4702795781195202E-4</c:v>
                </c:pt>
                <c:pt idx="53821">
                  <c:v>2.4702775408513801E-4</c:v>
                </c:pt>
                <c:pt idx="53822">
                  <c:v>2.4702705559320699E-4</c:v>
                </c:pt>
                <c:pt idx="53823">
                  <c:v>2.47026357101277E-4</c:v>
                </c:pt>
                <c:pt idx="53824">
                  <c:v>2.4702592054381999E-4</c:v>
                </c:pt>
                <c:pt idx="53825">
                  <c:v>2.4702522205188898E-4</c:v>
                </c:pt>
                <c:pt idx="53826">
                  <c:v>2.4702496011741497E-4</c:v>
                </c:pt>
                <c:pt idx="53827">
                  <c:v>2.4702443624846599E-4</c:v>
                </c:pt>
                <c:pt idx="53828">
                  <c:v>2.4702370865270501E-4</c:v>
                </c:pt>
                <c:pt idx="53829">
                  <c:v>2.4702335940673899E-4</c:v>
                </c:pt>
                <c:pt idx="53830">
                  <c:v>2.4702280643396101E-4</c:v>
                </c:pt>
                <c:pt idx="53831">
                  <c:v>2.4702257360331698E-4</c:v>
                </c:pt>
                <c:pt idx="53832">
                  <c:v>2.47022078838199E-4</c:v>
                </c:pt>
                <c:pt idx="53833">
                  <c:v>2.4702152586542102E-4</c:v>
                </c:pt>
                <c:pt idx="53834">
                  <c:v>2.4702108930796401E-4</c:v>
                </c:pt>
                <c:pt idx="53835">
                  <c:v>2.4702074006199799E-4</c:v>
                </c:pt>
                <c:pt idx="53836">
                  <c:v>2.4702018708922001E-4</c:v>
                </c:pt>
                <c:pt idx="53837">
                  <c:v>2.4701989605091501E-4</c:v>
                </c:pt>
                <c:pt idx="53838">
                  <c:v>2.4701934307813601E-4</c:v>
                </c:pt>
                <c:pt idx="53839">
                  <c:v>2.4701876100152698E-4</c:v>
                </c:pt>
                <c:pt idx="53840">
                  <c:v>2.4701814982108799E-4</c:v>
                </c:pt>
                <c:pt idx="53841">
                  <c:v>2.4701797519810498E-4</c:v>
                </c:pt>
                <c:pt idx="53842">
                  <c:v>2.4701762595213901E-4</c:v>
                </c:pt>
                <c:pt idx="53843">
                  <c:v>2.4701698566786901E-4</c:v>
                </c:pt>
                <c:pt idx="53844">
                  <c:v>2.47016316279769E-4</c:v>
                </c:pt>
                <c:pt idx="53845">
                  <c:v>2.4701593792997301E-4</c:v>
                </c:pt>
                <c:pt idx="53846">
                  <c:v>2.4701550137251599E-4</c:v>
                </c:pt>
                <c:pt idx="53847">
                  <c:v>2.4701500660739801E-4</c:v>
                </c:pt>
                <c:pt idx="53848">
                  <c:v>2.4701468646526299E-4</c:v>
                </c:pt>
                <c:pt idx="53849">
                  <c:v>2.47014249907807E-4</c:v>
                </c:pt>
                <c:pt idx="53850">
                  <c:v>2.4701349320821502E-4</c:v>
                </c:pt>
                <c:pt idx="53851">
                  <c:v>2.47013435000554E-4</c:v>
                </c:pt>
                <c:pt idx="53852">
                  <c:v>2.4701302754692701E-4</c:v>
                </c:pt>
                <c:pt idx="53853">
                  <c:v>2.4701229995116602E-4</c:v>
                </c:pt>
                <c:pt idx="53854">
                  <c:v>2.4701206712052199E-4</c:v>
                </c:pt>
                <c:pt idx="53855">
                  <c:v>2.47011339524761E-4</c:v>
                </c:pt>
                <c:pt idx="53856">
                  <c:v>2.47011048486456E-4</c:v>
                </c:pt>
                <c:pt idx="53857">
                  <c:v>2.4701055372133802E-4</c:v>
                </c:pt>
                <c:pt idx="53858">
                  <c:v>2.4701000074856E-4</c:v>
                </c:pt>
                <c:pt idx="53859">
                  <c:v>2.4700994254089897E-4</c:v>
                </c:pt>
                <c:pt idx="53860">
                  <c:v>2.4700918584130699E-4</c:v>
                </c:pt>
                <c:pt idx="53861">
                  <c:v>2.4700834183022402E-4</c:v>
                </c:pt>
                <c:pt idx="53862">
                  <c:v>2.4700810899957998E-4</c:v>
                </c:pt>
                <c:pt idx="53863">
                  <c:v>2.4700775975361499E-4</c:v>
                </c:pt>
                <c:pt idx="53864">
                  <c:v>2.4700741050764902E-4</c:v>
                </c:pt>
                <c:pt idx="53865">
                  <c:v>2.4700697395019201E-4</c:v>
                </c:pt>
                <c:pt idx="53866">
                  <c:v>2.4700633366592201E-4</c:v>
                </c:pt>
                <c:pt idx="53867">
                  <c:v>2.4700612993910898E-4</c:v>
                </c:pt>
                <c:pt idx="53868">
                  <c:v>2.4700569338165202E-4</c:v>
                </c:pt>
                <c:pt idx="53869">
                  <c:v>2.47005373239517E-4</c:v>
                </c:pt>
                <c:pt idx="53870">
                  <c:v>2.47004732955247E-4</c:v>
                </c:pt>
                <c:pt idx="53871">
                  <c:v>2.4700406356714698E-4</c:v>
                </c:pt>
                <c:pt idx="53872">
                  <c:v>2.4700368521735099E-4</c:v>
                </c:pt>
                <c:pt idx="53873">
                  <c:v>2.4700339417904599E-4</c:v>
                </c:pt>
                <c:pt idx="53874">
                  <c:v>2.4700307403691102E-4</c:v>
                </c:pt>
                <c:pt idx="53875">
                  <c:v>2.4700295762158898E-4</c:v>
                </c:pt>
                <c:pt idx="53876">
                  <c:v>2.4700234644114998E-4</c:v>
                </c:pt>
                <c:pt idx="53877">
                  <c:v>2.4700179346837098E-4</c:v>
                </c:pt>
                <c:pt idx="53878">
                  <c:v>2.4700106587260999E-4</c:v>
                </c:pt>
                <c:pt idx="53879">
                  <c:v>2.4700097856111797E-4</c:v>
                </c:pt>
                <c:pt idx="53880">
                  <c:v>2.47000134550035E-4</c:v>
                </c:pt>
                <c:pt idx="53881">
                  <c:v>2.46999872615561E-4</c:v>
                </c:pt>
                <c:pt idx="53882">
                  <c:v>2.4699963978491702E-4</c:v>
                </c:pt>
                <c:pt idx="53883">
                  <c:v>2.4699905770830799E-4</c:v>
                </c:pt>
                <c:pt idx="53884">
                  <c:v>2.4699911591596901E-4</c:v>
                </c:pt>
                <c:pt idx="53885">
                  <c:v>2.4699856294319001E-4</c:v>
                </c:pt>
                <c:pt idx="53886">
                  <c:v>2.4699780624359797E-4</c:v>
                </c:pt>
                <c:pt idx="53887">
                  <c:v>2.4699716595932798E-4</c:v>
                </c:pt>
                <c:pt idx="53888">
                  <c:v>2.46996991336346E-4</c:v>
                </c:pt>
                <c:pt idx="53889">
                  <c:v>2.46996729401872E-4</c:v>
                </c:pt>
                <c:pt idx="53890">
                  <c:v>2.4699626374058398E-4</c:v>
                </c:pt>
                <c:pt idx="53891">
                  <c:v>2.4699588539078799E-4</c:v>
                </c:pt>
                <c:pt idx="53892">
                  <c:v>2.4699515779502701E-4</c:v>
                </c:pt>
                <c:pt idx="53893">
                  <c:v>2.4699480854906098E-4</c:v>
                </c:pt>
                <c:pt idx="53894">
                  <c:v>2.4699457571841798E-4</c:v>
                </c:pt>
                <c:pt idx="53895">
                  <c:v>2.4699425557628301E-4</c:v>
                </c:pt>
                <c:pt idx="53896">
                  <c:v>2.4699376081116498E-4</c:v>
                </c:pt>
                <c:pt idx="53897">
                  <c:v>2.4699309142306398E-4</c:v>
                </c:pt>
                <c:pt idx="53898">
                  <c:v>2.46993178734556E-4</c:v>
                </c:pt>
                <c:pt idx="53899">
                  <c:v>2.4699239293113302E-4</c:v>
                </c:pt>
                <c:pt idx="53900">
                  <c:v>2.4699183995835499E-4</c:v>
                </c:pt>
                <c:pt idx="53901">
                  <c:v>2.46992014581338E-4</c:v>
                </c:pt>
                <c:pt idx="53902">
                  <c:v>2.46991432504728E-4</c:v>
                </c:pt>
                <c:pt idx="53903">
                  <c:v>2.46990675805137E-4</c:v>
                </c:pt>
                <c:pt idx="53904">
                  <c:v>2.4699044297449302E-4</c:v>
                </c:pt>
                <c:pt idx="53905">
                  <c:v>2.4699015193618801E-4</c:v>
                </c:pt>
                <c:pt idx="53906">
                  <c:v>2.4698983179405299E-4</c:v>
                </c:pt>
                <c:pt idx="53907">
                  <c:v>2.4698930792510499E-4</c:v>
                </c:pt>
                <c:pt idx="53908">
                  <c:v>2.4698878405615698E-4</c:v>
                </c:pt>
                <c:pt idx="53909">
                  <c:v>2.4698846391402201E-4</c:v>
                </c:pt>
                <c:pt idx="53910">
                  <c:v>2.4698820197954801E-4</c:v>
                </c:pt>
                <c:pt idx="53911">
                  <c:v>2.4698767811060001E-4</c:v>
                </c:pt>
                <c:pt idx="53912">
                  <c:v>2.4698695051483799E-4</c:v>
                </c:pt>
                <c:pt idx="53913">
                  <c:v>2.4698692141100802E-4</c:v>
                </c:pt>
                <c:pt idx="53914">
                  <c:v>2.4698642664588999E-4</c:v>
                </c:pt>
                <c:pt idx="53915">
                  <c:v>2.4698616471141598E-4</c:v>
                </c:pt>
                <c:pt idx="53916">
                  <c:v>2.4698575725778899E-4</c:v>
                </c:pt>
                <c:pt idx="53917">
                  <c:v>2.4698523338884099E-4</c:v>
                </c:pt>
                <c:pt idx="53918">
                  <c:v>2.46984884142876E-4</c:v>
                </c:pt>
                <c:pt idx="53919">
                  <c:v>2.4698465131223202E-4</c:v>
                </c:pt>
                <c:pt idx="53920">
                  <c:v>2.4698447668924901E-4</c:v>
                </c:pt>
                <c:pt idx="53921">
                  <c:v>2.46983981924132E-4</c:v>
                </c:pt>
                <c:pt idx="53922">
                  <c:v>2.4698360357433601E-4</c:v>
                </c:pt>
                <c:pt idx="53923">
                  <c:v>2.4698307970538697E-4</c:v>
                </c:pt>
                <c:pt idx="53924">
                  <c:v>2.4698246852494798E-4</c:v>
                </c:pt>
                <c:pt idx="53925">
                  <c:v>2.4698211927898201E-4</c:v>
                </c:pt>
                <c:pt idx="53926">
                  <c:v>2.4698153720237298E-4</c:v>
                </c:pt>
                <c:pt idx="53927">
                  <c:v>2.4698139168322103E-4</c:v>
                </c:pt>
                <c:pt idx="53928">
                  <c:v>2.4698095512576401E-4</c:v>
                </c:pt>
                <c:pt idx="53929">
                  <c:v>2.4698060587979799E-4</c:v>
                </c:pt>
                <c:pt idx="53930">
                  <c:v>2.4698031484149402E-4</c:v>
                </c:pt>
                <c:pt idx="53931">
                  <c:v>2.4697984918020698E-4</c:v>
                </c:pt>
                <c:pt idx="53932">
                  <c:v>2.4697920889593699E-4</c:v>
                </c:pt>
                <c:pt idx="53933">
                  <c:v>2.4697912158444502E-4</c:v>
                </c:pt>
                <c:pt idx="53934">
                  <c:v>2.46978539507836E-4</c:v>
                </c:pt>
                <c:pt idx="53935">
                  <c:v>2.46978452196345E-4</c:v>
                </c:pt>
                <c:pt idx="53936">
                  <c:v>2.4697801563888799E-4</c:v>
                </c:pt>
                <c:pt idx="53937">
                  <c:v>2.46977608185261E-4</c:v>
                </c:pt>
                <c:pt idx="53938">
                  <c:v>2.4697728804312598E-4</c:v>
                </c:pt>
                <c:pt idx="53939">
                  <c:v>2.4697690969332998E-4</c:v>
                </c:pt>
                <c:pt idx="53940">
                  <c:v>2.46976473135874E-4</c:v>
                </c:pt>
                <c:pt idx="53941">
                  <c:v>2.469762112014E-4</c:v>
                </c:pt>
                <c:pt idx="53942">
                  <c:v>2.4697603657841699E-4</c:v>
                </c:pt>
                <c:pt idx="53943">
                  <c:v>2.4697539629414699E-4</c:v>
                </c:pt>
                <c:pt idx="53944">
                  <c:v>2.4697513435967299E-4</c:v>
                </c:pt>
                <c:pt idx="53945">
                  <c:v>2.4697481421753802E-4</c:v>
                </c:pt>
                <c:pt idx="53946">
                  <c:v>2.4697417393326803E-4</c:v>
                </c:pt>
                <c:pt idx="53947">
                  <c:v>2.4697399931028502E-4</c:v>
                </c:pt>
                <c:pt idx="53948">
                  <c:v>2.4697362096048902E-4</c:v>
                </c:pt>
                <c:pt idx="53949">
                  <c:v>2.4697359185665803E-4</c:v>
                </c:pt>
                <c:pt idx="53950">
                  <c:v>2.46972776949406E-4</c:v>
                </c:pt>
                <c:pt idx="53951">
                  <c:v>2.4697251501493199E-4</c:v>
                </c:pt>
                <c:pt idx="53952">
                  <c:v>2.46972136665136E-4</c:v>
                </c:pt>
                <c:pt idx="53953">
                  <c:v>2.4697196204215299E-4</c:v>
                </c:pt>
                <c:pt idx="53954">
                  <c:v>2.46971321757883E-4</c:v>
                </c:pt>
                <c:pt idx="53955">
                  <c:v>2.4697091430425601E-4</c:v>
                </c:pt>
                <c:pt idx="53956">
                  <c:v>2.4697085609659498E-4</c:v>
                </c:pt>
                <c:pt idx="53957">
                  <c:v>2.4697021581232499E-4</c:v>
                </c:pt>
                <c:pt idx="53958">
                  <c:v>2.4696969194337699E-4</c:v>
                </c:pt>
                <c:pt idx="53959">
                  <c:v>2.4696980835869897E-4</c:v>
                </c:pt>
                <c:pt idx="53960">
                  <c:v>2.46969517320395E-4</c:v>
                </c:pt>
                <c:pt idx="53961">
                  <c:v>2.46968935243785E-4</c:v>
                </c:pt>
                <c:pt idx="53962">
                  <c:v>2.4696849868632799E-4</c:v>
                </c:pt>
                <c:pt idx="53963">
                  <c:v>2.46968062128872E-4</c:v>
                </c:pt>
                <c:pt idx="53964">
                  <c:v>2.4696794571355002E-4</c:v>
                </c:pt>
                <c:pt idx="53965">
                  <c:v>2.4696756736375402E-4</c:v>
                </c:pt>
                <c:pt idx="53966">
                  <c:v>2.4696707259863599E-4</c:v>
                </c:pt>
                <c:pt idx="53967">
                  <c:v>2.4696681066416199E-4</c:v>
                </c:pt>
                <c:pt idx="53968">
                  <c:v>2.4696654872968798E-4</c:v>
                </c:pt>
                <c:pt idx="53969">
                  <c:v>2.4696605396457E-4</c:v>
                </c:pt>
                <c:pt idx="53970">
                  <c:v>2.4696570471860501E-4</c:v>
                </c:pt>
                <c:pt idx="53971">
                  <c:v>2.4696541368030001E-4</c:v>
                </c:pt>
                <c:pt idx="53972">
                  <c:v>2.4696547188796098E-4</c:v>
                </c:pt>
                <c:pt idx="53973">
                  <c:v>2.4696494801901303E-4</c:v>
                </c:pt>
                <c:pt idx="53974">
                  <c:v>2.4696454056538598E-4</c:v>
                </c:pt>
                <c:pt idx="53975">
                  <c:v>2.4696430773474298E-4</c:v>
                </c:pt>
                <c:pt idx="53976">
                  <c:v>2.4696352193132E-4</c:v>
                </c:pt>
                <c:pt idx="53977">
                  <c:v>2.4696337641216798E-4</c:v>
                </c:pt>
                <c:pt idx="53978">
                  <c:v>2.4696282343938898E-4</c:v>
                </c:pt>
                <c:pt idx="53979">
                  <c:v>2.46962357778102E-4</c:v>
                </c:pt>
                <c:pt idx="53980">
                  <c:v>2.4696224136278001E-4</c:v>
                </c:pt>
                <c:pt idx="53981">
                  <c:v>2.4696163018234101E-4</c:v>
                </c:pt>
                <c:pt idx="53982">
                  <c:v>2.4696148466318802E-4</c:v>
                </c:pt>
                <c:pt idx="53983">
                  <c:v>2.46961455559358E-4</c:v>
                </c:pt>
                <c:pt idx="53984">
                  <c:v>2.4696113541722298E-4</c:v>
                </c:pt>
                <c:pt idx="53985">
                  <c:v>2.46960640652105E-4</c:v>
                </c:pt>
                <c:pt idx="53986">
                  <c:v>2.4696023319847898E-4</c:v>
                </c:pt>
                <c:pt idx="53987">
                  <c:v>2.46960000367835E-4</c:v>
                </c:pt>
                <c:pt idx="53988">
                  <c:v>2.4695979664102202E-4</c:v>
                </c:pt>
                <c:pt idx="53989">
                  <c:v>2.4695933097973498E-4</c:v>
                </c:pt>
                <c:pt idx="53990">
                  <c:v>2.46959185460582E-4</c:v>
                </c:pt>
                <c:pt idx="53991">
                  <c:v>2.4695839965715999E-4</c:v>
                </c:pt>
                <c:pt idx="53992">
                  <c:v>2.4695834144949902E-4</c:v>
                </c:pt>
                <c:pt idx="53993">
                  <c:v>2.4695813772268599E-4</c:v>
                </c:pt>
                <c:pt idx="53994">
                  <c:v>2.4695749743841599E-4</c:v>
                </c:pt>
                <c:pt idx="53995">
                  <c:v>2.4695720640011099E-4</c:v>
                </c:pt>
                <c:pt idx="53996">
                  <c:v>2.4695711908862E-4</c:v>
                </c:pt>
                <c:pt idx="53997">
                  <c:v>2.4695694446563699E-4</c:v>
                </c:pt>
                <c:pt idx="53998">
                  <c:v>2.4695636238902802E-4</c:v>
                </c:pt>
                <c:pt idx="53999">
                  <c:v>2.4695601314306303E-4</c:v>
                </c:pt>
                <c:pt idx="54000">
                  <c:v>2.4695598403923203E-4</c:v>
                </c:pt>
                <c:pt idx="54001">
                  <c:v>2.4695546017028402E-4</c:v>
                </c:pt>
                <c:pt idx="54002">
                  <c:v>2.4695516913197902E-4</c:v>
                </c:pt>
                <c:pt idx="54003">
                  <c:v>2.46954878093675E-4</c:v>
                </c:pt>
                <c:pt idx="54004">
                  <c:v>2.4695441243238698E-4</c:v>
                </c:pt>
                <c:pt idx="54005">
                  <c:v>2.4695432512089599E-4</c:v>
                </c:pt>
                <c:pt idx="54006">
                  <c:v>2.4695377214811699E-4</c:v>
                </c:pt>
                <c:pt idx="54007">
                  <c:v>2.4695356842130401E-4</c:v>
                </c:pt>
                <c:pt idx="54008">
                  <c:v>2.4695310276001703E-4</c:v>
                </c:pt>
                <c:pt idx="54009">
                  <c:v>2.4695243337191598E-4</c:v>
                </c:pt>
                <c:pt idx="54010">
                  <c:v>2.4695246247574698E-4</c:v>
                </c:pt>
                <c:pt idx="54011">
                  <c:v>2.4695217143744198E-4</c:v>
                </c:pt>
                <c:pt idx="54012">
                  <c:v>2.4695190950296798E-4</c:v>
                </c:pt>
                <c:pt idx="54013">
                  <c:v>2.4695176398381602E-4</c:v>
                </c:pt>
                <c:pt idx="54014">
                  <c:v>2.4695112369954602E-4</c:v>
                </c:pt>
                <c:pt idx="54015">
                  <c:v>2.4695083266124102E-4</c:v>
                </c:pt>
                <c:pt idx="54016">
                  <c:v>2.4695068714208901E-4</c:v>
                </c:pt>
                <c:pt idx="54017">
                  <c:v>2.46950163273141E-4</c:v>
                </c:pt>
                <c:pt idx="54018">
                  <c:v>2.4694984313100598E-4</c:v>
                </c:pt>
                <c:pt idx="54019">
                  <c:v>2.46949610300362E-4</c:v>
                </c:pt>
                <c:pt idx="54020">
                  <c:v>2.4694966850802302E-4</c:v>
                </c:pt>
                <c:pt idx="54021">
                  <c:v>2.4694899911992301E-4</c:v>
                </c:pt>
                <c:pt idx="54022">
                  <c:v>2.4694850435480503E-4</c:v>
                </c:pt>
                <c:pt idx="54023">
                  <c:v>2.4694847525097403E-4</c:v>
                </c:pt>
                <c:pt idx="54024">
                  <c:v>2.46948155108839E-4</c:v>
                </c:pt>
                <c:pt idx="54025">
                  <c:v>2.46947893174365E-4</c:v>
                </c:pt>
                <c:pt idx="54026">
                  <c:v>2.4694754392840001E-4</c:v>
                </c:pt>
                <c:pt idx="54027">
                  <c:v>2.4694696185179001E-4</c:v>
                </c:pt>
                <c:pt idx="54028">
                  <c:v>2.46946990955621E-4</c:v>
                </c:pt>
                <c:pt idx="54029">
                  <c:v>2.46946699917316E-4</c:v>
                </c:pt>
                <c:pt idx="54030">
                  <c:v>2.4694635067135101E-4</c:v>
                </c:pt>
                <c:pt idx="54031">
                  <c:v>2.4694600142538499E-4</c:v>
                </c:pt>
                <c:pt idx="54032">
                  <c:v>2.4694571038708102E-4</c:v>
                </c:pt>
                <c:pt idx="54033">
                  <c:v>2.4694521562196298E-4</c:v>
                </c:pt>
                <c:pt idx="54034">
                  <c:v>2.4694521562196298E-4</c:v>
                </c:pt>
                <c:pt idx="54035">
                  <c:v>2.4694457533769299E-4</c:v>
                </c:pt>
                <c:pt idx="54036">
                  <c:v>2.46944458922371E-4</c:v>
                </c:pt>
                <c:pt idx="54037">
                  <c:v>2.4694425519555802E-4</c:v>
                </c:pt>
                <c:pt idx="54038">
                  <c:v>2.4694387684576203E-4</c:v>
                </c:pt>
                <c:pt idx="54039">
                  <c:v>2.4694341118447499E-4</c:v>
                </c:pt>
                <c:pt idx="54040">
                  <c:v>2.4694335297681402E-4</c:v>
                </c:pt>
                <c:pt idx="54041">
                  <c:v>2.4694294552318801E-4</c:v>
                </c:pt>
                <c:pt idx="54042">
                  <c:v>2.4694242165423903E-4</c:v>
                </c:pt>
                <c:pt idx="54043">
                  <c:v>2.4694230523891698E-4</c:v>
                </c:pt>
                <c:pt idx="54044">
                  <c:v>2.4694207240827398E-4</c:v>
                </c:pt>
                <c:pt idx="54045">
                  <c:v>2.4694192688912099E-4</c:v>
                </c:pt>
                <c:pt idx="54046">
                  <c:v>2.4694149033166501E-4</c:v>
                </c:pt>
                <c:pt idx="54047">
                  <c:v>2.4694102467037699E-4</c:v>
                </c:pt>
                <c:pt idx="54048">
                  <c:v>2.4694102467037699E-4</c:v>
                </c:pt>
                <c:pt idx="54049">
                  <c:v>2.4694070452824202E-4</c:v>
                </c:pt>
                <c:pt idx="54050">
                  <c:v>2.4693991872482002E-4</c:v>
                </c:pt>
                <c:pt idx="54051">
                  <c:v>2.4694003514014201E-4</c:v>
                </c:pt>
                <c:pt idx="54052">
                  <c:v>2.4693983141332903E-4</c:v>
                </c:pt>
                <c:pt idx="54053">
                  <c:v>2.4693927844055002E-4</c:v>
                </c:pt>
                <c:pt idx="54054">
                  <c:v>2.4693924933672E-4</c:v>
                </c:pt>
                <c:pt idx="54055">
                  <c:v>2.4693881277926299E-4</c:v>
                </c:pt>
                <c:pt idx="54056">
                  <c:v>2.4693855084478899E-4</c:v>
                </c:pt>
                <c:pt idx="54057">
                  <c:v>2.4693796876817898E-4</c:v>
                </c:pt>
                <c:pt idx="54058">
                  <c:v>2.4693785235285802E-4</c:v>
                </c:pt>
                <c:pt idx="54059">
                  <c:v>2.4693773593753598E-4</c:v>
                </c:pt>
                <c:pt idx="54060">
                  <c:v>2.4693738669157001E-4</c:v>
                </c:pt>
                <c:pt idx="54061">
                  <c:v>2.4693709565326599E-4</c:v>
                </c:pt>
                <c:pt idx="54062">
                  <c:v>2.4693709565326599E-4</c:v>
                </c:pt>
                <c:pt idx="54063">
                  <c:v>2.4693648447282601E-4</c:v>
                </c:pt>
                <c:pt idx="54064">
                  <c:v>2.4693628074601298E-4</c:v>
                </c:pt>
                <c:pt idx="54065">
                  <c:v>2.4693601881153898E-4</c:v>
                </c:pt>
                <c:pt idx="54066">
                  <c:v>2.46935785980895E-4</c:v>
                </c:pt>
                <c:pt idx="54067">
                  <c:v>2.4693549494259097E-4</c:v>
                </c:pt>
                <c:pt idx="54068">
                  <c:v>2.4693540763109901E-4</c:v>
                </c:pt>
                <c:pt idx="54069">
                  <c:v>2.4693514569662501E-4</c:v>
                </c:pt>
                <c:pt idx="54070">
                  <c:v>2.4693468003533802E-4</c:v>
                </c:pt>
                <c:pt idx="54071">
                  <c:v>2.4693427258171098E-4</c:v>
                </c:pt>
                <c:pt idx="54072">
                  <c:v>2.46933806920424E-4</c:v>
                </c:pt>
                <c:pt idx="54073">
                  <c:v>2.4693377781659403E-4</c:v>
                </c:pt>
                <c:pt idx="54074">
                  <c:v>2.4693348677828903E-4</c:v>
                </c:pt>
                <c:pt idx="54075">
                  <c:v>2.4693313753232398E-4</c:v>
                </c:pt>
                <c:pt idx="54076">
                  <c:v>2.4693278828635801E-4</c:v>
                </c:pt>
                <c:pt idx="54077">
                  <c:v>2.4693275918252799E-4</c:v>
                </c:pt>
                <c:pt idx="54078">
                  <c:v>2.4693270097486702E-4</c:v>
                </c:pt>
                <c:pt idx="54079">
                  <c:v>2.4693217710591798E-4</c:v>
                </c:pt>
                <c:pt idx="54080">
                  <c:v>2.4693179875612302E-4</c:v>
                </c:pt>
                <c:pt idx="54081">
                  <c:v>2.4693153682164799E-4</c:v>
                </c:pt>
                <c:pt idx="54082">
                  <c:v>2.4693104205653099E-4</c:v>
                </c:pt>
                <c:pt idx="54083">
                  <c:v>2.4693107116036101E-4</c:v>
                </c:pt>
                <c:pt idx="54084">
                  <c:v>2.4693104205653099E-4</c:v>
                </c:pt>
                <c:pt idx="54085">
                  <c:v>2.4693045997992201E-4</c:v>
                </c:pt>
                <c:pt idx="54086">
                  <c:v>2.4693013983778699E-4</c:v>
                </c:pt>
                <c:pt idx="54087">
                  <c:v>2.4693011073395599E-4</c:v>
                </c:pt>
                <c:pt idx="54088">
                  <c:v>2.4692993611097298E-4</c:v>
                </c:pt>
                <c:pt idx="54089">
                  <c:v>2.4692941224202497E-4</c:v>
                </c:pt>
                <c:pt idx="54090">
                  <c:v>2.4692932493053398E-4</c:v>
                </c:pt>
                <c:pt idx="54091">
                  <c:v>2.46928830165416E-4</c:v>
                </c:pt>
                <c:pt idx="54092">
                  <c:v>2.4692874285392501E-4</c:v>
                </c:pt>
                <c:pt idx="54093">
                  <c:v>2.4692871375009401E-4</c:v>
                </c:pt>
                <c:pt idx="54094">
                  <c:v>2.4692836450412902E-4</c:v>
                </c:pt>
                <c:pt idx="54095">
                  <c:v>2.4692784063517999E-4</c:v>
                </c:pt>
                <c:pt idx="54096">
                  <c:v>2.4692760780453698E-4</c:v>
                </c:pt>
                <c:pt idx="54097">
                  <c:v>2.4692731676623198E-4</c:v>
                </c:pt>
                <c:pt idx="54098">
                  <c:v>2.4692696752026699E-4</c:v>
                </c:pt>
                <c:pt idx="54099">
                  <c:v>2.4692653096280997E-4</c:v>
                </c:pt>
                <c:pt idx="54100">
                  <c:v>2.4692644365131898E-4</c:v>
                </c:pt>
                <c:pt idx="54101">
                  <c:v>2.4692612350918298E-4</c:v>
                </c:pt>
                <c:pt idx="54102">
                  <c:v>2.4692591978237E-4</c:v>
                </c:pt>
                <c:pt idx="54103">
                  <c:v>2.4692583247087901E-4</c:v>
                </c:pt>
                <c:pt idx="54104">
                  <c:v>2.4692530860193101E-4</c:v>
                </c:pt>
                <c:pt idx="54105">
                  <c:v>2.4692525039426999E-4</c:v>
                </c:pt>
                <c:pt idx="54106">
                  <c:v>2.4692490114830402E-4</c:v>
                </c:pt>
                <c:pt idx="54107">
                  <c:v>2.4692455190233903E-4</c:v>
                </c:pt>
                <c:pt idx="54108">
                  <c:v>2.4692458100616899E-4</c:v>
                </c:pt>
                <c:pt idx="54109">
                  <c:v>2.46924202656373E-4</c:v>
                </c:pt>
                <c:pt idx="54110">
                  <c:v>2.4692399892956002E-4</c:v>
                </c:pt>
                <c:pt idx="54111">
                  <c:v>2.46923678787425E-4</c:v>
                </c:pt>
                <c:pt idx="54112">
                  <c:v>2.4692350416444199E-4</c:v>
                </c:pt>
                <c:pt idx="54113">
                  <c:v>2.4692312581464599E-4</c:v>
                </c:pt>
                <c:pt idx="54114">
                  <c:v>2.4692318402230702E-4</c:v>
                </c:pt>
                <c:pt idx="54115">
                  <c:v>2.4692260194569799E-4</c:v>
                </c:pt>
                <c:pt idx="54116">
                  <c:v>2.4692234001122399E-4</c:v>
                </c:pt>
                <c:pt idx="54117">
                  <c:v>2.4692234001122399E-4</c:v>
                </c:pt>
                <c:pt idx="54118">
                  <c:v>2.46921990765259E-4</c:v>
                </c:pt>
                <c:pt idx="54119">
                  <c:v>2.4692152510397098E-4</c:v>
                </c:pt>
                <c:pt idx="54120">
                  <c:v>2.46921583311632E-4</c:v>
                </c:pt>
                <c:pt idx="54121">
                  <c:v>2.4692114675417499E-4</c:v>
                </c:pt>
                <c:pt idx="54122">
                  <c:v>2.4692085571587102E-4</c:v>
                </c:pt>
                <c:pt idx="54123">
                  <c:v>2.4692039005458301E-4</c:v>
                </c:pt>
                <c:pt idx="54124">
                  <c:v>2.4692068109288801E-4</c:v>
                </c:pt>
                <c:pt idx="54125">
                  <c:v>2.4692015722394E-4</c:v>
                </c:pt>
                <c:pt idx="54126">
                  <c:v>2.4692004080861801E-4</c:v>
                </c:pt>
                <c:pt idx="54127">
                  <c:v>2.46919604251161E-4</c:v>
                </c:pt>
                <c:pt idx="54128">
                  <c:v>2.4691928410902598E-4</c:v>
                </c:pt>
                <c:pt idx="54129">
                  <c:v>2.4691899307072201E-4</c:v>
                </c:pt>
                <c:pt idx="54130">
                  <c:v>2.4691902217455197E-4</c:v>
                </c:pt>
                <c:pt idx="54131">
                  <c:v>2.4691884755156902E-4</c:v>
                </c:pt>
                <c:pt idx="54132">
                  <c:v>2.46918410994112E-4</c:v>
                </c:pt>
                <c:pt idx="54133">
                  <c:v>2.46918178163469E-4</c:v>
                </c:pt>
                <c:pt idx="54134">
                  <c:v>2.4691811995580798E-4</c:v>
                </c:pt>
                <c:pt idx="54135">
                  <c:v>2.4691768339835102E-4</c:v>
                </c:pt>
                <c:pt idx="54136">
                  <c:v>2.4691733415238603E-4</c:v>
                </c:pt>
                <c:pt idx="54137">
                  <c:v>2.4691695580258998E-4</c:v>
                </c:pt>
                <c:pt idx="54138">
                  <c:v>2.4691692669875898E-4</c:v>
                </c:pt>
                <c:pt idx="54139">
                  <c:v>2.4691651924513302E-4</c:v>
                </c:pt>
                <c:pt idx="54140">
                  <c:v>2.4691681028343699E-4</c:v>
                </c:pt>
                <c:pt idx="54141">
                  <c:v>2.4691631551831999E-4</c:v>
                </c:pt>
                <c:pt idx="54142">
                  <c:v>2.4691602448001499E-4</c:v>
                </c:pt>
                <c:pt idx="54143">
                  <c:v>2.4691587896086303E-4</c:v>
                </c:pt>
                <c:pt idx="54144">
                  <c:v>2.4691561702638902E-4</c:v>
                </c:pt>
                <c:pt idx="54145">
                  <c:v>2.4691535509191399E-4</c:v>
                </c:pt>
                <c:pt idx="54146">
                  <c:v>2.4691506405361002E-4</c:v>
                </c:pt>
                <c:pt idx="54147">
                  <c:v>2.4691477301530502E-4</c:v>
                </c:pt>
                <c:pt idx="54148">
                  <c:v>2.46914743911475E-4</c:v>
                </c:pt>
                <c:pt idx="54149">
                  <c:v>2.4691430735401798E-4</c:v>
                </c:pt>
                <c:pt idx="54150">
                  <c:v>2.4691401631571298E-4</c:v>
                </c:pt>
                <c:pt idx="54151">
                  <c:v>2.46914103627205E-4</c:v>
                </c:pt>
                <c:pt idx="54152">
                  <c:v>2.46913550654426E-4</c:v>
                </c:pt>
                <c:pt idx="54153">
                  <c:v>2.4691308499313902E-4</c:v>
                </c:pt>
                <c:pt idx="54154">
                  <c:v>2.46913026785478E-4</c:v>
                </c:pt>
                <c:pt idx="54155">
                  <c:v>2.46912648435682E-4</c:v>
                </c:pt>
                <c:pt idx="54156">
                  <c:v>2.4691270664334303E-4</c:v>
                </c:pt>
                <c:pt idx="54157">
                  <c:v>2.4691273574717299E-4</c:v>
                </c:pt>
                <c:pt idx="54158">
                  <c:v>2.4691218277439502E-4</c:v>
                </c:pt>
                <c:pt idx="54159">
                  <c:v>2.46912095462903E-4</c:v>
                </c:pt>
                <c:pt idx="54160">
                  <c:v>2.4691148428246401E-4</c:v>
                </c:pt>
                <c:pt idx="54161">
                  <c:v>2.4691171711310701E-4</c:v>
                </c:pt>
                <c:pt idx="54162">
                  <c:v>2.46911193244159E-4</c:v>
                </c:pt>
                <c:pt idx="54163">
                  <c:v>2.4691107682883702E-4</c:v>
                </c:pt>
                <c:pt idx="54164">
                  <c:v>2.4691075668670199E-4</c:v>
                </c:pt>
                <c:pt idx="54165">
                  <c:v>2.4691069847904102E-4</c:v>
                </c:pt>
                <c:pt idx="54166">
                  <c:v>2.4691020371392402E-4</c:v>
                </c:pt>
                <c:pt idx="54167">
                  <c:v>2.4690982536412803E-4</c:v>
                </c:pt>
                <c:pt idx="54168">
                  <c:v>2.4690970894880598E-4</c:v>
                </c:pt>
                <c:pt idx="54169">
                  <c:v>2.4690912687219701E-4</c:v>
                </c:pt>
                <c:pt idx="54170">
                  <c:v>2.4690918507985798E-4</c:v>
                </c:pt>
                <c:pt idx="54171">
                  <c:v>2.4690880673006199E-4</c:v>
                </c:pt>
                <c:pt idx="54172">
                  <c:v>2.46908952249214E-4</c:v>
                </c:pt>
                <c:pt idx="54173">
                  <c:v>2.4690871941857002E-4</c:v>
                </c:pt>
                <c:pt idx="54174">
                  <c:v>2.4690889404155298E-4</c:v>
                </c:pt>
                <c:pt idx="54175">
                  <c:v>2.4690822465345301E-4</c:v>
                </c:pt>
                <c:pt idx="54176">
                  <c:v>2.4690825375728298E-4</c:v>
                </c:pt>
                <c:pt idx="54177">
                  <c:v>2.4690781719982602E-4</c:v>
                </c:pt>
                <c:pt idx="54178">
                  <c:v>2.4690758436918302E-4</c:v>
                </c:pt>
                <c:pt idx="54179">
                  <c:v>2.4690732243470799E-4</c:v>
                </c:pt>
                <c:pt idx="54180">
                  <c:v>2.4690735153853899E-4</c:v>
                </c:pt>
                <c:pt idx="54181">
                  <c:v>2.4690720601938697E-4</c:v>
                </c:pt>
                <c:pt idx="54182">
                  <c:v>2.4690671125426899E-4</c:v>
                </c:pt>
                <c:pt idx="54183">
                  <c:v>2.4690656573511698E-4</c:v>
                </c:pt>
                <c:pt idx="54184">
                  <c:v>2.46906332904473E-4</c:v>
                </c:pt>
                <c:pt idx="54185">
                  <c:v>2.4690583813935502E-4</c:v>
                </c:pt>
                <c:pt idx="54186">
                  <c:v>2.4690548889339003E-4</c:v>
                </c:pt>
                <c:pt idx="54187">
                  <c:v>2.4690575082786398E-4</c:v>
                </c:pt>
                <c:pt idx="54188">
                  <c:v>2.4690534337423698E-4</c:v>
                </c:pt>
                <c:pt idx="54189">
                  <c:v>2.4690499412827199E-4</c:v>
                </c:pt>
                <c:pt idx="54190">
                  <c:v>2.4690496502444099E-4</c:v>
                </c:pt>
                <c:pt idx="54191">
                  <c:v>2.46904615778476E-4</c:v>
                </c:pt>
                <c:pt idx="54192">
                  <c:v>2.4690426653251101E-4</c:v>
                </c:pt>
                <c:pt idx="54193">
                  <c:v>2.4690417922101899E-4</c:v>
                </c:pt>
                <c:pt idx="54194">
                  <c:v>2.4690403370186697E-4</c:v>
                </c:pt>
                <c:pt idx="54195">
                  <c:v>2.4690339341759698E-4</c:v>
                </c:pt>
                <c:pt idx="54196">
                  <c:v>2.46903451625258E-4</c:v>
                </c:pt>
                <c:pt idx="54197">
                  <c:v>2.4690350983291902E-4</c:v>
                </c:pt>
                <c:pt idx="54198">
                  <c:v>2.46903160586953E-4</c:v>
                </c:pt>
                <c:pt idx="54199">
                  <c:v>2.46903160586953E-4</c:v>
                </c:pt>
                <c:pt idx="54200">
                  <c:v>2.4690257851034397E-4</c:v>
                </c:pt>
                <c:pt idx="54201">
                  <c:v>2.46902607614174E-4</c:v>
                </c:pt>
                <c:pt idx="54202">
                  <c:v>2.4690220016054798E-4</c:v>
                </c:pt>
                <c:pt idx="54203">
                  <c:v>2.4690193822607398E-4</c:v>
                </c:pt>
                <c:pt idx="54204">
                  <c:v>2.4690167629159998E-4</c:v>
                </c:pt>
                <c:pt idx="54205">
                  <c:v>2.46901472564787E-4</c:v>
                </c:pt>
                <c:pt idx="54206">
                  <c:v>2.4690123973414302E-4</c:v>
                </c:pt>
                <c:pt idx="54207">
                  <c:v>2.46901181526482E-4</c:v>
                </c:pt>
                <c:pt idx="54208">
                  <c:v>2.4690068676136402E-4</c:v>
                </c:pt>
                <c:pt idx="54209">
                  <c:v>2.46900832280517E-4</c:v>
                </c:pt>
                <c:pt idx="54210">
                  <c:v>2.4690080317668601E-4</c:v>
                </c:pt>
                <c:pt idx="54211">
                  <c:v>2.4690036661922899E-4</c:v>
                </c:pt>
                <c:pt idx="54212">
                  <c:v>2.4690010468475499E-4</c:v>
                </c:pt>
                <c:pt idx="54213">
                  <c:v>2.4689981364645102E-4</c:v>
                </c:pt>
                <c:pt idx="54214">
                  <c:v>2.4689969723112897E-4</c:v>
                </c:pt>
                <c:pt idx="54215">
                  <c:v>2.4689955171197599E-4</c:v>
                </c:pt>
                <c:pt idx="54216">
                  <c:v>2.4689943529665503E-4</c:v>
                </c:pt>
                <c:pt idx="54217">
                  <c:v>2.4689917336218102E-4</c:v>
                </c:pt>
                <c:pt idx="54218">
                  <c:v>2.4689862038940202E-4</c:v>
                </c:pt>
                <c:pt idx="54219">
                  <c:v>2.4689896963536701E-4</c:v>
                </c:pt>
                <c:pt idx="54220">
                  <c:v>2.4689862038940202E-4</c:v>
                </c:pt>
                <c:pt idx="54221">
                  <c:v>2.4689832935109702E-4</c:v>
                </c:pt>
                <c:pt idx="54222">
                  <c:v>2.4689803831279299E-4</c:v>
                </c:pt>
                <c:pt idx="54223">
                  <c:v>2.4689760175533598E-4</c:v>
                </c:pt>
                <c:pt idx="54224">
                  <c:v>2.4689733982086198E-4</c:v>
                </c:pt>
                <c:pt idx="54225">
                  <c:v>2.4689719430170899E-4</c:v>
                </c:pt>
                <c:pt idx="54226">
                  <c:v>2.4689728161320101E-4</c:v>
                </c:pt>
                <c:pt idx="54227">
                  <c:v>2.4689696147106599E-4</c:v>
                </c:pt>
                <c:pt idx="54228">
                  <c:v>2.4689701967872701E-4</c:v>
                </c:pt>
                <c:pt idx="54229">
                  <c:v>2.46896845055744E-4</c:v>
                </c:pt>
                <c:pt idx="54230">
                  <c:v>2.4689661222510002E-4</c:v>
                </c:pt>
                <c:pt idx="54231">
                  <c:v>2.4689632118679599E-4</c:v>
                </c:pt>
                <c:pt idx="54232">
                  <c:v>2.46895913733169E-4</c:v>
                </c:pt>
                <c:pt idx="54233">
                  <c:v>2.46895913733169E-4</c:v>
                </c:pt>
                <c:pt idx="54234">
                  <c:v>2.4689533165655998E-4</c:v>
                </c:pt>
                <c:pt idx="54235">
                  <c:v>2.4689530255273001E-4</c:v>
                </c:pt>
                <c:pt idx="54236">
                  <c:v>2.4689506972208597E-4</c:v>
                </c:pt>
                <c:pt idx="54237">
                  <c:v>2.4689504061825601E-4</c:v>
                </c:pt>
                <c:pt idx="54238">
                  <c:v>2.4689463316462901E-4</c:v>
                </c:pt>
                <c:pt idx="54239">
                  <c:v>2.4689437123015501E-4</c:v>
                </c:pt>
                <c:pt idx="54240">
                  <c:v>2.4689410929568101E-4</c:v>
                </c:pt>
                <c:pt idx="54241">
                  <c:v>2.4689416750334198E-4</c:v>
                </c:pt>
                <c:pt idx="54242">
                  <c:v>2.4689399288035902E-4</c:v>
                </c:pt>
                <c:pt idx="54243">
                  <c:v>2.46893672738224E-4</c:v>
                </c:pt>
                <c:pt idx="54244">
                  <c:v>2.4689355632290201E-4</c:v>
                </c:pt>
                <c:pt idx="54245">
                  <c:v>2.46893323492259E-4</c:v>
                </c:pt>
                <c:pt idx="54246">
                  <c:v>2.4689329438842801E-4</c:v>
                </c:pt>
                <c:pt idx="54247">
                  <c:v>2.4689291603863201E-4</c:v>
                </c:pt>
                <c:pt idx="54248">
                  <c:v>2.4689253768883602E-4</c:v>
                </c:pt>
                <c:pt idx="54249">
                  <c:v>2.4689268320798901E-4</c:v>
                </c:pt>
                <c:pt idx="54250">
                  <c:v>2.4689218844287097E-4</c:v>
                </c:pt>
                <c:pt idx="54251">
                  <c:v>2.4689204292371902E-4</c:v>
                </c:pt>
                <c:pt idx="54252">
                  <c:v>2.4689183919690501E-4</c:v>
                </c:pt>
                <c:pt idx="54253">
                  <c:v>2.4689189740456597E-4</c:v>
                </c:pt>
                <c:pt idx="54254">
                  <c:v>2.4689143174327899E-4</c:v>
                </c:pt>
                <c:pt idx="54255">
                  <c:v>2.4689116980880499E-4</c:v>
                </c:pt>
                <c:pt idx="54256">
                  <c:v>2.4689102428965298E-4</c:v>
                </c:pt>
                <c:pt idx="54257">
                  <c:v>2.4689140263944902E-4</c:v>
                </c:pt>
                <c:pt idx="54258">
                  <c:v>2.4689082056283902E-4</c:v>
                </c:pt>
                <c:pt idx="54259">
                  <c:v>2.4689055862836502E-4</c:v>
                </c:pt>
                <c:pt idx="54260">
                  <c:v>2.4689052952453499E-4</c:v>
                </c:pt>
                <c:pt idx="54261">
                  <c:v>2.4689029669389102E-4</c:v>
                </c:pt>
                <c:pt idx="54262">
                  <c:v>2.46890151174739E-4</c:v>
                </c:pt>
                <c:pt idx="54263">
                  <c:v>2.46889889240265E-4</c:v>
                </c:pt>
                <c:pt idx="54264">
                  <c:v>2.4688959820196E-4</c:v>
                </c:pt>
                <c:pt idx="54265">
                  <c:v>2.4688921985216401E-4</c:v>
                </c:pt>
                <c:pt idx="54266">
                  <c:v>2.4688910343684299E-4</c:v>
                </c:pt>
                <c:pt idx="54267">
                  <c:v>2.4688889971002898E-4</c:v>
                </c:pt>
                <c:pt idx="54268">
                  <c:v>2.46888434048742E-4</c:v>
                </c:pt>
                <c:pt idx="54269">
                  <c:v>2.4688825942575899E-4</c:v>
                </c:pt>
                <c:pt idx="54270">
                  <c:v>2.46888463152573E-4</c:v>
                </c:pt>
                <c:pt idx="54271">
                  <c:v>2.46888434048742E-4</c:v>
                </c:pt>
                <c:pt idx="54272">
                  <c:v>2.4688811390660698E-4</c:v>
                </c:pt>
                <c:pt idx="54273">
                  <c:v>2.4688811390660698E-4</c:v>
                </c:pt>
                <c:pt idx="54274">
                  <c:v>2.4688773555681099E-4</c:v>
                </c:pt>
                <c:pt idx="54275">
                  <c:v>2.4688747362233698E-4</c:v>
                </c:pt>
                <c:pt idx="54276">
                  <c:v>2.4688744451850598E-4</c:v>
                </c:pt>
                <c:pt idx="54277">
                  <c:v>2.4688700796105E-4</c:v>
                </c:pt>
                <c:pt idx="54278">
                  <c:v>2.4688709527254099E-4</c:v>
                </c:pt>
                <c:pt idx="54279">
                  <c:v>2.4688677513040602E-4</c:v>
                </c:pt>
                <c:pt idx="54280">
                  <c:v>2.4688668781891498E-4</c:v>
                </c:pt>
                <c:pt idx="54281">
                  <c:v>2.4688613484613597E-4</c:v>
                </c:pt>
                <c:pt idx="54282">
                  <c:v>2.4688575649633998E-4</c:v>
                </c:pt>
                <c:pt idx="54283">
                  <c:v>2.4688566918484899E-4</c:v>
                </c:pt>
                <c:pt idx="54284">
                  <c:v>2.4688549456186598E-4</c:v>
                </c:pt>
                <c:pt idx="54285">
                  <c:v>2.4688561097718802E-4</c:v>
                </c:pt>
                <c:pt idx="54286">
                  <c:v>2.4688546545803498E-4</c:v>
                </c:pt>
                <c:pt idx="54287">
                  <c:v>2.4688508710823899E-4</c:v>
                </c:pt>
                <c:pt idx="54288">
                  <c:v>2.4688485427759599E-4</c:v>
                </c:pt>
                <c:pt idx="54289">
                  <c:v>2.4688497069291798E-4</c:v>
                </c:pt>
                <c:pt idx="54290">
                  <c:v>2.4688459234312198E-4</c:v>
                </c:pt>
                <c:pt idx="54291">
                  <c:v>2.4688467965461297E-4</c:v>
                </c:pt>
                <c:pt idx="54292">
                  <c:v>2.4688433040864798E-4</c:v>
                </c:pt>
                <c:pt idx="54293">
                  <c:v>2.4688418488949499E-4</c:v>
                </c:pt>
                <c:pt idx="54294">
                  <c:v>2.4688398116268201E-4</c:v>
                </c:pt>
                <c:pt idx="54295">
                  <c:v>2.4688395205885199E-4</c:v>
                </c:pt>
                <c:pt idx="54296">
                  <c:v>2.4688351550139498E-4</c:v>
                </c:pt>
                <c:pt idx="54297">
                  <c:v>2.4688342818990301E-4</c:v>
                </c:pt>
                <c:pt idx="54298">
                  <c:v>2.4688299163244703E-4</c:v>
                </c:pt>
                <c:pt idx="54299">
                  <c:v>8.9386635227128798E-4</c:v>
                </c:pt>
                <c:pt idx="54300">
                  <c:v>6.8592262687161597E-4</c:v>
                </c:pt>
                <c:pt idx="54301">
                  <c:v>7.2943844133988001E-4</c:v>
                </c:pt>
                <c:pt idx="54302">
                  <c:v>3.6038109101355098E-4</c:v>
                </c:pt>
                <c:pt idx="54303">
                  <c:v>4.6452818787656697E-4</c:v>
                </c:pt>
                <c:pt idx="54304">
                  <c:v>2.0541084813885399E-4</c:v>
                </c:pt>
                <c:pt idx="54305">
                  <c:v>3.1830737134441701E-4</c:v>
                </c:pt>
                <c:pt idx="54306">
                  <c:v>2.64128000708297E-4</c:v>
                </c:pt>
                <c:pt idx="54307">
                  <c:v>3.0959892319515299E-4</c:v>
                </c:pt>
                <c:pt idx="54308">
                  <c:v>3.7548504769802099E-4</c:v>
                </c:pt>
                <c:pt idx="54309">
                  <c:v>3.2693086541257799E-4</c:v>
                </c:pt>
                <c:pt idx="54310">
                  <c:v>4.0663665276952099E-4</c:v>
                </c:pt>
                <c:pt idx="54311">
                  <c:v>2.84499255940318E-4</c:v>
                </c:pt>
                <c:pt idx="54312">
                  <c:v>3.3134027034975599E-4</c:v>
                </c:pt>
                <c:pt idx="54313">
                  <c:v>2.16894928598776E-4</c:v>
                </c:pt>
                <c:pt idx="54314">
                  <c:v>2.2204240667633699E-4</c:v>
                </c:pt>
                <c:pt idx="54315">
                  <c:v>1.82157076778822E-4</c:v>
                </c:pt>
                <c:pt idx="54316">
                  <c:v>1.58969618496485E-4</c:v>
                </c:pt>
                <c:pt idx="54317">
                  <c:v>1.91278290003538E-4</c:v>
                </c:pt>
                <c:pt idx="54318">
                  <c:v>1.58011025632732E-4</c:v>
                </c:pt>
                <c:pt idx="54319">
                  <c:v>2.0503335690591501E-4</c:v>
                </c:pt>
                <c:pt idx="54320">
                  <c:v>1.8363849085290001E-4</c:v>
                </c:pt>
                <c:pt idx="54321">
                  <c:v>1.9401421013753899E-4</c:v>
                </c:pt>
                <c:pt idx="54322">
                  <c:v>1.91773200640455E-4</c:v>
                </c:pt>
                <c:pt idx="54323">
                  <c:v>1.6364722978323701E-4</c:v>
                </c:pt>
                <c:pt idx="54324">
                  <c:v>1.7079159442800999E-4</c:v>
                </c:pt>
                <c:pt idx="54325">
                  <c:v>1.3720068091060999E-4</c:v>
                </c:pt>
                <c:pt idx="54326">
                  <c:v>1.3970445434097201E-4</c:v>
                </c:pt>
                <c:pt idx="54327">
                  <c:v>1.27754217828624E-4</c:v>
                </c:pt>
                <c:pt idx="54328">
                  <c:v>1.21621538710315E-4</c:v>
                </c:pt>
                <c:pt idx="54329">
                  <c:v>1.3050009147264101E-4</c:v>
                </c:pt>
                <c:pt idx="54330">
                  <c:v>1.2019032146781701E-4</c:v>
                </c:pt>
                <c:pt idx="54331">
                  <c:v>1.3238137762527899E-4</c:v>
                </c:pt>
                <c:pt idx="54332">
                  <c:v>1.2416399840731201E-4</c:v>
                </c:pt>
                <c:pt idx="54333">
                  <c:v>1.2612763384822799E-4</c:v>
                </c:pt>
                <c:pt idx="54334">
                  <c:v>1.22851037303917E-4</c:v>
                </c:pt>
                <c:pt idx="54335">
                  <c:v>1.1426215496612701E-4</c:v>
                </c:pt>
                <c:pt idx="54336">
                  <c:v>1.14902031782549E-4</c:v>
                </c:pt>
                <c:pt idx="54337">
                  <c:v>1.0445364023326E-4</c:v>
                </c:pt>
                <c:pt idx="54338">
                  <c:v>1.05623192212079E-4</c:v>
                </c:pt>
                <c:pt idx="54339">
                  <c:v>1.00770652352367E-4</c:v>
                </c:pt>
                <c:pt idx="54340">
                  <c:v>9.9836048320867094E-5</c:v>
                </c:pt>
                <c:pt idx="54341">
                  <c:v>1.01047087810002E-4</c:v>
                </c:pt>
                <c:pt idx="54342">
                  <c:v>9.7935982921626405E-5</c:v>
                </c:pt>
                <c:pt idx="54343">
                  <c:v>1.00573852250818E-4</c:v>
                </c:pt>
                <c:pt idx="54344">
                  <c:v>9.7230469691567096E-5</c:v>
                </c:pt>
                <c:pt idx="54345">
                  <c:v>9.7133968665730195E-5</c:v>
                </c:pt>
                <c:pt idx="54346">
                  <c:v>9.5210780273191604E-5</c:v>
                </c:pt>
                <c:pt idx="54347">
                  <c:v>9.2183552624192102E-5</c:v>
                </c:pt>
                <c:pt idx="54348">
                  <c:v>9.1690206318162395E-5</c:v>
                </c:pt>
                <c:pt idx="54349">
                  <c:v>8.8226974185090498E-5</c:v>
                </c:pt>
                <c:pt idx="54350">
                  <c:v>8.8054788648150902E-5</c:v>
                </c:pt>
                <c:pt idx="54351">
                  <c:v>8.6260028183460195E-5</c:v>
                </c:pt>
                <c:pt idx="54352">
                  <c:v>8.5509927885141197E-5</c:v>
                </c:pt>
                <c:pt idx="54353">
                  <c:v>8.5388841398525997E-5</c:v>
                </c:pt>
                <c:pt idx="54354">
                  <c:v>8.3981714851688594E-5</c:v>
                </c:pt>
                <c:pt idx="54355">
                  <c:v>8.4200248238630606E-5</c:v>
                </c:pt>
                <c:pt idx="54356">
                  <c:v>8.2689351984299706E-5</c:v>
                </c:pt>
                <c:pt idx="54357">
                  <c:v>8.2182152254972593E-5</c:v>
                </c:pt>
                <c:pt idx="54358">
                  <c:v>8.1085534475278096E-5</c:v>
                </c:pt>
                <c:pt idx="54359">
                  <c:v>7.9820754763204604E-5</c:v>
                </c:pt>
                <c:pt idx="54360">
                  <c:v>7.9231584095396101E-5</c:v>
                </c:pt>
                <c:pt idx="54361">
                  <c:v>7.7872136898804497E-5</c:v>
                </c:pt>
                <c:pt idx="54362">
                  <c:v>7.7493081334978301E-5</c:v>
                </c:pt>
                <c:pt idx="54363">
                  <c:v>7.6584095950238407E-5</c:v>
                </c:pt>
                <c:pt idx="54364">
                  <c:v>7.6074269600212601E-5</c:v>
                </c:pt>
                <c:pt idx="54365">
                  <c:v>7.5633986853063107E-5</c:v>
                </c:pt>
                <c:pt idx="54366">
                  <c:v>7.4902236519847106E-5</c:v>
                </c:pt>
                <c:pt idx="54367">
                  <c:v>7.4590716394595802E-5</c:v>
                </c:pt>
                <c:pt idx="54368">
                  <c:v>7.3787770816125003E-5</c:v>
                </c:pt>
                <c:pt idx="54369">
                  <c:v>7.3311799496877898E-5</c:v>
                </c:pt>
                <c:pt idx="54370">
                  <c:v>7.2634975367691395E-5</c:v>
                </c:pt>
                <c:pt idx="54371">
                  <c:v>7.1976646722759997E-5</c:v>
                </c:pt>
                <c:pt idx="54372">
                  <c:v>7.1485796070191996E-5</c:v>
                </c:pt>
                <c:pt idx="54373">
                  <c:v>7.0808084274176495E-5</c:v>
                </c:pt>
                <c:pt idx="54374">
                  <c:v>7.04172634868883E-5</c:v>
                </c:pt>
                <c:pt idx="54375">
                  <c:v>6.98646399541758E-5</c:v>
                </c:pt>
                <c:pt idx="54376">
                  <c:v>6.9457018980756402E-5</c:v>
                </c:pt>
                <c:pt idx="54377">
                  <c:v>6.90394881530665E-5</c:v>
                </c:pt>
                <c:pt idx="54378">
                  <c:v>6.8567460402846296E-5</c:v>
                </c:pt>
                <c:pt idx="54379">
                  <c:v>6.82031604810618E-5</c:v>
                </c:pt>
                <c:pt idx="54380">
                  <c:v>6.7708097049035105E-5</c:v>
                </c:pt>
                <c:pt idx="54381">
                  <c:v>6.7324588599149097E-5</c:v>
                </c:pt>
                <c:pt idx="54382">
                  <c:v>6.6871973103843602E-5</c:v>
                </c:pt>
                <c:pt idx="54383">
                  <c:v>6.64565523038618E-5</c:v>
                </c:pt>
                <c:pt idx="54384">
                  <c:v>6.6075699578504996E-5</c:v>
                </c:pt>
                <c:pt idx="54385">
                  <c:v>6.5662687120493501E-5</c:v>
                </c:pt>
                <c:pt idx="54386">
                  <c:v>6.5331878431606997E-5</c:v>
                </c:pt>
                <c:pt idx="54387">
                  <c:v>6.4953834225889295E-5</c:v>
                </c:pt>
                <c:pt idx="54388">
                  <c:v>6.4631763962097507E-5</c:v>
                </c:pt>
                <c:pt idx="54389">
                  <c:v>6.4295316406059997E-5</c:v>
                </c:pt>
                <c:pt idx="54390">
                  <c:v>6.3960753323044601E-5</c:v>
                </c:pt>
                <c:pt idx="54391">
                  <c:v>6.3650230003986494E-5</c:v>
                </c:pt>
                <c:pt idx="54392">
                  <c:v>6.3311061239801307E-5</c:v>
                </c:pt>
                <c:pt idx="54393">
                  <c:v>6.3009676523506601E-5</c:v>
                </c:pt>
                <c:pt idx="54394">
                  <c:v>6.2687868194188896E-5</c:v>
                </c:pt>
                <c:pt idx="54395">
                  <c:v>6.2389728554990102E-5</c:v>
                </c:pt>
                <c:pt idx="54396">
                  <c:v>6.2097060435917201E-5</c:v>
                </c:pt>
                <c:pt idx="54397">
                  <c:v>6.1805840232409496E-5</c:v>
                </c:pt>
                <c:pt idx="54398">
                  <c:v>6.1537844885606305E-5</c:v>
                </c:pt>
                <c:pt idx="54399">
                  <c:v>6.1259932408574996E-5</c:v>
                </c:pt>
                <c:pt idx="54400">
                  <c:v>6.1003560404060402E-5</c:v>
                </c:pt>
                <c:pt idx="54401">
                  <c:v>6.0741273046005497E-5</c:v>
                </c:pt>
                <c:pt idx="54402">
                  <c:v>6.0487782320706201E-5</c:v>
                </c:pt>
                <c:pt idx="54403">
                  <c:v>6.02399049967062E-5</c:v>
                </c:pt>
                <c:pt idx="54404">
                  <c:v>5.9990448789903901E-5</c:v>
                </c:pt>
                <c:pt idx="54405">
                  <c:v>5.9753718232968802E-5</c:v>
                </c:pt>
                <c:pt idx="54406">
                  <c:v>5.9513815358514E-5</c:v>
                </c:pt>
                <c:pt idx="54407">
                  <c:v>5.9286121540935703E-5</c:v>
                </c:pt>
                <c:pt idx="54408">
                  <c:v>5.9059817431261797E-5</c:v>
                </c:pt>
                <c:pt idx="54409">
                  <c:v>5.8839843404712203E-5</c:v>
                </c:pt>
                <c:pt idx="54410">
                  <c:v>5.8626730606192703E-5</c:v>
                </c:pt>
                <c:pt idx="54411">
                  <c:v>5.8414207160239999E-5</c:v>
                </c:pt>
                <c:pt idx="54412">
                  <c:v>5.8210305724060197E-5</c:v>
                </c:pt>
                <c:pt idx="54413">
                  <c:v>5.8006193285109502E-5</c:v>
                </c:pt>
                <c:pt idx="54414">
                  <c:v>5.7808549172477797E-5</c:v>
                </c:pt>
                <c:pt idx="54415">
                  <c:v>5.7612978707766201E-5</c:v>
                </c:pt>
                <c:pt idx="54416">
                  <c:v>5.7420886150794097E-5</c:v>
                </c:pt>
                <c:pt idx="54417">
                  <c:v>5.7233559346059303E-5</c:v>
                </c:pt>
                <c:pt idx="54418">
                  <c:v>5.7048280723392997E-5</c:v>
                </c:pt>
                <c:pt idx="54419">
                  <c:v>5.6868775573093397E-5</c:v>
                </c:pt>
                <c:pt idx="54420">
                  <c:v>5.6691100326133899E-5</c:v>
                </c:pt>
                <c:pt idx="54421">
                  <c:v>5.6518350902479101E-5</c:v>
                </c:pt>
                <c:pt idx="54422">
                  <c:v>5.6348362704739002E-5</c:v>
                </c:pt>
                <c:pt idx="54423">
                  <c:v>5.6181135732913403E-5</c:v>
                </c:pt>
                <c:pt idx="54424">
                  <c:v>5.6018132454482798E-5</c:v>
                </c:pt>
                <c:pt idx="54425">
                  <c:v>5.5856879043858498E-5</c:v>
                </c:pt>
                <c:pt idx="54426">
                  <c:v>5.5699438235023997E-5</c:v>
                </c:pt>
                <c:pt idx="54427">
                  <c:v>5.5544096539961201E-5</c:v>
                </c:pt>
                <c:pt idx="54428">
                  <c:v>5.5392174544976997E-5</c:v>
                </c:pt>
                <c:pt idx="54429">
                  <c:v>5.5242544476641301E-5</c:v>
                </c:pt>
                <c:pt idx="54430">
                  <c:v>5.5096024880185703E-5</c:v>
                </c:pt>
                <c:pt idx="54431">
                  <c:v>5.4952244681771797E-5</c:v>
                </c:pt>
                <c:pt idx="54432">
                  <c:v>5.4810829169582603E-5</c:v>
                </c:pt>
                <c:pt idx="54433">
                  <c:v>5.4672131227562197E-5</c:v>
                </c:pt>
                <c:pt idx="54434">
                  <c:v>5.4535823437618098E-5</c:v>
                </c:pt>
                <c:pt idx="54435">
                  <c:v>5.44021422683727E-5</c:v>
                </c:pt>
                <c:pt idx="54436">
                  <c:v>5.4270662076305598E-5</c:v>
                </c:pt>
                <c:pt idx="54437">
                  <c:v>5.4141240980243297E-5</c:v>
                </c:pt>
                <c:pt idx="54438">
                  <c:v>5.4014439228922102E-5</c:v>
                </c:pt>
                <c:pt idx="54439">
                  <c:v>5.3889441915089298E-5</c:v>
                </c:pt>
                <c:pt idx="54440">
                  <c:v>5.3766980272484903E-5</c:v>
                </c:pt>
                <c:pt idx="54441">
                  <c:v>5.3646181186195497E-5</c:v>
                </c:pt>
                <c:pt idx="54442">
                  <c:v>5.3527914133155698E-5</c:v>
                </c:pt>
                <c:pt idx="54443">
                  <c:v>5.3411513363243998E-5</c:v>
                </c:pt>
                <c:pt idx="54444">
                  <c:v>5.3297080739866902E-5</c:v>
                </c:pt>
                <c:pt idx="54445">
                  <c:v>5.3184503485681503E-5</c:v>
                </c:pt>
                <c:pt idx="54446">
                  <c:v>5.3073930757818703E-5</c:v>
                </c:pt>
                <c:pt idx="54447">
                  <c:v>5.2965147915529101E-5</c:v>
                </c:pt>
                <c:pt idx="54448">
                  <c:v>5.2858060371363502E-5</c:v>
                </c:pt>
                <c:pt idx="54449">
                  <c:v>5.2753031923202798E-5</c:v>
                </c:pt>
                <c:pt idx="54450">
                  <c:v>5.2649473218480098E-5</c:v>
                </c:pt>
                <c:pt idx="54451">
                  <c:v>5.2547664381563697E-5</c:v>
                </c:pt>
                <c:pt idx="54452">
                  <c:v>5.2447634516283897E-5</c:v>
                </c:pt>
                <c:pt idx="54453">
                  <c:v>5.2349099860293797E-5</c:v>
                </c:pt>
                <c:pt idx="54454">
                  <c:v>5.22522896062583E-5</c:v>
                </c:pt>
                <c:pt idx="54455">
                  <c:v>5.2156803576508503E-5</c:v>
                </c:pt>
                <c:pt idx="54456">
                  <c:v>5.2063143812120001E-5</c:v>
                </c:pt>
                <c:pt idx="54457">
                  <c:v>5.1970790082123097E-5</c:v>
                </c:pt>
                <c:pt idx="54458">
                  <c:v>5.1879993407055702E-5</c:v>
                </c:pt>
                <c:pt idx="54459">
                  <c:v>5.1790553698083399E-5</c:v>
                </c:pt>
                <c:pt idx="54460">
                  <c:v>5.1702623750315999E-5</c:v>
                </c:pt>
                <c:pt idx="54461">
                  <c:v>5.1615897973533699E-5</c:v>
                </c:pt>
                <c:pt idx="54462">
                  <c:v>5.1530751079553698E-5</c:v>
                </c:pt>
                <c:pt idx="54463">
                  <c:v>5.1446790166664902E-5</c:v>
                </c:pt>
                <c:pt idx="54464">
                  <c:v>5.1364106184337302E-5</c:v>
                </c:pt>
                <c:pt idx="54465">
                  <c:v>5.1282699132570997E-5</c:v>
                </c:pt>
                <c:pt idx="54466">
                  <c:v>5.1202510803705102E-5</c:v>
                </c:pt>
                <c:pt idx="54467">
                  <c:v>5.1123737648595097E-5</c:v>
                </c:pt>
                <c:pt idx="54468">
                  <c:v>5.1046044973190901E-5</c:v>
                </c:pt>
                <c:pt idx="54469">
                  <c:v>5.0969440053449903E-5</c:v>
                </c:pt>
                <c:pt idx="54470">
                  <c:v>5.08939774590544E-5</c:v>
                </c:pt>
                <c:pt idx="54471">
                  <c:v>5.0819679017877199E-5</c:v>
                </c:pt>
                <c:pt idx="54472">
                  <c:v>5.07465338159818E-5</c:v>
                </c:pt>
                <c:pt idx="54473">
                  <c:v>5.0674374506343197E-5</c:v>
                </c:pt>
                <c:pt idx="54474">
                  <c:v>5.0603361160028699E-5</c:v>
                </c:pt>
                <c:pt idx="54475">
                  <c:v>5.0533297326182899E-5</c:v>
                </c:pt>
                <c:pt idx="54476">
                  <c:v>5.0464437663322301E-5</c:v>
                </c:pt>
                <c:pt idx="54477">
                  <c:v>5.0396483857184703E-5</c:v>
                </c:pt>
                <c:pt idx="54478">
                  <c:v>5.0329461373621598E-5</c:v>
                </c:pt>
                <c:pt idx="54479">
                  <c:v>5.0263446610188098E-5</c:v>
                </c:pt>
                <c:pt idx="54480">
                  <c:v>5.0198435928905403E-5</c:v>
                </c:pt>
                <c:pt idx="54481">
                  <c:v>5.0134134653490003E-5</c:v>
                </c:pt>
                <c:pt idx="54482">
                  <c:v>5.0070921133737998E-5</c:v>
                </c:pt>
                <c:pt idx="54483">
                  <c:v>5.0008547987090403E-5</c:v>
                </c:pt>
                <c:pt idx="54484">
                  <c:v>4.9947073421208201E-5</c:v>
                </c:pt>
                <c:pt idx="54485">
                  <c:v>4.9886515625985299E-5</c:v>
                </c:pt>
                <c:pt idx="54486">
                  <c:v>4.9826652684714699E-5</c:v>
                </c:pt>
                <c:pt idx="54487">
                  <c:v>4.9767575546866303E-5</c:v>
                </c:pt>
                <c:pt idx="54488">
                  <c:v>4.9709575250744799E-5</c:v>
                </c:pt>
                <c:pt idx="54489">
                  <c:v>4.9652291636448401E-5</c:v>
                </c:pt>
                <c:pt idx="54490">
                  <c:v>4.9595644668443101E-5</c:v>
                </c:pt>
                <c:pt idx="54491">
                  <c:v>4.9539688916411298E-5</c:v>
                </c:pt>
                <c:pt idx="54492">
                  <c:v>4.9484729970572503E-5</c:v>
                </c:pt>
                <c:pt idx="54493">
                  <c:v>4.9430418584961397E-5</c:v>
                </c:pt>
                <c:pt idx="54494">
                  <c:v>4.9376827519154203E-5</c:v>
                </c:pt>
                <c:pt idx="54495">
                  <c:v>4.9324011342832798E-5</c:v>
                </c:pt>
                <c:pt idx="54496">
                  <c:v>4.9271729949396097E-5</c:v>
                </c:pt>
                <c:pt idx="54497">
                  <c:v>4.9220307118957903E-5</c:v>
                </c:pt>
                <c:pt idx="54498">
                  <c:v>4.9169517296832102E-5</c:v>
                </c:pt>
                <c:pt idx="54499">
                  <c:v>4.9119418690679602E-5</c:v>
                </c:pt>
                <c:pt idx="54500">
                  <c:v>4.90697675559204E-5</c:v>
                </c:pt>
                <c:pt idx="54501">
                  <c:v>4.9020887672668303E-5</c:v>
                </c:pt>
                <c:pt idx="54502">
                  <c:v>4.8972691729431999E-5</c:v>
                </c:pt>
                <c:pt idx="54503">
                  <c:v>4.8924961447482902E-5</c:v>
                </c:pt>
                <c:pt idx="54504">
                  <c:v>4.8877929657464901E-5</c:v>
                </c:pt>
                <c:pt idx="54505">
                  <c:v>4.8831505409907597E-5</c:v>
                </c:pt>
                <c:pt idx="54506">
                  <c:v>4.87855941173621E-5</c:v>
                </c:pt>
                <c:pt idx="54507">
                  <c:v>4.8740326747065403E-5</c:v>
                </c:pt>
                <c:pt idx="54508">
                  <c:v>4.8695597797632197E-5</c:v>
                </c:pt>
                <c:pt idx="54509">
                  <c:v>4.8651392717147199E-5</c:v>
                </c:pt>
                <c:pt idx="54510">
                  <c:v>4.8607755161356201E-5</c:v>
                </c:pt>
                <c:pt idx="54511">
                  <c:v>4.8564746975898702E-5</c:v>
                </c:pt>
                <c:pt idx="54512">
                  <c:v>4.8521957069169703E-5</c:v>
                </c:pt>
                <c:pt idx="54513">
                  <c:v>4.8479912948096198E-5</c:v>
                </c:pt>
                <c:pt idx="54514">
                  <c:v>4.8438410885864903E-5</c:v>
                </c:pt>
                <c:pt idx="54515">
                  <c:v>4.83971998619381E-5</c:v>
                </c:pt>
                <c:pt idx="54516">
                  <c:v>4.8356752813560902E-5</c:v>
                </c:pt>
                <c:pt idx="54517">
                  <c:v>4.8316549509763697E-5</c:v>
                </c:pt>
                <c:pt idx="54518">
                  <c:v>4.8276891902787597E-5</c:v>
                </c:pt>
                <c:pt idx="54519">
                  <c:v>4.8237703595077599E-5</c:v>
                </c:pt>
                <c:pt idx="54520">
                  <c:v>4.8198860895354301E-5</c:v>
                </c:pt>
                <c:pt idx="54521">
                  <c:v>4.8160694859689102E-5</c:v>
                </c:pt>
                <c:pt idx="54522">
                  <c:v>4.8122728912858299E-5</c:v>
                </c:pt>
                <c:pt idx="54523">
                  <c:v>4.8085355956572999E-5</c:v>
                </c:pt>
                <c:pt idx="54524">
                  <c:v>4.8048346798168502E-5</c:v>
                </c:pt>
                <c:pt idx="54525">
                  <c:v>4.8011941544245901E-5</c:v>
                </c:pt>
                <c:pt idx="54526">
                  <c:v>4.7975572670111399E-5</c:v>
                </c:pt>
                <c:pt idx="54527">
                  <c:v>4.7939753130776801E-5</c:v>
                </c:pt>
                <c:pt idx="54528">
                  <c:v>4.7904406528687098E-5</c:v>
                </c:pt>
                <c:pt idx="54529">
                  <c:v>4.7869467380223803E-5</c:v>
                </c:pt>
                <c:pt idx="54530">
                  <c:v>4.7834888391662403E-5</c:v>
                </c:pt>
                <c:pt idx="54531">
                  <c:v>4.78005131299142E-5</c:v>
                </c:pt>
                <c:pt idx="54532">
                  <c:v>4.7766679927008199E-5</c:v>
                </c:pt>
                <c:pt idx="54533">
                  <c:v>4.7733159590279697E-5</c:v>
                </c:pt>
                <c:pt idx="54534">
                  <c:v>4.7700021241325899E-5</c:v>
                </c:pt>
                <c:pt idx="54535">
                  <c:v>4.7667224862380001E-5</c:v>
                </c:pt>
                <c:pt idx="54536">
                  <c:v>4.7634679503971697E-5</c:v>
                </c:pt>
                <c:pt idx="54537">
                  <c:v>4.7602636186638901E-5</c:v>
                </c:pt>
                <c:pt idx="54538">
                  <c:v>4.7570782044203999E-5</c:v>
                </c:pt>
                <c:pt idx="54539">
                  <c:v>4.75394117529504E-5</c:v>
                </c:pt>
                <c:pt idx="54540">
                  <c:v>4.7508212446700802E-5</c:v>
                </c:pt>
                <c:pt idx="54541">
                  <c:v>4.7477315092692199E-5</c:v>
                </c:pt>
                <c:pt idx="54542">
                  <c:v>4.7446810640394701E-5</c:v>
                </c:pt>
                <c:pt idx="54543">
                  <c:v>4.7416404413525002E-5</c:v>
                </c:pt>
                <c:pt idx="54544">
                  <c:v>4.73866057291161E-5</c:v>
                </c:pt>
                <c:pt idx="54545">
                  <c:v>4.7356897994177402E-5</c:v>
                </c:pt>
                <c:pt idx="54546">
                  <c:v>4.7327775973826701E-5</c:v>
                </c:pt>
                <c:pt idx="54547">
                  <c:v>4.7298537538154098E-5</c:v>
                </c:pt>
                <c:pt idx="54548">
                  <c:v>4.7269782953662798E-5</c:v>
                </c:pt>
                <c:pt idx="54549">
                  <c:v>4.72412757517304E-5</c:v>
                </c:pt>
                <c:pt idx="54550">
                  <c:v>4.7213015932356898E-5</c:v>
                </c:pt>
                <c:pt idx="54551">
                  <c:v>4.7185101720970097E-5</c:v>
                </c:pt>
                <c:pt idx="54552">
                  <c:v>4.7157303924905102E-5</c:v>
                </c:pt>
                <c:pt idx="54553">
                  <c:v>4.7129880840657299E-5</c:v>
                </c:pt>
                <c:pt idx="54554">
                  <c:v>4.7102796088438501E-5</c:v>
                </c:pt>
                <c:pt idx="54555">
                  <c:v>4.7075842303456698E-5</c:v>
                </c:pt>
                <c:pt idx="54556">
                  <c:v>4.7049019485712099E-5</c:v>
                </c:pt>
                <c:pt idx="54557">
                  <c:v>4.7022651415318298E-5</c:v>
                </c:pt>
                <c:pt idx="54558">
                  <c:v>4.69963706564158E-5</c:v>
                </c:pt>
                <c:pt idx="54559">
                  <c:v>4.6970500989118598E-5</c:v>
                </c:pt>
                <c:pt idx="54560">
                  <c:v>4.6944631321821402E-5</c:v>
                </c:pt>
                <c:pt idx="54561">
                  <c:v>4.69191072625108E-5</c:v>
                </c:pt>
                <c:pt idx="54562">
                  <c:v>4.6893856051610803E-5</c:v>
                </c:pt>
                <c:pt idx="54563">
                  <c:v>4.6868601202732E-5</c:v>
                </c:pt>
                <c:pt idx="54564">
                  <c:v>4.68438447569497E-5</c:v>
                </c:pt>
                <c:pt idx="54565">
                  <c:v>4.6819131966913099E-5</c:v>
                </c:pt>
                <c:pt idx="54566">
                  <c:v>4.6794499212410301E-5</c:v>
                </c:pt>
                <c:pt idx="54567">
                  <c:v>4.6770313929300803E-5</c:v>
                </c:pt>
                <c:pt idx="54568">
                  <c:v>4.6746248699491803E-5</c:v>
                </c:pt>
                <c:pt idx="54569">
                  <c:v>4.6722412662347799E-5</c:v>
                </c:pt>
                <c:pt idx="54570">
                  <c:v>4.6698791265953298E-5</c:v>
                </c:pt>
                <c:pt idx="54571">
                  <c:v>4.66752389911562E-5</c:v>
                </c:pt>
                <c:pt idx="54572">
                  <c:v>4.6651985030621297E-5</c:v>
                </c:pt>
                <c:pt idx="54573">
                  <c:v>4.6628982090624097E-5</c:v>
                </c:pt>
                <c:pt idx="54574">
                  <c:v>4.6605982788605602E-5</c:v>
                </c:pt>
                <c:pt idx="54575">
                  <c:v>4.6583216317230802E-5</c:v>
                </c:pt>
                <c:pt idx="54576">
                  <c:v>4.65607081423514E-5</c:v>
                </c:pt>
                <c:pt idx="54577">
                  <c:v>4.6538269089069197E-5</c:v>
                </c:pt>
                <c:pt idx="54578">
                  <c:v>4.6516004658769803E-5</c:v>
                </c:pt>
                <c:pt idx="54579">
                  <c:v>4.6494020352838602E-5</c:v>
                </c:pt>
                <c:pt idx="54580">
                  <c:v>4.6472090616589399E-5</c:v>
                </c:pt>
                <c:pt idx="54581">
                  <c:v>4.6450335503322997E-5</c:v>
                </c:pt>
                <c:pt idx="54582">
                  <c:v>4.64287913928274E-5</c:v>
                </c:pt>
                <c:pt idx="54583">
                  <c:v>4.64074546471238E-5</c:v>
                </c:pt>
                <c:pt idx="54584">
                  <c:v>4.6386030589928898E-5</c:v>
                </c:pt>
                <c:pt idx="54585">
                  <c:v>4.6365003072423901E-5</c:v>
                </c:pt>
                <c:pt idx="54586">
                  <c:v>4.6344193833647303E-5</c:v>
                </c:pt>
                <c:pt idx="54587">
                  <c:v>4.6323308197315803E-5</c:v>
                </c:pt>
                <c:pt idx="54588">
                  <c:v>4.63026299257763E-5</c:v>
                </c:pt>
                <c:pt idx="54589">
                  <c:v>4.62819771200884E-5</c:v>
                </c:pt>
                <c:pt idx="54590">
                  <c:v>4.6261680836323703E-5</c:v>
                </c:pt>
                <c:pt idx="54591">
                  <c:v>4.6241446398198598E-5</c:v>
                </c:pt>
                <c:pt idx="54592">
                  <c:v>4.6221284719649702E-5</c:v>
                </c:pt>
                <c:pt idx="54593">
                  <c:v>4.6201399527490098E-5</c:v>
                </c:pt>
                <c:pt idx="54594">
                  <c:v>4.6181503421394202E-5</c:v>
                </c:pt>
                <c:pt idx="54595">
                  <c:v>4.6161825594026602E-5</c:v>
                </c:pt>
                <c:pt idx="54596">
                  <c:v>4.61421768704895E-5</c:v>
                </c:pt>
                <c:pt idx="54597">
                  <c:v>4.6122695493977503E-5</c:v>
                </c:pt>
                <c:pt idx="54598">
                  <c:v>4.6103385102469501E-5</c:v>
                </c:pt>
                <c:pt idx="54599">
                  <c:v>4.6084278437774601E-5</c:v>
                </c:pt>
                <c:pt idx="54600">
                  <c:v>4.6065102651482502E-5</c:v>
                </c:pt>
                <c:pt idx="54601">
                  <c:v>4.6046192437643199E-5</c:v>
                </c:pt>
                <c:pt idx="54602">
                  <c:v>4.6027274947846302E-5</c:v>
                </c:pt>
                <c:pt idx="54603">
                  <c:v>4.6008593926671899E-5</c:v>
                </c:pt>
                <c:pt idx="54604">
                  <c:v>4.5989901991561103E-5</c:v>
                </c:pt>
                <c:pt idx="54605">
                  <c:v>4.5971246436238302E-5</c:v>
                </c:pt>
                <c:pt idx="54606">
                  <c:v>4.5952885557198897E-5</c:v>
                </c:pt>
                <c:pt idx="54607">
                  <c:v>4.5934662921354202E-5</c:v>
                </c:pt>
                <c:pt idx="54608">
                  <c:v>4.5916414819657803E-5</c:v>
                </c:pt>
                <c:pt idx="54609">
                  <c:v>4.5898235839558799E-5</c:v>
                </c:pt>
                <c:pt idx="54610">
                  <c:v>4.5880260586272898E-5</c:v>
                </c:pt>
                <c:pt idx="54611">
                  <c:v>4.58623580925632E-5</c:v>
                </c:pt>
                <c:pt idx="54612">
                  <c:v>4.5844528358429697E-5</c:v>
                </c:pt>
                <c:pt idx="54613">
                  <c:v>4.5826840505469597E-5</c:v>
                </c:pt>
                <c:pt idx="54614">
                  <c:v>4.5809272705810097E-5</c:v>
                </c:pt>
                <c:pt idx="54615">
                  <c:v>4.5791617594659301E-5</c:v>
                </c:pt>
                <c:pt idx="54616">
                  <c:v>4.5774238969897899E-5</c:v>
                </c:pt>
                <c:pt idx="54617">
                  <c:v>4.57569076388609E-5</c:v>
                </c:pt>
                <c:pt idx="54618">
                  <c:v>4.5739747292827801E-5</c:v>
                </c:pt>
                <c:pt idx="54619">
                  <c:v>4.57224487036001E-5</c:v>
                </c:pt>
                <c:pt idx="54620">
                  <c:v>4.5705353841185597E-5</c:v>
                </c:pt>
                <c:pt idx="54621">
                  <c:v>4.5688455429626602E-5</c:v>
                </c:pt>
                <c:pt idx="54622">
                  <c:v>4.5671680709347102E-5</c:v>
                </c:pt>
                <c:pt idx="54623">
                  <c:v>4.56547641078942E-5</c:v>
                </c:pt>
                <c:pt idx="54624">
                  <c:v>4.5637938455911401E-5</c:v>
                </c:pt>
                <c:pt idx="54625">
                  <c:v>4.5621352910529802E-5</c:v>
                </c:pt>
                <c:pt idx="54626">
                  <c:v>4.5604821934830397E-5</c:v>
                </c:pt>
                <c:pt idx="54627">
                  <c:v>4.55882945971098E-5</c:v>
                </c:pt>
                <c:pt idx="54628">
                  <c:v>4.5571792725240798E-5</c:v>
                </c:pt>
                <c:pt idx="54629">
                  <c:v>4.5555330871138701E-5</c:v>
                </c:pt>
                <c:pt idx="54630">
                  <c:v>4.5539130951510702E-5</c:v>
                </c:pt>
                <c:pt idx="54631">
                  <c:v>4.55229055660311E-5</c:v>
                </c:pt>
                <c:pt idx="54632">
                  <c:v>4.5506963942898397E-5</c:v>
                </c:pt>
                <c:pt idx="54633">
                  <c:v>4.5490687625715502E-5</c:v>
                </c:pt>
                <c:pt idx="54634">
                  <c:v>4.5474742364603999E-5</c:v>
                </c:pt>
                <c:pt idx="54635">
                  <c:v>4.5458826207323E-5</c:v>
                </c:pt>
                <c:pt idx="54636">
                  <c:v>4.5442942791851197E-5</c:v>
                </c:pt>
                <c:pt idx="54637">
                  <c:v>4.54272121714894E-5</c:v>
                </c:pt>
                <c:pt idx="54638">
                  <c:v>4.54115215688944E-5</c:v>
                </c:pt>
                <c:pt idx="54639">
                  <c:v>4.5395747292786803E-5</c:v>
                </c:pt>
                <c:pt idx="54640">
                  <c:v>4.53800894320011E-5</c:v>
                </c:pt>
                <c:pt idx="54641">
                  <c:v>4.5364580728346502E-5</c:v>
                </c:pt>
                <c:pt idx="54642">
                  <c:v>4.5349188440013697E-5</c:v>
                </c:pt>
                <c:pt idx="54643">
                  <c:v>4.5333730668062297E-5</c:v>
                </c:pt>
                <c:pt idx="54644">
                  <c:v>4.5318440243136097E-5</c:v>
                </c:pt>
                <c:pt idx="54645">
                  <c:v>4.53029424534179E-5</c:v>
                </c:pt>
                <c:pt idx="54646">
                  <c:v>4.5287782995728803E-5</c:v>
                </c:pt>
                <c:pt idx="54647">
                  <c:v>4.5272583520272699E-5</c:v>
                </c:pt>
                <c:pt idx="54648">
                  <c:v>4.5257249439600903E-5</c:v>
                </c:pt>
                <c:pt idx="54649">
                  <c:v>4.5242431951919598E-5</c:v>
                </c:pt>
                <c:pt idx="54650">
                  <c:v>4.5227330701891299E-5</c:v>
                </c:pt>
                <c:pt idx="54651">
                  <c:v>4.5212422264739898E-5</c:v>
                </c:pt>
                <c:pt idx="54652">
                  <c:v>4.5197415602160597E-5</c:v>
                </c:pt>
                <c:pt idx="54653">
                  <c:v>4.5182612666394602E-5</c:v>
                </c:pt>
                <c:pt idx="54654">
                  <c:v>4.5167755160946399E-5</c:v>
                </c:pt>
                <c:pt idx="54655">
                  <c:v>4.5152879465604201E-5</c:v>
                </c:pt>
                <c:pt idx="54656">
                  <c:v>4.5138196583138799E-5</c:v>
                </c:pt>
                <c:pt idx="54657">
                  <c:v>4.5123539166525E-5</c:v>
                </c:pt>
                <c:pt idx="54658">
                  <c:v>4.5108849008101997E-5</c:v>
                </c:pt>
                <c:pt idx="54659">
                  <c:v>4.50943261967041E-5</c:v>
                </c:pt>
                <c:pt idx="54660">
                  <c:v>4.5079668780090301E-5</c:v>
                </c:pt>
                <c:pt idx="54661">
                  <c:v>4.5065247832099003E-5</c:v>
                </c:pt>
                <c:pt idx="54662">
                  <c:v>4.5050699554849402E-5</c:v>
                </c:pt>
                <c:pt idx="54663">
                  <c:v>4.5036285882815698E-5</c:v>
                </c:pt>
                <c:pt idx="54664">
                  <c:v>4.5022003178019097E-5</c:v>
                </c:pt>
                <c:pt idx="54665">
                  <c:v>4.5007571316091303E-5</c:v>
                </c:pt>
                <c:pt idx="54666">
                  <c:v>4.4993306801188703E-5</c:v>
                </c:pt>
                <c:pt idx="54667">
                  <c:v>4.4979096855968203E-5</c:v>
                </c:pt>
                <c:pt idx="54668">
                  <c:v>4.4964890548726503E-5</c:v>
                </c:pt>
                <c:pt idx="54669">
                  <c:v>4.4950662413612001E-5</c:v>
                </c:pt>
                <c:pt idx="54670">
                  <c:v>4.4936612539459E-5</c:v>
                </c:pt>
                <c:pt idx="54671">
                  <c:v>4.4922595407115302E-5</c:v>
                </c:pt>
                <c:pt idx="54672">
                  <c:v>4.4908469135407399E-5</c:v>
                </c:pt>
                <c:pt idx="54673">
                  <c:v>4.4894459279021302E-5</c:v>
                </c:pt>
                <c:pt idx="54674">
                  <c:v>4.4880471250508001E-5</c:v>
                </c:pt>
                <c:pt idx="54675">
                  <c:v>4.4866523239761598E-5</c:v>
                </c:pt>
                <c:pt idx="54676">
                  <c:v>4.4852647988591303E-5</c:v>
                </c:pt>
                <c:pt idx="54677">
                  <c:v>4.4838674511993297E-5</c:v>
                </c:pt>
                <c:pt idx="54678">
                  <c:v>4.4824759243056198E-5</c:v>
                </c:pt>
                <c:pt idx="54679">
                  <c:v>4.48109676653985E-5</c:v>
                </c:pt>
                <c:pt idx="54680">
                  <c:v>4.4797281589126201E-5</c:v>
                </c:pt>
                <c:pt idx="54681">
                  <c:v>4.47835154773202E-5</c:v>
                </c:pt>
                <c:pt idx="54682">
                  <c:v>4.4769771193387E-5</c:v>
                </c:pt>
                <c:pt idx="54683">
                  <c:v>4.4756168790627298E-5</c:v>
                </c:pt>
                <c:pt idx="54684">
                  <c:v>4.4742413592757698E-5</c:v>
                </c:pt>
                <c:pt idx="54685">
                  <c:v>4.4728763896273503E-5</c:v>
                </c:pt>
                <c:pt idx="54686">
                  <c:v>4.4715263356920298E-5</c:v>
                </c:pt>
                <c:pt idx="54687">
                  <c:v>4.4701544538838802E-5</c:v>
                </c:pt>
                <c:pt idx="54688">
                  <c:v>4.4688145862892297E-5</c:v>
                </c:pt>
                <c:pt idx="54689">
                  <c:v>4.4674605305772302E-5</c:v>
                </c:pt>
                <c:pt idx="54690">
                  <c:v>4.4661101128440398E-5</c:v>
                </c:pt>
                <c:pt idx="54691">
                  <c:v>4.4647644244832898E-5</c:v>
                </c:pt>
                <c:pt idx="54692">
                  <c:v>4.4634209189098301E-5</c:v>
                </c:pt>
                <c:pt idx="54693">
                  <c:v>4.4620770495384898E-5</c:v>
                </c:pt>
                <c:pt idx="54694">
                  <c:v>4.4607517338590703E-5</c:v>
                </c:pt>
                <c:pt idx="54695">
                  <c:v>4.4593987695407102E-5</c:v>
                </c:pt>
                <c:pt idx="54696">
                  <c:v>4.45807272626553E-5</c:v>
                </c:pt>
                <c:pt idx="54697">
                  <c:v>4.4567477743839899E-5</c:v>
                </c:pt>
                <c:pt idx="54698">
                  <c:v>4.4554210035130402E-5</c:v>
                </c:pt>
                <c:pt idx="54699">
                  <c:v>4.4540825911099098E-5</c:v>
                </c:pt>
                <c:pt idx="54700">
                  <c:v>4.45276054961141E-5</c:v>
                </c:pt>
                <c:pt idx="54701">
                  <c:v>4.4514516048366197E-5</c:v>
                </c:pt>
                <c:pt idx="54702">
                  <c:v>4.4501266529550803E-5</c:v>
                </c:pt>
                <c:pt idx="54703">
                  <c:v>4.4488115236163099E-5</c:v>
                </c:pt>
                <c:pt idx="54704">
                  <c:v>4.4474967580754303E-5</c:v>
                </c:pt>
                <c:pt idx="54705">
                  <c:v>4.4461863581091199E-5</c:v>
                </c:pt>
                <c:pt idx="54706">
                  <c:v>4.4448719563661103E-5</c:v>
                </c:pt>
                <c:pt idx="54707">
                  <c:v>4.44355646322947E-5</c:v>
                </c:pt>
                <c:pt idx="54708">
                  <c:v>4.4422427890822298E-5</c:v>
                </c:pt>
                <c:pt idx="54709">
                  <c:v>4.4409563997760402E-5</c:v>
                </c:pt>
                <c:pt idx="54710">
                  <c:v>4.4396514567779397E-5</c:v>
                </c:pt>
                <c:pt idx="54711">
                  <c:v>4.4383548811310902E-5</c:v>
                </c:pt>
                <c:pt idx="54712">
                  <c:v>4.4370488467393402E-5</c:v>
                </c:pt>
                <c:pt idx="54713">
                  <c:v>4.4357580918585902E-5</c:v>
                </c:pt>
                <c:pt idx="54714">
                  <c:v>4.43445569544565E-5</c:v>
                </c:pt>
                <c:pt idx="54715">
                  <c:v>4.4331653043627698E-5</c:v>
                </c:pt>
                <c:pt idx="54716">
                  <c:v>4.43187127530109E-5</c:v>
                </c:pt>
                <c:pt idx="54717">
                  <c:v>4.4305790652288097E-5</c:v>
                </c:pt>
                <c:pt idx="54718">
                  <c:v>4.4292966776993099E-5</c:v>
                </c:pt>
                <c:pt idx="54719">
                  <c:v>4.4280179281486198E-5</c:v>
                </c:pt>
                <c:pt idx="54720">
                  <c:v>4.42672971985303E-5</c:v>
                </c:pt>
                <c:pt idx="54721">
                  <c:v>4.4254436943447197E-5</c:v>
                </c:pt>
                <c:pt idx="54722">
                  <c:v>4.4241725845495198E-5</c:v>
                </c:pt>
                <c:pt idx="54723">
                  <c:v>4.4228858314454603E-5</c:v>
                </c:pt>
                <c:pt idx="54724">
                  <c:v>4.42160599050112E-5</c:v>
                </c:pt>
                <c:pt idx="54725">
                  <c:v>4.4203297875355902E-5</c:v>
                </c:pt>
                <c:pt idx="54726">
                  <c:v>4.4190499465912601E-5</c:v>
                </c:pt>
                <c:pt idx="54727">
                  <c:v>4.4177875679451999E-5</c:v>
                </c:pt>
                <c:pt idx="54728">
                  <c:v>4.4165113649796701E-5</c:v>
                </c:pt>
                <c:pt idx="54729">
                  <c:v>4.4152384361950701E-5</c:v>
                </c:pt>
                <c:pt idx="54730">
                  <c:v>4.4139876990811899E-5</c:v>
                </c:pt>
                <c:pt idx="54731">
                  <c:v>4.4127002183813602E-5</c:v>
                </c:pt>
                <c:pt idx="54732">
                  <c:v>4.4114301999797997E-5</c:v>
                </c:pt>
                <c:pt idx="54733">
                  <c:v>4.4101783714722801E-5</c:v>
                </c:pt>
                <c:pt idx="54734">
                  <c:v>4.4089021685067598E-5</c:v>
                </c:pt>
                <c:pt idx="54735">
                  <c:v>4.40764306404162E-5</c:v>
                </c:pt>
                <c:pt idx="54736">
                  <c:v>4.4063755922252299E-5</c:v>
                </c:pt>
                <c:pt idx="54737">
                  <c:v>4.4051172153558602E-5</c:v>
                </c:pt>
                <c:pt idx="54738">
                  <c:v>4.4038752093911198E-5</c:v>
                </c:pt>
                <c:pt idx="54739">
                  <c:v>4.4025975512340699E-5</c:v>
                </c:pt>
                <c:pt idx="54740">
                  <c:v>4.4013355363858898E-5</c:v>
                </c:pt>
                <c:pt idx="54741">
                  <c:v>4.4000840716762502E-5</c:v>
                </c:pt>
                <c:pt idx="54742">
                  <c:v>4.3988362449454103E-5</c:v>
                </c:pt>
                <c:pt idx="54743">
                  <c:v>4.39757750427816E-5</c:v>
                </c:pt>
                <c:pt idx="54744">
                  <c:v>4.3963376811006997E-5</c:v>
                </c:pt>
                <c:pt idx="54745">
                  <c:v>4.3950793042313301E-5</c:v>
                </c:pt>
                <c:pt idx="54746">
                  <c:v>4.3938023736700402E-5</c:v>
                </c:pt>
                <c:pt idx="54747">
                  <c:v>4.3925712816417197E-5</c:v>
                </c:pt>
                <c:pt idx="54748">
                  <c:v>4.3913132685702301E-5</c:v>
                </c:pt>
                <c:pt idx="54749">
                  <c:v>4.3900792661588598E-5</c:v>
                </c:pt>
                <c:pt idx="54750">
                  <c:v>4.3888136133318801E-5</c:v>
                </c:pt>
                <c:pt idx="54751">
                  <c:v>4.3875748815480599E-5</c:v>
                </c:pt>
                <c:pt idx="54752">
                  <c:v>4.38633651356213E-5</c:v>
                </c:pt>
                <c:pt idx="54753">
                  <c:v>4.3850835936609703E-5</c:v>
                </c:pt>
                <c:pt idx="54754">
                  <c:v>4.3838401325047003E-5</c:v>
                </c:pt>
                <c:pt idx="54755">
                  <c:v>4.3826112232636701E-5</c:v>
                </c:pt>
                <c:pt idx="54756">
                  <c:v>4.3813623051391901E-5</c:v>
                </c:pt>
                <c:pt idx="54757">
                  <c:v>4.3801297579193501E-5</c:v>
                </c:pt>
                <c:pt idx="54758">
                  <c:v>4.3788724724436199E-5</c:v>
                </c:pt>
                <c:pt idx="54759">
                  <c:v>4.3776493839686703E-5</c:v>
                </c:pt>
                <c:pt idx="54760">
                  <c:v>4.37640301242936E-5</c:v>
                </c:pt>
                <c:pt idx="54761">
                  <c:v>4.37515809608158E-5</c:v>
                </c:pt>
                <c:pt idx="54762">
                  <c:v>4.3739182729041197E-5</c:v>
                </c:pt>
                <c:pt idx="54763">
                  <c:v>4.37269409303553E-5</c:v>
                </c:pt>
                <c:pt idx="54764">
                  <c:v>4.3714600906241699E-5</c:v>
                </c:pt>
                <c:pt idx="54765">
                  <c:v>4.37021699326579E-5</c:v>
                </c:pt>
                <c:pt idx="54766">
                  <c:v>4.3689804442692602E-5</c:v>
                </c:pt>
                <c:pt idx="54767">
                  <c:v>4.3677489884430502E-5</c:v>
                </c:pt>
                <c:pt idx="54768">
                  <c:v>4.36652517237235E-5</c:v>
                </c:pt>
                <c:pt idx="54769">
                  <c:v>4.3652857129927697E-5</c:v>
                </c:pt>
                <c:pt idx="54770">
                  <c:v>4.3640542571665699E-5</c:v>
                </c:pt>
                <c:pt idx="54771">
                  <c:v>4.3628166167764E-5</c:v>
                </c:pt>
                <c:pt idx="54772">
                  <c:v>4.36158406955656E-5</c:v>
                </c:pt>
                <c:pt idx="54773">
                  <c:v>4.3603562517091598E-5</c:v>
                </c:pt>
                <c:pt idx="54774">
                  <c:v>4.3591284338617697E-5</c:v>
                </c:pt>
                <c:pt idx="54775">
                  <c:v>4.3579038901953E-5</c:v>
                </c:pt>
                <c:pt idx="54776">
                  <c:v>4.3566822569118799E-5</c:v>
                </c:pt>
                <c:pt idx="54777">
                  <c:v>4.3554515286814401E-5</c:v>
                </c:pt>
                <c:pt idx="54778">
                  <c:v>4.3542087951209403E-5</c:v>
                </c:pt>
                <c:pt idx="54779">
                  <c:v>4.3529926188057302E-5</c:v>
                </c:pt>
                <c:pt idx="54780">
                  <c:v>4.3517706217244301E-5</c:v>
                </c:pt>
                <c:pt idx="54781">
                  <c:v>4.3505369831109399E-5</c:v>
                </c:pt>
                <c:pt idx="54782">
                  <c:v>4.3493284465512301E-5</c:v>
                </c:pt>
                <c:pt idx="54783">
                  <c:v>4.3480922613525797E-5</c:v>
                </c:pt>
                <c:pt idx="54784">
                  <c:v>4.3468666262924698E-5</c:v>
                </c:pt>
                <c:pt idx="54785">
                  <c:v>4.3456260755192502E-5</c:v>
                </c:pt>
                <c:pt idx="54786">
                  <c:v>4.34441426477861E-5</c:v>
                </c:pt>
                <c:pt idx="54787">
                  <c:v>4.34320536442101E-5</c:v>
                </c:pt>
                <c:pt idx="54788">
                  <c:v>4.3419706344138797E-5</c:v>
                </c:pt>
                <c:pt idx="54789">
                  <c:v>4.34076318924781E-5</c:v>
                </c:pt>
                <c:pt idx="54790">
                  <c:v>4.3395350076025399E-5</c:v>
                </c:pt>
                <c:pt idx="54791">
                  <c:v>4.3383257434470599E-5</c:v>
                </c:pt>
                <c:pt idx="54792">
                  <c:v>4.3370884668547701E-5</c:v>
                </c:pt>
                <c:pt idx="54793">
                  <c:v>4.3358744733268402E-5</c:v>
                </c:pt>
                <c:pt idx="54794">
                  <c:v>4.3346470192773302E-5</c:v>
                </c:pt>
                <c:pt idx="54795">
                  <c:v>4.3334253859939101E-5</c:v>
                </c:pt>
                <c:pt idx="54796">
                  <c:v>4.3322139390511398E-5</c:v>
                </c:pt>
                <c:pt idx="54797">
                  <c:v>4.3309966713422903E-5</c:v>
                </c:pt>
                <c:pt idx="54798">
                  <c:v>4.3297834054101299E-5</c:v>
                </c:pt>
                <c:pt idx="54799">
                  <c:v>4.3285661377012703E-5</c:v>
                </c:pt>
                <c:pt idx="54800">
                  <c:v>4.3273408664390397E-5</c:v>
                </c:pt>
                <c:pt idx="54801">
                  <c:v>4.32612650911324E-5</c:v>
                </c:pt>
                <c:pt idx="54802">
                  <c:v>4.3249030568404103E-5</c:v>
                </c:pt>
                <c:pt idx="54803">
                  <c:v>4.32369015470613E-5</c:v>
                </c:pt>
                <c:pt idx="54804">
                  <c:v>4.3224743421887999E-5</c:v>
                </c:pt>
                <c:pt idx="54805">
                  <c:v>4.3212690798100098E-5</c:v>
                </c:pt>
                <c:pt idx="54806">
                  <c:v>4.3200521758990403E-5</c:v>
                </c:pt>
                <c:pt idx="54807">
                  <c:v>4.3188312702113803E-5</c:v>
                </c:pt>
                <c:pt idx="54808">
                  <c:v>4.3176147300982902E-5</c:v>
                </c:pt>
                <c:pt idx="54809">
                  <c:v>4.3164003727724803E-5</c:v>
                </c:pt>
                <c:pt idx="54810">
                  <c:v>4.3151783756911802E-5</c:v>
                </c:pt>
                <c:pt idx="54811">
                  <c:v>4.3139742047060301E-5</c:v>
                </c:pt>
                <c:pt idx="54812">
                  <c:v>4.3127587559865801E-5</c:v>
                </c:pt>
                <c:pt idx="54813">
                  <c:v>4.3115374865010401E-5</c:v>
                </c:pt>
                <c:pt idx="54814">
                  <c:v>4.31034459325019E-5</c:v>
                </c:pt>
                <c:pt idx="54815">
                  <c:v>4.3091222323710099E-5</c:v>
                </c:pt>
                <c:pt idx="54816">
                  <c:v>4.3079151510028202E-5</c:v>
                </c:pt>
                <c:pt idx="54817">
                  <c:v>4.3067058868473402E-5</c:v>
                </c:pt>
                <c:pt idx="54818">
                  <c:v>4.30549334851094E-5</c:v>
                </c:pt>
                <c:pt idx="54819">
                  <c:v>4.3042760808020803E-5</c:v>
                </c:pt>
                <c:pt idx="54820">
                  <c:v>4.3030595406889902E-5</c:v>
                </c:pt>
                <c:pt idx="54821">
                  <c:v>4.3018451833631803E-5</c:v>
                </c:pt>
                <c:pt idx="54822">
                  <c:v>4.3006428313674398E-5</c:v>
                </c:pt>
                <c:pt idx="54823">
                  <c:v>4.2994328396161998E-5</c:v>
                </c:pt>
                <c:pt idx="54824">
                  <c:v>4.29820247518364E-5</c:v>
                </c:pt>
                <c:pt idx="54825">
                  <c:v>4.2969993955921402E-5</c:v>
                </c:pt>
                <c:pt idx="54826">
                  <c:v>4.2958068661391701E-5</c:v>
                </c:pt>
                <c:pt idx="54827">
                  <c:v>4.2945812310790602E-5</c:v>
                </c:pt>
                <c:pt idx="54828">
                  <c:v>4.29337451350875E-5</c:v>
                </c:pt>
                <c:pt idx="54829">
                  <c:v>4.2921637941617498E-5</c:v>
                </c:pt>
                <c:pt idx="54830">
                  <c:v>4.29095998697449E-5</c:v>
                </c:pt>
                <c:pt idx="54831">
                  <c:v>4.2897550883935798E-5</c:v>
                </c:pt>
                <c:pt idx="54832">
                  <c:v>4.2885443690465797E-5</c:v>
                </c:pt>
                <c:pt idx="54833">
                  <c:v>4.2873347410932197E-5</c:v>
                </c:pt>
                <c:pt idx="54834">
                  <c:v>4.2861243855441003E-5</c:v>
                </c:pt>
                <c:pt idx="54835">
                  <c:v>4.2849096644204103E-5</c:v>
                </c:pt>
                <c:pt idx="54836">
                  <c:v>4.2837073124246699E-5</c:v>
                </c:pt>
                <c:pt idx="54837">
                  <c:v>4.2825104173971299E-5</c:v>
                </c:pt>
                <c:pt idx="54838">
                  <c:v>4.2812935134861598E-5</c:v>
                </c:pt>
                <c:pt idx="54839">
                  <c:v>4.2800915252883001E-5</c:v>
                </c:pt>
                <c:pt idx="54840">
                  <c:v>4.2788768041646101E-5</c:v>
                </c:pt>
                <c:pt idx="54841">
                  <c:v>4.2776791815413203E-5</c:v>
                </c:pt>
                <c:pt idx="54842">
                  <c:v>4.2764797399286201E-5</c:v>
                </c:pt>
                <c:pt idx="54843">
                  <c:v>4.2752617446239997E-5</c:v>
                </c:pt>
                <c:pt idx="54844">
                  <c:v>4.2740626668091897E-5</c:v>
                </c:pt>
                <c:pt idx="54845">
                  <c:v>4.2728406697278802E-5</c:v>
                </c:pt>
                <c:pt idx="54846">
                  <c:v>4.2716448660939898E-5</c:v>
                </c:pt>
                <c:pt idx="54847">
                  <c:v>4.2704330553533503E-5</c:v>
                </c:pt>
                <c:pt idx="54848">
                  <c:v>4.26922633778304E-5</c:v>
                </c:pt>
                <c:pt idx="54849">
                  <c:v>4.2680243495851803E-5</c:v>
                </c:pt>
                <c:pt idx="54850">
                  <c:v>4.2668212699936703E-5</c:v>
                </c:pt>
                <c:pt idx="54851">
                  <c:v>4.2656138248275999E-5</c:v>
                </c:pt>
                <c:pt idx="54852">
                  <c:v>4.2644209315767498E-5</c:v>
                </c:pt>
                <c:pt idx="54853">
                  <c:v>4.2632040276657797E-5</c:v>
                </c:pt>
                <c:pt idx="54854">
                  <c:v>4.2620031308615601E-5</c:v>
                </c:pt>
                <c:pt idx="54855">
                  <c:v>4.26079895987641E-5</c:v>
                </c:pt>
                <c:pt idx="54856">
                  <c:v>4.2596027924446403E-5</c:v>
                </c:pt>
                <c:pt idx="54857">
                  <c:v>4.2583815229591003E-5</c:v>
                </c:pt>
                <c:pt idx="54858">
                  <c:v>4.2571849917294498E-5</c:v>
                </c:pt>
                <c:pt idx="54859">
                  <c:v>4.2559870053082698E-5</c:v>
                </c:pt>
                <c:pt idx="54860">
                  <c:v>4.2547919292701401E-5</c:v>
                </c:pt>
                <c:pt idx="54861">
                  <c:v>4.2535801185294999E-5</c:v>
                </c:pt>
                <c:pt idx="54862">
                  <c:v>4.2523894080659402E-5</c:v>
                </c:pt>
                <c:pt idx="54863">
                  <c:v>4.2511710489634397E-5</c:v>
                </c:pt>
                <c:pt idx="54864">
                  <c:v>4.2499654227867702E-5</c:v>
                </c:pt>
                <c:pt idx="54865">
                  <c:v>4.2487750761210898E-5</c:v>
                </c:pt>
                <c:pt idx="54866">
                  <c:v>4.2475712689338299E-5</c:v>
                </c:pt>
                <c:pt idx="54867">
                  <c:v>4.2463685531402E-5</c:v>
                </c:pt>
                <c:pt idx="54868">
                  <c:v>4.2451654735487002E-5</c:v>
                </c:pt>
                <c:pt idx="54869">
                  <c:v>4.2439514800207703E-5</c:v>
                </c:pt>
                <c:pt idx="54870">
                  <c:v>4.2427702283021103E-5</c:v>
                </c:pt>
                <c:pt idx="54871">
                  <c:v>4.2415696952957701E-5</c:v>
                </c:pt>
                <c:pt idx="54872">
                  <c:v>4.2403640691190999E-5</c:v>
                </c:pt>
                <c:pt idx="54873">
                  <c:v>4.2391482566017698E-5</c:v>
                </c:pt>
                <c:pt idx="54874">
                  <c:v>4.2379640945000601E-5</c:v>
                </c:pt>
                <c:pt idx="54875">
                  <c:v>4.2367675632704097E-5</c:v>
                </c:pt>
                <c:pt idx="54876">
                  <c:v>4.2355626646895002E-5</c:v>
                </c:pt>
                <c:pt idx="54877">
                  <c:v>4.2343745008111E-5</c:v>
                </c:pt>
                <c:pt idx="54878">
                  <c:v>4.2331601434852901E-5</c:v>
                </c:pt>
                <c:pt idx="54879">
                  <c:v>4.2319541535107399E-5</c:v>
                </c:pt>
                <c:pt idx="54880">
                  <c:v>4.2307547118980397E-5</c:v>
                </c:pt>
                <c:pt idx="54881">
                  <c:v>4.2295672756154097E-5</c:v>
                </c:pt>
                <c:pt idx="54882">
                  <c:v>4.2283740185666802E-5</c:v>
                </c:pt>
                <c:pt idx="54883">
                  <c:v>4.22716839239001E-5</c:v>
                </c:pt>
                <c:pt idx="54884">
                  <c:v>4.2259780457243303E-5</c:v>
                </c:pt>
                <c:pt idx="54885">
                  <c:v>4.2247727833455401E-5</c:v>
                </c:pt>
                <c:pt idx="54886">
                  <c:v>4.22356752096675E-5</c:v>
                </c:pt>
                <c:pt idx="54887">
                  <c:v>4.22237390012015E-5</c:v>
                </c:pt>
                <c:pt idx="54888">
                  <c:v>4.2211962863802903E-5</c:v>
                </c:pt>
                <c:pt idx="54889">
                  <c:v>4.2199881136184599E-5</c:v>
                </c:pt>
                <c:pt idx="54890">
                  <c:v>4.2187952203676098E-5</c:v>
                </c:pt>
                <c:pt idx="54891">
                  <c:v>4.2175866838078898E-5</c:v>
                </c:pt>
                <c:pt idx="54892">
                  <c:v>4.2163999751210199E-5</c:v>
                </c:pt>
                <c:pt idx="54893">
                  <c:v>4.21520162490197E-5</c:v>
                </c:pt>
                <c:pt idx="54894">
                  <c:v>4.2140050936723101E-5</c:v>
                </c:pt>
                <c:pt idx="54895">
                  <c:v>4.2128176573896801E-5</c:v>
                </c:pt>
                <c:pt idx="54896">
                  <c:v>4.2116102122236003E-5</c:v>
                </c:pt>
                <c:pt idx="54897">
                  <c:v>4.2104187741642798E-5</c:v>
                </c:pt>
                <c:pt idx="54898">
                  <c:v>4.2092211515409899E-5</c:v>
                </c:pt>
                <c:pt idx="54899">
                  <c:v>4.2080246203113402E-5</c:v>
                </c:pt>
                <c:pt idx="54900">
                  <c:v>4.2068324546562501E-5</c:v>
                </c:pt>
                <c:pt idx="54901">
                  <c:v>4.2056381062138799E-5</c:v>
                </c:pt>
                <c:pt idx="54902">
                  <c:v>4.2044550355058197E-5</c:v>
                </c:pt>
                <c:pt idx="54903">
                  <c:v>4.20325923187193E-5</c:v>
                </c:pt>
                <c:pt idx="54904">
                  <c:v>4.2020630644401502E-5</c:v>
                </c:pt>
                <c:pt idx="54905">
                  <c:v>4.2008701711893102E-5</c:v>
                </c:pt>
                <c:pt idx="54906">
                  <c:v>4.19967618654482E-5</c:v>
                </c:pt>
                <c:pt idx="54907">
                  <c:v>4.1984829294960898E-5</c:v>
                </c:pt>
                <c:pt idx="54908">
                  <c:v>4.1972929466283003E-5</c:v>
                </c:pt>
                <c:pt idx="54909">
                  <c:v>4.1960993257816901E-5</c:v>
                </c:pt>
                <c:pt idx="54910">
                  <c:v>4.1949195292545503E-5</c:v>
                </c:pt>
                <c:pt idx="54911">
                  <c:v>4.1937113564927097E-5</c:v>
                </c:pt>
                <c:pt idx="54912">
                  <c:v>4.1925235564121997E-5</c:v>
                </c:pt>
                <c:pt idx="54913">
                  <c:v>4.1913466702681001E-5</c:v>
                </c:pt>
                <c:pt idx="54914">
                  <c:v>4.1901454096659998E-5</c:v>
                </c:pt>
                <c:pt idx="54915">
                  <c:v>4.1889645217452198E-5</c:v>
                </c:pt>
                <c:pt idx="54916">
                  <c:v>4.1877694457070902E-5</c:v>
                </c:pt>
                <c:pt idx="54917">
                  <c:v>4.1865801904350499E-5</c:v>
                </c:pt>
                <c:pt idx="54918">
                  <c:v>4.1853931179502999E-5</c:v>
                </c:pt>
                <c:pt idx="54919">
                  <c:v>4.1842191421892501E-5</c:v>
                </c:pt>
                <c:pt idx="54920">
                  <c:v>4.1830127884168198E-5</c:v>
                </c:pt>
                <c:pt idx="54921">
                  <c:v>4.1818322642939199E-5</c:v>
                </c:pt>
                <c:pt idx="54922">
                  <c:v>4.1806433728197603E-5</c:v>
                </c:pt>
                <c:pt idx="54923">
                  <c:v>4.1794653952820199E-5</c:v>
                </c:pt>
                <c:pt idx="54924">
                  <c:v>4.1782732296269401E-5</c:v>
                </c:pt>
                <c:pt idx="54925">
                  <c:v>4.1770730604184798E-5</c:v>
                </c:pt>
                <c:pt idx="54926">
                  <c:v>4.1758907173061703E-5</c:v>
                </c:pt>
                <c:pt idx="54927">
                  <c:v>4.1747192881302901E-5</c:v>
                </c:pt>
                <c:pt idx="54928">
                  <c:v>4.1735234844963998E-5</c:v>
                </c:pt>
                <c:pt idx="54929">
                  <c:v>4.1723462345544303E-5</c:v>
                </c:pt>
                <c:pt idx="54930">
                  <c:v>4.1711577068781501E-5</c:v>
                </c:pt>
                <c:pt idx="54931">
                  <c:v>4.1699637222336598E-5</c:v>
                </c:pt>
                <c:pt idx="54932">
                  <c:v>4.1687919292598997E-5</c:v>
                </c:pt>
                <c:pt idx="54933">
                  <c:v>4.16761358792428E-5</c:v>
                </c:pt>
                <c:pt idx="54934">
                  <c:v>4.1664119635243003E-5</c:v>
                </c:pt>
                <c:pt idx="54935">
                  <c:v>4.1652350773802E-5</c:v>
                </c:pt>
                <c:pt idx="54936">
                  <c:v>4.1640570998424698E-5</c:v>
                </c:pt>
                <c:pt idx="54937">
                  <c:v>4.1628729377407601E-5</c:v>
                </c:pt>
                <c:pt idx="54938">
                  <c:v>4.1616938688093803E-5</c:v>
                </c:pt>
                <c:pt idx="54939">
                  <c:v>4.1605111618991901E-5</c:v>
                </c:pt>
                <c:pt idx="54940">
                  <c:v>4.1593324567656998E-5</c:v>
                </c:pt>
                <c:pt idx="54941">
                  <c:v>4.1581606637919301E-5</c:v>
                </c:pt>
                <c:pt idx="54942">
                  <c:v>4.1569695895304903E-5</c:v>
                </c:pt>
                <c:pt idx="54943">
                  <c:v>4.1558032535249401E-5</c:v>
                </c:pt>
                <c:pt idx="54944">
                  <c:v>4.1546209104126299E-5</c:v>
                </c:pt>
                <c:pt idx="54945">
                  <c:v>4.1534367483109202E-5</c:v>
                </c:pt>
                <c:pt idx="54946">
                  <c:v>4.1522554965922602E-5</c:v>
                </c:pt>
                <c:pt idx="54947">
                  <c:v>4.1510800656396902E-5</c:v>
                </c:pt>
                <c:pt idx="54948">
                  <c:v>4.1499119106447297E-5</c:v>
                </c:pt>
                <c:pt idx="54949">
                  <c:v>4.1487201087875298E-5</c:v>
                </c:pt>
                <c:pt idx="54950">
                  <c:v>4.1475617763353498E-5</c:v>
                </c:pt>
                <c:pt idx="54951">
                  <c:v>4.14638197980821E-5</c:v>
                </c:pt>
                <c:pt idx="54952">
                  <c:v>4.1452080040471601E-5</c:v>
                </c:pt>
                <c:pt idx="54953">
                  <c:v>4.14403148170095E-5</c:v>
                </c:pt>
                <c:pt idx="54954">
                  <c:v>4.1428655094932799E-5</c:v>
                </c:pt>
                <c:pt idx="54955">
                  <c:v>4.1416835301788497E-5</c:v>
                </c:pt>
                <c:pt idx="54956">
                  <c:v>4.1405106458114501E-5</c:v>
                </c:pt>
                <c:pt idx="54957">
                  <c:v>4.1393406718270901E-5</c:v>
                </c:pt>
                <c:pt idx="54958">
                  <c:v>4.1381623304914697E-5</c:v>
                </c:pt>
                <c:pt idx="54959">
                  <c:v>4.1369854443473701E-5</c:v>
                </c:pt>
                <c:pt idx="54960">
                  <c:v>4.1358271118952002E-5</c:v>
                </c:pt>
                <c:pt idx="54961">
                  <c:v>4.1346553189214299E-5</c:v>
                </c:pt>
                <c:pt idx="54962">
                  <c:v>4.1334908019052798E-5</c:v>
                </c:pt>
                <c:pt idx="54963">
                  <c:v>4.1323131881654303E-5</c:v>
                </c:pt>
                <c:pt idx="54964">
                  <c:v>4.1311483073513901E-5</c:v>
                </c:pt>
                <c:pt idx="54965">
                  <c:v>4.1299696022178998E-5</c:v>
                </c:pt>
                <c:pt idx="54966">
                  <c:v>4.1288058127975098E-5</c:v>
                </c:pt>
                <c:pt idx="54967">
                  <c:v>4.1276365664089099E-5</c:v>
                </c:pt>
                <c:pt idx="54968">
                  <c:v>4.1264644096372703E-5</c:v>
                </c:pt>
                <c:pt idx="54969">
                  <c:v>4.1252940718550201E-5</c:v>
                </c:pt>
                <c:pt idx="54970">
                  <c:v>4.1241368307964897E-5</c:v>
                </c:pt>
                <c:pt idx="54971">
                  <c:v>4.1229690395994098E-5</c:v>
                </c:pt>
                <c:pt idx="54972">
                  <c:v>4.1218085243599503E-5</c:v>
                </c:pt>
                <c:pt idx="54973">
                  <c:v>4.12064764532261E-5</c:v>
                </c:pt>
                <c:pt idx="54974">
                  <c:v>4.1194907680619501E-5</c:v>
                </c:pt>
                <c:pt idx="54975">
                  <c:v>4.1183269786415601E-5</c:v>
                </c:pt>
                <c:pt idx="54976">
                  <c:v>4.1171460907207802E-5</c:v>
                </c:pt>
                <c:pt idx="54977">
                  <c:v>4.11600922234356E-5</c:v>
                </c:pt>
                <c:pt idx="54978">
                  <c:v>4.1148425225401297E-5</c:v>
                </c:pt>
                <c:pt idx="54979">
                  <c:v>4.1136776417261003E-5</c:v>
                </c:pt>
                <c:pt idx="54980">
                  <c:v>4.11252149206121E-5</c:v>
                </c:pt>
                <c:pt idx="54981">
                  <c:v>4.1113635234069099E-5</c:v>
                </c:pt>
                <c:pt idx="54982">
                  <c:v>4.1101968236034702E-5</c:v>
                </c:pt>
                <c:pt idx="54983">
                  <c:v>4.1090388549491797E-5</c:v>
                </c:pt>
                <c:pt idx="54984">
                  <c:v>4.1078841604758101E-5</c:v>
                </c:pt>
                <c:pt idx="54985">
                  <c:v>4.1067407437367399E-5</c:v>
                </c:pt>
                <c:pt idx="54986">
                  <c:v>4.1055707697523798E-5</c:v>
                </c:pt>
                <c:pt idx="54987">
                  <c:v>4.1044218960451003E-5</c:v>
                </c:pt>
                <c:pt idx="54988">
                  <c:v>4.1032693843590102E-5</c:v>
                </c:pt>
                <c:pt idx="54989">
                  <c:v>4.1021099605131901E-5</c:v>
                </c:pt>
                <c:pt idx="54990">
                  <c:v>4.1009603592101498E-5</c:v>
                </c:pt>
                <c:pt idx="54991">
                  <c:v>4.0998023905558498E-5</c:v>
                </c:pt>
                <c:pt idx="54992">
                  <c:v>4.0986498788697699E-5</c:v>
                </c:pt>
                <c:pt idx="54993">
                  <c:v>4.0975090087158599E-5</c:v>
                </c:pt>
                <c:pt idx="54994">
                  <c:v>4.0963474020827602E-5</c:v>
                </c:pt>
                <c:pt idx="54995">
                  <c:v>4.0952076233224903E-5</c:v>
                </c:pt>
                <c:pt idx="54996">
                  <c:v>4.0940492908703197E-5</c:v>
                </c:pt>
                <c:pt idx="54997">
                  <c:v>4.0929124224931002E-5</c:v>
                </c:pt>
                <c:pt idx="54998">
                  <c:v>4.0917559090303298E-5</c:v>
                </c:pt>
                <c:pt idx="54999">
                  <c:v>4.0905990317696699E-5</c:v>
                </c:pt>
                <c:pt idx="55000">
                  <c:v>4.0894625271903398E-5</c:v>
                </c:pt>
                <c:pt idx="55001">
                  <c:v>4.0883071051212001E-5</c:v>
                </c:pt>
                <c:pt idx="55002">
                  <c:v>4.08718224207405E-5</c:v>
                </c:pt>
                <c:pt idx="55003">
                  <c:v>4.0860322769731297E-5</c:v>
                </c:pt>
                <c:pt idx="55004">
                  <c:v>4.0848888602340601E-5</c:v>
                </c:pt>
                <c:pt idx="55005">
                  <c:v>4.08374180551618E-5</c:v>
                </c:pt>
                <c:pt idx="55006">
                  <c:v>4.0825863834470497E-5</c:v>
                </c:pt>
                <c:pt idx="55007">
                  <c:v>4.0814629755914198E-5</c:v>
                </c:pt>
                <c:pt idx="55008">
                  <c:v>4.0803130104905001E-5</c:v>
                </c:pt>
                <c:pt idx="55009">
                  <c:v>4.0791866922518198E-5</c:v>
                </c:pt>
                <c:pt idx="55010">
                  <c:v>4.0780432755127603E-5</c:v>
                </c:pt>
                <c:pt idx="55011">
                  <c:v>4.0769071347313002E-5</c:v>
                </c:pt>
                <c:pt idx="55012">
                  <c:v>4.0757680835667998E-5</c:v>
                </c:pt>
                <c:pt idx="55013">
                  <c:v>4.0746312151895802E-5</c:v>
                </c:pt>
                <c:pt idx="55014">
                  <c:v>4.07349907618482E-5</c:v>
                </c:pt>
                <c:pt idx="55015">
                  <c:v>4.0723658457864103E-5</c:v>
                </c:pt>
                <c:pt idx="55016">
                  <c:v>4.0712300688028302E-5</c:v>
                </c:pt>
                <c:pt idx="55017">
                  <c:v>4.0700913814362098E-5</c:v>
                </c:pt>
                <c:pt idx="55018">
                  <c:v>4.0689767047297203E-5</c:v>
                </c:pt>
                <c:pt idx="55019">
                  <c:v>4.06783910875674E-5</c:v>
                </c:pt>
                <c:pt idx="55020">
                  <c:v>4.0667022403795299E-5</c:v>
                </c:pt>
                <c:pt idx="55021">
                  <c:v>4.0655639168107902E-5</c:v>
                </c:pt>
                <c:pt idx="55022">
                  <c:v>4.0644586988491897E-5</c:v>
                </c:pt>
                <c:pt idx="55023">
                  <c:v>4.06331455451436E-5</c:v>
                </c:pt>
                <c:pt idx="55024">
                  <c:v>4.06219041906297E-5</c:v>
                </c:pt>
                <c:pt idx="55025">
                  <c:v>4.0610564610688002E-5</c:v>
                </c:pt>
                <c:pt idx="55026">
                  <c:v>4.0599385101813803E-5</c:v>
                </c:pt>
                <c:pt idx="55027">
                  <c:v>4.0588118281448301E-5</c:v>
                </c:pt>
                <c:pt idx="55028">
                  <c:v>4.0576971514383297E-5</c:v>
                </c:pt>
                <c:pt idx="55029">
                  <c:v>4.0565646486356902E-5</c:v>
                </c:pt>
                <c:pt idx="55030">
                  <c:v>4.0554503357270699E-5</c:v>
                </c:pt>
                <c:pt idx="55031">
                  <c:v>4.0543356590205797E-5</c:v>
                </c:pt>
                <c:pt idx="55032">
                  <c:v>4.05319733545184E-5</c:v>
                </c:pt>
                <c:pt idx="55033">
                  <c:v>4.0520888433093198E-5</c:v>
                </c:pt>
                <c:pt idx="55034">
                  <c:v>4.0509745304007097E-5</c:v>
                </c:pt>
                <c:pt idx="55035">
                  <c:v>4.04985366913024E-5</c:v>
                </c:pt>
                <c:pt idx="55036">
                  <c:v>4.0487346268491799E-5</c:v>
                </c:pt>
                <c:pt idx="55037">
                  <c:v>4.0476177673554102E-5</c:v>
                </c:pt>
                <c:pt idx="55038">
                  <c:v>4.0465030906489099E-5</c:v>
                </c:pt>
                <c:pt idx="55039">
                  <c:v>4.0453887777402997E-5</c:v>
                </c:pt>
                <c:pt idx="55040">
                  <c:v>4.0442853787681101E-5</c:v>
                </c:pt>
                <c:pt idx="55041">
                  <c:v>4.0431692468700903E-5</c:v>
                </c:pt>
                <c:pt idx="55042">
                  <c:v>4.04205929953605E-5</c:v>
                </c:pt>
                <c:pt idx="55043">
                  <c:v>4.0409435314359103E-5</c:v>
                </c:pt>
                <c:pt idx="55044">
                  <c:v>4.0398419514531297E-5</c:v>
                </c:pt>
                <c:pt idx="55045">
                  <c:v>4.0387316403211999E-5</c:v>
                </c:pt>
                <c:pt idx="55046">
                  <c:v>4.0376169636147097E-5</c:v>
                </c:pt>
                <c:pt idx="55047">
                  <c:v>4.0365161112276803E-5</c:v>
                </c:pt>
                <c:pt idx="55048">
                  <c:v>4.0354108932660899E-5</c:v>
                </c:pt>
                <c:pt idx="55049">
                  <c:v>4.0343082218896598E-5</c:v>
                </c:pt>
                <c:pt idx="55050">
                  <c:v>4.0332022763322998E-5</c:v>
                </c:pt>
                <c:pt idx="55051">
                  <c:v>4.0320952393813099E-5</c:v>
                </c:pt>
                <c:pt idx="55052">
                  <c:v>4.0310063923243399E-5</c:v>
                </c:pt>
                <c:pt idx="55053">
                  <c:v>4.0299029933521497E-5</c:v>
                </c:pt>
                <c:pt idx="55054">
                  <c:v>4.0288090531248599E-5</c:v>
                </c:pt>
                <c:pt idx="55055">
                  <c:v>4.0277045627590303E-5</c:v>
                </c:pt>
                <c:pt idx="55056">
                  <c:v>4.0266164432978298E-5</c:v>
                </c:pt>
                <c:pt idx="55057">
                  <c:v>4.0255097701447098E-5</c:v>
                </c:pt>
                <c:pt idx="55058">
                  <c:v>4.02441582991742E-5</c:v>
                </c:pt>
                <c:pt idx="55059">
                  <c:v>4.0233189793070799E-5</c:v>
                </c:pt>
                <c:pt idx="55060">
                  <c:v>4.0222326788352802E-5</c:v>
                </c:pt>
                <c:pt idx="55061">
                  <c:v>4.0211376472143497E-5</c:v>
                </c:pt>
                <c:pt idx="55062">
                  <c:v>4.0200473449658602E-5</c:v>
                </c:pt>
                <c:pt idx="55063">
                  <c:v>4.0189566789194901E-5</c:v>
                </c:pt>
                <c:pt idx="55064">
                  <c:v>4.01787146984134E-5</c:v>
                </c:pt>
                <c:pt idx="55065">
                  <c:v>4.0167851693695398E-5</c:v>
                </c:pt>
                <c:pt idx="55066">
                  <c:v>4.0156981413019801E-5</c:v>
                </c:pt>
                <c:pt idx="55067">
                  <c:v>4.0146140236174701E-5</c:v>
                </c:pt>
                <c:pt idx="55068">
                  <c:v>4.0135313611244803E-5</c:v>
                </c:pt>
                <c:pt idx="55069">
                  <c:v>4.0124345105141401E-5</c:v>
                </c:pt>
                <c:pt idx="55070">
                  <c:v>4.0113711293088299E-5</c:v>
                </c:pt>
                <c:pt idx="55071">
                  <c:v>4.0102815546560999E-5</c:v>
                </c:pt>
                <c:pt idx="55072">
                  <c:v>4.0091905248118598E-5</c:v>
                </c:pt>
                <c:pt idx="55073">
                  <c:v>4.0081162296701202E-5</c:v>
                </c:pt>
                <c:pt idx="55074">
                  <c:v>4.0070481190923601E-5</c:v>
                </c:pt>
                <c:pt idx="55075">
                  <c:v>4.0059636376099702E-5</c:v>
                </c:pt>
                <c:pt idx="55076">
                  <c:v>4.0048882510745898E-5</c:v>
                </c:pt>
                <c:pt idx="55077">
                  <c:v>4.00381177314557E-5</c:v>
                </c:pt>
                <c:pt idx="55078">
                  <c:v>4.0027396607911201E-5</c:v>
                </c:pt>
                <c:pt idx="55079">
                  <c:v>4.00167773477733E-5</c:v>
                </c:pt>
                <c:pt idx="55080">
                  <c:v>4.00059252569918E-5</c:v>
                </c:pt>
                <c:pt idx="55081">
                  <c:v>3.9995247789192897E-5</c:v>
                </c:pt>
                <c:pt idx="55082">
                  <c:v>3.9984552131500102E-5</c:v>
                </c:pt>
                <c:pt idx="55083">
                  <c:v>3.9973911043489298E-5</c:v>
                </c:pt>
                <c:pt idx="55084">
                  <c:v>3.9963200833881301E-5</c:v>
                </c:pt>
                <c:pt idx="55085">
                  <c:v>3.9952468796400299E-5</c:v>
                </c:pt>
                <c:pt idx="55086">
                  <c:v>3.9942038711160401E-5</c:v>
                </c:pt>
                <c:pt idx="55087">
                  <c:v>3.9931353967404E-5</c:v>
                </c:pt>
                <c:pt idx="55088">
                  <c:v>3.99206837755628E-5</c:v>
                </c:pt>
                <c:pt idx="55089">
                  <c:v>3.9910166378831498E-5</c:v>
                </c:pt>
                <c:pt idx="55090">
                  <c:v>3.9899670809972997E-5</c:v>
                </c:pt>
                <c:pt idx="55091">
                  <c:v>3.9888913306640502E-5</c:v>
                </c:pt>
                <c:pt idx="55092">
                  <c:v>3.9878475945442901E-5</c:v>
                </c:pt>
                <c:pt idx="55093">
                  <c:v>3.98677948396653E-5</c:v>
                </c:pt>
                <c:pt idx="55094">
                  <c:v>3.9857288356870399E-5</c:v>
                </c:pt>
                <c:pt idx="55095">
                  <c:v>3.9846727304393398E-5</c:v>
                </c:pt>
                <c:pt idx="55096">
                  <c:v>3.9836268115323003E-5</c:v>
                </c:pt>
                <c:pt idx="55097">
                  <c:v>3.9825717976782498E-5</c:v>
                </c:pt>
                <c:pt idx="55098">
                  <c:v>3.9815353375161101E-5</c:v>
                </c:pt>
                <c:pt idx="55099">
                  <c:v>3.9804803236620501E-5</c:v>
                </c:pt>
                <c:pt idx="55100">
                  <c:v>3.9794256736058701E-5</c:v>
                </c:pt>
                <c:pt idx="55101">
                  <c:v>3.97838557546493E-5</c:v>
                </c:pt>
                <c:pt idx="55102">
                  <c:v>3.9773312892066301E-5</c:v>
                </c:pt>
                <c:pt idx="55103">
                  <c:v>3.9763126551406499E-5</c:v>
                </c:pt>
                <c:pt idx="55104">
                  <c:v>3.9752605516696301E-5</c:v>
                </c:pt>
                <c:pt idx="55105">
                  <c:v>3.9742120861774297E-5</c:v>
                </c:pt>
                <c:pt idx="55106">
                  <c:v>3.97317635361105E-5</c:v>
                </c:pt>
                <c:pt idx="55107">
                  <c:v>3.9721315260976499E-5</c:v>
                </c:pt>
                <c:pt idx="55108">
                  <c:v>3.9711016142973697E-5</c:v>
                </c:pt>
                <c:pt idx="55109">
                  <c:v>3.97006624552887E-5</c:v>
                </c:pt>
                <c:pt idx="55110">
                  <c:v>3.9690308767603697E-5</c:v>
                </c:pt>
                <c:pt idx="55111">
                  <c:v>3.9679969631834003E-5</c:v>
                </c:pt>
                <c:pt idx="55112">
                  <c:v>3.9669594116276103E-5</c:v>
                </c:pt>
                <c:pt idx="55113">
                  <c:v>3.9659324102103697E-5</c:v>
                </c:pt>
                <c:pt idx="55114">
                  <c:v>3.9648999518249197E-5</c:v>
                </c:pt>
                <c:pt idx="55115">
                  <c:v>3.9638740418013199E-5</c:v>
                </c:pt>
                <c:pt idx="55116">
                  <c:v>3.9628470403840799E-5</c:v>
                </c:pt>
                <c:pt idx="55117">
                  <c:v>3.9618338632863001E-5</c:v>
                </c:pt>
                <c:pt idx="55118">
                  <c:v>3.96079449274111E-5</c:v>
                </c:pt>
                <c:pt idx="55119">
                  <c:v>3.9597780414624099E-5</c:v>
                </c:pt>
                <c:pt idx="55120">
                  <c:v>3.95875213143881E-5</c:v>
                </c:pt>
                <c:pt idx="55121">
                  <c:v>3.9577211282448802E-5</c:v>
                </c:pt>
                <c:pt idx="55122">
                  <c:v>3.9567115891259197E-5</c:v>
                </c:pt>
                <c:pt idx="55123">
                  <c:v>3.9556896808790002E-5</c:v>
                </c:pt>
                <c:pt idx="55124">
                  <c:v>3.95468305214308E-5</c:v>
                </c:pt>
                <c:pt idx="55125">
                  <c:v>3.95367314922623E-5</c:v>
                </c:pt>
                <c:pt idx="55126">
                  <c:v>3.9526661566924297E-5</c:v>
                </c:pt>
                <c:pt idx="55127">
                  <c:v>3.9516398828709498E-5</c:v>
                </c:pt>
                <c:pt idx="55128">
                  <c:v>3.9506303437519798E-5</c:v>
                </c:pt>
                <c:pt idx="55129">
                  <c:v>3.9496197132393697E-5</c:v>
                </c:pt>
                <c:pt idx="55130">
                  <c:v>3.9486076275352402E-5</c:v>
                </c:pt>
                <c:pt idx="55131">
                  <c:v>3.9476035453844802E-5</c:v>
                </c:pt>
                <c:pt idx="55132">
                  <c:v>3.9465998270316002E-5</c:v>
                </c:pt>
                <c:pt idx="55133">
                  <c:v>3.9455895603168803E-5</c:v>
                </c:pt>
                <c:pt idx="55134">
                  <c:v>3.9445825677830699E-5</c:v>
                </c:pt>
                <c:pt idx="55135">
                  <c:v>3.9435872167814503E-5</c:v>
                </c:pt>
                <c:pt idx="55136">
                  <c:v>3.9425885915989097E-5</c:v>
                </c:pt>
                <c:pt idx="55137">
                  <c:v>3.9415896026184803E-5</c:v>
                </c:pt>
                <c:pt idx="55138">
                  <c:v>3.9405971619999002E-5</c:v>
                </c:pt>
                <c:pt idx="55139">
                  <c:v>3.9395992644131197E-5</c:v>
                </c:pt>
                <c:pt idx="55140">
                  <c:v>3.9386079151881899E-5</c:v>
                </c:pt>
                <c:pt idx="55141">
                  <c:v>3.9376085624098798E-5</c:v>
                </c:pt>
                <c:pt idx="55142">
                  <c:v>3.9366124838125001E-5</c:v>
                </c:pt>
                <c:pt idx="55143">
                  <c:v>3.9356331399176297E-5</c:v>
                </c:pt>
                <c:pt idx="55144">
                  <c:v>3.9346381527138901E-5</c:v>
                </c:pt>
                <c:pt idx="55145">
                  <c:v>3.9336555346380899E-5</c:v>
                </c:pt>
                <c:pt idx="55146">
                  <c:v>3.9326539990725003E-5</c:v>
                </c:pt>
                <c:pt idx="55147">
                  <c:v>3.93167065340094E-5</c:v>
                </c:pt>
                <c:pt idx="55148">
                  <c:v>3.9306924008997198E-5</c:v>
                </c:pt>
                <c:pt idx="55149">
                  <c:v>3.9297003240790198E-5</c:v>
                </c:pt>
                <c:pt idx="55150">
                  <c:v>3.9287384424824302E-5</c:v>
                </c:pt>
                <c:pt idx="55151">
                  <c:v>3.92774418287445E-5</c:v>
                </c:pt>
                <c:pt idx="55152">
                  <c:v>3.9267793908948099E-5</c:v>
                </c:pt>
                <c:pt idx="55153">
                  <c:v>3.9257949538296102E-5</c:v>
                </c:pt>
                <c:pt idx="55154">
                  <c:v>3.9248265238711597E-5</c:v>
                </c:pt>
                <c:pt idx="55155">
                  <c:v>3.9238544559339102E-5</c:v>
                </c:pt>
                <c:pt idx="55156">
                  <c:v>3.9228754758369198E-5</c:v>
                </c:pt>
                <c:pt idx="55157">
                  <c:v>3.92190158891026E-5</c:v>
                </c:pt>
                <c:pt idx="55158">
                  <c:v>3.9209411625051898E-5</c:v>
                </c:pt>
                <c:pt idx="55159">
                  <c:v>3.91998510167468E-5</c:v>
                </c:pt>
                <c:pt idx="55160">
                  <c:v>3.9190072129713399E-5</c:v>
                </c:pt>
                <c:pt idx="55161">
                  <c:v>3.9180293242679902E-5</c:v>
                </c:pt>
                <c:pt idx="55162">
                  <c:v>3.9170787204056999E-5</c:v>
                </c:pt>
                <c:pt idx="55163">
                  <c:v>3.91610410588328E-5</c:v>
                </c:pt>
                <c:pt idx="55164">
                  <c:v>3.9151487726485397E-5</c:v>
                </c:pt>
                <c:pt idx="55165">
                  <c:v>3.9141945308074403E-5</c:v>
                </c:pt>
                <c:pt idx="55166">
                  <c:v>3.9132282836362699E-5</c:v>
                </c:pt>
                <c:pt idx="55167">
                  <c:v>3.9122787711676197E-5</c:v>
                </c:pt>
                <c:pt idx="55168">
                  <c:v>3.91132853110321E-5</c:v>
                </c:pt>
                <c:pt idx="55169">
                  <c:v>3.9103713788790601E-5</c:v>
                </c:pt>
                <c:pt idx="55170">
                  <c:v>3.9094127714633901E-5</c:v>
                </c:pt>
                <c:pt idx="55171">
                  <c:v>3.9084690797608298E-5</c:v>
                </c:pt>
                <c:pt idx="55172">
                  <c:v>3.9075206586858298E-5</c:v>
                </c:pt>
                <c:pt idx="55173">
                  <c:v>3.9065722376108197E-5</c:v>
                </c:pt>
                <c:pt idx="55174">
                  <c:v>3.9056209061527598E-5</c:v>
                </c:pt>
                <c:pt idx="55175">
                  <c:v>3.9046826714184101E-5</c:v>
                </c:pt>
                <c:pt idx="55176">
                  <c:v>3.9037415263010202E-5</c:v>
                </c:pt>
                <c:pt idx="55177">
                  <c:v>3.9027956518111703E-5</c:v>
                </c:pt>
                <c:pt idx="55178">
                  <c:v>3.9018523239065002E-5</c:v>
                </c:pt>
                <c:pt idx="55179">
                  <c:v>3.9009202737361199E-5</c:v>
                </c:pt>
                <c:pt idx="55180">
                  <c:v>3.8999860407784602E-5</c:v>
                </c:pt>
                <c:pt idx="55181">
                  <c:v>3.8990277971606702E-5</c:v>
                </c:pt>
                <c:pt idx="55182">
                  <c:v>3.8981164834694903E-5</c:v>
                </c:pt>
                <c:pt idx="55183">
                  <c:v>3.8971826143097099E-5</c:v>
                </c:pt>
                <c:pt idx="55184">
                  <c:v>3.8962461985647699E-5</c:v>
                </c:pt>
                <c:pt idx="55185">
                  <c:v>3.8953196053626002E-5</c:v>
                </c:pt>
                <c:pt idx="55186">
                  <c:v>3.8943875551922301E-5</c:v>
                </c:pt>
                <c:pt idx="55187">
                  <c:v>3.8934664189582697E-5</c:v>
                </c:pt>
                <c:pt idx="55188">
                  <c:v>3.89254491892643E-5</c:v>
                </c:pt>
                <c:pt idx="55189">
                  <c:v>3.8916154153412201E-5</c:v>
                </c:pt>
                <c:pt idx="55190">
                  <c:v>3.89069573429879E-5</c:v>
                </c:pt>
                <c:pt idx="55191">
                  <c:v>3.8897709600860199E-5</c:v>
                </c:pt>
                <c:pt idx="55192">
                  <c:v>3.8888560084160397E-5</c:v>
                </c:pt>
                <c:pt idx="55193">
                  <c:v>3.8879436033312197E-5</c:v>
                </c:pt>
                <c:pt idx="55194">
                  <c:v>3.8870221032993902E-5</c:v>
                </c:pt>
                <c:pt idx="55195">
                  <c:v>3.8861111534060897E-5</c:v>
                </c:pt>
                <c:pt idx="55196">
                  <c:v>3.8852042052894797E-5</c:v>
                </c:pt>
                <c:pt idx="55197">
                  <c:v>3.8842907088110203E-5</c:v>
                </c:pt>
                <c:pt idx="55198">
                  <c:v>3.8833710277685902E-5</c:v>
                </c:pt>
                <c:pt idx="55199">
                  <c:v>3.8824644434498603E-5</c:v>
                </c:pt>
                <c:pt idx="55200">
                  <c:v>3.8815636798972298E-5</c:v>
                </c:pt>
                <c:pt idx="55201">
                  <c:v>3.8806607335573103E-5</c:v>
                </c:pt>
                <c:pt idx="55202">
                  <c:v>3.8797585148131502E-5</c:v>
                </c:pt>
                <c:pt idx="55203">
                  <c:v>3.8788457459304502E-5</c:v>
                </c:pt>
                <c:pt idx="55204">
                  <c:v>3.8779548049205901E-5</c:v>
                </c:pt>
                <c:pt idx="55205">
                  <c:v>3.8770442188251797E-5</c:v>
                </c:pt>
                <c:pt idx="55206">
                  <c:v>3.8761492760386298E-5</c:v>
                </c:pt>
                <c:pt idx="55207">
                  <c:v>3.8752499676775201E-5</c:v>
                </c:pt>
                <c:pt idx="55208">
                  <c:v>3.8743393815821003E-5</c:v>
                </c:pt>
                <c:pt idx="55209">
                  <c:v>3.8734422560082701E-5</c:v>
                </c:pt>
                <c:pt idx="55210">
                  <c:v>3.8725498598068898E-5</c:v>
                </c:pt>
                <c:pt idx="55211">
                  <c:v>3.8716436392860501E-5</c:v>
                </c:pt>
                <c:pt idx="55212">
                  <c:v>3.8707406929461299E-5</c:v>
                </c:pt>
                <c:pt idx="55213">
                  <c:v>3.8698555727023597E-5</c:v>
                </c:pt>
                <c:pt idx="55214">
                  <c:v>3.8689591747242998E-5</c:v>
                </c:pt>
                <c:pt idx="55215">
                  <c:v>3.8680511352140497E-5</c:v>
                </c:pt>
                <c:pt idx="55216">
                  <c:v>3.8671667425660403E-5</c:v>
                </c:pt>
                <c:pt idx="55217">
                  <c:v>3.8662696169922101E-5</c:v>
                </c:pt>
                <c:pt idx="55218">
                  <c:v>3.8653837691526901E-5</c:v>
                </c:pt>
                <c:pt idx="55219">
                  <c:v>3.8644764572382E-5</c:v>
                </c:pt>
                <c:pt idx="55220">
                  <c:v>3.8635800592601299E-5</c:v>
                </c:pt>
                <c:pt idx="55221">
                  <c:v>3.8627007597824599E-5</c:v>
                </c:pt>
                <c:pt idx="55222">
                  <c:v>3.8618160033365698E-5</c:v>
                </c:pt>
                <c:pt idx="55223">
                  <c:v>3.8609174225712202E-5</c:v>
                </c:pt>
                <c:pt idx="55224">
                  <c:v>3.8600286643486497E-5</c:v>
                </c:pt>
                <c:pt idx="55225">
                  <c:v>3.8591333577642197E-5</c:v>
                </c:pt>
                <c:pt idx="55226">
                  <c:v>3.8582482375204597E-5</c:v>
                </c:pt>
                <c:pt idx="55227">
                  <c:v>3.8573514757445102E-5</c:v>
                </c:pt>
                <c:pt idx="55228">
                  <c:v>3.8564561691600802E-5</c:v>
                </c:pt>
                <c:pt idx="55229">
                  <c:v>3.8555681385332698E-5</c:v>
                </c:pt>
                <c:pt idx="55230">
                  <c:v>3.85467355954461E-5</c:v>
                </c:pt>
                <c:pt idx="55231">
                  <c:v>3.8537993532372598E-5</c:v>
                </c:pt>
                <c:pt idx="55232">
                  <c:v>3.85291059501469E-5</c:v>
                </c:pt>
                <c:pt idx="55233">
                  <c:v>3.85203748010099E-5</c:v>
                </c:pt>
                <c:pt idx="55234">
                  <c:v>3.8511316233780201E-5</c:v>
                </c:pt>
                <c:pt idx="55235">
                  <c:v>3.8502654206240502E-5</c:v>
                </c:pt>
                <c:pt idx="55236">
                  <c:v>3.8493781175929999E-5</c:v>
                </c:pt>
                <c:pt idx="55237">
                  <c:v>3.84849481633864E-5</c:v>
                </c:pt>
                <c:pt idx="55238">
                  <c:v>3.8476071495097097E-5</c:v>
                </c:pt>
                <c:pt idx="55239">
                  <c:v>3.8467369449790601E-5</c:v>
                </c:pt>
                <c:pt idx="55240">
                  <c:v>3.8458358176285401E-5</c:v>
                </c:pt>
                <c:pt idx="55241">
                  <c:v>3.8449757994385402E-5</c:v>
                </c:pt>
                <c:pt idx="55242">
                  <c:v>3.8440954085672301E-5</c:v>
                </c:pt>
                <c:pt idx="55243">
                  <c:v>3.8432073779404197E-5</c:v>
                </c:pt>
                <c:pt idx="55244">
                  <c:v>3.84233171644155E-5</c:v>
                </c:pt>
                <c:pt idx="55245">
                  <c:v>3.8414545997511602E-5</c:v>
                </c:pt>
                <c:pt idx="55246">
                  <c:v>3.8405767554650097E-5</c:v>
                </c:pt>
                <c:pt idx="55247">
                  <c:v>3.8397101889131598E-5</c:v>
                </c:pt>
                <c:pt idx="55248">
                  <c:v>3.8388232496799901E-5</c:v>
                </c:pt>
                <c:pt idx="55249">
                  <c:v>3.8379570469260202E-5</c:v>
                </c:pt>
                <c:pt idx="55250">
                  <c:v>3.8370846596080803E-5</c:v>
                </c:pt>
                <c:pt idx="55251">
                  <c:v>3.8362089981092099E-5</c:v>
                </c:pt>
                <c:pt idx="55252">
                  <c:v>3.83533588319551E-5</c:v>
                </c:pt>
                <c:pt idx="55253">
                  <c:v>3.8344704080373001E-5</c:v>
                </c:pt>
                <c:pt idx="55254">
                  <c:v>3.8335889257723499E-5</c:v>
                </c:pt>
                <c:pt idx="55255">
                  <c:v>3.8327143556671197E-5</c:v>
                </c:pt>
                <c:pt idx="55256">
                  <c:v>3.8318528822855997E-5</c:v>
                </c:pt>
                <c:pt idx="55257">
                  <c:v>3.8309728552121703E-5</c:v>
                </c:pt>
                <c:pt idx="55258">
                  <c:v>3.8301066524581997E-5</c:v>
                </c:pt>
                <c:pt idx="55259">
                  <c:v>3.8292379031190601E-5</c:v>
                </c:pt>
                <c:pt idx="55260">
                  <c:v>3.8283680623862899E-5</c:v>
                </c:pt>
                <c:pt idx="55261">
                  <c:v>3.8275113183772198E-5</c:v>
                </c:pt>
                <c:pt idx="55262">
                  <c:v>3.8266261981334503E-5</c:v>
                </c:pt>
                <c:pt idx="55263">
                  <c:v>3.82577818527352E-5</c:v>
                </c:pt>
                <c:pt idx="55264">
                  <c:v>3.82490470656194E-5</c:v>
                </c:pt>
                <c:pt idx="55265">
                  <c:v>3.8240366848185699E-5</c:v>
                </c:pt>
                <c:pt idx="55266">
                  <c:v>3.82318794436287E-5</c:v>
                </c:pt>
                <c:pt idx="55267">
                  <c:v>3.8223115552682402E-5</c:v>
                </c:pt>
                <c:pt idx="55268">
                  <c:v>3.8214519008761299E-5</c:v>
                </c:pt>
                <c:pt idx="55269">
                  <c:v>3.8205944292712997E-5</c:v>
                </c:pt>
                <c:pt idx="55270">
                  <c:v>3.81972458853852E-5</c:v>
                </c:pt>
                <c:pt idx="55271">
                  <c:v>3.8188743928913E-5</c:v>
                </c:pt>
                <c:pt idx="55272">
                  <c:v>3.8180111005203798E-5</c:v>
                </c:pt>
                <c:pt idx="55273">
                  <c:v>3.8171525375219103E-5</c:v>
                </c:pt>
                <c:pt idx="55274">
                  <c:v>3.8162805140018497E-5</c:v>
                </c:pt>
                <c:pt idx="55275">
                  <c:v>3.8154288631631102E-5</c:v>
                </c:pt>
                <c:pt idx="55276">
                  <c:v>3.8145673897815902E-5</c:v>
                </c:pt>
                <c:pt idx="55277">
                  <c:v>3.8137161027407301E-5</c:v>
                </c:pt>
                <c:pt idx="55278">
                  <c:v>3.81285972252954E-5</c:v>
                </c:pt>
                <c:pt idx="55279">
                  <c:v>3.8120077078929198E-5</c:v>
                </c:pt>
                <c:pt idx="55280">
                  <c:v>3.81114841729868E-5</c:v>
                </c:pt>
                <c:pt idx="55281">
                  <c:v>3.8102996768429902E-5</c:v>
                </c:pt>
                <c:pt idx="55282">
                  <c:v>3.8094458432169597E-5</c:v>
                </c:pt>
                <c:pt idx="55283">
                  <c:v>3.8085901906015297E-5</c:v>
                </c:pt>
                <c:pt idx="55284">
                  <c:v>3.8077461795182899E-5</c:v>
                </c:pt>
                <c:pt idx="55285">
                  <c:v>3.8068916182965E-5</c:v>
                </c:pt>
                <c:pt idx="55286">
                  <c:v>3.8060414226492901E-5</c:v>
                </c:pt>
                <c:pt idx="55287">
                  <c:v>3.80519704776816E-5</c:v>
                </c:pt>
                <c:pt idx="55288">
                  <c:v>3.8043388485675698E-5</c:v>
                </c:pt>
                <c:pt idx="55289">
                  <c:v>3.8034941098885597E-5</c:v>
                </c:pt>
                <c:pt idx="55290">
                  <c:v>3.8026450056349899E-5</c:v>
                </c:pt>
                <c:pt idx="55291">
                  <c:v>3.8018017221475E-5</c:v>
                </c:pt>
                <c:pt idx="55292">
                  <c:v>3.8009489799151197E-5</c:v>
                </c:pt>
                <c:pt idx="55293">
                  <c:v>3.8001038774382303E-5</c:v>
                </c:pt>
                <c:pt idx="55294">
                  <c:v>3.79925731976982E-5</c:v>
                </c:pt>
                <c:pt idx="55295">
                  <c:v>3.7984133086865802E-5</c:v>
                </c:pt>
                <c:pt idx="55296">
                  <c:v>3.7975842133164399E-5</c:v>
                </c:pt>
                <c:pt idx="55297">
                  <c:v>3.7967398384353099E-5</c:v>
                </c:pt>
                <c:pt idx="55298">
                  <c:v>3.7958929169690203E-5</c:v>
                </c:pt>
                <c:pt idx="55299">
                  <c:v>3.7950394471408799E-5</c:v>
                </c:pt>
                <c:pt idx="55300">
                  <c:v>3.7942088965792202E-5</c:v>
                </c:pt>
                <c:pt idx="55301">
                  <c:v>3.7933692510705401E-5</c:v>
                </c:pt>
                <c:pt idx="55302">
                  <c:v>3.79253433493432E-5</c:v>
                </c:pt>
                <c:pt idx="55303">
                  <c:v>3.7916903238510699E-5</c:v>
                </c:pt>
                <c:pt idx="55304">
                  <c:v>3.7908419471932602E-5</c:v>
                </c:pt>
                <c:pt idx="55305">
                  <c:v>3.7900208553765003E-5</c:v>
                </c:pt>
                <c:pt idx="55306">
                  <c:v>3.7891903048148399E-5</c:v>
                </c:pt>
                <c:pt idx="55307">
                  <c:v>3.7883462937315899E-5</c:v>
                </c:pt>
                <c:pt idx="55308">
                  <c:v>3.78750191885047E-5</c:v>
                </c:pt>
                <c:pt idx="55309">
                  <c:v>3.7866695492994E-5</c:v>
                </c:pt>
                <c:pt idx="55310">
                  <c:v>3.7858397263335098E-5</c:v>
                </c:pt>
                <c:pt idx="55311">
                  <c:v>3.7850048101972802E-5</c:v>
                </c:pt>
                <c:pt idx="55312">
                  <c:v>3.7841695302631699E-5</c:v>
                </c:pt>
                <c:pt idx="55313">
                  <c:v>3.7833473470527699E-5</c:v>
                </c:pt>
                <c:pt idx="55314">
                  <c:v>3.7825160688953501E-5</c:v>
                </c:pt>
                <c:pt idx="55315">
                  <c:v>3.7816702388226999E-5</c:v>
                </c:pt>
                <c:pt idx="55316">
                  <c:v>3.7808455090271302E-5</c:v>
                </c:pt>
                <c:pt idx="55317">
                  <c:v>3.7800153222633499E-5</c:v>
                </c:pt>
                <c:pt idx="55318">
                  <c:v>3.7792022339999703E-5</c:v>
                </c:pt>
                <c:pt idx="55319">
                  <c:v>3.77836695406586E-5</c:v>
                </c:pt>
                <c:pt idx="55320">
                  <c:v>3.7775433156639297E-5</c:v>
                </c:pt>
                <c:pt idx="55321">
                  <c:v>3.7767145840916803E-5</c:v>
                </c:pt>
                <c:pt idx="55322">
                  <c:v>3.7758953112643199E-5</c:v>
                </c:pt>
                <c:pt idx="55323">
                  <c:v>3.7750731280539198E-5</c:v>
                </c:pt>
                <c:pt idx="55324">
                  <c:v>3.7742520362371599E-5</c:v>
                </c:pt>
                <c:pt idx="55325">
                  <c:v>3.7734156649094102E-5</c:v>
                </c:pt>
                <c:pt idx="55326">
                  <c:v>3.7725996662629802E-5</c:v>
                </c:pt>
                <c:pt idx="55327">
                  <c:v>3.7717778468504501E-5</c:v>
                </c:pt>
                <c:pt idx="55328">
                  <c:v>3.7709593016188598E-5</c:v>
                </c:pt>
                <c:pt idx="55329">
                  <c:v>3.7701440305681899E-5</c:v>
                </c:pt>
                <c:pt idx="55330">
                  <c:v>3.7693152989959297E-5</c:v>
                </c:pt>
                <c:pt idx="55331">
                  <c:v>3.7685036659240702E-5</c:v>
                </c:pt>
                <c:pt idx="55332">
                  <c:v>3.7676862120861201E-5</c:v>
                </c:pt>
                <c:pt idx="55333">
                  <c:v>3.7668633012799499E-5</c:v>
                </c:pt>
                <c:pt idx="55334">
                  <c:v>3.7660382076865103E-5</c:v>
                </c:pt>
                <c:pt idx="55335">
                  <c:v>3.7652283936040503E-5</c:v>
                </c:pt>
                <c:pt idx="55336">
                  <c:v>3.76441093976609E-5</c:v>
                </c:pt>
                <c:pt idx="55337">
                  <c:v>3.76360039808787E-5</c:v>
                </c:pt>
                <c:pt idx="55338">
                  <c:v>3.7627993151545497E-5</c:v>
                </c:pt>
                <c:pt idx="55339">
                  <c:v>3.7619796785293201E-5</c:v>
                </c:pt>
                <c:pt idx="55340">
                  <c:v>3.7611782317981097E-5</c:v>
                </c:pt>
                <c:pt idx="55341">
                  <c:v>3.7603607779601602E-5</c:v>
                </c:pt>
                <c:pt idx="55342">
                  <c:v>3.7595444155158502E-5</c:v>
                </c:pt>
                <c:pt idx="55343">
                  <c:v>3.7587422411888797E-5</c:v>
                </c:pt>
                <c:pt idx="55344">
                  <c:v>3.7579313357127803E-5</c:v>
                </c:pt>
                <c:pt idx="55345">
                  <c:v>3.7571320717688602E-5</c:v>
                </c:pt>
                <c:pt idx="55346">
                  <c:v>3.7563204386970001E-5</c:v>
                </c:pt>
                <c:pt idx="55347">
                  <c:v>3.7555135349975899E-5</c:v>
                </c:pt>
                <c:pt idx="55348">
                  <c:v>3.75470444851089E-5</c:v>
                </c:pt>
                <c:pt idx="55349">
                  <c:v>3.75389427063055E-5</c:v>
                </c:pt>
                <c:pt idx="55350">
                  <c:v>3.7530942790908698E-5</c:v>
                </c:pt>
                <c:pt idx="55351">
                  <c:v>3.7522895581787398E-5</c:v>
                </c:pt>
                <c:pt idx="55352">
                  <c:v>3.75150375475641E-5</c:v>
                </c:pt>
                <c:pt idx="55353">
                  <c:v>3.7506855733226998E-5</c:v>
                </c:pt>
                <c:pt idx="55354">
                  <c:v>3.7498939491342699E-5</c:v>
                </c:pt>
                <c:pt idx="55355">
                  <c:v>3.74910123355221E-5</c:v>
                </c:pt>
                <c:pt idx="55356">
                  <c:v>3.7482899642782299E-5</c:v>
                </c:pt>
                <c:pt idx="55357">
                  <c:v>3.7474965211003998E-5</c:v>
                </c:pt>
                <c:pt idx="55358">
                  <c:v>3.74670416931622E-5</c:v>
                </c:pt>
                <c:pt idx="55359">
                  <c:v>3.7458907172549502E-5</c:v>
                </c:pt>
                <c:pt idx="55360">
                  <c:v>3.74510127585381E-5</c:v>
                </c:pt>
                <c:pt idx="55361">
                  <c:v>3.7443103792611503E-5</c:v>
                </c:pt>
                <c:pt idx="55362">
                  <c:v>3.7435172998812002E-5</c:v>
                </c:pt>
                <c:pt idx="55363">
                  <c:v>3.7427085771923898E-5</c:v>
                </c:pt>
                <c:pt idx="55364">
                  <c:v>3.7419260479509803E-5</c:v>
                </c:pt>
                <c:pt idx="55365">
                  <c:v>3.7411318771773902E-5</c:v>
                </c:pt>
                <c:pt idx="55366">
                  <c:v>3.74033697880804E-5</c:v>
                </c:pt>
                <c:pt idx="55367">
                  <c:v>3.7395537219708799E-5</c:v>
                </c:pt>
                <c:pt idx="55368">
                  <c:v>3.7387606425909298E-5</c:v>
                </c:pt>
                <c:pt idx="55369">
                  <c:v>3.7379701097961502E-5</c:v>
                </c:pt>
                <c:pt idx="55370">
                  <c:v>3.7371897633420297E-5</c:v>
                </c:pt>
                <c:pt idx="55371">
                  <c:v>3.7363912269938703E-5</c:v>
                </c:pt>
                <c:pt idx="55372">
                  <c:v>3.7356086977524703E-5</c:v>
                </c:pt>
                <c:pt idx="55373">
                  <c:v>3.7348228943301399E-5</c:v>
                </c:pt>
                <c:pt idx="55374">
                  <c:v>3.7340309063438299E-5</c:v>
                </c:pt>
                <c:pt idx="55375">
                  <c:v>3.7332549254642799E-5</c:v>
                </c:pt>
                <c:pt idx="55376">
                  <c:v>3.7324720324249897E-5</c:v>
                </c:pt>
                <c:pt idx="55377">
                  <c:v>3.7316909583751099E-5</c:v>
                </c:pt>
                <c:pt idx="55378">
                  <c:v>3.73090988432523E-5</c:v>
                </c:pt>
                <c:pt idx="55379">
                  <c:v>3.7301309930626303E-5</c:v>
                </c:pt>
                <c:pt idx="55380">
                  <c:v>3.7293437344487797E-5</c:v>
                </c:pt>
                <c:pt idx="55381">
                  <c:v>3.7285633879946497E-5</c:v>
                </c:pt>
                <c:pt idx="55382">
                  <c:v>3.72778413293417E-5</c:v>
                </c:pt>
                <c:pt idx="55383">
                  <c:v>3.7270066968630999E-5</c:v>
                </c:pt>
                <c:pt idx="55384">
                  <c:v>3.7262223486322903E-5</c:v>
                </c:pt>
                <c:pt idx="55385">
                  <c:v>3.7254456401569803E-5</c:v>
                </c:pt>
                <c:pt idx="55386">
                  <c:v>3.7246791180223199E-5</c:v>
                </c:pt>
                <c:pt idx="55387">
                  <c:v>3.7239056837279302E-5</c:v>
                </c:pt>
                <c:pt idx="55388">
                  <c:v>3.7231198803055998E-5</c:v>
                </c:pt>
                <c:pt idx="55389">
                  <c:v>3.7223533581709503E-5</c:v>
                </c:pt>
                <c:pt idx="55390">
                  <c:v>3.7215799238765599E-5</c:v>
                </c:pt>
                <c:pt idx="55391">
                  <c:v>3.7208083085715798E-5</c:v>
                </c:pt>
                <c:pt idx="55392">
                  <c:v>3.7200319638941403E-5</c:v>
                </c:pt>
                <c:pt idx="55393">
                  <c:v>3.7192523450357799E-5</c:v>
                </c:pt>
                <c:pt idx="55394">
                  <c:v>3.7184985558269498E-5</c:v>
                </c:pt>
                <c:pt idx="55395">
                  <c:v>3.7177269405219697E-5</c:v>
                </c:pt>
                <c:pt idx="55396">
                  <c:v>3.71696005458943E-5</c:v>
                </c:pt>
                <c:pt idx="55397">
                  <c:v>3.7161993532208699E-5</c:v>
                </c:pt>
                <c:pt idx="55398">
                  <c:v>3.71542482753284E-5</c:v>
                </c:pt>
                <c:pt idx="55399">
                  <c:v>3.7146550312172601E-5</c:v>
                </c:pt>
                <c:pt idx="55400">
                  <c:v>3.7139016058063101E-5</c:v>
                </c:pt>
                <c:pt idx="55401">
                  <c:v>3.71313581126742E-5</c:v>
                </c:pt>
                <c:pt idx="55402">
                  <c:v>3.71236565115396E-5</c:v>
                </c:pt>
                <c:pt idx="55403">
                  <c:v>3.7116053135832799E-5</c:v>
                </c:pt>
                <c:pt idx="55404">
                  <c:v>3.7108529795659699E-5</c:v>
                </c:pt>
                <c:pt idx="55405">
                  <c:v>3.7100988265592598E-5</c:v>
                </c:pt>
                <c:pt idx="55406">
                  <c:v>3.70933012163732E-5</c:v>
                </c:pt>
                <c:pt idx="55407">
                  <c:v>3.7085730582475703E-5</c:v>
                </c:pt>
                <c:pt idx="55408">
                  <c:v>3.7078109016874798E-5</c:v>
                </c:pt>
                <c:pt idx="55409">
                  <c:v>3.7070487451273901E-5</c:v>
                </c:pt>
                <c:pt idx="55410">
                  <c:v>3.7063004128867801E-5</c:v>
                </c:pt>
                <c:pt idx="55411">
                  <c:v>3.7055444408906597E-5</c:v>
                </c:pt>
                <c:pt idx="55412">
                  <c:v>3.70479356206488E-5</c:v>
                </c:pt>
                <c:pt idx="55413">
                  <c:v>3.7040332244941999E-5</c:v>
                </c:pt>
                <c:pt idx="55414">
                  <c:v>3.7032885302323801E-5</c:v>
                </c:pt>
                <c:pt idx="55415">
                  <c:v>3.70252273569349E-5</c:v>
                </c:pt>
                <c:pt idx="55416">
                  <c:v>3.70178604498506E-5</c:v>
                </c:pt>
                <c:pt idx="55417">
                  <c:v>3.7010286177974201E-5</c:v>
                </c:pt>
                <c:pt idx="55418">
                  <c:v>3.7002824683440802E-5</c:v>
                </c:pt>
                <c:pt idx="55419">
                  <c:v>3.6995334085077102E-5</c:v>
                </c:pt>
                <c:pt idx="55420">
                  <c:v>3.6987792555009899E-5</c:v>
                </c:pt>
                <c:pt idx="55421">
                  <c:v>3.6980436561862E-5</c:v>
                </c:pt>
                <c:pt idx="55422">
                  <c:v>3.6972898669773699E-5</c:v>
                </c:pt>
                <c:pt idx="55423">
                  <c:v>3.6965509934816503E-5</c:v>
                </c:pt>
                <c:pt idx="55424">
                  <c:v>3.6957917473046102E-5</c:v>
                </c:pt>
                <c:pt idx="55425">
                  <c:v>3.6950579669792198E-5</c:v>
                </c:pt>
                <c:pt idx="55426">
                  <c:v>3.6943081795470803E-5</c:v>
                </c:pt>
                <c:pt idx="55427">
                  <c:v>3.6935747630195699E-5</c:v>
                </c:pt>
                <c:pt idx="55428">
                  <c:v>3.69282315659802E-5</c:v>
                </c:pt>
                <c:pt idx="55429">
                  <c:v>3.6920897400705103E-5</c:v>
                </c:pt>
                <c:pt idx="55430">
                  <c:v>3.6913417716277797E-5</c:v>
                </c:pt>
                <c:pt idx="55431">
                  <c:v>3.6906127206748297E-5</c:v>
                </c:pt>
                <c:pt idx="55432">
                  <c:v>3.6898658436257399E-5</c:v>
                </c:pt>
                <c:pt idx="55433">
                  <c:v>3.6891349736833897E-5</c:v>
                </c:pt>
                <c:pt idx="55434">
                  <c:v>3.6884015571558801E-5</c:v>
                </c:pt>
                <c:pt idx="55435">
                  <c:v>3.68767541658599E-5</c:v>
                </c:pt>
                <c:pt idx="55436">
                  <c:v>3.6869354516966302E-5</c:v>
                </c:pt>
                <c:pt idx="55437">
                  <c:v>3.68619148503058E-5</c:v>
                </c:pt>
                <c:pt idx="55438">
                  <c:v>3.6854569771094302E-5</c:v>
                </c:pt>
                <c:pt idx="55439">
                  <c:v>3.6847246519755599E-5</c:v>
                </c:pt>
                <c:pt idx="55440">
                  <c:v>3.68400687875692E-5</c:v>
                </c:pt>
                <c:pt idx="55441">
                  <c:v>3.6832672776654403E-5</c:v>
                </c:pt>
                <c:pt idx="55442">
                  <c:v>3.6825316783506403E-5</c:v>
                </c:pt>
                <c:pt idx="55443">
                  <c:v>3.6818008084083003E-5</c:v>
                </c:pt>
                <c:pt idx="55444">
                  <c:v>3.6810852179769399E-5</c:v>
                </c:pt>
                <c:pt idx="55445">
                  <c:v>3.6803507100557902E-5</c:v>
                </c:pt>
                <c:pt idx="55446">
                  <c:v>3.6796238418901299E-5</c:v>
                </c:pt>
                <c:pt idx="55447">
                  <c:v>3.6789046134799699E-5</c:v>
                </c:pt>
                <c:pt idx="55448">
                  <c:v>3.6781770177185502E-5</c:v>
                </c:pt>
                <c:pt idx="55449">
                  <c:v>3.6774512409465401E-5</c:v>
                </c:pt>
                <c:pt idx="55450">
                  <c:v>3.6767287383554503E-5</c:v>
                </c:pt>
                <c:pt idx="55451">
                  <c:v>3.6760065995622399E-5</c:v>
                </c:pt>
                <c:pt idx="55452">
                  <c:v>3.67528191418387E-5</c:v>
                </c:pt>
                <c:pt idx="55453">
                  <c:v>3.6745594115927802E-5</c:v>
                </c:pt>
                <c:pt idx="55454">
                  <c:v>3.6738456401508301E-5</c:v>
                </c:pt>
                <c:pt idx="55455">
                  <c:v>3.6731282307300703E-5</c:v>
                </c:pt>
                <c:pt idx="55456">
                  <c:v>3.67240172636229E-5</c:v>
                </c:pt>
                <c:pt idx="55457">
                  <c:v>3.6717006878461702E-5</c:v>
                </c:pt>
                <c:pt idx="55458">
                  <c:v>3.6709701817017001E-5</c:v>
                </c:pt>
                <c:pt idx="55459">
                  <c:v>3.6702582292491597E-5</c:v>
                </c:pt>
                <c:pt idx="55460">
                  <c:v>3.66954191122204E-5</c:v>
                </c:pt>
                <c:pt idx="55461">
                  <c:v>3.6688354157377001E-5</c:v>
                </c:pt>
                <c:pt idx="55462">
                  <c:v>3.6681060009868802E-5</c:v>
                </c:pt>
                <c:pt idx="55463">
                  <c:v>3.6674155126093003E-5</c:v>
                </c:pt>
                <c:pt idx="55464">
                  <c:v>3.66668864444364E-5</c:v>
                </c:pt>
                <c:pt idx="55465">
                  <c:v>3.6659908801084398E-5</c:v>
                </c:pt>
                <c:pt idx="55466">
                  <c:v>3.66527419828344E-5</c:v>
                </c:pt>
                <c:pt idx="55467">
                  <c:v>3.6645702493842698E-5</c:v>
                </c:pt>
                <c:pt idx="55468">
                  <c:v>3.6638721212511903E-5</c:v>
                </c:pt>
                <c:pt idx="55469">
                  <c:v>3.6631543480325497E-5</c:v>
                </c:pt>
                <c:pt idx="55470">
                  <c:v>3.6624558561015901E-5</c:v>
                </c:pt>
                <c:pt idx="55471">
                  <c:v>3.6617460864363198E-5</c:v>
                </c:pt>
                <c:pt idx="55472">
                  <c:v>3.6610432289307903E-5</c:v>
                </c:pt>
                <c:pt idx="55473">
                  <c:v>3.6603330954676501E-5</c:v>
                </c:pt>
                <c:pt idx="55474">
                  <c:v>3.6596295103663599E-5</c:v>
                </c:pt>
                <c:pt idx="55475">
                  <c:v>3.6589368392014903E-5</c:v>
                </c:pt>
                <c:pt idx="55476">
                  <c:v>3.6582299799192697E-5</c:v>
                </c:pt>
                <c:pt idx="55477">
                  <c:v>3.6575216654455303E-5</c:v>
                </c:pt>
                <c:pt idx="55478">
                  <c:v>3.6568257200997302E-5</c:v>
                </c:pt>
                <c:pt idx="55479">
                  <c:v>3.6561254091793698E-5</c:v>
                </c:pt>
                <c:pt idx="55480">
                  <c:v>3.6554283724399297E-5</c:v>
                </c:pt>
                <c:pt idx="55481">
                  <c:v>3.6547331546898897E-5</c:v>
                </c:pt>
                <c:pt idx="55482">
                  <c:v>3.6540408473229002E-5</c:v>
                </c:pt>
                <c:pt idx="55483">
                  <c:v>3.6533423553919399E-5</c:v>
                </c:pt>
                <c:pt idx="55484">
                  <c:v>3.6526471376419101E-5</c:v>
                </c:pt>
                <c:pt idx="55485">
                  <c:v>3.6519584682537202E-5</c:v>
                </c:pt>
                <c:pt idx="55486">
                  <c:v>3.6512592487269999E-5</c:v>
                </c:pt>
                <c:pt idx="55487">
                  <c:v>3.6505789466900697E-5</c:v>
                </c:pt>
                <c:pt idx="55488">
                  <c:v>3.64988482033368E-5</c:v>
                </c:pt>
                <c:pt idx="55489">
                  <c:v>3.6491870559984798E-5</c:v>
                </c:pt>
                <c:pt idx="55490">
                  <c:v>3.6485020245891098E-5</c:v>
                </c:pt>
                <c:pt idx="55491">
                  <c:v>3.6478162655839703E-5</c:v>
                </c:pt>
                <c:pt idx="55492">
                  <c:v>3.64712323062122E-5</c:v>
                </c:pt>
                <c:pt idx="55493">
                  <c:v>3.6464414733927697E-5</c:v>
                </c:pt>
                <c:pt idx="55494">
                  <c:v>3.6457524402067099E-5</c:v>
                </c:pt>
                <c:pt idx="55495">
                  <c:v>3.6450706829782602E-5</c:v>
                </c:pt>
                <c:pt idx="55496">
                  <c:v>3.64438383257948E-5</c:v>
                </c:pt>
                <c:pt idx="55497">
                  <c:v>3.6437082599150003E-5</c:v>
                </c:pt>
                <c:pt idx="55498">
                  <c:v>3.6430272302823101E-5</c:v>
                </c:pt>
                <c:pt idx="55499">
                  <c:v>3.6423403798835298E-5</c:v>
                </c:pt>
                <c:pt idx="55500">
                  <c:v>3.6416611692402498E-5</c:v>
                </c:pt>
                <c:pt idx="55501">
                  <c:v>3.6409783206181601E-5</c:v>
                </c:pt>
                <c:pt idx="55502">
                  <c:v>3.6403071135282503E-5</c:v>
                </c:pt>
                <c:pt idx="55503">
                  <c:v>3.6396209907252301E-5</c:v>
                </c:pt>
                <c:pt idx="55504">
                  <c:v>3.6389541492098902E-5</c:v>
                </c:pt>
                <c:pt idx="55505">
                  <c:v>3.6382672988111099E-5</c:v>
                </c:pt>
                <c:pt idx="55506">
                  <c:v>3.6375880881678299E-5</c:v>
                </c:pt>
                <c:pt idx="55507">
                  <c:v>3.63692633982282E-5</c:v>
                </c:pt>
                <c:pt idx="55508">
                  <c:v>3.6362518585519899E-5</c:v>
                </c:pt>
                <c:pt idx="55509">
                  <c:v>3.6355766496853903E-5</c:v>
                </c:pt>
                <c:pt idx="55510">
                  <c:v>3.6348988942336298E-5</c:v>
                </c:pt>
                <c:pt idx="55511">
                  <c:v>3.63423896487802E-5</c:v>
                </c:pt>
                <c:pt idx="55512">
                  <c:v>3.6335626646177803E-5</c:v>
                </c:pt>
                <c:pt idx="55513">
                  <c:v>3.6328950955066803E-5</c:v>
                </c:pt>
                <c:pt idx="55514">
                  <c:v>3.6322249798104201E-5</c:v>
                </c:pt>
                <c:pt idx="55515">
                  <c:v>3.63155231752898E-5</c:v>
                </c:pt>
                <c:pt idx="55516">
                  <c:v>3.6308938433648998E-5</c:v>
                </c:pt>
                <c:pt idx="55517">
                  <c:v>3.6302273656474399E-5</c:v>
                </c:pt>
                <c:pt idx="55518">
                  <c:v>3.6295587051426999E-5</c:v>
                </c:pt>
                <c:pt idx="55519">
                  <c:v>3.6288842238718603E-5</c:v>
                </c:pt>
                <c:pt idx="55520">
                  <c:v>3.6282261135056601E-5</c:v>
                </c:pt>
                <c:pt idx="55521">
                  <c:v>3.6275661841500503E-5</c:v>
                </c:pt>
                <c:pt idx="55522">
                  <c:v>3.6269095289753703E-5</c:v>
                </c:pt>
                <c:pt idx="55523">
                  <c:v>3.62623286491726E-5</c:v>
                </c:pt>
                <c:pt idx="55524">
                  <c:v>3.6255794839235002E-5</c:v>
                </c:pt>
                <c:pt idx="55525">
                  <c:v>3.62492683052551E-5</c:v>
                </c:pt>
                <c:pt idx="55526">
                  <c:v>3.6242799978936098E-5</c:v>
                </c:pt>
                <c:pt idx="55527">
                  <c:v>3.6236113373888697E-5</c:v>
                </c:pt>
                <c:pt idx="55528">
                  <c:v>3.6229543184163001E-5</c:v>
                </c:pt>
                <c:pt idx="55529">
                  <c:v>3.6222994822310297E-5</c:v>
                </c:pt>
                <c:pt idx="55530">
                  <c:v>3.6216475564288003E-5</c:v>
                </c:pt>
                <c:pt idx="55531">
                  <c:v>3.62098471669014E-5</c:v>
                </c:pt>
                <c:pt idx="55532">
                  <c:v>3.6203284253133502E-5</c:v>
                </c:pt>
                <c:pt idx="55533">
                  <c:v>3.6196859582560103E-5</c:v>
                </c:pt>
                <c:pt idx="55534">
                  <c:v>3.6190358514431898E-5</c:v>
                </c:pt>
                <c:pt idx="55535">
                  <c:v>3.6183828342473101E-5</c:v>
                </c:pt>
                <c:pt idx="55536">
                  <c:v>3.6177381844027002E-5</c:v>
                </c:pt>
                <c:pt idx="55537">
                  <c:v>3.6170760722598102E-5</c:v>
                </c:pt>
                <c:pt idx="55538">
                  <c:v>3.6164325138088302E-5</c:v>
                </c:pt>
                <c:pt idx="55539">
                  <c:v>3.6157875001663301E-5</c:v>
                </c:pt>
                <c:pt idx="55540">
                  <c:v>3.6151581298327101E-5</c:v>
                </c:pt>
                <c:pt idx="55541">
                  <c:v>3.6144967452855801E-5</c:v>
                </c:pt>
                <c:pt idx="55542">
                  <c:v>3.6138557334197699E-5</c:v>
                </c:pt>
                <c:pt idx="55543">
                  <c:v>3.6132238165009801E-5</c:v>
                </c:pt>
                <c:pt idx="55544">
                  <c:v>3.6125737096881501E-5</c:v>
                </c:pt>
                <c:pt idx="55545">
                  <c:v>3.6119316064286997E-5</c:v>
                </c:pt>
                <c:pt idx="55546">
                  <c:v>3.6112825910095098E-5</c:v>
                </c:pt>
                <c:pt idx="55547">
                  <c:v>3.6106477637076703E-5</c:v>
                </c:pt>
                <c:pt idx="55548">
                  <c:v>3.6100100260227898E-5</c:v>
                </c:pt>
                <c:pt idx="55549">
                  <c:v>3.6093701055506197E-5</c:v>
                </c:pt>
                <c:pt idx="55550">
                  <c:v>3.60872763849329E-5</c:v>
                </c:pt>
                <c:pt idx="55551">
                  <c:v>3.6080888094147701E-5</c:v>
                </c:pt>
                <c:pt idx="55552">
                  <c:v>3.6074576200917397E-5</c:v>
                </c:pt>
                <c:pt idx="55553">
                  <c:v>3.60682715836447E-5</c:v>
                </c:pt>
                <c:pt idx="55554">
                  <c:v>3.6061912396689897E-5</c:v>
                </c:pt>
                <c:pt idx="55555">
                  <c:v>3.6055505916010602E-5</c:v>
                </c:pt>
                <c:pt idx="55556">
                  <c:v>3.6049143091076999E-5</c:v>
                </c:pt>
                <c:pt idx="55557">
                  <c:v>3.60429985448718E-5</c:v>
                </c:pt>
                <c:pt idx="55558">
                  <c:v>3.6036519304616397E-5</c:v>
                </c:pt>
                <c:pt idx="55559">
                  <c:v>3.6030247429152903E-5</c:v>
                </c:pt>
                <c:pt idx="55560">
                  <c:v>3.6024030123371597E-5</c:v>
                </c:pt>
                <c:pt idx="55561">
                  <c:v>3.6017689126310897E-5</c:v>
                </c:pt>
                <c:pt idx="55562">
                  <c:v>3.6011537304148098E-5</c:v>
                </c:pt>
                <c:pt idx="55563">
                  <c:v>3.6005134461447603E-5</c:v>
                </c:pt>
                <c:pt idx="55564">
                  <c:v>3.5998855310026597E-5</c:v>
                </c:pt>
                <c:pt idx="55565">
                  <c:v>3.5992696211906103E-5</c:v>
                </c:pt>
                <c:pt idx="55566">
                  <c:v>3.5986322473036098E-5</c:v>
                </c:pt>
                <c:pt idx="55567">
                  <c:v>3.5980250686407103E-5</c:v>
                </c:pt>
                <c:pt idx="55568">
                  <c:v>3.5973989724880098E-5</c:v>
                </c:pt>
                <c:pt idx="55569">
                  <c:v>3.5967761505162303E-5</c:v>
                </c:pt>
                <c:pt idx="55570">
                  <c:v>3.5961475077783702E-5</c:v>
                </c:pt>
                <c:pt idx="55571">
                  <c:v>3.5955326893599697E-5</c:v>
                </c:pt>
                <c:pt idx="55572">
                  <c:v>3.5949185985373299E-5</c:v>
                </c:pt>
                <c:pt idx="55573">
                  <c:v>3.5942986869486001E-5</c:v>
                </c:pt>
                <c:pt idx="55574">
                  <c:v>3.5936780477641103E-5</c:v>
                </c:pt>
                <c:pt idx="55575">
                  <c:v>3.5930668673245202E-5</c:v>
                </c:pt>
                <c:pt idx="55576">
                  <c:v>3.5924505937146003E-5</c:v>
                </c:pt>
                <c:pt idx="55577">
                  <c:v>3.5918295907322297E-5</c:v>
                </c:pt>
                <c:pt idx="55578">
                  <c:v>3.5912285966333002E-5</c:v>
                </c:pt>
                <c:pt idx="55579">
                  <c:v>3.59062178176828E-5</c:v>
                </c:pt>
                <c:pt idx="55580">
                  <c:v>3.5899931390304098E-5</c:v>
                </c:pt>
                <c:pt idx="55581">
                  <c:v>3.5893848689738702E-5</c:v>
                </c:pt>
                <c:pt idx="55582">
                  <c:v>3.5887784179067199E-5</c:v>
                </c:pt>
                <c:pt idx="55583">
                  <c:v>3.5881610529031598E-5</c:v>
                </c:pt>
                <c:pt idx="55584">
                  <c:v>3.5875553294317797E-5</c:v>
                </c:pt>
                <c:pt idx="55585">
                  <c:v>3.5869488783646402E-5</c:v>
                </c:pt>
                <c:pt idx="55586">
                  <c:v>3.5863486118614701E-5</c:v>
                </c:pt>
                <c:pt idx="55587">
                  <c:v>3.5857348848367103E-5</c:v>
                </c:pt>
                <c:pt idx="55588">
                  <c:v>3.5851360735250603E-5</c:v>
                </c:pt>
                <c:pt idx="55589">
                  <c:v>3.5845248930854703E-5</c:v>
                </c:pt>
                <c:pt idx="55590">
                  <c:v>3.5839137126458802E-5</c:v>
                </c:pt>
                <c:pt idx="55591">
                  <c:v>3.5833218134939698E-5</c:v>
                </c:pt>
                <c:pt idx="55592">
                  <c:v>3.5827139072353E-5</c:v>
                </c:pt>
                <c:pt idx="55593">
                  <c:v>3.5821220080833902E-5</c:v>
                </c:pt>
                <c:pt idx="55594">
                  <c:v>3.5815170122077702E-5</c:v>
                </c:pt>
                <c:pt idx="55595">
                  <c:v>3.5809167457046001E-5</c:v>
                </c:pt>
                <c:pt idx="55596">
                  <c:v>3.5803281207336099E-5</c:v>
                </c:pt>
                <c:pt idx="55597">
                  <c:v>3.5797194868791801E-5</c:v>
                </c:pt>
                <c:pt idx="55598">
                  <c:v>3.5791297705145499E-5</c:v>
                </c:pt>
                <c:pt idx="55599">
                  <c:v>3.5785236832452897E-5</c:v>
                </c:pt>
                <c:pt idx="55600">
                  <c:v>3.5779336030827801E-5</c:v>
                </c:pt>
                <c:pt idx="55601">
                  <c:v>3.5773427953245098E-5</c:v>
                </c:pt>
                <c:pt idx="55602">
                  <c:v>3.5767418012255803E-5</c:v>
                </c:pt>
                <c:pt idx="55603">
                  <c:v>3.5761560866376399E-5</c:v>
                </c:pt>
                <c:pt idx="55604">
                  <c:v>3.5755660064751303E-5</c:v>
                </c:pt>
                <c:pt idx="55605">
                  <c:v>3.57497592631262E-5</c:v>
                </c:pt>
                <c:pt idx="55606">
                  <c:v>3.5743869375437498E-5</c:v>
                </c:pt>
                <c:pt idx="55607">
                  <c:v>3.5737921280087903E-5</c:v>
                </c:pt>
                <c:pt idx="55608">
                  <c:v>3.5732093238038902E-5</c:v>
                </c:pt>
                <c:pt idx="55609">
                  <c:v>3.5726192436413799E-5</c:v>
                </c:pt>
                <c:pt idx="55610">
                  <c:v>3.5720371670322499E-5</c:v>
                </c:pt>
                <c:pt idx="55611">
                  <c:v>3.5714376281248399E-5</c:v>
                </c:pt>
                <c:pt idx="55612">
                  <c:v>3.5708628274733201E-5</c:v>
                </c:pt>
                <c:pt idx="55613">
                  <c:v>3.5702778404811397E-5</c:v>
                </c:pt>
                <c:pt idx="55614">
                  <c:v>3.5696826671483002E-5</c:v>
                </c:pt>
                <c:pt idx="55615">
                  <c:v>3.56910568370949E-5</c:v>
                </c:pt>
                <c:pt idx="55616">
                  <c:v>3.56852251570672E-5</c:v>
                </c:pt>
                <c:pt idx="55617">
                  <c:v>3.5679404390975799E-5</c:v>
                </c:pt>
                <c:pt idx="55618">
                  <c:v>3.5673670936375897E-5</c:v>
                </c:pt>
                <c:pt idx="55619">
                  <c:v>3.5667871998157298E-5</c:v>
                </c:pt>
                <c:pt idx="55620">
                  <c:v>3.5662145819514997E-5</c:v>
                </c:pt>
                <c:pt idx="55621">
                  <c:v>3.5656317777466002E-5</c:v>
                </c:pt>
                <c:pt idx="55622">
                  <c:v>3.56504824594594E-5</c:v>
                </c:pt>
                <c:pt idx="55623">
                  <c:v>3.5644749004859498E-5</c:v>
                </c:pt>
                <c:pt idx="55624">
                  <c:v>3.5638997360365499E-5</c:v>
                </c:pt>
                <c:pt idx="55625">
                  <c:v>3.5633234801934998E-5</c:v>
                </c:pt>
                <c:pt idx="55626">
                  <c:v>3.5627621400635703E-5</c:v>
                </c:pt>
                <c:pt idx="55627">
                  <c:v>3.5621826100395999E-5</c:v>
                </c:pt>
                <c:pt idx="55628">
                  <c:v>3.5616212699096602E-5</c:v>
                </c:pt>
                <c:pt idx="55629">
                  <c:v>3.5610497434390702E-5</c:v>
                </c:pt>
                <c:pt idx="55630">
                  <c:v>3.5604749427875497E-5</c:v>
                </c:pt>
                <c:pt idx="55631">
                  <c:v>3.5598932299762998E-5</c:v>
                </c:pt>
                <c:pt idx="55632">
                  <c:v>3.5593253414845101E-5</c:v>
                </c:pt>
                <c:pt idx="55633">
                  <c:v>3.5587727325037101E-5</c:v>
                </c:pt>
                <c:pt idx="55634">
                  <c:v>3.55820593540557E-5</c:v>
                </c:pt>
                <c:pt idx="55635">
                  <c:v>3.5576427762862302E-5</c:v>
                </c:pt>
                <c:pt idx="55636">
                  <c:v>3.5570668842410703E-5</c:v>
                </c:pt>
                <c:pt idx="55637">
                  <c:v>3.5565048165153698E-5</c:v>
                </c:pt>
                <c:pt idx="55638">
                  <c:v>3.5559398384066299E-5</c:v>
                </c:pt>
                <c:pt idx="55639">
                  <c:v>3.55538177245762E-5</c:v>
                </c:pt>
                <c:pt idx="55640">
                  <c:v>3.5547938750824E-5</c:v>
                </c:pt>
                <c:pt idx="55641">
                  <c:v>3.5542670957511298E-5</c:v>
                </c:pt>
                <c:pt idx="55642">
                  <c:v>3.5536912037059699E-5</c:v>
                </c:pt>
                <c:pt idx="55643">
                  <c:v>3.5531353205442401E-5</c:v>
                </c:pt>
                <c:pt idx="55644">
                  <c:v>3.5525798011804E-5</c:v>
                </c:pt>
                <c:pt idx="55645">
                  <c:v>3.55202100763563E-5</c:v>
                </c:pt>
                <c:pt idx="55646">
                  <c:v>3.5514651244739098E-5</c:v>
                </c:pt>
                <c:pt idx="55647">
                  <c:v>3.5509008739609298E-5</c:v>
                </c:pt>
                <c:pt idx="55648">
                  <c:v>3.5503504477674101E-5</c:v>
                </c:pt>
                <c:pt idx="55649">
                  <c:v>3.5498018405633101E-5</c:v>
                </c:pt>
                <c:pt idx="55650">
                  <c:v>3.5492503229761503E-5</c:v>
                </c:pt>
                <c:pt idx="55651">
                  <c:v>3.5486958950059502E-5</c:v>
                </c:pt>
                <c:pt idx="55652">
                  <c:v>3.5481531085679301E-5</c:v>
                </c:pt>
                <c:pt idx="55653">
                  <c:v>3.54759904439561E-5</c:v>
                </c:pt>
                <c:pt idx="55654">
                  <c:v>3.5470387956593199E-5</c:v>
                </c:pt>
                <c:pt idx="55655">
                  <c:v>3.5464930988382501E-5</c:v>
                </c:pt>
                <c:pt idx="55656">
                  <c:v>3.5459532227832797E-5</c:v>
                </c:pt>
                <c:pt idx="55657">
                  <c:v>3.5453871532809003E-5</c:v>
                </c:pt>
                <c:pt idx="55658">
                  <c:v>3.5448498238110901E-5</c:v>
                </c:pt>
                <c:pt idx="55659">
                  <c:v>3.54431322193704E-5</c:v>
                </c:pt>
                <c:pt idx="55660">
                  <c:v>3.5437562473816797E-5</c:v>
                </c:pt>
                <c:pt idx="55661">
                  <c:v>3.54321673512459E-5</c:v>
                </c:pt>
                <c:pt idx="55662">
                  <c:v>3.5426663089310703E-5</c:v>
                </c:pt>
                <c:pt idx="55663">
                  <c:v>3.5421242500888197E-5</c:v>
                </c:pt>
                <c:pt idx="55664">
                  <c:v>3.5415760066825903E-5</c:v>
                </c:pt>
                <c:pt idx="55665">
                  <c:v>3.5410550481174101E-5</c:v>
                </c:pt>
                <c:pt idx="55666">
                  <c:v>3.5405082599027103E-5</c:v>
                </c:pt>
                <c:pt idx="55667">
                  <c:v>3.53996365447529E-5</c:v>
                </c:pt>
                <c:pt idx="55668">
                  <c:v>3.5394175938563401E-5</c:v>
                </c:pt>
                <c:pt idx="55669">
                  <c:v>3.5388857213547399E-5</c:v>
                </c:pt>
                <c:pt idx="55670">
                  <c:v>3.5383480280870599E-5</c:v>
                </c:pt>
                <c:pt idx="55671">
                  <c:v>3.5378088796278502E-5</c:v>
                </c:pt>
                <c:pt idx="55672">
                  <c:v>3.53728210029658E-5</c:v>
                </c:pt>
                <c:pt idx="55673">
                  <c:v>3.5367480450077003E-5</c:v>
                </c:pt>
                <c:pt idx="55674">
                  <c:v>3.5362078051548397E-5</c:v>
                </c:pt>
                <c:pt idx="55675">
                  <c:v>3.5356821172172197E-5</c:v>
                </c:pt>
                <c:pt idx="55676">
                  <c:v>3.53515461029019E-5</c:v>
                </c:pt>
                <c:pt idx="55677">
                  <c:v>3.5346085496712503E-5</c:v>
                </c:pt>
                <c:pt idx="55678">
                  <c:v>3.5340828617336201E-5</c:v>
                </c:pt>
                <c:pt idx="55679">
                  <c:v>3.5335524444235502E-5</c:v>
                </c:pt>
                <c:pt idx="55680">
                  <c:v>3.5330223909113597E-5</c:v>
                </c:pt>
                <c:pt idx="55681">
                  <c:v>3.5324865166330703E-5</c:v>
                </c:pt>
                <c:pt idx="55682">
                  <c:v>3.5319710150361102E-5</c:v>
                </c:pt>
                <c:pt idx="55683">
                  <c:v>3.5314471460878802E-5</c:v>
                </c:pt>
                <c:pt idx="55684">
                  <c:v>3.5309236409375397E-5</c:v>
                </c:pt>
                <c:pt idx="55685">
                  <c:v>3.5303935874253498E-5</c:v>
                </c:pt>
                <c:pt idx="55686">
                  <c:v>3.5298715374665301E-5</c:v>
                </c:pt>
                <c:pt idx="55687">
                  <c:v>3.52935130649712E-5</c:v>
                </c:pt>
                <c:pt idx="55688">
                  <c:v>3.5288245271658498E-5</c:v>
                </c:pt>
                <c:pt idx="55689">
                  <c:v>3.5283097531646497E-5</c:v>
                </c:pt>
                <c:pt idx="55690">
                  <c:v>3.5277837014291402E-5</c:v>
                </c:pt>
                <c:pt idx="55691">
                  <c:v>3.5272569220978801E-5</c:v>
                </c:pt>
                <c:pt idx="55692">
                  <c:v>3.5267534258309698E-5</c:v>
                </c:pt>
                <c:pt idx="55693">
                  <c:v>3.5262146411696401E-5</c:v>
                </c:pt>
                <c:pt idx="55694">
                  <c:v>3.5257118724985001E-5</c:v>
                </c:pt>
                <c:pt idx="55695">
                  <c:v>3.5251905501354499E-5</c:v>
                </c:pt>
                <c:pt idx="55696">
                  <c:v>3.5246859624749002E-5</c:v>
                </c:pt>
                <c:pt idx="55697">
                  <c:v>3.5241504519944997E-5</c:v>
                </c:pt>
                <c:pt idx="55698">
                  <c:v>3.5236356779933003E-5</c:v>
                </c:pt>
                <c:pt idx="55699">
                  <c:v>3.5231263609603102E-5</c:v>
                </c:pt>
                <c:pt idx="55700">
                  <c:v>3.5226232284912799E-5</c:v>
                </c:pt>
                <c:pt idx="55701">
                  <c:v>3.52211027347948E-5</c:v>
                </c:pt>
                <c:pt idx="55702">
                  <c:v>3.5215962270740399E-5</c:v>
                </c:pt>
                <c:pt idx="55703">
                  <c:v>3.5210738133173402E-5</c:v>
                </c:pt>
                <c:pt idx="55704">
                  <c:v>3.5205706808483201E-5</c:v>
                </c:pt>
                <c:pt idx="55705">
                  <c:v>3.5200639104004902E-5</c:v>
                </c:pt>
                <c:pt idx="55706">
                  <c:v>3.51954186044168E-5</c:v>
                </c:pt>
                <c:pt idx="55707">
                  <c:v>3.51904636772815E-5</c:v>
                </c:pt>
                <c:pt idx="55708">
                  <c:v>3.5185428714612499E-5</c:v>
                </c:pt>
                <c:pt idx="55709">
                  <c:v>3.5180411941837499E-5</c:v>
                </c:pt>
                <c:pt idx="55710">
                  <c:v>3.5175271477783099E-5</c:v>
                </c:pt>
                <c:pt idx="55711">
                  <c:v>3.5170254705008099E-5</c:v>
                </c:pt>
                <c:pt idx="55712">
                  <c:v>3.5165201552445103E-5</c:v>
                </c:pt>
                <c:pt idx="55713">
                  <c:v>3.5160130209987997E-5</c:v>
                </c:pt>
                <c:pt idx="55714">
                  <c:v>3.5155164368916303E-5</c:v>
                </c:pt>
                <c:pt idx="55715">
                  <c:v>3.5150205803802203E-5</c:v>
                </c:pt>
                <c:pt idx="55716">
                  <c:v>3.5145203582942499E-5</c:v>
                </c:pt>
                <c:pt idx="55717">
                  <c:v>3.51401868101675E-5</c:v>
                </c:pt>
                <c:pt idx="55718">
                  <c:v>3.5135290090693202E-5</c:v>
                </c:pt>
                <c:pt idx="55719">
                  <c:v>3.5130284231854603E-5</c:v>
                </c:pt>
                <c:pt idx="55720">
                  <c:v>3.51252965629101E-5</c:v>
                </c:pt>
                <c:pt idx="55721">
                  <c:v>3.5120290704071501E-5</c:v>
                </c:pt>
                <c:pt idx="55722">
                  <c:v>3.51153103110846E-5</c:v>
                </c:pt>
                <c:pt idx="55723">
                  <c:v>3.5110428143525503E-5</c:v>
                </c:pt>
                <c:pt idx="55724">
                  <c:v>3.5105455026496202E-5</c:v>
                </c:pt>
                <c:pt idx="55725">
                  <c:v>3.51004782714881E-5</c:v>
                </c:pt>
                <c:pt idx="55726">
                  <c:v>3.5095501516479999E-5</c:v>
                </c:pt>
                <c:pt idx="55727">
                  <c:v>3.5090652090730098E-5</c:v>
                </c:pt>
                <c:pt idx="55728">
                  <c:v>3.5085740819340599E-5</c:v>
                </c:pt>
                <c:pt idx="55729">
                  <c:v>3.5080916859442402E-5</c:v>
                </c:pt>
                <c:pt idx="55730">
                  <c:v>3.5076005588052801E-5</c:v>
                </c:pt>
                <c:pt idx="55731">
                  <c:v>3.5071068850811598E-5</c:v>
                </c:pt>
                <c:pt idx="55732">
                  <c:v>3.5066204873146503E-5</c:v>
                </c:pt>
                <c:pt idx="55733">
                  <c:v>3.5061355447396602E-5</c:v>
                </c:pt>
                <c:pt idx="55734">
                  <c:v>3.5056440538028303E-5</c:v>
                </c:pt>
                <c:pt idx="55735">
                  <c:v>3.5051554732490297E-5</c:v>
                </c:pt>
                <c:pt idx="55736">
                  <c:v>3.5046799894189503E-5</c:v>
                </c:pt>
                <c:pt idx="55737">
                  <c:v>3.5041975934291299E-5</c:v>
                </c:pt>
                <c:pt idx="55738">
                  <c:v>3.5037122870562598E-5</c:v>
                </c:pt>
                <c:pt idx="55739">
                  <c:v>3.5032262530876303E-5</c:v>
                </c:pt>
                <c:pt idx="55740">
                  <c:v>3.5027489502681399E-5</c:v>
                </c:pt>
                <c:pt idx="55741">
                  <c:v>3.5022712836507701E-5</c:v>
                </c:pt>
                <c:pt idx="55742">
                  <c:v>3.50177942891605E-5</c:v>
                </c:pt>
                <c:pt idx="55743">
                  <c:v>3.5013039450859597E-5</c:v>
                </c:pt>
                <c:pt idx="55744">
                  <c:v>3.5008306440431598E-5</c:v>
                </c:pt>
                <c:pt idx="55745">
                  <c:v>3.5003489756491001E-5</c:v>
                </c:pt>
                <c:pt idx="55746">
                  <c:v>3.4998716728296097E-5</c:v>
                </c:pt>
                <c:pt idx="55747">
                  <c:v>3.4994056477444199E-5</c:v>
                </c:pt>
                <c:pt idx="55748">
                  <c:v>3.4989243431482498E-5</c:v>
                </c:pt>
                <c:pt idx="55749">
                  <c:v>3.4984441299457103E-5</c:v>
                </c:pt>
                <c:pt idx="55750">
                  <c:v>3.4979650081368197E-5</c:v>
                </c:pt>
                <c:pt idx="55751">
                  <c:v>3.4975029848283197E-5</c:v>
                </c:pt>
                <c:pt idx="55752">
                  <c:v>3.4970289561897503E-5</c:v>
                </c:pt>
                <c:pt idx="55753">
                  <c:v>3.4965491067851003E-5</c:v>
                </c:pt>
                <c:pt idx="55754">
                  <c:v>3.4960899938596399E-5</c:v>
                </c:pt>
                <c:pt idx="55755">
                  <c:v>3.4956090530613397E-5</c:v>
                </c:pt>
                <c:pt idx="55756">
                  <c:v>3.4951437555719201E-5</c:v>
                </c:pt>
                <c:pt idx="55757">
                  <c:v>3.4946839150507003E-5</c:v>
                </c:pt>
                <c:pt idx="55758">
                  <c:v>3.49420843122061E-5</c:v>
                </c:pt>
                <c:pt idx="55759">
                  <c:v>3.4937409509439001E-5</c:v>
                </c:pt>
                <c:pt idx="55760">
                  <c:v>3.4932811104226898E-5</c:v>
                </c:pt>
                <c:pt idx="55761">
                  <c:v>3.4928129025502103E-5</c:v>
                </c:pt>
                <c:pt idx="55762">
                  <c:v>3.4923512430395897E-5</c:v>
                </c:pt>
                <c:pt idx="55763">
                  <c:v>3.4918855817522799E-5</c:v>
                </c:pt>
                <c:pt idx="55764">
                  <c:v>3.4914166462840499E-5</c:v>
                </c:pt>
                <c:pt idx="55765">
                  <c:v>3.4909538953797899E-5</c:v>
                </c:pt>
                <c:pt idx="55766">
                  <c:v>3.4905071515822797E-5</c:v>
                </c:pt>
                <c:pt idx="55767">
                  <c:v>3.4900378523161601E-5</c:v>
                </c:pt>
                <c:pt idx="55768">
                  <c:v>3.4895831049652797E-5</c:v>
                </c:pt>
                <c:pt idx="55769">
                  <c:v>3.48911853507161E-5</c:v>
                </c:pt>
                <c:pt idx="55770">
                  <c:v>3.4886666981037699E-5</c:v>
                </c:pt>
                <c:pt idx="55771">
                  <c:v>3.48819885402918E-5</c:v>
                </c:pt>
                <c:pt idx="55772">
                  <c:v>3.4877441066782901E-5</c:v>
                </c:pt>
                <c:pt idx="55773">
                  <c:v>3.4872820833697902E-5</c:v>
                </c:pt>
                <c:pt idx="55774">
                  <c:v>3.4868397051468498E-5</c:v>
                </c:pt>
                <c:pt idx="55775">
                  <c:v>3.4863685868913301E-5</c:v>
                </c:pt>
                <c:pt idx="55776">
                  <c:v>3.4859142033383203E-5</c:v>
                </c:pt>
                <c:pt idx="55777">
                  <c:v>3.4854583645937998E-5</c:v>
                </c:pt>
                <c:pt idx="55778">
                  <c:v>3.4850199881475398E-5</c:v>
                </c:pt>
                <c:pt idx="55779">
                  <c:v>3.4845557820517597E-5</c:v>
                </c:pt>
                <c:pt idx="55780">
                  <c:v>3.4841068554669598E-5</c:v>
                </c:pt>
                <c:pt idx="55781">
                  <c:v>3.4836619306588498E-5</c:v>
                </c:pt>
                <c:pt idx="55782">
                  <c:v>3.4832071833079701E-5</c:v>
                </c:pt>
                <c:pt idx="55783">
                  <c:v>3.48276771546807E-5</c:v>
                </c:pt>
                <c:pt idx="55784">
                  <c:v>3.4823056921595701E-5</c:v>
                </c:pt>
                <c:pt idx="55785">
                  <c:v>3.4818574931705398E-5</c:v>
                </c:pt>
                <c:pt idx="55786">
                  <c:v>3.4814296668628197E-5</c:v>
                </c:pt>
                <c:pt idx="55787">
                  <c:v>3.4809669159585603E-5</c:v>
                </c:pt>
                <c:pt idx="55788">
                  <c:v>3.4805223549483303E-5</c:v>
                </c:pt>
                <c:pt idx="55789">
                  <c:v>3.4800807043211501E-5</c:v>
                </c:pt>
                <c:pt idx="55790">
                  <c:v>3.4796383260982098E-5</c:v>
                </c:pt>
                <c:pt idx="55791">
                  <c:v>3.4791879443218898E-5</c:v>
                </c:pt>
                <c:pt idx="55792">
                  <c:v>3.4787644835887497E-5</c:v>
                </c:pt>
                <c:pt idx="55793">
                  <c:v>3.4783024602802497E-5</c:v>
                </c:pt>
                <c:pt idx="55794">
                  <c:v>3.4778702683979598E-5</c:v>
                </c:pt>
                <c:pt idx="55795">
                  <c:v>3.4774271625792601E-5</c:v>
                </c:pt>
                <c:pt idx="55796">
                  <c:v>3.47698769473936E-5</c:v>
                </c:pt>
                <c:pt idx="55797">
                  <c:v>3.4765551390592002E-5</c:v>
                </c:pt>
                <c:pt idx="55798">
                  <c:v>3.4761065762722899E-5</c:v>
                </c:pt>
                <c:pt idx="55799">
                  <c:v>3.4756765671772903E-5</c:v>
                </c:pt>
                <c:pt idx="55800">
                  <c:v>3.4752407373162E-5</c:v>
                </c:pt>
                <c:pt idx="55801">
                  <c:v>3.4748049074551097E-5</c:v>
                </c:pt>
                <c:pt idx="55802">
                  <c:v>3.4743741707643501E-5</c:v>
                </c:pt>
                <c:pt idx="55803">
                  <c:v>3.4739256079774302E-5</c:v>
                </c:pt>
                <c:pt idx="55804">
                  <c:v>3.4735065128188601E-5</c:v>
                </c:pt>
                <c:pt idx="55805">
                  <c:v>3.4730594052234698E-5</c:v>
                </c:pt>
                <c:pt idx="55806">
                  <c:v>3.47263885487337E-5</c:v>
                </c:pt>
                <c:pt idx="55807">
                  <c:v>3.4722066629910801E-5</c:v>
                </c:pt>
                <c:pt idx="55808">
                  <c:v>3.4717737435130402E-5</c:v>
                </c:pt>
                <c:pt idx="55809">
                  <c:v>3.4713444620138E-5</c:v>
                </c:pt>
                <c:pt idx="55810">
                  <c:v>3.4709060855675502E-5</c:v>
                </c:pt>
                <c:pt idx="55811">
                  <c:v>3.4704917197814198E-5</c:v>
                </c:pt>
                <c:pt idx="55812">
                  <c:v>3.4700544347288101E-5</c:v>
                </c:pt>
                <c:pt idx="55813">
                  <c:v>3.4696346119744703E-5</c:v>
                </c:pt>
                <c:pt idx="55814">
                  <c:v>3.4692049666773501E-5</c:v>
                </c:pt>
                <c:pt idx="55815">
                  <c:v>3.4687775041675202E-5</c:v>
                </c:pt>
                <c:pt idx="55816">
                  <c:v>3.46834858646616E-5</c:v>
                </c:pt>
                <c:pt idx="55817">
                  <c:v>3.4679298551054699E-5</c:v>
                </c:pt>
                <c:pt idx="55818">
                  <c:v>3.4674940252443803E-5</c:v>
                </c:pt>
                <c:pt idx="55819">
                  <c:v>3.4670887544052702E-5</c:v>
                </c:pt>
                <c:pt idx="55820">
                  <c:v>3.4666543797357001E-5</c:v>
                </c:pt>
                <c:pt idx="55821">
                  <c:v>3.4662469261093099E-5</c:v>
                </c:pt>
                <c:pt idx="55822">
                  <c:v>3.4658169170143103E-5</c:v>
                </c:pt>
                <c:pt idx="55823">
                  <c:v>3.4654054616112303E-5</c:v>
                </c:pt>
                <c:pt idx="55824">
                  <c:v>3.4649860026547699E-5</c:v>
                </c:pt>
                <c:pt idx="55825">
                  <c:v>3.4645603591343402E-5</c:v>
                </c:pt>
                <c:pt idx="55826">
                  <c:v>3.4641343518160297E-5</c:v>
                </c:pt>
                <c:pt idx="55827">
                  <c:v>3.4637279895832803E-5</c:v>
                </c:pt>
                <c:pt idx="55828">
                  <c:v>3.4633081668289399E-5</c:v>
                </c:pt>
                <c:pt idx="55829">
                  <c:v>3.4628999856067801E-5</c:v>
                </c:pt>
                <c:pt idx="55830">
                  <c:v>3.4624757972778698E-5</c:v>
                </c:pt>
                <c:pt idx="55831">
                  <c:v>3.4620701626408798E-5</c:v>
                </c:pt>
                <c:pt idx="55832">
                  <c:v>3.46164342772681E-5</c:v>
                </c:pt>
                <c:pt idx="55833">
                  <c:v>3.4612367016961798E-5</c:v>
                </c:pt>
                <c:pt idx="55834">
                  <c:v>3.4608296118676703E-5</c:v>
                </c:pt>
                <c:pt idx="55835">
                  <c:v>3.4604145184857798E-5</c:v>
                </c:pt>
                <c:pt idx="55836">
                  <c:v>3.46000051649753E-5</c:v>
                </c:pt>
                <c:pt idx="55837">
                  <c:v>3.4596021578181501E-5</c:v>
                </c:pt>
                <c:pt idx="55838">
                  <c:v>3.4591743315104402E-5</c:v>
                </c:pt>
                <c:pt idx="55839">
                  <c:v>3.4587716072564897E-5</c:v>
                </c:pt>
                <c:pt idx="55840">
                  <c:v>3.4583576052682501E-5</c:v>
                </c:pt>
                <c:pt idx="55841">
                  <c:v>3.4579654311528402E-5</c:v>
                </c:pt>
                <c:pt idx="55842">
                  <c:v>3.45756379829254E-5</c:v>
                </c:pt>
                <c:pt idx="55843">
                  <c:v>3.4571559808682603E-5</c:v>
                </c:pt>
                <c:pt idx="55844">
                  <c:v>3.4567339753266397E-5</c:v>
                </c:pt>
                <c:pt idx="55845">
                  <c:v>3.45634289260488E-5</c:v>
                </c:pt>
                <c:pt idx="55846">
                  <c:v>3.4559263440314701E-5</c:v>
                </c:pt>
                <c:pt idx="55847">
                  <c:v>3.45552616636269E-5</c:v>
                </c:pt>
                <c:pt idx="55848">
                  <c:v>3.4551201679278199E-5</c:v>
                </c:pt>
                <c:pt idx="55849">
                  <c:v>3.4547319955890998E-5</c:v>
                </c:pt>
                <c:pt idx="55850">
                  <c:v>3.4543296351330301E-5</c:v>
                </c:pt>
                <c:pt idx="55851">
                  <c:v>3.4539167245384299E-5</c:v>
                </c:pt>
                <c:pt idx="55852">
                  <c:v>3.4535252780187902E-5</c:v>
                </c:pt>
                <c:pt idx="55853">
                  <c:v>3.4531283745309297E-5</c:v>
                </c:pt>
                <c:pt idx="55854">
                  <c:v>3.4527311072452001E-5</c:v>
                </c:pt>
                <c:pt idx="55855">
                  <c:v>3.4523360227467499E-5</c:v>
                </c:pt>
                <c:pt idx="55856">
                  <c:v>3.4519413020461798E-5</c:v>
                </c:pt>
                <c:pt idx="55857">
                  <c:v>3.4515451261540902E-5</c:v>
                </c:pt>
                <c:pt idx="55858">
                  <c:v>3.4511514968471602E-5</c:v>
                </c:pt>
                <c:pt idx="55859">
                  <c:v>3.4507545933593098E-5</c:v>
                </c:pt>
                <c:pt idx="55860">
                  <c:v>3.4503606002544998E-5</c:v>
                </c:pt>
                <c:pt idx="55861">
                  <c:v>3.4499706089263802E-5</c:v>
                </c:pt>
                <c:pt idx="55862">
                  <c:v>3.44957479683217E-5</c:v>
                </c:pt>
                <c:pt idx="55863">
                  <c:v>3.4491687983972898E-5</c:v>
                </c:pt>
                <c:pt idx="55864">
                  <c:v>3.44878862961195E-5</c:v>
                </c:pt>
                <c:pt idx="55865">
                  <c:v>3.4483859053580097E-5</c:v>
                </c:pt>
                <c:pt idx="55866">
                  <c:v>3.4480071917641901E-5</c:v>
                </c:pt>
                <c:pt idx="55867">
                  <c:v>3.4476230212021599E-5</c:v>
                </c:pt>
                <c:pt idx="55868">
                  <c:v>3.4472319384804002E-5</c:v>
                </c:pt>
                <c:pt idx="55869">
                  <c:v>3.4468368539819501E-5</c:v>
                </c:pt>
                <c:pt idx="55870">
                  <c:v>3.4464505006326403E-5</c:v>
                </c:pt>
                <c:pt idx="55871">
                  <c:v>3.4460736060282202E-5</c:v>
                </c:pt>
                <c:pt idx="55872">
                  <c:v>3.44567815773189E-5</c:v>
                </c:pt>
                <c:pt idx="55873">
                  <c:v>3.4452921681804603E-5</c:v>
                </c:pt>
                <c:pt idx="55874">
                  <c:v>3.4449087252141901E-5</c:v>
                </c:pt>
                <c:pt idx="55875">
                  <c:v>3.4445434721419601E-5</c:v>
                </c:pt>
                <c:pt idx="55876">
                  <c:v>3.4441989555489299E-5</c:v>
                </c:pt>
                <c:pt idx="55877">
                  <c:v>3.4438293369021301E-5</c:v>
                </c:pt>
                <c:pt idx="55878">
                  <c:v>3.4434746339684298E-5</c:v>
                </c:pt>
                <c:pt idx="55879">
                  <c:v>3.4431206586304998E-5</c:v>
                </c:pt>
                <c:pt idx="55880">
                  <c:v>3.4427448554197299E-5</c:v>
                </c:pt>
                <c:pt idx="55881">
                  <c:v>3.4423977922415401E-5</c:v>
                </c:pt>
                <c:pt idx="55882">
                  <c:v>3.44202089763712E-5</c:v>
                </c:pt>
                <c:pt idx="55883">
                  <c:v>3.4416625567246201E-5</c:v>
                </c:pt>
                <c:pt idx="55884">
                  <c:v>3.4412885725032498E-5</c:v>
                </c:pt>
                <c:pt idx="55885">
                  <c:v>3.4409276850055903E-5</c:v>
                </c:pt>
                <c:pt idx="55886">
                  <c:v>3.44056606991216E-5</c:v>
                </c:pt>
                <c:pt idx="55887">
                  <c:v>3.4402077289996703E-5</c:v>
                </c:pt>
                <c:pt idx="55888">
                  <c:v>3.4398446587147198E-5</c:v>
                </c:pt>
                <c:pt idx="55889">
                  <c:v>3.4394859540043399E-5</c:v>
                </c:pt>
                <c:pt idx="55890">
                  <c:v>3.4391239751130302E-5</c:v>
                </c:pt>
                <c:pt idx="55891">
                  <c:v>3.43877400155179E-5</c:v>
                </c:pt>
                <c:pt idx="55892">
                  <c:v>3.4384273021714803E-5</c:v>
                </c:pt>
                <c:pt idx="55893">
                  <c:v>3.4380715078441399E-5</c:v>
                </c:pt>
                <c:pt idx="55894">
                  <c:v>3.4377324482193203E-5</c:v>
                </c:pt>
                <c:pt idx="55895">
                  <c:v>3.4373664675513303E-5</c:v>
                </c:pt>
                <c:pt idx="55896">
                  <c:v>3.4370219509583E-5</c:v>
                </c:pt>
                <c:pt idx="55897">
                  <c:v>3.43667379638646E-5</c:v>
                </c:pt>
                <c:pt idx="55898">
                  <c:v>3.4363209124421701E-5</c:v>
                </c:pt>
                <c:pt idx="55899">
                  <c:v>3.43597821483854E-5</c:v>
                </c:pt>
                <c:pt idx="55900">
                  <c:v>3.4356311516603401E-5</c:v>
                </c:pt>
                <c:pt idx="55901">
                  <c:v>3.4352920920355198E-5</c:v>
                </c:pt>
                <c:pt idx="55902">
                  <c:v>3.4349413908785202E-5</c:v>
                </c:pt>
                <c:pt idx="55903">
                  <c:v>3.4346103348070803E-5</c:v>
                </c:pt>
                <c:pt idx="55904">
                  <c:v>3.4342727303737802E-5</c:v>
                </c:pt>
                <c:pt idx="55905">
                  <c:v>3.4339256671955802E-5</c:v>
                </c:pt>
                <c:pt idx="55906">
                  <c:v>3.4335880627622801E-5</c:v>
                </c:pt>
                <c:pt idx="55907">
                  <c:v>3.4332511859247502E-5</c:v>
                </c:pt>
                <c:pt idx="55908">
                  <c:v>3.4329172194702503E-5</c:v>
                </c:pt>
                <c:pt idx="55909">
                  <c:v>3.4325636079302098E-5</c:v>
                </c:pt>
                <c:pt idx="55910">
                  <c:v>3.4322278224863098E-5</c:v>
                </c:pt>
                <c:pt idx="55911">
                  <c:v>3.4318956750212203E-5</c:v>
                </c:pt>
                <c:pt idx="55912">
                  <c:v>3.43156752933282E-5</c:v>
                </c:pt>
                <c:pt idx="55913">
                  <c:v>3.4312251955270801E-5</c:v>
                </c:pt>
                <c:pt idx="55914">
                  <c:v>3.4309046895941699E-5</c:v>
                </c:pt>
                <c:pt idx="55915">
                  <c:v>3.4305754525121301E-5</c:v>
                </c:pt>
                <c:pt idx="55916">
                  <c:v>3.4302483982173699E-5</c:v>
                </c:pt>
                <c:pt idx="55917">
                  <c:v>3.4299049730179798E-5</c:v>
                </c:pt>
                <c:pt idx="55918">
                  <c:v>3.4295768273295801E-5</c:v>
                </c:pt>
                <c:pt idx="55919">
                  <c:v>3.4292512282263501E-5</c:v>
                </c:pt>
                <c:pt idx="55920">
                  <c:v>3.4289281757082797E-5</c:v>
                </c:pt>
                <c:pt idx="55921">
                  <c:v>3.4285949368495501E-5</c:v>
                </c:pt>
                <c:pt idx="55922">
                  <c:v>3.4282642445759902E-5</c:v>
                </c:pt>
                <c:pt idx="55923">
                  <c:v>3.4279404644621502E-5</c:v>
                </c:pt>
                <c:pt idx="55924">
                  <c:v>3.4276283258804997E-5</c:v>
                </c:pt>
                <c:pt idx="55925">
                  <c:v>3.4273056371603202E-5</c:v>
                </c:pt>
                <c:pt idx="55926">
                  <c:v>3.4269669413333799E-5</c:v>
                </c:pt>
                <c:pt idx="55927">
                  <c:v>3.4266497095814002E-5</c:v>
                </c:pt>
                <c:pt idx="55928">
                  <c:v>3.4263277484569699E-5</c:v>
                </c:pt>
                <c:pt idx="55929">
                  <c:v>3.42600978910923E-5</c:v>
                </c:pt>
                <c:pt idx="55930">
                  <c:v>3.4256816434208297E-5</c:v>
                </c:pt>
                <c:pt idx="55931">
                  <c:v>3.4253538615303101E-5</c:v>
                </c:pt>
                <c:pt idx="55932">
                  <c:v>3.4250460885232301E-5</c:v>
                </c:pt>
                <c:pt idx="55933">
                  <c:v>3.4247066651005298E-5</c:v>
                </c:pt>
                <c:pt idx="55934">
                  <c:v>3.4243970731040497E-5</c:v>
                </c:pt>
                <c:pt idx="55935">
                  <c:v>3.42407438438386E-5</c:v>
                </c:pt>
                <c:pt idx="55936">
                  <c:v>3.4237647923873697E-5</c:v>
                </c:pt>
                <c:pt idx="55937">
                  <c:v>3.4234359191032099E-5</c:v>
                </c:pt>
                <c:pt idx="55938">
                  <c:v>3.4231197787448798E-5</c:v>
                </c:pt>
                <c:pt idx="55939">
                  <c:v>3.4228112781420303E-5</c:v>
                </c:pt>
                <c:pt idx="55940">
                  <c:v>3.4224827686557499E-5</c:v>
                </c:pt>
                <c:pt idx="55941">
                  <c:v>3.4221604437334497E-5</c:v>
                </c:pt>
                <c:pt idx="55942">
                  <c:v>3.4218523069284897E-5</c:v>
                </c:pt>
                <c:pt idx="55943">
                  <c:v>3.4215394407510798E-5</c:v>
                </c:pt>
                <c:pt idx="55944">
                  <c:v>3.4212142054457197E-5</c:v>
                </c:pt>
                <c:pt idx="55945">
                  <c:v>3.4209115256089697E-5</c:v>
                </c:pt>
                <c:pt idx="55946">
                  <c:v>3.4205873816972598E-5</c:v>
                </c:pt>
                <c:pt idx="55947">
                  <c:v>3.4202730603283298E-5</c:v>
                </c:pt>
                <c:pt idx="55948">
                  <c:v>3.4199572837678702E-5</c:v>
                </c:pt>
                <c:pt idx="55949">
                  <c:v>3.4196440537925803E-5</c:v>
                </c:pt>
                <c:pt idx="55950">
                  <c:v>3.4193279134342501E-5</c:v>
                </c:pt>
                <c:pt idx="55951">
                  <c:v>3.4190114092780297E-5</c:v>
                </c:pt>
                <c:pt idx="55952">
                  <c:v>3.4187036362709498E-5</c:v>
                </c:pt>
                <c:pt idx="55953">
                  <c:v>3.4183794923592399E-5</c:v>
                </c:pt>
                <c:pt idx="55954">
                  <c:v>3.4180640795966597E-5</c:v>
                </c:pt>
                <c:pt idx="55955">
                  <c:v>3.4177595807705102E-5</c:v>
                </c:pt>
                <c:pt idx="55956">
                  <c:v>3.4174474421888597E-5</c:v>
                </c:pt>
                <c:pt idx="55957">
                  <c:v>3.4171422157669399E-5</c:v>
                </c:pt>
                <c:pt idx="55958">
                  <c:v>3.41682352882344E-5</c:v>
                </c:pt>
                <c:pt idx="55959">
                  <c:v>3.4165044780820601E-5</c:v>
                </c:pt>
                <c:pt idx="55960">
                  <c:v>3.4161908843088902E-5</c:v>
                </c:pt>
                <c:pt idx="55961">
                  <c:v>3.4158780181314803E-5</c:v>
                </c:pt>
                <c:pt idx="55962">
                  <c:v>3.41558370564599E-5</c:v>
                </c:pt>
                <c:pt idx="55963">
                  <c:v>3.4152642911067199E-5</c:v>
                </c:pt>
                <c:pt idx="55964">
                  <c:v>3.41493941959925E-5</c:v>
                </c:pt>
                <c:pt idx="55965">
                  <c:v>3.4146414691349498E-5</c:v>
                </c:pt>
                <c:pt idx="55966">
                  <c:v>3.41431768902112E-5</c:v>
                </c:pt>
                <c:pt idx="55967">
                  <c:v>3.4140084608225098E-5</c:v>
                </c:pt>
                <c:pt idx="55968">
                  <c:v>3.4137181501137099E-5</c:v>
                </c:pt>
                <c:pt idx="55969">
                  <c:v>3.4134071029257002E-5</c:v>
                </c:pt>
                <c:pt idx="55970">
                  <c:v>3.4130876883864403E-5</c:v>
                </c:pt>
                <c:pt idx="55971">
                  <c:v>3.4127799153793603E-5</c:v>
                </c:pt>
                <c:pt idx="55972">
                  <c:v>3.4124623198294999E-5</c:v>
                </c:pt>
                <c:pt idx="55973">
                  <c:v>3.41216109518427E-5</c:v>
                </c:pt>
                <c:pt idx="55974">
                  <c:v>3.4118515031877898E-5</c:v>
                </c:pt>
                <c:pt idx="55975">
                  <c:v>3.41153972840402E-5</c:v>
                </c:pt>
                <c:pt idx="55976">
                  <c:v>3.4112388675566803E-5</c:v>
                </c:pt>
                <c:pt idx="55977">
                  <c:v>3.4109263651771498E-5</c:v>
                </c:pt>
                <c:pt idx="55978">
                  <c:v>3.4106131352018599E-5</c:v>
                </c:pt>
                <c:pt idx="55979">
                  <c:v>3.4103042708011297E-5</c:v>
                </c:pt>
                <c:pt idx="55980">
                  <c:v>3.4100030461559099E-5</c:v>
                </c:pt>
                <c:pt idx="55981">
                  <c:v>3.4096832678187598E-5</c:v>
                </c:pt>
                <c:pt idx="55982">
                  <c:v>3.4093845897587003E-5</c:v>
                </c:pt>
                <c:pt idx="55983">
                  <c:v>3.40908518410288E-5</c:v>
                </c:pt>
                <c:pt idx="55984">
                  <c:v>3.4087719541275901E-5</c:v>
                </c:pt>
                <c:pt idx="55985">
                  <c:v>3.4084550861734897E-5</c:v>
                </c:pt>
                <c:pt idx="55986">
                  <c:v>3.4081454941770103E-5</c:v>
                </c:pt>
                <c:pt idx="55987">
                  <c:v>3.4078471799148199E-5</c:v>
                </c:pt>
                <c:pt idx="55988">
                  <c:v>3.4075401345035102E-5</c:v>
                </c:pt>
                <c:pt idx="55989">
                  <c:v>3.4072363632731099E-5</c:v>
                </c:pt>
                <c:pt idx="55990">
                  <c:v>3.4069253160851103E-5</c:v>
                </c:pt>
                <c:pt idx="55991">
                  <c:v>3.4066179068759097E-5</c:v>
                </c:pt>
                <c:pt idx="55992">
                  <c:v>3.4063097700709497E-5</c:v>
                </c:pt>
                <c:pt idx="55993">
                  <c:v>3.4060209145536599E-5</c:v>
                </c:pt>
                <c:pt idx="55994">
                  <c:v>3.4057062293868498E-5</c:v>
                </c:pt>
                <c:pt idx="55995">
                  <c:v>3.4053980925818898E-5</c:v>
                </c:pt>
                <c:pt idx="55996">
                  <c:v>3.4050997783197097E-5</c:v>
                </c:pt>
                <c:pt idx="55997">
                  <c:v>3.4047927329083898E-5</c:v>
                </c:pt>
                <c:pt idx="55998">
                  <c:v>3.4044911444652798E-5</c:v>
                </c:pt>
                <c:pt idx="55999">
                  <c:v>3.4041764592984698E-5</c:v>
                </c:pt>
                <c:pt idx="56000">
                  <c:v>3.4038719604723203E-5</c:v>
                </c:pt>
                <c:pt idx="56001">
                  <c:v>3.4035729186143699E-5</c:v>
                </c:pt>
                <c:pt idx="56002">
                  <c:v>3.4032684197882197E-5</c:v>
                </c:pt>
                <c:pt idx="56003">
                  <c:v>3.4029621019726599E-5</c:v>
                </c:pt>
                <c:pt idx="56004">
                  <c:v>3.4026641515083597E-5</c:v>
                </c:pt>
                <c:pt idx="56005">
                  <c:v>3.4023592888843302E-5</c:v>
                </c:pt>
                <c:pt idx="56006">
                  <c:v>3.4020529710687697E-5</c:v>
                </c:pt>
                <c:pt idx="56007">
                  <c:v>3.4017448342638097E-5</c:v>
                </c:pt>
                <c:pt idx="56008">
                  <c:v>3.4014468837995102E-5</c:v>
                </c:pt>
                <c:pt idx="56009">
                  <c:v>3.4011562092928202E-5</c:v>
                </c:pt>
                <c:pt idx="56010">
                  <c:v>3.4008280636044199E-5</c:v>
                </c:pt>
                <c:pt idx="56011">
                  <c:v>3.4005373890977299E-5</c:v>
                </c:pt>
                <c:pt idx="56012">
                  <c:v>3.4002365282503902E-5</c:v>
                </c:pt>
                <c:pt idx="56013">
                  <c:v>3.3999309380305897E-5</c:v>
                </c:pt>
                <c:pt idx="56014">
                  <c:v>3.39963626174722E-5</c:v>
                </c:pt>
                <c:pt idx="56015">
                  <c:v>3.39933394570835E-5</c:v>
                </c:pt>
                <c:pt idx="56016">
                  <c:v>3.3990334486588802E-5</c:v>
                </c:pt>
                <c:pt idx="56017">
                  <c:v>3.3987325878115398E-5</c:v>
                </c:pt>
                <c:pt idx="56018">
                  <c:v>3.3984189940383698E-5</c:v>
                </c:pt>
                <c:pt idx="56019">
                  <c:v>3.3981286833295599E-5</c:v>
                </c:pt>
                <c:pt idx="56020">
                  <c:v>3.39781654474791E-5</c:v>
                </c:pt>
                <c:pt idx="56021">
                  <c:v>3.3975295082200298E-5</c:v>
                </c:pt>
                <c:pt idx="56022">
                  <c:v>3.3972257369896397E-5</c:v>
                </c:pt>
                <c:pt idx="56023">
                  <c:v>3.3969252399401699E-5</c:v>
                </c:pt>
                <c:pt idx="56024">
                  <c:v>3.3966258342843503E-5</c:v>
                </c:pt>
                <c:pt idx="56025">
                  <c:v>3.3963227906497202E-5</c:v>
                </c:pt>
                <c:pt idx="56026">
                  <c:v>3.3960146538447602E-5</c:v>
                </c:pt>
                <c:pt idx="56027">
                  <c:v>3.3957145205931697E-5</c:v>
                </c:pt>
                <c:pt idx="56028">
                  <c:v>3.3954176615225097E-5</c:v>
                </c:pt>
                <c:pt idx="56029">
                  <c:v>3.3951273508137099E-5</c:v>
                </c:pt>
                <c:pt idx="56030">
                  <c:v>3.39482612616848E-5</c:v>
                </c:pt>
                <c:pt idx="56031">
                  <c:v>3.3945278119062998E-5</c:v>
                </c:pt>
                <c:pt idx="56032">
                  <c:v>3.3942196751013398E-5</c:v>
                </c:pt>
                <c:pt idx="56033">
                  <c:v>3.3939220884349197E-5</c:v>
                </c:pt>
                <c:pt idx="56034">
                  <c:v>3.3936212275875698E-5</c:v>
                </c:pt>
                <c:pt idx="56035">
                  <c:v>3.3933207305381102E-5</c:v>
                </c:pt>
                <c:pt idx="56036">
                  <c:v>3.3930264180526097E-5</c:v>
                </c:pt>
                <c:pt idx="56037">
                  <c:v>3.3927193726412898E-5</c:v>
                </c:pt>
                <c:pt idx="56038">
                  <c:v>3.39243524649646E-5</c:v>
                </c:pt>
                <c:pt idx="56039">
                  <c:v>3.3921358408406397E-5</c:v>
                </c:pt>
                <c:pt idx="56040">
                  <c:v>3.3918273402377997E-5</c:v>
                </c:pt>
                <c:pt idx="56041">
                  <c:v>3.3915326639544198E-5</c:v>
                </c:pt>
                <c:pt idx="56042">
                  <c:v>3.3912387152668102E-5</c:v>
                </c:pt>
                <c:pt idx="56043">
                  <c:v>3.39093967340887E-5</c:v>
                </c:pt>
                <c:pt idx="56044">
                  <c:v>3.3906333555933102E-5</c:v>
                </c:pt>
                <c:pt idx="56045">
                  <c:v>3.3903485018527101E-5</c:v>
                </c:pt>
                <c:pt idx="56046">
                  <c:v>3.3900498237926499E-5</c:v>
                </c:pt>
                <c:pt idx="56047">
                  <c:v>3.3897467801580199E-5</c:v>
                </c:pt>
                <c:pt idx="56048">
                  <c:v>3.3894470107043203E-5</c:v>
                </c:pt>
                <c:pt idx="56049">
                  <c:v>3.38914906024001E-5</c:v>
                </c:pt>
                <c:pt idx="56050">
                  <c:v>3.3888492907863097E-5</c:v>
                </c:pt>
                <c:pt idx="56051">
                  <c:v>3.3885524317156503E-5</c:v>
                </c:pt>
                <c:pt idx="56052">
                  <c:v>3.3882530260598301E-5</c:v>
                </c:pt>
                <c:pt idx="56053">
                  <c:v>3.38796162395738E-5</c:v>
                </c:pt>
                <c:pt idx="56054">
                  <c:v>3.3876629458973198E-5</c:v>
                </c:pt>
                <c:pt idx="56055">
                  <c:v>3.3873806387418901E-5</c:v>
                </c:pt>
                <c:pt idx="56056">
                  <c:v>3.3870695915538797E-5</c:v>
                </c:pt>
                <c:pt idx="56057">
                  <c:v>3.3867778256535503E-5</c:v>
                </c:pt>
                <c:pt idx="56058">
                  <c:v>3.3864871511468698E-5</c:v>
                </c:pt>
                <c:pt idx="56059">
                  <c:v>3.38618119712919E-5</c:v>
                </c:pt>
                <c:pt idx="56060">
                  <c:v>3.3858941606013098E-5</c:v>
                </c:pt>
                <c:pt idx="56061">
                  <c:v>3.3855980291264098E-5</c:v>
                </c:pt>
                <c:pt idx="56062">
                  <c:v>3.3853011700557497E-5</c:v>
                </c:pt>
                <c:pt idx="56063">
                  <c:v>3.3850108593469499E-5</c:v>
                </c:pt>
                <c:pt idx="56064">
                  <c:v>3.3847190934466198E-5</c:v>
                </c:pt>
                <c:pt idx="56065">
                  <c:v>3.3844215067801997E-5</c:v>
                </c:pt>
                <c:pt idx="56066">
                  <c:v>3.3841133699752397E-5</c:v>
                </c:pt>
                <c:pt idx="56067">
                  <c:v>3.3838197850855101E-5</c:v>
                </c:pt>
                <c:pt idx="56068">
                  <c:v>3.3835287467809401E-5</c:v>
                </c:pt>
                <c:pt idx="56069">
                  <c:v>3.3832344342954497E-5</c:v>
                </c:pt>
                <c:pt idx="56070">
                  <c:v>3.3829510357463698E-5</c:v>
                </c:pt>
                <c:pt idx="56071">
                  <c:v>3.3826570870587602E-5</c:v>
                </c:pt>
                <c:pt idx="56072">
                  <c:v>3.3823624107753899E-5</c:v>
                </c:pt>
                <c:pt idx="56073">
                  <c:v>3.3820535463746603E-5</c:v>
                </c:pt>
                <c:pt idx="56074">
                  <c:v>3.3817661460489001E-5</c:v>
                </c:pt>
                <c:pt idx="56075">
                  <c:v>3.3814831112977097E-5</c:v>
                </c:pt>
                <c:pt idx="56076">
                  <c:v>3.3811771572800299E-5</c:v>
                </c:pt>
                <c:pt idx="56077">
                  <c:v>3.3808762964326902E-5</c:v>
                </c:pt>
                <c:pt idx="56078">
                  <c:v>3.3805885323090499E-5</c:v>
                </c:pt>
                <c:pt idx="56079">
                  <c:v>3.3802865800680599E-5</c:v>
                </c:pt>
                <c:pt idx="56080">
                  <c:v>3.3800017263274599E-5</c:v>
                </c:pt>
                <c:pt idx="56081">
                  <c:v>3.3797110518207801E-5</c:v>
                </c:pt>
                <c:pt idx="56082">
                  <c:v>3.37941964971833E-5</c:v>
                </c:pt>
                <c:pt idx="56083">
                  <c:v>3.3791253372328403E-5</c:v>
                </c:pt>
                <c:pt idx="56084">
                  <c:v>3.3788412110879997E-5</c:v>
                </c:pt>
                <c:pt idx="56085">
                  <c:v>3.3785559935495298E-5</c:v>
                </c:pt>
                <c:pt idx="56086">
                  <c:v>3.3782409445848302E-5</c:v>
                </c:pt>
                <c:pt idx="56087">
                  <c:v>3.3779568184399998E-5</c:v>
                </c:pt>
                <c:pt idx="56088">
                  <c:v>3.3776614145608599E-5</c:v>
                </c:pt>
                <c:pt idx="56089">
                  <c:v>3.3773794712033102E-5</c:v>
                </c:pt>
                <c:pt idx="56090">
                  <c:v>3.3770840673241798E-5</c:v>
                </c:pt>
                <c:pt idx="56091">
                  <c:v>3.3767817512853098E-5</c:v>
                </c:pt>
                <c:pt idx="56092">
                  <c:v>3.3764954423531897E-5</c:v>
                </c:pt>
                <c:pt idx="56093">
                  <c:v>3.37620658683591E-5</c:v>
                </c:pt>
                <c:pt idx="56094">
                  <c:v>3.3759173675207401E-5</c:v>
                </c:pt>
                <c:pt idx="56095">
                  <c:v>3.3756114135030698E-5</c:v>
                </c:pt>
                <c:pt idx="56096">
                  <c:v>3.3753254683688303E-5</c:v>
                </c:pt>
                <c:pt idx="56097">
                  <c:v>3.3750417060218697E-5</c:v>
                </c:pt>
                <c:pt idx="56098">
                  <c:v>3.3747546694939997E-5</c:v>
                </c:pt>
                <c:pt idx="56099">
                  <c:v>3.3744596294127398E-5</c:v>
                </c:pt>
                <c:pt idx="56100">
                  <c:v>3.37417513947003E-5</c:v>
                </c:pt>
                <c:pt idx="56101">
                  <c:v>3.3738830097718198E-5</c:v>
                </c:pt>
                <c:pt idx="56102">
                  <c:v>3.3735854231053997E-5</c:v>
                </c:pt>
                <c:pt idx="56103">
                  <c:v>3.3732940210029503E-5</c:v>
                </c:pt>
                <c:pt idx="56104">
                  <c:v>3.3730091672623503E-5</c:v>
                </c:pt>
                <c:pt idx="56105">
                  <c:v>3.3727235859259997E-5</c:v>
                </c:pt>
                <c:pt idx="56106">
                  <c:v>3.3724332752171897E-5</c:v>
                </c:pt>
                <c:pt idx="56107">
                  <c:v>3.3721462386893102E-5</c:v>
                </c:pt>
                <c:pt idx="56108">
                  <c:v>3.3718508348101703E-5</c:v>
                </c:pt>
                <c:pt idx="56109">
                  <c:v>3.3715648896759403E-5</c:v>
                </c:pt>
                <c:pt idx="56110">
                  <c:v>3.3712720323819701E-5</c:v>
                </c:pt>
                <c:pt idx="56111">
                  <c:v>3.3709704439388602E-5</c:v>
                </c:pt>
                <c:pt idx="56112">
                  <c:v>3.37068995577283E-5</c:v>
                </c:pt>
                <c:pt idx="56113">
                  <c:v>3.3703938242979402E-5</c:v>
                </c:pt>
                <c:pt idx="56114">
                  <c:v>3.3701067877700498E-5</c:v>
                </c:pt>
                <c:pt idx="56115">
                  <c:v>3.3698212064336999E-5</c:v>
                </c:pt>
                <c:pt idx="56116">
                  <c:v>3.3695345337036997E-5</c:v>
                </c:pt>
                <c:pt idx="56117">
                  <c:v>3.3692445867927698E-5</c:v>
                </c:pt>
                <c:pt idx="56118">
                  <c:v>3.3689590054564198E-5</c:v>
                </c:pt>
                <c:pt idx="56119">
                  <c:v>3.3686694223433699E-5</c:v>
                </c:pt>
                <c:pt idx="56120">
                  <c:v>3.3683776564430398E-5</c:v>
                </c:pt>
                <c:pt idx="56121">
                  <c:v>3.3680953492876102E-5</c:v>
                </c:pt>
                <c:pt idx="56122">
                  <c:v>3.3678057661745697E-5</c:v>
                </c:pt>
                <c:pt idx="56123">
                  <c:v>3.3675194572424503E-5</c:v>
                </c:pt>
                <c:pt idx="56124">
                  <c:v>3.3672295103315298E-5</c:v>
                </c:pt>
                <c:pt idx="56125">
                  <c:v>3.3669406548142399E-5</c:v>
                </c:pt>
                <c:pt idx="56126">
                  <c:v>3.3666558010736501E-5</c:v>
                </c:pt>
                <c:pt idx="56127">
                  <c:v>3.3663654903648401E-5</c:v>
                </c:pt>
                <c:pt idx="56128">
                  <c:v>3.3660810004221303E-5</c:v>
                </c:pt>
                <c:pt idx="56129">
                  <c:v>3.3657888707239201E-5</c:v>
                </c:pt>
                <c:pt idx="56130">
                  <c:v>3.3655054721748497E-5</c:v>
                </c:pt>
                <c:pt idx="56131">
                  <c:v>3.36521297867875E-5</c:v>
                </c:pt>
                <c:pt idx="56132">
                  <c:v>3.36492594215088E-5</c:v>
                </c:pt>
                <c:pt idx="56133">
                  <c:v>3.3646498195594197E-5</c:v>
                </c:pt>
                <c:pt idx="56134">
                  <c:v>3.3643642382230603E-5</c:v>
                </c:pt>
                <c:pt idx="56135">
                  <c:v>3.3640815672697499E-5</c:v>
                </c:pt>
                <c:pt idx="56136">
                  <c:v>3.3637908927630599E-5</c:v>
                </c:pt>
                <c:pt idx="56137">
                  <c:v>3.3635144063737203E-5</c:v>
                </c:pt>
                <c:pt idx="56138">
                  <c:v>3.3632139093242599E-5</c:v>
                </c:pt>
                <c:pt idx="56139">
                  <c:v>3.3629257814027403E-5</c:v>
                </c:pt>
                <c:pt idx="56140">
                  <c:v>3.3626445656409501E-5</c:v>
                </c:pt>
                <c:pt idx="56141">
                  <c:v>3.3623644412727999E-5</c:v>
                </c:pt>
                <c:pt idx="56142">
                  <c:v>3.3620803151279701E-5</c:v>
                </c:pt>
                <c:pt idx="56143">
                  <c:v>3.3617863664403598E-5</c:v>
                </c:pt>
                <c:pt idx="56144">
                  <c:v>3.3615004213061197E-5</c:v>
                </c:pt>
                <c:pt idx="56145">
                  <c:v>3.3612122933846001E-5</c:v>
                </c:pt>
                <c:pt idx="56146">
                  <c:v>3.3609332604100901E-5</c:v>
                </c:pt>
                <c:pt idx="56147">
                  <c:v>3.3606396755203598E-5</c:v>
                </c:pt>
                <c:pt idx="56148">
                  <c:v>3.3603664633119499E-5</c:v>
                </c:pt>
                <c:pt idx="56149">
                  <c:v>3.3600892493268502E-5</c:v>
                </c:pt>
                <c:pt idx="56150">
                  <c:v>3.35979093506467E-5</c:v>
                </c:pt>
                <c:pt idx="56151">
                  <c:v>3.3595042623346699E-5</c:v>
                </c:pt>
                <c:pt idx="56152">
                  <c:v>3.3592157706152702E-5</c:v>
                </c:pt>
                <c:pt idx="56153">
                  <c:v>3.35894037561957E-5</c:v>
                </c:pt>
                <c:pt idx="56154">
                  <c:v>3.3586653444217498E-5</c:v>
                </c:pt>
                <c:pt idx="56155">
                  <c:v>3.35837612510659E-5</c:v>
                </c:pt>
                <c:pt idx="56156">
                  <c:v>3.3580872695893002E-5</c:v>
                </c:pt>
                <c:pt idx="56157">
                  <c:v>3.3578104194020798E-5</c:v>
                </c:pt>
                <c:pt idx="56158">
                  <c:v>3.3575281122466502E-5</c:v>
                </c:pt>
                <c:pt idx="56159">
                  <c:v>3.3572345273569199E-5</c:v>
                </c:pt>
                <c:pt idx="56160">
                  <c:v>3.3569467632332803E-5</c:v>
                </c:pt>
                <c:pt idx="56161">
                  <c:v>3.35666445607785E-5</c:v>
                </c:pt>
                <c:pt idx="56162">
                  <c:v>3.3563901524758E-5</c:v>
                </c:pt>
                <c:pt idx="56163">
                  <c:v>3.35610566253308E-5</c:v>
                </c:pt>
                <c:pt idx="56164">
                  <c:v>3.3558186260051998E-5</c:v>
                </c:pt>
                <c:pt idx="56165">
                  <c:v>3.3555425034137402E-5</c:v>
                </c:pt>
                <c:pt idx="56166">
                  <c:v>3.3552561944816302E-5</c:v>
                </c:pt>
                <c:pt idx="56167">
                  <c:v>3.35496952175163E-5</c:v>
                </c:pt>
                <c:pt idx="56168">
                  <c:v>3.3546893973834799E-5</c:v>
                </c:pt>
                <c:pt idx="56169">
                  <c:v>3.3544169127708301E-5</c:v>
                </c:pt>
                <c:pt idx="56170">
                  <c:v>3.3541266020620201E-5</c:v>
                </c:pt>
                <c:pt idx="56171">
                  <c:v>3.3538406569277902E-5</c:v>
                </c:pt>
                <c:pt idx="56172">
                  <c:v>3.3535714464960599E-5</c:v>
                </c:pt>
                <c:pt idx="56173">
                  <c:v>3.3532713132444803E-5</c:v>
                </c:pt>
                <c:pt idx="56174">
                  <c:v>3.3530079235788401E-5</c:v>
                </c:pt>
                <c:pt idx="56175">
                  <c:v>3.3527314371894998E-5</c:v>
                </c:pt>
                <c:pt idx="56176">
                  <c:v>3.3524447644595097E-5</c:v>
                </c:pt>
                <c:pt idx="56177">
                  <c:v>3.3521489967824898E-5</c:v>
                </c:pt>
                <c:pt idx="56178">
                  <c:v>3.3518732379889102E-5</c:v>
                </c:pt>
                <c:pt idx="56179">
                  <c:v>3.3515942050144097E-5</c:v>
                </c:pt>
                <c:pt idx="56180">
                  <c:v>3.3513133530505002E-5</c:v>
                </c:pt>
                <c:pt idx="56181">
                  <c:v>3.35103322868235E-5</c:v>
                </c:pt>
                <c:pt idx="56182">
                  <c:v>3.3507491025375202E-5</c:v>
                </c:pt>
                <c:pt idx="56183">
                  <c:v>3.3504711609566598E-5</c:v>
                </c:pt>
                <c:pt idx="56184">
                  <c:v>3.35018776240759E-5</c:v>
                </c:pt>
                <c:pt idx="56185">
                  <c:v>3.3499181881779798E-5</c:v>
                </c:pt>
                <c:pt idx="56186">
                  <c:v>3.3496296964585801E-5</c:v>
                </c:pt>
                <c:pt idx="56187">
                  <c:v>3.3493455703137402E-5</c:v>
                </c:pt>
                <c:pt idx="56188">
                  <c:v>3.3490683563286398E-5</c:v>
                </c:pt>
                <c:pt idx="56189">
                  <c:v>3.3487925975350697E-5</c:v>
                </c:pt>
                <c:pt idx="56190">
                  <c:v>3.34851538354997E-5</c:v>
                </c:pt>
                <c:pt idx="56191">
                  <c:v>3.3482461731182398E-5</c:v>
                </c:pt>
                <c:pt idx="56192">
                  <c:v>3.3479504054412198E-5</c:v>
                </c:pt>
                <c:pt idx="56193">
                  <c:v>3.3476673706900301E-5</c:v>
                </c:pt>
                <c:pt idx="56194">
                  <c:v>3.3473927032901001E-5</c:v>
                </c:pt>
                <c:pt idx="56195">
                  <c:v>3.3471209462732097E-5</c:v>
                </c:pt>
                <c:pt idx="56196">
                  <c:v>3.3468360925326097E-5</c:v>
                </c:pt>
                <c:pt idx="56197">
                  <c:v>3.3465468732174499E-5</c:v>
                </c:pt>
                <c:pt idx="56198">
                  <c:v>3.34628493874334E-5</c:v>
                </c:pt>
                <c:pt idx="56199">
                  <c:v>3.3459971746196997E-5</c:v>
                </c:pt>
                <c:pt idx="56200">
                  <c:v>3.3457137760706198E-5</c:v>
                </c:pt>
                <c:pt idx="56201">
                  <c:v>3.34543547069188E-5</c:v>
                </c:pt>
                <c:pt idx="56202">
                  <c:v>3.3451618946855901E-5</c:v>
                </c:pt>
                <c:pt idx="56203">
                  <c:v>3.3448839531047297E-5</c:v>
                </c:pt>
                <c:pt idx="56204">
                  <c:v>3.34460710291751E-5</c:v>
                </c:pt>
                <c:pt idx="56205">
                  <c:v>3.3443211577832699E-5</c:v>
                </c:pt>
                <c:pt idx="56206">
                  <c:v>3.3440432162024101E-5</c:v>
                </c:pt>
                <c:pt idx="56207">
                  <c:v>3.3437732781749198E-5</c:v>
                </c:pt>
                <c:pt idx="56208">
                  <c:v>3.3434916986152503E-5</c:v>
                </c:pt>
                <c:pt idx="56209">
                  <c:v>3.3432228519814102E-5</c:v>
                </c:pt>
                <c:pt idx="56210">
                  <c:v>3.34293545165565E-5</c:v>
                </c:pt>
                <c:pt idx="56211">
                  <c:v>3.3426716981921298E-5</c:v>
                </c:pt>
                <c:pt idx="56212">
                  <c:v>3.3423857530578998E-5</c:v>
                </c:pt>
                <c:pt idx="56213">
                  <c:v>3.3421085390728001E-5</c:v>
                </c:pt>
                <c:pt idx="56214">
                  <c:v>3.3418367820559097E-5</c:v>
                </c:pt>
                <c:pt idx="56215">
                  <c:v>3.3415646612411399E-5</c:v>
                </c:pt>
                <c:pt idx="56216">
                  <c:v>3.3412790799047798E-5</c:v>
                </c:pt>
                <c:pt idx="56217">
                  <c:v>3.3410102332709398E-5</c:v>
                </c:pt>
                <c:pt idx="56218">
                  <c:v>3.3407261071260998E-5</c:v>
                </c:pt>
                <c:pt idx="56219">
                  <c:v>3.34044743794948E-5</c:v>
                </c:pt>
                <c:pt idx="56220">
                  <c:v>3.3401713153580197E-5</c:v>
                </c:pt>
                <c:pt idx="56221">
                  <c:v>3.3398930099792799E-5</c:v>
                </c:pt>
                <c:pt idx="56222">
                  <c:v>3.3396274375263602E-5</c:v>
                </c:pt>
                <c:pt idx="56223">
                  <c:v>3.3393534977221902E-5</c:v>
                </c:pt>
                <c:pt idx="56224">
                  <c:v>3.3390704629709897E-5</c:v>
                </c:pt>
                <c:pt idx="56225">
                  <c:v>3.3387976145604598E-5</c:v>
                </c:pt>
                <c:pt idx="56226">
                  <c:v>3.3385211281711202E-5</c:v>
                </c:pt>
                <c:pt idx="56227">
                  <c:v>3.3382511901436401E-5</c:v>
                </c:pt>
                <c:pt idx="56228">
                  <c:v>3.3379623346263502E-5</c:v>
                </c:pt>
                <c:pt idx="56229">
                  <c:v>3.33770258293953E-5</c:v>
                </c:pt>
                <c:pt idx="56230">
                  <c:v>3.3374275517417098E-5</c:v>
                </c:pt>
                <c:pt idx="56231">
                  <c:v>3.3371368772350197E-5</c:v>
                </c:pt>
                <c:pt idx="56232">
                  <c:v>3.3368738513672697E-5</c:v>
                </c:pt>
                <c:pt idx="56233">
                  <c:v>3.33659081661608E-5</c:v>
                </c:pt>
                <c:pt idx="56234">
                  <c:v>3.3363230613758801E-5</c:v>
                </c:pt>
                <c:pt idx="56235">
                  <c:v>3.3360509405611103E-5</c:v>
                </c:pt>
                <c:pt idx="56236">
                  <c:v>3.3357697247993201E-5</c:v>
                </c:pt>
                <c:pt idx="56237">
                  <c:v>3.3355008781654801E-5</c:v>
                </c:pt>
                <c:pt idx="56238">
                  <c:v>3.3352196624036899E-5</c:v>
                </c:pt>
                <c:pt idx="56239">
                  <c:v>3.3349533623550101E-5</c:v>
                </c:pt>
                <c:pt idx="56240">
                  <c:v>3.3346808777423603E-5</c:v>
                </c:pt>
                <c:pt idx="56241">
                  <c:v>3.3344032999593798E-5</c:v>
                </c:pt>
                <c:pt idx="56242">
                  <c:v>3.3341282687615603E-5</c:v>
                </c:pt>
                <c:pt idx="56243">
                  <c:v>3.33385796693619E-5</c:v>
                </c:pt>
                <c:pt idx="56244">
                  <c:v>3.33358293573838E-5</c:v>
                </c:pt>
                <c:pt idx="56245">
                  <c:v>3.3333144529024098E-5</c:v>
                </c:pt>
                <c:pt idx="56246">
                  <c:v>3.3330397855024798E-5</c:v>
                </c:pt>
                <c:pt idx="56247">
                  <c:v>3.3327643905067803E-5</c:v>
                </c:pt>
                <c:pt idx="56248">
                  <c:v>3.3324969990644597E-5</c:v>
                </c:pt>
                <c:pt idx="56249">
                  <c:v>3.33222560584545E-5</c:v>
                </c:pt>
                <c:pt idx="56250">
                  <c:v>3.3319396607112099E-5</c:v>
                </c:pt>
                <c:pt idx="56251">
                  <c:v>3.3316835470032001E-5</c:v>
                </c:pt>
                <c:pt idx="56252">
                  <c:v>3.3314045140286901E-5</c:v>
                </c:pt>
                <c:pt idx="56253">
                  <c:v>3.3311276638414697E-5</c:v>
                </c:pt>
                <c:pt idx="56254">
                  <c:v>3.3308595448033898E-5</c:v>
                </c:pt>
                <c:pt idx="56255">
                  <c:v>3.33060561388265E-5</c:v>
                </c:pt>
                <c:pt idx="56256">
                  <c:v>3.3303145755780901E-5</c:v>
                </c:pt>
                <c:pt idx="56257">
                  <c:v>3.3300497307209298E-5</c:v>
                </c:pt>
                <c:pt idx="56258">
                  <c:v>3.32977760990616E-5</c:v>
                </c:pt>
                <c:pt idx="56259">
                  <c:v>3.3295003959210603E-5</c:v>
                </c:pt>
                <c:pt idx="56260">
                  <c:v>3.3292355510639E-5</c:v>
                </c:pt>
                <c:pt idx="56261">
                  <c:v>3.32896670443006E-5</c:v>
                </c:pt>
                <c:pt idx="56262">
                  <c:v>3.32868803525343E-5</c:v>
                </c:pt>
                <c:pt idx="56263">
                  <c:v>3.3284188248217099E-5</c:v>
                </c:pt>
                <c:pt idx="56264">
                  <c:v>3.32815106958151E-5</c:v>
                </c:pt>
                <c:pt idx="56265">
                  <c:v>3.3278749469900497E-5</c:v>
                </c:pt>
                <c:pt idx="56266">
                  <c:v>3.3276075555477298E-5</c:v>
                </c:pt>
                <c:pt idx="56267">
                  <c:v>3.3273543522227603E-5</c:v>
                </c:pt>
                <c:pt idx="56268">
                  <c:v>3.3270658605033498E-5</c:v>
                </c:pt>
                <c:pt idx="56269">
                  <c:v>3.3267977414652698E-5</c:v>
                </c:pt>
                <c:pt idx="56270">
                  <c:v>3.3265296224271899E-5</c:v>
                </c:pt>
                <c:pt idx="56271">
                  <c:v>3.3262593206018203E-5</c:v>
                </c:pt>
                <c:pt idx="56272">
                  <c:v>3.3259879273828099E-5</c:v>
                </c:pt>
                <c:pt idx="56273">
                  <c:v>3.32571507897228E-5</c:v>
                </c:pt>
                <c:pt idx="56274">
                  <c:v>3.3254538720939302E-5</c:v>
                </c:pt>
                <c:pt idx="56275">
                  <c:v>3.3251853892579702E-5</c:v>
                </c:pt>
                <c:pt idx="56276">
                  <c:v>3.3249230909859802E-5</c:v>
                </c:pt>
                <c:pt idx="56277">
                  <c:v>3.3246447856072303E-5</c:v>
                </c:pt>
                <c:pt idx="56278">
                  <c:v>3.3243832149309997E-5</c:v>
                </c:pt>
                <c:pt idx="56279">
                  <c:v>3.3241038181586198E-5</c:v>
                </c:pt>
                <c:pt idx="56280">
                  <c:v>3.3238473406527198E-5</c:v>
                </c:pt>
                <c:pt idx="56281">
                  <c:v>3.3235781302209903E-5</c:v>
                </c:pt>
                <c:pt idx="56282">
                  <c:v>3.3232998248422498E-5</c:v>
                </c:pt>
                <c:pt idx="56283">
                  <c:v>3.3230360713787397E-5</c:v>
                </c:pt>
                <c:pt idx="56284">
                  <c:v>3.3227624953724403E-5</c:v>
                </c:pt>
                <c:pt idx="56285">
                  <c:v>3.3224961953237599E-5</c:v>
                </c:pt>
                <c:pt idx="56286">
                  <c:v>3.3222338970517699E-5</c:v>
                </c:pt>
                <c:pt idx="56287">
                  <c:v>3.3219632314285297E-5</c:v>
                </c:pt>
                <c:pt idx="56288">
                  <c:v>3.3216816518688602E-5</c:v>
                </c:pt>
                <c:pt idx="56289">
                  <c:v>3.3214269933523597E-5</c:v>
                </c:pt>
                <c:pt idx="56290">
                  <c:v>3.3211672416655401E-5</c:v>
                </c:pt>
                <c:pt idx="56291">
                  <c:v>3.3208918466698399E-5</c:v>
                </c:pt>
                <c:pt idx="56292">
                  <c:v>3.3206200896529501E-5</c:v>
                </c:pt>
                <c:pt idx="56293">
                  <c:v>3.3203607017639997E-5</c:v>
                </c:pt>
                <c:pt idx="56294">
                  <c:v>3.3200987672898898E-5</c:v>
                </c:pt>
                <c:pt idx="56295">
                  <c:v>3.3198368328157799E-5</c:v>
                </c:pt>
                <c:pt idx="56296">
                  <c:v>3.3195614378200803E-5</c:v>
                </c:pt>
                <c:pt idx="56297">
                  <c:v>3.3192976843565702E-5</c:v>
                </c:pt>
                <c:pt idx="56298">
                  <c:v>3.3190357498824603E-5</c:v>
                </c:pt>
                <c:pt idx="56299">
                  <c:v>3.3187494409503402E-5</c:v>
                </c:pt>
                <c:pt idx="56300">
                  <c:v>3.3184998756041703E-5</c:v>
                </c:pt>
                <c:pt idx="56301">
                  <c:v>3.3182321203639697E-5</c:v>
                </c:pt>
                <c:pt idx="56302">
                  <c:v>3.3179599995491999E-5</c:v>
                </c:pt>
                <c:pt idx="56303">
                  <c:v>3.3176951546920497E-5</c:v>
                </c:pt>
                <c:pt idx="56304">
                  <c:v>3.3174317650264102E-5</c:v>
                </c:pt>
                <c:pt idx="56305">
                  <c:v>3.3171589166158797E-5</c:v>
                </c:pt>
                <c:pt idx="56306">
                  <c:v>3.3169020753120997E-5</c:v>
                </c:pt>
                <c:pt idx="56307">
                  <c:v>3.3166357752634199E-5</c:v>
                </c:pt>
                <c:pt idx="56308">
                  <c:v>3.3163702028105002E-5</c:v>
                </c:pt>
                <c:pt idx="56309">
                  <c:v>3.31610608554911E-5</c:v>
                </c:pt>
                <c:pt idx="56310">
                  <c:v>3.3158343285322203E-5</c:v>
                </c:pt>
                <c:pt idx="56311">
                  <c:v>3.3155742130475098E-5</c:v>
                </c:pt>
                <c:pt idx="56312">
                  <c:v>3.3153097319882397E-5</c:v>
                </c:pt>
                <c:pt idx="56313">
                  <c:v>3.31504488713108E-5</c:v>
                </c:pt>
                <c:pt idx="56314">
                  <c:v>3.31477604049724E-5</c:v>
                </c:pt>
                <c:pt idx="56315">
                  <c:v>3.3145155612146502E-5</c:v>
                </c:pt>
                <c:pt idx="56316">
                  <c:v>3.3142485335702097E-5</c:v>
                </c:pt>
                <c:pt idx="56317">
                  <c:v>3.31399533024523E-5</c:v>
                </c:pt>
                <c:pt idx="56318">
                  <c:v>3.3137297577923198E-5</c:v>
                </c:pt>
                <c:pt idx="56319">
                  <c:v>3.31346382154152E-5</c:v>
                </c:pt>
                <c:pt idx="56320">
                  <c:v>3.3131924283225103E-5</c:v>
                </c:pt>
                <c:pt idx="56321">
                  <c:v>3.3129374060081298E-5</c:v>
                </c:pt>
                <c:pt idx="56322">
                  <c:v>3.3126663765870001E-5</c:v>
                </c:pt>
                <c:pt idx="56323">
                  <c:v>3.3124062611022998E-5</c:v>
                </c:pt>
                <c:pt idx="56324">
                  <c:v>3.3121501473942799E-5</c:v>
                </c:pt>
                <c:pt idx="56325">
                  <c:v>3.3118823921540698E-5</c:v>
                </c:pt>
                <c:pt idx="56326">
                  <c:v>3.3116131817223497E-5</c:v>
                </c:pt>
                <c:pt idx="56327">
                  <c:v>3.3113665267592303E-5</c:v>
                </c:pt>
                <c:pt idx="56328">
                  <c:v>3.31108494719956E-5</c:v>
                </c:pt>
                <c:pt idx="56329">
                  <c:v>3.3108324714703499E-5</c:v>
                </c:pt>
                <c:pt idx="56330">
                  <c:v>3.3105636248364997E-5</c:v>
                </c:pt>
                <c:pt idx="56331">
                  <c:v>3.31030278175604E-5</c:v>
                </c:pt>
                <c:pt idx="56332">
                  <c:v>3.3100404834840501E-5</c:v>
                </c:pt>
                <c:pt idx="56333">
                  <c:v>3.3097869163611897E-5</c:v>
                </c:pt>
                <c:pt idx="56334">
                  <c:v>3.3095253456849598E-5</c:v>
                </c:pt>
                <c:pt idx="56335">
                  <c:v>3.3092695957748199E-5</c:v>
                </c:pt>
                <c:pt idx="56336">
                  <c:v>3.3089916541939601E-5</c:v>
                </c:pt>
                <c:pt idx="56337">
                  <c:v>3.30873881466687E-5</c:v>
                </c:pt>
                <c:pt idx="56338">
                  <c:v>3.3084845199482502E-5</c:v>
                </c:pt>
                <c:pt idx="56339">
                  <c:v>3.3082058507716297E-5</c:v>
                </c:pt>
                <c:pt idx="56340">
                  <c:v>3.3079511922551299E-5</c:v>
                </c:pt>
                <c:pt idx="56341">
                  <c:v>3.3077019907068502E-5</c:v>
                </c:pt>
                <c:pt idx="56342">
                  <c:v>3.3074360544560497E-5</c:v>
                </c:pt>
                <c:pt idx="56343">
                  <c:v>3.30717630276922E-5</c:v>
                </c:pt>
                <c:pt idx="56344">
                  <c:v>3.3069110941141803E-5</c:v>
                </c:pt>
                <c:pt idx="56345">
                  <c:v>3.30665607179981E-5</c:v>
                </c:pt>
                <c:pt idx="56346">
                  <c:v>3.3063864975701997E-5</c:v>
                </c:pt>
                <c:pt idx="56347">
                  <c:v>3.3061187423299998E-5</c:v>
                </c:pt>
                <c:pt idx="56348">
                  <c:v>3.3058651752071503E-5</c:v>
                </c:pt>
                <c:pt idx="56349">
                  <c:v>3.3056188840419E-5</c:v>
                </c:pt>
                <c:pt idx="56350">
                  <c:v>3.3053489460144199E-5</c:v>
                </c:pt>
                <c:pt idx="56351">
                  <c:v>3.3050953788915602E-5</c:v>
                </c:pt>
                <c:pt idx="56352">
                  <c:v>3.3048338082153303E-5</c:v>
                </c:pt>
                <c:pt idx="56353">
                  <c:v>3.3045747841242701E-5</c:v>
                </c:pt>
                <c:pt idx="56354">
                  <c:v>3.30431648762897E-5</c:v>
                </c:pt>
                <c:pt idx="56355">
                  <c:v>3.3040636481018703E-5</c:v>
                </c:pt>
                <c:pt idx="56356">
                  <c:v>3.3037991670426002E-5</c:v>
                </c:pt>
                <c:pt idx="56357">
                  <c:v>3.3035474189091501E-5</c:v>
                </c:pt>
                <c:pt idx="56358">
                  <c:v>3.3032865758286803E-5</c:v>
                </c:pt>
                <c:pt idx="56359">
                  <c:v>3.3030308259185397E-5</c:v>
                </c:pt>
                <c:pt idx="56360">
                  <c:v>3.30276634485926E-5</c:v>
                </c:pt>
                <c:pt idx="56361">
                  <c:v>3.3025193260982599E-5</c:v>
                </c:pt>
                <c:pt idx="56362">
                  <c:v>3.3022475690813701E-5</c:v>
                </c:pt>
                <c:pt idx="56363">
                  <c:v>3.3019863622030203E-5</c:v>
                </c:pt>
                <c:pt idx="56364">
                  <c:v>3.3017400710377802E-5</c:v>
                </c:pt>
                <c:pt idx="56365">
                  <c:v>3.3014814107446E-5</c:v>
                </c:pt>
                <c:pt idx="56366">
                  <c:v>3.3012271160259802E-5</c:v>
                </c:pt>
                <c:pt idx="56367">
                  <c:v>3.3009626349667101E-5</c:v>
                </c:pt>
                <c:pt idx="56368">
                  <c:v>3.3007039746735198E-5</c:v>
                </c:pt>
                <c:pt idx="56369">
                  <c:v>3.3004555007210001E-5</c:v>
                </c:pt>
                <c:pt idx="56370">
                  <c:v>3.3001961128320498E-5</c:v>
                </c:pt>
                <c:pt idx="56371">
                  <c:v>3.2999279937939698E-5</c:v>
                </c:pt>
                <c:pt idx="56372">
                  <c:v>3.2996751542668803E-5</c:v>
                </c:pt>
                <c:pt idx="56373">
                  <c:v>3.2994095818139599E-5</c:v>
                </c:pt>
                <c:pt idx="56374">
                  <c:v>3.2991687476169298E-5</c:v>
                </c:pt>
                <c:pt idx="56375">
                  <c:v>3.2989108149195097E-5</c:v>
                </c:pt>
                <c:pt idx="56376">
                  <c:v>3.29864633386023E-5</c:v>
                </c:pt>
                <c:pt idx="56377">
                  <c:v>3.2983982237055898E-5</c:v>
                </c:pt>
                <c:pt idx="56378">
                  <c:v>3.2981468393700197E-5</c:v>
                </c:pt>
                <c:pt idx="56379">
                  <c:v>3.2978929084492902E-5</c:v>
                </c:pt>
                <c:pt idx="56380">
                  <c:v>3.2976218790281598E-5</c:v>
                </c:pt>
                <c:pt idx="56381">
                  <c:v>3.2973639463307302E-5</c:v>
                </c:pt>
                <c:pt idx="56382">
                  <c:v>3.2971194741548997E-5</c:v>
                </c:pt>
                <c:pt idx="56383">
                  <c:v>3.2968633604468798E-5</c:v>
                </c:pt>
                <c:pt idx="56384">
                  <c:v>3.2965948776109097E-5</c:v>
                </c:pt>
                <c:pt idx="56385">
                  <c:v>3.2963558624032898E-5</c:v>
                </c:pt>
                <c:pt idx="56386">
                  <c:v>3.2960935641312999E-5</c:v>
                </c:pt>
                <c:pt idx="56387">
                  <c:v>3.2958465453702997E-5</c:v>
                </c:pt>
                <c:pt idx="56388">
                  <c:v>3.2955980714177699E-5</c:v>
                </c:pt>
                <c:pt idx="56389">
                  <c:v>3.3295364119112498E-5</c:v>
                </c:pt>
                <c:pt idx="56390">
                  <c:v>3.3333137253066498E-5</c:v>
                </c:pt>
                <c:pt idx="56391">
                  <c:v>3.41159648087341E-5</c:v>
                </c:pt>
                <c:pt idx="56392">
                  <c:v>3.4898479498224299E-5</c:v>
                </c:pt>
                <c:pt idx="56393">
                  <c:v>3.54201874870341E-5</c:v>
                </c:pt>
                <c:pt idx="56394">
                  <c:v>3.5549637686926899E-5</c:v>
                </c:pt>
                <c:pt idx="56395">
                  <c:v>3.5382159694563597E-5</c:v>
                </c:pt>
                <c:pt idx="56396">
                  <c:v>3.5002645745407797E-5</c:v>
                </c:pt>
                <c:pt idx="56397">
                  <c:v>3.4570246498333297E-5</c:v>
                </c:pt>
                <c:pt idx="56398">
                  <c:v>3.41605846188031E-5</c:v>
                </c:pt>
                <c:pt idx="56399">
                  <c:v>3.3850410545710501E-5</c:v>
                </c:pt>
                <c:pt idx="56400">
                  <c:v>3.3676729799481102E-5</c:v>
                </c:pt>
                <c:pt idx="56401">
                  <c:v>3.3656502637313699E-5</c:v>
                </c:pt>
                <c:pt idx="56402">
                  <c:v>3.3770942536648397E-5</c:v>
                </c:pt>
                <c:pt idx="56403">
                  <c:v>3.3967902709264301E-5</c:v>
                </c:pt>
                <c:pt idx="56404">
                  <c:v>3.4180855436716202E-5</c:v>
                </c:pt>
                <c:pt idx="56405">
                  <c:v>3.43468818755355E-5</c:v>
                </c:pt>
                <c:pt idx="56406">
                  <c:v>3.4439348382875303E-5</c:v>
                </c:pt>
                <c:pt idx="56407">
                  <c:v>3.4449440136086202E-5</c:v>
                </c:pt>
                <c:pt idx="56408">
                  <c:v>3.4402499295538298E-5</c:v>
                </c:pt>
                <c:pt idx="56409">
                  <c:v>3.43104220519308E-5</c:v>
                </c:pt>
                <c:pt idx="56410">
                  <c:v>3.4195629268651801E-5</c:v>
                </c:pt>
                <c:pt idx="56411">
                  <c:v>3.4063417842844501E-5</c:v>
                </c:pt>
                <c:pt idx="56412">
                  <c:v>3.3929172786884003E-5</c:v>
                </c:pt>
                <c:pt idx="56413">
                  <c:v>3.3804542908910703E-5</c:v>
                </c:pt>
                <c:pt idx="56414">
                  <c:v>2.6869289577007298E-3</c:v>
                </c:pt>
                <c:pt idx="56415">
                  <c:v>4.41884156316519E-4</c:v>
                </c:pt>
                <c:pt idx="56416">
                  <c:v>2.7804919518530399E-3</c:v>
                </c:pt>
                <c:pt idx="56417">
                  <c:v>9.7113492665812395E-4</c:v>
                </c:pt>
                <c:pt idx="56418">
                  <c:v>5.9515057364478696E-4</c:v>
                </c:pt>
                <c:pt idx="56419">
                  <c:v>1.85264809988439E-3</c:v>
                </c:pt>
                <c:pt idx="56420">
                  <c:v>1.0426784865558199E-3</c:v>
                </c:pt>
                <c:pt idx="56421">
                  <c:v>3.1323559232987501E-4</c:v>
                </c:pt>
                <c:pt idx="56422">
                  <c:v>1.18091353215277E-3</c:v>
                </c:pt>
                <c:pt idx="56423">
                  <c:v>1.0696970857679801E-3</c:v>
                </c:pt>
                <c:pt idx="56424">
                  <c:v>2.41709058173001E-4</c:v>
                </c:pt>
                <c:pt idx="56425">
                  <c:v>5.1819265354424704E-4</c:v>
                </c:pt>
                <c:pt idx="56426">
                  <c:v>8.5363851394504298E-4</c:v>
                </c:pt>
                <c:pt idx="56427">
                  <c:v>3.4066979424096601E-4</c:v>
                </c:pt>
                <c:pt idx="56428">
                  <c:v>9.7766889666672796E-5</c:v>
                </c:pt>
                <c:pt idx="56429">
                  <c:v>5.2727735601365599E-4</c:v>
                </c:pt>
                <c:pt idx="56430">
                  <c:v>4.7202868154272399E-4</c:v>
                </c:pt>
                <c:pt idx="56431">
                  <c:v>1.2652575969695999E-4</c:v>
                </c:pt>
                <c:pt idx="56432">
                  <c:v>2.9221529257483802E-4</c:v>
                </c:pt>
                <c:pt idx="56433">
                  <c:v>4.2015136568807098E-4</c:v>
                </c:pt>
                <c:pt idx="56434">
                  <c:v>1.64240336744115E-4</c:v>
                </c:pt>
                <c:pt idx="56435">
                  <c:v>5.9527821576921303E-5</c:v>
                </c:pt>
                <c:pt idx="56436">
                  <c:v>2.4452418438158902E-4</c:v>
                </c:pt>
                <c:pt idx="56437">
                  <c:v>2.41711779381148E-4</c:v>
                </c:pt>
                <c:pt idx="56438">
                  <c:v>8.9075365394819501E-5</c:v>
                </c:pt>
                <c:pt idx="56439">
                  <c:v>1.3382201723288701E-4</c:v>
                </c:pt>
                <c:pt idx="56440">
                  <c:v>2.2858341981191199E-4</c:v>
                </c:pt>
                <c:pt idx="56441">
                  <c:v>1.422178465873E-4</c:v>
                </c:pt>
                <c:pt idx="56442">
                  <c:v>4.9843976739794002E-5</c:v>
                </c:pt>
                <c:pt idx="56443">
                  <c:v>1.0917449981207E-4</c:v>
                </c:pt>
                <c:pt idx="56444">
                  <c:v>1.3692160428035999E-4</c:v>
                </c:pt>
                <c:pt idx="56445">
                  <c:v>6.04369852226228E-5</c:v>
                </c:pt>
                <c:pt idx="56446">
                  <c:v>5.5847001931397197E-5</c:v>
                </c:pt>
                <c:pt idx="56447">
                  <c:v>1.17218471132219E-4</c:v>
                </c:pt>
                <c:pt idx="56448">
                  <c:v>9.9832388514187201E-5</c:v>
                </c:pt>
                <c:pt idx="56449">
                  <c:v>4.8043886636151001E-5</c:v>
                </c:pt>
                <c:pt idx="56450">
                  <c:v>6.5867570810951306E-5</c:v>
                </c:pt>
                <c:pt idx="56451">
                  <c:v>8.6932537669781595E-5</c:v>
                </c:pt>
                <c:pt idx="56452">
                  <c:v>5.1477672968758297E-5</c:v>
                </c:pt>
                <c:pt idx="56453">
                  <c:v>3.6944864405086298E-5</c:v>
                </c:pt>
                <c:pt idx="56454">
                  <c:v>6.5640371758490801E-5</c:v>
                </c:pt>
                <c:pt idx="56455">
                  <c:v>6.8101391661912203E-5</c:v>
                </c:pt>
                <c:pt idx="56456">
                  <c:v>4.3967087549390298E-5</c:v>
                </c:pt>
                <c:pt idx="56457">
                  <c:v>4.7325927880592597E-5</c:v>
                </c:pt>
                <c:pt idx="56458">
                  <c:v>6.2576247728429694E-5</c:v>
                </c:pt>
                <c:pt idx="56459">
                  <c:v>5.0135444325860603E-5</c:v>
                </c:pt>
                <c:pt idx="56460">
                  <c:v>3.5907130950363299E-5</c:v>
                </c:pt>
                <c:pt idx="56461">
                  <c:v>4.5439977839123498E-5</c:v>
                </c:pt>
                <c:pt idx="56462">
                  <c:v>5.0422015192452798E-5</c:v>
                </c:pt>
                <c:pt idx="56463">
                  <c:v>3.9209822716657099E-5</c:v>
                </c:pt>
                <c:pt idx="56464">
                  <c:v>3.8001344364602098E-5</c:v>
                </c:pt>
                <c:pt idx="56465">
                  <c:v>4.7281318984460099E-5</c:v>
                </c:pt>
                <c:pt idx="56466">
                  <c:v>4.4448581320466501E-5</c:v>
                </c:pt>
                <c:pt idx="56467">
                  <c:v>3.6287365219322998E-5</c:v>
                </c:pt>
                <c:pt idx="56468">
                  <c:v>3.8997470255708302E-5</c:v>
                </c:pt>
                <c:pt idx="56469">
                  <c:v>4.2360625229775899E-5</c:v>
                </c:pt>
                <c:pt idx="56470">
                  <c:v>3.7256824725773199E-5</c:v>
                </c:pt>
                <c:pt idx="56471">
                  <c:v>3.5022276279050897E-5</c:v>
                </c:pt>
                <c:pt idx="56472">
                  <c:v>3.9431353798136102E-5</c:v>
                </c:pt>
                <c:pt idx="56473">
                  <c:v>3.9711132558295503E-5</c:v>
                </c:pt>
                <c:pt idx="56474">
                  <c:v>3.5840486816596199E-5</c:v>
                </c:pt>
                <c:pt idx="56475">
                  <c:v>3.6314399039838497E-5</c:v>
                </c:pt>
                <c:pt idx="56476">
                  <c:v>3.8457048503914801E-5</c:v>
                </c:pt>
                <c:pt idx="56477">
                  <c:v>3.64547486242372E-5</c:v>
                </c:pt>
                <c:pt idx="56478">
                  <c:v>3.4509052056819201E-5</c:v>
                </c:pt>
                <c:pt idx="56479">
                  <c:v>3.6206456570653197E-5</c:v>
                </c:pt>
                <c:pt idx="56480">
                  <c:v>3.6987068597227301E-5</c:v>
                </c:pt>
                <c:pt idx="56481">
                  <c:v>3.5269469663035097E-5</c:v>
                </c:pt>
                <c:pt idx="56482">
                  <c:v>3.5110984754283001E-5</c:v>
                </c:pt>
                <c:pt idx="56483">
                  <c:v>3.6345736589282697E-5</c:v>
                </c:pt>
                <c:pt idx="56484">
                  <c:v>3.5726592614082599E-5</c:v>
                </c:pt>
                <c:pt idx="56485">
                  <c:v>3.4493539715185802E-5</c:v>
                </c:pt>
                <c:pt idx="56486">
                  <c:v>3.4987511753570302E-5</c:v>
                </c:pt>
                <c:pt idx="56487">
                  <c:v>3.55328738805838E-5</c:v>
                </c:pt>
                <c:pt idx="56488">
                  <c:v>3.4793774830177399E-5</c:v>
                </c:pt>
                <c:pt idx="56489">
                  <c:v>3.4528457035776201E-5</c:v>
                </c:pt>
                <c:pt idx="56490">
                  <c:v>3.5174867662135498E-5</c:v>
                </c:pt>
                <c:pt idx="56491">
                  <c:v>3.5111290344502797E-5</c:v>
                </c:pt>
                <c:pt idx="56492">
                  <c:v>3.44801155733876E-5</c:v>
                </c:pt>
                <c:pt idx="56493">
                  <c:v>3.4567678085295497E-5</c:v>
                </c:pt>
                <c:pt idx="56494">
                  <c:v>3.4882606996688999E-5</c:v>
                </c:pt>
                <c:pt idx="56495">
                  <c:v>3.4577707992866601E-5</c:v>
                </c:pt>
                <c:pt idx="56496">
                  <c:v>3.4347751352470402E-5</c:v>
                </c:pt>
                <c:pt idx="56497">
                  <c:v>3.4641190723050399E-5</c:v>
                </c:pt>
                <c:pt idx="56498">
                  <c:v>3.4718657843768597E-5</c:v>
                </c:pt>
                <c:pt idx="56499">
                  <c:v>3.4432963730068898E-5</c:v>
                </c:pt>
                <c:pt idx="56500">
                  <c:v>3.4417076676618301E-5</c:v>
                </c:pt>
                <c:pt idx="56501">
                  <c:v>3.45837324857712E-5</c:v>
                </c:pt>
                <c:pt idx="56502">
                  <c:v>3.4464079362805899E-5</c:v>
                </c:pt>
                <c:pt idx="56503">
                  <c:v>3.4303830034332302E-5</c:v>
                </c:pt>
                <c:pt idx="56504">
                  <c:v>3.4411103115417097E-5</c:v>
                </c:pt>
                <c:pt idx="56505">
                  <c:v>3.4483597119106E-5</c:v>
                </c:pt>
                <c:pt idx="56506">
                  <c:v>3.4362321457592798E-5</c:v>
                </c:pt>
                <c:pt idx="56507">
                  <c:v>3.4333213989157203E-5</c:v>
                </c:pt>
                <c:pt idx="56508">
                  <c:v>3.4421122109051801E-5</c:v>
                </c:pt>
                <c:pt idx="56509">
                  <c:v>3.4385480830678703E-5</c:v>
                </c:pt>
                <c:pt idx="56510">
                  <c:v>3.4291795600438497E-5</c:v>
                </c:pt>
                <c:pt idx="56511">
                  <c:v>3.4321750717936097E-5</c:v>
                </c:pt>
                <c:pt idx="56512">
                  <c:v>3.4365570172667503E-5</c:v>
                </c:pt>
                <c:pt idx="56513">
                  <c:v>3.4314343793084798E-5</c:v>
                </c:pt>
                <c:pt idx="56514">
                  <c:v>3.4289871109649498E-5</c:v>
                </c:pt>
                <c:pt idx="56515">
                  <c:v>3.4333956136833897E-5</c:v>
                </c:pt>
                <c:pt idx="56516">
                  <c:v>3.4329183108638999E-5</c:v>
                </c:pt>
                <c:pt idx="56517">
                  <c:v>3.4280768886674202E-5</c:v>
                </c:pt>
                <c:pt idx="56518">
                  <c:v>3.4284108551219099E-5</c:v>
                </c:pt>
                <c:pt idx="56519">
                  <c:v>3.4305521694477702E-5</c:v>
                </c:pt>
                <c:pt idx="56520">
                  <c:v>3.4281758416909697E-5</c:v>
                </c:pt>
                <c:pt idx="56521">
                  <c:v>3.4263146517332603E-5</c:v>
                </c:pt>
                <c:pt idx="56522">
                  <c:v>3.4282165870536098E-5</c:v>
                </c:pt>
                <c:pt idx="56523">
                  <c:v>3.4284941648365903E-5</c:v>
                </c:pt>
                <c:pt idx="56524">
                  <c:v>3.4261618566233699E-5</c:v>
                </c:pt>
                <c:pt idx="56525">
                  <c:v>3.4258620871696601E-5</c:v>
                </c:pt>
                <c:pt idx="56526">
                  <c:v>3.4268396120751297E-5</c:v>
                </c:pt>
                <c:pt idx="56527">
                  <c:v>3.4257402148796198E-5</c:v>
                </c:pt>
                <c:pt idx="56528">
                  <c:v>3.4244549169670797E-5</c:v>
                </c:pt>
                <c:pt idx="56529">
                  <c:v>3.42510866175871E-5</c:v>
                </c:pt>
                <c:pt idx="56530">
                  <c:v>3.4253600460942801E-5</c:v>
                </c:pt>
                <c:pt idx="56531">
                  <c:v>3.4242442779941498E-5</c:v>
                </c:pt>
                <c:pt idx="56532">
                  <c:v>3.4238910302519798E-5</c:v>
                </c:pt>
                <c:pt idx="56533">
                  <c:v>3.4243006666656597E-5</c:v>
                </c:pt>
                <c:pt idx="56534">
                  <c:v>3.4237549698445899E-5</c:v>
                </c:pt>
                <c:pt idx="56535">
                  <c:v>3.4229138691443903E-5</c:v>
                </c:pt>
                <c:pt idx="56536">
                  <c:v>3.4229880839120597E-5</c:v>
                </c:pt>
                <c:pt idx="56537">
                  <c:v>3.4230673918500502E-5</c:v>
                </c:pt>
                <c:pt idx="56538">
                  <c:v>3.4224587579956299E-5</c:v>
                </c:pt>
                <c:pt idx="56539">
                  <c:v>3.4221295209135901E-5</c:v>
                </c:pt>
                <c:pt idx="56540">
                  <c:v>3.4222368412883898E-5</c:v>
                </c:pt>
                <c:pt idx="56541">
                  <c:v>3.4219287044834298E-5</c:v>
                </c:pt>
                <c:pt idx="56542">
                  <c:v>3.4213859180454199E-5</c:v>
                </c:pt>
                <c:pt idx="56543">
                  <c:v>3.4212640457553803E-5</c:v>
                </c:pt>
                <c:pt idx="56544">
                  <c:v>3.4211854654131498E-5</c:v>
                </c:pt>
                <c:pt idx="56545">
                  <c:v>3.4208071156172102E-5</c:v>
                </c:pt>
                <c:pt idx="56546">
                  <c:v>3.4205051633762202E-5</c:v>
                </c:pt>
                <c:pt idx="56547">
                  <c:v>3.4204618714284098E-5</c:v>
                </c:pt>
                <c:pt idx="56548">
                  <c:v>3.4202479582745602E-5</c:v>
                </c:pt>
                <c:pt idx="56549">
                  <c:v>3.4198776120320003E-5</c:v>
                </c:pt>
                <c:pt idx="56550">
                  <c:v>3.4196971682831598E-5</c:v>
                </c:pt>
                <c:pt idx="56551">
                  <c:v>3.4195563785033301E-5</c:v>
                </c:pt>
                <c:pt idx="56552">
                  <c:v>3.41925988323055E-5</c:v>
                </c:pt>
                <c:pt idx="56553">
                  <c:v>3.4189950383733999E-5</c:v>
                </c:pt>
                <c:pt idx="56554">
                  <c:v>3.4188589779660099E-5</c:v>
                </c:pt>
                <c:pt idx="56555">
                  <c:v>3.4186476113973199E-5</c:v>
                </c:pt>
                <c:pt idx="56556">
                  <c:v>3.4183718526037403E-5</c:v>
                </c:pt>
                <c:pt idx="56557">
                  <c:v>3.4181652154075002E-5</c:v>
                </c:pt>
                <c:pt idx="56558">
                  <c:v>3.4179956855950897E-5</c:v>
                </c:pt>
                <c:pt idx="56559">
                  <c:v>3.4177552151959403E-5</c:v>
                </c:pt>
                <c:pt idx="56560">
                  <c:v>3.4174950997112299E-5</c:v>
                </c:pt>
                <c:pt idx="56561">
                  <c:v>3.4173350286437199E-5</c:v>
                </c:pt>
                <c:pt idx="56562">
                  <c:v>3.4171174775110598E-5</c:v>
                </c:pt>
                <c:pt idx="56563">
                  <c:v>3.4168839192716398E-5</c:v>
                </c:pt>
                <c:pt idx="56564">
                  <c:v>3.41668019245844E-5</c:v>
                </c:pt>
                <c:pt idx="56565">
                  <c:v>3.4164797398261699E-5</c:v>
                </c:pt>
                <c:pt idx="56566">
                  <c:v>3.4162589145125801E-5</c:v>
                </c:pt>
                <c:pt idx="56567">
                  <c:v>3.4160253562731702E-5</c:v>
                </c:pt>
                <c:pt idx="56568">
                  <c:v>3.41584673151374E-5</c:v>
                </c:pt>
                <c:pt idx="56569">
                  <c:v>3.4156331821577603E-5</c:v>
                </c:pt>
                <c:pt idx="56570">
                  <c:v>3.4154101740568903E-5</c:v>
                </c:pt>
                <c:pt idx="56571">
                  <c:v>3.4152086300309802E-5</c:v>
                </c:pt>
                <c:pt idx="56572">
                  <c:v>3.4150103601859903E-5</c:v>
                </c:pt>
                <c:pt idx="56573">
                  <c:v>3.4148011764045798E-5</c:v>
                </c:pt>
                <c:pt idx="56574">
                  <c:v>3.41457416652702E-5</c:v>
                </c:pt>
                <c:pt idx="56575">
                  <c:v>3.4143908123951399E-5</c:v>
                </c:pt>
                <c:pt idx="56576">
                  <c:v>3.4141739888582399E-5</c:v>
                </c:pt>
                <c:pt idx="56577">
                  <c:v>3.4139677154598798E-5</c:v>
                </c:pt>
                <c:pt idx="56578">
                  <c:v>3.4137556212954203E-5</c:v>
                </c:pt>
                <c:pt idx="56579">
                  <c:v>3.4135497116949402E-5</c:v>
                </c:pt>
                <c:pt idx="56580">
                  <c:v>3.4133507142541903E-5</c:v>
                </c:pt>
                <c:pt idx="56581">
                  <c:v>3.4131378924939802E-5</c:v>
                </c:pt>
                <c:pt idx="56582">
                  <c:v>3.4129374398617101E-5</c:v>
                </c:pt>
                <c:pt idx="56583">
                  <c:v>3.4127322578569901E-5</c:v>
                </c:pt>
                <c:pt idx="56584">
                  <c:v>3.4125296224374297E-5</c:v>
                </c:pt>
                <c:pt idx="56585">
                  <c:v>3.4123127989005297E-5</c:v>
                </c:pt>
                <c:pt idx="56586">
                  <c:v>3.4121221688110402E-5</c:v>
                </c:pt>
                <c:pt idx="56587">
                  <c:v>3.41190534527413E-5</c:v>
                </c:pt>
                <c:pt idx="56588">
                  <c:v>3.4117154427803999E-5</c:v>
                </c:pt>
                <c:pt idx="56589">
                  <c:v>3.4115073503926403E-5</c:v>
                </c:pt>
                <c:pt idx="56590">
                  <c:v>3.4113116271328201E-5</c:v>
                </c:pt>
                <c:pt idx="56591">
                  <c:v>3.4111006243620102E-5</c:v>
                </c:pt>
                <c:pt idx="56592">
                  <c:v>3.4108998079318499E-5</c:v>
                </c:pt>
                <c:pt idx="56593">
                  <c:v>3.4107000828953501E-5</c:v>
                </c:pt>
                <c:pt idx="56594">
                  <c:v>3.4105043596355197E-5</c:v>
                </c:pt>
                <c:pt idx="56595">
                  <c:v>3.4102955396520001E-5</c:v>
                </c:pt>
                <c:pt idx="56596">
                  <c:v>3.4100983612006503E-5</c:v>
                </c:pt>
                <c:pt idx="56597">
                  <c:v>3.4098902688128901E-5</c:v>
                </c:pt>
                <c:pt idx="56598">
                  <c:v>3.4096890885848498E-5</c:v>
                </c:pt>
                <c:pt idx="56599">
                  <c:v>3.4094973671017201E-5</c:v>
                </c:pt>
                <c:pt idx="56600">
                  <c:v>3.40928418154363E-5</c:v>
                </c:pt>
                <c:pt idx="56601">
                  <c:v>3.4090986446244601E-5</c:v>
                </c:pt>
                <c:pt idx="56602">
                  <c:v>3.4088923712261001E-5</c:v>
                </c:pt>
                <c:pt idx="56603">
                  <c:v>3.4086962841683999E-5</c:v>
                </c:pt>
                <c:pt idx="56604">
                  <c:v>3.4085005609085797E-5</c:v>
                </c:pt>
                <c:pt idx="56605">
                  <c:v>3.4083008358720697E-5</c:v>
                </c:pt>
                <c:pt idx="56606">
                  <c:v>3.4080985642504001E-5</c:v>
                </c:pt>
                <c:pt idx="56607">
                  <c:v>3.4079032047884498E-5</c:v>
                </c:pt>
                <c:pt idx="56608">
                  <c:v>3.4077071177307503E-5</c:v>
                </c:pt>
                <c:pt idx="56609">
                  <c:v>3.4075084840878797E-5</c:v>
                </c:pt>
                <c:pt idx="56610">
                  <c:v>3.4073094866471399E-5</c:v>
                </c:pt>
                <c:pt idx="56611">
                  <c:v>3.4071079426212202E-5</c:v>
                </c:pt>
                <c:pt idx="56612">
                  <c:v>3.4069187677232501E-5</c:v>
                </c:pt>
                <c:pt idx="56613">
                  <c:v>3.4067303204210502E-5</c:v>
                </c:pt>
                <c:pt idx="56614">
                  <c:v>3.4065284125972499E-5</c:v>
                </c:pt>
                <c:pt idx="56615">
                  <c:v>3.4063203202094903E-5</c:v>
                </c:pt>
                <c:pt idx="56616">
                  <c:v>3.4061329643009197E-5</c:v>
                </c:pt>
                <c:pt idx="56617">
                  <c:v>3.4059394238283898E-5</c:v>
                </c:pt>
                <c:pt idx="56618">
                  <c:v>3.40574733854737E-5</c:v>
                </c:pt>
                <c:pt idx="56619">
                  <c:v>3.4055370633723201E-5</c:v>
                </c:pt>
                <c:pt idx="56620">
                  <c:v>3.4053518902510398E-5</c:v>
                </c:pt>
                <c:pt idx="56621">
                  <c:v>3.4051547117997002E-5</c:v>
                </c:pt>
                <c:pt idx="56622">
                  <c:v>3.4049688110826503E-5</c:v>
                </c:pt>
                <c:pt idx="56623">
                  <c:v>3.4047679946525002E-5</c:v>
                </c:pt>
                <c:pt idx="56624">
                  <c:v>3.4045689972117503E-5</c:v>
                </c:pt>
                <c:pt idx="56625">
                  <c:v>3.4043805499095497E-5</c:v>
                </c:pt>
                <c:pt idx="56626">
                  <c:v>3.4041888284264098E-5</c:v>
                </c:pt>
                <c:pt idx="56627">
                  <c:v>3.4039909223793102E-5</c:v>
                </c:pt>
                <c:pt idx="56628">
                  <c:v>3.4038122976198799E-5</c:v>
                </c:pt>
                <c:pt idx="56629">
                  <c:v>3.4036125725833699E-5</c:v>
                </c:pt>
                <c:pt idx="56630">
                  <c:v>3.40342048730235E-5</c:v>
                </c:pt>
                <c:pt idx="56631">
                  <c:v>3.4032313124043901E-5</c:v>
                </c:pt>
                <c:pt idx="56632">
                  <c:v>3.4030374081339701E-5</c:v>
                </c:pt>
                <c:pt idx="56633">
                  <c:v>3.4028445952571901E-5</c:v>
                </c:pt>
                <c:pt idx="56634">
                  <c:v>3.40264923579525E-5</c:v>
                </c:pt>
                <c:pt idx="56635">
                  <c:v>3.4024589695036398E-5</c:v>
                </c:pt>
                <c:pt idx="56636">
                  <c:v>3.4022603358607699E-5</c:v>
                </c:pt>
                <c:pt idx="56637">
                  <c:v>3.4020769817288999E-5</c:v>
                </c:pt>
                <c:pt idx="56638">
                  <c:v>3.4018947189906598E-5</c:v>
                </c:pt>
                <c:pt idx="56639">
                  <c:v>3.4017120924545398E-5</c:v>
                </c:pt>
                <c:pt idx="56640">
                  <c:v>3.4015021810773801E-5</c:v>
                </c:pt>
                <c:pt idx="56641">
                  <c:v>3.4013221011264202E-5</c:v>
                </c:pt>
                <c:pt idx="56642">
                  <c:v>3.4011307434411699E-5</c:v>
                </c:pt>
                <c:pt idx="56643">
                  <c:v>3.4009499358944602E-5</c:v>
                </c:pt>
                <c:pt idx="56644">
                  <c:v>3.40076658176258E-5</c:v>
                </c:pt>
                <c:pt idx="56645">
                  <c:v>3.4005872294073897E-5</c:v>
                </c:pt>
                <c:pt idx="56646">
                  <c:v>3.4003925975412103E-5</c:v>
                </c:pt>
                <c:pt idx="56647">
                  <c:v>3.4002005122601999E-5</c:v>
                </c:pt>
                <c:pt idx="56648">
                  <c:v>3.4000193409156E-5</c:v>
                </c:pt>
                <c:pt idx="56649">
                  <c:v>3.3998243452515399E-5</c:v>
                </c:pt>
                <c:pt idx="56650">
                  <c:v>3.3996329875662903E-5</c:v>
                </c:pt>
                <c:pt idx="56651">
                  <c:v>3.3994507248280597E-5</c:v>
                </c:pt>
                <c:pt idx="56652">
                  <c:v>3.3992640965152498E-5</c:v>
                </c:pt>
                <c:pt idx="56653">
                  <c:v>3.3990734664257602E-5</c:v>
                </c:pt>
                <c:pt idx="56654">
                  <c:v>3.3989002986345399E-5</c:v>
                </c:pt>
                <c:pt idx="56655">
                  <c:v>3.39871767209843E-5</c:v>
                </c:pt>
                <c:pt idx="56656">
                  <c:v>3.39852376782801E-5</c:v>
                </c:pt>
                <c:pt idx="56657">
                  <c:v>3.3983371395152103E-5</c:v>
                </c:pt>
                <c:pt idx="56658">
                  <c:v>3.3981494198087603E-5</c:v>
                </c:pt>
                <c:pt idx="56659">
                  <c:v>3.3979653380811201E-5</c:v>
                </c:pt>
                <c:pt idx="56660">
                  <c:v>3.3977783459704403E-5</c:v>
                </c:pt>
                <c:pt idx="56661">
                  <c:v>3.3976080885622603E-5</c:v>
                </c:pt>
                <c:pt idx="56662">
                  <c:v>3.3974189136643003E-5</c:v>
                </c:pt>
                <c:pt idx="56663">
                  <c:v>3.3972359233303002E-5</c:v>
                </c:pt>
                <c:pt idx="56664">
                  <c:v>3.3970522054005401E-5</c:v>
                </c:pt>
                <c:pt idx="56665">
                  <c:v>3.3968775824177997E-5</c:v>
                </c:pt>
                <c:pt idx="56666">
                  <c:v>3.39669168170076E-5</c:v>
                </c:pt>
                <c:pt idx="56667">
                  <c:v>3.3965108741540502E-5</c:v>
                </c:pt>
                <c:pt idx="56668">
                  <c:v>3.3963304304052097E-5</c:v>
                </c:pt>
                <c:pt idx="56669">
                  <c:v>3.3961361623369198E-5</c:v>
                </c:pt>
                <c:pt idx="56670">
                  <c:v>3.3959517168114002E-5</c:v>
                </c:pt>
                <c:pt idx="56671">
                  <c:v>3.3957774576265399E-5</c:v>
                </c:pt>
                <c:pt idx="56672">
                  <c:v>3.3956017432501499E-5</c:v>
                </c:pt>
                <c:pt idx="56673">
                  <c:v>3.3954183891182799E-5</c:v>
                </c:pt>
                <c:pt idx="56674">
                  <c:v>3.3952437661355402E-5</c:v>
                </c:pt>
                <c:pt idx="56675">
                  <c:v>3.3950524084502797E-5</c:v>
                </c:pt>
                <c:pt idx="56676">
                  <c:v>3.39488360623363E-5</c:v>
                </c:pt>
                <c:pt idx="56677">
                  <c:v>3.3946882467716898E-5</c:v>
                </c:pt>
                <c:pt idx="56678">
                  <c:v>3.3945085306186202E-5</c:v>
                </c:pt>
                <c:pt idx="56679">
                  <c:v>3.3943197195185301E-5</c:v>
                </c:pt>
                <c:pt idx="56680">
                  <c:v>3.39417092618532E-5</c:v>
                </c:pt>
                <c:pt idx="56681">
                  <c:v>3.3939788409043097E-5</c:v>
                </c:pt>
                <c:pt idx="56682">
                  <c:v>3.3938071283046197E-5</c:v>
                </c:pt>
                <c:pt idx="56683">
                  <c:v>3.3936325053218698E-5</c:v>
                </c:pt>
                <c:pt idx="56684">
                  <c:v>3.3934491511899998E-5</c:v>
                </c:pt>
                <c:pt idx="56685">
                  <c:v>3.3932672522496398E-5</c:v>
                </c:pt>
                <c:pt idx="56686">
                  <c:v>3.3930984500329901E-5</c:v>
                </c:pt>
                <c:pt idx="56687">
                  <c:v>3.3929169148905203E-5</c:v>
                </c:pt>
                <c:pt idx="56688">
                  <c:v>3.3927299227798398E-5</c:v>
                </c:pt>
                <c:pt idx="56689">
                  <c:v>3.3925629395525903E-5</c:v>
                </c:pt>
                <c:pt idx="56690">
                  <c:v>3.3923883165698498E-5</c:v>
                </c:pt>
                <c:pt idx="56691">
                  <c:v>3.3921973226824802E-5</c:v>
                </c:pt>
                <c:pt idx="56692">
                  <c:v>3.3920212445082102E-5</c:v>
                </c:pt>
                <c:pt idx="56693">
                  <c:v>3.3918546250788502E-5</c:v>
                </c:pt>
                <c:pt idx="56694">
                  <c:v>3.3916898246388903E-5</c:v>
                </c:pt>
                <c:pt idx="56695">
                  <c:v>3.3914966479642303E-5</c:v>
                </c:pt>
                <c:pt idx="56696">
                  <c:v>3.3913289371412302E-5</c:v>
                </c:pt>
                <c:pt idx="56697">
                  <c:v>3.3911481295945103E-5</c:v>
                </c:pt>
                <c:pt idx="56698">
                  <c:v>3.3909847843460698E-5</c:v>
                </c:pt>
                <c:pt idx="56699">
                  <c:v>3.39080943376757E-5</c:v>
                </c:pt>
                <c:pt idx="56700">
                  <c:v>3.3906271710293401E-5</c:v>
                </c:pt>
                <c:pt idx="56701">
                  <c:v>3.39045000146143E-5</c:v>
                </c:pt>
                <c:pt idx="56702">
                  <c:v>3.3902819268405397E-5</c:v>
                </c:pt>
                <c:pt idx="56703">
                  <c:v>3.3901036658790003E-5</c:v>
                </c:pt>
                <c:pt idx="56704">
                  <c:v>3.3899366826517501E-5</c:v>
                </c:pt>
                <c:pt idx="56705">
                  <c:v>3.3897726098075502E-5</c:v>
                </c:pt>
                <c:pt idx="56706">
                  <c:v>3.38958852807991E-5</c:v>
                </c:pt>
                <c:pt idx="56707">
                  <c:v>3.3894146326929297E-5</c:v>
                </c:pt>
                <c:pt idx="56708">
                  <c:v>3.3892552892211798E-5</c:v>
                </c:pt>
                <c:pt idx="56709">
                  <c:v>3.3890846680151299E-5</c:v>
                </c:pt>
                <c:pt idx="56710">
                  <c:v>3.3888987672980902E-5</c:v>
                </c:pt>
                <c:pt idx="56711">
                  <c:v>3.3887274184962701E-5</c:v>
                </c:pt>
                <c:pt idx="56712">
                  <c:v>3.3885600714711499E-5</c:v>
                </c:pt>
                <c:pt idx="56713">
                  <c:v>3.38840109179728E-5</c:v>
                </c:pt>
                <c:pt idx="56714">
                  <c:v>3.3882210118463297E-5</c:v>
                </c:pt>
                <c:pt idx="56715">
                  <c:v>3.38805257342756E-5</c:v>
                </c:pt>
                <c:pt idx="56716">
                  <c:v>3.3878844988066703E-5</c:v>
                </c:pt>
                <c:pt idx="56717">
                  <c:v>3.38771715178154E-5</c:v>
                </c:pt>
                <c:pt idx="56718">
                  <c:v>3.3875243389047703E-5</c:v>
                </c:pt>
                <c:pt idx="56719">
                  <c:v>3.3873740903800299E-5</c:v>
                </c:pt>
                <c:pt idx="56720">
                  <c:v>3.3872060157591497E-5</c:v>
                </c:pt>
                <c:pt idx="56721">
                  <c:v>3.3870455808937502E-5</c:v>
                </c:pt>
                <c:pt idx="56722">
                  <c:v>3.3868655009427999E-5</c:v>
                </c:pt>
                <c:pt idx="56723">
                  <c:v>3.3866992453113198E-5</c:v>
                </c:pt>
                <c:pt idx="56724">
                  <c:v>3.3865384466480498E-5</c:v>
                </c:pt>
                <c:pt idx="56725">
                  <c:v>3.38636891683564E-5</c:v>
                </c:pt>
                <c:pt idx="56726">
                  <c:v>3.3862019336083897E-5</c:v>
                </c:pt>
                <c:pt idx="56727">
                  <c:v>3.3860193070722703E-5</c:v>
                </c:pt>
                <c:pt idx="56728">
                  <c:v>3.3858574170153602E-5</c:v>
                </c:pt>
                <c:pt idx="56729">
                  <c:v>3.3856951631605598E-5</c:v>
                </c:pt>
                <c:pt idx="56730">
                  <c:v>3.3855343644972897E-5</c:v>
                </c:pt>
                <c:pt idx="56731">
                  <c:v>3.3853684726636897E-5</c:v>
                </c:pt>
                <c:pt idx="56732">
                  <c:v>3.3851974876597503E-5</c:v>
                </c:pt>
                <c:pt idx="56733">
                  <c:v>3.38502322847489E-5</c:v>
                </c:pt>
                <c:pt idx="56734">
                  <c:v>3.3848715247586397E-5</c:v>
                </c:pt>
                <c:pt idx="56735">
                  <c:v>3.3847114536911202E-5</c:v>
                </c:pt>
                <c:pt idx="56736">
                  <c:v>3.38453755830415E-5</c:v>
                </c:pt>
                <c:pt idx="56737">
                  <c:v>3.3843643905129297E-5</c:v>
                </c:pt>
                <c:pt idx="56738">
                  <c:v>3.3841999538708499E-5</c:v>
                </c:pt>
                <c:pt idx="56739">
                  <c:v>3.3840482501545901E-5</c:v>
                </c:pt>
                <c:pt idx="56740">
                  <c:v>3.3838696253951598E-5</c:v>
                </c:pt>
                <c:pt idx="56741">
                  <c:v>3.38372701662593E-5</c:v>
                </c:pt>
                <c:pt idx="56742">
                  <c:v>3.3835465728770901E-5</c:v>
                </c:pt>
                <c:pt idx="56743">
                  <c:v>3.38337413268164E-5</c:v>
                </c:pt>
                <c:pt idx="56744">
                  <c:v>3.38322497555055E-5</c:v>
                </c:pt>
                <c:pt idx="56745">
                  <c:v>3.3830579923232997E-5</c:v>
                </c:pt>
                <c:pt idx="56746">
                  <c:v>3.3828997402451899E-5</c:v>
                </c:pt>
                <c:pt idx="56747">
                  <c:v>3.3827283914433799E-5</c:v>
                </c:pt>
                <c:pt idx="56748">
                  <c:v>3.3825774153228802E-5</c:v>
                </c:pt>
                <c:pt idx="56749">
                  <c:v>3.3824195270426598E-5</c:v>
                </c:pt>
                <c:pt idx="56750">
                  <c:v>3.3822409022832303E-5</c:v>
                </c:pt>
                <c:pt idx="56751">
                  <c:v>3.3820891985669698E-5</c:v>
                </c:pt>
                <c:pt idx="56752">
                  <c:v>3.3819283999036998E-5</c:v>
                </c:pt>
                <c:pt idx="56753">
                  <c:v>3.3817621442722197E-5</c:v>
                </c:pt>
                <c:pt idx="56754">
                  <c:v>3.38161080435384E-5</c:v>
                </c:pt>
                <c:pt idx="56755">
                  <c:v>3.38144527631812E-5</c:v>
                </c:pt>
                <c:pt idx="56756">
                  <c:v>3.3812786568887498E-5</c:v>
                </c:pt>
                <c:pt idx="56757">
                  <c:v>3.3811240427894497E-5</c:v>
                </c:pt>
                <c:pt idx="56758">
                  <c:v>3.3809577871579697E-5</c:v>
                </c:pt>
                <c:pt idx="56759">
                  <c:v>3.3808017178671401E-5</c:v>
                </c:pt>
                <c:pt idx="56760">
                  <c:v>3.3806372812250602E-5</c:v>
                </c:pt>
                <c:pt idx="56761">
                  <c:v>3.38048630510457E-5</c:v>
                </c:pt>
                <c:pt idx="56762">
                  <c:v>3.3803280530264601E-5</c:v>
                </c:pt>
                <c:pt idx="56763">
                  <c:v>3.38017816829961E-5</c:v>
                </c:pt>
                <c:pt idx="56764">
                  <c:v>3.3800173696363297E-5</c:v>
                </c:pt>
                <c:pt idx="56765">
                  <c:v>3.3798547519836602E-5</c:v>
                </c:pt>
                <c:pt idx="56766">
                  <c:v>3.3796986826928299E-5</c:v>
                </c:pt>
                <c:pt idx="56767">
                  <c:v>3.3795491617638597E-5</c:v>
                </c:pt>
                <c:pt idx="56768">
                  <c:v>3.3793789043556899E-5</c:v>
                </c:pt>
                <c:pt idx="56769">
                  <c:v>3.3792293834267198E-5</c:v>
                </c:pt>
                <c:pt idx="56770">
                  <c:v>3.3790762245189399E-5</c:v>
                </c:pt>
                <c:pt idx="56771">
                  <c:v>3.3789110602810999E-5</c:v>
                </c:pt>
                <c:pt idx="56772">
                  <c:v>3.3787557185860303E-5</c:v>
                </c:pt>
                <c:pt idx="56773">
                  <c:v>3.3785927371354801E-5</c:v>
                </c:pt>
                <c:pt idx="56774">
                  <c:v>3.3784399420255802E-5</c:v>
                </c:pt>
                <c:pt idx="56775">
                  <c:v>3.3782889659050798E-5</c:v>
                </c:pt>
                <c:pt idx="56776">
                  <c:v>3.3781303500291001E-5</c:v>
                </c:pt>
                <c:pt idx="56777">
                  <c:v>3.3779750083340298E-5</c:v>
                </c:pt>
                <c:pt idx="56778">
                  <c:v>3.3778149372665198E-5</c:v>
                </c:pt>
                <c:pt idx="56779">
                  <c:v>3.3776719646993997E-5</c:v>
                </c:pt>
                <c:pt idx="56780">
                  <c:v>3.3775002520997098E-5</c:v>
                </c:pt>
                <c:pt idx="56781">
                  <c:v>3.3773631002986797E-5</c:v>
                </c:pt>
                <c:pt idx="56782">
                  <c:v>3.3771961170714301E-5</c:v>
                </c:pt>
                <c:pt idx="56783">
                  <c:v>3.3770440495572998E-5</c:v>
                </c:pt>
                <c:pt idx="56784">
                  <c:v>3.3769068977562697E-5</c:v>
                </c:pt>
                <c:pt idx="56785">
                  <c:v>3.3767428249120699E-5</c:v>
                </c:pt>
                <c:pt idx="56786">
                  <c:v>3.37658966600429E-5</c:v>
                </c:pt>
                <c:pt idx="56787">
                  <c:v>3.3764397812774398E-5</c:v>
                </c:pt>
                <c:pt idx="56788">
                  <c:v>3.3762982639018399E-5</c:v>
                </c:pt>
                <c:pt idx="56789">
                  <c:v>3.3761374652385698E-5</c:v>
                </c:pt>
                <c:pt idx="56790">
                  <c:v>3.3759912184905301E-5</c:v>
                </c:pt>
                <c:pt idx="56791">
                  <c:v>3.3758238714653999E-5</c:v>
                </c:pt>
                <c:pt idx="56792">
                  <c:v>3.3756870834622498E-5</c:v>
                </c:pt>
                <c:pt idx="56793">
                  <c:v>3.3755244658095803E-5</c:v>
                </c:pt>
                <c:pt idx="56794">
                  <c:v>3.3753709431039203E-5</c:v>
                </c:pt>
                <c:pt idx="56795">
                  <c:v>3.3752163290046203E-5</c:v>
                </c:pt>
                <c:pt idx="56796">
                  <c:v>3.3750806323951097E-5</c:v>
                </c:pt>
                <c:pt idx="56797">
                  <c:v>3.3749096473911797E-5</c:v>
                </c:pt>
                <c:pt idx="56798">
                  <c:v>3.3747615816537298E-5</c:v>
                </c:pt>
                <c:pt idx="56799">
                  <c:v>3.3746015105862198E-5</c:v>
                </c:pt>
                <c:pt idx="56800">
                  <c:v>3.3744792744983001E-5</c:v>
                </c:pt>
                <c:pt idx="56801">
                  <c:v>3.3743261155905202E-5</c:v>
                </c:pt>
                <c:pt idx="56802">
                  <c:v>3.3741627703420798E-5</c:v>
                </c:pt>
                <c:pt idx="56803">
                  <c:v>3.3740187063813203E-5</c:v>
                </c:pt>
                <c:pt idx="56804">
                  <c:v>3.37387318722904E-5</c:v>
                </c:pt>
                <c:pt idx="56805">
                  <c:v>3.3737262128852301E-5</c:v>
                </c:pt>
                <c:pt idx="56806">
                  <c:v>3.3735723263816901E-5</c:v>
                </c:pt>
                <c:pt idx="56807">
                  <c:v>3.3734257158357603E-5</c:v>
                </c:pt>
                <c:pt idx="56808">
                  <c:v>3.3732736483216299E-5</c:v>
                </c:pt>
                <c:pt idx="56809">
                  <c:v>3.3731288567651097E-5</c:v>
                </c:pt>
                <c:pt idx="56810">
                  <c:v>3.37297788064461E-5</c:v>
                </c:pt>
                <c:pt idx="56811">
                  <c:v>3.3728378184605403E-5</c:v>
                </c:pt>
                <c:pt idx="56812">
                  <c:v>3.3726926631061401E-5</c:v>
                </c:pt>
                <c:pt idx="56813">
                  <c:v>3.3725198591127998E-5</c:v>
                </c:pt>
                <c:pt idx="56814">
                  <c:v>3.3723910746630302E-5</c:v>
                </c:pt>
                <c:pt idx="56815">
                  <c:v>3.3722379157552502E-5</c:v>
                </c:pt>
                <c:pt idx="56816">
                  <c:v>3.3720956707838902E-5</c:v>
                </c:pt>
                <c:pt idx="56817">
                  <c:v>3.3719446946634E-5</c:v>
                </c:pt>
                <c:pt idx="56818">
                  <c:v>3.37180863425601E-5</c:v>
                </c:pt>
                <c:pt idx="56819">
                  <c:v>3.3716623875079697E-5</c:v>
                </c:pt>
                <c:pt idx="56820">
                  <c:v>3.3715085010044297E-5</c:v>
                </c:pt>
                <c:pt idx="56821">
                  <c:v>3.3713724405970397E-5</c:v>
                </c:pt>
                <c:pt idx="56822">
                  <c:v>3.3712283766362803E-5</c:v>
                </c:pt>
                <c:pt idx="56823">
                  <c:v>3.37107776431367E-5</c:v>
                </c:pt>
                <c:pt idx="56824">
                  <c:v>3.3709424315020401E-5</c:v>
                </c:pt>
                <c:pt idx="56825">
                  <c:v>3.3708012779243297E-5</c:v>
                </c:pt>
                <c:pt idx="56826">
                  <c:v>3.3706564863678102E-5</c:v>
                </c:pt>
                <c:pt idx="56827">
                  <c:v>3.3705138775985702E-5</c:v>
                </c:pt>
                <c:pt idx="56828">
                  <c:v>3.3703679946483997E-5</c:v>
                </c:pt>
                <c:pt idx="56829">
                  <c:v>3.3702242944855202E-5</c:v>
                </c:pt>
                <c:pt idx="56830">
                  <c:v>3.3700816857162897E-5</c:v>
                </c:pt>
                <c:pt idx="56831">
                  <c:v>3.3699412597343299E-5</c:v>
                </c:pt>
                <c:pt idx="56832">
                  <c:v>3.3697961043799303E-5</c:v>
                </c:pt>
                <c:pt idx="56833">
                  <c:v>3.3696513128234101E-5</c:v>
                </c:pt>
                <c:pt idx="56834">
                  <c:v>3.3695068850647699E-5</c:v>
                </c:pt>
                <c:pt idx="56835">
                  <c:v>3.3693740988383097E-5</c:v>
                </c:pt>
                <c:pt idx="56836">
                  <c:v>3.3692147553665597E-5</c:v>
                </c:pt>
                <c:pt idx="56837">
                  <c:v>3.3690779673634097E-5</c:v>
                </c:pt>
                <c:pt idx="56838">
                  <c:v>3.3689349947962903E-5</c:v>
                </c:pt>
                <c:pt idx="56839">
                  <c:v>3.3687992981867899E-5</c:v>
                </c:pt>
                <c:pt idx="56840">
                  <c:v>3.3686654205666801E-5</c:v>
                </c:pt>
                <c:pt idx="56841">
                  <c:v>3.3685246307868497E-5</c:v>
                </c:pt>
                <c:pt idx="56842">
                  <c:v>3.3683714718790698E-5</c:v>
                </c:pt>
                <c:pt idx="56843">
                  <c:v>3.36824705300387E-5</c:v>
                </c:pt>
                <c:pt idx="56844">
                  <c:v>3.3681066270219203E-5</c:v>
                </c:pt>
                <c:pt idx="56845">
                  <c:v>3.3679614716675099E-5</c:v>
                </c:pt>
                <c:pt idx="56846">
                  <c:v>3.3678257750580101E-5</c:v>
                </c:pt>
                <c:pt idx="56847">
                  <c:v>3.3676806197036098E-5</c:v>
                </c:pt>
                <c:pt idx="56848">
                  <c:v>3.3675449230940999E-5</c:v>
                </c:pt>
                <c:pt idx="56849">
                  <c:v>3.3673954021651298E-5</c:v>
                </c:pt>
                <c:pt idx="56850">
                  <c:v>3.3672618883429102E-5</c:v>
                </c:pt>
                <c:pt idx="56851">
                  <c:v>3.3671320124994997E-5</c:v>
                </c:pt>
                <c:pt idx="56852">
                  <c:v>3.3669937693048302E-5</c:v>
                </c:pt>
                <c:pt idx="56853">
                  <c:v>3.3668486139504198E-5</c:v>
                </c:pt>
                <c:pt idx="56854">
                  <c:v>3.3667205570964102E-5</c:v>
                </c:pt>
                <c:pt idx="56855">
                  <c:v>3.3665666705928702E-5</c:v>
                </c:pt>
                <c:pt idx="56856">
                  <c:v>3.3664393413346301E-5</c:v>
                </c:pt>
                <c:pt idx="56857">
                  <c:v>3.3663058275124099E-5</c:v>
                </c:pt>
                <c:pt idx="56858">
                  <c:v>3.3661668567219702E-5</c:v>
                </c:pt>
                <c:pt idx="56859">
                  <c:v>3.3660297049209503E-5</c:v>
                </c:pt>
                <c:pt idx="56860">
                  <c:v>3.3658932807156803E-5</c:v>
                </c:pt>
                <c:pt idx="56861">
                  <c:v>3.3657532185316099E-5</c:v>
                </c:pt>
                <c:pt idx="56862">
                  <c:v>3.3656164305284599E-5</c:v>
                </c:pt>
                <c:pt idx="56863">
                  <c:v>3.3654709113761803E-5</c:v>
                </c:pt>
                <c:pt idx="56864">
                  <c:v>3.3653395803412402E-5</c:v>
                </c:pt>
                <c:pt idx="56865">
                  <c:v>3.3652111596893499E-5</c:v>
                </c:pt>
                <c:pt idx="56866">
                  <c:v>3.3650630939518999E-5</c:v>
                </c:pt>
                <c:pt idx="56867">
                  <c:v>3.36493831127882E-5</c:v>
                </c:pt>
                <c:pt idx="56868">
                  <c:v>3.3648037060629597E-5</c:v>
                </c:pt>
                <c:pt idx="56869">
                  <c:v>3.3646741940174198E-5</c:v>
                </c:pt>
                <c:pt idx="56870">
                  <c:v>3.3645566873019602E-5</c:v>
                </c:pt>
                <c:pt idx="56871">
                  <c:v>3.3644133509369601E-5</c:v>
                </c:pt>
                <c:pt idx="56872">
                  <c:v>3.3642612834228203E-5</c:v>
                </c:pt>
                <c:pt idx="56873">
                  <c:v>3.3641430491115898E-5</c:v>
                </c:pt>
                <c:pt idx="56874">
                  <c:v>3.3640000765444697E-5</c:v>
                </c:pt>
                <c:pt idx="56875">
                  <c:v>3.3638581953709898E-5</c:v>
                </c:pt>
                <c:pt idx="56876">
                  <c:v>3.36373414029367E-5</c:v>
                </c:pt>
                <c:pt idx="56877">
                  <c:v>3.3636046282481402E-5</c:v>
                </c:pt>
                <c:pt idx="56878">
                  <c:v>3.3634707506280399E-5</c:v>
                </c:pt>
                <c:pt idx="56879">
                  <c:v>3.3633503335295198E-5</c:v>
                </c:pt>
                <c:pt idx="56880">
                  <c:v>3.3632244594627998E-5</c:v>
                </c:pt>
                <c:pt idx="56881">
                  <c:v>3.3630825782893198E-5</c:v>
                </c:pt>
                <c:pt idx="56882">
                  <c:v>3.3629348763497499E-5</c:v>
                </c:pt>
                <c:pt idx="56883">
                  <c:v>3.3628137316554798E-5</c:v>
                </c:pt>
                <c:pt idx="56884">
                  <c:v>3.3626747608650503E-5</c:v>
                </c:pt>
                <c:pt idx="56885">
                  <c:v>3.36254670401104E-5</c:v>
                </c:pt>
                <c:pt idx="56886">
                  <c:v>3.3624150091782199E-5</c:v>
                </c:pt>
                <c:pt idx="56887">
                  <c:v>3.36229059030302E-5</c:v>
                </c:pt>
                <c:pt idx="56888">
                  <c:v>3.3621628972468898E-5</c:v>
                </c:pt>
                <c:pt idx="56889">
                  <c:v>3.3620279282331501E-5</c:v>
                </c:pt>
                <c:pt idx="56890">
                  <c:v>3.3618933230172802E-5</c:v>
                </c:pt>
                <c:pt idx="56891">
                  <c:v>3.3617627195781097E-5</c:v>
                </c:pt>
                <c:pt idx="56892">
                  <c:v>3.3616372093092603E-5</c:v>
                </c:pt>
                <c:pt idx="56893">
                  <c:v>3.3615022402955199E-5</c:v>
                </c:pt>
                <c:pt idx="56894">
                  <c:v>3.3613941923249499E-5</c:v>
                </c:pt>
                <c:pt idx="56895">
                  <c:v>3.3612501283641898E-5</c:v>
                </c:pt>
                <c:pt idx="56896">
                  <c:v>3.3611308026593199E-5</c:v>
                </c:pt>
                <c:pt idx="56897">
                  <c:v>3.36099001287948E-5</c:v>
                </c:pt>
                <c:pt idx="56898">
                  <c:v>3.360863411217E-5</c:v>
                </c:pt>
                <c:pt idx="56899">
                  <c:v>3.3607346267672303E-5</c:v>
                </c:pt>
                <c:pt idx="56900">
                  <c:v>3.36060656991322E-5</c:v>
                </c:pt>
                <c:pt idx="56901">
                  <c:v>3.3604857890168198E-5</c:v>
                </c:pt>
                <c:pt idx="56902">
                  <c:v>3.3603617339395E-5</c:v>
                </c:pt>
                <c:pt idx="56903">
                  <c:v>3.3602242183405899E-5</c:v>
                </c:pt>
                <c:pt idx="56904">
                  <c:v>3.3600997994653901E-5</c:v>
                </c:pt>
                <c:pt idx="56905">
                  <c:v>3.3599728340050199E-5</c:v>
                </c:pt>
                <c:pt idx="56906">
                  <c:v>3.3598400477785597E-5</c:v>
                </c:pt>
                <c:pt idx="56907">
                  <c:v>3.35972290486097E-5</c:v>
                </c:pt>
                <c:pt idx="56908">
                  <c:v>3.3595919376239201E-5</c:v>
                </c:pt>
                <c:pt idx="56909">
                  <c:v>3.3594693377381197E-5</c:v>
                </c:pt>
                <c:pt idx="56910">
                  <c:v>3.35934637405444E-5</c:v>
                </c:pt>
                <c:pt idx="56911">
                  <c:v>3.3592186809983098E-5</c:v>
                </c:pt>
                <c:pt idx="56912">
                  <c:v>3.3590924431337003E-5</c:v>
                </c:pt>
                <c:pt idx="56913">
                  <c:v>3.3589618396945298E-5</c:v>
                </c:pt>
                <c:pt idx="56914">
                  <c:v>3.3588461519684602E-5</c:v>
                </c:pt>
                <c:pt idx="56915">
                  <c:v>3.3587137295398902E-5</c:v>
                </c:pt>
                <c:pt idx="56916">
                  <c:v>3.35859294864349E-5</c:v>
                </c:pt>
                <c:pt idx="56917">
                  <c:v>3.3584707125555697E-5</c:v>
                </c:pt>
                <c:pt idx="56918">
                  <c:v>3.3583353797439499E-5</c:v>
                </c:pt>
                <c:pt idx="56919">
                  <c:v>3.3582193282200003E-5</c:v>
                </c:pt>
                <c:pt idx="56920">
                  <c:v>3.3580989111214903E-5</c:v>
                </c:pt>
                <c:pt idx="56921">
                  <c:v>3.3579679438844303E-5</c:v>
                </c:pt>
                <c:pt idx="56922">
                  <c:v>3.3578420698177103E-5</c:v>
                </c:pt>
                <c:pt idx="56923">
                  <c:v>3.3577187423361499E-5</c:v>
                </c:pt>
                <c:pt idx="56924">
                  <c:v>3.3576063287910101E-5</c:v>
                </c:pt>
                <c:pt idx="56925">
                  <c:v>3.3574877306819003E-5</c:v>
                </c:pt>
                <c:pt idx="56926">
                  <c:v>3.3573589462321197E-5</c:v>
                </c:pt>
                <c:pt idx="56927">
                  <c:v>3.3572403481230099E-5</c:v>
                </c:pt>
                <c:pt idx="56928">
                  <c:v>3.35711483785417E-5</c:v>
                </c:pt>
                <c:pt idx="56929">
                  <c:v>3.35700096911751E-5</c:v>
                </c:pt>
                <c:pt idx="56930">
                  <c:v>3.3568729122634997E-5</c:v>
                </c:pt>
                <c:pt idx="56931">
                  <c:v>3.3567528589628603E-5</c:v>
                </c:pt>
                <c:pt idx="56932">
                  <c:v>3.3566240745130899E-5</c:v>
                </c:pt>
                <c:pt idx="56933">
                  <c:v>3.3565134799573598E-5</c:v>
                </c:pt>
                <c:pt idx="56934">
                  <c:v>3.3563876058906303E-5</c:v>
                </c:pt>
                <c:pt idx="56935">
                  <c:v>3.3562620956217897E-5</c:v>
                </c:pt>
                <c:pt idx="56936">
                  <c:v>3.3561500458745299E-5</c:v>
                </c:pt>
                <c:pt idx="56937">
                  <c:v>3.3560248994035599E-5</c:v>
                </c:pt>
                <c:pt idx="56938">
                  <c:v>3.3558979339431998E-5</c:v>
                </c:pt>
                <c:pt idx="56939">
                  <c:v>3.3557833376107697E-5</c:v>
                </c:pt>
                <c:pt idx="56940">
                  <c:v>3.3556636481080197E-5</c:v>
                </c:pt>
                <c:pt idx="56941">
                  <c:v>3.3555410482222201E-5</c:v>
                </c:pt>
                <c:pt idx="56942">
                  <c:v>3.3554308174643699E-5</c:v>
                </c:pt>
                <c:pt idx="56943">
                  <c:v>3.3553118555573699E-5</c:v>
                </c:pt>
                <c:pt idx="56944">
                  <c:v>3.3551819797139601E-5</c:v>
                </c:pt>
                <c:pt idx="56945">
                  <c:v>3.3550615626154501E-5</c:v>
                </c:pt>
                <c:pt idx="56946">
                  <c:v>3.3549604268046103E-5</c:v>
                </c:pt>
                <c:pt idx="56947">
                  <c:v>3.3548334613442401E-5</c:v>
                </c:pt>
                <c:pt idx="56948">
                  <c:v>3.35471777361818E-5</c:v>
                </c:pt>
                <c:pt idx="56949">
                  <c:v>3.3545897167641697E-5</c:v>
                </c:pt>
                <c:pt idx="56950">
                  <c:v>3.3544893085490899E-5</c:v>
                </c:pt>
                <c:pt idx="56951">
                  <c:v>3.3543652534717701E-5</c:v>
                </c:pt>
                <c:pt idx="56952">
                  <c:v>3.3542473829584203E-5</c:v>
                </c:pt>
                <c:pt idx="56953">
                  <c:v>3.3541215088916902E-5</c:v>
                </c:pt>
                <c:pt idx="56954">
                  <c:v>3.3540080039529103E-5</c:v>
                </c:pt>
                <c:pt idx="56955">
                  <c:v>3.3538926800247302E-5</c:v>
                </c:pt>
                <c:pt idx="56956">
                  <c:v>3.35377771989442E-5</c:v>
                </c:pt>
                <c:pt idx="56957">
                  <c:v>3.3536536648171002E-5</c:v>
                </c:pt>
                <c:pt idx="56958">
                  <c:v>3.3535445254528902E-5</c:v>
                </c:pt>
                <c:pt idx="56959">
                  <c:v>3.3534306567162302E-5</c:v>
                </c:pt>
                <c:pt idx="56960">
                  <c:v>3.35332078975625E-5</c:v>
                </c:pt>
                <c:pt idx="56961">
                  <c:v>3.3531927329022397E-5</c:v>
                </c:pt>
                <c:pt idx="56962">
                  <c:v>3.3530879591126002E-5</c:v>
                </c:pt>
                <c:pt idx="56963">
                  <c:v>3.3529777283547399E-5</c:v>
                </c:pt>
                <c:pt idx="56964">
                  <c:v>3.3528609492350397E-5</c:v>
                </c:pt>
                <c:pt idx="56965">
                  <c:v>3.3527521736687002E-5</c:v>
                </c:pt>
                <c:pt idx="56966">
                  <c:v>3.3526324841659503E-5</c:v>
                </c:pt>
                <c:pt idx="56967">
                  <c:v>3.3525160688441301E-5</c:v>
                </c:pt>
                <c:pt idx="56968">
                  <c:v>3.3523996535222998E-5</c:v>
                </c:pt>
                <c:pt idx="56969">
                  <c:v>3.3522697776788798E-5</c:v>
                </c:pt>
                <c:pt idx="56970">
                  <c:v>3.3521653676871197E-5</c:v>
                </c:pt>
                <c:pt idx="56971">
                  <c:v>3.3520558645250303E-5</c:v>
                </c:pt>
                <c:pt idx="56972">
                  <c:v>3.3519529097247903E-5</c:v>
                </c:pt>
                <c:pt idx="56973">
                  <c:v>3.35181903210469E-5</c:v>
                </c:pt>
                <c:pt idx="56974">
                  <c:v>3.35171644110233E-5</c:v>
                </c:pt>
                <c:pt idx="56975">
                  <c:v>3.3516007533762597E-5</c:v>
                </c:pt>
                <c:pt idx="56976">
                  <c:v>3.3514934330014498E-5</c:v>
                </c:pt>
                <c:pt idx="56977">
                  <c:v>3.3513853850308799E-5</c:v>
                </c:pt>
                <c:pt idx="56978">
                  <c:v>3.35126642312389E-5</c:v>
                </c:pt>
                <c:pt idx="56979">
                  <c:v>3.3511518267914599E-5</c:v>
                </c:pt>
                <c:pt idx="56980">
                  <c:v>3.3510506909806302E-5</c:v>
                </c:pt>
                <c:pt idx="56981">
                  <c:v>3.3509419154143002E-5</c:v>
                </c:pt>
                <c:pt idx="56982">
                  <c:v>3.3508222259115401E-5</c:v>
                </c:pt>
                <c:pt idx="56983">
                  <c:v>3.3507029002066702E-5</c:v>
                </c:pt>
                <c:pt idx="56984">
                  <c:v>3.3506072213640403E-5</c:v>
                </c:pt>
                <c:pt idx="56985">
                  <c:v>3.3504875318612903E-5</c:v>
                </c:pt>
                <c:pt idx="56986">
                  <c:v>3.3503860322525698E-5</c:v>
                </c:pt>
                <c:pt idx="56987">
                  <c:v>3.3502670703455799E-5</c:v>
                </c:pt>
                <c:pt idx="56988">
                  <c:v>3.3501499274279902E-5</c:v>
                </c:pt>
                <c:pt idx="56989">
                  <c:v>3.3500429708510597E-5</c:v>
                </c:pt>
                <c:pt idx="56990">
                  <c:v>3.34993637807202E-5</c:v>
                </c:pt>
                <c:pt idx="56991">
                  <c:v>3.3498305128887302E-5</c:v>
                </c:pt>
                <c:pt idx="56992">
                  <c:v>3.34971482516266E-5</c:v>
                </c:pt>
                <c:pt idx="56993">
                  <c:v>3.3496144169475897E-5</c:v>
                </c:pt>
                <c:pt idx="56994">
                  <c:v>3.3495023672003299E-5</c:v>
                </c:pt>
                <c:pt idx="56995">
                  <c:v>3.3494001399958499E-5</c:v>
                </c:pt>
                <c:pt idx="56996">
                  <c:v>3.3492815418867401E-5</c:v>
                </c:pt>
                <c:pt idx="56997">
                  <c:v>3.3491767680970898E-5</c:v>
                </c:pt>
                <c:pt idx="56998">
                  <c:v>3.3490716305095702E-5</c:v>
                </c:pt>
                <c:pt idx="56999">
                  <c:v>3.3489584893686697E-5</c:v>
                </c:pt>
                <c:pt idx="57000">
                  <c:v>3.3488620829302797E-5</c:v>
                </c:pt>
                <c:pt idx="57001">
                  <c:v>3.34873257088475E-5</c:v>
                </c:pt>
                <c:pt idx="57002">
                  <c:v>3.3486438042018603E-5</c:v>
                </c:pt>
                <c:pt idx="57003">
                  <c:v>3.3485284802736701E-5</c:v>
                </c:pt>
                <c:pt idx="57004">
                  <c:v>3.34843025484588E-5</c:v>
                </c:pt>
                <c:pt idx="57005">
                  <c:v>3.3483236620668302E-5</c:v>
                </c:pt>
                <c:pt idx="57006">
                  <c:v>3.34821961587295E-5</c:v>
                </c:pt>
                <c:pt idx="57007">
                  <c:v>3.3481006539659602E-5</c:v>
                </c:pt>
                <c:pt idx="57008">
                  <c:v>3.3479980629636002E-5</c:v>
                </c:pt>
                <c:pt idx="57009">
                  <c:v>3.3478838304290501E-5</c:v>
                </c:pt>
                <c:pt idx="57010">
                  <c:v>3.3477892429800697E-5</c:v>
                </c:pt>
                <c:pt idx="57011">
                  <c:v>3.3476804674137397E-5</c:v>
                </c:pt>
                <c:pt idx="57012">
                  <c:v>3.3475720556452897E-5</c:v>
                </c:pt>
                <c:pt idx="57013">
                  <c:v>3.3474694646429298E-5</c:v>
                </c:pt>
                <c:pt idx="57014">
                  <c:v>3.3473676012363298E-5</c:v>
                </c:pt>
                <c:pt idx="57015">
                  <c:v>3.3472468203399303E-5</c:v>
                </c:pt>
                <c:pt idx="57016">
                  <c:v>3.3471595088485601E-5</c:v>
                </c:pt>
                <c:pt idx="57017">
                  <c:v>3.34706091962289E-5</c:v>
                </c:pt>
                <c:pt idx="57018">
                  <c:v>3.3469372283434502E-5</c:v>
                </c:pt>
                <c:pt idx="57019">
                  <c:v>3.3468360925326097E-5</c:v>
                </c:pt>
                <c:pt idx="57020">
                  <c:v>3.3467302273493301E-5</c:v>
                </c:pt>
                <c:pt idx="57021">
                  <c:v>3.34663855028339E-5</c:v>
                </c:pt>
                <c:pt idx="57022">
                  <c:v>3.3465312299085801E-5</c:v>
                </c:pt>
                <c:pt idx="57023">
                  <c:v>3.3464177249698002E-5</c:v>
                </c:pt>
                <c:pt idx="57024">
                  <c:v>3.3463213185314103E-5</c:v>
                </c:pt>
                <c:pt idx="57025">
                  <c:v>3.3462019928265397E-5</c:v>
                </c:pt>
                <c:pt idx="57026">
                  <c:v>3.3461015846114599E-5</c:v>
                </c:pt>
                <c:pt idx="57027">
                  <c:v>3.3460044505773099E-5</c:v>
                </c:pt>
                <c:pt idx="57028">
                  <c:v>3.3459014957770698E-5</c:v>
                </c:pt>
                <c:pt idx="57029">
                  <c:v>3.3458050893386799E-5</c:v>
                </c:pt>
                <c:pt idx="57030">
                  <c:v>3.3456966775702299E-5</c:v>
                </c:pt>
                <c:pt idx="57031">
                  <c:v>3.3455988159403198E-5</c:v>
                </c:pt>
                <c:pt idx="57032">
                  <c:v>3.3454874937888201E-5</c:v>
                </c:pt>
                <c:pt idx="57033">
                  <c:v>3.3453943615313599E-5</c:v>
                </c:pt>
                <c:pt idx="57034">
                  <c:v>3.3453001378802603E-5</c:v>
                </c:pt>
                <c:pt idx="57035">
                  <c:v>3.34518445015419E-5</c:v>
                </c:pt>
                <c:pt idx="57036">
                  <c:v>3.3450931368861402E-5</c:v>
                </c:pt>
                <c:pt idx="57037">
                  <c:v>3.3449934562668198E-5</c:v>
                </c:pt>
                <c:pt idx="57038">
                  <c:v>3.3448923204559799E-5</c:v>
                </c:pt>
                <c:pt idx="57039">
                  <c:v>3.3448006433900398E-5</c:v>
                </c:pt>
                <c:pt idx="57040">
                  <c:v>3.3446915040258298E-5</c:v>
                </c:pt>
                <c:pt idx="57041">
                  <c:v>3.3445983717683703E-5</c:v>
                </c:pt>
                <c:pt idx="57042">
                  <c:v>3.34448814101051E-5</c:v>
                </c:pt>
                <c:pt idx="57043">
                  <c:v>3.3443986467318603E-5</c:v>
                </c:pt>
                <c:pt idx="57044">
                  <c:v>3.3443011488998302E-5</c:v>
                </c:pt>
                <c:pt idx="57045">
                  <c:v>3.34420255967416E-5</c:v>
                </c:pt>
                <c:pt idx="57046">
                  <c:v>3.3440861443523297E-5</c:v>
                </c:pt>
                <c:pt idx="57047">
                  <c:v>3.3439962862758E-5</c:v>
                </c:pt>
                <c:pt idx="57048">
                  <c:v>3.3438809623476098E-5</c:v>
                </c:pt>
                <c:pt idx="57049">
                  <c:v>3.3437994716223302E-5</c:v>
                </c:pt>
                <c:pt idx="57050">
                  <c:v>3.34369433403481E-5</c:v>
                </c:pt>
                <c:pt idx="57051">
                  <c:v>3.3436055673519102E-5</c:v>
                </c:pt>
                <c:pt idx="57052">
                  <c:v>3.3435080695198801E-5</c:v>
                </c:pt>
                <c:pt idx="57053">
                  <c:v>3.3434043871238801E-5</c:v>
                </c:pt>
                <c:pt idx="57054">
                  <c:v>3.34331234626006E-5</c:v>
                </c:pt>
                <c:pt idx="57055">
                  <c:v>3.3432068448746597E-5</c:v>
                </c:pt>
                <c:pt idx="57056">
                  <c:v>3.3430922485422302E-5</c:v>
                </c:pt>
                <c:pt idx="57057">
                  <c:v>3.3430053008487401E-5</c:v>
                </c:pt>
                <c:pt idx="57058">
                  <c:v>3.3429143513785702E-5</c:v>
                </c:pt>
                <c:pt idx="57059">
                  <c:v>3.3428132155677297E-5</c:v>
                </c:pt>
                <c:pt idx="57060">
                  <c:v>3.3427124435547699E-5</c:v>
                </c:pt>
                <c:pt idx="57061">
                  <c:v>3.3426262234570499E-5</c:v>
                </c:pt>
                <c:pt idx="57062">
                  <c:v>3.3425214496674003E-5</c:v>
                </c:pt>
                <c:pt idx="57063">
                  <c:v>3.3424195862608003E-5</c:v>
                </c:pt>
                <c:pt idx="57064">
                  <c:v>3.3423384593334002E-5</c:v>
                </c:pt>
                <c:pt idx="57065">
                  <c:v>3.34223441313952E-5</c:v>
                </c:pt>
                <c:pt idx="57066">
                  <c:v>3.3421423722756999E-5</c:v>
                </c:pt>
                <c:pt idx="57067">
                  <c:v>3.3420430554542697E-5</c:v>
                </c:pt>
                <c:pt idx="57068">
                  <c:v>3.3419335522921803E-5</c:v>
                </c:pt>
                <c:pt idx="57069">
                  <c:v>3.3418462408008E-5</c:v>
                </c:pt>
                <c:pt idx="57070">
                  <c:v>3.3417549275327501E-5</c:v>
                </c:pt>
                <c:pt idx="57071">
                  <c:v>3.3416705264244201E-5</c:v>
                </c:pt>
                <c:pt idx="57072">
                  <c:v>3.3415748475817997E-5</c:v>
                </c:pt>
                <c:pt idx="57073">
                  <c:v>3.3414729841751998E-5</c:v>
                </c:pt>
                <c:pt idx="57074">
                  <c:v>3.34137876052409E-5</c:v>
                </c:pt>
                <c:pt idx="57075">
                  <c:v>3.3412852644687498E-5</c:v>
                </c:pt>
                <c:pt idx="57076">
                  <c:v>3.3411961339879801E-5</c:v>
                </c:pt>
                <c:pt idx="57077">
                  <c:v>3.34109827235807E-5</c:v>
                </c:pt>
                <c:pt idx="57078">
                  <c:v>3.3410127798561E-5</c:v>
                </c:pt>
                <c:pt idx="57079">
                  <c:v>3.3409167372155901E-5</c:v>
                </c:pt>
                <c:pt idx="57080">
                  <c:v>3.3408148738089901E-5</c:v>
                </c:pt>
                <c:pt idx="57081">
                  <c:v>3.3407348382752402E-5</c:v>
                </c:pt>
                <c:pt idx="57082">
                  <c:v>3.3406347938580398E-5</c:v>
                </c:pt>
                <c:pt idx="57083">
                  <c:v>3.3405303838662803E-5</c:v>
                </c:pt>
                <c:pt idx="57084">
                  <c:v>3.3404408895876299E-5</c:v>
                </c:pt>
                <c:pt idx="57085">
                  <c:v>3.3403539418941398E-5</c:v>
                </c:pt>
                <c:pt idx="57086">
                  <c:v>3.3402637200197198E-5</c:v>
                </c:pt>
                <c:pt idx="57087">
                  <c:v>3.3401727705495398E-5</c:v>
                </c:pt>
                <c:pt idx="57088">
                  <c:v>3.3400749089196297E-5</c:v>
                </c:pt>
                <c:pt idx="57089">
                  <c:v>3.3399825042579303E-5</c:v>
                </c:pt>
                <c:pt idx="57090">
                  <c:v>3.3399039239156998E-5</c:v>
                </c:pt>
                <c:pt idx="57091">
                  <c:v>3.3397962397430099E-5</c:v>
                </c:pt>
                <c:pt idx="57092">
                  <c:v>3.3397067454643602E-5</c:v>
                </c:pt>
                <c:pt idx="57093">
                  <c:v>3.3396219805581502E-5</c:v>
                </c:pt>
                <c:pt idx="57094">
                  <c:v>3.3395306672900902E-5</c:v>
                </c:pt>
                <c:pt idx="57095">
                  <c:v>3.3394371712347499E-5</c:v>
                </c:pt>
                <c:pt idx="57096">
                  <c:v>3.3393578632967499E-5</c:v>
                </c:pt>
                <c:pt idx="57097">
                  <c:v>3.3392469049431397E-5</c:v>
                </c:pt>
                <c:pt idx="57098">
                  <c:v>3.3391708711860701E-5</c:v>
                </c:pt>
                <c:pt idx="57099">
                  <c:v>3.33907883032225E-5</c:v>
                </c:pt>
                <c:pt idx="57100">
                  <c:v>3.3389882446499501E-5</c:v>
                </c:pt>
                <c:pt idx="57101">
                  <c:v>3.3389002055628198E-5</c:v>
                </c:pt>
                <c:pt idx="57102">
                  <c:v>3.3388023439329097E-5</c:v>
                </c:pt>
                <c:pt idx="57103">
                  <c:v>3.3387103030690903E-5</c:v>
                </c:pt>
                <c:pt idx="57104">
                  <c:v>3.3386284485459301E-5</c:v>
                </c:pt>
                <c:pt idx="57105">
                  <c:v>3.3385356800863499E-5</c:v>
                </c:pt>
                <c:pt idx="57106">
                  <c:v>3.3384498237864998E-5</c:v>
                </c:pt>
                <c:pt idx="57107">
                  <c:v>3.3383566915290403E-5</c:v>
                </c:pt>
                <c:pt idx="57108">
                  <c:v>3.3382817491656203E-5</c:v>
                </c:pt>
                <c:pt idx="57109">
                  <c:v>3.3381762477802099E-5</c:v>
                </c:pt>
                <c:pt idx="57110">
                  <c:v>3.3380878448952003E-5</c:v>
                </c:pt>
                <c:pt idx="57111">
                  <c:v>3.3380092645529698E-5</c:v>
                </c:pt>
                <c:pt idx="57112">
                  <c:v>3.3379179512849098E-5</c:v>
                </c:pt>
                <c:pt idx="57113">
                  <c:v>3.3378379157511497E-5</c:v>
                </c:pt>
                <c:pt idx="57114">
                  <c:v>3.3377436921000501E-5</c:v>
                </c:pt>
                <c:pt idx="57115">
                  <c:v>3.3376556530129198E-5</c:v>
                </c:pt>
                <c:pt idx="57116">
                  <c:v>3.3375716157024699E-5</c:v>
                </c:pt>
                <c:pt idx="57117">
                  <c:v>3.3374835766153403E-5</c:v>
                </c:pt>
                <c:pt idx="57118">
                  <c:v>3.3373915357515202E-5</c:v>
                </c:pt>
                <c:pt idx="57119">
                  <c:v>3.3373064070474397E-5</c:v>
                </c:pt>
                <c:pt idx="57120">
                  <c:v>3.3372249163221602E-5</c:v>
                </c:pt>
                <c:pt idx="57121">
                  <c:v>3.3371448807884001E-5</c:v>
                </c:pt>
                <c:pt idx="57122">
                  <c:v>3.3370426535839201E-5</c:v>
                </c:pt>
                <c:pt idx="57123">
                  <c:v>3.3369655284332098E-5</c:v>
                </c:pt>
                <c:pt idx="57124">
                  <c:v>3.3368782169418403E-5</c:v>
                </c:pt>
                <c:pt idx="57125">
                  <c:v>3.3367854484822601E-5</c:v>
                </c:pt>
                <c:pt idx="57126">
                  <c:v>3.3367115975124802E-5</c:v>
                </c:pt>
                <c:pt idx="57127">
                  <c:v>3.3366250136168701E-5</c:v>
                </c:pt>
                <c:pt idx="57128">
                  <c:v>3.3365315175615197E-5</c:v>
                </c:pt>
                <c:pt idx="57129">
                  <c:v>3.3364438422722701E-5</c:v>
                </c:pt>
                <c:pt idx="57130">
                  <c:v>3.3363703551003703E-5</c:v>
                </c:pt>
                <c:pt idx="57131">
                  <c:v>3.3362797694280703E-5</c:v>
                </c:pt>
                <c:pt idx="57132">
                  <c:v>3.3361877285642502E-5</c:v>
                </c:pt>
                <c:pt idx="57133">
                  <c:v>3.3360985980834798E-5</c:v>
                </c:pt>
                <c:pt idx="57134">
                  <c:v>3.3360178349539597E-5</c:v>
                </c:pt>
                <c:pt idx="57135">
                  <c:v>3.3359374356223297E-5</c:v>
                </c:pt>
                <c:pt idx="57136">
                  <c:v>3.3358624932589003E-5</c:v>
                </c:pt>
                <c:pt idx="57137">
                  <c:v>3.3357679058099199E-5</c:v>
                </c:pt>
                <c:pt idx="57138">
                  <c:v>3.3356878702761599E-5</c:v>
                </c:pt>
                <c:pt idx="57139">
                  <c:v>3.3356067433487597E-5</c:v>
                </c:pt>
                <c:pt idx="57140">
                  <c:v>3.33552961819805E-5</c:v>
                </c:pt>
                <c:pt idx="57141">
                  <c:v>3.33543212036602E-5</c:v>
                </c:pt>
                <c:pt idx="57142">
                  <c:v>3.3353564504068297E-5</c:v>
                </c:pt>
                <c:pt idx="57143">
                  <c:v>3.33527277689427E-5</c:v>
                </c:pt>
                <c:pt idx="57144">
                  <c:v>3.3351916499668698E-5</c:v>
                </c:pt>
                <c:pt idx="57145">
                  <c:v>3.3351025194861002E-5</c:v>
                </c:pt>
                <c:pt idx="57146">
                  <c:v>3.3350235753459903E-5</c:v>
                </c:pt>
                <c:pt idx="57147">
                  <c:v>3.3349409932270599E-5</c:v>
                </c:pt>
                <c:pt idx="57148">
                  <c:v>3.33486168528907E-5</c:v>
                </c:pt>
                <c:pt idx="57149">
                  <c:v>3.3347871067235199E-5</c:v>
                </c:pt>
                <c:pt idx="57150">
                  <c:v>3.3346928830724203E-5</c:v>
                </c:pt>
                <c:pt idx="57151">
                  <c:v>3.3346197596983998E-5</c:v>
                </c:pt>
                <c:pt idx="57152">
                  <c:v>3.3345404517603997E-5</c:v>
                </c:pt>
                <c:pt idx="57153">
                  <c:v>3.3344607800245299E-5</c:v>
                </c:pt>
                <c:pt idx="57154">
                  <c:v>3.3343636459903798E-5</c:v>
                </c:pt>
                <c:pt idx="57155">
                  <c:v>3.3342912502121201E-5</c:v>
                </c:pt>
                <c:pt idx="57156">
                  <c:v>3.33420539391227E-5</c:v>
                </c:pt>
                <c:pt idx="57157">
                  <c:v>3.3341268135700402E-5</c:v>
                </c:pt>
                <c:pt idx="57158">
                  <c:v>3.3340445952489999E-5</c:v>
                </c:pt>
                <c:pt idx="57159">
                  <c:v>3.3339758374495398E-5</c:v>
                </c:pt>
                <c:pt idx="57160">
                  <c:v>3.3338950743200298E-5</c:v>
                </c:pt>
                <c:pt idx="57161">
                  <c:v>3.33380048687104E-5</c:v>
                </c:pt>
                <c:pt idx="57162">
                  <c:v>3.3337237255182097E-5</c:v>
                </c:pt>
                <c:pt idx="57163">
                  <c:v>3.33364005200565E-5</c:v>
                </c:pt>
                <c:pt idx="57164">
                  <c:v>3.33356147166341E-5</c:v>
                </c:pt>
                <c:pt idx="57165">
                  <c:v>3.3334894396830303E-5</c:v>
                </c:pt>
                <c:pt idx="57166">
                  <c:v>3.3333977626170997E-5</c:v>
                </c:pt>
                <c:pt idx="57167">
                  <c:v>3.33333227899857E-5</c:v>
                </c:pt>
                <c:pt idx="57168">
                  <c:v>3.3332507882732898E-5</c:v>
                </c:pt>
                <c:pt idx="57169">
                  <c:v>3.3331878512399298E-5</c:v>
                </c:pt>
                <c:pt idx="57170">
                  <c:v>3.3330838050460402E-5</c:v>
                </c:pt>
                <c:pt idx="57171">
                  <c:v>3.33301795762964E-5</c:v>
                </c:pt>
                <c:pt idx="57172">
                  <c:v>3.3329291909467402E-5</c:v>
                </c:pt>
                <c:pt idx="57173">
                  <c:v>3.3328688004985397E-5</c:v>
                </c:pt>
                <c:pt idx="57174">
                  <c:v>3.3327822166029398E-5</c:v>
                </c:pt>
                <c:pt idx="57175">
                  <c:v>3.3326930861221599E-5</c:v>
                </c:pt>
                <c:pt idx="57176">
                  <c:v>3.3326195989502601E-5</c:v>
                </c:pt>
                <c:pt idx="57177">
                  <c:v>3.3325592085020603E-5</c:v>
                </c:pt>
                <c:pt idx="57178">
                  <c:v>3.3324809919577099E-5</c:v>
                </c:pt>
                <c:pt idx="57179">
                  <c:v>3.3323973184451501E-5</c:v>
                </c:pt>
                <c:pt idx="57180">
                  <c:v>3.3323081879643703E-5</c:v>
                </c:pt>
                <c:pt idx="57181">
                  <c:v>3.3322394301649203E-5</c:v>
                </c:pt>
                <c:pt idx="57182">
                  <c:v>3.3321608498226797E-5</c:v>
                </c:pt>
                <c:pt idx="57183">
                  <c:v>3.3320851798635003E-5</c:v>
                </c:pt>
                <c:pt idx="57184">
                  <c:v>3.33200805471279E-5</c:v>
                </c:pt>
                <c:pt idx="57185">
                  <c:v>3.3319229260087E-5</c:v>
                </c:pt>
                <c:pt idx="57186">
                  <c:v>3.3318508940283202E-5</c:v>
                </c:pt>
                <c:pt idx="57187">
                  <c:v>3.3317854104097899E-5</c:v>
                </c:pt>
                <c:pt idx="57188">
                  <c:v>3.3316962799290202E-5</c:v>
                </c:pt>
                <c:pt idx="57189">
                  <c:v>3.3316311601083699E-5</c:v>
                </c:pt>
                <c:pt idx="57190">
                  <c:v>3.3315533073619001E-5</c:v>
                </c:pt>
                <c:pt idx="57191">
                  <c:v>3.3314710890408599E-5</c:v>
                </c:pt>
                <c:pt idx="57192">
                  <c:v>3.33139723807108E-5</c:v>
                </c:pt>
                <c:pt idx="57193">
                  <c:v>3.3313350286334699E-5</c:v>
                </c:pt>
                <c:pt idx="57194">
                  <c:v>3.33124989992939E-5</c:v>
                </c:pt>
                <c:pt idx="57195">
                  <c:v>3.3311756851617301E-5</c:v>
                </c:pt>
                <c:pt idx="57196">
                  <c:v>3.33110729116015E-5</c:v>
                </c:pt>
                <c:pt idx="57197">
                  <c:v>3.3310276194242801E-5</c:v>
                </c:pt>
                <c:pt idx="57198">
                  <c:v>3.3309403079329099E-5</c:v>
                </c:pt>
                <c:pt idx="57199">
                  <c:v>3.3308810088783503E-5</c:v>
                </c:pt>
                <c:pt idx="57200">
                  <c:v>3.3307966077700298E-5</c:v>
                </c:pt>
                <c:pt idx="57201">
                  <c:v>3.3307336707366603E-5</c:v>
                </c:pt>
                <c:pt idx="57202">
                  <c:v>3.3306430850643698E-5</c:v>
                </c:pt>
                <c:pt idx="57203">
                  <c:v>3.3305732358712703E-5</c:v>
                </c:pt>
                <c:pt idx="57204">
                  <c:v>3.3304990211036097E-5</c:v>
                </c:pt>
                <c:pt idx="57205">
                  <c:v>3.3304342650808401E-5</c:v>
                </c:pt>
                <c:pt idx="57206">
                  <c:v>3.3303665986750302E-5</c:v>
                </c:pt>
                <c:pt idx="57207">
                  <c:v>3.3302872907370302E-5</c:v>
                </c:pt>
                <c:pt idx="57208">
                  <c:v>3.3302254450973103E-5</c:v>
                </c:pt>
                <c:pt idx="57209">
                  <c:v>3.3301537769148099E-5</c:v>
                </c:pt>
                <c:pt idx="57210">
                  <c:v>3.3300759241683402E-5</c:v>
                </c:pt>
                <c:pt idx="57211">
                  <c:v>3.3299911592621397E-5</c:v>
                </c:pt>
                <c:pt idx="57212">
                  <c:v>3.3299053029622903E-5</c:v>
                </c:pt>
                <c:pt idx="57213">
                  <c:v>3.3298503694822998E-5</c:v>
                </c:pt>
                <c:pt idx="57214">
                  <c:v>3.3297870686510598E-5</c:v>
                </c:pt>
                <c:pt idx="57215">
                  <c:v>3.3297044865321402E-5</c:v>
                </c:pt>
                <c:pt idx="57216">
                  <c:v>3.3296462788712199E-5</c:v>
                </c:pt>
                <c:pt idx="57217">
                  <c:v>3.3295676985289901E-5</c:v>
                </c:pt>
                <c:pt idx="57218">
                  <c:v>3.3294967579422498E-5</c:v>
                </c:pt>
                <c:pt idx="57219">
                  <c:v>3.3294210879830603E-5</c:v>
                </c:pt>
                <c:pt idx="57220">
                  <c:v>3.3293439628323499E-5</c:v>
                </c:pt>
                <c:pt idx="57221">
                  <c:v>3.3292781154159497E-5</c:v>
                </c:pt>
                <c:pt idx="57222">
                  <c:v>3.32921226799954E-5</c:v>
                </c:pt>
                <c:pt idx="57223">
                  <c:v>3.3291409636149203E-5</c:v>
                </c:pt>
                <c:pt idx="57224">
                  <c:v>3.3290685678366599E-5</c:v>
                </c:pt>
                <c:pt idx="57225">
                  <c:v>3.3289885323028998E-5</c:v>
                </c:pt>
                <c:pt idx="57226">
                  <c:v>3.3289310522377498E-5</c:v>
                </c:pt>
                <c:pt idx="57227">
                  <c:v>3.3288528356934E-5</c:v>
                </c:pt>
                <c:pt idx="57228">
                  <c:v>3.3287858968833502E-5</c:v>
                </c:pt>
                <c:pt idx="57229">
                  <c:v>3.3287320547969998E-5</c:v>
                </c:pt>
                <c:pt idx="57230">
                  <c:v>3.3286425605183501E-5</c:v>
                </c:pt>
                <c:pt idx="57231">
                  <c:v>3.3285825338680297E-5</c:v>
                </c:pt>
                <c:pt idx="57232">
                  <c:v>3.3285115932812901E-5</c:v>
                </c:pt>
                <c:pt idx="57233">
                  <c:v>3.3284333767369403E-5</c:v>
                </c:pt>
                <c:pt idx="57234">
                  <c:v>3.3283638913417201E-5</c:v>
                </c:pt>
                <c:pt idx="57235">
                  <c:v>3.3282973163295503E-5</c:v>
                </c:pt>
                <c:pt idx="57236">
                  <c:v>3.3282267395407002E-5</c:v>
                </c:pt>
                <c:pt idx="57237">
                  <c:v>3.3281612559221698E-5</c:v>
                </c:pt>
                <c:pt idx="57238">
                  <c:v>3.3280877687502598E-5</c:v>
                </c:pt>
                <c:pt idx="57239">
                  <c:v>3.3280288334935897E-5</c:v>
                </c:pt>
                <c:pt idx="57240">
                  <c:v>3.3279608032898998E-5</c:v>
                </c:pt>
                <c:pt idx="57241">
                  <c:v>3.32789422827773E-5</c:v>
                </c:pt>
                <c:pt idx="57242">
                  <c:v>3.3278167393291403E-5</c:v>
                </c:pt>
                <c:pt idx="57243">
                  <c:v>3.3277541660936502E-5</c:v>
                </c:pt>
                <c:pt idx="57244">
                  <c:v>3.3276774047408199E-5</c:v>
                </c:pt>
                <c:pt idx="57245">
                  <c:v>3.3276184694841497E-5</c:v>
                </c:pt>
                <c:pt idx="57246">
                  <c:v>3.3275475288974101E-5</c:v>
                </c:pt>
                <c:pt idx="57247">
                  <c:v>3.3274816814809997E-5</c:v>
                </c:pt>
                <c:pt idx="57248">
                  <c:v>3.3274107408942601E-5</c:v>
                </c:pt>
                <c:pt idx="57249">
                  <c:v>3.32735289703123E-5</c:v>
                </c:pt>
                <c:pt idx="57250">
                  <c:v>3.3272845030296601E-5</c:v>
                </c:pt>
                <c:pt idx="57251">
                  <c:v>3.3272059226874303E-5</c:v>
                </c:pt>
                <c:pt idx="57252">
                  <c:v>3.3271448046434698E-5</c:v>
                </c:pt>
                <c:pt idx="57253">
                  <c:v>3.3270891435677199E-5</c:v>
                </c:pt>
                <c:pt idx="57254">
                  <c:v>3.3270189305767397E-5</c:v>
                </c:pt>
                <c:pt idx="57255">
                  <c:v>3.3269425330217901E-5</c:v>
                </c:pt>
                <c:pt idx="57256">
                  <c:v>3.3268835977651199E-5</c:v>
                </c:pt>
                <c:pt idx="57257">
                  <c:v>3.3268112019868601E-5</c:v>
                </c:pt>
                <c:pt idx="57258">
                  <c:v>3.3267519029322998E-5</c:v>
                </c:pt>
                <c:pt idx="57259">
                  <c:v>3.32667914335616E-5</c:v>
                </c:pt>
                <c:pt idx="57260">
                  <c:v>3.3266209356952499E-5</c:v>
                </c:pt>
                <c:pt idx="57261">
                  <c:v>3.3265485399169902E-5</c:v>
                </c:pt>
                <c:pt idx="57262">
                  <c:v>3.3264845114899799E-5</c:v>
                </c:pt>
                <c:pt idx="57263">
                  <c:v>3.3264179364778101E-5</c:v>
                </c:pt>
                <c:pt idx="57264">
                  <c:v>3.3263499062741202E-5</c:v>
                </c:pt>
                <c:pt idx="57265">
                  <c:v>3.32629751937929E-5</c:v>
                </c:pt>
                <c:pt idx="57266">
                  <c:v>3.3262309443671297E-5</c:v>
                </c:pt>
                <c:pt idx="57267">
                  <c:v>3.32617091771681E-5</c:v>
                </c:pt>
                <c:pt idx="57268">
                  <c:v>3.3260817872360301E-5</c:v>
                </c:pt>
                <c:pt idx="57269">
                  <c:v>3.32604031427763E-5</c:v>
                </c:pt>
                <c:pt idx="57270">
                  <c:v>3.3259566407650702E-5</c:v>
                </c:pt>
                <c:pt idx="57271">
                  <c:v>3.3259108022321002E-5</c:v>
                </c:pt>
                <c:pt idx="57272">
                  <c:v>3.3258453186135698E-5</c:v>
                </c:pt>
                <c:pt idx="57273">
                  <c:v>3.3257816539844498E-5</c:v>
                </c:pt>
                <c:pt idx="57274">
                  <c:v>3.3257099858019501E-5</c:v>
                </c:pt>
                <c:pt idx="57275">
                  <c:v>3.3256503229495097E-5</c:v>
                </c:pt>
                <c:pt idx="57276">
                  <c:v>3.3255910238949602E-5</c:v>
                </c:pt>
                <c:pt idx="57277">
                  <c:v>3.3255295420531197E-5</c:v>
                </c:pt>
                <c:pt idx="57278">
                  <c:v>3.3254600566579002E-5</c:v>
                </c:pt>
                <c:pt idx="57279">
                  <c:v>3.3253982110181803E-5</c:v>
                </c:pt>
                <c:pt idx="57280">
                  <c:v>3.3253236324526397E-5</c:v>
                </c:pt>
                <c:pt idx="57281">
                  <c:v>3.3252719731535803E-5</c:v>
                </c:pt>
                <c:pt idx="57282">
                  <c:v>3.3252115827053799E-5</c:v>
                </c:pt>
                <c:pt idx="57283">
                  <c:v>3.3251322747673799E-5</c:v>
                </c:pt>
                <c:pt idx="57284">
                  <c:v>3.3250795240746797E-5</c:v>
                </c:pt>
                <c:pt idx="57285">
                  <c:v>3.3250216802116497E-5</c:v>
                </c:pt>
                <c:pt idx="57286">
                  <c:v>3.3249627449549701E-5</c:v>
                </c:pt>
                <c:pt idx="57287">
                  <c:v>3.3248936233576401E-5</c:v>
                </c:pt>
                <c:pt idx="57288">
                  <c:v>3.3248266845475903E-5</c:v>
                </c:pt>
                <c:pt idx="57289">
                  <c:v>3.3247644751099897E-5</c:v>
                </c:pt>
                <c:pt idx="57290">
                  <c:v>3.3247084502363598E-5</c:v>
                </c:pt>
                <c:pt idx="57291">
                  <c:v>3.3246429666178301E-5</c:v>
                </c:pt>
                <c:pt idx="57292">
                  <c:v>3.3245894883293699E-5</c:v>
                </c:pt>
                <c:pt idx="57293">
                  <c:v>3.3245254599023597E-5</c:v>
                </c:pt>
                <c:pt idx="57294">
                  <c:v>3.3244687074329697E-5</c:v>
                </c:pt>
                <c:pt idx="57295">
                  <c:v>3.3243937650695402E-5</c:v>
                </c:pt>
                <c:pt idx="57296">
                  <c:v>3.3243519283132601E-5</c:v>
                </c:pt>
                <c:pt idx="57297">
                  <c:v>3.3242744393646697E-5</c:v>
                </c:pt>
                <c:pt idx="57298">
                  <c:v>3.3242300560232198E-5</c:v>
                </c:pt>
                <c:pt idx="57299">
                  <c:v>3.3241645724047002E-5</c:v>
                </c:pt>
                <c:pt idx="57300">
                  <c:v>3.32410054397769E-5</c:v>
                </c:pt>
                <c:pt idx="57301">
                  <c:v>3.3240481570828699E-5</c:v>
                </c:pt>
                <c:pt idx="57302">
                  <c:v>3.3239772164961303E-5</c:v>
                </c:pt>
                <c:pt idx="57303">
                  <c:v>3.32390700350515E-5</c:v>
                </c:pt>
                <c:pt idx="57304">
                  <c:v>3.3238698961213197E-5</c:v>
                </c:pt>
                <c:pt idx="57305">
                  <c:v>3.3238105970667702E-5</c:v>
                </c:pt>
                <c:pt idx="57306">
                  <c:v>3.3237396564800299E-5</c:v>
                </c:pt>
                <c:pt idx="57307">
                  <c:v>3.3236869057873298E-5</c:v>
                </c:pt>
                <c:pt idx="57308">
                  <c:v>3.3236334274988601E-5</c:v>
                </c:pt>
                <c:pt idx="57309">
                  <c:v>3.3235643059015301E-5</c:v>
                </c:pt>
                <c:pt idx="57310">
                  <c:v>3.3235013688681701E-5</c:v>
                </c:pt>
                <c:pt idx="57311">
                  <c:v>3.3234500733669901E-5</c:v>
                </c:pt>
                <c:pt idx="57312">
                  <c:v>3.3233838621526997E-5</c:v>
                </c:pt>
                <c:pt idx="57313">
                  <c:v>3.3233387512154898E-5</c:v>
                </c:pt>
                <c:pt idx="57314">
                  <c:v>3.3232776331715299E-5</c:v>
                </c:pt>
                <c:pt idx="57315">
                  <c:v>3.3232110581593602E-5</c:v>
                </c:pt>
                <c:pt idx="57316">
                  <c:v>3.3231528504984399E-5</c:v>
                </c:pt>
                <c:pt idx="57317">
                  <c:v>3.3230975532205802E-5</c:v>
                </c:pt>
                <c:pt idx="57318">
                  <c:v>3.3230346161872101E-5</c:v>
                </c:pt>
                <c:pt idx="57319">
                  <c:v>3.3229851396754398E-5</c:v>
                </c:pt>
                <c:pt idx="57320">
                  <c:v>3.3229287510039298E-5</c:v>
                </c:pt>
                <c:pt idx="57321">
                  <c:v>3.3228679967578501E-5</c:v>
                </c:pt>
                <c:pt idx="57322">
                  <c:v>3.3228010579478002E-5</c:v>
                </c:pt>
                <c:pt idx="57323">
                  <c:v>3.3227570384042297E-5</c:v>
                </c:pt>
                <c:pt idx="57324">
                  <c:v>3.3226977393496802E-5</c:v>
                </c:pt>
                <c:pt idx="57325">
                  <c:v>3.3226380764972398E-5</c:v>
                </c:pt>
                <c:pt idx="57326">
                  <c:v>3.3225805964320898E-5</c:v>
                </c:pt>
                <c:pt idx="57327">
                  <c:v>3.3225158404093202E-5</c:v>
                </c:pt>
                <c:pt idx="57328">
                  <c:v>3.3224649087060202E-5</c:v>
                </c:pt>
                <c:pt idx="57329">
                  <c:v>3.3223983336938498E-5</c:v>
                </c:pt>
                <c:pt idx="57330">
                  <c:v>3.3223506761714803E-5</c:v>
                </c:pt>
                <c:pt idx="57331">
                  <c:v>3.3223041100427502E-5</c:v>
                </c:pt>
                <c:pt idx="57332">
                  <c:v>3.32224517478608E-5</c:v>
                </c:pt>
                <c:pt idx="57333">
                  <c:v>3.3221913326997303E-5</c:v>
                </c:pt>
                <c:pt idx="57334">
                  <c:v>3.3221353078260997E-5</c:v>
                </c:pt>
                <c:pt idx="57335">
                  <c:v>3.3220760087715503E-5</c:v>
                </c:pt>
                <c:pt idx="57336">
                  <c:v>3.3220083423657302E-5</c:v>
                </c:pt>
                <c:pt idx="57337">
                  <c:v>3.3219683245988603E-5</c:v>
                </c:pt>
                <c:pt idx="57338">
                  <c:v>3.3218922908417901E-5</c:v>
                </c:pt>
                <c:pt idx="57339">
                  <c:v>3.3218551834579598E-5</c:v>
                </c:pt>
                <c:pt idx="57340">
                  <c:v>3.3218009775737301E-5</c:v>
                </c:pt>
                <c:pt idx="57341">
                  <c:v>3.3217496820725501E-5</c:v>
                </c:pt>
                <c:pt idx="57342">
                  <c:v>3.3216896554222303E-5</c:v>
                </c:pt>
                <c:pt idx="57343">
                  <c:v>3.3216267183888697E-5</c:v>
                </c:pt>
                <c:pt idx="57344">
                  <c:v>3.32157287630252E-5</c:v>
                </c:pt>
                <c:pt idx="57345">
                  <c:v>3.3215277653653202E-5</c:v>
                </c:pt>
                <c:pt idx="57346">
                  <c:v>3.3214553695870597E-5</c:v>
                </c:pt>
                <c:pt idx="57347">
                  <c:v>3.3214106224477298E-5</c:v>
                </c:pt>
                <c:pt idx="57348">
                  <c:v>3.3213651477126398E-5</c:v>
                </c:pt>
                <c:pt idx="57349">
                  <c:v>3.3213174901902703E-5</c:v>
                </c:pt>
                <c:pt idx="57350">
                  <c:v>3.3212440030183602E-5</c:v>
                </c:pt>
                <c:pt idx="57351">
                  <c:v>3.3211974368896301E-5</c:v>
                </c:pt>
                <c:pt idx="57352">
                  <c:v>3.3211363188456703E-5</c:v>
                </c:pt>
                <c:pt idx="57353">
                  <c:v>3.3210766559932401E-5</c:v>
                </c:pt>
                <c:pt idx="57354">
                  <c:v>3.3210424589924501E-5</c:v>
                </c:pt>
                <c:pt idx="57355">
                  <c:v>3.3209762477781603E-5</c:v>
                </c:pt>
                <c:pt idx="57356">
                  <c:v>3.3209282264579101E-5</c:v>
                </c:pt>
                <c:pt idx="57357">
                  <c:v>3.3208518289029598E-5</c:v>
                </c:pt>
                <c:pt idx="57358">
                  <c:v>3.3208205422852202E-5</c:v>
                </c:pt>
                <c:pt idx="57359">
                  <c:v>3.3207619708264199E-5</c:v>
                </c:pt>
                <c:pt idx="57360">
                  <c:v>3.3207074011443203E-5</c:v>
                </c:pt>
                <c:pt idx="57361">
                  <c:v>3.3206604712177102E-5</c:v>
                </c:pt>
                <c:pt idx="57362">
                  <c:v>3.32060335495043E-5</c:v>
                </c:pt>
                <c:pt idx="57363">
                  <c:v>3.32055096805561E-5</c:v>
                </c:pt>
                <c:pt idx="57364">
                  <c:v>3.3204967621713897E-5</c:v>
                </c:pt>
                <c:pt idx="57365">
                  <c:v>3.3204443752765703E-5</c:v>
                </c:pt>
                <c:pt idx="57366">
                  <c:v>3.32039162458386E-5</c:v>
                </c:pt>
                <c:pt idx="57367">
                  <c:v>3.3203374186996398E-5</c:v>
                </c:pt>
                <c:pt idx="57368">
                  <c:v>3.3202930353581899E-5</c:v>
                </c:pt>
                <c:pt idx="57369">
                  <c:v>3.32023701048456E-5</c:v>
                </c:pt>
                <c:pt idx="57370">
                  <c:v>3.3201933547388803E-5</c:v>
                </c:pt>
                <c:pt idx="57371">
                  <c:v>3.32014678861014E-5</c:v>
                </c:pt>
                <c:pt idx="57372">
                  <c:v>3.3200787584064501E-5</c:v>
                </c:pt>
                <c:pt idx="57373">
                  <c:v>3.3200383768416901E-5</c:v>
                </c:pt>
                <c:pt idx="57374">
                  <c:v>3.31998635374475E-5</c:v>
                </c:pt>
                <c:pt idx="57375">
                  <c:v>3.3199317840626497E-5</c:v>
                </c:pt>
                <c:pt idx="57376">
                  <c:v>3.3198808523593498E-5</c:v>
                </c:pt>
                <c:pt idx="57377">
                  <c:v>3.31982082570903E-5</c:v>
                </c:pt>
                <c:pt idx="57378">
                  <c:v>3.3197815355379101E-5</c:v>
                </c:pt>
                <c:pt idx="57379">
                  <c:v>3.3197204174939502E-5</c:v>
                </c:pt>
                <c:pt idx="57380">
                  <c:v>3.3196771255461499E-5</c:v>
                </c:pt>
                <c:pt idx="57381">
                  <c:v>3.3196170988958302E-5</c:v>
                </c:pt>
                <c:pt idx="57382">
                  <c:v>3.3195701689692201E-5</c:v>
                </c:pt>
                <c:pt idx="57383">
                  <c:v>3.3195283322129399E-5</c:v>
                </c:pt>
                <c:pt idx="57384">
                  <c:v>3.3194872230524197E-5</c:v>
                </c:pt>
                <c:pt idx="57385">
                  <c:v>3.3194322895724299E-5</c:v>
                </c:pt>
                <c:pt idx="57386">
                  <c:v>3.3193842682521797E-5</c:v>
                </c:pt>
                <c:pt idx="57387">
                  <c:v>3.3193198760272901E-5</c:v>
                </c:pt>
                <c:pt idx="57388">
                  <c:v>3.3192736736964401E-5</c:v>
                </c:pt>
                <c:pt idx="57389">
                  <c:v>3.3192347473232103E-5</c:v>
                </c:pt>
                <c:pt idx="57390">
                  <c:v>3.3191776310559403E-5</c:v>
                </c:pt>
                <c:pt idx="57391">
                  <c:v>3.3191241527674699E-5</c:v>
                </c:pt>
                <c:pt idx="57392">
                  <c:v>3.3190750400535803E-5</c:v>
                </c:pt>
                <c:pt idx="57393">
                  <c:v>3.3190299291163703E-5</c:v>
                </c:pt>
                <c:pt idx="57394">
                  <c:v>3.3189840905834003E-5</c:v>
                </c:pt>
                <c:pt idx="57395">
                  <c:v>3.3189291571034098E-5</c:v>
                </c:pt>
                <c:pt idx="57396">
                  <c:v>3.3189022360602401E-5</c:v>
                </c:pt>
                <c:pt idx="57397">
                  <c:v>3.3188302040798603E-5</c:v>
                </c:pt>
                <c:pt idx="57398">
                  <c:v>3.3187890949193402E-5</c:v>
                </c:pt>
                <c:pt idx="57399">
                  <c:v>3.3187308872584199E-5</c:v>
                </c:pt>
                <c:pt idx="57400">
                  <c:v>3.3186999644385603E-5</c:v>
                </c:pt>
                <c:pt idx="57401">
                  <c:v>3.3186446671607E-5</c:v>
                </c:pt>
                <c:pt idx="57402">
                  <c:v>3.31858755089343E-5</c:v>
                </c:pt>
                <c:pt idx="57403">
                  <c:v>3.3185497159138302E-5</c:v>
                </c:pt>
                <c:pt idx="57404">
                  <c:v>3.3184922358486801E-5</c:v>
                </c:pt>
                <c:pt idx="57405">
                  <c:v>3.3184485801029903E-5</c:v>
                </c:pt>
                <c:pt idx="57406">
                  <c:v>3.31840565195307E-5</c:v>
                </c:pt>
                <c:pt idx="57407">
                  <c:v>3.31834889948368E-5</c:v>
                </c:pt>
                <c:pt idx="57408">
                  <c:v>3.3183121558977298E-5</c:v>
                </c:pt>
                <c:pt idx="57409">
                  <c:v>3.3182659535668797E-5</c:v>
                </c:pt>
                <c:pt idx="57410">
                  <c:v>3.3182015613419901E-5</c:v>
                </c:pt>
                <c:pt idx="57411">
                  <c:v>3.3181640901602798E-5</c:v>
                </c:pt>
                <c:pt idx="57412">
                  <c:v>3.3181200706167099E-5</c:v>
                </c:pt>
                <c:pt idx="57413">
                  <c:v>3.3180745958816301E-5</c:v>
                </c:pt>
                <c:pt idx="57414">
                  <c:v>3.31803457811475E-5</c:v>
                </c:pt>
                <c:pt idx="57415">
                  <c:v>3.3179792808368802E-5</c:v>
                </c:pt>
                <c:pt idx="57416">
                  <c:v>3.3179392630700002E-5</c:v>
                </c:pt>
                <c:pt idx="57417">
                  <c:v>3.3178839657921303E-5</c:v>
                </c:pt>
                <c:pt idx="57418">
                  <c:v>3.3178475860040601E-5</c:v>
                </c:pt>
                <c:pt idx="57419">
                  <c:v>3.31778355757706E-5</c:v>
                </c:pt>
                <c:pt idx="57420">
                  <c:v>3.3177359000546898E-5</c:v>
                </c:pt>
                <c:pt idx="57421">
                  <c:v>3.3177049772348201E-5</c:v>
                </c:pt>
                <c:pt idx="57422">
                  <c:v>3.3176591387018602E-5</c:v>
                </c:pt>
                <c:pt idx="57423">
                  <c:v>3.3176089345943203E-5</c:v>
                </c:pt>
                <c:pt idx="57424">
                  <c:v>3.3175536373164498E-5</c:v>
                </c:pt>
                <c:pt idx="57425">
                  <c:v>3.3175230782944702E-5</c:v>
                </c:pt>
                <c:pt idx="57426">
                  <c:v>3.3174699638038901E-5</c:v>
                </c:pt>
                <c:pt idx="57427">
                  <c:v>3.3174215786857503E-5</c:v>
                </c:pt>
                <c:pt idx="57428">
                  <c:v>3.3173710107803297E-5</c:v>
                </c:pt>
                <c:pt idx="57429">
                  <c:v>3.31733317580074E-5</c:v>
                </c:pt>
                <c:pt idx="57430">
                  <c:v>3.3172909752465798E-5</c:v>
                </c:pt>
                <c:pt idx="57431">
                  <c:v>3.3172433177242103E-5</c:v>
                </c:pt>
                <c:pt idx="57432">
                  <c:v>3.31718983943574E-5</c:v>
                </c:pt>
                <c:pt idx="57433">
                  <c:v>3.3171490940730998E-5</c:v>
                </c:pt>
                <c:pt idx="57434">
                  <c:v>3.3171178074553602E-5</c:v>
                </c:pt>
                <c:pt idx="57435">
                  <c:v>3.3170537790283601E-5</c:v>
                </c:pt>
                <c:pt idx="57436">
                  <c:v>3.3170224924106097E-5</c:v>
                </c:pt>
                <c:pt idx="57437">
                  <c:v>3.31697956426069E-5</c:v>
                </c:pt>
                <c:pt idx="57438">
                  <c:v>3.3169293601531502E-5</c:v>
                </c:pt>
                <c:pt idx="57439">
                  <c:v>3.3168784284498502E-5</c:v>
                </c:pt>
                <c:pt idx="57440">
                  <c:v>3.3168471418321099E-5</c:v>
                </c:pt>
                <c:pt idx="57441">
                  <c:v>3.3167951187351698E-5</c:v>
                </c:pt>
                <c:pt idx="57442">
                  <c:v>3.3167478250106797E-5</c:v>
                </c:pt>
                <c:pt idx="57443">
                  <c:v>3.3167129004141302E-5</c:v>
                </c:pt>
                <c:pt idx="57444">
                  <c:v>3.3166801586048698E-5</c:v>
                </c:pt>
                <c:pt idx="57445">
                  <c:v>3.3166223147418303E-5</c:v>
                </c:pt>
                <c:pt idx="57446">
                  <c:v>3.3165699278470102E-5</c:v>
                </c:pt>
                <c:pt idx="57447">
                  <c:v>3.3165255445055697E-5</c:v>
                </c:pt>
                <c:pt idx="57448">
                  <c:v>3.3164949854835902E-5</c:v>
                </c:pt>
                <c:pt idx="57449">
                  <c:v>3.3164480555569699E-5</c:v>
                </c:pt>
                <c:pt idx="57450">
                  <c:v>3.3164120395667797E-5</c:v>
                </c:pt>
                <c:pt idx="57451">
                  <c:v>3.3163636544486501E-5</c:v>
                </c:pt>
                <c:pt idx="57452">
                  <c:v>3.3163341868203099E-5</c:v>
                </c:pt>
                <c:pt idx="57453">
                  <c:v>3.3162796171382097E-5</c:v>
                </c:pt>
                <c:pt idx="57454">
                  <c:v>3.3162428735522499E-5</c:v>
                </c:pt>
                <c:pt idx="57455">
                  <c:v>3.3161955798277598E-5</c:v>
                </c:pt>
                <c:pt idx="57456">
                  <c:v>3.3161446481244598E-5</c:v>
                </c:pt>
                <c:pt idx="57457">
                  <c:v>3.31610572175123E-5</c:v>
                </c:pt>
                <c:pt idx="57458">
                  <c:v>3.3160693419631598E-5</c:v>
                </c:pt>
                <c:pt idx="57459">
                  <c:v>3.3160322345793301E-5</c:v>
                </c:pt>
                <c:pt idx="57460">
                  <c:v>3.3159769373014603E-5</c:v>
                </c:pt>
                <c:pt idx="57461">
                  <c:v>3.3159365557367002E-5</c:v>
                </c:pt>
                <c:pt idx="57462">
                  <c:v>3.3158932637888898E-5</c:v>
                </c:pt>
                <c:pt idx="57463">
                  <c:v>3.3158470614580397E-5</c:v>
                </c:pt>
                <c:pt idx="57464">
                  <c:v>3.3158110454678502E-5</c:v>
                </c:pt>
                <c:pt idx="57465">
                  <c:v>3.3157724828924997E-5</c:v>
                </c:pt>
                <c:pt idx="57466">
                  <c:v>3.3157335565192598E-5</c:v>
                </c:pt>
                <c:pt idx="57467">
                  <c:v>3.3156895369757001E-5</c:v>
                </c:pt>
                <c:pt idx="57468">
                  <c:v>3.3156498830067001E-5</c:v>
                </c:pt>
                <c:pt idx="57469">
                  <c:v>3.3156109566334601E-5</c:v>
                </c:pt>
                <c:pt idx="57470">
                  <c:v>3.3155683922814199E-5</c:v>
                </c:pt>
                <c:pt idx="57471">
                  <c:v>3.3155210985569297E-5</c:v>
                </c:pt>
                <c:pt idx="57472">
                  <c:v>3.3154792618006502E-5</c:v>
                </c:pt>
                <c:pt idx="57473">
                  <c:v>3.3154487027786699E-5</c:v>
                </c:pt>
                <c:pt idx="57474">
                  <c:v>3.31541632476728E-5</c:v>
                </c:pt>
                <c:pt idx="57475">
                  <c:v>3.3153639378724599E-5</c:v>
                </c:pt>
                <c:pt idx="57476">
                  <c:v>3.3153268304886303E-5</c:v>
                </c:pt>
                <c:pt idx="57477">
                  <c:v>3.3152879041153897E-5</c:v>
                </c:pt>
                <c:pt idx="57478">
                  <c:v>3.31523260683753E-5</c:v>
                </c:pt>
                <c:pt idx="57479">
                  <c:v>3.3152002288261401E-5</c:v>
                </c:pt>
                <c:pt idx="57480">
                  <c:v>3.3151609386550303E-5</c:v>
                </c:pt>
                <c:pt idx="57481">
                  <c:v>3.3151241950690699E-5</c:v>
                </c:pt>
                <c:pt idx="57482">
                  <c:v>3.3150699891848503E-5</c:v>
                </c:pt>
                <c:pt idx="57483">
                  <c:v>3.3150419767480303E-5</c:v>
                </c:pt>
                <c:pt idx="57484">
                  <c:v>3.3149997761938701E-5</c:v>
                </c:pt>
                <c:pt idx="57485">
                  <c:v>3.3149710361613001E-5</c:v>
                </c:pt>
                <c:pt idx="57486">
                  <c:v>3.3149186492664699E-5</c:v>
                </c:pt>
                <c:pt idx="57487">
                  <c:v>3.3148804504890002E-5</c:v>
                </c:pt>
                <c:pt idx="57488">
                  <c:v>3.3148418879136402E-5</c:v>
                </c:pt>
                <c:pt idx="57489">
                  <c:v>3.3148018701467697E-5</c:v>
                </c:pt>
                <c:pt idx="57490">
                  <c:v>3.3147633075714098E-5</c:v>
                </c:pt>
                <c:pt idx="57491">
                  <c:v>3.3147291105706197E-5</c:v>
                </c:pt>
                <c:pt idx="57492">
                  <c:v>3.3146876376122202E-5</c:v>
                </c:pt>
                <c:pt idx="57493">
                  <c:v>3.3146447094622999E-5</c:v>
                </c:pt>
                <c:pt idx="57494">
                  <c:v>3.3146206988021697E-5</c:v>
                </c:pt>
                <c:pt idx="57495">
                  <c:v>3.3145734050776803E-5</c:v>
                </c:pt>
                <c:pt idx="57496">
                  <c:v>3.31452501995955E-5</c:v>
                </c:pt>
                <c:pt idx="57497">
                  <c:v>3.3144959161290899E-5</c:v>
                </c:pt>
                <c:pt idx="57498">
                  <c:v>3.3144551707664498E-5</c:v>
                </c:pt>
                <c:pt idx="57499">
                  <c:v>3.3144162443932098E-5</c:v>
                </c:pt>
                <c:pt idx="57500">
                  <c:v>3.3143751352326897E-5</c:v>
                </c:pt>
                <c:pt idx="57501">
                  <c:v>3.3143402106361498E-5</c:v>
                </c:pt>
                <c:pt idx="57502">
                  <c:v>3.31430383084807E-5</c:v>
                </c:pt>
                <c:pt idx="57503">
                  <c:v>3.31426854245365E-5</c:v>
                </c:pt>
                <c:pt idx="57504">
                  <c:v>3.3142165193566998E-5</c:v>
                </c:pt>
                <c:pt idx="57505">
                  <c:v>3.3141823223559199E-5</c:v>
                </c:pt>
                <c:pt idx="57506">
                  <c:v>3.3141383028123501E-5</c:v>
                </c:pt>
                <c:pt idx="57507">
                  <c:v>3.3141102903755402E-5</c:v>
                </c:pt>
                <c:pt idx="57508">
                  <c:v>3.3140891900984597E-5</c:v>
                </c:pt>
                <c:pt idx="57509">
                  <c:v>3.3140509913209799E-5</c:v>
                </c:pt>
                <c:pt idx="57510">
                  <c:v>3.3139942388515899E-5</c:v>
                </c:pt>
                <c:pt idx="57511">
                  <c:v>3.3139618608402102E-5</c:v>
                </c:pt>
                <c:pt idx="57512">
                  <c:v>3.3139287552330602E-5</c:v>
                </c:pt>
                <c:pt idx="57513">
                  <c:v>3.3138778235297603E-5</c:v>
                </c:pt>
                <c:pt idx="57514">
                  <c:v>3.3138487196993103E-5</c:v>
                </c:pt>
                <c:pt idx="57515">
                  <c:v>3.31381706928369E-5</c:v>
                </c:pt>
                <c:pt idx="57516">
                  <c:v>3.3137810532934998E-5</c:v>
                </c:pt>
                <c:pt idx="57517">
                  <c:v>3.3137454011011903E-5</c:v>
                </c:pt>
                <c:pt idx="57518">
                  <c:v>3.3137006539618603E-5</c:v>
                </c:pt>
                <c:pt idx="57519">
                  <c:v>3.3136602723971002E-5</c:v>
                </c:pt>
                <c:pt idx="57520">
                  <c:v>3.3136348065454499E-5</c:v>
                </c:pt>
                <c:pt idx="57521">
                  <c:v>3.3135918783955303E-5</c:v>
                </c:pt>
                <c:pt idx="57522">
                  <c:v>3.3135573175968602E-5</c:v>
                </c:pt>
                <c:pt idx="57523">
                  <c:v>3.31352712237276E-5</c:v>
                </c:pt>
                <c:pt idx="57524">
                  <c:v>3.3134801924461499E-5</c:v>
                </c:pt>
                <c:pt idx="57525">
                  <c:v>3.3134529076051001E-5</c:v>
                </c:pt>
                <c:pt idx="57526">
                  <c:v>3.3134150726255002E-5</c:v>
                </c:pt>
                <c:pt idx="57527">
                  <c:v>3.31338451360352E-5</c:v>
                </c:pt>
                <c:pt idx="57528">
                  <c:v>3.3133488614112098E-5</c:v>
                </c:pt>
                <c:pt idx="57529">
                  <c:v>3.3133193937828798E-5</c:v>
                </c:pt>
                <c:pt idx="57530">
                  <c:v>3.3132622775155997E-5</c:v>
                </c:pt>
                <c:pt idx="57531">
                  <c:v>3.31322444253601E-5</c:v>
                </c:pt>
                <c:pt idx="57532">
                  <c:v>3.3132033422589302E-5</c:v>
                </c:pt>
                <c:pt idx="57533">
                  <c:v>3.3131647796835703E-5</c:v>
                </c:pt>
                <c:pt idx="57534">
                  <c:v>3.3131262171082199E-5</c:v>
                </c:pt>
                <c:pt idx="57535">
                  <c:v>3.3130912925116697E-5</c:v>
                </c:pt>
                <c:pt idx="57536">
                  <c:v>3.31306473526638E-5</c:v>
                </c:pt>
                <c:pt idx="57537">
                  <c:v>3.3130221709143397E-5</c:v>
                </c:pt>
                <c:pt idx="57538">
                  <c:v>3.3129941584775197E-5</c:v>
                </c:pt>
                <c:pt idx="57539">
                  <c:v>3.3129566872958101E-5</c:v>
                </c:pt>
                <c:pt idx="57540">
                  <c:v>3.3129235816886601E-5</c:v>
                </c:pt>
                <c:pt idx="57541">
                  <c:v>3.3128872019005899E-5</c:v>
                </c:pt>
                <c:pt idx="57542">
                  <c:v>3.3128522773040499E-5</c:v>
                </c:pt>
                <c:pt idx="57543">
                  <c:v>3.3128068025689599E-5</c:v>
                </c:pt>
                <c:pt idx="57544">
                  <c:v>3.3127831557067098E-5</c:v>
                </c:pt>
                <c:pt idx="57545">
                  <c:v>3.3127536880783703E-5</c:v>
                </c:pt>
                <c:pt idx="57546">
                  <c:v>3.3127085771411698E-5</c:v>
                </c:pt>
                <c:pt idx="57547">
                  <c:v>3.3126787457149503E-5</c:v>
                </c:pt>
                <c:pt idx="57548">
                  <c:v>3.3126532798633E-5</c:v>
                </c:pt>
                <c:pt idx="57549">
                  <c:v>3.3126161724794697E-5</c:v>
                </c:pt>
                <c:pt idx="57550">
                  <c:v>3.3125841582659598E-5</c:v>
                </c:pt>
                <c:pt idx="57551">
                  <c:v>3.3125535992439802E-5</c:v>
                </c:pt>
                <c:pt idx="57552">
                  <c:v>3.3125157642643899E-5</c:v>
                </c:pt>
                <c:pt idx="57553">
                  <c:v>3.3124852052424103E-5</c:v>
                </c:pt>
                <c:pt idx="57554">
                  <c:v>3.3124259061878601E-5</c:v>
                </c:pt>
                <c:pt idx="57555">
                  <c:v>3.3124109904747497E-5</c:v>
                </c:pt>
                <c:pt idx="57556">
                  <c:v>3.3123717003036297E-5</c:v>
                </c:pt>
                <c:pt idx="57557">
                  <c:v>3.3123375033028397E-5</c:v>
                </c:pt>
                <c:pt idx="57558">
                  <c:v>3.3122982131317299E-5</c:v>
                </c:pt>
                <c:pt idx="57559">
                  <c:v>3.3122803870355697E-5</c:v>
                </c:pt>
                <c:pt idx="57560">
                  <c:v>3.3122516470029903E-5</c:v>
                </c:pt>
                <c:pt idx="57561">
                  <c:v>3.3122072636615499E-5</c:v>
                </c:pt>
                <c:pt idx="57562">
                  <c:v>3.3121865271823501E-5</c:v>
                </c:pt>
                <c:pt idx="57563">
                  <c:v>3.3121476008091102E-5</c:v>
                </c:pt>
                <c:pt idx="57564">
                  <c:v>3.3121166779892499E-5</c:v>
                </c:pt>
                <c:pt idx="57565">
                  <c:v>3.3120850275736302E-5</c:v>
                </c:pt>
                <c:pt idx="57566">
                  <c:v>3.3120479201897999E-5</c:v>
                </c:pt>
                <c:pt idx="57567">
                  <c:v>3.3120217267423902E-5</c:v>
                </c:pt>
                <c:pt idx="57568">
                  <c:v>3.3119809813797501E-5</c:v>
                </c:pt>
                <c:pt idx="57569">
                  <c:v>3.3119478757726001E-5</c:v>
                </c:pt>
                <c:pt idx="57570">
                  <c:v>3.31191840814426E-5</c:v>
                </c:pt>
                <c:pt idx="57571">
                  <c:v>3.3118896681116901E-5</c:v>
                </c:pt>
                <c:pt idx="57572">
                  <c:v>3.3118452847702402E-5</c:v>
                </c:pt>
                <c:pt idx="57573">
                  <c:v>3.3118234568974003E-5</c:v>
                </c:pt>
                <c:pt idx="57574">
                  <c:v>3.3117910788860199E-5</c:v>
                </c:pt>
                <c:pt idx="57575">
                  <c:v>3.3117557904915898E-5</c:v>
                </c:pt>
                <c:pt idx="57576">
                  <c:v>3.3117259590653703E-5</c:v>
                </c:pt>
                <c:pt idx="57577">
                  <c:v>3.3117041311925297E-5</c:v>
                </c:pt>
                <c:pt idx="57578">
                  <c:v>3.3116739359684302E-5</c:v>
                </c:pt>
                <c:pt idx="57579">
                  <c:v>3.3116342819994302E-5</c:v>
                </c:pt>
                <c:pt idx="57580">
                  <c:v>3.3115989936050001E-5</c:v>
                </c:pt>
                <c:pt idx="57581">
                  <c:v>3.3115782571258003E-5</c:v>
                </c:pt>
                <c:pt idx="57582">
                  <c:v>3.3115309634013101E-5</c:v>
                </c:pt>
                <c:pt idx="57583">
                  <c:v>3.31150149577297E-5</c:v>
                </c:pt>
                <c:pt idx="57584">
                  <c:v>3.3114865800598602E-5</c:v>
                </c:pt>
                <c:pt idx="57585">
                  <c:v>3.3114414691226598E-5</c:v>
                </c:pt>
                <c:pt idx="57586">
                  <c:v>3.31142655340955E-5</c:v>
                </c:pt>
                <c:pt idx="57587">
                  <c:v>3.3113858080469099E-5</c:v>
                </c:pt>
                <c:pt idx="57588">
                  <c:v>3.3113650715677102E-5</c:v>
                </c:pt>
                <c:pt idx="57589">
                  <c:v>3.3113217796198997E-5</c:v>
                </c:pt>
                <c:pt idx="57590">
                  <c:v>3.3112926757894497E-5</c:v>
                </c:pt>
                <c:pt idx="57591">
                  <c:v>3.3112573873950202E-5</c:v>
                </c:pt>
                <c:pt idx="57592">
                  <c:v>3.3112308301497203E-5</c:v>
                </c:pt>
                <c:pt idx="57593">
                  <c:v>3.3111904485849697E-5</c:v>
                </c:pt>
                <c:pt idx="57594">
                  <c:v>3.3111708034994101E-5</c:v>
                </c:pt>
                <c:pt idx="57595">
                  <c:v>3.3111406082753099E-5</c:v>
                </c:pt>
                <c:pt idx="57596">
                  <c:v>3.3111031370936002E-5</c:v>
                </c:pt>
                <c:pt idx="57597">
                  <c:v>3.3110856747953201E-5</c:v>
                </c:pt>
                <c:pt idx="57598">
                  <c:v>3.3110460208263201E-5</c:v>
                </c:pt>
                <c:pt idx="57599">
                  <c:v>3.3110201911767897E-5</c:v>
                </c:pt>
                <c:pt idx="57600">
                  <c:v>3.3109907235484597E-5</c:v>
                </c:pt>
                <c:pt idx="57601">
                  <c:v>3.3109681680798497E-5</c:v>
                </c:pt>
                <c:pt idx="57602">
                  <c:v>3.3109292417066199E-5</c:v>
                </c:pt>
                <c:pt idx="57603">
                  <c:v>3.3109117794083397E-5</c:v>
                </c:pt>
                <c:pt idx="57604">
                  <c:v>3.3108775824075599E-5</c:v>
                </c:pt>
                <c:pt idx="57605">
                  <c:v>3.3108353818533901E-5</c:v>
                </c:pt>
                <c:pt idx="57606">
                  <c:v>3.3108102797996199E-5</c:v>
                </c:pt>
                <c:pt idx="57607">
                  <c:v>3.3107859053416198E-5</c:v>
                </c:pt>
                <c:pt idx="57608">
                  <c:v>3.3107538911281099E-5</c:v>
                </c:pt>
                <c:pt idx="57609">
                  <c:v>3.3107156923506402E-5</c:v>
                </c:pt>
                <c:pt idx="57610">
                  <c:v>3.3106869523180601E-5</c:v>
                </c:pt>
                <c:pt idx="57611">
                  <c:v>3.3106654882431003E-5</c:v>
                </c:pt>
                <c:pt idx="57612">
                  <c:v>3.3106411137851003E-5</c:v>
                </c:pt>
                <c:pt idx="57613">
                  <c:v>3.3106156479334499E-5</c:v>
                </c:pt>
                <c:pt idx="57614">
                  <c:v>3.3105778129538501E-5</c:v>
                </c:pt>
                <c:pt idx="57615">
                  <c:v>3.3105519833043197E-5</c:v>
                </c:pt>
                <c:pt idx="57616">
                  <c:v>3.3105341572081697E-5</c:v>
                </c:pt>
                <c:pt idx="57617">
                  <c:v>3.31049159285612E-5</c:v>
                </c:pt>
                <c:pt idx="57618">
                  <c:v>3.3104755857493701E-5</c:v>
                </c:pt>
                <c:pt idx="57619">
                  <c:v>3.3104424801422303E-5</c:v>
                </c:pt>
                <c:pt idx="57620">
                  <c:v>3.3104057365562801E-5</c:v>
                </c:pt>
                <c:pt idx="57621">
                  <c:v>3.3103780879173401E-5</c:v>
                </c:pt>
                <c:pt idx="57622">
                  <c:v>3.3103518944699297E-5</c:v>
                </c:pt>
                <c:pt idx="57623">
                  <c:v>3.3103344321716597E-5</c:v>
                </c:pt>
                <c:pt idx="57624">
                  <c:v>3.3103005989687497E-5</c:v>
                </c:pt>
                <c:pt idx="57625">
                  <c:v>3.3102602174039903E-5</c:v>
                </c:pt>
                <c:pt idx="57626">
                  <c:v>3.3102423913078403E-5</c:v>
                </c:pt>
                <c:pt idx="57627">
                  <c:v>3.3102034649345997E-5</c:v>
                </c:pt>
                <c:pt idx="57628">
                  <c:v>3.3101816370617598E-5</c:v>
                </c:pt>
                <c:pt idx="57629">
                  <c:v>3.31016562995501E-5</c:v>
                </c:pt>
                <c:pt idx="57630">
                  <c:v>3.3101248845923699E-5</c:v>
                </c:pt>
                <c:pt idx="57631">
                  <c:v>3.3101019653258798E-5</c:v>
                </c:pt>
                <c:pt idx="57632">
                  <c:v>3.31007504428271E-5</c:v>
                </c:pt>
                <c:pt idx="57633">
                  <c:v>3.3100521250162301E-5</c:v>
                </c:pt>
                <c:pt idx="57634">
                  <c:v>3.31002411257941E-5</c:v>
                </c:pt>
                <c:pt idx="57635">
                  <c:v>3.3100026485044502E-5</c:v>
                </c:pt>
                <c:pt idx="57636">
                  <c:v>3.3099651773227399E-5</c:v>
                </c:pt>
                <c:pt idx="57637">
                  <c:v>3.3099429856520099E-5</c:v>
                </c:pt>
                <c:pt idx="57638">
                  <c:v>3.3099244319600998E-5</c:v>
                </c:pt>
                <c:pt idx="57639">
                  <c:v>3.3098971471190398E-5</c:v>
                </c:pt>
                <c:pt idx="57640">
                  <c:v>3.3098614949267398E-5</c:v>
                </c:pt>
                <c:pt idx="57641">
                  <c:v>3.3098276617238298E-5</c:v>
                </c:pt>
                <c:pt idx="57642">
                  <c:v>3.3098032872658203E-5</c:v>
                </c:pt>
                <c:pt idx="57643">
                  <c:v>3.30977854900993E-5</c:v>
                </c:pt>
                <c:pt idx="57644">
                  <c:v>3.30976108671166E-5</c:v>
                </c:pt>
                <c:pt idx="57645">
                  <c:v>3.3097312552854398E-5</c:v>
                </c:pt>
                <c:pt idx="57646">
                  <c:v>3.3097116101998802E-5</c:v>
                </c:pt>
                <c:pt idx="57647">
                  <c:v>3.3096781407948597E-5</c:v>
                </c:pt>
                <c:pt idx="57648">
                  <c:v>3.3096490369644002E-5</c:v>
                </c:pt>
                <c:pt idx="57649">
                  <c:v>3.3096330298576497E-5</c:v>
                </c:pt>
                <c:pt idx="57650">
                  <c:v>3.3096155675593797E-5</c:v>
                </c:pt>
                <c:pt idx="57651">
                  <c:v>3.3095664548454799E-5</c:v>
                </c:pt>
                <c:pt idx="57652">
                  <c:v>3.3095500839408501E-5</c:v>
                </c:pt>
                <c:pt idx="57653">
                  <c:v>3.3095111575676101E-5</c:v>
                </c:pt>
                <c:pt idx="57654">
                  <c:v>3.3094915124820498E-5</c:v>
                </c:pt>
                <c:pt idx="57655">
                  <c:v>3.3094664104282897E-5</c:v>
                </c:pt>
                <c:pt idx="57656">
                  <c:v>3.3094376703957103E-5</c:v>
                </c:pt>
                <c:pt idx="57657">
                  <c:v>3.3094158425228697E-5</c:v>
                </c:pt>
                <c:pt idx="57658">
                  <c:v>3.3093863748945303E-5</c:v>
                </c:pt>
                <c:pt idx="57659">
                  <c:v>3.3093521778937402E-5</c:v>
                </c:pt>
                <c:pt idx="57660">
                  <c:v>3.3093412639573203E-5</c:v>
                </c:pt>
                <c:pt idx="57661">
                  <c:v>3.3093245292548097E-5</c:v>
                </c:pt>
                <c:pt idx="57662">
                  <c:v>3.3092808735091199E-5</c:v>
                </c:pt>
                <c:pt idx="57663">
                  <c:v>3.3092488592956202E-5</c:v>
                </c:pt>
                <c:pt idx="57664">
                  <c:v>3.30924085574225E-5</c:v>
                </c:pt>
                <c:pt idx="57665">
                  <c:v>3.3092102967202697E-5</c:v>
                </c:pt>
                <c:pt idx="57666">
                  <c:v>3.3091830118792098E-5</c:v>
                </c:pt>
                <c:pt idx="57667">
                  <c:v>3.3091528166551102E-5</c:v>
                </c:pt>
                <c:pt idx="57668">
                  <c:v>3.3091349905589602E-5</c:v>
                </c:pt>
                <c:pt idx="57669">
                  <c:v>3.30910479533486E-5</c:v>
                </c:pt>
                <c:pt idx="57670">
                  <c:v>3.3090786018874503E-5</c:v>
                </c:pt>
                <c:pt idx="57671">
                  <c:v>3.30905968439765E-5</c:v>
                </c:pt>
                <c:pt idx="57672">
                  <c:v>3.3090342185459997E-5</c:v>
                </c:pt>
                <c:pt idx="57673">
                  <c:v>3.30900838889647E-5</c:v>
                </c:pt>
                <c:pt idx="57674">
                  <c:v>3.3089912903960801E-5</c:v>
                </c:pt>
                <c:pt idx="57675">
                  <c:v>3.30896218656562E-5</c:v>
                </c:pt>
                <c:pt idx="57676">
                  <c:v>3.3089374483097297E-5</c:v>
                </c:pt>
                <c:pt idx="57677">
                  <c:v>3.3089199860114597E-5</c:v>
                </c:pt>
                <c:pt idx="57678">
                  <c:v>3.3088912459788803E-5</c:v>
                </c:pt>
                <c:pt idx="57679">
                  <c:v>3.3088716008933302E-5</c:v>
                </c:pt>
                <c:pt idx="57680">
                  <c:v>3.3088486816268401E-5</c:v>
                </c:pt>
                <c:pt idx="57681">
                  <c:v>3.3088213967857903E-5</c:v>
                </c:pt>
                <c:pt idx="57682">
                  <c:v>3.30880284309387E-5</c:v>
                </c:pt>
                <c:pt idx="57683">
                  <c:v>3.3087737392634099E-5</c:v>
                </c:pt>
                <c:pt idx="57684">
                  <c:v>3.3087435440393199E-5</c:v>
                </c:pt>
                <c:pt idx="57685">
                  <c:v>3.3087231713580001E-5</c:v>
                </c:pt>
                <c:pt idx="57686">
                  <c:v>3.3087049814639599E-5</c:v>
                </c:pt>
                <c:pt idx="57687">
                  <c:v>3.3086762414313799E-5</c:v>
                </c:pt>
                <c:pt idx="57688">
                  <c:v>3.3086645998991999E-5</c:v>
                </c:pt>
                <c:pt idx="57689">
                  <c:v>3.3086293115047697E-5</c:v>
                </c:pt>
                <c:pt idx="57690">
                  <c:v>3.3086053008446497E-5</c:v>
                </c:pt>
                <c:pt idx="57691">
                  <c:v>3.3085801987908801E-5</c:v>
                </c:pt>
                <c:pt idx="57692">
                  <c:v>3.3085641916841302E-5</c:v>
                </c:pt>
                <c:pt idx="57693">
                  <c:v>3.3085318136727397E-5</c:v>
                </c:pt>
                <c:pt idx="57694">
                  <c:v>3.3085110771935399E-5</c:v>
                </c:pt>
                <c:pt idx="57695">
                  <c:v>3.3084783353842802E-5</c:v>
                </c:pt>
                <c:pt idx="57696">
                  <c:v>3.3084637834690498E-5</c:v>
                </c:pt>
                <c:pt idx="57697">
                  <c:v>3.3084470487665399E-5</c:v>
                </c:pt>
                <c:pt idx="57698">
                  <c:v>3.3084135793615099E-5</c:v>
                </c:pt>
                <c:pt idx="57699">
                  <c:v>3.3083928428823101E-5</c:v>
                </c:pt>
                <c:pt idx="57700">
                  <c:v>3.3083742891904001E-5</c:v>
                </c:pt>
                <c:pt idx="57701">
                  <c:v>3.3083430025726597E-5</c:v>
                </c:pt>
                <c:pt idx="57702">
                  <c:v>3.3083320886362303E-5</c:v>
                </c:pt>
                <c:pt idx="57703">
                  <c:v>3.3083040761994198E-5</c:v>
                </c:pt>
                <c:pt idx="57704">
                  <c:v>3.3082913432735902E-5</c:v>
                </c:pt>
                <c:pt idx="57705">
                  <c:v>3.3082738809753203E-5</c:v>
                </c:pt>
                <c:pt idx="57706">
                  <c:v>3.3082280424423502E-5</c:v>
                </c:pt>
                <c:pt idx="57707">
                  <c:v>3.3082109439419603E-5</c:v>
                </c:pt>
                <c:pt idx="57708">
                  <c:v>3.3081996662076603E-5</c:v>
                </c:pt>
                <c:pt idx="57709">
                  <c:v>3.3081683795899099E-5</c:v>
                </c:pt>
                <c:pt idx="57710">
                  <c:v>3.3081574656534899E-5</c:v>
                </c:pt>
                <c:pt idx="57711">
                  <c:v>3.3081258152378703E-5</c:v>
                </c:pt>
                <c:pt idx="57712">
                  <c:v>3.3081098081311197E-5</c:v>
                </c:pt>
                <c:pt idx="57713">
                  <c:v>3.3080752473324497E-5</c:v>
                </c:pt>
                <c:pt idx="57714">
                  <c:v>3.3080603316193399E-5</c:v>
                </c:pt>
                <c:pt idx="57715">
                  <c:v>3.3080352295655798E-5</c:v>
                </c:pt>
                <c:pt idx="57716">
                  <c:v>3.3080235880333903E-5</c:v>
                </c:pt>
                <c:pt idx="57717">
                  <c:v>3.3080017601605498E-5</c:v>
                </c:pt>
                <c:pt idx="57718">
                  <c:v>3.3079726563300897E-5</c:v>
                </c:pt>
                <c:pt idx="57719">
                  <c:v>3.3079551940318197E-5</c:v>
                </c:pt>
                <c:pt idx="57720">
                  <c:v>3.3079402783187099E-5</c:v>
                </c:pt>
                <c:pt idx="57721">
                  <c:v>3.3079046261263998E-5</c:v>
                </c:pt>
                <c:pt idx="57722">
                  <c:v>3.3078766136895899E-5</c:v>
                </c:pt>
                <c:pt idx="57723">
                  <c:v>3.3078635169658803E-5</c:v>
                </c:pt>
                <c:pt idx="57724">
                  <c:v>3.3078475098591298E-5</c:v>
                </c:pt>
                <c:pt idx="57725">
                  <c:v>3.3078194974223098E-5</c:v>
                </c:pt>
                <c:pt idx="57726">
                  <c:v>3.3078038541134501E-5</c:v>
                </c:pt>
                <c:pt idx="57727">
                  <c:v>3.3077725674957003E-5</c:v>
                </c:pt>
                <c:pt idx="57728">
                  <c:v>3.3077645639423301E-5</c:v>
                </c:pt>
                <c:pt idx="57729">
                  <c:v>3.30773546011187E-5</c:v>
                </c:pt>
                <c:pt idx="57730">
                  <c:v>3.3077219995902797E-5</c:v>
                </c:pt>
                <c:pt idx="57731">
                  <c:v>3.3076987165259197E-5</c:v>
                </c:pt>
                <c:pt idx="57732">
                  <c:v>3.3076805266318802E-5</c:v>
                </c:pt>
                <c:pt idx="57733">
                  <c:v>3.3076579711632803E-5</c:v>
                </c:pt>
                <c:pt idx="57734">
                  <c:v>3.3076397812692401E-5</c:v>
                </c:pt>
                <c:pt idx="57735">
                  <c:v>3.3076015824917697E-5</c:v>
                </c:pt>
                <c:pt idx="57736">
                  <c:v>3.3076044928748201E-5</c:v>
                </c:pt>
                <c:pt idx="57737">
                  <c:v>3.3075797546189299E-5</c:v>
                </c:pt>
                <c:pt idx="57738">
                  <c:v>3.3075564715545597E-5</c:v>
                </c:pt>
                <c:pt idx="57739">
                  <c:v>3.3075262763304602E-5</c:v>
                </c:pt>
                <c:pt idx="57740">
                  <c:v>3.3075186365749701E-5</c:v>
                </c:pt>
                <c:pt idx="57741">
                  <c:v>3.3074909879360301E-5</c:v>
                </c:pt>
                <c:pt idx="57742">
                  <c:v>3.3074753446271602E-5</c:v>
                </c:pt>
                <c:pt idx="57743">
                  <c:v>3.3074560633394901E-5</c:v>
                </c:pt>
                <c:pt idx="57744">
                  <c:v>3.30742695950903E-5</c:v>
                </c:pt>
                <c:pt idx="57745">
                  <c:v>3.3074127713916803E-5</c:v>
                </c:pt>
                <c:pt idx="57746">
                  <c:v>3.3073851227527498E-5</c:v>
                </c:pt>
                <c:pt idx="57747">
                  <c:v>3.30736984324176E-5</c:v>
                </c:pt>
                <c:pt idx="57748">
                  <c:v>3.3073589293053401E-5</c:v>
                </c:pt>
                <c:pt idx="57749">
                  <c:v>3.3073280064854798E-5</c:v>
                </c:pt>
                <c:pt idx="57750">
                  <c:v>3.30731199937873E-5</c:v>
                </c:pt>
                <c:pt idx="57751">
                  <c:v>3.3072887163143598E-5</c:v>
                </c:pt>
                <c:pt idx="57752">
                  <c:v>3.3072603400796598E-5</c:v>
                </c:pt>
                <c:pt idx="57753">
                  <c:v>3.3072592486860197E-5</c:v>
                </c:pt>
                <c:pt idx="57754">
                  <c:v>3.3072290534619201E-5</c:v>
                </c:pt>
                <c:pt idx="57755">
                  <c:v>3.30720977217425E-5</c:v>
                </c:pt>
                <c:pt idx="57756">
                  <c:v>3.3071883080992902E-5</c:v>
                </c:pt>
                <c:pt idx="57757">
                  <c:v>3.3071672078222002E-5</c:v>
                </c:pt>
                <c:pt idx="57758">
                  <c:v>3.3071592042688301E-5</c:v>
                </c:pt>
                <c:pt idx="57759">
                  <c:v>3.3071388315875097E-5</c:v>
                </c:pt>
                <c:pt idx="57760">
                  <c:v>3.30711845890619E-5</c:v>
                </c:pt>
                <c:pt idx="57761">
                  <c:v>3.3070871722884503E-5</c:v>
                </c:pt>
                <c:pt idx="57762">
                  <c:v>3.3070846257032799E-5</c:v>
                </c:pt>
                <c:pt idx="57763">
                  <c:v>3.3070646168198403E-5</c:v>
                </c:pt>
                <c:pt idx="57764">
                  <c:v>3.3070489735109698E-5</c:v>
                </c:pt>
                <c:pt idx="57765">
                  <c:v>3.3070078643504503E-5</c:v>
                </c:pt>
                <c:pt idx="57766">
                  <c:v>3.3069994969992001E-5</c:v>
                </c:pt>
                <c:pt idx="57767">
                  <c:v>3.3069773053284701E-5</c:v>
                </c:pt>
                <c:pt idx="57768">
                  <c:v>3.3069554774556302E-5</c:v>
                </c:pt>
                <c:pt idx="57769">
                  <c:v>3.3069383789552403E-5</c:v>
                </c:pt>
                <c:pt idx="57770">
                  <c:v>3.3069209166569601E-5</c:v>
                </c:pt>
                <c:pt idx="57771">
                  <c:v>3.3069060009438497E-5</c:v>
                </c:pt>
                <c:pt idx="57772">
                  <c:v>3.3068823540816097E-5</c:v>
                </c:pt>
                <c:pt idx="57773">
                  <c:v>3.3068667107727399E-5</c:v>
                </c:pt>
                <c:pt idx="57774">
                  <c:v>3.3068492484744598E-5</c:v>
                </c:pt>
                <c:pt idx="57775">
                  <c:v>3.3068296033889103E-5</c:v>
                </c:pt>
                <c:pt idx="57776">
                  <c:v>3.3068074117181802E-5</c:v>
                </c:pt>
                <c:pt idx="57777">
                  <c:v>3.3067910408135497E-5</c:v>
                </c:pt>
                <c:pt idx="57778">
                  <c:v>3.3067808544728898E-5</c:v>
                </c:pt>
                <c:pt idx="57779">
                  <c:v>3.3067466574720998E-5</c:v>
                </c:pt>
                <c:pt idx="57780">
                  <c:v>3.3067324693547602E-5</c:v>
                </c:pt>
                <c:pt idx="57781">
                  <c:v>3.30671391566284E-5</c:v>
                </c:pt>
                <c:pt idx="57782">
                  <c:v>3.3067062759073397E-5</c:v>
                </c:pt>
                <c:pt idx="57783">
                  <c:v>3.3066884498111897E-5</c:v>
                </c:pt>
                <c:pt idx="57784">
                  <c:v>3.3066637115553001E-5</c:v>
                </c:pt>
                <c:pt idx="57785">
                  <c:v>3.3066466130549102E-5</c:v>
                </c:pt>
                <c:pt idx="57786">
                  <c:v>3.30662878695875E-5</c:v>
                </c:pt>
                <c:pt idx="57787">
                  <c:v>3.30661059706472E-5</c:v>
                </c:pt>
                <c:pt idx="57788">
                  <c:v>3.30660550389439E-5</c:v>
                </c:pt>
                <c:pt idx="57789">
                  <c:v>3.3065683965105597E-5</c:v>
                </c:pt>
                <c:pt idx="57790">
                  <c:v>3.30656584992539E-5</c:v>
                </c:pt>
                <c:pt idx="57791">
                  <c:v>3.3065414754673798E-5</c:v>
                </c:pt>
                <c:pt idx="57792">
                  <c:v>3.3065269235521501E-5</c:v>
                </c:pt>
                <c:pt idx="57793">
                  <c:v>3.3064912713598501E-5</c:v>
                </c:pt>
                <c:pt idx="57794">
                  <c:v>3.3064941817428903E-5</c:v>
                </c:pt>
                <c:pt idx="57795">
                  <c:v>3.3064723538700498E-5</c:v>
                </c:pt>
                <c:pt idx="57796">
                  <c:v>3.30645707435906E-5</c:v>
                </c:pt>
                <c:pt idx="57797">
                  <c:v>3.3064297895180102E-5</c:v>
                </c:pt>
                <c:pt idx="57798">
                  <c:v>3.3064141462091397E-5</c:v>
                </c:pt>
                <c:pt idx="57799">
                  <c:v>3.3064079616451602E-5</c:v>
                </c:pt>
                <c:pt idx="57800">
                  <c:v>3.3063803130062297E-5</c:v>
                </c:pt>
                <c:pt idx="57801">
                  <c:v>3.3063784940168302E-5</c:v>
                </c:pt>
                <c:pt idx="57802">
                  <c:v>3.3063370210584199E-5</c:v>
                </c:pt>
                <c:pt idx="57803">
                  <c:v>3.3063399314414703E-5</c:v>
                </c:pt>
                <c:pt idx="57804">
                  <c:v>3.30632101395167E-5</c:v>
                </c:pt>
                <c:pt idx="57805">
                  <c:v>3.3063079172279699E-5</c:v>
                </c:pt>
                <c:pt idx="57806">
                  <c:v>3.3062864531530101E-5</c:v>
                </c:pt>
                <c:pt idx="57807">
                  <c:v>3.3062777220038697E-5</c:v>
                </c:pt>
                <c:pt idx="57808">
                  <c:v>3.3062580769183101E-5</c:v>
                </c:pt>
                <c:pt idx="57809">
                  <c:v>3.3062249713111703E-5</c:v>
                </c:pt>
                <c:pt idx="57810">
                  <c:v>3.3062260627048097E-5</c:v>
                </c:pt>
                <c:pt idx="57811">
                  <c:v>3.3061987778637599E-5</c:v>
                </c:pt>
                <c:pt idx="57812">
                  <c:v>3.3061798603739603E-5</c:v>
                </c:pt>
                <c:pt idx="57813">
                  <c:v>3.3061613066820401E-5</c:v>
                </c:pt>
                <c:pt idx="57814">
                  <c:v>3.3061540307244299E-5</c:v>
                </c:pt>
                <c:pt idx="57815">
                  <c:v>3.3061318390536999E-5</c:v>
                </c:pt>
                <c:pt idx="57816">
                  <c:v>3.3061183785321198E-5</c:v>
                </c:pt>
                <c:pt idx="57817">
                  <c:v>3.3061085559893399E-5</c:v>
                </c:pt>
                <c:pt idx="57818">
                  <c:v>3.3060801797546399E-5</c:v>
                </c:pt>
                <c:pt idx="57819">
                  <c:v>3.30605798808392E-5</c:v>
                </c:pt>
                <c:pt idx="57820">
                  <c:v>3.3060474379453801E-5</c:v>
                </c:pt>
                <c:pt idx="57821">
                  <c:v>3.3060357964132001E-5</c:v>
                </c:pt>
                <c:pt idx="57822">
                  <c:v>3.3060019632102901E-5</c:v>
                </c:pt>
                <c:pt idx="57823">
                  <c:v>3.3059983252314803E-5</c:v>
                </c:pt>
                <c:pt idx="57824">
                  <c:v>3.3059968700399602E-5</c:v>
                </c:pt>
                <c:pt idx="57825">
                  <c:v>3.3059579436667297E-5</c:v>
                </c:pt>
                <c:pt idx="57826">
                  <c:v>3.3059615816455301E-5</c:v>
                </c:pt>
                <c:pt idx="57827">
                  <c:v>3.3059342968044803E-5</c:v>
                </c:pt>
                <c:pt idx="57828">
                  <c:v>3.3059339330066002E-5</c:v>
                </c:pt>
                <c:pt idx="57829">
                  <c:v>3.30590337398462E-5</c:v>
                </c:pt>
                <c:pt idx="57830">
                  <c:v>3.3058902772609097E-5</c:v>
                </c:pt>
                <c:pt idx="57831">
                  <c:v>3.3058797271223698E-5</c:v>
                </c:pt>
                <c:pt idx="57832">
                  <c:v>3.30586444761138E-5</c:v>
                </c:pt>
                <c:pt idx="57833">
                  <c:v>3.30583461618517E-5</c:v>
                </c:pt>
                <c:pt idx="57834">
                  <c:v>3.3058218832593398E-5</c:v>
                </c:pt>
                <c:pt idx="57835">
                  <c:v>3.3057920518331203E-5</c:v>
                </c:pt>
                <c:pt idx="57836">
                  <c:v>3.30580114678014E-5</c:v>
                </c:pt>
                <c:pt idx="57837">
                  <c:v>3.3057796827051802E-5</c:v>
                </c:pt>
                <c:pt idx="57838">
                  <c:v>3.3057800465030602E-5</c:v>
                </c:pt>
                <c:pt idx="57839">
                  <c:v>3.30575530824717E-5</c:v>
                </c:pt>
                <c:pt idx="57840">
                  <c:v>3.3057418477255797E-5</c:v>
                </c:pt>
                <c:pt idx="57841">
                  <c:v>3.3057225664379102E-5</c:v>
                </c:pt>
                <c:pt idx="57842">
                  <c:v>3.3056981919799E-5</c:v>
                </c:pt>
                <c:pt idx="57843">
                  <c:v>3.3056909160222899E-5</c:v>
                </c:pt>
                <c:pt idx="57844">
                  <c:v>3.3056789106922197E-5</c:v>
                </c:pt>
                <c:pt idx="57845">
                  <c:v>3.3056578104151399E-5</c:v>
                </c:pt>
                <c:pt idx="57846">
                  <c:v>3.3056374377338202E-5</c:v>
                </c:pt>
                <c:pt idx="57847">
                  <c:v>3.3056327083613703E-5</c:v>
                </c:pt>
                <c:pt idx="57848">
                  <c:v>3.3056134270737002E-5</c:v>
                </c:pt>
                <c:pt idx="57849">
                  <c:v>3.3055919629987302E-5</c:v>
                </c:pt>
                <c:pt idx="57850">
                  <c:v>3.3055915992008502E-5</c:v>
                </c:pt>
                <c:pt idx="57851">
                  <c:v>3.3055588573915897E-5</c:v>
                </c:pt>
                <c:pt idx="57852">
                  <c:v>3.3055523090297397E-5</c:v>
                </c:pt>
                <c:pt idx="57853">
                  <c:v>3.3055337553378201E-5</c:v>
                </c:pt>
                <c:pt idx="57854">
                  <c:v>3.3055217500077601E-5</c:v>
                </c:pt>
                <c:pt idx="57855">
                  <c:v>3.3055148378480199E-5</c:v>
                </c:pt>
                <c:pt idx="57856">
                  <c:v>3.3054948289645802E-5</c:v>
                </c:pt>
                <c:pt idx="57857">
                  <c:v>3.3054900995921303E-5</c:v>
                </c:pt>
                <c:pt idx="57858">
                  <c:v>3.3054653613362502E-5</c:v>
                </c:pt>
                <c:pt idx="57859">
                  <c:v>3.3054577215807499E-5</c:v>
                </c:pt>
                <c:pt idx="57860">
                  <c:v>3.3054373488994302E-5</c:v>
                </c:pt>
                <c:pt idx="57861">
                  <c:v>3.3054326195269803E-5</c:v>
                </c:pt>
                <c:pt idx="57862">
                  <c:v>3.305402060505E-5</c:v>
                </c:pt>
                <c:pt idx="57863">
                  <c:v>3.3054027881007601E-5</c:v>
                </c:pt>
                <c:pt idx="57864">
                  <c:v>3.3053769584512297E-5</c:v>
                </c:pt>
                <c:pt idx="57865">
                  <c:v>3.3053638617275303E-5</c:v>
                </c:pt>
                <c:pt idx="57866">
                  <c:v>3.3053536753868698E-5</c:v>
                </c:pt>
                <c:pt idx="57867">
                  <c:v>3.3053369406843599E-5</c:v>
                </c:pt>
                <c:pt idx="57868">
                  <c:v>3.3053278457373401E-5</c:v>
                </c:pt>
                <c:pt idx="57869">
                  <c:v>3.3053140214178698E-5</c:v>
                </c:pt>
                <c:pt idx="57870">
                  <c:v>3.3053005608962801E-5</c:v>
                </c:pt>
                <c:pt idx="57871">
                  <c:v>3.3052860089810599E-5</c:v>
                </c:pt>
                <c:pt idx="57872">
                  <c:v>3.3052696380764199E-5</c:v>
                </c:pt>
                <c:pt idx="57873">
                  <c:v>3.3052703656721901E-5</c:v>
                </c:pt>
                <c:pt idx="57874">
                  <c:v>3.30525326717179E-5</c:v>
                </c:pt>
                <c:pt idx="57875">
                  <c:v>3.3052259823307402E-5</c:v>
                </c:pt>
                <c:pt idx="57876">
                  <c:v>3.3052150683943203E-5</c:v>
                </c:pt>
                <c:pt idx="57877">
                  <c:v>3.3052139770006802E-5</c:v>
                </c:pt>
                <c:pt idx="57878">
                  <c:v>3.3051932405214797E-5</c:v>
                </c:pt>
                <c:pt idx="57879">
                  <c:v>3.3051706850528697E-5</c:v>
                </c:pt>
                <c:pt idx="57880">
                  <c:v>3.3051648642867797E-5</c:v>
                </c:pt>
                <c:pt idx="57881">
                  <c:v>3.3051514037651901E-5</c:v>
                </c:pt>
                <c:pt idx="57882">
                  <c:v>3.30513357766904E-5</c:v>
                </c:pt>
                <c:pt idx="57883">
                  <c:v>3.3051237551262602E-5</c:v>
                </c:pt>
                <c:pt idx="57884">
                  <c:v>3.3051044738385799E-5</c:v>
                </c:pt>
                <c:pt idx="57885">
                  <c:v>3.3051022910512997E-5</c:v>
                </c:pt>
                <c:pt idx="57886">
                  <c:v>3.3050837373593802E-5</c:v>
                </c:pt>
                <c:pt idx="57887">
                  <c:v>3.3050764614017701E-5</c:v>
                </c:pt>
                <c:pt idx="57888">
                  <c:v>3.3050524507416399E-5</c:v>
                </c:pt>
                <c:pt idx="57889">
                  <c:v>3.3050404454115799E-5</c:v>
                </c:pt>
                <c:pt idx="57890">
                  <c:v>3.3050288038793897E-5</c:v>
                </c:pt>
                <c:pt idx="57891">
                  <c:v>3.30501898133662E-5</c:v>
                </c:pt>
                <c:pt idx="57892">
                  <c:v>3.3050055208150297E-5</c:v>
                </c:pt>
                <c:pt idx="57893">
                  <c:v>3.30499715346377E-5</c:v>
                </c:pt>
                <c:pt idx="57894">
                  <c:v>3.3049807825591402E-5</c:v>
                </c:pt>
                <c:pt idx="57895">
                  <c:v>3.3049702324206003E-5</c:v>
                </c:pt>
                <c:pt idx="57896">
                  <c:v>3.3049505873350399E-5</c:v>
                </c:pt>
                <c:pt idx="57897">
                  <c:v>3.3049323974410099E-5</c:v>
                </c:pt>
                <c:pt idx="57898">
                  <c:v>3.3049203921109397E-5</c:v>
                </c:pt>
                <c:pt idx="57899">
                  <c:v>3.3049127523554503E-5</c:v>
                </c:pt>
                <c:pt idx="57900">
                  <c:v>3.3049036574084298E-5</c:v>
                </c:pt>
                <c:pt idx="57901">
                  <c:v>3.3048774639610201E-5</c:v>
                </c:pt>
                <c:pt idx="57902">
                  <c:v>3.30487673636526E-5</c:v>
                </c:pt>
                <c:pt idx="57903">
                  <c:v>3.3048610930563902E-5</c:v>
                </c:pt>
                <c:pt idx="57904">
                  <c:v>3.3048501791199703E-5</c:v>
                </c:pt>
                <c:pt idx="57905">
                  <c:v>3.30483017023653E-5</c:v>
                </c:pt>
                <c:pt idx="57906">
                  <c:v>3.3048279874492403E-5</c:v>
                </c:pt>
                <c:pt idx="57907">
                  <c:v>3.3048196200979901E-5</c:v>
                </c:pt>
                <c:pt idx="57908">
                  <c:v>3.3048017940018299E-5</c:v>
                </c:pt>
                <c:pt idx="57909">
                  <c:v>3.3047886972781298E-5</c:v>
                </c:pt>
                <c:pt idx="57910">
                  <c:v>3.3047766919480603E-5</c:v>
                </c:pt>
                <c:pt idx="57911">
                  <c:v>3.3047548640752198E-5</c:v>
                </c:pt>
                <c:pt idx="57912">
                  <c:v>3.3047515898943002E-5</c:v>
                </c:pt>
                <c:pt idx="57913">
                  <c:v>3.3047352189896601E-5</c:v>
                </c:pt>
                <c:pt idx="57914">
                  <c:v>3.3047112083295401E-5</c:v>
                </c:pt>
                <c:pt idx="57915">
                  <c:v>3.3047013857867603E-5</c:v>
                </c:pt>
                <c:pt idx="57916">
                  <c:v>3.3047115721274201E-5</c:v>
                </c:pt>
                <c:pt idx="57917">
                  <c:v>3.3046839234884801E-5</c:v>
                </c:pt>
                <c:pt idx="57918">
                  <c:v>3.30467082676478E-5</c:v>
                </c:pt>
                <c:pt idx="57919">
                  <c:v>3.30467664753087E-5</c:v>
                </c:pt>
                <c:pt idx="57920">
                  <c:v>3.30464863509405E-5</c:v>
                </c:pt>
                <c:pt idx="57921">
                  <c:v>3.3046460885088898E-5</c:v>
                </c:pt>
                <c:pt idx="57922">
                  <c:v>3.3046209864551201E-5</c:v>
                </c:pt>
                <c:pt idx="57923">
                  <c:v>3.30462535202969E-5</c:v>
                </c:pt>
                <c:pt idx="57924">
                  <c:v>3.3046075259335298E-5</c:v>
                </c:pt>
                <c:pt idx="57925">
                  <c:v>3.3045987947844003E-5</c:v>
                </c:pt>
                <c:pt idx="57926">
                  <c:v>3.3045747841242701E-5</c:v>
                </c:pt>
                <c:pt idx="57927">
                  <c:v>3.30456787196454E-5</c:v>
                </c:pt>
                <c:pt idx="57928">
                  <c:v>3.3045522286556702E-5</c:v>
                </c:pt>
                <c:pt idx="57929">
                  <c:v>3.3045536838471903E-5</c:v>
                </c:pt>
                <c:pt idx="57930">
                  <c:v>3.30453440255951E-5</c:v>
                </c:pt>
                <c:pt idx="57931">
                  <c:v>3.3045194868464003E-5</c:v>
                </c:pt>
                <c:pt idx="57932">
                  <c:v>3.3045205782400397E-5</c:v>
                </c:pt>
                <c:pt idx="57933">
                  <c:v>3.3045031159417697E-5</c:v>
                </c:pt>
                <c:pt idx="57934">
                  <c:v>3.3044983865693198E-5</c:v>
                </c:pt>
                <c:pt idx="57935">
                  <c:v>3.3044812880689299E-5</c:v>
                </c:pt>
                <c:pt idx="57936">
                  <c:v>3.3044703741325099E-5</c:v>
                </c:pt>
                <c:pt idx="57937">
                  <c:v>3.3044503652490703E-5</c:v>
                </c:pt>
                <c:pt idx="57938">
                  <c:v>3.3044441806850901E-5</c:v>
                </c:pt>
                <c:pt idx="57939">
                  <c:v>3.30443726852536E-5</c:v>
                </c:pt>
                <c:pt idx="57940">
                  <c:v>3.3044227166101303E-5</c:v>
                </c:pt>
                <c:pt idx="57941">
                  <c:v>3.3044052543118603E-5</c:v>
                </c:pt>
                <c:pt idx="57942">
                  <c:v>3.30439179379027E-5</c:v>
                </c:pt>
                <c:pt idx="57943">
                  <c:v>3.3043947041733197E-5</c:v>
                </c:pt>
                <c:pt idx="57944">
                  <c:v>3.3043845178326599E-5</c:v>
                </c:pt>
                <c:pt idx="57945">
                  <c:v>3.30436814692803E-5</c:v>
                </c:pt>
                <c:pt idx="57946">
                  <c:v>3.3043474104488302E-5</c:v>
                </c:pt>
                <c:pt idx="57947">
                  <c:v>3.30434086208697E-5</c:v>
                </c:pt>
                <c:pt idx="57948">
                  <c:v>3.3043274015653899E-5</c:v>
                </c:pt>
                <c:pt idx="57949">
                  <c:v>3.3043190342141302E-5</c:v>
                </c:pt>
                <c:pt idx="57950">
                  <c:v>3.3043175790226101E-5</c:v>
                </c:pt>
                <c:pt idx="57951">
                  <c:v>3.3042968425434103E-5</c:v>
                </c:pt>
                <c:pt idx="57952">
                  <c:v>3.3042975701391697E-5</c:v>
                </c:pt>
                <c:pt idx="57953">
                  <c:v>3.3042702852981199E-5</c:v>
                </c:pt>
                <c:pt idx="57954">
                  <c:v>3.3042546419892501E-5</c:v>
                </c:pt>
                <c:pt idx="57955">
                  <c:v>3.3042564609786502E-5</c:v>
                </c:pt>
                <c:pt idx="57956">
                  <c:v>3.3042459108401097E-5</c:v>
                </c:pt>
                <c:pt idx="57957">
                  <c:v>3.3042386348824901E-5</c:v>
                </c:pt>
                <c:pt idx="57958">
                  <c:v>3.3042288123397197E-5</c:v>
                </c:pt>
                <c:pt idx="57959">
                  <c:v>3.3042280847439502E-5</c:v>
                </c:pt>
                <c:pt idx="57960">
                  <c:v>3.3042124414350797E-5</c:v>
                </c:pt>
                <c:pt idx="57961">
                  <c:v>3.3041946153389297E-5</c:v>
                </c:pt>
                <c:pt idx="57962">
                  <c:v>3.3041887945728397E-5</c:v>
                </c:pt>
                <c:pt idx="57963">
                  <c:v>3.30417424265761E-5</c:v>
                </c:pt>
                <c:pt idx="57964">
                  <c:v>3.30416914948728E-5</c:v>
                </c:pt>
                <c:pt idx="57965">
                  <c:v>3.3041567803593298E-5</c:v>
                </c:pt>
                <c:pt idx="57966">
                  <c:v>3.3041440474335097E-5</c:v>
                </c:pt>
                <c:pt idx="57967">
                  <c:v>3.3041342248907299E-5</c:v>
                </c:pt>
                <c:pt idx="57968">
                  <c:v>3.3041214919649098E-5</c:v>
                </c:pt>
                <c:pt idx="57969">
                  <c:v>3.3041178539861E-5</c:v>
                </c:pt>
                <c:pt idx="57970">
                  <c:v>3.3041069400496801E-5</c:v>
                </c:pt>
                <c:pt idx="57971">
                  <c:v>3.3040843845810701E-5</c:v>
                </c:pt>
                <c:pt idx="57972">
                  <c:v>3.3040898415492902E-5</c:v>
                </c:pt>
                <c:pt idx="57973">
                  <c:v>3.3040541893569698E-5</c:v>
                </c:pt>
                <c:pt idx="57974">
                  <c:v>3.3040574635379003E-5</c:v>
                </c:pt>
                <c:pt idx="57975">
                  <c:v>3.3040447306120802E-5</c:v>
                </c:pt>
                <c:pt idx="57976">
                  <c:v>3.3040472771972398E-5</c:v>
                </c:pt>
                <c:pt idx="57977">
                  <c:v>3.3040363632608198E-5</c:v>
                </c:pt>
                <c:pt idx="57978">
                  <c:v>3.3040181733667803E-5</c:v>
                </c:pt>
                <c:pt idx="57979">
                  <c:v>3.3040152629837401E-5</c:v>
                </c:pt>
                <c:pt idx="57980">
                  <c:v>3.3039941627066603E-5</c:v>
                </c:pt>
                <c:pt idx="57981">
                  <c:v>3.3039894333342097E-5</c:v>
                </c:pt>
                <c:pt idx="57982">
                  <c:v>3.30398142978083E-5</c:v>
                </c:pt>
                <c:pt idx="57983">
                  <c:v>3.3039799745893099E-5</c:v>
                </c:pt>
                <c:pt idx="57984">
                  <c:v>3.3039643312804401E-5</c:v>
                </c:pt>
                <c:pt idx="57985">
                  <c:v>3.3039512345567298E-5</c:v>
                </c:pt>
                <c:pt idx="57986">
                  <c:v>3.3039377740351497E-5</c:v>
                </c:pt>
                <c:pt idx="57987">
                  <c:v>3.3039381378330297E-5</c:v>
                </c:pt>
                <c:pt idx="57988">
                  <c:v>3.30392394971568E-5</c:v>
                </c:pt>
                <c:pt idx="57989">
                  <c:v>3.3039163099601899E-5</c:v>
                </c:pt>
                <c:pt idx="57990">
                  <c:v>3.3038922993000597E-5</c:v>
                </c:pt>
                <c:pt idx="57991">
                  <c:v>3.3038995752576698E-5</c:v>
                </c:pt>
                <c:pt idx="57992">
                  <c:v>3.3038850233424401E-5</c:v>
                </c:pt>
                <c:pt idx="57993">
                  <c:v>3.3038715628208599E-5</c:v>
                </c:pt>
                <c:pt idx="57994">
                  <c:v>3.30386610585265E-5</c:v>
                </c:pt>
                <c:pt idx="57995">
                  <c:v>3.3038551919162301E-5</c:v>
                </c:pt>
                <c:pt idx="57996">
                  <c:v>3.3038493711501401E-5</c:v>
                </c:pt>
                <c:pt idx="57997">
                  <c:v>3.3038340916391503E-5</c:v>
                </c:pt>
                <c:pt idx="57998">
                  <c:v>3.3038239052984897E-5</c:v>
                </c:pt>
                <c:pt idx="57999">
                  <c:v>3.3038202673196799E-5</c:v>
                </c:pt>
                <c:pt idx="58000">
                  <c:v>3.3038137189578299E-5</c:v>
                </c:pt>
                <c:pt idx="58001">
                  <c:v>3.3038024412235198E-5</c:v>
                </c:pt>
                <c:pt idx="58002">
                  <c:v>3.3037951652659103E-5</c:v>
                </c:pt>
                <c:pt idx="58003">
                  <c:v>3.3037900720955797E-5</c:v>
                </c:pt>
                <c:pt idx="58004">
                  <c:v>3.3037733373930698E-5</c:v>
                </c:pt>
                <c:pt idx="58005">
                  <c:v>3.3037766115739901E-5</c:v>
                </c:pt>
                <c:pt idx="58006">
                  <c:v>3.3037540561053902E-5</c:v>
                </c:pt>
                <c:pt idx="58007">
                  <c:v>3.3037467801477801E-5</c:v>
                </c:pt>
                <c:pt idx="58008">
                  <c:v>3.3037318644346703E-5</c:v>
                </c:pt>
                <c:pt idx="58009">
                  <c:v>3.3037405955837999E-5</c:v>
                </c:pt>
                <c:pt idx="58010">
                  <c:v>3.3037224056897698E-5</c:v>
                </c:pt>
                <c:pt idx="58011">
                  <c:v>3.3037158573279198E-5</c:v>
                </c:pt>
                <c:pt idx="58012">
                  <c:v>3.3036973036360002E-5</c:v>
                </c:pt>
                <c:pt idx="58013">
                  <c:v>3.3036940294550698E-5</c:v>
                </c:pt>
                <c:pt idx="58014">
                  <c:v>3.30368493450805E-5</c:v>
                </c:pt>
                <c:pt idx="58015">
                  <c:v>3.3036882086889798E-5</c:v>
                </c:pt>
                <c:pt idx="58016">
                  <c:v>3.3036772947525599E-5</c:v>
                </c:pt>
                <c:pt idx="58017">
                  <c:v>3.3036540116881897E-5</c:v>
                </c:pt>
                <c:pt idx="58018">
                  <c:v>3.3036481909220998E-5</c:v>
                </c:pt>
                <c:pt idx="58019">
                  <c:v>3.30364964611363E-5</c:v>
                </c:pt>
                <c:pt idx="58020">
                  <c:v>3.3036354579962797E-5</c:v>
                </c:pt>
                <c:pt idx="58021">
                  <c:v>3.3036234526662197E-5</c:v>
                </c:pt>
                <c:pt idx="58022">
                  <c:v>3.3036110835382701E-5</c:v>
                </c:pt>
                <c:pt idx="58023">
                  <c:v>3.30360999214463E-5</c:v>
                </c:pt>
                <c:pt idx="58024">
                  <c:v>3.3035961678251597E-5</c:v>
                </c:pt>
                <c:pt idx="58025">
                  <c:v>3.3035867090802599E-5</c:v>
                </c:pt>
                <c:pt idx="58026">
                  <c:v>3.3035776141332503E-5</c:v>
                </c:pt>
                <c:pt idx="58027">
                  <c:v>3.30358743667602E-5</c:v>
                </c:pt>
                <c:pt idx="58028">
                  <c:v>3.3035721571650397E-5</c:v>
                </c:pt>
                <c:pt idx="58029">
                  <c:v>3.3035594242392101E-5</c:v>
                </c:pt>
                <c:pt idx="58030">
                  <c:v>3.3035514206858298E-5</c:v>
                </c:pt>
                <c:pt idx="58031">
                  <c:v>3.3035448723239797E-5</c:v>
                </c:pt>
                <c:pt idx="58032">
                  <c:v>3.3035175874829299E-5</c:v>
                </c:pt>
                <c:pt idx="58033">
                  <c:v>3.3035194064723301E-5</c:v>
                </c:pt>
                <c:pt idx="58034">
                  <c:v>3.3035161322914098E-5</c:v>
                </c:pt>
                <c:pt idx="58035">
                  <c:v>3.3035117667168399E-5</c:v>
                </c:pt>
                <c:pt idx="58036">
                  <c:v>3.3034979423973703E-5</c:v>
                </c:pt>
                <c:pt idx="58037">
                  <c:v>3.3034968510037302E-5</c:v>
                </c:pt>
                <c:pt idx="58038">
                  <c:v>3.30347866110969E-5</c:v>
                </c:pt>
                <c:pt idx="58039">
                  <c:v>3.3034753869287697E-5</c:v>
                </c:pt>
                <c:pt idx="58040">
                  <c:v>3.30345501424745E-5</c:v>
                </c:pt>
                <c:pt idx="58041">
                  <c:v>3.3034535590559197E-5</c:v>
                </c:pt>
                <c:pt idx="58042">
                  <c:v>3.3034593798220198E-5</c:v>
                </c:pt>
                <c:pt idx="58043">
                  <c:v>3.3034430089173798E-5</c:v>
                </c:pt>
                <c:pt idx="58044">
                  <c:v>3.3034400985343402E-5</c:v>
                </c:pt>
                <c:pt idx="58045">
                  <c:v>3.3034149964805699E-5</c:v>
                </c:pt>
                <c:pt idx="58046">
                  <c:v>3.3034149964805699E-5</c:v>
                </c:pt>
                <c:pt idx="58047">
                  <c:v>3.3033964427886497E-5</c:v>
                </c:pt>
                <c:pt idx="58048">
                  <c:v>3.3034015359589803E-5</c:v>
                </c:pt>
                <c:pt idx="58049">
                  <c:v>3.3033909858204397E-5</c:v>
                </c:pt>
                <c:pt idx="58050">
                  <c:v>3.3033924410119599E-5</c:v>
                </c:pt>
                <c:pt idx="58051">
                  <c:v>3.3033669751603197E-5</c:v>
                </c:pt>
                <c:pt idx="58052">
                  <c:v>3.3033742511179298E-5</c:v>
                </c:pt>
                <c:pt idx="58053">
                  <c:v>3.3033778890967403E-5</c:v>
                </c:pt>
                <c:pt idx="58054">
                  <c:v>3.3033538784366101E-5</c:v>
                </c:pt>
                <c:pt idx="58055">
                  <c:v>3.3033516956493299E-5</c:v>
                </c:pt>
                <c:pt idx="58056">
                  <c:v>3.3033476938726401E-5</c:v>
                </c:pt>
                <c:pt idx="58057">
                  <c:v>3.3033316867658902E-5</c:v>
                </c:pt>
                <c:pt idx="58058">
                  <c:v>3.3033262297976803E-5</c:v>
                </c:pt>
                <c:pt idx="58059">
                  <c:v>3.3033084037015201E-5</c:v>
                </c:pt>
                <c:pt idx="58060">
                  <c:v>3.3033087674994001E-5</c:v>
                </c:pt>
                <c:pt idx="58061">
                  <c:v>3.3033000363502597E-5</c:v>
                </c:pt>
                <c:pt idx="58062">
                  <c:v>3.3032971259672201E-5</c:v>
                </c:pt>
                <c:pt idx="58063">
                  <c:v>3.3032971259672201E-5</c:v>
                </c:pt>
                <c:pt idx="58064">
                  <c:v>3.3032836654456298E-5</c:v>
                </c:pt>
                <c:pt idx="58065">
                  <c:v>3.3032651117537198E-5</c:v>
                </c:pt>
                <c:pt idx="58066">
                  <c:v>3.30326220137067E-5</c:v>
                </c:pt>
                <c:pt idx="58067">
                  <c:v>3.3032607461791499E-5</c:v>
                </c:pt>
                <c:pt idx="58068">
                  <c:v>3.30325565300882E-5</c:v>
                </c:pt>
                <c:pt idx="58069">
                  <c:v>3.3032316423486898E-5</c:v>
                </c:pt>
                <c:pt idx="58070">
                  <c:v>3.3032305509550497E-5</c:v>
                </c:pt>
                <c:pt idx="58071">
                  <c:v>3.3032298233592903E-5</c:v>
                </c:pt>
                <c:pt idx="58072">
                  <c:v>3.3032185456249897E-5</c:v>
                </c:pt>
                <c:pt idx="58073">
                  <c:v>3.3032069040928002E-5</c:v>
                </c:pt>
                <c:pt idx="58074">
                  <c:v>3.3032014471245902E-5</c:v>
                </c:pt>
                <c:pt idx="58075">
                  <c:v>3.3031938073691001E-5</c:v>
                </c:pt>
                <c:pt idx="58076">
                  <c:v>3.3031959901563803E-5</c:v>
                </c:pt>
                <c:pt idx="58077">
                  <c:v>3.3031792554538697E-5</c:v>
                </c:pt>
                <c:pt idx="58078">
                  <c:v>3.3031796192517497E-5</c:v>
                </c:pt>
                <c:pt idx="58079">
                  <c:v>3.3031799830496298E-5</c:v>
                </c:pt>
                <c:pt idx="58080">
                  <c:v>3.3031548809958602E-5</c:v>
                </c:pt>
                <c:pt idx="58081">
                  <c:v>3.3031425118679201E-5</c:v>
                </c:pt>
                <c:pt idx="58082">
                  <c:v>3.3031516068149399E-5</c:v>
                </c:pt>
                <c:pt idx="58083">
                  <c:v>3.3031425118679201E-5</c:v>
                </c:pt>
                <c:pt idx="58084">
                  <c:v>3.3031366911018301E-5</c:v>
                </c:pt>
                <c:pt idx="58085">
                  <c:v>3.3031206839950803E-5</c:v>
                </c:pt>
                <c:pt idx="58086">
                  <c:v>3.3031239581759999E-5</c:v>
                </c:pt>
                <c:pt idx="58087">
                  <c:v>3.3031210477929603E-5</c:v>
                </c:pt>
                <c:pt idx="58088">
                  <c:v>3.30311340803746E-5</c:v>
                </c:pt>
                <c:pt idx="58089">
                  <c:v>3.30310795106925E-5</c:v>
                </c:pt>
                <c:pt idx="58090">
                  <c:v>3.3030995837179903E-5</c:v>
                </c:pt>
                <c:pt idx="58091">
                  <c:v>3.3030810300260803E-5</c:v>
                </c:pt>
                <c:pt idx="58092">
                  <c:v>3.30307448166422E-5</c:v>
                </c:pt>
                <c:pt idx="58093">
                  <c:v>3.3030653867172098E-5</c:v>
                </c:pt>
                <c:pt idx="58094">
                  <c:v>3.3030672057066099E-5</c:v>
                </c:pt>
                <c:pt idx="58095">
                  <c:v>3.3030606573447599E-5</c:v>
                </c:pt>
                <c:pt idx="58096">
                  <c:v>3.3030526537913802E-5</c:v>
                </c:pt>
                <c:pt idx="58097">
                  <c:v>3.3030453778337701E-5</c:v>
                </c:pt>
                <c:pt idx="58098">
                  <c:v>3.30305010720622E-5</c:v>
                </c:pt>
                <c:pt idx="58099">
                  <c:v>3.3030326449079398E-5</c:v>
                </c:pt>
                <c:pt idx="58100">
                  <c:v>3.3030279155355001E-5</c:v>
                </c:pt>
                <c:pt idx="58101">
                  <c:v>3.3030210033757599E-5</c:v>
                </c:pt>
                <c:pt idx="58102">
                  <c:v>3.3030031772796098E-5</c:v>
                </c:pt>
                <c:pt idx="58103">
                  <c:v>3.3030042686732499E-5</c:v>
                </c:pt>
                <c:pt idx="58104">
                  <c:v>3.3029973565135097E-5</c:v>
                </c:pt>
                <c:pt idx="58105">
                  <c:v>3.3029977203113999E-5</c:v>
                </c:pt>
                <c:pt idx="58106">
                  <c:v>3.3029897167580202E-5</c:v>
                </c:pt>
                <c:pt idx="58107">
                  <c:v>3.3029817132046399E-5</c:v>
                </c:pt>
                <c:pt idx="58108">
                  <c:v>3.3029613405233202E-5</c:v>
                </c:pt>
                <c:pt idx="58109">
                  <c:v>3.3029613405233202E-5</c:v>
                </c:pt>
                <c:pt idx="58110">
                  <c:v>3.3029609767254401E-5</c:v>
                </c:pt>
                <c:pt idx="58111">
                  <c:v>3.3029493351932601E-5</c:v>
                </c:pt>
                <c:pt idx="58112">
                  <c:v>3.3029551559593501E-5</c:v>
                </c:pt>
                <c:pt idx="58113">
                  <c:v>3.3029464248102199E-5</c:v>
                </c:pt>
                <c:pt idx="58114">
                  <c:v>3.30294133163989E-5</c:v>
                </c:pt>
                <c:pt idx="58115">
                  <c:v>3.3029315090971101E-5</c:v>
                </c:pt>
                <c:pt idx="58116">
                  <c:v>3.3029180485755198E-5</c:v>
                </c:pt>
                <c:pt idx="58117">
                  <c:v>3.3029100450221402E-5</c:v>
                </c:pt>
                <c:pt idx="58118">
                  <c:v>3.3029249607352499E-5</c:v>
                </c:pt>
                <c:pt idx="58119">
                  <c:v>3.3029096812242601E-5</c:v>
                </c:pt>
                <c:pt idx="58120">
                  <c:v>3.3029045880539302E-5</c:v>
                </c:pt>
                <c:pt idx="58121">
                  <c:v>3.3028954931069199E-5</c:v>
                </c:pt>
                <c:pt idx="58122">
                  <c:v>3.3028918551281101E-5</c:v>
                </c:pt>
                <c:pt idx="58123">
                  <c:v>3.3028823963832097E-5</c:v>
                </c:pt>
                <c:pt idx="58124">
                  <c:v>3.3028714824467897E-5</c:v>
                </c:pt>
                <c:pt idx="58125">
                  <c:v>3.3028733014361899E-5</c:v>
                </c:pt>
                <c:pt idx="58126">
                  <c:v>3.3028765756171197E-5</c:v>
                </c:pt>
                <c:pt idx="58127">
                  <c:v>3.3028671168722199E-5</c:v>
                </c:pt>
                <c:pt idx="58128">
                  <c:v>3.30286857206374E-5</c:v>
                </c:pt>
                <c:pt idx="58129">
                  <c:v>3.3028376492438797E-5</c:v>
                </c:pt>
                <c:pt idx="58130">
                  <c:v>3.3028376492438797E-5</c:v>
                </c:pt>
                <c:pt idx="58131">
                  <c:v>3.3028285542968701E-5</c:v>
                </c:pt>
                <c:pt idx="58132">
                  <c:v>3.3028325560735498E-5</c:v>
                </c:pt>
                <c:pt idx="58133">
                  <c:v>3.3028201869456097E-5</c:v>
                </c:pt>
                <c:pt idx="58134">
                  <c:v>3.3028150937752798E-5</c:v>
                </c:pt>
                <c:pt idx="58135">
                  <c:v>3.3028063626261401E-5</c:v>
                </c:pt>
                <c:pt idx="58136">
                  <c:v>3.30280490743462E-5</c:v>
                </c:pt>
                <c:pt idx="58137">
                  <c:v>3.3027969038812403E-5</c:v>
                </c:pt>
                <c:pt idx="58138">
                  <c:v>3.30279945046641E-5</c:v>
                </c:pt>
                <c:pt idx="58139">
                  <c:v>3.3027852623490603E-5</c:v>
                </c:pt>
                <c:pt idx="58140">
                  <c:v>3.3027841709554202E-5</c:v>
                </c:pt>
                <c:pt idx="58141">
                  <c:v>3.3027845347533002E-5</c:v>
                </c:pt>
                <c:pt idx="58142">
                  <c:v>3.30276016029529E-5</c:v>
                </c:pt>
                <c:pt idx="58143">
                  <c:v>3.3027674362529103E-5</c:v>
                </c:pt>
                <c:pt idx="58144">
                  <c:v>3.3027674362529103E-5</c:v>
                </c:pt>
                <c:pt idx="58145">
                  <c:v>3.30275397573132E-5</c:v>
                </c:pt>
                <c:pt idx="58146">
                  <c:v>3.30274815496523E-5</c:v>
                </c:pt>
                <c:pt idx="58147">
                  <c:v>3.3027434255927801E-5</c:v>
                </c:pt>
                <c:pt idx="58148">
                  <c:v>3.3027376048266901E-5</c:v>
                </c:pt>
                <c:pt idx="58149">
                  <c:v>3.3027270546881502E-5</c:v>
                </c:pt>
                <c:pt idx="58150">
                  <c:v>3.3027201425284201E-5</c:v>
                </c:pt>
                <c:pt idx="58151">
                  <c:v>3.3027034078259001E-5</c:v>
                </c:pt>
                <c:pt idx="58152">
                  <c:v>3.3027190511347699E-5</c:v>
                </c:pt>
                <c:pt idx="58153">
                  <c:v>3.3027004974428598E-5</c:v>
                </c:pt>
                <c:pt idx="58154">
                  <c:v>3.3026990422513302E-5</c:v>
                </c:pt>
                <c:pt idx="58155">
                  <c:v>3.3026946766767597E-5</c:v>
                </c:pt>
                <c:pt idx="58156">
                  <c:v>3.3026950404746499E-5</c:v>
                </c:pt>
                <c:pt idx="58157">
                  <c:v>3.3026826713467003E-5</c:v>
                </c:pt>
                <c:pt idx="58158">
                  <c:v>3.3026823075488203E-5</c:v>
                </c:pt>
                <c:pt idx="58159">
                  <c:v>3.3026688470272402E-5</c:v>
                </c:pt>
                <c:pt idx="58160">
                  <c:v>3.3026764867827303E-5</c:v>
                </c:pt>
                <c:pt idx="58161">
                  <c:v>3.3026590244844603E-5</c:v>
                </c:pt>
                <c:pt idx="58162">
                  <c:v>3.30266848322935E-5</c:v>
                </c:pt>
                <c:pt idx="58163">
                  <c:v>3.3026557503035299E-5</c:v>
                </c:pt>
                <c:pt idx="58164">
                  <c:v>3.3026466553565101E-5</c:v>
                </c:pt>
                <c:pt idx="58165">
                  <c:v>3.3026532037183602E-5</c:v>
                </c:pt>
                <c:pt idx="58166">
                  <c:v>3.3026393793989E-5</c:v>
                </c:pt>
                <c:pt idx="58167">
                  <c:v>3.3026379242073697E-5</c:v>
                </c:pt>
                <c:pt idx="58168">
                  <c:v>3.3026368328137303E-5</c:v>
                </c:pt>
                <c:pt idx="58169">
                  <c:v>3.3026277378667099E-5</c:v>
                </c:pt>
                <c:pt idx="58170">
                  <c:v>3.3026273740688298E-5</c:v>
                </c:pt>
                <c:pt idx="58171">
                  <c:v>3.3026175515260602E-5</c:v>
                </c:pt>
                <c:pt idx="58172">
                  <c:v>3.30260627379175E-5</c:v>
                </c:pt>
                <c:pt idx="58173">
                  <c:v>3.30260590999387E-5</c:v>
                </c:pt>
                <c:pt idx="58174">
                  <c:v>3.3026073651853901E-5</c:v>
                </c:pt>
                <c:pt idx="58175">
                  <c:v>3.3025971788447303E-5</c:v>
                </c:pt>
                <c:pt idx="58176">
                  <c:v>3.3025960874510902E-5</c:v>
                </c:pt>
                <c:pt idx="58177">
                  <c:v>3.30258262692951E-5</c:v>
                </c:pt>
                <c:pt idx="58178">
                  <c:v>3.3025913580786403E-5</c:v>
                </c:pt>
                <c:pt idx="58179">
                  <c:v>3.30257171299308E-5</c:v>
                </c:pt>
                <c:pt idx="58180">
                  <c:v>3.3025629818439497E-5</c:v>
                </c:pt>
                <c:pt idx="58181">
                  <c:v>3.3025618904503103E-5</c:v>
                </c:pt>
                <c:pt idx="58182">
                  <c:v>3.3025549782905701E-5</c:v>
                </c:pt>
                <c:pt idx="58183">
                  <c:v>3.3025640732375898E-5</c:v>
                </c:pt>
                <c:pt idx="58184">
                  <c:v>3.3025520679075298E-5</c:v>
                </c:pt>
                <c:pt idx="58185">
                  <c:v>3.3025466109393198E-5</c:v>
                </c:pt>
                <c:pt idx="58186">
                  <c:v>3.3025407901732197E-5</c:v>
                </c:pt>
                <c:pt idx="58187">
                  <c:v>3.3025473385350799E-5</c:v>
                </c:pt>
                <c:pt idx="58188">
                  <c:v>3.3025466109393198E-5</c:v>
                </c:pt>
                <c:pt idx="58189">
                  <c:v>3.3025251468643499E-5</c:v>
                </c:pt>
                <c:pt idx="58190">
                  <c:v>3.3025127777364098E-5</c:v>
                </c:pt>
                <c:pt idx="58191">
                  <c:v>3.3025073207681999E-5</c:v>
                </c:pt>
                <c:pt idx="58192">
                  <c:v>3.3025124139385298E-5</c:v>
                </c:pt>
                <c:pt idx="58193">
                  <c:v>3.3025040465872701E-5</c:v>
                </c:pt>
                <c:pt idx="58194">
                  <c:v>3.3025080483639599E-5</c:v>
                </c:pt>
                <c:pt idx="58195">
                  <c:v>3.30249167745933E-5</c:v>
                </c:pt>
                <c:pt idx="58196">
                  <c:v>3.3025040465872701E-5</c:v>
                </c:pt>
                <c:pt idx="58197">
                  <c:v>3.3024760341504602E-5</c:v>
                </c:pt>
                <c:pt idx="58198">
                  <c:v>3.3024880394805202E-5</c:v>
                </c:pt>
                <c:pt idx="58199">
                  <c:v>3.3024745789589401E-5</c:v>
                </c:pt>
                <c:pt idx="58200">
                  <c:v>3.3024705771822503E-5</c:v>
                </c:pt>
                <c:pt idx="58201">
                  <c:v>3.3024727599695298E-5</c:v>
                </c:pt>
                <c:pt idx="58202">
                  <c:v>3.3024662116076797E-5</c:v>
                </c:pt>
                <c:pt idx="58203">
                  <c:v>3.3024622098309899E-5</c:v>
                </c:pt>
                <c:pt idx="58204">
                  <c:v>3.3024476579157602E-5</c:v>
                </c:pt>
                <c:pt idx="58205">
                  <c:v>3.3024527510860901E-5</c:v>
                </c:pt>
                <c:pt idx="58206">
                  <c:v>3.30244583892636E-5</c:v>
                </c:pt>
                <c:pt idx="58207">
                  <c:v>3.3024443837348399E-5</c:v>
                </c:pt>
                <c:pt idx="58208">
                  <c:v>3.3024371077772203E-5</c:v>
                </c:pt>
                <c:pt idx="58209">
                  <c:v>3.3024331060005298E-5</c:v>
                </c:pt>
                <c:pt idx="58210">
                  <c:v>3.3024316508090103E-5</c:v>
                </c:pt>
                <c:pt idx="58211">
                  <c:v>3.3024269214365597E-5</c:v>
                </c:pt>
                <c:pt idx="58212">
                  <c:v>3.3024251024471603E-5</c:v>
                </c:pt>
                <c:pt idx="58213">
                  <c:v>3.3024109143298099E-5</c:v>
                </c:pt>
                <c:pt idx="58214">
                  <c:v>3.3024138247128603E-5</c:v>
                </c:pt>
                <c:pt idx="58215">
                  <c:v>3.3024167350958999E-5</c:v>
                </c:pt>
                <c:pt idx="58216">
                  <c:v>3.3024021831806702E-5</c:v>
                </c:pt>
                <c:pt idx="58217">
                  <c:v>3.3023952710209401E-5</c:v>
                </c:pt>
                <c:pt idx="58218">
                  <c:v>3.30240036419127E-5</c:v>
                </c:pt>
                <c:pt idx="58219">
                  <c:v>3.3023894502548501E-5</c:v>
                </c:pt>
                <c:pt idx="58220">
                  <c:v>3.3023927244357799E-5</c:v>
                </c:pt>
                <c:pt idx="58221">
                  <c:v>3.3023843570845202E-5</c:v>
                </c:pt>
                <c:pt idx="58222">
                  <c:v>3.3023923606378998E-5</c:v>
                </c:pt>
                <c:pt idx="58223">
                  <c:v>3.3023807191057097E-5</c:v>
                </c:pt>
                <c:pt idx="58224">
                  <c:v>3.3023745345417403E-5</c:v>
                </c:pt>
                <c:pt idx="58225">
                  <c:v>3.3023570722434697E-5</c:v>
                </c:pt>
                <c:pt idx="58226">
                  <c:v>3.3023730793502202E-5</c:v>
                </c:pt>
                <c:pt idx="58227">
                  <c:v>3.3023570722434697E-5</c:v>
                </c:pt>
                <c:pt idx="58228">
                  <c:v>3.3023530704667799E-5</c:v>
                </c:pt>
                <c:pt idx="58229">
                  <c:v>3.30233124259394E-5</c:v>
                </c:pt>
                <c:pt idx="58230">
                  <c:v>3.3023556170519401E-5</c:v>
                </c:pt>
                <c:pt idx="58231">
                  <c:v>3.3023443393176401E-5</c:v>
                </c:pt>
                <c:pt idx="58232">
                  <c:v>3.3023323339875801E-5</c:v>
                </c:pt>
                <c:pt idx="58233">
                  <c:v>3.30233669956215E-5</c:v>
                </c:pt>
                <c:pt idx="58234">
                  <c:v>3.3023254218278399E-5</c:v>
                </c:pt>
                <c:pt idx="58235">
                  <c:v>3.3023246942320798E-5</c:v>
                </c:pt>
                <c:pt idx="58236">
                  <c:v>3.3023228752426803E-5</c:v>
                </c:pt>
                <c:pt idx="58237">
                  <c:v>3.3023148716893101E-5</c:v>
                </c:pt>
                <c:pt idx="58238">
                  <c:v>3.3023115975083797E-5</c:v>
                </c:pt>
                <c:pt idx="58239">
                  <c:v>3.3023155992850702E-5</c:v>
                </c:pt>
                <c:pt idx="58240">
                  <c:v>3.3022988645825501E-5</c:v>
                </c:pt>
                <c:pt idx="58241">
                  <c:v>3.3022988645825501E-5</c:v>
                </c:pt>
                <c:pt idx="58242">
                  <c:v>3.30229704559315E-5</c:v>
                </c:pt>
                <c:pt idx="58243">
                  <c:v>3.3023086871253299E-5</c:v>
                </c:pt>
                <c:pt idx="58244">
                  <c:v>3.3022821298800402E-5</c:v>
                </c:pt>
                <c:pt idx="58245">
                  <c:v>3.3022959541995099E-5</c:v>
                </c:pt>
                <c:pt idx="58246">
                  <c:v>3.3022886782418903E-5</c:v>
                </c:pt>
                <c:pt idx="58247">
                  <c:v>3.3022741263266599E-5</c:v>
                </c:pt>
                <c:pt idx="58248">
                  <c:v>3.3022806746885201E-5</c:v>
                </c:pt>
                <c:pt idx="58249">
                  <c:v>3.3022741263266599E-5</c:v>
                </c:pt>
                <c:pt idx="58250">
                  <c:v>3.3022653951775303E-5</c:v>
                </c:pt>
                <c:pt idx="58251">
                  <c:v>3.3022653951775303E-5</c:v>
                </c:pt>
                <c:pt idx="58252">
                  <c:v>3.3022610296029598E-5</c:v>
                </c:pt>
                <c:pt idx="58253">
                  <c:v>3.30225193465594E-5</c:v>
                </c:pt>
                <c:pt idx="58254">
                  <c:v>3.3022512070601799E-5</c:v>
                </c:pt>
                <c:pt idx="58255">
                  <c:v>3.3022566640283899E-5</c:v>
                </c:pt>
                <c:pt idx="58256">
                  <c:v>3.3022479328792502E-5</c:v>
                </c:pt>
                <c:pt idx="58257">
                  <c:v>3.3022482966771302E-5</c:v>
                </c:pt>
                <c:pt idx="58258">
                  <c:v>3.3022359275491901E-5</c:v>
                </c:pt>
                <c:pt idx="58259">
                  <c:v>3.30223447235767E-5</c:v>
                </c:pt>
                <c:pt idx="58260">
                  <c:v>3.3022199204424403E-5</c:v>
                </c:pt>
                <c:pt idx="58261">
                  <c:v>3.3022242860170102E-5</c:v>
                </c:pt>
                <c:pt idx="58262">
                  <c:v>3.3022213756339597E-5</c:v>
                </c:pt>
                <c:pt idx="58263">
                  <c:v>3.3022144634742303E-5</c:v>
                </c:pt>
                <c:pt idx="58264">
                  <c:v>3.3022133720805902E-5</c:v>
                </c:pt>
                <c:pt idx="58265">
                  <c:v>3.3021984563674798E-5</c:v>
                </c:pt>
                <c:pt idx="58266">
                  <c:v>3.3022097341017798E-5</c:v>
                </c:pt>
                <c:pt idx="58267">
                  <c:v>3.3022155548678698E-5</c:v>
                </c:pt>
                <c:pt idx="58268">
                  <c:v>3.3022020943462801E-5</c:v>
                </c:pt>
                <c:pt idx="58269">
                  <c:v>3.3022031857399297E-5</c:v>
                </c:pt>
                <c:pt idx="58270">
                  <c:v>3.30218244926073E-5</c:v>
                </c:pt>
                <c:pt idx="58271">
                  <c:v>3.3021853596437702E-5</c:v>
                </c:pt>
                <c:pt idx="58272">
                  <c:v>3.3021744457073503E-5</c:v>
                </c:pt>
                <c:pt idx="58273">
                  <c:v>3.3021737181115902E-5</c:v>
                </c:pt>
                <c:pt idx="58274">
                  <c:v>3.3021915442077402E-5</c:v>
                </c:pt>
                <c:pt idx="58275">
                  <c:v>3.3021704439306598E-5</c:v>
                </c:pt>
                <c:pt idx="58276">
                  <c:v>3.3021624403772903E-5</c:v>
                </c:pt>
                <c:pt idx="58277">
                  <c:v>3.3021737181115902E-5</c:v>
                </c:pt>
                <c:pt idx="58278">
                  <c:v>3.3021700801327797E-5</c:v>
                </c:pt>
                <c:pt idx="58279">
                  <c:v>3.3021562558133203E-5</c:v>
                </c:pt>
                <c:pt idx="58280">
                  <c:v>3.3021569834090803E-5</c:v>
                </c:pt>
                <c:pt idx="58281">
                  <c:v>3.30215480062179E-5</c:v>
                </c:pt>
                <c:pt idx="58282">
                  <c:v>3.3021409763023298E-5</c:v>
                </c:pt>
                <c:pt idx="58283">
                  <c:v>3.30214315908961E-5</c:v>
                </c:pt>
                <c:pt idx="58284">
                  <c:v>3.30214315908961E-5</c:v>
                </c:pt>
                <c:pt idx="58285">
                  <c:v>3.30213733832352E-5</c:v>
                </c:pt>
                <c:pt idx="58286">
                  <c:v>3.30213733832352E-5</c:v>
                </c:pt>
                <c:pt idx="58287">
                  <c:v>3.3021271519828601E-5</c:v>
                </c:pt>
                <c:pt idx="58288">
                  <c:v>3.3021340641425902E-5</c:v>
                </c:pt>
                <c:pt idx="58289">
                  <c:v>3.3021249691955698E-5</c:v>
                </c:pt>
                <c:pt idx="58290">
                  <c:v>3.3021147828549099E-5</c:v>
                </c:pt>
                <c:pt idx="58291">
                  <c:v>3.3021140552591499E-5</c:v>
                </c:pt>
                <c:pt idx="58292">
                  <c:v>3.3021140552591499E-5</c:v>
                </c:pt>
                <c:pt idx="58293">
                  <c:v>3.3021213312167701E-5</c:v>
                </c:pt>
                <c:pt idx="58294">
                  <c:v>3.3021078706951798E-5</c:v>
                </c:pt>
                <c:pt idx="58295">
                  <c:v>3.3021140552591499E-5</c:v>
                </c:pt>
                <c:pt idx="58296">
                  <c:v>3.3021082344930599E-5</c:v>
                </c:pt>
                <c:pt idx="58297">
                  <c:v>3.3021056879079003E-5</c:v>
                </c:pt>
                <c:pt idx="58298">
                  <c:v>3.3021027775248499E-5</c:v>
                </c:pt>
                <c:pt idx="58299">
                  <c:v>3.3021027775248499E-5</c:v>
                </c:pt>
                <c:pt idx="58300">
                  <c:v>3.3020980481524E-5</c:v>
                </c:pt>
                <c:pt idx="58301">
                  <c:v>3.3020838600350503E-5</c:v>
                </c:pt>
                <c:pt idx="58302">
                  <c:v>3.3020827686414102E-5</c:v>
                </c:pt>
                <c:pt idx="58303">
                  <c:v>3.3020893170032603E-5</c:v>
                </c:pt>
                <c:pt idx="58304">
                  <c:v>3.3020820410456502E-5</c:v>
                </c:pt>
                <c:pt idx="58305">
                  <c:v>3.30207985825837E-5</c:v>
                </c:pt>
                <c:pt idx="58306">
                  <c:v>3.3020769478753202E-5</c:v>
                </c:pt>
                <c:pt idx="58307">
                  <c:v>3.3020696719177101E-5</c:v>
                </c:pt>
                <c:pt idx="58308">
                  <c:v>3.3020722185028703E-5</c:v>
                </c:pt>
                <c:pt idx="58309">
                  <c:v>3.3020813134498901E-5</c:v>
                </c:pt>
                <c:pt idx="58310">
                  <c:v>3.3020583941834102E-5</c:v>
                </c:pt>
                <c:pt idx="58311">
                  <c:v>3.3020594855770503E-5</c:v>
                </c:pt>
                <c:pt idx="58312">
                  <c:v>3.3020511182257899E-5</c:v>
                </c:pt>
                <c:pt idx="58313">
                  <c:v>3.3020605769706897E-5</c:v>
                </c:pt>
                <c:pt idx="58314">
                  <c:v>3.3020500268321498E-5</c:v>
                </c:pt>
                <c:pt idx="58315">
                  <c:v>3.3020500268321498E-5</c:v>
                </c:pt>
                <c:pt idx="58316">
                  <c:v>3.3020398404914899E-5</c:v>
                </c:pt>
                <c:pt idx="58317">
                  <c:v>3.30204093188513E-5</c:v>
                </c:pt>
                <c:pt idx="58318">
                  <c:v>3.30203438352328E-5</c:v>
                </c:pt>
                <c:pt idx="58319">
                  <c:v>3.3020354749169201E-5</c:v>
                </c:pt>
                <c:pt idx="58320">
                  <c:v>3.3020369301084402E-5</c:v>
                </c:pt>
                <c:pt idx="58321">
                  <c:v>3.30203511111904E-5</c:v>
                </c:pt>
                <c:pt idx="58322">
                  <c:v>3.3020238333847401E-5</c:v>
                </c:pt>
                <c:pt idx="58323">
                  <c:v>3.3020260161720203E-5</c:v>
                </c:pt>
                <c:pt idx="58324">
                  <c:v>3.3020267437677803E-5</c:v>
                </c:pt>
                <c:pt idx="58325">
                  <c:v>3.3020169212249998E-5</c:v>
                </c:pt>
                <c:pt idx="58326">
                  <c:v>3.3020180126186501E-5</c:v>
                </c:pt>
                <c:pt idx="58327">
                  <c:v>3.3020140108419603E-5</c:v>
                </c:pt>
                <c:pt idx="58328">
                  <c:v>3.3020205592038103E-5</c:v>
                </c:pt>
                <c:pt idx="58329">
                  <c:v>3.3020081900758703E-5</c:v>
                </c:pt>
                <c:pt idx="58330">
                  <c:v>3.3020034607034197E-5</c:v>
                </c:pt>
                <c:pt idx="58331">
                  <c:v>3.3020038245012997E-5</c:v>
                </c:pt>
                <c:pt idx="58332">
                  <c:v>3.3020034607034197E-5</c:v>
                </c:pt>
                <c:pt idx="58333">
                  <c:v>3.3019936381606399E-5</c:v>
                </c:pt>
                <c:pt idx="58334">
                  <c:v>3.3019932743627598E-5</c:v>
                </c:pt>
                <c:pt idx="58335">
                  <c:v>3.3019925467669998E-5</c:v>
                </c:pt>
                <c:pt idx="58336">
                  <c:v>3.3019900001818301E-5</c:v>
                </c:pt>
                <c:pt idx="58337">
                  <c:v>3.3019874535966698E-5</c:v>
                </c:pt>
                <c:pt idx="58338">
                  <c:v>3.30199509335216E-5</c:v>
                </c:pt>
                <c:pt idx="58339">
                  <c:v>3.3019918191712302E-5</c:v>
                </c:pt>
                <c:pt idx="58340">
                  <c:v>3.3019849070115001E-5</c:v>
                </c:pt>
                <c:pt idx="58341">
                  <c:v>3.3019714464899098E-5</c:v>
                </c:pt>
                <c:pt idx="58342">
                  <c:v>3.3019787224475301E-5</c:v>
                </c:pt>
                <c:pt idx="58343">
                  <c:v>3.3019656257238198E-5</c:v>
                </c:pt>
                <c:pt idx="58344">
                  <c:v>3.3019699912983897E-5</c:v>
                </c:pt>
                <c:pt idx="58345">
                  <c:v>3.3019656257238198E-5</c:v>
                </c:pt>
                <c:pt idx="58346">
                  <c:v>3.3019732654793202E-5</c:v>
                </c:pt>
                <c:pt idx="58347">
                  <c:v>3.3019565307768102E-5</c:v>
                </c:pt>
                <c:pt idx="58348">
                  <c:v>3.3019605325534899E-5</c:v>
                </c:pt>
                <c:pt idx="58349">
                  <c:v>3.3019616239471402E-5</c:v>
                </c:pt>
                <c:pt idx="58350">
                  <c:v>3.3019507100107101E-5</c:v>
                </c:pt>
                <c:pt idx="58351">
                  <c:v>3.3019539841916399E-5</c:v>
                </c:pt>
                <c:pt idx="58352">
                  <c:v>3.3019456168403802E-5</c:v>
                </c:pt>
                <c:pt idx="58353">
                  <c:v>3.3019339753082002E-5</c:v>
                </c:pt>
                <c:pt idx="58354">
                  <c:v>3.3019459806382697E-5</c:v>
                </c:pt>
                <c:pt idx="58355">
                  <c:v>3.3019445254467401E-5</c:v>
                </c:pt>
                <c:pt idx="58356">
                  <c:v>3.3019423426594599E-5</c:v>
                </c:pt>
                <c:pt idx="58357">
                  <c:v>3.3019394322764101E-5</c:v>
                </c:pt>
                <c:pt idx="58358">
                  <c:v>3.30194416164886E-5</c:v>
                </c:pt>
                <c:pt idx="58359">
                  <c:v>3.3019365218933699E-5</c:v>
                </c:pt>
                <c:pt idx="58360">
                  <c:v>3.3019347029039602E-5</c:v>
                </c:pt>
                <c:pt idx="58361">
                  <c:v>3.3019270631484701E-5</c:v>
                </c:pt>
                <c:pt idx="58362">
                  <c:v>3.3019208785845001E-5</c:v>
                </c:pt>
                <c:pt idx="58363">
                  <c:v>3.3019186957972097E-5</c:v>
                </c:pt>
                <c:pt idx="58364">
                  <c:v>3.3019143302226398E-5</c:v>
                </c:pt>
                <c:pt idx="58365">
                  <c:v>3.3019059628713903E-5</c:v>
                </c:pt>
                <c:pt idx="58366">
                  <c:v>3.3019110560417202E-5</c:v>
                </c:pt>
                <c:pt idx="58367">
                  <c:v>3.3019059628713903E-5</c:v>
                </c:pt>
                <c:pt idx="58368">
                  <c:v>3.3019150578183999E-5</c:v>
                </c:pt>
                <c:pt idx="58369">
                  <c:v>3.3018957765307298E-5</c:v>
                </c:pt>
                <c:pt idx="58370">
                  <c:v>3.3018965041264898E-5</c:v>
                </c:pt>
                <c:pt idx="58371">
                  <c:v>3.30189832311589E-5</c:v>
                </c:pt>
                <c:pt idx="58372">
                  <c:v>3.3018972317222499E-5</c:v>
                </c:pt>
                <c:pt idx="58373">
                  <c:v>3.3018888643709902E-5</c:v>
                </c:pt>
                <c:pt idx="58374">
                  <c:v>3.3018961403286098E-5</c:v>
                </c:pt>
                <c:pt idx="58375">
                  <c:v>3.3018943213392002E-5</c:v>
                </c:pt>
                <c:pt idx="58376">
                  <c:v>3.30189832311589E-5</c:v>
                </c:pt>
                <c:pt idx="58377">
                  <c:v>3.3018837712006603E-5</c:v>
                </c:pt>
                <c:pt idx="58378">
                  <c:v>3.3018914109561599E-5</c:v>
                </c:pt>
                <c:pt idx="58379">
                  <c:v>3.3018841349985403E-5</c:v>
                </c:pt>
                <c:pt idx="58380">
                  <c:v>3.3018783142324503E-5</c:v>
                </c:pt>
                <c:pt idx="58381">
                  <c:v>3.3018790418282097E-5</c:v>
                </c:pt>
                <c:pt idx="58382">
                  <c:v>3.3018732210621197E-5</c:v>
                </c:pt>
                <c:pt idx="58383">
                  <c:v>3.3018819522112601E-5</c:v>
                </c:pt>
                <c:pt idx="58384">
                  <c:v>3.3018790418282097E-5</c:v>
                </c:pt>
                <c:pt idx="58385">
                  <c:v>3.3018721296684803E-5</c:v>
                </c:pt>
                <c:pt idx="58386">
                  <c:v>3.3018652175087502E-5</c:v>
                </c:pt>
                <c:pt idx="58387">
                  <c:v>3.3018564863596098E-5</c:v>
                </c:pt>
                <c:pt idx="58388">
                  <c:v>3.3018626709235798E-5</c:v>
                </c:pt>
                <c:pt idx="58389">
                  <c:v>3.3018590329447802E-5</c:v>
                </c:pt>
                <c:pt idx="58390">
                  <c:v>3.3018503017956398E-5</c:v>
                </c:pt>
                <c:pt idx="58391">
                  <c:v>3.3018579415511299E-5</c:v>
                </c:pt>
                <c:pt idx="58392">
                  <c:v>3.3018601243384203E-5</c:v>
                </c:pt>
                <c:pt idx="58393">
                  <c:v>3.3018433896359097E-5</c:v>
                </c:pt>
                <c:pt idx="58394">
                  <c:v>3.3018437534337897E-5</c:v>
                </c:pt>
                <c:pt idx="58395">
                  <c:v>3.3018557587638497E-5</c:v>
                </c:pt>
                <c:pt idx="58396">
                  <c:v>3.3018368412740501E-5</c:v>
                </c:pt>
                <c:pt idx="58397">
                  <c:v>3.3018364774761701E-5</c:v>
                </c:pt>
                <c:pt idx="58398">
                  <c:v>3.30184739141259E-5</c:v>
                </c:pt>
                <c:pt idx="58399">
                  <c:v>3.3018375688698102E-5</c:v>
                </c:pt>
                <c:pt idx="58400">
                  <c:v>3.3018302929122001E-5</c:v>
                </c:pt>
                <c:pt idx="58401">
                  <c:v>3.3018332032952498E-5</c:v>
                </c:pt>
                <c:pt idx="58402">
                  <c:v>3.3018364774761701E-5</c:v>
                </c:pt>
                <c:pt idx="58403">
                  <c:v>3.3018259273376302E-5</c:v>
                </c:pt>
                <c:pt idx="58404">
                  <c:v>3.30184047925286E-5</c:v>
                </c:pt>
                <c:pt idx="58405">
                  <c:v>3.30182301695459E-5</c:v>
                </c:pt>
                <c:pt idx="58406">
                  <c:v>3.3018277463270297E-5</c:v>
                </c:pt>
                <c:pt idx="58407">
                  <c:v>3.3018219255609397E-5</c:v>
                </c:pt>
                <c:pt idx="58408">
                  <c:v>3.3018255635397502E-5</c:v>
                </c:pt>
                <c:pt idx="58409">
                  <c:v>3.30182956531644E-5</c:v>
                </c:pt>
                <c:pt idx="58410">
                  <c:v>3.30182374455035E-5</c:v>
                </c:pt>
                <c:pt idx="58411">
                  <c:v>3.3018128306139301E-5</c:v>
                </c:pt>
                <c:pt idx="58412">
                  <c:v>3.3018055546563098E-5</c:v>
                </c:pt>
                <c:pt idx="58413">
                  <c:v>3.3018113754223998E-5</c:v>
                </c:pt>
                <c:pt idx="58414">
                  <c:v>3.3017975511029403E-5</c:v>
                </c:pt>
                <c:pt idx="58415">
                  <c:v>3.3018022804753801E-5</c:v>
                </c:pt>
                <c:pt idx="58416">
                  <c:v>3.3017968235071701E-5</c:v>
                </c:pt>
                <c:pt idx="58417">
                  <c:v>3.3018110116245198E-5</c:v>
                </c:pt>
                <c:pt idx="58418">
                  <c:v>3.3018062822520699E-5</c:v>
                </c:pt>
                <c:pt idx="58419">
                  <c:v>3.3017997338902198E-5</c:v>
                </c:pt>
                <c:pt idx="58420">
                  <c:v>3.3017939131241299E-5</c:v>
                </c:pt>
                <c:pt idx="58421">
                  <c:v>3.30178991134744E-5</c:v>
                </c:pt>
                <c:pt idx="58422">
                  <c:v>3.3017906389432001E-5</c:v>
                </c:pt>
                <c:pt idx="58423">
                  <c:v>3.3018033718690303E-5</c:v>
                </c:pt>
                <c:pt idx="58424">
                  <c:v>3.3017917303368402E-5</c:v>
                </c:pt>
                <c:pt idx="58425">
                  <c:v>3.3017768146237399E-5</c:v>
                </c:pt>
                <c:pt idx="58426">
                  <c:v>3.3017910027410801E-5</c:v>
                </c:pt>
                <c:pt idx="58427">
                  <c:v>3.30178409058135E-5</c:v>
                </c:pt>
                <c:pt idx="58428">
                  <c:v>3.3017928217304898E-5</c:v>
                </c:pt>
                <c:pt idx="58429">
                  <c:v>3.3017789974110201E-5</c:v>
                </c:pt>
                <c:pt idx="58430">
                  <c:v>3.3017822715919499E-5</c:v>
                </c:pt>
                <c:pt idx="58431">
                  <c:v>3.30177790601738E-5</c:v>
                </c:pt>
                <c:pt idx="58432">
                  <c:v>3.3017789974110201E-5</c:v>
                </c:pt>
                <c:pt idx="58433">
                  <c:v>3.3017760870279697E-5</c:v>
                </c:pt>
                <c:pt idx="58434">
                  <c:v>3.3017546229530099E-5</c:v>
                </c:pt>
                <c:pt idx="58435">
                  <c:v>3.3017691748682403E-5</c:v>
                </c:pt>
                <c:pt idx="58436">
                  <c:v>3.3017728128470501E-5</c:v>
                </c:pt>
                <c:pt idx="58437">
                  <c:v>3.3017633541021503E-5</c:v>
                </c:pt>
                <c:pt idx="58438">
                  <c:v>3.3017742680385702E-5</c:v>
                </c:pt>
                <c:pt idx="58439">
                  <c:v>3.3017517125699703E-5</c:v>
                </c:pt>
                <c:pt idx="58440">
                  <c:v>3.3017713576555198E-5</c:v>
                </c:pt>
                <c:pt idx="58441">
                  <c:v>3.3017644454957897E-5</c:v>
                </c:pt>
                <c:pt idx="58442">
                  <c:v>3.3017517125699703E-5</c:v>
                </c:pt>
                <c:pt idx="58443">
                  <c:v>3.3017618989106302E-5</c:v>
                </c:pt>
                <c:pt idx="58444">
                  <c:v>3.3017608075169799E-5</c:v>
                </c:pt>
                <c:pt idx="58445">
                  <c:v>3.3017520763678503E-5</c:v>
                </c:pt>
                <c:pt idx="58446">
                  <c:v>3.3017426176229499E-5</c:v>
                </c:pt>
                <c:pt idx="58447">
                  <c:v>3.3017480745911598E-5</c:v>
                </c:pt>
                <c:pt idx="58448">
                  <c:v>3.3017342502716902E-5</c:v>
                </c:pt>
                <c:pt idx="58449">
                  <c:v>3.3017469831975197E-5</c:v>
                </c:pt>
                <c:pt idx="58450">
                  <c:v>3.30175025737844E-5</c:v>
                </c:pt>
                <c:pt idx="58451">
                  <c:v>3.3017404348356602E-5</c:v>
                </c:pt>
                <c:pt idx="58452">
                  <c:v>3.3017422538250698E-5</c:v>
                </c:pt>
                <c:pt idx="58453">
                  <c:v>3.3017353416653303E-5</c:v>
                </c:pt>
                <c:pt idx="58454">
                  <c:v>3.3017313398886499E-5</c:v>
                </c:pt>
                <c:pt idx="58455">
                  <c:v>3.3017291571013602E-5</c:v>
                </c:pt>
                <c:pt idx="58456">
                  <c:v>3.3017306122928898E-5</c:v>
                </c:pt>
                <c:pt idx="58457">
                  <c:v>3.3017306122928898E-5</c:v>
                </c:pt>
                <c:pt idx="58458">
                  <c:v>3.30173279508017E-5</c:v>
                </c:pt>
                <c:pt idx="58459">
                  <c:v>3.30174443661235E-5</c:v>
                </c:pt>
                <c:pt idx="58460">
                  <c:v>3.3017266105162E-5</c:v>
                </c:pt>
                <c:pt idx="58461">
                  <c:v>3.30172078975011E-5</c:v>
                </c:pt>
                <c:pt idx="58462">
                  <c:v>3.3017229725373902E-5</c:v>
                </c:pt>
                <c:pt idx="58463">
                  <c:v>3.3017218811437501E-5</c:v>
                </c:pt>
                <c:pt idx="58464">
                  <c:v>3.3017284295056002E-5</c:v>
                </c:pt>
                <c:pt idx="58465">
                  <c:v>3.3017084206221598E-5</c:v>
                </c:pt>
                <c:pt idx="58466">
                  <c:v>3.3017109672073302E-5</c:v>
                </c:pt>
                <c:pt idx="58467">
                  <c:v>3.3017109672073302E-5</c:v>
                </c:pt>
                <c:pt idx="58468">
                  <c:v>3.3017066016327603E-5</c:v>
                </c:pt>
                <c:pt idx="58469">
                  <c:v>3.3017287933034802E-5</c:v>
                </c:pt>
                <c:pt idx="58470">
                  <c:v>3.3017022360581898E-5</c:v>
                </c:pt>
                <c:pt idx="58471">
                  <c:v>3.3017229725373902E-5</c:v>
                </c:pt>
                <c:pt idx="58472">
                  <c:v>3.30172697431408E-5</c:v>
                </c:pt>
                <c:pt idx="58473">
                  <c:v>3.3016996894730302E-5</c:v>
                </c:pt>
                <c:pt idx="58474">
                  <c:v>3.3017124223988503E-5</c:v>
                </c:pt>
                <c:pt idx="58475">
                  <c:v>3.3017066016327603E-5</c:v>
                </c:pt>
                <c:pt idx="58476">
                  <c:v>3.3017033274518299E-5</c:v>
                </c:pt>
                <c:pt idx="58477">
                  <c:v>3.30169859807938E-5</c:v>
                </c:pt>
                <c:pt idx="58478">
                  <c:v>3.3016902307281298E-5</c:v>
                </c:pt>
                <c:pt idx="58479">
                  <c:v>3.30169859807938E-5</c:v>
                </c:pt>
                <c:pt idx="58480">
                  <c:v>3.3016938687069301E-5</c:v>
                </c:pt>
                <c:pt idx="58481">
                  <c:v>3.3017095120157999E-5</c:v>
                </c:pt>
                <c:pt idx="58482">
                  <c:v>3.3016858651535599E-5</c:v>
                </c:pt>
                <c:pt idx="58483">
                  <c:v>3.3016905945260098E-5</c:v>
                </c:pt>
                <c:pt idx="58484">
                  <c:v>3.3016909583238898E-5</c:v>
                </c:pt>
                <c:pt idx="58485">
                  <c:v>3.30169241351541E-5</c:v>
                </c:pt>
                <c:pt idx="58486">
                  <c:v>3.3016905945260098E-5</c:v>
                </c:pt>
                <c:pt idx="58487">
                  <c:v>3.3016858651535599E-5</c:v>
                </c:pt>
                <c:pt idx="58488">
                  <c:v>3.30168659274932E-5</c:v>
                </c:pt>
                <c:pt idx="58489">
                  <c:v>3.3016818633768701E-5</c:v>
                </c:pt>
                <c:pt idx="58490">
                  <c:v>3.3016818633768701E-5</c:v>
                </c:pt>
                <c:pt idx="58491">
                  <c:v>3.3016836823662702E-5</c:v>
                </c:pt>
                <c:pt idx="58492">
                  <c:v>3.3016774978023002E-5</c:v>
                </c:pt>
                <c:pt idx="58493">
                  <c:v>3.3016804081853499E-5</c:v>
                </c:pt>
                <c:pt idx="58494">
                  <c:v>3.3016654924722402E-5</c:v>
                </c:pt>
                <c:pt idx="58495">
                  <c:v>3.3016764064086601E-5</c:v>
                </c:pt>
                <c:pt idx="58496">
                  <c:v>3.3016629458870698E-5</c:v>
                </c:pt>
                <c:pt idx="58497">
                  <c:v>3.3016705856425701E-5</c:v>
                </c:pt>
                <c:pt idx="58498">
                  <c:v>3.3016825909726301E-5</c:v>
                </c:pt>
                <c:pt idx="58499">
                  <c:v>3.3016560337273397E-5</c:v>
                </c:pt>
                <c:pt idx="58500">
                  <c:v>3.3016644010786001E-5</c:v>
                </c:pt>
                <c:pt idx="58501">
                  <c:v>3.3016509405570098E-5</c:v>
                </c:pt>
                <c:pt idx="58502">
                  <c:v>3.3016647648764801E-5</c:v>
                </c:pt>
                <c:pt idx="58503">
                  <c:v>3.3016702218446901E-5</c:v>
                </c:pt>
                <c:pt idx="58504">
                  <c:v>3.3016658562701202E-5</c:v>
                </c:pt>
                <c:pt idx="58505">
                  <c:v>3.3016654924722402E-5</c:v>
                </c:pt>
                <c:pt idx="58506">
                  <c:v>3.3016538509400602E-5</c:v>
                </c:pt>
                <c:pt idx="58507">
                  <c:v>3.30167458741926E-5</c:v>
                </c:pt>
                <c:pt idx="58508">
                  <c:v>3.3016516681527699E-5</c:v>
                </c:pt>
                <c:pt idx="58509">
                  <c:v>3.3016563975252198E-5</c:v>
                </c:pt>
                <c:pt idx="58510">
                  <c:v>3.3016429370036301E-5</c:v>
                </c:pt>
                <c:pt idx="58511">
                  <c:v>3.3016636734828299E-5</c:v>
                </c:pt>
                <c:pt idx="58512">
                  <c:v>3.3016644010786001E-5</c:v>
                </c:pt>
                <c:pt idx="58513">
                  <c:v>3.3016516681527699E-5</c:v>
                </c:pt>
                <c:pt idx="58514">
                  <c:v>3.3016425732057501E-5</c:v>
                </c:pt>
                <c:pt idx="58515">
                  <c:v>3.3016422094078701E-5</c:v>
                </c:pt>
                <c:pt idx="58516">
                  <c:v>3.30164693878032E-5</c:v>
                </c:pt>
                <c:pt idx="58517">
                  <c:v>3.3016491215676103E-5</c:v>
                </c:pt>
                <c:pt idx="58518">
                  <c:v>3.3016440283972797E-5</c:v>
                </c:pt>
                <c:pt idx="58519">
                  <c:v>3.3016520319506499E-5</c:v>
                </c:pt>
                <c:pt idx="58520">
                  <c:v>3.30162947648205E-5</c:v>
                </c:pt>
                <c:pt idx="58521">
                  <c:v>3.3016389352269498E-5</c:v>
                </c:pt>
                <c:pt idx="58522">
                  <c:v>3.3016392990248298E-5</c:v>
                </c:pt>
                <c:pt idx="58523">
                  <c:v>3.30163566104602E-5</c:v>
                </c:pt>
                <c:pt idx="58524">
                  <c:v>3.3016433008015203E-5</c:v>
                </c:pt>
                <c:pt idx="58525">
                  <c:v>3.3016287488862899E-5</c:v>
                </c:pt>
                <c:pt idx="58526">
                  <c:v>3.3016520319506499E-5</c:v>
                </c:pt>
                <c:pt idx="58527">
                  <c:v>3.30162984027993E-5</c:v>
                </c:pt>
                <c:pt idx="58528">
                  <c:v>3.30162984027993E-5</c:v>
                </c:pt>
                <c:pt idx="58529">
                  <c:v>3.3016218367265497E-5</c:v>
                </c:pt>
                <c:pt idx="58530">
                  <c:v>3.30162984027993E-5</c:v>
                </c:pt>
                <c:pt idx="58531">
                  <c:v>3.3016367524396601E-5</c:v>
                </c:pt>
                <c:pt idx="58532">
                  <c:v>3.3016269298968803E-5</c:v>
                </c:pt>
                <c:pt idx="58533">
                  <c:v>3.3016247471096001E-5</c:v>
                </c:pt>
                <c:pt idx="58534">
                  <c:v>3.3016312954714501E-5</c:v>
                </c:pt>
                <c:pt idx="58535">
                  <c:v>3.3016269298968803E-5</c:v>
                </c:pt>
                <c:pt idx="58536">
                  <c:v>3.30162947648205E-5</c:v>
                </c:pt>
                <c:pt idx="58537">
                  <c:v>3.3016207453329103E-5</c:v>
                </c:pt>
                <c:pt idx="58538">
                  <c:v>3.3016131055774201E-5</c:v>
                </c:pt>
                <c:pt idx="58539">
                  <c:v>3.3016331144608598E-5</c:v>
                </c:pt>
                <c:pt idx="58540">
                  <c:v>3.3016247471096001E-5</c:v>
                </c:pt>
                <c:pt idx="58541">
                  <c:v>3.3016091038007303E-5</c:v>
                </c:pt>
                <c:pt idx="58542">
                  <c:v>3.30162911268417E-5</c:v>
                </c:pt>
                <c:pt idx="58543">
                  <c:v>3.3016222005244297E-5</c:v>
                </c:pt>
                <c:pt idx="58544">
                  <c:v>3.3016094675986103E-5</c:v>
                </c:pt>
                <c:pt idx="58545">
                  <c:v>3.3016276574926397E-5</c:v>
                </c:pt>
                <c:pt idx="58546">
                  <c:v>3.3016065572155599E-5</c:v>
                </c:pt>
                <c:pt idx="58547">
                  <c:v>3.3016047382261597E-5</c:v>
                </c:pt>
                <c:pt idx="58548">
                  <c:v>3.3016171073540998E-5</c:v>
                </c:pt>
                <c:pt idx="58549">
                  <c:v>3.3015945518854999E-5</c:v>
                </c:pt>
                <c:pt idx="58550">
                  <c:v>3.3016171073540998E-5</c:v>
                </c:pt>
                <c:pt idx="58551">
                  <c:v>3.3016112865880098E-5</c:v>
                </c:pt>
                <c:pt idx="58552">
                  <c:v>3.3016091038007303E-5</c:v>
                </c:pt>
                <c:pt idx="58553">
                  <c:v>3.3016043744282797E-5</c:v>
                </c:pt>
                <c:pt idx="58554">
                  <c:v>3.3015974622685503E-5</c:v>
                </c:pt>
                <c:pt idx="58555">
                  <c:v>3.3016029192367602E-5</c:v>
                </c:pt>
                <c:pt idx="58556">
                  <c:v>3.3016047382261597E-5</c:v>
                </c:pt>
                <c:pt idx="58557">
                  <c:v>3.3015949156833799E-5</c:v>
                </c:pt>
                <c:pt idx="58558">
                  <c:v>3.30158982251305E-5</c:v>
                </c:pt>
                <c:pt idx="58559">
                  <c:v>3.3015916415024501E-5</c:v>
                </c:pt>
                <c:pt idx="58560">
                  <c:v>3.30159564327914E-5</c:v>
                </c:pt>
                <c:pt idx="58561">
                  <c:v>3.3015916415024501E-5</c:v>
                </c:pt>
                <c:pt idx="58562">
                  <c:v>3.30159564327914E-5</c:v>
                </c:pt>
                <c:pt idx="58563">
                  <c:v>3.3015861845342402E-5</c:v>
                </c:pt>
                <c:pt idx="58564">
                  <c:v>3.3015861845342402E-5</c:v>
                </c:pt>
                <c:pt idx="58565">
                  <c:v>3.3015974622685503E-5</c:v>
                </c:pt>
                <c:pt idx="58566">
                  <c:v>3.3015887311194099E-5</c:v>
                </c:pt>
                <c:pt idx="58567">
                  <c:v>3.3015930966939797E-5</c:v>
                </c:pt>
                <c:pt idx="58568">
                  <c:v>3.3015858207363601E-5</c:v>
                </c:pt>
                <c:pt idx="58569">
                  <c:v>3.3015850931406001E-5</c:v>
                </c:pt>
                <c:pt idx="58570">
                  <c:v>3.3015825465554399E-5</c:v>
                </c:pt>
                <c:pt idx="58571">
                  <c:v>3.3015745430020602E-5</c:v>
                </c:pt>
                <c:pt idx="58572">
                  <c:v>3.3015792723745101E-5</c:v>
                </c:pt>
                <c:pt idx="58573">
                  <c:v>3.3015818189596798E-5</c:v>
                </c:pt>
                <c:pt idx="58574">
                  <c:v>3.3015770895872299E-5</c:v>
                </c:pt>
                <c:pt idx="58575">
                  <c:v>3.3015734516084201E-5</c:v>
                </c:pt>
                <c:pt idx="58576">
                  <c:v>3.30157854477875E-5</c:v>
                </c:pt>
                <c:pt idx="58577">
                  <c:v>3.3015792723745101E-5</c:v>
                </c:pt>
                <c:pt idx="58578">
                  <c:v>3.3015799999702702E-5</c:v>
                </c:pt>
                <c:pt idx="58579">
                  <c:v>3.3015814551617903E-5</c:v>
                </c:pt>
                <c:pt idx="58580">
                  <c:v>3.3015770895872299E-5</c:v>
                </c:pt>
                <c:pt idx="58581">
                  <c:v>3.30157236021478E-5</c:v>
                </c:pt>
                <c:pt idx="58582">
                  <c:v>3.3015683584380902E-5</c:v>
                </c:pt>
                <c:pt idx="58583">
                  <c:v>3.3015814551617903E-5</c:v>
                </c:pt>
                <c:pt idx="58584">
                  <c:v>3.3015829103533199E-5</c:v>
                </c:pt>
                <c:pt idx="58585">
                  <c:v>3.3015756343957003E-5</c:v>
                </c:pt>
                <c:pt idx="58586">
                  <c:v>3.3015698136296103E-5</c:v>
                </c:pt>
                <c:pt idx="58587">
                  <c:v>3.3015734516084201E-5</c:v>
                </c:pt>
                <c:pt idx="58588">
                  <c:v>3.3015607186825899E-5</c:v>
                </c:pt>
                <c:pt idx="58589">
                  <c:v>3.3015636290656403E-5</c:v>
                </c:pt>
                <c:pt idx="58590">
                  <c:v>3.3015621738741201E-5</c:v>
                </c:pt>
                <c:pt idx="58591">
                  <c:v>3.3015639928635203E-5</c:v>
                </c:pt>
                <c:pt idx="58592">
                  <c:v>3.3015596272889498E-5</c:v>
                </c:pt>
                <c:pt idx="58593">
                  <c:v>3.3015683584380902E-5</c:v>
                </c:pt>
                <c:pt idx="58594">
                  <c:v>3.3015530789270997E-5</c:v>
                </c:pt>
                <c:pt idx="58595">
                  <c:v>3.3015581720974303E-5</c:v>
                </c:pt>
                <c:pt idx="58596">
                  <c:v>3.3015654480550398E-5</c:v>
                </c:pt>
                <c:pt idx="58597">
                  <c:v>3.30156690324657E-5</c:v>
                </c:pt>
                <c:pt idx="58598">
                  <c:v>3.3015683584380902E-5</c:v>
                </c:pt>
                <c:pt idx="58599">
                  <c:v>3.3015552617143799E-5</c:v>
                </c:pt>
                <c:pt idx="58600">
                  <c:v>3.3015578082995503E-5</c:v>
                </c:pt>
                <c:pt idx="58601">
                  <c:v>3.3015454391716001E-5</c:v>
                </c:pt>
                <c:pt idx="58602">
                  <c:v>3.3015567169059102E-5</c:v>
                </c:pt>
                <c:pt idx="58603">
                  <c:v>3.30155598931014E-5</c:v>
                </c:pt>
                <c:pt idx="58604">
                  <c:v>3.3015519875334603E-5</c:v>
                </c:pt>
                <c:pt idx="58605">
                  <c:v>3.3015552617143799E-5</c:v>
                </c:pt>
                <c:pt idx="58606">
                  <c:v>3.3015494409482899E-5</c:v>
                </c:pt>
                <c:pt idx="58607">
                  <c:v>3.30154507537372E-5</c:v>
                </c:pt>
                <c:pt idx="58608">
                  <c:v>3.30155598931014E-5</c:v>
                </c:pt>
                <c:pt idx="58609">
                  <c:v>3.3015512599377002E-5</c:v>
                </c:pt>
                <c:pt idx="58610">
                  <c:v>3.3015407097991603E-5</c:v>
                </c:pt>
                <c:pt idx="58611">
                  <c:v>3.3015523513313403E-5</c:v>
                </c:pt>
                <c:pt idx="58612">
                  <c:v>3.3015436201821999E-5</c:v>
                </c:pt>
                <c:pt idx="58613">
                  <c:v>3.3015396184055101E-5</c:v>
                </c:pt>
                <c:pt idx="58614">
                  <c:v>3.3015458029694903E-5</c:v>
                </c:pt>
                <c:pt idx="58615">
                  <c:v>3.3015439839800799E-5</c:v>
                </c:pt>
                <c:pt idx="58616">
                  <c:v>3.3015483495546498E-5</c:v>
                </c:pt>
                <c:pt idx="58617">
                  <c:v>3.3015432563843199E-5</c:v>
                </c:pt>
                <c:pt idx="58618">
                  <c:v>3.3015494409482899E-5</c:v>
                </c:pt>
                <c:pt idx="58619">
                  <c:v>3.3015363442245898E-5</c:v>
                </c:pt>
                <c:pt idx="58620">
                  <c:v>3.3015465305652503E-5</c:v>
                </c:pt>
                <c:pt idx="58621">
                  <c:v>3.30154507537372E-5</c:v>
                </c:pt>
                <c:pt idx="58622">
                  <c:v>3.3015345252351801E-5</c:v>
                </c:pt>
                <c:pt idx="58623">
                  <c:v>3.3015396184055101E-5</c:v>
                </c:pt>
                <c:pt idx="58624">
                  <c:v>3.3015367080224698E-5</c:v>
                </c:pt>
                <c:pt idx="58625">
                  <c:v>3.3015359804267098E-5</c:v>
                </c:pt>
                <c:pt idx="58626">
                  <c:v>3.3015363442245898E-5</c:v>
                </c:pt>
                <c:pt idx="58627">
                  <c:v>3.3015407097991603E-5</c:v>
                </c:pt>
                <c:pt idx="58628">
                  <c:v>3.3015425287885598E-5</c:v>
                </c:pt>
                <c:pt idx="58629">
                  <c:v>3.3015403460012701E-5</c:v>
                </c:pt>
                <c:pt idx="58630">
                  <c:v>3.3015279768733301E-5</c:v>
                </c:pt>
                <c:pt idx="58631">
                  <c:v>3.3015276130754501E-5</c:v>
                </c:pt>
                <c:pt idx="58632">
                  <c:v>3.3015217923093601E-5</c:v>
                </c:pt>
                <c:pt idx="58633">
                  <c:v>3.3015348890330602E-5</c:v>
                </c:pt>
                <c:pt idx="58634">
                  <c:v>3.30153925460763E-5</c:v>
                </c:pt>
                <c:pt idx="58635">
                  <c:v>3.3015290682669702E-5</c:v>
                </c:pt>
                <c:pt idx="58636">
                  <c:v>3.3015348890330602E-5</c:v>
                </c:pt>
                <c:pt idx="58637">
                  <c:v>3.3015279768733301E-5</c:v>
                </c:pt>
                <c:pt idx="58638">
                  <c:v>3.3015356166288297E-5</c:v>
                </c:pt>
                <c:pt idx="58639">
                  <c:v>3.3015276130754501E-5</c:v>
                </c:pt>
                <c:pt idx="58640">
                  <c:v>3.3015337976394201E-5</c:v>
                </c:pt>
                <c:pt idx="58641">
                  <c:v>3.3015334338415401E-5</c:v>
                </c:pt>
                <c:pt idx="58642">
                  <c:v>3.3015367080224698E-5</c:v>
                </c:pt>
                <c:pt idx="58643">
                  <c:v>3.3015203371178399E-5</c:v>
                </c:pt>
                <c:pt idx="58644">
                  <c:v>3.3015210647136E-5</c:v>
                </c:pt>
                <c:pt idx="58645">
                  <c:v>3.3015283406712101E-5</c:v>
                </c:pt>
                <c:pt idx="58646">
                  <c:v>3.3015316148521399E-5</c:v>
                </c:pt>
                <c:pt idx="58647">
                  <c:v>3.30153270624578E-5</c:v>
                </c:pt>
                <c:pt idx="58648">
                  <c:v>3.3015250664902797E-5</c:v>
                </c:pt>
                <c:pt idx="58649">
                  <c:v>3.3015105145750601E-5</c:v>
                </c:pt>
                <c:pt idx="58650">
                  <c:v>3.3015181543305503E-5</c:v>
                </c:pt>
                <c:pt idx="58651">
                  <c:v>3.3015188819263103E-5</c:v>
                </c:pt>
                <c:pt idx="58652">
                  <c:v>3.3015105145750601E-5</c:v>
                </c:pt>
                <c:pt idx="58653">
                  <c:v>3.3015257940860499E-5</c:v>
                </c:pt>
                <c:pt idx="58654">
                  <c:v>3.3015250664902797E-5</c:v>
                </c:pt>
                <c:pt idx="58655">
                  <c:v>3.3015134249580997E-5</c:v>
                </c:pt>
                <c:pt idx="58656">
                  <c:v>3.3015163353411501E-5</c:v>
                </c:pt>
                <c:pt idx="58657">
                  <c:v>3.3015116059687002E-5</c:v>
                </c:pt>
                <c:pt idx="58658">
                  <c:v>3.3015188819263103E-5</c:v>
                </c:pt>
                <c:pt idx="58659">
                  <c:v>3.3014966902555898E-5</c:v>
                </c:pt>
                <c:pt idx="58660">
                  <c:v>3.3015163353411501E-5</c:v>
                </c:pt>
                <c:pt idx="58661">
                  <c:v>3.3015083317877698E-5</c:v>
                </c:pt>
                <c:pt idx="58662">
                  <c:v>3.3015086955856498E-5</c:v>
                </c:pt>
                <c:pt idx="58663">
                  <c:v>3.3015054214047302E-5</c:v>
                </c:pt>
                <c:pt idx="58664">
                  <c:v>3.3015090593835298E-5</c:v>
                </c:pt>
                <c:pt idx="58665">
                  <c:v>3.3015217923093601E-5</c:v>
                </c:pt>
                <c:pt idx="58666">
                  <c:v>3.3015163353411501E-5</c:v>
                </c:pt>
                <c:pt idx="58667">
                  <c:v>3.3015068765962503E-5</c:v>
                </c:pt>
                <c:pt idx="58668">
                  <c:v>3.3015083317877698E-5</c:v>
                </c:pt>
                <c:pt idx="58669">
                  <c:v>3.3015043300110901E-5</c:v>
                </c:pt>
                <c:pt idx="58670">
                  <c:v>3.3015116059687002E-5</c:v>
                </c:pt>
                <c:pt idx="58671">
                  <c:v>3.3015145163517398E-5</c:v>
                </c:pt>
                <c:pt idx="58672">
                  <c:v>3.3015057852026102E-5</c:v>
                </c:pt>
                <c:pt idx="58673">
                  <c:v>3.3015199733199497E-5</c:v>
                </c:pt>
                <c:pt idx="58674">
                  <c:v>3.3015083317877698E-5</c:v>
                </c:pt>
                <c:pt idx="58675">
                  <c:v>3.3015079679898897E-5</c:v>
                </c:pt>
                <c:pt idx="58676">
                  <c:v>3.3014970540534698E-5</c:v>
                </c:pt>
                <c:pt idx="58677">
                  <c:v>3.3015017834259197E-5</c:v>
                </c:pt>
                <c:pt idx="58678">
                  <c:v>3.3015054214047302E-5</c:v>
                </c:pt>
                <c:pt idx="58679">
                  <c:v>3.3015043300110901E-5</c:v>
                </c:pt>
                <c:pt idx="58680">
                  <c:v>3.3014999644365202E-5</c:v>
                </c:pt>
                <c:pt idx="58681">
                  <c:v>3.3015006920322803E-5</c:v>
                </c:pt>
                <c:pt idx="58682">
                  <c:v>3.3014865039149299E-5</c:v>
                </c:pt>
                <c:pt idx="58683">
                  <c:v>3.30149887304287E-5</c:v>
                </c:pt>
                <c:pt idx="58684">
                  <c:v>3.3014948712661903E-5</c:v>
                </c:pt>
                <c:pt idx="58685">
                  <c:v>3.3015083317877698E-5</c:v>
                </c:pt>
                <c:pt idx="58686">
                  <c:v>3.3014843211276497E-5</c:v>
                </c:pt>
                <c:pt idx="58687">
                  <c:v>3.3015086955856498E-5</c:v>
                </c:pt>
                <c:pt idx="58688">
                  <c:v>3.3014970540534698E-5</c:v>
                </c:pt>
                <c:pt idx="58689">
                  <c:v>3.3015014196280397E-5</c:v>
                </c:pt>
                <c:pt idx="58690">
                  <c:v>3.3015014196280397E-5</c:v>
                </c:pt>
                <c:pt idx="58691">
                  <c:v>3.3014861401170499E-5</c:v>
                </c:pt>
                <c:pt idx="58692">
                  <c:v>3.3015028748195598E-5</c:v>
                </c:pt>
                <c:pt idx="58693">
                  <c:v>3.30149887304287E-5</c:v>
                </c:pt>
                <c:pt idx="58694">
                  <c:v>3.3014970540534698E-5</c:v>
                </c:pt>
                <c:pt idx="58695">
                  <c:v>3.3014999644365202E-5</c:v>
                </c:pt>
                <c:pt idx="58696">
                  <c:v>3.3014992368407602E-5</c:v>
                </c:pt>
                <c:pt idx="58697">
                  <c:v>3.30148686771281E-5</c:v>
                </c:pt>
                <c:pt idx="58698">
                  <c:v>3.3014861401170499E-5</c:v>
                </c:pt>
                <c:pt idx="58699">
                  <c:v>3.3014905056916198E-5</c:v>
                </c:pt>
                <c:pt idx="58700">
                  <c:v>3.3014839573297602E-5</c:v>
                </c:pt>
                <c:pt idx="58701">
                  <c:v>3.3014854125212898E-5</c:v>
                </c:pt>
                <c:pt idx="58702">
                  <c:v>3.3014919608831399E-5</c:v>
                </c:pt>
                <c:pt idx="58703">
                  <c:v>3.3014832297340002E-5</c:v>
                </c:pt>
                <c:pt idx="58704">
                  <c:v>3.3014955988619497E-5</c:v>
                </c:pt>
                <c:pt idx="58705">
                  <c:v>3.3014985092449899E-5</c:v>
                </c:pt>
                <c:pt idx="58706">
                  <c:v>3.3014839573297602E-5</c:v>
                </c:pt>
                <c:pt idx="58707">
                  <c:v>3.3014883229043301E-5</c:v>
                </c:pt>
                <c:pt idx="58708">
                  <c:v>3.30149305227678E-5</c:v>
                </c:pt>
                <c:pt idx="58709">
                  <c:v>3.3014843211276497E-5</c:v>
                </c:pt>
                <c:pt idx="58710">
                  <c:v>3.3014897780958597E-5</c:v>
                </c:pt>
                <c:pt idx="58711">
                  <c:v>3.3014923246810199E-5</c:v>
                </c:pt>
                <c:pt idx="58712">
                  <c:v>3.3014952350640703E-5</c:v>
                </c:pt>
                <c:pt idx="58713">
                  <c:v>3.3014901418937397E-5</c:v>
                </c:pt>
                <c:pt idx="58714">
                  <c:v>3.3014730433933403E-5</c:v>
                </c:pt>
                <c:pt idx="58715">
                  <c:v>3.30147558997851E-5</c:v>
                </c:pt>
                <c:pt idx="58716">
                  <c:v>3.3014795917551998E-5</c:v>
                </c:pt>
                <c:pt idx="58717">
                  <c:v>3.3014846849255298E-5</c:v>
                </c:pt>
                <c:pt idx="58718">
                  <c:v>3.3014814107446E-5</c:v>
                </c:pt>
                <c:pt idx="58719">
                  <c:v>3.3014792279573198E-5</c:v>
                </c:pt>
                <c:pt idx="58720">
                  <c:v>3.3014799555530799E-5</c:v>
                </c:pt>
                <c:pt idx="58721">
                  <c:v>3.3014821383403601E-5</c:v>
                </c:pt>
                <c:pt idx="58722">
                  <c:v>3.3014792279573198E-5</c:v>
                </c:pt>
                <c:pt idx="58723">
                  <c:v>3.30148686771281E-5</c:v>
                </c:pt>
                <c:pt idx="58724">
                  <c:v>3.3014821383403601E-5</c:v>
                </c:pt>
                <c:pt idx="58725">
                  <c:v>3.3014763175742701E-5</c:v>
                </c:pt>
                <c:pt idx="58726">
                  <c:v>3.3014774089679102E-5</c:v>
                </c:pt>
                <c:pt idx="58727">
                  <c:v>3.3014715882018202E-5</c:v>
                </c:pt>
                <c:pt idx="58728">
                  <c:v>3.3014770451700301E-5</c:v>
                </c:pt>
                <c:pt idx="58729">
                  <c:v>3.3014675864251297E-5</c:v>
                </c:pt>
                <c:pt idx="58730">
                  <c:v>3.3014803193509599E-5</c:v>
                </c:pt>
                <c:pt idx="58731">
                  <c:v>3.3014821383403601E-5</c:v>
                </c:pt>
                <c:pt idx="58732">
                  <c:v>3.30147558997851E-5</c:v>
                </c:pt>
                <c:pt idx="58733">
                  <c:v>3.3014825021382401E-5</c:v>
                </c:pt>
                <c:pt idx="58734">
                  <c:v>3.3014766813721501E-5</c:v>
                </c:pt>
                <c:pt idx="58735">
                  <c:v>3.30146940541454E-5</c:v>
                </c:pt>
                <c:pt idx="58736">
                  <c:v>3.3014850487234098E-5</c:v>
                </c:pt>
                <c:pt idx="58737">
                  <c:v>3.3014766813721501E-5</c:v>
                </c:pt>
                <c:pt idx="58738">
                  <c:v>3.3014795917551998E-5</c:v>
                </c:pt>
                <c:pt idx="58739">
                  <c:v>3.3014734071912203E-5</c:v>
                </c:pt>
                <c:pt idx="58740">
                  <c:v>3.3014624932547997E-5</c:v>
                </c:pt>
                <c:pt idx="58741">
                  <c:v>3.3014643122442101E-5</c:v>
                </c:pt>
                <c:pt idx="58742">
                  <c:v>3.3014726795954603E-5</c:v>
                </c:pt>
                <c:pt idx="58743">
                  <c:v>3.3014675864251297E-5</c:v>
                </c:pt>
                <c:pt idx="58744">
                  <c:v>3.3014643122442101E-5</c:v>
                </c:pt>
                <c:pt idx="58745">
                  <c:v>3.3014744985848699E-5</c:v>
                </c:pt>
                <c:pt idx="58746">
                  <c:v>3.3014650398399701E-5</c:v>
                </c:pt>
                <c:pt idx="58747">
                  <c:v>3.3014632208505598E-5</c:v>
                </c:pt>
                <c:pt idx="58748">
                  <c:v>3.30146394844633E-5</c:v>
                </c:pt>
                <c:pt idx="58749">
                  <c:v>3.3014664950314902E-5</c:v>
                </c:pt>
                <c:pt idx="58750">
                  <c:v>3.3014737709890997E-5</c:v>
                </c:pt>
                <c:pt idx="58751">
                  <c:v>3.3014628570526798E-5</c:v>
                </c:pt>
                <c:pt idx="58752">
                  <c:v>3.3014606742654003E-5</c:v>
                </c:pt>
                <c:pt idx="58753">
                  <c:v>3.3014672226272503E-5</c:v>
                </c:pt>
                <c:pt idx="58754">
                  <c:v>3.3014624932547997E-5</c:v>
                </c:pt>
                <c:pt idx="58755">
                  <c:v>3.3014679502230097E-5</c:v>
                </c:pt>
                <c:pt idx="58756">
                  <c:v>3.3014617656590397E-5</c:v>
                </c:pt>
                <c:pt idx="58757">
                  <c:v>3.30146940541454E-5</c:v>
                </c:pt>
                <c:pt idx="58758">
                  <c:v>3.3014621294569197E-5</c:v>
                </c:pt>
                <c:pt idx="58759">
                  <c:v>3.3014643122442101E-5</c:v>
                </c:pt>
                <c:pt idx="58760">
                  <c:v>3.3014606742654003E-5</c:v>
                </c:pt>
                <c:pt idx="58761">
                  <c:v>3.3014548534993103E-5</c:v>
                </c:pt>
                <c:pt idx="58762">
                  <c:v>3.3014621294569197E-5</c:v>
                </c:pt>
                <c:pt idx="58763">
                  <c:v>3.3014537621056702E-5</c:v>
                </c:pt>
                <c:pt idx="58764">
                  <c:v>3.3014610380632803E-5</c:v>
                </c:pt>
                <c:pt idx="58765">
                  <c:v>3.3014450309565298E-5</c:v>
                </c:pt>
                <c:pt idx="58766">
                  <c:v>3.3014664950314902E-5</c:v>
                </c:pt>
                <c:pt idx="58767">
                  <c:v>3.3014675864251297E-5</c:v>
                </c:pt>
                <c:pt idx="58768">
                  <c:v>3.3014606742654003E-5</c:v>
                </c:pt>
                <c:pt idx="58769">
                  <c:v>3.3014704968081801E-5</c:v>
                </c:pt>
                <c:pt idx="58770">
                  <c:v>3.3014599466696402E-5</c:v>
                </c:pt>
                <c:pt idx="58771">
                  <c:v>3.3014664950314902E-5</c:v>
                </c:pt>
                <c:pt idx="58772">
                  <c:v>3.3014570362865898E-5</c:v>
                </c:pt>
                <c:pt idx="58773">
                  <c:v>3.3014552172971903E-5</c:v>
                </c:pt>
                <c:pt idx="58774">
                  <c:v>3.3014577638823498E-5</c:v>
                </c:pt>
                <c:pt idx="58775">
                  <c:v>3.3014704968081801E-5</c:v>
                </c:pt>
                <c:pt idx="58776">
                  <c:v>3.3014646760420901E-5</c:v>
                </c:pt>
                <c:pt idx="58777">
                  <c:v>3.3014548534993103E-5</c:v>
                </c:pt>
                <c:pt idx="58778">
                  <c:v>3.3014504879247397E-5</c:v>
                </c:pt>
                <c:pt idx="58779">
                  <c:v>3.3014563086908297E-5</c:v>
                </c:pt>
                <c:pt idx="58780">
                  <c:v>3.3014643122442101E-5</c:v>
                </c:pt>
                <c:pt idx="58781">
                  <c:v>3.3014537621056702E-5</c:v>
                </c:pt>
                <c:pt idx="58782">
                  <c:v>3.3014548534993103E-5</c:v>
                </c:pt>
                <c:pt idx="58783">
                  <c:v>3.3014643122442101E-5</c:v>
                </c:pt>
                <c:pt idx="58784">
                  <c:v>3.3014450309565298E-5</c:v>
                </c:pt>
                <c:pt idx="58785">
                  <c:v>3.3014479413395802E-5</c:v>
                </c:pt>
                <c:pt idx="58786">
                  <c:v>3.3014552172971903E-5</c:v>
                </c:pt>
                <c:pt idx="58787">
                  <c:v>3.3014646760420901E-5</c:v>
                </c:pt>
                <c:pt idx="58788">
                  <c:v>3.3014395739883198E-5</c:v>
                </c:pt>
                <c:pt idx="58789">
                  <c:v>3.3014490327332203E-5</c:v>
                </c:pt>
                <c:pt idx="58790">
                  <c:v>3.3014541259035502E-5</c:v>
                </c:pt>
                <c:pt idx="58791">
                  <c:v>3.3014588552760001E-5</c:v>
                </c:pt>
                <c:pt idx="58792">
                  <c:v>3.3014577638823498E-5</c:v>
                </c:pt>
                <c:pt idx="58793">
                  <c:v>3.3014548534993103E-5</c:v>
                </c:pt>
                <c:pt idx="58794">
                  <c:v>3.3014570362865898E-5</c:v>
                </c:pt>
                <c:pt idx="58795">
                  <c:v>3.3014472137438099E-5</c:v>
                </c:pt>
                <c:pt idx="58796">
                  <c:v>3.3014486689353402E-5</c:v>
                </c:pt>
                <c:pt idx="58797">
                  <c:v>3.3014523069141399E-5</c:v>
                </c:pt>
                <c:pt idx="58798">
                  <c:v>3.3014588552760001E-5</c:v>
                </c:pt>
                <c:pt idx="58799">
                  <c:v>3.3014552172971903E-5</c:v>
                </c:pt>
                <c:pt idx="58800">
                  <c:v>3.3014490327332203E-5</c:v>
                </c:pt>
                <c:pt idx="58801">
                  <c:v>3.30144830513745E-5</c:v>
                </c:pt>
                <c:pt idx="58802">
                  <c:v>3.3014537621056702E-5</c:v>
                </c:pt>
                <c:pt idx="58803">
                  <c:v>3.3014453947544098E-5</c:v>
                </c:pt>
                <c:pt idx="58804">
                  <c:v>3.3014461223501699E-5</c:v>
                </c:pt>
                <c:pt idx="58805">
                  <c:v>3.3014493965311003E-5</c:v>
                </c:pt>
                <c:pt idx="58806">
                  <c:v>3.30145339830778E-5</c:v>
                </c:pt>
                <c:pt idx="58807">
                  <c:v>3.3014515793183798E-5</c:v>
                </c:pt>
                <c:pt idx="58808">
                  <c:v>3.3014515793183798E-5</c:v>
                </c:pt>
                <c:pt idx="58809">
                  <c:v>3.3014366636052701E-5</c:v>
                </c:pt>
                <c:pt idx="58810">
                  <c:v>3.3014504879247397E-5</c:v>
                </c:pt>
                <c:pt idx="58811">
                  <c:v>3.3014504879247397E-5</c:v>
                </c:pt>
                <c:pt idx="58812">
                  <c:v>3.30144212057348E-5</c:v>
                </c:pt>
                <c:pt idx="58813">
                  <c:v>3.3014519431162598E-5</c:v>
                </c:pt>
                <c:pt idx="58814">
                  <c:v>3.3014406653819599E-5</c:v>
                </c:pt>
                <c:pt idx="58815">
                  <c:v>3.3014504879247397E-5</c:v>
                </c:pt>
                <c:pt idx="58816">
                  <c:v>3.3014428481692401E-5</c:v>
                </c:pt>
                <c:pt idx="58817">
                  <c:v>3.3014504879247397E-5</c:v>
                </c:pt>
                <c:pt idx="58818">
                  <c:v>3.3014544897014302E-5</c:v>
                </c:pt>
                <c:pt idx="58819">
                  <c:v>3.3014490327332203E-5</c:v>
                </c:pt>
                <c:pt idx="58820">
                  <c:v>3.3014519431162598E-5</c:v>
                </c:pt>
                <c:pt idx="58821">
                  <c:v>3.3014410291798399E-5</c:v>
                </c:pt>
                <c:pt idx="58822">
                  <c:v>3.3014406653819599E-5</c:v>
                </c:pt>
                <c:pt idx="58823">
                  <c:v>3.3014519431162598E-5</c:v>
                </c:pt>
                <c:pt idx="58824">
                  <c:v>3.3014348446158699E-5</c:v>
                </c:pt>
                <c:pt idx="58825">
                  <c:v>3.3014315704349401E-5</c:v>
                </c:pt>
                <c:pt idx="58826">
                  <c:v>3.3014308428391801E-5</c:v>
                </c:pt>
                <c:pt idx="58827">
                  <c:v>3.3014472137438099E-5</c:v>
                </c:pt>
                <c:pt idx="58828">
                  <c:v>3.30144139297772E-5</c:v>
                </c:pt>
                <c:pt idx="58829">
                  <c:v>3.3014424843713601E-5</c:v>
                </c:pt>
                <c:pt idx="58830">
                  <c:v>3.3014344808179899E-5</c:v>
                </c:pt>
                <c:pt idx="58831">
                  <c:v>3.3014395739883198E-5</c:v>
                </c:pt>
                <c:pt idx="58832">
                  <c:v>3.3014384825946797E-5</c:v>
                </c:pt>
                <c:pt idx="58833">
                  <c:v>3.3014388463925597E-5</c:v>
                </c:pt>
                <c:pt idx="58834">
                  <c:v>3.3014479413395802E-5</c:v>
                </c:pt>
                <c:pt idx="58835">
                  <c:v>3.3014315704349401E-5</c:v>
                </c:pt>
                <c:pt idx="58836">
                  <c:v>3.30144139297772E-5</c:v>
                </c:pt>
                <c:pt idx="58837">
                  <c:v>3.3014377549989102E-5</c:v>
                </c:pt>
                <c:pt idx="58838">
                  <c:v>3.30142429447733E-5</c:v>
                </c:pt>
                <c:pt idx="58839">
                  <c:v>3.30143557221163E-5</c:v>
                </c:pt>
                <c:pt idx="58840">
                  <c:v>3.3014370274031501E-5</c:v>
                </c:pt>
                <c:pt idx="58841">
                  <c:v>3.3014428481692401E-5</c:v>
                </c:pt>
                <c:pt idx="58842">
                  <c:v>3.3014282962540198E-5</c:v>
                </c:pt>
                <c:pt idx="58843">
                  <c:v>3.3014453947544098E-5</c:v>
                </c:pt>
                <c:pt idx="58844">
                  <c:v>3.3014384825946797E-5</c:v>
                </c:pt>
                <c:pt idx="58845">
                  <c:v>3.3014232030836899E-5</c:v>
                </c:pt>
                <c:pt idx="58846">
                  <c:v>3.3014293876476599E-5</c:v>
                </c:pt>
                <c:pt idx="58847">
                  <c:v>3.3014279324561398E-5</c:v>
                </c:pt>
                <c:pt idx="58848">
                  <c:v>3.30143557221163E-5</c:v>
                </c:pt>
                <c:pt idx="58849">
                  <c:v>3.3014272048603703E-5</c:v>
                </c:pt>
                <c:pt idx="58850">
                  <c:v>3.3014344808179899E-5</c:v>
                </c:pt>
                <c:pt idx="58851">
                  <c:v>3.3014348446158699E-5</c:v>
                </c:pt>
                <c:pt idx="58852">
                  <c:v>3.3014395739883198E-5</c:v>
                </c:pt>
                <c:pt idx="58853">
                  <c:v>3.3014403015840799E-5</c:v>
                </c:pt>
                <c:pt idx="58854">
                  <c:v>3.3014344808179899E-5</c:v>
                </c:pt>
                <c:pt idx="58855">
                  <c:v>3.3014392101904398E-5</c:v>
                </c:pt>
                <c:pt idx="58856">
                  <c:v>3.30142975144554E-5</c:v>
                </c:pt>
                <c:pt idx="58857">
                  <c:v>3.3014268410624902E-5</c:v>
                </c:pt>
                <c:pt idx="58858">
                  <c:v>3.3014319342328202E-5</c:v>
                </c:pt>
                <c:pt idx="58859">
                  <c:v>3.3014308428391801E-5</c:v>
                </c:pt>
                <c:pt idx="58860">
                  <c:v>3.3014279324561398E-5</c:v>
                </c:pt>
                <c:pt idx="58861">
                  <c:v>3.3014282962540198E-5</c:v>
                </c:pt>
                <c:pt idx="58862">
                  <c:v>3.30143011524342E-5</c:v>
                </c:pt>
                <c:pt idx="58863">
                  <c:v>3.3014417567756E-5</c:v>
                </c:pt>
                <c:pt idx="58864">
                  <c:v>3.30144212057348E-5</c:v>
                </c:pt>
                <c:pt idx="58865">
                  <c:v>3.3014341170201098E-5</c:v>
                </c:pt>
                <c:pt idx="58866">
                  <c:v>3.30143629980739E-5</c:v>
                </c:pt>
                <c:pt idx="58867">
                  <c:v>3.30143557221163E-5</c:v>
                </c:pt>
                <c:pt idx="58868">
                  <c:v>3.3014272048603703E-5</c:v>
                </c:pt>
                <c:pt idx="58869">
                  <c:v>3.30142465827521E-5</c:v>
                </c:pt>
                <c:pt idx="58870">
                  <c:v>3.30143011524342E-5</c:v>
                </c:pt>
                <c:pt idx="58871">
                  <c:v>0.23034164309501601</c:v>
                </c:pt>
                <c:pt idx="58872">
                  <c:v>0.179634779691696</c:v>
                </c:pt>
                <c:pt idx="58873">
                  <c:v>0.11671756953001</c:v>
                </c:pt>
                <c:pt idx="58874">
                  <c:v>6.5210349857807201E-2</c:v>
                </c:pt>
                <c:pt idx="58875">
                  <c:v>6.2611676752567305E-2</c:v>
                </c:pt>
                <c:pt idx="58876">
                  <c:v>0.10731104016303999</c:v>
                </c:pt>
                <c:pt idx="58877">
                  <c:v>0.11339864879846601</c:v>
                </c:pt>
                <c:pt idx="58878">
                  <c:v>5.6521624326705898E-2</c:v>
                </c:pt>
                <c:pt idx="58879">
                  <c:v>0.125033363699913</c:v>
                </c:pt>
                <c:pt idx="58880">
                  <c:v>6.1166845262050601E-2</c:v>
                </c:pt>
                <c:pt idx="58881">
                  <c:v>8.1957034766674E-2</c:v>
                </c:pt>
                <c:pt idx="58882">
                  <c:v>9.2105656862258897E-2</c:v>
                </c:pt>
                <c:pt idx="58883">
                  <c:v>7.8795716166496305E-2</c:v>
                </c:pt>
                <c:pt idx="58884">
                  <c:v>6.3903830945491805E-2</c:v>
                </c:pt>
                <c:pt idx="58885">
                  <c:v>5.6192342191934599E-2</c:v>
                </c:pt>
                <c:pt idx="58886">
                  <c:v>5.6664504110813099E-2</c:v>
                </c:pt>
                <c:pt idx="58887">
                  <c:v>6.19117058813572E-2</c:v>
                </c:pt>
                <c:pt idx="58888">
                  <c:v>6.7876927554607405E-2</c:v>
                </c:pt>
                <c:pt idx="58889">
                  <c:v>7.1796111762523707E-2</c:v>
                </c:pt>
                <c:pt idx="58890">
                  <c:v>7.2558365762233706E-2</c:v>
                </c:pt>
                <c:pt idx="58891">
                  <c:v>7.0385433733463301E-2</c:v>
                </c:pt>
                <c:pt idx="58892">
                  <c:v>6.6347196698188796E-2</c:v>
                </c:pt>
                <c:pt idx="58893">
                  <c:v>6.1861988157033899E-2</c:v>
                </c:pt>
                <c:pt idx="58894">
                  <c:v>5.8296851813793203E-2</c:v>
                </c:pt>
                <c:pt idx="58895">
                  <c:v>5.6649722158908802E-2</c:v>
                </c:pt>
                <c:pt idx="58896">
                  <c:v>5.7069119065999999E-2</c:v>
                </c:pt>
                <c:pt idx="58897">
                  <c:v>5.8826427906751598E-2</c:v>
                </c:pt>
                <c:pt idx="58898">
                  <c:v>6.0528680682182298E-2</c:v>
                </c:pt>
                <c:pt idx="58899">
                  <c:v>6.1020202934742002E-2</c:v>
                </c:pt>
                <c:pt idx="58900">
                  <c:v>6.0075357556343099E-2</c:v>
                </c:pt>
                <c:pt idx="58901">
                  <c:v>5.8128047734498998E-2</c:v>
                </c:pt>
                <c:pt idx="58902">
                  <c:v>5.6963890790939303E-2</c:v>
                </c:pt>
                <c:pt idx="58903">
                  <c:v>5.9395246207714102E-2</c:v>
                </c:pt>
                <c:pt idx="58904">
                  <c:v>5.9267152100801503E-2</c:v>
                </c:pt>
                <c:pt idx="58905">
                  <c:v>5.6597437709569903E-2</c:v>
                </c:pt>
                <c:pt idx="58906">
                  <c:v>5.6085724383592599E-2</c:v>
                </c:pt>
                <c:pt idx="58907">
                  <c:v>5.5628363043069902E-2</c:v>
                </c:pt>
                <c:pt idx="58908">
                  <c:v>5.5655304342508302E-2</c:v>
                </c:pt>
                <c:pt idx="58909">
                  <c:v>5.5645532906055499E-2</c:v>
                </c:pt>
                <c:pt idx="58910">
                  <c:v>5.5489730089902899E-2</c:v>
                </c:pt>
                <c:pt idx="58911">
                  <c:v>5.5204823613166802E-2</c:v>
                </c:pt>
                <c:pt idx="58912">
                  <c:v>5.4959416389465297E-2</c:v>
                </c:pt>
                <c:pt idx="58913">
                  <c:v>5.4743405431508997E-2</c:v>
                </c:pt>
                <c:pt idx="58914">
                  <c:v>5.4434794932603801E-2</c:v>
                </c:pt>
                <c:pt idx="58915">
                  <c:v>5.4071716964244801E-2</c:v>
                </c:pt>
                <c:pt idx="58916">
                  <c:v>5.3729631006717703E-2</c:v>
                </c:pt>
                <c:pt idx="58917">
                  <c:v>5.34130111336708E-2</c:v>
                </c:pt>
                <c:pt idx="58918">
                  <c:v>5.3100086748599999E-2</c:v>
                </c:pt>
                <c:pt idx="58919">
                  <c:v>5.2766013890504802E-2</c:v>
                </c:pt>
                <c:pt idx="58920">
                  <c:v>5.2511066198348999E-2</c:v>
                </c:pt>
                <c:pt idx="58921">
                  <c:v>5.2420485764741898E-2</c:v>
                </c:pt>
                <c:pt idx="58922">
                  <c:v>5.2452065050602001E-2</c:v>
                </c:pt>
                <c:pt idx="58923">
                  <c:v>5.2490469068288803E-2</c:v>
                </c:pt>
                <c:pt idx="58924">
                  <c:v>5.2404936403036097E-2</c:v>
                </c:pt>
                <c:pt idx="58925">
                  <c:v>5.2157651633024202E-2</c:v>
                </c:pt>
                <c:pt idx="58926">
                  <c:v>5.1845192909240702E-2</c:v>
                </c:pt>
                <c:pt idx="58927">
                  <c:v>5.15754334628582E-2</c:v>
                </c:pt>
                <c:pt idx="58928">
                  <c:v>5.1433037966489799E-2</c:v>
                </c:pt>
                <c:pt idx="58929">
                  <c:v>5.1410585641860997E-2</c:v>
                </c:pt>
                <c:pt idx="58930">
                  <c:v>5.1451899111270898E-2</c:v>
                </c:pt>
                <c:pt idx="58931">
                  <c:v>5.1464494317769997E-2</c:v>
                </c:pt>
                <c:pt idx="58932">
                  <c:v>5.1399327814579003E-2</c:v>
                </c:pt>
                <c:pt idx="58933">
                  <c:v>5.1261425018310602E-2</c:v>
                </c:pt>
                <c:pt idx="58934">
                  <c:v>5.1099352538585698E-2</c:v>
                </c:pt>
                <c:pt idx="58935">
                  <c:v>5.0979267805814701E-2</c:v>
                </c:pt>
                <c:pt idx="58936">
                  <c:v>5.0913590937852901E-2</c:v>
                </c:pt>
                <c:pt idx="58937">
                  <c:v>5.0897721201181398E-2</c:v>
                </c:pt>
                <c:pt idx="58938">
                  <c:v>5.0899501889944097E-2</c:v>
                </c:pt>
                <c:pt idx="58939">
                  <c:v>5.0873823463916799E-2</c:v>
                </c:pt>
                <c:pt idx="58940">
                  <c:v>5.0820518285036101E-2</c:v>
                </c:pt>
                <c:pt idx="58941">
                  <c:v>5.07603697478771E-2</c:v>
                </c:pt>
                <c:pt idx="58942">
                  <c:v>5.06869666278362E-2</c:v>
                </c:pt>
                <c:pt idx="58943">
                  <c:v>5.0631523132324198E-2</c:v>
                </c:pt>
                <c:pt idx="58944">
                  <c:v>5.0607167184352903E-2</c:v>
                </c:pt>
                <c:pt idx="58945">
                  <c:v>5.05929179489613E-2</c:v>
                </c:pt>
                <c:pt idx="58946">
                  <c:v>5.0578929483890499E-2</c:v>
                </c:pt>
                <c:pt idx="58947">
                  <c:v>5.0569094717502601E-2</c:v>
                </c:pt>
                <c:pt idx="58948">
                  <c:v>5.0542153418064097E-2</c:v>
                </c:pt>
                <c:pt idx="58949">
                  <c:v>5.0504788756370503E-2</c:v>
                </c:pt>
                <c:pt idx="58950">
                  <c:v>5.0466313958168002E-2</c:v>
                </c:pt>
                <c:pt idx="58951">
                  <c:v>5.0433401018381098E-2</c:v>
                </c:pt>
                <c:pt idx="58952">
                  <c:v>5.04358187317848E-2</c:v>
                </c:pt>
                <c:pt idx="58953">
                  <c:v>5.0430413335561801E-2</c:v>
                </c:pt>
                <c:pt idx="58954">
                  <c:v>5.0423145294189502E-2</c:v>
                </c:pt>
                <c:pt idx="58955">
                  <c:v>5.0410691648721702E-2</c:v>
                </c:pt>
                <c:pt idx="58956">
                  <c:v>5.0392813980579397E-2</c:v>
                </c:pt>
                <c:pt idx="58957">
                  <c:v>5.0372190773487098E-2</c:v>
                </c:pt>
                <c:pt idx="58958">
                  <c:v>5.0350431352853803E-2</c:v>
                </c:pt>
                <c:pt idx="58959">
                  <c:v>5.0319314002990702E-2</c:v>
                </c:pt>
                <c:pt idx="58960">
                  <c:v>5.0315488129854202E-2</c:v>
                </c:pt>
                <c:pt idx="58961">
                  <c:v>5.0310224294662503E-2</c:v>
                </c:pt>
                <c:pt idx="58962">
                  <c:v>5.0301689654588699E-2</c:v>
                </c:pt>
                <c:pt idx="58963">
                  <c:v>5.0289183855056797E-2</c:v>
                </c:pt>
                <c:pt idx="58964">
                  <c:v>5.02735748887062E-2</c:v>
                </c:pt>
                <c:pt idx="58965">
                  <c:v>5.0256751477718402E-2</c:v>
                </c:pt>
                <c:pt idx="58966">
                  <c:v>5.0254479050636298E-2</c:v>
                </c:pt>
                <c:pt idx="58967">
                  <c:v>5.0242304801940897E-2</c:v>
                </c:pt>
                <c:pt idx="58968">
                  <c:v>5.0228580832481398E-2</c:v>
                </c:pt>
                <c:pt idx="58969">
                  <c:v>5.0224505364894902E-2</c:v>
                </c:pt>
                <c:pt idx="58970">
                  <c:v>5.0216663628816598E-2</c:v>
                </c:pt>
                <c:pt idx="58971">
                  <c:v>5.0204887986183201E-2</c:v>
                </c:pt>
                <c:pt idx="58972">
                  <c:v>5.0190988928079598E-2</c:v>
                </c:pt>
                <c:pt idx="58973">
                  <c:v>5.0177339464425999E-2</c:v>
                </c:pt>
                <c:pt idx="58974">
                  <c:v>5.0182618200779003E-2</c:v>
                </c:pt>
                <c:pt idx="58975">
                  <c:v>5.0169572234153803E-2</c:v>
                </c:pt>
                <c:pt idx="58976">
                  <c:v>5.01542203128338E-2</c:v>
                </c:pt>
                <c:pt idx="58977">
                  <c:v>5.0149418413639103E-2</c:v>
                </c:pt>
                <c:pt idx="58978">
                  <c:v>5.0143059343099601E-2</c:v>
                </c:pt>
                <c:pt idx="58979">
                  <c:v>5.0134848803281798E-2</c:v>
                </c:pt>
                <c:pt idx="58980">
                  <c:v>5.0124794244766201E-2</c:v>
                </c:pt>
                <c:pt idx="58981">
                  <c:v>5.0113182514905902E-2</c:v>
                </c:pt>
                <c:pt idx="58982">
                  <c:v>5.0100546330213602E-2</c:v>
                </c:pt>
                <c:pt idx="58983">
                  <c:v>5.0087586045265198E-2</c:v>
                </c:pt>
                <c:pt idx="58984">
                  <c:v>5.0094045698642703E-2</c:v>
                </c:pt>
                <c:pt idx="58985">
                  <c:v>5.0082433968782397E-2</c:v>
                </c:pt>
                <c:pt idx="58986">
                  <c:v>5.0062362104654298E-2</c:v>
                </c:pt>
                <c:pt idx="58987">
                  <c:v>5.0057541579008102E-2</c:v>
                </c:pt>
                <c:pt idx="58988">
                  <c:v>5.00510595738888E-2</c:v>
                </c:pt>
                <c:pt idx="58989">
                  <c:v>5.0042528659105301E-2</c:v>
                </c:pt>
                <c:pt idx="58990">
                  <c:v>5.0032269209623302E-2</c:v>
                </c:pt>
                <c:pt idx="58991">
                  <c:v>5.0020899623632403E-2</c:v>
                </c:pt>
                <c:pt idx="58992">
                  <c:v>5.0009030848741497E-2</c:v>
                </c:pt>
                <c:pt idx="58993">
                  <c:v>5.00080138444901E-2</c:v>
                </c:pt>
                <c:pt idx="58994">
                  <c:v>4.9992475658655201E-2</c:v>
                </c:pt>
                <c:pt idx="58995">
                  <c:v>4.9986090511083603E-2</c:v>
                </c:pt>
                <c:pt idx="58996">
                  <c:v>4.9982979893684401E-2</c:v>
                </c:pt>
                <c:pt idx="58997">
                  <c:v>4.9977917224168798E-2</c:v>
                </c:pt>
                <c:pt idx="58998">
                  <c:v>4.9969773739576402E-2</c:v>
                </c:pt>
                <c:pt idx="58999">
                  <c:v>4.9958564341068303E-2</c:v>
                </c:pt>
                <c:pt idx="59000">
                  <c:v>4.9945257604122197E-2</c:v>
                </c:pt>
                <c:pt idx="59001">
                  <c:v>4.9931231886148501E-2</c:v>
                </c:pt>
                <c:pt idx="59002">
                  <c:v>4.99270670115948E-2</c:v>
                </c:pt>
                <c:pt idx="59003">
                  <c:v>4.9916677176952397E-2</c:v>
                </c:pt>
                <c:pt idx="59004">
                  <c:v>4.9905847758054699E-2</c:v>
                </c:pt>
                <c:pt idx="59005">
                  <c:v>4.9901671707630199E-2</c:v>
                </c:pt>
                <c:pt idx="59006">
                  <c:v>4.9895416945219102E-2</c:v>
                </c:pt>
                <c:pt idx="59007">
                  <c:v>4.9886476248502697E-2</c:v>
                </c:pt>
                <c:pt idx="59008">
                  <c:v>4.9875073134899202E-2</c:v>
                </c:pt>
                <c:pt idx="59009">
                  <c:v>4.9862109124660499E-2</c:v>
                </c:pt>
                <c:pt idx="59010">
                  <c:v>4.9853447824716603E-2</c:v>
                </c:pt>
                <c:pt idx="59011">
                  <c:v>4.9841079860925702E-2</c:v>
                </c:pt>
                <c:pt idx="59012">
                  <c:v>4.9832869321107899E-2</c:v>
                </c:pt>
                <c:pt idx="59013">
                  <c:v>4.9829125404357903E-2</c:v>
                </c:pt>
                <c:pt idx="59014">
                  <c:v>4.9824457615613903E-2</c:v>
                </c:pt>
                <c:pt idx="59015">
                  <c:v>4.9817014485597597E-2</c:v>
                </c:pt>
                <c:pt idx="59016">
                  <c:v>4.9806647002696998E-2</c:v>
                </c:pt>
                <c:pt idx="59017">
                  <c:v>4.9794133752584499E-2</c:v>
                </c:pt>
                <c:pt idx="59018">
                  <c:v>4.9781564623117502E-2</c:v>
                </c:pt>
                <c:pt idx="59019">
                  <c:v>4.9773637205362299E-2</c:v>
                </c:pt>
                <c:pt idx="59020">
                  <c:v>4.9764856696128901E-2</c:v>
                </c:pt>
                <c:pt idx="59021">
                  <c:v>4.97579425573349E-2</c:v>
                </c:pt>
                <c:pt idx="59022">
                  <c:v>4.9750417470932E-2</c:v>
                </c:pt>
                <c:pt idx="59023">
                  <c:v>4.9744352698326097E-2</c:v>
                </c:pt>
                <c:pt idx="59024">
                  <c:v>4.9735601991415003E-2</c:v>
                </c:pt>
                <c:pt idx="59025">
                  <c:v>4.9724370241165203E-2</c:v>
                </c:pt>
                <c:pt idx="59026">
                  <c:v>4.9716748297214501E-2</c:v>
                </c:pt>
                <c:pt idx="59027">
                  <c:v>4.97055761516094E-2</c:v>
                </c:pt>
                <c:pt idx="59028">
                  <c:v>4.9697447568178198E-2</c:v>
                </c:pt>
                <c:pt idx="59029">
                  <c:v>4.9688044935464901E-2</c:v>
                </c:pt>
                <c:pt idx="59030">
                  <c:v>4.9683999270200702E-2</c:v>
                </c:pt>
                <c:pt idx="59031">
                  <c:v>4.9678098410368E-2</c:v>
                </c:pt>
                <c:pt idx="59032">
                  <c:v>4.9668937921524103E-2</c:v>
                </c:pt>
                <c:pt idx="59033">
                  <c:v>4.9657002091407797E-2</c:v>
                </c:pt>
                <c:pt idx="59034">
                  <c:v>4.9652453511953402E-2</c:v>
                </c:pt>
                <c:pt idx="59035">
                  <c:v>4.9637235701084102E-2</c:v>
                </c:pt>
                <c:pt idx="59036">
                  <c:v>4.9629285931587198E-2</c:v>
                </c:pt>
                <c:pt idx="59037">
                  <c:v>4.9627847969531999E-2</c:v>
                </c:pt>
                <c:pt idx="59038">
                  <c:v>4.9623876810073901E-2</c:v>
                </c:pt>
                <c:pt idx="59039">
                  <c:v>4.9615513533353799E-2</c:v>
                </c:pt>
                <c:pt idx="59040">
                  <c:v>4.9603100866079303E-2</c:v>
                </c:pt>
                <c:pt idx="59041">
                  <c:v>4.9588251858949703E-2</c:v>
                </c:pt>
                <c:pt idx="59042">
                  <c:v>4.9600794911384603E-2</c:v>
                </c:pt>
                <c:pt idx="59043">
                  <c:v>4.9590449780225802E-2</c:v>
                </c:pt>
                <c:pt idx="59044">
                  <c:v>4.9564715474844E-2</c:v>
                </c:pt>
                <c:pt idx="59045">
                  <c:v>4.9562215805053697E-2</c:v>
                </c:pt>
                <c:pt idx="59046">
                  <c:v>4.9555663019418703E-2</c:v>
                </c:pt>
                <c:pt idx="59047">
                  <c:v>4.9544721841812099E-2</c:v>
                </c:pt>
                <c:pt idx="59048">
                  <c:v>4.9530621618032497E-2</c:v>
                </c:pt>
                <c:pt idx="59049">
                  <c:v>4.9542244523763698E-2</c:v>
                </c:pt>
                <c:pt idx="59050">
                  <c:v>4.9530562013387701E-2</c:v>
                </c:pt>
                <c:pt idx="59051">
                  <c:v>4.9509167671203599E-2</c:v>
                </c:pt>
                <c:pt idx="59052">
                  <c:v>4.9507323652505902E-2</c:v>
                </c:pt>
                <c:pt idx="59053">
                  <c:v>4.9500562250614201E-2</c:v>
                </c:pt>
                <c:pt idx="59054">
                  <c:v>4.9488831311464303E-2</c:v>
                </c:pt>
                <c:pt idx="59055">
                  <c:v>4.9473747611045803E-2</c:v>
                </c:pt>
                <c:pt idx="59056">
                  <c:v>4.9488801509141901E-2</c:v>
                </c:pt>
                <c:pt idx="59057">
                  <c:v>4.9478679895401001E-2</c:v>
                </c:pt>
                <c:pt idx="59058">
                  <c:v>4.9450870603322997E-2</c:v>
                </c:pt>
                <c:pt idx="59059">
                  <c:v>4.94487993419171E-2</c:v>
                </c:pt>
                <c:pt idx="59060">
                  <c:v>4.9441769719123799E-2</c:v>
                </c:pt>
                <c:pt idx="59061">
                  <c:v>4.9429729580879198E-2</c:v>
                </c:pt>
                <c:pt idx="59062">
                  <c:v>4.9425106495618799E-2</c:v>
                </c:pt>
                <c:pt idx="59063">
                  <c:v>4.9411755055189098E-2</c:v>
                </c:pt>
                <c:pt idx="59064">
                  <c:v>4.9412675201892901E-2</c:v>
                </c:pt>
                <c:pt idx="59065">
                  <c:v>4.9411412328481702E-2</c:v>
                </c:pt>
                <c:pt idx="59066">
                  <c:v>4.9402847886085503E-2</c:v>
                </c:pt>
                <c:pt idx="59067">
                  <c:v>4.9387998878955799E-2</c:v>
                </c:pt>
                <c:pt idx="59068">
                  <c:v>4.9372006207704502E-2</c:v>
                </c:pt>
                <c:pt idx="59069">
                  <c:v>4.9363613128662102E-2</c:v>
                </c:pt>
                <c:pt idx="59070">
                  <c:v>4.9364466220140499E-2</c:v>
                </c:pt>
                <c:pt idx="59071">
                  <c:v>4.9361243844032301E-2</c:v>
                </c:pt>
                <c:pt idx="59072">
                  <c:v>4.9351211637258502E-2</c:v>
                </c:pt>
                <c:pt idx="59073">
                  <c:v>4.9335576593875899E-2</c:v>
                </c:pt>
                <c:pt idx="59074">
                  <c:v>4.9338448792695999E-2</c:v>
                </c:pt>
                <c:pt idx="59075">
                  <c:v>4.9330264329910299E-2</c:v>
                </c:pt>
                <c:pt idx="59076">
                  <c:v>4.9311812967062003E-2</c:v>
                </c:pt>
                <c:pt idx="59077">
                  <c:v>4.9309182912111303E-2</c:v>
                </c:pt>
                <c:pt idx="59078">
                  <c:v>4.9299933016300201E-2</c:v>
                </c:pt>
                <c:pt idx="59079">
                  <c:v>4.9285154789686203E-2</c:v>
                </c:pt>
                <c:pt idx="59080">
                  <c:v>4.9300029873848003E-2</c:v>
                </c:pt>
                <c:pt idx="59081">
                  <c:v>4.9289897084236201E-2</c:v>
                </c:pt>
                <c:pt idx="59082">
                  <c:v>4.9264263361692401E-2</c:v>
                </c:pt>
                <c:pt idx="59083">
                  <c:v>4.9262776970863301E-2</c:v>
                </c:pt>
                <c:pt idx="59084">
                  <c:v>4.9254454672336599E-2</c:v>
                </c:pt>
                <c:pt idx="59085">
                  <c:v>4.92401123046875E-2</c:v>
                </c:pt>
                <c:pt idx="59086">
                  <c:v>4.92521561682224E-2</c:v>
                </c:pt>
                <c:pt idx="59087">
                  <c:v>4.9241650849580799E-2</c:v>
                </c:pt>
                <c:pt idx="59088">
                  <c:v>4.9220208078622797E-2</c:v>
                </c:pt>
                <c:pt idx="59089">
                  <c:v>4.9218922853469897E-2</c:v>
                </c:pt>
                <c:pt idx="59090">
                  <c:v>4.9209941178560299E-2</c:v>
                </c:pt>
                <c:pt idx="59091">
                  <c:v>4.9194388091564199E-2</c:v>
                </c:pt>
                <c:pt idx="59092">
                  <c:v>4.9209974706172901E-2</c:v>
                </c:pt>
                <c:pt idx="59093">
                  <c:v>4.9201332032680498E-2</c:v>
                </c:pt>
                <c:pt idx="59094">
                  <c:v>4.9172237515449503E-2</c:v>
                </c:pt>
                <c:pt idx="59095">
                  <c:v>4.9170397222042098E-2</c:v>
                </c:pt>
                <c:pt idx="59096">
                  <c:v>4.9161009490490001E-2</c:v>
                </c:pt>
                <c:pt idx="59097">
                  <c:v>4.9156203866004902E-2</c:v>
                </c:pt>
                <c:pt idx="59098">
                  <c:v>4.91418950259686E-2</c:v>
                </c:pt>
                <c:pt idx="59099">
                  <c:v>4.9150351434946102E-2</c:v>
                </c:pt>
                <c:pt idx="59100">
                  <c:v>4.9149714410305002E-2</c:v>
                </c:pt>
                <c:pt idx="59101">
                  <c:v>4.9137793481350001E-2</c:v>
                </c:pt>
                <c:pt idx="59102">
                  <c:v>4.9117617309093503E-2</c:v>
                </c:pt>
                <c:pt idx="59103">
                  <c:v>4.9127627164125401E-2</c:v>
                </c:pt>
                <c:pt idx="59104">
                  <c:v>4.9125414341688198E-2</c:v>
                </c:pt>
                <c:pt idx="59105">
                  <c:v>4.90977987647057E-2</c:v>
                </c:pt>
                <c:pt idx="59106">
                  <c:v>4.9103073775768301E-2</c:v>
                </c:pt>
                <c:pt idx="59107">
                  <c:v>4.9111012369394302E-2</c:v>
                </c:pt>
                <c:pt idx="59108">
                  <c:v>4.9103736877441399E-2</c:v>
                </c:pt>
                <c:pt idx="59109">
                  <c:v>4.90825213491917E-2</c:v>
                </c:pt>
                <c:pt idx="59110">
                  <c:v>4.9054633826017401E-2</c:v>
                </c:pt>
                <c:pt idx="59111">
                  <c:v>4.9081839621067103E-2</c:v>
                </c:pt>
                <c:pt idx="59112">
                  <c:v>4.9088243395090103E-2</c:v>
                </c:pt>
                <c:pt idx="59113">
                  <c:v>4.9087963998317698E-2</c:v>
                </c:pt>
                <c:pt idx="59114">
                  <c:v>4.9078173935413402E-2</c:v>
                </c:pt>
                <c:pt idx="59115">
                  <c:v>4.9062155187130002E-2</c:v>
                </c:pt>
                <c:pt idx="59116">
                  <c:v>4.9045786261558498E-2</c:v>
                </c:pt>
                <c:pt idx="59117">
                  <c:v>4.9020566046238001E-2</c:v>
                </c:pt>
                <c:pt idx="59118">
                  <c:v>4.9025736749172197E-2</c:v>
                </c:pt>
                <c:pt idx="59119">
                  <c:v>4.9037169665098197E-2</c:v>
                </c:pt>
                <c:pt idx="59120">
                  <c:v>4.9027141183614703E-2</c:v>
                </c:pt>
                <c:pt idx="59121">
                  <c:v>4.9000967293977703E-2</c:v>
                </c:pt>
                <c:pt idx="59122">
                  <c:v>4.8971563577651998E-2</c:v>
                </c:pt>
                <c:pt idx="59123">
                  <c:v>4.89780157804489E-2</c:v>
                </c:pt>
                <c:pt idx="59124">
                  <c:v>4.8959854990243898E-2</c:v>
                </c:pt>
                <c:pt idx="59125">
                  <c:v>4.8973459750413902E-2</c:v>
                </c:pt>
                <c:pt idx="59126">
                  <c:v>4.8975721001625103E-2</c:v>
                </c:pt>
                <c:pt idx="59127">
                  <c:v>4.89627234637737E-2</c:v>
                </c:pt>
                <c:pt idx="59128">
                  <c:v>4.89374101161957E-2</c:v>
                </c:pt>
                <c:pt idx="59129">
                  <c:v>4.8943165689706802E-2</c:v>
                </c:pt>
                <c:pt idx="59130">
                  <c:v>4.8943996429443401E-2</c:v>
                </c:pt>
                <c:pt idx="59131">
                  <c:v>4.89383265376091E-2</c:v>
                </c:pt>
                <c:pt idx="59132">
                  <c:v>4.89313043653965E-2</c:v>
                </c:pt>
                <c:pt idx="59133">
                  <c:v>4.8921879380941398E-2</c:v>
                </c:pt>
                <c:pt idx="59134">
                  <c:v>4.8889949917793302E-2</c:v>
                </c:pt>
                <c:pt idx="59135">
                  <c:v>4.8889655619859702E-2</c:v>
                </c:pt>
                <c:pt idx="59136">
                  <c:v>4.8875756561756099E-2</c:v>
                </c:pt>
                <c:pt idx="59137">
                  <c:v>4.8885807394981398E-2</c:v>
                </c:pt>
                <c:pt idx="59138">
                  <c:v>4.8878174275159801E-2</c:v>
                </c:pt>
                <c:pt idx="59139">
                  <c:v>4.8856340348720599E-2</c:v>
                </c:pt>
                <c:pt idx="59140">
                  <c:v>4.8854015767574303E-2</c:v>
                </c:pt>
                <c:pt idx="59141">
                  <c:v>4.88413795828819E-2</c:v>
                </c:pt>
                <c:pt idx="59142">
                  <c:v>4.88405786454678E-2</c:v>
                </c:pt>
                <c:pt idx="59143">
                  <c:v>4.8828981816768702E-2</c:v>
                </c:pt>
                <c:pt idx="59144">
                  <c:v>4.8836980015039402E-2</c:v>
                </c:pt>
                <c:pt idx="59145">
                  <c:v>4.88273985683918E-2</c:v>
                </c:pt>
                <c:pt idx="59146">
                  <c:v>4.8812702298164402E-2</c:v>
                </c:pt>
                <c:pt idx="59147">
                  <c:v>4.8809796571731602E-2</c:v>
                </c:pt>
                <c:pt idx="59148">
                  <c:v>4.8795577138662401E-2</c:v>
                </c:pt>
                <c:pt idx="59149">
                  <c:v>4.8790365457534797E-2</c:v>
                </c:pt>
                <c:pt idx="59150">
                  <c:v>4.8787131905555697E-2</c:v>
                </c:pt>
                <c:pt idx="59151">
                  <c:v>4.8774972558021601E-2</c:v>
                </c:pt>
                <c:pt idx="59152">
                  <c:v>4.8773299902677501E-2</c:v>
                </c:pt>
                <c:pt idx="59153">
                  <c:v>4.8764806240797001E-2</c:v>
                </c:pt>
                <c:pt idx="59154">
                  <c:v>4.8754896968603099E-2</c:v>
                </c:pt>
                <c:pt idx="59155">
                  <c:v>4.8758305609226199E-2</c:v>
                </c:pt>
                <c:pt idx="59156">
                  <c:v>4.8747558146715199E-2</c:v>
                </c:pt>
                <c:pt idx="59157">
                  <c:v>4.8748392611741999E-2</c:v>
                </c:pt>
                <c:pt idx="59158">
                  <c:v>4.8740658909082399E-2</c:v>
                </c:pt>
                <c:pt idx="59159">
                  <c:v>4.8729058355093002E-2</c:v>
                </c:pt>
                <c:pt idx="59160">
                  <c:v>4.8724293708801297E-2</c:v>
                </c:pt>
                <c:pt idx="59161">
                  <c:v>4.8714853823185002E-2</c:v>
                </c:pt>
                <c:pt idx="59162">
                  <c:v>4.87048774957657E-2</c:v>
                </c:pt>
                <c:pt idx="59163">
                  <c:v>4.8714488744735697E-2</c:v>
                </c:pt>
                <c:pt idx="59164">
                  <c:v>4.8708189278840998E-2</c:v>
                </c:pt>
                <c:pt idx="59165">
                  <c:v>4.86845150589943E-2</c:v>
                </c:pt>
                <c:pt idx="59166">
                  <c:v>4.8707090318203E-2</c:v>
                </c:pt>
                <c:pt idx="59167">
                  <c:v>4.8709120601415599E-2</c:v>
                </c:pt>
                <c:pt idx="59168">
                  <c:v>4.8709560185670901E-2</c:v>
                </c:pt>
                <c:pt idx="59169">
                  <c:v>4.8703722655773198E-2</c:v>
                </c:pt>
                <c:pt idx="59170">
                  <c:v>4.8692408949136699E-2</c:v>
                </c:pt>
                <c:pt idx="59171">
                  <c:v>4.8680003732442897E-2</c:v>
                </c:pt>
                <c:pt idx="59172">
                  <c:v>4.8670459538698203E-2</c:v>
                </c:pt>
                <c:pt idx="59173">
                  <c:v>4.8651117831468603E-2</c:v>
                </c:pt>
                <c:pt idx="59174">
                  <c:v>4.86541315913201E-2</c:v>
                </c:pt>
                <c:pt idx="59175">
                  <c:v>4.8657175153493902E-2</c:v>
                </c:pt>
                <c:pt idx="59176">
                  <c:v>4.8633355647325502E-2</c:v>
                </c:pt>
                <c:pt idx="59177">
                  <c:v>4.86247427761555E-2</c:v>
                </c:pt>
                <c:pt idx="59178">
                  <c:v>4.8631027340888998E-2</c:v>
                </c:pt>
                <c:pt idx="59179">
                  <c:v>4.8613559454679503E-2</c:v>
                </c:pt>
                <c:pt idx="59180">
                  <c:v>4.86090891063213E-2</c:v>
                </c:pt>
                <c:pt idx="59181">
                  <c:v>4.8611201345920597E-2</c:v>
                </c:pt>
                <c:pt idx="59182">
                  <c:v>4.8591081053018598E-2</c:v>
                </c:pt>
                <c:pt idx="59183">
                  <c:v>4.8593517392873799E-2</c:v>
                </c:pt>
                <c:pt idx="59184">
                  <c:v>4.8594612628221498E-2</c:v>
                </c:pt>
                <c:pt idx="59185">
                  <c:v>4.8588588833808899E-2</c:v>
                </c:pt>
                <c:pt idx="59186">
                  <c:v>4.8582922667265001E-2</c:v>
                </c:pt>
                <c:pt idx="59187">
                  <c:v>4.8577450215816498E-2</c:v>
                </c:pt>
                <c:pt idx="59188">
                  <c:v>4.85718920826912E-2</c:v>
                </c:pt>
                <c:pt idx="59189">
                  <c:v>4.8566006124019602E-2</c:v>
                </c:pt>
                <c:pt idx="59190">
                  <c:v>4.8559710383415201E-2</c:v>
                </c:pt>
                <c:pt idx="59191">
                  <c:v>4.8553161323070498E-2</c:v>
                </c:pt>
                <c:pt idx="59192">
                  <c:v>4.85466681420803E-2</c:v>
                </c:pt>
                <c:pt idx="59193">
                  <c:v>4.8539549112320002E-2</c:v>
                </c:pt>
                <c:pt idx="59194">
                  <c:v>4.8514317721128498E-2</c:v>
                </c:pt>
                <c:pt idx="59195">
                  <c:v>4.8535980284213999E-2</c:v>
                </c:pt>
                <c:pt idx="59196">
                  <c:v>4.8539865761995302E-2</c:v>
                </c:pt>
                <c:pt idx="59197">
                  <c:v>4.8512727022171E-2</c:v>
                </c:pt>
                <c:pt idx="59198">
                  <c:v>4.8505805432796499E-2</c:v>
                </c:pt>
                <c:pt idx="59199">
                  <c:v>4.85092848539352E-2</c:v>
                </c:pt>
                <c:pt idx="59200">
                  <c:v>4.8503950238227803E-2</c:v>
                </c:pt>
                <c:pt idx="59201">
                  <c:v>4.8497524112462997E-2</c:v>
                </c:pt>
                <c:pt idx="59202">
                  <c:v>4.8490457236766801E-2</c:v>
                </c:pt>
                <c:pt idx="59203">
                  <c:v>4.8483900725841501E-2</c:v>
                </c:pt>
                <c:pt idx="59204">
                  <c:v>4.8478502780199099E-2</c:v>
                </c:pt>
                <c:pt idx="59205">
                  <c:v>4.8473786562681198E-2</c:v>
                </c:pt>
                <c:pt idx="59206">
                  <c:v>4.8468686640262597E-2</c:v>
                </c:pt>
                <c:pt idx="59207">
                  <c:v>4.8462487757205998E-2</c:v>
                </c:pt>
                <c:pt idx="59208">
                  <c:v>4.8455480486154598E-2</c:v>
                </c:pt>
                <c:pt idx="59209">
                  <c:v>4.8448562622070299E-2</c:v>
                </c:pt>
                <c:pt idx="59210">
                  <c:v>4.8442505300045E-2</c:v>
                </c:pt>
                <c:pt idx="59211">
                  <c:v>4.8437338322401102E-2</c:v>
                </c:pt>
                <c:pt idx="59212">
                  <c:v>4.8432454466819798E-2</c:v>
                </c:pt>
                <c:pt idx="59213">
                  <c:v>4.8427168279886301E-2</c:v>
                </c:pt>
                <c:pt idx="59214">
                  <c:v>4.8421267420053503E-2</c:v>
                </c:pt>
                <c:pt idx="59215">
                  <c:v>4.8415042459964801E-2</c:v>
                </c:pt>
                <c:pt idx="59216">
                  <c:v>4.84089553356171E-2</c:v>
                </c:pt>
                <c:pt idx="59217">
                  <c:v>4.8403225839138003E-2</c:v>
                </c:pt>
                <c:pt idx="59218">
                  <c:v>4.8397757112979903E-2</c:v>
                </c:pt>
                <c:pt idx="59219">
                  <c:v>4.8392284661531497E-2</c:v>
                </c:pt>
                <c:pt idx="59220">
                  <c:v>4.8386674374341999E-2</c:v>
                </c:pt>
                <c:pt idx="59221">
                  <c:v>4.8380974680185297E-2</c:v>
                </c:pt>
                <c:pt idx="59222">
                  <c:v>4.8375334590673502E-2</c:v>
                </c:pt>
                <c:pt idx="59223">
                  <c:v>4.8369817435741397E-2</c:v>
                </c:pt>
                <c:pt idx="59224">
                  <c:v>4.83643561601639E-2</c:v>
                </c:pt>
                <c:pt idx="59225">
                  <c:v>4.83588203787804E-2</c:v>
                </c:pt>
                <c:pt idx="59226">
                  <c:v>4.8353184014558799E-2</c:v>
                </c:pt>
                <c:pt idx="59227">
                  <c:v>4.8347502946853603E-2</c:v>
                </c:pt>
                <c:pt idx="59228">
                  <c:v>4.8341915011405903E-2</c:v>
                </c:pt>
                <c:pt idx="59229">
                  <c:v>4.8336461186408997E-2</c:v>
                </c:pt>
                <c:pt idx="59230">
                  <c:v>4.8331096768379198E-2</c:v>
                </c:pt>
                <c:pt idx="59231">
                  <c:v>4.8325713723897899E-2</c:v>
                </c:pt>
                <c:pt idx="59232">
                  <c:v>4.83202412724495E-2</c:v>
                </c:pt>
                <c:pt idx="59233">
                  <c:v>4.8314709216356298E-2</c:v>
                </c:pt>
                <c:pt idx="59234">
                  <c:v>4.83091846108437E-2</c:v>
                </c:pt>
                <c:pt idx="59235">
                  <c:v>4.8303719609975801E-2</c:v>
                </c:pt>
                <c:pt idx="59236">
                  <c:v>4.8298336565494503E-2</c:v>
                </c:pt>
                <c:pt idx="59237">
                  <c:v>4.8292975872755099E-2</c:v>
                </c:pt>
                <c:pt idx="59238">
                  <c:v>4.8287596553564099E-2</c:v>
                </c:pt>
                <c:pt idx="59239">
                  <c:v>4.8282202333211899E-2</c:v>
                </c:pt>
                <c:pt idx="59240">
                  <c:v>4.8276819288730601E-2</c:v>
                </c:pt>
                <c:pt idx="59241">
                  <c:v>4.8271447420120302E-2</c:v>
                </c:pt>
                <c:pt idx="59242">
                  <c:v>4.8266109079122502E-2</c:v>
                </c:pt>
                <c:pt idx="59243">
                  <c:v>4.8260785639286E-2</c:v>
                </c:pt>
                <c:pt idx="59244">
                  <c:v>4.8255458474159199E-2</c:v>
                </c:pt>
                <c:pt idx="59245">
                  <c:v>4.8250116407871302E-2</c:v>
                </c:pt>
                <c:pt idx="59246">
                  <c:v>4.82448004186153E-2</c:v>
                </c:pt>
                <c:pt idx="59247">
                  <c:v>4.8239506781101199E-2</c:v>
                </c:pt>
                <c:pt idx="59248">
                  <c:v>4.8234239220619202E-2</c:v>
                </c:pt>
                <c:pt idx="59249">
                  <c:v>4.8228994011879002E-2</c:v>
                </c:pt>
                <c:pt idx="59250">
                  <c:v>4.8223737627267803E-2</c:v>
                </c:pt>
                <c:pt idx="59251">
                  <c:v>4.8218477517366402E-2</c:v>
                </c:pt>
                <c:pt idx="59252">
                  <c:v>4.8213224858045599E-2</c:v>
                </c:pt>
                <c:pt idx="59253">
                  <c:v>4.8207994550466503E-2</c:v>
                </c:pt>
                <c:pt idx="59254">
                  <c:v>4.8202786594629302E-2</c:v>
                </c:pt>
                <c:pt idx="59255">
                  <c:v>4.8197604715824099E-2</c:v>
                </c:pt>
                <c:pt idx="59256">
                  <c:v>4.8192404210567502E-2</c:v>
                </c:pt>
                <c:pt idx="59257">
                  <c:v>4.8187226057052598E-2</c:v>
                </c:pt>
                <c:pt idx="59258">
                  <c:v>4.8182059079408701E-2</c:v>
                </c:pt>
                <c:pt idx="59259">
                  <c:v>4.8176899552345297E-2</c:v>
                </c:pt>
                <c:pt idx="59260">
                  <c:v>4.8171758651733398E-2</c:v>
                </c:pt>
                <c:pt idx="59261">
                  <c:v>4.81666177511215E-2</c:v>
                </c:pt>
                <c:pt idx="59262">
                  <c:v>4.8161495476961101E-2</c:v>
                </c:pt>
                <c:pt idx="59263">
                  <c:v>4.8156384378671702E-2</c:v>
                </c:pt>
                <c:pt idx="59264">
                  <c:v>4.8151277005672503E-2</c:v>
                </c:pt>
                <c:pt idx="59265">
                  <c:v>4.8146195709705401E-2</c:v>
                </c:pt>
                <c:pt idx="59266">
                  <c:v>4.8141125589609202E-2</c:v>
                </c:pt>
                <c:pt idx="59267">
                  <c:v>4.81360591948033E-2</c:v>
                </c:pt>
                <c:pt idx="59268">
                  <c:v>4.8131000250577899E-2</c:v>
                </c:pt>
                <c:pt idx="59269">
                  <c:v>4.8125963658094399E-2</c:v>
                </c:pt>
                <c:pt idx="59270">
                  <c:v>4.8120927065610899E-2</c:v>
                </c:pt>
                <c:pt idx="59271">
                  <c:v>4.8115901648998302E-2</c:v>
                </c:pt>
                <c:pt idx="59272">
                  <c:v>4.81108948588371E-2</c:v>
                </c:pt>
                <c:pt idx="59273">
                  <c:v>4.8105899244546897E-2</c:v>
                </c:pt>
                <c:pt idx="59274">
                  <c:v>4.8100914806127597E-2</c:v>
                </c:pt>
                <c:pt idx="59275">
                  <c:v>4.8095937818288803E-2</c:v>
                </c:pt>
                <c:pt idx="59276">
                  <c:v>4.8090972006321002E-2</c:v>
                </c:pt>
                <c:pt idx="59277">
                  <c:v>4.8086024820804603E-2</c:v>
                </c:pt>
                <c:pt idx="59278">
                  <c:v>4.8081077635288301E-2</c:v>
                </c:pt>
                <c:pt idx="59279">
                  <c:v>4.80761528015137E-2</c:v>
                </c:pt>
                <c:pt idx="59280">
                  <c:v>4.8071235418319702E-2</c:v>
                </c:pt>
                <c:pt idx="59281">
                  <c:v>4.8067077994346598E-2</c:v>
                </c:pt>
                <c:pt idx="59282">
                  <c:v>4.8070825636386899E-2</c:v>
                </c:pt>
                <c:pt idx="59283">
                  <c:v>4.80742640793324E-2</c:v>
                </c:pt>
                <c:pt idx="59284">
                  <c:v>4.80785071849823E-2</c:v>
                </c:pt>
                <c:pt idx="59285">
                  <c:v>4.8058133572339998E-2</c:v>
                </c:pt>
                <c:pt idx="59286">
                  <c:v>4.8055682331323603E-2</c:v>
                </c:pt>
                <c:pt idx="59287">
                  <c:v>4.8046234995126703E-2</c:v>
                </c:pt>
                <c:pt idx="59288">
                  <c:v>4.8043586313724497E-2</c:v>
                </c:pt>
                <c:pt idx="59289">
                  <c:v>4.8039935529231997E-2</c:v>
                </c:pt>
                <c:pt idx="59290">
                  <c:v>4.8037987202405902E-2</c:v>
                </c:pt>
                <c:pt idx="59291">
                  <c:v>4.8062782734632499E-2</c:v>
                </c:pt>
                <c:pt idx="59292">
                  <c:v>4.8046912997961003E-2</c:v>
                </c:pt>
                <c:pt idx="59293">
                  <c:v>4.8029650002718E-2</c:v>
                </c:pt>
                <c:pt idx="59294">
                  <c:v>4.8007912933826502E-2</c:v>
                </c:pt>
                <c:pt idx="59295">
                  <c:v>4.8080433160066598E-2</c:v>
                </c:pt>
                <c:pt idx="59296">
                  <c:v>4.8096023499965702E-2</c:v>
                </c:pt>
                <c:pt idx="59297">
                  <c:v>4.8065282404422802E-2</c:v>
                </c:pt>
                <c:pt idx="59298">
                  <c:v>4.7992259263992303E-2</c:v>
                </c:pt>
                <c:pt idx="59299">
                  <c:v>4.8009891062974902E-2</c:v>
                </c:pt>
                <c:pt idx="59300">
                  <c:v>4.8134662210941301E-2</c:v>
                </c:pt>
                <c:pt idx="59301">
                  <c:v>4.8144035041332203E-2</c:v>
                </c:pt>
                <c:pt idx="59302">
                  <c:v>4.8107635229826001E-2</c:v>
                </c:pt>
                <c:pt idx="59303">
                  <c:v>4.7976698726415599E-2</c:v>
                </c:pt>
                <c:pt idx="59304">
                  <c:v>4.7979526221752201E-2</c:v>
                </c:pt>
                <c:pt idx="59305">
                  <c:v>4.8018313944339801E-2</c:v>
                </c:pt>
                <c:pt idx="59306">
                  <c:v>4.8003200441598899E-2</c:v>
                </c:pt>
                <c:pt idx="59307">
                  <c:v>4.7971259802579901E-2</c:v>
                </c:pt>
                <c:pt idx="59308">
                  <c:v>4.7957029193639797E-2</c:v>
                </c:pt>
                <c:pt idx="59309">
                  <c:v>4.8029486089944902E-2</c:v>
                </c:pt>
                <c:pt idx="59310">
                  <c:v>4.80192676186562E-2</c:v>
                </c:pt>
                <c:pt idx="59311">
                  <c:v>4.7948859632015201E-2</c:v>
                </c:pt>
                <c:pt idx="59312">
                  <c:v>4.7941379249095903E-2</c:v>
                </c:pt>
                <c:pt idx="59313">
                  <c:v>4.7932755202054998E-2</c:v>
                </c:pt>
                <c:pt idx="59314">
                  <c:v>4.7923460602760301E-2</c:v>
                </c:pt>
                <c:pt idx="59315">
                  <c:v>4.7919619828462601E-2</c:v>
                </c:pt>
                <c:pt idx="59316">
                  <c:v>4.79157641530037E-2</c:v>
                </c:pt>
                <c:pt idx="59317">
                  <c:v>4.7911711037159001E-2</c:v>
                </c:pt>
                <c:pt idx="59318">
                  <c:v>4.7907482832670198E-2</c:v>
                </c:pt>
                <c:pt idx="59319">
                  <c:v>4.7906085848808302E-2</c:v>
                </c:pt>
                <c:pt idx="59320">
                  <c:v>4.7909360378980602E-2</c:v>
                </c:pt>
                <c:pt idx="59321">
                  <c:v>4.7918625175952897E-2</c:v>
                </c:pt>
                <c:pt idx="59322">
                  <c:v>4.7911882400512702E-2</c:v>
                </c:pt>
                <c:pt idx="59323">
                  <c:v>4.7900300472974798E-2</c:v>
                </c:pt>
                <c:pt idx="59324">
                  <c:v>4.7896865755319602E-2</c:v>
                </c:pt>
                <c:pt idx="59325">
                  <c:v>4.78918179869652E-2</c:v>
                </c:pt>
                <c:pt idx="59326">
                  <c:v>4.7896318137645701E-2</c:v>
                </c:pt>
                <c:pt idx="59327">
                  <c:v>4.7894064337015201E-2</c:v>
                </c:pt>
                <c:pt idx="59328">
                  <c:v>4.7892447561025599E-2</c:v>
                </c:pt>
                <c:pt idx="59329">
                  <c:v>4.7878094017505701E-2</c:v>
                </c:pt>
                <c:pt idx="59330">
                  <c:v>4.7867842018604299E-2</c:v>
                </c:pt>
                <c:pt idx="59331">
                  <c:v>4.78993616998196E-2</c:v>
                </c:pt>
                <c:pt idx="59332">
                  <c:v>4.78540174663067E-2</c:v>
                </c:pt>
                <c:pt idx="59333">
                  <c:v>4.7858685255050701E-2</c:v>
                </c:pt>
                <c:pt idx="59334">
                  <c:v>4.78634461760521E-2</c:v>
                </c:pt>
                <c:pt idx="59335">
                  <c:v>4.7857679426670102E-2</c:v>
                </c:pt>
                <c:pt idx="59336">
                  <c:v>4.7844260931015001E-2</c:v>
                </c:pt>
                <c:pt idx="59337">
                  <c:v>4.7851525247097002E-2</c:v>
                </c:pt>
                <c:pt idx="59338">
                  <c:v>4.7832142561674097E-2</c:v>
                </c:pt>
                <c:pt idx="59339">
                  <c:v>4.7831308096647297E-2</c:v>
                </c:pt>
                <c:pt idx="59340">
                  <c:v>4.7827750444412197E-2</c:v>
                </c:pt>
                <c:pt idx="59341">
                  <c:v>4.7821883112192203E-2</c:v>
                </c:pt>
                <c:pt idx="59342">
                  <c:v>4.7816466540098197E-2</c:v>
                </c:pt>
                <c:pt idx="59343">
                  <c:v>4.7828458249569002E-2</c:v>
                </c:pt>
                <c:pt idx="59344">
                  <c:v>4.7813709825277301E-2</c:v>
                </c:pt>
                <c:pt idx="59345">
                  <c:v>4.7821227461099597E-2</c:v>
                </c:pt>
                <c:pt idx="59346">
                  <c:v>4.7821234911680201E-2</c:v>
                </c:pt>
                <c:pt idx="59347">
                  <c:v>4.7809325158596101E-2</c:v>
                </c:pt>
                <c:pt idx="59348">
                  <c:v>4.7794047743082102E-2</c:v>
                </c:pt>
                <c:pt idx="59349">
                  <c:v>4.7814417630434002E-2</c:v>
                </c:pt>
                <c:pt idx="59350">
                  <c:v>4.7783479094505303E-2</c:v>
                </c:pt>
                <c:pt idx="59351">
                  <c:v>4.7783762216568E-2</c:v>
                </c:pt>
                <c:pt idx="59352">
                  <c:v>4.7781143337488202E-2</c:v>
                </c:pt>
                <c:pt idx="59353">
                  <c:v>4.77741248905659E-2</c:v>
                </c:pt>
                <c:pt idx="59354">
                  <c:v>4.7776728868484497E-2</c:v>
                </c:pt>
                <c:pt idx="59355">
                  <c:v>4.77717779576778E-2</c:v>
                </c:pt>
                <c:pt idx="59356">
                  <c:v>4.7775678336620303E-2</c:v>
                </c:pt>
                <c:pt idx="59357">
                  <c:v>4.7769352793693501E-2</c:v>
                </c:pt>
                <c:pt idx="59358">
                  <c:v>4.7756891697645201E-2</c:v>
                </c:pt>
                <c:pt idx="59359">
                  <c:v>4.7768916934728602E-2</c:v>
                </c:pt>
                <c:pt idx="59360">
                  <c:v>4.7749150544404997E-2</c:v>
                </c:pt>
                <c:pt idx="59361">
                  <c:v>4.77507226169109E-2</c:v>
                </c:pt>
                <c:pt idx="59362">
                  <c:v>4.77467216551304E-2</c:v>
                </c:pt>
                <c:pt idx="59363">
                  <c:v>4.7737699002027498E-2</c:v>
                </c:pt>
                <c:pt idx="59364">
                  <c:v>4.77482415735722E-2</c:v>
                </c:pt>
                <c:pt idx="59365">
                  <c:v>4.7732945531606702E-2</c:v>
                </c:pt>
                <c:pt idx="59366">
                  <c:v>4.7736462205648401E-2</c:v>
                </c:pt>
                <c:pt idx="59367">
                  <c:v>4.7730661928653703E-2</c:v>
                </c:pt>
                <c:pt idx="59368">
                  <c:v>4.7718353569507599E-2</c:v>
                </c:pt>
                <c:pt idx="59369">
                  <c:v>4.7747269272804302E-2</c:v>
                </c:pt>
                <c:pt idx="59370">
                  <c:v>4.7710355371236801E-2</c:v>
                </c:pt>
                <c:pt idx="59371">
                  <c:v>4.7712091356515898E-2</c:v>
                </c:pt>
                <c:pt idx="59372">
                  <c:v>4.7707714140415199E-2</c:v>
                </c:pt>
                <c:pt idx="59373">
                  <c:v>4.7699805349111599E-2</c:v>
                </c:pt>
                <c:pt idx="59374">
                  <c:v>4.7708608210086802E-2</c:v>
                </c:pt>
                <c:pt idx="59375">
                  <c:v>4.7711070626974099E-2</c:v>
                </c:pt>
                <c:pt idx="59376">
                  <c:v>4.7700002789497403E-2</c:v>
                </c:pt>
                <c:pt idx="59377">
                  <c:v>4.76881600916386E-2</c:v>
                </c:pt>
                <c:pt idx="59378">
                  <c:v>4.7689419239759501E-2</c:v>
                </c:pt>
                <c:pt idx="59379">
                  <c:v>4.76879514753819E-2</c:v>
                </c:pt>
                <c:pt idx="59380">
                  <c:v>4.7679170966148397E-2</c:v>
                </c:pt>
                <c:pt idx="59381">
                  <c:v>4.7692675143480301E-2</c:v>
                </c:pt>
                <c:pt idx="59382">
                  <c:v>4.7674488276243203E-2</c:v>
                </c:pt>
                <c:pt idx="59383">
                  <c:v>4.7677073627710301E-2</c:v>
                </c:pt>
                <c:pt idx="59384">
                  <c:v>4.76693250238895E-2</c:v>
                </c:pt>
                <c:pt idx="59385">
                  <c:v>4.7668434679508202E-2</c:v>
                </c:pt>
                <c:pt idx="59386">
                  <c:v>4.76631782948971E-2</c:v>
                </c:pt>
                <c:pt idx="59387">
                  <c:v>4.7662701457738897E-2</c:v>
                </c:pt>
                <c:pt idx="59388">
                  <c:v>4.7652143985033001E-2</c:v>
                </c:pt>
                <c:pt idx="59389">
                  <c:v>4.7674093395471601E-2</c:v>
                </c:pt>
                <c:pt idx="59390">
                  <c:v>4.7645028680563001E-2</c:v>
                </c:pt>
                <c:pt idx="59391">
                  <c:v>4.7646213322877898E-2</c:v>
                </c:pt>
                <c:pt idx="59392">
                  <c:v>4.7638997435569798E-2</c:v>
                </c:pt>
                <c:pt idx="59393">
                  <c:v>4.7654781490564402E-2</c:v>
                </c:pt>
                <c:pt idx="59394">
                  <c:v>4.7636121511459399E-2</c:v>
                </c:pt>
                <c:pt idx="59395">
                  <c:v>4.7638330608606401E-2</c:v>
                </c:pt>
                <c:pt idx="59396">
                  <c:v>4.7628950327634798E-2</c:v>
                </c:pt>
                <c:pt idx="59397">
                  <c:v>4.76416237652302E-2</c:v>
                </c:pt>
                <c:pt idx="59398">
                  <c:v>4.7621723264455802E-2</c:v>
                </c:pt>
                <c:pt idx="59399">
                  <c:v>4.7621797770261799E-2</c:v>
                </c:pt>
                <c:pt idx="59400">
                  <c:v>4.7612465918064097E-2</c:v>
                </c:pt>
                <c:pt idx="59401">
                  <c:v>4.7641333192586899E-2</c:v>
                </c:pt>
                <c:pt idx="59402">
                  <c:v>4.7607138752937303E-2</c:v>
                </c:pt>
                <c:pt idx="59403">
                  <c:v>4.7609038650989498E-2</c:v>
                </c:pt>
                <c:pt idx="59404">
                  <c:v>4.7600749880075503E-2</c:v>
                </c:pt>
                <c:pt idx="59405">
                  <c:v>4.7626007348298999E-2</c:v>
                </c:pt>
                <c:pt idx="59406">
                  <c:v>4.7595843672752401E-2</c:v>
                </c:pt>
                <c:pt idx="59407">
                  <c:v>4.7597035765647902E-2</c:v>
                </c:pt>
                <c:pt idx="59408">
                  <c:v>4.7587495297193499E-2</c:v>
                </c:pt>
                <c:pt idx="59409">
                  <c:v>4.7620818018913297E-2</c:v>
                </c:pt>
                <c:pt idx="59410">
                  <c:v>4.75816242396832E-2</c:v>
                </c:pt>
                <c:pt idx="59411">
                  <c:v>4.7583073377609302E-2</c:v>
                </c:pt>
                <c:pt idx="59412">
                  <c:v>4.7577943652868299E-2</c:v>
                </c:pt>
                <c:pt idx="59413">
                  <c:v>4.7591447830200202E-2</c:v>
                </c:pt>
                <c:pt idx="59414">
                  <c:v>4.75910529494286E-2</c:v>
                </c:pt>
                <c:pt idx="59415">
                  <c:v>4.75719012320042E-2</c:v>
                </c:pt>
                <c:pt idx="59416">
                  <c:v>4.7607813030481401E-2</c:v>
                </c:pt>
                <c:pt idx="59417">
                  <c:v>4.7580055892467499E-2</c:v>
                </c:pt>
                <c:pt idx="59418">
                  <c:v>4.7592572867870303E-2</c:v>
                </c:pt>
                <c:pt idx="59419">
                  <c:v>4.7615595161914798E-2</c:v>
                </c:pt>
                <c:pt idx="59420">
                  <c:v>4.7592625021934502E-2</c:v>
                </c:pt>
                <c:pt idx="59421">
                  <c:v>4.7552313655614901E-2</c:v>
                </c:pt>
                <c:pt idx="59422">
                  <c:v>4.7609295696020099E-2</c:v>
                </c:pt>
                <c:pt idx="59423">
                  <c:v>4.7633484005928102E-2</c:v>
                </c:pt>
                <c:pt idx="59424">
                  <c:v>4.7621022909879698E-2</c:v>
                </c:pt>
                <c:pt idx="59425">
                  <c:v>4.7589540481567397E-2</c:v>
                </c:pt>
                <c:pt idx="59426">
                  <c:v>4.7539774328470202E-2</c:v>
                </c:pt>
                <c:pt idx="59427">
                  <c:v>4.7616988420486499E-2</c:v>
                </c:pt>
                <c:pt idx="59428">
                  <c:v>4.7704469412565197E-2</c:v>
                </c:pt>
                <c:pt idx="59429">
                  <c:v>4.7633122652769103E-2</c:v>
                </c:pt>
                <c:pt idx="59430">
                  <c:v>4.7539740800857502E-2</c:v>
                </c:pt>
                <c:pt idx="59431">
                  <c:v>4.7615572810173E-2</c:v>
                </c:pt>
                <c:pt idx="59432">
                  <c:v>4.7785777598619503E-2</c:v>
                </c:pt>
                <c:pt idx="59433">
                  <c:v>4.7726664692163502E-2</c:v>
                </c:pt>
                <c:pt idx="59434">
                  <c:v>4.75658141076565E-2</c:v>
                </c:pt>
                <c:pt idx="59435">
                  <c:v>4.7558393329381901E-2</c:v>
                </c:pt>
                <c:pt idx="59436">
                  <c:v>4.7598551958799397E-2</c:v>
                </c:pt>
                <c:pt idx="59437">
                  <c:v>4.7650314867496497E-2</c:v>
                </c:pt>
                <c:pt idx="59438">
                  <c:v>4.7584563493728603E-2</c:v>
                </c:pt>
                <c:pt idx="59439">
                  <c:v>4.7519121319055599E-2</c:v>
                </c:pt>
                <c:pt idx="59440">
                  <c:v>4.7554794698953601E-2</c:v>
                </c:pt>
                <c:pt idx="59441">
                  <c:v>4.7611683607101399E-2</c:v>
                </c:pt>
                <c:pt idx="59442">
                  <c:v>4.7551177442073801E-2</c:v>
                </c:pt>
                <c:pt idx="59443">
                  <c:v>4.7500547021627398E-2</c:v>
                </c:pt>
                <c:pt idx="59444">
                  <c:v>4.7530956566333799E-2</c:v>
                </c:pt>
                <c:pt idx="59445">
                  <c:v>4.7525025904178599E-2</c:v>
                </c:pt>
                <c:pt idx="59446">
                  <c:v>4.7488439828157397E-2</c:v>
                </c:pt>
                <c:pt idx="59447">
                  <c:v>4.7532688826322597E-2</c:v>
                </c:pt>
                <c:pt idx="59448">
                  <c:v>4.7554172575473799E-2</c:v>
                </c:pt>
                <c:pt idx="59449">
                  <c:v>4.7552343457937199E-2</c:v>
                </c:pt>
                <c:pt idx="59450">
                  <c:v>4.75286729633808E-2</c:v>
                </c:pt>
                <c:pt idx="59451">
                  <c:v>4.7505274415016202E-2</c:v>
                </c:pt>
                <c:pt idx="59452">
                  <c:v>4.7537088394165102E-2</c:v>
                </c:pt>
                <c:pt idx="59453">
                  <c:v>4.7564335167408003E-2</c:v>
                </c:pt>
                <c:pt idx="59454">
                  <c:v>4.75604347884655E-2</c:v>
                </c:pt>
                <c:pt idx="59455">
                  <c:v>4.75486516952515E-2</c:v>
                </c:pt>
                <c:pt idx="59456">
                  <c:v>4.7536235302686698E-2</c:v>
                </c:pt>
                <c:pt idx="59457">
                  <c:v>4.7474179416894899E-2</c:v>
                </c:pt>
                <c:pt idx="59458">
                  <c:v>4.75355386734009E-2</c:v>
                </c:pt>
                <c:pt idx="59459">
                  <c:v>4.7591742128133802E-2</c:v>
                </c:pt>
                <c:pt idx="59460">
                  <c:v>4.7512054443359403E-2</c:v>
                </c:pt>
                <c:pt idx="59461">
                  <c:v>4.74755056202412E-2</c:v>
                </c:pt>
                <c:pt idx="59462">
                  <c:v>4.7514211386442198E-2</c:v>
                </c:pt>
                <c:pt idx="59463">
                  <c:v>4.74972203373909E-2</c:v>
                </c:pt>
                <c:pt idx="59464">
                  <c:v>4.7447938472032603E-2</c:v>
                </c:pt>
                <c:pt idx="59465">
                  <c:v>4.7462604939937598E-2</c:v>
                </c:pt>
                <c:pt idx="59466">
                  <c:v>4.7450114041566897E-2</c:v>
                </c:pt>
                <c:pt idx="59467">
                  <c:v>4.7442883253097499E-2</c:v>
                </c:pt>
                <c:pt idx="59468">
                  <c:v>4.7469310462474802E-2</c:v>
                </c:pt>
                <c:pt idx="59469">
                  <c:v>4.74475510418415E-2</c:v>
                </c:pt>
                <c:pt idx="59470">
                  <c:v>4.7468032687902499E-2</c:v>
                </c:pt>
                <c:pt idx="59471">
                  <c:v>4.7474961727857597E-2</c:v>
                </c:pt>
                <c:pt idx="59472">
                  <c:v>4.7438219189643901E-2</c:v>
                </c:pt>
                <c:pt idx="59473">
                  <c:v>4.74720969796181E-2</c:v>
                </c:pt>
                <c:pt idx="59474">
                  <c:v>4.7495368868112599E-2</c:v>
                </c:pt>
                <c:pt idx="59475">
                  <c:v>4.74971681833267E-2</c:v>
                </c:pt>
                <c:pt idx="59476">
                  <c:v>4.7471210360527101E-2</c:v>
                </c:pt>
                <c:pt idx="59477">
                  <c:v>4.7445610165596001E-2</c:v>
                </c:pt>
                <c:pt idx="59478">
                  <c:v>4.7477975487709101E-2</c:v>
                </c:pt>
                <c:pt idx="59479">
                  <c:v>4.7512855380773503E-2</c:v>
                </c:pt>
                <c:pt idx="59480">
                  <c:v>4.7513455152511597E-2</c:v>
                </c:pt>
                <c:pt idx="59481">
                  <c:v>4.7502137720584897E-2</c:v>
                </c:pt>
                <c:pt idx="59482">
                  <c:v>4.7468319535255397E-2</c:v>
                </c:pt>
                <c:pt idx="59483">
                  <c:v>4.7411590814590503E-2</c:v>
                </c:pt>
                <c:pt idx="59484">
                  <c:v>4.7439146786928198E-2</c:v>
                </c:pt>
                <c:pt idx="59485">
                  <c:v>4.7408755868673297E-2</c:v>
                </c:pt>
                <c:pt idx="59486">
                  <c:v>4.7411154955625499E-2</c:v>
                </c:pt>
                <c:pt idx="59487">
                  <c:v>4.7411374747753102E-2</c:v>
                </c:pt>
                <c:pt idx="59488">
                  <c:v>4.7408394515514402E-2</c:v>
                </c:pt>
                <c:pt idx="59489">
                  <c:v>4.74001467227936E-2</c:v>
                </c:pt>
                <c:pt idx="59490">
                  <c:v>4.7415677458047902E-2</c:v>
                </c:pt>
                <c:pt idx="59491">
                  <c:v>4.7394935041666003E-2</c:v>
                </c:pt>
                <c:pt idx="59492">
                  <c:v>4.7432340681552901E-2</c:v>
                </c:pt>
                <c:pt idx="59493">
                  <c:v>4.7433942556381198E-2</c:v>
                </c:pt>
                <c:pt idx="59494">
                  <c:v>4.73839528858662E-2</c:v>
                </c:pt>
                <c:pt idx="59495">
                  <c:v>4.7427210956811898E-2</c:v>
                </c:pt>
                <c:pt idx="59496">
                  <c:v>4.7481965273618698E-2</c:v>
                </c:pt>
                <c:pt idx="59497">
                  <c:v>4.7419041395187399E-2</c:v>
                </c:pt>
                <c:pt idx="59498">
                  <c:v>4.7378592193126699E-2</c:v>
                </c:pt>
                <c:pt idx="59499">
                  <c:v>4.7402042895555503E-2</c:v>
                </c:pt>
                <c:pt idx="59500">
                  <c:v>4.7380074858665501E-2</c:v>
                </c:pt>
                <c:pt idx="59501">
                  <c:v>4.7407146543264403E-2</c:v>
                </c:pt>
                <c:pt idx="59502">
                  <c:v>4.7420516610145597E-2</c:v>
                </c:pt>
                <c:pt idx="59503">
                  <c:v>4.7429844737052897E-2</c:v>
                </c:pt>
                <c:pt idx="59504">
                  <c:v>4.7415424138307599E-2</c:v>
                </c:pt>
                <c:pt idx="59505">
                  <c:v>4.7398958355188398E-2</c:v>
                </c:pt>
                <c:pt idx="59506">
                  <c:v>4.7373272478580503E-2</c:v>
                </c:pt>
                <c:pt idx="59507">
                  <c:v>4.7427643090486499E-2</c:v>
                </c:pt>
                <c:pt idx="59508">
                  <c:v>4.7435645014047602E-2</c:v>
                </c:pt>
                <c:pt idx="59509">
                  <c:v>4.7365158796310397E-2</c:v>
                </c:pt>
                <c:pt idx="59510">
                  <c:v>4.7395195811986902E-2</c:v>
                </c:pt>
                <c:pt idx="59511">
                  <c:v>4.7487903386354502E-2</c:v>
                </c:pt>
                <c:pt idx="59512">
                  <c:v>4.7394588589668302E-2</c:v>
                </c:pt>
                <c:pt idx="59513">
                  <c:v>4.7357220202684402E-2</c:v>
                </c:pt>
                <c:pt idx="59514">
                  <c:v>4.7452211380004897E-2</c:v>
                </c:pt>
                <c:pt idx="59515">
                  <c:v>4.7563873231411001E-2</c:v>
                </c:pt>
                <c:pt idx="59516">
                  <c:v>4.7460541129112202E-2</c:v>
                </c:pt>
                <c:pt idx="59517">
                  <c:v>4.7386750578880303E-2</c:v>
                </c:pt>
                <c:pt idx="59518">
                  <c:v>4.7386039048433297E-2</c:v>
                </c:pt>
                <c:pt idx="59519">
                  <c:v>4.7518253326416002E-2</c:v>
                </c:pt>
                <c:pt idx="59520">
                  <c:v>4.7519121319055599E-2</c:v>
                </c:pt>
                <c:pt idx="59521">
                  <c:v>4.73810620605946E-2</c:v>
                </c:pt>
                <c:pt idx="59522">
                  <c:v>4.7336794435977901E-2</c:v>
                </c:pt>
                <c:pt idx="59523">
                  <c:v>4.7461237758398098E-2</c:v>
                </c:pt>
                <c:pt idx="59524">
                  <c:v>4.7605253756046302E-2</c:v>
                </c:pt>
                <c:pt idx="59525">
                  <c:v>4.7466062009334599E-2</c:v>
                </c:pt>
                <c:pt idx="59526">
                  <c:v>4.7355860471725499E-2</c:v>
                </c:pt>
                <c:pt idx="59527">
                  <c:v>4.7372613102197703E-2</c:v>
                </c:pt>
                <c:pt idx="59528">
                  <c:v>4.7547243535518702E-2</c:v>
                </c:pt>
                <c:pt idx="59529">
                  <c:v>4.7531548887491198E-2</c:v>
                </c:pt>
                <c:pt idx="59530">
                  <c:v>4.7363385558128399E-2</c:v>
                </c:pt>
                <c:pt idx="59531">
                  <c:v>4.7325629740953501E-2</c:v>
                </c:pt>
                <c:pt idx="59532">
                  <c:v>4.7388497740030303E-2</c:v>
                </c:pt>
                <c:pt idx="59533">
                  <c:v>4.7360606491565697E-2</c:v>
                </c:pt>
                <c:pt idx="59534">
                  <c:v>4.73465360701084E-2</c:v>
                </c:pt>
                <c:pt idx="59535">
                  <c:v>4.7362618148326902E-2</c:v>
                </c:pt>
                <c:pt idx="59536">
                  <c:v>4.7345157712697997E-2</c:v>
                </c:pt>
                <c:pt idx="59537">
                  <c:v>4.7338377684354803E-2</c:v>
                </c:pt>
                <c:pt idx="59538">
                  <c:v>4.73255142569542E-2</c:v>
                </c:pt>
                <c:pt idx="59539">
                  <c:v>4.7355279326438897E-2</c:v>
                </c:pt>
                <c:pt idx="59540">
                  <c:v>4.7350212931633003E-2</c:v>
                </c:pt>
                <c:pt idx="59541">
                  <c:v>4.7315780073404298E-2</c:v>
                </c:pt>
                <c:pt idx="59542">
                  <c:v>4.7329828143119798E-2</c:v>
                </c:pt>
                <c:pt idx="59543">
                  <c:v>4.7300778329372399E-2</c:v>
                </c:pt>
                <c:pt idx="59544">
                  <c:v>4.7364607453346301E-2</c:v>
                </c:pt>
                <c:pt idx="59545">
                  <c:v>4.7353692352771801E-2</c:v>
                </c:pt>
                <c:pt idx="59546">
                  <c:v>4.7306850552558899E-2</c:v>
                </c:pt>
                <c:pt idx="59547">
                  <c:v>4.7324374318122898E-2</c:v>
                </c:pt>
                <c:pt idx="59548">
                  <c:v>4.7293975949287401E-2</c:v>
                </c:pt>
                <c:pt idx="59549">
                  <c:v>4.73577603697777E-2</c:v>
                </c:pt>
                <c:pt idx="59550">
                  <c:v>4.73455674946308E-2</c:v>
                </c:pt>
                <c:pt idx="59551">
                  <c:v>4.7299556434154497E-2</c:v>
                </c:pt>
                <c:pt idx="59552">
                  <c:v>4.7317977994680398E-2</c:v>
                </c:pt>
                <c:pt idx="59553">
                  <c:v>4.7314759343862499E-2</c:v>
                </c:pt>
                <c:pt idx="59554">
                  <c:v>4.7315839678049101E-2</c:v>
                </c:pt>
                <c:pt idx="59555">
                  <c:v>4.73140627145767E-2</c:v>
                </c:pt>
                <c:pt idx="59556">
                  <c:v>4.7309335321188001E-2</c:v>
                </c:pt>
                <c:pt idx="59557">
                  <c:v>4.7307375818491003E-2</c:v>
                </c:pt>
                <c:pt idx="59558">
                  <c:v>4.7308649867773098E-2</c:v>
                </c:pt>
                <c:pt idx="59559">
                  <c:v>4.7308038920164101E-2</c:v>
                </c:pt>
                <c:pt idx="59560">
                  <c:v>4.7304086387157399E-2</c:v>
                </c:pt>
                <c:pt idx="59561">
                  <c:v>4.7300614416599301E-2</c:v>
                </c:pt>
                <c:pt idx="59562">
                  <c:v>4.7299470752477701E-2</c:v>
                </c:pt>
                <c:pt idx="59563">
                  <c:v>4.7298077493906E-2</c:v>
                </c:pt>
                <c:pt idx="59564">
                  <c:v>4.7294899821281398E-2</c:v>
                </c:pt>
                <c:pt idx="59565">
                  <c:v>4.72920387983322E-2</c:v>
                </c:pt>
                <c:pt idx="59566">
                  <c:v>4.72910366952419E-2</c:v>
                </c:pt>
                <c:pt idx="59567">
                  <c:v>4.7290269285440403E-2</c:v>
                </c:pt>
                <c:pt idx="59568">
                  <c:v>4.7288089990615803E-2</c:v>
                </c:pt>
                <c:pt idx="59569">
                  <c:v>4.7285456210374797E-2</c:v>
                </c:pt>
                <c:pt idx="59570">
                  <c:v>4.7283723950386103E-2</c:v>
                </c:pt>
                <c:pt idx="59571">
                  <c:v>4.7282289713621202E-2</c:v>
                </c:pt>
                <c:pt idx="59572">
                  <c:v>4.7280058264732402E-2</c:v>
                </c:pt>
                <c:pt idx="59573">
                  <c:v>4.7277506440877901E-2</c:v>
                </c:pt>
                <c:pt idx="59574">
                  <c:v>4.7275681048631703E-2</c:v>
                </c:pt>
                <c:pt idx="59575">
                  <c:v>4.7274351119995103E-2</c:v>
                </c:pt>
                <c:pt idx="59576">
                  <c:v>4.7272615134715999E-2</c:v>
                </c:pt>
                <c:pt idx="59577">
                  <c:v>4.7270521521568298E-2</c:v>
                </c:pt>
                <c:pt idx="59578">
                  <c:v>4.7268729656934801E-2</c:v>
                </c:pt>
                <c:pt idx="59579">
                  <c:v>4.72672283649445E-2</c:v>
                </c:pt>
                <c:pt idx="59580">
                  <c:v>4.7265432775020599E-2</c:v>
                </c:pt>
                <c:pt idx="59581">
                  <c:v>4.7263346612453502E-2</c:v>
                </c:pt>
                <c:pt idx="59582">
                  <c:v>4.7261446714401301E-2</c:v>
                </c:pt>
                <c:pt idx="59583">
                  <c:v>4.7259841114282601E-2</c:v>
                </c:pt>
                <c:pt idx="59584">
                  <c:v>4.7258172184228897E-2</c:v>
                </c:pt>
                <c:pt idx="59585">
                  <c:v>4.7256320714950603E-2</c:v>
                </c:pt>
                <c:pt idx="59586">
                  <c:v>4.7254558652639403E-2</c:v>
                </c:pt>
                <c:pt idx="59587">
                  <c:v>4.7252982854843202E-2</c:v>
                </c:pt>
                <c:pt idx="59588">
                  <c:v>4.7251358628273003E-2</c:v>
                </c:pt>
                <c:pt idx="59589">
                  <c:v>4.7249570488929797E-2</c:v>
                </c:pt>
                <c:pt idx="59590">
                  <c:v>4.7247800976038E-2</c:v>
                </c:pt>
                <c:pt idx="59591">
                  <c:v>4.7246150672435802E-2</c:v>
                </c:pt>
                <c:pt idx="59592">
                  <c:v>4.7244526445865603E-2</c:v>
                </c:pt>
                <c:pt idx="59593">
                  <c:v>4.7242809087037999E-2</c:v>
                </c:pt>
                <c:pt idx="59594">
                  <c:v>4.72411103546619E-2</c:v>
                </c:pt>
                <c:pt idx="59595">
                  <c:v>4.7239512205123901E-2</c:v>
                </c:pt>
                <c:pt idx="59596">
                  <c:v>4.7237936407327701E-2</c:v>
                </c:pt>
                <c:pt idx="59597">
                  <c:v>4.7236286103725399E-2</c:v>
                </c:pt>
                <c:pt idx="59598">
                  <c:v>4.7234632074832902E-2</c:v>
                </c:pt>
                <c:pt idx="59599">
                  <c:v>4.7233033925294897E-2</c:v>
                </c:pt>
                <c:pt idx="59600">
                  <c:v>4.7231446951627697E-2</c:v>
                </c:pt>
                <c:pt idx="59601">
                  <c:v>4.7229815274476998E-2</c:v>
                </c:pt>
                <c:pt idx="59602">
                  <c:v>4.7228194773197202E-2</c:v>
                </c:pt>
                <c:pt idx="59603">
                  <c:v>4.72266115248203E-2</c:v>
                </c:pt>
                <c:pt idx="59604">
                  <c:v>4.7225046902895002E-2</c:v>
                </c:pt>
                <c:pt idx="59605">
                  <c:v>4.7223471105098697E-2</c:v>
                </c:pt>
                <c:pt idx="59606">
                  <c:v>4.7221895307302503E-2</c:v>
                </c:pt>
                <c:pt idx="59607">
                  <c:v>4.7220334410667399E-2</c:v>
                </c:pt>
                <c:pt idx="59608">
                  <c:v>4.7218795865774203E-2</c:v>
                </c:pt>
                <c:pt idx="59609">
                  <c:v>4.7217238694429398E-2</c:v>
                </c:pt>
                <c:pt idx="59610">
                  <c:v>4.72156777977943E-2</c:v>
                </c:pt>
                <c:pt idx="59611">
                  <c:v>4.72141355276108E-2</c:v>
                </c:pt>
                <c:pt idx="59612">
                  <c:v>4.7212604433298097E-2</c:v>
                </c:pt>
                <c:pt idx="59613">
                  <c:v>4.7211080789565998E-2</c:v>
                </c:pt>
                <c:pt idx="59614">
                  <c:v>4.72095496952534E-2</c:v>
                </c:pt>
                <c:pt idx="59615">
                  <c:v>4.7208033502101898E-2</c:v>
                </c:pt>
                <c:pt idx="59616">
                  <c:v>4.7206535935401903E-2</c:v>
                </c:pt>
                <c:pt idx="59617">
                  <c:v>4.7205023467540699E-2</c:v>
                </c:pt>
                <c:pt idx="59618">
                  <c:v>4.7203522175550502E-2</c:v>
                </c:pt>
                <c:pt idx="59619">
                  <c:v>4.7202035784721402E-2</c:v>
                </c:pt>
                <c:pt idx="59620">
                  <c:v>4.72005382180214E-2</c:v>
                </c:pt>
                <c:pt idx="59621">
                  <c:v>4.7199063003063202E-2</c:v>
                </c:pt>
                <c:pt idx="59622">
                  <c:v>4.7197569161653498E-2</c:v>
                </c:pt>
                <c:pt idx="59623">
                  <c:v>4.7196101397275897E-2</c:v>
                </c:pt>
                <c:pt idx="59624">
                  <c:v>4.7194637358188601E-2</c:v>
                </c:pt>
                <c:pt idx="59625">
                  <c:v>4.7193173319101299E-2</c:v>
                </c:pt>
                <c:pt idx="59626">
                  <c:v>4.71917167305946E-2</c:v>
                </c:pt>
                <c:pt idx="59627">
                  <c:v>4.7190260142087902E-2</c:v>
                </c:pt>
                <c:pt idx="59628">
                  <c:v>4.7188822180032702E-2</c:v>
                </c:pt>
                <c:pt idx="59629">
                  <c:v>4.7187380492687198E-2</c:v>
                </c:pt>
                <c:pt idx="59630">
                  <c:v>4.7185935080051401E-2</c:v>
                </c:pt>
                <c:pt idx="59631">
                  <c:v>4.7184512019157403E-2</c:v>
                </c:pt>
                <c:pt idx="59632">
                  <c:v>4.7183331102132797E-2</c:v>
                </c:pt>
                <c:pt idx="59633">
                  <c:v>4.72148768603802E-2</c:v>
                </c:pt>
                <c:pt idx="59634">
                  <c:v>4.7210421413183198E-2</c:v>
                </c:pt>
                <c:pt idx="59635">
                  <c:v>4.7230113297700903E-2</c:v>
                </c:pt>
                <c:pt idx="59636">
                  <c:v>4.7208908945322002E-2</c:v>
                </c:pt>
                <c:pt idx="59637">
                  <c:v>4.7194682061672197E-2</c:v>
                </c:pt>
                <c:pt idx="59638">
                  <c:v>4.71842102706432E-2</c:v>
                </c:pt>
                <c:pt idx="59639">
                  <c:v>4.72443252801895E-2</c:v>
                </c:pt>
                <c:pt idx="59640">
                  <c:v>4.7184541821479797E-2</c:v>
                </c:pt>
                <c:pt idx="59641">
                  <c:v>4.7200642526149798E-2</c:v>
                </c:pt>
                <c:pt idx="59642">
                  <c:v>4.7245558351278298E-2</c:v>
                </c:pt>
                <c:pt idx="59643">
                  <c:v>4.7201707959175103E-2</c:v>
                </c:pt>
                <c:pt idx="59644">
                  <c:v>4.7174423933029203E-2</c:v>
                </c:pt>
                <c:pt idx="59645">
                  <c:v>4.7274079173803302E-2</c:v>
                </c:pt>
                <c:pt idx="59646">
                  <c:v>4.7308765351772301E-2</c:v>
                </c:pt>
                <c:pt idx="59647">
                  <c:v>4.7238361090421697E-2</c:v>
                </c:pt>
                <c:pt idx="59648">
                  <c:v>4.71757315099239E-2</c:v>
                </c:pt>
                <c:pt idx="59649">
                  <c:v>4.7207735478878E-2</c:v>
                </c:pt>
                <c:pt idx="59650">
                  <c:v>4.7264300286769902E-2</c:v>
                </c:pt>
                <c:pt idx="59651">
                  <c:v>4.7201309353113202E-2</c:v>
                </c:pt>
                <c:pt idx="59652">
                  <c:v>4.7188621014356599E-2</c:v>
                </c:pt>
                <c:pt idx="59653">
                  <c:v>4.7164127230644198E-2</c:v>
                </c:pt>
                <c:pt idx="59654">
                  <c:v>4.7160062938928597E-2</c:v>
                </c:pt>
                <c:pt idx="59655">
                  <c:v>4.7162435948848697E-2</c:v>
                </c:pt>
                <c:pt idx="59656">
                  <c:v>4.7163724899291999E-2</c:v>
                </c:pt>
                <c:pt idx="59657">
                  <c:v>4.7162726521491997E-2</c:v>
                </c:pt>
                <c:pt idx="59658">
                  <c:v>4.7160450369119603E-2</c:v>
                </c:pt>
                <c:pt idx="59659">
                  <c:v>4.7157675027847297E-2</c:v>
                </c:pt>
                <c:pt idx="59660">
                  <c:v>4.7154303640127203E-2</c:v>
                </c:pt>
                <c:pt idx="59661">
                  <c:v>4.7150924801826498E-2</c:v>
                </c:pt>
                <c:pt idx="59662">
                  <c:v>4.7148752957582502E-2</c:v>
                </c:pt>
                <c:pt idx="59663">
                  <c:v>4.7147914767265299E-2</c:v>
                </c:pt>
                <c:pt idx="59664">
                  <c:v>4.7148086130619098E-2</c:v>
                </c:pt>
                <c:pt idx="59665">
                  <c:v>4.7183703631162602E-2</c:v>
                </c:pt>
                <c:pt idx="59666">
                  <c:v>4.71911430358887E-2</c:v>
                </c:pt>
                <c:pt idx="59667">
                  <c:v>4.7183226794004399E-2</c:v>
                </c:pt>
                <c:pt idx="59668">
                  <c:v>4.7208067029714598E-2</c:v>
                </c:pt>
                <c:pt idx="59669">
                  <c:v>4.7168850898742697E-2</c:v>
                </c:pt>
                <c:pt idx="59670">
                  <c:v>4.7198228538036402E-2</c:v>
                </c:pt>
                <c:pt idx="59671">
                  <c:v>4.7176875174045597E-2</c:v>
                </c:pt>
                <c:pt idx="59672">
                  <c:v>4.7166839241981499E-2</c:v>
                </c:pt>
                <c:pt idx="59673">
                  <c:v>4.7329831868410097E-2</c:v>
                </c:pt>
                <c:pt idx="59674">
                  <c:v>4.7427140176296199E-2</c:v>
                </c:pt>
                <c:pt idx="59675">
                  <c:v>4.7241263091564199E-2</c:v>
                </c:pt>
                <c:pt idx="59676">
                  <c:v>4.7182276844978298E-2</c:v>
                </c:pt>
                <c:pt idx="59677">
                  <c:v>4.7286696732044199E-2</c:v>
                </c:pt>
                <c:pt idx="59678">
                  <c:v>4.7248329967260402E-2</c:v>
                </c:pt>
                <c:pt idx="59679">
                  <c:v>4.7140307724475902E-2</c:v>
                </c:pt>
                <c:pt idx="59680">
                  <c:v>4.7165241092443501E-2</c:v>
                </c:pt>
                <c:pt idx="59681">
                  <c:v>4.7242671251296997E-2</c:v>
                </c:pt>
                <c:pt idx="59682">
                  <c:v>4.7191429883241702E-2</c:v>
                </c:pt>
                <c:pt idx="59683">
                  <c:v>4.7134250402450603E-2</c:v>
                </c:pt>
                <c:pt idx="59684">
                  <c:v>4.7256626188755001E-2</c:v>
                </c:pt>
                <c:pt idx="59685">
                  <c:v>4.7341909259557703E-2</c:v>
                </c:pt>
                <c:pt idx="59686">
                  <c:v>4.71309907734394E-2</c:v>
                </c:pt>
                <c:pt idx="59687">
                  <c:v>4.7184925526380601E-2</c:v>
                </c:pt>
                <c:pt idx="59688">
                  <c:v>4.7214400023221997E-2</c:v>
                </c:pt>
                <c:pt idx="59689">
                  <c:v>4.7153573483228697E-2</c:v>
                </c:pt>
                <c:pt idx="59690">
                  <c:v>4.7196622937917702E-2</c:v>
                </c:pt>
                <c:pt idx="59691">
                  <c:v>4.7276630997657797E-2</c:v>
                </c:pt>
                <c:pt idx="59692">
                  <c:v>4.72337529063225E-2</c:v>
                </c:pt>
                <c:pt idx="59693">
                  <c:v>4.7122262418270097E-2</c:v>
                </c:pt>
                <c:pt idx="59694">
                  <c:v>4.71556633710861E-2</c:v>
                </c:pt>
                <c:pt idx="59695">
                  <c:v>4.7247439622879001E-2</c:v>
                </c:pt>
                <c:pt idx="59696">
                  <c:v>4.7187231481075301E-2</c:v>
                </c:pt>
                <c:pt idx="59697">
                  <c:v>4.7121897339820903E-2</c:v>
                </c:pt>
                <c:pt idx="59698">
                  <c:v>4.7249689698219299E-2</c:v>
                </c:pt>
                <c:pt idx="59699">
                  <c:v>4.7320224344730398E-2</c:v>
                </c:pt>
                <c:pt idx="59700">
                  <c:v>4.7116734087467201E-2</c:v>
                </c:pt>
                <c:pt idx="59701">
                  <c:v>4.7181829810142503E-2</c:v>
                </c:pt>
                <c:pt idx="59702">
                  <c:v>4.7214318066835403E-2</c:v>
                </c:pt>
                <c:pt idx="59703">
                  <c:v>4.7143209725618397E-2</c:v>
                </c:pt>
                <c:pt idx="59704">
                  <c:v>4.7184247523546198E-2</c:v>
                </c:pt>
                <c:pt idx="59705">
                  <c:v>4.7281280159950298E-2</c:v>
                </c:pt>
                <c:pt idx="59706">
                  <c:v>4.7131180763244601E-2</c:v>
                </c:pt>
                <c:pt idx="59707">
                  <c:v>4.7231685370206798E-2</c:v>
                </c:pt>
                <c:pt idx="59708">
                  <c:v>4.73573431372643E-2</c:v>
                </c:pt>
                <c:pt idx="59709">
                  <c:v>4.7313440591096899E-2</c:v>
                </c:pt>
                <c:pt idx="59710">
                  <c:v>4.7132991254329702E-2</c:v>
                </c:pt>
                <c:pt idx="59711">
                  <c:v>4.7250490635633503E-2</c:v>
                </c:pt>
                <c:pt idx="59712">
                  <c:v>4.7449089586734799E-2</c:v>
                </c:pt>
                <c:pt idx="59713">
                  <c:v>4.7230143100023297E-2</c:v>
                </c:pt>
                <c:pt idx="59714">
                  <c:v>4.7120515257120098E-2</c:v>
                </c:pt>
                <c:pt idx="59715">
                  <c:v>4.7186233103275299E-2</c:v>
                </c:pt>
                <c:pt idx="59716">
                  <c:v>4.7166272997856099E-2</c:v>
                </c:pt>
                <c:pt idx="59717">
                  <c:v>4.71072718501091E-2</c:v>
                </c:pt>
                <c:pt idx="59718">
                  <c:v>4.7201767563819899E-2</c:v>
                </c:pt>
                <c:pt idx="59719">
                  <c:v>4.7301374375820202E-2</c:v>
                </c:pt>
                <c:pt idx="59720">
                  <c:v>4.7105826437473297E-2</c:v>
                </c:pt>
                <c:pt idx="59721">
                  <c:v>4.7284539788961397E-2</c:v>
                </c:pt>
                <c:pt idx="59722">
                  <c:v>4.7389518469572102E-2</c:v>
                </c:pt>
                <c:pt idx="59723">
                  <c:v>4.7304917126893997E-2</c:v>
                </c:pt>
                <c:pt idx="59724">
                  <c:v>4.7108720988035202E-2</c:v>
                </c:pt>
                <c:pt idx="59725">
                  <c:v>4.72913794219494E-2</c:v>
                </c:pt>
                <c:pt idx="59726">
                  <c:v>4.7246739268302897E-2</c:v>
                </c:pt>
                <c:pt idx="59727">
                  <c:v>4.7101441770792001E-2</c:v>
                </c:pt>
                <c:pt idx="59728">
                  <c:v>4.7133434563875198E-2</c:v>
                </c:pt>
                <c:pt idx="59729">
                  <c:v>4.7263015061616898E-2</c:v>
                </c:pt>
                <c:pt idx="59730">
                  <c:v>4.7203417867422097E-2</c:v>
                </c:pt>
                <c:pt idx="59731">
                  <c:v>4.7100905328989001E-2</c:v>
                </c:pt>
                <c:pt idx="59732">
                  <c:v>4.7225531190633802E-2</c:v>
                </c:pt>
                <c:pt idx="59733">
                  <c:v>4.7357153147459002E-2</c:v>
                </c:pt>
                <c:pt idx="59734">
                  <c:v>4.7175362706184401E-2</c:v>
                </c:pt>
                <c:pt idx="59735">
                  <c:v>4.7105703502893503E-2</c:v>
                </c:pt>
                <c:pt idx="59736">
                  <c:v>4.7157332301139797E-2</c:v>
                </c:pt>
                <c:pt idx="59737">
                  <c:v>4.7246642410755199E-2</c:v>
                </c:pt>
                <c:pt idx="59738">
                  <c:v>4.7153010964393602E-2</c:v>
                </c:pt>
                <c:pt idx="59739">
                  <c:v>4.7095857560634599E-2</c:v>
                </c:pt>
                <c:pt idx="59740">
                  <c:v>4.7151189297437703E-2</c:v>
                </c:pt>
                <c:pt idx="59741">
                  <c:v>4.7199629247188603E-2</c:v>
                </c:pt>
                <c:pt idx="59742">
                  <c:v>4.7166209667921101E-2</c:v>
                </c:pt>
                <c:pt idx="59743">
                  <c:v>4.7079917043447501E-2</c:v>
                </c:pt>
                <c:pt idx="59744">
                  <c:v>4.7110926359891898E-2</c:v>
                </c:pt>
                <c:pt idx="59745">
                  <c:v>4.7116585075855297E-2</c:v>
                </c:pt>
                <c:pt idx="59746">
                  <c:v>4.70842644572258E-2</c:v>
                </c:pt>
                <c:pt idx="59747">
                  <c:v>4.7135900706052801E-2</c:v>
                </c:pt>
                <c:pt idx="59748">
                  <c:v>4.7156482934951803E-2</c:v>
                </c:pt>
                <c:pt idx="59749">
                  <c:v>4.7139938920736299E-2</c:v>
                </c:pt>
                <c:pt idx="59750">
                  <c:v>4.7079868614673601E-2</c:v>
                </c:pt>
                <c:pt idx="59751">
                  <c:v>4.7140154987573603E-2</c:v>
                </c:pt>
                <c:pt idx="59752">
                  <c:v>4.73186485469341E-2</c:v>
                </c:pt>
                <c:pt idx="59753">
                  <c:v>4.7189202159643201E-2</c:v>
                </c:pt>
                <c:pt idx="59754">
                  <c:v>4.7072842717170701E-2</c:v>
                </c:pt>
                <c:pt idx="59755">
                  <c:v>4.7156829386949602E-2</c:v>
                </c:pt>
                <c:pt idx="59756">
                  <c:v>4.7172173857688897E-2</c:v>
                </c:pt>
                <c:pt idx="59757">
                  <c:v>4.7127965837717098E-2</c:v>
                </c:pt>
                <c:pt idx="59758">
                  <c:v>4.7121748328208903E-2</c:v>
                </c:pt>
                <c:pt idx="59759">
                  <c:v>4.73505295813084E-2</c:v>
                </c:pt>
                <c:pt idx="59760">
                  <c:v>4.7412969172000899E-2</c:v>
                </c:pt>
                <c:pt idx="59761">
                  <c:v>4.7132018953561797E-2</c:v>
                </c:pt>
                <c:pt idx="59762">
                  <c:v>4.7182548791170099E-2</c:v>
                </c:pt>
                <c:pt idx="59763">
                  <c:v>4.7529488801956198E-2</c:v>
                </c:pt>
                <c:pt idx="59764">
                  <c:v>4.7357428818941102E-2</c:v>
                </c:pt>
                <c:pt idx="59765">
                  <c:v>4.70671504735947E-2</c:v>
                </c:pt>
                <c:pt idx="59766">
                  <c:v>4.7182641923427603E-2</c:v>
                </c:pt>
                <c:pt idx="59767">
                  <c:v>4.7224130481481601E-2</c:v>
                </c:pt>
                <c:pt idx="59768">
                  <c:v>4.7104772180318798E-2</c:v>
                </c:pt>
                <c:pt idx="59769">
                  <c:v>4.7150302678346599E-2</c:v>
                </c:pt>
                <c:pt idx="59770">
                  <c:v>4.7336924821138403E-2</c:v>
                </c:pt>
                <c:pt idx="59771">
                  <c:v>4.7215204685926403E-2</c:v>
                </c:pt>
                <c:pt idx="59772">
                  <c:v>4.7119617462158203E-2</c:v>
                </c:pt>
                <c:pt idx="59773">
                  <c:v>4.7282405197620399E-2</c:v>
                </c:pt>
                <c:pt idx="59774">
                  <c:v>4.7203835099935497E-2</c:v>
                </c:pt>
                <c:pt idx="59775">
                  <c:v>4.7061868011951502E-2</c:v>
                </c:pt>
                <c:pt idx="59776">
                  <c:v>4.72522675991058E-2</c:v>
                </c:pt>
                <c:pt idx="59777">
                  <c:v>4.7173906117677702E-2</c:v>
                </c:pt>
                <c:pt idx="59778">
                  <c:v>4.7061994671821601E-2</c:v>
                </c:pt>
                <c:pt idx="59779">
                  <c:v>4.7178775072097799E-2</c:v>
                </c:pt>
                <c:pt idx="59780">
                  <c:v>4.7260407358408002E-2</c:v>
                </c:pt>
                <c:pt idx="59781">
                  <c:v>4.7112390398979201E-2</c:v>
                </c:pt>
                <c:pt idx="59782">
                  <c:v>4.7065116465091698E-2</c:v>
                </c:pt>
                <c:pt idx="59783">
                  <c:v>4.7152191400528003E-2</c:v>
                </c:pt>
                <c:pt idx="59784">
                  <c:v>4.7183834016323097E-2</c:v>
                </c:pt>
                <c:pt idx="59785">
                  <c:v>4.71263900399208E-2</c:v>
                </c:pt>
                <c:pt idx="59786">
                  <c:v>4.7057181596756002E-2</c:v>
                </c:pt>
                <c:pt idx="59787">
                  <c:v>4.70940358936787E-2</c:v>
                </c:pt>
                <c:pt idx="59788">
                  <c:v>4.7081772238016101E-2</c:v>
                </c:pt>
                <c:pt idx="59789">
                  <c:v>4.7071814537048402E-2</c:v>
                </c:pt>
                <c:pt idx="59790">
                  <c:v>4.7057591378688798E-2</c:v>
                </c:pt>
                <c:pt idx="59791">
                  <c:v>4.7105278819799402E-2</c:v>
                </c:pt>
                <c:pt idx="59792">
                  <c:v>4.7102484852075598E-2</c:v>
                </c:pt>
                <c:pt idx="59793">
                  <c:v>4.7048229724168798E-2</c:v>
                </c:pt>
                <c:pt idx="59794">
                  <c:v>4.7117944806814201E-2</c:v>
                </c:pt>
                <c:pt idx="59795">
                  <c:v>4.7150511294603403E-2</c:v>
                </c:pt>
                <c:pt idx="59796">
                  <c:v>4.71159927546978E-2</c:v>
                </c:pt>
                <c:pt idx="59797">
                  <c:v>4.7044087201356902E-2</c:v>
                </c:pt>
                <c:pt idx="59798">
                  <c:v>4.7124028205871603E-2</c:v>
                </c:pt>
                <c:pt idx="59799">
                  <c:v>4.7341171652078601E-2</c:v>
                </c:pt>
                <c:pt idx="59800">
                  <c:v>4.7172207385301597E-2</c:v>
                </c:pt>
                <c:pt idx="59801">
                  <c:v>4.7066736966371502E-2</c:v>
                </c:pt>
                <c:pt idx="59802">
                  <c:v>4.7150325030088397E-2</c:v>
                </c:pt>
                <c:pt idx="59803">
                  <c:v>4.71592955291271E-2</c:v>
                </c:pt>
                <c:pt idx="59804">
                  <c:v>4.7103971242904698E-2</c:v>
                </c:pt>
                <c:pt idx="59805">
                  <c:v>4.7058444470167202E-2</c:v>
                </c:pt>
                <c:pt idx="59806">
                  <c:v>4.7087054699659403E-2</c:v>
                </c:pt>
                <c:pt idx="59807">
                  <c:v>4.7059435397386599E-2</c:v>
                </c:pt>
                <c:pt idx="59808">
                  <c:v>4.7081235796213199E-2</c:v>
                </c:pt>
                <c:pt idx="59809">
                  <c:v>4.70536947250366E-2</c:v>
                </c:pt>
                <c:pt idx="59810">
                  <c:v>4.70990389585495E-2</c:v>
                </c:pt>
                <c:pt idx="59811">
                  <c:v>4.7110561281442601E-2</c:v>
                </c:pt>
                <c:pt idx="59812">
                  <c:v>4.7044418752193499E-2</c:v>
                </c:pt>
                <c:pt idx="59813">
                  <c:v>4.7103486955165898E-2</c:v>
                </c:pt>
                <c:pt idx="59814">
                  <c:v>4.7148600220680202E-2</c:v>
                </c:pt>
                <c:pt idx="59815">
                  <c:v>4.7114912420511301E-2</c:v>
                </c:pt>
                <c:pt idx="59816">
                  <c:v>4.7053042799234397E-2</c:v>
                </c:pt>
                <c:pt idx="59817">
                  <c:v>4.7124676406383501E-2</c:v>
                </c:pt>
                <c:pt idx="59818">
                  <c:v>4.73534688353539E-2</c:v>
                </c:pt>
                <c:pt idx="59819">
                  <c:v>4.7176245599985102E-2</c:v>
                </c:pt>
                <c:pt idx="59820">
                  <c:v>4.7060683369636501E-2</c:v>
                </c:pt>
                <c:pt idx="59821">
                  <c:v>4.7143157571554198E-2</c:v>
                </c:pt>
                <c:pt idx="59822">
                  <c:v>4.7156680375337601E-2</c:v>
                </c:pt>
                <c:pt idx="59823">
                  <c:v>4.6309098601341303E-2</c:v>
                </c:pt>
                <c:pt idx="59824">
                  <c:v>2.65347789973021E-2</c:v>
                </c:pt>
                <c:pt idx="59825">
                  <c:v>2.1225010976195301E-2</c:v>
                </c:pt>
                <c:pt idx="59826">
                  <c:v>2.2597655653953601E-2</c:v>
                </c:pt>
                <c:pt idx="59827">
                  <c:v>1.2483863160014199E-2</c:v>
                </c:pt>
                <c:pt idx="59828">
                  <c:v>1.0719576850533499E-2</c:v>
                </c:pt>
                <c:pt idx="59829">
                  <c:v>1.46465711295605E-2</c:v>
                </c:pt>
                <c:pt idx="59830">
                  <c:v>1.6509104520082502E-2</c:v>
                </c:pt>
                <c:pt idx="59831">
                  <c:v>1.64129696786404E-2</c:v>
                </c:pt>
                <c:pt idx="59832">
                  <c:v>1.49918384850025E-2</c:v>
                </c:pt>
                <c:pt idx="59833">
                  <c:v>1.27199618145824E-2</c:v>
                </c:pt>
                <c:pt idx="59834">
                  <c:v>1.00684128701687E-2</c:v>
                </c:pt>
                <c:pt idx="59835">
                  <c:v>9.0340182185173104E-2</c:v>
                </c:pt>
                <c:pt idx="59836">
                  <c:v>8.8288076221942902E-3</c:v>
                </c:pt>
                <c:pt idx="59837">
                  <c:v>1.189517788589E-2</c:v>
                </c:pt>
                <c:pt idx="59838">
                  <c:v>1.3648353517055499E-2</c:v>
                </c:pt>
                <c:pt idx="59839">
                  <c:v>1.32058598101139E-2</c:v>
                </c:pt>
                <c:pt idx="59840">
                  <c:v>1.25661138445139E-2</c:v>
                </c:pt>
                <c:pt idx="59841">
                  <c:v>1.23496763408184E-2</c:v>
                </c:pt>
                <c:pt idx="59842">
                  <c:v>1.20736267417669E-2</c:v>
                </c:pt>
                <c:pt idx="59843">
                  <c:v>1.1043309234082701E-2</c:v>
                </c:pt>
                <c:pt idx="59844">
                  <c:v>8.8198538869619404E-3</c:v>
                </c:pt>
                <c:pt idx="59845">
                  <c:v>5.6227594614028896E-3</c:v>
                </c:pt>
                <c:pt idx="59846">
                  <c:v>5.0019570626318498E-3</c:v>
                </c:pt>
                <c:pt idx="59847">
                  <c:v>6.7398115061223498E-3</c:v>
                </c:pt>
                <c:pt idx="59848">
                  <c:v>6.70882547274232E-3</c:v>
                </c:pt>
                <c:pt idx="59849">
                  <c:v>5.9322039596736396E-3</c:v>
                </c:pt>
                <c:pt idx="59850">
                  <c:v>6.9923200644552699E-3</c:v>
                </c:pt>
                <c:pt idx="59851">
                  <c:v>8.42470023781061E-3</c:v>
                </c:pt>
                <c:pt idx="59852">
                  <c:v>7.8590149059891701E-3</c:v>
                </c:pt>
                <c:pt idx="59853">
                  <c:v>6.3663558103144204E-3</c:v>
                </c:pt>
                <c:pt idx="59854">
                  <c:v>5.9584407135844196E-3</c:v>
                </c:pt>
                <c:pt idx="59855">
                  <c:v>6.1020893044769799E-3</c:v>
                </c:pt>
                <c:pt idx="59856">
                  <c:v>5.48576470464468E-3</c:v>
                </c:pt>
                <c:pt idx="59857">
                  <c:v>4.7246729955077197E-3</c:v>
                </c:pt>
                <c:pt idx="59858">
                  <c:v>4.9686082638800101E-3</c:v>
                </c:pt>
                <c:pt idx="59859">
                  <c:v>5.7229106314480296E-3</c:v>
                </c:pt>
                <c:pt idx="59860">
                  <c:v>5.85763528943062E-3</c:v>
                </c:pt>
                <c:pt idx="59861">
                  <c:v>5.48176467418671E-3</c:v>
                </c:pt>
                <c:pt idx="59862">
                  <c:v>5.3451973944902403E-3</c:v>
                </c:pt>
                <c:pt idx="59863">
                  <c:v>5.3764861077070202E-3</c:v>
                </c:pt>
                <c:pt idx="59864">
                  <c:v>5.0407606177032003E-3</c:v>
                </c:pt>
                <c:pt idx="59865">
                  <c:v>4.4915722683072099E-3</c:v>
                </c:pt>
                <c:pt idx="59866">
                  <c:v>4.2957435362040997E-3</c:v>
                </c:pt>
                <c:pt idx="59867">
                  <c:v>4.4427029788494101E-3</c:v>
                </c:pt>
                <c:pt idx="59868">
                  <c:v>4.4802557677030598E-3</c:v>
                </c:pt>
                <c:pt idx="59869">
                  <c:v>4.3356404639780504E-3</c:v>
                </c:pt>
                <c:pt idx="59870">
                  <c:v>4.2952392250299497E-3</c:v>
                </c:pt>
                <c:pt idx="59871">
                  <c:v>4.3707983568310703E-3</c:v>
                </c:pt>
                <c:pt idx="59872">
                  <c:v>4.2928787879645798E-3</c:v>
                </c:pt>
                <c:pt idx="59873">
                  <c:v>4.0350421331822898E-3</c:v>
                </c:pt>
                <c:pt idx="59874">
                  <c:v>3.8425368256866902E-3</c:v>
                </c:pt>
                <c:pt idx="59875">
                  <c:v>3.7921397015452398E-3</c:v>
                </c:pt>
                <c:pt idx="59876">
                  <c:v>3.7259503733366702E-3</c:v>
                </c:pt>
                <c:pt idx="59877">
                  <c:v>3.5938101354986399E-3</c:v>
                </c:pt>
                <c:pt idx="59878">
                  <c:v>3.5232175141573E-3</c:v>
                </c:pt>
                <c:pt idx="59879">
                  <c:v>3.5473257303237902E-3</c:v>
                </c:pt>
                <c:pt idx="59880">
                  <c:v>3.5407005343586202E-3</c:v>
                </c:pt>
                <c:pt idx="59881">
                  <c:v>3.44795593991876E-3</c:v>
                </c:pt>
                <c:pt idx="59882">
                  <c:v>3.3545359037816498E-3</c:v>
                </c:pt>
                <c:pt idx="59883">
                  <c:v>3.3060605637729198E-3</c:v>
                </c:pt>
                <c:pt idx="59884">
                  <c:v>3.2415243331342901E-3</c:v>
                </c:pt>
                <c:pt idx="59885">
                  <c:v>3.1334832310676601E-3</c:v>
                </c:pt>
                <c:pt idx="59886">
                  <c:v>3.0428287573158702E-3</c:v>
                </c:pt>
                <c:pt idx="59887">
                  <c:v>3.0022654682397799E-3</c:v>
                </c:pt>
                <c:pt idx="59888">
                  <c:v>2.96540418639779E-3</c:v>
                </c:pt>
                <c:pt idx="59889">
                  <c:v>2.9009417630732099E-3</c:v>
                </c:pt>
                <c:pt idx="59890">
                  <c:v>2.8394060209393501E-3</c:v>
                </c:pt>
                <c:pt idx="59891">
                  <c:v>2.80005694366992E-3</c:v>
                </c:pt>
                <c:pt idx="59892">
                  <c:v>2.7529592625796799E-3</c:v>
                </c:pt>
                <c:pt idx="59893">
                  <c:v>2.6788231916725601E-3</c:v>
                </c:pt>
                <c:pt idx="59894">
                  <c:v>2.6015937328338601E-3</c:v>
                </c:pt>
                <c:pt idx="59895">
                  <c:v>2.5397662539035099E-3</c:v>
                </c:pt>
                <c:pt idx="59896">
                  <c:v>2.4775785859674198E-3</c:v>
                </c:pt>
                <c:pt idx="59897">
                  <c:v>2.4028923362493502E-3</c:v>
                </c:pt>
                <c:pt idx="59898">
                  <c:v>2.3303956259041999E-3</c:v>
                </c:pt>
                <c:pt idx="59899">
                  <c:v>2.2706869058310999E-3</c:v>
                </c:pt>
                <c:pt idx="59900">
                  <c:v>2.2111430298536999E-3</c:v>
                </c:pt>
                <c:pt idx="59901">
                  <c:v>2.1413748618215301E-3</c:v>
                </c:pt>
                <c:pt idx="59902">
                  <c:v>2.0697573199868198E-3</c:v>
                </c:pt>
                <c:pt idx="59903">
                  <c:v>2.0034606568515301E-3</c:v>
                </c:pt>
                <c:pt idx="59904">
                  <c:v>1.9351636292412901E-3</c:v>
                </c:pt>
                <c:pt idx="59905">
                  <c:v>1.8592820269987E-3</c:v>
                </c:pt>
                <c:pt idx="59906">
                  <c:v>1.7826604889705801E-3</c:v>
                </c:pt>
                <c:pt idx="59907">
                  <c:v>1.71103596221656E-3</c:v>
                </c:pt>
                <c:pt idx="59908">
                  <c:v>1.6399740707129201E-3</c:v>
                </c:pt>
                <c:pt idx="59909">
                  <c:v>1.5656303148716699E-3</c:v>
                </c:pt>
                <c:pt idx="59910">
                  <c:v>1.49200612213463E-3</c:v>
                </c:pt>
                <c:pt idx="59911">
                  <c:v>1.4221979072317501E-3</c:v>
                </c:pt>
                <c:pt idx="59912">
                  <c:v>1.3526661787182099E-3</c:v>
                </c:pt>
                <c:pt idx="59913">
                  <c:v>1.2805857695639101E-3</c:v>
                </c:pt>
                <c:pt idx="59914">
                  <c:v>1.2086221249774101E-3</c:v>
                </c:pt>
                <c:pt idx="59915">
                  <c:v>1.1390041327104001E-3</c:v>
                </c:pt>
                <c:pt idx="59916">
                  <c:v>1.06975145172328E-3</c:v>
                </c:pt>
                <c:pt idx="59917">
                  <c:v>9.9953240714967207E-4</c:v>
                </c:pt>
                <c:pt idx="59918">
                  <c:v>9.3060149811208205E-4</c:v>
                </c:pt>
                <c:pt idx="59919">
                  <c:v>8.6467835353687395E-4</c:v>
                </c:pt>
                <c:pt idx="59920">
                  <c:v>8.0054247519001397E-4</c:v>
                </c:pt>
                <c:pt idx="59921">
                  <c:v>7.3737010825425397E-4</c:v>
                </c:pt>
                <c:pt idx="59922">
                  <c:v>6.7659595515578996E-4</c:v>
                </c:pt>
                <c:pt idx="59923">
                  <c:v>6.1914906837046103E-4</c:v>
                </c:pt>
                <c:pt idx="59924">
                  <c:v>5.6405412033200297E-4</c:v>
                </c:pt>
                <c:pt idx="59925">
                  <c:v>5.1077350508421703E-4</c:v>
                </c:pt>
                <c:pt idx="59926">
                  <c:v>4.60319017292932E-4</c:v>
                </c:pt>
                <c:pt idx="59927">
                  <c:v>4.1331542888656302E-4</c:v>
                </c:pt>
                <c:pt idx="59928">
                  <c:v>3.6915770033374402E-4</c:v>
                </c:pt>
                <c:pt idx="59929">
                  <c:v>3.2759777968749399E-4</c:v>
                </c:pt>
                <c:pt idx="59930">
                  <c:v>2.8933008434251E-4</c:v>
                </c:pt>
                <c:pt idx="59931">
                  <c:v>2.54643062362447E-4</c:v>
                </c:pt>
                <c:pt idx="59932">
                  <c:v>2.2298833937384199E-4</c:v>
                </c:pt>
                <c:pt idx="59933">
                  <c:v>1.9409955712035301E-4</c:v>
                </c:pt>
                <c:pt idx="59934">
                  <c:v>1.6830176173243699E-4</c:v>
                </c:pt>
                <c:pt idx="59935">
                  <c:v>1.45596699439921E-4</c:v>
                </c:pt>
                <c:pt idx="59936">
                  <c:v>1.2548049562610699E-4</c:v>
                </c:pt>
                <c:pt idx="59937">
                  <c:v>1.07717365608551E-4</c:v>
                </c:pt>
                <c:pt idx="59938">
                  <c:v>9.18117875698954E-5</c:v>
                </c:pt>
                <c:pt idx="59939">
                  <c:v>7.6406991865951595E-5</c:v>
                </c:pt>
                <c:pt idx="59940">
                  <c:v>6.4098829170689E-5</c:v>
                </c:pt>
                <c:pt idx="59941">
                  <c:v>5.4114949307404499E-5</c:v>
                </c:pt>
                <c:pt idx="59942">
                  <c:v>4.5558932470157702E-5</c:v>
                </c:pt>
                <c:pt idx="59943">
                  <c:v>3.8764952478231903E-5</c:v>
                </c:pt>
                <c:pt idx="59944">
                  <c:v>3.4195851185359101E-5</c:v>
                </c:pt>
                <c:pt idx="59945">
                  <c:v>3.1234718335326802E-5</c:v>
                </c:pt>
                <c:pt idx="59946">
                  <c:v>2.89978361251997E-5</c:v>
                </c:pt>
                <c:pt idx="59947">
                  <c:v>2.7447698812466101E-5</c:v>
                </c:pt>
                <c:pt idx="59948">
                  <c:v>2.68842195509933E-5</c:v>
                </c:pt>
                <c:pt idx="59949">
                  <c:v>2.70129130512942E-5</c:v>
                </c:pt>
                <c:pt idx="59950">
                  <c:v>2.7281379516352899E-5</c:v>
                </c:pt>
                <c:pt idx="59951">
                  <c:v>2.7659520128508999E-5</c:v>
                </c:pt>
                <c:pt idx="59952">
                  <c:v>2.8423375624697699E-5</c:v>
                </c:pt>
                <c:pt idx="59953">
                  <c:v>2.9476901545422199E-5</c:v>
                </c:pt>
                <c:pt idx="59954">
                  <c:v>3.04523891827557E-5</c:v>
                </c:pt>
                <c:pt idx="59955">
                  <c:v>3.1264913559425602E-5</c:v>
                </c:pt>
                <c:pt idx="59956">
                  <c:v>2.6912559405900501E-5</c:v>
                </c:pt>
                <c:pt idx="59957">
                  <c:v>3.7102530768606798E-5</c:v>
                </c:pt>
                <c:pt idx="59958">
                  <c:v>2.6074509150930701E-5</c:v>
                </c:pt>
                <c:pt idx="59959">
                  <c:v>3.2586827728664503E-5</c:v>
                </c:pt>
                <c:pt idx="59960">
                  <c:v>3.2655258110025898E-5</c:v>
                </c:pt>
                <c:pt idx="59961">
                  <c:v>3.2950491004157798E-5</c:v>
                </c:pt>
                <c:pt idx="59962">
                  <c:v>3.2989137253025499E-5</c:v>
                </c:pt>
                <c:pt idx="59963">
                  <c:v>3.2754123822087402E-5</c:v>
                </c:pt>
                <c:pt idx="59964">
                  <c:v>3.22363957820926E-5</c:v>
                </c:pt>
                <c:pt idx="59965">
                  <c:v>3.1295850931201103E-5</c:v>
                </c:pt>
                <c:pt idx="59966">
                  <c:v>3.00299070659094E-5</c:v>
                </c:pt>
                <c:pt idx="59967">
                  <c:v>2.8834654585807601E-5</c:v>
                </c:pt>
                <c:pt idx="59968">
                  <c:v>2.79933246929431E-5</c:v>
                </c:pt>
                <c:pt idx="59969">
                  <c:v>2.7477786716190201E-5</c:v>
                </c:pt>
                <c:pt idx="59970">
                  <c:v>2.7195932489121299E-5</c:v>
                </c:pt>
                <c:pt idx="59971">
                  <c:v>2.71494918706594E-5</c:v>
                </c:pt>
                <c:pt idx="59972">
                  <c:v>2.7278067136648998E-5</c:v>
                </c:pt>
                <c:pt idx="59973">
                  <c:v>2.7382549887988699E-5</c:v>
                </c:pt>
                <c:pt idx="59974">
                  <c:v>2.73157147603342E-5</c:v>
                </c:pt>
                <c:pt idx="59975">
                  <c:v>2.71113749477081E-5</c:v>
                </c:pt>
                <c:pt idx="59976">
                  <c:v>2.6858584533329101E-5</c:v>
                </c:pt>
                <c:pt idx="59977">
                  <c:v>2.65826001850655E-5</c:v>
                </c:pt>
                <c:pt idx="59978">
                  <c:v>2.63051424553851E-5</c:v>
                </c:pt>
                <c:pt idx="59979">
                  <c:v>2.61070017586462E-5</c:v>
                </c:pt>
                <c:pt idx="59980">
                  <c:v>2.6048030122183301E-5</c:v>
                </c:pt>
                <c:pt idx="59981">
                  <c:v>2.6091685867868401E-5</c:v>
                </c:pt>
                <c:pt idx="59982">
                  <c:v>2.6165753297391398E-5</c:v>
                </c:pt>
                <c:pt idx="59983">
                  <c:v>2.62401463260176E-5</c:v>
                </c:pt>
                <c:pt idx="59984">
                  <c:v>2.6305859137210101E-5</c:v>
                </c:pt>
                <c:pt idx="59985">
                  <c:v>2.63314723270014E-5</c:v>
                </c:pt>
                <c:pt idx="59986">
                  <c:v>2.6292200345778801E-5</c:v>
                </c:pt>
                <c:pt idx="59987">
                  <c:v>2.6211271688225699E-5</c:v>
                </c:pt>
                <c:pt idx="59988">
                  <c:v>2.6132427592529001E-5</c:v>
                </c:pt>
                <c:pt idx="59989">
                  <c:v>2.6073174012708501E-5</c:v>
                </c:pt>
                <c:pt idx="59990">
                  <c:v>2.6031615561805699E-5</c:v>
                </c:pt>
                <c:pt idx="59991">
                  <c:v>2.6013472961494699E-5</c:v>
                </c:pt>
                <c:pt idx="59992">
                  <c:v>2.60257002082653E-5</c:v>
                </c:pt>
                <c:pt idx="59993">
                  <c:v>2.6053468900499899E-5</c:v>
                </c:pt>
                <c:pt idx="59994">
                  <c:v>2.60716005868744E-5</c:v>
                </c:pt>
                <c:pt idx="59995">
                  <c:v>2.6071253159898299E-5</c:v>
                </c:pt>
                <c:pt idx="59996">
                  <c:v>2.6057870854856399E-5</c:v>
                </c:pt>
                <c:pt idx="59997">
                  <c:v>2.6033321773866202E-5</c:v>
                </c:pt>
                <c:pt idx="59998">
                  <c:v>2.5997176635428301E-5</c:v>
                </c:pt>
                <c:pt idx="59999">
                  <c:v>2.5957495381589999E-5</c:v>
                </c:pt>
                <c:pt idx="60000">
                  <c:v>2.592742566776E-5</c:v>
                </c:pt>
                <c:pt idx="60001">
                  <c:v>2.5910796466632699E-5</c:v>
                </c:pt>
                <c:pt idx="60002">
                  <c:v>2.5902598281390999E-5</c:v>
                </c:pt>
                <c:pt idx="60003">
                  <c:v>2.5899405954987701E-5</c:v>
                </c:pt>
                <c:pt idx="60004">
                  <c:v>2.5900340915541198E-5</c:v>
                </c:pt>
                <c:pt idx="60005">
                  <c:v>2.5901819753926302E-5</c:v>
                </c:pt>
                <c:pt idx="60006">
                  <c:v>2.58980417129351E-5</c:v>
                </c:pt>
                <c:pt idx="60007">
                  <c:v>2.5887909941957298E-5</c:v>
                </c:pt>
                <c:pt idx="60008">
                  <c:v>2.5875111532514E-5</c:v>
                </c:pt>
                <c:pt idx="60009">
                  <c:v>2.58630752796307E-5</c:v>
                </c:pt>
                <c:pt idx="60010">
                  <c:v>2.5851943064481E-5</c:v>
                </c:pt>
                <c:pt idx="60011">
                  <c:v>2.5843311959761202E-5</c:v>
                </c:pt>
                <c:pt idx="60012">
                  <c:v>2.58389864029596E-5</c:v>
                </c:pt>
                <c:pt idx="60013">
                  <c:v>2.5839141017058902E-5</c:v>
                </c:pt>
                <c:pt idx="60014">
                  <c:v>2.58409618254518E-5</c:v>
                </c:pt>
                <c:pt idx="60015">
                  <c:v>2.58425025094766E-5</c:v>
                </c:pt>
                <c:pt idx="60016">
                  <c:v>2.5843410185189E-5</c:v>
                </c:pt>
                <c:pt idx="60017">
                  <c:v>2.5843419280136001E-5</c:v>
                </c:pt>
                <c:pt idx="60018">
                  <c:v>2.5841773094725798E-5</c:v>
                </c:pt>
                <c:pt idx="60019">
                  <c:v>2.5838746296358302E-5</c:v>
                </c:pt>
                <c:pt idx="60020">
                  <c:v>2.5835734049905999E-5</c:v>
                </c:pt>
                <c:pt idx="60021">
                  <c:v>2.58339678111952E-5</c:v>
                </c:pt>
                <c:pt idx="60022">
                  <c:v>2.5833040126599399E-5</c:v>
                </c:pt>
                <c:pt idx="60023">
                  <c:v>2.5832930987235199E-5</c:v>
                </c:pt>
                <c:pt idx="60024">
                  <c:v>2.58338332059793E-5</c:v>
                </c:pt>
                <c:pt idx="60025">
                  <c:v>2.5835121050477001E-5</c:v>
                </c:pt>
                <c:pt idx="60026">
                  <c:v>2.5836110580712601E-5</c:v>
                </c:pt>
                <c:pt idx="60027">
                  <c:v>2.5836443455773399E-5</c:v>
                </c:pt>
                <c:pt idx="60028">
                  <c:v>2.5836157874437002E-5</c:v>
                </c:pt>
                <c:pt idx="60029">
                  <c:v>2.5835677661234499E-5</c:v>
                </c:pt>
                <c:pt idx="60030">
                  <c:v>2.5834824555204199E-5</c:v>
                </c:pt>
                <c:pt idx="60031">
                  <c:v>2.5833820473053499E-5</c:v>
                </c:pt>
                <c:pt idx="60032">
                  <c:v>2.5833047402556999E-5</c:v>
                </c:pt>
                <c:pt idx="60033">
                  <c:v>2.5832641767920002E-5</c:v>
                </c:pt>
                <c:pt idx="60034">
                  <c:v>2.5832674509729299E-5</c:v>
                </c:pt>
                <c:pt idx="60035">
                  <c:v>2.5832710889517299E-5</c:v>
                </c:pt>
                <c:pt idx="60036">
                  <c:v>2.58329146163305E-5</c:v>
                </c:pt>
                <c:pt idx="60037">
                  <c:v>2.5832896426436501E-5</c:v>
                </c:pt>
                <c:pt idx="60038">
                  <c:v>2.5832776373135901E-5</c:v>
                </c:pt>
                <c:pt idx="60039">
                  <c:v>2.5832330720731999E-5</c:v>
                </c:pt>
                <c:pt idx="60040">
                  <c:v>2.5831877792370499E-5</c:v>
                </c:pt>
                <c:pt idx="60041">
                  <c:v>2.5831388484220999E-5</c:v>
                </c:pt>
                <c:pt idx="60042">
                  <c:v>2.5831022867350798E-5</c:v>
                </c:pt>
                <c:pt idx="60043">
                  <c:v>2.58307209151098E-5</c:v>
                </c:pt>
                <c:pt idx="60044">
                  <c:v>2.58306063187774E-5</c:v>
                </c:pt>
                <c:pt idx="60045">
                  <c:v>2.5830477170529799E-5</c:v>
                </c:pt>
                <c:pt idx="60046">
                  <c:v>2.5830480808508599E-5</c:v>
                </c:pt>
                <c:pt idx="60047">
                  <c:v>2.5830442609731101E-5</c:v>
                </c:pt>
                <c:pt idx="60048">
                  <c:v>2.5830382583080801E-5</c:v>
                </c:pt>
                <c:pt idx="60049">
                  <c:v>2.5830378945102001E-5</c:v>
                </c:pt>
                <c:pt idx="60050">
                  <c:v>2.5830142476479499E-5</c:v>
                </c:pt>
                <c:pt idx="60051">
                  <c:v>2.5830067897914001E-5</c:v>
                </c:pt>
                <c:pt idx="60052">
                  <c:v>2.58299132838147E-5</c:v>
                </c:pt>
                <c:pt idx="60053">
                  <c:v>2.5829824153333899E-5</c:v>
                </c:pt>
                <c:pt idx="60054">
                  <c:v>2.5829793230514001E-5</c:v>
                </c:pt>
                <c:pt idx="60055">
                  <c:v>2.5829864171100801E-5</c:v>
                </c:pt>
                <c:pt idx="60056">
                  <c:v>2.5829742298810699E-5</c:v>
                </c:pt>
                <c:pt idx="60057">
                  <c:v>2.5829924197751101E-5</c:v>
                </c:pt>
                <c:pt idx="60058">
                  <c:v>2.5829867809079601E-5</c:v>
                </c:pt>
                <c:pt idx="60059">
                  <c:v>2.5829878723015999E-5</c:v>
                </c:pt>
                <c:pt idx="60060">
                  <c:v>2.5829929654719301E-5</c:v>
                </c:pt>
                <c:pt idx="60061">
                  <c:v>2.5829869628069001E-5</c:v>
                </c:pt>
                <c:pt idx="60062">
                  <c:v>2.58297986874823E-5</c:v>
                </c:pt>
                <c:pt idx="60063">
                  <c:v>2.58298314292915E-5</c:v>
                </c:pt>
                <c:pt idx="60064">
                  <c:v>2.5829822334344499E-5</c:v>
                </c:pt>
                <c:pt idx="60065">
                  <c:v>2.5829824153333899E-5</c:v>
                </c:pt>
                <c:pt idx="60066">
                  <c:v>2.5829665901255801E-5</c:v>
                </c:pt>
                <c:pt idx="60067">
                  <c:v>2.5829742298810699E-5</c:v>
                </c:pt>
                <c:pt idx="60068">
                  <c:v>2.5829824153333899E-5</c:v>
                </c:pt>
                <c:pt idx="60069">
                  <c:v>2.5829825972323299E-5</c:v>
                </c:pt>
                <c:pt idx="60070">
                  <c:v>2.58297823165776E-5</c:v>
                </c:pt>
                <c:pt idx="60071">
                  <c:v>2.5829731384874301E-5</c:v>
                </c:pt>
                <c:pt idx="60072">
                  <c:v>2.58298550761538E-5</c:v>
                </c:pt>
                <c:pt idx="60073">
                  <c:v>2.5829751393757801E-5</c:v>
                </c:pt>
                <c:pt idx="60074">
                  <c:v>2.5829691367107399E-5</c:v>
                </c:pt>
                <c:pt idx="60075">
                  <c:v>2.58298350672703E-5</c:v>
                </c:pt>
                <c:pt idx="60076">
                  <c:v>2.5829791411524601E-5</c:v>
                </c:pt>
                <c:pt idx="60077">
                  <c:v>2.58298314292915E-5</c:v>
                </c:pt>
                <c:pt idx="60078">
                  <c:v>2.5829724108916701E-5</c:v>
                </c:pt>
                <c:pt idx="60079">
                  <c:v>2.5829751393757801E-5</c:v>
                </c:pt>
                <c:pt idx="60080">
                  <c:v>2.58297786785988E-5</c:v>
                </c:pt>
                <c:pt idx="60081">
                  <c:v>2.58298387052491E-5</c:v>
                </c:pt>
                <c:pt idx="60082">
                  <c:v>2.5829762307694199E-5</c:v>
                </c:pt>
                <c:pt idx="60083">
                  <c:v>2.5829745936789499E-5</c:v>
                </c:pt>
                <c:pt idx="60084">
                  <c:v>2.5829724108916701E-5</c:v>
                </c:pt>
                <c:pt idx="60085">
                  <c:v>2.5829804144450501E-5</c:v>
                </c:pt>
                <c:pt idx="60086">
                  <c:v>2.5829711375990899E-5</c:v>
                </c:pt>
                <c:pt idx="60087">
                  <c:v>2.5829727746895501E-5</c:v>
                </c:pt>
                <c:pt idx="60088">
                  <c:v>2.5829758669715398E-5</c:v>
                </c:pt>
                <c:pt idx="60089">
                  <c:v>2.5829702281043899E-5</c:v>
                </c:pt>
                <c:pt idx="60090">
                  <c:v>2.5829729565884901E-5</c:v>
                </c:pt>
                <c:pt idx="60091">
                  <c:v>2.58297732216306E-5</c:v>
                </c:pt>
                <c:pt idx="60092">
                  <c:v>0.135872602462769</c:v>
                </c:pt>
                <c:pt idx="60093">
                  <c:v>6.7299440503120395E-2</c:v>
                </c:pt>
                <c:pt idx="60094">
                  <c:v>6.2571689486503601E-2</c:v>
                </c:pt>
                <c:pt idx="60095">
                  <c:v>6.22448362410069E-2</c:v>
                </c:pt>
                <c:pt idx="60096">
                  <c:v>6.54596537351608E-2</c:v>
                </c:pt>
                <c:pt idx="60097">
                  <c:v>6.9541744887828799E-2</c:v>
                </c:pt>
                <c:pt idx="60098">
                  <c:v>7.3625102639198303E-2</c:v>
                </c:pt>
                <c:pt idx="60099">
                  <c:v>7.6622709631919902E-2</c:v>
                </c:pt>
                <c:pt idx="60100">
                  <c:v>7.8267939388751998E-2</c:v>
                </c:pt>
                <c:pt idx="60101">
                  <c:v>7.8250080347061199E-2</c:v>
                </c:pt>
                <c:pt idx="60102">
                  <c:v>7.7260263264179202E-2</c:v>
                </c:pt>
                <c:pt idx="60103">
                  <c:v>7.5932465493679102E-2</c:v>
                </c:pt>
                <c:pt idx="60104">
                  <c:v>7.4890397489070906E-2</c:v>
                </c:pt>
                <c:pt idx="60105">
                  <c:v>7.4529230594634996E-2</c:v>
                </c:pt>
                <c:pt idx="60106">
                  <c:v>7.4900887906551403E-2</c:v>
                </c:pt>
                <c:pt idx="60107">
                  <c:v>7.5737483799457606E-2</c:v>
                </c:pt>
                <c:pt idx="60108">
                  <c:v>7.6601803302764906E-2</c:v>
                </c:pt>
                <c:pt idx="60109">
                  <c:v>7.7095203101634993E-2</c:v>
                </c:pt>
                <c:pt idx="60110">
                  <c:v>7.7021501958370195E-2</c:v>
                </c:pt>
                <c:pt idx="60111">
                  <c:v>7.6434053480625194E-2</c:v>
                </c:pt>
                <c:pt idx="60112">
                  <c:v>7.5564280152320903E-2</c:v>
                </c:pt>
                <c:pt idx="60113">
                  <c:v>7.4690550565719604E-2</c:v>
                </c:pt>
                <c:pt idx="60114">
                  <c:v>7.4019402265548706E-2</c:v>
                </c:pt>
                <c:pt idx="60115">
                  <c:v>7.3625147342681899E-2</c:v>
                </c:pt>
                <c:pt idx="60116">
                  <c:v>7.3455549776554094E-2</c:v>
                </c:pt>
                <c:pt idx="60117">
                  <c:v>7.3383122682571397E-2</c:v>
                </c:pt>
                <c:pt idx="60118">
                  <c:v>7.3270551860332503E-2</c:v>
                </c:pt>
                <c:pt idx="60119">
                  <c:v>7.3022916913032504E-2</c:v>
                </c:pt>
                <c:pt idx="60120">
                  <c:v>7.2612270712852506E-2</c:v>
                </c:pt>
                <c:pt idx="60121">
                  <c:v>6.6091917455196394E-2</c:v>
                </c:pt>
                <c:pt idx="60122">
                  <c:v>6.5376557409763295E-2</c:v>
                </c:pt>
                <c:pt idx="60123">
                  <c:v>6.4543038606643705E-2</c:v>
                </c:pt>
                <c:pt idx="60124">
                  <c:v>6.6426292061805697E-2</c:v>
                </c:pt>
                <c:pt idx="60125">
                  <c:v>6.4167477190494496E-2</c:v>
                </c:pt>
                <c:pt idx="60126">
                  <c:v>6.3667356967925998E-2</c:v>
                </c:pt>
                <c:pt idx="60127">
                  <c:v>6.3795775175094604E-2</c:v>
                </c:pt>
                <c:pt idx="60128">
                  <c:v>6.3525192439556094E-2</c:v>
                </c:pt>
                <c:pt idx="60129">
                  <c:v>6.2843836843967396E-2</c:v>
                </c:pt>
                <c:pt idx="60130">
                  <c:v>6.1943288892507602E-2</c:v>
                </c:pt>
                <c:pt idx="60131">
                  <c:v>6.0751214623451198E-2</c:v>
                </c:pt>
                <c:pt idx="60132">
                  <c:v>5.9362187981605502E-2</c:v>
                </c:pt>
                <c:pt idx="60133">
                  <c:v>5.7725697755813599E-2</c:v>
                </c:pt>
                <c:pt idx="60134">
                  <c:v>5.5853910744190202E-2</c:v>
                </c:pt>
                <c:pt idx="60135">
                  <c:v>5.3469281643629102E-2</c:v>
                </c:pt>
                <c:pt idx="60136">
                  <c:v>5.1556378602981602E-2</c:v>
                </c:pt>
                <c:pt idx="60137">
                  <c:v>4.8039007931947701E-2</c:v>
                </c:pt>
                <c:pt idx="60138">
                  <c:v>4.3833300471305903E-2</c:v>
                </c:pt>
                <c:pt idx="60139">
                  <c:v>3.8850527256727198E-2</c:v>
                </c:pt>
                <c:pt idx="60140">
                  <c:v>3.29391732811928E-2</c:v>
                </c:pt>
                <c:pt idx="60141">
                  <c:v>3.2330993562936797E-2</c:v>
                </c:pt>
                <c:pt idx="60142">
                  <c:v>4.3608479201793698E-2</c:v>
                </c:pt>
                <c:pt idx="60143">
                  <c:v>2.6972027495503401E-2</c:v>
                </c:pt>
                <c:pt idx="60144">
                  <c:v>2.8690051287412598E-2</c:v>
                </c:pt>
                <c:pt idx="60145">
                  <c:v>3.4591417759656899E-2</c:v>
                </c:pt>
                <c:pt idx="60146">
                  <c:v>3.6011785268783597E-2</c:v>
                </c:pt>
                <c:pt idx="60147">
                  <c:v>3.2998535782098798E-2</c:v>
                </c:pt>
                <c:pt idx="60148">
                  <c:v>2.63503268361092E-2</c:v>
                </c:pt>
                <c:pt idx="60149">
                  <c:v>2.2959059104323401E-2</c:v>
                </c:pt>
                <c:pt idx="60150">
                  <c:v>3.7217494100332302E-2</c:v>
                </c:pt>
                <c:pt idx="60151">
                  <c:v>2.2181332111358601E-2</c:v>
                </c:pt>
                <c:pt idx="60152">
                  <c:v>2.38653514534235E-2</c:v>
                </c:pt>
                <c:pt idx="60153">
                  <c:v>2.7085613459348699E-2</c:v>
                </c:pt>
                <c:pt idx="60154">
                  <c:v>2.6755666360259101E-2</c:v>
                </c:pt>
                <c:pt idx="60155">
                  <c:v>2.2943459451198599E-2</c:v>
                </c:pt>
                <c:pt idx="60156">
                  <c:v>2.02389042824507E-2</c:v>
                </c:pt>
                <c:pt idx="60157">
                  <c:v>2.29683518409729E-2</c:v>
                </c:pt>
                <c:pt idx="60158">
                  <c:v>2.07103323191404E-2</c:v>
                </c:pt>
                <c:pt idx="60159">
                  <c:v>1.9018121063709301E-2</c:v>
                </c:pt>
                <c:pt idx="60160">
                  <c:v>2.0255906507372901E-2</c:v>
                </c:pt>
                <c:pt idx="60161">
                  <c:v>2.01789047569037E-2</c:v>
                </c:pt>
                <c:pt idx="60162">
                  <c:v>1.9033249467611299E-2</c:v>
                </c:pt>
                <c:pt idx="60163">
                  <c:v>1.79970189929009E-2</c:v>
                </c:pt>
                <c:pt idx="60164">
                  <c:v>1.8944552168250101E-2</c:v>
                </c:pt>
                <c:pt idx="60165">
                  <c:v>1.8906841054558799E-2</c:v>
                </c:pt>
                <c:pt idx="60166">
                  <c:v>1.7321972176432599E-2</c:v>
                </c:pt>
                <c:pt idx="60167">
                  <c:v>1.7224531620740901E-2</c:v>
                </c:pt>
                <c:pt idx="60168">
                  <c:v>1.7974697053432499E-2</c:v>
                </c:pt>
                <c:pt idx="60169">
                  <c:v>1.72362849116325E-2</c:v>
                </c:pt>
                <c:pt idx="60170">
                  <c:v>1.6366308555007002E-2</c:v>
                </c:pt>
                <c:pt idx="60171">
                  <c:v>1.69538389891386E-2</c:v>
                </c:pt>
                <c:pt idx="60172">
                  <c:v>1.6975322738289798E-2</c:v>
                </c:pt>
                <c:pt idx="60173">
                  <c:v>1.6105147078633301E-2</c:v>
                </c:pt>
                <c:pt idx="60174">
                  <c:v>1.6191802918911001E-2</c:v>
                </c:pt>
                <c:pt idx="60175">
                  <c:v>1.6482817009091402E-2</c:v>
                </c:pt>
                <c:pt idx="60176">
                  <c:v>1.5967370942235E-2</c:v>
                </c:pt>
                <c:pt idx="60177">
                  <c:v>1.5481139533221701E-2</c:v>
                </c:pt>
                <c:pt idx="60178">
                  <c:v>1.5809299424290699E-2</c:v>
                </c:pt>
                <c:pt idx="60179">
                  <c:v>1.56912934035063E-2</c:v>
                </c:pt>
                <c:pt idx="60180">
                  <c:v>1.51828387752175E-2</c:v>
                </c:pt>
                <c:pt idx="60181">
                  <c:v>1.5218572691083E-2</c:v>
                </c:pt>
                <c:pt idx="60182">
                  <c:v>1.53309712186456E-2</c:v>
                </c:pt>
                <c:pt idx="60183">
                  <c:v>1.50356376543641E-2</c:v>
                </c:pt>
                <c:pt idx="60184">
                  <c:v>1.4865679666400001E-2</c:v>
                </c:pt>
                <c:pt idx="60185">
                  <c:v>1.49516901001334E-2</c:v>
                </c:pt>
                <c:pt idx="60186">
                  <c:v>1.4894280582666401E-2</c:v>
                </c:pt>
                <c:pt idx="60187">
                  <c:v>1.46387629210949E-2</c:v>
                </c:pt>
                <c:pt idx="60188">
                  <c:v>1.46147282794118E-2</c:v>
                </c:pt>
                <c:pt idx="60189">
                  <c:v>1.46530149504542E-2</c:v>
                </c:pt>
                <c:pt idx="60190">
                  <c:v>1.4473735354840801E-2</c:v>
                </c:pt>
                <c:pt idx="60191">
                  <c:v>1.4403787441551699E-2</c:v>
                </c:pt>
                <c:pt idx="60192">
                  <c:v>1.4448029920458801E-2</c:v>
                </c:pt>
                <c:pt idx="60193">
                  <c:v>1.4373383484780801E-2</c:v>
                </c:pt>
                <c:pt idx="60194">
                  <c:v>1.4247315935790501E-2</c:v>
                </c:pt>
                <c:pt idx="60195">
                  <c:v>1.4248055405914801E-2</c:v>
                </c:pt>
                <c:pt idx="60196">
                  <c:v>1.43015226349235E-2</c:v>
                </c:pt>
                <c:pt idx="60197">
                  <c:v>1.41214011237025E-2</c:v>
                </c:pt>
                <c:pt idx="60198">
                  <c:v>1.40824969857931E-2</c:v>
                </c:pt>
                <c:pt idx="60199">
                  <c:v>1.4130548574030399E-2</c:v>
                </c:pt>
                <c:pt idx="60200">
                  <c:v>1.40657117590308E-2</c:v>
                </c:pt>
                <c:pt idx="60201">
                  <c:v>1.3956386595964401E-2</c:v>
                </c:pt>
                <c:pt idx="60202">
                  <c:v>1.40071418136358E-2</c:v>
                </c:pt>
                <c:pt idx="60203">
                  <c:v>1.3974675908684699E-2</c:v>
                </c:pt>
                <c:pt idx="60204">
                  <c:v>1.38784404844046E-2</c:v>
                </c:pt>
                <c:pt idx="60205">
                  <c:v>1.39040006324649E-2</c:v>
                </c:pt>
                <c:pt idx="60206">
                  <c:v>1.38894496485591E-2</c:v>
                </c:pt>
                <c:pt idx="60207">
                  <c:v>1.38200605288148E-2</c:v>
                </c:pt>
                <c:pt idx="60208">
                  <c:v>1.3834646902978399E-2</c:v>
                </c:pt>
                <c:pt idx="60209">
                  <c:v>1.3822260312736E-2</c:v>
                </c:pt>
                <c:pt idx="60210">
                  <c:v>1.3775255531072599E-2</c:v>
                </c:pt>
                <c:pt idx="60211">
                  <c:v>1.3786384835839299E-2</c:v>
                </c:pt>
                <c:pt idx="60212">
                  <c:v>1.37646440416575E-2</c:v>
                </c:pt>
                <c:pt idx="60213">
                  <c:v>1.3730450533330401E-2</c:v>
                </c:pt>
                <c:pt idx="60214">
                  <c:v>1.37487985193729E-2</c:v>
                </c:pt>
                <c:pt idx="60215">
                  <c:v>1.37210534885526E-2</c:v>
                </c:pt>
                <c:pt idx="60216">
                  <c:v>1.37043595314026E-2</c:v>
                </c:pt>
                <c:pt idx="60217">
                  <c:v>1.3711950741708299E-2</c:v>
                </c:pt>
                <c:pt idx="60218">
                  <c:v>1.3682936318218699E-2</c:v>
                </c:pt>
                <c:pt idx="60219">
                  <c:v>1.36900655925274E-2</c:v>
                </c:pt>
                <c:pt idx="60220">
                  <c:v>1.36866811662912E-2</c:v>
                </c:pt>
                <c:pt idx="60221">
                  <c:v>1.36601272970438E-2</c:v>
                </c:pt>
                <c:pt idx="60222">
                  <c:v>1.36767718940973E-2</c:v>
                </c:pt>
                <c:pt idx="60223">
                  <c:v>1.36618949472904E-2</c:v>
                </c:pt>
                <c:pt idx="60224">
                  <c:v>1.36474967002869E-2</c:v>
                </c:pt>
                <c:pt idx="60225">
                  <c:v>1.3656659051775899E-2</c:v>
                </c:pt>
                <c:pt idx="60226">
                  <c:v>1.36375678703189E-2</c:v>
                </c:pt>
                <c:pt idx="60227">
                  <c:v>1.3639795593917399E-2</c:v>
                </c:pt>
                <c:pt idx="60228">
                  <c:v>1.3638194650411601E-2</c:v>
                </c:pt>
                <c:pt idx="60229">
                  <c:v>1.36229740455747E-2</c:v>
                </c:pt>
                <c:pt idx="60230">
                  <c:v>1.3627643696963799E-2</c:v>
                </c:pt>
                <c:pt idx="60231">
                  <c:v>1.36195980012417E-2</c:v>
                </c:pt>
                <c:pt idx="60232">
                  <c:v>1.36152980849147E-2</c:v>
                </c:pt>
                <c:pt idx="60233">
                  <c:v>1.3611291535198701E-2</c:v>
                </c:pt>
                <c:pt idx="60234">
                  <c:v>1.3612125068903001E-2</c:v>
                </c:pt>
                <c:pt idx="60235">
                  <c:v>1.36145558208227E-2</c:v>
                </c:pt>
                <c:pt idx="60236">
                  <c:v>1.3605640269815899E-2</c:v>
                </c:pt>
                <c:pt idx="60237">
                  <c:v>1.36034870520234E-2</c:v>
                </c:pt>
                <c:pt idx="60238">
                  <c:v>1.36123541742563E-2</c:v>
                </c:pt>
                <c:pt idx="60239">
                  <c:v>1.3598208315670501E-2</c:v>
                </c:pt>
                <c:pt idx="60240">
                  <c:v>1.3604274019599001E-2</c:v>
                </c:pt>
                <c:pt idx="60241">
                  <c:v>1.3601076789200301E-2</c:v>
                </c:pt>
                <c:pt idx="60242">
                  <c:v>1.3593985699117199E-2</c:v>
                </c:pt>
                <c:pt idx="60243">
                  <c:v>1.36028602719307E-2</c:v>
                </c:pt>
                <c:pt idx="60244">
                  <c:v>1.3590818271040901E-2</c:v>
                </c:pt>
                <c:pt idx="60245">
                  <c:v>1.3593004085123501E-2</c:v>
                </c:pt>
                <c:pt idx="60246">
                  <c:v>1.35926529765129E-2</c:v>
                </c:pt>
                <c:pt idx="60247">
                  <c:v>1.35874329134822E-2</c:v>
                </c:pt>
                <c:pt idx="60248">
                  <c:v>1.35893300175667E-2</c:v>
                </c:pt>
                <c:pt idx="60249">
                  <c:v>1.3586204499006301E-2</c:v>
                </c:pt>
                <c:pt idx="60250">
                  <c:v>1.3587987050414099E-2</c:v>
                </c:pt>
                <c:pt idx="60251">
                  <c:v>1.35864242911339E-2</c:v>
                </c:pt>
                <c:pt idx="60252">
                  <c:v>1.3583344407379599E-2</c:v>
                </c:pt>
                <c:pt idx="60253">
                  <c:v>1.35842561721802E-2</c:v>
                </c:pt>
                <c:pt idx="60254">
                  <c:v>1.3583616353571399E-2</c:v>
                </c:pt>
                <c:pt idx="60255">
                  <c:v>1.35807450860739E-2</c:v>
                </c:pt>
                <c:pt idx="60256">
                  <c:v>1.3580804690718699E-2</c:v>
                </c:pt>
                <c:pt idx="60257">
                  <c:v>1.35807488113642E-2</c:v>
                </c:pt>
                <c:pt idx="60258">
                  <c:v>1.35787716135383E-2</c:v>
                </c:pt>
                <c:pt idx="60259">
                  <c:v>1.3578268699348001E-2</c:v>
                </c:pt>
                <c:pt idx="60260">
                  <c:v>1.3578125275671499E-2</c:v>
                </c:pt>
                <c:pt idx="60261">
                  <c:v>1.35768624022603E-2</c:v>
                </c:pt>
                <c:pt idx="60262">
                  <c:v>1.35761387646198E-2</c:v>
                </c:pt>
                <c:pt idx="60263">
                  <c:v>1.3575619086623201E-2</c:v>
                </c:pt>
                <c:pt idx="60264">
                  <c:v>1.35746113955975E-2</c:v>
                </c:pt>
                <c:pt idx="60265">
                  <c:v>1.35739399120212E-2</c:v>
                </c:pt>
                <c:pt idx="60266">
                  <c:v>1.35737145319581E-2</c:v>
                </c:pt>
                <c:pt idx="60267">
                  <c:v>1.35727468878031E-2</c:v>
                </c:pt>
                <c:pt idx="60268">
                  <c:v>1.3571799732744701E-2</c:v>
                </c:pt>
                <c:pt idx="60269">
                  <c:v>1.35713936761022E-2</c:v>
                </c:pt>
                <c:pt idx="60270">
                  <c:v>1.3570721261203299E-2</c:v>
                </c:pt>
                <c:pt idx="60271">
                  <c:v>1.3569721020758201E-2</c:v>
                </c:pt>
                <c:pt idx="60272">
                  <c:v>1.35693093761802E-2</c:v>
                </c:pt>
                <c:pt idx="60273">
                  <c:v>1.35685848072171E-2</c:v>
                </c:pt>
                <c:pt idx="60274">
                  <c:v>1.3567761518061199E-2</c:v>
                </c:pt>
                <c:pt idx="60275">
                  <c:v>1.3567223213613E-2</c:v>
                </c:pt>
                <c:pt idx="60276">
                  <c:v>1.35665461421013E-2</c:v>
                </c:pt>
                <c:pt idx="60277">
                  <c:v>1.35657992213965E-2</c:v>
                </c:pt>
                <c:pt idx="60278">
                  <c:v>1.3565226458013099E-2</c:v>
                </c:pt>
                <c:pt idx="60279">
                  <c:v>1.3564591296017199E-2</c:v>
                </c:pt>
                <c:pt idx="60280">
                  <c:v>1.3563821092247999E-2</c:v>
                </c:pt>
                <c:pt idx="60281">
                  <c:v>1.3563246466219399E-2</c:v>
                </c:pt>
                <c:pt idx="60282">
                  <c:v>1.3562623411417001E-2</c:v>
                </c:pt>
                <c:pt idx="60283">
                  <c:v>1.35618820786476E-2</c:v>
                </c:pt>
                <c:pt idx="60284">
                  <c:v>1.3561305589973901E-2</c:v>
                </c:pt>
                <c:pt idx="60285">
                  <c:v>1.3560707680881001E-2</c:v>
                </c:pt>
                <c:pt idx="60286">
                  <c:v>1.3559978455305099E-2</c:v>
                </c:pt>
                <c:pt idx="60287">
                  <c:v>1.3559379614889599E-2</c:v>
                </c:pt>
                <c:pt idx="60288">
                  <c:v>1.3558780774474101E-2</c:v>
                </c:pt>
                <c:pt idx="60289">
                  <c:v>1.35580729693174E-2</c:v>
                </c:pt>
                <c:pt idx="60290">
                  <c:v>1.35574629530311E-2</c:v>
                </c:pt>
                <c:pt idx="60291">
                  <c:v>1.3556870631873601E-2</c:v>
                </c:pt>
                <c:pt idx="60292">
                  <c:v>1.35561898350716E-2</c:v>
                </c:pt>
                <c:pt idx="60293">
                  <c:v>1.35555751621723E-2</c:v>
                </c:pt>
                <c:pt idx="60294">
                  <c:v>1.3554990291595501E-2</c:v>
                </c:pt>
                <c:pt idx="60295">
                  <c:v>1.35543337091804E-2</c:v>
                </c:pt>
                <c:pt idx="60296">
                  <c:v>1.3553719967603701E-2</c:v>
                </c:pt>
                <c:pt idx="60297">
                  <c:v>1.3553130440414E-2</c:v>
                </c:pt>
                <c:pt idx="60298">
                  <c:v>1.35524980723858E-2</c:v>
                </c:pt>
                <c:pt idx="60299">
                  <c:v>1.3551888056099399E-2</c:v>
                </c:pt>
                <c:pt idx="60300">
                  <c:v>1.3551300391554799E-2</c:v>
                </c:pt>
                <c:pt idx="60301">
                  <c:v>1.3550684787332999E-2</c:v>
                </c:pt>
                <c:pt idx="60302">
                  <c:v>1.3550085015594999E-2</c:v>
                </c:pt>
                <c:pt idx="60303">
                  <c:v>1.3549503870308399E-2</c:v>
                </c:pt>
                <c:pt idx="60304">
                  <c:v>1.35489236563444E-2</c:v>
                </c:pt>
                <c:pt idx="60305">
                  <c:v>1.3548356480896501E-2</c:v>
                </c:pt>
                <c:pt idx="60306">
                  <c:v>1.35478004813194E-2</c:v>
                </c:pt>
                <c:pt idx="60307">
                  <c:v>1.35472379624844E-2</c:v>
                </c:pt>
                <c:pt idx="60308">
                  <c:v>1.35466838255525E-2</c:v>
                </c:pt>
                <c:pt idx="60309">
                  <c:v>1.35461362078786E-2</c:v>
                </c:pt>
                <c:pt idx="60310">
                  <c:v>1.3545589521527301E-2</c:v>
                </c:pt>
                <c:pt idx="60311">
                  <c:v>1.3545047491788901E-2</c:v>
                </c:pt>
                <c:pt idx="60312">
                  <c:v>1.35445119813085E-2</c:v>
                </c:pt>
                <c:pt idx="60313">
                  <c:v>1.35439746081829E-2</c:v>
                </c:pt>
                <c:pt idx="60314">
                  <c:v>1.3543443754315401E-2</c:v>
                </c:pt>
                <c:pt idx="60315">
                  <c:v>1.3542916625738101E-2</c:v>
                </c:pt>
                <c:pt idx="60316">
                  <c:v>1.3542391359806101E-2</c:v>
                </c:pt>
                <c:pt idx="60317">
                  <c:v>1.3541867956519099E-2</c:v>
                </c:pt>
                <c:pt idx="60318">
                  <c:v>1.3541349209845101E-2</c:v>
                </c:pt>
                <c:pt idx="60319">
                  <c:v>1.3540836982429E-2</c:v>
                </c:pt>
                <c:pt idx="60320">
                  <c:v>1.35403228923678E-2</c:v>
                </c:pt>
                <c:pt idx="60321">
                  <c:v>1.3539812527597001E-2</c:v>
                </c:pt>
                <c:pt idx="60322">
                  <c:v>1.35393096134067E-2</c:v>
                </c:pt>
                <c:pt idx="60323">
                  <c:v>1.35388458147645E-2</c:v>
                </c:pt>
                <c:pt idx="60324">
                  <c:v>1.3538391329348099E-2</c:v>
                </c:pt>
                <c:pt idx="60325">
                  <c:v>1.35379489511251E-2</c:v>
                </c:pt>
                <c:pt idx="60326">
                  <c:v>1.35375075042248E-2</c:v>
                </c:pt>
                <c:pt idx="60327">
                  <c:v>1.3537071645259901E-2</c:v>
                </c:pt>
                <c:pt idx="60328">
                  <c:v>1.3536639511585199E-2</c:v>
                </c:pt>
                <c:pt idx="60329">
                  <c:v>1.3536214828491201E-2</c:v>
                </c:pt>
                <c:pt idx="60330">
                  <c:v>1.3535788282752001E-2</c:v>
                </c:pt>
                <c:pt idx="60331">
                  <c:v>1.35353729128838E-2</c:v>
                </c:pt>
                <c:pt idx="60332">
                  <c:v>1.35349621996284E-2</c:v>
                </c:pt>
                <c:pt idx="60333">
                  <c:v>1.35345486924052E-2</c:v>
                </c:pt>
                <c:pt idx="60334">
                  <c:v>1.35341417044401E-2</c:v>
                </c:pt>
                <c:pt idx="60335">
                  <c:v>1.3533740304410499E-2</c:v>
                </c:pt>
                <c:pt idx="60336">
                  <c:v>1.3533337041735699E-2</c:v>
                </c:pt>
                <c:pt idx="60337">
                  <c:v>1.3532942160964E-2</c:v>
                </c:pt>
                <c:pt idx="60338">
                  <c:v>1.3532548211515E-2</c:v>
                </c:pt>
                <c:pt idx="60339">
                  <c:v>1.3532153330743301E-2</c:v>
                </c:pt>
                <c:pt idx="60340">
                  <c:v>1.35317649692297E-2</c:v>
                </c:pt>
                <c:pt idx="60341">
                  <c:v>1.3531381264329E-2</c:v>
                </c:pt>
                <c:pt idx="60342">
                  <c:v>1.35309956967831E-2</c:v>
                </c:pt>
                <c:pt idx="60343">
                  <c:v>1.35306147858501E-2</c:v>
                </c:pt>
                <c:pt idx="60344">
                  <c:v>1.3530233874917001E-2</c:v>
                </c:pt>
                <c:pt idx="60345">
                  <c:v>1.3529918156564199E-2</c:v>
                </c:pt>
                <c:pt idx="60346">
                  <c:v>1.3529609888792E-2</c:v>
                </c:pt>
                <c:pt idx="60347">
                  <c:v>1.3529306277632699E-2</c:v>
                </c:pt>
                <c:pt idx="60348">
                  <c:v>1.3529002666473401E-2</c:v>
                </c:pt>
                <c:pt idx="60349">
                  <c:v>1.35287092998624E-2</c:v>
                </c:pt>
                <c:pt idx="60350">
                  <c:v>1.3528420589864301E-2</c:v>
                </c:pt>
                <c:pt idx="60351">
                  <c:v>1.3528130017221E-2</c:v>
                </c:pt>
                <c:pt idx="60352">
                  <c:v>1.35278487578034E-2</c:v>
                </c:pt>
                <c:pt idx="60353">
                  <c:v>1.35275647044182E-2</c:v>
                </c:pt>
                <c:pt idx="60354">
                  <c:v>1.35272899642587E-2</c:v>
                </c:pt>
                <c:pt idx="60355">
                  <c:v>1.3527013361454E-2</c:v>
                </c:pt>
                <c:pt idx="60356">
                  <c:v>1.35267414152622E-2</c:v>
                </c:pt>
                <c:pt idx="60357">
                  <c:v>1.35264731943607E-2</c:v>
                </c:pt>
                <c:pt idx="60358">
                  <c:v>1.3526205904781799E-2</c:v>
                </c:pt>
                <c:pt idx="60359">
                  <c:v>1.35259414091706E-2</c:v>
                </c:pt>
                <c:pt idx="60360">
                  <c:v>1.3525677844881999E-2</c:v>
                </c:pt>
                <c:pt idx="60361">
                  <c:v>1.35254133492708E-2</c:v>
                </c:pt>
                <c:pt idx="60362">
                  <c:v>1.35251581668854E-2</c:v>
                </c:pt>
                <c:pt idx="60363">
                  <c:v>1.3524901121854799E-2</c:v>
                </c:pt>
                <c:pt idx="60364">
                  <c:v>1.35246440768242E-2</c:v>
                </c:pt>
                <c:pt idx="60365">
                  <c:v>1.35243907570839E-2</c:v>
                </c:pt>
                <c:pt idx="60366">
                  <c:v>1.3524137437343599E-2</c:v>
                </c:pt>
                <c:pt idx="60367">
                  <c:v>1.35238859802485E-2</c:v>
                </c:pt>
                <c:pt idx="60368">
                  <c:v>1.3523637317120999E-2</c:v>
                </c:pt>
                <c:pt idx="60369">
                  <c:v>1.3523387722671001E-2</c:v>
                </c:pt>
                <c:pt idx="60370">
                  <c:v>1.35231409221888E-2</c:v>
                </c:pt>
                <c:pt idx="60371">
                  <c:v>1.35228959843516E-2</c:v>
                </c:pt>
                <c:pt idx="60372">
                  <c:v>1.3522651046514501E-2</c:v>
                </c:pt>
                <c:pt idx="60373">
                  <c:v>1.352240704E-2</c:v>
                </c:pt>
                <c:pt idx="60374">
                  <c:v>1.3522166758775701E-2</c:v>
                </c:pt>
                <c:pt idx="60375">
                  <c:v>1.35219255462289E-2</c:v>
                </c:pt>
                <c:pt idx="60376">
                  <c:v>1.35216852650046E-2</c:v>
                </c:pt>
                <c:pt idx="60377">
                  <c:v>1.35214868932962E-2</c:v>
                </c:pt>
                <c:pt idx="60378">
                  <c:v>1.3521299697458701E-2</c:v>
                </c:pt>
                <c:pt idx="60379">
                  <c:v>1.35211292654276E-2</c:v>
                </c:pt>
                <c:pt idx="60380">
                  <c:v>1.3520956970751299E-2</c:v>
                </c:pt>
                <c:pt idx="60381">
                  <c:v>1.3520784676075001E-2</c:v>
                </c:pt>
                <c:pt idx="60382">
                  <c:v>1.3520617038011599E-2</c:v>
                </c:pt>
                <c:pt idx="60383">
                  <c:v>1.3520452193915801E-2</c:v>
                </c:pt>
                <c:pt idx="60384">
                  <c:v>1.3520287349820101E-2</c:v>
                </c:pt>
                <c:pt idx="60385">
                  <c:v>1.3520126231014701E-2</c:v>
                </c:pt>
                <c:pt idx="60386">
                  <c:v>1.35199697688222E-2</c:v>
                </c:pt>
                <c:pt idx="60387">
                  <c:v>1.35198077186942E-2</c:v>
                </c:pt>
                <c:pt idx="60388">
                  <c:v>1.35196531191468E-2</c:v>
                </c:pt>
                <c:pt idx="60389">
                  <c:v>1.3519499450922E-2</c:v>
                </c:pt>
                <c:pt idx="60390">
                  <c:v>1.35193439200521E-2</c:v>
                </c:pt>
                <c:pt idx="60391">
                  <c:v>1.3519194908440099E-2</c:v>
                </c:pt>
                <c:pt idx="60392">
                  <c:v>1.35190449655056E-2</c:v>
                </c:pt>
                <c:pt idx="60393">
                  <c:v>1.35188940912485E-2</c:v>
                </c:pt>
                <c:pt idx="60394">
                  <c:v>1.35187460109592E-2</c:v>
                </c:pt>
                <c:pt idx="60395">
                  <c:v>1.35185969993472E-2</c:v>
                </c:pt>
                <c:pt idx="60396">
                  <c:v>1.35184498503804E-2</c:v>
                </c:pt>
                <c:pt idx="60397">
                  <c:v>1.3518303632736201E-2</c:v>
                </c:pt>
                <c:pt idx="60398">
                  <c:v>1.3518159277737101E-2</c:v>
                </c:pt>
                <c:pt idx="60399">
                  <c:v>1.35180149227381E-2</c:v>
                </c:pt>
                <c:pt idx="60400">
                  <c:v>1.3517870567738999E-2</c:v>
                </c:pt>
                <c:pt idx="60401">
                  <c:v>1.3517728075385101E-2</c:v>
                </c:pt>
                <c:pt idx="60402">
                  <c:v>1.3517583720386001E-2</c:v>
                </c:pt>
                <c:pt idx="60403">
                  <c:v>1.3517439365386999E-2</c:v>
                </c:pt>
                <c:pt idx="60404">
                  <c:v>1.3517301529645901E-2</c:v>
                </c:pt>
                <c:pt idx="60405">
                  <c:v>1.35171581059694E-2</c:v>
                </c:pt>
                <c:pt idx="60406">
                  <c:v>1.35170184075832E-2</c:v>
                </c:pt>
                <c:pt idx="60407">
                  <c:v>1.3516878709196999E-2</c:v>
                </c:pt>
                <c:pt idx="60408">
                  <c:v>1.35167380794883E-2</c:v>
                </c:pt>
                <c:pt idx="60409">
                  <c:v>1.35165993124247E-2</c:v>
                </c:pt>
                <c:pt idx="60410">
                  <c:v>1.3516460545361E-2</c:v>
                </c:pt>
                <c:pt idx="60411">
                  <c:v>1.35163236409426E-2</c:v>
                </c:pt>
                <c:pt idx="60412">
                  <c:v>1.3516182079911201E-2</c:v>
                </c:pt>
                <c:pt idx="60413">
                  <c:v>1.3516044244170199E-2</c:v>
                </c:pt>
                <c:pt idx="60414">
                  <c:v>1.3515910133719399E-2</c:v>
                </c:pt>
                <c:pt idx="60415">
                  <c:v>1.3515773229301E-2</c:v>
                </c:pt>
                <c:pt idx="60416">
                  <c:v>1.35156344622374E-2</c:v>
                </c:pt>
                <c:pt idx="60417">
                  <c:v>1.3515499420464001E-2</c:v>
                </c:pt>
                <c:pt idx="60418">
                  <c:v>1.3515361584722999E-2</c:v>
                </c:pt>
                <c:pt idx="60419">
                  <c:v>1.3515226542949701E-2</c:v>
                </c:pt>
                <c:pt idx="60420">
                  <c:v>1.35150933638215E-2</c:v>
                </c:pt>
                <c:pt idx="60421">
                  <c:v>1.35149573907256E-2</c:v>
                </c:pt>
                <c:pt idx="60422">
                  <c:v>1.3514824211597399E-2</c:v>
                </c:pt>
                <c:pt idx="60423">
                  <c:v>1.35146901011467E-2</c:v>
                </c:pt>
                <c:pt idx="60424">
                  <c:v>1.3514554128050801E-2</c:v>
                </c:pt>
                <c:pt idx="60425">
                  <c:v>1.35144218802452E-2</c:v>
                </c:pt>
                <c:pt idx="60426">
                  <c:v>1.3514287769794501E-2</c:v>
                </c:pt>
                <c:pt idx="60427">
                  <c:v>1.35141536593437E-2</c:v>
                </c:pt>
                <c:pt idx="60428">
                  <c:v>1.3514023274183299E-2</c:v>
                </c:pt>
                <c:pt idx="60429">
                  <c:v>1.3513889163732499E-2</c:v>
                </c:pt>
                <c:pt idx="60430">
                  <c:v>1.35137569159269E-2</c:v>
                </c:pt>
                <c:pt idx="60431">
                  <c:v>1.35136274620891E-2</c:v>
                </c:pt>
                <c:pt idx="60432">
                  <c:v>1.35134942829609E-2</c:v>
                </c:pt>
                <c:pt idx="60433">
                  <c:v>1.3513363897800499E-2</c:v>
                </c:pt>
                <c:pt idx="60434">
                  <c:v>1.35132325813174E-2</c:v>
                </c:pt>
                <c:pt idx="60435">
                  <c:v>1.35131003335118E-2</c:v>
                </c:pt>
                <c:pt idx="60436">
                  <c:v>1.3512969948351401E-2</c:v>
                </c:pt>
                <c:pt idx="60437">
                  <c:v>1.3512838631868401E-2</c:v>
                </c:pt>
                <c:pt idx="60438">
                  <c:v>1.3512708246707901E-2</c:v>
                </c:pt>
                <c:pt idx="60439">
                  <c:v>1.3512580655515199E-2</c:v>
                </c:pt>
                <c:pt idx="60440">
                  <c:v>1.35124539956451E-2</c:v>
                </c:pt>
                <c:pt idx="60441">
                  <c:v>1.3512320816516901E-2</c:v>
                </c:pt>
                <c:pt idx="60442">
                  <c:v>1.3512193225324201E-2</c:v>
                </c:pt>
                <c:pt idx="60443">
                  <c:v>1.35120656341314E-2</c:v>
                </c:pt>
                <c:pt idx="60444">
                  <c:v>1.3511938042938701E-2</c:v>
                </c:pt>
                <c:pt idx="60445">
                  <c:v>1.35118076577783E-2</c:v>
                </c:pt>
                <c:pt idx="60446">
                  <c:v>1.3511679135263001E-2</c:v>
                </c:pt>
                <c:pt idx="60447">
                  <c:v>1.3511555269360501E-2</c:v>
                </c:pt>
                <c:pt idx="60448">
                  <c:v>1.35114500299096E-2</c:v>
                </c:pt>
                <c:pt idx="60449">
                  <c:v>1.3511345721781301E-2</c:v>
                </c:pt>
                <c:pt idx="60450">
                  <c:v>1.35112544521689E-2</c:v>
                </c:pt>
                <c:pt idx="60451">
                  <c:v>1.3511154800653499E-2</c:v>
                </c:pt>
                <c:pt idx="60452">
                  <c:v>1.35110449045897E-2</c:v>
                </c:pt>
                <c:pt idx="60453">
                  <c:v>1.35109517723322E-2</c:v>
                </c:pt>
                <c:pt idx="60454">
                  <c:v>1.3510849326848999E-2</c:v>
                </c:pt>
                <c:pt idx="60455">
                  <c:v>1.3510741293430301E-2</c:v>
                </c:pt>
                <c:pt idx="60456">
                  <c:v>1.3510647229850299E-2</c:v>
                </c:pt>
                <c:pt idx="60457">
                  <c:v>1.35105391964316E-2</c:v>
                </c:pt>
                <c:pt idx="60458">
                  <c:v>1.35104367509484E-2</c:v>
                </c:pt>
                <c:pt idx="60459">
                  <c:v>1.35103389620781E-2</c:v>
                </c:pt>
                <c:pt idx="60460">
                  <c:v>1.35102327913046E-2</c:v>
                </c:pt>
                <c:pt idx="60461">
                  <c:v>1.35101266205311E-2</c:v>
                </c:pt>
                <c:pt idx="60462">
                  <c:v>1.35100297629833E-2</c:v>
                </c:pt>
                <c:pt idx="60463">
                  <c:v>1.3509925454855E-2</c:v>
                </c:pt>
                <c:pt idx="60464">
                  <c:v>1.35098220780492E-2</c:v>
                </c:pt>
                <c:pt idx="60465">
                  <c:v>1.35097205638886E-2</c:v>
                </c:pt>
                <c:pt idx="60466">
                  <c:v>1.35096199810505E-2</c:v>
                </c:pt>
                <c:pt idx="60467">
                  <c:v>1.35095156729221E-2</c:v>
                </c:pt>
                <c:pt idx="60468">
                  <c:v>1.35094141587615E-2</c:v>
                </c:pt>
                <c:pt idx="60469">
                  <c:v>1.3509312644600899E-2</c:v>
                </c:pt>
                <c:pt idx="60470">
                  <c:v>1.3509208336472499E-2</c:v>
                </c:pt>
                <c:pt idx="60471">
                  <c:v>1.35091077536345E-2</c:v>
                </c:pt>
                <c:pt idx="60472">
                  <c:v>1.3509006239473801E-2</c:v>
                </c:pt>
                <c:pt idx="60473">
                  <c:v>1.3508902862667999E-2</c:v>
                </c:pt>
                <c:pt idx="60474">
                  <c:v>1.35088004171848E-2</c:v>
                </c:pt>
                <c:pt idx="60475">
                  <c:v>1.3508699834346801E-2</c:v>
                </c:pt>
                <c:pt idx="60476">
                  <c:v>1.3508599251508701E-2</c:v>
                </c:pt>
                <c:pt idx="60477">
                  <c:v>1.35084940120578E-2</c:v>
                </c:pt>
                <c:pt idx="60478">
                  <c:v>1.35083962231875E-2</c:v>
                </c:pt>
                <c:pt idx="60479">
                  <c:v>1.3508290983736499E-2</c:v>
                </c:pt>
                <c:pt idx="60480">
                  <c:v>1.3508191332221E-2</c:v>
                </c:pt>
                <c:pt idx="60481">
                  <c:v>1.35080860927701E-2</c:v>
                </c:pt>
                <c:pt idx="60482">
                  <c:v>1.35079864412546E-2</c:v>
                </c:pt>
                <c:pt idx="60483">
                  <c:v>1.3507885858416601E-2</c:v>
                </c:pt>
                <c:pt idx="60484">
                  <c:v>1.35077843442559E-2</c:v>
                </c:pt>
                <c:pt idx="60485">
                  <c:v>1.35076828300953E-2</c:v>
                </c:pt>
                <c:pt idx="60486">
                  <c:v>1.35075831785798E-2</c:v>
                </c:pt>
                <c:pt idx="60487">
                  <c:v>1.35074900463224E-2</c:v>
                </c:pt>
                <c:pt idx="60488">
                  <c:v>1.3507388532161701E-2</c:v>
                </c:pt>
                <c:pt idx="60489">
                  <c:v>1.3507288880646199E-2</c:v>
                </c:pt>
                <c:pt idx="60490">
                  <c:v>1.35071845725179E-2</c:v>
                </c:pt>
                <c:pt idx="60491">
                  <c:v>1.35070951655507E-2</c:v>
                </c:pt>
                <c:pt idx="60492">
                  <c:v>1.35069899260998E-2</c:v>
                </c:pt>
                <c:pt idx="60493">
                  <c:v>1.3506892137229399E-2</c:v>
                </c:pt>
                <c:pt idx="60494">
                  <c:v>1.35067794471979E-2</c:v>
                </c:pt>
                <c:pt idx="60495">
                  <c:v>1.35066844522953E-2</c:v>
                </c:pt>
                <c:pt idx="60496">
                  <c:v>1.3506585732102399E-2</c:v>
                </c:pt>
                <c:pt idx="60497">
                  <c:v>1.3506485149264299E-2</c:v>
                </c:pt>
                <c:pt idx="60498">
                  <c:v>1.35063854977489E-2</c:v>
                </c:pt>
                <c:pt idx="60499">
                  <c:v>1.35062886402011E-2</c:v>
                </c:pt>
                <c:pt idx="60500">
                  <c:v>1.3506188057363E-2</c:v>
                </c:pt>
                <c:pt idx="60501">
                  <c:v>1.35060884058476E-2</c:v>
                </c:pt>
                <c:pt idx="60502">
                  <c:v>1.3505986891686901E-2</c:v>
                </c:pt>
                <c:pt idx="60503">
                  <c:v>1.35058900341392E-2</c:v>
                </c:pt>
                <c:pt idx="60504">
                  <c:v>1.3505795970559099E-2</c:v>
                </c:pt>
                <c:pt idx="60505">
                  <c:v>1.3505697250366201E-2</c:v>
                </c:pt>
                <c:pt idx="60506">
                  <c:v>1.3505594804883E-2</c:v>
                </c:pt>
                <c:pt idx="60507">
                  <c:v>1.35054932907224E-2</c:v>
                </c:pt>
                <c:pt idx="60508">
                  <c:v>1.35053964331746E-2</c:v>
                </c:pt>
                <c:pt idx="60509">
                  <c:v>1.3505297712981699E-2</c:v>
                </c:pt>
                <c:pt idx="60510">
                  <c:v>1.3505206443369401E-2</c:v>
                </c:pt>
                <c:pt idx="60511">
                  <c:v>1.35051067918539E-2</c:v>
                </c:pt>
                <c:pt idx="60512">
                  <c:v>1.35050090029836E-2</c:v>
                </c:pt>
                <c:pt idx="60513">
                  <c:v>1.35049019008875E-2</c:v>
                </c:pt>
                <c:pt idx="60514">
                  <c:v>1.35048218071461E-2</c:v>
                </c:pt>
                <c:pt idx="60515">
                  <c:v>1.3504706323146799E-2</c:v>
                </c:pt>
                <c:pt idx="60516">
                  <c:v>1.35046169161797E-2</c:v>
                </c:pt>
                <c:pt idx="60517">
                  <c:v>1.35045144706965E-2</c:v>
                </c:pt>
                <c:pt idx="60518">
                  <c:v>1.3504414819181E-2</c:v>
                </c:pt>
                <c:pt idx="60519">
                  <c:v>1.35043310001493E-2</c:v>
                </c:pt>
                <c:pt idx="60520">
                  <c:v>1.35042229667306E-2</c:v>
                </c:pt>
                <c:pt idx="60521">
                  <c:v>1.35041363537312E-2</c:v>
                </c:pt>
                <c:pt idx="60522">
                  <c:v>1.3504023663699599E-2</c:v>
                </c:pt>
                <c:pt idx="60523">
                  <c:v>1.3503935188055E-2</c:v>
                </c:pt>
                <c:pt idx="60524">
                  <c:v>1.35038271546364E-2</c:v>
                </c:pt>
                <c:pt idx="60525">
                  <c:v>1.35037349537015E-2</c:v>
                </c:pt>
                <c:pt idx="60526">
                  <c:v>1.3503636233508601E-2</c:v>
                </c:pt>
                <c:pt idx="60527">
                  <c:v>1.3503534719348001E-2</c:v>
                </c:pt>
                <c:pt idx="60528">
                  <c:v>1.35034406557679E-2</c:v>
                </c:pt>
                <c:pt idx="60529">
                  <c:v>1.3503343798220199E-2</c:v>
                </c:pt>
                <c:pt idx="60530">
                  <c:v>1.35032562538981E-2</c:v>
                </c:pt>
                <c:pt idx="60531">
                  <c:v>1.35031472891569E-2</c:v>
                </c:pt>
                <c:pt idx="60532">
                  <c:v>1.35030560195446E-2</c:v>
                </c:pt>
                <c:pt idx="60533">
                  <c:v>1.35029526427388E-2</c:v>
                </c:pt>
                <c:pt idx="60534">
                  <c:v>1.35028613731265E-2</c:v>
                </c:pt>
                <c:pt idx="60535">
                  <c:v>1.35027598589659E-2</c:v>
                </c:pt>
                <c:pt idx="60536">
                  <c:v>1.35026602074504E-2</c:v>
                </c:pt>
                <c:pt idx="60537">
                  <c:v>1.3502568006515499E-2</c:v>
                </c:pt>
                <c:pt idx="60538">
                  <c:v>1.35024655610323E-2</c:v>
                </c:pt>
                <c:pt idx="60539">
                  <c:v>1.35023705661297E-2</c:v>
                </c:pt>
                <c:pt idx="60540">
                  <c:v>1.35022737085819E-2</c:v>
                </c:pt>
                <c:pt idx="60541">
                  <c:v>1.35021721944213E-2</c:v>
                </c:pt>
                <c:pt idx="60542">
                  <c:v>1.3502085581421901E-2</c:v>
                </c:pt>
                <c:pt idx="60543">
                  <c:v>1.3501983135938599E-2</c:v>
                </c:pt>
                <c:pt idx="60544">
                  <c:v>1.3501887209713501E-2</c:v>
                </c:pt>
                <c:pt idx="60545">
                  <c:v>1.3501790352165701E-2</c:v>
                </c:pt>
                <c:pt idx="60546">
                  <c:v>1.3501689769327601E-2</c:v>
                </c:pt>
                <c:pt idx="60547">
                  <c:v>1.35015938431025E-2</c:v>
                </c:pt>
                <c:pt idx="60548">
                  <c:v>1.3501504436135301E-2</c:v>
                </c:pt>
                <c:pt idx="60549">
                  <c:v>1.35014019906521E-2</c:v>
                </c:pt>
                <c:pt idx="60550">
                  <c:v>1.35013116523623E-2</c:v>
                </c:pt>
                <c:pt idx="60551">
                  <c:v>1.35012101382017E-2</c:v>
                </c:pt>
                <c:pt idx="60552">
                  <c:v>1.35011160746217E-2</c:v>
                </c:pt>
                <c:pt idx="60553">
                  <c:v>1.3501018285751299E-2</c:v>
                </c:pt>
                <c:pt idx="60554">
                  <c:v>1.35009214282036E-2</c:v>
                </c:pt>
                <c:pt idx="60555">
                  <c:v>1.35008282959461E-2</c:v>
                </c:pt>
                <c:pt idx="60556">
                  <c:v>1.3500738888979E-2</c:v>
                </c:pt>
                <c:pt idx="60557">
                  <c:v>1.35006522759795E-2</c:v>
                </c:pt>
                <c:pt idx="60558">
                  <c:v>1.35005386546254E-2</c:v>
                </c:pt>
                <c:pt idx="60559">
                  <c:v>1.35004566982389E-2</c:v>
                </c:pt>
                <c:pt idx="60560">
                  <c:v>1.35003505274653E-2</c:v>
                </c:pt>
                <c:pt idx="60561">
                  <c:v>1.3500263914465901E-2</c:v>
                </c:pt>
                <c:pt idx="60562">
                  <c:v>1.35001633316279E-2</c:v>
                </c:pt>
                <c:pt idx="60563">
                  <c:v>1.35000646114349E-2</c:v>
                </c:pt>
                <c:pt idx="60564">
                  <c:v>1.34999724105001E-2</c:v>
                </c:pt>
                <c:pt idx="60565">
                  <c:v>1.34998736903071E-2</c:v>
                </c:pt>
                <c:pt idx="60566">
                  <c:v>1.3499775901436801E-2</c:v>
                </c:pt>
                <c:pt idx="60567">
                  <c:v>1.3499681837856801E-2</c:v>
                </c:pt>
                <c:pt idx="60568">
                  <c:v>1.34995831176639E-2</c:v>
                </c:pt>
                <c:pt idx="60569">
                  <c:v>1.34994946420193E-2</c:v>
                </c:pt>
                <c:pt idx="60570">
                  <c:v>1.3499393127858601E-2</c:v>
                </c:pt>
                <c:pt idx="60571">
                  <c:v>1.3499305583536601E-2</c:v>
                </c:pt>
                <c:pt idx="60572">
                  <c:v>1.3499201275408299E-2</c:v>
                </c:pt>
                <c:pt idx="60573">
                  <c:v>1.3499108143150799E-2</c:v>
                </c:pt>
                <c:pt idx="60574">
                  <c:v>1.34990122169256E-2</c:v>
                </c:pt>
                <c:pt idx="60575">
                  <c:v>1.3498923741281E-2</c:v>
                </c:pt>
                <c:pt idx="60576">
                  <c:v>1.34988268837333E-2</c:v>
                </c:pt>
                <c:pt idx="60577">
                  <c:v>1.34987318888307E-2</c:v>
                </c:pt>
                <c:pt idx="60578">
                  <c:v>1.3498634099960299E-2</c:v>
                </c:pt>
                <c:pt idx="60579">
                  <c:v>1.34985409677029E-2</c:v>
                </c:pt>
                <c:pt idx="60580">
                  <c:v>1.3498447835445401E-2</c:v>
                </c:pt>
                <c:pt idx="60581">
                  <c:v>1.34983519092202E-2</c:v>
                </c:pt>
                <c:pt idx="60582">
                  <c:v>1.3498260639607899E-2</c:v>
                </c:pt>
                <c:pt idx="60583">
                  <c:v>1.34981703013182E-2</c:v>
                </c:pt>
                <c:pt idx="60584">
                  <c:v>1.3498080894351E-2</c:v>
                </c:pt>
                <c:pt idx="60585">
                  <c:v>1.34979756549001E-2</c:v>
                </c:pt>
                <c:pt idx="60586">
                  <c:v>1.3497889973223201E-2</c:v>
                </c:pt>
                <c:pt idx="60587">
                  <c:v>1.34977912530303E-2</c:v>
                </c:pt>
                <c:pt idx="60588">
                  <c:v>1.34977027773857E-2</c:v>
                </c:pt>
                <c:pt idx="60589">
                  <c:v>1.34976021945477E-2</c:v>
                </c:pt>
                <c:pt idx="60590">
                  <c:v>1.3497507199645001E-2</c:v>
                </c:pt>
                <c:pt idx="60591">
                  <c:v>1.3497423380613299E-2</c:v>
                </c:pt>
                <c:pt idx="60592">
                  <c:v>1.3497325591742999E-2</c:v>
                </c:pt>
                <c:pt idx="60593">
                  <c:v>1.34972454980016E-2</c:v>
                </c:pt>
                <c:pt idx="60594">
                  <c:v>1.3497132807970101E-2</c:v>
                </c:pt>
                <c:pt idx="60595">
                  <c:v>1.34970489889383E-2</c:v>
                </c:pt>
                <c:pt idx="60596">
                  <c:v>1.34969437494874E-2</c:v>
                </c:pt>
                <c:pt idx="60597">
                  <c:v>1.34968589991331E-2</c:v>
                </c:pt>
                <c:pt idx="60598">
                  <c:v>1.34967621415854E-2</c:v>
                </c:pt>
                <c:pt idx="60599">
                  <c:v>1.3496664352715E-2</c:v>
                </c:pt>
                <c:pt idx="60600">
                  <c:v>1.34965777397156E-2</c:v>
                </c:pt>
                <c:pt idx="60601">
                  <c:v>1.3496480882167801E-2</c:v>
                </c:pt>
                <c:pt idx="60602">
                  <c:v>1.34963979944587E-2</c:v>
                </c:pt>
                <c:pt idx="60603">
                  <c:v>1.34962918236852E-2</c:v>
                </c:pt>
                <c:pt idx="60604">
                  <c:v>1.34962042793632E-2</c:v>
                </c:pt>
                <c:pt idx="60605">
                  <c:v>1.3496100902557401E-2</c:v>
                </c:pt>
                <c:pt idx="60606">
                  <c:v>1.34960189461708E-2</c:v>
                </c:pt>
                <c:pt idx="60607">
                  <c:v>1.3495922088623101E-2</c:v>
                </c:pt>
                <c:pt idx="60608">
                  <c:v>1.3495823368430099E-2</c:v>
                </c:pt>
                <c:pt idx="60609">
                  <c:v>1.34957395493984E-2</c:v>
                </c:pt>
                <c:pt idx="60610">
                  <c:v>1.3495644554495799E-2</c:v>
                </c:pt>
                <c:pt idx="60611">
                  <c:v>1.34955616667867E-2</c:v>
                </c:pt>
                <c:pt idx="60612">
                  <c:v>1.3495456427335699E-2</c:v>
                </c:pt>
                <c:pt idx="60613">
                  <c:v>1.34953763335943E-2</c:v>
                </c:pt>
                <c:pt idx="60614">
                  <c:v>1.3495267368853101E-2</c:v>
                </c:pt>
                <c:pt idx="60615">
                  <c:v>1.34951816871762E-2</c:v>
                </c:pt>
                <c:pt idx="60616">
                  <c:v>1.3495086692273599E-2</c:v>
                </c:pt>
                <c:pt idx="60617">
                  <c:v>1.34949907660484E-2</c:v>
                </c:pt>
                <c:pt idx="60618">
                  <c:v>1.34949125349522E-2</c:v>
                </c:pt>
                <c:pt idx="60619">
                  <c:v>1.3494811020791499E-2</c:v>
                </c:pt>
                <c:pt idx="60620">
                  <c:v>1.3494729064404999E-2</c:v>
                </c:pt>
                <c:pt idx="60621">
                  <c:v>1.3494621962308899E-2</c:v>
                </c:pt>
                <c:pt idx="60622">
                  <c:v>1.34945502504706E-2</c:v>
                </c:pt>
                <c:pt idx="60623">
                  <c:v>1.3494435697794E-2</c:v>
                </c:pt>
                <c:pt idx="60624">
                  <c:v>1.34943537414074E-2</c:v>
                </c:pt>
                <c:pt idx="60625">
                  <c:v>1.34942568838596E-2</c:v>
                </c:pt>
                <c:pt idx="60626">
                  <c:v>1.34941646829248E-2</c:v>
                </c:pt>
                <c:pt idx="60627">
                  <c:v>1.34940696880221E-2</c:v>
                </c:pt>
                <c:pt idx="60628">
                  <c:v>1.3493979349732401E-2</c:v>
                </c:pt>
                <c:pt idx="60629">
                  <c:v>1.3493886217474899E-2</c:v>
                </c:pt>
                <c:pt idx="60630">
                  <c:v>1.34938033297658E-2</c:v>
                </c:pt>
                <c:pt idx="60631">
                  <c:v>1.34937083348632E-2</c:v>
                </c:pt>
                <c:pt idx="60632">
                  <c:v>1.34936179965735E-2</c:v>
                </c:pt>
                <c:pt idx="60633">
                  <c:v>1.34935202077031E-2</c:v>
                </c:pt>
                <c:pt idx="60634">
                  <c:v>1.3493445701897099E-2</c:v>
                </c:pt>
                <c:pt idx="60635">
                  <c:v>1.34933385998011E-2</c:v>
                </c:pt>
                <c:pt idx="60636">
                  <c:v>1.34932519868016E-2</c:v>
                </c:pt>
                <c:pt idx="60637">
                  <c:v>1.34931579232216E-2</c:v>
                </c:pt>
                <c:pt idx="60638">
                  <c:v>1.34930768981576E-2</c:v>
                </c:pt>
                <c:pt idx="60639">
                  <c:v>1.3492974452674399E-2</c:v>
                </c:pt>
                <c:pt idx="60640">
                  <c:v>1.34928859770298E-2</c:v>
                </c:pt>
                <c:pt idx="60641">
                  <c:v>1.3492790050804599E-2</c:v>
                </c:pt>
                <c:pt idx="60642">
                  <c:v>1.3492709025740599E-2</c:v>
                </c:pt>
                <c:pt idx="60643">
                  <c:v>1.3492611236870299E-2</c:v>
                </c:pt>
                <c:pt idx="60644">
                  <c:v>1.34925218299031E-2</c:v>
                </c:pt>
                <c:pt idx="60645">
                  <c:v>1.34924277663231E-2</c:v>
                </c:pt>
                <c:pt idx="60646">
                  <c:v>1.3492349535226799E-2</c:v>
                </c:pt>
                <c:pt idx="60647">
                  <c:v>1.34922470897436E-2</c:v>
                </c:pt>
                <c:pt idx="60648">
                  <c:v>1.34921595454216E-2</c:v>
                </c:pt>
                <c:pt idx="60649">
                  <c:v>1.3492064550519E-2</c:v>
                </c:pt>
                <c:pt idx="60650">
                  <c:v>1.3491988182067901E-2</c:v>
                </c:pt>
                <c:pt idx="60651">
                  <c:v>1.3491884805262099E-2</c:v>
                </c:pt>
                <c:pt idx="60652">
                  <c:v>1.3491800054907801E-2</c:v>
                </c:pt>
                <c:pt idx="60653">
                  <c:v>1.3491702266037501E-2</c:v>
                </c:pt>
                <c:pt idx="60654">
                  <c:v>1.3491626828908899E-2</c:v>
                </c:pt>
                <c:pt idx="60655">
                  <c:v>1.34915243834257E-2</c:v>
                </c:pt>
                <c:pt idx="60656">
                  <c:v>1.3491440564394001E-2</c:v>
                </c:pt>
                <c:pt idx="60657">
                  <c:v>1.3491340912878499E-2</c:v>
                </c:pt>
                <c:pt idx="60658">
                  <c:v>1.34912673383951E-2</c:v>
                </c:pt>
                <c:pt idx="60659">
                  <c:v>1.34911658242345E-2</c:v>
                </c:pt>
                <c:pt idx="60660">
                  <c:v>1.34910782799125E-2</c:v>
                </c:pt>
                <c:pt idx="60661">
                  <c:v>1.3490983285009899E-2</c:v>
                </c:pt>
                <c:pt idx="60662">
                  <c:v>1.3490909710526499E-2</c:v>
                </c:pt>
                <c:pt idx="60663">
                  <c:v>1.3490805402398101E-2</c:v>
                </c:pt>
                <c:pt idx="60664">
                  <c:v>1.34907206520438E-2</c:v>
                </c:pt>
                <c:pt idx="60665">
                  <c:v>1.34906256571412E-2</c:v>
                </c:pt>
                <c:pt idx="60666">
                  <c:v>1.3490550220012699E-2</c:v>
                </c:pt>
                <c:pt idx="60667">
                  <c:v>1.34904468432069E-2</c:v>
                </c:pt>
                <c:pt idx="60668">
                  <c:v>1.3490362092852599E-2</c:v>
                </c:pt>
                <c:pt idx="60669">
                  <c:v>1.3490265235304799E-2</c:v>
                </c:pt>
                <c:pt idx="60670">
                  <c:v>1.34901953861117E-2</c:v>
                </c:pt>
                <c:pt idx="60671">
                  <c:v>1.34900901466608E-2</c:v>
                </c:pt>
                <c:pt idx="60672">
                  <c:v>1.34900044649839E-2</c:v>
                </c:pt>
                <c:pt idx="60673">
                  <c:v>1.34899094700813E-2</c:v>
                </c:pt>
                <c:pt idx="60674">
                  <c:v>1.3489823788404499E-2</c:v>
                </c:pt>
                <c:pt idx="60675">
                  <c:v>1.3489732518792199E-2</c:v>
                </c:pt>
                <c:pt idx="60676">
                  <c:v>1.34896505624056E-2</c:v>
                </c:pt>
                <c:pt idx="60677">
                  <c:v>1.34895574301481E-2</c:v>
                </c:pt>
                <c:pt idx="60678">
                  <c:v>1.34894717484713E-2</c:v>
                </c:pt>
                <c:pt idx="60679">
                  <c:v>1.34893767535687E-2</c:v>
                </c:pt>
                <c:pt idx="60680">
                  <c:v>1.3489305973052999E-2</c:v>
                </c:pt>
                <c:pt idx="60681">
                  <c:v>1.34892025962472E-2</c:v>
                </c:pt>
                <c:pt idx="60682">
                  <c:v>1.34891225025058E-2</c:v>
                </c:pt>
                <c:pt idx="60683">
                  <c:v>1.3489025644958E-2</c:v>
                </c:pt>
                <c:pt idx="60684">
                  <c:v>1.3488953001797199E-2</c:v>
                </c:pt>
                <c:pt idx="60685">
                  <c:v>1.3488847762346301E-2</c:v>
                </c:pt>
                <c:pt idx="60686">
                  <c:v>1.3488764874637099E-2</c:v>
                </c:pt>
                <c:pt idx="60687">
                  <c:v>1.34886717423797E-2</c:v>
                </c:pt>
                <c:pt idx="60688">
                  <c:v>1.34885907173157E-2</c:v>
                </c:pt>
                <c:pt idx="60689">
                  <c:v>1.34884938597679E-2</c:v>
                </c:pt>
                <c:pt idx="60690">
                  <c:v>1.34884091094136E-2</c:v>
                </c:pt>
                <c:pt idx="60691">
                  <c:v>1.34883187711239E-2</c:v>
                </c:pt>
                <c:pt idx="60692">
                  <c:v>1.34882414713502E-2</c:v>
                </c:pt>
                <c:pt idx="60693">
                  <c:v>1.3488142751157299E-2</c:v>
                </c:pt>
                <c:pt idx="60694">
                  <c:v>1.3488061726093299E-2</c:v>
                </c:pt>
                <c:pt idx="60695">
                  <c:v>1.34879620745778E-2</c:v>
                </c:pt>
                <c:pt idx="60696">
                  <c:v>1.34878940880299E-2</c:v>
                </c:pt>
                <c:pt idx="60697">
                  <c:v>1.34877907112241E-2</c:v>
                </c:pt>
                <c:pt idx="60698">
                  <c:v>1.34877106174827E-2</c:v>
                </c:pt>
                <c:pt idx="60699">
                  <c:v>1.34876156225801E-2</c:v>
                </c:pt>
                <c:pt idx="60700">
                  <c:v>1.34875448420644E-2</c:v>
                </c:pt>
                <c:pt idx="60701">
                  <c:v>1.3487439602613499E-2</c:v>
                </c:pt>
                <c:pt idx="60702">
                  <c:v>1.34873567149043E-2</c:v>
                </c:pt>
                <c:pt idx="60703">
                  <c:v>1.3487265445291999E-2</c:v>
                </c:pt>
                <c:pt idx="60704">
                  <c:v>1.34871788322926E-2</c:v>
                </c:pt>
                <c:pt idx="60705">
                  <c:v>1.3487089425325401E-2</c:v>
                </c:pt>
                <c:pt idx="60706">
                  <c:v>1.34870084002614E-2</c:v>
                </c:pt>
                <c:pt idx="60707">
                  <c:v>1.3486918993294199E-2</c:v>
                </c:pt>
                <c:pt idx="60708">
                  <c:v>1.34868361055851E-2</c:v>
                </c:pt>
                <c:pt idx="60709">
                  <c:v>1.3486743904650199E-2</c:v>
                </c:pt>
                <c:pt idx="60710">
                  <c:v>1.3486659154295901E-2</c:v>
                </c:pt>
                <c:pt idx="60711">
                  <c:v>1.34865697473288E-2</c:v>
                </c:pt>
                <c:pt idx="60712">
                  <c:v>1.34864887222648E-2</c:v>
                </c:pt>
                <c:pt idx="60713">
                  <c:v>1.3486398383975E-2</c:v>
                </c:pt>
                <c:pt idx="60714">
                  <c:v>1.34863182902336E-2</c:v>
                </c:pt>
                <c:pt idx="60715">
                  <c:v>1.34862242266536E-2</c:v>
                </c:pt>
                <c:pt idx="60716">
                  <c:v>1.34861497208476E-2</c:v>
                </c:pt>
                <c:pt idx="60717">
                  <c:v>1.34860500693321E-2</c:v>
                </c:pt>
                <c:pt idx="60718">
                  <c:v>1.3485973700881001E-2</c:v>
                </c:pt>
                <c:pt idx="60719">
                  <c:v>1.34858787059784E-2</c:v>
                </c:pt>
                <c:pt idx="60720">
                  <c:v>1.34858032688499E-2</c:v>
                </c:pt>
                <c:pt idx="60721">
                  <c:v>1.3485703617334401E-2</c:v>
                </c:pt>
                <c:pt idx="60722">
                  <c:v>1.3485627248883299E-2</c:v>
                </c:pt>
                <c:pt idx="60723">
                  <c:v>1.34855322539806E-2</c:v>
                </c:pt>
                <c:pt idx="60724">
                  <c:v>1.34854577481747E-2</c:v>
                </c:pt>
                <c:pt idx="60725">
                  <c:v>1.34853608906269E-2</c:v>
                </c:pt>
                <c:pt idx="60726">
                  <c:v>1.34852789342403E-2</c:v>
                </c:pt>
                <c:pt idx="60727">
                  <c:v>1.34851848706603E-2</c:v>
                </c:pt>
                <c:pt idx="60728">
                  <c:v>1.34851150214672E-2</c:v>
                </c:pt>
                <c:pt idx="60729">
                  <c:v>1.3485015369951701E-2</c:v>
                </c:pt>
                <c:pt idx="60730">
                  <c:v>1.34849362075329E-2</c:v>
                </c:pt>
                <c:pt idx="60731">
                  <c:v>1.34848412126303E-2</c:v>
                </c:pt>
                <c:pt idx="60732">
                  <c:v>1.3484776951372599E-2</c:v>
                </c:pt>
                <c:pt idx="60733">
                  <c:v>1.3484672643244299E-2</c:v>
                </c:pt>
                <c:pt idx="60734">
                  <c:v>1.34845925495029E-2</c:v>
                </c:pt>
                <c:pt idx="60735">
                  <c:v>1.34845031425357E-2</c:v>
                </c:pt>
                <c:pt idx="60736">
                  <c:v>1.3484417460858799E-2</c:v>
                </c:pt>
                <c:pt idx="60737">
                  <c:v>1.34843336418271E-2</c:v>
                </c:pt>
                <c:pt idx="60738">
                  <c:v>1.3484250754118E-2</c:v>
                </c:pt>
                <c:pt idx="60739">
                  <c:v>1.34841622784734E-2</c:v>
                </c:pt>
                <c:pt idx="60740">
                  <c:v>1.34840831160545E-2</c:v>
                </c:pt>
                <c:pt idx="60741">
                  <c:v>1.34839955717325E-2</c:v>
                </c:pt>
                <c:pt idx="60742">
                  <c:v>1.3483908958733099E-2</c:v>
                </c:pt>
                <c:pt idx="60743">
                  <c:v>1.34838195517659E-2</c:v>
                </c:pt>
                <c:pt idx="60744">
                  <c:v>1.34837469086051E-2</c:v>
                </c:pt>
                <c:pt idx="60745">
                  <c:v>1.34836547076702E-2</c:v>
                </c:pt>
                <c:pt idx="60746">
                  <c:v>1.3483572751283699E-2</c:v>
                </c:pt>
                <c:pt idx="60747">
                  <c:v>1.34834814816713E-2</c:v>
                </c:pt>
                <c:pt idx="60748">
                  <c:v>1.34834162890911E-2</c:v>
                </c:pt>
                <c:pt idx="60749">
                  <c:v>1.34833147749305E-2</c:v>
                </c:pt>
                <c:pt idx="60750">
                  <c:v>1.34832374751568E-2</c:v>
                </c:pt>
                <c:pt idx="60751">
                  <c:v>1.34831415489316E-2</c:v>
                </c:pt>
                <c:pt idx="60752">
                  <c:v>1.34830800816417E-2</c:v>
                </c:pt>
                <c:pt idx="60753">
                  <c:v>1.3482974842190701E-2</c:v>
                </c:pt>
                <c:pt idx="60754">
                  <c:v>1.34828947484493E-2</c:v>
                </c:pt>
                <c:pt idx="60755">
                  <c:v>1.34828044101596E-2</c:v>
                </c:pt>
                <c:pt idx="60756">
                  <c:v>1.34827205911279E-2</c:v>
                </c:pt>
                <c:pt idx="60757">
                  <c:v>1.3482634909450999E-2</c:v>
                </c:pt>
                <c:pt idx="60758">
                  <c:v>1.34825566783547E-2</c:v>
                </c:pt>
                <c:pt idx="60759">
                  <c:v>1.34824682027102E-2</c:v>
                </c:pt>
                <c:pt idx="60760">
                  <c:v>1.34823946282268E-2</c:v>
                </c:pt>
                <c:pt idx="60761">
                  <c:v>1.3482301495969301E-2</c:v>
                </c:pt>
                <c:pt idx="60762">
                  <c:v>1.34822204709053E-2</c:v>
                </c:pt>
                <c:pt idx="60763">
                  <c:v>1.3482134789228399E-2</c:v>
                </c:pt>
                <c:pt idx="60764">
                  <c:v>1.34820640087128E-2</c:v>
                </c:pt>
                <c:pt idx="60765">
                  <c:v>1.3481969013810199E-2</c:v>
                </c:pt>
                <c:pt idx="60766">
                  <c:v>1.34818935766816E-2</c:v>
                </c:pt>
                <c:pt idx="60767">
                  <c:v>1.3481800444424199E-2</c:v>
                </c:pt>
                <c:pt idx="60768">
                  <c:v>1.3481737114489099E-2</c:v>
                </c:pt>
                <c:pt idx="60769">
                  <c:v>1.34816337376833E-2</c:v>
                </c:pt>
                <c:pt idx="60770">
                  <c:v>1.3481558300554799E-2</c:v>
                </c:pt>
                <c:pt idx="60771">
                  <c:v>1.3481465168297299E-2</c:v>
                </c:pt>
                <c:pt idx="60772">
                  <c:v>1.3481403701007399E-2</c:v>
                </c:pt>
                <c:pt idx="60773">
                  <c:v>1.34813012555242E-2</c:v>
                </c:pt>
                <c:pt idx="60774">
                  <c:v>1.3481222093105301E-2</c:v>
                </c:pt>
                <c:pt idx="60775">
                  <c:v>1.3481130823493E-2</c:v>
                </c:pt>
                <c:pt idx="60776">
                  <c:v>1.3481049798429E-2</c:v>
                </c:pt>
                <c:pt idx="60777">
                  <c:v>1.3480969704687601E-2</c:v>
                </c:pt>
                <c:pt idx="60778">
                  <c:v>1.3480887748301E-2</c:v>
                </c:pt>
                <c:pt idx="60779">
                  <c:v>1.34808011353016E-2</c:v>
                </c:pt>
                <c:pt idx="60780">
                  <c:v>1.34807303547859E-2</c:v>
                </c:pt>
                <c:pt idx="60781">
                  <c:v>1.3480634428560701E-2</c:v>
                </c:pt>
                <c:pt idx="60782">
                  <c:v>1.34805552661419E-2</c:v>
                </c:pt>
                <c:pt idx="60783">
                  <c:v>1.3480472378432799E-2</c:v>
                </c:pt>
                <c:pt idx="60784">
                  <c:v>1.34803904220462E-2</c:v>
                </c:pt>
                <c:pt idx="60785">
                  <c:v>1.34803056716919E-2</c:v>
                </c:pt>
                <c:pt idx="60786">
                  <c:v>1.3480230234563399E-2</c:v>
                </c:pt>
                <c:pt idx="60787">
                  <c:v>1.3480143621563899E-2</c:v>
                </c:pt>
                <c:pt idx="60788">
                  <c:v>1.34800644591451E-2</c:v>
                </c:pt>
                <c:pt idx="60789">
                  <c:v>1.34799769148231E-2</c:v>
                </c:pt>
                <c:pt idx="60790">
                  <c:v>1.34798968210816E-2</c:v>
                </c:pt>
                <c:pt idx="60791">
                  <c:v>1.34798148646951E-2</c:v>
                </c:pt>
                <c:pt idx="60792">
                  <c:v>1.34797282516956E-2</c:v>
                </c:pt>
                <c:pt idx="60793">
                  <c:v>1.34796546772122E-2</c:v>
                </c:pt>
                <c:pt idx="60794">
                  <c:v>1.3479571789503099E-2</c:v>
                </c:pt>
                <c:pt idx="60795">
                  <c:v>1.34794833138585E-2</c:v>
                </c:pt>
                <c:pt idx="60796">
                  <c:v>1.34794190526009E-2</c:v>
                </c:pt>
                <c:pt idx="60797">
                  <c:v>1.3479325920343401E-2</c:v>
                </c:pt>
                <c:pt idx="60798">
                  <c:v>1.3479255139827701E-2</c:v>
                </c:pt>
                <c:pt idx="60799">
                  <c:v>1.3479155488312199E-2</c:v>
                </c:pt>
                <c:pt idx="60800">
                  <c:v>1.34791051968932E-2</c:v>
                </c:pt>
                <c:pt idx="60801">
                  <c:v>1.34789943695068E-2</c:v>
                </c:pt>
                <c:pt idx="60802">
                  <c:v>1.34789235889912E-2</c:v>
                </c:pt>
                <c:pt idx="60803">
                  <c:v>1.3478831388056301E-2</c:v>
                </c:pt>
                <c:pt idx="60804">
                  <c:v>1.34787727147341E-2</c:v>
                </c:pt>
                <c:pt idx="60805">
                  <c:v>1.34786693379283E-2</c:v>
                </c:pt>
                <c:pt idx="60806">
                  <c:v>1.34786209091544E-2</c:v>
                </c:pt>
                <c:pt idx="60807">
                  <c:v>1.34785147383809E-2</c:v>
                </c:pt>
                <c:pt idx="60808">
                  <c:v>1.3478457927703901E-2</c:v>
                </c:pt>
                <c:pt idx="60809">
                  <c:v>1.3478359207511E-2</c:v>
                </c:pt>
                <c:pt idx="60810">
                  <c:v>1.3478291220963E-2</c:v>
                </c:pt>
                <c:pt idx="60811">
                  <c:v>1.34782083332539E-2</c:v>
                </c:pt>
                <c:pt idx="60812">
                  <c:v>1.34781058877707E-2</c:v>
                </c:pt>
                <c:pt idx="60813">
                  <c:v>1.3478031381964699E-2</c:v>
                </c:pt>
                <c:pt idx="60814">
                  <c:v>1.34779559448361E-2</c:v>
                </c:pt>
                <c:pt idx="60815">
                  <c:v>1.3477879576385E-2</c:v>
                </c:pt>
                <c:pt idx="60816">
                  <c:v>1.34777845814824E-2</c:v>
                </c:pt>
                <c:pt idx="60817">
                  <c:v>1.34777240455151E-2</c:v>
                </c:pt>
                <c:pt idx="60818">
                  <c:v>1.34776262566447E-2</c:v>
                </c:pt>
                <c:pt idx="60819">
                  <c:v>1.3477564789354799E-2</c:v>
                </c:pt>
                <c:pt idx="60820">
                  <c:v>1.3477466069161901E-2</c:v>
                </c:pt>
                <c:pt idx="60821">
                  <c:v>1.34773906320334E-2</c:v>
                </c:pt>
                <c:pt idx="60822">
                  <c:v>1.34773133322597E-2</c:v>
                </c:pt>
                <c:pt idx="60823">
                  <c:v>1.3477236032486E-2</c:v>
                </c:pt>
                <c:pt idx="60824">
                  <c:v>1.3477173633873501E-2</c:v>
                </c:pt>
                <c:pt idx="60825">
                  <c:v>1.3477062806487101E-2</c:v>
                </c:pt>
                <c:pt idx="60826">
                  <c:v>1.34770143777132E-2</c:v>
                </c:pt>
                <c:pt idx="60827">
                  <c:v>1.34768998250365E-2</c:v>
                </c:pt>
                <c:pt idx="60828">
                  <c:v>1.34768392890692E-2</c:v>
                </c:pt>
                <c:pt idx="60829">
                  <c:v>1.3476743362844001E-2</c:v>
                </c:pt>
                <c:pt idx="60830">
                  <c:v>1.34766669943929E-2</c:v>
                </c:pt>
                <c:pt idx="60831">
                  <c:v>1.34765794500709E-2</c:v>
                </c:pt>
                <c:pt idx="60832">
                  <c:v>1.34765021502972E-2</c:v>
                </c:pt>
                <c:pt idx="60833">
                  <c:v>1.34764201939106E-2</c:v>
                </c:pt>
                <c:pt idx="60834">
                  <c:v>1.3476346619427201E-2</c:v>
                </c:pt>
                <c:pt idx="60835">
                  <c:v>1.34762618690729E-2</c:v>
                </c:pt>
                <c:pt idx="60836">
                  <c:v>1.34761845692992E-2</c:v>
                </c:pt>
                <c:pt idx="60837">
                  <c:v>1.34761109948158E-2</c:v>
                </c:pt>
                <c:pt idx="60838">
                  <c:v>1.34760225191712E-2</c:v>
                </c:pt>
                <c:pt idx="60839">
                  <c:v>1.3475960120558701E-2</c:v>
                </c:pt>
                <c:pt idx="60840">
                  <c:v>1.34758641943336E-2</c:v>
                </c:pt>
                <c:pt idx="60841">
                  <c:v>1.34758139029145E-2</c:v>
                </c:pt>
                <c:pt idx="60842">
                  <c:v>1.3475708663463599E-2</c:v>
                </c:pt>
                <c:pt idx="60843">
                  <c:v>1.34756620973349E-2</c:v>
                </c:pt>
                <c:pt idx="60844">
                  <c:v>1.34755624458194E-2</c:v>
                </c:pt>
                <c:pt idx="60845">
                  <c:v>1.34754898026586E-2</c:v>
                </c:pt>
                <c:pt idx="60846">
                  <c:v>1.34753976017237E-2</c:v>
                </c:pt>
                <c:pt idx="60847">
                  <c:v>1.34753370657563E-2</c:v>
                </c:pt>
                <c:pt idx="60848">
                  <c:v>1.3475256972014901E-2</c:v>
                </c:pt>
                <c:pt idx="60849">
                  <c:v>1.3475159183144601E-2</c:v>
                </c:pt>
                <c:pt idx="60850">
                  <c:v>1.3475119136273901E-2</c:v>
                </c:pt>
                <c:pt idx="60851">
                  <c:v>1.34750008583069E-2</c:v>
                </c:pt>
                <c:pt idx="60852">
                  <c:v>1.3474954292178201E-2</c:v>
                </c:pt>
                <c:pt idx="60853">
                  <c:v>1.34748481214047E-2</c:v>
                </c:pt>
                <c:pt idx="60854">
                  <c:v>1.3474783860146999E-2</c:v>
                </c:pt>
                <c:pt idx="60855">
                  <c:v>1.3474688865244401E-2</c:v>
                </c:pt>
                <c:pt idx="60856">
                  <c:v>1.3474619016051299E-2</c:v>
                </c:pt>
                <c:pt idx="60857">
                  <c:v>1.34745361283422E-2</c:v>
                </c:pt>
                <c:pt idx="60858">
                  <c:v>1.34744523093104E-2</c:v>
                </c:pt>
                <c:pt idx="60859">
                  <c:v>1.34743880480528E-2</c:v>
                </c:pt>
                <c:pt idx="60860">
                  <c:v>1.34743032976985E-2</c:v>
                </c:pt>
                <c:pt idx="60861">
                  <c:v>1.34742334485054E-2</c:v>
                </c:pt>
                <c:pt idx="60862">
                  <c:v>1.34741356596351E-2</c:v>
                </c:pt>
                <c:pt idx="60863">
                  <c:v>1.34740956127644E-2</c:v>
                </c:pt>
                <c:pt idx="60864">
                  <c:v>1.347397826612E-2</c:v>
                </c:pt>
                <c:pt idx="60865">
                  <c:v>1.3473916798829999E-2</c:v>
                </c:pt>
                <c:pt idx="60866">
                  <c:v>1.3473824597895199E-2</c:v>
                </c:pt>
                <c:pt idx="60867">
                  <c:v>1.34737500920892E-2</c:v>
                </c:pt>
                <c:pt idx="60868">
                  <c:v>1.3473673723638099E-2</c:v>
                </c:pt>
                <c:pt idx="60869">
                  <c:v>1.34735945612192E-2</c:v>
                </c:pt>
                <c:pt idx="60870">
                  <c:v>1.34735135361552E-2</c:v>
                </c:pt>
                <c:pt idx="60871">
                  <c:v>1.34734399616718E-2</c:v>
                </c:pt>
                <c:pt idx="60872">
                  <c:v>1.34733626618981E-2</c:v>
                </c:pt>
                <c:pt idx="60873">
                  <c:v>1.3473281636834099E-2</c:v>
                </c:pt>
                <c:pt idx="60874">
                  <c:v>1.3473216444253901E-2</c:v>
                </c:pt>
                <c:pt idx="60875">
                  <c:v>1.34731316938996E-2</c:v>
                </c:pt>
                <c:pt idx="60876">
                  <c:v>1.34730562567711E-2</c:v>
                </c:pt>
                <c:pt idx="60877">
                  <c:v>1.34729752317071E-2</c:v>
                </c:pt>
                <c:pt idx="60878">
                  <c:v>1.3472900725901101E-2</c:v>
                </c:pt>
                <c:pt idx="60879">
                  <c:v>1.34728215634823E-2</c:v>
                </c:pt>
                <c:pt idx="60880">
                  <c:v>1.3472749851643999E-2</c:v>
                </c:pt>
                <c:pt idx="60881">
                  <c:v>1.34726706892252E-2</c:v>
                </c:pt>
                <c:pt idx="60882">
                  <c:v>1.34725915268064E-2</c:v>
                </c:pt>
                <c:pt idx="60883">
                  <c:v>1.3472517952323E-2</c:v>
                </c:pt>
                <c:pt idx="60884">
                  <c:v>1.34724415838718E-2</c:v>
                </c:pt>
                <c:pt idx="60885">
                  <c:v>1.3472362421453001E-2</c:v>
                </c:pt>
                <c:pt idx="60886">
                  <c:v>1.3472288846969599E-2</c:v>
                </c:pt>
                <c:pt idx="60887">
                  <c:v>1.3472211547195899E-2</c:v>
                </c:pt>
                <c:pt idx="60888">
                  <c:v>1.34721351787448E-2</c:v>
                </c:pt>
                <c:pt idx="60889">
                  <c:v>1.3472062535584001E-2</c:v>
                </c:pt>
                <c:pt idx="60890">
                  <c:v>1.3471978716552299E-2</c:v>
                </c:pt>
                <c:pt idx="60891">
                  <c:v>1.34719042107463E-2</c:v>
                </c:pt>
                <c:pt idx="60892">
                  <c:v>1.34718362241983E-2</c:v>
                </c:pt>
                <c:pt idx="60893">
                  <c:v>1.34717496111989E-2</c:v>
                </c:pt>
                <c:pt idx="60894">
                  <c:v>1.34716751053929E-2</c:v>
                </c:pt>
                <c:pt idx="60895">
                  <c:v>1.34716089814901E-2</c:v>
                </c:pt>
                <c:pt idx="60896">
                  <c:v>1.3471522368490699E-2</c:v>
                </c:pt>
                <c:pt idx="60897">
                  <c:v>1.34714720770717E-2</c:v>
                </c:pt>
                <c:pt idx="60898">
                  <c:v>1.3471374288201301E-2</c:v>
                </c:pt>
                <c:pt idx="60899">
                  <c:v>1.34713351726532E-2</c:v>
                </c:pt>
                <c:pt idx="60900">
                  <c:v>1.3471225276589401E-2</c:v>
                </c:pt>
                <c:pt idx="60901">
                  <c:v>1.3471188955008999E-2</c:v>
                </c:pt>
                <c:pt idx="60902">
                  <c:v>1.3471088372170901E-2</c:v>
                </c:pt>
                <c:pt idx="60903">
                  <c:v>1.3471024110913299E-2</c:v>
                </c:pt>
                <c:pt idx="60904">
                  <c:v>1.34709356352687E-2</c:v>
                </c:pt>
                <c:pt idx="60905">
                  <c:v>1.34708750993013E-2</c:v>
                </c:pt>
                <c:pt idx="60906">
                  <c:v>1.3470795936882499E-2</c:v>
                </c:pt>
                <c:pt idx="60907">
                  <c:v>1.34707018733025E-2</c:v>
                </c:pt>
                <c:pt idx="60908">
                  <c:v>1.3470671139657499E-2</c:v>
                </c:pt>
                <c:pt idx="60909">
                  <c:v>1.3470551930368E-2</c:v>
                </c:pt>
                <c:pt idx="60910">
                  <c:v>1.3470506295561799E-2</c:v>
                </c:pt>
                <c:pt idx="60911">
                  <c:v>1.34704001247883E-2</c:v>
                </c:pt>
                <c:pt idx="60912">
                  <c:v>1.3470351696014401E-2</c:v>
                </c:pt>
                <c:pt idx="60913">
                  <c:v>1.3470244593918299E-2</c:v>
                </c:pt>
                <c:pt idx="60914">
                  <c:v>1.34701849892736E-2</c:v>
                </c:pt>
                <c:pt idx="60915">
                  <c:v>1.34701011702418E-2</c:v>
                </c:pt>
                <c:pt idx="60916">
                  <c:v>1.3470035046339E-2</c:v>
                </c:pt>
                <c:pt idx="60917">
                  <c:v>1.3469948433339599E-2</c:v>
                </c:pt>
                <c:pt idx="60918">
                  <c:v>1.3469874858856199E-2</c:v>
                </c:pt>
                <c:pt idx="60919">
                  <c:v>1.3469797559082499E-2</c:v>
                </c:pt>
                <c:pt idx="60920">
                  <c:v>1.3469723053276501E-2</c:v>
                </c:pt>
                <c:pt idx="60921">
                  <c:v>1.34696504101157E-2</c:v>
                </c:pt>
                <c:pt idx="60922">
                  <c:v>1.34695768356323E-2</c:v>
                </c:pt>
                <c:pt idx="60923">
                  <c:v>1.3469501398503799E-2</c:v>
                </c:pt>
                <c:pt idx="60924">
                  <c:v>1.34694250300527E-2</c:v>
                </c:pt>
                <c:pt idx="60925">
                  <c:v>1.34693551808596E-2</c:v>
                </c:pt>
                <c:pt idx="60926">
                  <c:v>1.34692778810859E-2</c:v>
                </c:pt>
                <c:pt idx="60927">
                  <c:v>1.34692033752799E-2</c:v>
                </c:pt>
                <c:pt idx="60928">
                  <c:v>1.3469134457409399E-2</c:v>
                </c:pt>
                <c:pt idx="60929">
                  <c:v>1.34690562263131E-2</c:v>
                </c:pt>
                <c:pt idx="60930">
                  <c:v>1.34689817205071E-2</c:v>
                </c:pt>
                <c:pt idx="60931">
                  <c:v>1.34689072147012E-2</c:v>
                </c:pt>
                <c:pt idx="60932">
                  <c:v>1.3468841090798401E-2</c:v>
                </c:pt>
                <c:pt idx="60933">
                  <c:v>1.3468767516315001E-2</c:v>
                </c:pt>
                <c:pt idx="60934">
                  <c:v>1.34686920791864E-2</c:v>
                </c:pt>
                <c:pt idx="60935">
                  <c:v>1.34686222299933E-2</c:v>
                </c:pt>
                <c:pt idx="60936">
                  <c:v>1.34685412049294E-2</c:v>
                </c:pt>
                <c:pt idx="60937">
                  <c:v>1.3468469493091099E-2</c:v>
                </c:pt>
                <c:pt idx="60938">
                  <c:v>1.34683968499303E-2</c:v>
                </c:pt>
                <c:pt idx="60939">
                  <c:v>1.34683223441243E-2</c:v>
                </c:pt>
                <c:pt idx="60940">
                  <c:v>1.34682478383184E-2</c:v>
                </c:pt>
                <c:pt idx="60941">
                  <c:v>1.3468185439705901E-2</c:v>
                </c:pt>
                <c:pt idx="60942">
                  <c:v>1.3468098826706401E-2</c:v>
                </c:pt>
                <c:pt idx="60943">
                  <c:v>1.3468030840158501E-2</c:v>
                </c:pt>
                <c:pt idx="60944">
                  <c:v>1.3467963784933101E-2</c:v>
                </c:pt>
                <c:pt idx="60945">
                  <c:v>1.3467880897224E-2</c:v>
                </c:pt>
                <c:pt idx="60946">
                  <c:v>1.34678315371275E-2</c:v>
                </c:pt>
                <c:pt idx="60947">
                  <c:v>1.34677365422249E-2</c:v>
                </c:pt>
                <c:pt idx="60948">
                  <c:v>1.34676694869995E-2</c:v>
                </c:pt>
                <c:pt idx="60949">
                  <c:v>1.34675959125161E-2</c:v>
                </c:pt>
                <c:pt idx="60950">
                  <c:v>1.34675176814199E-2</c:v>
                </c:pt>
                <c:pt idx="60951">
                  <c:v>1.34674562141299E-2</c:v>
                </c:pt>
                <c:pt idx="60952">
                  <c:v>1.34673770517111E-2</c:v>
                </c:pt>
                <c:pt idx="60953">
                  <c:v>1.3467308133840601E-2</c:v>
                </c:pt>
                <c:pt idx="60954">
                  <c:v>1.34672299027443E-2</c:v>
                </c:pt>
                <c:pt idx="60955">
                  <c:v>1.3467171229422099E-2</c:v>
                </c:pt>
                <c:pt idx="60956">
                  <c:v>1.34670920670033E-2</c:v>
                </c:pt>
                <c:pt idx="60957">
                  <c:v>1.34670250117779E-2</c:v>
                </c:pt>
                <c:pt idx="60958">
                  <c:v>1.3466942124068701E-2</c:v>
                </c:pt>
                <c:pt idx="60959">
                  <c:v>1.3466868549585301E-2</c:v>
                </c:pt>
                <c:pt idx="60960">
                  <c:v>1.34668126702309E-2</c:v>
                </c:pt>
                <c:pt idx="60961">
                  <c:v>1.3466726988554001E-2</c:v>
                </c:pt>
                <c:pt idx="60962">
                  <c:v>1.34666739031673E-2</c:v>
                </c:pt>
                <c:pt idx="60963">
                  <c:v>1.3466579839587199E-2</c:v>
                </c:pt>
                <c:pt idx="60964">
                  <c:v>1.3466546311974499E-2</c:v>
                </c:pt>
                <c:pt idx="60965">
                  <c:v>1.34664522483945E-2</c:v>
                </c:pt>
                <c:pt idx="60966">
                  <c:v>1.346639636904E-2</c:v>
                </c:pt>
                <c:pt idx="60967">
                  <c:v>1.3466303236782599E-2</c:v>
                </c:pt>
                <c:pt idx="60968">
                  <c:v>1.3466263189911801E-2</c:v>
                </c:pt>
                <c:pt idx="60969">
                  <c:v>1.3466175645589801E-2</c:v>
                </c:pt>
                <c:pt idx="60970">
                  <c:v>1.34660992771387E-2</c:v>
                </c:pt>
                <c:pt idx="60971">
                  <c:v>1.34660163894296E-2</c:v>
                </c:pt>
                <c:pt idx="60972">
                  <c:v>1.34659679606557E-2</c:v>
                </c:pt>
                <c:pt idx="60973">
                  <c:v>1.3465893454849699E-2</c:v>
                </c:pt>
                <c:pt idx="60974">
                  <c:v>1.3465808704495401E-2</c:v>
                </c:pt>
                <c:pt idx="60975">
                  <c:v>1.3465771451592499E-2</c:v>
                </c:pt>
                <c:pt idx="60976">
                  <c:v>1.3465668074786699E-2</c:v>
                </c:pt>
                <c:pt idx="60977">
                  <c:v>1.34656224399805E-2</c:v>
                </c:pt>
                <c:pt idx="60978">
                  <c:v>1.3465519994497299E-2</c:v>
                </c:pt>
                <c:pt idx="60979">
                  <c:v>1.3465482741594301E-2</c:v>
                </c:pt>
                <c:pt idx="60980">
                  <c:v>1.34653737768531E-2</c:v>
                </c:pt>
                <c:pt idx="60981">
                  <c:v>1.34653188288212E-2</c:v>
                </c:pt>
                <c:pt idx="60982">
                  <c:v>1.3465234078466899E-2</c:v>
                </c:pt>
                <c:pt idx="60983">
                  <c:v>1.3465183787047899E-2</c:v>
                </c:pt>
                <c:pt idx="60984">
                  <c:v>1.34650878608227E-2</c:v>
                </c:pt>
                <c:pt idx="60985">
                  <c:v>1.34650580585003E-2</c:v>
                </c:pt>
                <c:pt idx="60986">
                  <c:v>1.34649565443397E-2</c:v>
                </c:pt>
                <c:pt idx="60987">
                  <c:v>1.3464920222759301E-2</c:v>
                </c:pt>
                <c:pt idx="60988">
                  <c:v>1.3464821502566299E-2</c:v>
                </c:pt>
                <c:pt idx="60989">
                  <c:v>1.3464775867760201E-2</c:v>
                </c:pt>
                <c:pt idx="60990">
                  <c:v>1.3464686460792999E-2</c:v>
                </c:pt>
                <c:pt idx="60991">
                  <c:v>1.3464632444083699E-2</c:v>
                </c:pt>
                <c:pt idx="60992">
                  <c:v>1.3464551419019701E-2</c:v>
                </c:pt>
                <c:pt idx="60993">
                  <c:v>1.3464479707181501E-2</c:v>
                </c:pt>
                <c:pt idx="60994">
                  <c:v>1.34644089266658E-2</c:v>
                </c:pt>
                <c:pt idx="60995">
                  <c:v>1.34643353521824E-2</c:v>
                </c:pt>
                <c:pt idx="60996">
                  <c:v>1.34642645716667E-2</c:v>
                </c:pt>
                <c:pt idx="60997">
                  <c:v>1.3464193791151101E-2</c:v>
                </c:pt>
                <c:pt idx="60998">
                  <c:v>1.34641220793128E-2</c:v>
                </c:pt>
                <c:pt idx="60999">
                  <c:v>1.3464050367474599E-2</c:v>
                </c:pt>
                <c:pt idx="61000">
                  <c:v>1.3463973999023399E-2</c:v>
                </c:pt>
                <c:pt idx="61001">
                  <c:v>1.3463921844959301E-2</c:v>
                </c:pt>
                <c:pt idx="61002">
                  <c:v>1.3463843613863E-2</c:v>
                </c:pt>
                <c:pt idx="61003">
                  <c:v>1.3463777489960201E-2</c:v>
                </c:pt>
                <c:pt idx="61004">
                  <c:v>1.34636918082833E-2</c:v>
                </c:pt>
                <c:pt idx="61005">
                  <c:v>1.34636256843805E-2</c:v>
                </c:pt>
                <c:pt idx="61006">
                  <c:v>1.34635539725423E-2</c:v>
                </c:pt>
                <c:pt idx="61007">
                  <c:v>1.3463485054671801E-2</c:v>
                </c:pt>
                <c:pt idx="61008">
                  <c:v>1.3463415205478699E-2</c:v>
                </c:pt>
                <c:pt idx="61009">
                  <c:v>1.3463344424962999E-2</c:v>
                </c:pt>
                <c:pt idx="61010">
                  <c:v>1.3463281095027899E-2</c:v>
                </c:pt>
                <c:pt idx="61011">
                  <c:v>1.3463206589221999E-2</c:v>
                </c:pt>
                <c:pt idx="61012">
                  <c:v>1.34631348773837E-2</c:v>
                </c:pt>
                <c:pt idx="61013">
                  <c:v>1.3463072478771199E-2</c:v>
                </c:pt>
                <c:pt idx="61014">
                  <c:v>1.3463004492223299E-2</c:v>
                </c:pt>
                <c:pt idx="61015">
                  <c:v>1.34629346430302E-2</c:v>
                </c:pt>
                <c:pt idx="61016">
                  <c:v>1.34628750383854E-2</c:v>
                </c:pt>
                <c:pt idx="61017">
                  <c:v>1.34627940133214E-2</c:v>
                </c:pt>
                <c:pt idx="61018">
                  <c:v>1.3462725095450901E-2</c:v>
                </c:pt>
                <c:pt idx="61019">
                  <c:v>1.3462665490806099E-2</c:v>
                </c:pt>
                <c:pt idx="61020">
                  <c:v>1.3462589122355E-2</c:v>
                </c:pt>
                <c:pt idx="61021">
                  <c:v>1.3462540693581101E-2</c:v>
                </c:pt>
                <c:pt idx="61022">
                  <c:v>1.34624540805817E-2</c:v>
                </c:pt>
                <c:pt idx="61023">
                  <c:v>1.34623907506466E-2</c:v>
                </c:pt>
                <c:pt idx="61024">
                  <c:v>1.3462316244840599E-2</c:v>
                </c:pt>
                <c:pt idx="61025">
                  <c:v>1.3462248258292699E-2</c:v>
                </c:pt>
                <c:pt idx="61026">
                  <c:v>1.34621802717447E-2</c:v>
                </c:pt>
                <c:pt idx="61027">
                  <c:v>1.3462117873132199E-2</c:v>
                </c:pt>
                <c:pt idx="61028">
                  <c:v>1.34620442986488E-2</c:v>
                </c:pt>
                <c:pt idx="61029">
                  <c:v>1.34619940072298E-2</c:v>
                </c:pt>
                <c:pt idx="61030">
                  <c:v>1.34619101881981E-2</c:v>
                </c:pt>
                <c:pt idx="61031">
                  <c:v>1.3461845926940399E-2</c:v>
                </c:pt>
                <c:pt idx="61032">
                  <c:v>1.34617798030376E-2</c:v>
                </c:pt>
                <c:pt idx="61033">
                  <c:v>1.3461706228554301E-2</c:v>
                </c:pt>
                <c:pt idx="61034">
                  <c:v>1.34616540744901E-2</c:v>
                </c:pt>
                <c:pt idx="61035">
                  <c:v>1.3461572118103501E-2</c:v>
                </c:pt>
                <c:pt idx="61036">
                  <c:v>1.3461507856845901E-2</c:v>
                </c:pt>
                <c:pt idx="61037">
                  <c:v>1.3461440801620501E-2</c:v>
                </c:pt>
                <c:pt idx="61038">
                  <c:v>1.34613681584597E-2</c:v>
                </c:pt>
                <c:pt idx="61039">
                  <c:v>1.3461317867040599E-2</c:v>
                </c:pt>
                <c:pt idx="61040">
                  <c:v>1.34612349793315E-2</c:v>
                </c:pt>
                <c:pt idx="61041">
                  <c:v>1.34611716493964E-2</c:v>
                </c:pt>
                <c:pt idx="61042">
                  <c:v>1.3461105525493599E-2</c:v>
                </c:pt>
                <c:pt idx="61043">
                  <c:v>1.34610328823328E-2</c:v>
                </c:pt>
                <c:pt idx="61044">
                  <c:v>1.34609676897526E-2</c:v>
                </c:pt>
                <c:pt idx="61045">
                  <c:v>1.34609043598175E-2</c:v>
                </c:pt>
                <c:pt idx="61046">
                  <c:v>1.3460835441947001E-2</c:v>
                </c:pt>
                <c:pt idx="61047">
                  <c:v>1.34607637301087E-2</c:v>
                </c:pt>
                <c:pt idx="61048">
                  <c:v>1.34607097133994E-2</c:v>
                </c:pt>
                <c:pt idx="61049">
                  <c:v>1.3460631482303099E-2</c:v>
                </c:pt>
                <c:pt idx="61050">
                  <c:v>1.34605653584003E-2</c:v>
                </c:pt>
                <c:pt idx="61051">
                  <c:v>1.3460513204336199E-2</c:v>
                </c:pt>
                <c:pt idx="61052">
                  <c:v>1.3460435904562499E-2</c:v>
                </c:pt>
                <c:pt idx="61053">
                  <c:v>1.3460385613143401E-2</c:v>
                </c:pt>
                <c:pt idx="61054">
                  <c:v>1.34603036567569E-2</c:v>
                </c:pt>
                <c:pt idx="61055">
                  <c:v>1.34602431207895E-2</c:v>
                </c:pt>
                <c:pt idx="61056">
                  <c:v>1.34601686149836E-2</c:v>
                </c:pt>
                <c:pt idx="61057">
                  <c:v>1.34601239115E-2</c:v>
                </c:pt>
                <c:pt idx="61058">
                  <c:v>1.34600400924683E-2</c:v>
                </c:pt>
                <c:pt idx="61059">
                  <c:v>1.34599795565009E-2</c:v>
                </c:pt>
                <c:pt idx="61060">
                  <c:v>1.3459912501275499E-2</c:v>
                </c:pt>
                <c:pt idx="61061">
                  <c:v>1.34598426520824E-2</c:v>
                </c:pt>
                <c:pt idx="61062">
                  <c:v>1.34597858414054E-2</c:v>
                </c:pt>
                <c:pt idx="61063">
                  <c:v>1.34597076103091E-2</c:v>
                </c:pt>
                <c:pt idx="61064">
                  <c:v>1.34596442803741E-2</c:v>
                </c:pt>
                <c:pt idx="61065">
                  <c:v>1.3459579087793799E-2</c:v>
                </c:pt>
                <c:pt idx="61066">
                  <c:v>1.34595120325685E-2</c:v>
                </c:pt>
                <c:pt idx="61067">
                  <c:v>1.34594449773431E-2</c:v>
                </c:pt>
                <c:pt idx="61068">
                  <c:v>1.3459381647408E-2</c:v>
                </c:pt>
                <c:pt idx="61069">
                  <c:v>1.34593155235052E-2</c:v>
                </c:pt>
                <c:pt idx="61070">
                  <c:v>1.34592484682798E-2</c:v>
                </c:pt>
                <c:pt idx="61071">
                  <c:v>1.34591870009899E-2</c:v>
                </c:pt>
                <c:pt idx="61072">
                  <c:v>1.3459119014442E-2</c:v>
                </c:pt>
                <c:pt idx="61073">
                  <c:v>1.3459053821861701E-2</c:v>
                </c:pt>
                <c:pt idx="61074">
                  <c:v>1.3458987697959E-2</c:v>
                </c:pt>
                <c:pt idx="61075">
                  <c:v>1.3458932749927001E-2</c:v>
                </c:pt>
                <c:pt idx="61076">
                  <c:v>1.34588610380888E-2</c:v>
                </c:pt>
                <c:pt idx="61077">
                  <c:v>1.34587967768312E-2</c:v>
                </c:pt>
                <c:pt idx="61078">
                  <c:v>1.3458738103509E-2</c:v>
                </c:pt>
                <c:pt idx="61079">
                  <c:v>1.3458663597703001E-2</c:v>
                </c:pt>
                <c:pt idx="61080">
                  <c:v>1.34586216881871E-2</c:v>
                </c:pt>
                <c:pt idx="61081">
                  <c:v>1.3458529487252201E-2</c:v>
                </c:pt>
                <c:pt idx="61082">
                  <c:v>1.34584736078978E-2</c:v>
                </c:pt>
                <c:pt idx="61083">
                  <c:v>1.3458405621349799E-2</c:v>
                </c:pt>
                <c:pt idx="61084">
                  <c:v>1.3458338566124399E-2</c:v>
                </c:pt>
                <c:pt idx="61085">
                  <c:v>1.3458277098834501E-2</c:v>
                </c:pt>
                <c:pt idx="61086">
                  <c:v>1.3458213768899401E-2</c:v>
                </c:pt>
                <c:pt idx="61087">
                  <c:v>1.34581485763192E-2</c:v>
                </c:pt>
                <c:pt idx="61088">
                  <c:v>1.3458082452416399E-2</c:v>
                </c:pt>
                <c:pt idx="61089">
                  <c:v>1.34580293670297E-2</c:v>
                </c:pt>
                <c:pt idx="61090">
                  <c:v>1.3457961380481699E-2</c:v>
                </c:pt>
                <c:pt idx="61091">
                  <c:v>1.34578905999661E-2</c:v>
                </c:pt>
                <c:pt idx="61092">
                  <c:v>1.34578375145793E-2</c:v>
                </c:pt>
                <c:pt idx="61093">
                  <c:v>1.3457763008773301E-2</c:v>
                </c:pt>
                <c:pt idx="61094">
                  <c:v>1.3457722961902599E-2</c:v>
                </c:pt>
                <c:pt idx="61095">
                  <c:v>1.3457634486258E-2</c:v>
                </c:pt>
                <c:pt idx="61096">
                  <c:v>1.34575758129358E-2</c:v>
                </c:pt>
                <c:pt idx="61097">
                  <c:v>1.3457509689033E-2</c:v>
                </c:pt>
                <c:pt idx="61098">
                  <c:v>1.3457442633807701E-2</c:v>
                </c:pt>
                <c:pt idx="61099">
                  <c:v>1.34573839604855E-2</c:v>
                </c:pt>
                <c:pt idx="61100">
                  <c:v>1.3457319699227799E-2</c:v>
                </c:pt>
                <c:pt idx="61101">
                  <c:v>1.34572554379702E-2</c:v>
                </c:pt>
                <c:pt idx="61102">
                  <c:v>1.34571883827448E-2</c:v>
                </c:pt>
                <c:pt idx="61103">
                  <c:v>1.34571380913258E-2</c:v>
                </c:pt>
                <c:pt idx="61104">
                  <c:v>1.3457063585519799E-2</c:v>
                </c:pt>
                <c:pt idx="61105">
                  <c:v>1.3457000255584699E-2</c:v>
                </c:pt>
                <c:pt idx="61106">
                  <c:v>1.34569499641657E-2</c:v>
                </c:pt>
                <c:pt idx="61107">
                  <c:v>1.34568735957146E-2</c:v>
                </c:pt>
                <c:pt idx="61108">
                  <c:v>1.34568307548761E-2</c:v>
                </c:pt>
                <c:pt idx="61109">
                  <c:v>1.3456749729812201E-2</c:v>
                </c:pt>
                <c:pt idx="61110">
                  <c:v>1.3456692919135101E-2</c:v>
                </c:pt>
                <c:pt idx="61111">
                  <c:v>1.34566240012646E-2</c:v>
                </c:pt>
                <c:pt idx="61112">
                  <c:v>1.3456558808684399E-2</c:v>
                </c:pt>
                <c:pt idx="61113">
                  <c:v>1.34564973413944E-2</c:v>
                </c:pt>
                <c:pt idx="61114">
                  <c:v>1.34564395993948E-2</c:v>
                </c:pt>
                <c:pt idx="61115">
                  <c:v>1.34563697502017E-2</c:v>
                </c:pt>
                <c:pt idx="61116">
                  <c:v>1.3456307351589199E-2</c:v>
                </c:pt>
                <c:pt idx="61117">
                  <c:v>1.34562477469444E-2</c:v>
                </c:pt>
                <c:pt idx="61118">
                  <c:v>1.3456186279654499E-2</c:v>
                </c:pt>
                <c:pt idx="61119">
                  <c:v>1.34561201557517E-2</c:v>
                </c:pt>
                <c:pt idx="61120">
                  <c:v>1.34560605511069E-2</c:v>
                </c:pt>
                <c:pt idx="61121">
                  <c:v>1.3455999083817E-2</c:v>
                </c:pt>
                <c:pt idx="61122">
                  <c:v>1.3455936685204501E-2</c:v>
                </c:pt>
                <c:pt idx="61123">
                  <c:v>1.34558705613017E-2</c:v>
                </c:pt>
                <c:pt idx="61124">
                  <c:v>1.3455811887979501E-2</c:v>
                </c:pt>
                <c:pt idx="61125">
                  <c:v>1.3455747626721901E-2</c:v>
                </c:pt>
                <c:pt idx="61126">
                  <c:v>1.34556861594319E-2</c:v>
                </c:pt>
                <c:pt idx="61127">
                  <c:v>1.34556218981743E-2</c:v>
                </c:pt>
                <c:pt idx="61128">
                  <c:v>1.34555650874972E-2</c:v>
                </c:pt>
                <c:pt idx="61129">
                  <c:v>1.34554989635944E-2</c:v>
                </c:pt>
                <c:pt idx="61130">
                  <c:v>1.34554412215948E-2</c:v>
                </c:pt>
                <c:pt idx="61131">
                  <c:v>1.3455375097692001E-2</c:v>
                </c:pt>
                <c:pt idx="61132">
                  <c:v>1.34553276002407E-2</c:v>
                </c:pt>
                <c:pt idx="61133">
                  <c:v>1.34552558884025E-2</c:v>
                </c:pt>
                <c:pt idx="61134">
                  <c:v>1.3455198146402799E-2</c:v>
                </c:pt>
                <c:pt idx="61135">
                  <c:v>1.3455140404403199E-2</c:v>
                </c:pt>
                <c:pt idx="61136">
                  <c:v>1.3455068692565001E-2</c:v>
                </c:pt>
                <c:pt idx="61137">
                  <c:v>1.34550305083394E-2</c:v>
                </c:pt>
                <c:pt idx="61138">
                  <c:v>1.34549466893077E-2</c:v>
                </c:pt>
                <c:pt idx="61139">
                  <c:v>1.34549262002111E-2</c:v>
                </c:pt>
                <c:pt idx="61140">
                  <c:v>1.3454825617373E-2</c:v>
                </c:pt>
                <c:pt idx="61141">
                  <c:v>1.3454819098115E-2</c:v>
                </c:pt>
                <c:pt idx="61142">
                  <c:v>1.3454706408083401E-2</c:v>
                </c:pt>
                <c:pt idx="61143">
                  <c:v>1.3454702682793101E-2</c:v>
                </c:pt>
                <c:pt idx="61144">
                  <c:v>1.34545909240842E-2</c:v>
                </c:pt>
                <c:pt idx="61145">
                  <c:v>1.3454589061438999E-2</c:v>
                </c:pt>
                <c:pt idx="61146">
                  <c:v>1.34544782340527E-2</c:v>
                </c:pt>
                <c:pt idx="61147">
                  <c:v>1.3454461470246299E-2</c:v>
                </c:pt>
                <c:pt idx="61148">
                  <c:v>1.3454359956085699E-2</c:v>
                </c:pt>
                <c:pt idx="61149">
                  <c:v>1.34543357416987E-2</c:v>
                </c:pt>
                <c:pt idx="61150">
                  <c:v>1.3454241678118701E-2</c:v>
                </c:pt>
                <c:pt idx="61151">
                  <c:v>1.34542025625706E-2</c:v>
                </c:pt>
                <c:pt idx="61152">
                  <c:v>1.34541150182486E-2</c:v>
                </c:pt>
                <c:pt idx="61153">
                  <c:v>1.34540870785713E-2</c:v>
                </c:pt>
                <c:pt idx="61154">
                  <c:v>1.3453999534249301E-2</c:v>
                </c:pt>
                <c:pt idx="61155">
                  <c:v>1.3453952968120599E-2</c:v>
                </c:pt>
                <c:pt idx="61156">
                  <c:v>1.34538635611534E-2</c:v>
                </c:pt>
                <c:pt idx="61157">
                  <c:v>1.34538440033793E-2</c:v>
                </c:pt>
                <c:pt idx="61158">
                  <c:v>1.34537564590573E-2</c:v>
                </c:pt>
                <c:pt idx="61159">
                  <c:v>1.3453710824251199E-2</c:v>
                </c:pt>
                <c:pt idx="61160">
                  <c:v>1.3453621417284E-2</c:v>
                </c:pt>
                <c:pt idx="61161">
                  <c:v>1.3453572057187601E-2</c:v>
                </c:pt>
                <c:pt idx="61162">
                  <c:v>1.3453505001962201E-2</c:v>
                </c:pt>
                <c:pt idx="61163">
                  <c:v>1.34534481912851E-2</c:v>
                </c:pt>
                <c:pt idx="61164">
                  <c:v>1.3453378342092001E-2</c:v>
                </c:pt>
                <c:pt idx="61165">
                  <c:v>1.3453320600092401E-2</c:v>
                </c:pt>
                <c:pt idx="61166">
                  <c:v>1.34532619267702E-2</c:v>
                </c:pt>
                <c:pt idx="61167">
                  <c:v>1.34531985968351E-2</c:v>
                </c:pt>
                <c:pt idx="61168">
                  <c:v>1.34531380608678E-2</c:v>
                </c:pt>
                <c:pt idx="61169">
                  <c:v>1.3453082181513301E-2</c:v>
                </c:pt>
                <c:pt idx="61170">
                  <c:v>1.3453018851578199E-2</c:v>
                </c:pt>
                <c:pt idx="61171">
                  <c:v>1.34529564529657E-2</c:v>
                </c:pt>
                <c:pt idx="61172">
                  <c:v>1.3452913612127301E-2</c:v>
                </c:pt>
                <c:pt idx="61173">
                  <c:v>1.34528391063213E-2</c:v>
                </c:pt>
                <c:pt idx="61174">
                  <c:v>1.34527813643217E-2</c:v>
                </c:pt>
                <c:pt idx="61175">
                  <c:v>1.3452724553644701E-2</c:v>
                </c:pt>
                <c:pt idx="61176">
                  <c:v>1.3452671468257901E-2</c:v>
                </c:pt>
                <c:pt idx="61177">
                  <c:v>1.3452607207000301E-2</c:v>
                </c:pt>
                <c:pt idx="61178">
                  <c:v>1.34525587782264E-2</c:v>
                </c:pt>
                <c:pt idx="61179">
                  <c:v>1.34524879977107E-2</c:v>
                </c:pt>
                <c:pt idx="61180">
                  <c:v>1.34524321183562E-2</c:v>
                </c:pt>
                <c:pt idx="61181">
                  <c:v>1.34523762390018E-2</c:v>
                </c:pt>
                <c:pt idx="61182">
                  <c:v>1.3452311977744101E-2</c:v>
                </c:pt>
                <c:pt idx="61183">
                  <c:v>1.34522533044219E-2</c:v>
                </c:pt>
                <c:pt idx="61184">
                  <c:v>1.34522030130029E-2</c:v>
                </c:pt>
                <c:pt idx="61185">
                  <c:v>1.34521378204227E-2</c:v>
                </c:pt>
                <c:pt idx="61186">
                  <c:v>1.34520782157779E-2</c:v>
                </c:pt>
                <c:pt idx="61187">
                  <c:v>1.34520279243588E-2</c:v>
                </c:pt>
                <c:pt idx="61188">
                  <c:v>1.3451959006488301E-2</c:v>
                </c:pt>
                <c:pt idx="61189">
                  <c:v>1.34519003331661E-2</c:v>
                </c:pt>
                <c:pt idx="61190">
                  <c:v>1.3451848179101901E-2</c:v>
                </c:pt>
                <c:pt idx="61191">
                  <c:v>1.345179323107E-2</c:v>
                </c:pt>
                <c:pt idx="61192">
                  <c:v>1.3451729901135001E-2</c:v>
                </c:pt>
                <c:pt idx="61193">
                  <c:v>1.34516842663288E-2</c:v>
                </c:pt>
                <c:pt idx="61194">
                  <c:v>1.3451609760522801E-2</c:v>
                </c:pt>
                <c:pt idx="61195">
                  <c:v>1.34515538811684E-2</c:v>
                </c:pt>
                <c:pt idx="61196">
                  <c:v>1.3451505452394499E-2</c:v>
                </c:pt>
                <c:pt idx="61197">
                  <c:v>1.3451438397169099E-2</c:v>
                </c:pt>
                <c:pt idx="61198">
                  <c:v>1.3451400212943601E-2</c:v>
                </c:pt>
                <c:pt idx="61199">
                  <c:v>1.3451326638460199E-2</c:v>
                </c:pt>
                <c:pt idx="61200">
                  <c:v>1.3451277278363699E-2</c:v>
                </c:pt>
                <c:pt idx="61201">
                  <c:v>1.3451209291815799E-2</c:v>
                </c:pt>
                <c:pt idx="61202">
                  <c:v>1.34511711075902E-2</c:v>
                </c:pt>
                <c:pt idx="61203">
                  <c:v>1.34511003270745E-2</c:v>
                </c:pt>
                <c:pt idx="61204">
                  <c:v>1.3451050966978099E-2</c:v>
                </c:pt>
                <c:pt idx="61205">
                  <c:v>1.3450983911752701E-2</c:v>
                </c:pt>
                <c:pt idx="61206">
                  <c:v>1.3450920581817599E-2</c:v>
                </c:pt>
                <c:pt idx="61207">
                  <c:v>1.3450866565108299E-2</c:v>
                </c:pt>
                <c:pt idx="61208">
                  <c:v>1.3450806029141E-2</c:v>
                </c:pt>
                <c:pt idx="61209">
                  <c:v>1.3450754806399399E-2</c:v>
                </c:pt>
                <c:pt idx="61210">
                  <c:v>1.34506998583674E-2</c:v>
                </c:pt>
                <c:pt idx="61211">
                  <c:v>1.34506365284324E-2</c:v>
                </c:pt>
                <c:pt idx="61212">
                  <c:v>1.3450601138174499E-2</c:v>
                </c:pt>
                <c:pt idx="61213">
                  <c:v>1.34505210444331E-2</c:v>
                </c:pt>
                <c:pt idx="61214">
                  <c:v>1.34504977613688E-2</c:v>
                </c:pt>
                <c:pt idx="61215">
                  <c:v>1.3450406491756399E-2</c:v>
                </c:pt>
                <c:pt idx="61216">
                  <c:v>1.3450362719595399E-2</c:v>
                </c:pt>
                <c:pt idx="61217">
                  <c:v>1.34502938017249E-2</c:v>
                </c:pt>
                <c:pt idx="61218">
                  <c:v>1.34502397850156E-2</c:v>
                </c:pt>
                <c:pt idx="61219">
                  <c:v>1.34501913562417E-2</c:v>
                </c:pt>
                <c:pt idx="61220">
                  <c:v>1.34501270949841E-2</c:v>
                </c:pt>
                <c:pt idx="61221">
                  <c:v>1.3450072146952201E-2</c:v>
                </c:pt>
                <c:pt idx="61222">
                  <c:v>1.34500209242106E-2</c:v>
                </c:pt>
                <c:pt idx="61223">
                  <c:v>1.3449958525598099E-2</c:v>
                </c:pt>
                <c:pt idx="61224">
                  <c:v>1.3449901714920999E-2</c:v>
                </c:pt>
                <c:pt idx="61225">
                  <c:v>1.3449851423502E-2</c:v>
                </c:pt>
                <c:pt idx="61226">
                  <c:v>1.3449792750179801E-2</c:v>
                </c:pt>
                <c:pt idx="61227">
                  <c:v>1.3449733145534999E-2</c:v>
                </c:pt>
                <c:pt idx="61228">
                  <c:v>1.34496865794063E-2</c:v>
                </c:pt>
                <c:pt idx="61229">
                  <c:v>1.3449622318148601E-2</c:v>
                </c:pt>
                <c:pt idx="61230">
                  <c:v>1.34495664387941E-2</c:v>
                </c:pt>
                <c:pt idx="61231">
                  <c:v>1.3449518941342799E-2</c:v>
                </c:pt>
                <c:pt idx="61232">
                  <c:v>1.34494556114078E-2</c:v>
                </c:pt>
                <c:pt idx="61233">
                  <c:v>1.3449397869408099E-2</c:v>
                </c:pt>
                <c:pt idx="61234">
                  <c:v>1.3449353165924599E-2</c:v>
                </c:pt>
                <c:pt idx="61235">
                  <c:v>1.3449286110699199E-2</c:v>
                </c:pt>
                <c:pt idx="61236">
                  <c:v>1.34492302313447E-2</c:v>
                </c:pt>
                <c:pt idx="61237">
                  <c:v>1.3449179008603099E-2</c:v>
                </c:pt>
                <c:pt idx="61238">
                  <c:v>1.34491268545389E-2</c:v>
                </c:pt>
                <c:pt idx="61239">
                  <c:v>1.3449064455926399E-2</c:v>
                </c:pt>
                <c:pt idx="61240">
                  <c:v>1.34490290656686E-2</c:v>
                </c:pt>
                <c:pt idx="61241">
                  <c:v>1.3448953628539999E-2</c:v>
                </c:pt>
                <c:pt idx="61242">
                  <c:v>1.3448935002088601E-2</c:v>
                </c:pt>
                <c:pt idx="61243">
                  <c:v>1.34488502517343E-2</c:v>
                </c:pt>
                <c:pt idx="61244">
                  <c:v>1.3448805548250699E-2</c:v>
                </c:pt>
                <c:pt idx="61245">
                  <c:v>1.3448737561702701E-2</c:v>
                </c:pt>
                <c:pt idx="61246">
                  <c:v>1.34486816823483E-2</c:v>
                </c:pt>
                <c:pt idx="61247">
                  <c:v>1.34486258029938E-2</c:v>
                </c:pt>
                <c:pt idx="61248">
                  <c:v>1.34485717862845E-2</c:v>
                </c:pt>
                <c:pt idx="61249">
                  <c:v>1.3448518700897701E-2</c:v>
                </c:pt>
                <c:pt idx="61250">
                  <c:v>1.34484777227044E-2</c:v>
                </c:pt>
                <c:pt idx="61251">
                  <c:v>1.3448411598801601E-2</c:v>
                </c:pt>
                <c:pt idx="61252">
                  <c:v>1.3448375277221199E-2</c:v>
                </c:pt>
                <c:pt idx="61253">
                  <c:v>1.34482970461249E-2</c:v>
                </c:pt>
                <c:pt idx="61254">
                  <c:v>1.3448250479996199E-2</c:v>
                </c:pt>
                <c:pt idx="61255">
                  <c:v>1.3448190875351399E-2</c:v>
                </c:pt>
                <c:pt idx="61256">
                  <c:v>1.3448133133351799E-2</c:v>
                </c:pt>
                <c:pt idx="61257">
                  <c:v>1.3448081910610201E-2</c:v>
                </c:pt>
                <c:pt idx="61258">
                  <c:v>1.3448032550513699E-2</c:v>
                </c:pt>
                <c:pt idx="61259">
                  <c:v>1.3447971083223801E-2</c:v>
                </c:pt>
                <c:pt idx="61260">
                  <c:v>1.34479198604822E-2</c:v>
                </c:pt>
                <c:pt idx="61261">
                  <c:v>1.3447866775095499E-2</c:v>
                </c:pt>
                <c:pt idx="61262">
                  <c:v>1.3447815552353901E-2</c:v>
                </c:pt>
                <c:pt idx="61263">
                  <c:v>1.34477587416768E-2</c:v>
                </c:pt>
                <c:pt idx="61264">
                  <c:v>1.34477140381932E-2</c:v>
                </c:pt>
                <c:pt idx="61265">
                  <c:v>1.3447658158838799E-2</c:v>
                </c:pt>
                <c:pt idx="61266">
                  <c:v>1.34476004168391E-2</c:v>
                </c:pt>
                <c:pt idx="61267">
                  <c:v>1.34475491940975E-2</c:v>
                </c:pt>
                <c:pt idx="61268">
                  <c:v>1.34474895894527E-2</c:v>
                </c:pt>
                <c:pt idx="61269">
                  <c:v>1.34474383667111E-2</c:v>
                </c:pt>
                <c:pt idx="61270">
                  <c:v>1.34473815560341E-2</c:v>
                </c:pt>
                <c:pt idx="61271">
                  <c:v>1.3447338715195699E-2</c:v>
                </c:pt>
                <c:pt idx="61272">
                  <c:v>1.3447289355099199E-2</c:v>
                </c:pt>
                <c:pt idx="61273">
                  <c:v>1.3447230681777E-2</c:v>
                </c:pt>
                <c:pt idx="61274">
                  <c:v>1.3447186909616E-2</c:v>
                </c:pt>
                <c:pt idx="61275">
                  <c:v>1.34471151977778E-2</c:v>
                </c:pt>
                <c:pt idx="61276">
                  <c:v>1.3447067700326399E-2</c:v>
                </c:pt>
                <c:pt idx="61277">
                  <c:v>1.34470080956817E-2</c:v>
                </c:pt>
                <c:pt idx="61278">
                  <c:v>1.3446969911456099E-2</c:v>
                </c:pt>
                <c:pt idx="61279">
                  <c:v>1.34469103068113E-2</c:v>
                </c:pt>
                <c:pt idx="61280">
                  <c:v>1.3446855358779399E-2</c:v>
                </c:pt>
                <c:pt idx="61281">
                  <c:v>1.34468134492636E-2</c:v>
                </c:pt>
                <c:pt idx="61282">
                  <c:v>1.34467445313931E-2</c:v>
                </c:pt>
                <c:pt idx="61283">
                  <c:v>1.34467221796513E-2</c:v>
                </c:pt>
                <c:pt idx="61284">
                  <c:v>1.3446637429297E-2</c:v>
                </c:pt>
                <c:pt idx="61285">
                  <c:v>1.3446636497974399E-2</c:v>
                </c:pt>
                <c:pt idx="61286">
                  <c:v>1.34465340524912E-2</c:v>
                </c:pt>
                <c:pt idx="61287">
                  <c:v>1.3446505181491399E-2</c:v>
                </c:pt>
                <c:pt idx="61288">
                  <c:v>1.34464288130403E-2</c:v>
                </c:pt>
                <c:pt idx="61289">
                  <c:v>1.34463794529438E-2</c:v>
                </c:pt>
                <c:pt idx="61290">
                  <c:v>1.34463384747505E-2</c:v>
                </c:pt>
                <c:pt idx="61291">
                  <c:v>1.34462723508477E-2</c:v>
                </c:pt>
                <c:pt idx="61292">
                  <c:v>1.3446238823235E-2</c:v>
                </c:pt>
                <c:pt idx="61293">
                  <c:v>1.3446172699332201E-2</c:v>
                </c:pt>
                <c:pt idx="61294">
                  <c:v>1.3446127995848701E-2</c:v>
                </c:pt>
                <c:pt idx="61295">
                  <c:v>1.34460665285587E-2</c:v>
                </c:pt>
                <c:pt idx="61296">
                  <c:v>1.34460302069783E-2</c:v>
                </c:pt>
                <c:pt idx="61297">
                  <c:v>1.3445973396301301E-2</c:v>
                </c:pt>
                <c:pt idx="61298">
                  <c:v>1.3445925898850001E-2</c:v>
                </c:pt>
                <c:pt idx="61299">
                  <c:v>1.3445862568914901E-2</c:v>
                </c:pt>
                <c:pt idx="61300">
                  <c:v>1.3445806689560399E-2</c:v>
                </c:pt>
                <c:pt idx="61301">
                  <c:v>1.3445757329464E-2</c:v>
                </c:pt>
                <c:pt idx="61302">
                  <c:v>1.34457061067224E-2</c:v>
                </c:pt>
                <c:pt idx="61303">
                  <c:v>1.3445653952658201E-2</c:v>
                </c:pt>
                <c:pt idx="61304">
                  <c:v>1.3445599935948901E-2</c:v>
                </c:pt>
                <c:pt idx="61305">
                  <c:v>1.34455487132072E-2</c:v>
                </c:pt>
                <c:pt idx="61306">
                  <c:v>1.34454956278205E-2</c:v>
                </c:pt>
                <c:pt idx="61307">
                  <c:v>1.3445449993014299E-2</c:v>
                </c:pt>
                <c:pt idx="61308">
                  <c:v>1.3445397838950201E-2</c:v>
                </c:pt>
                <c:pt idx="61309">
                  <c:v>1.34453438222408E-2</c:v>
                </c:pt>
                <c:pt idx="61310">
                  <c:v>1.3445288874208899E-2</c:v>
                </c:pt>
                <c:pt idx="61311">
                  <c:v>1.34452488273382E-2</c:v>
                </c:pt>
                <c:pt idx="61312">
                  <c:v>1.34451948106289E-2</c:v>
                </c:pt>
                <c:pt idx="61313">
                  <c:v>1.34451389312744E-2</c:v>
                </c:pt>
                <c:pt idx="61314">
                  <c:v>1.34451054036617E-2</c:v>
                </c:pt>
                <c:pt idx="61315">
                  <c:v>1.3445036485791199E-2</c:v>
                </c:pt>
                <c:pt idx="61316">
                  <c:v>1.34450159966946E-2</c:v>
                </c:pt>
                <c:pt idx="61317">
                  <c:v>1.34449424222112E-2</c:v>
                </c:pt>
                <c:pt idx="61318">
                  <c:v>1.3444901444017899E-2</c:v>
                </c:pt>
                <c:pt idx="61319">
                  <c:v>1.3444838114082799E-2</c:v>
                </c:pt>
                <c:pt idx="61320">
                  <c:v>1.3444803655147599E-2</c:v>
                </c:pt>
                <c:pt idx="61321">
                  <c:v>1.3444750569760799E-2</c:v>
                </c:pt>
                <c:pt idx="61322">
                  <c:v>1.34447040036321E-2</c:v>
                </c:pt>
                <c:pt idx="61323">
                  <c:v>1.3444641605019601E-2</c:v>
                </c:pt>
                <c:pt idx="61324">
                  <c:v>1.3444609940052E-2</c:v>
                </c:pt>
                <c:pt idx="61325">
                  <c:v>1.3444558717310401E-2</c:v>
                </c:pt>
                <c:pt idx="61326">
                  <c:v>1.34445056319237E-2</c:v>
                </c:pt>
                <c:pt idx="61327">
                  <c:v>1.34444450959563E-2</c:v>
                </c:pt>
                <c:pt idx="61328">
                  <c:v>1.34444162249565E-2</c:v>
                </c:pt>
                <c:pt idx="61329">
                  <c:v>1.34443612769246E-2</c:v>
                </c:pt>
                <c:pt idx="61330">
                  <c:v>1.3444311916828201E-2</c:v>
                </c:pt>
                <c:pt idx="61331">
                  <c:v>1.34442495182157E-2</c:v>
                </c:pt>
                <c:pt idx="61332">
                  <c:v>1.34442280977964E-2</c:v>
                </c:pt>
                <c:pt idx="61333">
                  <c:v>1.3444164767861399E-2</c:v>
                </c:pt>
                <c:pt idx="61334">
                  <c:v>1.34441163390875E-2</c:v>
                </c:pt>
                <c:pt idx="61335">
                  <c:v>1.3444053940474999E-2</c:v>
                </c:pt>
                <c:pt idx="61336">
                  <c:v>1.3443985953927E-2</c:v>
                </c:pt>
                <c:pt idx="61337">
                  <c:v>1.34439477697015E-2</c:v>
                </c:pt>
                <c:pt idx="61338">
                  <c:v>1.34438872337341E-2</c:v>
                </c:pt>
                <c:pt idx="61339">
                  <c:v>1.34438462555409E-2</c:v>
                </c:pt>
                <c:pt idx="61340">
                  <c:v>1.34437866508961E-2</c:v>
                </c:pt>
                <c:pt idx="61341">
                  <c:v>1.3443764299154301E-2</c:v>
                </c:pt>
                <c:pt idx="61342">
                  <c:v>1.34436897933483E-2</c:v>
                </c:pt>
                <c:pt idx="61343">
                  <c:v>1.3443667441606501E-2</c:v>
                </c:pt>
                <c:pt idx="61344">
                  <c:v>1.3443585485220001E-2</c:v>
                </c:pt>
                <c:pt idx="61345">
                  <c:v>1.3443554751575E-2</c:v>
                </c:pt>
                <c:pt idx="61346">
                  <c:v>1.34434876963496E-2</c:v>
                </c:pt>
                <c:pt idx="61347">
                  <c:v>1.34434700012207E-2</c:v>
                </c:pt>
                <c:pt idx="61348">
                  <c:v>1.34434029459953E-2</c:v>
                </c:pt>
                <c:pt idx="61349">
                  <c:v>1.34433591738343E-2</c:v>
                </c:pt>
                <c:pt idx="61350">
                  <c:v>1.3443305157125E-2</c:v>
                </c:pt>
                <c:pt idx="61351">
                  <c:v>1.3443243689835099E-2</c:v>
                </c:pt>
                <c:pt idx="61352">
                  <c:v>1.34431980550289E-2</c:v>
                </c:pt>
                <c:pt idx="61353">
                  <c:v>1.34431477636099E-2</c:v>
                </c:pt>
                <c:pt idx="61354">
                  <c:v>1.3443108648061799E-2</c:v>
                </c:pt>
                <c:pt idx="61355">
                  <c:v>1.3443055562674999E-2</c:v>
                </c:pt>
                <c:pt idx="61356">
                  <c:v>1.3443004339933401E-2</c:v>
                </c:pt>
                <c:pt idx="61357">
                  <c:v>1.3442960567772401E-2</c:v>
                </c:pt>
                <c:pt idx="61358">
                  <c:v>1.3442907482385601E-2</c:v>
                </c:pt>
                <c:pt idx="61359">
                  <c:v>1.34428581222892E-2</c:v>
                </c:pt>
                <c:pt idx="61360">
                  <c:v>1.34428087621927E-2</c:v>
                </c:pt>
                <c:pt idx="61361">
                  <c:v>1.3442763127386599E-2</c:v>
                </c:pt>
                <c:pt idx="61362">
                  <c:v>1.3442712835967501E-2</c:v>
                </c:pt>
                <c:pt idx="61363">
                  <c:v>1.34426699951291E-2</c:v>
                </c:pt>
                <c:pt idx="61364">
                  <c:v>1.34426224976778E-2</c:v>
                </c:pt>
                <c:pt idx="61365">
                  <c:v>1.3442575000226499E-2</c:v>
                </c:pt>
                <c:pt idx="61366">
                  <c:v>1.3442520983517199E-2</c:v>
                </c:pt>
                <c:pt idx="61367">
                  <c:v>1.3442473486065899E-2</c:v>
                </c:pt>
                <c:pt idx="61368">
                  <c:v>1.3442429713904899E-2</c:v>
                </c:pt>
                <c:pt idx="61369">
                  <c:v>1.3442376628518099E-2</c:v>
                </c:pt>
                <c:pt idx="61370">
                  <c:v>1.3442334719002301E-2</c:v>
                </c:pt>
                <c:pt idx="61371">
                  <c:v>1.3442281633615501E-2</c:v>
                </c:pt>
                <c:pt idx="61372">
                  <c:v>1.34422397240996E-2</c:v>
                </c:pt>
                <c:pt idx="61373">
                  <c:v>1.3442184776067701E-2</c:v>
                </c:pt>
                <c:pt idx="61374">
                  <c:v>1.34421428665519E-2</c:v>
                </c:pt>
                <c:pt idx="61375">
                  <c:v>1.34421000257134E-2</c:v>
                </c:pt>
                <c:pt idx="61376">
                  <c:v>1.34420478716493E-2</c:v>
                </c:pt>
                <c:pt idx="61377">
                  <c:v>1.34420106187463E-2</c:v>
                </c:pt>
                <c:pt idx="61378">
                  <c:v>1.3441950082778899E-2</c:v>
                </c:pt>
                <c:pt idx="61379">
                  <c:v>1.3441908173263101E-2</c:v>
                </c:pt>
                <c:pt idx="61380">
                  <c:v>1.34418560191989E-2</c:v>
                </c:pt>
                <c:pt idx="61381">
                  <c:v>1.34418122470379E-2</c:v>
                </c:pt>
                <c:pt idx="61382">
                  <c:v>1.34417619556189E-2</c:v>
                </c:pt>
                <c:pt idx="61383">
                  <c:v>1.34417144581676E-2</c:v>
                </c:pt>
                <c:pt idx="61384">
                  <c:v>1.34416706860066E-2</c:v>
                </c:pt>
                <c:pt idx="61385">
                  <c:v>1.3441622257232701E-2</c:v>
                </c:pt>
                <c:pt idx="61386">
                  <c:v>1.3441576622426499E-2</c:v>
                </c:pt>
                <c:pt idx="61387">
                  <c:v>1.34415300562978E-2</c:v>
                </c:pt>
                <c:pt idx="61388">
                  <c:v>1.3441485352814199E-2</c:v>
                </c:pt>
                <c:pt idx="61389">
                  <c:v>1.34414350613952E-2</c:v>
                </c:pt>
                <c:pt idx="61390">
                  <c:v>1.34413912892342E-2</c:v>
                </c:pt>
                <c:pt idx="61391">
                  <c:v>1.3441340066492599E-2</c:v>
                </c:pt>
                <c:pt idx="61392">
                  <c:v>1.3441295363009E-2</c:v>
                </c:pt>
                <c:pt idx="61393">
                  <c:v>1.34412478655577E-2</c:v>
                </c:pt>
                <c:pt idx="61394">
                  <c:v>1.3441205956041801E-2</c:v>
                </c:pt>
                <c:pt idx="61395">
                  <c:v>1.34411668404937E-2</c:v>
                </c:pt>
                <c:pt idx="61396">
                  <c:v>1.3441114686429501E-2</c:v>
                </c:pt>
                <c:pt idx="61397">
                  <c:v>1.3441078364849099E-2</c:v>
                </c:pt>
                <c:pt idx="61398">
                  <c:v>1.3441016897559201E-2</c:v>
                </c:pt>
                <c:pt idx="61399">
                  <c:v>1.3440977782010999E-2</c:v>
                </c:pt>
                <c:pt idx="61400">
                  <c:v>1.34409256279469E-2</c:v>
                </c:pt>
                <c:pt idx="61401">
                  <c:v>1.34408911690116E-2</c:v>
                </c:pt>
                <c:pt idx="61402">
                  <c:v>1.34408483281732E-2</c:v>
                </c:pt>
                <c:pt idx="61403">
                  <c:v>1.34407933801413E-2</c:v>
                </c:pt>
                <c:pt idx="61404">
                  <c:v>1.34407617151737E-2</c:v>
                </c:pt>
                <c:pt idx="61405">
                  <c:v>1.34406927973032E-2</c:v>
                </c:pt>
                <c:pt idx="61406">
                  <c:v>1.3440657407045401E-2</c:v>
                </c:pt>
                <c:pt idx="61407">
                  <c:v>1.3440604321658599E-2</c:v>
                </c:pt>
                <c:pt idx="61408">
                  <c:v>1.3440567068755601E-2</c:v>
                </c:pt>
                <c:pt idx="61409">
                  <c:v>1.34405242279172E-2</c:v>
                </c:pt>
                <c:pt idx="61410">
                  <c:v>1.34404776617885E-2</c:v>
                </c:pt>
                <c:pt idx="61411">
                  <c:v>1.34404264390469E-2</c:v>
                </c:pt>
                <c:pt idx="61412">
                  <c:v>1.3440389186143899E-2</c:v>
                </c:pt>
                <c:pt idx="61413">
                  <c:v>1.3440362177789201E-2</c:v>
                </c:pt>
                <c:pt idx="61414">
                  <c:v>1.3440303504467E-2</c:v>
                </c:pt>
                <c:pt idx="61415">
                  <c:v>1.3440260663628601E-2</c:v>
                </c:pt>
                <c:pt idx="61416">
                  <c:v>1.34401991963387E-2</c:v>
                </c:pt>
                <c:pt idx="61417">
                  <c:v>1.34401628747582E-2</c:v>
                </c:pt>
                <c:pt idx="61418">
                  <c:v>1.3440109789371499E-2</c:v>
                </c:pt>
                <c:pt idx="61419">
                  <c:v>1.3440069742500799E-2</c:v>
                </c:pt>
                <c:pt idx="61420">
                  <c:v>1.3440018519759201E-2</c:v>
                </c:pt>
                <c:pt idx="61421">
                  <c:v>1.34399775415659E-2</c:v>
                </c:pt>
                <c:pt idx="61422">
                  <c:v>1.3439930975437201E-2</c:v>
                </c:pt>
                <c:pt idx="61423">
                  <c:v>1.3439885340630999E-2</c:v>
                </c:pt>
                <c:pt idx="61424">
                  <c:v>1.3439839705824901E-2</c:v>
                </c:pt>
                <c:pt idx="61425">
                  <c:v>1.34397950023413E-2</c:v>
                </c:pt>
                <c:pt idx="61426">
                  <c:v>1.34397493675351E-2</c:v>
                </c:pt>
                <c:pt idx="61427">
                  <c:v>1.3439702801406401E-2</c:v>
                </c:pt>
                <c:pt idx="61428">
                  <c:v>1.3439659960568E-2</c:v>
                </c:pt>
                <c:pt idx="61429">
                  <c:v>1.34396282956004E-2</c:v>
                </c:pt>
                <c:pt idx="61430">
                  <c:v>1.34395705536008E-2</c:v>
                </c:pt>
                <c:pt idx="61431">
                  <c:v>1.34395454078913E-2</c:v>
                </c:pt>
                <c:pt idx="61432">
                  <c:v>1.34394858032465E-2</c:v>
                </c:pt>
                <c:pt idx="61433">
                  <c:v>1.34394457563758E-2</c:v>
                </c:pt>
                <c:pt idx="61434">
                  <c:v>1.3439401052892199E-2</c:v>
                </c:pt>
                <c:pt idx="61435">
                  <c:v>1.34393479675055E-2</c:v>
                </c:pt>
                <c:pt idx="61436">
                  <c:v>1.3439306057989601E-2</c:v>
                </c:pt>
                <c:pt idx="61437">
                  <c:v>1.34392632171512E-2</c:v>
                </c:pt>
                <c:pt idx="61438">
                  <c:v>1.3439222238957899E-2</c:v>
                </c:pt>
                <c:pt idx="61439">
                  <c:v>1.34391728788614E-2</c:v>
                </c:pt>
                <c:pt idx="61440">
                  <c:v>1.3439130969345601E-2</c:v>
                </c:pt>
                <c:pt idx="61441">
                  <c:v>1.3439088128507099E-2</c:v>
                </c:pt>
                <c:pt idx="61442">
                  <c:v>1.34390415623784E-2</c:v>
                </c:pt>
                <c:pt idx="61443">
                  <c:v>1.3439000584185099E-2</c:v>
                </c:pt>
                <c:pt idx="61444">
                  <c:v>1.34389521554112E-2</c:v>
                </c:pt>
                <c:pt idx="61445">
                  <c:v>1.34389158338308E-2</c:v>
                </c:pt>
                <c:pt idx="61446">
                  <c:v>1.34388813748956E-2</c:v>
                </c:pt>
                <c:pt idx="61447">
                  <c:v>1.3438830152154E-2</c:v>
                </c:pt>
                <c:pt idx="61448">
                  <c:v>1.34387910366058E-2</c:v>
                </c:pt>
                <c:pt idx="61449">
                  <c:v>1.34387388825417E-2</c:v>
                </c:pt>
                <c:pt idx="61450">
                  <c:v>1.3438700698316101E-2</c:v>
                </c:pt>
                <c:pt idx="61451">
                  <c:v>1.3438651338219599E-2</c:v>
                </c:pt>
                <c:pt idx="61452">
                  <c:v>1.3438613153994101E-2</c:v>
                </c:pt>
                <c:pt idx="61453">
                  <c:v>1.3438566587865399E-2</c:v>
                </c:pt>
                <c:pt idx="61454">
                  <c:v>1.3438526540994601E-2</c:v>
                </c:pt>
                <c:pt idx="61455">
                  <c:v>1.3438481837511101E-2</c:v>
                </c:pt>
                <c:pt idx="61456">
                  <c:v>1.34384371340275E-2</c:v>
                </c:pt>
                <c:pt idx="61457">
                  <c:v>1.3438394293189101E-2</c:v>
                </c:pt>
                <c:pt idx="61458">
                  <c:v>1.34383495897055E-2</c:v>
                </c:pt>
                <c:pt idx="61459">
                  <c:v>1.34383086115122E-2</c:v>
                </c:pt>
                <c:pt idx="61460">
                  <c:v>1.3438262976706E-2</c:v>
                </c:pt>
                <c:pt idx="61461">
                  <c:v>1.34382331743836E-2</c:v>
                </c:pt>
                <c:pt idx="61462">
                  <c:v>1.34381782263517E-2</c:v>
                </c:pt>
                <c:pt idx="61463">
                  <c:v>1.34381540119648E-2</c:v>
                </c:pt>
                <c:pt idx="61464">
                  <c:v>1.3438100926578E-2</c:v>
                </c:pt>
                <c:pt idx="61465">
                  <c:v>1.3438059017062199E-2</c:v>
                </c:pt>
                <c:pt idx="61466">
                  <c:v>1.34380199015141E-2</c:v>
                </c:pt>
                <c:pt idx="61467">
                  <c:v>1.3437967747449899E-2</c:v>
                </c:pt>
                <c:pt idx="61468">
                  <c:v>1.34379295632243E-2</c:v>
                </c:pt>
                <c:pt idx="61469">
                  <c:v>1.3437880203127899E-2</c:v>
                </c:pt>
                <c:pt idx="61470">
                  <c:v>1.34378457441926E-2</c:v>
                </c:pt>
                <c:pt idx="61471">
                  <c:v>1.34378159418702E-2</c:v>
                </c:pt>
                <c:pt idx="61472">
                  <c:v>1.3437763787805999E-2</c:v>
                </c:pt>
                <c:pt idx="61473">
                  <c:v>1.3437729328870799E-2</c:v>
                </c:pt>
                <c:pt idx="61474">
                  <c:v>1.34376799687743E-2</c:v>
                </c:pt>
                <c:pt idx="61475">
                  <c:v>1.34376399219036E-2</c:v>
                </c:pt>
                <c:pt idx="61476">
                  <c:v>1.3437598012387799E-2</c:v>
                </c:pt>
                <c:pt idx="61477">
                  <c:v>1.34375486522913E-2</c:v>
                </c:pt>
                <c:pt idx="61478">
                  <c:v>1.3437516987323799E-2</c:v>
                </c:pt>
                <c:pt idx="61479">
                  <c:v>1.3437465764582201E-2</c:v>
                </c:pt>
                <c:pt idx="61480">
                  <c:v>1.34374275803566E-2</c:v>
                </c:pt>
                <c:pt idx="61481">
                  <c:v>1.3437379151582701E-2</c:v>
                </c:pt>
                <c:pt idx="61482">
                  <c:v>1.3437342830002299E-2</c:v>
                </c:pt>
                <c:pt idx="61483">
                  <c:v>1.34373102337122E-2</c:v>
                </c:pt>
                <c:pt idx="61484">
                  <c:v>1.34372627362609E-2</c:v>
                </c:pt>
                <c:pt idx="61485">
                  <c:v>1.34372236207128E-2</c:v>
                </c:pt>
                <c:pt idx="61486">
                  <c:v>1.3437174260616301E-2</c:v>
                </c:pt>
                <c:pt idx="61487">
                  <c:v>1.3437137939035899E-2</c:v>
                </c:pt>
                <c:pt idx="61488">
                  <c:v>1.343709602952E-2</c:v>
                </c:pt>
                <c:pt idx="61489">
                  <c:v>1.34370541200042E-2</c:v>
                </c:pt>
                <c:pt idx="61490">
                  <c:v>1.34370103478432E-2</c:v>
                </c:pt>
                <c:pt idx="61491">
                  <c:v>1.3436972163617601E-2</c:v>
                </c:pt>
                <c:pt idx="61492">
                  <c:v>1.34369302541018E-2</c:v>
                </c:pt>
                <c:pt idx="61493">
                  <c:v>1.34368874132633E-2</c:v>
                </c:pt>
                <c:pt idx="61494">
                  <c:v>1.343684643507E-2</c:v>
                </c:pt>
                <c:pt idx="61495">
                  <c:v>1.34368017315865E-2</c:v>
                </c:pt>
                <c:pt idx="61496">
                  <c:v>1.3436764478683499E-2</c:v>
                </c:pt>
                <c:pt idx="61497">
                  <c:v>1.34367188438773E-2</c:v>
                </c:pt>
                <c:pt idx="61498">
                  <c:v>1.3436683453619499E-2</c:v>
                </c:pt>
                <c:pt idx="61499">
                  <c:v>1.34366378188133E-2</c:v>
                </c:pt>
                <c:pt idx="61500">
                  <c:v>1.34366014972329E-2</c:v>
                </c:pt>
                <c:pt idx="61501">
                  <c:v>1.3436555862426799E-2</c:v>
                </c:pt>
                <c:pt idx="61502">
                  <c:v>1.3436518609523799E-2</c:v>
                </c:pt>
                <c:pt idx="61503">
                  <c:v>1.34364878758788E-2</c:v>
                </c:pt>
                <c:pt idx="61504">
                  <c:v>1.34364394471049E-2</c:v>
                </c:pt>
                <c:pt idx="61505">
                  <c:v>1.34364189580083E-2</c:v>
                </c:pt>
                <c:pt idx="61506">
                  <c:v>1.3436364009976399E-2</c:v>
                </c:pt>
                <c:pt idx="61507">
                  <c:v>1.34363248944283E-2</c:v>
                </c:pt>
                <c:pt idx="61508">
                  <c:v>1.3436286710202699E-2</c:v>
                </c:pt>
                <c:pt idx="61509">
                  <c:v>1.3436237350106199E-2</c:v>
                </c:pt>
                <c:pt idx="61510">
                  <c:v>1.34362010285258E-2</c:v>
                </c:pt>
                <c:pt idx="61511">
                  <c:v>1.3436159119009999E-2</c:v>
                </c:pt>
                <c:pt idx="61512">
                  <c:v>1.3436118140816701E-2</c:v>
                </c:pt>
                <c:pt idx="61513">
                  <c:v>1.3436078093945999E-2</c:v>
                </c:pt>
                <c:pt idx="61514">
                  <c:v>1.3436038047075299E-2</c:v>
                </c:pt>
                <c:pt idx="61515">
                  <c:v>1.34360017254949E-2</c:v>
                </c:pt>
                <c:pt idx="61516">
                  <c:v>1.3435959815979E-2</c:v>
                </c:pt>
                <c:pt idx="61517">
                  <c:v>1.34359207004309E-2</c:v>
                </c:pt>
                <c:pt idx="61518">
                  <c:v>1.34358778595924E-2</c:v>
                </c:pt>
                <c:pt idx="61519">
                  <c:v>1.3435839675366899E-2</c:v>
                </c:pt>
                <c:pt idx="61520">
                  <c:v>1.3435797765851E-2</c:v>
                </c:pt>
                <c:pt idx="61521">
                  <c:v>1.3435760512948E-2</c:v>
                </c:pt>
                <c:pt idx="61522">
                  <c:v>1.3435718603432199E-2</c:v>
                </c:pt>
                <c:pt idx="61523">
                  <c:v>1.34356804192066E-2</c:v>
                </c:pt>
                <c:pt idx="61524">
                  <c:v>1.3435637578368201E-2</c:v>
                </c:pt>
                <c:pt idx="61525">
                  <c:v>1.3435601256787799E-2</c:v>
                </c:pt>
                <c:pt idx="61526">
                  <c:v>1.34355612099171E-2</c:v>
                </c:pt>
                <c:pt idx="61527">
                  <c:v>1.34355220943689E-2</c:v>
                </c:pt>
                <c:pt idx="61528">
                  <c:v>1.34354857727885E-2</c:v>
                </c:pt>
                <c:pt idx="61529">
                  <c:v>1.34354438632727E-2</c:v>
                </c:pt>
                <c:pt idx="61530">
                  <c:v>1.34354075416923E-2</c:v>
                </c:pt>
                <c:pt idx="61531">
                  <c:v>1.3435381464660201E-2</c:v>
                </c:pt>
                <c:pt idx="61532">
                  <c:v>1.3435325585305699E-2</c:v>
                </c:pt>
                <c:pt idx="61533">
                  <c:v>1.3435315340757399E-2</c:v>
                </c:pt>
                <c:pt idx="61534">
                  <c:v>1.34352557361126E-2</c:v>
                </c:pt>
                <c:pt idx="61535">
                  <c:v>1.3435224071145099E-2</c:v>
                </c:pt>
                <c:pt idx="61536">
                  <c:v>1.3435177505016299E-2</c:v>
                </c:pt>
                <c:pt idx="61537">
                  <c:v>1.3435136526823E-2</c:v>
                </c:pt>
                <c:pt idx="61538">
                  <c:v>1.3435096479952301E-2</c:v>
                </c:pt>
                <c:pt idx="61539">
                  <c:v>1.3435060158371899E-2</c:v>
                </c:pt>
                <c:pt idx="61540">
                  <c:v>1.3435021974146401E-2</c:v>
                </c:pt>
                <c:pt idx="61541">
                  <c:v>1.34349837899208E-2</c:v>
                </c:pt>
                <c:pt idx="61542">
                  <c:v>1.34349428117275E-2</c:v>
                </c:pt>
                <c:pt idx="61543">
                  <c:v>1.3434907421469701E-2</c:v>
                </c:pt>
                <c:pt idx="61544">
                  <c:v>1.3434865511953799E-2</c:v>
                </c:pt>
                <c:pt idx="61545">
                  <c:v>1.3434830121696001E-2</c:v>
                </c:pt>
                <c:pt idx="61546">
                  <c:v>1.34347891435027E-2</c:v>
                </c:pt>
                <c:pt idx="61547">
                  <c:v>1.3434753753244899E-2</c:v>
                </c:pt>
                <c:pt idx="61548">
                  <c:v>1.34347137063742E-2</c:v>
                </c:pt>
                <c:pt idx="61549">
                  <c:v>1.34346773847938E-2</c:v>
                </c:pt>
                <c:pt idx="61550">
                  <c:v>1.34346364066005E-2</c:v>
                </c:pt>
                <c:pt idx="61551">
                  <c:v>1.34346010163426E-2</c:v>
                </c:pt>
                <c:pt idx="61552">
                  <c:v>1.34345600381494E-2</c:v>
                </c:pt>
                <c:pt idx="61553">
                  <c:v>1.3434524647891501E-2</c:v>
                </c:pt>
                <c:pt idx="61554">
                  <c:v>1.3434486463666E-2</c:v>
                </c:pt>
                <c:pt idx="61555">
                  <c:v>1.3434447348117801E-2</c:v>
                </c:pt>
                <c:pt idx="61556">
                  <c:v>1.34344100952148E-2</c:v>
                </c:pt>
                <c:pt idx="61557">
                  <c:v>1.3434374704957E-2</c:v>
                </c:pt>
                <c:pt idx="61558">
                  <c:v>1.3434336520731499E-2</c:v>
                </c:pt>
                <c:pt idx="61559">
                  <c:v>1.3434296473860701E-2</c:v>
                </c:pt>
                <c:pt idx="61560">
                  <c:v>1.3434260152280299E-2</c:v>
                </c:pt>
                <c:pt idx="61561">
                  <c:v>1.34342201054096E-2</c:v>
                </c:pt>
                <c:pt idx="61562">
                  <c:v>1.34341856464744E-2</c:v>
                </c:pt>
                <c:pt idx="61563">
                  <c:v>1.34341455996037E-2</c:v>
                </c:pt>
                <c:pt idx="61564">
                  <c:v>1.34341092780232E-2</c:v>
                </c:pt>
                <c:pt idx="61565">
                  <c:v>1.34340729564428E-2</c:v>
                </c:pt>
                <c:pt idx="61566">
                  <c:v>1.34340357035399E-2</c:v>
                </c:pt>
                <c:pt idx="61567">
                  <c:v>1.34339984506369E-2</c:v>
                </c:pt>
                <c:pt idx="61568">
                  <c:v>1.34339584037662E-2</c:v>
                </c:pt>
                <c:pt idx="61569">
                  <c:v>1.3433925807476E-2</c:v>
                </c:pt>
                <c:pt idx="61570">
                  <c:v>1.34338876232505E-2</c:v>
                </c:pt>
                <c:pt idx="61571">
                  <c:v>1.3433849439024899E-2</c:v>
                </c:pt>
                <c:pt idx="61572">
                  <c:v>1.34338140487671E-2</c:v>
                </c:pt>
                <c:pt idx="61573">
                  <c:v>1.3433775864541499E-2</c:v>
                </c:pt>
                <c:pt idx="61574">
                  <c:v>1.34337535127997E-2</c:v>
                </c:pt>
                <c:pt idx="61575">
                  <c:v>1.3433704152703301E-2</c:v>
                </c:pt>
                <c:pt idx="61576">
                  <c:v>1.34336892515421E-2</c:v>
                </c:pt>
                <c:pt idx="61577">
                  <c:v>1.3433643616735901E-2</c:v>
                </c:pt>
                <c:pt idx="61578">
                  <c:v>1.34336045011878E-2</c:v>
                </c:pt>
                <c:pt idx="61579">
                  <c:v>1.3433567248284799E-2</c:v>
                </c:pt>
                <c:pt idx="61580">
                  <c:v>1.3433529995381799E-2</c:v>
                </c:pt>
                <c:pt idx="61581">
                  <c:v>1.34334908798337E-2</c:v>
                </c:pt>
                <c:pt idx="61582">
                  <c:v>1.34334601461887E-2</c:v>
                </c:pt>
                <c:pt idx="61583">
                  <c:v>1.34334154427052E-2</c:v>
                </c:pt>
                <c:pt idx="61584">
                  <c:v>1.34333837777376E-2</c:v>
                </c:pt>
                <c:pt idx="61585">
                  <c:v>1.3433340936899201E-2</c:v>
                </c:pt>
                <c:pt idx="61586">
                  <c:v>1.34333120658994E-2</c:v>
                </c:pt>
                <c:pt idx="61587">
                  <c:v>1.34332682937384E-2</c:v>
                </c:pt>
                <c:pt idx="61588">
                  <c:v>1.3433238491416E-2</c:v>
                </c:pt>
                <c:pt idx="61589">
                  <c:v>1.3433193787932399E-2</c:v>
                </c:pt>
                <c:pt idx="61590">
                  <c:v>1.3433165848255201E-2</c:v>
                </c:pt>
                <c:pt idx="61591">
                  <c:v>1.34331248700619E-2</c:v>
                </c:pt>
                <c:pt idx="61592">
                  <c:v>1.3433093205094299E-2</c:v>
                </c:pt>
                <c:pt idx="61593">
                  <c:v>1.3433052226901099E-2</c:v>
                </c:pt>
                <c:pt idx="61594">
                  <c:v>1.3433018699288399E-2</c:v>
                </c:pt>
                <c:pt idx="61595">
                  <c:v>1.34329805150628E-2</c:v>
                </c:pt>
                <c:pt idx="61596">
                  <c:v>1.34329488500953E-2</c:v>
                </c:pt>
                <c:pt idx="61597">
                  <c:v>1.3432910665869701E-2</c:v>
                </c:pt>
                <c:pt idx="61598">
                  <c:v>1.34328734129667E-2</c:v>
                </c:pt>
                <c:pt idx="61599">
                  <c:v>1.34328417479992E-2</c:v>
                </c:pt>
                <c:pt idx="61600">
                  <c:v>1.3432803563773601E-2</c:v>
                </c:pt>
                <c:pt idx="61601">
                  <c:v>1.34327681735158E-2</c:v>
                </c:pt>
                <c:pt idx="61602">
                  <c:v>1.3432731851935401E-2</c:v>
                </c:pt>
                <c:pt idx="61603">
                  <c:v>1.3432698324322701E-2</c:v>
                </c:pt>
                <c:pt idx="61604">
                  <c:v>1.34326601400971E-2</c:v>
                </c:pt>
                <c:pt idx="61605">
                  <c:v>1.3432627543807E-2</c:v>
                </c:pt>
                <c:pt idx="61606">
                  <c:v>1.34325893595815E-2</c:v>
                </c:pt>
                <c:pt idx="61607">
                  <c:v>1.3432557694613901E-2</c:v>
                </c:pt>
                <c:pt idx="61608">
                  <c:v>1.3432520441710999E-2</c:v>
                </c:pt>
                <c:pt idx="61609">
                  <c:v>1.34324859827757E-2</c:v>
                </c:pt>
                <c:pt idx="61610">
                  <c:v>1.34324505925179E-2</c:v>
                </c:pt>
                <c:pt idx="61611">
                  <c:v>1.3432416133582601E-2</c:v>
                </c:pt>
                <c:pt idx="61612">
                  <c:v>1.3432379812002199E-2</c:v>
                </c:pt>
                <c:pt idx="61613">
                  <c:v>1.3432348147034701E-2</c:v>
                </c:pt>
                <c:pt idx="61614">
                  <c:v>1.34323099628091E-2</c:v>
                </c:pt>
                <c:pt idx="61615">
                  <c:v>1.3432277366519E-2</c:v>
                </c:pt>
                <c:pt idx="61616">
                  <c:v>1.3432241976261101E-2</c:v>
                </c:pt>
                <c:pt idx="61617">
                  <c:v>1.3432204723358199E-2</c:v>
                </c:pt>
                <c:pt idx="61618">
                  <c:v>1.3432172127067999E-2</c:v>
                </c:pt>
                <c:pt idx="61619">
                  <c:v>1.3432137668132799E-2</c:v>
                </c:pt>
                <c:pt idx="61620">
                  <c:v>1.34321032091975E-2</c:v>
                </c:pt>
                <c:pt idx="61621">
                  <c:v>1.34320678189397E-2</c:v>
                </c:pt>
                <c:pt idx="61622">
                  <c:v>1.3432033360004401E-2</c:v>
                </c:pt>
                <c:pt idx="61623">
                  <c:v>1.34320007637143E-2</c:v>
                </c:pt>
                <c:pt idx="61624">
                  <c:v>1.3431965373456501E-2</c:v>
                </c:pt>
                <c:pt idx="61625">
                  <c:v>1.34319337084889E-2</c:v>
                </c:pt>
                <c:pt idx="61626">
                  <c:v>1.34318973869085E-2</c:v>
                </c:pt>
                <c:pt idx="61627">
                  <c:v>1.3431863859295901E-2</c:v>
                </c:pt>
                <c:pt idx="61628">
                  <c:v>1.34318294003606E-2</c:v>
                </c:pt>
                <c:pt idx="61629">
                  <c:v>1.34317968040705E-2</c:v>
                </c:pt>
                <c:pt idx="61630">
                  <c:v>1.3431761413812599E-2</c:v>
                </c:pt>
                <c:pt idx="61631">
                  <c:v>1.34317278862E-2</c:v>
                </c:pt>
                <c:pt idx="61632">
                  <c:v>1.34316943585873E-2</c:v>
                </c:pt>
                <c:pt idx="61633">
                  <c:v>1.3431659899652001E-2</c:v>
                </c:pt>
                <c:pt idx="61634">
                  <c:v>1.34316273033619E-2</c:v>
                </c:pt>
                <c:pt idx="61635">
                  <c:v>1.3431592844426601E-2</c:v>
                </c:pt>
                <c:pt idx="61636">
                  <c:v>1.34315602481365E-2</c:v>
                </c:pt>
                <c:pt idx="61637">
                  <c:v>1.34315239265561E-2</c:v>
                </c:pt>
                <c:pt idx="61638">
                  <c:v>1.3431492261588599E-2</c:v>
                </c:pt>
                <c:pt idx="61639">
                  <c:v>1.34314596652985E-2</c:v>
                </c:pt>
                <c:pt idx="61640">
                  <c:v>1.3431424275040601E-2</c:v>
                </c:pt>
                <c:pt idx="61641">
                  <c:v>1.34313888847828E-2</c:v>
                </c:pt>
                <c:pt idx="61642">
                  <c:v>1.34313562884927E-2</c:v>
                </c:pt>
                <c:pt idx="61643">
                  <c:v>1.3431323692202599E-2</c:v>
                </c:pt>
                <c:pt idx="61644">
                  <c:v>1.3431292958557601E-2</c:v>
                </c:pt>
                <c:pt idx="61645">
                  <c:v>1.3431256636977199E-2</c:v>
                </c:pt>
                <c:pt idx="61646">
                  <c:v>1.34312240406871E-2</c:v>
                </c:pt>
                <c:pt idx="61647">
                  <c:v>1.3431192375719599E-2</c:v>
                </c:pt>
                <c:pt idx="61648">
                  <c:v>1.34311569854617E-2</c:v>
                </c:pt>
                <c:pt idx="61649">
                  <c:v>1.34311243891716E-2</c:v>
                </c:pt>
                <c:pt idx="61650">
                  <c:v>1.34310899302363E-2</c:v>
                </c:pt>
                <c:pt idx="61651">
                  <c:v>1.3431058265268799E-2</c:v>
                </c:pt>
                <c:pt idx="61652">
                  <c:v>1.3431024737656099E-2</c:v>
                </c:pt>
                <c:pt idx="61653">
                  <c:v>1.3430994004011199E-2</c:v>
                </c:pt>
                <c:pt idx="61654">
                  <c:v>1.34309586137533E-2</c:v>
                </c:pt>
                <c:pt idx="61655">
                  <c:v>1.34309260174632E-2</c:v>
                </c:pt>
                <c:pt idx="61656">
                  <c:v>1.34308906272054E-2</c:v>
                </c:pt>
                <c:pt idx="61657">
                  <c:v>1.3430863618850699E-2</c:v>
                </c:pt>
                <c:pt idx="61658">
                  <c:v>1.34308282285929E-2</c:v>
                </c:pt>
                <c:pt idx="61659">
                  <c:v>1.3430795632302799E-2</c:v>
                </c:pt>
                <c:pt idx="61660">
                  <c:v>1.34307630360127E-2</c:v>
                </c:pt>
                <c:pt idx="61661">
                  <c:v>1.34307304397225E-2</c:v>
                </c:pt>
                <c:pt idx="61662">
                  <c:v>1.3430698774754999E-2</c:v>
                </c:pt>
                <c:pt idx="61663">
                  <c:v>1.34306643158197E-2</c:v>
                </c:pt>
                <c:pt idx="61664">
                  <c:v>1.3430630788207099E-2</c:v>
                </c:pt>
                <c:pt idx="61665">
                  <c:v>1.3430600054562101E-2</c:v>
                </c:pt>
                <c:pt idx="61666">
                  <c:v>1.34305655956268E-2</c:v>
                </c:pt>
                <c:pt idx="61667">
                  <c:v>1.34305357933044E-2</c:v>
                </c:pt>
                <c:pt idx="61668">
                  <c:v>1.34305013343692E-2</c:v>
                </c:pt>
                <c:pt idx="61669">
                  <c:v>1.3430470600724199E-2</c:v>
                </c:pt>
                <c:pt idx="61670">
                  <c:v>1.3430438935756701E-2</c:v>
                </c:pt>
                <c:pt idx="61671">
                  <c:v>1.34304072707892E-2</c:v>
                </c:pt>
                <c:pt idx="61672">
                  <c:v>1.34303737431765E-2</c:v>
                </c:pt>
                <c:pt idx="61673">
                  <c:v>1.3430341146886401E-2</c:v>
                </c:pt>
                <c:pt idx="61674">
                  <c:v>1.34303094819188E-2</c:v>
                </c:pt>
                <c:pt idx="61675">
                  <c:v>1.3430280610919E-2</c:v>
                </c:pt>
                <c:pt idx="61676">
                  <c:v>1.34302461519837E-2</c:v>
                </c:pt>
                <c:pt idx="61677">
                  <c:v>1.34302135556936E-2</c:v>
                </c:pt>
                <c:pt idx="61678">
                  <c:v>1.3430183753371201E-2</c:v>
                </c:pt>
                <c:pt idx="61679">
                  <c:v>1.3430149294436E-2</c:v>
                </c:pt>
                <c:pt idx="61680">
                  <c:v>1.3430119492113601E-2</c:v>
                </c:pt>
                <c:pt idx="61681">
                  <c:v>1.3430085964500901E-2</c:v>
                </c:pt>
                <c:pt idx="61682">
                  <c:v>1.34300552308559E-2</c:v>
                </c:pt>
                <c:pt idx="61683">
                  <c:v>1.3430024497211E-2</c:v>
                </c:pt>
                <c:pt idx="61684">
                  <c:v>1.34299909695983E-2</c:v>
                </c:pt>
                <c:pt idx="61685">
                  <c:v>1.3429958373308201E-2</c:v>
                </c:pt>
                <c:pt idx="61686">
                  <c:v>1.34299276396632E-2</c:v>
                </c:pt>
                <c:pt idx="61687">
                  <c:v>1.3429897837340801E-2</c:v>
                </c:pt>
                <c:pt idx="61688">
                  <c:v>1.34298633784056E-2</c:v>
                </c:pt>
                <c:pt idx="61689">
                  <c:v>1.34298345074058E-2</c:v>
                </c:pt>
                <c:pt idx="61690">
                  <c:v>1.3429803773760801E-2</c:v>
                </c:pt>
                <c:pt idx="61691">
                  <c:v>1.34297730401158E-2</c:v>
                </c:pt>
                <c:pt idx="61692">
                  <c:v>1.3429739512503199E-2</c:v>
                </c:pt>
                <c:pt idx="61693">
                  <c:v>1.3429706916212999E-2</c:v>
                </c:pt>
                <c:pt idx="61694">
                  <c:v>1.34296771138907E-2</c:v>
                </c:pt>
                <c:pt idx="61695">
                  <c:v>1.3429646380245699E-2</c:v>
                </c:pt>
                <c:pt idx="61696">
                  <c:v>1.34296165779233E-2</c:v>
                </c:pt>
                <c:pt idx="61697">
                  <c:v>1.34295830503106E-2</c:v>
                </c:pt>
                <c:pt idx="61698">
                  <c:v>1.34295523166657E-2</c:v>
                </c:pt>
                <c:pt idx="61699">
                  <c:v>1.34295234456658E-2</c:v>
                </c:pt>
                <c:pt idx="61700">
                  <c:v>1.34294889867306E-2</c:v>
                </c:pt>
                <c:pt idx="61701">
                  <c:v>1.3429458253085599E-2</c:v>
                </c:pt>
                <c:pt idx="61702">
                  <c:v>1.34294284507632E-2</c:v>
                </c:pt>
                <c:pt idx="61703">
                  <c:v>1.34293995797634E-2</c:v>
                </c:pt>
                <c:pt idx="61704">
                  <c:v>1.34293651208282E-2</c:v>
                </c:pt>
                <c:pt idx="61705">
                  <c:v>1.34293353185058E-2</c:v>
                </c:pt>
                <c:pt idx="61706">
                  <c:v>1.3429305516183401E-2</c:v>
                </c:pt>
                <c:pt idx="61707">
                  <c:v>1.3429272919893299E-2</c:v>
                </c:pt>
                <c:pt idx="61708">
                  <c:v>1.3429244980216E-2</c:v>
                </c:pt>
                <c:pt idx="61709">
                  <c:v>1.34292114526033E-2</c:v>
                </c:pt>
                <c:pt idx="61710">
                  <c:v>1.3429182581603499E-2</c:v>
                </c:pt>
                <c:pt idx="61711">
                  <c:v>1.3429151847958599E-2</c:v>
                </c:pt>
                <c:pt idx="61712">
                  <c:v>1.34291220456362E-2</c:v>
                </c:pt>
                <c:pt idx="61713">
                  <c:v>1.34290894493461E-2</c:v>
                </c:pt>
                <c:pt idx="61714">
                  <c:v>1.3429061509668799E-2</c:v>
                </c:pt>
                <c:pt idx="61715">
                  <c:v>1.3429029844701301E-2</c:v>
                </c:pt>
                <c:pt idx="61716">
                  <c:v>1.3428997248411199E-2</c:v>
                </c:pt>
                <c:pt idx="61717">
                  <c:v>1.34289683774114E-2</c:v>
                </c:pt>
                <c:pt idx="61718">
                  <c:v>1.3428940437734099E-2</c:v>
                </c:pt>
                <c:pt idx="61719">
                  <c:v>1.3428907841444E-2</c:v>
                </c:pt>
                <c:pt idx="61720">
                  <c:v>1.34288780391216E-2</c:v>
                </c:pt>
                <c:pt idx="61721">
                  <c:v>1.3428849168121801E-2</c:v>
                </c:pt>
                <c:pt idx="61722">
                  <c:v>1.3428818434476899E-2</c:v>
                </c:pt>
                <c:pt idx="61723">
                  <c:v>1.34287867695093E-2</c:v>
                </c:pt>
                <c:pt idx="61724">
                  <c:v>1.34287560358644E-2</c:v>
                </c:pt>
                <c:pt idx="61725">
                  <c:v>1.34287253022194E-2</c:v>
                </c:pt>
                <c:pt idx="61726">
                  <c:v>1.3428697362542199E-2</c:v>
                </c:pt>
                <c:pt idx="61727">
                  <c:v>1.3428667560219799E-2</c:v>
                </c:pt>
                <c:pt idx="61728">
                  <c:v>1.3428634032607099E-2</c:v>
                </c:pt>
                <c:pt idx="61729">
                  <c:v>1.34286060929298E-2</c:v>
                </c:pt>
                <c:pt idx="61730">
                  <c:v>1.34285744279623E-2</c:v>
                </c:pt>
                <c:pt idx="61731">
                  <c:v>1.34285446256399E-2</c:v>
                </c:pt>
                <c:pt idx="61732">
                  <c:v>1.34285148233175E-2</c:v>
                </c:pt>
                <c:pt idx="61733">
                  <c:v>1.34284887462854E-2</c:v>
                </c:pt>
                <c:pt idx="61734">
                  <c:v>1.3428455218672799E-2</c:v>
                </c:pt>
                <c:pt idx="61735">
                  <c:v>1.34284291416407E-2</c:v>
                </c:pt>
                <c:pt idx="61736">
                  <c:v>1.3428398407995701E-2</c:v>
                </c:pt>
                <c:pt idx="61737">
                  <c:v>1.3428368605673299E-2</c:v>
                </c:pt>
                <c:pt idx="61738">
                  <c:v>1.3428337872028399E-2</c:v>
                </c:pt>
                <c:pt idx="61739">
                  <c:v>1.34283099323511E-2</c:v>
                </c:pt>
                <c:pt idx="61740">
                  <c:v>1.34282801300287E-2</c:v>
                </c:pt>
                <c:pt idx="61741">
                  <c:v>1.3428250327706301E-2</c:v>
                </c:pt>
                <c:pt idx="61742">
                  <c:v>1.3428220525384E-2</c:v>
                </c:pt>
                <c:pt idx="61743">
                  <c:v>1.34281907230616E-2</c:v>
                </c:pt>
                <c:pt idx="61744">
                  <c:v>1.3428163714706899E-2</c:v>
                </c:pt>
                <c:pt idx="61745">
                  <c:v>1.34281339123845E-2</c:v>
                </c:pt>
                <c:pt idx="61746">
                  <c:v>1.34281013160944E-2</c:v>
                </c:pt>
                <c:pt idx="61747">
                  <c:v>1.34280733764172E-2</c:v>
                </c:pt>
                <c:pt idx="61748">
                  <c:v>1.3428045436739901E-2</c:v>
                </c:pt>
                <c:pt idx="61749">
                  <c:v>1.3428014703094999E-2</c:v>
                </c:pt>
                <c:pt idx="61750">
                  <c:v>1.342798396945E-2</c:v>
                </c:pt>
                <c:pt idx="61751">
                  <c:v>1.34279588237405E-2</c:v>
                </c:pt>
                <c:pt idx="61752">
                  <c:v>1.34279262274504E-2</c:v>
                </c:pt>
                <c:pt idx="61753">
                  <c:v>1.34278992190957E-2</c:v>
                </c:pt>
                <c:pt idx="61754">
                  <c:v>1.34278694167733E-2</c:v>
                </c:pt>
                <c:pt idx="61755">
                  <c:v>1.34278414770961E-2</c:v>
                </c:pt>
                <c:pt idx="61756">
                  <c:v>1.3427812606096301E-2</c:v>
                </c:pt>
                <c:pt idx="61757">
                  <c:v>1.3427782803773901E-2</c:v>
                </c:pt>
                <c:pt idx="61758">
                  <c:v>1.3427755795419201E-2</c:v>
                </c:pt>
                <c:pt idx="61759">
                  <c:v>1.34277269244194E-2</c:v>
                </c:pt>
                <c:pt idx="61760">
                  <c:v>1.3427696190774401E-2</c:v>
                </c:pt>
                <c:pt idx="61761">
                  <c:v>1.34276673197746E-2</c:v>
                </c:pt>
                <c:pt idx="61762">
                  <c:v>1.342764031142E-2</c:v>
                </c:pt>
                <c:pt idx="61763">
                  <c:v>1.3427607715129901E-2</c:v>
                </c:pt>
                <c:pt idx="61764">
                  <c:v>1.3427580706775201E-2</c:v>
                </c:pt>
                <c:pt idx="61765">
                  <c:v>1.3427554629743099E-2</c:v>
                </c:pt>
                <c:pt idx="61766">
                  <c:v>1.34275229647756E-2</c:v>
                </c:pt>
                <c:pt idx="61767">
                  <c:v>1.34274950250983E-2</c:v>
                </c:pt>
                <c:pt idx="61768">
                  <c:v>1.3427467085421099E-2</c:v>
                </c:pt>
                <c:pt idx="61769">
                  <c:v>1.3427437283098699E-2</c:v>
                </c:pt>
                <c:pt idx="61770">
                  <c:v>1.3427410274744001E-2</c:v>
                </c:pt>
                <c:pt idx="61771">
                  <c:v>1.3427382335066801E-2</c:v>
                </c:pt>
                <c:pt idx="61772">
                  <c:v>1.3427352532744401E-2</c:v>
                </c:pt>
                <c:pt idx="61773">
                  <c:v>1.34273255243897E-2</c:v>
                </c:pt>
                <c:pt idx="61774">
                  <c:v>1.3427295722067399E-2</c:v>
                </c:pt>
                <c:pt idx="61775">
                  <c:v>1.34272668510675E-2</c:v>
                </c:pt>
                <c:pt idx="61776">
                  <c:v>1.34272398427129E-2</c:v>
                </c:pt>
                <c:pt idx="61777">
                  <c:v>1.34272100403905E-2</c:v>
                </c:pt>
                <c:pt idx="61778">
                  <c:v>1.3427184894680999E-2</c:v>
                </c:pt>
                <c:pt idx="61779">
                  <c:v>1.34271569550037E-2</c:v>
                </c:pt>
                <c:pt idx="61780">
                  <c:v>1.34271290153265E-2</c:v>
                </c:pt>
                <c:pt idx="61781">
                  <c:v>1.3427097350358999E-2</c:v>
                </c:pt>
                <c:pt idx="61782">
                  <c:v>1.3427070342004299E-2</c:v>
                </c:pt>
                <c:pt idx="61783">
                  <c:v>1.34270396083593E-2</c:v>
                </c:pt>
                <c:pt idx="61784">
                  <c:v>1.34270144626498E-2</c:v>
                </c:pt>
                <c:pt idx="61785">
                  <c:v>1.34269846603274E-2</c:v>
                </c:pt>
                <c:pt idx="61786">
                  <c:v>1.34269567206502E-2</c:v>
                </c:pt>
                <c:pt idx="61787">
                  <c:v>1.34269306436181E-2</c:v>
                </c:pt>
                <c:pt idx="61788">
                  <c:v>1.34269008412957E-2</c:v>
                </c:pt>
                <c:pt idx="61789">
                  <c:v>1.34268747642636E-2</c:v>
                </c:pt>
                <c:pt idx="61790">
                  <c:v>1.3426845893263799E-2</c:v>
                </c:pt>
                <c:pt idx="61791">
                  <c:v>1.34268198162317E-2</c:v>
                </c:pt>
                <c:pt idx="61792">
                  <c:v>1.34267918765545E-2</c:v>
                </c:pt>
                <c:pt idx="61793">
                  <c:v>1.34267630055547E-2</c:v>
                </c:pt>
                <c:pt idx="61794">
                  <c:v>1.3426736928522601E-2</c:v>
                </c:pt>
                <c:pt idx="61795">
                  <c:v>1.3426707126200201E-2</c:v>
                </c:pt>
                <c:pt idx="61796">
                  <c:v>1.34266782552004E-2</c:v>
                </c:pt>
                <c:pt idx="61797">
                  <c:v>1.34266521781683E-2</c:v>
                </c:pt>
                <c:pt idx="61798">
                  <c:v>1.3426626101136201E-2</c:v>
                </c:pt>
                <c:pt idx="61799">
                  <c:v>1.3426598161459E-2</c:v>
                </c:pt>
                <c:pt idx="61800">
                  <c:v>1.3426569290459199E-2</c:v>
                </c:pt>
                <c:pt idx="61801">
                  <c:v>1.34265432134271E-2</c:v>
                </c:pt>
                <c:pt idx="61802">
                  <c:v>1.3426516205072399E-2</c:v>
                </c:pt>
                <c:pt idx="61803">
                  <c:v>1.34264873340726E-2</c:v>
                </c:pt>
                <c:pt idx="61804">
                  <c:v>1.34264603257179E-2</c:v>
                </c:pt>
                <c:pt idx="61805">
                  <c:v>1.3426431454718101E-2</c:v>
                </c:pt>
                <c:pt idx="61806">
                  <c:v>1.3426405377685999E-2</c:v>
                </c:pt>
                <c:pt idx="61807">
                  <c:v>1.34263765066862E-2</c:v>
                </c:pt>
                <c:pt idx="61808">
                  <c:v>1.3426354154944401E-2</c:v>
                </c:pt>
                <c:pt idx="61809">
                  <c:v>1.3426324352621999E-2</c:v>
                </c:pt>
                <c:pt idx="61810">
                  <c:v>1.34262954816222E-2</c:v>
                </c:pt>
                <c:pt idx="61811">
                  <c:v>1.3426270335912699E-2</c:v>
                </c:pt>
                <c:pt idx="61812">
                  <c:v>1.34262442588806E-2</c:v>
                </c:pt>
                <c:pt idx="61813">
                  <c:v>1.34262144565582E-2</c:v>
                </c:pt>
                <c:pt idx="61814">
                  <c:v>1.34261874482036E-2</c:v>
                </c:pt>
                <c:pt idx="61815">
                  <c:v>1.3426159508526299E-2</c:v>
                </c:pt>
                <c:pt idx="61816">
                  <c:v>1.34261343628168E-2</c:v>
                </c:pt>
                <c:pt idx="61817">
                  <c:v>1.3426107354462201E-2</c:v>
                </c:pt>
                <c:pt idx="61818">
                  <c:v>1.34260794147849E-2</c:v>
                </c:pt>
                <c:pt idx="61819">
                  <c:v>1.3426052406430199E-2</c:v>
                </c:pt>
                <c:pt idx="61820">
                  <c:v>1.34260263293982E-2</c:v>
                </c:pt>
                <c:pt idx="61821">
                  <c:v>1.3425998389720899E-2</c:v>
                </c:pt>
                <c:pt idx="61822">
                  <c:v>1.34259751066566E-2</c:v>
                </c:pt>
                <c:pt idx="61823">
                  <c:v>1.34259453043342E-2</c:v>
                </c:pt>
                <c:pt idx="61824">
                  <c:v>1.3425920158624699E-2</c:v>
                </c:pt>
                <c:pt idx="61825">
                  <c:v>1.34258922189474E-2</c:v>
                </c:pt>
                <c:pt idx="61826">
                  <c:v>1.3425866141915301E-2</c:v>
                </c:pt>
                <c:pt idx="61827">
                  <c:v>1.3425839133560699E-2</c:v>
                </c:pt>
                <c:pt idx="61828">
                  <c:v>1.3425813056528599E-2</c:v>
                </c:pt>
                <c:pt idx="61829">
                  <c:v>1.3425786048173899E-2</c:v>
                </c:pt>
                <c:pt idx="61830">
                  <c:v>1.3425759039819201E-2</c:v>
                </c:pt>
                <c:pt idx="61831">
                  <c:v>1.34257338941097E-2</c:v>
                </c:pt>
                <c:pt idx="61832">
                  <c:v>1.34257068857551E-2</c:v>
                </c:pt>
                <c:pt idx="61833">
                  <c:v>1.3425678946077799E-2</c:v>
                </c:pt>
                <c:pt idx="61834">
                  <c:v>1.34256519377232E-2</c:v>
                </c:pt>
                <c:pt idx="61835">
                  <c:v>1.3425626792013701E-2</c:v>
                </c:pt>
                <c:pt idx="61836">
                  <c:v>1.3425597921013801E-2</c:v>
                </c:pt>
                <c:pt idx="61837">
                  <c:v>1.3425575569272E-2</c:v>
                </c:pt>
                <c:pt idx="61838">
                  <c:v>1.34255457669497E-2</c:v>
                </c:pt>
                <c:pt idx="61839">
                  <c:v>1.3425523415207899E-2</c:v>
                </c:pt>
                <c:pt idx="61840">
                  <c:v>1.34254954755306E-2</c:v>
                </c:pt>
                <c:pt idx="61841">
                  <c:v>1.34254693984985E-2</c:v>
                </c:pt>
                <c:pt idx="61842">
                  <c:v>1.34254433214665E-2</c:v>
                </c:pt>
                <c:pt idx="61843">
                  <c:v>1.34254172444344E-2</c:v>
                </c:pt>
                <c:pt idx="61844">
                  <c:v>1.34253911674023E-2</c:v>
                </c:pt>
                <c:pt idx="61845">
                  <c:v>1.3425363227725E-2</c:v>
                </c:pt>
                <c:pt idx="61846">
                  <c:v>1.34253371506929E-2</c:v>
                </c:pt>
                <c:pt idx="61847">
                  <c:v>1.34253092110157E-2</c:v>
                </c:pt>
                <c:pt idx="61848">
                  <c:v>1.34252831339836E-2</c:v>
                </c:pt>
                <c:pt idx="61849">
                  <c:v>1.34252607822418E-2</c:v>
                </c:pt>
                <c:pt idx="61850">
                  <c:v>1.3425233773887201E-2</c:v>
                </c:pt>
                <c:pt idx="61851">
                  <c:v>1.3425206765532501E-2</c:v>
                </c:pt>
                <c:pt idx="61852">
                  <c:v>1.34251825511456E-2</c:v>
                </c:pt>
                <c:pt idx="61853">
                  <c:v>1.34251546114683E-2</c:v>
                </c:pt>
                <c:pt idx="61854">
                  <c:v>1.34251285344362E-2</c:v>
                </c:pt>
                <c:pt idx="61855">
                  <c:v>1.3425107114016999E-2</c:v>
                </c:pt>
                <c:pt idx="61856">
                  <c:v>1.3425077311694599E-2</c:v>
                </c:pt>
                <c:pt idx="61857">
                  <c:v>1.34250549599528E-2</c:v>
                </c:pt>
                <c:pt idx="61858">
                  <c:v>1.3425026088953001E-2</c:v>
                </c:pt>
                <c:pt idx="61859">
                  <c:v>1.3425001874566101E-2</c:v>
                </c:pt>
                <c:pt idx="61860">
                  <c:v>1.3424978591501701E-2</c:v>
                </c:pt>
                <c:pt idx="61861">
                  <c:v>1.3424951583147099E-2</c:v>
                </c:pt>
                <c:pt idx="61862">
                  <c:v>1.3424924574792401E-2</c:v>
                </c:pt>
                <c:pt idx="61863">
                  <c:v>1.3424898497760299E-2</c:v>
                </c:pt>
                <c:pt idx="61864">
                  <c:v>1.34248733520508E-2</c:v>
                </c:pt>
                <c:pt idx="61865">
                  <c:v>1.34248482063413E-2</c:v>
                </c:pt>
                <c:pt idx="61866">
                  <c:v>1.34248221293092E-2</c:v>
                </c:pt>
                <c:pt idx="61867">
                  <c:v>1.34247960522771E-2</c:v>
                </c:pt>
                <c:pt idx="61868">
                  <c:v>1.34247709065676E-2</c:v>
                </c:pt>
                <c:pt idx="61869">
                  <c:v>1.3424746692180601E-2</c:v>
                </c:pt>
                <c:pt idx="61870">
                  <c:v>1.3424720615148499E-2</c:v>
                </c:pt>
                <c:pt idx="61871">
                  <c:v>1.3424695469439E-2</c:v>
                </c:pt>
                <c:pt idx="61872">
                  <c:v>1.3424670323729499E-2</c:v>
                </c:pt>
                <c:pt idx="61873">
                  <c:v>1.3424646109342599E-2</c:v>
                </c:pt>
                <c:pt idx="61874">
                  <c:v>1.3424619100987901E-2</c:v>
                </c:pt>
                <c:pt idx="61875">
                  <c:v>1.34245939552784E-2</c:v>
                </c:pt>
                <c:pt idx="61876">
                  <c:v>1.3424570672214E-2</c:v>
                </c:pt>
                <c:pt idx="61877">
                  <c:v>1.34245445951819E-2</c:v>
                </c:pt>
                <c:pt idx="61878">
                  <c:v>1.3424520380795E-2</c:v>
                </c:pt>
                <c:pt idx="61879">
                  <c:v>1.3424494303762901E-2</c:v>
                </c:pt>
                <c:pt idx="61880">
                  <c:v>1.34244691580534E-2</c:v>
                </c:pt>
                <c:pt idx="61881">
                  <c:v>1.34244449436665E-2</c:v>
                </c:pt>
                <c:pt idx="61882">
                  <c:v>1.34244188666344E-2</c:v>
                </c:pt>
                <c:pt idx="61883">
                  <c:v>1.3424393720924899E-2</c:v>
                </c:pt>
                <c:pt idx="61884">
                  <c:v>1.34243695065379E-2</c:v>
                </c:pt>
                <c:pt idx="61885">
                  <c:v>1.3424342498183301E-2</c:v>
                </c:pt>
                <c:pt idx="61886">
                  <c:v>1.3424319215118901E-2</c:v>
                </c:pt>
                <c:pt idx="61887">
                  <c:v>1.34242940694094E-2</c:v>
                </c:pt>
                <c:pt idx="61888">
                  <c:v>1.3424269855022399E-2</c:v>
                </c:pt>
                <c:pt idx="61889">
                  <c:v>1.34242447093129E-2</c:v>
                </c:pt>
                <c:pt idx="61890">
                  <c:v>1.3424221426248601E-2</c:v>
                </c:pt>
                <c:pt idx="61891">
                  <c:v>1.34241972118616E-2</c:v>
                </c:pt>
                <c:pt idx="61892">
                  <c:v>1.34241711348295E-2</c:v>
                </c:pt>
                <c:pt idx="61893">
                  <c:v>1.342414598912E-2</c:v>
                </c:pt>
                <c:pt idx="61894">
                  <c:v>1.3424120843410501E-2</c:v>
                </c:pt>
                <c:pt idx="61895">
                  <c:v>1.34240938350558E-2</c:v>
                </c:pt>
                <c:pt idx="61896">
                  <c:v>1.3424071483313999E-2</c:v>
                </c:pt>
                <c:pt idx="61897">
                  <c:v>1.34240482002497E-2</c:v>
                </c:pt>
                <c:pt idx="61898">
                  <c:v>1.34240221232176E-2</c:v>
                </c:pt>
                <c:pt idx="61899">
                  <c:v>1.3423996977508099E-2</c:v>
                </c:pt>
                <c:pt idx="61900">
                  <c:v>1.3423973694443699E-2</c:v>
                </c:pt>
                <c:pt idx="61901">
                  <c:v>1.34239485487342E-2</c:v>
                </c:pt>
                <c:pt idx="61902">
                  <c:v>1.34239243343473E-2</c:v>
                </c:pt>
                <c:pt idx="61903">
                  <c:v>1.3423901982605501E-2</c:v>
                </c:pt>
                <c:pt idx="61904">
                  <c:v>1.34238740429282E-2</c:v>
                </c:pt>
                <c:pt idx="61905">
                  <c:v>1.3423852622508999E-2</c:v>
                </c:pt>
                <c:pt idx="61906">
                  <c:v>1.34238274767995E-2</c:v>
                </c:pt>
                <c:pt idx="61907">
                  <c:v>1.34238032624126E-2</c:v>
                </c:pt>
                <c:pt idx="61908">
                  <c:v>1.3423779048025599E-2</c:v>
                </c:pt>
                <c:pt idx="61909">
                  <c:v>1.34237539023161E-2</c:v>
                </c:pt>
                <c:pt idx="61910">
                  <c:v>1.3423731550574299E-2</c:v>
                </c:pt>
                <c:pt idx="61911">
                  <c:v>1.34237064048648E-2</c:v>
                </c:pt>
                <c:pt idx="61912">
                  <c:v>1.3423684053123001E-2</c:v>
                </c:pt>
                <c:pt idx="61913">
                  <c:v>1.34236561134458E-2</c:v>
                </c:pt>
                <c:pt idx="61914">
                  <c:v>1.3423634693026499E-2</c:v>
                </c:pt>
                <c:pt idx="61915">
                  <c:v>1.3423609547317E-2</c:v>
                </c:pt>
                <c:pt idx="61916">
                  <c:v>1.34235844016075E-2</c:v>
                </c:pt>
                <c:pt idx="61917">
                  <c:v>1.34235620498657E-2</c:v>
                </c:pt>
                <c:pt idx="61918">
                  <c:v>1.3423539698123901E-2</c:v>
                </c:pt>
                <c:pt idx="61919">
                  <c:v>1.34235145524144E-2</c:v>
                </c:pt>
                <c:pt idx="61920">
                  <c:v>1.34234903380275E-2</c:v>
                </c:pt>
                <c:pt idx="61921">
                  <c:v>1.34234670549631E-2</c:v>
                </c:pt>
                <c:pt idx="61922">
                  <c:v>1.34234400466085E-2</c:v>
                </c:pt>
                <c:pt idx="61923">
                  <c:v>1.3423418626189201E-2</c:v>
                </c:pt>
                <c:pt idx="61924">
                  <c:v>1.3423395343124899E-2</c:v>
                </c:pt>
                <c:pt idx="61925">
                  <c:v>1.3423372060060499E-2</c:v>
                </c:pt>
                <c:pt idx="61926">
                  <c:v>1.3423348776996099E-2</c:v>
                </c:pt>
                <c:pt idx="61927">
                  <c:v>1.3423320837318901E-2</c:v>
                </c:pt>
                <c:pt idx="61928">
                  <c:v>1.342330314219E-2</c:v>
                </c:pt>
                <c:pt idx="61929">
                  <c:v>1.34232761338353E-2</c:v>
                </c:pt>
                <c:pt idx="61930">
                  <c:v>1.34232519194484E-2</c:v>
                </c:pt>
                <c:pt idx="61931">
                  <c:v>1.3423226773738899E-2</c:v>
                </c:pt>
                <c:pt idx="61932">
                  <c:v>1.34232053533196E-2</c:v>
                </c:pt>
                <c:pt idx="61933">
                  <c:v>1.34231820702553E-2</c:v>
                </c:pt>
                <c:pt idx="61934">
                  <c:v>1.34231587871909E-2</c:v>
                </c:pt>
                <c:pt idx="61935">
                  <c:v>1.3423132710158801E-2</c:v>
                </c:pt>
                <c:pt idx="61936">
                  <c:v>1.3423110358416999E-2</c:v>
                </c:pt>
                <c:pt idx="61937">
                  <c:v>1.34230898693204E-2</c:v>
                </c:pt>
                <c:pt idx="61938">
                  <c:v>1.3423062860965699E-2</c:v>
                </c:pt>
                <c:pt idx="61939">
                  <c:v>1.34230395779014E-2</c:v>
                </c:pt>
                <c:pt idx="61940">
                  <c:v>1.3423016294837E-2</c:v>
                </c:pt>
                <c:pt idx="61941">
                  <c:v>1.3422994874417799E-2</c:v>
                </c:pt>
                <c:pt idx="61942">
                  <c:v>1.34229687973857E-2</c:v>
                </c:pt>
                <c:pt idx="61943">
                  <c:v>1.3422947376966501E-2</c:v>
                </c:pt>
                <c:pt idx="61944">
                  <c:v>1.34229231625795E-2</c:v>
                </c:pt>
                <c:pt idx="61945">
                  <c:v>1.3422900810837799E-2</c:v>
                </c:pt>
                <c:pt idx="61946">
                  <c:v>1.34228765964508E-2</c:v>
                </c:pt>
                <c:pt idx="61947">
                  <c:v>1.34228551760316E-2</c:v>
                </c:pt>
                <c:pt idx="61948">
                  <c:v>1.34228328242898E-2</c:v>
                </c:pt>
                <c:pt idx="61949">
                  <c:v>1.34228076785803E-2</c:v>
                </c:pt>
                <c:pt idx="61950">
                  <c:v>1.3422786258161099E-2</c:v>
                </c:pt>
                <c:pt idx="61951">
                  <c:v>1.34227611124516E-2</c:v>
                </c:pt>
                <c:pt idx="61952">
                  <c:v>1.3422738760709801E-2</c:v>
                </c:pt>
                <c:pt idx="61953">
                  <c:v>1.3422715477645401E-2</c:v>
                </c:pt>
                <c:pt idx="61954">
                  <c:v>1.3422692194581001E-2</c:v>
                </c:pt>
                <c:pt idx="61955">
                  <c:v>1.3422671705484401E-2</c:v>
                </c:pt>
                <c:pt idx="61956">
                  <c:v>1.3422649353742599E-2</c:v>
                </c:pt>
                <c:pt idx="61957">
                  <c:v>1.3422625139355699E-2</c:v>
                </c:pt>
                <c:pt idx="61958">
                  <c:v>1.34226009249687E-2</c:v>
                </c:pt>
                <c:pt idx="61959">
                  <c:v>1.34225795045495E-2</c:v>
                </c:pt>
                <c:pt idx="61960">
                  <c:v>1.3422558084130299E-2</c:v>
                </c:pt>
                <c:pt idx="61961">
                  <c:v>1.34225329384208E-2</c:v>
                </c:pt>
                <c:pt idx="61962">
                  <c:v>1.3422510586679001E-2</c:v>
                </c:pt>
                <c:pt idx="61963">
                  <c:v>1.34224882349372E-2</c:v>
                </c:pt>
                <c:pt idx="61964">
                  <c:v>1.34224649518728E-2</c:v>
                </c:pt>
                <c:pt idx="61965">
                  <c:v>1.3422442600131E-2</c:v>
                </c:pt>
                <c:pt idx="61966">
                  <c:v>1.3422420248389201E-2</c:v>
                </c:pt>
                <c:pt idx="61967">
                  <c:v>1.3422396034002301E-2</c:v>
                </c:pt>
                <c:pt idx="61968">
                  <c:v>1.34223746135831E-2</c:v>
                </c:pt>
                <c:pt idx="61969">
                  <c:v>1.34223541244865E-2</c:v>
                </c:pt>
                <c:pt idx="61970">
                  <c:v>1.3422328978776901E-2</c:v>
                </c:pt>
                <c:pt idx="61971">
                  <c:v>1.3422305695712599E-2</c:v>
                </c:pt>
                <c:pt idx="61972">
                  <c:v>1.34222833439708E-2</c:v>
                </c:pt>
                <c:pt idx="61973">
                  <c:v>1.34222600609064E-2</c:v>
                </c:pt>
                <c:pt idx="61974">
                  <c:v>1.34222377091646E-2</c:v>
                </c:pt>
                <c:pt idx="61975">
                  <c:v>1.3422218151390599E-2</c:v>
                </c:pt>
                <c:pt idx="61976">
                  <c:v>1.34221957996488E-2</c:v>
                </c:pt>
                <c:pt idx="61977">
                  <c:v>1.3422175310552099E-2</c:v>
                </c:pt>
                <c:pt idx="61978">
                  <c:v>1.34221501648426E-2</c:v>
                </c:pt>
                <c:pt idx="61979">
                  <c:v>1.34221287444234E-2</c:v>
                </c:pt>
                <c:pt idx="61980">
                  <c:v>1.34221063926816E-2</c:v>
                </c:pt>
                <c:pt idx="61981">
                  <c:v>1.34220831096172E-2</c:v>
                </c:pt>
                <c:pt idx="61982">
                  <c:v>1.3422060757875399E-2</c:v>
                </c:pt>
                <c:pt idx="61983">
                  <c:v>1.34220384061337E-2</c:v>
                </c:pt>
                <c:pt idx="61984">
                  <c:v>1.3422016054391901E-2</c:v>
                </c:pt>
                <c:pt idx="61985">
                  <c:v>1.34219946339726E-2</c:v>
                </c:pt>
                <c:pt idx="61986">
                  <c:v>1.3421973213553399E-2</c:v>
                </c:pt>
                <c:pt idx="61987">
                  <c:v>1.3421948999166501E-2</c:v>
                </c:pt>
                <c:pt idx="61988">
                  <c:v>1.34219275787473E-2</c:v>
                </c:pt>
                <c:pt idx="61989">
                  <c:v>1.34219061583281E-2</c:v>
                </c:pt>
                <c:pt idx="61990">
                  <c:v>1.3421885669231399E-2</c:v>
                </c:pt>
                <c:pt idx="61991">
                  <c:v>1.34218623861671E-2</c:v>
                </c:pt>
                <c:pt idx="61992">
                  <c:v>1.34218391031027E-2</c:v>
                </c:pt>
                <c:pt idx="61993">
                  <c:v>1.34218195453286E-2</c:v>
                </c:pt>
                <c:pt idx="61994">
                  <c:v>1.34217962622643E-2</c:v>
                </c:pt>
                <c:pt idx="61995">
                  <c:v>1.3421773910522501E-2</c:v>
                </c:pt>
                <c:pt idx="61996">
                  <c:v>1.34217496961355E-2</c:v>
                </c:pt>
                <c:pt idx="61997">
                  <c:v>1.3421730138361501E-2</c:v>
                </c:pt>
                <c:pt idx="61998">
                  <c:v>1.3421706855297101E-2</c:v>
                </c:pt>
                <c:pt idx="61999">
                  <c:v>1.34216882288456E-2</c:v>
                </c:pt>
                <c:pt idx="62000">
                  <c:v>1.34216658771038E-2</c:v>
                </c:pt>
                <c:pt idx="62001">
                  <c:v>1.34216416627169E-2</c:v>
                </c:pt>
                <c:pt idx="62002">
                  <c:v>1.34216211736202E-2</c:v>
                </c:pt>
                <c:pt idx="62003">
                  <c:v>1.34215988218784E-2</c:v>
                </c:pt>
                <c:pt idx="62004">
                  <c:v>1.34215774014592E-2</c:v>
                </c:pt>
                <c:pt idx="62005">
                  <c:v>1.34215569123626E-2</c:v>
                </c:pt>
                <c:pt idx="62006">
                  <c:v>1.3421535491943399E-2</c:v>
                </c:pt>
                <c:pt idx="62007">
                  <c:v>1.34215131402016E-2</c:v>
                </c:pt>
                <c:pt idx="62008">
                  <c:v>1.3421492651104899E-2</c:v>
                </c:pt>
                <c:pt idx="62009">
                  <c:v>1.34214702993631E-2</c:v>
                </c:pt>
                <c:pt idx="62010">
                  <c:v>1.3421450741589101E-2</c:v>
                </c:pt>
                <c:pt idx="62011">
                  <c:v>1.34214255958796E-2</c:v>
                </c:pt>
                <c:pt idx="62012">
                  <c:v>1.3421406969428101E-2</c:v>
                </c:pt>
                <c:pt idx="62013">
                  <c:v>1.3421383686363701E-2</c:v>
                </c:pt>
                <c:pt idx="62014">
                  <c:v>1.3421364128589601E-2</c:v>
                </c:pt>
                <c:pt idx="62015">
                  <c:v>1.3421343639493001E-2</c:v>
                </c:pt>
                <c:pt idx="62016">
                  <c:v>1.34213212877512E-2</c:v>
                </c:pt>
                <c:pt idx="62017">
                  <c:v>1.3421299867332001E-2</c:v>
                </c:pt>
                <c:pt idx="62018">
                  <c:v>1.34212747216225E-2</c:v>
                </c:pt>
                <c:pt idx="62019">
                  <c:v>1.3421256095171001E-2</c:v>
                </c:pt>
                <c:pt idx="62020">
                  <c:v>1.3421236537396899E-2</c:v>
                </c:pt>
                <c:pt idx="62021">
                  <c:v>1.3421216048300299E-2</c:v>
                </c:pt>
                <c:pt idx="62022">
                  <c:v>1.34211936965585E-2</c:v>
                </c:pt>
                <c:pt idx="62023">
                  <c:v>1.34211741387844E-2</c:v>
                </c:pt>
                <c:pt idx="62024">
                  <c:v>1.342115085572E-2</c:v>
                </c:pt>
                <c:pt idx="62025">
                  <c:v>1.3421129435300799E-2</c:v>
                </c:pt>
                <c:pt idx="62026">
                  <c:v>1.3421107083559E-2</c:v>
                </c:pt>
                <c:pt idx="62027">
                  <c:v>1.3421088457107501E-2</c:v>
                </c:pt>
                <c:pt idx="62028">
                  <c:v>1.34210670366883E-2</c:v>
                </c:pt>
                <c:pt idx="62029">
                  <c:v>1.34210465475917E-2</c:v>
                </c:pt>
                <c:pt idx="62030">
                  <c:v>1.34210232645273E-2</c:v>
                </c:pt>
                <c:pt idx="62031">
                  <c:v>1.3421004638075801E-2</c:v>
                </c:pt>
                <c:pt idx="62032">
                  <c:v>1.3420982286334E-2</c:v>
                </c:pt>
                <c:pt idx="62033">
                  <c:v>1.3420959934592301E-2</c:v>
                </c:pt>
                <c:pt idx="62034">
                  <c:v>1.3420940376818199E-2</c:v>
                </c:pt>
                <c:pt idx="62035">
                  <c:v>1.3420920819044099E-2</c:v>
                </c:pt>
                <c:pt idx="62036">
                  <c:v>1.3420900329947499E-2</c:v>
                </c:pt>
                <c:pt idx="62037">
                  <c:v>1.3420878909528301E-2</c:v>
                </c:pt>
                <c:pt idx="62038">
                  <c:v>1.3420857489108999E-2</c:v>
                </c:pt>
                <c:pt idx="62039">
                  <c:v>1.34208370000124E-2</c:v>
                </c:pt>
                <c:pt idx="62040">
                  <c:v>1.34208146482706E-2</c:v>
                </c:pt>
                <c:pt idx="62041">
                  <c:v>1.34207913652062E-2</c:v>
                </c:pt>
                <c:pt idx="62042">
                  <c:v>1.34207773953676E-2</c:v>
                </c:pt>
                <c:pt idx="62043">
                  <c:v>1.34207550436258E-2</c:v>
                </c:pt>
                <c:pt idx="62044">
                  <c:v>1.34207336232066E-2</c:v>
                </c:pt>
                <c:pt idx="62045">
                  <c:v>1.3420712202787399E-2</c:v>
                </c:pt>
                <c:pt idx="62046">
                  <c:v>1.3420692645013299E-2</c:v>
                </c:pt>
                <c:pt idx="62047">
                  <c:v>1.34206740185618E-2</c:v>
                </c:pt>
                <c:pt idx="62048">
                  <c:v>1.34206535294652E-2</c:v>
                </c:pt>
                <c:pt idx="62049">
                  <c:v>1.3420632109046E-2</c:v>
                </c:pt>
                <c:pt idx="62050">
                  <c:v>1.3420611619949299E-2</c:v>
                </c:pt>
                <c:pt idx="62051">
                  <c:v>1.34205892682076E-2</c:v>
                </c:pt>
                <c:pt idx="62052">
                  <c:v>1.34205697104335E-2</c:v>
                </c:pt>
                <c:pt idx="62053">
                  <c:v>1.3420551083981999E-2</c:v>
                </c:pt>
                <c:pt idx="62054">
                  <c:v>1.3420527800917599E-2</c:v>
                </c:pt>
                <c:pt idx="62055">
                  <c:v>1.34205082431436E-2</c:v>
                </c:pt>
                <c:pt idx="62056">
                  <c:v>1.34204877540469E-2</c:v>
                </c:pt>
                <c:pt idx="62057">
                  <c:v>1.34204672649503E-2</c:v>
                </c:pt>
                <c:pt idx="62058">
                  <c:v>1.34204486384988E-2</c:v>
                </c:pt>
                <c:pt idx="62059">
                  <c:v>1.34204281494021E-2</c:v>
                </c:pt>
                <c:pt idx="62060">
                  <c:v>1.3420406728982899E-2</c:v>
                </c:pt>
                <c:pt idx="62061">
                  <c:v>1.34203871712089E-2</c:v>
                </c:pt>
                <c:pt idx="62062">
                  <c:v>1.34203676134348E-2</c:v>
                </c:pt>
                <c:pt idx="62063">
                  <c:v>1.34203471243382E-2</c:v>
                </c:pt>
                <c:pt idx="62064">
                  <c:v>1.34203266352415E-2</c:v>
                </c:pt>
                <c:pt idx="62065">
                  <c:v>1.34203061461449E-2</c:v>
                </c:pt>
                <c:pt idx="62066">
                  <c:v>1.34202865883708E-2</c:v>
                </c:pt>
                <c:pt idx="62067">
                  <c:v>1.34202660992742E-2</c:v>
                </c:pt>
                <c:pt idx="62068">
                  <c:v>1.34202456101775E-2</c:v>
                </c:pt>
                <c:pt idx="62069">
                  <c:v>1.34202251210809E-2</c:v>
                </c:pt>
                <c:pt idx="62070">
                  <c:v>1.34202064946294E-2</c:v>
                </c:pt>
                <c:pt idx="62071">
                  <c:v>1.34201860055327E-2</c:v>
                </c:pt>
                <c:pt idx="62072">
                  <c:v>1.34201673790813E-2</c:v>
                </c:pt>
                <c:pt idx="62073">
                  <c:v>1.34201478213072E-2</c:v>
                </c:pt>
                <c:pt idx="62074">
                  <c:v>1.3420126400888001E-2</c:v>
                </c:pt>
                <c:pt idx="62075">
                  <c:v>1.3420108705759101E-2</c:v>
                </c:pt>
                <c:pt idx="62076">
                  <c:v>1.3420086354017299E-2</c:v>
                </c:pt>
                <c:pt idx="62077">
                  <c:v>1.3420065864920601E-2</c:v>
                </c:pt>
                <c:pt idx="62078">
                  <c:v>1.34200481697917E-2</c:v>
                </c:pt>
                <c:pt idx="62079">
                  <c:v>1.34200276806951E-2</c:v>
                </c:pt>
                <c:pt idx="62080">
                  <c:v>1.34200071915984E-2</c:v>
                </c:pt>
                <c:pt idx="62081">
                  <c:v>1.3419988565146901E-2</c:v>
                </c:pt>
                <c:pt idx="62082">
                  <c:v>1.34199671447277E-2</c:v>
                </c:pt>
                <c:pt idx="62083">
                  <c:v>1.3419952243566499E-2</c:v>
                </c:pt>
                <c:pt idx="62084">
                  <c:v>1.3419927097857E-2</c:v>
                </c:pt>
                <c:pt idx="62085">
                  <c:v>1.34199094027281E-2</c:v>
                </c:pt>
                <c:pt idx="62086">
                  <c:v>1.3419890776276601E-2</c:v>
                </c:pt>
                <c:pt idx="62087">
                  <c:v>1.3419870287180001E-2</c:v>
                </c:pt>
                <c:pt idx="62088">
                  <c:v>1.34198497980833E-2</c:v>
                </c:pt>
                <c:pt idx="62089">
                  <c:v>1.3419831171631799E-2</c:v>
                </c:pt>
                <c:pt idx="62090">
                  <c:v>1.34198116138578E-2</c:v>
                </c:pt>
                <c:pt idx="62091">
                  <c:v>1.3419791124761099E-2</c:v>
                </c:pt>
                <c:pt idx="62092">
                  <c:v>1.34197724983096E-2</c:v>
                </c:pt>
                <c:pt idx="62093">
                  <c:v>1.34197557345033E-2</c:v>
                </c:pt>
                <c:pt idx="62094">
                  <c:v>1.34197343140841E-2</c:v>
                </c:pt>
                <c:pt idx="62095">
                  <c:v>1.34197128936648E-2</c:v>
                </c:pt>
                <c:pt idx="62096">
                  <c:v>1.34196951985359E-2</c:v>
                </c:pt>
                <c:pt idx="62097">
                  <c:v>1.3419675640761901E-2</c:v>
                </c:pt>
                <c:pt idx="62098">
                  <c:v>1.34196570143104E-2</c:v>
                </c:pt>
                <c:pt idx="62099">
                  <c:v>1.3419636525213699E-2</c:v>
                </c:pt>
                <c:pt idx="62100">
                  <c:v>1.34196169674397E-2</c:v>
                </c:pt>
                <c:pt idx="62101">
                  <c:v>1.3419598340988201E-2</c:v>
                </c:pt>
                <c:pt idx="62102">
                  <c:v>1.34195797145367E-2</c:v>
                </c:pt>
                <c:pt idx="62103">
                  <c:v>1.3419559225439999E-2</c:v>
                </c:pt>
                <c:pt idx="62104">
                  <c:v>1.3419541530311101E-2</c:v>
                </c:pt>
                <c:pt idx="62105">
                  <c:v>1.3419521972537001E-2</c:v>
                </c:pt>
                <c:pt idx="62106">
                  <c:v>1.3419501483440399E-2</c:v>
                </c:pt>
                <c:pt idx="62107">
                  <c:v>1.3419483788311501E-2</c:v>
                </c:pt>
                <c:pt idx="62108">
                  <c:v>1.34194660931826E-2</c:v>
                </c:pt>
                <c:pt idx="62109">
                  <c:v>1.34194446727634E-2</c:v>
                </c:pt>
                <c:pt idx="62110">
                  <c:v>1.34194269776344E-2</c:v>
                </c:pt>
                <c:pt idx="62111">
                  <c:v>1.3419406488537801E-2</c:v>
                </c:pt>
                <c:pt idx="62112">
                  <c:v>1.3419389724731501E-2</c:v>
                </c:pt>
                <c:pt idx="62113">
                  <c:v>1.341937109828E-2</c:v>
                </c:pt>
                <c:pt idx="62114">
                  <c:v>1.34193515405059E-2</c:v>
                </c:pt>
                <c:pt idx="62115">
                  <c:v>1.3419331051409199E-2</c:v>
                </c:pt>
                <c:pt idx="62116">
                  <c:v>1.3419312424957801E-2</c:v>
                </c:pt>
                <c:pt idx="62117">
                  <c:v>1.34192956611514E-2</c:v>
                </c:pt>
                <c:pt idx="62118">
                  <c:v>1.3419276103377301E-2</c:v>
                </c:pt>
                <c:pt idx="62119">
                  <c:v>1.34192546829581E-2</c:v>
                </c:pt>
                <c:pt idx="62120">
                  <c:v>1.3419239781796899E-2</c:v>
                </c:pt>
                <c:pt idx="62121">
                  <c:v>1.3419219292700299E-2</c:v>
                </c:pt>
                <c:pt idx="62122">
                  <c:v>1.3419199734926199E-2</c:v>
                </c:pt>
                <c:pt idx="62123">
                  <c:v>1.34191839024425E-2</c:v>
                </c:pt>
                <c:pt idx="62124">
                  <c:v>1.34191634133458E-2</c:v>
                </c:pt>
                <c:pt idx="62125">
                  <c:v>1.34191457182169E-2</c:v>
                </c:pt>
                <c:pt idx="62126">
                  <c:v>1.34191261604428E-2</c:v>
                </c:pt>
                <c:pt idx="62127">
                  <c:v>1.34191056713462E-2</c:v>
                </c:pt>
                <c:pt idx="62128">
                  <c:v>1.3419087976217299E-2</c:v>
                </c:pt>
                <c:pt idx="62129">
                  <c:v>1.34190730750561E-2</c:v>
                </c:pt>
                <c:pt idx="62130">
                  <c:v>1.34190525859594E-2</c:v>
                </c:pt>
                <c:pt idx="62131">
                  <c:v>1.3419034890830499E-2</c:v>
                </c:pt>
                <c:pt idx="62132">
                  <c:v>1.34190153330565E-2</c:v>
                </c:pt>
                <c:pt idx="62133">
                  <c:v>1.3418999500572701E-2</c:v>
                </c:pt>
                <c:pt idx="62134">
                  <c:v>1.34189780801535E-2</c:v>
                </c:pt>
                <c:pt idx="62135">
                  <c:v>1.3418959453702001E-2</c:v>
                </c:pt>
                <c:pt idx="62136">
                  <c:v>1.34189417585731E-2</c:v>
                </c:pt>
                <c:pt idx="62137">
                  <c:v>1.34189212694764E-2</c:v>
                </c:pt>
                <c:pt idx="62138">
                  <c:v>1.34189045056701E-2</c:v>
                </c:pt>
                <c:pt idx="62139">
                  <c:v>1.3418885879218599E-2</c:v>
                </c:pt>
                <c:pt idx="62140">
                  <c:v>1.3418866321444499E-2</c:v>
                </c:pt>
                <c:pt idx="62141">
                  <c:v>1.3418852351605901E-2</c:v>
                </c:pt>
                <c:pt idx="62142">
                  <c:v>1.3418832793831799E-2</c:v>
                </c:pt>
                <c:pt idx="62143">
                  <c:v>1.3418812304735199E-2</c:v>
                </c:pt>
                <c:pt idx="62144">
                  <c:v>1.3418794609606301E-2</c:v>
                </c:pt>
                <c:pt idx="62145">
                  <c:v>1.34187759831548E-2</c:v>
                </c:pt>
                <c:pt idx="62146">
                  <c:v>1.3418759219348399E-2</c:v>
                </c:pt>
                <c:pt idx="62147">
                  <c:v>1.3418741524219501E-2</c:v>
                </c:pt>
                <c:pt idx="62148">
                  <c:v>1.3418721035122899E-2</c:v>
                </c:pt>
                <c:pt idx="62149">
                  <c:v>1.3418705202639099E-2</c:v>
                </c:pt>
                <c:pt idx="62150">
                  <c:v>1.3418683782219901E-2</c:v>
                </c:pt>
                <c:pt idx="62151">
                  <c:v>1.34186670184135E-2</c:v>
                </c:pt>
                <c:pt idx="62152">
                  <c:v>1.34186493232846E-2</c:v>
                </c:pt>
                <c:pt idx="62153">
                  <c:v>1.34186316281557E-2</c:v>
                </c:pt>
                <c:pt idx="62154">
                  <c:v>1.3418613933026799E-2</c:v>
                </c:pt>
                <c:pt idx="62155">
                  <c:v>1.3418594375252699E-2</c:v>
                </c:pt>
                <c:pt idx="62156">
                  <c:v>1.34185776114464E-2</c:v>
                </c:pt>
                <c:pt idx="62157">
                  <c:v>1.3418556191027199E-2</c:v>
                </c:pt>
                <c:pt idx="62158">
                  <c:v>1.3418541289866E-2</c:v>
                </c:pt>
                <c:pt idx="62159">
                  <c:v>1.34185254573822E-2</c:v>
                </c:pt>
                <c:pt idx="62160">
                  <c:v>1.3418506830930699E-2</c:v>
                </c:pt>
                <c:pt idx="62161">
                  <c:v>1.34184872731566E-2</c:v>
                </c:pt>
                <c:pt idx="62162">
                  <c:v>1.3418469578027699E-2</c:v>
                </c:pt>
                <c:pt idx="62163">
                  <c:v>1.3418452814221399E-2</c:v>
                </c:pt>
                <c:pt idx="62164">
                  <c:v>1.34184332564473E-2</c:v>
                </c:pt>
                <c:pt idx="62165">
                  <c:v>1.3418418355286101E-2</c:v>
                </c:pt>
                <c:pt idx="62166">
                  <c:v>1.34184006601572E-2</c:v>
                </c:pt>
                <c:pt idx="62167">
                  <c:v>1.3418382033705699E-2</c:v>
                </c:pt>
                <c:pt idx="62168">
                  <c:v>1.3418364338576801E-2</c:v>
                </c:pt>
                <c:pt idx="62169">
                  <c:v>1.3418347574770499E-2</c:v>
                </c:pt>
                <c:pt idx="62170">
                  <c:v>1.34183252230287E-2</c:v>
                </c:pt>
                <c:pt idx="62171">
                  <c:v>1.34183121845126E-2</c:v>
                </c:pt>
                <c:pt idx="62172">
                  <c:v>1.3418294489383699E-2</c:v>
                </c:pt>
                <c:pt idx="62173">
                  <c:v>1.34182758629322E-2</c:v>
                </c:pt>
                <c:pt idx="62174">
                  <c:v>1.34182563051581E-2</c:v>
                </c:pt>
                <c:pt idx="62175">
                  <c:v>1.34182395413518E-2</c:v>
                </c:pt>
                <c:pt idx="62176">
                  <c:v>1.3418223708868001E-2</c:v>
                </c:pt>
                <c:pt idx="62177">
                  <c:v>1.34182050824165E-2</c:v>
                </c:pt>
                <c:pt idx="62178">
                  <c:v>1.34181883186102E-2</c:v>
                </c:pt>
                <c:pt idx="62179">
                  <c:v>1.34181715548039E-2</c:v>
                </c:pt>
                <c:pt idx="62180">
                  <c:v>1.34181519970298E-2</c:v>
                </c:pt>
                <c:pt idx="62181">
                  <c:v>1.34181370958686E-2</c:v>
                </c:pt>
                <c:pt idx="62182">
                  <c:v>1.34181175380945E-2</c:v>
                </c:pt>
                <c:pt idx="62183">
                  <c:v>1.34181007742882E-2</c:v>
                </c:pt>
                <c:pt idx="62184">
                  <c:v>1.34180830791593E-2</c:v>
                </c:pt>
                <c:pt idx="62185">
                  <c:v>1.3418066315352899E-2</c:v>
                </c:pt>
                <c:pt idx="62186">
                  <c:v>1.34180476889014E-2</c:v>
                </c:pt>
                <c:pt idx="62187">
                  <c:v>1.34180309250951E-2</c:v>
                </c:pt>
                <c:pt idx="62188">
                  <c:v>1.34180160239339E-2</c:v>
                </c:pt>
                <c:pt idx="62189">
                  <c:v>1.34180001914501E-2</c:v>
                </c:pt>
                <c:pt idx="62190">
                  <c:v>1.34179797023535E-2</c:v>
                </c:pt>
                <c:pt idx="62191">
                  <c:v>1.34179629385471E-2</c:v>
                </c:pt>
                <c:pt idx="62192">
                  <c:v>1.34179433807731E-2</c:v>
                </c:pt>
                <c:pt idx="62193">
                  <c:v>1.34179294109345E-2</c:v>
                </c:pt>
                <c:pt idx="62194">
                  <c:v>1.34179126471281E-2</c:v>
                </c:pt>
                <c:pt idx="62195">
                  <c:v>1.3417894020676601E-2</c:v>
                </c:pt>
                <c:pt idx="62196">
                  <c:v>1.3417878188192799E-2</c:v>
                </c:pt>
                <c:pt idx="62197">
                  <c:v>1.3417860493063901E-2</c:v>
                </c:pt>
                <c:pt idx="62198">
                  <c:v>1.34178446605802E-2</c:v>
                </c:pt>
                <c:pt idx="62199">
                  <c:v>1.3417826965451201E-2</c:v>
                </c:pt>
                <c:pt idx="62200">
                  <c:v>1.3417810201644899E-2</c:v>
                </c:pt>
                <c:pt idx="62201">
                  <c:v>1.3417792506516001E-2</c:v>
                </c:pt>
                <c:pt idx="62202">
                  <c:v>1.34177757427096E-2</c:v>
                </c:pt>
                <c:pt idx="62203">
                  <c:v>1.3417759910225899E-2</c:v>
                </c:pt>
                <c:pt idx="62204">
                  <c:v>1.34177412837744E-2</c:v>
                </c:pt>
                <c:pt idx="62205">
                  <c:v>1.3417725451290601E-2</c:v>
                </c:pt>
                <c:pt idx="62206">
                  <c:v>1.34177077561617E-2</c:v>
                </c:pt>
                <c:pt idx="62207">
                  <c:v>1.34176900610328E-2</c:v>
                </c:pt>
                <c:pt idx="62208">
                  <c:v>1.3417673297226399E-2</c:v>
                </c:pt>
                <c:pt idx="62209">
                  <c:v>1.34176574647427E-2</c:v>
                </c:pt>
                <c:pt idx="62210">
                  <c:v>1.3417639769613699E-2</c:v>
                </c:pt>
                <c:pt idx="62211">
                  <c:v>1.341762393713E-2</c:v>
                </c:pt>
                <c:pt idx="62212">
                  <c:v>1.34176071733236E-2</c:v>
                </c:pt>
                <c:pt idx="62213">
                  <c:v>1.3417592272162399E-2</c:v>
                </c:pt>
                <c:pt idx="62214">
                  <c:v>1.3417574577033501E-2</c:v>
                </c:pt>
                <c:pt idx="62215">
                  <c:v>1.3417555950582E-2</c:v>
                </c:pt>
                <c:pt idx="62216">
                  <c:v>1.3417541049420801E-2</c:v>
                </c:pt>
                <c:pt idx="62217">
                  <c:v>1.3417524285614499E-2</c:v>
                </c:pt>
                <c:pt idx="62218">
                  <c:v>1.34175093844533E-2</c:v>
                </c:pt>
                <c:pt idx="62219">
                  <c:v>1.34174898266792E-2</c:v>
                </c:pt>
                <c:pt idx="62220">
                  <c:v>1.3417473994195499E-2</c:v>
                </c:pt>
                <c:pt idx="62221">
                  <c:v>1.34174581617117E-2</c:v>
                </c:pt>
                <c:pt idx="62222">
                  <c:v>1.34174413979054E-2</c:v>
                </c:pt>
                <c:pt idx="62223">
                  <c:v>1.34174218401313E-2</c:v>
                </c:pt>
                <c:pt idx="62224">
                  <c:v>1.34174088016152E-2</c:v>
                </c:pt>
                <c:pt idx="62225">
                  <c:v>1.34173920378089E-2</c:v>
                </c:pt>
                <c:pt idx="62226">
                  <c:v>1.3417375274002601E-2</c:v>
                </c:pt>
                <c:pt idx="62227">
                  <c:v>1.34173585101962E-2</c:v>
                </c:pt>
                <c:pt idx="62228">
                  <c:v>1.3417341746389901E-2</c:v>
                </c:pt>
                <c:pt idx="62229">
                  <c:v>1.34173249825835E-2</c:v>
                </c:pt>
                <c:pt idx="62230">
                  <c:v>1.34173110127449E-2</c:v>
                </c:pt>
                <c:pt idx="62231">
                  <c:v>1.34172942489386E-2</c:v>
                </c:pt>
                <c:pt idx="62232">
                  <c:v>1.34172774851322E-2</c:v>
                </c:pt>
                <c:pt idx="62233">
                  <c:v>1.3417257927358201E-2</c:v>
                </c:pt>
                <c:pt idx="62234">
                  <c:v>1.34172467514873E-2</c:v>
                </c:pt>
                <c:pt idx="62235">
                  <c:v>1.34172271937132E-2</c:v>
                </c:pt>
                <c:pt idx="62236">
                  <c:v>1.3417211361229401E-2</c:v>
                </c:pt>
                <c:pt idx="62237">
                  <c:v>1.34171955287457E-2</c:v>
                </c:pt>
                <c:pt idx="62238">
                  <c:v>1.3417176902294201E-2</c:v>
                </c:pt>
                <c:pt idx="62239">
                  <c:v>1.34171638637781E-2</c:v>
                </c:pt>
                <c:pt idx="62240">
                  <c:v>1.34171461686492E-2</c:v>
                </c:pt>
                <c:pt idx="62241">
                  <c:v>1.3417127542197701E-2</c:v>
                </c:pt>
                <c:pt idx="62242">
                  <c:v>1.34171154350042E-2</c:v>
                </c:pt>
                <c:pt idx="62243">
                  <c:v>1.34170986711979E-2</c:v>
                </c:pt>
                <c:pt idx="62244">
                  <c:v>1.34170856326819E-2</c:v>
                </c:pt>
                <c:pt idx="62245">
                  <c:v>1.3417067937552899E-2</c:v>
                </c:pt>
                <c:pt idx="62246">
                  <c:v>1.34170511737466E-2</c:v>
                </c:pt>
                <c:pt idx="62247">
                  <c:v>1.34170353412628E-2</c:v>
                </c:pt>
                <c:pt idx="62248">
                  <c:v>1.34170185774565E-2</c:v>
                </c:pt>
                <c:pt idx="62249">
                  <c:v>1.3417002744972701E-2</c:v>
                </c:pt>
                <c:pt idx="62250">
                  <c:v>1.34169878438115E-2</c:v>
                </c:pt>
                <c:pt idx="62251">
                  <c:v>1.34169701486826E-2</c:v>
                </c:pt>
                <c:pt idx="62252">
                  <c:v>1.34169543161988E-2</c:v>
                </c:pt>
                <c:pt idx="62253">
                  <c:v>1.34169403463602E-2</c:v>
                </c:pt>
                <c:pt idx="62254">
                  <c:v>1.34169235825539E-2</c:v>
                </c:pt>
                <c:pt idx="62255">
                  <c:v>1.34169077500701E-2</c:v>
                </c:pt>
                <c:pt idx="62256">
                  <c:v>1.34168900549412E-2</c:v>
                </c:pt>
                <c:pt idx="62257">
                  <c:v>1.34168770164251E-2</c:v>
                </c:pt>
                <c:pt idx="62258">
                  <c:v>1.3416859321296199E-2</c:v>
                </c:pt>
                <c:pt idx="62259">
                  <c:v>1.3416844420135E-2</c:v>
                </c:pt>
                <c:pt idx="62260">
                  <c:v>1.3416827656328701E-2</c:v>
                </c:pt>
                <c:pt idx="62261">
                  <c:v>1.34168108925223E-2</c:v>
                </c:pt>
                <c:pt idx="62262">
                  <c:v>1.3416794128716001E-2</c:v>
                </c:pt>
                <c:pt idx="62263">
                  <c:v>1.3416781090199999E-2</c:v>
                </c:pt>
                <c:pt idx="62264">
                  <c:v>1.3416764326393601E-2</c:v>
                </c:pt>
                <c:pt idx="62265">
                  <c:v>1.3416748493909799E-2</c:v>
                </c:pt>
                <c:pt idx="62266">
                  <c:v>1.3416734524071199E-2</c:v>
                </c:pt>
                <c:pt idx="62267">
                  <c:v>1.3416716828942301E-2</c:v>
                </c:pt>
                <c:pt idx="62268">
                  <c:v>1.34167028591037E-2</c:v>
                </c:pt>
                <c:pt idx="62269">
                  <c:v>1.34166860952973E-2</c:v>
                </c:pt>
                <c:pt idx="62270">
                  <c:v>1.3416673056781301E-2</c:v>
                </c:pt>
                <c:pt idx="62271">
                  <c:v>1.3416656292974999E-2</c:v>
                </c:pt>
                <c:pt idx="62272">
                  <c:v>1.34166404604912E-2</c:v>
                </c:pt>
                <c:pt idx="62273">
                  <c:v>1.3416626490652599E-2</c:v>
                </c:pt>
                <c:pt idx="62274">
                  <c:v>1.3416609726846201E-2</c:v>
                </c:pt>
                <c:pt idx="62275">
                  <c:v>1.34165938943625E-2</c:v>
                </c:pt>
                <c:pt idx="62276">
                  <c:v>1.34165771305561E-2</c:v>
                </c:pt>
                <c:pt idx="62277">
                  <c:v>1.3416563160717499E-2</c:v>
                </c:pt>
                <c:pt idx="62278">
                  <c:v>1.34165473282337E-2</c:v>
                </c:pt>
                <c:pt idx="62279">
                  <c:v>1.3416532427072501E-2</c:v>
                </c:pt>
                <c:pt idx="62280">
                  <c:v>1.34165175259113E-2</c:v>
                </c:pt>
                <c:pt idx="62281">
                  <c:v>1.3416502624750099E-2</c:v>
                </c:pt>
                <c:pt idx="62282">
                  <c:v>1.3416485860943799E-2</c:v>
                </c:pt>
                <c:pt idx="62283">
                  <c:v>1.34164728224278E-2</c:v>
                </c:pt>
                <c:pt idx="62284">
                  <c:v>1.3416457921266599E-2</c:v>
                </c:pt>
                <c:pt idx="62285">
                  <c:v>1.34164402261376E-2</c:v>
                </c:pt>
                <c:pt idx="62286">
                  <c:v>1.34164234623313E-2</c:v>
                </c:pt>
                <c:pt idx="62287">
                  <c:v>1.34164094924927E-2</c:v>
                </c:pt>
                <c:pt idx="62288">
                  <c:v>1.34163927286863E-2</c:v>
                </c:pt>
                <c:pt idx="62289">
                  <c:v>1.3416380621492901E-2</c:v>
                </c:pt>
                <c:pt idx="62290">
                  <c:v>1.34163657203317E-2</c:v>
                </c:pt>
                <c:pt idx="62291">
                  <c:v>1.34163498878479E-2</c:v>
                </c:pt>
                <c:pt idx="62292">
                  <c:v>1.34163359180093E-2</c:v>
                </c:pt>
                <c:pt idx="62293">
                  <c:v>1.3416320085525501E-2</c:v>
                </c:pt>
                <c:pt idx="62294">
                  <c:v>1.3416303321719201E-2</c:v>
                </c:pt>
                <c:pt idx="62295">
                  <c:v>1.3416289351880601E-2</c:v>
                </c:pt>
                <c:pt idx="62296">
                  <c:v>1.3416273519396799E-2</c:v>
                </c:pt>
                <c:pt idx="62297">
                  <c:v>1.3416260480880699E-2</c:v>
                </c:pt>
                <c:pt idx="62298">
                  <c:v>1.3416246511042101E-2</c:v>
                </c:pt>
                <c:pt idx="62299">
                  <c:v>1.3416229747235799E-2</c:v>
                </c:pt>
                <c:pt idx="62300">
                  <c:v>1.3416216708719699E-2</c:v>
                </c:pt>
                <c:pt idx="62301">
                  <c:v>1.34162018075585E-2</c:v>
                </c:pt>
                <c:pt idx="62302">
                  <c:v>1.34161841124296E-2</c:v>
                </c:pt>
                <c:pt idx="62303">
                  <c:v>1.3416170142591E-2</c:v>
                </c:pt>
                <c:pt idx="62304">
                  <c:v>1.3416155241429801E-2</c:v>
                </c:pt>
                <c:pt idx="62305">
                  <c:v>1.34161412715912E-2</c:v>
                </c:pt>
                <c:pt idx="62306">
                  <c:v>1.34161235764623E-2</c:v>
                </c:pt>
                <c:pt idx="62307">
                  <c:v>1.3416108675301099E-2</c:v>
                </c:pt>
                <c:pt idx="62308">
                  <c:v>1.3416094705462501E-2</c:v>
                </c:pt>
                <c:pt idx="62309">
                  <c:v>1.3416077941656101E-2</c:v>
                </c:pt>
                <c:pt idx="62310">
                  <c:v>1.3416064903140099E-2</c:v>
                </c:pt>
                <c:pt idx="62311">
                  <c:v>1.3416051864623999E-2</c:v>
                </c:pt>
                <c:pt idx="62312">
                  <c:v>1.3416035100817699E-2</c:v>
                </c:pt>
                <c:pt idx="62313">
                  <c:v>1.34160229936242E-2</c:v>
                </c:pt>
                <c:pt idx="62314">
                  <c:v>1.34160062298179E-2</c:v>
                </c:pt>
                <c:pt idx="62315">
                  <c:v>1.34159931913018E-2</c:v>
                </c:pt>
                <c:pt idx="62316">
                  <c:v>1.34159764274955E-2</c:v>
                </c:pt>
                <c:pt idx="62317">
                  <c:v>1.34159615263343E-2</c:v>
                </c:pt>
                <c:pt idx="62318">
                  <c:v>1.3415948487818199E-2</c:v>
                </c:pt>
                <c:pt idx="62319">
                  <c:v>1.34159326553345E-2</c:v>
                </c:pt>
                <c:pt idx="62320">
                  <c:v>1.34159186854959E-2</c:v>
                </c:pt>
                <c:pt idx="62321">
                  <c:v>1.34159019216895E-2</c:v>
                </c:pt>
                <c:pt idx="62322">
                  <c:v>1.34158888831735E-2</c:v>
                </c:pt>
                <c:pt idx="62323">
                  <c:v>1.34158758446574E-2</c:v>
                </c:pt>
                <c:pt idx="62324">
                  <c:v>1.34158609434962E-2</c:v>
                </c:pt>
                <c:pt idx="62325">
                  <c:v>1.3415843248367299E-2</c:v>
                </c:pt>
                <c:pt idx="62326">
                  <c:v>1.34158311411738E-2</c:v>
                </c:pt>
                <c:pt idx="62327">
                  <c:v>1.34158171713352E-2</c:v>
                </c:pt>
                <c:pt idx="62328">
                  <c:v>1.34158041328192E-2</c:v>
                </c:pt>
                <c:pt idx="62329">
                  <c:v>1.34157883003354E-2</c:v>
                </c:pt>
                <c:pt idx="62330">
                  <c:v>1.34157706052065E-2</c:v>
                </c:pt>
                <c:pt idx="62331">
                  <c:v>1.3415758498013E-2</c:v>
                </c:pt>
                <c:pt idx="62332">
                  <c:v>1.34157445281744E-2</c:v>
                </c:pt>
                <c:pt idx="62333">
                  <c:v>1.34157296270132E-2</c:v>
                </c:pt>
                <c:pt idx="62334">
                  <c:v>1.3415715657174599E-2</c:v>
                </c:pt>
                <c:pt idx="62335">
                  <c:v>1.3415702618658499E-2</c:v>
                </c:pt>
                <c:pt idx="62336">
                  <c:v>1.34156867861748E-2</c:v>
                </c:pt>
                <c:pt idx="62337">
                  <c:v>1.34156737476587E-2</c:v>
                </c:pt>
                <c:pt idx="62338">
                  <c:v>1.34156597778201E-2</c:v>
                </c:pt>
                <c:pt idx="62339">
                  <c:v>1.34156439453363E-2</c:v>
                </c:pt>
                <c:pt idx="62340">
                  <c:v>1.34156299754977E-2</c:v>
                </c:pt>
                <c:pt idx="62341">
                  <c:v>1.34156160056591E-2</c:v>
                </c:pt>
                <c:pt idx="62342">
                  <c:v>1.34156038984656E-2</c:v>
                </c:pt>
                <c:pt idx="62343">
                  <c:v>1.34155880659819E-2</c:v>
                </c:pt>
                <c:pt idx="62344">
                  <c:v>1.34155722334981E-2</c:v>
                </c:pt>
                <c:pt idx="62345">
                  <c:v>1.34155591949821E-2</c:v>
                </c:pt>
                <c:pt idx="62346">
                  <c:v>1.34155452251434E-2</c:v>
                </c:pt>
                <c:pt idx="62347">
                  <c:v>1.34155312553048E-2</c:v>
                </c:pt>
                <c:pt idx="62348">
                  <c:v>1.3415515422821E-2</c:v>
                </c:pt>
                <c:pt idx="62349">
                  <c:v>1.3415502384305E-2</c:v>
                </c:pt>
                <c:pt idx="62350">
                  <c:v>1.3415489345789001E-2</c:v>
                </c:pt>
                <c:pt idx="62351">
                  <c:v>1.34154744446278E-2</c:v>
                </c:pt>
                <c:pt idx="62352">
                  <c:v>1.3415463268756899E-2</c:v>
                </c:pt>
                <c:pt idx="62353">
                  <c:v>1.3415446504950501E-2</c:v>
                </c:pt>
                <c:pt idx="62354">
                  <c:v>1.34154334664345E-2</c:v>
                </c:pt>
                <c:pt idx="62355">
                  <c:v>1.3415420427918399E-2</c:v>
                </c:pt>
                <c:pt idx="62356">
                  <c:v>1.34154055267572E-2</c:v>
                </c:pt>
                <c:pt idx="62357">
                  <c:v>1.34153915569186E-2</c:v>
                </c:pt>
                <c:pt idx="62358">
                  <c:v>1.341537758708E-2</c:v>
                </c:pt>
                <c:pt idx="62359">
                  <c:v>1.3415362685918799E-2</c:v>
                </c:pt>
                <c:pt idx="62360">
                  <c:v>1.34153496474028E-2</c:v>
                </c:pt>
                <c:pt idx="62361">
                  <c:v>1.34153366088867E-2</c:v>
                </c:pt>
                <c:pt idx="62362">
                  <c:v>1.3415320776403001E-2</c:v>
                </c:pt>
                <c:pt idx="62363">
                  <c:v>1.34153077378869E-2</c:v>
                </c:pt>
                <c:pt idx="62364">
                  <c:v>1.3415294699370899E-2</c:v>
                </c:pt>
                <c:pt idx="62365">
                  <c:v>1.3415281660854801E-2</c:v>
                </c:pt>
                <c:pt idx="62366">
                  <c:v>1.3415267691016201E-2</c:v>
                </c:pt>
                <c:pt idx="62367">
                  <c:v>1.3415252789855E-2</c:v>
                </c:pt>
                <c:pt idx="62368">
                  <c:v>1.3415237888693801E-2</c:v>
                </c:pt>
                <c:pt idx="62369">
                  <c:v>1.34152267128229E-2</c:v>
                </c:pt>
                <c:pt idx="62370">
                  <c:v>1.3415209949016601E-2</c:v>
                </c:pt>
                <c:pt idx="62371">
                  <c:v>1.34151987731457E-2</c:v>
                </c:pt>
                <c:pt idx="62372">
                  <c:v>1.34151848033071E-2</c:v>
                </c:pt>
                <c:pt idx="62373">
                  <c:v>1.3415169902145901E-2</c:v>
                </c:pt>
                <c:pt idx="62374">
                  <c:v>1.34151577949524E-2</c:v>
                </c:pt>
                <c:pt idx="62375">
                  <c:v>1.34151419624686E-2</c:v>
                </c:pt>
                <c:pt idx="62376">
                  <c:v>1.34151289239526E-2</c:v>
                </c:pt>
                <c:pt idx="62377">
                  <c:v>1.34151158854365E-2</c:v>
                </c:pt>
                <c:pt idx="62378">
                  <c:v>1.34151019155979E-2</c:v>
                </c:pt>
                <c:pt idx="62379">
                  <c:v>1.3415090739726999E-2</c:v>
                </c:pt>
                <c:pt idx="62380">
                  <c:v>1.34150739759207E-2</c:v>
                </c:pt>
                <c:pt idx="62381">
                  <c:v>1.3415062800049799E-2</c:v>
                </c:pt>
                <c:pt idx="62382">
                  <c:v>1.34150506928563E-2</c:v>
                </c:pt>
                <c:pt idx="62383">
                  <c:v>1.3415035791695101E-2</c:v>
                </c:pt>
                <c:pt idx="62384">
                  <c:v>1.34150246158242E-2</c:v>
                </c:pt>
                <c:pt idx="62385">
                  <c:v>1.3415005989372701E-2</c:v>
                </c:pt>
                <c:pt idx="62386">
                  <c:v>1.3414995744824401E-2</c:v>
                </c:pt>
                <c:pt idx="62387">
                  <c:v>1.3414981774985801E-2</c:v>
                </c:pt>
                <c:pt idx="62388">
                  <c:v>1.34149668738246E-2</c:v>
                </c:pt>
                <c:pt idx="62389">
                  <c:v>1.3414957560598901E-2</c:v>
                </c:pt>
                <c:pt idx="62390">
                  <c:v>1.34149407967925E-2</c:v>
                </c:pt>
                <c:pt idx="62391">
                  <c:v>1.34149268269539E-2</c:v>
                </c:pt>
                <c:pt idx="62392">
                  <c:v>1.3414914719760401E-2</c:v>
                </c:pt>
                <c:pt idx="62393">
                  <c:v>1.34149007499218E-2</c:v>
                </c:pt>
                <c:pt idx="62394">
                  <c:v>1.3414888642728299E-2</c:v>
                </c:pt>
                <c:pt idx="62395">
                  <c:v>1.34148728102446E-2</c:v>
                </c:pt>
                <c:pt idx="62396">
                  <c:v>1.3414858840405899E-2</c:v>
                </c:pt>
                <c:pt idx="62397">
                  <c:v>1.3414847664535099E-2</c:v>
                </c:pt>
                <c:pt idx="62398">
                  <c:v>1.34148327633739E-2</c:v>
                </c:pt>
                <c:pt idx="62399">
                  <c:v>1.3414821587503E-2</c:v>
                </c:pt>
                <c:pt idx="62400">
                  <c:v>1.3414807617664301E-2</c:v>
                </c:pt>
                <c:pt idx="62401">
                  <c:v>1.34147927165031E-2</c:v>
                </c:pt>
                <c:pt idx="62402">
                  <c:v>1.34147815406323E-2</c:v>
                </c:pt>
                <c:pt idx="62403">
                  <c:v>1.3414767570793599E-2</c:v>
                </c:pt>
                <c:pt idx="62404">
                  <c:v>1.34147526696324E-2</c:v>
                </c:pt>
                <c:pt idx="62405">
                  <c:v>1.3414740562439E-2</c:v>
                </c:pt>
                <c:pt idx="62406">
                  <c:v>1.34147284552455E-2</c:v>
                </c:pt>
                <c:pt idx="62407">
                  <c:v>1.3414715416729501E-2</c:v>
                </c:pt>
                <c:pt idx="62408">
                  <c:v>1.34147014468908E-2</c:v>
                </c:pt>
                <c:pt idx="62409">
                  <c:v>1.3414689339697399E-2</c:v>
                </c:pt>
                <c:pt idx="62410">
                  <c:v>1.3414676301181301E-2</c:v>
                </c:pt>
                <c:pt idx="62411">
                  <c:v>1.34146641939879E-2</c:v>
                </c:pt>
                <c:pt idx="62412">
                  <c:v>1.3414652086794401E-2</c:v>
                </c:pt>
                <c:pt idx="62413">
                  <c:v>1.34146371856332E-2</c:v>
                </c:pt>
                <c:pt idx="62414">
                  <c:v>1.34146241471171E-2</c:v>
                </c:pt>
                <c:pt idx="62415">
                  <c:v>1.34146101772785E-2</c:v>
                </c:pt>
                <c:pt idx="62416">
                  <c:v>1.34145971387625E-2</c:v>
                </c:pt>
                <c:pt idx="62417">
                  <c:v>1.3414585962891599E-2</c:v>
                </c:pt>
                <c:pt idx="62418">
                  <c:v>1.34145738556981E-2</c:v>
                </c:pt>
                <c:pt idx="62419">
                  <c:v>1.3414561748504601E-2</c:v>
                </c:pt>
                <c:pt idx="62420">
                  <c:v>1.3414548709988599E-2</c:v>
                </c:pt>
                <c:pt idx="62421">
                  <c:v>1.34145319461823E-2</c:v>
                </c:pt>
                <c:pt idx="62422">
                  <c:v>1.34145226329565E-2</c:v>
                </c:pt>
                <c:pt idx="62423">
                  <c:v>1.3414507731795301E-2</c:v>
                </c:pt>
                <c:pt idx="62424">
                  <c:v>1.3414494693279299E-2</c:v>
                </c:pt>
                <c:pt idx="62425">
                  <c:v>1.34144835174084E-2</c:v>
                </c:pt>
                <c:pt idx="62426">
                  <c:v>1.3414471410214899E-2</c:v>
                </c:pt>
                <c:pt idx="62427">
                  <c:v>1.34144565090537E-2</c:v>
                </c:pt>
                <c:pt idx="62428">
                  <c:v>1.3414443470537701E-2</c:v>
                </c:pt>
                <c:pt idx="62429">
                  <c:v>1.34144332259893E-2</c:v>
                </c:pt>
                <c:pt idx="62430">
                  <c:v>1.3414416462183E-2</c:v>
                </c:pt>
                <c:pt idx="62431">
                  <c:v>1.34144052863121E-2</c:v>
                </c:pt>
                <c:pt idx="62432">
                  <c:v>1.3414394110441199E-2</c:v>
                </c:pt>
                <c:pt idx="62433">
                  <c:v>1.3414380140602601E-2</c:v>
                </c:pt>
                <c:pt idx="62434">
                  <c:v>1.3414370827376801E-2</c:v>
                </c:pt>
                <c:pt idx="62435">
                  <c:v>1.3414354063570499E-2</c:v>
                </c:pt>
                <c:pt idx="62436">
                  <c:v>1.34143410250545E-2</c:v>
                </c:pt>
                <c:pt idx="62437">
                  <c:v>1.3414328917861E-2</c:v>
                </c:pt>
                <c:pt idx="62438">
                  <c:v>1.34143177419901E-2</c:v>
                </c:pt>
                <c:pt idx="62439">
                  <c:v>1.3414304703474E-2</c:v>
                </c:pt>
                <c:pt idx="62440">
                  <c:v>1.3414292596280601E-2</c:v>
                </c:pt>
                <c:pt idx="62441">
                  <c:v>1.34142804890871E-2</c:v>
                </c:pt>
                <c:pt idx="62442">
                  <c:v>1.34142683818936E-2</c:v>
                </c:pt>
                <c:pt idx="62443">
                  <c:v>1.3414252549409899E-2</c:v>
                </c:pt>
                <c:pt idx="62444">
                  <c:v>1.3414241373539E-2</c:v>
                </c:pt>
                <c:pt idx="62445">
                  <c:v>1.34142311289907E-2</c:v>
                </c:pt>
                <c:pt idx="62446">
                  <c:v>1.3414217159152E-2</c:v>
                </c:pt>
                <c:pt idx="62447">
                  <c:v>1.34142069146037E-2</c:v>
                </c:pt>
                <c:pt idx="62448">
                  <c:v>1.34141929447651E-2</c:v>
                </c:pt>
                <c:pt idx="62449">
                  <c:v>1.34141827002168E-2</c:v>
                </c:pt>
                <c:pt idx="62450">
                  <c:v>1.34141687303782E-2</c:v>
                </c:pt>
                <c:pt idx="62451">
                  <c:v>1.3414153829217E-2</c:v>
                </c:pt>
                <c:pt idx="62452">
                  <c:v>1.34141435846686E-2</c:v>
                </c:pt>
                <c:pt idx="62453">
                  <c:v>1.34141305461526E-2</c:v>
                </c:pt>
                <c:pt idx="62454">
                  <c:v>1.3414118438959099E-2</c:v>
                </c:pt>
                <c:pt idx="62455">
                  <c:v>1.34141063317657E-2</c:v>
                </c:pt>
                <c:pt idx="62456">
                  <c:v>1.3414092361927E-2</c:v>
                </c:pt>
                <c:pt idx="62457">
                  <c:v>1.3414081186056101E-2</c:v>
                </c:pt>
                <c:pt idx="62458">
                  <c:v>1.3414068147540099E-2</c:v>
                </c:pt>
                <c:pt idx="62459">
                  <c:v>1.34140551090241E-2</c:v>
                </c:pt>
                <c:pt idx="62460">
                  <c:v>1.34140430018306E-2</c:v>
                </c:pt>
                <c:pt idx="62461">
                  <c:v>1.3414030894637099E-2</c:v>
                </c:pt>
                <c:pt idx="62462">
                  <c:v>1.34140178561211E-2</c:v>
                </c:pt>
                <c:pt idx="62463">
                  <c:v>1.3414004817605E-2</c:v>
                </c:pt>
                <c:pt idx="62464">
                  <c:v>1.34139955043793E-2</c:v>
                </c:pt>
                <c:pt idx="62465">
                  <c:v>1.34139824658632E-2</c:v>
                </c:pt>
                <c:pt idx="62466">
                  <c:v>1.3413971289992299E-2</c:v>
                </c:pt>
                <c:pt idx="62467">
                  <c:v>1.3413960114121401E-2</c:v>
                </c:pt>
                <c:pt idx="62468">
                  <c:v>1.3413948006928E-2</c:v>
                </c:pt>
                <c:pt idx="62469">
                  <c:v>1.34139321744442E-2</c:v>
                </c:pt>
                <c:pt idx="62470">
                  <c:v>1.3413920067250701E-2</c:v>
                </c:pt>
                <c:pt idx="62471">
                  <c:v>1.34139116853476E-2</c:v>
                </c:pt>
                <c:pt idx="62472">
                  <c:v>1.34138967841864E-2</c:v>
                </c:pt>
                <c:pt idx="62473">
                  <c:v>1.34138837456703E-2</c:v>
                </c:pt>
                <c:pt idx="62474">
                  <c:v>1.3413873501122E-2</c:v>
                </c:pt>
                <c:pt idx="62475">
                  <c:v>1.3413859531283399E-2</c:v>
                </c:pt>
                <c:pt idx="62476">
                  <c:v>1.3413849286735099E-2</c:v>
                </c:pt>
                <c:pt idx="62477">
                  <c:v>1.3413839042186701E-2</c:v>
                </c:pt>
                <c:pt idx="62478">
                  <c:v>1.3413826003670699E-2</c:v>
                </c:pt>
                <c:pt idx="62479">
                  <c:v>1.3413815759122399E-2</c:v>
                </c:pt>
                <c:pt idx="62480">
                  <c:v>1.3413802720606299E-2</c:v>
                </c:pt>
                <c:pt idx="62481">
                  <c:v>1.34137896820903E-2</c:v>
                </c:pt>
                <c:pt idx="62482">
                  <c:v>1.34137757122517E-2</c:v>
                </c:pt>
                <c:pt idx="62483">
                  <c:v>1.3413765467703301E-2</c:v>
                </c:pt>
                <c:pt idx="62484">
                  <c:v>1.34137533605099E-2</c:v>
                </c:pt>
                <c:pt idx="62485">
                  <c:v>1.34137440472841E-2</c:v>
                </c:pt>
                <c:pt idx="62486">
                  <c:v>1.3413731008768101E-2</c:v>
                </c:pt>
                <c:pt idx="62487">
                  <c:v>1.3413715176284299E-2</c:v>
                </c:pt>
                <c:pt idx="62488">
                  <c:v>1.3413704931735999E-2</c:v>
                </c:pt>
                <c:pt idx="62489">
                  <c:v>1.3413693755865101E-2</c:v>
                </c:pt>
                <c:pt idx="62490">
                  <c:v>1.3413680717349099E-2</c:v>
                </c:pt>
                <c:pt idx="62491">
                  <c:v>1.34136704728007E-2</c:v>
                </c:pt>
                <c:pt idx="62492">
                  <c:v>1.3413654640317E-2</c:v>
                </c:pt>
                <c:pt idx="62493">
                  <c:v>1.34136462584138E-2</c:v>
                </c:pt>
                <c:pt idx="62494">
                  <c:v>1.3413633219897801E-2</c:v>
                </c:pt>
                <c:pt idx="62495">
                  <c:v>1.34136220440269E-2</c:v>
                </c:pt>
                <c:pt idx="62496">
                  <c:v>1.3413610868156E-2</c:v>
                </c:pt>
                <c:pt idx="62497">
                  <c:v>1.34135987609625E-2</c:v>
                </c:pt>
                <c:pt idx="62498">
                  <c:v>1.34135857224464E-2</c:v>
                </c:pt>
                <c:pt idx="62499">
                  <c:v>1.34135745465756E-2</c:v>
                </c:pt>
                <c:pt idx="62500">
                  <c:v>1.3413566164672401E-2</c:v>
                </c:pt>
                <c:pt idx="62501">
                  <c:v>1.3413553126156301E-2</c:v>
                </c:pt>
                <c:pt idx="62502">
                  <c:v>1.3413542881608001E-2</c:v>
                </c:pt>
                <c:pt idx="62503">
                  <c:v>1.3413529843091999E-2</c:v>
                </c:pt>
                <c:pt idx="62504">
                  <c:v>1.34135149419308E-2</c:v>
                </c:pt>
                <c:pt idx="62505">
                  <c:v>1.34135074913502E-2</c:v>
                </c:pt>
                <c:pt idx="62506">
                  <c:v>1.3413496315479299E-2</c:v>
                </c:pt>
                <c:pt idx="62507">
                  <c:v>1.3413485139608401E-2</c:v>
                </c:pt>
                <c:pt idx="62508">
                  <c:v>1.3413473032414899E-2</c:v>
                </c:pt>
                <c:pt idx="62509">
                  <c:v>1.34134599938989E-2</c:v>
                </c:pt>
                <c:pt idx="62510">
                  <c:v>1.34134534746409E-2</c:v>
                </c:pt>
                <c:pt idx="62511">
                  <c:v>1.3413445092737701E-2</c:v>
                </c:pt>
                <c:pt idx="62512">
                  <c:v>1.34134376421571E-2</c:v>
                </c:pt>
                <c:pt idx="62513">
                  <c:v>1.34134283289313E-2</c:v>
                </c:pt>
                <c:pt idx="62514">
                  <c:v>1.34134283289313E-2</c:v>
                </c:pt>
                <c:pt idx="62515">
                  <c:v>1.34134367108345E-2</c:v>
                </c:pt>
                <c:pt idx="62516">
                  <c:v>1.34134516119957E-2</c:v>
                </c:pt>
                <c:pt idx="62517">
                  <c:v>1.34134711697698E-2</c:v>
                </c:pt>
                <c:pt idx="62518">
                  <c:v>1.3413429260253899E-2</c:v>
                </c:pt>
                <c:pt idx="62519">
                  <c:v>1.3414004817605E-2</c:v>
                </c:pt>
                <c:pt idx="62520">
                  <c:v>1.3413849286735099E-2</c:v>
                </c:pt>
                <c:pt idx="62521">
                  <c:v>1.34142776951194E-2</c:v>
                </c:pt>
                <c:pt idx="62522">
                  <c:v>1.34142898023129E-2</c:v>
                </c:pt>
                <c:pt idx="62523">
                  <c:v>1.3414153829217E-2</c:v>
                </c:pt>
                <c:pt idx="62524">
                  <c:v>1.3413876295089701E-2</c:v>
                </c:pt>
                <c:pt idx="62525">
                  <c:v>1.34134665131569E-2</c:v>
                </c:pt>
                <c:pt idx="62526">
                  <c:v>1.34147489443421E-2</c:v>
                </c:pt>
                <c:pt idx="62527">
                  <c:v>1.34140457957983E-2</c:v>
                </c:pt>
                <c:pt idx="62528">
                  <c:v>1.34153077378869E-2</c:v>
                </c:pt>
                <c:pt idx="62529">
                  <c:v>1.3415736146271199E-2</c:v>
                </c:pt>
                <c:pt idx="62530">
                  <c:v>1.3415289111435399E-2</c:v>
                </c:pt>
                <c:pt idx="62531">
                  <c:v>1.34148765355349E-2</c:v>
                </c:pt>
                <c:pt idx="62532">
                  <c:v>1.3414767570793599E-2</c:v>
                </c:pt>
                <c:pt idx="62533">
                  <c:v>1.34144760668278E-2</c:v>
                </c:pt>
                <c:pt idx="62534">
                  <c:v>1.3413769192993599E-2</c:v>
                </c:pt>
                <c:pt idx="62535">
                  <c:v>1.34141305461526E-2</c:v>
                </c:pt>
                <c:pt idx="62536">
                  <c:v>1.3414225541055201E-2</c:v>
                </c:pt>
                <c:pt idx="62537">
                  <c:v>1.34156560525298E-2</c:v>
                </c:pt>
                <c:pt idx="62538">
                  <c:v>1.34154679253697E-2</c:v>
                </c:pt>
                <c:pt idx="62539">
                  <c:v>3.3897005021572099E-2</c:v>
                </c:pt>
                <c:pt idx="62540">
                  <c:v>4.9098548479378197E-3</c:v>
                </c:pt>
                <c:pt idx="62541">
                  <c:v>1.68028306216002E-2</c:v>
                </c:pt>
                <c:pt idx="62542">
                  <c:v>6.2850147485733004E-2</c:v>
                </c:pt>
                <c:pt idx="62543">
                  <c:v>3.2844711095094702E-2</c:v>
                </c:pt>
                <c:pt idx="62544">
                  <c:v>1.9470296800136601E-2</c:v>
                </c:pt>
                <c:pt idx="62545">
                  <c:v>1.09356287866831E-2</c:v>
                </c:pt>
                <c:pt idx="62546">
                  <c:v>1.5767974779009802E-2</c:v>
                </c:pt>
                <c:pt idx="62547">
                  <c:v>3.0052533373236701E-2</c:v>
                </c:pt>
                <c:pt idx="62548">
                  <c:v>3.06234825402498E-2</c:v>
                </c:pt>
                <c:pt idx="62549">
                  <c:v>2.0194582641124701E-2</c:v>
                </c:pt>
                <c:pt idx="62550">
                  <c:v>1.0122446343302701E-2</c:v>
                </c:pt>
                <c:pt idx="62551">
                  <c:v>1.55499503016472E-2</c:v>
                </c:pt>
                <c:pt idx="62552">
                  <c:v>2.6691758539527598E-3</c:v>
                </c:pt>
                <c:pt idx="62553">
                  <c:v>1.39234513044357E-2</c:v>
                </c:pt>
                <c:pt idx="62554">
                  <c:v>8.1364475190639496E-3</c:v>
                </c:pt>
                <c:pt idx="62555">
                  <c:v>1.43539477139711E-2</c:v>
                </c:pt>
                <c:pt idx="62556">
                  <c:v>9.4450302422046696E-3</c:v>
                </c:pt>
                <c:pt idx="62557">
                  <c:v>6.72879908233881E-3</c:v>
                </c:pt>
                <c:pt idx="62558">
                  <c:v>6.2702191062271604E-3</c:v>
                </c:pt>
                <c:pt idx="62559">
                  <c:v>1.0186368599534E-3</c:v>
                </c:pt>
                <c:pt idx="62560">
                  <c:v>5.5706240236759203E-3</c:v>
                </c:pt>
                <c:pt idx="62561">
                  <c:v>3.8205545861274E-3</c:v>
                </c:pt>
                <c:pt idx="62562">
                  <c:v>4.0419837459921802E-3</c:v>
                </c:pt>
                <c:pt idx="62563">
                  <c:v>5.4289279505610501E-3</c:v>
                </c:pt>
                <c:pt idx="62564">
                  <c:v>3.6370875313878098E-3</c:v>
                </c:pt>
                <c:pt idx="62565">
                  <c:v>8.4636959945782997E-4</c:v>
                </c:pt>
                <c:pt idx="62566">
                  <c:v>2.4577653966844099E-3</c:v>
                </c:pt>
                <c:pt idx="62567">
                  <c:v>1.1365885147824901E-3</c:v>
                </c:pt>
                <c:pt idx="62568">
                  <c:v>1.29989092238247E-3</c:v>
                </c:pt>
                <c:pt idx="62569">
                  <c:v>3.04603017866612E-3</c:v>
                </c:pt>
                <c:pt idx="62570">
                  <c:v>1.8291852902621E-3</c:v>
                </c:pt>
                <c:pt idx="62571">
                  <c:v>1.42028310801834E-3</c:v>
                </c:pt>
                <c:pt idx="62572">
                  <c:v>2.1099532023072199E-3</c:v>
                </c:pt>
                <c:pt idx="62573">
                  <c:v>1.5503639588132501E-3</c:v>
                </c:pt>
                <c:pt idx="62574">
                  <c:v>3.5345011856406901E-3</c:v>
                </c:pt>
                <c:pt idx="62575">
                  <c:v>4.0852599777281302E-3</c:v>
                </c:pt>
                <c:pt idx="62576">
                  <c:v>2.4934904649853702E-3</c:v>
                </c:pt>
                <c:pt idx="62577">
                  <c:v>1.93508481606841E-3</c:v>
                </c:pt>
                <c:pt idx="62578">
                  <c:v>1.81273987982422E-3</c:v>
                </c:pt>
                <c:pt idx="62579">
                  <c:v>6.6343467915430698E-4</c:v>
                </c:pt>
                <c:pt idx="62580">
                  <c:v>1.7857340862974501E-3</c:v>
                </c:pt>
                <c:pt idx="62581">
                  <c:v>1.9822074100375201E-3</c:v>
                </c:pt>
                <c:pt idx="62582">
                  <c:v>1.8921412993222501E-3</c:v>
                </c:pt>
                <c:pt idx="62583">
                  <c:v>2.3893998004496102E-3</c:v>
                </c:pt>
                <c:pt idx="62584">
                  <c:v>1.27925630658865E-3</c:v>
                </c:pt>
                <c:pt idx="62585">
                  <c:v>1.32933515124023E-3</c:v>
                </c:pt>
                <c:pt idx="62586">
                  <c:v>9.0015900786966096E-4</c:v>
                </c:pt>
                <c:pt idx="62587">
                  <c:v>6.1172037385404099E-4</c:v>
                </c:pt>
                <c:pt idx="62588">
                  <c:v>1.13524647895247E-3</c:v>
                </c:pt>
                <c:pt idx="62589">
                  <c:v>9.8904152400791602E-4</c:v>
                </c:pt>
                <c:pt idx="62590">
                  <c:v>1.01163552608341E-3</c:v>
                </c:pt>
                <c:pt idx="62591">
                  <c:v>1.0436779120937001E-3</c:v>
                </c:pt>
                <c:pt idx="62592">
                  <c:v>5.2577041788026701E-4</c:v>
                </c:pt>
                <c:pt idx="62593">
                  <c:v>4.6683324035257101E-4</c:v>
                </c:pt>
                <c:pt idx="62594">
                  <c:v>4.75885404739529E-4</c:v>
                </c:pt>
                <c:pt idx="62595">
                  <c:v>3.2350755645893498E-4</c:v>
                </c:pt>
                <c:pt idx="62596">
                  <c:v>5.9186050202697505E-4</c:v>
                </c:pt>
                <c:pt idx="62597">
                  <c:v>5.4674327839165904E-4</c:v>
                </c:pt>
                <c:pt idx="62598">
                  <c:v>4.3114111758768602E-4</c:v>
                </c:pt>
                <c:pt idx="62599">
                  <c:v>4.9518700689077399E-4</c:v>
                </c:pt>
                <c:pt idx="62600">
                  <c:v>2.6782654458656902E-4</c:v>
                </c:pt>
                <c:pt idx="62601">
                  <c:v>2.7355586644262103E-4</c:v>
                </c:pt>
                <c:pt idx="62602">
                  <c:v>3.2845363602973499E-4</c:v>
                </c:pt>
                <c:pt idx="62603">
                  <c:v>2.8427108190953699E-4</c:v>
                </c:pt>
                <c:pt idx="62604">
                  <c:v>3.96331452066079E-4</c:v>
                </c:pt>
                <c:pt idx="62605">
                  <c:v>3.8168547325767598E-4</c:v>
                </c:pt>
                <c:pt idx="62606">
                  <c:v>2.9363224166445402E-4</c:v>
                </c:pt>
                <c:pt idx="62607">
                  <c:v>3.2702181488275501E-4</c:v>
                </c:pt>
                <c:pt idx="62608">
                  <c:v>2.64022091869265E-4</c:v>
                </c:pt>
                <c:pt idx="62609">
                  <c:v>2.2850239474792001E-4</c:v>
                </c:pt>
                <c:pt idx="62610">
                  <c:v>2.9673395329155001E-4</c:v>
                </c:pt>
                <c:pt idx="62611">
                  <c:v>2.5874192942865198E-4</c:v>
                </c:pt>
                <c:pt idx="62612">
                  <c:v>2.7740199584513903E-4</c:v>
                </c:pt>
                <c:pt idx="62613">
                  <c:v>2.7594913262873899E-4</c:v>
                </c:pt>
                <c:pt idx="62614">
                  <c:v>2.1915936667937799E-4</c:v>
                </c:pt>
                <c:pt idx="62615">
                  <c:v>2.34257269767113E-4</c:v>
                </c:pt>
                <c:pt idx="62616">
                  <c:v>2.09712088690139E-4</c:v>
                </c:pt>
                <c:pt idx="62617">
                  <c:v>2.0529092580545699E-4</c:v>
                </c:pt>
                <c:pt idx="62618">
                  <c:v>2.3092489573173201E-4</c:v>
                </c:pt>
                <c:pt idx="62619">
                  <c:v>2.08935380214825E-4</c:v>
                </c:pt>
                <c:pt idx="62620">
                  <c:v>2.1576342987828E-4</c:v>
                </c:pt>
                <c:pt idx="62621">
                  <c:v>2.0810353453271099E-4</c:v>
                </c:pt>
                <c:pt idx="62622">
                  <c:v>1.86714270967059E-4</c:v>
                </c:pt>
                <c:pt idx="62623">
                  <c:v>1.9763453747145799E-4</c:v>
                </c:pt>
                <c:pt idx="62624">
                  <c:v>1.89214231795631E-4</c:v>
                </c:pt>
                <c:pt idx="62625">
                  <c:v>1.9117999181617E-4</c:v>
                </c:pt>
                <c:pt idx="62626">
                  <c:v>2.00856360606849E-4</c:v>
                </c:pt>
                <c:pt idx="62627">
                  <c:v>1.89548110938631E-4</c:v>
                </c:pt>
                <c:pt idx="62628">
                  <c:v>1.9177581998519599E-4</c:v>
                </c:pt>
                <c:pt idx="62629">
                  <c:v>1.87375204404816E-4</c:v>
                </c:pt>
                <c:pt idx="62630">
                  <c:v>1.79593320353888E-4</c:v>
                </c:pt>
                <c:pt idx="62631">
                  <c:v>1.8554473354015499E-4</c:v>
                </c:pt>
                <c:pt idx="62632">
                  <c:v>1.8214229203295001E-4</c:v>
                </c:pt>
                <c:pt idx="62633">
                  <c:v>1.8259862554259601E-4</c:v>
                </c:pt>
                <c:pt idx="62634">
                  <c:v>1.85212935321033E-4</c:v>
                </c:pt>
                <c:pt idx="62635">
                  <c:v>1.78309855982661E-4</c:v>
                </c:pt>
                <c:pt idx="62636">
                  <c:v>1.7889120499603499E-4</c:v>
                </c:pt>
                <c:pt idx="62637">
                  <c:v>1.7615201068110799E-4</c:v>
                </c:pt>
                <c:pt idx="62638">
                  <c:v>1.7317591118626299E-4</c:v>
                </c:pt>
                <c:pt idx="62639">
                  <c:v>1.7591708456166099E-4</c:v>
                </c:pt>
                <c:pt idx="62640">
                  <c:v>1.7341504280921099E-4</c:v>
                </c:pt>
                <c:pt idx="62641">
                  <c:v>1.73567706951871E-4</c:v>
                </c:pt>
                <c:pt idx="62642">
                  <c:v>1.73314590938389E-4</c:v>
                </c:pt>
                <c:pt idx="62643">
                  <c:v>1.6992008022498299E-4</c:v>
                </c:pt>
                <c:pt idx="62644">
                  <c:v>1.70260318554938E-4</c:v>
                </c:pt>
                <c:pt idx="62645">
                  <c:v>1.6870237595867401E-4</c:v>
                </c:pt>
                <c:pt idx="62646">
                  <c:v>1.6787606000434599E-4</c:v>
                </c:pt>
                <c:pt idx="62647">
                  <c:v>1.6876298468559999E-4</c:v>
                </c:pt>
                <c:pt idx="62648">
                  <c:v>1.6716841491870601E-4</c:v>
                </c:pt>
                <c:pt idx="62649">
                  <c:v>1.6701890854164999E-4</c:v>
                </c:pt>
                <c:pt idx="62650">
                  <c:v>1.6619852976873501E-4</c:v>
                </c:pt>
                <c:pt idx="62651">
                  <c:v>1.6458086611237401E-4</c:v>
                </c:pt>
                <c:pt idx="62652">
                  <c:v>1.6461483028251699E-4</c:v>
                </c:pt>
                <c:pt idx="62653">
                  <c:v>1.6360955487471101E-4</c:v>
                </c:pt>
                <c:pt idx="62654">
                  <c:v>1.63181801326573E-4</c:v>
                </c:pt>
                <c:pt idx="62655">
                  <c:v>1.63074946613051E-4</c:v>
                </c:pt>
                <c:pt idx="62656">
                  <c:v>1.61929012392648E-4</c:v>
                </c:pt>
                <c:pt idx="62657">
                  <c:v>1.61541669513099E-4</c:v>
                </c:pt>
                <c:pt idx="62658">
                  <c:v>1.6071768186520799E-4</c:v>
                </c:pt>
                <c:pt idx="62659">
                  <c:v>1.5983873163349899E-4</c:v>
                </c:pt>
                <c:pt idx="62660">
                  <c:v>1.5960959717631299E-4</c:v>
                </c:pt>
                <c:pt idx="62661">
                  <c:v>1.5886036271695099E-4</c:v>
                </c:pt>
                <c:pt idx="62662">
                  <c:v>1.5845430607441799E-4</c:v>
                </c:pt>
                <c:pt idx="62663">
                  <c:v>1.58011447638273E-4</c:v>
                </c:pt>
                <c:pt idx="62664">
                  <c:v>1.5720937517471601E-4</c:v>
                </c:pt>
                <c:pt idx="62665">
                  <c:v>1.56786700244993E-4</c:v>
                </c:pt>
                <c:pt idx="62666">
                  <c:v>1.5613417781423799E-4</c:v>
                </c:pt>
                <c:pt idx="62667">
                  <c:v>1.5557750884909199E-4</c:v>
                </c:pt>
                <c:pt idx="62668">
                  <c:v>1.55228524818085E-4</c:v>
                </c:pt>
                <c:pt idx="62669">
                  <c:v>1.54634733917192E-4</c:v>
                </c:pt>
                <c:pt idx="62670">
                  <c:v>1.5421504213009E-4</c:v>
                </c:pt>
                <c:pt idx="62671">
                  <c:v>1.5371036715805501E-4</c:v>
                </c:pt>
                <c:pt idx="62672">
                  <c:v>1.5311130846384899E-4</c:v>
                </c:pt>
                <c:pt idx="62673">
                  <c:v>1.5268244897015401E-4</c:v>
                </c:pt>
                <c:pt idx="62674">
                  <c:v>1.5213908045552701E-4</c:v>
                </c:pt>
                <c:pt idx="62675">
                  <c:v>1.51675456436351E-4</c:v>
                </c:pt>
                <c:pt idx="62676">
                  <c:v>1.5117492876015601E-4</c:v>
                </c:pt>
                <c:pt idx="62677">
                  <c:v>1.50615655002184E-4</c:v>
                </c:pt>
                <c:pt idx="62678">
                  <c:v>1.50075240526348E-4</c:v>
                </c:pt>
                <c:pt idx="62679">
                  <c:v>1.4951496268622599E-4</c:v>
                </c:pt>
                <c:pt idx="62680">
                  <c:v>1.4893569459673001E-4</c:v>
                </c:pt>
                <c:pt idx="62681">
                  <c:v>1.4839057985227601E-4</c:v>
                </c:pt>
                <c:pt idx="62682">
                  <c:v>1.47828104672954E-4</c:v>
                </c:pt>
                <c:pt idx="62683">
                  <c:v>1.4728064707014699E-4</c:v>
                </c:pt>
                <c:pt idx="62684">
                  <c:v>1.46739752381109E-4</c:v>
                </c:pt>
                <c:pt idx="62685">
                  <c:v>1.4617817942053101E-4</c:v>
                </c:pt>
                <c:pt idx="62686">
                  <c:v>1.45631784107536E-4</c:v>
                </c:pt>
                <c:pt idx="62687">
                  <c:v>1.45077443448827E-4</c:v>
                </c:pt>
                <c:pt idx="62688">
                  <c:v>1.4452655159402601E-4</c:v>
                </c:pt>
                <c:pt idx="62689">
                  <c:v>1.4399211795534901E-4</c:v>
                </c:pt>
                <c:pt idx="62690">
                  <c:v>1.43451397889294E-4</c:v>
                </c:pt>
                <c:pt idx="62691">
                  <c:v>1.42921300721355E-4</c:v>
                </c:pt>
                <c:pt idx="62692">
                  <c:v>1.4239182928577101E-4</c:v>
                </c:pt>
                <c:pt idx="62693">
                  <c:v>1.41858268762007E-4</c:v>
                </c:pt>
                <c:pt idx="62694">
                  <c:v>1.4133469085209099E-4</c:v>
                </c:pt>
                <c:pt idx="62695">
                  <c:v>1.40809657750651E-4</c:v>
                </c:pt>
                <c:pt idx="62696">
                  <c:v>1.4029197336640201E-4</c:v>
                </c:pt>
                <c:pt idx="62697">
                  <c:v>1.3978165225125901E-4</c:v>
                </c:pt>
                <c:pt idx="62698">
                  <c:v>1.39270327053964E-4</c:v>
                </c:pt>
                <c:pt idx="62699">
                  <c:v>1.3876659795641899E-4</c:v>
                </c:pt>
                <c:pt idx="62700">
                  <c:v>1.38263407279737E-4</c:v>
                </c:pt>
                <c:pt idx="62701">
                  <c:v>1.3776245759800101E-4</c:v>
                </c:pt>
                <c:pt idx="62702">
                  <c:v>1.37268929393031E-4</c:v>
                </c:pt>
                <c:pt idx="62703">
                  <c:v>1.3677784590981901E-4</c:v>
                </c:pt>
                <c:pt idx="62704">
                  <c:v>1.36292408569716E-4</c:v>
                </c:pt>
                <c:pt idx="62705">
                  <c:v>1.3581168605014701E-4</c:v>
                </c:pt>
                <c:pt idx="62706">
                  <c:v>1.3533324818126901E-4</c:v>
                </c:pt>
                <c:pt idx="62707">
                  <c:v>1.34860281832516E-4</c:v>
                </c:pt>
                <c:pt idx="62708">
                  <c:v>1.3438968744594601E-4</c:v>
                </c:pt>
                <c:pt idx="62709">
                  <c:v>1.3392340042628399E-4</c:v>
                </c:pt>
                <c:pt idx="62710">
                  <c:v>1.33462686790153E-4</c:v>
                </c:pt>
                <c:pt idx="62711">
                  <c:v>1.33004956296645E-4</c:v>
                </c:pt>
                <c:pt idx="62712">
                  <c:v>1.32552289869636E-4</c:v>
                </c:pt>
                <c:pt idx="62713">
                  <c:v>1.3210327597335E-4</c:v>
                </c:pt>
                <c:pt idx="62714">
                  <c:v>1.3165763812139601E-4</c:v>
                </c:pt>
                <c:pt idx="62715">
                  <c:v>1.3121646770741799E-4</c:v>
                </c:pt>
                <c:pt idx="62716">
                  <c:v>1.3077849871478999E-4</c:v>
                </c:pt>
                <c:pt idx="62717">
                  <c:v>1.30303829791956E-4</c:v>
                </c:pt>
                <c:pt idx="62718">
                  <c:v>1.2979919847566599E-4</c:v>
                </c:pt>
                <c:pt idx="62719">
                  <c:v>1.2929832155350601E-4</c:v>
                </c:pt>
                <c:pt idx="62720">
                  <c:v>1.2878677807748299E-4</c:v>
                </c:pt>
                <c:pt idx="62721">
                  <c:v>1.2828208855353301E-4</c:v>
                </c:pt>
                <c:pt idx="62722">
                  <c:v>1.2777419760823301E-4</c:v>
                </c:pt>
                <c:pt idx="62723">
                  <c:v>1.27263774629682E-4</c:v>
                </c:pt>
                <c:pt idx="62724">
                  <c:v>1.2675912876147801E-4</c:v>
                </c:pt>
                <c:pt idx="62725">
                  <c:v>1.26250248285942E-4</c:v>
                </c:pt>
                <c:pt idx="62726">
                  <c:v>1.2574577704072001E-4</c:v>
                </c:pt>
                <c:pt idx="62727">
                  <c:v>1.2524441990535701E-4</c:v>
                </c:pt>
                <c:pt idx="62728">
                  <c:v>1.2474249524529999E-4</c:v>
                </c:pt>
                <c:pt idx="62729">
                  <c:v>1.2424684246070699E-4</c:v>
                </c:pt>
                <c:pt idx="62730">
                  <c:v>1.2375166988931599E-4</c:v>
                </c:pt>
                <c:pt idx="62731">
                  <c:v>1.2325953866820799E-4</c:v>
                </c:pt>
                <c:pt idx="62732">
                  <c:v>1.2277213681954901E-4</c:v>
                </c:pt>
                <c:pt idx="62733">
                  <c:v>1.22286175610498E-4</c:v>
                </c:pt>
                <c:pt idx="62734">
                  <c:v>1.21805736853275E-4</c:v>
                </c:pt>
                <c:pt idx="62735">
                  <c:v>1.21328579552937E-4</c:v>
                </c:pt>
                <c:pt idx="62736">
                  <c:v>1.2085449998267E-4</c:v>
                </c:pt>
                <c:pt idx="62737">
                  <c:v>1.20385782793164E-4</c:v>
                </c:pt>
                <c:pt idx="62738">
                  <c:v>1.1991946666967099E-4</c:v>
                </c:pt>
                <c:pt idx="62739">
                  <c:v>1.19458127301186E-4</c:v>
                </c:pt>
                <c:pt idx="62740">
                  <c:v>1.1900077515747399E-4</c:v>
                </c:pt>
                <c:pt idx="62741">
                  <c:v>1.18546573503409E-4</c:v>
                </c:pt>
                <c:pt idx="62742">
                  <c:v>1.1809792340500301E-4</c:v>
                </c:pt>
                <c:pt idx="62743">
                  <c:v>1.1765294038923501E-4</c:v>
                </c:pt>
                <c:pt idx="62744">
                  <c:v>1.17212024633773E-4</c:v>
                </c:pt>
                <c:pt idx="62745">
                  <c:v>1.16775721835438E-4</c:v>
                </c:pt>
                <c:pt idx="62746">
                  <c:v>1.16342824185267E-4</c:v>
                </c:pt>
                <c:pt idx="62747">
                  <c:v>1.1591460497584199E-4</c:v>
                </c:pt>
                <c:pt idx="62748">
                  <c:v>1.1549062764970601E-4</c:v>
                </c:pt>
                <c:pt idx="62749">
                  <c:v>1.15070215542801E-4</c:v>
                </c:pt>
                <c:pt idx="62750">
                  <c:v>1.1465451825643E-4</c:v>
                </c:pt>
                <c:pt idx="62751">
                  <c:v>1.14242699055467E-4</c:v>
                </c:pt>
                <c:pt idx="62752">
                  <c:v>1.1383528180886101E-4</c:v>
                </c:pt>
                <c:pt idx="62753">
                  <c:v>1.13413501821924E-4</c:v>
                </c:pt>
                <c:pt idx="62754">
                  <c:v>1.12940586404875E-4</c:v>
                </c:pt>
                <c:pt idx="62755">
                  <c:v>1.12474190245848E-4</c:v>
                </c:pt>
                <c:pt idx="62756">
                  <c:v>1.1199899745406601E-4</c:v>
                </c:pt>
                <c:pt idx="62757">
                  <c:v>1.11527144326828E-4</c:v>
                </c:pt>
                <c:pt idx="62758">
                  <c:v>1.11056950117927E-4</c:v>
                </c:pt>
                <c:pt idx="62759">
                  <c:v>1.10582528577652E-4</c:v>
                </c:pt>
                <c:pt idx="62760">
                  <c:v>1.10114604467526E-4</c:v>
                </c:pt>
                <c:pt idx="62761">
                  <c:v>1.09645203338005E-4</c:v>
                </c:pt>
                <c:pt idx="62762">
                  <c:v>1.0917755571426799E-4</c:v>
                </c:pt>
                <c:pt idx="62763">
                  <c:v>1.08715015812777E-4</c:v>
                </c:pt>
                <c:pt idx="62764">
                  <c:v>1.0825151548488099E-4</c:v>
                </c:pt>
                <c:pt idx="62765">
                  <c:v>1.07793734059669E-4</c:v>
                </c:pt>
                <c:pt idx="62766">
                  <c:v>1.07338346424513E-4</c:v>
                </c:pt>
                <c:pt idx="62767">
                  <c:v>1.06884952401742E-4</c:v>
                </c:pt>
                <c:pt idx="62768">
                  <c:v>1.06437408248894E-4</c:v>
                </c:pt>
                <c:pt idx="62769">
                  <c:v>1.05991377495229E-4</c:v>
                </c:pt>
                <c:pt idx="62770">
                  <c:v>1.05550287116785E-4</c:v>
                </c:pt>
                <c:pt idx="62771">
                  <c:v>1.0511331493034999E-4</c:v>
                </c:pt>
                <c:pt idx="62772">
                  <c:v>1.0467907122802E-4</c:v>
                </c:pt>
                <c:pt idx="62773">
                  <c:v>1.04250466392841E-4</c:v>
                </c:pt>
                <c:pt idx="62774">
                  <c:v>1.0382497566752101E-4</c:v>
                </c:pt>
                <c:pt idx="62775">
                  <c:v>1.0340358858229601E-4</c:v>
                </c:pt>
                <c:pt idx="62776">
                  <c:v>1.02987018181011E-4</c:v>
                </c:pt>
                <c:pt idx="62777">
                  <c:v>1.02573787444271E-4</c:v>
                </c:pt>
                <c:pt idx="62778">
                  <c:v>1.0216570080956399E-4</c:v>
                </c:pt>
                <c:pt idx="62779">
                  <c:v>1.01761506812181E-4</c:v>
                </c:pt>
                <c:pt idx="62780">
                  <c:v>1.01361431006808E-4</c:v>
                </c:pt>
                <c:pt idx="62781">
                  <c:v>1.00965997262392E-4</c:v>
                </c:pt>
                <c:pt idx="62782">
                  <c:v>1.00574172392953E-4</c:v>
                </c:pt>
                <c:pt idx="62783">
                  <c:v>1.0018707689596299E-4</c:v>
                </c:pt>
                <c:pt idx="62784">
                  <c:v>9.9804077763110399E-5</c:v>
                </c:pt>
                <c:pt idx="62785">
                  <c:v>9.9425196822266999E-5</c:v>
                </c:pt>
                <c:pt idx="62786">
                  <c:v>9.9050579592585604E-5</c:v>
                </c:pt>
                <c:pt idx="62787">
                  <c:v>9.8643926321528906E-5</c:v>
                </c:pt>
                <c:pt idx="62788">
                  <c:v>9.8213196906726794E-5</c:v>
                </c:pt>
                <c:pt idx="62789">
                  <c:v>9.7783187811728594E-5</c:v>
                </c:pt>
                <c:pt idx="62790">
                  <c:v>9.7350850410293801E-5</c:v>
                </c:pt>
                <c:pt idx="62791">
                  <c:v>9.6919568022713106E-5</c:v>
                </c:pt>
                <c:pt idx="62792">
                  <c:v>9.6489820862188895E-5</c:v>
                </c:pt>
                <c:pt idx="62793">
                  <c:v>9.6059353381861001E-5</c:v>
                </c:pt>
                <c:pt idx="62794">
                  <c:v>9.5632196462247494E-5</c:v>
                </c:pt>
                <c:pt idx="62795">
                  <c:v>9.5205905381590101E-5</c:v>
                </c:pt>
                <c:pt idx="62796">
                  <c:v>9.4781877123750706E-5</c:v>
                </c:pt>
                <c:pt idx="62797">
                  <c:v>9.4361377705354203E-5</c:v>
                </c:pt>
                <c:pt idx="62798">
                  <c:v>9.3942508101463304E-5</c:v>
                </c:pt>
                <c:pt idx="62799">
                  <c:v>9.3527662102132995E-5</c:v>
                </c:pt>
                <c:pt idx="62800">
                  <c:v>9.3115661002229899E-5</c:v>
                </c:pt>
                <c:pt idx="62801">
                  <c:v>9.2706752184312804E-5</c:v>
                </c:pt>
                <c:pt idx="62802">
                  <c:v>9.2302114353515194E-5</c:v>
                </c:pt>
                <c:pt idx="62803">
                  <c:v>9.1900794359389706E-5</c:v>
                </c:pt>
                <c:pt idx="62804">
                  <c:v>9.1503316070884493E-5</c:v>
                </c:pt>
                <c:pt idx="62805">
                  <c:v>9.1109825007151799E-5</c:v>
                </c:pt>
                <c:pt idx="62806">
                  <c:v>9.0720131993293803E-5</c:v>
                </c:pt>
                <c:pt idx="62807">
                  <c:v>9.0334819105919505E-5</c:v>
                </c:pt>
                <c:pt idx="62808">
                  <c:v>8.9953151473309804E-5</c:v>
                </c:pt>
                <c:pt idx="62809">
                  <c:v>8.9575994934421006E-5</c:v>
                </c:pt>
                <c:pt idx="62810">
                  <c:v>8.9202934759669006E-5</c:v>
                </c:pt>
                <c:pt idx="62811">
                  <c:v>8.8833578047342598E-5</c:v>
                </c:pt>
                <c:pt idx="62812">
                  <c:v>8.84687542566098E-5</c:v>
                </c:pt>
                <c:pt idx="62813">
                  <c:v>8.8107917690649602E-5</c:v>
                </c:pt>
                <c:pt idx="62814">
                  <c:v>8.7751373939681798E-5</c:v>
                </c:pt>
                <c:pt idx="62815">
                  <c:v>8.7399006588384496E-5</c:v>
                </c:pt>
                <c:pt idx="62816">
                  <c:v>8.7050641013774994E-5</c:v>
                </c:pt>
                <c:pt idx="62817">
                  <c:v>8.6706233560107703E-5</c:v>
                </c:pt>
                <c:pt idx="62818">
                  <c:v>8.6366249888669699E-5</c:v>
                </c:pt>
                <c:pt idx="62819">
                  <c:v>8.6010099039412994E-5</c:v>
                </c:pt>
                <c:pt idx="62820">
                  <c:v>8.5621148173231604E-5</c:v>
                </c:pt>
                <c:pt idx="62821">
                  <c:v>8.5234110883902799E-5</c:v>
                </c:pt>
                <c:pt idx="62822">
                  <c:v>8.4844039520248798E-5</c:v>
                </c:pt>
                <c:pt idx="62823">
                  <c:v>8.4456863987725201E-5</c:v>
                </c:pt>
                <c:pt idx="62824">
                  <c:v>8.4070197772234705E-5</c:v>
                </c:pt>
                <c:pt idx="62825">
                  <c:v>8.3684171841014204E-5</c:v>
                </c:pt>
                <c:pt idx="62826">
                  <c:v>8.3301580161787597E-5</c:v>
                </c:pt>
                <c:pt idx="62827">
                  <c:v>8.2919359556399299E-5</c:v>
                </c:pt>
                <c:pt idx="62828">
                  <c:v>8.2540696894284297E-5</c:v>
                </c:pt>
                <c:pt idx="62829">
                  <c:v>8.2164893683511804E-5</c:v>
                </c:pt>
                <c:pt idx="62830">
                  <c:v>8.1790924014058005E-5</c:v>
                </c:pt>
                <c:pt idx="62831">
                  <c:v>8.1421312643215101E-5</c:v>
                </c:pt>
                <c:pt idx="62832">
                  <c:v>8.1054036854766296E-5</c:v>
                </c:pt>
                <c:pt idx="62833">
                  <c:v>8.0690449976828003E-5</c:v>
                </c:pt>
                <c:pt idx="62834">
                  <c:v>8.0330646596849005E-5</c:v>
                </c:pt>
                <c:pt idx="62835">
                  <c:v>7.9973768151830895E-5</c:v>
                </c:pt>
                <c:pt idx="62836">
                  <c:v>7.9621269833296497E-5</c:v>
                </c:pt>
                <c:pt idx="62837">
                  <c:v>7.9272358561865999E-5</c:v>
                </c:pt>
                <c:pt idx="62838">
                  <c:v>7.8926961577963098E-5</c:v>
                </c:pt>
                <c:pt idx="62839">
                  <c:v>7.8585871960967806E-5</c:v>
                </c:pt>
                <c:pt idx="62840">
                  <c:v>7.8248369391076294E-5</c:v>
                </c:pt>
                <c:pt idx="62841">
                  <c:v>7.7914832218084498E-5</c:v>
                </c:pt>
                <c:pt idx="62842">
                  <c:v>7.7585529652424197E-5</c:v>
                </c:pt>
                <c:pt idx="62843">
                  <c:v>7.7259937825147103E-5</c:v>
                </c:pt>
                <c:pt idx="62844">
                  <c:v>7.6938187703490298E-5</c:v>
                </c:pt>
                <c:pt idx="62845">
                  <c:v>7.6620592153631097E-5</c:v>
                </c:pt>
                <c:pt idx="62846">
                  <c:v>7.63070638640784E-5</c:v>
                </c:pt>
                <c:pt idx="62847">
                  <c:v>7.5997129897587001E-5</c:v>
                </c:pt>
                <c:pt idx="62848">
                  <c:v>7.5691197707783404E-5</c:v>
                </c:pt>
                <c:pt idx="62849">
                  <c:v>7.5389260018710006E-5</c:v>
                </c:pt>
                <c:pt idx="62850">
                  <c:v>7.5091003964189399E-5</c:v>
                </c:pt>
                <c:pt idx="62851">
                  <c:v>7.4757102993316894E-5</c:v>
                </c:pt>
                <c:pt idx="62852">
                  <c:v>7.4419214797671898E-5</c:v>
                </c:pt>
                <c:pt idx="62853">
                  <c:v>7.4082236096728607E-5</c:v>
                </c:pt>
                <c:pt idx="62854">
                  <c:v>7.3744304245337803E-5</c:v>
                </c:pt>
                <c:pt idx="62855">
                  <c:v>7.3408562457189005E-5</c:v>
                </c:pt>
                <c:pt idx="62856">
                  <c:v>7.3073628300335299E-5</c:v>
                </c:pt>
                <c:pt idx="62857">
                  <c:v>7.2740142059046802E-5</c:v>
                </c:pt>
                <c:pt idx="62858">
                  <c:v>7.24092387827113E-5</c:v>
                </c:pt>
                <c:pt idx="62859">
                  <c:v>7.2079659730661701E-5</c:v>
                </c:pt>
                <c:pt idx="62860">
                  <c:v>7.1753202064428506E-5</c:v>
                </c:pt>
                <c:pt idx="62861">
                  <c:v>7.1429145464208004E-5</c:v>
                </c:pt>
                <c:pt idx="62862">
                  <c:v>7.110764272511E-5</c:v>
                </c:pt>
                <c:pt idx="62863">
                  <c:v>7.0789581513963599E-5</c:v>
                </c:pt>
                <c:pt idx="62864">
                  <c:v>7.0474081439897404E-5</c:v>
                </c:pt>
                <c:pt idx="62865">
                  <c:v>7.0161993789952194E-5</c:v>
                </c:pt>
                <c:pt idx="62866">
                  <c:v>6.9853151217103004E-5</c:v>
                </c:pt>
                <c:pt idx="62867">
                  <c:v>6.9547757448162897E-5</c:v>
                </c:pt>
                <c:pt idx="62868">
                  <c:v>6.9245652412064401E-5</c:v>
                </c:pt>
                <c:pt idx="62869">
                  <c:v>6.8946967076044503E-5</c:v>
                </c:pt>
                <c:pt idx="62870">
                  <c:v>6.8651897890958894E-5</c:v>
                </c:pt>
                <c:pt idx="62871">
                  <c:v>6.8360313889570494E-5</c:v>
                </c:pt>
                <c:pt idx="62872">
                  <c:v>6.8071996793150902E-5</c:v>
                </c:pt>
                <c:pt idx="62873">
                  <c:v>6.7787666921503801E-5</c:v>
                </c:pt>
                <c:pt idx="62874">
                  <c:v>6.7506669438444105E-5</c:v>
                </c:pt>
                <c:pt idx="62875">
                  <c:v>6.7229302658233805E-5</c:v>
                </c:pt>
                <c:pt idx="62876">
                  <c:v>6.6955755755770897E-5</c:v>
                </c:pt>
                <c:pt idx="62877">
                  <c:v>6.6685279307421297E-5</c:v>
                </c:pt>
                <c:pt idx="62878">
                  <c:v>6.6418549977242906E-5</c:v>
                </c:pt>
                <c:pt idx="62879">
                  <c:v>6.61556114209816E-5</c:v>
                </c:pt>
                <c:pt idx="62880">
                  <c:v>6.5895874286070507E-5</c:v>
                </c:pt>
                <c:pt idx="62881">
                  <c:v>6.5639680542517399E-5</c:v>
                </c:pt>
                <c:pt idx="62882">
                  <c:v>6.5384490881115198E-5</c:v>
                </c:pt>
                <c:pt idx="62883">
                  <c:v>6.5096493926830603E-5</c:v>
                </c:pt>
                <c:pt idx="62884">
                  <c:v>6.4809784817043705E-5</c:v>
                </c:pt>
                <c:pt idx="62885">
                  <c:v>6.4522602770011899E-5</c:v>
                </c:pt>
                <c:pt idx="62886">
                  <c:v>6.4237705373670906E-5</c:v>
                </c:pt>
                <c:pt idx="62887">
                  <c:v>6.39537247479893E-5</c:v>
                </c:pt>
                <c:pt idx="62888">
                  <c:v>6.3671242969576296E-5</c:v>
                </c:pt>
                <c:pt idx="62889">
                  <c:v>6.3391169533133507E-5</c:v>
                </c:pt>
                <c:pt idx="62890">
                  <c:v>6.3112500356510295E-5</c:v>
                </c:pt>
                <c:pt idx="62891">
                  <c:v>6.2836639699526104E-5</c:v>
                </c:pt>
                <c:pt idx="62892">
                  <c:v>6.2563107348978506E-5</c:v>
                </c:pt>
                <c:pt idx="62893">
                  <c:v>6.2291932408697903E-5</c:v>
                </c:pt>
                <c:pt idx="62894">
                  <c:v>6.2023791542742401E-5</c:v>
                </c:pt>
                <c:pt idx="62895">
                  <c:v>6.1758131778333295E-5</c:v>
                </c:pt>
                <c:pt idx="62896">
                  <c:v>6.1495513364207E-5</c:v>
                </c:pt>
                <c:pt idx="62897">
                  <c:v>6.1235674365889295E-5</c:v>
                </c:pt>
                <c:pt idx="62898">
                  <c:v>6.0978498368058401E-5</c:v>
                </c:pt>
                <c:pt idx="62899">
                  <c:v>6.0724934883182902E-5</c:v>
                </c:pt>
                <c:pt idx="62900">
                  <c:v>6.0474034398794201E-5</c:v>
                </c:pt>
                <c:pt idx="62901">
                  <c:v>6.0226251662243198E-5</c:v>
                </c:pt>
                <c:pt idx="62902">
                  <c:v>5.9981972299283397E-5</c:v>
                </c:pt>
                <c:pt idx="62903">
                  <c:v>5.9740174037869999E-5</c:v>
                </c:pt>
                <c:pt idx="62904">
                  <c:v>5.9502031945157803E-5</c:v>
                </c:pt>
                <c:pt idx="62905">
                  <c:v>5.9266600146656903E-5</c:v>
                </c:pt>
                <c:pt idx="62906">
                  <c:v>5.9034482546849197E-5</c:v>
                </c:pt>
                <c:pt idx="62907">
                  <c:v>5.8805548178497702E-5</c:v>
                </c:pt>
                <c:pt idx="62908">
                  <c:v>5.85794514336158E-5</c:v>
                </c:pt>
                <c:pt idx="62909">
                  <c:v>5.8356657973490703E-5</c:v>
                </c:pt>
                <c:pt idx="62910">
                  <c:v>5.8136782172368799E-5</c:v>
                </c:pt>
                <c:pt idx="62911">
                  <c:v>5.7920005929190699E-5</c:v>
                </c:pt>
                <c:pt idx="62912">
                  <c:v>5.7706409279489903E-5</c:v>
                </c:pt>
                <c:pt idx="62913">
                  <c:v>5.74953774048481E-5</c:v>
                </c:pt>
                <c:pt idx="62914">
                  <c:v>5.7287801610073102E-5</c:v>
                </c:pt>
                <c:pt idx="62915">
                  <c:v>5.7082732382696102E-5</c:v>
                </c:pt>
                <c:pt idx="62916">
                  <c:v>5.6855969887692502E-5</c:v>
                </c:pt>
                <c:pt idx="62917">
                  <c:v>5.6627472076797899E-5</c:v>
                </c:pt>
                <c:pt idx="62918">
                  <c:v>5.6399927416350699E-5</c:v>
                </c:pt>
                <c:pt idx="62919">
                  <c:v>5.6173012126237201E-5</c:v>
                </c:pt>
                <c:pt idx="62920">
                  <c:v>5.5947202781680998E-5</c:v>
                </c:pt>
                <c:pt idx="62921">
                  <c:v>5.5722844990668798E-5</c:v>
                </c:pt>
                <c:pt idx="62922">
                  <c:v>5.5499724112451097E-5</c:v>
                </c:pt>
                <c:pt idx="62923">
                  <c:v>5.5278604122577201E-5</c:v>
                </c:pt>
                <c:pt idx="62924">
                  <c:v>5.5059001169865998E-5</c:v>
                </c:pt>
                <c:pt idx="62925">
                  <c:v>5.4841424571350203E-5</c:v>
                </c:pt>
                <c:pt idx="62926">
                  <c:v>5.4626169003313401E-5</c:v>
                </c:pt>
                <c:pt idx="62927">
                  <c:v>5.4412612371379503E-5</c:v>
                </c:pt>
                <c:pt idx="62928">
                  <c:v>5.4201376769924502E-5</c:v>
                </c:pt>
                <c:pt idx="62929">
                  <c:v>5.3992673201719299E-5</c:v>
                </c:pt>
                <c:pt idx="62930">
                  <c:v>5.37859596079215E-5</c:v>
                </c:pt>
                <c:pt idx="62931">
                  <c:v>5.35821382072754E-5</c:v>
                </c:pt>
                <c:pt idx="62932">
                  <c:v>5.3380175813799697E-5</c:v>
                </c:pt>
                <c:pt idx="62933">
                  <c:v>5.3180796385277103E-5</c:v>
                </c:pt>
                <c:pt idx="62934">
                  <c:v>5.2983934438088902E-5</c:v>
                </c:pt>
                <c:pt idx="62935">
                  <c:v>5.2789626352023299E-5</c:v>
                </c:pt>
                <c:pt idx="62936">
                  <c:v>5.2597624744521501E-5</c:v>
                </c:pt>
                <c:pt idx="62937">
                  <c:v>5.24082897754852E-5</c:v>
                </c:pt>
                <c:pt idx="62938">
                  <c:v>5.2221432270016501E-5</c:v>
                </c:pt>
                <c:pt idx="62939">
                  <c:v>5.2037023124285002E-5</c:v>
                </c:pt>
                <c:pt idx="62940">
                  <c:v>5.1855135097866898E-5</c:v>
                </c:pt>
                <c:pt idx="62941">
                  <c:v>5.1675619033630897E-5</c:v>
                </c:pt>
                <c:pt idx="62942">
                  <c:v>5.1498653192538802E-5</c:v>
                </c:pt>
                <c:pt idx="62943">
                  <c:v>5.1324183004908298E-5</c:v>
                </c:pt>
                <c:pt idx="62944">
                  <c:v>5.1152015657862703E-5</c:v>
                </c:pt>
                <c:pt idx="62945">
                  <c:v>5.0982594984816401E-5</c:v>
                </c:pt>
                <c:pt idx="62946">
                  <c:v>5.08153425471392E-5</c:v>
                </c:pt>
                <c:pt idx="62947">
                  <c:v>5.0650542107177898E-5</c:v>
                </c:pt>
                <c:pt idx="62948">
                  <c:v>5.0488019041949897E-5</c:v>
                </c:pt>
                <c:pt idx="62949">
                  <c:v>5.0327904318692203E-5</c:v>
                </c:pt>
                <c:pt idx="62950">
                  <c:v>5.0170085160061697E-5</c:v>
                </c:pt>
                <c:pt idx="62951">
                  <c:v>5.0000377086689702E-5</c:v>
                </c:pt>
                <c:pt idx="62952">
                  <c:v>4.9826197937363799E-5</c:v>
                </c:pt>
                <c:pt idx="62953">
                  <c:v>4.9652793677523698E-5</c:v>
                </c:pt>
                <c:pt idx="62954">
                  <c:v>4.94799714942928E-5</c:v>
                </c:pt>
                <c:pt idx="62955">
                  <c:v>4.9308084271615398E-5</c:v>
                </c:pt>
                <c:pt idx="62956">
                  <c:v>4.9137637688545497E-5</c:v>
                </c:pt>
                <c:pt idx="62957">
                  <c:v>4.8968035116558901E-5</c:v>
                </c:pt>
                <c:pt idx="62958">
                  <c:v>4.8800211516208899E-5</c:v>
                </c:pt>
                <c:pt idx="62959">
                  <c:v>4.8633781261742101E-5</c:v>
                </c:pt>
                <c:pt idx="62960">
                  <c:v>4.8468707973370301E-5</c:v>
                </c:pt>
                <c:pt idx="62961">
                  <c:v>4.8305410018656403E-5</c:v>
                </c:pt>
                <c:pt idx="62962">
                  <c:v>4.8143661842914298E-5</c:v>
                </c:pt>
                <c:pt idx="62963">
                  <c:v>4.79835143778473E-5</c:v>
                </c:pt>
                <c:pt idx="62964">
                  <c:v>4.7825404180912301E-5</c:v>
                </c:pt>
                <c:pt idx="62965">
                  <c:v>4.7669062041677501E-5</c:v>
                </c:pt>
                <c:pt idx="62966">
                  <c:v>4.7514291509287398E-5</c:v>
                </c:pt>
                <c:pt idx="62967">
                  <c:v>4.7361594624817398E-5</c:v>
                </c:pt>
                <c:pt idx="62968">
                  <c:v>4.72106876259204E-5</c:v>
                </c:pt>
                <c:pt idx="62969">
                  <c:v>4.7061581426532898E-5</c:v>
                </c:pt>
                <c:pt idx="62970">
                  <c:v>4.6914541599107899E-5</c:v>
                </c:pt>
                <c:pt idx="62971">
                  <c:v>4.6769357140874497E-5</c:v>
                </c:pt>
                <c:pt idx="62972">
                  <c:v>4.6625988034065799E-5</c:v>
                </c:pt>
                <c:pt idx="62973">
                  <c:v>4.6484608901664601E-5</c:v>
                </c:pt>
                <c:pt idx="62974">
                  <c:v>4.6345099690370302E-5</c:v>
                </c:pt>
                <c:pt idx="62975">
                  <c:v>4.6207460400182801E-5</c:v>
                </c:pt>
                <c:pt idx="62976">
                  <c:v>4.6071760152699399E-5</c:v>
                </c:pt>
                <c:pt idx="62977">
                  <c:v>4.5937817048979903E-5</c:v>
                </c:pt>
                <c:pt idx="62978">
                  <c:v>4.5805652916897102E-5</c:v>
                </c:pt>
                <c:pt idx="62979">
                  <c:v>4.5675511501031003E-5</c:v>
                </c:pt>
                <c:pt idx="62980">
                  <c:v>4.5547247282229398E-5</c:v>
                </c:pt>
                <c:pt idx="62981">
                  <c:v>4.54207656730432E-5</c:v>
                </c:pt>
                <c:pt idx="62982">
                  <c:v>4.5295993913896402E-5</c:v>
                </c:pt>
                <c:pt idx="62983">
                  <c:v>4.5173033868195503E-5</c:v>
                </c:pt>
                <c:pt idx="62984">
                  <c:v>4.5051714550936601E-5</c:v>
                </c:pt>
                <c:pt idx="62985">
                  <c:v>4.4932359742233503E-5</c:v>
                </c:pt>
                <c:pt idx="62986">
                  <c:v>4.4814551074523499E-5</c:v>
                </c:pt>
                <c:pt idx="62987">
                  <c:v>4.4698601413983899E-5</c:v>
                </c:pt>
                <c:pt idx="62988">
                  <c:v>4.4584219722310101E-5</c:v>
                </c:pt>
                <c:pt idx="62989">
                  <c:v>4.4471580622484901E-5</c:v>
                </c:pt>
                <c:pt idx="62990">
                  <c:v>4.4360564061207697E-5</c:v>
                </c:pt>
                <c:pt idx="62991">
                  <c:v>4.4239215640118298E-5</c:v>
                </c:pt>
                <c:pt idx="62992">
                  <c:v>4.4117670768173398E-5</c:v>
                </c:pt>
                <c:pt idx="62993">
                  <c:v>4.3996533349854899E-5</c:v>
                </c:pt>
                <c:pt idx="62994">
                  <c:v>4.3875839764950797E-5</c:v>
                </c:pt>
                <c:pt idx="62995">
                  <c:v>4.37560884165578E-5</c:v>
                </c:pt>
                <c:pt idx="62996">
                  <c:v>4.3637170165311599E-5</c:v>
                </c:pt>
                <c:pt idx="62997">
                  <c:v>4.3519059545360499E-5</c:v>
                </c:pt>
                <c:pt idx="62998">
                  <c:v>4.3401971197454299E-5</c:v>
                </c:pt>
                <c:pt idx="62999">
                  <c:v>4.3285806896165E-5</c:v>
                </c:pt>
                <c:pt idx="63000">
                  <c:v>4.3170857679797303E-5</c:v>
                </c:pt>
                <c:pt idx="63001">
                  <c:v>4.30569343734533E-5</c:v>
                </c:pt>
                <c:pt idx="63002">
                  <c:v>4.29441788583063E-5</c:v>
                </c:pt>
                <c:pt idx="63003">
                  <c:v>4.2832481994992102E-5</c:v>
                </c:pt>
                <c:pt idx="63004">
                  <c:v>4.2722138459794203E-5</c:v>
                </c:pt>
                <c:pt idx="63005">
                  <c:v>4.2613191908458302E-5</c:v>
                </c:pt>
                <c:pt idx="63006">
                  <c:v>4.2505293095018701E-5</c:v>
                </c:pt>
                <c:pt idx="63007">
                  <c:v>4.2398623918415999E-5</c:v>
                </c:pt>
                <c:pt idx="63008">
                  <c:v>4.2293257138226202E-5</c:v>
                </c:pt>
                <c:pt idx="63009">
                  <c:v>4.2189301893813502E-5</c:v>
                </c:pt>
                <c:pt idx="63010">
                  <c:v>4.2086616304004599E-5</c:v>
                </c:pt>
                <c:pt idx="63011">
                  <c:v>4.1985073039541001E-5</c:v>
                </c:pt>
                <c:pt idx="63012">
                  <c:v>4.1884937672875801E-5</c:v>
                </c:pt>
                <c:pt idx="63013">
                  <c:v>4.1786090150708299E-5</c:v>
                </c:pt>
                <c:pt idx="63014">
                  <c:v>4.1688566852826598E-5</c:v>
                </c:pt>
                <c:pt idx="63015">
                  <c:v>4.15921967942268E-5</c:v>
                </c:pt>
                <c:pt idx="63016">
                  <c:v>4.1497158235870302E-5</c:v>
                </c:pt>
                <c:pt idx="63017">
                  <c:v>4.1403403884032701E-5</c:v>
                </c:pt>
                <c:pt idx="63018">
                  <c:v>4.1310988308396197E-5</c:v>
                </c:pt>
                <c:pt idx="63019">
                  <c:v>4.12198896810878E-5</c:v>
                </c:pt>
                <c:pt idx="63020">
                  <c:v>4.1129933379124897E-5</c:v>
                </c:pt>
                <c:pt idx="63021">
                  <c:v>4.1041039366973598E-5</c:v>
                </c:pt>
                <c:pt idx="63022">
                  <c:v>4.0953560528578203E-5</c:v>
                </c:pt>
                <c:pt idx="63023">
                  <c:v>4.0867242205422399E-5</c:v>
                </c:pt>
                <c:pt idx="63024">
                  <c:v>4.0782277210382697E-5</c:v>
                </c:pt>
                <c:pt idx="63025">
                  <c:v>4.0698359953239601E-5</c:v>
                </c:pt>
                <c:pt idx="63026">
                  <c:v>4.0615497709950398E-5</c:v>
                </c:pt>
                <c:pt idx="63027">
                  <c:v>4.05340833822265E-5</c:v>
                </c:pt>
                <c:pt idx="63028">
                  <c:v>4.0453578549204401E-5</c:v>
                </c:pt>
                <c:pt idx="63029">
                  <c:v>4.0374245145358199E-5</c:v>
                </c:pt>
                <c:pt idx="63030">
                  <c:v>4.02962541556917E-5</c:v>
                </c:pt>
                <c:pt idx="63031">
                  <c:v>4.0219172660727101E-5</c:v>
                </c:pt>
                <c:pt idx="63032">
                  <c:v>4.0143208025256199E-5</c:v>
                </c:pt>
                <c:pt idx="63033">
                  <c:v>4.0068396629067097E-5</c:v>
                </c:pt>
                <c:pt idx="63034">
                  <c:v>3.9994549297261997E-5</c:v>
                </c:pt>
                <c:pt idx="63035">
                  <c:v>3.9921920688357197E-5</c:v>
                </c:pt>
                <c:pt idx="63036">
                  <c:v>3.9850288885645602E-5</c:v>
                </c:pt>
                <c:pt idx="63037">
                  <c:v>3.9775379264028702E-5</c:v>
                </c:pt>
                <c:pt idx="63038">
                  <c:v>3.9697391912341098E-5</c:v>
                </c:pt>
                <c:pt idx="63039">
                  <c:v>3.9619866583962E-5</c:v>
                </c:pt>
                <c:pt idx="63040">
                  <c:v>3.9542563172290102E-5</c:v>
                </c:pt>
                <c:pt idx="63041">
                  <c:v>3.9465787267545197E-5</c:v>
                </c:pt>
                <c:pt idx="63042">
                  <c:v>3.9389546145684997E-5</c:v>
                </c:pt>
                <c:pt idx="63043">
                  <c:v>3.9314036257565001E-5</c:v>
                </c:pt>
                <c:pt idx="63044">
                  <c:v>3.9239122997969403E-5</c:v>
                </c:pt>
                <c:pt idx="63045">
                  <c:v>3.9164569898275699E-5</c:v>
                </c:pt>
                <c:pt idx="63046">
                  <c:v>3.90909190173261E-5</c:v>
                </c:pt>
                <c:pt idx="63047">
                  <c:v>3.9017813833197599E-5</c:v>
                </c:pt>
                <c:pt idx="63048">
                  <c:v>3.8945498090470203E-5</c:v>
                </c:pt>
                <c:pt idx="63049">
                  <c:v>3.8873953599249897E-5</c:v>
                </c:pt>
                <c:pt idx="63050">
                  <c:v>3.8803085772087798E-5</c:v>
                </c:pt>
                <c:pt idx="63051">
                  <c:v>3.8732960092602298E-5</c:v>
                </c:pt>
                <c:pt idx="63052">
                  <c:v>3.86636529583484E-5</c:v>
                </c:pt>
                <c:pt idx="63053">
                  <c:v>3.85950697818771E-5</c:v>
                </c:pt>
                <c:pt idx="63054">
                  <c:v>3.8527290598722202E-5</c:v>
                </c:pt>
                <c:pt idx="63055">
                  <c:v>3.8460271753137897E-5</c:v>
                </c:pt>
                <c:pt idx="63056">
                  <c:v>3.8394122384488603E-5</c:v>
                </c:pt>
                <c:pt idx="63057">
                  <c:v>3.8328722439473502E-5</c:v>
                </c:pt>
                <c:pt idx="63058">
                  <c:v>3.8264082832029103E-5</c:v>
                </c:pt>
                <c:pt idx="63059">
                  <c:v>3.8200079870875898E-5</c:v>
                </c:pt>
                <c:pt idx="63060">
                  <c:v>3.8137106457725201E-5</c:v>
                </c:pt>
                <c:pt idx="63061">
                  <c:v>3.8074784242780899E-5</c:v>
                </c:pt>
                <c:pt idx="63062">
                  <c:v>3.8013255107216503E-5</c:v>
                </c:pt>
                <c:pt idx="63063">
                  <c:v>3.7952584534650702E-5</c:v>
                </c:pt>
                <c:pt idx="63064">
                  <c:v>3.7892550608376E-5</c:v>
                </c:pt>
                <c:pt idx="63065">
                  <c:v>3.7833284295629703E-5</c:v>
                </c:pt>
                <c:pt idx="63066">
                  <c:v>3.7774818338220898E-5</c:v>
                </c:pt>
                <c:pt idx="63067">
                  <c:v>3.7717174564022598E-5</c:v>
                </c:pt>
                <c:pt idx="63068">
                  <c:v>3.76603056793101E-5</c:v>
                </c:pt>
                <c:pt idx="63069">
                  <c:v>3.7604087992804098E-5</c:v>
                </c:pt>
                <c:pt idx="63070">
                  <c:v>3.7548652471741702E-5</c:v>
                </c:pt>
                <c:pt idx="63071">
                  <c:v>3.7493879062822102E-5</c:v>
                </c:pt>
                <c:pt idx="63072">
                  <c:v>3.7439891457324902E-5</c:v>
                </c:pt>
                <c:pt idx="63073">
                  <c:v>3.7386642361525399E-5</c:v>
                </c:pt>
                <c:pt idx="63074">
                  <c:v>3.7333957152441103E-5</c:v>
                </c:pt>
                <c:pt idx="63075">
                  <c:v>3.7282123230397701E-5</c:v>
                </c:pt>
                <c:pt idx="63076">
                  <c:v>3.7230944144539501E-5</c:v>
                </c:pt>
                <c:pt idx="63077">
                  <c:v>3.7180419894866598E-5</c:v>
                </c:pt>
                <c:pt idx="63078">
                  <c:v>3.7130637792870402E-5</c:v>
                </c:pt>
                <c:pt idx="63079">
                  <c:v>3.7081466871313703E-5</c:v>
                </c:pt>
                <c:pt idx="63080">
                  <c:v>3.7032899854239097E-5</c:v>
                </c:pt>
                <c:pt idx="63081">
                  <c:v>3.6985100450692698E-5</c:v>
                </c:pt>
                <c:pt idx="63082">
                  <c:v>3.6937904951628298E-5</c:v>
                </c:pt>
                <c:pt idx="63083">
                  <c:v>3.6891269701300202E-5</c:v>
                </c:pt>
                <c:pt idx="63084">
                  <c:v>3.6845427530351999E-5</c:v>
                </c:pt>
                <c:pt idx="63085">
                  <c:v>3.67999564332422E-5</c:v>
                </c:pt>
                <c:pt idx="63086">
                  <c:v>3.6755249311681803E-5</c:v>
                </c:pt>
                <c:pt idx="63087">
                  <c:v>3.6711124266730601E-5</c:v>
                </c:pt>
                <c:pt idx="63088">
                  <c:v>3.6667723179561997E-5</c:v>
                </c:pt>
                <c:pt idx="63089">
                  <c:v>3.6624853237299201E-5</c:v>
                </c:pt>
                <c:pt idx="63090">
                  <c:v>3.6582507163984701E-5</c:v>
                </c:pt>
                <c:pt idx="63091">
                  <c:v>3.6540659493766698E-5</c:v>
                </c:pt>
                <c:pt idx="63092">
                  <c:v>3.6496516258921501E-5</c:v>
                </c:pt>
                <c:pt idx="63093">
                  <c:v>3.64520601578988E-5</c:v>
                </c:pt>
                <c:pt idx="63094">
                  <c:v>3.6407771403901299E-5</c:v>
                </c:pt>
                <c:pt idx="63095">
                  <c:v>3.6363766412250698E-5</c:v>
                </c:pt>
                <c:pt idx="63096">
                  <c:v>3.6320212529972202E-5</c:v>
                </c:pt>
                <c:pt idx="63097">
                  <c:v>3.6276735045248602E-5</c:v>
                </c:pt>
                <c:pt idx="63098">
                  <c:v>3.6233792343409698E-5</c:v>
                </c:pt>
                <c:pt idx="63099">
                  <c:v>3.6191082472214502E-5</c:v>
                </c:pt>
                <c:pt idx="63100">
                  <c:v>3.61487327609211E-5</c:v>
                </c:pt>
                <c:pt idx="63101">
                  <c:v>3.6106674087932299E-5</c:v>
                </c:pt>
                <c:pt idx="63102">
                  <c:v>3.6065142921870601E-5</c:v>
                </c:pt>
                <c:pt idx="63103">
                  <c:v>3.6023931897943799E-5</c:v>
                </c:pt>
                <c:pt idx="63104">
                  <c:v>3.5983106499770697E-5</c:v>
                </c:pt>
                <c:pt idx="63105">
                  <c:v>3.5942750400863601E-5</c:v>
                </c:pt>
                <c:pt idx="63106">
                  <c:v>3.5902696254197501E-5</c:v>
                </c:pt>
                <c:pt idx="63107">
                  <c:v>3.5862994991475703E-5</c:v>
                </c:pt>
                <c:pt idx="63108">
                  <c:v>3.5823861253447797E-5</c:v>
                </c:pt>
                <c:pt idx="63109">
                  <c:v>3.5785120417131097E-5</c:v>
                </c:pt>
                <c:pt idx="63110">
                  <c:v>3.5746659705182497E-5</c:v>
                </c:pt>
                <c:pt idx="63111">
                  <c:v>3.5708722862182199E-5</c:v>
                </c:pt>
                <c:pt idx="63112">
                  <c:v>3.5671124351210899E-5</c:v>
                </c:pt>
                <c:pt idx="63113">
                  <c:v>3.56341006408911E-5</c:v>
                </c:pt>
                <c:pt idx="63114">
                  <c:v>3.5597335227066597E-5</c:v>
                </c:pt>
                <c:pt idx="63115">
                  <c:v>3.5561050026444698E-5</c:v>
                </c:pt>
                <c:pt idx="63116">
                  <c:v>3.5525139537639902E-5</c:v>
                </c:pt>
                <c:pt idx="63117">
                  <c:v>3.5489603760652197E-5</c:v>
                </c:pt>
                <c:pt idx="63118">
                  <c:v>3.54545336449519E-5</c:v>
                </c:pt>
                <c:pt idx="63119">
                  <c:v>3.5419838241068599E-5</c:v>
                </c:pt>
                <c:pt idx="63120">
                  <c:v>3.5385572118684602E-5</c:v>
                </c:pt>
                <c:pt idx="63121">
                  <c:v>3.5351684346096597E-5</c:v>
                </c:pt>
                <c:pt idx="63122">
                  <c:v>3.53181130776647E-5</c:v>
                </c:pt>
                <c:pt idx="63123">
                  <c:v>3.5285145713714903E-5</c:v>
                </c:pt>
                <c:pt idx="63124">
                  <c:v>3.5252389352535802E-5</c:v>
                </c:pt>
                <c:pt idx="63125">
                  <c:v>3.5220091376686503E-5</c:v>
                </c:pt>
                <c:pt idx="63126">
                  <c:v>3.5188069887226502E-5</c:v>
                </c:pt>
                <c:pt idx="63127">
                  <c:v>3.5156605008523898E-5</c:v>
                </c:pt>
                <c:pt idx="63128">
                  <c:v>3.5125300200888901E-5</c:v>
                </c:pt>
                <c:pt idx="63129">
                  <c:v>3.5094508348265697E-5</c:v>
                </c:pt>
                <c:pt idx="63130">
                  <c:v>3.5064007533946999E-5</c:v>
                </c:pt>
                <c:pt idx="63131">
                  <c:v>3.5033976018894498E-5</c:v>
                </c:pt>
                <c:pt idx="63132">
                  <c:v>3.5004235542146503E-5</c:v>
                </c:pt>
                <c:pt idx="63133">
                  <c:v>3.4974873415194398E-5</c:v>
                </c:pt>
                <c:pt idx="63134">
                  <c:v>3.4945835068356198E-5</c:v>
                </c:pt>
                <c:pt idx="63135">
                  <c:v>3.4917233278974897E-5</c:v>
                </c:pt>
                <c:pt idx="63136">
                  <c:v>3.4888984373537803E-5</c:v>
                </c:pt>
                <c:pt idx="63137">
                  <c:v>3.4860993764596101E-5</c:v>
                </c:pt>
                <c:pt idx="63138">
                  <c:v>3.4833254176191999E-5</c:v>
                </c:pt>
                <c:pt idx="63139">
                  <c:v>3.48059402313083E-5</c:v>
                </c:pt>
                <c:pt idx="63140">
                  <c:v>3.4779037378029898E-5</c:v>
                </c:pt>
                <c:pt idx="63141">
                  <c:v>3.4752356441458701E-5</c:v>
                </c:pt>
                <c:pt idx="63142">
                  <c:v>3.4726068406598602E-5</c:v>
                </c:pt>
                <c:pt idx="63143">
                  <c:v>3.4700075048021999E-5</c:v>
                </c:pt>
                <c:pt idx="63144">
                  <c:v>3.4674467315198799E-5</c:v>
                </c:pt>
                <c:pt idx="63145">
                  <c:v>3.4649016015464399E-5</c:v>
                </c:pt>
                <c:pt idx="63146">
                  <c:v>3.4623924875631901E-5</c:v>
                </c:pt>
                <c:pt idx="63147">
                  <c:v>3.4599277569213902E-5</c:v>
                </c:pt>
                <c:pt idx="63148">
                  <c:v>3.4574815799714997E-5</c:v>
                </c:pt>
                <c:pt idx="63149">
                  <c:v>3.4550663258414702E-5</c:v>
                </c:pt>
                <c:pt idx="63150">
                  <c:v>3.4526761737652103E-5</c:v>
                </c:pt>
                <c:pt idx="63151">
                  <c:v>3.4503165807109299E-5</c:v>
                </c:pt>
                <c:pt idx="63152">
                  <c:v>3.4479930036468397E-5</c:v>
                </c:pt>
                <c:pt idx="63153">
                  <c:v>3.4456883440725499E-5</c:v>
                </c:pt>
                <c:pt idx="63154">
                  <c:v>3.4434226108714898E-5</c:v>
                </c:pt>
                <c:pt idx="63155">
                  <c:v>3.44117652275599E-5</c:v>
                </c:pt>
                <c:pt idx="63156">
                  <c:v>3.4389744541840601E-5</c:v>
                </c:pt>
                <c:pt idx="63157">
                  <c:v>3.4367803891655098E-5</c:v>
                </c:pt>
                <c:pt idx="63158">
                  <c:v>3.43461433658376E-5</c:v>
                </c:pt>
                <c:pt idx="63159">
                  <c:v>3.4324904845561798E-5</c:v>
                </c:pt>
                <c:pt idx="63160">
                  <c:v>3.4303717256989303E-5</c:v>
                </c:pt>
                <c:pt idx="63161">
                  <c:v>3.4282900742255097E-5</c:v>
                </c:pt>
                <c:pt idx="63162">
                  <c:v>3.4262342524016303E-5</c:v>
                </c:pt>
                <c:pt idx="63163">
                  <c:v>3.42419589287601E-5</c:v>
                </c:pt>
                <c:pt idx="63164">
                  <c:v>3.4221910027554299E-5</c:v>
                </c:pt>
                <c:pt idx="63165">
                  <c:v>3.4202163078589399E-5</c:v>
                </c:pt>
                <c:pt idx="63166">
                  <c:v>3.4182627132395303E-5</c:v>
                </c:pt>
                <c:pt idx="63167">
                  <c:v>3.4163200325565399E-5</c:v>
                </c:pt>
                <c:pt idx="63168">
                  <c:v>3.4144170058425502E-5</c:v>
                </c:pt>
                <c:pt idx="63169">
                  <c:v>3.4125292586395497E-5</c:v>
                </c:pt>
                <c:pt idx="63170">
                  <c:v>3.4106709790648899E-5</c:v>
                </c:pt>
                <c:pt idx="63171">
                  <c:v>3.40871993103065E-5</c:v>
                </c:pt>
                <c:pt idx="63172">
                  <c:v>3.4067317756125697E-5</c:v>
                </c:pt>
                <c:pt idx="63173">
                  <c:v>3.4047639928758097E-5</c:v>
                </c:pt>
                <c:pt idx="63174">
                  <c:v>3.40278020303231E-5</c:v>
                </c:pt>
                <c:pt idx="63175">
                  <c:v>3.40081787726376E-5</c:v>
                </c:pt>
                <c:pt idx="63176">
                  <c:v>3.3988639188464697E-5</c:v>
                </c:pt>
                <c:pt idx="63177">
                  <c:v>3.3969208743656E-5</c:v>
                </c:pt>
                <c:pt idx="63178">
                  <c:v>3.3950112992897603E-5</c:v>
                </c:pt>
                <c:pt idx="63179">
                  <c:v>3.3930955396499498E-5</c:v>
                </c:pt>
                <c:pt idx="63180">
                  <c:v>3.3911939681274803E-5</c:v>
                </c:pt>
                <c:pt idx="63181">
                  <c:v>3.3893153158715002E-5</c:v>
                </c:pt>
                <c:pt idx="63182">
                  <c:v>3.3874388464028002E-5</c:v>
                </c:pt>
                <c:pt idx="63183">
                  <c:v>3.3855794754344997E-5</c:v>
                </c:pt>
                <c:pt idx="63184">
                  <c:v>3.3837437513284399E-5</c:v>
                </c:pt>
                <c:pt idx="63185">
                  <c:v>3.3819160307757597E-5</c:v>
                </c:pt>
                <c:pt idx="63186">
                  <c:v>3.3801028621382998E-5</c:v>
                </c:pt>
                <c:pt idx="63187">
                  <c:v>3.37830679200124E-5</c:v>
                </c:pt>
                <c:pt idx="63188">
                  <c:v>3.37652745656669E-5</c:v>
                </c:pt>
                <c:pt idx="63189">
                  <c:v>3.3747612178558497E-5</c:v>
                </c:pt>
                <c:pt idx="63190">
                  <c:v>3.3730102586559897E-5</c:v>
                </c:pt>
                <c:pt idx="63191">
                  <c:v>3.3712840377120301E-5</c:v>
                </c:pt>
                <c:pt idx="63192">
                  <c:v>3.3695676393108402E-5</c:v>
                </c:pt>
                <c:pt idx="63193">
                  <c:v>3.3678563340799903E-5</c:v>
                </c:pt>
                <c:pt idx="63194">
                  <c:v>3.3661784982541603E-5</c:v>
                </c:pt>
                <c:pt idx="63195">
                  <c:v>3.3645072107901797E-5</c:v>
                </c:pt>
                <c:pt idx="63196">
                  <c:v>3.36284938384779E-5</c:v>
                </c:pt>
                <c:pt idx="63197">
                  <c:v>3.3612177503528101E-5</c:v>
                </c:pt>
                <c:pt idx="63198">
                  <c:v>3.3595817512832602E-5</c:v>
                </c:pt>
                <c:pt idx="63199">
                  <c:v>3.35797703883145E-5</c:v>
                </c:pt>
                <c:pt idx="63200">
                  <c:v>3.3563828765181797E-5</c:v>
                </c:pt>
                <c:pt idx="63201">
                  <c:v>3.3548036299180199E-5</c:v>
                </c:pt>
                <c:pt idx="63202">
                  <c:v>3.3532513043610399E-5</c:v>
                </c:pt>
                <c:pt idx="63203">
                  <c:v>3.3517095289425897E-5</c:v>
                </c:pt>
                <c:pt idx="63204">
                  <c:v>3.35017139150295E-5</c:v>
                </c:pt>
                <c:pt idx="63205">
                  <c:v>3.3486587199149599E-5</c:v>
                </c:pt>
                <c:pt idx="63206">
                  <c:v>3.3471649658167701E-5</c:v>
                </c:pt>
                <c:pt idx="63207">
                  <c:v>3.34566830133554E-5</c:v>
                </c:pt>
                <c:pt idx="63208">
                  <c:v>3.3442145650042201E-5</c:v>
                </c:pt>
                <c:pt idx="63209">
                  <c:v>3.3427542803110501E-5</c:v>
                </c:pt>
                <c:pt idx="63210">
                  <c:v>3.3413001801818602E-5</c:v>
                </c:pt>
                <c:pt idx="63211">
                  <c:v>3.3398784580640502E-5</c:v>
                </c:pt>
                <c:pt idx="63212">
                  <c:v>3.33846764988266E-5</c:v>
                </c:pt>
                <c:pt idx="63213">
                  <c:v>3.3370815799571601E-5</c:v>
                </c:pt>
                <c:pt idx="63214">
                  <c:v>3.3356871426803998E-5</c:v>
                </c:pt>
                <c:pt idx="63215">
                  <c:v>3.3343163522658897E-5</c:v>
                </c:pt>
                <c:pt idx="63216">
                  <c:v>3.3329630241496502E-5</c:v>
                </c:pt>
                <c:pt idx="63217">
                  <c:v>3.3316184271825498E-5</c:v>
                </c:pt>
                <c:pt idx="63218">
                  <c:v>3.3302931115031202E-5</c:v>
                </c:pt>
                <c:pt idx="63219">
                  <c:v>3.3289761631749597E-5</c:v>
                </c:pt>
                <c:pt idx="63220">
                  <c:v>3.3276715839747299E-5</c:v>
                </c:pt>
                <c:pt idx="63221">
                  <c:v>3.3263841032749001E-5</c:v>
                </c:pt>
                <c:pt idx="63222">
                  <c:v>3.3251119020860602E-5</c:v>
                </c:pt>
                <c:pt idx="63223">
                  <c:v>3.3238509786315303E-5</c:v>
                </c:pt>
                <c:pt idx="63224">
                  <c:v>3.3226060622837401E-5</c:v>
                </c:pt>
                <c:pt idx="63225">
                  <c:v>3.3213644201168797E-5</c:v>
                </c:pt>
                <c:pt idx="63226">
                  <c:v>3.3201420592377003E-5</c:v>
                </c:pt>
                <c:pt idx="63227">
                  <c:v>3.3189207897521603E-5</c:v>
                </c:pt>
                <c:pt idx="63228">
                  <c:v>3.3177253499161398E-5</c:v>
                </c:pt>
                <c:pt idx="63229">
                  <c:v>3.3165430068038397E-5</c:v>
                </c:pt>
                <c:pt idx="63230">
                  <c:v>3.3153737604152398E-5</c:v>
                </c:pt>
                <c:pt idx="63231">
                  <c:v>3.31420123984571E-5</c:v>
                </c:pt>
                <c:pt idx="63232">
                  <c:v>3.3130443625850603E-5</c:v>
                </c:pt>
                <c:pt idx="63233">
                  <c:v>3.3119198633357903E-5</c:v>
                </c:pt>
                <c:pt idx="63234">
                  <c:v>3.3107855415437398E-5</c:v>
                </c:pt>
                <c:pt idx="63235">
                  <c:v>3.3096777769969803E-5</c:v>
                </c:pt>
                <c:pt idx="63236">
                  <c:v>3.30856346408836E-5</c:v>
                </c:pt>
                <c:pt idx="63237">
                  <c:v>3.3074767998186899E-5</c:v>
                </c:pt>
                <c:pt idx="63238">
                  <c:v>3.3063948649214601E-5</c:v>
                </c:pt>
                <c:pt idx="63239">
                  <c:v>3.3053231163648902E-5</c:v>
                </c:pt>
                <c:pt idx="63240">
                  <c:v>3.3042691939044703E-5</c:v>
                </c:pt>
                <c:pt idx="63241">
                  <c:v>3.3032036299118799E-5</c:v>
                </c:pt>
                <c:pt idx="63242">
                  <c:v>3.30217699229252E-5</c:v>
                </c:pt>
                <c:pt idx="63243">
                  <c:v>3.3011361665558097E-5</c:v>
                </c:pt>
                <c:pt idx="63244">
                  <c:v>3.3001386327668997E-5</c:v>
                </c:pt>
                <c:pt idx="63245">
                  <c:v>3.2991207262966802E-5</c:v>
                </c:pt>
                <c:pt idx="63246">
                  <c:v>3.2981359254335998E-5</c:v>
                </c:pt>
                <c:pt idx="63247">
                  <c:v>3.29714457620867E-5</c:v>
                </c:pt>
                <c:pt idx="63248">
                  <c:v>3.2961692340904901E-5</c:v>
                </c:pt>
                <c:pt idx="63249">
                  <c:v>3.2951931643765399E-5</c:v>
                </c:pt>
                <c:pt idx="63250">
                  <c:v>3.2942454708972898E-5</c:v>
                </c:pt>
                <c:pt idx="63251">
                  <c:v>3.2932948670350002E-5</c:v>
                </c:pt>
                <c:pt idx="63252">
                  <c:v>3.2923649996519102E-5</c:v>
                </c:pt>
                <c:pt idx="63253">
                  <c:v>3.29143331327941E-5</c:v>
                </c:pt>
                <c:pt idx="63254">
                  <c:v>3.2905227271839997E-5</c:v>
                </c:pt>
                <c:pt idx="63255">
                  <c:v>3.28960777551401E-5</c:v>
                </c:pt>
                <c:pt idx="63256">
                  <c:v>3.2887088309507797E-5</c:v>
                </c:pt>
                <c:pt idx="63257">
                  <c:v>3.2878149795578799E-5</c:v>
                </c:pt>
                <c:pt idx="63258">
                  <c:v>3.2869415008462999E-5</c:v>
                </c:pt>
                <c:pt idx="63259">
                  <c:v>3.28607457049657E-5</c:v>
                </c:pt>
                <c:pt idx="63260">
                  <c:v>3.2852050935616703E-5</c:v>
                </c:pt>
                <c:pt idx="63261">
                  <c:v>3.2843650842551101E-5</c:v>
                </c:pt>
                <c:pt idx="63262">
                  <c:v>3.2835170713951798E-5</c:v>
                </c:pt>
                <c:pt idx="63263">
                  <c:v>3.2826752430992201E-5</c:v>
                </c:pt>
                <c:pt idx="63264">
                  <c:v>3.28186361002736E-5</c:v>
                </c:pt>
                <c:pt idx="63265">
                  <c:v>3.2810334232635803E-5</c:v>
                </c:pt>
                <c:pt idx="63266">
                  <c:v>3.2802341593196602E-5</c:v>
                </c:pt>
                <c:pt idx="63267">
                  <c:v>3.2794199796626297E-5</c:v>
                </c:pt>
                <c:pt idx="63268">
                  <c:v>3.27862981066573E-5</c:v>
                </c:pt>
                <c:pt idx="63269">
                  <c:v>3.2778516469988999E-5</c:v>
                </c:pt>
                <c:pt idx="63270">
                  <c:v>3.2770632969913997E-5</c:v>
                </c:pt>
                <c:pt idx="63271">
                  <c:v>3.2763076887931702E-5</c:v>
                </c:pt>
                <c:pt idx="63272">
                  <c:v>3.2755415304563899E-5</c:v>
                </c:pt>
                <c:pt idx="63273">
                  <c:v>3.2747917430242503E-5</c:v>
                </c:pt>
                <c:pt idx="63274">
                  <c:v>3.2740361348260201E-5</c:v>
                </c:pt>
                <c:pt idx="63275">
                  <c:v>3.2733121770434102E-5</c:v>
                </c:pt>
                <c:pt idx="63276">
                  <c:v>3.2725773053243797E-5</c:v>
                </c:pt>
                <c:pt idx="63277">
                  <c:v>3.2718566217226901E-5</c:v>
                </c:pt>
                <c:pt idx="63278">
                  <c:v>3.2711319363443201E-5</c:v>
                </c:pt>
                <c:pt idx="63279">
                  <c:v>3.2704276236472597E-5</c:v>
                </c:pt>
                <c:pt idx="63280">
                  <c:v>3.2697247661417303E-5</c:v>
                </c:pt>
                <c:pt idx="63281">
                  <c:v>3.26903245877474E-5</c:v>
                </c:pt>
                <c:pt idx="63282">
                  <c:v>3.26835179293994E-5</c:v>
                </c:pt>
                <c:pt idx="63283">
                  <c:v>3.2676834962330799E-5</c:v>
                </c:pt>
                <c:pt idx="63284">
                  <c:v>3.2670046493876698E-5</c:v>
                </c:pt>
                <c:pt idx="63285">
                  <c:v>3.2663436286384199E-5</c:v>
                </c:pt>
                <c:pt idx="63286">
                  <c:v>3.2656782423146103E-5</c:v>
                </c:pt>
                <c:pt idx="63287">
                  <c:v>3.2650317734805901E-5</c:v>
                </c:pt>
                <c:pt idx="63288">
                  <c:v>3.2643376471241902E-5</c:v>
                </c:pt>
                <c:pt idx="63289">
                  <c:v>3.2636595278745497E-5</c:v>
                </c:pt>
                <c:pt idx="63290">
                  <c:v>3.2629846828058403E-5</c:v>
                </c:pt>
                <c:pt idx="63291">
                  <c:v>3.26229746860918E-5</c:v>
                </c:pt>
                <c:pt idx="63292">
                  <c:v>3.2616284443065497E-5</c:v>
                </c:pt>
                <c:pt idx="63293">
                  <c:v>3.2609514164505499E-5</c:v>
                </c:pt>
                <c:pt idx="63294">
                  <c:v>3.2602834835415699E-5</c:v>
                </c:pt>
                <c:pt idx="63295">
                  <c:v>3.2596191886113997E-5</c:v>
                </c:pt>
                <c:pt idx="63296">
                  <c:v>3.2589632610324797E-5</c:v>
                </c:pt>
                <c:pt idx="63297">
                  <c:v>3.2582971471128999E-5</c:v>
                </c:pt>
                <c:pt idx="63298">
                  <c:v>3.2576408557360999E-5</c:v>
                </c:pt>
                <c:pt idx="63299">
                  <c:v>3.2570063922321397E-5</c:v>
                </c:pt>
                <c:pt idx="63300">
                  <c:v>3.2563544664299102E-5</c:v>
                </c:pt>
                <c:pt idx="63301">
                  <c:v>3.25571418215986E-5</c:v>
                </c:pt>
                <c:pt idx="63302">
                  <c:v>3.2550804462516701E-5</c:v>
                </c:pt>
                <c:pt idx="63303">
                  <c:v>3.2544510759180398E-5</c:v>
                </c:pt>
                <c:pt idx="63304">
                  <c:v>3.2538147934246802E-5</c:v>
                </c:pt>
                <c:pt idx="63305">
                  <c:v>3.2531999750062803E-5</c:v>
                </c:pt>
                <c:pt idx="63306">
                  <c:v>3.2525629649171599E-5</c:v>
                </c:pt>
                <c:pt idx="63307">
                  <c:v>3.25195360346697E-5</c:v>
                </c:pt>
                <c:pt idx="63308">
                  <c:v>3.25134933518711E-5</c:v>
                </c:pt>
                <c:pt idx="63309">
                  <c:v>3.2507450669072602E-5</c:v>
                </c:pt>
                <c:pt idx="63310">
                  <c:v>3.2501302484888597E-5</c:v>
                </c:pt>
                <c:pt idx="63311">
                  <c:v>3.2495361665496603E-5</c:v>
                </c:pt>
                <c:pt idx="63312">
                  <c:v>3.2489417208125801E-5</c:v>
                </c:pt>
                <c:pt idx="63313">
                  <c:v>3.2483483664691401E-5</c:v>
                </c:pt>
                <c:pt idx="63314">
                  <c:v>3.2477739296155003E-5</c:v>
                </c:pt>
                <c:pt idx="63315">
                  <c:v>3.2471827580593499E-5</c:v>
                </c:pt>
                <c:pt idx="63316">
                  <c:v>3.2466079574078301E-5</c:v>
                </c:pt>
                <c:pt idx="63317">
                  <c:v>3.24603024637327E-5</c:v>
                </c:pt>
                <c:pt idx="63318">
                  <c:v>3.2454696338390898E-5</c:v>
                </c:pt>
                <c:pt idx="63319">
                  <c:v>3.2448904676130001E-5</c:v>
                </c:pt>
                <c:pt idx="63320">
                  <c:v>3.24433676723856E-5</c:v>
                </c:pt>
                <c:pt idx="63321">
                  <c:v>3.2437805202789598E-5</c:v>
                </c:pt>
                <c:pt idx="63322">
                  <c:v>3.2432228181278299E-5</c:v>
                </c:pt>
                <c:pt idx="63323">
                  <c:v>3.2426771213067702E-5</c:v>
                </c:pt>
                <c:pt idx="63324">
                  <c:v>3.2421401556348401E-5</c:v>
                </c:pt>
                <c:pt idx="63325">
                  <c:v>3.2415828172815998E-5</c:v>
                </c:pt>
                <c:pt idx="63326">
                  <c:v>3.2410505809821202E-5</c:v>
                </c:pt>
                <c:pt idx="63327">
                  <c:v>3.2405179808847599E-5</c:v>
                </c:pt>
                <c:pt idx="63328">
                  <c:v>3.2399948395323002E-5</c:v>
                </c:pt>
                <c:pt idx="63329">
                  <c:v>3.2394680602010299E-5</c:v>
                </c:pt>
                <c:pt idx="63330">
                  <c:v>3.2389474654337398E-5</c:v>
                </c:pt>
                <c:pt idx="63331">
                  <c:v>3.2384228688897599E-5</c:v>
                </c:pt>
                <c:pt idx="63332">
                  <c:v>3.2379157346440499E-5</c:v>
                </c:pt>
                <c:pt idx="63333">
                  <c:v>3.23740823660046E-5</c:v>
                </c:pt>
                <c:pt idx="63334">
                  <c:v>3.2368923712056103E-5</c:v>
                </c:pt>
                <c:pt idx="63335">
                  <c:v>3.2363917853217599E-5</c:v>
                </c:pt>
                <c:pt idx="63336">
                  <c:v>3.2359046599594903E-5</c:v>
                </c:pt>
                <c:pt idx="63337">
                  <c:v>3.2354048016713898E-5</c:v>
                </c:pt>
                <c:pt idx="63338">
                  <c:v>3.2349063985748203E-5</c:v>
                </c:pt>
                <c:pt idx="63339">
                  <c:v>3.2344200008083101E-5</c:v>
                </c:pt>
                <c:pt idx="63340">
                  <c:v>3.2339317840523997E-5</c:v>
                </c:pt>
                <c:pt idx="63341">
                  <c:v>3.23345411743503E-5</c:v>
                </c:pt>
                <c:pt idx="63342">
                  <c:v>3.2329789974028197E-5</c:v>
                </c:pt>
                <c:pt idx="63343">
                  <c:v>3.2325082429451902E-5</c:v>
                </c:pt>
                <c:pt idx="63344">
                  <c:v>3.2320345781045001E-5</c:v>
                </c:pt>
                <c:pt idx="63345">
                  <c:v>3.2315681892214302E-5</c:v>
                </c:pt>
                <c:pt idx="63346">
                  <c:v>3.2311101676896201E-5</c:v>
                </c:pt>
                <c:pt idx="63347">
                  <c:v>3.2306423236150301E-5</c:v>
                </c:pt>
                <c:pt idx="63348">
                  <c:v>3.2301919418387101E-5</c:v>
                </c:pt>
                <c:pt idx="63349">
                  <c:v>3.2297321013174897E-5</c:v>
                </c:pt>
                <c:pt idx="63350">
                  <c:v>3.2292911782860803E-5</c:v>
                </c:pt>
                <c:pt idx="63351">
                  <c:v>3.2288451620843302E-5</c:v>
                </c:pt>
                <c:pt idx="63352">
                  <c:v>3.2284067856380702E-5</c:v>
                </c:pt>
                <c:pt idx="63353">
                  <c:v>3.2279695005854599E-5</c:v>
                </c:pt>
                <c:pt idx="63354">
                  <c:v>3.2275220291921903E-5</c:v>
                </c:pt>
                <c:pt idx="63355">
                  <c:v>3.22709165629931E-5</c:v>
                </c:pt>
                <c:pt idx="63356">
                  <c:v>3.2266711059492102E-5</c:v>
                </c:pt>
                <c:pt idx="63357">
                  <c:v>3.2262429158436101E-5</c:v>
                </c:pt>
                <c:pt idx="63358">
                  <c:v>3.2258183637168299E-5</c:v>
                </c:pt>
                <c:pt idx="63359">
                  <c:v>3.2253952667815597E-5</c:v>
                </c:pt>
                <c:pt idx="63360">
                  <c:v>3.2249816285912002E-5</c:v>
                </c:pt>
                <c:pt idx="63361">
                  <c:v>3.22455853165593E-5</c:v>
                </c:pt>
                <c:pt idx="63362">
                  <c:v>3.22415326081682E-5</c:v>
                </c:pt>
                <c:pt idx="63363">
                  <c:v>3.2237494451692301E-5</c:v>
                </c:pt>
                <c:pt idx="63364">
                  <c:v>3.2233416277449598E-5</c:v>
                </c:pt>
                <c:pt idx="63365">
                  <c:v>3.2229396310867701E-5</c:v>
                </c:pt>
                <c:pt idx="63366">
                  <c:v>3.22253872582223E-5</c:v>
                </c:pt>
                <c:pt idx="63367">
                  <c:v>3.2221392757492099E-5</c:v>
                </c:pt>
                <c:pt idx="63368">
                  <c:v>3.2217463740380501E-5</c:v>
                </c:pt>
                <c:pt idx="63369">
                  <c:v>3.2213658414548297E-5</c:v>
                </c:pt>
                <c:pt idx="63370">
                  <c:v>3.2209874916588901E-5</c:v>
                </c:pt>
                <c:pt idx="63371">
                  <c:v>3.2205916795646799E-5</c:v>
                </c:pt>
                <c:pt idx="63372">
                  <c:v>3.2202151487581398E-5</c:v>
                </c:pt>
                <c:pt idx="63373">
                  <c:v>3.2198393455473699E-5</c:v>
                </c:pt>
                <c:pt idx="63374">
                  <c:v>3.2194606319535503E-5</c:v>
                </c:pt>
                <c:pt idx="63375">
                  <c:v>3.2190739148063599E-5</c:v>
                </c:pt>
                <c:pt idx="63376">
                  <c:v>3.2187122997129302E-5</c:v>
                </c:pt>
                <c:pt idx="63377">
                  <c:v>3.2183605071622899E-5</c:v>
                </c:pt>
                <c:pt idx="63378">
                  <c:v>3.2179821573663503E-5</c:v>
                </c:pt>
                <c:pt idx="63379">
                  <c:v>3.2176216336665702E-5</c:v>
                </c:pt>
                <c:pt idx="63380">
                  <c:v>3.2172669307328801E-5</c:v>
                </c:pt>
                <c:pt idx="63381">
                  <c:v>3.2169082260225002E-5</c:v>
                </c:pt>
                <c:pt idx="63382">
                  <c:v>3.2165498851100003E-5</c:v>
                </c:pt>
                <c:pt idx="63383">
                  <c:v>3.2162170100491501E-5</c:v>
                </c:pt>
                <c:pt idx="63384">
                  <c:v>3.2158557587535998E-5</c:v>
                </c:pt>
                <c:pt idx="63385">
                  <c:v>3.2155057851923603E-5</c:v>
                </c:pt>
                <c:pt idx="63386">
                  <c:v>3.2151623599929701E-5</c:v>
                </c:pt>
                <c:pt idx="63387">
                  <c:v>3.2148251193575602E-5</c:v>
                </c:pt>
                <c:pt idx="63388">
                  <c:v>3.2144904253073003E-5</c:v>
                </c:pt>
                <c:pt idx="63389">
                  <c:v>3.2141520932782401E-5</c:v>
                </c:pt>
                <c:pt idx="63390">
                  <c:v>3.2138093956746202E-5</c:v>
                </c:pt>
                <c:pt idx="63391">
                  <c:v>3.2134961656993302E-5</c:v>
                </c:pt>
                <c:pt idx="63392">
                  <c:v>3.2131556508829797E-5</c:v>
                </c:pt>
                <c:pt idx="63393">
                  <c:v>3.2128391467267702E-5</c:v>
                </c:pt>
                <c:pt idx="63394">
                  <c:v>3.2124993595061797E-5</c:v>
                </c:pt>
                <c:pt idx="63395">
                  <c:v>3.2121901313075803E-5</c:v>
                </c:pt>
                <c:pt idx="63396">
                  <c:v>3.2118779927259298E-5</c:v>
                </c:pt>
                <c:pt idx="63397">
                  <c:v>3.2115582143887898E-5</c:v>
                </c:pt>
                <c:pt idx="63398">
                  <c:v>3.2112438930198503E-5</c:v>
                </c:pt>
                <c:pt idx="63399">
                  <c:v>3.2109310268424397E-5</c:v>
                </c:pt>
                <c:pt idx="63400">
                  <c:v>3.2106254366226501E-5</c:v>
                </c:pt>
                <c:pt idx="63401">
                  <c:v>3.21032166539226E-5</c:v>
                </c:pt>
                <c:pt idx="63402">
                  <c:v>3.2100237149279599E-5</c:v>
                </c:pt>
                <c:pt idx="63403">
                  <c:v>3.2097148505272303E-5</c:v>
                </c:pt>
                <c:pt idx="63404">
                  <c:v>3.2094179914565798E-5</c:v>
                </c:pt>
                <c:pt idx="63405">
                  <c:v>3.2091214961837997E-5</c:v>
                </c:pt>
                <c:pt idx="63406">
                  <c:v>3.2088148145703599E-5</c:v>
                </c:pt>
                <c:pt idx="63407">
                  <c:v>3.2085295970318798E-5</c:v>
                </c:pt>
                <c:pt idx="63408">
                  <c:v>3.2082265533972498E-5</c:v>
                </c:pt>
                <c:pt idx="63409">
                  <c:v>3.2079409720608998E-5</c:v>
                </c:pt>
                <c:pt idx="63410">
                  <c:v>3.2076593925012303E-5</c:v>
                </c:pt>
                <c:pt idx="63411">
                  <c:v>3.2073727197712301E-5</c:v>
                </c:pt>
                <c:pt idx="63412">
                  <c:v>3.2070882298285101E-5</c:v>
                </c:pt>
                <c:pt idx="63413">
                  <c:v>3.2068051950773197E-5</c:v>
                </c:pt>
                <c:pt idx="63414">
                  <c:v>3.2065301638795097E-5</c:v>
                </c:pt>
                <c:pt idx="63415">
                  <c:v>3.2062496757134802E-5</c:v>
                </c:pt>
                <c:pt idx="63416">
                  <c:v>3.2059757359093103E-5</c:v>
                </c:pt>
                <c:pt idx="63417">
                  <c:v>3.2057170756161199E-5</c:v>
                </c:pt>
                <c:pt idx="63418">
                  <c:v>3.2054362236522097E-5</c:v>
                </c:pt>
                <c:pt idx="63419">
                  <c:v>3.2051742891780998E-5</c:v>
                </c:pt>
                <c:pt idx="63420">
                  <c:v>3.2049163564806797E-5</c:v>
                </c:pt>
                <c:pt idx="63421">
                  <c:v>3.20463295793161E-5</c:v>
                </c:pt>
                <c:pt idx="63422">
                  <c:v>3.2043837563833201E-5</c:v>
                </c:pt>
                <c:pt idx="63423">
                  <c:v>3.2041149097494801E-5</c:v>
                </c:pt>
                <c:pt idx="63424">
                  <c:v>3.2038577046478201E-5</c:v>
                </c:pt>
                <c:pt idx="63425">
                  <c:v>3.2035983167588697E-5</c:v>
                </c:pt>
                <c:pt idx="63426">
                  <c:v>3.2033469324232997E-5</c:v>
                </c:pt>
                <c:pt idx="63427">
                  <c:v>3.2030868169385899E-5</c:v>
                </c:pt>
                <c:pt idx="63428">
                  <c:v>3.2028350688051398E-5</c:v>
                </c:pt>
                <c:pt idx="63429">
                  <c:v>3.2025909604271901E-5</c:v>
                </c:pt>
                <c:pt idx="63430">
                  <c:v>3.2023479434428703E-5</c:v>
                </c:pt>
                <c:pt idx="63431">
                  <c:v>3.2021031074691598E-5</c:v>
                </c:pt>
                <c:pt idx="63432">
                  <c:v>3.2018589990911999E-5</c:v>
                </c:pt>
                <c:pt idx="63433">
                  <c:v>3.2016196200856898E-5</c:v>
                </c:pt>
                <c:pt idx="63434">
                  <c:v>3.2013766031013802E-5</c:v>
                </c:pt>
                <c:pt idx="63435">
                  <c:v>3.2011423172662001E-5</c:v>
                </c:pt>
                <c:pt idx="63436">
                  <c:v>3.2008996640797698E-5</c:v>
                </c:pt>
                <c:pt idx="63437">
                  <c:v>3.200667197234E-5</c:v>
                </c:pt>
                <c:pt idx="63438">
                  <c:v>3.2004369131755097E-5</c:v>
                </c:pt>
                <c:pt idx="63439">
                  <c:v>3.2002084481064203E-5</c:v>
                </c:pt>
                <c:pt idx="63440">
                  <c:v>3.1999745260691297E-5</c:v>
                </c:pt>
                <c:pt idx="63441">
                  <c:v>3.1997478799894398E-5</c:v>
                </c:pt>
                <c:pt idx="63442">
                  <c:v>3.19952123390976E-5</c:v>
                </c:pt>
                <c:pt idx="63443">
                  <c:v>3.1993000447982902E-5</c:v>
                </c:pt>
                <c:pt idx="63444">
                  <c:v>3.1990730349207297E-5</c:v>
                </c:pt>
                <c:pt idx="63445">
                  <c:v>3.1988463888410499E-5</c:v>
                </c:pt>
                <c:pt idx="63446">
                  <c:v>3.1986328394850702E-5</c:v>
                </c:pt>
                <c:pt idx="63447">
                  <c:v>3.1984065572032698E-5</c:v>
                </c:pt>
                <c:pt idx="63448">
                  <c:v>3.1981922802515301E-5</c:v>
                </c:pt>
                <c:pt idx="63449">
                  <c:v>3.1979820050764802E-5</c:v>
                </c:pt>
                <c:pt idx="63450">
                  <c:v>3.1977673643268597E-5</c:v>
                </c:pt>
                <c:pt idx="63451">
                  <c:v>3.1975578167475801E-5</c:v>
                </c:pt>
                <c:pt idx="63452">
                  <c:v>3.1973449949873598E-5</c:v>
                </c:pt>
                <c:pt idx="63453">
                  <c:v>3.1971489079296602E-5</c:v>
                </c:pt>
                <c:pt idx="63454">
                  <c:v>3.1969353585736799E-5</c:v>
                </c:pt>
                <c:pt idx="63455">
                  <c:v>3.1967265385901603E-5</c:v>
                </c:pt>
                <c:pt idx="63456">
                  <c:v>3.1965206289896701E-5</c:v>
                </c:pt>
                <c:pt idx="63457">
                  <c:v>3.1963238143362098E-5</c:v>
                </c:pt>
                <c:pt idx="63458">
                  <c:v>3.1961226341081797E-5</c:v>
                </c:pt>
                <c:pt idx="63459">
                  <c:v>3.1959141779225299E-5</c:v>
                </c:pt>
                <c:pt idx="63460">
                  <c:v>3.1957242754287997E-5</c:v>
                </c:pt>
                <c:pt idx="63461">
                  <c:v>3.1955234589986503E-5</c:v>
                </c:pt>
                <c:pt idx="63462">
                  <c:v>3.1953295547282303E-5</c:v>
                </c:pt>
                <c:pt idx="63463">
                  <c:v>3.19513856084086E-5</c:v>
                </c:pt>
                <c:pt idx="63464">
                  <c:v>3.1949395634001101E-5</c:v>
                </c:pt>
                <c:pt idx="63465">
                  <c:v>3.1947445677360499E-5</c:v>
                </c:pt>
                <c:pt idx="63466">
                  <c:v>3.1945586670190103E-5</c:v>
                </c:pt>
                <c:pt idx="63467">
                  <c:v>3.1943778594722998E-5</c:v>
                </c:pt>
                <c:pt idx="63468">
                  <c:v>3.1941850465955199E-5</c:v>
                </c:pt>
                <c:pt idx="63469">
                  <c:v>3.1940038752509301E-5</c:v>
                </c:pt>
                <c:pt idx="63470">
                  <c:v>3.1938125175656703E-5</c:v>
                </c:pt>
                <c:pt idx="63471">
                  <c:v>3.1936328014126102E-5</c:v>
                </c:pt>
                <c:pt idx="63472">
                  <c:v>3.1934443541104001E-5</c:v>
                </c:pt>
                <c:pt idx="63473">
                  <c:v>3.1932708225212998E-5</c:v>
                </c:pt>
                <c:pt idx="63474">
                  <c:v>3.1930849218042601E-5</c:v>
                </c:pt>
                <c:pt idx="63475">
                  <c:v>3.19290738843847E-5</c:v>
                </c:pt>
                <c:pt idx="63476">
                  <c:v>3.1927276722854003E-5</c:v>
                </c:pt>
                <c:pt idx="63477">
                  <c:v>3.1925614166539203E-5</c:v>
                </c:pt>
                <c:pt idx="63478">
                  <c:v>3.19239334203303E-5</c:v>
                </c:pt>
                <c:pt idx="63479">
                  <c:v>3.1921990739647299E-5</c:v>
                </c:pt>
                <c:pt idx="63480">
                  <c:v>3.19203390972689E-5</c:v>
                </c:pt>
                <c:pt idx="63481">
                  <c:v>3.1918807508191101E-5</c:v>
                </c:pt>
                <c:pt idx="63482">
                  <c:v>3.1917024898575599E-5</c:v>
                </c:pt>
                <c:pt idx="63483">
                  <c:v>3.19153805321548E-5</c:v>
                </c:pt>
                <c:pt idx="63484">
                  <c:v>3.1913576094666503E-5</c:v>
                </c:pt>
                <c:pt idx="63485">
                  <c:v>3.1912000849842998E-5</c:v>
                </c:pt>
                <c:pt idx="63486">
                  <c:v>3.1910400139167898E-5</c:v>
                </c:pt>
                <c:pt idx="63487">
                  <c:v>3.1908813980407999E-5</c:v>
                </c:pt>
                <c:pt idx="63488">
                  <c:v>3.1907133234199103E-5</c:v>
                </c:pt>
                <c:pt idx="63489">
                  <c:v>3.1905514333630001E-5</c:v>
                </c:pt>
                <c:pt idx="63490">
                  <c:v>3.1903942726785297E-5</c:v>
                </c:pt>
                <c:pt idx="63491">
                  <c:v>3.1902331102173803E-5</c:v>
                </c:pt>
                <c:pt idx="63492">
                  <c:v>3.1900792237138403E-5</c:v>
                </c:pt>
                <c:pt idx="63493">
                  <c:v>3.1899209716357298E-5</c:v>
                </c:pt>
                <c:pt idx="63494">
                  <c:v>3.1897568987915299E-5</c:v>
                </c:pt>
                <c:pt idx="63495">
                  <c:v>3.1896117434371297E-5</c:v>
                </c:pt>
                <c:pt idx="63496">
                  <c:v>3.1894542189547799E-5</c:v>
                </c:pt>
                <c:pt idx="63497">
                  <c:v>3.1893025152385201E-5</c:v>
                </c:pt>
                <c:pt idx="63498">
                  <c:v>3.1891606340650503E-5</c:v>
                </c:pt>
                <c:pt idx="63499">
                  <c:v>3.1890001991996501E-5</c:v>
                </c:pt>
                <c:pt idx="63500">
                  <c:v>3.1888557714410099E-5</c:v>
                </c:pt>
                <c:pt idx="63501">
                  <c:v>3.1887033401289901E-5</c:v>
                </c:pt>
                <c:pt idx="63502">
                  <c:v>3.1885676435194903E-5</c:v>
                </c:pt>
                <c:pt idx="63503">
                  <c:v>3.1884064810583402E-5</c:v>
                </c:pt>
                <c:pt idx="63504">
                  <c:v>3.1882660550763797E-5</c:v>
                </c:pt>
                <c:pt idx="63505">
                  <c:v>3.1881299946689999E-5</c:v>
                </c:pt>
                <c:pt idx="63506">
                  <c:v>3.1879881134955199E-5</c:v>
                </c:pt>
                <c:pt idx="63507">
                  <c:v>3.1878473237156902E-5</c:v>
                </c:pt>
                <c:pt idx="63508">
                  <c:v>3.1877036235528101E-5</c:v>
                </c:pt>
                <c:pt idx="63509">
                  <c:v>3.1875701097305898E-5</c:v>
                </c:pt>
                <c:pt idx="63510">
                  <c:v>3.1874165870249298E-5</c:v>
                </c:pt>
                <c:pt idx="63511">
                  <c:v>3.1872805266175399E-5</c:v>
                </c:pt>
                <c:pt idx="63512">
                  <c:v>3.1871415558271103E-5</c:v>
                </c:pt>
                <c:pt idx="63513">
                  <c:v>3.1870113161858198E-5</c:v>
                </c:pt>
                <c:pt idx="63514">
                  <c:v>3.1868690712144598E-5</c:v>
                </c:pt>
                <c:pt idx="63515">
                  <c:v>3.1867406505625702E-5</c:v>
                </c:pt>
                <c:pt idx="63516">
                  <c:v>3.1865954952081699E-5</c:v>
                </c:pt>
                <c:pt idx="63517">
                  <c:v>3.1864667107583901E-5</c:v>
                </c:pt>
                <c:pt idx="63518">
                  <c:v>3.1863291951594901E-5</c:v>
                </c:pt>
                <c:pt idx="63519">
                  <c:v>3.1861894967732897E-5</c:v>
                </c:pt>
                <c:pt idx="63520">
                  <c:v>3.1860581657383598E-5</c:v>
                </c:pt>
                <c:pt idx="63521">
                  <c:v>3.1859188311500502E-5</c:v>
                </c:pt>
                <c:pt idx="63522">
                  <c:v>3.1857951398706098E-5</c:v>
                </c:pt>
                <c:pt idx="63523">
                  <c:v>3.1856576242717003E-5</c:v>
                </c:pt>
                <c:pt idx="63524">
                  <c:v>3.18552338285372E-5</c:v>
                </c:pt>
                <c:pt idx="63525">
                  <c:v>3.18539277941454E-5</c:v>
                </c:pt>
                <c:pt idx="63526">
                  <c:v>3.1852618121774901E-5</c:v>
                </c:pt>
                <c:pt idx="63527">
                  <c:v>3.1851315725361901E-5</c:v>
                </c:pt>
                <c:pt idx="63528">
                  <c:v>3.1850016966927803E-5</c:v>
                </c:pt>
                <c:pt idx="63529">
                  <c:v>3.1848783692112199E-5</c:v>
                </c:pt>
                <c:pt idx="63530">
                  <c:v>3.1847441277932403E-5</c:v>
                </c:pt>
                <c:pt idx="63531">
                  <c:v>3.1846251658862497E-5</c:v>
                </c:pt>
                <c:pt idx="63532">
                  <c:v>3.1844883778830997E-5</c:v>
                </c:pt>
                <c:pt idx="63533">
                  <c:v>3.1843483156990301E-5</c:v>
                </c:pt>
                <c:pt idx="63534">
                  <c:v>3.1842268072068698E-5</c:v>
                </c:pt>
                <c:pt idx="63535">
                  <c:v>3.18409693136346E-5</c:v>
                </c:pt>
                <c:pt idx="63536">
                  <c:v>3.18397214869037E-5</c:v>
                </c:pt>
                <c:pt idx="63537">
                  <c:v>3.1838473660172901E-5</c:v>
                </c:pt>
                <c:pt idx="63538">
                  <c:v>3.1837247661314898E-5</c:v>
                </c:pt>
                <c:pt idx="63539">
                  <c:v>3.1835985282668803E-5</c:v>
                </c:pt>
                <c:pt idx="63540">
                  <c:v>3.1834792025620097E-5</c:v>
                </c:pt>
                <c:pt idx="63541">
                  <c:v>3.18334386975039E-5</c:v>
                </c:pt>
                <c:pt idx="63542">
                  <c:v>3.1832307286094901E-5</c:v>
                </c:pt>
                <c:pt idx="63543">
                  <c:v>3.1831023079575998E-5</c:v>
                </c:pt>
                <c:pt idx="63544">
                  <c:v>3.1829884392209297E-5</c:v>
                </c:pt>
                <c:pt idx="63545">
                  <c:v>3.18285929097328E-5</c:v>
                </c:pt>
                <c:pt idx="63546">
                  <c:v>3.1827366910874803E-5</c:v>
                </c:pt>
                <c:pt idx="63547">
                  <c:v>3.1826177291804898E-5</c:v>
                </c:pt>
                <c:pt idx="63548">
                  <c:v>3.1824994948692599E-5</c:v>
                </c:pt>
                <c:pt idx="63549">
                  <c:v>3.1823758035898202E-5</c:v>
                </c:pt>
                <c:pt idx="63550">
                  <c:v>3.1822517485124997E-5</c:v>
                </c:pt>
                <c:pt idx="63551">
                  <c:v>3.1821320590097498E-5</c:v>
                </c:pt>
                <c:pt idx="63552">
                  <c:v>3.1820192816667299E-5</c:v>
                </c:pt>
                <c:pt idx="63553">
                  <c:v>3.1818963179830502E-5</c:v>
                </c:pt>
                <c:pt idx="63554">
                  <c:v>3.1817682611290399E-5</c:v>
                </c:pt>
                <c:pt idx="63555">
                  <c:v>3.1816613045521101E-5</c:v>
                </c:pt>
                <c:pt idx="63556">
                  <c:v>3.18154197884723E-5</c:v>
                </c:pt>
                <c:pt idx="63557">
                  <c:v>3.1814277463126901E-5</c:v>
                </c:pt>
                <c:pt idx="63558">
                  <c:v>3.1813098757993403E-5</c:v>
                </c:pt>
                <c:pt idx="63559">
                  <c:v>3.1811945518711602E-5</c:v>
                </c:pt>
                <c:pt idx="63560">
                  <c:v>3.1810683140065501E-5</c:v>
                </c:pt>
                <c:pt idx="63561">
                  <c:v>3.1809577194508199E-5</c:v>
                </c:pt>
                <c:pt idx="63562">
                  <c:v>3.1808420317247503E-5</c:v>
                </c:pt>
                <c:pt idx="63563">
                  <c:v>3.1807328923605403E-5</c:v>
                </c:pt>
                <c:pt idx="63564">
                  <c:v>3.1806059269001701E-5</c:v>
                </c:pt>
                <c:pt idx="63565">
                  <c:v>3.1804978789296001E-5</c:v>
                </c:pt>
                <c:pt idx="63566">
                  <c:v>3.1803781894268502E-5</c:v>
                </c:pt>
                <c:pt idx="63567">
                  <c:v>3.1802712328499203E-5</c:v>
                </c:pt>
                <c:pt idx="63568">
                  <c:v>3.18016645906027E-5</c:v>
                </c:pt>
                <c:pt idx="63569">
                  <c:v>3.1800409487914301E-5</c:v>
                </c:pt>
                <c:pt idx="63570">
                  <c:v>3.1799390853848302E-5</c:v>
                </c:pt>
                <c:pt idx="63571">
                  <c:v>3.1798255804460502E-5</c:v>
                </c:pt>
                <c:pt idx="63572">
                  <c:v>3.1797120755072697E-5</c:v>
                </c:pt>
                <c:pt idx="63573">
                  <c:v>3.17960111715365E-5</c:v>
                </c:pt>
                <c:pt idx="63574">
                  <c:v>3.1794839742360603E-5</c:v>
                </c:pt>
                <c:pt idx="63575">
                  <c:v>3.1793744710739702E-5</c:v>
                </c:pt>
                <c:pt idx="63576">
                  <c:v>3.1792693334864398E-5</c:v>
                </c:pt>
                <c:pt idx="63577">
                  <c:v>3.1791634683031602E-5</c:v>
                </c:pt>
                <c:pt idx="63578">
                  <c:v>3.1790554203325903E-5</c:v>
                </c:pt>
                <c:pt idx="63579">
                  <c:v>3.17894482577685E-5</c:v>
                </c:pt>
                <c:pt idx="63580">
                  <c:v>3.17883714160416E-5</c:v>
                </c:pt>
                <c:pt idx="63581">
                  <c:v>3.17872763844207E-5</c:v>
                </c:pt>
                <c:pt idx="63582">
                  <c:v>3.1786152248969302E-5</c:v>
                </c:pt>
                <c:pt idx="63583">
                  <c:v>3.1785137252882103E-5</c:v>
                </c:pt>
                <c:pt idx="63584">
                  <c:v>3.1784031307324801E-5</c:v>
                </c:pt>
                <c:pt idx="63585">
                  <c:v>3.1782878068042899E-5</c:v>
                </c:pt>
                <c:pt idx="63586">
                  <c:v>3.1781877623871003E-5</c:v>
                </c:pt>
                <c:pt idx="63587">
                  <c:v>3.1780808058101697E-5</c:v>
                </c:pt>
                <c:pt idx="63588">
                  <c:v>3.1779680284671499E-5</c:v>
                </c:pt>
                <c:pt idx="63589">
                  <c:v>3.1778705306351198E-5</c:v>
                </c:pt>
                <c:pt idx="63590">
                  <c:v>3.17776975862216E-5</c:v>
                </c:pt>
                <c:pt idx="63591">
                  <c:v>3.1776660762261599E-5</c:v>
                </c:pt>
                <c:pt idx="63592">
                  <c:v>3.1775613024365198E-5</c:v>
                </c:pt>
                <c:pt idx="63593">
                  <c:v>3.1774576200405102E-5</c:v>
                </c:pt>
                <c:pt idx="63594">
                  <c:v>3.1773499358678203E-5</c:v>
                </c:pt>
                <c:pt idx="63595">
                  <c:v>3.1772513466421501E-5</c:v>
                </c:pt>
                <c:pt idx="63596">
                  <c:v>3.1771494832355502E-5</c:v>
                </c:pt>
                <c:pt idx="63597">
                  <c:v>3.17703888867982E-5</c:v>
                </c:pt>
                <c:pt idx="63598">
                  <c:v>3.1769381166668602E-5</c:v>
                </c:pt>
                <c:pt idx="63599">
                  <c:v>3.17683916364331E-5</c:v>
                </c:pt>
                <c:pt idx="63600">
                  <c:v>3.17673038807698E-5</c:v>
                </c:pt>
                <c:pt idx="63601">
                  <c:v>3.17663980240468E-5</c:v>
                </c:pt>
                <c:pt idx="63602">
                  <c:v>3.1765393941896002E-5</c:v>
                </c:pt>
                <c:pt idx="63603">
                  <c:v>3.1764338928042E-5</c:v>
                </c:pt>
                <c:pt idx="63604">
                  <c:v>3.1763407605467398E-5</c:v>
                </c:pt>
                <c:pt idx="63605">
                  <c:v>3.1762370781507302E-5</c:v>
                </c:pt>
                <c:pt idx="63606">
                  <c:v>3.1761355785420198E-5</c:v>
                </c:pt>
                <c:pt idx="63607">
                  <c:v>3.1760500860400498E-5</c:v>
                </c:pt>
                <c:pt idx="63608">
                  <c:v>3.1759329431224601E-5</c:v>
                </c:pt>
                <c:pt idx="63609">
                  <c:v>3.1758430850459303E-5</c:v>
                </c:pt>
                <c:pt idx="63610">
                  <c:v>3.1757463148096597E-5</c:v>
                </c:pt>
                <c:pt idx="63611">
                  <c:v>3.1756397220306098E-5</c:v>
                </c:pt>
                <c:pt idx="63612">
                  <c:v>3.1755429517943399E-5</c:v>
                </c:pt>
                <c:pt idx="63613">
                  <c:v>3.1754447263665497E-5</c:v>
                </c:pt>
                <c:pt idx="63614">
                  <c:v>3.1753519579069702E-5</c:v>
                </c:pt>
                <c:pt idx="63615">
                  <c:v>3.1752577342558598E-5</c:v>
                </c:pt>
                <c:pt idx="63616">
                  <c:v>3.1751598726259497E-5</c:v>
                </c:pt>
                <c:pt idx="63617">
                  <c:v>3.1750663765706102E-5</c:v>
                </c:pt>
                <c:pt idx="63618">
                  <c:v>3.1749663321534199E-5</c:v>
                </c:pt>
                <c:pt idx="63619">
                  <c:v>3.1748731998959597E-5</c:v>
                </c:pt>
                <c:pt idx="63620">
                  <c:v>3.1747771572554498E-5</c:v>
                </c:pt>
                <c:pt idx="63621">
                  <c:v>3.1746858439873897E-5</c:v>
                </c:pt>
                <c:pt idx="63622">
                  <c:v>3.1745894375489998E-5</c:v>
                </c:pt>
                <c:pt idx="63623">
                  <c:v>3.17449375870638E-5</c:v>
                </c:pt>
                <c:pt idx="63624">
                  <c:v>3.1744028092362E-5</c:v>
                </c:pt>
                <c:pt idx="63625">
                  <c:v>3.1743147701490698E-5</c:v>
                </c:pt>
                <c:pt idx="63626">
                  <c:v>3.17422091029584E-5</c:v>
                </c:pt>
                <c:pt idx="63627">
                  <c:v>3.1741179554956E-5</c:v>
                </c:pt>
                <c:pt idx="63628">
                  <c:v>3.1740288250148303E-5</c:v>
                </c:pt>
                <c:pt idx="63629">
                  <c:v>3.1739451515022699E-5</c:v>
                </c:pt>
                <c:pt idx="63630">
                  <c:v>3.1738469260744703E-5</c:v>
                </c:pt>
                <c:pt idx="63631">
                  <c:v>3.1737607059767497E-5</c:v>
                </c:pt>
                <c:pt idx="63632">
                  <c:v>3.1736635719426003E-5</c:v>
                </c:pt>
                <c:pt idx="63633">
                  <c:v>3.1735678930999698E-5</c:v>
                </c:pt>
                <c:pt idx="63634">
                  <c:v>3.17348421958741E-5</c:v>
                </c:pt>
                <c:pt idx="63635">
                  <c:v>3.1733936339151101E-5</c:v>
                </c:pt>
                <c:pt idx="63636">
                  <c:v>3.17330195684917E-5</c:v>
                </c:pt>
                <c:pt idx="63637">
                  <c:v>3.1732077331980697E-5</c:v>
                </c:pt>
                <c:pt idx="63638">
                  <c:v>3.1731247872812701E-5</c:v>
                </c:pt>
                <c:pt idx="63639">
                  <c:v>3.1730287446407601E-5</c:v>
                </c:pt>
                <c:pt idx="63640">
                  <c:v>3.1729388865642202E-5</c:v>
                </c:pt>
                <c:pt idx="63641">
                  <c:v>3.1728555768495398E-5</c:v>
                </c:pt>
                <c:pt idx="63642">
                  <c:v>3.1727598980069201E-5</c:v>
                </c:pt>
                <c:pt idx="63643">
                  <c:v>3.1726776796858798E-5</c:v>
                </c:pt>
                <c:pt idx="63644">
                  <c:v>3.1725885492051E-5</c:v>
                </c:pt>
                <c:pt idx="63645">
                  <c:v>3.1725125154480297E-5</c:v>
                </c:pt>
                <c:pt idx="63646">
                  <c:v>3.1724135624244802E-5</c:v>
                </c:pt>
                <c:pt idx="63647">
                  <c:v>3.1723284337203902E-5</c:v>
                </c:pt>
                <c:pt idx="63648">
                  <c:v>3.1722371204523397E-5</c:v>
                </c:pt>
                <c:pt idx="63649">
                  <c:v>3.1721618142910302E-5</c:v>
                </c:pt>
                <c:pt idx="63650">
                  <c:v>3.1720719562144903E-5</c:v>
                </c:pt>
                <c:pt idx="63651">
                  <c:v>3.1719860999146497E-5</c:v>
                </c:pt>
                <c:pt idx="63652">
                  <c:v>3.1718984246254001E-5</c:v>
                </c:pt>
                <c:pt idx="63653">
                  <c:v>3.1718100217403803E-5</c:v>
                </c:pt>
                <c:pt idx="63654">
                  <c:v>3.1717365345684798E-5</c:v>
                </c:pt>
                <c:pt idx="63655">
                  <c:v>3.1716470402898301E-5</c:v>
                </c:pt>
                <c:pt idx="63656">
                  <c:v>3.1715633667772602E-5</c:v>
                </c:pt>
                <c:pt idx="63657">
                  <c:v>3.1714695069240399E-5</c:v>
                </c:pt>
                <c:pt idx="63658">
                  <c:v>3.1713920179754502E-5</c:v>
                </c:pt>
                <c:pt idx="63659">
                  <c:v>3.17129852192011E-5</c:v>
                </c:pt>
                <c:pt idx="63660">
                  <c:v>3.1712177587905899E-5</c:v>
                </c:pt>
                <c:pt idx="63661">
                  <c:v>3.1711253541288897E-5</c:v>
                </c:pt>
                <c:pt idx="63662">
                  <c:v>3.1710525945527499E-5</c:v>
                </c:pt>
                <c:pt idx="63663">
                  <c:v>3.1709780159871998E-5</c:v>
                </c:pt>
                <c:pt idx="63664">
                  <c:v>3.1708925234852399E-5</c:v>
                </c:pt>
                <c:pt idx="63665">
                  <c:v>3.1708117603557198E-5</c:v>
                </c:pt>
                <c:pt idx="63666">
                  <c:v>3.1707302696304403E-5</c:v>
                </c:pt>
                <c:pt idx="63667">
                  <c:v>3.1706407753517797E-5</c:v>
                </c:pt>
                <c:pt idx="63668">
                  <c:v>3.1705585570307401E-5</c:v>
                </c:pt>
                <c:pt idx="63669">
                  <c:v>3.1704716093372499E-5</c:v>
                </c:pt>
                <c:pt idx="63670">
                  <c:v>3.1704068533144898E-5</c:v>
                </c:pt>
                <c:pt idx="63671">
                  <c:v>3.1703217246103998E-5</c:v>
                </c:pt>
                <c:pt idx="63672">
                  <c:v>3.1702355045126697E-5</c:v>
                </c:pt>
                <c:pt idx="63673">
                  <c:v>3.1701660191174603E-5</c:v>
                </c:pt>
                <c:pt idx="63674">
                  <c:v>3.17007725243457E-5</c:v>
                </c:pt>
                <c:pt idx="63675">
                  <c:v>3.1700034014647799E-5</c:v>
                </c:pt>
                <c:pt idx="63676">
                  <c:v>3.1699091778136803E-5</c:v>
                </c:pt>
                <c:pt idx="63677">
                  <c:v>3.1698371458332999E-5</c:v>
                </c:pt>
                <c:pt idx="63678">
                  <c:v>3.1697607482783503E-5</c:v>
                </c:pt>
                <c:pt idx="63679">
                  <c:v>3.1696868973085697E-5</c:v>
                </c:pt>
                <c:pt idx="63680">
                  <c:v>3.16959885822143E-5</c:v>
                </c:pt>
                <c:pt idx="63681">
                  <c:v>3.1695224606664797E-5</c:v>
                </c:pt>
                <c:pt idx="63682">
                  <c:v>3.1694427889306098E-5</c:v>
                </c:pt>
                <c:pt idx="63683">
                  <c:v>3.1693627533968497E-5</c:v>
                </c:pt>
                <c:pt idx="63684">
                  <c:v>3.1692990887677297E-5</c:v>
                </c:pt>
                <c:pt idx="63685">
                  <c:v>3.1692150514572899E-5</c:v>
                </c:pt>
                <c:pt idx="63686">
                  <c:v>3.1691331969341297E-5</c:v>
                </c:pt>
                <c:pt idx="63687">
                  <c:v>3.16905607178342E-5</c:v>
                </c:pt>
                <c:pt idx="63688">
                  <c:v>3.1689789466327097E-5</c:v>
                </c:pt>
                <c:pt idx="63689">
                  <c:v>3.1688967283116599E-5</c:v>
                </c:pt>
                <c:pt idx="63690">
                  <c:v>3.16882287734188E-5</c:v>
                </c:pt>
                <c:pt idx="63691">
                  <c:v>3.1687442969996502E-5</c:v>
                </c:pt>
                <c:pt idx="63692">
                  <c:v>3.1686784495832399E-5</c:v>
                </c:pt>
                <c:pt idx="63693">
                  <c:v>3.1686086003901403E-5</c:v>
                </c:pt>
                <c:pt idx="63694">
                  <c:v>3.16852019750513E-5</c:v>
                </c:pt>
                <c:pt idx="63695">
                  <c:v>3.1684532586950802E-5</c:v>
                </c:pt>
                <c:pt idx="63696">
                  <c:v>3.16838377329986E-5</c:v>
                </c:pt>
                <c:pt idx="63697">
                  <c:v>3.16829682560638E-5</c:v>
                </c:pt>
                <c:pt idx="63698">
                  <c:v>3.1682218832429498E-5</c:v>
                </c:pt>
                <c:pt idx="63699">
                  <c:v>3.1681498512625701E-5</c:v>
                </c:pt>
                <c:pt idx="63700">
                  <c:v>3.1680738175054999E-5</c:v>
                </c:pt>
                <c:pt idx="63701">
                  <c:v>3.1680148822488297E-5</c:v>
                </c:pt>
                <c:pt idx="63702">
                  <c:v>3.1679257517680499E-5</c:v>
                </c:pt>
                <c:pt idx="63703">
                  <c:v>3.16785844916012E-5</c:v>
                </c:pt>
                <c:pt idx="63704">
                  <c:v>3.1677827792009298E-5</c:v>
                </c:pt>
                <c:pt idx="63705">
                  <c:v>3.1677063816459802E-5</c:v>
                </c:pt>
                <c:pt idx="63706">
                  <c:v>3.1676390790380497E-5</c:v>
                </c:pt>
                <c:pt idx="63707">
                  <c:v>3.1675594073021798E-5</c:v>
                </c:pt>
                <c:pt idx="63708">
                  <c:v>3.1674881029175601E-5</c:v>
                </c:pt>
                <c:pt idx="63709">
                  <c:v>3.1674215279053897E-5</c:v>
                </c:pt>
                <c:pt idx="63710">
                  <c:v>3.16734440275468E-5</c:v>
                </c:pt>
                <c:pt idx="63711">
                  <c:v>3.1672796467319097E-5</c:v>
                </c:pt>
                <c:pt idx="63712">
                  <c:v>3.1672036129748401E-5</c:v>
                </c:pt>
                <c:pt idx="63713">
                  <c:v>3.1671421311330003E-5</c:v>
                </c:pt>
                <c:pt idx="63714">
                  <c:v>3.16705336445011E-5</c:v>
                </c:pt>
                <c:pt idx="63715">
                  <c:v>3.1669871532358202E-5</c:v>
                </c:pt>
                <c:pt idx="63716">
                  <c:v>3.1669180316384902E-5</c:v>
                </c:pt>
                <c:pt idx="63717">
                  <c:v>3.16683654091321E-5</c:v>
                </c:pt>
                <c:pt idx="63718">
                  <c:v>3.1667808798374601E-5</c:v>
                </c:pt>
                <c:pt idx="63719">
                  <c:v>3.1667077564634403E-5</c:v>
                </c:pt>
                <c:pt idx="63720">
                  <c:v>3.1666339054936502E-5</c:v>
                </c:pt>
                <c:pt idx="63721">
                  <c:v>3.1665662390878397E-5</c:v>
                </c:pt>
                <c:pt idx="63722">
                  <c:v>3.1664920243201798E-5</c:v>
                </c:pt>
                <c:pt idx="63723">
                  <c:v>3.1664341804571402E-5</c:v>
                </c:pt>
                <c:pt idx="63724">
                  <c:v>3.1663581467000801E-5</c:v>
                </c:pt>
                <c:pt idx="63725">
                  <c:v>3.1662926630815498E-5</c:v>
                </c:pt>
                <c:pt idx="63726">
                  <c:v>3.1662209948990501E-5</c:v>
                </c:pt>
                <c:pt idx="63727">
                  <c:v>3.1661478715250302E-5</c:v>
                </c:pt>
                <c:pt idx="63728">
                  <c:v>3.16607802233193E-5</c:v>
                </c:pt>
                <c:pt idx="63729">
                  <c:v>3.1660169042879702E-5</c:v>
                </c:pt>
                <c:pt idx="63730">
                  <c:v>3.1659536034567302E-5</c:v>
                </c:pt>
                <c:pt idx="63731">
                  <c:v>3.1658815714763498E-5</c:v>
                </c:pt>
                <c:pt idx="63732">
                  <c:v>3.16582045343239E-5</c:v>
                </c:pt>
                <c:pt idx="63733">
                  <c:v>3.1657426006859202E-5</c:v>
                </c:pt>
                <c:pt idx="63734">
                  <c:v>3.1656807550461997E-5</c:v>
                </c:pt>
                <c:pt idx="63735">
                  <c:v>3.1656145438319099E-5</c:v>
                </c:pt>
                <c:pt idx="63736">
                  <c:v>3.16553596348967E-5</c:v>
                </c:pt>
                <c:pt idx="63737">
                  <c:v>3.1654821214033298E-5</c:v>
                </c:pt>
                <c:pt idx="63738">
                  <c:v>3.16541008942295E-5</c:v>
                </c:pt>
                <c:pt idx="63739">
                  <c:v>3.1653442420065403E-5</c:v>
                </c:pt>
                <c:pt idx="63740">
                  <c:v>3.1652787583880099E-5</c:v>
                </c:pt>
                <c:pt idx="63741">
                  <c:v>3.16521000058856E-5</c:v>
                </c:pt>
                <c:pt idx="63742">
                  <c:v>3.1651496101403602E-5</c:v>
                </c:pt>
                <c:pt idx="63743">
                  <c:v>3.1650852179154699E-5</c:v>
                </c:pt>
                <c:pt idx="63744">
                  <c:v>3.1650168239139E-5</c:v>
                </c:pt>
                <c:pt idx="63745">
                  <c:v>3.1649571610614698E-5</c:v>
                </c:pt>
                <c:pt idx="63746">
                  <c:v>3.1648891308577697E-5</c:v>
                </c:pt>
                <c:pt idx="63747">
                  <c:v>3.16482874040957E-5</c:v>
                </c:pt>
                <c:pt idx="63748">
                  <c:v>3.1647527066525099E-5</c:v>
                </c:pt>
                <c:pt idx="63749">
                  <c:v>3.1646955903852399E-5</c:v>
                </c:pt>
                <c:pt idx="63750">
                  <c:v>3.1646253773942603E-5</c:v>
                </c:pt>
                <c:pt idx="63751">
                  <c:v>3.1645595299778499E-5</c:v>
                </c:pt>
                <c:pt idx="63752">
                  <c:v>3.1644984119338901E-5</c:v>
                </c:pt>
                <c:pt idx="63753">
                  <c:v>3.1644365662941702E-5</c:v>
                </c:pt>
                <c:pt idx="63754">
                  <c:v>3.1643765396438498E-5</c:v>
                </c:pt>
                <c:pt idx="63755">
                  <c:v>3.16430923703592E-5</c:v>
                </c:pt>
                <c:pt idx="63756">
                  <c:v>3.1642426620237502E-5</c:v>
                </c:pt>
                <c:pt idx="63757">
                  <c:v>3.1641811801819097E-5</c:v>
                </c:pt>
                <c:pt idx="63758">
                  <c:v>3.1641262467019301E-5</c:v>
                </c:pt>
                <c:pt idx="63759">
                  <c:v>3.1640603992855197E-5</c:v>
                </c:pt>
                <c:pt idx="63760">
                  <c:v>3.16398945869878E-5</c:v>
                </c:pt>
                <c:pt idx="63761">
                  <c:v>3.1639348890166703E-5</c:v>
                </c:pt>
                <c:pt idx="63762">
                  <c:v>3.16386431222781E-5</c:v>
                </c:pt>
                <c:pt idx="63763">
                  <c:v>3.16380683216266E-5</c:v>
                </c:pt>
                <c:pt idx="63764">
                  <c:v>3.1637508072890301E-5</c:v>
                </c:pt>
                <c:pt idx="63765">
                  <c:v>3.1636802305001799E-5</c:v>
                </c:pt>
                <c:pt idx="63766">
                  <c:v>3.1636231142328998E-5</c:v>
                </c:pt>
                <c:pt idx="63767">
                  <c:v>3.1635590858058997E-5</c:v>
                </c:pt>
                <c:pt idx="63768">
                  <c:v>3.1635074265068397E-5</c:v>
                </c:pt>
                <c:pt idx="63769">
                  <c:v>3.1634470360586399E-5</c:v>
                </c:pt>
                <c:pt idx="63770">
                  <c:v>3.1633851904189201E-5</c:v>
                </c:pt>
                <c:pt idx="63771">
                  <c:v>3.1633095204597298E-5</c:v>
                </c:pt>
                <c:pt idx="63772">
                  <c:v>3.16326440952253E-5</c:v>
                </c:pt>
                <c:pt idx="63773">
                  <c:v>3.16319637931883E-5</c:v>
                </c:pt>
                <c:pt idx="63774">
                  <c:v>3.1631316232960698E-5</c:v>
                </c:pt>
                <c:pt idx="63775">
                  <c:v>3.1630748708266799E-5</c:v>
                </c:pt>
                <c:pt idx="63776">
                  <c:v>3.1630203011445701E-5</c:v>
                </c:pt>
                <c:pt idx="63777">
                  <c:v>3.1629479053663097E-5</c:v>
                </c:pt>
                <c:pt idx="63778">
                  <c:v>3.16289479087572E-5</c:v>
                </c:pt>
                <c:pt idx="63779">
                  <c:v>3.1628289434593198E-5</c:v>
                </c:pt>
                <c:pt idx="63780">
                  <c:v>3.1627700082026402E-5</c:v>
                </c:pt>
                <c:pt idx="63781">
                  <c:v>3.1627176213078201E-5</c:v>
                </c:pt>
                <c:pt idx="63782">
                  <c:v>3.16265941364691E-5</c:v>
                </c:pt>
                <c:pt idx="63783">
                  <c:v>3.1625990231987102E-5</c:v>
                </c:pt>
                <c:pt idx="63784">
                  <c:v>3.1625393603462699E-5</c:v>
                </c:pt>
                <c:pt idx="63785">
                  <c:v>3.16247787850443E-5</c:v>
                </c:pt>
                <c:pt idx="63786">
                  <c:v>3.1624225812265602E-5</c:v>
                </c:pt>
                <c:pt idx="63787">
                  <c:v>3.1623614631826099E-5</c:v>
                </c:pt>
                <c:pt idx="63788">
                  <c:v>3.1623028917238103E-5</c:v>
                </c:pt>
                <c:pt idx="63789">
                  <c:v>3.1622479582438198E-5</c:v>
                </c:pt>
                <c:pt idx="63790">
                  <c:v>3.1621872039977502E-5</c:v>
                </c:pt>
                <c:pt idx="63791">
                  <c:v>3.1621253583580303E-5</c:v>
                </c:pt>
                <c:pt idx="63792">
                  <c:v>3.1620733352610801E-5</c:v>
                </c:pt>
                <c:pt idx="63793">
                  <c:v>3.16201549139805E-5</c:v>
                </c:pt>
                <c:pt idx="63794">
                  <c:v>3.1619591027265401E-5</c:v>
                </c:pt>
                <c:pt idx="63795">
                  <c:v>3.1619034416507902E-5</c:v>
                </c:pt>
                <c:pt idx="63796">
                  <c:v>3.1618386856280301E-5</c:v>
                </c:pt>
                <c:pt idx="63797">
                  <c:v>3.1617906643077697E-5</c:v>
                </c:pt>
                <c:pt idx="63798">
                  <c:v>3.1617291824659299E-5</c:v>
                </c:pt>
                <c:pt idx="63799">
                  <c:v>3.1616717024007799E-5</c:v>
                </c:pt>
                <c:pt idx="63800">
                  <c:v>3.1616124033462297E-5</c:v>
                </c:pt>
                <c:pt idx="63801">
                  <c:v>3.1615636544302099E-5</c:v>
                </c:pt>
                <c:pt idx="63802">
                  <c:v>3.16151272272691E-5</c:v>
                </c:pt>
                <c:pt idx="63803">
                  <c:v>3.16144978569355E-5</c:v>
                </c:pt>
                <c:pt idx="63804">
                  <c:v>3.16139303322416E-5</c:v>
                </c:pt>
                <c:pt idx="63805">
                  <c:v>3.1613351893611198E-5</c:v>
                </c:pt>
                <c:pt idx="63806">
                  <c:v>3.1612784368917299E-5</c:v>
                </c:pt>
                <c:pt idx="63807">
                  <c:v>3.1612253224011497E-5</c:v>
                </c:pt>
                <c:pt idx="63808">
                  <c:v>3.16116602334659E-5</c:v>
                </c:pt>
                <c:pt idx="63809">
                  <c:v>3.1611172744305798E-5</c:v>
                </c:pt>
                <c:pt idx="63810">
                  <c:v>3.1610605219611898E-5</c:v>
                </c:pt>
                <c:pt idx="63811">
                  <c:v>3.16100522468332E-5</c:v>
                </c:pt>
                <c:pt idx="63812">
                  <c:v>3.16094810841605E-5</c:v>
                </c:pt>
                <c:pt idx="63813">
                  <c:v>3.1609019060851999E-5</c:v>
                </c:pt>
                <c:pt idx="63814">
                  <c:v>3.1608356948709102E-5</c:v>
                </c:pt>
                <c:pt idx="63815">
                  <c:v>3.16078840114642E-5</c:v>
                </c:pt>
                <c:pt idx="63816">
                  <c:v>3.16072546411306E-5</c:v>
                </c:pt>
                <c:pt idx="63817">
                  <c:v>3.16067962558009E-5</c:v>
                </c:pt>
                <c:pt idx="63818">
                  <c:v>3.1606185075361302E-5</c:v>
                </c:pt>
                <c:pt idx="63819">
                  <c:v>3.1605668482370702E-5</c:v>
                </c:pt>
                <c:pt idx="63820">
                  <c:v>3.1605086405761499E-5</c:v>
                </c:pt>
                <c:pt idx="63821">
                  <c:v>3.1604573450749699E-5</c:v>
                </c:pt>
                <c:pt idx="63822">
                  <c:v>3.1604053219780299E-5</c:v>
                </c:pt>
                <c:pt idx="63823">
                  <c:v>3.1603514798916897E-5</c:v>
                </c:pt>
                <c:pt idx="63824">
                  <c:v>3.1602910894434899E-5</c:v>
                </c:pt>
                <c:pt idx="63825">
                  <c:v>3.1602387025486698E-5</c:v>
                </c:pt>
                <c:pt idx="63826">
                  <c:v>3.1601975933881497E-5</c:v>
                </c:pt>
                <c:pt idx="63827">
                  <c:v>3.1601350201526697E-5</c:v>
                </c:pt>
                <c:pt idx="63828">
                  <c:v>3.1600837246514897E-5</c:v>
                </c:pt>
                <c:pt idx="63829">
                  <c:v>3.1600306101609001E-5</c:v>
                </c:pt>
                <c:pt idx="63830">
                  <c:v>3.1599753128830303E-5</c:v>
                </c:pt>
                <c:pt idx="63831">
                  <c:v>3.1599272915627801E-5</c:v>
                </c:pt>
                <c:pt idx="63832">
                  <c:v>3.15987526846584E-5</c:v>
                </c:pt>
                <c:pt idx="63833">
                  <c:v>3.1598192435922101E-5</c:v>
                </c:pt>
                <c:pt idx="63834">
                  <c:v>3.15976685669739E-5</c:v>
                </c:pt>
                <c:pt idx="63835">
                  <c:v>3.1597122870152803E-5</c:v>
                </c:pt>
                <c:pt idx="63836">
                  <c:v>3.1596620829077397E-5</c:v>
                </c:pt>
                <c:pt idx="63837">
                  <c:v>3.1596089684171602E-5</c:v>
                </c:pt>
                <c:pt idx="63838">
                  <c:v>3.1595493055647198E-5</c:v>
                </c:pt>
                <c:pt idx="63839">
                  <c:v>3.1595020118402297E-5</c:v>
                </c:pt>
                <c:pt idx="63840">
                  <c:v>3.1594543543178602E-5</c:v>
                </c:pt>
                <c:pt idx="63841">
                  <c:v>3.1594019674230401E-5</c:v>
                </c:pt>
                <c:pt idx="63842">
                  <c:v>3.1593572202837101E-5</c:v>
                </c:pt>
                <c:pt idx="63843">
                  <c:v>3.1593070161761702E-5</c:v>
                </c:pt>
                <c:pt idx="63844">
                  <c:v>3.1592393497703597E-5</c:v>
                </c:pt>
                <c:pt idx="63845">
                  <c:v>3.1592000595992397E-5</c:v>
                </c:pt>
                <c:pt idx="63846">
                  <c:v>3.1591484003001797E-5</c:v>
                </c:pt>
                <c:pt idx="63847">
                  <c:v>3.1590909202350297E-5</c:v>
                </c:pt>
                <c:pt idx="63848">
                  <c:v>3.15903089358471E-5</c:v>
                </c:pt>
                <c:pt idx="63849">
                  <c:v>3.15900142595638E-5</c:v>
                </c:pt>
                <c:pt idx="63850">
                  <c:v>3.15894503728487E-5</c:v>
                </c:pt>
                <c:pt idx="63851">
                  <c:v>3.1588890124112402E-5</c:v>
                </c:pt>
                <c:pt idx="63852">
                  <c:v>3.1588311685481999E-5</c:v>
                </c:pt>
                <c:pt idx="63853">
                  <c:v>3.1587893317919197E-5</c:v>
                </c:pt>
                <c:pt idx="63854">
                  <c:v>3.1587318517267697E-5</c:v>
                </c:pt>
                <c:pt idx="63855">
                  <c:v>3.1586907425662503E-5</c:v>
                </c:pt>
                <c:pt idx="63856">
                  <c:v>3.1586379918735501E-5</c:v>
                </c:pt>
                <c:pt idx="63857">
                  <c:v>3.1585874239681302E-5</c:v>
                </c:pt>
                <c:pt idx="63858">
                  <c:v>3.1585524993715801E-5</c:v>
                </c:pt>
                <c:pt idx="63859">
                  <c:v>3.1584928365191397E-5</c:v>
                </c:pt>
                <c:pt idx="63860">
                  <c:v>3.1584411772200797E-5</c:v>
                </c:pt>
                <c:pt idx="63861">
                  <c:v>3.1583960662828799E-5</c:v>
                </c:pt>
                <c:pt idx="63862">
                  <c:v>3.1583411328028901E-5</c:v>
                </c:pt>
                <c:pt idx="63863">
                  <c:v>3.1582963856635602E-5</c:v>
                </c:pt>
                <c:pt idx="63864">
                  <c:v>3.1582341762259603E-5</c:v>
                </c:pt>
                <c:pt idx="63865">
                  <c:v>3.1581930670654401E-5</c:v>
                </c:pt>
                <c:pt idx="63866">
                  <c:v>3.1581424991600202E-5</c:v>
                </c:pt>
                <c:pt idx="63867">
                  <c:v>3.1580926588503603E-5</c:v>
                </c:pt>
                <c:pt idx="63868">
                  <c:v>3.1580479117110399E-5</c:v>
                </c:pt>
                <c:pt idx="63869">
                  <c:v>3.1579969800077399E-5</c:v>
                </c:pt>
                <c:pt idx="63870">
                  <c:v>3.15794641210232E-5</c:v>
                </c:pt>
                <c:pt idx="63871">
                  <c:v>3.1579071219312E-5</c:v>
                </c:pt>
                <c:pt idx="63872">
                  <c:v>3.1578489142702899E-5</c:v>
                </c:pt>
                <c:pt idx="63873">
                  <c:v>3.15779798256699E-5</c:v>
                </c:pt>
                <c:pt idx="63874">
                  <c:v>3.1577506888424998E-5</c:v>
                </c:pt>
                <c:pt idx="63875">
                  <c:v>3.1577092158841003E-5</c:v>
                </c:pt>
                <c:pt idx="63876">
                  <c:v>3.1576546462019899E-5</c:v>
                </c:pt>
                <c:pt idx="63877">
                  <c:v>3.1576091714668999E-5</c:v>
                </c:pt>
                <c:pt idx="63878">
                  <c:v>3.1575600587530102E-5</c:v>
                </c:pt>
                <c:pt idx="63879">
                  <c:v>3.1575131288264001E-5</c:v>
                </c:pt>
                <c:pt idx="63880">
                  <c:v>3.1574592867400497E-5</c:v>
                </c:pt>
                <c:pt idx="63881">
                  <c:v>3.1574243621435003E-5</c:v>
                </c:pt>
                <c:pt idx="63882">
                  <c:v>3.1573694286635098E-5</c:v>
                </c:pt>
                <c:pt idx="63883">
                  <c:v>3.15732395392843E-5</c:v>
                </c:pt>
                <c:pt idx="63884">
                  <c:v>3.15727265842725E-5</c:v>
                </c:pt>
                <c:pt idx="63885">
                  <c:v>3.15722718369216E-5</c:v>
                </c:pt>
                <c:pt idx="63886">
                  <c:v>3.1571718864142902E-5</c:v>
                </c:pt>
                <c:pt idx="63887">
                  <c:v>3.1571271392749602E-5</c:v>
                </c:pt>
                <c:pt idx="63888">
                  <c:v>3.1570918508805301E-5</c:v>
                </c:pt>
                <c:pt idx="63889">
                  <c:v>3.1570354622090201E-5</c:v>
                </c:pt>
                <c:pt idx="63890">
                  <c:v>3.15698853228241E-5</c:v>
                </c:pt>
                <c:pt idx="63891">
                  <c:v>3.1569510611006997E-5</c:v>
                </c:pt>
                <c:pt idx="63892">
                  <c:v>3.1568957638228299E-5</c:v>
                </c:pt>
                <c:pt idx="63893">
                  <c:v>3.1568528356729102E-5</c:v>
                </c:pt>
                <c:pt idx="63894">
                  <c:v>3.1568040867568898E-5</c:v>
                </c:pt>
                <c:pt idx="63895">
                  <c:v>3.1567506084684303E-5</c:v>
                </c:pt>
                <c:pt idx="63896">
                  <c:v>3.1567073165206198E-5</c:v>
                </c:pt>
                <c:pt idx="63897">
                  <c:v>3.1566625693813E-5</c:v>
                </c:pt>
                <c:pt idx="63898">
                  <c:v>3.1566221878165399E-5</c:v>
                </c:pt>
                <c:pt idx="63899">
                  <c:v>3.15656507154927E-5</c:v>
                </c:pt>
                <c:pt idx="63900">
                  <c:v>3.1565337849315303E-5</c:v>
                </c:pt>
                <c:pt idx="63901">
                  <c:v>3.1564828532282297E-5</c:v>
                </c:pt>
                <c:pt idx="63902">
                  <c:v>3.1564362870995003E-5</c:v>
                </c:pt>
                <c:pt idx="63903">
                  <c:v>3.1563955417368602E-5</c:v>
                </c:pt>
                <c:pt idx="63904">
                  <c:v>3.15634388243779E-5</c:v>
                </c:pt>
                <c:pt idx="63905">
                  <c:v>3.1562940421281403E-5</c:v>
                </c:pt>
                <c:pt idx="63906">
                  <c:v>3.1562529329676201E-5</c:v>
                </c:pt>
                <c:pt idx="63907">
                  <c:v>3.1562070944346501E-5</c:v>
                </c:pt>
                <c:pt idx="63908">
                  <c:v>3.1561572541249902E-5</c:v>
                </c:pt>
                <c:pt idx="63909">
                  <c:v>3.1561197829432799E-5</c:v>
                </c:pt>
                <c:pt idx="63910">
                  <c:v>3.1560713978251402E-5</c:v>
                </c:pt>
                <c:pt idx="63911">
                  <c:v>3.1560190109303201E-5</c:v>
                </c:pt>
                <c:pt idx="63912">
                  <c:v>3.15597826556768E-5</c:v>
                </c:pt>
                <c:pt idx="63913">
                  <c:v>3.1559353374177597E-5</c:v>
                </c:pt>
                <c:pt idx="63914">
                  <c:v>3.1558982300339301E-5</c:v>
                </c:pt>
                <c:pt idx="63915">
                  <c:v>3.1558447517454597E-5</c:v>
                </c:pt>
                <c:pt idx="63916">
                  <c:v>3.1558018235955401E-5</c:v>
                </c:pt>
                <c:pt idx="63917">
                  <c:v>3.1557454349240302E-5</c:v>
                </c:pt>
                <c:pt idx="63918">
                  <c:v>3.1557170586893301E-5</c:v>
                </c:pt>
                <c:pt idx="63919">
                  <c:v>3.1556621252093498E-5</c:v>
                </c:pt>
                <c:pt idx="63920">
                  <c:v>3.1556170142721398E-5</c:v>
                </c:pt>
                <c:pt idx="63921">
                  <c:v>3.15557335852645E-5</c:v>
                </c:pt>
                <c:pt idx="63922">
                  <c:v>3.1555187888443497E-5</c:v>
                </c:pt>
                <c:pt idx="63923">
                  <c:v>3.1554882298223701E-5</c:v>
                </c:pt>
                <c:pt idx="63924">
                  <c:v>3.1554351153317798E-5</c:v>
                </c:pt>
                <c:pt idx="63925">
                  <c:v>3.1553914595861001E-5</c:v>
                </c:pt>
                <c:pt idx="63926">
                  <c:v>3.1553459848510101E-5</c:v>
                </c:pt>
                <c:pt idx="63927">
                  <c:v>3.1553099688608199E-5</c:v>
                </c:pt>
                <c:pt idx="63928">
                  <c:v>3.1552677683066597E-5</c:v>
                </c:pt>
                <c:pt idx="63929">
                  <c:v>3.1552150176139501E-5</c:v>
                </c:pt>
                <c:pt idx="63930">
                  <c:v>3.1551757274428403E-5</c:v>
                </c:pt>
                <c:pt idx="63931">
                  <c:v>3.1551277061225799E-5</c:v>
                </c:pt>
                <c:pt idx="63932">
                  <c:v>3.15508768835571E-5</c:v>
                </c:pt>
                <c:pt idx="63933">
                  <c:v>3.1550349376629997E-5</c:v>
                </c:pt>
                <c:pt idx="63934">
                  <c:v>3.1550011044600999E-5</c:v>
                </c:pt>
                <c:pt idx="63935">
                  <c:v>3.15495053655468E-5</c:v>
                </c:pt>
                <c:pt idx="63936">
                  <c:v>3.1549068808089901E-5</c:v>
                </c:pt>
                <c:pt idx="63937">
                  <c:v>3.1548723200103302E-5</c:v>
                </c:pt>
                <c:pt idx="63938">
                  <c:v>3.1548148399451802E-5</c:v>
                </c:pt>
                <c:pt idx="63939">
                  <c:v>3.1547740945825299E-5</c:v>
                </c:pt>
                <c:pt idx="63940">
                  <c:v>3.15474535454996E-5</c:v>
                </c:pt>
                <c:pt idx="63941">
                  <c:v>3.1546915124636103E-5</c:v>
                </c:pt>
                <c:pt idx="63942">
                  <c:v>3.15464858431369E-5</c:v>
                </c:pt>
                <c:pt idx="63943">
                  <c:v>3.15460965794045E-5</c:v>
                </c:pt>
                <c:pt idx="63944">
                  <c:v>3.1545670935884098E-5</c:v>
                </c:pt>
                <c:pt idx="63945">
                  <c:v>3.1545201636618003E-5</c:v>
                </c:pt>
                <c:pt idx="63946">
                  <c:v>3.15448232868221E-5</c:v>
                </c:pt>
                <c:pt idx="63947">
                  <c:v>3.1544357625534799E-5</c:v>
                </c:pt>
                <c:pt idx="63948">
                  <c:v>3.1543906516162699E-5</c:v>
                </c:pt>
                <c:pt idx="63949">
                  <c:v>3.1543484510621097E-5</c:v>
                </c:pt>
                <c:pt idx="63950">
                  <c:v>3.1543102522846298E-5</c:v>
                </c:pt>
                <c:pt idx="63951">
                  <c:v>3.1542662327410599E-5</c:v>
                </c:pt>
                <c:pt idx="63952">
                  <c:v>3.15422548737843E-5</c:v>
                </c:pt>
                <c:pt idx="63953">
                  <c:v>3.1541872886009501E-5</c:v>
                </c:pt>
                <c:pt idx="63954">
                  <c:v>3.15412871714216E-5</c:v>
                </c:pt>
                <c:pt idx="63955">
                  <c:v>3.1541003409074599E-5</c:v>
                </c:pt>
                <c:pt idx="63956">
                  <c:v>3.1540545023744899E-5</c:v>
                </c:pt>
                <c:pt idx="63957">
                  <c:v>3.1540083000436398E-5</c:v>
                </c:pt>
                <c:pt idx="63958">
                  <c:v>3.1539682822767598E-5</c:v>
                </c:pt>
                <c:pt idx="63959">
                  <c:v>3.15392353513744E-5</c:v>
                </c:pt>
                <c:pt idx="63960">
                  <c:v>3.15388970193453E-5</c:v>
                </c:pt>
                <c:pt idx="63961">
                  <c:v>3.15383913402911E-5</c:v>
                </c:pt>
                <c:pt idx="63962">
                  <c:v>3.1538012990495197E-5</c:v>
                </c:pt>
                <c:pt idx="63963">
                  <c:v>3.1537605536868803E-5</c:v>
                </c:pt>
                <c:pt idx="63964">
                  <c:v>3.1537088943878202E-5</c:v>
                </c:pt>
                <c:pt idx="63965">
                  <c:v>3.1536794267594801E-5</c:v>
                </c:pt>
                <c:pt idx="63966">
                  <c:v>3.1536346796201501E-5</c:v>
                </c:pt>
                <c:pt idx="63967">
                  <c:v>3.1535917514702298E-5</c:v>
                </c:pt>
                <c:pt idx="63968">
                  <c:v>3.1535473681287799E-5</c:v>
                </c:pt>
                <c:pt idx="63969">
                  <c:v>3.1535135349258801E-5</c:v>
                </c:pt>
                <c:pt idx="63970">
                  <c:v>3.1534651498077397E-5</c:v>
                </c:pt>
                <c:pt idx="63971">
                  <c:v>3.1534258596366298E-5</c:v>
                </c:pt>
                <c:pt idx="63972">
                  <c:v>3.1533869332633899E-5</c:v>
                </c:pt>
                <c:pt idx="63973">
                  <c:v>3.1533396395388997E-5</c:v>
                </c:pt>
                <c:pt idx="63974">
                  <c:v>3.1532974389847402E-5</c:v>
                </c:pt>
                <c:pt idx="63975">
                  <c:v>3.1532490538665998E-5</c:v>
                </c:pt>
                <c:pt idx="63976">
                  <c:v>3.1532093998975998E-5</c:v>
                </c:pt>
                <c:pt idx="63977">
                  <c:v>3.15317665808834E-5</c:v>
                </c:pt>
                <c:pt idx="63978">
                  <c:v>3.1531275453744497E-5</c:v>
                </c:pt>
                <c:pt idx="63979">
                  <c:v>3.1530991691397503E-5</c:v>
                </c:pt>
                <c:pt idx="63980">
                  <c:v>3.1530526030110202E-5</c:v>
                </c:pt>
                <c:pt idx="63981">
                  <c:v>3.15301622322295E-5</c:v>
                </c:pt>
                <c:pt idx="63982">
                  <c:v>3.15296529151965E-5</c:v>
                </c:pt>
                <c:pt idx="63983">
                  <c:v>3.1529296393273398E-5</c:v>
                </c:pt>
                <c:pt idx="63984">
                  <c:v>3.1528852559858899E-5</c:v>
                </c:pt>
                <c:pt idx="63985">
                  <c:v>3.1528557883575599E-5</c:v>
                </c:pt>
                <c:pt idx="63986">
                  <c:v>3.1528088584309403E-5</c:v>
                </c:pt>
                <c:pt idx="63987">
                  <c:v>3.1527513783657903E-5</c:v>
                </c:pt>
                <c:pt idx="63988">
                  <c:v>3.1527230021310997E-5</c:v>
                </c:pt>
                <c:pt idx="63989">
                  <c:v>3.1526837119599798E-5</c:v>
                </c:pt>
                <c:pt idx="63990">
                  <c:v>3.1526331440545598E-5</c:v>
                </c:pt>
                <c:pt idx="63991">
                  <c:v>3.1526014936389402E-5</c:v>
                </c:pt>
                <c:pt idx="63992">
                  <c:v>3.15256002068054E-5</c:v>
                </c:pt>
                <c:pt idx="63993">
                  <c:v>3.1525185477221398E-5</c:v>
                </c:pt>
                <c:pt idx="63994">
                  <c:v>3.1524763471679803E-5</c:v>
                </c:pt>
                <c:pt idx="63995">
                  <c:v>3.1524425139650702E-5</c:v>
                </c:pt>
                <c:pt idx="63996">
                  <c:v>3.1524046789854799E-5</c:v>
                </c:pt>
                <c:pt idx="63997">
                  <c:v>3.1523592042503899E-5</c:v>
                </c:pt>
                <c:pt idx="63998">
                  <c:v>3.1523082725470899E-5</c:v>
                </c:pt>
                <c:pt idx="63999">
                  <c:v>3.1522802601102699E-5</c:v>
                </c:pt>
                <c:pt idx="64000">
                  <c:v>3.1522409699391601E-5</c:v>
                </c:pt>
                <c:pt idx="64001">
                  <c:v>3.1521929486188997E-5</c:v>
                </c:pt>
                <c:pt idx="64002">
                  <c:v>3.1521576602244702E-5</c:v>
                </c:pt>
                <c:pt idx="64003">
                  <c:v>3.15212091663852E-5</c:v>
                </c:pt>
                <c:pt idx="64004">
                  <c:v>3.1520772608928403E-5</c:v>
                </c:pt>
                <c:pt idx="64005">
                  <c:v>3.1520365155302002E-5</c:v>
                </c:pt>
                <c:pt idx="64006">
                  <c:v>3.1519874028162997E-5</c:v>
                </c:pt>
                <c:pt idx="64007">
                  <c:v>3.1519597541773699E-5</c:v>
                </c:pt>
                <c:pt idx="64008">
                  <c:v>3.1519157346338E-5</c:v>
                </c:pt>
                <c:pt idx="64009">
                  <c:v>3.1518735340796397E-5</c:v>
                </c:pt>
                <c:pt idx="64010">
                  <c:v>3.1518418836640201E-5</c:v>
                </c:pt>
                <c:pt idx="64011">
                  <c:v>3.1517982279183302E-5</c:v>
                </c:pt>
                <c:pt idx="64012">
                  <c:v>3.1517538445768898E-5</c:v>
                </c:pt>
                <c:pt idx="64013">
                  <c:v>3.1517276511294801E-5</c:v>
                </c:pt>
                <c:pt idx="64014">
                  <c:v>3.1516749004367698E-5</c:v>
                </c:pt>
                <c:pt idx="64015">
                  <c:v>3.1516407034359899E-5</c:v>
                </c:pt>
                <c:pt idx="64016">
                  <c:v>3.1515974114881801E-5</c:v>
                </c:pt>
                <c:pt idx="64017">
                  <c:v>3.1515646696789197E-5</c:v>
                </c:pt>
                <c:pt idx="64018">
                  <c:v>3.1515279260929701E-5</c:v>
                </c:pt>
                <c:pt idx="64019">
                  <c:v>3.1514846341451603E-5</c:v>
                </c:pt>
                <c:pt idx="64020">
                  <c:v>3.1514395232079503E-5</c:v>
                </c:pt>
                <c:pt idx="64021">
                  <c:v>3.1514035072177601E-5</c:v>
                </c:pt>
                <c:pt idx="64022">
                  <c:v>3.1513613066635999E-5</c:v>
                </c:pt>
                <c:pt idx="64023">
                  <c:v>3.1513205613009598E-5</c:v>
                </c:pt>
                <c:pt idx="64024">
                  <c:v>3.1512860005022999E-5</c:v>
                </c:pt>
                <c:pt idx="64025">
                  <c:v>3.1512499845121103E-5</c:v>
                </c:pt>
                <c:pt idx="64026">
                  <c:v>3.15120269078761E-5</c:v>
                </c:pt>
                <c:pt idx="64027">
                  <c:v>3.1511717679677497E-5</c:v>
                </c:pt>
                <c:pt idx="64028">
                  <c:v>3.1511226552538601E-5</c:v>
                </c:pt>
                <c:pt idx="64029">
                  <c:v>3.1510855478700203E-5</c:v>
                </c:pt>
                <c:pt idx="64030">
                  <c:v>3.1510535336565199E-5</c:v>
                </c:pt>
                <c:pt idx="64031">
                  <c:v>3.1510146072832901E-5</c:v>
                </c:pt>
                <c:pt idx="64032">
                  <c:v>3.1509647669736303E-5</c:v>
                </c:pt>
                <c:pt idx="64033">
                  <c:v>3.1509389373240999E-5</c:v>
                </c:pt>
                <c:pt idx="64034">
                  <c:v>3.1508890970144401E-5</c:v>
                </c:pt>
                <c:pt idx="64035">
                  <c:v>3.1508505344390903E-5</c:v>
                </c:pt>
                <c:pt idx="64036">
                  <c:v>3.1508086976827999E-5</c:v>
                </c:pt>
                <c:pt idx="64037">
                  <c:v>3.1507832318311598E-5</c:v>
                </c:pt>
                <c:pt idx="64038">
                  <c:v>3.1507377570960698E-5</c:v>
                </c:pt>
                <c:pt idx="64039">
                  <c:v>3.1506941013503799E-5</c:v>
                </c:pt>
                <c:pt idx="64040">
                  <c:v>3.1506544473813799E-5</c:v>
                </c:pt>
                <c:pt idx="64041">
                  <c:v>3.15061988658272E-5</c:v>
                </c:pt>
                <c:pt idx="64042">
                  <c:v>3.1505875085713301E-5</c:v>
                </c:pt>
                <c:pt idx="64043">
                  <c:v>3.1505482184002203E-5</c:v>
                </c:pt>
                <c:pt idx="64044">
                  <c:v>3.15050092467572E-5</c:v>
                </c:pt>
                <c:pt idx="64045">
                  <c:v>3.15047109324951E-5</c:v>
                </c:pt>
                <c:pt idx="64046">
                  <c:v>3.1504223443334902E-5</c:v>
                </c:pt>
                <c:pt idx="64047">
                  <c:v>3.15039214910939E-5</c:v>
                </c:pt>
                <c:pt idx="64048">
                  <c:v>3.1503510399488698E-5</c:v>
                </c:pt>
                <c:pt idx="64049">
                  <c:v>3.1503073842031902E-5</c:v>
                </c:pt>
                <c:pt idx="64050">
                  <c:v>3.1502742785960402E-5</c:v>
                </c:pt>
                <c:pt idx="64051">
                  <c:v>3.15023280563764E-5</c:v>
                </c:pt>
                <c:pt idx="64052">
                  <c:v>3.1502015190198997E-5</c:v>
                </c:pt>
                <c:pt idx="64053">
                  <c:v>3.1501604098593803E-5</c:v>
                </c:pt>
                <c:pt idx="64054">
                  <c:v>3.1501156627200503E-5</c:v>
                </c:pt>
                <c:pt idx="64055">
                  <c:v>3.1500807381235097E-5</c:v>
                </c:pt>
                <c:pt idx="64056">
                  <c:v>3.1500454497290802E-5</c:v>
                </c:pt>
                <c:pt idx="64057">
                  <c:v>3.1500057957600802E-5</c:v>
                </c:pt>
                <c:pt idx="64058">
                  <c:v>3.1499686883762499E-5</c:v>
                </c:pt>
                <c:pt idx="64059">
                  <c:v>3.1499384931521497E-5</c:v>
                </c:pt>
                <c:pt idx="64060">
                  <c:v>3.1499013857683201E-5</c:v>
                </c:pt>
                <c:pt idx="64061">
                  <c:v>3.14984972646926E-5</c:v>
                </c:pt>
                <c:pt idx="64062">
                  <c:v>3.1498115276917802E-5</c:v>
                </c:pt>
                <c:pt idx="64063">
                  <c:v>3.1497806048719199E-5</c:v>
                </c:pt>
                <c:pt idx="64064">
                  <c:v>3.1497333111474297E-5</c:v>
                </c:pt>
                <c:pt idx="64065">
                  <c:v>3.1497056625084897E-5</c:v>
                </c:pt>
                <c:pt idx="64066">
                  <c:v>3.14965000143275E-5</c:v>
                </c:pt>
                <c:pt idx="64067">
                  <c:v>3.14962235279381E-5</c:v>
                </c:pt>
                <c:pt idx="64068">
                  <c:v>3.1495870643993799E-5</c:v>
                </c:pt>
                <c:pt idx="64069">
                  <c:v>3.1495499570155503E-5</c:v>
                </c:pt>
                <c:pt idx="64070">
                  <c:v>3.1495172152062898E-5</c:v>
                </c:pt>
                <c:pt idx="64071">
                  <c:v>3.1494717404711998E-5</c:v>
                </c:pt>
                <c:pt idx="64072">
                  <c:v>3.1494342692894902E-5</c:v>
                </c:pt>
                <c:pt idx="64073">
                  <c:v>3.1493975257035297E-5</c:v>
                </c:pt>
                <c:pt idx="64074">
                  <c:v>3.1493520509684499E-5</c:v>
                </c:pt>
                <c:pt idx="64075">
                  <c:v>3.1493182177655399E-5</c:v>
                </c:pt>
                <c:pt idx="64076">
                  <c:v>3.1492869311478003E-5</c:v>
                </c:pt>
                <c:pt idx="64077">
                  <c:v>3.14925055135973E-5</c:v>
                </c:pt>
                <c:pt idx="64078">
                  <c:v>3.1492127163801302E-5</c:v>
                </c:pt>
                <c:pt idx="64079">
                  <c:v>3.1491726986132603E-5</c:v>
                </c:pt>
                <c:pt idx="64080">
                  <c:v>3.1491355912294198E-5</c:v>
                </c:pt>
                <c:pt idx="64081">
                  <c:v>3.1490857509197701E-5</c:v>
                </c:pt>
                <c:pt idx="64082">
                  <c:v>3.1490519177168601E-5</c:v>
                </c:pt>
                <c:pt idx="64083">
                  <c:v>3.1490297260461402E-5</c:v>
                </c:pt>
                <c:pt idx="64084">
                  <c:v>3.1489897082792602E-5</c:v>
                </c:pt>
                <c:pt idx="64085">
                  <c:v>3.1489547836827101E-5</c:v>
                </c:pt>
                <c:pt idx="64086">
                  <c:v>3.1489045795751702E-5</c:v>
                </c:pt>
                <c:pt idx="64087">
                  <c:v>3.1488667445955798E-5</c:v>
                </c:pt>
                <c:pt idx="64088">
                  <c:v>3.1488259992329397E-5</c:v>
                </c:pt>
                <c:pt idx="64089">
                  <c:v>3.1487983505940099E-5</c:v>
                </c:pt>
                <c:pt idx="64090">
                  <c:v>3.14876597258262E-5</c:v>
                </c:pt>
                <c:pt idx="64091">
                  <c:v>3.1487234082305797E-5</c:v>
                </c:pt>
                <c:pt idx="64092">
                  <c:v>3.1486841180594597E-5</c:v>
                </c:pt>
                <c:pt idx="64093">
                  <c:v>3.1486546504311297E-5</c:v>
                </c:pt>
                <c:pt idx="64094">
                  <c:v>3.1486106308875599E-5</c:v>
                </c:pt>
                <c:pt idx="64095">
                  <c:v>3.1485742510994903E-5</c:v>
                </c:pt>
                <c:pt idx="64096">
                  <c:v>3.1485389627050602E-5</c:v>
                </c:pt>
                <c:pt idx="64097">
                  <c:v>3.14849748974666E-5</c:v>
                </c:pt>
                <c:pt idx="64098">
                  <c:v>3.1484698411077302E-5</c:v>
                </c:pt>
                <c:pt idx="64099">
                  <c:v>3.1484323699260097E-5</c:v>
                </c:pt>
                <c:pt idx="64100">
                  <c:v>3.1483916245633702E-5</c:v>
                </c:pt>
                <c:pt idx="64101">
                  <c:v>3.1483552447753E-5</c:v>
                </c:pt>
                <c:pt idx="64102">
                  <c:v>3.1483119528274997E-5</c:v>
                </c:pt>
                <c:pt idx="64103">
                  <c:v>3.1482784834224697E-5</c:v>
                </c:pt>
                <c:pt idx="64104">
                  <c:v>3.1482381018577103E-5</c:v>
                </c:pt>
                <c:pt idx="64105">
                  <c:v>3.1482053600484499E-5</c:v>
                </c:pt>
                <c:pt idx="64106">
                  <c:v>3.1481606129091199E-5</c:v>
                </c:pt>
                <c:pt idx="64107">
                  <c:v>3.1481253245146898E-5</c:v>
                </c:pt>
                <c:pt idx="64108">
                  <c:v>3.14808639814146E-5</c:v>
                </c:pt>
                <c:pt idx="64109">
                  <c:v>3.1480612960876897E-5</c:v>
                </c:pt>
                <c:pt idx="64110">
                  <c:v>3.1480150937568403E-5</c:v>
                </c:pt>
                <c:pt idx="64111">
                  <c:v>3.1479801691602902E-5</c:v>
                </c:pt>
                <c:pt idx="64112">
                  <c:v>3.14795033773407E-5</c:v>
                </c:pt>
                <c:pt idx="64113">
                  <c:v>3.1479132303502397E-5</c:v>
                </c:pt>
                <c:pt idx="64114">
                  <c:v>3.1478739401791197E-5</c:v>
                </c:pt>
                <c:pt idx="64115">
                  <c:v>3.1478306482313201E-5</c:v>
                </c:pt>
                <c:pt idx="64116">
                  <c:v>3.1477949960390099E-5</c:v>
                </c:pt>
                <c:pt idx="64117">
                  <c:v>3.1477629818255102E-5</c:v>
                </c:pt>
                <c:pt idx="64118">
                  <c:v>3.1477196898776997E-5</c:v>
                </c:pt>
                <c:pt idx="64119">
                  <c:v>3.1476807635044699E-5</c:v>
                </c:pt>
                <c:pt idx="64120">
                  <c:v>3.1476509320782498E-5</c:v>
                </c:pt>
                <c:pt idx="64121">
                  <c:v>3.1476229196414297E-5</c:v>
                </c:pt>
                <c:pt idx="64122">
                  <c:v>3.1475854484597201E-5</c:v>
                </c:pt>
                <c:pt idx="64123">
                  <c:v>3.1475439755013199E-5</c:v>
                </c:pt>
                <c:pt idx="64124">
                  <c:v>3.14750504912808E-5</c:v>
                </c:pt>
                <c:pt idx="64125">
                  <c:v>3.1474661227548502E-5</c:v>
                </c:pt>
                <c:pt idx="64126">
                  <c:v>3.1474210118176402E-5</c:v>
                </c:pt>
                <c:pt idx="64127">
                  <c:v>3.14739663735963E-5</c:v>
                </c:pt>
                <c:pt idx="64128">
                  <c:v>3.1473544368054697E-5</c:v>
                </c:pt>
                <c:pt idx="64129">
                  <c:v>3.1473169656237601E-5</c:v>
                </c:pt>
                <c:pt idx="64130">
                  <c:v>3.1472871341975399E-5</c:v>
                </c:pt>
                <c:pt idx="64131">
                  <c:v>3.1472511182073497E-5</c:v>
                </c:pt>
                <c:pt idx="64132">
                  <c:v>3.1472089176531901E-5</c:v>
                </c:pt>
                <c:pt idx="64133">
                  <c:v>3.1471714464714703E-5</c:v>
                </c:pt>
                <c:pt idx="64134">
                  <c:v>3.1471452530240599E-5</c:v>
                </c:pt>
                <c:pt idx="64135">
                  <c:v>3.1471085094381097E-5</c:v>
                </c:pt>
                <c:pt idx="64136">
                  <c:v>3.14705939672422E-5</c:v>
                </c:pt>
                <c:pt idx="64137">
                  <c:v>3.1470299290958799E-5</c:v>
                </c:pt>
                <c:pt idx="64138">
                  <c:v>3.1469928217120502E-5</c:v>
                </c:pt>
                <c:pt idx="64139">
                  <c:v>3.1469575333176201E-5</c:v>
                </c:pt>
                <c:pt idx="64140">
                  <c:v>3.14692879328504E-5</c:v>
                </c:pt>
                <c:pt idx="64141">
                  <c:v>3.1468858651351197E-5</c:v>
                </c:pt>
                <c:pt idx="64142">
                  <c:v>3.1468531233258498E-5</c:v>
                </c:pt>
                <c:pt idx="64143">
                  <c:v>3.14681346935686E-5</c:v>
                </c:pt>
                <c:pt idx="64144">
                  <c:v>3.1467843655263998E-5</c:v>
                </c:pt>
                <c:pt idx="64145">
                  <c:v>3.1467494409298497E-5</c:v>
                </c:pt>
                <c:pt idx="64146">
                  <c:v>3.1467126973439001E-5</c:v>
                </c:pt>
                <c:pt idx="64147">
                  <c:v>3.1466890504816601E-5</c:v>
                </c:pt>
                <c:pt idx="64148">
                  <c:v>3.1466504879063002E-5</c:v>
                </c:pt>
                <c:pt idx="64149">
                  <c:v>3.1466210202779601E-5</c:v>
                </c:pt>
                <c:pt idx="64150">
                  <c:v>3.1465755455428701E-5</c:v>
                </c:pt>
                <c:pt idx="64151">
                  <c:v>3.1465449865208898E-5</c:v>
                </c:pt>
                <c:pt idx="64152">
                  <c:v>3.1465100619243499E-5</c:v>
                </c:pt>
                <c:pt idx="64153">
                  <c:v>3.1464678613701801E-5</c:v>
                </c:pt>
                <c:pt idx="64154">
                  <c:v>3.14642711600754E-5</c:v>
                </c:pt>
                <c:pt idx="64155">
                  <c:v>3.1464020139537697E-5</c:v>
                </c:pt>
                <c:pt idx="64156">
                  <c:v>3.1463710911339101E-5</c:v>
                </c:pt>
                <c:pt idx="64157">
                  <c:v>3.1463408959098201E-5</c:v>
                </c:pt>
                <c:pt idx="64158">
                  <c:v>3.1463056075153899E-5</c:v>
                </c:pt>
                <c:pt idx="64159">
                  <c:v>3.1462685001315502E-5</c:v>
                </c:pt>
                <c:pt idx="64160">
                  <c:v>3.1462248443858698E-5</c:v>
                </c:pt>
                <c:pt idx="64161">
                  <c:v>3.1461982871405801E-5</c:v>
                </c:pt>
                <c:pt idx="64162">
                  <c:v>3.1461684557143599E-5</c:v>
                </c:pt>
                <c:pt idx="64163">
                  <c:v>3.1461251637665501E-5</c:v>
                </c:pt>
                <c:pt idx="64164">
                  <c:v>3.1460927857551697E-5</c:v>
                </c:pt>
                <c:pt idx="64165">
                  <c:v>3.1460596801480299E-5</c:v>
                </c:pt>
                <c:pt idx="64166">
                  <c:v>3.1460258469451199E-5</c:v>
                </c:pt>
                <c:pt idx="64167">
                  <c:v>3.1459909223485697E-5</c:v>
                </c:pt>
                <c:pt idx="64168">
                  <c:v>3.1459599995287101E-5</c:v>
                </c:pt>
                <c:pt idx="64169">
                  <c:v>3.1459265301236903E-5</c:v>
                </c:pt>
                <c:pt idx="64170">
                  <c:v>3.14588942273986E-5</c:v>
                </c:pt>
                <c:pt idx="64171">
                  <c:v>3.1458588637178798E-5</c:v>
                </c:pt>
                <c:pt idx="64172">
                  <c:v>3.14582757710013E-5</c:v>
                </c:pt>
                <c:pt idx="64173">
                  <c:v>3.1457850127480897E-5</c:v>
                </c:pt>
                <c:pt idx="64174">
                  <c:v>3.1457493605557802E-5</c:v>
                </c:pt>
                <c:pt idx="64175">
                  <c:v>3.1457151635550003E-5</c:v>
                </c:pt>
                <c:pt idx="64176">
                  <c:v>3.1456816941499703E-5</c:v>
                </c:pt>
                <c:pt idx="64177">
                  <c:v>3.1456555007025599E-5</c:v>
                </c:pt>
                <c:pt idx="64178">
                  <c:v>3.1456096621695899E-5</c:v>
                </c:pt>
                <c:pt idx="64179">
                  <c:v>3.1455732823815197E-5</c:v>
                </c:pt>
                <c:pt idx="64180">
                  <c:v>3.14554199576378E-5</c:v>
                </c:pt>
                <c:pt idx="64181">
                  <c:v>3.1455063435714699E-5</c:v>
                </c:pt>
                <c:pt idx="64182">
                  <c:v>3.1454768759431297E-5</c:v>
                </c:pt>
                <c:pt idx="64183">
                  <c:v>3.1454412237508202E-5</c:v>
                </c:pt>
                <c:pt idx="64184">
                  <c:v>3.1454004783881801E-5</c:v>
                </c:pt>
                <c:pt idx="64185">
                  <c:v>3.1453742849407697E-5</c:v>
                </c:pt>
                <c:pt idx="64186">
                  <c:v>3.1453262636205202E-5</c:v>
                </c:pt>
                <c:pt idx="64187">
                  <c:v>3.1453044357476797E-5</c:v>
                </c:pt>
                <c:pt idx="64188">
                  <c:v>3.1452593248104697E-5</c:v>
                </c:pt>
                <c:pt idx="64189">
                  <c:v>3.14523349516094E-5</c:v>
                </c:pt>
                <c:pt idx="64190">
                  <c:v>3.1452029361389598E-5</c:v>
                </c:pt>
                <c:pt idx="64191">
                  <c:v>3.1451585527975099E-5</c:v>
                </c:pt>
                <c:pt idx="64192">
                  <c:v>3.1451312679564601E-5</c:v>
                </c:pt>
                <c:pt idx="64193">
                  <c:v>3.1450956157641499E-5</c:v>
                </c:pt>
                <c:pt idx="64194">
                  <c:v>3.1450559617951499E-5</c:v>
                </c:pt>
                <c:pt idx="64195">
                  <c:v>3.1450163078261499E-5</c:v>
                </c:pt>
                <c:pt idx="64196">
                  <c:v>3.14498793159146E-5</c:v>
                </c:pt>
                <c:pt idx="64197">
                  <c:v>3.1449526431970298E-5</c:v>
                </c:pt>
                <c:pt idx="64198">
                  <c:v>3.1449162634089603E-5</c:v>
                </c:pt>
                <c:pt idx="64199">
                  <c:v>3.1448827940039303E-5</c:v>
                </c:pt>
                <c:pt idx="64200">
                  <c:v>3.1448496883967898E-5</c:v>
                </c:pt>
                <c:pt idx="64201">
                  <c:v>3.1448085792362697E-5</c:v>
                </c:pt>
                <c:pt idx="64202">
                  <c:v>3.1447776564164101E-5</c:v>
                </c:pt>
                <c:pt idx="64203">
                  <c:v>3.1447456422029097E-5</c:v>
                </c:pt>
                <c:pt idx="64204">
                  <c:v>3.1447110814042403E-5</c:v>
                </c:pt>
                <c:pt idx="64205">
                  <c:v>3.1446776119992103E-5</c:v>
                </c:pt>
                <c:pt idx="64206">
                  <c:v>3.1446317734662403E-5</c:v>
                </c:pt>
                <c:pt idx="64207">
                  <c:v>3.1446001230506199E-5</c:v>
                </c:pt>
                <c:pt idx="64208">
                  <c:v>3.1445695640286397E-5</c:v>
                </c:pt>
                <c:pt idx="64209">
                  <c:v>3.1445360946236199E-5</c:v>
                </c:pt>
                <c:pt idx="64210">
                  <c:v>3.1445008062291897E-5</c:v>
                </c:pt>
                <c:pt idx="64211">
                  <c:v>3.1444731575902497E-5</c:v>
                </c:pt>
                <c:pt idx="64212">
                  <c:v>3.14442913804669E-5</c:v>
                </c:pt>
                <c:pt idx="64213">
                  <c:v>3.1443974876310697E-5</c:v>
                </c:pt>
                <c:pt idx="64214">
                  <c:v>3.1443592888535898E-5</c:v>
                </c:pt>
                <c:pt idx="64215">
                  <c:v>3.1443236366612803E-5</c:v>
                </c:pt>
                <c:pt idx="64216">
                  <c:v>3.1442912586498999E-5</c:v>
                </c:pt>
                <c:pt idx="64217">
                  <c:v>3.1442577892448699E-5</c:v>
                </c:pt>
                <c:pt idx="64218">
                  <c:v>3.14421195071191E-5</c:v>
                </c:pt>
                <c:pt idx="64219">
                  <c:v>3.1441883038496599E-5</c:v>
                </c:pt>
                <c:pt idx="64220">
                  <c:v>3.1441453756997402E-5</c:v>
                </c:pt>
                <c:pt idx="64221">
                  <c:v>3.1441140890819898E-5</c:v>
                </c:pt>
                <c:pt idx="64222">
                  <c:v>3.1440824386663701E-5</c:v>
                </c:pt>
                <c:pt idx="64223">
                  <c:v>3.1440420571016202E-5</c:v>
                </c:pt>
                <c:pt idx="64224">
                  <c:v>3.1440107704838697E-5</c:v>
                </c:pt>
                <c:pt idx="64225">
                  <c:v>3.1439736631000401E-5</c:v>
                </c:pt>
                <c:pt idx="64226">
                  <c:v>3.1439376471098499E-5</c:v>
                </c:pt>
                <c:pt idx="64227">
                  <c:v>3.1439001759281402E-5</c:v>
                </c:pt>
                <c:pt idx="64228">
                  <c:v>3.1438707082998001E-5</c:v>
                </c:pt>
                <c:pt idx="64229">
                  <c:v>3.1438314181286801E-5</c:v>
                </c:pt>
                <c:pt idx="64230">
                  <c:v>3.1437921279575703E-5</c:v>
                </c:pt>
                <c:pt idx="64231">
                  <c:v>3.1437695724889602E-5</c:v>
                </c:pt>
                <c:pt idx="64232">
                  <c:v>3.14373319270089E-5</c:v>
                </c:pt>
                <c:pt idx="64233">
                  <c:v>3.1436942663276602E-5</c:v>
                </c:pt>
                <c:pt idx="64234">
                  <c:v>3.1436487915925702E-5</c:v>
                </c:pt>
                <c:pt idx="64235">
                  <c:v>3.1436142307939001E-5</c:v>
                </c:pt>
                <c:pt idx="64236">
                  <c:v>3.1435814889846397E-5</c:v>
                </c:pt>
                <c:pt idx="64237">
                  <c:v>3.1435538403456997E-5</c:v>
                </c:pt>
                <c:pt idx="64238">
                  <c:v>3.1435272831004099E-5</c:v>
                </c:pt>
                <c:pt idx="64239">
                  <c:v>3.1434759875992299E-5</c:v>
                </c:pt>
                <c:pt idx="64240">
                  <c:v>3.1434443371836103E-5</c:v>
                </c:pt>
                <c:pt idx="64241">
                  <c:v>3.1434170523425598E-5</c:v>
                </c:pt>
                <c:pt idx="64242">
                  <c:v>3.1433719414053498E-5</c:v>
                </c:pt>
                <c:pt idx="64243">
                  <c:v>3.1433402909897302E-5</c:v>
                </c:pt>
                <c:pt idx="64244">
                  <c:v>3.14330463879742E-5</c:v>
                </c:pt>
                <c:pt idx="64245">
                  <c:v>3.1432686228072298E-5</c:v>
                </c:pt>
                <c:pt idx="64246">
                  <c:v>3.1432246032636599E-5</c:v>
                </c:pt>
                <c:pt idx="64247">
                  <c:v>3.1432035029865801E-5</c:v>
                </c:pt>
                <c:pt idx="64248">
                  <c:v>3.1431573006557301E-5</c:v>
                </c:pt>
                <c:pt idx="64249">
                  <c:v>3.1431303796125603E-5</c:v>
                </c:pt>
                <c:pt idx="64250">
                  <c:v>3.1430947274202501E-5</c:v>
                </c:pt>
                <c:pt idx="64251">
                  <c:v>3.1430634408025098E-5</c:v>
                </c:pt>
                <c:pt idx="64252">
                  <c:v>3.1430150556843701E-5</c:v>
                </c:pt>
                <c:pt idx="64253">
                  <c:v>3.1429870432475602E-5</c:v>
                </c:pt>
                <c:pt idx="64254">
                  <c:v>3.1429561204276999E-5</c:v>
                </c:pt>
                <c:pt idx="64255">
                  <c:v>3.1429070077138001E-5</c:v>
                </c:pt>
                <c:pt idx="64256">
                  <c:v>3.1428786314791102E-5</c:v>
                </c:pt>
                <c:pt idx="64257">
                  <c:v>3.14284225169104E-5</c:v>
                </c:pt>
                <c:pt idx="64258">
                  <c:v>3.1428051443072002E-5</c:v>
                </c:pt>
                <c:pt idx="64259">
                  <c:v>3.1427698559127701E-5</c:v>
                </c:pt>
                <c:pt idx="64260">
                  <c:v>3.1427338399225798E-5</c:v>
                </c:pt>
                <c:pt idx="64261">
                  <c:v>3.1427021895069602E-5</c:v>
                </c:pt>
                <c:pt idx="64262">
                  <c:v>3.14266617351677E-5</c:v>
                </c:pt>
                <c:pt idx="64263">
                  <c:v>3.1426316127180999E-5</c:v>
                </c:pt>
                <c:pt idx="64264">
                  <c:v>3.1425937777385102E-5</c:v>
                </c:pt>
                <c:pt idx="64265">
                  <c:v>3.1425555789610398E-5</c:v>
                </c:pt>
                <c:pt idx="64266">
                  <c:v>3.1425210181623697E-5</c:v>
                </c:pt>
                <c:pt idx="64267">
                  <c:v>3.1424922781297903E-5</c:v>
                </c:pt>
                <c:pt idx="64268">
                  <c:v>3.1424508051713901E-5</c:v>
                </c:pt>
                <c:pt idx="64269">
                  <c:v>3.1424180633621297E-5</c:v>
                </c:pt>
                <c:pt idx="64270">
                  <c:v>3.14238641294651E-5</c:v>
                </c:pt>
                <c:pt idx="64271">
                  <c:v>3.1423525797436E-5</c:v>
                </c:pt>
                <c:pt idx="64272">
                  <c:v>3.1423129257746E-5</c:v>
                </c:pt>
                <c:pt idx="64273">
                  <c:v>3.1422699976246797E-5</c:v>
                </c:pt>
                <c:pt idx="64274">
                  <c:v>3.1422328902408501E-5</c:v>
                </c:pt>
                <c:pt idx="64275">
                  <c:v>3.1422023312188698E-5</c:v>
                </c:pt>
                <c:pt idx="64276">
                  <c:v>3.14216486003715E-5</c:v>
                </c:pt>
                <c:pt idx="64277">
                  <c:v>3.14213466481306E-5</c:v>
                </c:pt>
                <c:pt idx="64278">
                  <c:v>3.142083005514E-5</c:v>
                </c:pt>
                <c:pt idx="64279">
                  <c:v>3.1420593586517498E-5</c:v>
                </c:pt>
                <c:pt idx="64280">
                  <c:v>3.1420262530445998E-5</c:v>
                </c:pt>
                <c:pt idx="64281">
                  <c:v>3.1419851438840797E-5</c:v>
                </c:pt>
                <c:pt idx="64282">
                  <c:v>3.14195349346846E-5</c:v>
                </c:pt>
                <c:pt idx="64283">
                  <c:v>3.1419174774782698E-5</c:v>
                </c:pt>
                <c:pt idx="64284">
                  <c:v>3.1418796424986801E-5</c:v>
                </c:pt>
                <c:pt idx="64285">
                  <c:v>3.1418407161254402E-5</c:v>
                </c:pt>
                <c:pt idx="64286">
                  <c:v>3.14180433633737E-5</c:v>
                </c:pt>
                <c:pt idx="64287">
                  <c:v>3.1417657737620202E-5</c:v>
                </c:pt>
                <c:pt idx="64288">
                  <c:v>3.1417359423358E-5</c:v>
                </c:pt>
                <c:pt idx="64289">
                  <c:v>3.1416977435583201E-5</c:v>
                </c:pt>
                <c:pt idx="64290">
                  <c:v>3.1416635465575402E-5</c:v>
                </c:pt>
                <c:pt idx="64291">
                  <c:v>3.1416424462804598E-5</c:v>
                </c:pt>
                <c:pt idx="64292">
                  <c:v>3.1415911507792798E-5</c:v>
                </c:pt>
                <c:pt idx="64293">
                  <c:v>3.1415627745445797E-5</c:v>
                </c:pt>
                <c:pt idx="64294">
                  <c:v>3.1415165722137297E-5</c:v>
                </c:pt>
                <c:pt idx="64295">
                  <c:v>3.14148528559599E-5</c:v>
                </c:pt>
                <c:pt idx="64296">
                  <c:v>3.1414470868185203E-5</c:v>
                </c:pt>
                <c:pt idx="64297">
                  <c:v>3.1414067052537602E-5</c:v>
                </c:pt>
                <c:pt idx="64298">
                  <c:v>3.1413721444550902E-5</c:v>
                </c:pt>
                <c:pt idx="64299">
                  <c:v>3.1413339456776198E-5</c:v>
                </c:pt>
                <c:pt idx="64300">
                  <c:v>3.1413048418471603E-5</c:v>
                </c:pt>
                <c:pt idx="64301">
                  <c:v>3.14126773446333E-5</c:v>
                </c:pt>
                <c:pt idx="64302">
                  <c:v>3.1412389944307499E-5</c:v>
                </c:pt>
                <c:pt idx="64303">
                  <c:v>3.1411873351316899E-5</c:v>
                </c:pt>
                <c:pt idx="64304">
                  <c:v>3.1411505915457403E-5</c:v>
                </c:pt>
                <c:pt idx="64305">
                  <c:v>3.1411229429068003E-5</c:v>
                </c:pt>
                <c:pt idx="64306">
                  <c:v>3.1410894735017798E-5</c:v>
                </c:pt>
                <c:pt idx="64307">
                  <c:v>3.1410498195327798E-5</c:v>
                </c:pt>
                <c:pt idx="64308">
                  <c:v>3.14101089315955E-5</c:v>
                </c:pt>
                <c:pt idx="64309">
                  <c:v>3.1409814255312099E-5</c:v>
                </c:pt>
                <c:pt idx="64310">
                  <c:v>3.14094322675373E-5</c:v>
                </c:pt>
                <c:pt idx="64311">
                  <c:v>3.1408999348059303E-5</c:v>
                </c:pt>
                <c:pt idx="64312">
                  <c:v>3.1408773793373298E-5</c:v>
                </c:pt>
                <c:pt idx="64313">
                  <c:v>3.1408388167619698E-5</c:v>
                </c:pt>
                <c:pt idx="64314">
                  <c:v>3.1408002541866099E-5</c:v>
                </c:pt>
                <c:pt idx="64315">
                  <c:v>3.1407606002176201E-5</c:v>
                </c:pt>
                <c:pt idx="64316">
                  <c:v>3.1407165806740502E-5</c:v>
                </c:pt>
                <c:pt idx="64317">
                  <c:v>3.1406882044393603E-5</c:v>
                </c:pt>
                <c:pt idx="64318">
                  <c:v>3.1406510970555198E-5</c:v>
                </c:pt>
                <c:pt idx="64319">
                  <c:v>3.14061144308653E-5</c:v>
                </c:pt>
                <c:pt idx="64320">
                  <c:v>3.1405790650751401E-5</c:v>
                </c:pt>
                <c:pt idx="64321">
                  <c:v>3.1405390473082702E-5</c:v>
                </c:pt>
                <c:pt idx="64322">
                  <c:v>3.1405023037223098E-5</c:v>
                </c:pt>
                <c:pt idx="64323">
                  <c:v>3.1404681067215299E-5</c:v>
                </c:pt>
                <c:pt idx="64324">
                  <c:v>3.14042990794405E-5</c:v>
                </c:pt>
                <c:pt idx="64325">
                  <c:v>3.1404022593051202E-5</c:v>
                </c:pt>
                <c:pt idx="64326">
                  <c:v>3.1403593311551999E-5</c:v>
                </c:pt>
                <c:pt idx="64327">
                  <c:v>3.1403200409840799E-5</c:v>
                </c:pt>
                <c:pt idx="64328">
                  <c:v>3.1402847525896498E-5</c:v>
                </c:pt>
                <c:pt idx="64329">
                  <c:v>3.1402501917909797E-5</c:v>
                </c:pt>
                <c:pt idx="64330">
                  <c:v>3.1402141758007902E-5</c:v>
                </c:pt>
                <c:pt idx="64331">
                  <c:v>3.1401745218318003E-5</c:v>
                </c:pt>
                <c:pt idx="64332">
                  <c:v>3.1401377782458399E-5</c:v>
                </c:pt>
                <c:pt idx="64333">
                  <c:v>3.1401043088408201E-5</c:v>
                </c:pt>
                <c:pt idx="64334">
                  <c:v>3.1400551961269203E-5</c:v>
                </c:pt>
                <c:pt idx="64335">
                  <c:v>3.1400224543176598E-5</c:v>
                </c:pt>
                <c:pt idx="64336">
                  <c:v>3.13999516947661E-5</c:v>
                </c:pt>
                <c:pt idx="64337">
                  <c:v>3.1399653380503898E-5</c:v>
                </c:pt>
                <c:pt idx="64338">
                  <c:v>3.1399194995174198E-5</c:v>
                </c:pt>
                <c:pt idx="64339">
                  <c:v>3.1398831197293502E-5</c:v>
                </c:pt>
                <c:pt idx="64340">
                  <c:v>3.1398438295582303E-5</c:v>
                </c:pt>
                <c:pt idx="64341">
                  <c:v>3.1398169085150598E-5</c:v>
                </c:pt>
                <c:pt idx="64342">
                  <c:v>3.1397757993545397E-5</c:v>
                </c:pt>
                <c:pt idx="64343">
                  <c:v>3.1397321436088498E-5</c:v>
                </c:pt>
                <c:pt idx="64344">
                  <c:v>3.13969831040595E-5</c:v>
                </c:pt>
                <c:pt idx="64345">
                  <c:v>3.1396637496072799E-5</c:v>
                </c:pt>
                <c:pt idx="64346">
                  <c:v>3.1396280974149697E-5</c:v>
                </c:pt>
                <c:pt idx="64347">
                  <c:v>3.1395968107972301E-5</c:v>
                </c:pt>
                <c:pt idx="64348">
                  <c:v>3.1395458790939301E-5</c:v>
                </c:pt>
                <c:pt idx="64349">
                  <c:v>3.1395120458910201E-5</c:v>
                </c:pt>
                <c:pt idx="64350">
                  <c:v>3.1394789402838803E-5</c:v>
                </c:pt>
                <c:pt idx="64351">
                  <c:v>3.1394356483360698E-5</c:v>
                </c:pt>
                <c:pt idx="64352">
                  <c:v>3.1394116376759498E-5</c:v>
                </c:pt>
                <c:pt idx="64353">
                  <c:v>3.1393716199090698E-5</c:v>
                </c:pt>
                <c:pt idx="64354">
                  <c:v>3.1393323297379498E-5</c:v>
                </c:pt>
                <c:pt idx="64355">
                  <c:v>3.13929922413081E-5</c:v>
                </c:pt>
                <c:pt idx="64356">
                  <c:v>3.1392552045872401E-5</c:v>
                </c:pt>
                <c:pt idx="64357">
                  <c:v>3.1392180972034098E-5</c:v>
                </c:pt>
                <c:pt idx="64358">
                  <c:v>3.1391842640004998E-5</c:v>
                </c:pt>
                <c:pt idx="64359">
                  <c:v>3.1391446100315099E-5</c:v>
                </c:pt>
                <c:pt idx="64360">
                  <c:v>3.1391031370731098E-5</c:v>
                </c:pt>
                <c:pt idx="64361">
                  <c:v>3.1390740332426503E-5</c:v>
                </c:pt>
                <c:pt idx="64362">
                  <c:v>3.13903619826306E-5</c:v>
                </c:pt>
                <c:pt idx="64363">
                  <c:v>3.1389994546771002E-5</c:v>
                </c:pt>
                <c:pt idx="64364">
                  <c:v>3.1389583455165801E-5</c:v>
                </c:pt>
                <c:pt idx="64365">
                  <c:v>3.1389296054840101E-5</c:v>
                </c:pt>
                <c:pt idx="64366">
                  <c:v>3.1389015930471901E-5</c:v>
                </c:pt>
                <c:pt idx="64367">
                  <c:v>3.1388462957693298E-5</c:v>
                </c:pt>
                <c:pt idx="64368">
                  <c:v>3.1388171919388703E-5</c:v>
                </c:pt>
                <c:pt idx="64369">
                  <c:v>3.1387691706186201E-5</c:v>
                </c:pt>
                <c:pt idx="64370">
                  <c:v>3.1387455237563699E-5</c:v>
                </c:pt>
                <c:pt idx="64371">
                  <c:v>3.1387018680106801E-5</c:v>
                </c:pt>
                <c:pt idx="64372">
                  <c:v>3.1386742193717503E-5</c:v>
                </c:pt>
                <c:pt idx="64373">
                  <c:v>3.13863201881759E-5</c:v>
                </c:pt>
                <c:pt idx="64374">
                  <c:v>3.1385901820613098E-5</c:v>
                </c:pt>
                <c:pt idx="64375">
                  <c:v>3.1385508918901899E-5</c:v>
                </c:pt>
                <c:pt idx="64376">
                  <c:v>3.1385206966660903E-5</c:v>
                </c:pt>
                <c:pt idx="64377">
                  <c:v>3.1384806788992103E-5</c:v>
                </c:pt>
                <c:pt idx="64378">
                  <c:v>3.1384424801217399E-5</c:v>
                </c:pt>
                <c:pt idx="64379">
                  <c:v>3.1384130124933997E-5</c:v>
                </c:pt>
                <c:pt idx="64380">
                  <c:v>3.1383602618007003E-5</c:v>
                </c:pt>
                <c:pt idx="64381">
                  <c:v>3.1383384339278598E-5</c:v>
                </c:pt>
                <c:pt idx="64382">
                  <c:v>3.1383016903419102E-5</c:v>
                </c:pt>
                <c:pt idx="64383">
                  <c:v>3.1382591259898598E-5</c:v>
                </c:pt>
                <c:pt idx="64384">
                  <c:v>3.1382151064463E-5</c:v>
                </c:pt>
                <c:pt idx="64385">
                  <c:v>3.1381914595840499E-5</c:v>
                </c:pt>
                <c:pt idx="64386">
                  <c:v>3.1381539884023402E-5</c:v>
                </c:pt>
                <c:pt idx="64387">
                  <c:v>3.1381077860714902E-5</c:v>
                </c:pt>
                <c:pt idx="64388">
                  <c:v>3.13807286147494E-5</c:v>
                </c:pt>
                <c:pt idx="64389">
                  <c:v>3.1380284781334901E-5</c:v>
                </c:pt>
                <c:pt idx="64390">
                  <c:v>3.13799355353694E-5</c:v>
                </c:pt>
                <c:pt idx="64391">
                  <c:v>3.1379513529827798E-5</c:v>
                </c:pt>
                <c:pt idx="64392">
                  <c:v>3.13793607347179E-5</c:v>
                </c:pt>
                <c:pt idx="64393">
                  <c:v>3.1378855055663701E-5</c:v>
                </c:pt>
                <c:pt idx="64394">
                  <c:v>3.1378534913528697E-5</c:v>
                </c:pt>
                <c:pt idx="64395">
                  <c:v>3.1378091080114198E-5</c:v>
                </c:pt>
                <c:pt idx="64396">
                  <c:v>3.1377785489894402E-5</c:v>
                </c:pt>
                <c:pt idx="64397">
                  <c:v>3.1377225241158198E-5</c:v>
                </c:pt>
                <c:pt idx="64398">
                  <c:v>3.1376985134556903E-5</c:v>
                </c:pt>
                <c:pt idx="64399">
                  <c:v>3.1376574042951702E-5</c:v>
                </c:pt>
                <c:pt idx="64400">
                  <c:v>3.1376210245070999E-5</c:v>
                </c:pt>
                <c:pt idx="64401">
                  <c:v>3.1375857361126698E-5</c:v>
                </c:pt>
                <c:pt idx="64402">
                  <c:v>3.1375522667076398E-5</c:v>
                </c:pt>
                <c:pt idx="64403">
                  <c:v>3.13751334033441E-5</c:v>
                </c:pt>
                <c:pt idx="64404">
                  <c:v>3.1374711397802498E-5</c:v>
                </c:pt>
                <c:pt idx="64405">
                  <c:v>3.1374442187370699E-5</c:v>
                </c:pt>
                <c:pt idx="64406">
                  <c:v>3.1373914680443697E-5</c:v>
                </c:pt>
                <c:pt idx="64407">
                  <c:v>3.1373623642139103E-5</c:v>
                </c:pt>
                <c:pt idx="64408">
                  <c:v>3.1373245292343199E-5</c:v>
                </c:pt>
                <c:pt idx="64409">
                  <c:v>3.1372881494462497E-5</c:v>
                </c:pt>
                <c:pt idx="64410">
                  <c:v>3.1372383091365898E-5</c:v>
                </c:pt>
                <c:pt idx="64411">
                  <c:v>3.1372157536679899E-5</c:v>
                </c:pt>
                <c:pt idx="64412">
                  <c:v>3.1371742807095897E-5</c:v>
                </c:pt>
                <c:pt idx="64413">
                  <c:v>3.1371415389003198E-5</c:v>
                </c:pt>
                <c:pt idx="64414">
                  <c:v>3.1370953365694698E-5</c:v>
                </c:pt>
                <c:pt idx="64415">
                  <c:v>3.13705095322803E-5</c:v>
                </c:pt>
                <c:pt idx="64416">
                  <c:v>3.1370273063657799E-5</c:v>
                </c:pt>
                <c:pt idx="64417">
                  <c:v>3.1369807402370498E-5</c:v>
                </c:pt>
                <c:pt idx="64418">
                  <c:v>3.1369501812150702E-5</c:v>
                </c:pt>
                <c:pt idx="64419">
                  <c:v>3.1369112548418302E-5</c:v>
                </c:pt>
                <c:pt idx="64420">
                  <c:v>3.1368661439046298E-5</c:v>
                </c:pt>
                <c:pt idx="64421">
                  <c:v>3.13682394335046E-5</c:v>
                </c:pt>
                <c:pt idx="64422">
                  <c:v>3.13679411192425E-5</c:v>
                </c:pt>
                <c:pt idx="64423">
                  <c:v>3.1367570045404102E-5</c:v>
                </c:pt>
                <c:pt idx="64424">
                  <c:v>3.1367231713375097E-5</c:v>
                </c:pt>
                <c:pt idx="64425">
                  <c:v>3.1366835173685097E-5</c:v>
                </c:pt>
                <c:pt idx="64426">
                  <c:v>3.1366438633995097E-5</c:v>
                </c:pt>
                <c:pt idx="64427">
                  <c:v>3.1366111215902499E-5</c:v>
                </c:pt>
                <c:pt idx="64428">
                  <c:v>3.1365692848339697E-5</c:v>
                </c:pt>
                <c:pt idx="64429">
                  <c:v>3.1365369068225798E-5</c:v>
                </c:pt>
                <c:pt idx="64430">
                  <c:v>3.1364950700663003E-5</c:v>
                </c:pt>
                <c:pt idx="64431">
                  <c:v>3.1364648748422001E-5</c:v>
                </c:pt>
                <c:pt idx="64432">
                  <c:v>3.1364084861706902E-5</c:v>
                </c:pt>
                <c:pt idx="64433">
                  <c:v>3.1363833841169199E-5</c:v>
                </c:pt>
                <c:pt idx="64434">
                  <c:v>3.1363470043288503E-5</c:v>
                </c:pt>
                <c:pt idx="64435">
                  <c:v>3.1362957088276703E-5</c:v>
                </c:pt>
                <c:pt idx="64436">
                  <c:v>3.1362731533590697E-5</c:v>
                </c:pt>
                <c:pt idx="64437">
                  <c:v>3.1362258596345803E-5</c:v>
                </c:pt>
                <c:pt idx="64438">
                  <c:v>3.1361898436443901E-5</c:v>
                </c:pt>
                <c:pt idx="64439">
                  <c:v>3.1361531000584398E-5</c:v>
                </c:pt>
                <c:pt idx="64440">
                  <c:v>3.1361189030576497E-5</c:v>
                </c:pt>
                <c:pt idx="64441">
                  <c:v>3.1360676075564697E-5</c:v>
                </c:pt>
                <c:pt idx="64442">
                  <c:v>3.1360399589175399E-5</c:v>
                </c:pt>
                <c:pt idx="64443">
                  <c:v>3.1360028515337001E-5</c:v>
                </c:pt>
                <c:pt idx="64444">
                  <c:v>3.1359508284367601E-5</c:v>
                </c:pt>
                <c:pt idx="64445">
                  <c:v>3.1359275453724001E-5</c:v>
                </c:pt>
                <c:pt idx="64446">
                  <c:v>3.1358878914034001E-5</c:v>
                </c:pt>
                <c:pt idx="64447">
                  <c:v>3.13584714604076E-5</c:v>
                </c:pt>
                <c:pt idx="64448">
                  <c:v>3.1358096748590503E-5</c:v>
                </c:pt>
                <c:pt idx="64449">
                  <c:v>3.1357718398794498E-5</c:v>
                </c:pt>
                <c:pt idx="64450">
                  <c:v>3.1357412808574702E-5</c:v>
                </c:pt>
                <c:pt idx="64451">
                  <c:v>3.1356899853562902E-5</c:v>
                </c:pt>
                <c:pt idx="64452">
                  <c:v>3.1356496037915302E-5</c:v>
                </c:pt>
                <c:pt idx="64453">
                  <c:v>3.1356208637589602E-5</c:v>
                </c:pt>
                <c:pt idx="64454">
                  <c:v>3.1355859391624101E-5</c:v>
                </c:pt>
                <c:pt idx="64455">
                  <c:v>3.1355484679806998E-5</c:v>
                </c:pt>
                <c:pt idx="64456">
                  <c:v>3.1355019018519697E-5</c:v>
                </c:pt>
                <c:pt idx="64457">
                  <c:v>3.1354644306702499E-5</c:v>
                </c:pt>
                <c:pt idx="64458">
                  <c:v>3.1354280508821803E-5</c:v>
                </c:pt>
                <c:pt idx="64459">
                  <c:v>3.13539676426444E-5</c:v>
                </c:pt>
                <c:pt idx="64460">
                  <c:v>3.13534546876326E-5</c:v>
                </c:pt>
                <c:pt idx="64461">
                  <c:v>3.1353163649327999E-5</c:v>
                </c:pt>
                <c:pt idx="64462">
                  <c:v>3.1352807127404999E-5</c:v>
                </c:pt>
                <c:pt idx="64463">
                  <c:v>3.13524251396302E-5</c:v>
                </c:pt>
                <c:pt idx="64464">
                  <c:v>3.1351944926427698E-5</c:v>
                </c:pt>
                <c:pt idx="64465">
                  <c:v>3.1351566576631699E-5</c:v>
                </c:pt>
                <c:pt idx="64466">
                  <c:v>3.1351213692687398E-5</c:v>
                </c:pt>
                <c:pt idx="64467">
                  <c:v>3.1350838980870301E-5</c:v>
                </c:pt>
                <c:pt idx="64468">
                  <c:v>3.1350442441180301E-5</c:v>
                </c:pt>
                <c:pt idx="64469">
                  <c:v>3.1350089557236101E-5</c:v>
                </c:pt>
                <c:pt idx="64470">
                  <c:v>3.13496821036097E-5</c:v>
                </c:pt>
                <c:pt idx="64471">
                  <c:v>3.1349311029771302E-5</c:v>
                </c:pt>
                <c:pt idx="64472">
                  <c:v>3.1348976335721097E-5</c:v>
                </c:pt>
                <c:pt idx="64473">
                  <c:v>3.1348528864327798E-5</c:v>
                </c:pt>
                <c:pt idx="64474">
                  <c:v>3.1348165066447102E-5</c:v>
                </c:pt>
                <c:pt idx="64475">
                  <c:v>3.1347768526757102E-5</c:v>
                </c:pt>
                <c:pt idx="64476">
                  <c:v>3.1347390176961198E-5</c:v>
                </c:pt>
                <c:pt idx="64477">
                  <c:v>3.1347037293016897E-5</c:v>
                </c:pt>
                <c:pt idx="64478">
                  <c:v>3.1346578907687197E-5</c:v>
                </c:pt>
                <c:pt idx="64479">
                  <c:v>3.13462005578913E-5</c:v>
                </c:pt>
                <c:pt idx="64480">
                  <c:v>3.1345916795544299E-5</c:v>
                </c:pt>
                <c:pt idx="64481">
                  <c:v>3.1345454772235799E-5</c:v>
                </c:pt>
                <c:pt idx="64482">
                  <c:v>3.1345098250312697E-5</c:v>
                </c:pt>
                <c:pt idx="64483">
                  <c:v>3.1344621675089002E-5</c:v>
                </c:pt>
                <c:pt idx="64484">
                  <c:v>3.13443306367844E-5</c:v>
                </c:pt>
                <c:pt idx="64485">
                  <c:v>3.1343864975497099E-5</c:v>
                </c:pt>
                <c:pt idx="64486">
                  <c:v>3.1343617592938197E-5</c:v>
                </c:pt>
                <c:pt idx="64487">
                  <c:v>3.1343097361968803E-5</c:v>
                </c:pt>
                <c:pt idx="64488">
                  <c:v>3.1342719012172899E-5</c:v>
                </c:pt>
                <c:pt idx="64489">
                  <c:v>3.13423843181226E-5</c:v>
                </c:pt>
                <c:pt idx="64490">
                  <c:v>3.1342053262051202E-5</c:v>
                </c:pt>
                <c:pt idx="64491">
                  <c:v>3.1341551220975803E-5</c:v>
                </c:pt>
                <c:pt idx="64492">
                  <c:v>3.13411219394766E-5</c:v>
                </c:pt>
                <c:pt idx="64493">
                  <c:v>3.1340849091066102E-5</c:v>
                </c:pt>
                <c:pt idx="64494">
                  <c:v>3.1340412533609203E-5</c:v>
                </c:pt>
                <c:pt idx="64495">
                  <c:v>3.13400341838133E-5</c:v>
                </c:pt>
                <c:pt idx="64496">
                  <c:v>3.1339674023911398E-5</c:v>
                </c:pt>
                <c:pt idx="64497">
                  <c:v>3.13392483803909E-5</c:v>
                </c:pt>
                <c:pt idx="64498">
                  <c:v>3.1338862754637403E-5</c:v>
                </c:pt>
                <c:pt idx="64499">
                  <c:v>3.1338535336544703E-5</c:v>
                </c:pt>
                <c:pt idx="64500">
                  <c:v>3.13381642627064E-5</c:v>
                </c:pt>
                <c:pt idx="64501">
                  <c:v>3.1337745895143598E-5</c:v>
                </c:pt>
                <c:pt idx="64502">
                  <c:v>3.1337294785771499E-5</c:v>
                </c:pt>
                <c:pt idx="64503">
                  <c:v>3.1337025575339801E-5</c:v>
                </c:pt>
                <c:pt idx="64504">
                  <c:v>3.1336592655861703E-5</c:v>
                </c:pt>
                <c:pt idx="64505">
                  <c:v>3.1336196116171798E-5</c:v>
                </c:pt>
                <c:pt idx="64506">
                  <c:v>3.1335785024566603E-5</c:v>
                </c:pt>
                <c:pt idx="64507">
                  <c:v>3.1335341191152097E-5</c:v>
                </c:pt>
                <c:pt idx="64508">
                  <c:v>3.13350137730595E-5</c:v>
                </c:pt>
                <c:pt idx="64509">
                  <c:v>3.1334569939645E-5</c:v>
                </c:pt>
                <c:pt idx="64510">
                  <c:v>3.1334264349425198E-5</c:v>
                </c:pt>
                <c:pt idx="64511">
                  <c:v>3.1333856895798797E-5</c:v>
                </c:pt>
                <c:pt idx="64512">
                  <c:v>3.1333514925790903E-5</c:v>
                </c:pt>
                <c:pt idx="64513">
                  <c:v>3.13331402139738E-5</c:v>
                </c:pt>
                <c:pt idx="64514">
                  <c:v>3.1332714570453397E-5</c:v>
                </c:pt>
                <c:pt idx="64515">
                  <c:v>3.1332285288954099E-5</c:v>
                </c:pt>
                <c:pt idx="64516">
                  <c:v>3.1331903301179402E-5</c:v>
                </c:pt>
                <c:pt idx="64517">
                  <c:v>3.1331594072980799E-5</c:v>
                </c:pt>
                <c:pt idx="64518">
                  <c:v>3.1331179343396798E-5</c:v>
                </c:pt>
                <c:pt idx="64519">
                  <c:v>3.1330800993600901E-5</c:v>
                </c:pt>
                <c:pt idx="64520">
                  <c:v>3.1330404453910901E-5</c:v>
                </c:pt>
                <c:pt idx="64521">
                  <c:v>3.1329989724326899E-5</c:v>
                </c:pt>
                <c:pt idx="64522">
                  <c:v>3.1329676858149503E-5</c:v>
                </c:pt>
                <c:pt idx="64523">
                  <c:v>3.1329247576650198E-5</c:v>
                </c:pt>
                <c:pt idx="64524">
                  <c:v>3.1328843761002597E-5</c:v>
                </c:pt>
                <c:pt idx="64525">
                  <c:v>3.1328414479503401E-5</c:v>
                </c:pt>
                <c:pt idx="64526">
                  <c:v>3.1328054319601499E-5</c:v>
                </c:pt>
                <c:pt idx="64527">
                  <c:v>3.13276032102294E-5</c:v>
                </c:pt>
                <c:pt idx="64528">
                  <c:v>3.1327217584475902E-5</c:v>
                </c:pt>
                <c:pt idx="64529">
                  <c:v>3.1326926546171301E-5</c:v>
                </c:pt>
                <c:pt idx="64530">
                  <c:v>3.1326486350735602E-5</c:v>
                </c:pt>
                <c:pt idx="64531">
                  <c:v>3.1326137104770203E-5</c:v>
                </c:pt>
                <c:pt idx="64532">
                  <c:v>3.13256168738007E-5</c:v>
                </c:pt>
                <c:pt idx="64533">
                  <c:v>3.1325307645602098E-5</c:v>
                </c:pt>
                <c:pt idx="64534">
                  <c:v>3.13248674501665E-5</c:v>
                </c:pt>
                <c:pt idx="64535">
                  <c:v>3.1324576411861899E-5</c:v>
                </c:pt>
                <c:pt idx="64536">
                  <c:v>3.1324187148129601E-5</c:v>
                </c:pt>
                <c:pt idx="64537">
                  <c:v>3.1323757866630297E-5</c:v>
                </c:pt>
                <c:pt idx="64538">
                  <c:v>3.1323364964919199E-5</c:v>
                </c:pt>
                <c:pt idx="64539">
                  <c:v>3.1322993891080801E-5</c:v>
                </c:pt>
                <c:pt idx="64540">
                  <c:v>3.13225282297935E-5</c:v>
                </c:pt>
                <c:pt idx="64541">
                  <c:v>3.1322120776167099E-5</c:v>
                </c:pt>
                <c:pt idx="64542">
                  <c:v>3.1321811547968503E-5</c:v>
                </c:pt>
                <c:pt idx="64543">
                  <c:v>3.1321393180405701E-5</c:v>
                </c:pt>
                <c:pt idx="64544">
                  <c:v>3.13209857267793E-5</c:v>
                </c:pt>
                <c:pt idx="64545">
                  <c:v>3.1320494599640403E-5</c:v>
                </c:pt>
                <c:pt idx="64546">
                  <c:v>3.1320134439738501E-5</c:v>
                </c:pt>
                <c:pt idx="64547">
                  <c:v>3.1319817935582203E-5</c:v>
                </c:pt>
                <c:pt idx="64548">
                  <c:v>3.1319406843977002E-5</c:v>
                </c:pt>
                <c:pt idx="64549">
                  <c:v>3.1318952096626203E-5</c:v>
                </c:pt>
                <c:pt idx="64550">
                  <c:v>3.13185373670421E-5</c:v>
                </c:pt>
                <c:pt idx="64551">
                  <c:v>3.1318235414801199E-5</c:v>
                </c:pt>
                <c:pt idx="64552">
                  <c:v>3.1317802495323101E-5</c:v>
                </c:pt>
                <c:pt idx="64553">
                  <c:v>3.1317362299887497E-5</c:v>
                </c:pt>
                <c:pt idx="64554">
                  <c:v>3.13171549350955E-5</c:v>
                </c:pt>
                <c:pt idx="64555">
                  <c:v>3.1316609238274402E-5</c:v>
                </c:pt>
                <c:pt idx="64556">
                  <c:v>3.1316216336563202E-5</c:v>
                </c:pt>
                <c:pt idx="64557">
                  <c:v>3.1315885280491798E-5</c:v>
                </c:pt>
                <c:pt idx="64558">
                  <c:v>3.1315492378780598E-5</c:v>
                </c:pt>
                <c:pt idx="64559">
                  <c:v>3.1315095839090598E-5</c:v>
                </c:pt>
                <c:pt idx="64560">
                  <c:v>3.13146483676974E-5</c:v>
                </c:pt>
                <c:pt idx="64561">
                  <c:v>3.1314288207795498E-5</c:v>
                </c:pt>
                <c:pt idx="64562">
                  <c:v>3.13138589262962E-5</c:v>
                </c:pt>
                <c:pt idx="64563">
                  <c:v>3.1313629733631401E-5</c:v>
                </c:pt>
                <c:pt idx="64564">
                  <c:v>3.13131677103229E-5</c:v>
                </c:pt>
                <c:pt idx="64565">
                  <c:v>3.1312698411056799E-5</c:v>
                </c:pt>
                <c:pt idx="64566">
                  <c:v>3.1312232749769498E-5</c:v>
                </c:pt>
                <c:pt idx="64567">
                  <c:v>3.1311923521570902E-5</c:v>
                </c:pt>
                <c:pt idx="64568">
                  <c:v>3.1311472412198802E-5</c:v>
                </c:pt>
                <c:pt idx="64569">
                  <c:v>3.1311148632084903E-5</c:v>
                </c:pt>
                <c:pt idx="64570">
                  <c:v>3.1310701160691699E-5</c:v>
                </c:pt>
                <c:pt idx="64571">
                  <c:v>3.1310377380577902E-5</c:v>
                </c:pt>
                <c:pt idx="64572">
                  <c:v>3.1309962650993798E-5</c:v>
                </c:pt>
                <c:pt idx="64573">
                  <c:v>3.1309555197367397E-5</c:v>
                </c:pt>
                <c:pt idx="64574">
                  <c:v>3.1309093174058903E-5</c:v>
                </c:pt>
                <c:pt idx="64575">
                  <c:v>3.1308689358411397E-5</c:v>
                </c:pt>
                <c:pt idx="64576">
                  <c:v>3.1308343750424697E-5</c:v>
                </c:pt>
                <c:pt idx="64577">
                  <c:v>3.1307939934777103E-5</c:v>
                </c:pt>
                <c:pt idx="64578">
                  <c:v>3.1307565222959999E-5</c:v>
                </c:pt>
                <c:pt idx="64579">
                  <c:v>3.1307125027524301E-5</c:v>
                </c:pt>
                <c:pt idx="64580">
                  <c:v>3.1306713935919099E-5</c:v>
                </c:pt>
                <c:pt idx="64581">
                  <c:v>3.1306310120271498E-5</c:v>
                </c:pt>
                <c:pt idx="64582">
                  <c:v>3.1305997254094102E-5</c:v>
                </c:pt>
                <c:pt idx="64583">
                  <c:v>3.1305524316849201E-5</c:v>
                </c:pt>
                <c:pt idx="64584">
                  <c:v>3.1305313314078403E-5</c:v>
                </c:pt>
                <c:pt idx="64585">
                  <c:v>3.1304778531193699E-5</c:v>
                </c:pt>
                <c:pt idx="64586">
                  <c:v>3.1304385629482601E-5</c:v>
                </c:pt>
                <c:pt idx="64587">
                  <c:v>3.1304029107559499E-5</c:v>
                </c:pt>
                <c:pt idx="64588">
                  <c:v>3.1303625291911899E-5</c:v>
                </c:pt>
                <c:pt idx="64589">
                  <c:v>3.1303232390200699E-5</c:v>
                </c:pt>
                <c:pt idx="64590">
                  <c:v>3.1302861316362403E-5</c:v>
                </c:pt>
                <c:pt idx="64591">
                  <c:v>3.1302351999329403E-5</c:v>
                </c:pt>
                <c:pt idx="64592">
                  <c:v>3.1301897251978503E-5</c:v>
                </c:pt>
                <c:pt idx="64593">
                  <c:v>3.1301548006013002E-5</c:v>
                </c:pt>
                <c:pt idx="64594">
                  <c:v>3.1301144190365401E-5</c:v>
                </c:pt>
                <c:pt idx="64595">
                  <c:v>3.1300791306421201E-5</c:v>
                </c:pt>
                <c:pt idx="64596">
                  <c:v>3.1300365662900697E-5</c:v>
                </c:pt>
                <c:pt idx="64597">
                  <c:v>3.1300020054914098E-5</c:v>
                </c:pt>
                <c:pt idx="64598">
                  <c:v>3.1299572583520799E-5</c:v>
                </c:pt>
                <c:pt idx="64599">
                  <c:v>3.12991323880851E-5</c:v>
                </c:pt>
                <c:pt idx="64600">
                  <c:v>3.1298706744564697E-5</c:v>
                </c:pt>
                <c:pt idx="64601">
                  <c:v>3.1298350222641602E-5</c:v>
                </c:pt>
                <c:pt idx="64602">
                  <c:v>3.1297950044972802E-5</c:v>
                </c:pt>
                <c:pt idx="64603">
                  <c:v>3.1297502573579502E-5</c:v>
                </c:pt>
                <c:pt idx="64604">
                  <c:v>3.1297200621338602E-5</c:v>
                </c:pt>
                <c:pt idx="64605">
                  <c:v>3.1296705856220797E-5</c:v>
                </c:pt>
                <c:pt idx="64606">
                  <c:v>3.1296320230467198E-5</c:v>
                </c:pt>
                <c:pt idx="64607">
                  <c:v>3.1295978260459399E-5</c:v>
                </c:pt>
                <c:pt idx="64608">
                  <c:v>3.12955417030025E-5</c:v>
                </c:pt>
                <c:pt idx="64609">
                  <c:v>3.1295163353206603E-5</c:v>
                </c:pt>
                <c:pt idx="64610">
                  <c:v>3.1294781365431798E-5</c:v>
                </c:pt>
                <c:pt idx="64611">
                  <c:v>3.1294290238292901E-5</c:v>
                </c:pt>
                <c:pt idx="64612">
                  <c:v>3.1293977372115498E-5</c:v>
                </c:pt>
                <c:pt idx="64613">
                  <c:v>3.1293555366573903E-5</c:v>
                </c:pt>
                <c:pt idx="64614">
                  <c:v>3.1293278880184503E-5</c:v>
                </c:pt>
                <c:pt idx="64615">
                  <c:v>3.1292813218897202E-5</c:v>
                </c:pt>
                <c:pt idx="64616">
                  <c:v>3.1292369385482703E-5</c:v>
                </c:pt>
                <c:pt idx="64617">
                  <c:v>3.1291925552068299E-5</c:v>
                </c:pt>
                <c:pt idx="64618">
                  <c:v>3.1291507184505503E-5</c:v>
                </c:pt>
                <c:pt idx="64619">
                  <c:v>3.1291107006836703E-5</c:v>
                </c:pt>
                <c:pt idx="64620">
                  <c:v>3.1290761398850002E-5</c:v>
                </c:pt>
                <c:pt idx="64621">
                  <c:v>3.1290353945223601E-5</c:v>
                </c:pt>
                <c:pt idx="64622">
                  <c:v>3.1289950129576E-5</c:v>
                </c:pt>
                <c:pt idx="64623">
                  <c:v>3.1289509934140403E-5</c:v>
                </c:pt>
                <c:pt idx="64624">
                  <c:v>3.1289149774238501E-5</c:v>
                </c:pt>
                <c:pt idx="64625">
                  <c:v>3.1288695026887601E-5</c:v>
                </c:pt>
                <c:pt idx="64626">
                  <c:v>3.1288254831451902E-5</c:v>
                </c:pt>
                <c:pt idx="64627">
                  <c:v>3.1287931051338098E-5</c:v>
                </c:pt>
                <c:pt idx="64628">
                  <c:v>3.1287578167393797E-5</c:v>
                </c:pt>
                <c:pt idx="64629">
                  <c:v>3.1287159799831002E-5</c:v>
                </c:pt>
                <c:pt idx="64630">
                  <c:v>3.1286734156310599E-5</c:v>
                </c:pt>
                <c:pt idx="64631">
                  <c:v>3.1286373996408697E-5</c:v>
                </c:pt>
                <c:pt idx="64632">
                  <c:v>3.1285904697142501E-5</c:v>
                </c:pt>
                <c:pt idx="64633">
                  <c:v>3.1285508157452602E-5</c:v>
                </c:pt>
                <c:pt idx="64634">
                  <c:v>3.1285024306271198E-5</c:v>
                </c:pt>
                <c:pt idx="64635">
                  <c:v>3.12846314045601E-5</c:v>
                </c:pt>
                <c:pt idx="64636">
                  <c:v>3.1284307624446201E-5</c:v>
                </c:pt>
                <c:pt idx="64637">
                  <c:v>3.1283871066989397E-5</c:v>
                </c:pt>
                <c:pt idx="64638">
                  <c:v>3.1283569114748402E-5</c:v>
                </c:pt>
                <c:pt idx="64639">
                  <c:v>3.1283088901545798E-5</c:v>
                </c:pt>
                <c:pt idx="64640">
                  <c:v>3.1282717827707502E-5</c:v>
                </c:pt>
                <c:pt idx="64641">
                  <c:v>3.1282164854928797E-5</c:v>
                </c:pt>
                <c:pt idx="64642">
                  <c:v>3.1281797419069301E-5</c:v>
                </c:pt>
                <c:pt idx="64643">
                  <c:v>3.1281535484595197E-5</c:v>
                </c:pt>
                <c:pt idx="64644">
                  <c:v>3.1281088013201898E-5</c:v>
                </c:pt>
                <c:pt idx="64645">
                  <c:v>3.1280593248084201E-5</c:v>
                </c:pt>
                <c:pt idx="64646">
                  <c:v>3.1280171242542599E-5</c:v>
                </c:pt>
                <c:pt idx="64647">
                  <c:v>3.12798474624287E-5</c:v>
                </c:pt>
                <c:pt idx="64648">
                  <c:v>3.1279498216463199E-5</c:v>
                </c:pt>
                <c:pt idx="64649">
                  <c:v>3.12790434691124E-5</c:v>
                </c:pt>
                <c:pt idx="64650">
                  <c:v>3.1278563255909803E-5</c:v>
                </c:pt>
                <c:pt idx="64651">
                  <c:v>3.1278144888347001E-5</c:v>
                </c:pt>
                <c:pt idx="64652">
                  <c:v>3.1277762900572297E-5</c:v>
                </c:pt>
                <c:pt idx="64653">
                  <c:v>3.1277417292585603E-5</c:v>
                </c:pt>
                <c:pt idx="64654">
                  <c:v>3.1276886147679802E-5</c:v>
                </c:pt>
                <c:pt idx="64655">
                  <c:v>3.12765332637355E-5</c:v>
                </c:pt>
                <c:pt idx="64656">
                  <c:v>3.12761403620243E-5</c:v>
                </c:pt>
                <c:pt idx="64657">
                  <c:v>3.1275729270419099E-5</c:v>
                </c:pt>
                <c:pt idx="64658">
                  <c:v>3.1275296350941103E-5</c:v>
                </c:pt>
                <c:pt idx="64659">
                  <c:v>3.1274976208805997E-5</c:v>
                </c:pt>
                <c:pt idx="64660">
                  <c:v>3.1274514185497503E-5</c:v>
                </c:pt>
                <c:pt idx="64661">
                  <c:v>3.12740849039983E-5</c:v>
                </c:pt>
                <c:pt idx="64662">
                  <c:v>3.12736301566474E-5</c:v>
                </c:pt>
                <c:pt idx="64663">
                  <c:v>3.1273331842385199E-5</c:v>
                </c:pt>
                <c:pt idx="64664">
                  <c:v>3.1272869819076698E-5</c:v>
                </c:pt>
                <c:pt idx="64665">
                  <c:v>3.1272433261619901E-5</c:v>
                </c:pt>
                <c:pt idx="64666">
                  <c:v>3.1272098567569601E-5</c:v>
                </c:pt>
                <c:pt idx="64667">
                  <c:v>3.12716292683035E-5</c:v>
                </c:pt>
                <c:pt idx="64668">
                  <c:v>3.1271305488189703E-5</c:v>
                </c:pt>
                <c:pt idx="64669">
                  <c:v>3.1270803447114297E-5</c:v>
                </c:pt>
                <c:pt idx="64670">
                  <c:v>3.1270392355509102E-5</c:v>
                </c:pt>
                <c:pt idx="64671">
                  <c:v>3.1270064937416498E-5</c:v>
                </c:pt>
                <c:pt idx="64672">
                  <c:v>3.12696283799596E-5</c:v>
                </c:pt>
                <c:pt idx="64673">
                  <c:v>3.1269155442714698E-5</c:v>
                </c:pt>
                <c:pt idx="64674">
                  <c:v>3.1268773454939899E-5</c:v>
                </c:pt>
                <c:pt idx="64675">
                  <c:v>3.1268315069610199E-5</c:v>
                </c:pt>
                <c:pt idx="64676">
                  <c:v>3.1267998565454002E-5</c:v>
                </c:pt>
                <c:pt idx="64677">
                  <c:v>3.12674601445906E-5</c:v>
                </c:pt>
                <c:pt idx="64678">
                  <c:v>3.1267070880858201E-5</c:v>
                </c:pt>
                <c:pt idx="64679">
                  <c:v>3.1266758014680797E-5</c:v>
                </c:pt>
                <c:pt idx="64680">
                  <c:v>3.1266357837011997E-5</c:v>
                </c:pt>
                <c:pt idx="64681">
                  <c:v>3.1265841244021397E-5</c:v>
                </c:pt>
                <c:pt idx="64682">
                  <c:v>3.1265568395610899E-5</c:v>
                </c:pt>
                <c:pt idx="64683">
                  <c:v>3.1265131838154102E-5</c:v>
                </c:pt>
                <c:pt idx="64684">
                  <c:v>3.1264647986972698E-5</c:v>
                </c:pt>
                <c:pt idx="64685">
                  <c:v>3.1264346034731702E-5</c:v>
                </c:pt>
                <c:pt idx="64686">
                  <c:v>3.1263851269613897E-5</c:v>
                </c:pt>
                <c:pt idx="64687">
                  <c:v>3.12634692818392E-5</c:v>
                </c:pt>
                <c:pt idx="64688">
                  <c:v>3.12629599648062E-5</c:v>
                </c:pt>
                <c:pt idx="64689">
                  <c:v>3.12625634251162E-5</c:v>
                </c:pt>
                <c:pt idx="64690">
                  <c:v>3.1262163247447502E-5</c:v>
                </c:pt>
                <c:pt idx="64691">
                  <c:v>3.1261730327969397E-5</c:v>
                </c:pt>
                <c:pt idx="64692">
                  <c:v>3.12614138238132E-5</c:v>
                </c:pt>
                <c:pt idx="64693">
                  <c:v>3.1260966352419901E-5</c:v>
                </c:pt>
                <c:pt idx="64694">
                  <c:v>3.1260493415174999E-5</c:v>
                </c:pt>
                <c:pt idx="64695">
                  <c:v>3.1260216928785701E-5</c:v>
                </c:pt>
                <c:pt idx="64696">
                  <c:v>3.1259649404091801E-5</c:v>
                </c:pt>
                <c:pt idx="64697">
                  <c:v>3.12593037961051E-5</c:v>
                </c:pt>
                <c:pt idx="64698">
                  <c:v>3.1258954550139599E-5</c:v>
                </c:pt>
                <c:pt idx="64699">
                  <c:v>3.1258492526831099E-5</c:v>
                </c:pt>
                <c:pt idx="64700">
                  <c:v>3.1258063245331902E-5</c:v>
                </c:pt>
                <c:pt idx="64701">
                  <c:v>3.1257695809472298E-5</c:v>
                </c:pt>
                <c:pt idx="64702">
                  <c:v>3.1257266527973102E-5</c:v>
                </c:pt>
                <c:pt idx="64703">
                  <c:v>3.1256826332537498E-5</c:v>
                </c:pt>
                <c:pt idx="64704">
                  <c:v>3.12565171043388E-5</c:v>
                </c:pt>
                <c:pt idx="64705">
                  <c:v>3.1256073270924403E-5</c:v>
                </c:pt>
                <c:pt idx="64706">
                  <c:v>3.1255553039955002E-5</c:v>
                </c:pt>
                <c:pt idx="64707">
                  <c:v>3.1255178328137797E-5</c:v>
                </c:pt>
                <c:pt idx="64708">
                  <c:v>3.12547963403631E-5</c:v>
                </c:pt>
                <c:pt idx="64709">
                  <c:v>3.1254359782906202E-5</c:v>
                </c:pt>
                <c:pt idx="64710">
                  <c:v>3.1253981433110298E-5</c:v>
                </c:pt>
                <c:pt idx="64711">
                  <c:v>3.1253508495865403E-5</c:v>
                </c:pt>
                <c:pt idx="64712">
                  <c:v>3.1253148335963501E-5</c:v>
                </c:pt>
                <c:pt idx="64713">
                  <c:v>3.1252686312655001E-5</c:v>
                </c:pt>
                <c:pt idx="64714">
                  <c:v>3.12522861349862E-5</c:v>
                </c:pt>
                <c:pt idx="64715">
                  <c:v>3.1251871405402198E-5</c:v>
                </c:pt>
                <c:pt idx="64716">
                  <c:v>3.1251474865712198E-5</c:v>
                </c:pt>
                <c:pt idx="64717">
                  <c:v>3.1251063774106997E-5</c:v>
                </c:pt>
                <c:pt idx="64718">
                  <c:v>3.1250652682501802E-5</c:v>
                </c:pt>
                <c:pt idx="64719">
                  <c:v>3.1250205211108503E-5</c:v>
                </c:pt>
                <c:pt idx="64720">
                  <c:v>3.12497722916305E-5</c:v>
                </c:pt>
                <c:pt idx="64721">
                  <c:v>3.12493211822584E-5</c:v>
                </c:pt>
                <c:pt idx="64722">
                  <c:v>3.1248888262780397E-5</c:v>
                </c:pt>
                <c:pt idx="64723">
                  <c:v>3.1248575396603E-5</c:v>
                </c:pt>
                <c:pt idx="64724">
                  <c:v>3.1248182494891801E-5</c:v>
                </c:pt>
                <c:pt idx="64725">
                  <c:v>3.1247654987964799E-5</c:v>
                </c:pt>
                <c:pt idx="64726">
                  <c:v>3.1247273000190001E-5</c:v>
                </c:pt>
                <c:pt idx="64727">
                  <c:v>3.1246858270605999E-5</c:v>
                </c:pt>
                <c:pt idx="64728">
                  <c:v>3.1246476282831302E-5</c:v>
                </c:pt>
                <c:pt idx="64729">
                  <c:v>3.12460069835652E-5</c:v>
                </c:pt>
                <c:pt idx="64730">
                  <c:v>3.1245635909726803E-5</c:v>
                </c:pt>
                <c:pt idx="64731">
                  <c:v>3.12451484205667E-5</c:v>
                </c:pt>
                <c:pt idx="64732">
                  <c:v>3.1244806450558799E-5</c:v>
                </c:pt>
                <c:pt idx="64733">
                  <c:v>3.1244369893102002E-5</c:v>
                </c:pt>
                <c:pt idx="64734">
                  <c:v>3.1243955163518001E-5</c:v>
                </c:pt>
                <c:pt idx="64735">
                  <c:v>3.1243540433933999E-5</c:v>
                </c:pt>
                <c:pt idx="64736">
                  <c:v>3.1243118428392302E-5</c:v>
                </c:pt>
                <c:pt idx="64737">
                  <c:v>3.1242634577210999E-5</c:v>
                </c:pt>
                <c:pt idx="64738">
                  <c:v>3.1242227123584598E-5</c:v>
                </c:pt>
                <c:pt idx="64739">
                  <c:v>3.1241816031979397E-5</c:v>
                </c:pt>
                <c:pt idx="64740">
                  <c:v>3.1241434044204598E-5</c:v>
                </c:pt>
                <c:pt idx="64741">
                  <c:v>3.1240975658874999E-5</c:v>
                </c:pt>
                <c:pt idx="64742">
                  <c:v>3.1240579119184999E-5</c:v>
                </c:pt>
                <c:pt idx="64743">
                  <c:v>3.1240124371834099E-5</c:v>
                </c:pt>
                <c:pt idx="64744">
                  <c:v>3.1239658710546798E-5</c:v>
                </c:pt>
                <c:pt idx="64745">
                  <c:v>3.1239298550644903E-5</c:v>
                </c:pt>
                <c:pt idx="64746">
                  <c:v>3.1238843803294003E-5</c:v>
                </c:pt>
                <c:pt idx="64747">
                  <c:v>3.1238498195307302E-5</c:v>
                </c:pt>
                <c:pt idx="64748">
                  <c:v>3.1238098017638502E-5</c:v>
                </c:pt>
                <c:pt idx="64749">
                  <c:v>3.1237672374118099E-5</c:v>
                </c:pt>
                <c:pt idx="64750">
                  <c:v>3.1237257644534097E-5</c:v>
                </c:pt>
                <c:pt idx="64751">
                  <c:v>3.1236806535161998E-5</c:v>
                </c:pt>
                <c:pt idx="64752">
                  <c:v>3.1236500944942202E-5</c:v>
                </c:pt>
                <c:pt idx="64753">
                  <c:v>3.1236060749506598E-5</c:v>
                </c:pt>
                <c:pt idx="64754">
                  <c:v>3.1235584174282801E-5</c:v>
                </c:pt>
                <c:pt idx="64755">
                  <c:v>3.1235107599059099E-5</c:v>
                </c:pt>
                <c:pt idx="64756">
                  <c:v>3.1234809284796898E-5</c:v>
                </c:pt>
                <c:pt idx="64757">
                  <c:v>3.1234303605742698E-5</c:v>
                </c:pt>
                <c:pt idx="64758">
                  <c:v>3.1233885238179903E-5</c:v>
                </c:pt>
                <c:pt idx="64759">
                  <c:v>3.12334486807231E-5</c:v>
                </c:pt>
                <c:pt idx="64760">
                  <c:v>3.1233019399223802E-5</c:v>
                </c:pt>
                <c:pt idx="64761">
                  <c:v>3.1232659239322001E-5</c:v>
                </c:pt>
                <c:pt idx="64762">
                  <c:v>3.1232157198246602E-5</c:v>
                </c:pt>
                <c:pt idx="64763">
                  <c:v>3.1231760658556602E-5</c:v>
                </c:pt>
                <c:pt idx="64764">
                  <c:v>3.1231382308760699E-5</c:v>
                </c:pt>
                <c:pt idx="64765">
                  <c:v>3.1230800232151503E-5</c:v>
                </c:pt>
                <c:pt idx="64766">
                  <c:v>3.1230483727995299E-5</c:v>
                </c:pt>
                <c:pt idx="64767">
                  <c:v>3.1230054446496103E-5</c:v>
                </c:pt>
                <c:pt idx="64768">
                  <c:v>3.1229566957335899E-5</c:v>
                </c:pt>
                <c:pt idx="64769">
                  <c:v>3.1229217711370398E-5</c:v>
                </c:pt>
                <c:pt idx="64770">
                  <c:v>3.1228752050083097E-5</c:v>
                </c:pt>
                <c:pt idx="64771">
                  <c:v>3.1228344596456702E-5</c:v>
                </c:pt>
                <c:pt idx="64772">
                  <c:v>3.12279153149575E-5</c:v>
                </c:pt>
                <c:pt idx="64773">
                  <c:v>3.1227562431013198E-5</c:v>
                </c:pt>
                <c:pt idx="64774">
                  <c:v>3.1227107683662298E-5</c:v>
                </c:pt>
                <c:pt idx="64775">
                  <c:v>3.1226707505993498E-5</c:v>
                </c:pt>
                <c:pt idx="64776">
                  <c:v>3.1226227292791002E-5</c:v>
                </c:pt>
                <c:pt idx="64777">
                  <c:v>3.1225878046825501E-5</c:v>
                </c:pt>
                <c:pt idx="64778">
                  <c:v>3.1225277780322399E-5</c:v>
                </c:pt>
                <c:pt idx="64779">
                  <c:v>3.1224877602653598E-5</c:v>
                </c:pt>
                <c:pt idx="64780">
                  <c:v>3.1224473787005998E-5</c:v>
                </c:pt>
                <c:pt idx="64781">
                  <c:v>3.1224088161252398E-5</c:v>
                </c:pt>
                <c:pt idx="64782">
                  <c:v>3.1223698897520101E-5</c:v>
                </c:pt>
                <c:pt idx="64783">
                  <c:v>3.12232987198513E-5</c:v>
                </c:pt>
                <c:pt idx="64784">
                  <c:v>3.1222876714309698E-5</c:v>
                </c:pt>
                <c:pt idx="64785">
                  <c:v>3.1222440156852799E-5</c:v>
                </c:pt>
                <c:pt idx="64786">
                  <c:v>3.12219308398198E-5</c:v>
                </c:pt>
                <c:pt idx="64787">
                  <c:v>3.1221588869812001E-5</c:v>
                </c:pt>
                <c:pt idx="64788">
                  <c:v>3.1221145036397502E-5</c:v>
                </c:pt>
                <c:pt idx="64789">
                  <c:v>3.1220799428410801E-5</c:v>
                </c:pt>
                <c:pt idx="64790">
                  <c:v>3.1220315577229498E-5</c:v>
                </c:pt>
                <c:pt idx="64791">
                  <c:v>3.1219784432323602E-5</c:v>
                </c:pt>
                <c:pt idx="64792">
                  <c:v>3.1219449738273397E-5</c:v>
                </c:pt>
                <c:pt idx="64793">
                  <c:v>3.1219002266880098E-5</c:v>
                </c:pt>
                <c:pt idx="64794">
                  <c:v>3.12186166411266E-5</c:v>
                </c:pt>
                <c:pt idx="64795">
                  <c:v>3.1218241929309402E-5</c:v>
                </c:pt>
                <c:pt idx="64796">
                  <c:v>3.1217798095894998E-5</c:v>
                </c:pt>
                <c:pt idx="64797">
                  <c:v>3.1217325158650103E-5</c:v>
                </c:pt>
                <c:pt idx="64798">
                  <c:v>3.1216910429066101E-5</c:v>
                </c:pt>
                <c:pt idx="64799">
                  <c:v>3.1216517527354901E-5</c:v>
                </c:pt>
                <c:pt idx="64800">
                  <c:v>3.121604459011E-5</c:v>
                </c:pt>
                <c:pt idx="64801">
                  <c:v>3.121564805042E-5</c:v>
                </c:pt>
                <c:pt idx="64802">
                  <c:v>3.1215204217005501E-5</c:v>
                </c:pt>
                <c:pt idx="64803">
                  <c:v>3.1214822229230797E-5</c:v>
                </c:pt>
                <c:pt idx="64804">
                  <c:v>3.1214392947731499E-5</c:v>
                </c:pt>
                <c:pt idx="64805">
                  <c:v>3.1213894544635002E-5</c:v>
                </c:pt>
                <c:pt idx="64806">
                  <c:v>3.1213432521326501E-5</c:v>
                </c:pt>
                <c:pt idx="64807">
                  <c:v>3.1213065085466897E-5</c:v>
                </c:pt>
                <c:pt idx="64808">
                  <c:v>3.1212668545776998E-5</c:v>
                </c:pt>
                <c:pt idx="64809">
                  <c:v>3.1212239264277701E-5</c:v>
                </c:pt>
                <c:pt idx="64810">
                  <c:v>3.1211769965011599E-5</c:v>
                </c:pt>
                <c:pt idx="64811">
                  <c:v>3.1211409805109697E-5</c:v>
                </c:pt>
                <c:pt idx="64812">
                  <c:v>3.1210984161589301E-5</c:v>
                </c:pt>
                <c:pt idx="64813">
                  <c:v>3.1210500310407897E-5</c:v>
                </c:pt>
                <c:pt idx="64814">
                  <c:v>3.1210111046675599E-5</c:v>
                </c:pt>
                <c:pt idx="64815">
                  <c:v>3.12097181449644E-5</c:v>
                </c:pt>
                <c:pt idx="64816">
                  <c:v>3.1209288863465197E-5</c:v>
                </c:pt>
                <c:pt idx="64817">
                  <c:v>3.1208721338771297E-5</c:v>
                </c:pt>
                <c:pt idx="64818">
                  <c:v>3.1208313885144903E-5</c:v>
                </c:pt>
                <c:pt idx="64819">
                  <c:v>3.1207935535348898E-5</c:v>
                </c:pt>
                <c:pt idx="64820">
                  <c:v>3.1207517167786102E-5</c:v>
                </c:pt>
                <c:pt idx="64821">
                  <c:v>3.12070369545836E-5</c:v>
                </c:pt>
                <c:pt idx="64822">
                  <c:v>3.12065785692539E-5</c:v>
                </c:pt>
                <c:pt idx="64823">
                  <c:v>3.12061820295639E-5</c:v>
                </c:pt>
                <c:pt idx="64824">
                  <c:v>3.1205770937958698E-5</c:v>
                </c:pt>
                <c:pt idx="64825">
                  <c:v>3.1205356208374697E-5</c:v>
                </c:pt>
                <c:pt idx="64826">
                  <c:v>3.1204883271129802E-5</c:v>
                </c:pt>
                <c:pt idx="64827">
                  <c:v>3.1204432161757702E-5</c:v>
                </c:pt>
                <c:pt idx="64828">
                  <c:v>3.1204061087919399E-5</c:v>
                </c:pt>
                <c:pt idx="64829">
                  <c:v>3.12035517708864E-5</c:v>
                </c:pt>
                <c:pt idx="64830">
                  <c:v>3.1203191610984497E-5</c:v>
                </c:pt>
                <c:pt idx="64831">
                  <c:v>3.1202733225654797E-5</c:v>
                </c:pt>
                <c:pt idx="64832">
                  <c:v>3.1202278478303897E-5</c:v>
                </c:pt>
                <c:pt idx="64833">
                  <c:v>3.1201776437228498E-5</c:v>
                </c:pt>
                <c:pt idx="64834">
                  <c:v>3.12014381051995E-5</c:v>
                </c:pt>
                <c:pt idx="64835">
                  <c:v>3.1200888770399602E-5</c:v>
                </c:pt>
                <c:pt idx="64836">
                  <c:v>3.1200521334540099E-5</c:v>
                </c:pt>
                <c:pt idx="64837">
                  <c:v>3.12000775011256E-5</c:v>
                </c:pt>
                <c:pt idx="64838">
                  <c:v>3.1199706427287297E-5</c:v>
                </c:pt>
                <c:pt idx="64839">
                  <c:v>3.11993826471735E-5</c:v>
                </c:pt>
                <c:pt idx="64840">
                  <c:v>3.1198822398437201E-5</c:v>
                </c:pt>
                <c:pt idx="64841">
                  <c:v>3.1198396754916798E-5</c:v>
                </c:pt>
                <c:pt idx="64842">
                  <c:v>3.1197982025332701E-5</c:v>
                </c:pt>
                <c:pt idx="64843">
                  <c:v>3.1197585485642803E-5</c:v>
                </c:pt>
                <c:pt idx="64844">
                  <c:v>3.1197159842122299E-5</c:v>
                </c:pt>
                <c:pt idx="64845">
                  <c:v>3.1196646887110499E-5</c:v>
                </c:pt>
                <c:pt idx="64846">
                  <c:v>3.1196275813272203E-5</c:v>
                </c:pt>
                <c:pt idx="64847">
                  <c:v>3.1195861083688201E-5</c:v>
                </c:pt>
                <c:pt idx="64848">
                  <c:v>3.1195362680591602E-5</c:v>
                </c:pt>
                <c:pt idx="64849">
                  <c:v>3.1194918847177198E-5</c:v>
                </c:pt>
                <c:pt idx="64850">
                  <c:v>3.1194555049296502E-5</c:v>
                </c:pt>
                <c:pt idx="64851">
                  <c:v>3.1194111215882003E-5</c:v>
                </c:pt>
                <c:pt idx="64852">
                  <c:v>3.1193689210340401E-5</c:v>
                </c:pt>
                <c:pt idx="64853">
                  <c:v>3.1193263566819897E-5</c:v>
                </c:pt>
                <c:pt idx="64854">
                  <c:v>3.1192841561278301E-5</c:v>
                </c:pt>
                <c:pt idx="64855">
                  <c:v>3.1192423193715499E-5</c:v>
                </c:pt>
                <c:pt idx="64856">
                  <c:v>3.1191899324767298E-5</c:v>
                </c:pt>
                <c:pt idx="64857">
                  <c:v>3.1191495509119698E-5</c:v>
                </c:pt>
                <c:pt idx="64858">
                  <c:v>3.1190938898362199E-5</c:v>
                </c:pt>
                <c:pt idx="64859">
                  <c:v>3.1190607842290801E-5</c:v>
                </c:pt>
                <c:pt idx="64860">
                  <c:v>3.11902622343041E-5</c:v>
                </c:pt>
                <c:pt idx="64861">
                  <c:v>3.1189825676847202E-5</c:v>
                </c:pt>
                <c:pt idx="64862">
                  <c:v>3.11892945319414E-5</c:v>
                </c:pt>
                <c:pt idx="64863">
                  <c:v>3.1188843422569301E-5</c:v>
                </c:pt>
                <c:pt idx="64864">
                  <c:v>3.1188483262667399E-5</c:v>
                </c:pt>
                <c:pt idx="64865">
                  <c:v>3.1187977583613199E-5</c:v>
                </c:pt>
                <c:pt idx="64866">
                  <c:v>3.11874682665802E-5</c:v>
                </c:pt>
                <c:pt idx="64867">
                  <c:v>3.1187108106678298E-5</c:v>
                </c:pt>
                <c:pt idx="64868">
                  <c:v>3.1186711566988399E-5</c:v>
                </c:pt>
                <c:pt idx="64869">
                  <c:v>3.1186227715807002E-5</c:v>
                </c:pt>
                <c:pt idx="64870">
                  <c:v>3.1185853003989898E-5</c:v>
                </c:pt>
                <c:pt idx="64871">
                  <c:v>3.1185401894617799E-5</c:v>
                </c:pt>
                <c:pt idx="64872">
                  <c:v>3.1184914405457703E-5</c:v>
                </c:pt>
                <c:pt idx="64873">
                  <c:v>3.1184452382149202E-5</c:v>
                </c:pt>
                <c:pt idx="64874">
                  <c:v>3.1184070394374403E-5</c:v>
                </c:pt>
                <c:pt idx="64875">
                  <c:v>3.1183622922981199E-5</c:v>
                </c:pt>
                <c:pt idx="64876">
                  <c:v>3.1183219107333598E-5</c:v>
                </c:pt>
                <c:pt idx="64877">
                  <c:v>3.11827279801946E-5</c:v>
                </c:pt>
                <c:pt idx="64878">
                  <c:v>3.1182327802525799E-5</c:v>
                </c:pt>
                <c:pt idx="64879">
                  <c:v>3.1181931262835901E-5</c:v>
                </c:pt>
                <c:pt idx="64880">
                  <c:v>3.1181330996332697E-5</c:v>
                </c:pt>
                <c:pt idx="64881">
                  <c:v>3.1181036320049302E-5</c:v>
                </c:pt>
                <c:pt idx="64882">
                  <c:v>3.1180570658762001E-5</c:v>
                </c:pt>
                <c:pt idx="64883">
                  <c:v>3.11801668431144E-5</c:v>
                </c:pt>
                <c:pt idx="64884">
                  <c:v>3.1179675715975497E-5</c:v>
                </c:pt>
                <c:pt idx="64885">
                  <c:v>3.1179319194052402E-5</c:v>
                </c:pt>
                <c:pt idx="64886">
                  <c:v>3.1178788049146499E-5</c:v>
                </c:pt>
                <c:pt idx="64887">
                  <c:v>3.1178395147435401E-5</c:v>
                </c:pt>
                <c:pt idx="64888">
                  <c:v>3.1177900382317603E-5</c:v>
                </c:pt>
                <c:pt idx="64889">
                  <c:v>3.1177558412309702E-5</c:v>
                </c:pt>
                <c:pt idx="64890">
                  <c:v>3.1177012715488699E-5</c:v>
                </c:pt>
                <c:pt idx="64891">
                  <c:v>3.1176605261862298E-5</c:v>
                </c:pt>
                <c:pt idx="64892">
                  <c:v>3.1176270567811998E-5</c:v>
                </c:pt>
                <c:pt idx="64893">
                  <c:v>3.1175673939287703E-5</c:v>
                </c:pt>
                <c:pt idx="64894">
                  <c:v>3.1175342883216197E-5</c:v>
                </c:pt>
                <c:pt idx="64895">
                  <c:v>3.1174778996501098E-5</c:v>
                </c:pt>
                <c:pt idx="64896">
                  <c:v>3.1174407922662801E-5</c:v>
                </c:pt>
                <c:pt idx="64897">
                  <c:v>3.1173920433502597E-5</c:v>
                </c:pt>
                <c:pt idx="64898">
                  <c:v>3.1173647585092099E-5</c:v>
                </c:pt>
                <c:pt idx="64899">
                  <c:v>3.1173069146461798E-5</c:v>
                </c:pt>
                <c:pt idx="64900">
                  <c:v>3.1172698072623502E-5</c:v>
                </c:pt>
                <c:pt idx="64901">
                  <c:v>3.1172210583463298E-5</c:v>
                </c:pt>
                <c:pt idx="64902">
                  <c:v>3.1171723094303202E-5</c:v>
                </c:pt>
                <c:pt idx="64903">
                  <c:v>3.1171352020464797E-5</c:v>
                </c:pt>
                <c:pt idx="64904">
                  <c:v>3.1170908187050399E-5</c:v>
                </c:pt>
                <c:pt idx="64905">
                  <c:v>3.1170478905551102E-5</c:v>
                </c:pt>
                <c:pt idx="64906">
                  <c:v>3.1170038710115498E-5</c:v>
                </c:pt>
                <c:pt idx="64907">
                  <c:v>3.1169507565209601E-5</c:v>
                </c:pt>
                <c:pt idx="64908">
                  <c:v>3.1169158319244202E-5</c:v>
                </c:pt>
                <c:pt idx="64909">
                  <c:v>3.1168681744020398E-5</c:v>
                </c:pt>
                <c:pt idx="64910">
                  <c:v>3.1168256100500003E-5</c:v>
                </c:pt>
                <c:pt idx="64911">
                  <c:v>3.1167855922831202E-5</c:v>
                </c:pt>
                <c:pt idx="64912">
                  <c:v>3.11673175019678E-5</c:v>
                </c:pt>
                <c:pt idx="64913">
                  <c:v>3.11669282382354E-5</c:v>
                </c:pt>
                <c:pt idx="64914">
                  <c:v>3.1166560802375898E-5</c:v>
                </c:pt>
                <c:pt idx="64915">
                  <c:v>3.1166036933427697E-5</c:v>
                </c:pt>
                <c:pt idx="64916">
                  <c:v>3.1165585824055597E-5</c:v>
                </c:pt>
                <c:pt idx="64917">
                  <c:v>3.1165185646386797E-5</c:v>
                </c:pt>
                <c:pt idx="64918">
                  <c:v>3.1164723623078303E-5</c:v>
                </c:pt>
                <c:pt idx="64919">
                  <c:v>3.1164174288278398E-5</c:v>
                </c:pt>
                <c:pt idx="64920">
                  <c:v>3.1163799576461302E-5</c:v>
                </c:pt>
                <c:pt idx="64921">
                  <c:v>3.1163446692517E-5</c:v>
                </c:pt>
                <c:pt idx="64922">
                  <c:v>3.1162846426013898E-5</c:v>
                </c:pt>
                <c:pt idx="64923">
                  <c:v>3.1162377126747702E-5</c:v>
                </c:pt>
                <c:pt idx="64924">
                  <c:v>3.1161936931312098E-5</c:v>
                </c:pt>
                <c:pt idx="64925">
                  <c:v>3.1161565857473802E-5</c:v>
                </c:pt>
                <c:pt idx="64926">
                  <c:v>3.1161169317783801E-5</c:v>
                </c:pt>
                <c:pt idx="64927">
                  <c:v>3.1160769140115001E-5</c:v>
                </c:pt>
                <c:pt idx="64928">
                  <c:v>3.1160318030742901E-5</c:v>
                </c:pt>
                <c:pt idx="64929">
                  <c:v>3.1159808713709902E-5</c:v>
                </c:pt>
                <c:pt idx="64930">
                  <c:v>3.11593939841259E-5</c:v>
                </c:pt>
                <c:pt idx="64931">
                  <c:v>3.1158928322838599E-5</c:v>
                </c:pt>
                <c:pt idx="64932">
                  <c:v>3.1158506317296997E-5</c:v>
                </c:pt>
                <c:pt idx="64933">
                  <c:v>3.1158066121861298E-5</c:v>
                </c:pt>
                <c:pt idx="64934">
                  <c:v>3.1157538614934297E-5</c:v>
                </c:pt>
                <c:pt idx="64935">
                  <c:v>3.1157196644926403E-5</c:v>
                </c:pt>
                <c:pt idx="64936">
                  <c:v>3.11566473101266E-5</c:v>
                </c:pt>
                <c:pt idx="64937">
                  <c:v>3.1156218028627302E-5</c:v>
                </c:pt>
                <c:pt idx="64938">
                  <c:v>3.11558578687254E-5</c:v>
                </c:pt>
                <c:pt idx="64939">
                  <c:v>3.1155446777120199E-5</c:v>
                </c:pt>
                <c:pt idx="64940">
                  <c:v>3.1154988391790498E-5</c:v>
                </c:pt>
                <c:pt idx="64941">
                  <c:v>3.1154424505075399E-5</c:v>
                </c:pt>
                <c:pt idx="64942">
                  <c:v>3.1154089811025201E-5</c:v>
                </c:pt>
                <c:pt idx="64943">
                  <c:v>3.11536241497379E-5</c:v>
                </c:pt>
                <c:pt idx="64944">
                  <c:v>3.1153143936535303E-5</c:v>
                </c:pt>
                <c:pt idx="64945">
                  <c:v>3.1152620067587102E-5</c:v>
                </c:pt>
                <c:pt idx="64946">
                  <c:v>3.1152278097579303E-5</c:v>
                </c:pt>
                <c:pt idx="64947">
                  <c:v>3.1151786970440298E-5</c:v>
                </c:pt>
                <c:pt idx="64948">
                  <c:v>3.1151412258623202E-5</c:v>
                </c:pt>
                <c:pt idx="64949">
                  <c:v>3.1150979339145097E-5</c:v>
                </c:pt>
                <c:pt idx="64950">
                  <c:v>3.11504845740274E-5</c:v>
                </c:pt>
                <c:pt idx="64951">
                  <c:v>3.1150113500189002E-5</c:v>
                </c:pt>
                <c:pt idx="64952">
                  <c:v>3.1149626011028899E-5</c:v>
                </c:pt>
                <c:pt idx="64953">
                  <c:v>3.1149149435805197E-5</c:v>
                </c:pt>
                <c:pt idx="64954">
                  <c:v>3.1148636480793398E-5</c:v>
                </c:pt>
                <c:pt idx="64955">
                  <c:v>3.1148261768976199E-5</c:v>
                </c:pt>
                <c:pt idx="64956">
                  <c:v>3.1147767003858503E-5</c:v>
                </c:pt>
                <c:pt idx="64957">
                  <c:v>3.1147406843956601E-5</c:v>
                </c:pt>
                <c:pt idx="64958">
                  <c:v>3.1146890250965899E-5</c:v>
                </c:pt>
                <c:pt idx="64959">
                  <c:v>3.1146377295954099E-5</c:v>
                </c:pt>
                <c:pt idx="64960">
                  <c:v>3.1145958928391297E-5</c:v>
                </c:pt>
                <c:pt idx="64961">
                  <c:v>3.11455805785954E-5</c:v>
                </c:pt>
                <c:pt idx="64962">
                  <c:v>3.1144907552516101E-5</c:v>
                </c:pt>
                <c:pt idx="64963">
                  <c:v>3.1144540116656599E-5</c:v>
                </c:pt>
                <c:pt idx="64964">
                  <c:v>3.1144209060585099E-5</c:v>
                </c:pt>
                <c:pt idx="64965">
                  <c:v>3.1143717933446203E-5</c:v>
                </c:pt>
                <c:pt idx="64966">
                  <c:v>3.1143288651946898E-5</c:v>
                </c:pt>
                <c:pt idx="64967">
                  <c:v>3.11428957502358E-5</c:v>
                </c:pt>
                <c:pt idx="64968">
                  <c:v>3.1142288207775002E-5</c:v>
                </c:pt>
                <c:pt idx="64969">
                  <c:v>3.11419898935128E-5</c:v>
                </c:pt>
                <c:pt idx="64970">
                  <c:v>3.1141396902967197E-5</c:v>
                </c:pt>
                <c:pt idx="64971">
                  <c:v>3.1141036743065302E-5</c:v>
                </c:pt>
                <c:pt idx="64972">
                  <c:v>3.1140581995714503E-5</c:v>
                </c:pt>
                <c:pt idx="64973">
                  <c:v>3.1140152714215199E-5</c:v>
                </c:pt>
                <c:pt idx="64974">
                  <c:v>3.1139690690906698E-5</c:v>
                </c:pt>
                <c:pt idx="64975">
                  <c:v>3.1139279599301497E-5</c:v>
                </c:pt>
                <c:pt idx="64976">
                  <c:v>3.1138799386099001E-5</c:v>
                </c:pt>
                <c:pt idx="64977">
                  <c:v>3.1138344638748101E-5</c:v>
                </c:pt>
                <c:pt idx="64978">
                  <c:v>3.11378717015032E-5</c:v>
                </c:pt>
                <c:pt idx="64979">
                  <c:v>3.1137438782025101E-5</c:v>
                </c:pt>
                <c:pt idx="64980">
                  <c:v>3.1137118639890098E-5</c:v>
                </c:pt>
                <c:pt idx="64981">
                  <c:v>3.1136558391153799E-5</c:v>
                </c:pt>
                <c:pt idx="64982">
                  <c:v>3.1136092729866498E-5</c:v>
                </c:pt>
                <c:pt idx="64983">
                  <c:v>3.1135710742091801E-5</c:v>
                </c:pt>
                <c:pt idx="64984">
                  <c:v>3.1135263270698501E-5</c:v>
                </c:pt>
                <c:pt idx="64985">
                  <c:v>3.11347394017503E-5</c:v>
                </c:pt>
                <c:pt idx="64986">
                  <c:v>3.1134288292378201E-5</c:v>
                </c:pt>
                <c:pt idx="64987">
                  <c:v>3.1133731681620702E-5</c:v>
                </c:pt>
                <c:pt idx="64988">
                  <c:v>3.1133356969803599E-5</c:v>
                </c:pt>
                <c:pt idx="64989">
                  <c:v>3.11329749820288E-5</c:v>
                </c:pt>
                <c:pt idx="64990">
                  <c:v>3.1132523872656802E-5</c:v>
                </c:pt>
                <c:pt idx="64991">
                  <c:v>3.1132058211369399E-5</c:v>
                </c:pt>
                <c:pt idx="64992">
                  <c:v>3.1131618015933802E-5</c:v>
                </c:pt>
                <c:pt idx="64993">
                  <c:v>3.1131214200286201E-5</c:v>
                </c:pt>
                <c:pt idx="64994">
                  <c:v>3.1130624847719398E-5</c:v>
                </c:pt>
                <c:pt idx="64995">
                  <c:v>3.1130235583987101E-5</c:v>
                </c:pt>
                <c:pt idx="64996">
                  <c:v>3.1129806302487803E-5</c:v>
                </c:pt>
                <c:pt idx="64997">
                  <c:v>3.1129242415772697E-5</c:v>
                </c:pt>
                <c:pt idx="64998">
                  <c:v>3.1128842238103998E-5</c:v>
                </c:pt>
                <c:pt idx="64999">
                  <c:v>3.1128402042668299E-5</c:v>
                </c:pt>
                <c:pt idx="65000">
                  <c:v>3.1128030968830003E-5</c:v>
                </c:pt>
                <c:pt idx="65001">
                  <c:v>3.1127419788390398E-5</c:v>
                </c:pt>
                <c:pt idx="65002">
                  <c:v>3.1126921385293799E-5</c:v>
                </c:pt>
                <c:pt idx="65003">
                  <c:v>3.1126528483582701E-5</c:v>
                </c:pt>
                <c:pt idx="65004">
                  <c:v>3.1126128305913901E-5</c:v>
                </c:pt>
                <c:pt idx="65005">
                  <c:v>3.1125633540796102E-5</c:v>
                </c:pt>
                <c:pt idx="65006">
                  <c:v>3.1125196983339299E-5</c:v>
                </c:pt>
                <c:pt idx="65007">
                  <c:v>3.11248149955645E-5</c:v>
                </c:pt>
                <c:pt idx="65008">
                  <c:v>3.1124338420340798E-5</c:v>
                </c:pt>
                <c:pt idx="65009">
                  <c:v>3.11238509311806E-5</c:v>
                </c:pt>
                <c:pt idx="65010">
                  <c:v>3.11233307002112E-5</c:v>
                </c:pt>
                <c:pt idx="65011">
                  <c:v>3.1123010558076203E-5</c:v>
                </c:pt>
                <c:pt idx="65012">
                  <c:v>3.1122570362640497E-5</c:v>
                </c:pt>
                <c:pt idx="65013">
                  <c:v>3.1121951906243299E-5</c:v>
                </c:pt>
                <c:pt idx="65014">
                  <c:v>3.11215517285746E-5</c:v>
                </c:pt>
                <c:pt idx="65015">
                  <c:v>3.1121202482609099E-5</c:v>
                </c:pt>
                <c:pt idx="65016">
                  <c:v>3.1120631319936399E-5</c:v>
                </c:pt>
                <c:pt idx="65017">
                  <c:v>3.11201947624795E-5</c:v>
                </c:pt>
                <c:pt idx="65018">
                  <c:v>3.1119827326619998E-5</c:v>
                </c:pt>
                <c:pt idx="65019">
                  <c:v>3.1119245250010897E-5</c:v>
                </c:pt>
                <c:pt idx="65020">
                  <c:v>3.1118870538193699E-5</c:v>
                </c:pt>
                <c:pt idx="65021">
                  <c:v>3.1118419428821599E-5</c:v>
                </c:pt>
                <c:pt idx="65022">
                  <c:v>3.1117939215619097E-5</c:v>
                </c:pt>
                <c:pt idx="65023">
                  <c:v>3.1117549951886799E-5</c:v>
                </c:pt>
                <c:pt idx="65024">
                  <c:v>3.11170515487902E-5</c:v>
                </c:pt>
                <c:pt idx="65025">
                  <c:v>3.1116542231757201E-5</c:v>
                </c:pt>
                <c:pt idx="65026">
                  <c:v>3.11160256387666E-5</c:v>
                </c:pt>
                <c:pt idx="65027">
                  <c:v>3.1115723686525598E-5</c:v>
                </c:pt>
                <c:pt idx="65028">
                  <c:v>3.1115156161831699E-5</c:v>
                </c:pt>
                <c:pt idx="65029">
                  <c:v>3.1114679586607997E-5</c:v>
                </c:pt>
                <c:pt idx="65030">
                  <c:v>3.1114250305108699E-5</c:v>
                </c:pt>
                <c:pt idx="65031">
                  <c:v>3.1113864679355201E-5</c:v>
                </c:pt>
                <c:pt idx="65032">
                  <c:v>3.1113355362322202E-5</c:v>
                </c:pt>
                <c:pt idx="65033">
                  <c:v>3.1112944270717E-5</c:v>
                </c:pt>
                <c:pt idx="65034">
                  <c:v>3.1112449505599202E-5</c:v>
                </c:pt>
                <c:pt idx="65035">
                  <c:v>3.11119692923967E-5</c:v>
                </c:pt>
                <c:pt idx="65036">
                  <c:v>3.1111561838770299E-5</c:v>
                </c:pt>
                <c:pt idx="65037">
                  <c:v>3.1111034331843298E-5</c:v>
                </c:pt>
                <c:pt idx="65038">
                  <c:v>3.11106123263016E-5</c:v>
                </c:pt>
                <c:pt idx="65039">
                  <c:v>3.1110273994272602E-5</c:v>
                </c:pt>
                <c:pt idx="65040">
                  <c:v>3.1109713745536303E-5</c:v>
                </c:pt>
                <c:pt idx="65041">
                  <c:v>3.11091789626516E-5</c:v>
                </c:pt>
                <c:pt idx="65042">
                  <c:v>3.1108706025406698E-5</c:v>
                </c:pt>
                <c:pt idx="65043">
                  <c:v>3.1108411349123303E-5</c:v>
                </c:pt>
                <c:pt idx="65044">
                  <c:v>3.1107952963793603E-5</c:v>
                </c:pt>
                <c:pt idx="65045">
                  <c:v>3.1107301765587201E-5</c:v>
                </c:pt>
                <c:pt idx="65046">
                  <c:v>3.1106901587918401E-5</c:v>
                </c:pt>
                <c:pt idx="65047">
                  <c:v>3.1106479582376798E-5</c:v>
                </c:pt>
                <c:pt idx="65048">
                  <c:v>3.1106072128750397E-5</c:v>
                </c:pt>
                <c:pt idx="65049">
                  <c:v>3.1105515517992899E-5</c:v>
                </c:pt>
                <c:pt idx="65050">
                  <c:v>3.1105097150430097E-5</c:v>
                </c:pt>
                <c:pt idx="65051">
                  <c:v>3.1104693334782503E-5</c:v>
                </c:pt>
                <c:pt idx="65052">
                  <c:v>3.1104158551897799E-5</c:v>
                </c:pt>
                <c:pt idx="65053">
                  <c:v>3.1103689252631698E-5</c:v>
                </c:pt>
                <c:pt idx="65054">
                  <c:v>3.1103285436984097E-5</c:v>
                </c:pt>
                <c:pt idx="65055">
                  <c:v>3.1102750654099502E-5</c:v>
                </c:pt>
                <c:pt idx="65056">
                  <c:v>3.1102335924515501E-5</c:v>
                </c:pt>
                <c:pt idx="65057">
                  <c:v>3.1101881177164601E-5</c:v>
                </c:pt>
                <c:pt idx="65058">
                  <c:v>3.11014155158773E-5</c:v>
                </c:pt>
                <c:pt idx="65059">
                  <c:v>3.11009607685264E-5</c:v>
                </c:pt>
                <c:pt idx="65060">
                  <c:v>3.1100473279366297E-5</c:v>
                </c:pt>
                <c:pt idx="65061">
                  <c:v>3.1100036721909398E-5</c:v>
                </c:pt>
                <c:pt idx="65062">
                  <c:v>3.1099549232749302E-5</c:v>
                </c:pt>
                <c:pt idx="65063">
                  <c:v>3.1099087209440802E-5</c:v>
                </c:pt>
                <c:pt idx="65064">
                  <c:v>3.1098647014005103E-5</c:v>
                </c:pt>
                <c:pt idx="65065">
                  <c:v>3.1098192266654203E-5</c:v>
                </c:pt>
                <c:pt idx="65066">
                  <c:v>3.1097653845790801E-5</c:v>
                </c:pt>
                <c:pt idx="65067">
                  <c:v>3.1097260944079601E-5</c:v>
                </c:pt>
                <c:pt idx="65068">
                  <c:v>3.10967952827923E-5</c:v>
                </c:pt>
                <c:pt idx="65069">
                  <c:v>3.1096409657038701E-5</c:v>
                </c:pt>
                <c:pt idx="65070">
                  <c:v>3.1095820304471999E-5</c:v>
                </c:pt>
                <c:pt idx="65071">
                  <c:v>3.1095420126803199E-5</c:v>
                </c:pt>
                <c:pt idx="65072">
                  <c:v>3.1094903533812599E-5</c:v>
                </c:pt>
                <c:pt idx="65073">
                  <c:v>3.1094525184016702E-5</c:v>
                </c:pt>
                <c:pt idx="65074">
                  <c:v>3.1094019504962503E-5</c:v>
                </c:pt>
                <c:pt idx="65075">
                  <c:v>3.1093612051336102E-5</c:v>
                </c:pt>
                <c:pt idx="65076">
                  <c:v>3.1093069992493797E-5</c:v>
                </c:pt>
                <c:pt idx="65077">
                  <c:v>3.1092698918655501E-5</c:v>
                </c:pt>
                <c:pt idx="65078">
                  <c:v>3.10921750497073E-5</c:v>
                </c:pt>
                <c:pt idx="65079">
                  <c:v>3.1091702112462399E-5</c:v>
                </c:pt>
                <c:pt idx="65080">
                  <c:v>3.1091174605535303E-5</c:v>
                </c:pt>
                <c:pt idx="65081">
                  <c:v>3.1090759875951301E-5</c:v>
                </c:pt>
                <c:pt idx="65082">
                  <c:v>3.1090228731045499E-5</c:v>
                </c:pt>
                <c:pt idx="65083">
                  <c:v>3.1089854019228403E-5</c:v>
                </c:pt>
                <c:pt idx="65084">
                  <c:v>3.1089428375707899E-5</c:v>
                </c:pt>
                <c:pt idx="65085">
                  <c:v>3.1088893592823297E-5</c:v>
                </c:pt>
                <c:pt idx="65086">
                  <c:v>3.1088475225260502E-5</c:v>
                </c:pt>
                <c:pt idx="65087">
                  <c:v>3.1088038667803603E-5</c:v>
                </c:pt>
                <c:pt idx="65088">
                  <c:v>3.1087503884919001E-5</c:v>
                </c:pt>
                <c:pt idx="65089">
                  <c:v>3.1087132811080698E-5</c:v>
                </c:pt>
                <c:pt idx="65090">
                  <c:v>3.1086528906598701E-5</c:v>
                </c:pt>
                <c:pt idx="65091">
                  <c:v>3.1086088711163002E-5</c:v>
                </c:pt>
                <c:pt idx="65092">
                  <c:v>3.10856703436002E-5</c:v>
                </c:pt>
                <c:pt idx="65093">
                  <c:v>3.10851573885884E-5</c:v>
                </c:pt>
                <c:pt idx="65094">
                  <c:v>3.1084724469110397E-5</c:v>
                </c:pt>
                <c:pt idx="65095">
                  <c:v>3.1084324291441603E-5</c:v>
                </c:pt>
                <c:pt idx="65096">
                  <c:v>3.1083840440260199E-5</c:v>
                </c:pt>
                <c:pt idx="65097">
                  <c:v>3.1083382054930499E-5</c:v>
                </c:pt>
                <c:pt idx="65098">
                  <c:v>3.1082865461939898E-5</c:v>
                </c:pt>
                <c:pt idx="65099">
                  <c:v>3.1082421628525501E-5</c:v>
                </c:pt>
                <c:pt idx="65100">
                  <c:v>3.1081981433089802E-5</c:v>
                </c:pt>
                <c:pt idx="65101">
                  <c:v>3.1081392080523101E-5</c:v>
                </c:pt>
                <c:pt idx="65102">
                  <c:v>3.1080955523066202E-5</c:v>
                </c:pt>
                <c:pt idx="65103">
                  <c:v>3.10804789478425E-5</c:v>
                </c:pt>
                <c:pt idx="65104">
                  <c:v>3.1079973268788301E-5</c:v>
                </c:pt>
                <c:pt idx="65105">
                  <c:v>3.1079547625267899E-5</c:v>
                </c:pt>
                <c:pt idx="65106">
                  <c:v>3.1079151085577898E-5</c:v>
                </c:pt>
                <c:pt idx="65107">
                  <c:v>3.10785981127992E-5</c:v>
                </c:pt>
                <c:pt idx="65108">
                  <c:v>3.1078259780770202E-5</c:v>
                </c:pt>
                <c:pt idx="65109">
                  <c:v>3.1077761377673603E-5</c:v>
                </c:pt>
                <c:pt idx="65110">
                  <c:v>3.1077281164471101E-5</c:v>
                </c:pt>
                <c:pt idx="65111">
                  <c:v>3.1076826417120201E-5</c:v>
                </c:pt>
                <c:pt idx="65112">
                  <c:v>3.1076262530405101E-5</c:v>
                </c:pt>
                <c:pt idx="65113">
                  <c:v>3.1075833248905797E-5</c:v>
                </c:pt>
                <c:pt idx="65114">
                  <c:v>3.1075298466021202E-5</c:v>
                </c:pt>
                <c:pt idx="65115">
                  <c:v>3.1074912840267603E-5</c:v>
                </c:pt>
                <c:pt idx="65116">
                  <c:v>3.10744217131287E-5</c:v>
                </c:pt>
                <c:pt idx="65117">
                  <c:v>3.1073850550456E-5</c:v>
                </c:pt>
                <c:pt idx="65118">
                  <c:v>3.1073464924702401E-5</c:v>
                </c:pt>
                <c:pt idx="65119">
                  <c:v>3.1072984711499898E-5</c:v>
                </c:pt>
                <c:pt idx="65120">
                  <c:v>3.1072573619894697E-5</c:v>
                </c:pt>
                <c:pt idx="65121">
                  <c:v>3.1072166166268303E-5</c:v>
                </c:pt>
                <c:pt idx="65122">
                  <c:v>3.1071667763171697E-5</c:v>
                </c:pt>
                <c:pt idx="65123">
                  <c:v>3.1071089324541397E-5</c:v>
                </c:pt>
                <c:pt idx="65124">
                  <c:v>3.1070678232936202E-5</c:v>
                </c:pt>
                <c:pt idx="65125">
                  <c:v>3.1070219847606502E-5</c:v>
                </c:pt>
                <c:pt idx="65126">
                  <c:v>3.1069735996425098E-5</c:v>
                </c:pt>
                <c:pt idx="65127">
                  <c:v>3.1069241231307401E-5</c:v>
                </c:pt>
                <c:pt idx="65128">
                  <c:v>3.1068804673850502E-5</c:v>
                </c:pt>
                <c:pt idx="65129">
                  <c:v>3.10682626150083E-5</c:v>
                </c:pt>
                <c:pt idx="65130">
                  <c:v>3.10677460220177E-5</c:v>
                </c:pt>
                <c:pt idx="65131">
                  <c:v>3.1067404052009799E-5</c:v>
                </c:pt>
                <c:pt idx="65132">
                  <c:v>3.1066869269125197E-5</c:v>
                </c:pt>
                <c:pt idx="65133">
                  <c:v>3.1066392693901401E-5</c:v>
                </c:pt>
                <c:pt idx="65134">
                  <c:v>3.1065850635059198E-5</c:v>
                </c:pt>
                <c:pt idx="65135">
                  <c:v>3.10655304929241E-5</c:v>
                </c:pt>
                <c:pt idx="65136">
                  <c:v>3.1064966606209E-5</c:v>
                </c:pt>
                <c:pt idx="65137">
                  <c:v>3.1064482755027698E-5</c:v>
                </c:pt>
                <c:pt idx="65138">
                  <c:v>3.1063998903846402E-5</c:v>
                </c:pt>
                <c:pt idx="65139">
                  <c:v>3.1063522328622599E-5</c:v>
                </c:pt>
                <c:pt idx="65140">
                  <c:v>3.1063063943292898E-5</c:v>
                </c:pt>
                <c:pt idx="65141">
                  <c:v>3.1062689231475802E-5</c:v>
                </c:pt>
                <c:pt idx="65142">
                  <c:v>3.1062121706781902E-5</c:v>
                </c:pt>
                <c:pt idx="65143">
                  <c:v>3.1061754270922399E-5</c:v>
                </c:pt>
                <c:pt idx="65144">
                  <c:v>3.1061219488037703E-5</c:v>
                </c:pt>
                <c:pt idx="65145">
                  <c:v>3.10607319988776E-5</c:v>
                </c:pt>
                <c:pt idx="65146">
                  <c:v>3.1060302717378397E-5</c:v>
                </c:pt>
                <c:pt idx="65147">
                  <c:v>3.1059855245985098E-5</c:v>
                </c:pt>
                <c:pt idx="65148">
                  <c:v>3.1059276807354797E-5</c:v>
                </c:pt>
                <c:pt idx="65149">
                  <c:v>3.1058894819579998E-5</c:v>
                </c:pt>
                <c:pt idx="65150">
                  <c:v>3.1058429158292697E-5</c:v>
                </c:pt>
                <c:pt idx="65151">
                  <c:v>3.10578870994504E-5</c:v>
                </c:pt>
                <c:pt idx="65152">
                  <c:v>3.1057414162205498E-5</c:v>
                </c:pt>
                <c:pt idx="65153">
                  <c:v>3.1056959414854598E-5</c:v>
                </c:pt>
                <c:pt idx="65154">
                  <c:v>3.1056431907927597E-5</c:v>
                </c:pt>
                <c:pt idx="65155">
                  <c:v>3.1056013540364802E-5</c:v>
                </c:pt>
                <c:pt idx="65156">
                  <c:v>3.1055576982907897E-5</c:v>
                </c:pt>
                <c:pt idx="65157">
                  <c:v>3.1055031286086901E-5</c:v>
                </c:pt>
                <c:pt idx="65158">
                  <c:v>3.1054481951287003E-5</c:v>
                </c:pt>
                <c:pt idx="65159">
                  <c:v>3.1054074497660602E-5</c:v>
                </c:pt>
                <c:pt idx="65160">
                  <c:v>3.1053681595949497E-5</c:v>
                </c:pt>
                <c:pt idx="65161">
                  <c:v>3.10532013827469E-5</c:v>
                </c:pt>
                <c:pt idx="65162">
                  <c:v>3.1052655685925897E-5</c:v>
                </c:pt>
                <c:pt idx="65163">
                  <c:v>3.1052204576553797E-5</c:v>
                </c:pt>
                <c:pt idx="65164">
                  <c:v>3.1051735277287703E-5</c:v>
                </c:pt>
                <c:pt idx="65165">
                  <c:v>3.1051298719830797E-5</c:v>
                </c:pt>
                <c:pt idx="65166">
                  <c:v>3.1050713005242903E-5</c:v>
                </c:pt>
                <c:pt idx="65167">
                  <c:v>3.1050290999701199E-5</c:v>
                </c:pt>
                <c:pt idx="65168">
                  <c:v>3.1049858080223203E-5</c:v>
                </c:pt>
                <c:pt idx="65169">
                  <c:v>3.1049363315105398E-5</c:v>
                </c:pt>
                <c:pt idx="65170">
                  <c:v>3.1048872187966501E-5</c:v>
                </c:pt>
                <c:pt idx="65171">
                  <c:v>3.10484028887004E-5</c:v>
                </c:pt>
                <c:pt idx="65172">
                  <c:v>3.1047926313476603E-5</c:v>
                </c:pt>
                <c:pt idx="65173">
                  <c:v>3.1047413358464803E-5</c:v>
                </c:pt>
                <c:pt idx="65174">
                  <c:v>3.1046951335156303E-5</c:v>
                </c:pt>
                <c:pt idx="65175">
                  <c:v>3.1046514777699499E-5</c:v>
                </c:pt>
                <c:pt idx="65176">
                  <c:v>3.1046045478433398E-5</c:v>
                </c:pt>
                <c:pt idx="65177">
                  <c:v>3.10455543512944E-5</c:v>
                </c:pt>
                <c:pt idx="65178">
                  <c:v>3.1044997740536901E-5</c:v>
                </c:pt>
                <c:pt idx="65179">
                  <c:v>3.1044539355207201E-5</c:v>
                </c:pt>
                <c:pt idx="65180">
                  <c:v>3.1044091883814003E-5</c:v>
                </c:pt>
                <c:pt idx="65181">
                  <c:v>3.1043608032632599E-5</c:v>
                </c:pt>
                <c:pt idx="65182">
                  <c:v>3.1043084163684398E-5</c:v>
                </c:pt>
                <c:pt idx="65183">
                  <c:v>3.1042596674524302E-5</c:v>
                </c:pt>
                <c:pt idx="65184">
                  <c:v>3.1042174668982598E-5</c:v>
                </c:pt>
                <c:pt idx="65185">
                  <c:v>3.1041712645674097E-5</c:v>
                </c:pt>
                <c:pt idx="65186">
                  <c:v>3.1041217880556401E-5</c:v>
                </c:pt>
                <c:pt idx="65187">
                  <c:v>3.1040799512993497E-5</c:v>
                </c:pt>
                <c:pt idx="65188">
                  <c:v>3.1040210160426802E-5</c:v>
                </c:pt>
                <c:pt idx="65189">
                  <c:v>3.1039795430842801E-5</c:v>
                </c:pt>
                <c:pt idx="65190">
                  <c:v>3.1039267923915799E-5</c:v>
                </c:pt>
                <c:pt idx="65191">
                  <c:v>3.1038791348692003E-5</c:v>
                </c:pt>
                <c:pt idx="65192">
                  <c:v>3.10383111354895E-5</c:v>
                </c:pt>
                <c:pt idx="65193">
                  <c:v>3.1037820008350502E-5</c:v>
                </c:pt>
                <c:pt idx="65194">
                  <c:v>3.10374016407877E-5</c:v>
                </c:pt>
                <c:pt idx="65195">
                  <c:v>3.1036906875669997E-5</c:v>
                </c:pt>
                <c:pt idx="65196">
                  <c:v>3.10363757307641E-5</c:v>
                </c:pt>
                <c:pt idx="65197">
                  <c:v>3.1035888241603998E-5</c:v>
                </c:pt>
                <c:pt idx="65198">
                  <c:v>3.1035491701913998E-5</c:v>
                </c:pt>
                <c:pt idx="65199">
                  <c:v>3.1034924177220098E-5</c:v>
                </c:pt>
                <c:pt idx="65200">
                  <c:v>3.1034502171678502E-5</c:v>
                </c:pt>
                <c:pt idx="65201">
                  <c:v>3.1034014682518298E-5</c:v>
                </c:pt>
                <c:pt idx="65202">
                  <c:v>3.10336290567648E-5</c:v>
                </c:pt>
                <c:pt idx="65203">
                  <c:v>3.1033108825795298E-5</c:v>
                </c:pt>
                <c:pt idx="65204">
                  <c:v>3.1032577680889497E-5</c:v>
                </c:pt>
                <c:pt idx="65205">
                  <c:v>3.1032090191729401E-5</c:v>
                </c:pt>
                <c:pt idx="65206">
                  <c:v>3.1031620892463198E-5</c:v>
                </c:pt>
                <c:pt idx="65207">
                  <c:v>3.1031104299472597E-5</c:v>
                </c:pt>
                <c:pt idx="65208">
                  <c:v>3.1030696845846203E-5</c:v>
                </c:pt>
                <c:pt idx="65209">
                  <c:v>3.1030187528813298E-5</c:v>
                </c:pt>
                <c:pt idx="65210">
                  <c:v>3.1029714591568302E-5</c:v>
                </c:pt>
                <c:pt idx="65211">
                  <c:v>3.1029190722620101E-5</c:v>
                </c:pt>
                <c:pt idx="65212">
                  <c:v>3.1028754165163298E-5</c:v>
                </c:pt>
                <c:pt idx="65213">
                  <c:v>3.1028233934193802E-5</c:v>
                </c:pt>
                <c:pt idx="65214">
                  <c:v>3.1027680961415199E-5</c:v>
                </c:pt>
                <c:pt idx="65215">
                  <c:v>3.1027258955873502E-5</c:v>
                </c:pt>
                <c:pt idx="65216">
                  <c:v>3.1026749638840597E-5</c:v>
                </c:pt>
                <c:pt idx="65217">
                  <c:v>3.1026251235743998E-5</c:v>
                </c:pt>
                <c:pt idx="65218">
                  <c:v>3.1025883799884502E-5</c:v>
                </c:pt>
                <c:pt idx="65219">
                  <c:v>3.1025359930936301E-5</c:v>
                </c:pt>
                <c:pt idx="65220">
                  <c:v>3.10247924062423E-5</c:v>
                </c:pt>
                <c:pt idx="65221">
                  <c:v>3.1024330382933799E-5</c:v>
                </c:pt>
                <c:pt idx="65222">
                  <c:v>3.1023850169731297E-5</c:v>
                </c:pt>
                <c:pt idx="65223">
                  <c:v>3.1023340852698298E-5</c:v>
                </c:pt>
                <c:pt idx="65224">
                  <c:v>3.1022922485135502E-5</c:v>
                </c:pt>
                <c:pt idx="65225">
                  <c:v>3.1022380426293198E-5</c:v>
                </c:pt>
                <c:pt idx="65226">
                  <c:v>3.1021903851069503E-5</c:v>
                </c:pt>
                <c:pt idx="65227">
                  <c:v>3.1021492759464302E-5</c:v>
                </c:pt>
                <c:pt idx="65228">
                  <c:v>3.1020983442431302E-5</c:v>
                </c:pt>
                <c:pt idx="65229">
                  <c:v>3.1020463211461902E-5</c:v>
                </c:pt>
                <c:pt idx="65230">
                  <c:v>3.1020001188153401E-5</c:v>
                </c:pt>
                <c:pt idx="65231">
                  <c:v>3.10195391648449E-5</c:v>
                </c:pt>
                <c:pt idx="65232">
                  <c:v>3.1019066227599999E-5</c:v>
                </c:pt>
                <c:pt idx="65233">
                  <c:v>3.1018498702906099E-5</c:v>
                </c:pt>
                <c:pt idx="65234">
                  <c:v>3.1018083973322098E-5</c:v>
                </c:pt>
                <c:pt idx="65235">
                  <c:v>3.1017505534691702E-5</c:v>
                </c:pt>
                <c:pt idx="65236">
                  <c:v>3.1016996217658703E-5</c:v>
                </c:pt>
                <c:pt idx="65237">
                  <c:v>3.1016636057756801E-5</c:v>
                </c:pt>
                <c:pt idx="65238">
                  <c:v>3.1016163120511899E-5</c:v>
                </c:pt>
                <c:pt idx="65239">
                  <c:v>3.1015650165500099E-5</c:v>
                </c:pt>
                <c:pt idx="65240">
                  <c:v>3.1015220884000903E-5</c:v>
                </c:pt>
                <c:pt idx="65241">
                  <c:v>3.1014707928989103E-5</c:v>
                </c:pt>
                <c:pt idx="65242">
                  <c:v>3.1014209525892497E-5</c:v>
                </c:pt>
                <c:pt idx="65243">
                  <c:v>3.1013674743007902E-5</c:v>
                </c:pt>
                <c:pt idx="65244">
                  <c:v>3.1013260013423901E-5</c:v>
                </c:pt>
                <c:pt idx="65245">
                  <c:v>3.10126924887299E-5</c:v>
                </c:pt>
                <c:pt idx="65246">
                  <c:v>3.1012277759145898E-5</c:v>
                </c:pt>
                <c:pt idx="65247">
                  <c:v>3.1011659302748699E-5</c:v>
                </c:pt>
                <c:pt idx="65248">
                  <c:v>3.1011230021249503E-5</c:v>
                </c:pt>
                <c:pt idx="65249">
                  <c:v>3.10108043777291E-5</c:v>
                </c:pt>
                <c:pt idx="65250">
                  <c:v>3.1010316888568903E-5</c:v>
                </c:pt>
                <c:pt idx="65251">
                  <c:v>3.1009734811959802E-5</c:v>
                </c:pt>
                <c:pt idx="65252">
                  <c:v>3.1009334634291001E-5</c:v>
                </c:pt>
                <c:pt idx="65253">
                  <c:v>3.1008741643745398E-5</c:v>
                </c:pt>
                <c:pt idx="65254">
                  <c:v>3.1008301448309801E-5</c:v>
                </c:pt>
                <c:pt idx="65255">
                  <c:v>3.10078357870225E-5</c:v>
                </c:pt>
                <c:pt idx="65256">
                  <c:v>3.1007301004137803E-5</c:v>
                </c:pt>
                <c:pt idx="65257">
                  <c:v>3.1006882636575001E-5</c:v>
                </c:pt>
                <c:pt idx="65258">
                  <c:v>3.1006387871457298E-5</c:v>
                </c:pt>
                <c:pt idx="65259">
                  <c:v>3.1005849450593801E-5</c:v>
                </c:pt>
                <c:pt idx="65260">
                  <c:v>3.1005420169094598E-5</c:v>
                </c:pt>
                <c:pt idx="65261">
                  <c:v>3.1004925403976799E-5</c:v>
                </c:pt>
                <c:pt idx="65262">
                  <c:v>3.1004390621092198E-5</c:v>
                </c:pt>
                <c:pt idx="65263">
                  <c:v>3.1003932235762497E-5</c:v>
                </c:pt>
                <c:pt idx="65264">
                  <c:v>3.1003393814899E-5</c:v>
                </c:pt>
                <c:pt idx="65265">
                  <c:v>3.1003019103081897E-5</c:v>
                </c:pt>
                <c:pt idx="65266">
                  <c:v>3.1002480682218502E-5</c:v>
                </c:pt>
                <c:pt idx="65267">
                  <c:v>3.1001975003164302E-5</c:v>
                </c:pt>
                <c:pt idx="65268">
                  <c:v>3.1001483876025297E-5</c:v>
                </c:pt>
                <c:pt idx="65269">
                  <c:v>3.1001003662822802E-5</c:v>
                </c:pt>
                <c:pt idx="65270">
                  <c:v>3.1000497983768603E-5</c:v>
                </c:pt>
                <c:pt idx="65271">
                  <c:v>3.1000068702269298E-5</c:v>
                </c:pt>
                <c:pt idx="65272">
                  <c:v>3.0999628506833701E-5</c:v>
                </c:pt>
                <c:pt idx="65273">
                  <c:v>3.0999010050436502E-5</c:v>
                </c:pt>
                <c:pt idx="65274">
                  <c:v>3.0998566217022003E-5</c:v>
                </c:pt>
                <c:pt idx="65275">
                  <c:v>3.09980750898831E-5</c:v>
                </c:pt>
                <c:pt idx="65276">
                  <c:v>3.09975621348713E-5</c:v>
                </c:pt>
                <c:pt idx="65277">
                  <c:v>3.0997038265922997E-5</c:v>
                </c:pt>
                <c:pt idx="65278">
                  <c:v>3.0996608984423801E-5</c:v>
                </c:pt>
                <c:pt idx="65279">
                  <c:v>3.09961433231365E-5</c:v>
                </c:pt>
                <c:pt idx="65280">
                  <c:v>3.09956267301459E-5</c:v>
                </c:pt>
                <c:pt idx="65281">
                  <c:v>3.09951101371553E-5</c:v>
                </c:pt>
                <c:pt idx="65282">
                  <c:v>3.09945971821435E-5</c:v>
                </c:pt>
                <c:pt idx="65283">
                  <c:v>3.09941387968138E-5</c:v>
                </c:pt>
                <c:pt idx="65284">
                  <c:v>3.0993669497547698E-5</c:v>
                </c:pt>
                <c:pt idx="65285">
                  <c:v>3.0993127438705401E-5</c:v>
                </c:pt>
                <c:pt idx="65286">
                  <c:v>3.0992636311566498E-5</c:v>
                </c:pt>
                <c:pt idx="65287">
                  <c:v>3.0992272513685701E-5</c:v>
                </c:pt>
                <c:pt idx="65288">
                  <c:v>3.0991650419309701E-5</c:v>
                </c:pt>
                <c:pt idx="65289">
                  <c:v>3.0991173844086E-5</c:v>
                </c:pt>
                <c:pt idx="65290">
                  <c:v>3.0990704544819898E-5</c:v>
                </c:pt>
                <c:pt idx="65291">
                  <c:v>3.09902097797021E-5</c:v>
                </c:pt>
                <c:pt idx="65292">
                  <c:v>3.09896349790506E-5</c:v>
                </c:pt>
                <c:pt idx="65293">
                  <c:v>3.0989165679784498E-5</c:v>
                </c:pt>
                <c:pt idx="65294">
                  <c:v>3.0988772778073299E-5</c:v>
                </c:pt>
                <c:pt idx="65295">
                  <c:v>3.0988299840828397E-5</c:v>
                </c:pt>
                <c:pt idx="65296">
                  <c:v>3.0987768695922602E-5</c:v>
                </c:pt>
                <c:pt idx="65297">
                  <c:v>3.09871829813346E-5</c:v>
                </c:pt>
                <c:pt idx="65298">
                  <c:v>3.0986797355581102E-5</c:v>
                </c:pt>
                <c:pt idx="65299">
                  <c:v>3.0986295314505703E-5</c:v>
                </c:pt>
                <c:pt idx="65300">
                  <c:v>3.0985731427790597E-5</c:v>
                </c:pt>
                <c:pt idx="65301">
                  <c:v>3.0985236662672799E-5</c:v>
                </c:pt>
                <c:pt idx="65302">
                  <c:v>3.0984836485003998E-5</c:v>
                </c:pt>
                <c:pt idx="65303">
                  <c:v>3.0984287150204202E-5</c:v>
                </c:pt>
                <c:pt idx="65304">
                  <c:v>3.0983792385086397E-5</c:v>
                </c:pt>
                <c:pt idx="65305">
                  <c:v>3.0983228498371298E-5</c:v>
                </c:pt>
                <c:pt idx="65306">
                  <c:v>3.0982744647190002E-5</c:v>
                </c:pt>
                <c:pt idx="65307">
                  <c:v>3.0982311727711897E-5</c:v>
                </c:pt>
                <c:pt idx="65308">
                  <c:v>3.0981762392912101E-5</c:v>
                </c:pt>
                <c:pt idx="65309">
                  <c:v>3.09814167849254E-5</c:v>
                </c:pt>
                <c:pt idx="65310">
                  <c:v>3.0980747396824902E-5</c:v>
                </c:pt>
                <c:pt idx="65311">
                  <c:v>3.0980372685007697E-5</c:v>
                </c:pt>
                <c:pt idx="65312">
                  <c:v>3.0979841540101902E-5</c:v>
                </c:pt>
                <c:pt idx="65313">
                  <c:v>3.0979266739450402E-5</c:v>
                </c:pt>
                <c:pt idx="65314">
                  <c:v>3.0978877475718002E-5</c:v>
                </c:pt>
                <c:pt idx="65315">
                  <c:v>3.0978349968791001E-5</c:v>
                </c:pt>
                <c:pt idx="65316">
                  <c:v>3.0977840651758002E-5</c:v>
                </c:pt>
                <c:pt idx="65317">
                  <c:v>3.0977440474089201E-5</c:v>
                </c:pt>
                <c:pt idx="65318">
                  <c:v>3.0976862035458901E-5</c:v>
                </c:pt>
                <c:pt idx="65319">
                  <c:v>3.0976287234807401E-5</c:v>
                </c:pt>
                <c:pt idx="65320">
                  <c:v>3.0975872505223399E-5</c:v>
                </c:pt>
                <c:pt idx="65321">
                  <c:v>3.0975395929999602E-5</c:v>
                </c:pt>
                <c:pt idx="65322">
                  <c:v>3.09749193547759E-5</c:v>
                </c:pt>
                <c:pt idx="65323">
                  <c:v>3.0974413675721701E-5</c:v>
                </c:pt>
                <c:pt idx="65324">
                  <c:v>3.0973966204328503E-5</c:v>
                </c:pt>
                <c:pt idx="65325">
                  <c:v>3.0973445973359001E-5</c:v>
                </c:pt>
                <c:pt idx="65326">
                  <c:v>3.09729803120717E-5</c:v>
                </c:pt>
                <c:pt idx="65327">
                  <c:v>3.0972365493653301E-5</c:v>
                </c:pt>
                <c:pt idx="65328">
                  <c:v>3.0971903470344801E-5</c:v>
                </c:pt>
                <c:pt idx="65329">
                  <c:v>3.0971408705227097E-5</c:v>
                </c:pt>
                <c:pt idx="65330">
                  <c:v>3.0970793886808699E-5</c:v>
                </c:pt>
                <c:pt idx="65331">
                  <c:v>3.0970444640843198E-5</c:v>
                </c:pt>
                <c:pt idx="65332">
                  <c:v>3.0969957151683102E-5</c:v>
                </c:pt>
                <c:pt idx="65333">
                  <c:v>3.0969411454861997E-5</c:v>
                </c:pt>
                <c:pt idx="65334">
                  <c:v>3.0968956707511097E-5</c:v>
                </c:pt>
                <c:pt idx="65335">
                  <c:v>3.0968436476541697E-5</c:v>
                </c:pt>
                <c:pt idx="65336">
                  <c:v>3.0968014471000101E-5</c:v>
                </c:pt>
                <c:pt idx="65337">
                  <c:v>3.0967454222263802E-5</c:v>
                </c:pt>
                <c:pt idx="65338">
                  <c:v>3.0966992198955302E-5</c:v>
                </c:pt>
                <c:pt idx="65339">
                  <c:v>3.0966530175646801E-5</c:v>
                </c:pt>
                <c:pt idx="65340">
                  <c:v>3.0966133635956801E-5</c:v>
                </c:pt>
                <c:pt idx="65341">
                  <c:v>3.0965642508817803E-5</c:v>
                </c:pt>
                <c:pt idx="65342">
                  <c:v>3.0965264159021899E-5</c:v>
                </c:pt>
                <c:pt idx="65343">
                  <c:v>3.0964962206780897E-5</c:v>
                </c:pt>
                <c:pt idx="65344">
                  <c:v>3.09647039102856E-5</c:v>
                </c:pt>
                <c:pt idx="65345">
                  <c:v>3.0964711186243201E-5</c:v>
                </c:pt>
                <c:pt idx="65346">
                  <c:v>3.09646420646459E-5</c:v>
                </c:pt>
                <c:pt idx="65347">
                  <c:v>3.0965027690399397E-5</c:v>
                </c:pt>
                <c:pt idx="65348">
                  <c:v>3.0965937185101198E-5</c:v>
                </c:pt>
                <c:pt idx="65349">
                  <c:v>3.09676106553525E-5</c:v>
                </c:pt>
                <c:pt idx="65350">
                  <c:v>3.0970732041168999E-5</c:v>
                </c:pt>
                <c:pt idx="65351">
                  <c:v>3.0975599656812799E-5</c:v>
                </c:pt>
                <c:pt idx="65352">
                  <c:v>3.0983901524450603E-5</c:v>
                </c:pt>
                <c:pt idx="65353">
                  <c:v>3.0997292924439501E-5</c:v>
                </c:pt>
                <c:pt idx="65354">
                  <c:v>3.1019451853353503E-5</c:v>
                </c:pt>
                <c:pt idx="65355">
                  <c:v>3.1055482395459E-5</c:v>
                </c:pt>
                <c:pt idx="65356">
                  <c:v>3.1114439480006702E-5</c:v>
                </c:pt>
                <c:pt idx="65357">
                  <c:v>3.1211908208206303E-5</c:v>
                </c:pt>
                <c:pt idx="65358">
                  <c:v>3.1372746889246601E-5</c:v>
                </c:pt>
                <c:pt idx="65359">
                  <c:v>3.1640331144444597E-5</c:v>
                </c:pt>
                <c:pt idx="65360">
                  <c:v>3.2087369618238902E-5</c:v>
                </c:pt>
                <c:pt idx="65361">
                  <c:v>3.2838201150298098E-5</c:v>
                </c:pt>
                <c:pt idx="65362">
                  <c:v>3.4106484235962799E-5</c:v>
                </c:pt>
                <c:pt idx="65363">
                  <c:v>3.6254557926440598E-5</c:v>
                </c:pt>
                <c:pt idx="65364">
                  <c:v>3.99109267164022E-5</c:v>
                </c:pt>
                <c:pt idx="65365">
                  <c:v>4.6131473936839002E-5</c:v>
                </c:pt>
                <c:pt idx="65366">
                  <c:v>5.6733904784778099E-5</c:v>
                </c:pt>
                <c:pt idx="65367">
                  <c:v>7.2842522058635896E-5</c:v>
                </c:pt>
                <c:pt idx="65368">
                  <c:v>8.8616172433830798E-5</c:v>
                </c:pt>
                <c:pt idx="65369">
                  <c:v>1.11093839223031E-4</c:v>
                </c:pt>
                <c:pt idx="65370">
                  <c:v>1.5007994079496701E-4</c:v>
                </c:pt>
                <c:pt idx="65371">
                  <c:v>2.0295260765124099E-4</c:v>
                </c:pt>
                <c:pt idx="65372">
                  <c:v>9.6324078738689395E-2</c:v>
                </c:pt>
                <c:pt idx="65373">
                  <c:v>8.3109736442565904E-2</c:v>
                </c:pt>
                <c:pt idx="65374">
                  <c:v>6.5069623291492504E-2</c:v>
                </c:pt>
                <c:pt idx="65375">
                  <c:v>4.8090301454067202E-2</c:v>
                </c:pt>
                <c:pt idx="65376">
                  <c:v>2.7046388015151E-2</c:v>
                </c:pt>
                <c:pt idx="65377">
                  <c:v>9.5219006761908496E-3</c:v>
                </c:pt>
                <c:pt idx="65378">
                  <c:v>1.7970956861972798E-2</c:v>
                </c:pt>
                <c:pt idx="65379">
                  <c:v>3.2045241445302998E-2</c:v>
                </c:pt>
                <c:pt idx="65380">
                  <c:v>2.3961203172802901E-2</c:v>
                </c:pt>
                <c:pt idx="65381">
                  <c:v>1.27167506143451E-2</c:v>
                </c:pt>
                <c:pt idx="65382">
                  <c:v>1.6883498057723101E-2</c:v>
                </c:pt>
                <c:pt idx="65383">
                  <c:v>2.50827725976706E-2</c:v>
                </c:pt>
                <c:pt idx="65384">
                  <c:v>2.9979348182678198E-2</c:v>
                </c:pt>
                <c:pt idx="65385">
                  <c:v>2.7018001303076699E-2</c:v>
                </c:pt>
                <c:pt idx="65386">
                  <c:v>2.0152209326624902E-2</c:v>
                </c:pt>
                <c:pt idx="65387">
                  <c:v>1.23512260615826E-2</c:v>
                </c:pt>
                <c:pt idx="65388">
                  <c:v>1.29915317520499E-2</c:v>
                </c:pt>
                <c:pt idx="65389">
                  <c:v>1.5396032482385601E-2</c:v>
                </c:pt>
                <c:pt idx="65390">
                  <c:v>1.58038008958101E-2</c:v>
                </c:pt>
                <c:pt idx="65391">
                  <c:v>1.2776615098118799E-2</c:v>
                </c:pt>
                <c:pt idx="65392">
                  <c:v>8.4501402452588099E-3</c:v>
                </c:pt>
                <c:pt idx="65393">
                  <c:v>5.74923912063241E-3</c:v>
                </c:pt>
                <c:pt idx="65394">
                  <c:v>7.0117618888616597E-3</c:v>
                </c:pt>
                <c:pt idx="65395">
                  <c:v>3.45232500694692E-3</c:v>
                </c:pt>
                <c:pt idx="65396">
                  <c:v>3.51174897514284E-3</c:v>
                </c:pt>
                <c:pt idx="65397">
                  <c:v>3.8517946377396601E-3</c:v>
                </c:pt>
                <c:pt idx="65398">
                  <c:v>4.0760114789009103E-3</c:v>
                </c:pt>
                <c:pt idx="65399">
                  <c:v>3.56816151179373E-3</c:v>
                </c:pt>
                <c:pt idx="65400">
                  <c:v>2.78114923276007E-3</c:v>
                </c:pt>
                <c:pt idx="65401">
                  <c:v>3.04850656539202E-3</c:v>
                </c:pt>
                <c:pt idx="65402">
                  <c:v>4.4384836219251199E-3</c:v>
                </c:pt>
                <c:pt idx="65403">
                  <c:v>5.5050449445843697E-3</c:v>
                </c:pt>
                <c:pt idx="65404">
                  <c:v>5.2686249837279302E-3</c:v>
                </c:pt>
                <c:pt idx="65405">
                  <c:v>4.2977854609489398E-3</c:v>
                </c:pt>
                <c:pt idx="65406">
                  <c:v>3.6600262392312301E-3</c:v>
                </c:pt>
                <c:pt idx="65407">
                  <c:v>3.5991277545690502E-3</c:v>
                </c:pt>
                <c:pt idx="65408">
                  <c:v>3.6286688409745702E-3</c:v>
                </c:pt>
                <c:pt idx="65409">
                  <c:v>3.4876971039921102E-3</c:v>
                </c:pt>
                <c:pt idx="65410">
                  <c:v>3.42892832122743E-3</c:v>
                </c:pt>
                <c:pt idx="65411">
                  <c:v>3.61884525045753E-3</c:v>
                </c:pt>
                <c:pt idx="65412">
                  <c:v>3.7461281754076498E-3</c:v>
                </c:pt>
                <c:pt idx="65413">
                  <c:v>3.43520077876747E-3</c:v>
                </c:pt>
                <c:pt idx="65414">
                  <c:v>2.78936885297298E-3</c:v>
                </c:pt>
                <c:pt idx="65415">
                  <c:v>2.2759817074984299E-3</c:v>
                </c:pt>
                <c:pt idx="65416">
                  <c:v>2.1558413282036799E-3</c:v>
                </c:pt>
                <c:pt idx="65417">
                  <c:v>2.2288290783762901E-3</c:v>
                </c:pt>
                <c:pt idx="65418">
                  <c:v>2.17713811434805E-3</c:v>
                </c:pt>
                <c:pt idx="65419">
                  <c:v>1.9421264296397599E-3</c:v>
                </c:pt>
                <c:pt idx="65420">
                  <c:v>1.68045156169683E-3</c:v>
                </c:pt>
                <c:pt idx="65421">
                  <c:v>1.4743758365511901E-3</c:v>
                </c:pt>
                <c:pt idx="65422">
                  <c:v>1.2518019648268799E-3</c:v>
                </c:pt>
                <c:pt idx="65423">
                  <c:v>9.6266280161216898E-4</c:v>
                </c:pt>
                <c:pt idx="65424">
                  <c:v>7.0198229514062405E-4</c:v>
                </c:pt>
                <c:pt idx="65425">
                  <c:v>5.8325170539319504E-4</c:v>
                </c:pt>
                <c:pt idx="65426">
                  <c:v>5.6996120838448405E-4</c:v>
                </c:pt>
                <c:pt idx="65427">
                  <c:v>5.24031813256442E-4</c:v>
                </c:pt>
                <c:pt idx="65428">
                  <c:v>3.8677483098581401E-4</c:v>
                </c:pt>
                <c:pt idx="65429">
                  <c:v>2.3369277187157401E-4</c:v>
                </c:pt>
                <c:pt idx="65430">
                  <c:v>1.48074002936482E-4</c:v>
                </c:pt>
                <c:pt idx="65431">
                  <c:v>1.2818143295589799E-4</c:v>
                </c:pt>
                <c:pt idx="65432">
                  <c:v>1.2632484140340201E-4</c:v>
                </c:pt>
                <c:pt idx="65433">
                  <c:v>1.14618065708783E-4</c:v>
                </c:pt>
                <c:pt idx="65434">
                  <c:v>1.1079695832449899E-4</c:v>
                </c:pt>
                <c:pt idx="65435">
                  <c:v>1.3262630091048799E-4</c:v>
                </c:pt>
                <c:pt idx="65436">
                  <c:v>1.61071555339731E-4</c:v>
                </c:pt>
                <c:pt idx="65437">
                  <c:v>1.59341303515248E-4</c:v>
                </c:pt>
                <c:pt idx="65438">
                  <c:v>1.35228794533759E-4</c:v>
                </c:pt>
                <c:pt idx="65439">
                  <c:v>1.2227529077790699E-4</c:v>
                </c:pt>
                <c:pt idx="65440">
                  <c:v>1.38757866807282E-4</c:v>
                </c:pt>
                <c:pt idx="65441">
                  <c:v>1.6653083730488999E-4</c:v>
                </c:pt>
                <c:pt idx="65442">
                  <c:v>1.7722096526995301E-4</c:v>
                </c:pt>
                <c:pt idx="65443">
                  <c:v>1.65272562298924E-4</c:v>
                </c:pt>
                <c:pt idx="65444">
                  <c:v>1.46778271300718E-4</c:v>
                </c:pt>
                <c:pt idx="65445">
                  <c:v>1.3400550233200201E-4</c:v>
                </c:pt>
                <c:pt idx="65446">
                  <c:v>1.23332443763502E-4</c:v>
                </c:pt>
                <c:pt idx="65447">
                  <c:v>1.0790114174597001E-4</c:v>
                </c:pt>
                <c:pt idx="65448">
                  <c:v>9.1150111984461505E-5</c:v>
                </c:pt>
                <c:pt idx="65449">
                  <c:v>8.1629339547362206E-5</c:v>
                </c:pt>
                <c:pt idx="65450">
                  <c:v>7.9617842857260298E-5</c:v>
                </c:pt>
                <c:pt idx="65451">
                  <c:v>7.6263633673079298E-5</c:v>
                </c:pt>
                <c:pt idx="65452">
                  <c:v>6.5398162405472195E-5</c:v>
                </c:pt>
                <c:pt idx="65453">
                  <c:v>5.1206556236138601E-5</c:v>
                </c:pt>
                <c:pt idx="65454">
                  <c:v>4.2055162339238497E-5</c:v>
                </c:pt>
                <c:pt idx="65455">
                  <c:v>4.03300873585977E-5</c:v>
                </c:pt>
                <c:pt idx="65456">
                  <c:v>4.1439536289544803E-5</c:v>
                </c:pt>
                <c:pt idx="65457">
                  <c:v>4.1078576032305102E-5</c:v>
                </c:pt>
                <c:pt idx="65458">
                  <c:v>3.9755021134624298E-5</c:v>
                </c:pt>
                <c:pt idx="65459">
                  <c:v>3.9786442357581102E-5</c:v>
                </c:pt>
                <c:pt idx="65460">
                  <c:v>4.0900158637668897E-5</c:v>
                </c:pt>
                <c:pt idx="65461">
                  <c:v>4.0822138544172103E-5</c:v>
                </c:pt>
                <c:pt idx="65462">
                  <c:v>3.9052836655173403E-5</c:v>
                </c:pt>
                <c:pt idx="65463">
                  <c:v>3.7741428968729397E-5</c:v>
                </c:pt>
                <c:pt idx="65464">
                  <c:v>3.8644982851110399E-5</c:v>
                </c:pt>
                <c:pt idx="65465">
                  <c:v>4.0747592720435898E-5</c:v>
                </c:pt>
                <c:pt idx="65466">
                  <c:v>4.1673851228551898E-5</c:v>
                </c:pt>
                <c:pt idx="65467">
                  <c:v>4.05959945055656E-5</c:v>
                </c:pt>
                <c:pt idx="65468">
                  <c:v>3.8775509892730002E-5</c:v>
                </c:pt>
                <c:pt idx="65469">
                  <c:v>3.75797935703304E-5</c:v>
                </c:pt>
                <c:pt idx="65470">
                  <c:v>3.6980069126002497E-5</c:v>
                </c:pt>
                <c:pt idx="65471">
                  <c:v>3.6216559237800498E-5</c:v>
                </c:pt>
                <c:pt idx="65472">
                  <c:v>3.5152443160768598E-5</c:v>
                </c:pt>
                <c:pt idx="65473">
                  <c:v>3.4331344068050398E-5</c:v>
                </c:pt>
                <c:pt idx="65474">
                  <c:v>3.3979285944951698E-5</c:v>
                </c:pt>
                <c:pt idx="65475">
                  <c:v>3.3602624171180603E-5</c:v>
                </c:pt>
                <c:pt idx="65476">
                  <c:v>3.27173074765596E-5</c:v>
                </c:pt>
                <c:pt idx="65477">
                  <c:v>3.1556741305394098E-5</c:v>
                </c:pt>
                <c:pt idx="65478">
                  <c:v>3.0774946935707703E-5</c:v>
                </c:pt>
                <c:pt idx="65479">
                  <c:v>3.0632996640633798E-5</c:v>
                </c:pt>
                <c:pt idx="65480">
                  <c:v>3.0774932383792502E-5</c:v>
                </c:pt>
                <c:pt idx="65481">
                  <c:v>3.0763974791625501E-5</c:v>
                </c:pt>
                <c:pt idx="65482">
                  <c:v>3.0567589419661103E-5</c:v>
                </c:pt>
                <c:pt idx="65483">
                  <c:v>3.0423065254581202E-5</c:v>
                </c:pt>
                <c:pt idx="65484">
                  <c:v>3.0424609576584798E-5</c:v>
                </c:pt>
                <c:pt idx="65485">
                  <c:v>3.0438037356361801E-5</c:v>
                </c:pt>
                <c:pt idx="65486">
                  <c:v>3.0366720238816901E-5</c:v>
                </c:pt>
                <c:pt idx="65487">
                  <c:v>3.0309205612866201E-5</c:v>
                </c:pt>
                <c:pt idx="65488">
                  <c:v>3.0394117857213102E-5</c:v>
                </c:pt>
                <c:pt idx="65489">
                  <c:v>3.0568040529033203E-5</c:v>
                </c:pt>
                <c:pt idx="65490">
                  <c:v>3.0651455745101002E-5</c:v>
                </c:pt>
                <c:pt idx="65491">
                  <c:v>3.0562870961148299E-5</c:v>
                </c:pt>
                <c:pt idx="65492">
                  <c:v>3.0400178729905801E-5</c:v>
                </c:pt>
                <c:pt idx="65493">
                  <c:v>3.0295686883619099E-5</c:v>
                </c:pt>
                <c:pt idx="65494">
                  <c:v>3.02644548355602E-5</c:v>
                </c:pt>
                <c:pt idx="65495">
                  <c:v>3.0230552511056899E-5</c:v>
                </c:pt>
                <c:pt idx="65496">
                  <c:v>3.0152385079418299E-5</c:v>
                </c:pt>
                <c:pt idx="65497">
                  <c:v>3.0062758014537401E-5</c:v>
                </c:pt>
                <c:pt idx="65498">
                  <c:v>2.9996685043443001E-5</c:v>
                </c:pt>
                <c:pt idx="65499">
                  <c:v>2.99485127470689E-5</c:v>
                </c:pt>
                <c:pt idx="65500">
                  <c:v>2.98680897685699E-5</c:v>
                </c:pt>
                <c:pt idx="65501">
                  <c:v>2.9769309549010399E-5</c:v>
                </c:pt>
                <c:pt idx="65502">
                  <c:v>2.97039878205396E-5</c:v>
                </c:pt>
                <c:pt idx="65503">
                  <c:v>2.96942253044108E-5</c:v>
                </c:pt>
                <c:pt idx="65504">
                  <c:v>2.9708451620535901E-5</c:v>
                </c:pt>
                <c:pt idx="65505">
                  <c:v>2.9705313863814802E-5</c:v>
                </c:pt>
                <c:pt idx="65506">
                  <c:v>2.9680893931072199E-5</c:v>
                </c:pt>
                <c:pt idx="65507">
                  <c:v>2.96603011520347E-5</c:v>
                </c:pt>
                <c:pt idx="65508">
                  <c:v>2.9657507184310799E-5</c:v>
                </c:pt>
                <c:pt idx="65509">
                  <c:v>2.9663005989277701E-5</c:v>
                </c:pt>
                <c:pt idx="65510">
                  <c:v>2.96644684567582E-5</c:v>
                </c:pt>
                <c:pt idx="65511">
                  <c:v>2.9666429327335198E-5</c:v>
                </c:pt>
                <c:pt idx="65512">
                  <c:v>2.9676955819013501E-5</c:v>
                </c:pt>
                <c:pt idx="65513">
                  <c:v>2.96927446470363E-5</c:v>
                </c:pt>
                <c:pt idx="65514">
                  <c:v>2.96998769044876E-5</c:v>
                </c:pt>
                <c:pt idx="65515">
                  <c:v>2.9693124815821698E-5</c:v>
                </c:pt>
                <c:pt idx="65516">
                  <c:v>2.96818143397104E-5</c:v>
                </c:pt>
                <c:pt idx="65517">
                  <c:v>2.9677386919502199E-5</c:v>
                </c:pt>
                <c:pt idx="65518">
                  <c:v>2.9679802537430102E-5</c:v>
                </c:pt>
                <c:pt idx="65519">
                  <c:v>2.9681006708415201E-5</c:v>
                </c:pt>
                <c:pt idx="65520">
                  <c:v>2.9676470148842799E-5</c:v>
                </c:pt>
                <c:pt idx="65521">
                  <c:v>2.9669488867512E-5</c:v>
                </c:pt>
                <c:pt idx="65522">
                  <c:v>2.96636771963676E-5</c:v>
                </c:pt>
                <c:pt idx="65523">
                  <c:v>2.96585621981649E-5</c:v>
                </c:pt>
                <c:pt idx="65524">
                  <c:v>2.9651697332155901E-5</c:v>
                </c:pt>
                <c:pt idx="65525">
                  <c:v>2.9644164897035801E-5</c:v>
                </c:pt>
                <c:pt idx="65526">
                  <c:v>2.9639413696713702E-5</c:v>
                </c:pt>
                <c:pt idx="65527">
                  <c:v>2.96384332614252E-5</c:v>
                </c:pt>
                <c:pt idx="65528">
                  <c:v>2.9638595151482099E-5</c:v>
                </c:pt>
                <c:pt idx="65529">
                  <c:v>2.96367652481422E-5</c:v>
                </c:pt>
                <c:pt idx="65530">
                  <c:v>2.96331727440702E-5</c:v>
                </c:pt>
                <c:pt idx="65531">
                  <c:v>2.96305443043821E-5</c:v>
                </c:pt>
                <c:pt idx="65532">
                  <c:v>2.96300349873491E-5</c:v>
                </c:pt>
                <c:pt idx="65533">
                  <c:v>2.9630500648636401E-5</c:v>
                </c:pt>
                <c:pt idx="65534">
                  <c:v>2.9630873541464101E-5</c:v>
                </c:pt>
                <c:pt idx="65535">
                  <c:v>2.96309808618389E-5</c:v>
                </c:pt>
                <c:pt idx="65536">
                  <c:v>2.9631706638610901E-5</c:v>
                </c:pt>
                <c:pt idx="65537">
                  <c:v>2.9632627047249099E-5</c:v>
                </c:pt>
                <c:pt idx="65538">
                  <c:v>2.9632845325977501E-5</c:v>
                </c:pt>
                <c:pt idx="65539">
                  <c:v>2.96323269139975E-5</c:v>
                </c:pt>
                <c:pt idx="65540">
                  <c:v>2.96316866297275E-5</c:v>
                </c:pt>
                <c:pt idx="65541">
                  <c:v>2.9631797588081099E-5</c:v>
                </c:pt>
                <c:pt idx="65542">
                  <c:v>2.9632434234372299E-5</c:v>
                </c:pt>
                <c:pt idx="65543">
                  <c:v>2.96325742965564E-5</c:v>
                </c:pt>
                <c:pt idx="65544">
                  <c:v>2.9632154110004201E-5</c:v>
                </c:pt>
                <c:pt idx="65545">
                  <c:v>2.9631455618073199E-5</c:v>
                </c:pt>
                <c:pt idx="65546">
                  <c:v>2.9631071811309101E-5</c:v>
                </c:pt>
                <c:pt idx="65547">
                  <c:v>2.9630575227201899E-5</c:v>
                </c:pt>
                <c:pt idx="65548">
                  <c:v>2.9630180506501401E-5</c:v>
                </c:pt>
                <c:pt idx="65549">
                  <c:v>2.9629716664203399E-5</c:v>
                </c:pt>
                <c:pt idx="65550">
                  <c:v>2.9629505661432601E-5</c:v>
                </c:pt>
                <c:pt idx="65551">
                  <c:v>2.96293583232909E-5</c:v>
                </c:pt>
                <c:pt idx="65552">
                  <c:v>2.9629160053446002E-5</c:v>
                </c:pt>
                <c:pt idx="65553">
                  <c:v>2.9628972697537399E-5</c:v>
                </c:pt>
                <c:pt idx="65554">
                  <c:v>2.9628386982949501E-5</c:v>
                </c:pt>
                <c:pt idx="65555">
                  <c:v>2.96281541523058E-5</c:v>
                </c:pt>
                <c:pt idx="65556">
                  <c:v>2.9628159609274001E-5</c:v>
                </c:pt>
                <c:pt idx="65557">
                  <c:v>2.96282159979455E-5</c:v>
                </c:pt>
                <c:pt idx="65558">
                  <c:v>2.9628172342199798E-5</c:v>
                </c:pt>
                <c:pt idx="65559">
                  <c:v>2.9627961339429001E-5</c:v>
                </c:pt>
                <c:pt idx="65560">
                  <c:v>2.9628045012941601E-5</c:v>
                </c:pt>
                <c:pt idx="65561">
                  <c:v>2.96280195470899E-5</c:v>
                </c:pt>
                <c:pt idx="65562">
                  <c:v>2.9628026823047501E-5</c:v>
                </c:pt>
                <c:pt idx="65563">
                  <c:v>2.9627881303895299E-5</c:v>
                </c:pt>
                <c:pt idx="65564">
                  <c:v>2.9627784897456901E-5</c:v>
                </c:pt>
                <c:pt idx="65565">
                  <c:v>2.9627852200064801E-5</c:v>
                </c:pt>
                <c:pt idx="65566">
                  <c:v>2.9627768526552201E-5</c:v>
                </c:pt>
                <c:pt idx="65567">
                  <c:v>2.9627844924107201E-5</c:v>
                </c:pt>
                <c:pt idx="65568">
                  <c:v>2.9627670301124399E-5</c:v>
                </c:pt>
                <c:pt idx="65569">
                  <c:v>2.96276939479867E-5</c:v>
                </c:pt>
                <c:pt idx="65570">
                  <c:v>2.9627548428834399E-5</c:v>
                </c:pt>
                <c:pt idx="65571">
                  <c:v>2.9627615731442401E-5</c:v>
                </c:pt>
                <c:pt idx="65572">
                  <c:v>2.96275029540993E-5</c:v>
                </c:pt>
                <c:pt idx="65573">
                  <c:v>2.9627450203406601E-5</c:v>
                </c:pt>
                <c:pt idx="65574">
                  <c:v>2.96272410196252E-5</c:v>
                </c:pt>
                <c:pt idx="65575">
                  <c:v>2.96273228741484E-5</c:v>
                </c:pt>
                <c:pt idx="65576">
                  <c:v>2.9627160984091501E-5</c:v>
                </c:pt>
                <c:pt idx="65577">
                  <c:v>2.9627111871377599E-5</c:v>
                </c:pt>
                <c:pt idx="65578">
                  <c:v>2.96270609396743E-5</c:v>
                </c:pt>
                <c:pt idx="65579">
                  <c:v>2.96270045510028E-5</c:v>
                </c:pt>
                <c:pt idx="65580">
                  <c:v>2.96270081889816E-5</c:v>
                </c:pt>
                <c:pt idx="65581">
                  <c:v>2.9626839022966999E-5</c:v>
                </c:pt>
                <c:pt idx="65582">
                  <c:v>2.9626877221744501E-5</c:v>
                </c:pt>
                <c:pt idx="65583">
                  <c:v>2.9626846298924701E-5</c:v>
                </c:pt>
                <c:pt idx="65584">
                  <c:v>2.9626815376104801E-5</c:v>
                </c:pt>
                <c:pt idx="65585">
                  <c:v>2.96267880912637E-5</c:v>
                </c:pt>
                <c:pt idx="65586">
                  <c:v>2.96268499369034E-5</c:v>
                </c:pt>
                <c:pt idx="65587">
                  <c:v>2.9626698960783001E-5</c:v>
                </c:pt>
                <c:pt idx="65588">
                  <c:v>2.9626649848069102E-5</c:v>
                </c:pt>
                <c:pt idx="65589">
                  <c:v>2.9626538889715401E-5</c:v>
                </c:pt>
                <c:pt idx="65590">
                  <c:v>2.9626513423863798E-5</c:v>
                </c:pt>
                <c:pt idx="65591">
                  <c:v>2.9626513423863798E-5</c:v>
                </c:pt>
                <c:pt idx="65592">
                  <c:v>2.9626480682054501E-5</c:v>
                </c:pt>
                <c:pt idx="65593">
                  <c:v>2.96264952339698E-5</c:v>
                </c:pt>
                <c:pt idx="65594">
                  <c:v>2.96264133794466E-5</c:v>
                </c:pt>
                <c:pt idx="65595">
                  <c:v>2.96263569907751E-5</c:v>
                </c:pt>
                <c:pt idx="65596">
                  <c:v>2.96264170174254E-5</c:v>
                </c:pt>
                <c:pt idx="65597">
                  <c:v>2.9626284231198999E-5</c:v>
                </c:pt>
                <c:pt idx="65598">
                  <c:v>2.9626340619870499E-5</c:v>
                </c:pt>
                <c:pt idx="65599">
                  <c:v>2.96261623589089E-5</c:v>
                </c:pt>
                <c:pt idx="65600">
                  <c:v>2.9626229661516801E-5</c:v>
                </c:pt>
                <c:pt idx="65601">
                  <c:v>2.9626164177898301E-5</c:v>
                </c:pt>
                <c:pt idx="65602">
                  <c:v>2.9626058676512898E-5</c:v>
                </c:pt>
                <c:pt idx="65603">
                  <c:v>2.96259804599686E-5</c:v>
                </c:pt>
                <c:pt idx="65604">
                  <c:v>2.9626025934703601E-5</c:v>
                </c:pt>
                <c:pt idx="65605">
                  <c:v>2.9625933166244101E-5</c:v>
                </c:pt>
                <c:pt idx="65606">
                  <c:v>2.96258149319328E-5</c:v>
                </c:pt>
                <c:pt idx="65607">
                  <c:v>2.9625847673742101E-5</c:v>
                </c:pt>
                <c:pt idx="65608">
                  <c:v>2.9625805836985799E-5</c:v>
                </c:pt>
                <c:pt idx="65609">
                  <c:v>2.9625680326717001E-5</c:v>
                </c:pt>
                <c:pt idx="65610">
                  <c:v>2.96257203444839E-5</c:v>
                </c:pt>
                <c:pt idx="65611">
                  <c:v>2.96257203444839E-5</c:v>
                </c:pt>
                <c:pt idx="65612">
                  <c:v>2.9625598472193801E-5</c:v>
                </c:pt>
                <c:pt idx="65613">
                  <c:v>2.9625600291183201E-5</c:v>
                </c:pt>
                <c:pt idx="65614">
                  <c:v>2.9625603929161998E-5</c:v>
                </c:pt>
                <c:pt idx="65615">
                  <c:v>2.9625414754264101E-5</c:v>
                </c:pt>
                <c:pt idx="65616">
                  <c:v>2.96254420391051E-5</c:v>
                </c:pt>
                <c:pt idx="65617">
                  <c:v>2.9625407478306398E-5</c:v>
                </c:pt>
                <c:pt idx="65618">
                  <c:v>2.96253911074018E-5</c:v>
                </c:pt>
                <c:pt idx="65619">
                  <c:v>2.9625372917507799E-5</c:v>
                </c:pt>
                <c:pt idx="65620">
                  <c:v>2.9625307433889302E-5</c:v>
                </c:pt>
                <c:pt idx="65621">
                  <c:v>2.96252437692601E-5</c:v>
                </c:pt>
                <c:pt idx="65622">
                  <c:v>2.9625241950270699E-5</c:v>
                </c:pt>
                <c:pt idx="65623">
                  <c:v>2.96251928375568E-5</c:v>
                </c:pt>
                <c:pt idx="65624">
                  <c:v>2.9625101888086701E-5</c:v>
                </c:pt>
                <c:pt idx="65625">
                  <c:v>2.96250691462774E-5</c:v>
                </c:pt>
                <c:pt idx="65626">
                  <c:v>2.9625052775372798E-5</c:v>
                </c:pt>
                <c:pt idx="65627">
                  <c:v>2.9624976377817799E-5</c:v>
                </c:pt>
                <c:pt idx="65628">
                  <c:v>2.9624976377817799E-5</c:v>
                </c:pt>
                <c:pt idx="65629">
                  <c:v>2.96248490485595E-5</c:v>
                </c:pt>
                <c:pt idx="65630">
                  <c:v>2.9624792659888E-5</c:v>
                </c:pt>
                <c:pt idx="65631">
                  <c:v>2.9624912713188698E-5</c:v>
                </c:pt>
                <c:pt idx="65632">
                  <c:v>2.96248126687715E-5</c:v>
                </c:pt>
                <c:pt idx="65633">
                  <c:v>2.9624769013025801E-5</c:v>
                </c:pt>
                <c:pt idx="65634">
                  <c:v>2.96248490485595E-5</c:v>
                </c:pt>
                <c:pt idx="65635">
                  <c:v>2.96247490041424E-5</c:v>
                </c:pt>
                <c:pt idx="65636">
                  <c:v>2.9624621674884101E-5</c:v>
                </c:pt>
                <c:pt idx="65637">
                  <c:v>2.9624539820360999E-5</c:v>
                </c:pt>
                <c:pt idx="65638">
                  <c:v>2.96246180369053E-5</c:v>
                </c:pt>
                <c:pt idx="65639">
                  <c:v>2.9624467060784799E-5</c:v>
                </c:pt>
                <c:pt idx="65640">
                  <c:v>2.96245016215835E-5</c:v>
                </c:pt>
                <c:pt idx="65641">
                  <c:v>2.9624390663229901E-5</c:v>
                </c:pt>
                <c:pt idx="65642">
                  <c:v>2.9624390663229901E-5</c:v>
                </c:pt>
                <c:pt idx="65643">
                  <c:v>2.9624347007484199E-5</c:v>
                </c:pt>
                <c:pt idx="65644">
                  <c:v>2.9624256058014001E-5</c:v>
                </c:pt>
                <c:pt idx="65645">
                  <c:v>2.96241560135968E-5</c:v>
                </c:pt>
                <c:pt idx="65646">
                  <c:v>2.96242797048762E-5</c:v>
                </c:pt>
                <c:pt idx="65647">
                  <c:v>2.96242178592365E-5</c:v>
                </c:pt>
                <c:pt idx="65648">
                  <c:v>2.9624199669342502E-5</c:v>
                </c:pt>
                <c:pt idx="65649">
                  <c:v>2.9624094167957099E-5</c:v>
                </c:pt>
                <c:pt idx="65650">
                  <c:v>2.9623930458910801E-5</c:v>
                </c:pt>
                <c:pt idx="65651">
                  <c:v>2.9624066883115999E-5</c:v>
                </c:pt>
                <c:pt idx="65652">
                  <c:v>2.9624003218486898E-5</c:v>
                </c:pt>
                <c:pt idx="65653">
                  <c:v>2.9623945010825998E-5</c:v>
                </c:pt>
                <c:pt idx="65654">
                  <c:v>2.9623835871461799E-5</c:v>
                </c:pt>
                <c:pt idx="65655">
                  <c:v>2.9623881346196901E-5</c:v>
                </c:pt>
                <c:pt idx="65656">
                  <c:v>2.9623819500557201E-5</c:v>
                </c:pt>
                <c:pt idx="65657">
                  <c:v>2.9623806767631298E-5</c:v>
                </c:pt>
                <c:pt idx="65658">
                  <c:v>2.96237631118856E-5</c:v>
                </c:pt>
                <c:pt idx="65659">
                  <c:v>2.9623624868691001E-5</c:v>
                </c:pt>
                <c:pt idx="65660">
                  <c:v>2.9623652153532E-5</c:v>
                </c:pt>
                <c:pt idx="65661">
                  <c:v>2.962344478874E-5</c:v>
                </c:pt>
                <c:pt idx="65662">
                  <c:v>2.96235321002314E-5</c:v>
                </c:pt>
                <c:pt idx="65663">
                  <c:v>2.9623481168528101E-5</c:v>
                </c:pt>
                <c:pt idx="65664">
                  <c:v>2.96234156849096E-5</c:v>
                </c:pt>
                <c:pt idx="65665">
                  <c:v>2.9623422960867201E-5</c:v>
                </c:pt>
                <c:pt idx="65666">
                  <c:v>2.9623437512782399E-5</c:v>
                </c:pt>
                <c:pt idx="65667">
                  <c:v>2.9623246518895E-5</c:v>
                </c:pt>
                <c:pt idx="65668">
                  <c:v>2.96232083201176E-5</c:v>
                </c:pt>
                <c:pt idx="65669">
                  <c:v>2.96231974061811E-5</c:v>
                </c:pt>
                <c:pt idx="65670">
                  <c:v>2.96231919492129E-5</c:v>
                </c:pt>
                <c:pt idx="65671">
                  <c:v>2.9623204682138701E-5</c:v>
                </c:pt>
                <c:pt idx="65672">
                  <c:v>2.9623170121340101E-5</c:v>
                </c:pt>
                <c:pt idx="65673">
                  <c:v>2.9623039154102999E-5</c:v>
                </c:pt>
                <c:pt idx="65674">
                  <c:v>2.96229554805905E-5</c:v>
                </c:pt>
                <c:pt idx="65675">
                  <c:v>2.96230136882514E-5</c:v>
                </c:pt>
                <c:pt idx="65676">
                  <c:v>2.9622853617183901E-5</c:v>
                </c:pt>
                <c:pt idx="65677">
                  <c:v>2.9622849979205101E-5</c:v>
                </c:pt>
                <c:pt idx="65678">
                  <c:v>2.9622808142448799E-5</c:v>
                </c:pt>
                <c:pt idx="65679">
                  <c:v>2.9622866350109699E-5</c:v>
                </c:pt>
                <c:pt idx="65680">
                  <c:v>2.9622766305692501E-5</c:v>
                </c:pt>
                <c:pt idx="65681">
                  <c:v>2.9622649890370701E-5</c:v>
                </c:pt>
                <c:pt idx="65682">
                  <c:v>2.9622649890370701E-5</c:v>
                </c:pt>
                <c:pt idx="65683">
                  <c:v>2.96226171485614E-5</c:v>
                </c:pt>
                <c:pt idx="65684">
                  <c:v>2.9622724468936199E-5</c:v>
                </c:pt>
                <c:pt idx="65685">
                  <c:v>2.96225571219111E-5</c:v>
                </c:pt>
                <c:pt idx="65686">
                  <c:v>2.9622529837069999E-5</c:v>
                </c:pt>
                <c:pt idx="65687">
                  <c:v>2.96225043712184E-5</c:v>
                </c:pt>
                <c:pt idx="65688">
                  <c:v>2.96224425255787E-5</c:v>
                </c:pt>
                <c:pt idx="65689">
                  <c:v>2.96224388875999E-5</c:v>
                </c:pt>
                <c:pt idx="65690">
                  <c:v>2.9622357033076699E-5</c:v>
                </c:pt>
                <c:pt idx="65691">
                  <c:v>2.9622200599988001E-5</c:v>
                </c:pt>
                <c:pt idx="65692">
                  <c:v>2.9622193324030401E-5</c:v>
                </c:pt>
                <c:pt idx="65693">
                  <c:v>2.96221314783907E-5</c:v>
                </c:pt>
                <c:pt idx="65694">
                  <c:v>2.96221296594013E-5</c:v>
                </c:pt>
                <c:pt idx="65695">
                  <c:v>2.9622122383443601E-5</c:v>
                </c:pt>
                <c:pt idx="65696">
                  <c:v>2.9621958674397299E-5</c:v>
                </c:pt>
                <c:pt idx="65697">
                  <c:v>2.96219914162066E-5</c:v>
                </c:pt>
                <c:pt idx="65698">
                  <c:v>2.9621944122482101E-5</c:v>
                </c:pt>
                <c:pt idx="65699">
                  <c:v>2.9621947760460902E-5</c:v>
                </c:pt>
                <c:pt idx="65700">
                  <c:v>2.96219295705669E-5</c:v>
                </c:pt>
                <c:pt idx="65701">
                  <c:v>2.9621862267958901E-5</c:v>
                </c:pt>
                <c:pt idx="65702">
                  <c:v>2.96217258437537E-5</c:v>
                </c:pt>
                <c:pt idx="65703">
                  <c:v>2.9621722205774899E-5</c:v>
                </c:pt>
                <c:pt idx="65704">
                  <c:v>2.96217313007219E-5</c:v>
                </c:pt>
                <c:pt idx="65705">
                  <c:v>2.96217149298172E-5</c:v>
                </c:pt>
                <c:pt idx="65706">
                  <c:v>2.9621662179124501E-5</c:v>
                </c:pt>
                <c:pt idx="65707">
                  <c:v>2.9621558496728499E-5</c:v>
                </c:pt>
                <c:pt idx="65708">
                  <c:v>2.9621633075294098E-5</c:v>
                </c:pt>
                <c:pt idx="65709">
                  <c:v>2.96214693662478E-5</c:v>
                </c:pt>
                <c:pt idx="65710">
                  <c:v>2.9621429348480901E-5</c:v>
                </c:pt>
                <c:pt idx="65711">
                  <c:v>2.9621380235766999E-5</c:v>
                </c:pt>
                <c:pt idx="65712">
                  <c:v>2.96212747343816E-5</c:v>
                </c:pt>
                <c:pt idx="65713">
                  <c:v>2.9621227440657101E-5</c:v>
                </c:pt>
                <c:pt idx="65714">
                  <c:v>2.96212783723604E-5</c:v>
                </c:pt>
                <c:pt idx="65715">
                  <c:v>2.96212783723604E-5</c:v>
                </c:pt>
                <c:pt idx="65716">
                  <c:v>2.9621303838211999E-5</c:v>
                </c:pt>
                <c:pt idx="65717">
                  <c:v>2.9621120120282298E-5</c:v>
                </c:pt>
                <c:pt idx="65718">
                  <c:v>2.9621101930388199E-5</c:v>
                </c:pt>
                <c:pt idx="65719">
                  <c:v>2.9620965506183E-5</c:v>
                </c:pt>
                <c:pt idx="65720">
                  <c:v>2.96210200758651E-5</c:v>
                </c:pt>
                <c:pt idx="65721">
                  <c:v>2.9621029170812101E-5</c:v>
                </c:pt>
                <c:pt idx="65722">
                  <c:v>2.9620892746606801E-5</c:v>
                </c:pt>
                <c:pt idx="65723">
                  <c:v>2.9620910936500901E-5</c:v>
                </c:pt>
                <c:pt idx="65724">
                  <c:v>2.9620836357935301E-5</c:v>
                </c:pt>
                <c:pt idx="65725">
                  <c:v>2.9620770874316801E-5</c:v>
                </c:pt>
                <c:pt idx="65726">
                  <c:v>2.9620714485645301E-5</c:v>
                </c:pt>
                <c:pt idx="65727">
                  <c:v>2.9620654458995001E-5</c:v>
                </c:pt>
                <c:pt idx="65728">
                  <c:v>2.96206471830374E-5</c:v>
                </c:pt>
                <c:pt idx="65729">
                  <c:v>2.9620536224683699E-5</c:v>
                </c:pt>
                <c:pt idx="65730">
                  <c:v>2.96205616905354E-5</c:v>
                </c:pt>
                <c:pt idx="65731">
                  <c:v>2.9620496206916899E-5</c:v>
                </c:pt>
                <c:pt idx="65732">
                  <c:v>2.9620538043673099E-5</c:v>
                </c:pt>
                <c:pt idx="65733">
                  <c:v>2.9620454370160601E-5</c:v>
                </c:pt>
                <c:pt idx="65734">
                  <c:v>2.96203106699977E-5</c:v>
                </c:pt>
                <c:pt idx="65735">
                  <c:v>2.9620212444569899E-5</c:v>
                </c:pt>
                <c:pt idx="65736">
                  <c:v>2.9620359782711599E-5</c:v>
                </c:pt>
                <c:pt idx="65737">
                  <c:v>2.9620281566167301E-5</c:v>
                </c:pt>
                <c:pt idx="65738">
                  <c:v>2.9620219720527499E-5</c:v>
                </c:pt>
                <c:pt idx="65739">
                  <c:v>2.96202524623368E-5</c:v>
                </c:pt>
                <c:pt idx="65740">
                  <c:v>2.9620221539516899E-5</c:v>
                </c:pt>
                <c:pt idx="65741">
                  <c:v>2.96201305900468E-5</c:v>
                </c:pt>
                <c:pt idx="65742">
                  <c:v>2.96199959848309E-5</c:v>
                </c:pt>
                <c:pt idx="65743">
                  <c:v>2.9619972337968702E-5</c:v>
                </c:pt>
                <c:pt idx="65744">
                  <c:v>2.96199341391912E-5</c:v>
                </c:pt>
                <c:pt idx="65745">
                  <c:v>2.9619823180837601E-5</c:v>
                </c:pt>
                <c:pt idx="65746">
                  <c:v>2.9619894121424298E-5</c:v>
                </c:pt>
                <c:pt idx="65747">
                  <c:v>2.9619865017593801E-5</c:v>
                </c:pt>
                <c:pt idx="65748">
                  <c:v>2.96197904390283E-5</c:v>
                </c:pt>
                <c:pt idx="65749">
                  <c:v>2.9619768611155501E-5</c:v>
                </c:pt>
                <c:pt idx="65750">
                  <c:v>2.9619663109770001E-5</c:v>
                </c:pt>
                <c:pt idx="65751">
                  <c:v>2.96196194540244E-5</c:v>
                </c:pt>
                <c:pt idx="65752">
                  <c:v>2.96196521958336E-5</c:v>
                </c:pt>
                <c:pt idx="65753">
                  <c:v>2.9619530323543599E-5</c:v>
                </c:pt>
                <c:pt idx="65754">
                  <c:v>2.9619490305776701E-5</c:v>
                </c:pt>
                <c:pt idx="65755">
                  <c:v>2.9619484848808501E-5</c:v>
                </c:pt>
                <c:pt idx="65756">
                  <c:v>2.96194539259886E-5</c:v>
                </c:pt>
                <c:pt idx="65757">
                  <c:v>2.96194539259886E-5</c:v>
                </c:pt>
                <c:pt idx="65758">
                  <c:v>2.9619257475133E-5</c:v>
                </c:pt>
                <c:pt idx="65759">
                  <c:v>2.9619272027048299E-5</c:v>
                </c:pt>
                <c:pt idx="65760">
                  <c:v>2.9619190172525099E-5</c:v>
                </c:pt>
                <c:pt idx="65761">
                  <c:v>2.96192156383768E-5</c:v>
                </c:pt>
                <c:pt idx="65762">
                  <c:v>2.96191410598112E-5</c:v>
                </c:pt>
                <c:pt idx="65763">
                  <c:v>2.96191610686947E-5</c:v>
                </c:pt>
                <c:pt idx="65764">
                  <c:v>2.96191410598112E-5</c:v>
                </c:pt>
                <c:pt idx="65765">
                  <c:v>2.9619015549542399E-5</c:v>
                </c:pt>
                <c:pt idx="65766">
                  <c:v>2.9618919143104001E-5</c:v>
                </c:pt>
                <c:pt idx="65767">
                  <c:v>2.96188463835279E-5</c:v>
                </c:pt>
                <c:pt idx="65768">
                  <c:v>2.9618851840496101E-5</c:v>
                </c:pt>
                <c:pt idx="65769">
                  <c:v>2.9618699045386199E-5</c:v>
                </c:pt>
                <c:pt idx="65770">
                  <c:v>2.9618824555655E-5</c:v>
                </c:pt>
                <c:pt idx="65771">
                  <c:v>2.9618789994856299E-5</c:v>
                </c:pt>
                <c:pt idx="65772">
                  <c:v>2.96187645290047E-5</c:v>
                </c:pt>
                <c:pt idx="65773">
                  <c:v>2.9618557164212699E-5</c:v>
                </c:pt>
                <c:pt idx="65774">
                  <c:v>2.96185917250114E-5</c:v>
                </c:pt>
                <c:pt idx="65775">
                  <c:v>2.9618582630064301E-5</c:v>
                </c:pt>
                <c:pt idx="65776">
                  <c:v>2.9618500775541199E-5</c:v>
                </c:pt>
                <c:pt idx="65777">
                  <c:v>2.9618495318572999E-5</c:v>
                </c:pt>
                <c:pt idx="65778">
                  <c:v>2.9618529879371598E-5</c:v>
                </c:pt>
                <c:pt idx="65779">
                  <c:v>2.96184261969756E-5</c:v>
                </c:pt>
                <c:pt idx="65780">
                  <c:v>2.9618398912134601E-5</c:v>
                </c:pt>
                <c:pt idx="65781">
                  <c:v>2.9618271582876302E-5</c:v>
                </c:pt>
                <c:pt idx="65782">
                  <c:v>2.96181733574485E-5</c:v>
                </c:pt>
                <c:pt idx="65783">
                  <c:v>2.9618235203088298E-5</c:v>
                </c:pt>
                <c:pt idx="65784">
                  <c:v>2.9618215194204798E-5</c:v>
                </c:pt>
                <c:pt idx="65785">
                  <c:v>2.9618122425745201E-5</c:v>
                </c:pt>
                <c:pt idx="65786">
                  <c:v>2.9618035114253902E-5</c:v>
                </c:pt>
                <c:pt idx="65787">
                  <c:v>2.96179750876035E-5</c:v>
                </c:pt>
                <c:pt idx="65788">
                  <c:v>2.9618033295264501E-5</c:v>
                </c:pt>
                <c:pt idx="65789">
                  <c:v>2.9617989639518799E-5</c:v>
                </c:pt>
                <c:pt idx="65790">
                  <c:v>2.96178550343029E-5</c:v>
                </c:pt>
                <c:pt idx="65791">
                  <c:v>2.96178241114831E-5</c:v>
                </c:pt>
                <c:pt idx="65792">
                  <c:v>2.9617851396324099E-5</c:v>
                </c:pt>
                <c:pt idx="65793">
                  <c:v>2.9617754989885701E-5</c:v>
                </c:pt>
                <c:pt idx="65794">
                  <c:v>2.9617774998769201E-5</c:v>
                </c:pt>
                <c:pt idx="65795">
                  <c:v>2.9617705877171799E-5</c:v>
                </c:pt>
                <c:pt idx="65796">
                  <c:v>2.9617689506267201E-5</c:v>
                </c:pt>
                <c:pt idx="65797">
                  <c:v>2.9617665859404999E-5</c:v>
                </c:pt>
                <c:pt idx="65798">
                  <c:v>2.9617433028761301E-5</c:v>
                </c:pt>
                <c:pt idx="65799">
                  <c:v>2.9617523978231498E-5</c:v>
                </c:pt>
                <c:pt idx="65800">
                  <c:v>2.9617449399665899E-5</c:v>
                </c:pt>
                <c:pt idx="65801">
                  <c:v>2.96174257528037E-5</c:v>
                </c:pt>
                <c:pt idx="65802">
                  <c:v>2.9617274776683199E-5</c:v>
                </c:pt>
                <c:pt idx="65803">
                  <c:v>2.96172893285984E-5</c:v>
                </c:pt>
                <c:pt idx="65804">
                  <c:v>2.9617242034873901E-5</c:v>
                </c:pt>
                <c:pt idx="65805">
                  <c:v>2.9617191103170599E-5</c:v>
                </c:pt>
                <c:pt idx="65806">
                  <c:v>2.9617007385240902E-5</c:v>
                </c:pt>
                <c:pt idx="65807">
                  <c:v>2.96171037916793E-5</c:v>
                </c:pt>
                <c:pt idx="65808">
                  <c:v>2.9617054678965401E-5</c:v>
                </c:pt>
                <c:pt idx="65809">
                  <c:v>2.96171019726899E-5</c:v>
                </c:pt>
                <c:pt idx="65810">
                  <c:v>2.9616920073749501E-5</c:v>
                </c:pt>
                <c:pt idx="65811">
                  <c:v>2.96168836939614E-5</c:v>
                </c:pt>
                <c:pt idx="65812">
                  <c:v>2.96169655484846E-5</c:v>
                </c:pt>
                <c:pt idx="65813">
                  <c:v>2.9616867323056801E-5</c:v>
                </c:pt>
                <c:pt idx="65814">
                  <c:v>2.96167963824701E-5</c:v>
                </c:pt>
                <c:pt idx="65815">
                  <c:v>2.9616758183692599E-5</c:v>
                </c:pt>
                <c:pt idx="65816">
                  <c:v>2.9616699976031699E-5</c:v>
                </c:pt>
                <c:pt idx="65817">
                  <c:v>2.9616676329169399E-5</c:v>
                </c:pt>
                <c:pt idx="65818">
                  <c:v>2.9616583560709801E-5</c:v>
                </c:pt>
                <c:pt idx="65819">
                  <c:v>2.96165762847522E-5</c:v>
                </c:pt>
                <c:pt idx="65820">
                  <c:v>2.9616434403578802E-5</c:v>
                </c:pt>
                <c:pt idx="65821">
                  <c:v>2.9616385290864899E-5</c:v>
                </c:pt>
                <c:pt idx="65822">
                  <c:v>2.96163761959178E-5</c:v>
                </c:pt>
                <c:pt idx="65823">
                  <c:v>2.96163962048013E-5</c:v>
                </c:pt>
                <c:pt idx="65824">
                  <c:v>2.9616276151500602E-5</c:v>
                </c:pt>
                <c:pt idx="65825">
                  <c:v>2.9616217943839698E-5</c:v>
                </c:pt>
                <c:pt idx="65826">
                  <c:v>2.9616217943839698E-5</c:v>
                </c:pt>
                <c:pt idx="65827">
                  <c:v>2.9616152460221201E-5</c:v>
                </c:pt>
                <c:pt idx="65828">
                  <c:v>2.9616128813358999E-5</c:v>
                </c:pt>
                <c:pt idx="65829">
                  <c:v>2.9616097890539102E-5</c:v>
                </c:pt>
                <c:pt idx="65830">
                  <c:v>2.9616023311973499E-5</c:v>
                </c:pt>
                <c:pt idx="65831">
                  <c:v>2.9615903258672898E-5</c:v>
                </c:pt>
                <c:pt idx="65832">
                  <c:v>2.9615972380270199E-5</c:v>
                </c:pt>
                <c:pt idx="65833">
                  <c:v>2.9615934181492799E-5</c:v>
                </c:pt>
                <c:pt idx="65834">
                  <c:v>2.9615957828355001E-5</c:v>
                </c:pt>
                <c:pt idx="65835">
                  <c:v>2.9615788662340499E-5</c:v>
                </c:pt>
                <c:pt idx="65836">
                  <c:v>2.9615779567393501E-5</c:v>
                </c:pt>
                <c:pt idx="65837">
                  <c:v>2.9615757739520601E-5</c:v>
                </c:pt>
                <c:pt idx="65838">
                  <c:v>2.9615677703986899E-5</c:v>
                </c:pt>
                <c:pt idx="65839">
                  <c:v>2.9615701350849101E-5</c:v>
                </c:pt>
                <c:pt idx="65840">
                  <c:v>2.9615641324198801E-5</c:v>
                </c:pt>
                <c:pt idx="65841">
                  <c:v>2.9615475796163099E-5</c:v>
                </c:pt>
                <c:pt idx="65842">
                  <c:v>2.96154266834492E-5</c:v>
                </c:pt>
                <c:pt idx="65843">
                  <c:v>2.9615475796163099E-5</c:v>
                </c:pt>
                <c:pt idx="65844">
                  <c:v>2.9615472158184299E-5</c:v>
                </c:pt>
                <c:pt idx="65845">
                  <c:v>2.9615339371957799E-5</c:v>
                </c:pt>
                <c:pt idx="65846">
                  <c:v>2.9615253879455799E-5</c:v>
                </c:pt>
                <c:pt idx="65847">
                  <c:v>2.9615195671794899E-5</c:v>
                </c:pt>
                <c:pt idx="65848">
                  <c:v>2.9615195671794899E-5</c:v>
                </c:pt>
                <c:pt idx="65849">
                  <c:v>2.9615139283123399E-5</c:v>
                </c:pt>
                <c:pt idx="65850">
                  <c:v>2.96150901704095E-5</c:v>
                </c:pt>
                <c:pt idx="65851">
                  <c:v>2.9614953746204298E-5</c:v>
                </c:pt>
                <c:pt idx="65852">
                  <c:v>2.9615070161526102E-5</c:v>
                </c:pt>
                <c:pt idx="65853">
                  <c:v>2.9614939194288999E-5</c:v>
                </c:pt>
                <c:pt idx="65854">
                  <c:v>2.96148573397659E-5</c:v>
                </c:pt>
                <c:pt idx="65855">
                  <c:v>2.9614840968861201E-5</c:v>
                </c:pt>
                <c:pt idx="65856">
                  <c:v>2.9614862796734101E-5</c:v>
                </c:pt>
                <c:pt idx="65857">
                  <c:v>2.96147791232215E-5</c:v>
                </c:pt>
                <c:pt idx="65858">
                  <c:v>2.9614699087687799E-5</c:v>
                </c:pt>
                <c:pt idx="65859">
                  <c:v>2.9614744562422901E-5</c:v>
                </c:pt>
                <c:pt idx="65860">
                  <c:v>2.9614713639603E-5</c:v>
                </c:pt>
                <c:pt idx="65861">
                  <c:v>2.9614668164867901E-5</c:v>
                </c:pt>
                <c:pt idx="65862">
                  <c:v>2.9614617233164598E-5</c:v>
                </c:pt>
                <c:pt idx="65863">
                  <c:v>2.96144553431077E-5</c:v>
                </c:pt>
                <c:pt idx="65864">
                  <c:v>2.9614422601298399E-5</c:v>
                </c:pt>
                <c:pt idx="65865">
                  <c:v>2.96144644380547E-5</c:v>
                </c:pt>
                <c:pt idx="65866">
                  <c:v>2.9614317099913E-5</c:v>
                </c:pt>
                <c:pt idx="65867">
                  <c:v>2.96143443847541E-5</c:v>
                </c:pt>
                <c:pt idx="65868">
                  <c:v>2.96143243758706E-5</c:v>
                </c:pt>
                <c:pt idx="65869">
                  <c:v>2.96140642603859E-5</c:v>
                </c:pt>
                <c:pt idx="65870">
                  <c:v>2.9614117011078599E-5</c:v>
                </c:pt>
                <c:pt idx="65871">
                  <c:v>2.9614238883368701E-5</c:v>
                </c:pt>
                <c:pt idx="65872">
                  <c:v>2.9614133381983299E-5</c:v>
                </c:pt>
                <c:pt idx="65873">
                  <c:v>2.96140660793753E-5</c:v>
                </c:pt>
                <c:pt idx="65874">
                  <c:v>2.9614016966661401E-5</c:v>
                </c:pt>
                <c:pt idx="65875">
                  <c:v>2.9613956940011101E-5</c:v>
                </c:pt>
                <c:pt idx="65876">
                  <c:v>2.9613956940011101E-5</c:v>
                </c:pt>
                <c:pt idx="65877">
                  <c:v>2.9613780498039001E-5</c:v>
                </c:pt>
                <c:pt idx="65878">
                  <c:v>2.9613722290378101E-5</c:v>
                </c:pt>
                <c:pt idx="65879">
                  <c:v>2.96136895485688E-5</c:v>
                </c:pt>
                <c:pt idx="65880">
                  <c:v>2.9613736842293299E-5</c:v>
                </c:pt>
                <c:pt idx="65881">
                  <c:v>2.96136277029291E-5</c:v>
                </c:pt>
                <c:pt idx="65882">
                  <c:v>2.9613642254844301E-5</c:v>
                </c:pt>
                <c:pt idx="65883">
                  <c:v>2.9613573133247E-5</c:v>
                </c:pt>
                <c:pt idx="65884">
                  <c:v>2.9613469450851002E-5</c:v>
                </c:pt>
                <c:pt idx="65885">
                  <c:v>2.9613453079946298E-5</c:v>
                </c:pt>
                <c:pt idx="65886">
                  <c:v>2.9613418519147699E-5</c:v>
                </c:pt>
                <c:pt idx="65887">
                  <c:v>2.9613383958349001E-5</c:v>
                </c:pt>
                <c:pt idx="65888">
                  <c:v>2.9613262086059001E-5</c:v>
                </c:pt>
                <c:pt idx="65889">
                  <c:v>2.96132366202073E-5</c:v>
                </c:pt>
                <c:pt idx="65890">
                  <c:v>2.9613225706270899E-5</c:v>
                </c:pt>
                <c:pt idx="65891">
                  <c:v>2.9613182050525201E-5</c:v>
                </c:pt>
                <c:pt idx="65892">
                  <c:v>2.96130601782352E-5</c:v>
                </c:pt>
                <c:pt idx="65893">
                  <c:v>2.9613054721267E-5</c:v>
                </c:pt>
                <c:pt idx="65894">
                  <c:v>2.96129983325955E-5</c:v>
                </c:pt>
                <c:pt idx="65895">
                  <c:v>2.9612945581902699E-5</c:v>
                </c:pt>
                <c:pt idx="65896">
                  <c:v>2.9613018341478898E-5</c:v>
                </c:pt>
                <c:pt idx="65897">
                  <c:v>2.96128964691888E-5</c:v>
                </c:pt>
                <c:pt idx="65898">
                  <c:v>2.96128964691888E-5</c:v>
                </c:pt>
                <c:pt idx="65899">
                  <c:v>2.9612827347591499E-5</c:v>
                </c:pt>
                <c:pt idx="65900">
                  <c:v>2.96127836918458E-5</c:v>
                </c:pt>
                <c:pt idx="65901">
                  <c:v>2.9612750950036601E-5</c:v>
                </c:pt>
                <c:pt idx="65902">
                  <c:v>2.96126017929055E-5</c:v>
                </c:pt>
                <c:pt idx="65903">
                  <c:v>2.96125999739161E-5</c:v>
                </c:pt>
                <c:pt idx="65904">
                  <c:v>2.9612652724608799E-5</c:v>
                </c:pt>
                <c:pt idx="65905">
                  <c:v>2.9612483558594198E-5</c:v>
                </c:pt>
                <c:pt idx="65906">
                  <c:v>2.96124053420499E-5</c:v>
                </c:pt>
                <c:pt idx="65907">
                  <c:v>2.9612469006679E-5</c:v>
                </c:pt>
                <c:pt idx="65908">
                  <c:v>2.9612396247102899E-5</c:v>
                </c:pt>
                <c:pt idx="65909">
                  <c:v>2.9612312573590299E-5</c:v>
                </c:pt>
                <c:pt idx="65910">
                  <c:v>2.9612336220452599E-5</c:v>
                </c:pt>
                <c:pt idx="65911">
                  <c:v>2.9612234357046001E-5</c:v>
                </c:pt>
                <c:pt idx="65912">
                  <c:v>2.96120833809255E-5</c:v>
                </c:pt>
                <c:pt idx="65913">
                  <c:v>2.9612159778480401E-5</c:v>
                </c:pt>
                <c:pt idx="65914">
                  <c:v>2.9612107027787702E-5</c:v>
                </c:pt>
                <c:pt idx="65915">
                  <c:v>2.9612072466989099E-5</c:v>
                </c:pt>
                <c:pt idx="65916">
                  <c:v>2.9612096113851301E-5</c:v>
                </c:pt>
                <c:pt idx="65917">
                  <c:v>2.9611970603582398E-5</c:v>
                </c:pt>
                <c:pt idx="65918">
                  <c:v>2.9611848731292402E-5</c:v>
                </c:pt>
                <c:pt idx="65919">
                  <c:v>2.9611897844006301E-5</c:v>
                </c:pt>
                <c:pt idx="65920">
                  <c:v>2.96118141704937E-5</c:v>
                </c:pt>
                <c:pt idx="65921">
                  <c:v>2.9611706850118901E-5</c:v>
                </c:pt>
                <c:pt idx="65922">
                  <c:v>2.9611679565277899E-5</c:v>
                </c:pt>
                <c:pt idx="65923">
                  <c:v>2.9611672289320302E-5</c:v>
                </c:pt>
                <c:pt idx="65924">
                  <c:v>2.9611646823468601E-5</c:v>
                </c:pt>
                <c:pt idx="65925">
                  <c:v>2.9611561330966699E-5</c:v>
                </c:pt>
                <c:pt idx="65926">
                  <c:v>2.9611444915644801E-5</c:v>
                </c:pt>
                <c:pt idx="65927">
                  <c:v>2.9611446734634201E-5</c:v>
                </c:pt>
                <c:pt idx="65928">
                  <c:v>2.9611384888994501E-5</c:v>
                </c:pt>
                <c:pt idx="65929">
                  <c:v>2.9611339414259399E-5</c:v>
                </c:pt>
                <c:pt idx="65930">
                  <c:v>2.96113121294184E-5</c:v>
                </c:pt>
                <c:pt idx="65931">
                  <c:v>2.96112993964925E-5</c:v>
                </c:pt>
                <c:pt idx="65932">
                  <c:v>2.9611217541969402E-5</c:v>
                </c:pt>
                <c:pt idx="65933">
                  <c:v>2.9611213903990601E-5</c:v>
                </c:pt>
                <c:pt idx="65934">
                  <c:v>2.9611097488668801E-5</c:v>
                </c:pt>
                <c:pt idx="65935">
                  <c:v>2.9610995625262101E-5</c:v>
                </c:pt>
                <c:pt idx="65936">
                  <c:v>2.9610988349304501E-5</c:v>
                </c:pt>
                <c:pt idx="65937">
                  <c:v>2.9610959245474101E-5</c:v>
                </c:pt>
                <c:pt idx="65938">
                  <c:v>2.9610886485897899E-5</c:v>
                </c:pt>
                <c:pt idx="65939">
                  <c:v>2.9610817364300601E-5</c:v>
                </c:pt>
                <c:pt idx="65940">
                  <c:v>2.96108028123854E-5</c:v>
                </c:pt>
                <c:pt idx="65941">
                  <c:v>2.9610821002279401E-5</c:v>
                </c:pt>
                <c:pt idx="65942">
                  <c:v>2.96107300528092E-5</c:v>
                </c:pt>
                <c:pt idx="65943">
                  <c:v>2.96106700261589E-5</c:v>
                </c:pt>
                <c:pt idx="65944">
                  <c:v>2.9610686397063498E-5</c:v>
                </c:pt>
                <c:pt idx="65945">
                  <c:v>2.96105226880172E-5</c:v>
                </c:pt>
                <c:pt idx="65946">
                  <c:v>2.96105463348795E-5</c:v>
                </c:pt>
                <c:pt idx="65947">
                  <c:v>2.96104699373245E-5</c:v>
                </c:pt>
                <c:pt idx="65948">
                  <c:v>2.96104917651974E-5</c:v>
                </c:pt>
                <c:pt idx="65949">
                  <c:v>2.9610388082801402E-5</c:v>
                </c:pt>
                <c:pt idx="65950">
                  <c:v>2.96103480650345E-5</c:v>
                </c:pt>
                <c:pt idx="65951">
                  <c:v>2.9610282581415999E-5</c:v>
                </c:pt>
                <c:pt idx="65952">
                  <c:v>2.9610258934553699E-5</c:v>
                </c:pt>
                <c:pt idx="65953">
                  <c:v>2.9610260753543099E-5</c:v>
                </c:pt>
                <c:pt idx="65954">
                  <c:v>2.9610182536998801E-5</c:v>
                </c:pt>
                <c:pt idx="65955">
                  <c:v>2.9610042474814701E-5</c:v>
                </c:pt>
                <c:pt idx="65956">
                  <c:v>2.9610093406518E-5</c:v>
                </c:pt>
                <c:pt idx="65957">
                  <c:v>2.96099551633233E-5</c:v>
                </c:pt>
                <c:pt idx="65958">
                  <c:v>2.9609931516461101E-5</c:v>
                </c:pt>
                <c:pt idx="65959">
                  <c:v>2.96098914986942E-5</c:v>
                </c:pt>
                <c:pt idx="65960">
                  <c:v>2.96098314720439E-5</c:v>
                </c:pt>
                <c:pt idx="65961">
                  <c:v>2.96097605314571E-5</c:v>
                </c:pt>
                <c:pt idx="65962">
                  <c:v>2.96097514365101E-5</c:v>
                </c:pt>
                <c:pt idx="65963">
                  <c:v>2.9609704142785601E-5</c:v>
                </c:pt>
                <c:pt idx="65964">
                  <c:v>2.9609644116135301E-5</c:v>
                </c:pt>
                <c:pt idx="65965">
                  <c:v>2.96096950478386E-5</c:v>
                </c:pt>
                <c:pt idx="65966">
                  <c:v>2.9609484045067799E-5</c:v>
                </c:pt>
                <c:pt idx="65967">
                  <c:v>2.9609542252728699E-5</c:v>
                </c:pt>
                <c:pt idx="65968">
                  <c:v>2.9609471312142001E-5</c:v>
                </c:pt>
                <c:pt idx="65969">
                  <c:v>2.9609393095597601E-5</c:v>
                </c:pt>
                <c:pt idx="65970">
                  <c:v>2.96092421194771E-5</c:v>
                </c:pt>
                <c:pt idx="65971">
                  <c:v>2.9609251214424101E-5</c:v>
                </c:pt>
                <c:pt idx="65972">
                  <c:v>2.9609362172777798E-5</c:v>
                </c:pt>
                <c:pt idx="65973">
                  <c:v>2.9609218472614901E-5</c:v>
                </c:pt>
                <c:pt idx="65974">
                  <c:v>2.96091293421341E-5</c:v>
                </c:pt>
                <c:pt idx="65975">
                  <c:v>2.9609065677505E-5</c:v>
                </c:pt>
                <c:pt idx="65976">
                  <c:v>2.9608992917928801E-5</c:v>
                </c:pt>
                <c:pt idx="65977">
                  <c:v>2.96089856419712E-5</c:v>
                </c:pt>
                <c:pt idx="65978">
                  <c:v>2.9608936529257301E-5</c:v>
                </c:pt>
                <c:pt idx="65979">
                  <c:v>2.9608934710267901E-5</c:v>
                </c:pt>
                <c:pt idx="65980">
                  <c:v>2.9608943805214902E-5</c:v>
                </c:pt>
                <c:pt idx="65981">
                  <c:v>2.9608716431539499E-5</c:v>
                </c:pt>
                <c:pt idx="65982">
                  <c:v>2.9608741897391199E-5</c:v>
                </c:pt>
                <c:pt idx="65983">
                  <c:v>2.9608776458189799E-5</c:v>
                </c:pt>
                <c:pt idx="65984">
                  <c:v>2.96086946036667E-5</c:v>
                </c:pt>
                <c:pt idx="65985">
                  <c:v>2.96086745947832E-5</c:v>
                </c:pt>
                <c:pt idx="65986">
                  <c:v>2.96085509035038E-5</c:v>
                </c:pt>
                <c:pt idx="65987">
                  <c:v>2.96085545414826E-5</c:v>
                </c:pt>
                <c:pt idx="65988">
                  <c:v>2.9608534532599199E-5</c:v>
                </c:pt>
                <c:pt idx="65989">
                  <c:v>2.9608454497065399E-5</c:v>
                </c:pt>
                <c:pt idx="65990">
                  <c:v>2.96084181172773E-5</c:v>
                </c:pt>
                <c:pt idx="65991">
                  <c:v>2.9608347176690599E-5</c:v>
                </c:pt>
                <c:pt idx="65992">
                  <c:v>2.9608310796902501E-5</c:v>
                </c:pt>
                <c:pt idx="65993">
                  <c:v>2.9608223485411101E-5</c:v>
                </c:pt>
                <c:pt idx="65994">
                  <c:v>2.9608127078972801E-5</c:v>
                </c:pt>
                <c:pt idx="65995">
                  <c:v>2.9608114346046902E-5</c:v>
                </c:pt>
                <c:pt idx="65996">
                  <c:v>2.9608203476527699E-5</c:v>
                </c:pt>
                <c:pt idx="65997">
                  <c:v>2.96081525448244E-5</c:v>
                </c:pt>
                <c:pt idx="65998">
                  <c:v>2.96079215331702E-5</c:v>
                </c:pt>
                <c:pt idx="65999">
                  <c:v>2.96079542749794E-5</c:v>
                </c:pt>
                <c:pt idx="66000">
                  <c:v>2.9607914257212501E-5</c:v>
                </c:pt>
                <c:pt idx="66001">
                  <c:v>2.96079033432761E-5</c:v>
                </c:pt>
                <c:pt idx="66002">
                  <c:v>2.9607808755827099E-5</c:v>
                </c:pt>
                <c:pt idx="66003">
                  <c:v>2.9607790565933101E-5</c:v>
                </c:pt>
                <c:pt idx="66004">
                  <c:v>2.96076959784841E-5</c:v>
                </c:pt>
                <c:pt idx="66005">
                  <c:v>2.96075249934802E-5</c:v>
                </c:pt>
                <c:pt idx="66006">
                  <c:v>2.96075249934802E-5</c:v>
                </c:pt>
                <c:pt idx="66007">
                  <c:v>2.9607510441564901E-5</c:v>
                </c:pt>
                <c:pt idx="66008">
                  <c:v>2.96075213555014E-5</c:v>
                </c:pt>
                <c:pt idx="66009">
                  <c:v>2.9607392207253701E-5</c:v>
                </c:pt>
                <c:pt idx="66010">
                  <c:v>2.9607341275550401E-5</c:v>
                </c:pt>
                <c:pt idx="66011">
                  <c:v>2.9607288524857699E-5</c:v>
                </c:pt>
                <c:pt idx="66012">
                  <c:v>2.9607348551507999E-5</c:v>
                </c:pt>
                <c:pt idx="66013">
                  <c:v>2.96072412311332E-5</c:v>
                </c:pt>
                <c:pt idx="66014">
                  <c:v>2.9607110263896198E-5</c:v>
                </c:pt>
                <c:pt idx="66015">
                  <c:v>2.9607208489324E-5</c:v>
                </c:pt>
                <c:pt idx="66016">
                  <c:v>2.9607104806928001E-5</c:v>
                </c:pt>
                <c:pt idx="66017">
                  <c:v>2.9607053875224699E-5</c:v>
                </c:pt>
                <c:pt idx="66018">
                  <c:v>2.9607010219479E-5</c:v>
                </c:pt>
                <c:pt idx="66019">
                  <c:v>2.96069501928287E-5</c:v>
                </c:pt>
                <c:pt idx="66020">
                  <c:v>2.96070138574578E-5</c:v>
                </c:pt>
                <c:pt idx="66021">
                  <c:v>2.9606846510432701E-5</c:v>
                </c:pt>
                <c:pt idx="66022">
                  <c:v>2.9606761017930701E-5</c:v>
                </c:pt>
                <c:pt idx="66023">
                  <c:v>2.9606764655909501E-5</c:v>
                </c:pt>
                <c:pt idx="66024">
                  <c:v>2.9606771931867102E-5</c:v>
                </c:pt>
                <c:pt idx="66025">
                  <c:v>2.9606655516545298E-5</c:v>
                </c:pt>
                <c:pt idx="66026">
                  <c:v>2.9606684620375701E-5</c:v>
                </c:pt>
                <c:pt idx="66027">
                  <c:v>2.9606582756969099E-5</c:v>
                </c:pt>
                <c:pt idx="66028">
                  <c:v>2.96064954454778E-5</c:v>
                </c:pt>
                <c:pt idx="66029">
                  <c:v>2.9606448151753301E-5</c:v>
                </c:pt>
                <c:pt idx="66030">
                  <c:v>2.9606302632601E-5</c:v>
                </c:pt>
                <c:pt idx="66031">
                  <c:v>2.9606351745314899E-5</c:v>
                </c:pt>
                <c:pt idx="66032">
                  <c:v>2.96062353299931E-5</c:v>
                </c:pt>
                <c:pt idx="66033">
                  <c:v>2.9606138923554702E-5</c:v>
                </c:pt>
                <c:pt idx="66034">
                  <c:v>2.9606224416056699E-5</c:v>
                </c:pt>
                <c:pt idx="66035">
                  <c:v>2.96061243716395E-5</c:v>
                </c:pt>
                <c:pt idx="66036">
                  <c:v>2.9606149837491099E-5</c:v>
                </c:pt>
                <c:pt idx="66037">
                  <c:v>2.9606011594296399E-5</c:v>
                </c:pt>
                <c:pt idx="66038">
                  <c:v>2.96059861284448E-5</c:v>
                </c:pt>
                <c:pt idx="66039">
                  <c:v>2.9605933377752101E-5</c:v>
                </c:pt>
                <c:pt idx="66040">
                  <c:v>2.96058424282819E-5</c:v>
                </c:pt>
                <c:pt idx="66041">
                  <c:v>2.9605891540995799E-5</c:v>
                </c:pt>
                <c:pt idx="66042">
                  <c:v>2.96057205559919E-5</c:v>
                </c:pt>
                <c:pt idx="66043">
                  <c:v>2.9605793315568001E-5</c:v>
                </c:pt>
                <c:pt idx="66044">
                  <c:v>2.9605680538225001E-5</c:v>
                </c:pt>
                <c:pt idx="66045">
                  <c:v>2.9605600502691201E-5</c:v>
                </c:pt>
                <c:pt idx="66046">
                  <c:v>2.9605580493807799E-5</c:v>
                </c:pt>
                <c:pt idx="66047">
                  <c:v>2.96055313810939E-5</c:v>
                </c:pt>
                <c:pt idx="66048">
                  <c:v>2.9605507734231702E-5</c:v>
                </c:pt>
                <c:pt idx="66049">
                  <c:v>2.9605460440507199E-5</c:v>
                </c:pt>
                <c:pt idx="66050">
                  <c:v>2.9605340387206501E-5</c:v>
                </c:pt>
                <c:pt idx="66051">
                  <c:v>2.9605314921354899E-5</c:v>
                </c:pt>
                <c:pt idx="66052">
                  <c:v>2.9605314921354899E-5</c:v>
                </c:pt>
                <c:pt idx="66053">
                  <c:v>2.96051293844357E-5</c:v>
                </c:pt>
                <c:pt idx="66054">
                  <c:v>2.9605091185658202E-5</c:v>
                </c:pt>
                <c:pt idx="66055">
                  <c:v>2.9605045710923099E-5</c:v>
                </c:pt>
                <c:pt idx="66056">
                  <c:v>2.9605042072944299E-5</c:v>
                </c:pt>
                <c:pt idx="66057">
                  <c:v>2.9604991141241E-5</c:v>
                </c:pt>
                <c:pt idx="66058">
                  <c:v>2.9604947485495399E-5</c:v>
                </c:pt>
                <c:pt idx="66059">
                  <c:v>2.9604863811982799E-5</c:v>
                </c:pt>
                <c:pt idx="66060">
                  <c:v>2.9604858355014599E-5</c:v>
                </c:pt>
                <c:pt idx="66061">
                  <c:v>2.9604783776448999E-5</c:v>
                </c:pt>
                <c:pt idx="66062">
                  <c:v>2.9604625524370901E-5</c:v>
                </c:pt>
                <c:pt idx="66063">
                  <c:v>2.96046819130424E-5</c:v>
                </c:pt>
                <c:pt idx="66064">
                  <c:v>2.9604603696498099E-5</c:v>
                </c:pt>
                <c:pt idx="66065">
                  <c:v>2.9604543669847799E-5</c:v>
                </c:pt>
                <c:pt idx="66066">
                  <c:v>2.9604596420540501E-5</c:v>
                </c:pt>
                <c:pt idx="66067">
                  <c:v>2.96045018330915E-5</c:v>
                </c:pt>
                <c:pt idx="66068">
                  <c:v>2.9604521841974898E-5</c:v>
                </c:pt>
                <c:pt idx="66069">
                  <c:v>2.9604319934151102E-5</c:v>
                </c:pt>
                <c:pt idx="66070">
                  <c:v>2.9604332667077001E-5</c:v>
                </c:pt>
                <c:pt idx="66071">
                  <c:v>2.9604279916384301E-5</c:v>
                </c:pt>
                <c:pt idx="66072">
                  <c:v>2.9604214432765699E-5</c:v>
                </c:pt>
                <c:pt idx="66073">
                  <c:v>2.96041835099459E-5</c:v>
                </c:pt>
                <c:pt idx="66074">
                  <c:v>2.9604087103507498E-5</c:v>
                </c:pt>
                <c:pt idx="66075">
                  <c:v>2.96041671390412E-5</c:v>
                </c:pt>
                <c:pt idx="66076">
                  <c:v>2.96040434477618E-5</c:v>
                </c:pt>
                <c:pt idx="66077">
                  <c:v>2.9603967050206898E-5</c:v>
                </c:pt>
                <c:pt idx="66078">
                  <c:v>2.9603963412228E-5</c:v>
                </c:pt>
                <c:pt idx="66079">
                  <c:v>2.96039052045671E-5</c:v>
                </c:pt>
                <c:pt idx="66080">
                  <c:v>2.9603836082969799E-5</c:v>
                </c:pt>
                <c:pt idx="66081">
                  <c:v>2.9603723305626799E-5</c:v>
                </c:pt>
                <c:pt idx="66082">
                  <c:v>2.9603721486637399E-5</c:v>
                </c:pt>
                <c:pt idx="66083">
                  <c:v>2.9603677830891701E-5</c:v>
                </c:pt>
                <c:pt idx="66084">
                  <c:v>2.9603628718177802E-5</c:v>
                </c:pt>
                <c:pt idx="66085">
                  <c:v>2.9603634175145999E-5</c:v>
                </c:pt>
                <c:pt idx="66086">
                  <c:v>2.9603512302856002E-5</c:v>
                </c:pt>
                <c:pt idx="66087">
                  <c:v>2.960353049275E-5</c:v>
                </c:pt>
                <c:pt idx="66088">
                  <c:v>2.9603368602693101E-5</c:v>
                </c:pt>
                <c:pt idx="66089">
                  <c:v>2.9603317670989799E-5</c:v>
                </c:pt>
                <c:pt idx="66090">
                  <c:v>2.96033394988626E-5</c:v>
                </c:pt>
                <c:pt idx="66091">
                  <c:v>2.9603290386148701E-5</c:v>
                </c:pt>
                <c:pt idx="66092">
                  <c:v>2.96031903417315E-5</c:v>
                </c:pt>
                <c:pt idx="66093">
                  <c:v>2.9603066650452099E-5</c:v>
                </c:pt>
                <c:pt idx="66094">
                  <c:v>2.96030721074203E-5</c:v>
                </c:pt>
                <c:pt idx="66095">
                  <c:v>2.9603021175717E-5</c:v>
                </c:pt>
                <c:pt idx="66096">
                  <c:v>2.9602886570501101E-5</c:v>
                </c:pt>
                <c:pt idx="66097">
                  <c:v>2.9602919312310402E-5</c:v>
                </c:pt>
                <c:pt idx="66098">
                  <c:v>2.96028429147555E-5</c:v>
                </c:pt>
                <c:pt idx="66099">
                  <c:v>2.96028974844376E-5</c:v>
                </c:pt>
                <c:pt idx="66100">
                  <c:v>2.9602781069115698E-5</c:v>
                </c:pt>
                <c:pt idx="66101">
                  <c:v>2.9602737413370101E-5</c:v>
                </c:pt>
                <c:pt idx="66102">
                  <c:v>2.9602690119645599E-5</c:v>
                </c:pt>
                <c:pt idx="66103">
                  <c:v>2.9602590075228401E-5</c:v>
                </c:pt>
                <c:pt idx="66104">
                  <c:v>2.9602575523313101E-5</c:v>
                </c:pt>
                <c:pt idx="66105">
                  <c:v>2.96024209092138E-5</c:v>
                </c:pt>
                <c:pt idx="66106">
                  <c:v>2.96024227282032E-5</c:v>
                </c:pt>
                <c:pt idx="66107">
                  <c:v>2.9602430004160899E-5</c:v>
                </c:pt>
                <c:pt idx="66108">
                  <c:v>2.9602404538309202E-5</c:v>
                </c:pt>
                <c:pt idx="66109">
                  <c:v>2.9602269933093299E-5</c:v>
                </c:pt>
                <c:pt idx="66110">
                  <c:v>2.9602239010273499E-5</c:v>
                </c:pt>
                <c:pt idx="66111">
                  <c:v>2.9602095310110599E-5</c:v>
                </c:pt>
                <c:pt idx="66112">
                  <c:v>2.9602117137983401E-5</c:v>
                </c:pt>
                <c:pt idx="66113">
                  <c:v>2.9602086215163601E-5</c:v>
                </c:pt>
                <c:pt idx="66114">
                  <c:v>2.96019916277146E-5</c:v>
                </c:pt>
                <c:pt idx="66115">
                  <c:v>2.96020516543649E-5</c:v>
                </c:pt>
                <c:pt idx="66116">
                  <c:v>2.96018733934034E-5</c:v>
                </c:pt>
                <c:pt idx="66117">
                  <c:v>2.9601840651594099E-5</c:v>
                </c:pt>
                <c:pt idx="66118">
                  <c:v>2.9601775167975598E-5</c:v>
                </c:pt>
                <c:pt idx="66119">
                  <c:v>2.9601689675473601E-5</c:v>
                </c:pt>
                <c:pt idx="66120">
                  <c:v>2.9601687856484201E-5</c:v>
                </c:pt>
                <c:pt idx="66121">
                  <c:v>2.9601753340102702E-5</c:v>
                </c:pt>
                <c:pt idx="66122">
                  <c:v>2.9601642381749099E-5</c:v>
                </c:pt>
                <c:pt idx="66123">
                  <c:v>2.9601602363982201E-5</c:v>
                </c:pt>
                <c:pt idx="66124">
                  <c:v>2.9601545975310701E-5</c:v>
                </c:pt>
                <c:pt idx="66125">
                  <c:v>2.9601458663819398E-5</c:v>
                </c:pt>
                <c:pt idx="66126">
                  <c:v>2.9601411370094899E-5</c:v>
                </c:pt>
                <c:pt idx="66127">
                  <c:v>2.96013367915293E-5</c:v>
                </c:pt>
                <c:pt idx="66128">
                  <c:v>2.9601267669931999E-5</c:v>
                </c:pt>
                <c:pt idx="66129">
                  <c:v>2.9601307687698901E-5</c:v>
                </c:pt>
                <c:pt idx="66130">
                  <c:v>2.9601087589981001E-5</c:v>
                </c:pt>
                <c:pt idx="66131">
                  <c:v>2.9601067581097599E-5</c:v>
                </c:pt>
                <c:pt idx="66132">
                  <c:v>2.96011003229069E-5</c:v>
                </c:pt>
                <c:pt idx="66133">
                  <c:v>2.9600972993648601E-5</c:v>
                </c:pt>
                <c:pt idx="66134">
                  <c:v>2.9600920242955901E-5</c:v>
                </c:pt>
                <c:pt idx="66135">
                  <c:v>2.9600874768220799E-5</c:v>
                </c:pt>
                <c:pt idx="66136">
                  <c:v>2.9600876587210199E-5</c:v>
                </c:pt>
                <c:pt idx="66137">
                  <c:v>2.9600918423966501E-5</c:v>
                </c:pt>
                <c:pt idx="66138">
                  <c:v>2.9600738344015499E-5</c:v>
                </c:pt>
                <c:pt idx="66139">
                  <c:v>2.9600671041407599E-5</c:v>
                </c:pt>
                <c:pt idx="66140">
                  <c:v>2.9600741981994401E-5</c:v>
                </c:pt>
                <c:pt idx="66141">
                  <c:v>2.96006255666725E-5</c:v>
                </c:pt>
                <c:pt idx="66142">
                  <c:v>2.9600550988106999E-5</c:v>
                </c:pt>
                <c:pt idx="66143">
                  <c:v>2.9600498237414299E-5</c:v>
                </c:pt>
                <c:pt idx="66144">
                  <c:v>2.9600463676615601E-5</c:v>
                </c:pt>
                <c:pt idx="66145">
                  <c:v>2.9600325433420901E-5</c:v>
                </c:pt>
                <c:pt idx="66146">
                  <c:v>2.9600339985336201E-5</c:v>
                </c:pt>
                <c:pt idx="66147">
                  <c:v>2.9600274501717599E-5</c:v>
                </c:pt>
                <c:pt idx="66148">
                  <c:v>2.9600259949802401E-5</c:v>
                </c:pt>
                <c:pt idx="66149">
                  <c:v>2.9600210837088502E-5</c:v>
                </c:pt>
                <c:pt idx="66150">
                  <c:v>2.96000489470316E-5</c:v>
                </c:pt>
                <c:pt idx="66151">
                  <c:v>2.9600003472296501E-5</c:v>
                </c:pt>
                <c:pt idx="66152">
                  <c:v>2.9600030757137601E-5</c:v>
                </c:pt>
                <c:pt idx="66153">
                  <c:v>2.96000544039998E-5</c:v>
                </c:pt>
                <c:pt idx="66154">
                  <c:v>2.95999325317098E-5</c:v>
                </c:pt>
                <c:pt idx="66155">
                  <c:v>2.9599916160805202E-5</c:v>
                </c:pt>
                <c:pt idx="66156">
                  <c:v>2.9599888875964101E-5</c:v>
                </c:pt>
                <c:pt idx="66157">
                  <c:v>2.95997997454833E-5</c:v>
                </c:pt>
                <c:pt idx="66158">
                  <c:v>2.9599706977023699E-5</c:v>
                </c:pt>
                <c:pt idx="66159">
                  <c:v>2.9599636036437001E-5</c:v>
                </c:pt>
                <c:pt idx="66160">
                  <c:v>2.9599583285744299E-5</c:v>
                </c:pt>
                <c:pt idx="66161">
                  <c:v>2.95995578198927E-5</c:v>
                </c:pt>
                <c:pt idx="66162">
                  <c:v>2.9599532354040999E-5</c:v>
                </c:pt>
                <c:pt idx="66163">
                  <c:v>2.9599457775475501E-5</c:v>
                </c:pt>
                <c:pt idx="66164">
                  <c:v>2.95993995678145E-5</c:v>
                </c:pt>
                <c:pt idx="66165">
                  <c:v>2.9599272238556299E-5</c:v>
                </c:pt>
                <c:pt idx="66166">
                  <c:v>2.95991394523298E-5</c:v>
                </c:pt>
                <c:pt idx="66167">
                  <c:v>2.9599215849884799E-5</c:v>
                </c:pt>
                <c:pt idx="66168">
                  <c:v>2.9599179470096701E-5</c:v>
                </c:pt>
                <c:pt idx="66169">
                  <c:v>2.9599097615573599E-5</c:v>
                </c:pt>
                <c:pt idx="66170">
                  <c:v>2.9599023037008E-5</c:v>
                </c:pt>
                <c:pt idx="66171">
                  <c:v>2.9599039407912601E-5</c:v>
                </c:pt>
                <c:pt idx="66172">
                  <c:v>2.9598993933177601E-5</c:v>
                </c:pt>
                <c:pt idx="66173">
                  <c:v>2.9598950277431899E-5</c:v>
                </c:pt>
                <c:pt idx="66174">
                  <c:v>2.9598799301311401E-5</c:v>
                </c:pt>
                <c:pt idx="66175">
                  <c:v>2.9598752007586898E-5</c:v>
                </c:pt>
                <c:pt idx="66176">
                  <c:v>2.9598741093650501E-5</c:v>
                </c:pt>
                <c:pt idx="66177">
                  <c:v>2.9598626497318E-5</c:v>
                </c:pt>
                <c:pt idx="66178">
                  <c:v>2.9598611945402798E-5</c:v>
                </c:pt>
                <c:pt idx="66179">
                  <c:v>2.95985719276359E-5</c:v>
                </c:pt>
                <c:pt idx="66180">
                  <c:v>2.9598502806038599E-5</c:v>
                </c:pt>
                <c:pt idx="66181">
                  <c:v>2.9598506444017399E-5</c:v>
                </c:pt>
                <c:pt idx="66182">
                  <c:v>2.95983700198121E-5</c:v>
                </c:pt>
                <c:pt idx="66183">
                  <c:v>2.9598346372949901E-5</c:v>
                </c:pt>
                <c:pt idx="66184">
                  <c:v>2.9598308174172399E-5</c:v>
                </c:pt>
                <c:pt idx="66185">
                  <c:v>2.9598239052575099E-5</c:v>
                </c:pt>
                <c:pt idx="66186">
                  <c:v>2.95983700198121E-5</c:v>
                </c:pt>
                <c:pt idx="66187">
                  <c:v>2.9598169930977801E-5</c:v>
                </c:pt>
                <c:pt idx="66188">
                  <c:v>2.9598111723316799E-5</c:v>
                </c:pt>
                <c:pt idx="66189">
                  <c:v>2.9597989851026799E-5</c:v>
                </c:pt>
                <c:pt idx="66190">
                  <c:v>2.9597924367408299E-5</c:v>
                </c:pt>
                <c:pt idx="66191">
                  <c:v>2.9597891625599001E-5</c:v>
                </c:pt>
                <c:pt idx="66192">
                  <c:v>2.95978788926732E-5</c:v>
                </c:pt>
                <c:pt idx="66193">
                  <c:v>2.95977988571394E-5</c:v>
                </c:pt>
                <c:pt idx="66194">
                  <c:v>2.9597718821605701E-5</c:v>
                </c:pt>
                <c:pt idx="66195">
                  <c:v>2.9597644243040098E-5</c:v>
                </c:pt>
                <c:pt idx="66196">
                  <c:v>2.9597720640595102E-5</c:v>
                </c:pt>
                <c:pt idx="66197">
                  <c:v>2.9597586035379198E-5</c:v>
                </c:pt>
                <c:pt idx="66198">
                  <c:v>2.9597478715004399E-5</c:v>
                </c:pt>
                <c:pt idx="66199">
                  <c:v>2.9597515094792501E-5</c:v>
                </c:pt>
                <c:pt idx="66200">
                  <c:v>2.9597447792184498E-5</c:v>
                </c:pt>
                <c:pt idx="66201">
                  <c:v>2.9597351385746199E-5</c:v>
                </c:pt>
                <c:pt idx="66202">
                  <c:v>2.9597318643936901E-5</c:v>
                </c:pt>
                <c:pt idx="66203">
                  <c:v>2.9597278626169999E-5</c:v>
                </c:pt>
                <c:pt idx="66204">
                  <c:v>2.95971676678164E-5</c:v>
                </c:pt>
                <c:pt idx="66205">
                  <c:v>2.9597185857710401E-5</c:v>
                </c:pt>
                <c:pt idx="66206">
                  <c:v>2.9596978492918401E-5</c:v>
                </c:pt>
                <c:pt idx="66207">
                  <c:v>2.95969693979714E-5</c:v>
                </c:pt>
                <c:pt idx="66208">
                  <c:v>2.9596918466268101E-5</c:v>
                </c:pt>
                <c:pt idx="66209">
                  <c:v>2.9596985768876001E-5</c:v>
                </c:pt>
                <c:pt idx="66210">
                  <c:v>2.95968311547767E-5</c:v>
                </c:pt>
                <c:pt idx="66211">
                  <c:v>2.9596763852168799E-5</c:v>
                </c:pt>
                <c:pt idx="66212">
                  <c:v>2.95967147394549E-5</c:v>
                </c:pt>
                <c:pt idx="66213">
                  <c:v>2.9596700187539699E-5</c:v>
                </c:pt>
                <c:pt idx="66214">
                  <c:v>2.9596581953228499E-5</c:v>
                </c:pt>
                <c:pt idx="66215">
                  <c:v>2.9596612876048301E-5</c:v>
                </c:pt>
                <c:pt idx="66216">
                  <c:v>2.9596534659504E-5</c:v>
                </c:pt>
                <c:pt idx="66217">
                  <c:v>2.9596527383546301E-5</c:v>
                </c:pt>
                <c:pt idx="66218">
                  <c:v>2.9596450985991399E-5</c:v>
                </c:pt>
                <c:pt idx="66219">
                  <c:v>2.9596418244182102E-5</c:v>
                </c:pt>
                <c:pt idx="66220">
                  <c:v>2.9596323656733199E-5</c:v>
                </c:pt>
                <c:pt idx="66221">
                  <c:v>2.9596185413538499E-5</c:v>
                </c:pt>
                <c:pt idx="66222">
                  <c:v>2.9596169042633799E-5</c:v>
                </c:pt>
                <c:pt idx="66223">
                  <c:v>2.95960871881107E-5</c:v>
                </c:pt>
                <c:pt idx="66224">
                  <c:v>2.9596210879390101E-5</c:v>
                </c:pt>
                <c:pt idx="66225">
                  <c:v>2.9596061722259E-5</c:v>
                </c:pt>
                <c:pt idx="66226">
                  <c:v>2.95960071525769E-5</c:v>
                </c:pt>
                <c:pt idx="66227">
                  <c:v>2.9595988962682899E-5</c:v>
                </c:pt>
                <c:pt idx="66228">
                  <c:v>2.9595857995445799E-5</c:v>
                </c:pt>
                <c:pt idx="66229">
                  <c:v>2.9595863452414102E-5</c:v>
                </c:pt>
                <c:pt idx="66230">
                  <c:v>2.9595750675071E-5</c:v>
                </c:pt>
                <c:pt idx="66231">
                  <c:v>2.9595619707833999E-5</c:v>
                </c:pt>
                <c:pt idx="66232">
                  <c:v>2.9595721571240601E-5</c:v>
                </c:pt>
                <c:pt idx="66233">
                  <c:v>2.9595621526823399E-5</c:v>
                </c:pt>
                <c:pt idx="66234">
                  <c:v>2.95954905595863E-5</c:v>
                </c:pt>
                <c:pt idx="66235">
                  <c:v>2.9595457817777101E-5</c:v>
                </c:pt>
                <c:pt idx="66236">
                  <c:v>2.95955142064486E-5</c:v>
                </c:pt>
                <c:pt idx="66237">
                  <c:v>2.9595386877190301E-5</c:v>
                </c:pt>
                <c:pt idx="66238">
                  <c:v>2.95952559099533E-5</c:v>
                </c:pt>
                <c:pt idx="66239">
                  <c:v>2.9595283194794299E-5</c:v>
                </c:pt>
                <c:pt idx="66240">
                  <c:v>2.9595204978250001E-5</c:v>
                </c:pt>
                <c:pt idx="66241">
                  <c:v>2.9595135856652598E-5</c:v>
                </c:pt>
                <c:pt idx="66242">
                  <c:v>2.9595110390801E-5</c:v>
                </c:pt>
                <c:pt idx="66243">
                  <c:v>2.9595074011012902E-5</c:v>
                </c:pt>
                <c:pt idx="66244">
                  <c:v>2.9594983061542701E-5</c:v>
                </c:pt>
                <c:pt idx="66245">
                  <c:v>2.95949757855851E-5</c:v>
                </c:pt>
                <c:pt idx="66246">
                  <c:v>2.95947811537189E-5</c:v>
                </c:pt>
                <c:pt idx="66247">
                  <c:v>2.9594772058771899E-5</c:v>
                </c:pt>
                <c:pt idx="66248">
                  <c:v>2.95947829727083E-5</c:v>
                </c:pt>
                <c:pt idx="66249">
                  <c:v>2.95946592814289E-5</c:v>
                </c:pt>
                <c:pt idx="66250">
                  <c:v>2.95946592814289E-5</c:v>
                </c:pt>
                <c:pt idx="66251">
                  <c:v>2.9594624720630199E-5</c:v>
                </c:pt>
                <c:pt idx="66252">
                  <c:v>2.95945756079163E-5</c:v>
                </c:pt>
                <c:pt idx="66253">
                  <c:v>2.9594420993817002E-5</c:v>
                </c:pt>
                <c:pt idx="66254">
                  <c:v>2.9594350053230301E-5</c:v>
                </c:pt>
                <c:pt idx="66255">
                  <c:v>2.9594388252007799E-5</c:v>
                </c:pt>
                <c:pt idx="66256">
                  <c:v>2.9594237275887301E-5</c:v>
                </c:pt>
                <c:pt idx="66257">
                  <c:v>2.95942063530674E-5</c:v>
                </c:pt>
                <c:pt idx="66258">
                  <c:v>2.9594155421364101E-5</c:v>
                </c:pt>
                <c:pt idx="66259">
                  <c:v>2.9594166335300498E-5</c:v>
                </c:pt>
                <c:pt idx="66260">
                  <c:v>2.9594102670671401E-5</c:v>
                </c:pt>
                <c:pt idx="66261">
                  <c:v>2.9593988074338998E-5</c:v>
                </c:pt>
                <c:pt idx="66262">
                  <c:v>2.95939662464662E-5</c:v>
                </c:pt>
                <c:pt idx="66263">
                  <c:v>2.9593844374176101E-5</c:v>
                </c:pt>
                <c:pt idx="66264">
                  <c:v>2.9593937142635699E-5</c:v>
                </c:pt>
                <c:pt idx="66265">
                  <c:v>2.9593807994388E-5</c:v>
                </c:pt>
                <c:pt idx="66266">
                  <c:v>2.9593757062684701E-5</c:v>
                </c:pt>
                <c:pt idx="66267">
                  <c:v>2.9593686122098E-5</c:v>
                </c:pt>
                <c:pt idx="66268">
                  <c:v>2.95936351903947E-5</c:v>
                </c:pt>
                <c:pt idx="66269">
                  <c:v>2.9593555154860998E-5</c:v>
                </c:pt>
                <c:pt idx="66270">
                  <c:v>2.95934969472E-5</c:v>
                </c:pt>
                <c:pt idx="66271">
                  <c:v>2.9593506042147099E-5</c:v>
                </c:pt>
                <c:pt idx="66272">
                  <c:v>2.95933168672491E-5</c:v>
                </c:pt>
                <c:pt idx="66273">
                  <c:v>2.95933787128888E-5</c:v>
                </c:pt>
                <c:pt idx="66274">
                  <c:v>2.9593391445814601E-5</c:v>
                </c:pt>
                <c:pt idx="66275">
                  <c:v>2.9593224098789499E-5</c:v>
                </c:pt>
                <c:pt idx="66276">
                  <c:v>2.9593176805065E-5</c:v>
                </c:pt>
                <c:pt idx="66277">
                  <c:v>2.9593105864478299E-5</c:v>
                </c:pt>
                <c:pt idx="66278">
                  <c:v>2.9593042199849199E-5</c:v>
                </c:pt>
                <c:pt idx="66279">
                  <c:v>2.9592931241495501E-5</c:v>
                </c:pt>
                <c:pt idx="66280">
                  <c:v>2.95929239655379E-5</c:v>
                </c:pt>
                <c:pt idx="66281">
                  <c:v>2.9592909413622699E-5</c:v>
                </c:pt>
                <c:pt idx="66282">
                  <c:v>2.9592843930004198E-5</c:v>
                </c:pt>
                <c:pt idx="66283">
                  <c:v>2.95926856779261E-5</c:v>
                </c:pt>
                <c:pt idx="66284">
                  <c:v>2.9592703867820098E-5</c:v>
                </c:pt>
                <c:pt idx="66285">
                  <c:v>2.95926020044135E-5</c:v>
                </c:pt>
                <c:pt idx="66286">
                  <c:v>2.9592563805636002E-5</c:v>
                </c:pt>
                <c:pt idx="66287">
                  <c:v>2.9592496503028101E-5</c:v>
                </c:pt>
                <c:pt idx="66288">
                  <c:v>2.9592454666271799E-5</c:v>
                </c:pt>
                <c:pt idx="66289">
                  <c:v>2.9592476494144601E-5</c:v>
                </c:pt>
                <c:pt idx="66290">
                  <c:v>2.95922927762149E-5</c:v>
                </c:pt>
                <c:pt idx="66291">
                  <c:v>2.9592281862278499E-5</c:v>
                </c:pt>
                <c:pt idx="66292">
                  <c:v>2.9592261853394999E-5</c:v>
                </c:pt>
                <c:pt idx="66293">
                  <c:v>2.9592189093818902E-5</c:v>
                </c:pt>
                <c:pt idx="66294">
                  <c:v>2.9592061764560599E-5</c:v>
                </c:pt>
                <c:pt idx="66295">
                  <c:v>2.9592054488602999E-5</c:v>
                </c:pt>
                <c:pt idx="66296">
                  <c:v>2.9592076316475899E-5</c:v>
                </c:pt>
                <c:pt idx="66297">
                  <c:v>2.9591870770673301E-5</c:v>
                </c:pt>
                <c:pt idx="66298">
                  <c:v>2.9591878046630899E-5</c:v>
                </c:pt>
                <c:pt idx="66299">
                  <c:v>2.9591843485832201E-5</c:v>
                </c:pt>
                <c:pt idx="66300">
                  <c:v>2.9591788916150101E-5</c:v>
                </c:pt>
                <c:pt idx="66301">
                  <c:v>2.9591748898383199E-5</c:v>
                </c:pt>
                <c:pt idx="66302">
                  <c:v>2.9591670681838901E-5</c:v>
                </c:pt>
                <c:pt idx="66303">
                  <c:v>2.9591605198220299E-5</c:v>
                </c:pt>
                <c:pt idx="66304">
                  <c:v>2.9591517886729E-5</c:v>
                </c:pt>
                <c:pt idx="66305">
                  <c:v>2.9591594284283901E-5</c:v>
                </c:pt>
                <c:pt idx="66306">
                  <c:v>2.9591388738481301E-5</c:v>
                </c:pt>
                <c:pt idx="66307">
                  <c:v>2.95914614980575E-5</c:v>
                </c:pt>
                <c:pt idx="66308">
                  <c:v>2.9591343263746199E-5</c:v>
                </c:pt>
                <c:pt idx="66309">
                  <c:v>2.95913851005025E-5</c:v>
                </c:pt>
                <c:pt idx="66310">
                  <c:v>2.9591194106615101E-5</c:v>
                </c:pt>
                <c:pt idx="66311">
                  <c:v>2.95911449939013E-5</c:v>
                </c:pt>
                <c:pt idx="66312">
                  <c:v>2.9591023121611202E-5</c:v>
                </c:pt>
                <c:pt idx="66313">
                  <c:v>2.95909794658655E-5</c:v>
                </c:pt>
                <c:pt idx="66314">
                  <c:v>2.9590990379801999E-5</c:v>
                </c:pt>
                <c:pt idx="66315">
                  <c:v>2.95909248961834E-5</c:v>
                </c:pt>
                <c:pt idx="66316">
                  <c:v>2.9590915801236399E-5</c:v>
                </c:pt>
                <c:pt idx="66317">
                  <c:v>2.9590797566925199E-5</c:v>
                </c:pt>
                <c:pt idx="66318">
                  <c:v>2.95907484542113E-5</c:v>
                </c:pt>
                <c:pt idx="66319">
                  <c:v>2.95906847895822E-5</c:v>
                </c:pt>
                <c:pt idx="66320">
                  <c:v>2.95906720566563E-5</c:v>
                </c:pt>
                <c:pt idx="66321">
                  <c:v>2.9590615667984801E-5</c:v>
                </c:pt>
                <c:pt idx="66322">
                  <c:v>2.9590502890641801E-5</c:v>
                </c:pt>
                <c:pt idx="66323">
                  <c:v>2.9590528356493502E-5</c:v>
                </c:pt>
                <c:pt idx="66324">
                  <c:v>2.95904064842034E-5</c:v>
                </c:pt>
                <c:pt idx="66325">
                  <c:v>2.9590284611913399E-5</c:v>
                </c:pt>
                <c:pt idx="66326">
                  <c:v>2.9590266422019299E-5</c:v>
                </c:pt>
                <c:pt idx="66327">
                  <c:v>2.9590284611913399E-5</c:v>
                </c:pt>
                <c:pt idx="66328">
                  <c:v>2.9590179110528E-5</c:v>
                </c:pt>
                <c:pt idx="66329">
                  <c:v>2.9590128178824701E-5</c:v>
                </c:pt>
                <c:pt idx="66330">
                  <c:v>2.9590124540845901E-5</c:v>
                </c:pt>
                <c:pt idx="66331">
                  <c:v>2.95900117635028E-5</c:v>
                </c:pt>
                <c:pt idx="66332">
                  <c:v>2.9589993573608801E-5</c:v>
                </c:pt>
                <c:pt idx="66333">
                  <c:v>2.9589878977276398E-5</c:v>
                </c:pt>
                <c:pt idx="66334">
                  <c:v>2.95897534670075E-5</c:v>
                </c:pt>
                <c:pt idx="66335">
                  <c:v>2.95896952593466E-5</c:v>
                </c:pt>
                <c:pt idx="66336">
                  <c:v>2.9589671612484401E-5</c:v>
                </c:pt>
                <c:pt idx="66337">
                  <c:v>2.95896425086539E-5</c:v>
                </c:pt>
                <c:pt idx="66338">
                  <c:v>2.9589535188279101E-5</c:v>
                </c:pt>
                <c:pt idx="66339">
                  <c:v>2.9589564292109599E-5</c:v>
                </c:pt>
                <c:pt idx="66340">
                  <c:v>2.95895279123215E-5</c:v>
                </c:pt>
                <c:pt idx="66341">
                  <c:v>2.9589369660243399E-5</c:v>
                </c:pt>
                <c:pt idx="66342">
                  <c:v>2.9589287805720199E-5</c:v>
                </c:pt>
                <c:pt idx="66343">
                  <c:v>2.9589309633593099E-5</c:v>
                </c:pt>
                <c:pt idx="66344">
                  <c:v>2.9589196856250099E-5</c:v>
                </c:pt>
                <c:pt idx="66345">
                  <c:v>2.9589115001726899E-5</c:v>
                </c:pt>
                <c:pt idx="66346">
                  <c:v>2.9589138648589101E-5</c:v>
                </c:pt>
                <c:pt idx="66347">
                  <c:v>2.95890731649706E-5</c:v>
                </c:pt>
                <c:pt idx="66348">
                  <c:v>2.9589054975076599E-5</c:v>
                </c:pt>
                <c:pt idx="66349">
                  <c:v>2.9588938559754799E-5</c:v>
                </c:pt>
                <c:pt idx="66350">
                  <c:v>2.9588822144432901E-5</c:v>
                </c:pt>
                <c:pt idx="66351">
                  <c:v>2.95887857646448E-5</c:v>
                </c:pt>
                <c:pt idx="66352">
                  <c:v>2.9588743927888599E-5</c:v>
                </c:pt>
                <c:pt idx="66353">
                  <c:v>2.9588662073365399E-5</c:v>
                </c:pt>
                <c:pt idx="66354">
                  <c:v>2.9588580218842301E-5</c:v>
                </c:pt>
                <c:pt idx="66355">
                  <c:v>2.9588591132778701E-5</c:v>
                </c:pt>
                <c:pt idx="66356">
                  <c:v>2.9588467441499199E-5</c:v>
                </c:pt>
                <c:pt idx="66357">
                  <c:v>2.9588452889584001E-5</c:v>
                </c:pt>
                <c:pt idx="66358">
                  <c:v>2.9588372854050201E-5</c:v>
                </c:pt>
                <c:pt idx="66359">
                  <c:v>2.9588372854050201E-5</c:v>
                </c:pt>
                <c:pt idx="66360">
                  <c:v>2.9588331017294001E-5</c:v>
                </c:pt>
                <c:pt idx="66361">
                  <c:v>2.9588289180537699E-5</c:v>
                </c:pt>
                <c:pt idx="66362">
                  <c:v>2.95882218779297E-5</c:v>
                </c:pt>
                <c:pt idx="66363">
                  <c:v>2.9588030884042399E-5</c:v>
                </c:pt>
                <c:pt idx="66364">
                  <c:v>2.95881000056397E-5</c:v>
                </c:pt>
                <c:pt idx="66365">
                  <c:v>2.9588032703031799E-5</c:v>
                </c:pt>
                <c:pt idx="66366">
                  <c:v>2.9587990866275501E-5</c:v>
                </c:pt>
                <c:pt idx="66367">
                  <c:v>2.9587889002868899E-5</c:v>
                </c:pt>
                <c:pt idx="66368">
                  <c:v>2.9587807148345699E-5</c:v>
                </c:pt>
                <c:pt idx="66369">
                  <c:v>2.95877871394623E-5</c:v>
                </c:pt>
                <c:pt idx="66370">
                  <c:v>2.9587736207759001E-5</c:v>
                </c:pt>
                <c:pt idx="66371">
                  <c:v>2.9587763492600102E-5</c:v>
                </c:pt>
                <c:pt idx="66372">
                  <c:v>2.9587698008981499E-5</c:v>
                </c:pt>
                <c:pt idx="66373">
                  <c:v>2.9587570679723299E-5</c:v>
                </c:pt>
                <c:pt idx="66374">
                  <c:v>2.95874651783379E-5</c:v>
                </c:pt>
                <c:pt idx="66375">
                  <c:v>2.9587396056740501E-5</c:v>
                </c:pt>
                <c:pt idx="66376">
                  <c:v>2.95873542199843E-5</c:v>
                </c:pt>
                <c:pt idx="66377">
                  <c:v>2.9587255994556499E-5</c:v>
                </c:pt>
                <c:pt idx="66378">
                  <c:v>2.95871486741817E-5</c:v>
                </c:pt>
                <c:pt idx="66379">
                  <c:v>2.95872068818426E-5</c:v>
                </c:pt>
                <c:pt idx="66380">
                  <c:v>2.9587119570351199E-5</c:v>
                </c:pt>
                <c:pt idx="66381">
                  <c:v>2.9587065000669099E-5</c:v>
                </c:pt>
                <c:pt idx="66382">
                  <c:v>2.95869558613049E-5</c:v>
                </c:pt>
                <c:pt idx="66383">
                  <c:v>2.95869558613049E-5</c:v>
                </c:pt>
                <c:pt idx="66384">
                  <c:v>2.9586901291622801E-5</c:v>
                </c:pt>
                <c:pt idx="66385">
                  <c:v>2.9586833989014802E-5</c:v>
                </c:pt>
                <c:pt idx="66386">
                  <c:v>2.9586783057311499E-5</c:v>
                </c:pt>
                <c:pt idx="66387">
                  <c:v>2.9586670279968499E-5</c:v>
                </c:pt>
                <c:pt idx="66388">
                  <c:v>2.9586703021777801E-5</c:v>
                </c:pt>
                <c:pt idx="66389">
                  <c:v>2.9586532036773901E-5</c:v>
                </c:pt>
                <c:pt idx="66390">
                  <c:v>2.9586522941826799E-5</c:v>
                </c:pt>
                <c:pt idx="66391">
                  <c:v>2.95864356303355E-5</c:v>
                </c:pt>
                <c:pt idx="66392">
                  <c:v>2.9586366508738101E-5</c:v>
                </c:pt>
                <c:pt idx="66393">
                  <c:v>2.95863246719819E-5</c:v>
                </c:pt>
                <c:pt idx="66394">
                  <c:v>2.9586293749161999E-5</c:v>
                </c:pt>
                <c:pt idx="66395">
                  <c:v>2.9586275559268001E-5</c:v>
                </c:pt>
                <c:pt idx="66396">
                  <c:v>2.9586140954052101E-5</c:v>
                </c:pt>
                <c:pt idx="66397">
                  <c:v>2.9586062737507702E-5</c:v>
                </c:pt>
                <c:pt idx="66398">
                  <c:v>2.9586000891868001E-5</c:v>
                </c:pt>
                <c:pt idx="66399">
                  <c:v>2.9585953598143499E-5</c:v>
                </c:pt>
                <c:pt idx="66400">
                  <c:v>2.9585853553726301E-5</c:v>
                </c:pt>
                <c:pt idx="66401">
                  <c:v>2.9585784432129E-5</c:v>
                </c:pt>
                <c:pt idx="66402">
                  <c:v>2.95858098979807E-5</c:v>
                </c:pt>
                <c:pt idx="66403">
                  <c:v>2.9585684387711801E-5</c:v>
                </c:pt>
                <c:pt idx="66404">
                  <c:v>2.9585818992927701E-5</c:v>
                </c:pt>
                <c:pt idx="66405">
                  <c:v>2.9585680749733001E-5</c:v>
                </c:pt>
                <c:pt idx="66406">
                  <c:v>2.9585540687548901E-5</c:v>
                </c:pt>
                <c:pt idx="66407">
                  <c:v>2.9585460652015199E-5</c:v>
                </c:pt>
                <c:pt idx="66408">
                  <c:v>2.9585437005152899E-5</c:v>
                </c:pt>
                <c:pt idx="66409">
                  <c:v>2.95853278657887E-5</c:v>
                </c:pt>
                <c:pt idx="66410">
                  <c:v>2.95853587886086E-5</c:v>
                </c:pt>
                <c:pt idx="66411">
                  <c:v>2.9585171432700001E-5</c:v>
                </c:pt>
                <c:pt idx="66412">
                  <c:v>2.9585258744191399E-5</c:v>
                </c:pt>
                <c:pt idx="66413">
                  <c:v>2.95851350529119E-5</c:v>
                </c:pt>
                <c:pt idx="66414">
                  <c:v>2.95850222755689E-5</c:v>
                </c:pt>
                <c:pt idx="66415">
                  <c:v>2.9585005904664299E-5</c:v>
                </c:pt>
                <c:pt idx="66416">
                  <c:v>2.9584945878013999E-5</c:v>
                </c:pt>
                <c:pt idx="66417">
                  <c:v>2.9584909498225901E-5</c:v>
                </c:pt>
                <c:pt idx="66418">
                  <c:v>2.9584789444925301E-5</c:v>
                </c:pt>
                <c:pt idx="66419">
                  <c:v>2.9584805815829899E-5</c:v>
                </c:pt>
                <c:pt idx="66420">
                  <c:v>2.9584769436041801E-5</c:v>
                </c:pt>
                <c:pt idx="66421">
                  <c:v>2.9584589356090901E-5</c:v>
                </c:pt>
                <c:pt idx="66422">
                  <c:v>2.95846257358789E-5</c:v>
                </c:pt>
                <c:pt idx="66423">
                  <c:v>2.9584476578747799E-5</c:v>
                </c:pt>
                <c:pt idx="66424">
                  <c:v>2.9584423828055202E-5</c:v>
                </c:pt>
                <c:pt idx="66425">
                  <c:v>2.9584378353320099E-5</c:v>
                </c:pt>
                <c:pt idx="66426">
                  <c:v>2.9584347430500198E-5</c:v>
                </c:pt>
                <c:pt idx="66427">
                  <c:v>2.95842419291148E-5</c:v>
                </c:pt>
                <c:pt idx="66428">
                  <c:v>2.95843256026274E-5</c:v>
                </c:pt>
                <c:pt idx="66429">
                  <c:v>2.9584138246718801E-5</c:v>
                </c:pt>
                <c:pt idx="66430">
                  <c:v>2.95840727631003E-5</c:v>
                </c:pt>
                <c:pt idx="66431">
                  <c:v>2.95840673061321E-5</c:v>
                </c:pt>
                <c:pt idx="66432">
                  <c:v>2.9583978175651299E-5</c:v>
                </c:pt>
                <c:pt idx="66433">
                  <c:v>2.9583923605969199E-5</c:v>
                </c:pt>
                <c:pt idx="66434">
                  <c:v>2.9583883588202301E-5</c:v>
                </c:pt>
                <c:pt idx="66435">
                  <c:v>2.9583745345007601E-5</c:v>
                </c:pt>
                <c:pt idx="66436">
                  <c:v>2.95837344310712E-5</c:v>
                </c:pt>
                <c:pt idx="66437">
                  <c:v>2.9583779905806299E-5</c:v>
                </c:pt>
                <c:pt idx="66438">
                  <c:v>2.95836125587812E-5</c:v>
                </c:pt>
                <c:pt idx="66439">
                  <c:v>2.9583579816971899E-5</c:v>
                </c:pt>
                <c:pt idx="66440">
                  <c:v>2.9583465220639499E-5</c:v>
                </c:pt>
                <c:pt idx="66441">
                  <c:v>2.9583443392766599E-5</c:v>
                </c:pt>
                <c:pt idx="66442">
                  <c:v>2.9583405193989199E-5</c:v>
                </c:pt>
                <c:pt idx="66443">
                  <c:v>2.9583321520476599E-5</c:v>
                </c:pt>
                <c:pt idx="66444">
                  <c:v>2.9583225114038201E-5</c:v>
                </c:pt>
                <c:pt idx="66445">
                  <c:v>2.9583188734250099E-5</c:v>
                </c:pt>
                <c:pt idx="66446">
                  <c:v>2.9583032301161401E-5</c:v>
                </c:pt>
                <c:pt idx="66447">
                  <c:v>2.9582955903606499E-5</c:v>
                </c:pt>
                <c:pt idx="66448">
                  <c:v>2.9583006835309799E-5</c:v>
                </c:pt>
                <c:pt idx="66449">
                  <c:v>2.9582944989670099E-5</c:v>
                </c:pt>
                <c:pt idx="66450">
                  <c:v>2.9582932256744199E-5</c:v>
                </c:pt>
                <c:pt idx="66451">
                  <c:v>2.9582910428871401E-5</c:v>
                </c:pt>
                <c:pt idx="66452">
                  <c:v>2.95827630907297E-5</c:v>
                </c:pt>
                <c:pt idx="66453">
                  <c:v>2.9582692150142999E-5</c:v>
                </c:pt>
                <c:pt idx="66454">
                  <c:v>2.9582613933598599E-5</c:v>
                </c:pt>
                <c:pt idx="66455">
                  <c:v>2.9582548449980098E-5</c:v>
                </c:pt>
                <c:pt idx="66456">
                  <c:v>2.9582437491626499E-5</c:v>
                </c:pt>
                <c:pt idx="66457">
                  <c:v>2.95824429485947E-5</c:v>
                </c:pt>
                <c:pt idx="66458">
                  <c:v>2.9582351999124499E-5</c:v>
                </c:pt>
                <c:pt idx="66459">
                  <c:v>2.9582341085188101E-5</c:v>
                </c:pt>
                <c:pt idx="66460">
                  <c:v>2.9582353818113899E-5</c:v>
                </c:pt>
                <c:pt idx="66461">
                  <c:v>2.95821882900782E-5</c:v>
                </c:pt>
                <c:pt idx="66462">
                  <c:v>2.9582126444438499E-5</c:v>
                </c:pt>
                <c:pt idx="66463">
                  <c:v>2.9582002753159001E-5</c:v>
                </c:pt>
                <c:pt idx="66464">
                  <c:v>2.9582082788692801E-5</c:v>
                </c:pt>
                <c:pt idx="66465">
                  <c:v>2.95819918392226E-5</c:v>
                </c:pt>
                <c:pt idx="66466">
                  <c:v>2.9581924536614699E-5</c:v>
                </c:pt>
                <c:pt idx="66467">
                  <c:v>2.95817917503882E-5</c:v>
                </c:pt>
                <c:pt idx="66468">
                  <c:v>2.9581808121292899E-5</c:v>
                </c:pt>
                <c:pt idx="66469">
                  <c:v>2.9581682611024E-5</c:v>
                </c:pt>
                <c:pt idx="66470">
                  <c:v>2.95815952995326E-5</c:v>
                </c:pt>
                <c:pt idx="66471">
                  <c:v>2.9581609851447899E-5</c:v>
                </c:pt>
                <c:pt idx="66472">
                  <c:v>2.9581527996924699E-5</c:v>
                </c:pt>
                <c:pt idx="66473">
                  <c:v>2.9581389753729999E-5</c:v>
                </c:pt>
                <c:pt idx="66474">
                  <c:v>2.9581335184047899E-5</c:v>
                </c:pt>
                <c:pt idx="66475">
                  <c:v>2.9581311537185701E-5</c:v>
                </c:pt>
                <c:pt idx="66476">
                  <c:v>2.9581331546069099E-5</c:v>
                </c:pt>
                <c:pt idx="66477">
                  <c:v>2.9581256967503601E-5</c:v>
                </c:pt>
                <c:pt idx="66478">
                  <c:v>2.9581053240690401E-5</c:v>
                </c:pt>
                <c:pt idx="66479">
                  <c:v>2.9581116905319501E-5</c:v>
                </c:pt>
                <c:pt idx="66480">
                  <c:v>2.9580976843135401E-5</c:v>
                </c:pt>
                <c:pt idx="66481">
                  <c:v>2.95809040835593E-5</c:v>
                </c:pt>
                <c:pt idx="66482">
                  <c:v>2.95809022645699E-5</c:v>
                </c:pt>
                <c:pt idx="66483">
                  <c:v>2.9580856789834801E-5</c:v>
                </c:pt>
                <c:pt idx="66484">
                  <c:v>2.9580744012491801E-5</c:v>
                </c:pt>
                <c:pt idx="66485">
                  <c:v>2.9580683985841501E-5</c:v>
                </c:pt>
                <c:pt idx="66486">
                  <c:v>2.95805893983925E-5</c:v>
                </c:pt>
                <c:pt idx="66487">
                  <c:v>2.9580605769297101E-5</c:v>
                </c:pt>
                <c:pt idx="66488">
                  <c:v>2.9580487534985901E-5</c:v>
                </c:pt>
                <c:pt idx="66489">
                  <c:v>2.9580465707113001E-5</c:v>
                </c:pt>
                <c:pt idx="66490">
                  <c:v>2.9580463888123601E-5</c:v>
                </c:pt>
                <c:pt idx="66491">
                  <c:v>2.95803329208866E-5</c:v>
                </c:pt>
                <c:pt idx="66492">
                  <c:v>2.9580420232377899E-5</c:v>
                </c:pt>
                <c:pt idx="66493">
                  <c:v>2.9580245609395199E-5</c:v>
                </c:pt>
                <c:pt idx="66494">
                  <c:v>2.9580156478914398E-5</c:v>
                </c:pt>
                <c:pt idx="66495">
                  <c:v>2.9580069167423099E-5</c:v>
                </c:pt>
                <c:pt idx="66496">
                  <c:v>2.9580005502793901E-5</c:v>
                </c:pt>
                <c:pt idx="66497">
                  <c:v>2.9580032787635001E-5</c:v>
                </c:pt>
                <c:pt idx="66498">
                  <c:v>2.9579832698800601E-5</c:v>
                </c:pt>
                <c:pt idx="66499">
                  <c:v>2.95798836305039E-5</c:v>
                </c:pt>
                <c:pt idx="66500">
                  <c:v>2.9579887268482701E-5</c:v>
                </c:pt>
                <c:pt idx="66501">
                  <c:v>2.9579772672150301E-5</c:v>
                </c:pt>
                <c:pt idx="66502">
                  <c:v>2.95796035061357E-5</c:v>
                </c:pt>
                <c:pt idx="66503">
                  <c:v>2.95796253340086E-5</c:v>
                </c:pt>
                <c:pt idx="66504">
                  <c:v>2.9579387046396698E-5</c:v>
                </c:pt>
                <c:pt idx="66505">
                  <c:v>2.9579401598312001E-5</c:v>
                </c:pt>
                <c:pt idx="66506">
                  <c:v>2.9579317924799401E-5</c:v>
                </c:pt>
                <c:pt idx="66507">
                  <c:v>2.95793106488418E-5</c:v>
                </c:pt>
                <c:pt idx="66508">
                  <c:v>2.9579339752672199E-5</c:v>
                </c:pt>
                <c:pt idx="66509">
                  <c:v>2.9579181500594101E-5</c:v>
                </c:pt>
                <c:pt idx="66510">
                  <c:v>2.9579156034742499E-5</c:v>
                </c:pt>
                <c:pt idx="66511">
                  <c:v>2.9579066904261701E-5</c:v>
                </c:pt>
                <c:pt idx="66512">
                  <c:v>2.9579032343463E-5</c:v>
                </c:pt>
                <c:pt idx="66513">
                  <c:v>2.95789668598445E-5</c:v>
                </c:pt>
                <c:pt idx="66514">
                  <c:v>2.9578890462289602E-5</c:v>
                </c:pt>
                <c:pt idx="66515">
                  <c:v>2.95788504445227E-5</c:v>
                </c:pt>
                <c:pt idx="66516">
                  <c:v>2.9578801331808801E-5</c:v>
                </c:pt>
                <c:pt idx="66517">
                  <c:v>2.9578668545582301E-5</c:v>
                </c:pt>
                <c:pt idx="66518">
                  <c:v>2.95785957860062E-5</c:v>
                </c:pt>
                <c:pt idx="66519">
                  <c:v>2.95785321213771E-5</c:v>
                </c:pt>
                <c:pt idx="66520">
                  <c:v>2.9578561225207499E-5</c:v>
                </c:pt>
                <c:pt idx="66521">
                  <c:v>2.95785321213771E-5</c:v>
                </c:pt>
                <c:pt idx="66522">
                  <c:v>2.9578412068076401E-5</c:v>
                </c:pt>
                <c:pt idx="66523">
                  <c:v>2.9578295652754601E-5</c:v>
                </c:pt>
                <c:pt idx="66524">
                  <c:v>2.9578292014775801E-5</c:v>
                </c:pt>
                <c:pt idx="66525">
                  <c:v>2.9578208341263201E-5</c:v>
                </c:pt>
                <c:pt idx="66526">
                  <c:v>2.95781392196659E-5</c:v>
                </c:pt>
                <c:pt idx="66527">
                  <c:v>2.95780228043441E-5</c:v>
                </c:pt>
                <c:pt idx="66528">
                  <c:v>2.9577990062534799E-5</c:v>
                </c:pt>
                <c:pt idx="66529">
                  <c:v>2.9578013709397099E-5</c:v>
                </c:pt>
                <c:pt idx="66530">
                  <c:v>2.9577866371255398E-5</c:v>
                </c:pt>
                <c:pt idx="66531">
                  <c:v>2.9577739041997099E-5</c:v>
                </c:pt>
                <c:pt idx="66532">
                  <c:v>2.9577813620562699E-5</c:v>
                </c:pt>
                <c:pt idx="66533">
                  <c:v>2.9577651730505699E-5</c:v>
                </c:pt>
                <c:pt idx="66534">
                  <c:v>2.95776244456647E-5</c:v>
                </c:pt>
                <c:pt idx="66535">
                  <c:v>2.9577458917629001E-5</c:v>
                </c:pt>
                <c:pt idx="66536">
                  <c:v>2.9577391615020998E-5</c:v>
                </c:pt>
                <c:pt idx="66537">
                  <c:v>2.9577457098639601E-5</c:v>
                </c:pt>
                <c:pt idx="66538">
                  <c:v>2.95772861136356E-5</c:v>
                </c:pt>
                <c:pt idx="66539">
                  <c:v>2.95772570098052E-5</c:v>
                </c:pt>
                <c:pt idx="66540">
                  <c:v>2.9577238819911101E-5</c:v>
                </c:pt>
                <c:pt idx="66541">
                  <c:v>2.95771969831549E-5</c:v>
                </c:pt>
                <c:pt idx="66542">
                  <c:v>2.9576985980384099E-5</c:v>
                </c:pt>
                <c:pt idx="66543">
                  <c:v>2.9577131499536302E-5</c:v>
                </c:pt>
                <c:pt idx="66544">
                  <c:v>2.9576942324638401E-5</c:v>
                </c:pt>
                <c:pt idx="66545">
                  <c:v>2.9576855013147E-5</c:v>
                </c:pt>
                <c:pt idx="66546">
                  <c:v>2.9576965971500599E-5</c:v>
                </c:pt>
                <c:pt idx="66547">
                  <c:v>2.9576840461231799E-5</c:v>
                </c:pt>
                <c:pt idx="66548">
                  <c:v>2.9576671295217201E-5</c:v>
                </c:pt>
                <c:pt idx="66549">
                  <c:v>2.9576580345747098E-5</c:v>
                </c:pt>
                <c:pt idx="66550">
                  <c:v>2.9576558517874202E-5</c:v>
                </c:pt>
                <c:pt idx="66551">
                  <c:v>2.95765166811179E-5</c:v>
                </c:pt>
                <c:pt idx="66552">
                  <c:v>2.9576447559520599E-5</c:v>
                </c:pt>
                <c:pt idx="66553">
                  <c:v>2.9576494853245101E-5</c:v>
                </c:pt>
                <c:pt idx="66554">
                  <c:v>2.95764039037749E-5</c:v>
                </c:pt>
                <c:pt idx="66555">
                  <c:v>2.9576238375739201E-5</c:v>
                </c:pt>
                <c:pt idx="66556">
                  <c:v>2.9576212909887501E-5</c:v>
                </c:pt>
                <c:pt idx="66557">
                  <c:v>2.9576274755527299E-5</c:v>
                </c:pt>
                <c:pt idx="66558">
                  <c:v>2.9575989174190899E-5</c:v>
                </c:pt>
                <c:pt idx="66559">
                  <c:v>2.9576045562862402E-5</c:v>
                </c:pt>
                <c:pt idx="66560">
                  <c:v>2.9575983717222701E-5</c:v>
                </c:pt>
                <c:pt idx="66561">
                  <c:v>2.95758891297737E-5</c:v>
                </c:pt>
                <c:pt idx="66562">
                  <c:v>2.95758236461552E-5</c:v>
                </c:pt>
                <c:pt idx="66563">
                  <c:v>2.9575699954875701E-5</c:v>
                </c:pt>
                <c:pt idx="66564">
                  <c:v>2.95757727144519E-5</c:v>
                </c:pt>
                <c:pt idx="66565">
                  <c:v>2.9575485314126099E-5</c:v>
                </c:pt>
                <c:pt idx="66566">
                  <c:v>2.9575614462373799E-5</c:v>
                </c:pt>
                <c:pt idx="66567">
                  <c:v>2.9575485314126099E-5</c:v>
                </c:pt>
                <c:pt idx="66568">
                  <c:v>2.9575401640613601E-5</c:v>
                </c:pt>
                <c:pt idx="66569">
                  <c:v>2.95752615784295E-5</c:v>
                </c:pt>
                <c:pt idx="66570">
                  <c:v>2.9575332519016202E-5</c:v>
                </c:pt>
                <c:pt idx="66571">
                  <c:v>2.9575241569546099E-5</c:v>
                </c:pt>
                <c:pt idx="66572">
                  <c:v>2.95751742669381E-5</c:v>
                </c:pt>
                <c:pt idx="66573">
                  <c:v>2.95751178782666E-5</c:v>
                </c:pt>
                <c:pt idx="66574">
                  <c:v>2.9575081498478499E-5</c:v>
                </c:pt>
                <c:pt idx="66575">
                  <c:v>2.9574950531241501E-5</c:v>
                </c:pt>
                <c:pt idx="66576">
                  <c:v>2.9574906875495799E-5</c:v>
                </c:pt>
                <c:pt idx="66577">
                  <c:v>2.9574814107036201E-5</c:v>
                </c:pt>
                <c:pt idx="66578">
                  <c:v>2.95749432552839E-5</c:v>
                </c:pt>
                <c:pt idx="66579">
                  <c:v>2.9574699510703801E-5</c:v>
                </c:pt>
                <c:pt idx="66580">
                  <c:v>2.9574635846074701E-5</c:v>
                </c:pt>
                <c:pt idx="66581">
                  <c:v>2.9574553991551501E-5</c:v>
                </c:pt>
                <c:pt idx="66582">
                  <c:v>2.9574524887721E-5</c:v>
                </c:pt>
                <c:pt idx="66583">
                  <c:v>2.9574433938250901E-5</c:v>
                </c:pt>
                <c:pt idx="66584">
                  <c:v>2.9574368454632298E-5</c:v>
                </c:pt>
                <c:pt idx="66585">
                  <c:v>2.95744048344204E-5</c:v>
                </c:pt>
                <c:pt idx="66586">
                  <c:v>2.9574275686172799E-5</c:v>
                </c:pt>
                <c:pt idx="66587">
                  <c:v>2.95741465379251E-5</c:v>
                </c:pt>
                <c:pt idx="66588">
                  <c:v>2.9574059226433699E-5</c:v>
                </c:pt>
                <c:pt idx="66589">
                  <c:v>2.9574001018772799E-5</c:v>
                </c:pt>
                <c:pt idx="66590">
                  <c:v>2.95739755529212E-5</c:v>
                </c:pt>
                <c:pt idx="66591">
                  <c:v>2.95739118882921E-5</c:v>
                </c:pt>
                <c:pt idx="66592">
                  <c:v>2.9573846404673501E-5</c:v>
                </c:pt>
                <c:pt idx="66593">
                  <c:v>2.9573735446319898E-5</c:v>
                </c:pt>
                <c:pt idx="66594">
                  <c:v>2.9573728170362301E-5</c:v>
                </c:pt>
                <c:pt idx="66595">
                  <c:v>2.9573695428553E-5</c:v>
                </c:pt>
                <c:pt idx="66596">
                  <c:v>2.9573626306955699E-5</c:v>
                </c:pt>
                <c:pt idx="66597">
                  <c:v>2.95735226245597E-5</c:v>
                </c:pt>
                <c:pt idx="66598">
                  <c:v>2.9573488063760999E-5</c:v>
                </c:pt>
                <c:pt idx="66599">
                  <c:v>2.9573388019343801E-5</c:v>
                </c:pt>
                <c:pt idx="66600">
                  <c:v>2.95733771054074E-5</c:v>
                </c:pt>
                <c:pt idx="66601">
                  <c:v>2.9573298888863102E-5</c:v>
                </c:pt>
                <c:pt idx="66602">
                  <c:v>2.9573229767265699E-5</c:v>
                </c:pt>
                <c:pt idx="66603">
                  <c:v>2.957318611152E-5</c:v>
                </c:pt>
                <c:pt idx="66604">
                  <c:v>2.9573071515187601E-5</c:v>
                </c:pt>
                <c:pt idx="66605">
                  <c:v>2.9572904168162502E-5</c:v>
                </c:pt>
                <c:pt idx="66606">
                  <c:v>2.95728823402897E-5</c:v>
                </c:pt>
                <c:pt idx="66607">
                  <c:v>2.9572849598480399E-5</c:v>
                </c:pt>
                <c:pt idx="66608">
                  <c:v>2.9572875064332001E-5</c:v>
                </c:pt>
                <c:pt idx="66609">
                  <c:v>2.9572731364169199E-5</c:v>
                </c:pt>
                <c:pt idx="66610">
                  <c:v>2.9572647690656598E-5</c:v>
                </c:pt>
                <c:pt idx="66611">
                  <c:v>2.95726658805506E-5</c:v>
                </c:pt>
                <c:pt idx="66612">
                  <c:v>2.9572600396932099E-5</c:v>
                </c:pt>
                <c:pt idx="66613">
                  <c:v>2.9572363928309601E-5</c:v>
                </c:pt>
                <c:pt idx="66614">
                  <c:v>2.9572322091553401E-5</c:v>
                </c:pt>
                <c:pt idx="66615">
                  <c:v>2.95723511953838E-5</c:v>
                </c:pt>
                <c:pt idx="66616">
                  <c:v>2.9572334824479199E-5</c:v>
                </c:pt>
                <c:pt idx="66617">
                  <c:v>2.9572234780062E-5</c:v>
                </c:pt>
                <c:pt idx="66618">
                  <c:v>2.9572212952189202E-5</c:v>
                </c:pt>
                <c:pt idx="66619">
                  <c:v>2.9572145649581199E-5</c:v>
                </c:pt>
                <c:pt idx="66620">
                  <c:v>2.9572145649581199E-5</c:v>
                </c:pt>
                <c:pt idx="66621">
                  <c:v>2.95718982670223E-5</c:v>
                </c:pt>
                <c:pt idx="66622">
                  <c:v>2.9571805498562801E-5</c:v>
                </c:pt>
                <c:pt idx="66623">
                  <c:v>2.95718418783508E-5</c:v>
                </c:pt>
                <c:pt idx="66624">
                  <c:v>2.9571800041594499E-5</c:v>
                </c:pt>
                <c:pt idx="66625">
                  <c:v>2.9571765480795899E-5</c:v>
                </c:pt>
                <c:pt idx="66626">
                  <c:v>2.9571603590739E-5</c:v>
                </c:pt>
                <c:pt idx="66627">
                  <c:v>2.9571607228717801E-5</c:v>
                </c:pt>
                <c:pt idx="66628">
                  <c:v>2.95714671665337E-5</c:v>
                </c:pt>
                <c:pt idx="66629">
                  <c:v>2.9571414415841001E-5</c:v>
                </c:pt>
                <c:pt idx="66630">
                  <c:v>2.9571305276476798E-5</c:v>
                </c:pt>
                <c:pt idx="66631">
                  <c:v>2.9571338018286001E-5</c:v>
                </c:pt>
                <c:pt idx="66632">
                  <c:v>2.9571177947218499E-5</c:v>
                </c:pt>
                <c:pt idx="66633">
                  <c:v>2.9571172490250299E-5</c:v>
                </c:pt>
                <c:pt idx="66634">
                  <c:v>2.9571116101578799E-5</c:v>
                </c:pt>
                <c:pt idx="66635">
                  <c:v>2.9571056074928499E-5</c:v>
                </c:pt>
                <c:pt idx="66636">
                  <c:v>2.9570990591309999E-5</c:v>
                </c:pt>
                <c:pt idx="66637">
                  <c:v>2.9570934202638401E-5</c:v>
                </c:pt>
                <c:pt idx="66638">
                  <c:v>2.95706668111961E-5</c:v>
                </c:pt>
                <c:pt idx="66639">
                  <c:v>2.9570719561888799E-5</c:v>
                </c:pt>
                <c:pt idx="66640">
                  <c:v>2.9570654078270299E-5</c:v>
                </c:pt>
                <c:pt idx="66641">
                  <c:v>2.95706686301855E-5</c:v>
                </c:pt>
                <c:pt idx="66642">
                  <c:v>2.9570604965556399E-5</c:v>
                </c:pt>
                <c:pt idx="66643">
                  <c:v>2.95705576718319E-5</c:v>
                </c:pt>
                <c:pt idx="66644">
                  <c:v>2.9570484912255799E-5</c:v>
                </c:pt>
                <c:pt idx="66645">
                  <c:v>2.9570312108262401E-5</c:v>
                </c:pt>
                <c:pt idx="66646">
                  <c:v>2.9570266633527401E-5</c:v>
                </c:pt>
                <c:pt idx="66647">
                  <c:v>2.9570192054961801E-5</c:v>
                </c:pt>
                <c:pt idx="66648">
                  <c:v>2.9570135666290301E-5</c:v>
                </c:pt>
                <c:pt idx="66649">
                  <c:v>2.9570050173788301E-5</c:v>
                </c:pt>
                <c:pt idx="66650">
                  <c:v>2.9570053811767101E-5</c:v>
                </c:pt>
                <c:pt idx="66651">
                  <c:v>2.9569888283731399E-5</c:v>
                </c:pt>
                <c:pt idx="66652">
                  <c:v>2.9569906473625499E-5</c:v>
                </c:pt>
                <c:pt idx="66653">
                  <c:v>2.9569790058303601E-5</c:v>
                </c:pt>
                <c:pt idx="66654">
                  <c:v>2.9569746402557899E-5</c:v>
                </c:pt>
                <c:pt idx="66655">
                  <c:v>2.9569695470854599E-5</c:v>
                </c:pt>
                <c:pt idx="66656">
                  <c:v>2.95696427201619E-5</c:v>
                </c:pt>
                <c:pt idx="66657">
                  <c:v>2.9569584512501E-5</c:v>
                </c:pt>
                <c:pt idx="66658">
                  <c:v>2.9569506295956698E-5</c:v>
                </c:pt>
                <c:pt idx="66659">
                  <c:v>2.9569420803454701E-5</c:v>
                </c:pt>
                <c:pt idx="66660">
                  <c:v>2.9569435355369899E-5</c:v>
                </c:pt>
                <c:pt idx="66661">
                  <c:v>2.95692716463236E-5</c:v>
                </c:pt>
                <c:pt idx="66662">
                  <c:v>2.9569169782916998E-5</c:v>
                </c:pt>
                <c:pt idx="66663">
                  <c:v>2.95690933853621E-5</c:v>
                </c:pt>
                <c:pt idx="66664">
                  <c:v>2.9569058824563399E-5</c:v>
                </c:pt>
                <c:pt idx="66665">
                  <c:v>2.95690078928601E-5</c:v>
                </c:pt>
                <c:pt idx="66666">
                  <c:v>2.95688132609939E-5</c:v>
                </c:pt>
                <c:pt idx="66667">
                  <c:v>2.95688714686548E-5</c:v>
                </c:pt>
                <c:pt idx="66668">
                  <c:v>2.95688969345065E-5</c:v>
                </c:pt>
                <c:pt idx="66669">
                  <c:v>2.9568755053333E-5</c:v>
                </c:pt>
                <c:pt idx="66670">
                  <c:v>2.95686986646615E-5</c:v>
                </c:pt>
                <c:pt idx="66671">
                  <c:v>2.9568625905085399E-5</c:v>
                </c:pt>
                <c:pt idx="66672">
                  <c:v>2.9568549507530399E-5</c:v>
                </c:pt>
                <c:pt idx="66673">
                  <c:v>2.95684985758271E-5</c:v>
                </c:pt>
                <c:pt idx="66674">
                  <c:v>2.9568322133855E-5</c:v>
                </c:pt>
                <c:pt idx="66675">
                  <c:v>2.9568373065558299E-5</c:v>
                </c:pt>
                <c:pt idx="66676">
                  <c:v>2.9568254831247001E-5</c:v>
                </c:pt>
                <c:pt idx="66677">
                  <c:v>2.9568212994490699E-5</c:v>
                </c:pt>
                <c:pt idx="66678">
                  <c:v>2.9568160243798102E-5</c:v>
                </c:pt>
                <c:pt idx="66679">
                  <c:v>2.9568014724645801E-5</c:v>
                </c:pt>
                <c:pt idx="66680">
                  <c:v>2.9567961973953101E-5</c:v>
                </c:pt>
                <c:pt idx="66681">
                  <c:v>2.9567961973953101E-5</c:v>
                </c:pt>
                <c:pt idx="66682">
                  <c:v>2.95678109978326E-5</c:v>
                </c:pt>
                <c:pt idx="66683">
                  <c:v>2.9567792807938501E-5</c:v>
                </c:pt>
                <c:pt idx="66684">
                  <c:v>2.9567661840701499E-5</c:v>
                </c:pt>
                <c:pt idx="66685">
                  <c:v>2.9567636374849799E-5</c:v>
                </c:pt>
                <c:pt idx="66686">
                  <c:v>2.9567501769634001E-5</c:v>
                </c:pt>
                <c:pt idx="66687">
                  <c:v>2.9567505407612801E-5</c:v>
                </c:pt>
                <c:pt idx="66688">
                  <c:v>2.95674726658035E-5</c:v>
                </c:pt>
                <c:pt idx="66689">
                  <c:v>2.9567361707449901E-5</c:v>
                </c:pt>
                <c:pt idx="66690">
                  <c:v>2.9567314413725398E-5</c:v>
                </c:pt>
                <c:pt idx="66691">
                  <c:v>2.9567307137767801E-5</c:v>
                </c:pt>
                <c:pt idx="66692">
                  <c:v>2.9567228921223401E-5</c:v>
                </c:pt>
                <c:pt idx="66693">
                  <c:v>2.9567057936219499E-5</c:v>
                </c:pt>
                <c:pt idx="66694">
                  <c:v>2.9567110686912201E-5</c:v>
                </c:pt>
                <c:pt idx="66695">
                  <c:v>2.9566999728558599E-5</c:v>
                </c:pt>
                <c:pt idx="66696">
                  <c:v>2.9566919693024799E-5</c:v>
                </c:pt>
                <c:pt idx="66697">
                  <c:v>2.9566846933448701E-5</c:v>
                </c:pt>
                <c:pt idx="66698">
                  <c:v>2.9566734156105701E-5</c:v>
                </c:pt>
                <c:pt idx="66699">
                  <c:v>2.9566766897914901E-5</c:v>
                </c:pt>
                <c:pt idx="66700">
                  <c:v>2.9566632292699099E-5</c:v>
                </c:pt>
                <c:pt idx="66701">
                  <c:v>2.9566548619186499E-5</c:v>
                </c:pt>
                <c:pt idx="66702">
                  <c:v>2.9566417651949501E-5</c:v>
                </c:pt>
                <c:pt idx="66703">
                  <c:v>2.9566475859610401E-5</c:v>
                </c:pt>
                <c:pt idx="66704">
                  <c:v>2.9566353987320299E-5</c:v>
                </c:pt>
                <c:pt idx="66705">
                  <c:v>2.9566230296040899E-5</c:v>
                </c:pt>
                <c:pt idx="66706">
                  <c:v>2.9566133889602501E-5</c:v>
                </c:pt>
                <c:pt idx="66707">
                  <c:v>2.9566099328803799E-5</c:v>
                </c:pt>
                <c:pt idx="66708">
                  <c:v>2.9566099328803799E-5</c:v>
                </c:pt>
                <c:pt idx="66709">
                  <c:v>2.9566015655291301E-5</c:v>
                </c:pt>
                <c:pt idx="66710">
                  <c:v>2.9565911972895299E-5</c:v>
                </c:pt>
                <c:pt idx="66711">
                  <c:v>2.9565910153905898E-5</c:v>
                </c:pt>
                <c:pt idx="66712">
                  <c:v>2.9565720979007899E-5</c:v>
                </c:pt>
                <c:pt idx="66713">
                  <c:v>2.9565771910711198E-5</c:v>
                </c:pt>
                <c:pt idx="66714">
                  <c:v>2.9565697332145599E-5</c:v>
                </c:pt>
                <c:pt idx="66715">
                  <c:v>2.9565600925707299E-5</c:v>
                </c:pt>
                <c:pt idx="66716">
                  <c:v>2.9565595468739098E-5</c:v>
                </c:pt>
                <c:pt idx="66717">
                  <c:v>2.9565468139480799E-5</c:v>
                </c:pt>
                <c:pt idx="66718">
                  <c:v>2.9565318982349699E-5</c:v>
                </c:pt>
                <c:pt idx="66719">
                  <c:v>2.95652716886252E-5</c:v>
                </c:pt>
                <c:pt idx="66720">
                  <c:v>2.9565189834102101E-5</c:v>
                </c:pt>
                <c:pt idx="66721">
                  <c:v>2.9565168006229201E-5</c:v>
                </c:pt>
                <c:pt idx="66722">
                  <c:v>2.95651570922928E-5</c:v>
                </c:pt>
                <c:pt idx="66723">
                  <c:v>2.9564987926278301E-5</c:v>
                </c:pt>
                <c:pt idx="66724">
                  <c:v>2.95648460451048E-5</c:v>
                </c:pt>
                <c:pt idx="66725">
                  <c:v>2.9564853321062401E-5</c:v>
                </c:pt>
                <c:pt idx="66726">
                  <c:v>2.95647587336134E-5</c:v>
                </c:pt>
                <c:pt idx="66727">
                  <c:v>2.9564742362708802E-5</c:v>
                </c:pt>
                <c:pt idx="66728">
                  <c:v>2.9564669603132599E-5</c:v>
                </c:pt>
                <c:pt idx="66729">
                  <c:v>2.9564555006800199E-5</c:v>
                </c:pt>
                <c:pt idx="66730">
                  <c:v>2.9564533178927401E-5</c:v>
                </c:pt>
                <c:pt idx="66731">
                  <c:v>2.9564514989033301E-5</c:v>
                </c:pt>
                <c:pt idx="66732">
                  <c:v>2.95643621939234E-5</c:v>
                </c:pt>
                <c:pt idx="66733">
                  <c:v>2.9564340366050601E-5</c:v>
                </c:pt>
                <c:pt idx="66734">
                  <c:v>2.95642494165804E-5</c:v>
                </c:pt>
                <c:pt idx="66735">
                  <c:v>2.9564147553173801E-5</c:v>
                </c:pt>
                <c:pt idx="66736">
                  <c:v>2.95641366392374E-5</c:v>
                </c:pt>
                <c:pt idx="66737">
                  <c:v>2.9564063879661299E-5</c:v>
                </c:pt>
                <c:pt idx="66738">
                  <c:v>2.9563980206148699E-5</c:v>
                </c:pt>
                <c:pt idx="66739">
                  <c:v>2.9564031137852002E-5</c:v>
                </c:pt>
                <c:pt idx="66740">
                  <c:v>2.9563914722530198E-5</c:v>
                </c:pt>
                <c:pt idx="66741">
                  <c:v>2.95637946692295E-5</c:v>
                </c:pt>
                <c:pt idx="66742">
                  <c:v>2.9563683710875901E-5</c:v>
                </c:pt>
                <c:pt idx="66743">
                  <c:v>2.9563685529865301E-5</c:v>
                </c:pt>
                <c:pt idx="66744">
                  <c:v>2.9563485441030901E-5</c:v>
                </c:pt>
                <c:pt idx="66745">
                  <c:v>2.9563465432147499E-5</c:v>
                </c:pt>
                <c:pt idx="66746">
                  <c:v>2.9563390853581899E-5</c:v>
                </c:pt>
                <c:pt idx="66747">
                  <c:v>2.95633653877303E-5</c:v>
                </c:pt>
                <c:pt idx="66748">
                  <c:v>2.9563323550973999E-5</c:v>
                </c:pt>
                <c:pt idx="66749">
                  <c:v>2.9563192583737001E-5</c:v>
                </c:pt>
                <c:pt idx="66750">
                  <c:v>2.9563176212832301E-5</c:v>
                </c:pt>
                <c:pt idx="66751">
                  <c:v>2.95630998152774E-5</c:v>
                </c:pt>
                <c:pt idx="66752">
                  <c:v>2.95630416076165E-5</c:v>
                </c:pt>
                <c:pt idx="66753">
                  <c:v>2.95629833999556E-5</c:v>
                </c:pt>
                <c:pt idx="66754">
                  <c:v>2.9562839699792699E-5</c:v>
                </c:pt>
                <c:pt idx="66755">
                  <c:v>2.95628506137291E-5</c:v>
                </c:pt>
                <c:pt idx="66756">
                  <c:v>2.9562817871919799E-5</c:v>
                </c:pt>
                <c:pt idx="66757">
                  <c:v>2.9562617783085399E-5</c:v>
                </c:pt>
                <c:pt idx="66758">
                  <c:v>2.9562563213403299E-5</c:v>
                </c:pt>
                <c:pt idx="66759">
                  <c:v>2.95624704449438E-5</c:v>
                </c:pt>
                <c:pt idx="66760">
                  <c:v>2.9562444979092099E-5</c:v>
                </c:pt>
                <c:pt idx="66761">
                  <c:v>2.9562321287812699E-5</c:v>
                </c:pt>
                <c:pt idx="66762">
                  <c:v>2.9562341296696101E-5</c:v>
                </c:pt>
                <c:pt idx="66763">
                  <c:v>2.9562304916907999E-5</c:v>
                </c:pt>
                <c:pt idx="66764">
                  <c:v>2.95621903205756E-5</c:v>
                </c:pt>
                <c:pt idx="66765">
                  <c:v>2.9562086638179601E-5</c:v>
                </c:pt>
                <c:pt idx="66766">
                  <c:v>2.9561986593762399E-5</c:v>
                </c:pt>
                <c:pt idx="66767">
                  <c:v>2.9561912015196901E-5</c:v>
                </c:pt>
                <c:pt idx="66768">
                  <c:v>2.9561870178440599E-5</c:v>
                </c:pt>
                <c:pt idx="66769">
                  <c:v>2.95618028758326E-5</c:v>
                </c:pt>
                <c:pt idx="66770">
                  <c:v>2.9561719202320102E-5</c:v>
                </c:pt>
                <c:pt idx="66771">
                  <c:v>2.95617392112035E-5</c:v>
                </c:pt>
                <c:pt idx="66772">
                  <c:v>2.95616791845532E-5</c:v>
                </c:pt>
                <c:pt idx="66773">
                  <c:v>2.95615409413585E-5</c:v>
                </c:pt>
                <c:pt idx="66774">
                  <c:v>2.95614427159308E-5</c:v>
                </c:pt>
                <c:pt idx="66775">
                  <c:v>2.9561373594333401E-5</c:v>
                </c:pt>
                <c:pt idx="66776">
                  <c:v>2.9561288101831498E-5</c:v>
                </c:pt>
                <c:pt idx="66777">
                  <c:v>2.95611880574143E-5</c:v>
                </c:pt>
                <c:pt idx="66778">
                  <c:v>2.95611880574143E-5</c:v>
                </c:pt>
                <c:pt idx="66779">
                  <c:v>2.9561073461081799E-5</c:v>
                </c:pt>
                <c:pt idx="66780">
                  <c:v>2.95609879685799E-5</c:v>
                </c:pt>
                <c:pt idx="66781">
                  <c:v>2.9560920665971901E-5</c:v>
                </c:pt>
                <c:pt idx="66782">
                  <c:v>2.9560957045759999E-5</c:v>
                </c:pt>
                <c:pt idx="66783">
                  <c:v>2.9560862458311001E-5</c:v>
                </c:pt>
                <c:pt idx="66784">
                  <c:v>2.95607915177243E-5</c:v>
                </c:pt>
                <c:pt idx="66785">
                  <c:v>2.9560604161815701E-5</c:v>
                </c:pt>
                <c:pt idx="66786">
                  <c:v>2.9560642360593199E-5</c:v>
                </c:pt>
                <c:pt idx="66787">
                  <c:v>2.9560613256762702E-5</c:v>
                </c:pt>
                <c:pt idx="66788">
                  <c:v>2.95604550046846E-5</c:v>
                </c:pt>
                <c:pt idx="66789">
                  <c:v>2.9560467737610499E-5</c:v>
                </c:pt>
                <c:pt idx="66790">
                  <c:v>2.9560289476648901E-5</c:v>
                </c:pt>
                <c:pt idx="66791">
                  <c:v>2.95602803817019E-5</c:v>
                </c:pt>
                <c:pt idx="66792">
                  <c:v>2.9560245820903199E-5</c:v>
                </c:pt>
                <c:pt idx="66793">
                  <c:v>2.9560151233454201E-5</c:v>
                </c:pt>
                <c:pt idx="66794">
                  <c:v>2.9559974791482101E-5</c:v>
                </c:pt>
                <c:pt idx="66795">
                  <c:v>2.9559925678768199E-5</c:v>
                </c:pt>
                <c:pt idx="66796">
                  <c:v>2.9559927497757599E-5</c:v>
                </c:pt>
                <c:pt idx="66797">
                  <c:v>2.9559845643234399E-5</c:v>
                </c:pt>
                <c:pt idx="66798">
                  <c:v>2.9559781978605302E-5</c:v>
                </c:pt>
                <c:pt idx="66799">
                  <c:v>2.95597019430716E-5</c:v>
                </c:pt>
                <c:pt idx="66800">
                  <c:v>2.95596200885484E-5</c:v>
                </c:pt>
                <c:pt idx="66801">
                  <c:v>2.9559472750406699E-5</c:v>
                </c:pt>
                <c:pt idx="66802">
                  <c:v>2.9559456379502101E-5</c:v>
                </c:pt>
                <c:pt idx="66803">
                  <c:v>2.9559381800936501E-5</c:v>
                </c:pt>
                <c:pt idx="66804">
                  <c:v>2.9559356335084899E-5</c:v>
                </c:pt>
                <c:pt idx="66805">
                  <c:v>2.9559261747635901E-5</c:v>
                </c:pt>
                <c:pt idx="66806">
                  <c:v>2.9559152608271698E-5</c:v>
                </c:pt>
                <c:pt idx="66807">
                  <c:v>2.9559065296780301E-5</c:v>
                </c:pt>
                <c:pt idx="66808">
                  <c:v>2.9559019822045199E-5</c:v>
                </c:pt>
                <c:pt idx="66809">
                  <c:v>2.9558979804278399E-5</c:v>
                </c:pt>
                <c:pt idx="66810">
                  <c:v>2.95589379675221E-5</c:v>
                </c:pt>
                <c:pt idx="66811">
                  <c:v>2.95588597509777E-5</c:v>
                </c:pt>
                <c:pt idx="66812">
                  <c:v>2.9558786991401599E-5</c:v>
                </c:pt>
                <c:pt idx="66813">
                  <c:v>2.9558670576079701E-5</c:v>
                </c:pt>
                <c:pt idx="66814">
                  <c:v>2.9558563255704899E-5</c:v>
                </c:pt>
                <c:pt idx="66815">
                  <c:v>2.9558559617726098E-5</c:v>
                </c:pt>
                <c:pt idx="66816">
                  <c:v>2.9558386813732799E-5</c:v>
                </c:pt>
                <c:pt idx="66817">
                  <c:v>2.95582813123474E-5</c:v>
                </c:pt>
                <c:pt idx="66818">
                  <c:v>2.9558275855379199E-5</c:v>
                </c:pt>
                <c:pt idx="66819">
                  <c:v>2.9558170353993801E-5</c:v>
                </c:pt>
                <c:pt idx="66820">
                  <c:v>2.9558195819845399E-5</c:v>
                </c:pt>
                <c:pt idx="66821">
                  <c:v>2.9558115784311701E-5</c:v>
                </c:pt>
                <c:pt idx="66822">
                  <c:v>2.9557981179095801E-5</c:v>
                </c:pt>
                <c:pt idx="66823">
                  <c:v>2.9557837478932901E-5</c:v>
                </c:pt>
                <c:pt idx="66824">
                  <c:v>2.95579102385091E-5</c:v>
                </c:pt>
                <c:pt idx="66825">
                  <c:v>2.9557671950897199E-5</c:v>
                </c:pt>
                <c:pt idx="66826">
                  <c:v>2.9557662855950201E-5</c:v>
                </c:pt>
                <c:pt idx="66827">
                  <c:v>2.95576337521197E-5</c:v>
                </c:pt>
                <c:pt idx="66828">
                  <c:v>2.95575136988191E-5</c:v>
                </c:pt>
                <c:pt idx="66829">
                  <c:v>2.9557601010310501E-5</c:v>
                </c:pt>
                <c:pt idx="66830">
                  <c:v>2.9557417292380699E-5</c:v>
                </c:pt>
                <c:pt idx="66831">
                  <c:v>2.9557471862062802E-5</c:v>
                </c:pt>
                <c:pt idx="66832">
                  <c:v>2.9557329980889301E-5</c:v>
                </c:pt>
                <c:pt idx="66833">
                  <c:v>2.95572008326417E-5</c:v>
                </c:pt>
                <c:pt idx="66834">
                  <c:v>2.95571353490232E-5</c:v>
                </c:pt>
                <c:pt idx="66835">
                  <c:v>2.95571371680126E-5</c:v>
                </c:pt>
                <c:pt idx="66836">
                  <c:v>2.9556989829870899E-5</c:v>
                </c:pt>
                <c:pt idx="66837">
                  <c:v>2.9556953450082801E-5</c:v>
                </c:pt>
                <c:pt idx="66838">
                  <c:v>2.9556829758803401E-5</c:v>
                </c:pt>
                <c:pt idx="66839">
                  <c:v>2.9556817025877501E-5</c:v>
                </c:pt>
                <c:pt idx="66840">
                  <c:v>2.9556698791566301E-5</c:v>
                </c:pt>
                <c:pt idx="66841">
                  <c:v>2.9556567824329199E-5</c:v>
                </c:pt>
                <c:pt idx="66842">
                  <c:v>2.95565969281597E-5</c:v>
                </c:pt>
                <c:pt idx="66843">
                  <c:v>2.9556453227996799E-5</c:v>
                </c:pt>
                <c:pt idx="66844">
                  <c:v>2.9556355002569001E-5</c:v>
                </c:pt>
                <c:pt idx="66845">
                  <c:v>2.9556296794908101E-5</c:v>
                </c:pt>
                <c:pt idx="66846">
                  <c:v>2.95563404506538E-5</c:v>
                </c:pt>
                <c:pt idx="66847">
                  <c:v>2.9556244044215401E-5</c:v>
                </c:pt>
                <c:pt idx="66848">
                  <c:v>2.9556116714957201E-5</c:v>
                </c:pt>
                <c:pt idx="66849">
                  <c:v>2.95559693768155E-5</c:v>
                </c:pt>
                <c:pt idx="66850">
                  <c:v>2.9556020308518799E-5</c:v>
                </c:pt>
                <c:pt idx="66851">
                  <c:v>2.95559166261228E-5</c:v>
                </c:pt>
                <c:pt idx="66852">
                  <c:v>2.9555953005910898E-5</c:v>
                </c:pt>
                <c:pt idx="66853">
                  <c:v>2.9555860237451301E-5</c:v>
                </c:pt>
                <c:pt idx="66854">
                  <c:v>2.9555665605585101E-5</c:v>
                </c:pt>
                <c:pt idx="66855">
                  <c:v>2.9555587389040701E-5</c:v>
                </c:pt>
                <c:pt idx="66856">
                  <c:v>2.9555494620581202E-5</c:v>
                </c:pt>
                <c:pt idx="66857">
                  <c:v>2.9555421861004999E-5</c:v>
                </c:pt>
                <c:pt idx="66858">
                  <c:v>2.95553818432381E-5</c:v>
                </c:pt>
                <c:pt idx="66859">
                  <c:v>2.95551853923825E-5</c:v>
                </c:pt>
                <c:pt idx="66860">
                  <c:v>2.95551162707852E-5</c:v>
                </c:pt>
                <c:pt idx="66861">
                  <c:v>2.95551417366369E-5</c:v>
                </c:pt>
                <c:pt idx="66862">
                  <c:v>2.95551180897746E-5</c:v>
                </c:pt>
                <c:pt idx="66863">
                  <c:v>2.9555152650573301E-5</c:v>
                </c:pt>
                <c:pt idx="66864">
                  <c:v>2.9554936190834299E-5</c:v>
                </c:pt>
                <c:pt idx="66865">
                  <c:v>2.9554796128650199E-5</c:v>
                </c:pt>
                <c:pt idx="66866">
                  <c:v>2.95547506539151E-5</c:v>
                </c:pt>
                <c:pt idx="66867">
                  <c:v>2.9554712455137599E-5</c:v>
                </c:pt>
                <c:pt idx="66868">
                  <c:v>2.9554597858805199E-5</c:v>
                </c:pt>
                <c:pt idx="66869">
                  <c:v>2.9554619686678099E-5</c:v>
                </c:pt>
                <c:pt idx="66870">
                  <c:v>2.9554412321886099E-5</c:v>
                </c:pt>
                <c:pt idx="66871">
                  <c:v>2.9554403226938999E-5</c:v>
                </c:pt>
                <c:pt idx="66872">
                  <c:v>2.9554455977631699E-5</c:v>
                </c:pt>
                <c:pt idx="66873">
                  <c:v>2.9554270440712602E-5</c:v>
                </c:pt>
                <c:pt idx="66874">
                  <c:v>2.9554163120337799E-5</c:v>
                </c:pt>
                <c:pt idx="66875">
                  <c:v>2.9554126740549701E-5</c:v>
                </c:pt>
                <c:pt idx="66876">
                  <c:v>2.9554068532888801E-5</c:v>
                </c:pt>
                <c:pt idx="66877">
                  <c:v>2.95539157377789E-5</c:v>
                </c:pt>
                <c:pt idx="66878">
                  <c:v>2.9553908461821299E-5</c:v>
                </c:pt>
                <c:pt idx="66879">
                  <c:v>2.9553842978202701E-5</c:v>
                </c:pt>
                <c:pt idx="66880">
                  <c:v>2.9553819331340499E-5</c:v>
                </c:pt>
                <c:pt idx="66881">
                  <c:v>2.95535792247392E-5</c:v>
                </c:pt>
                <c:pt idx="66882">
                  <c:v>2.95535992336227E-5</c:v>
                </c:pt>
                <c:pt idx="66883">
                  <c:v>2.95534646284068E-5</c:v>
                </c:pt>
                <c:pt idx="66884">
                  <c:v>2.9553504646173699E-5</c:v>
                </c:pt>
                <c:pt idx="66885">
                  <c:v>2.9553366402978999E-5</c:v>
                </c:pt>
                <c:pt idx="66886">
                  <c:v>2.9553273634519401E-5</c:v>
                </c:pt>
                <c:pt idx="66887">
                  <c:v>2.955314994324E-5</c:v>
                </c:pt>
                <c:pt idx="66888">
                  <c:v>2.9553108106483699E-5</c:v>
                </c:pt>
                <c:pt idx="66889">
                  <c:v>2.95530899165897E-5</c:v>
                </c:pt>
                <c:pt idx="66890">
                  <c:v>2.9553055355790999E-5</c:v>
                </c:pt>
                <c:pt idx="66891">
                  <c:v>2.95528898277553E-5</c:v>
                </c:pt>
                <c:pt idx="66892">
                  <c:v>2.9552957130363201E-5</c:v>
                </c:pt>
                <c:pt idx="66893">
                  <c:v>2.9552707928814902E-5</c:v>
                </c:pt>
                <c:pt idx="66894">
                  <c:v>2.9552646083175201E-5</c:v>
                </c:pt>
                <c:pt idx="66895">
                  <c:v>2.9552724299719601E-5</c:v>
                </c:pt>
                <c:pt idx="66896">
                  <c:v>2.95525496767368E-5</c:v>
                </c:pt>
                <c:pt idx="66897">
                  <c:v>2.9552467822213701E-5</c:v>
                </c:pt>
                <c:pt idx="66898">
                  <c:v>2.9552440537372601E-5</c:v>
                </c:pt>
                <c:pt idx="66899">
                  <c:v>2.9552267733379301E-5</c:v>
                </c:pt>
                <c:pt idx="66900">
                  <c:v>2.9552284104283899E-5</c:v>
                </c:pt>
                <c:pt idx="66901">
                  <c:v>2.9552162231993899E-5</c:v>
                </c:pt>
                <c:pt idx="66902">
                  <c:v>2.9552089472417699E-5</c:v>
                </c:pt>
                <c:pt idx="66903">
                  <c:v>2.95519166684244E-5</c:v>
                </c:pt>
                <c:pt idx="66904">
                  <c:v>2.9551969419117099E-5</c:v>
                </c:pt>
                <c:pt idx="66905">
                  <c:v>2.9551878469646902E-5</c:v>
                </c:pt>
                <c:pt idx="66906">
                  <c:v>2.9551792977144901E-5</c:v>
                </c:pt>
                <c:pt idx="66907">
                  <c:v>2.9551707484642999E-5</c:v>
                </c:pt>
                <c:pt idx="66908">
                  <c:v>2.9551669285865501E-5</c:v>
                </c:pt>
                <c:pt idx="66909">
                  <c:v>2.9551625630119799E-5</c:v>
                </c:pt>
                <c:pt idx="66910">
                  <c:v>2.9551436455221799E-5</c:v>
                </c:pt>
                <c:pt idx="66911">
                  <c:v>2.9551496481872201E-5</c:v>
                </c:pt>
                <c:pt idx="66912">
                  <c:v>2.95513309538364E-5</c:v>
                </c:pt>
                <c:pt idx="66913">
                  <c:v>2.9551192710641799E-5</c:v>
                </c:pt>
                <c:pt idx="66914">
                  <c:v>2.9551163606811301E-5</c:v>
                </c:pt>
                <c:pt idx="66915">
                  <c:v>2.95511272270232E-5</c:v>
                </c:pt>
                <c:pt idx="66916">
                  <c:v>2.9551043553510701E-5</c:v>
                </c:pt>
                <c:pt idx="66917">
                  <c:v>2.9551058105425899E-5</c:v>
                </c:pt>
                <c:pt idx="66918">
                  <c:v>2.9550794351962398E-5</c:v>
                </c:pt>
                <c:pt idx="66919">
                  <c:v>2.9550848921644501E-5</c:v>
                </c:pt>
                <c:pt idx="66920">
                  <c:v>2.9550703402492201E-5</c:v>
                </c:pt>
                <c:pt idx="66921">
                  <c:v>2.9550703402492201E-5</c:v>
                </c:pt>
                <c:pt idx="66922">
                  <c:v>2.9550601539085599E-5</c:v>
                </c:pt>
                <c:pt idx="66923">
                  <c:v>2.9550448743975701E-5</c:v>
                </c:pt>
                <c:pt idx="66924">
                  <c:v>2.9550388717325401E-5</c:v>
                </c:pt>
                <c:pt idx="66925">
                  <c:v>2.9550339604611498E-5</c:v>
                </c:pt>
                <c:pt idx="66926">
                  <c:v>2.9550228646257899E-5</c:v>
                </c:pt>
                <c:pt idx="66927">
                  <c:v>2.9550286853918799E-5</c:v>
                </c:pt>
                <c:pt idx="66928">
                  <c:v>2.9550150429713499E-5</c:v>
                </c:pt>
                <c:pt idx="66929">
                  <c:v>2.9549981263699E-5</c:v>
                </c:pt>
                <c:pt idx="66930">
                  <c:v>2.9549964892794398E-5</c:v>
                </c:pt>
                <c:pt idx="66931">
                  <c:v>2.95499212370487E-5</c:v>
                </c:pt>
                <c:pt idx="66932">
                  <c:v>2.95497848128434E-5</c:v>
                </c:pt>
                <c:pt idx="66933">
                  <c:v>2.95497502520448E-5</c:v>
                </c:pt>
                <c:pt idx="66934">
                  <c:v>2.9549704777309702E-5</c:v>
                </c:pt>
                <c:pt idx="66935">
                  <c:v>2.95497484330554E-5</c:v>
                </c:pt>
                <c:pt idx="66936">
                  <c:v>2.9549566534115002E-5</c:v>
                </c:pt>
                <c:pt idx="66937">
                  <c:v>2.9549462851718999E-5</c:v>
                </c:pt>
                <c:pt idx="66938">
                  <c:v>2.9549373721238199E-5</c:v>
                </c:pt>
                <c:pt idx="66939">
                  <c:v>2.9549246391980001E-5</c:v>
                </c:pt>
                <c:pt idx="66940">
                  <c:v>2.9549186365329701E-5</c:v>
                </c:pt>
                <c:pt idx="66941">
                  <c:v>2.9549120881711099E-5</c:v>
                </c:pt>
                <c:pt idx="66942">
                  <c:v>2.9548988095484701E-5</c:v>
                </c:pt>
                <c:pt idx="66943">
                  <c:v>2.95490899588913E-5</c:v>
                </c:pt>
                <c:pt idx="66944">
                  <c:v>2.9548853490268801E-5</c:v>
                </c:pt>
                <c:pt idx="66945">
                  <c:v>2.9548798920586698E-5</c:v>
                </c:pt>
                <c:pt idx="66946">
                  <c:v>2.9548733436968201E-5</c:v>
                </c:pt>
                <c:pt idx="66947">
                  <c:v>2.9548691600211899E-5</c:v>
                </c:pt>
                <c:pt idx="66948">
                  <c:v>2.9548567908932401E-5</c:v>
                </c:pt>
                <c:pt idx="66949">
                  <c:v>2.95485806418583E-5</c:v>
                </c:pt>
                <c:pt idx="66950">
                  <c:v>2.9548489692388099E-5</c:v>
                </c:pt>
                <c:pt idx="66951">
                  <c:v>2.9548415113822601E-5</c:v>
                </c:pt>
                <c:pt idx="66952">
                  <c:v>2.9548256861744401E-5</c:v>
                </c:pt>
                <c:pt idx="66953">
                  <c:v>2.95480695058359E-5</c:v>
                </c:pt>
                <c:pt idx="66954">
                  <c:v>2.9548149541369599E-5</c:v>
                </c:pt>
                <c:pt idx="66955">
                  <c:v>2.9547969461418698E-5</c:v>
                </c:pt>
                <c:pt idx="66956">
                  <c:v>2.95480422209948E-5</c:v>
                </c:pt>
                <c:pt idx="66957">
                  <c:v>2.9547907615779002E-5</c:v>
                </c:pt>
                <c:pt idx="66958">
                  <c:v>2.9547778467531299E-5</c:v>
                </c:pt>
                <c:pt idx="66959">
                  <c:v>2.95478057523724E-5</c:v>
                </c:pt>
                <c:pt idx="66960">
                  <c:v>2.9547682061092901E-5</c:v>
                </c:pt>
                <c:pt idx="66961">
                  <c:v>2.9547569283749901E-5</c:v>
                </c:pt>
                <c:pt idx="66962">
                  <c:v>2.9547562007792301E-5</c:v>
                </c:pt>
                <c:pt idx="66963">
                  <c:v>2.9547523809014799E-5</c:v>
                </c:pt>
                <c:pt idx="66964">
                  <c:v>2.9547367375926101E-5</c:v>
                </c:pt>
                <c:pt idx="66965">
                  <c:v>2.9547401936724799E-5</c:v>
                </c:pt>
                <c:pt idx="66966">
                  <c:v>2.9547127269324799E-5</c:v>
                </c:pt>
                <c:pt idx="66967">
                  <c:v>2.9547183657996401E-5</c:v>
                </c:pt>
                <c:pt idx="66968">
                  <c:v>2.9547007216024199E-5</c:v>
                </c:pt>
                <c:pt idx="66969">
                  <c:v>2.9546934456448101E-5</c:v>
                </c:pt>
                <c:pt idx="66970">
                  <c:v>2.9546938094426902E-5</c:v>
                </c:pt>
                <c:pt idx="66971">
                  <c:v>2.9546788937295801E-5</c:v>
                </c:pt>
                <c:pt idx="66972">
                  <c:v>2.95467070827726E-5</c:v>
                </c:pt>
                <c:pt idx="66973">
                  <c:v>2.95466397801647E-5</c:v>
                </c:pt>
                <c:pt idx="66974">
                  <c:v>2.9546572477556799E-5</c:v>
                </c:pt>
                <c:pt idx="66975">
                  <c:v>2.95465797535144E-5</c:v>
                </c:pt>
                <c:pt idx="66976">
                  <c:v>2.95464415103197E-5</c:v>
                </c:pt>
                <c:pt idx="66977">
                  <c:v>2.95463105430826E-5</c:v>
                </c:pt>
                <c:pt idx="66978">
                  <c:v>2.9546290534199199E-5</c:v>
                </c:pt>
                <c:pt idx="66979">
                  <c:v>2.9546168661909202E-5</c:v>
                </c:pt>
                <c:pt idx="66980">
                  <c:v>2.9546261430368799E-5</c:v>
                </c:pt>
                <c:pt idx="66981">
                  <c:v>2.9546094083343599E-5</c:v>
                </c:pt>
                <c:pt idx="66982">
                  <c:v>2.9545861252699999E-5</c:v>
                </c:pt>
                <c:pt idx="66983">
                  <c:v>2.9545893994509198E-5</c:v>
                </c:pt>
                <c:pt idx="66984">
                  <c:v>2.95457903121132E-5</c:v>
                </c:pt>
                <c:pt idx="66985">
                  <c:v>2.95457321044523E-5</c:v>
                </c:pt>
                <c:pt idx="66986">
                  <c:v>2.9545686629717201E-5</c:v>
                </c:pt>
                <c:pt idx="66987">
                  <c:v>2.9545457437052402E-5</c:v>
                </c:pt>
                <c:pt idx="66988">
                  <c:v>2.9545482902904E-5</c:v>
                </c:pt>
                <c:pt idx="66989">
                  <c:v>2.95454410661478E-5</c:v>
                </c:pt>
                <c:pt idx="66990">
                  <c:v>2.9545310098910701E-5</c:v>
                </c:pt>
                <c:pt idx="66991">
                  <c:v>2.95453646685928E-5</c:v>
                </c:pt>
                <c:pt idx="66992">
                  <c:v>2.95452464342816E-5</c:v>
                </c:pt>
                <c:pt idx="66993">
                  <c:v>2.9545017241616699E-5</c:v>
                </c:pt>
                <c:pt idx="66994">
                  <c:v>2.9545088182203499E-5</c:v>
                </c:pt>
                <c:pt idx="66995">
                  <c:v>2.9545009965659099E-5</c:v>
                </c:pt>
                <c:pt idx="66996">
                  <c:v>2.9544811695814099E-5</c:v>
                </c:pt>
                <c:pt idx="66997">
                  <c:v>2.9544766221079E-5</c:v>
                </c:pt>
                <c:pt idx="66998">
                  <c:v>2.9544713470386301E-5</c:v>
                </c:pt>
                <c:pt idx="66999">
                  <c:v>2.95446716336301E-5</c:v>
                </c:pt>
                <c:pt idx="67000">
                  <c:v>2.9544531571446E-5</c:v>
                </c:pt>
                <c:pt idx="67001">
                  <c:v>2.9544484277721501E-5</c:v>
                </c:pt>
                <c:pt idx="67002">
                  <c:v>2.9544424251071201E-5</c:v>
                </c:pt>
                <c:pt idx="67003">
                  <c:v>2.95442514470778E-5</c:v>
                </c:pt>
                <c:pt idx="67004">
                  <c:v>2.9544173230533502E-5</c:v>
                </c:pt>
                <c:pt idx="67005">
                  <c:v>2.9544200515374501E-5</c:v>
                </c:pt>
                <c:pt idx="67006">
                  <c:v>2.9544064091169299E-5</c:v>
                </c:pt>
                <c:pt idx="67007">
                  <c:v>2.9544027711381201E-5</c:v>
                </c:pt>
                <c:pt idx="67008">
                  <c:v>2.9543944037868601E-5</c:v>
                </c:pt>
                <c:pt idx="67009">
                  <c:v>2.95438767352607E-5</c:v>
                </c:pt>
                <c:pt idx="67010">
                  <c:v>2.9543771233875301E-5</c:v>
                </c:pt>
                <c:pt idx="67011">
                  <c:v>2.9543714845203801E-5</c:v>
                </c:pt>
                <c:pt idx="67012">
                  <c:v>2.9543576602009101E-5</c:v>
                </c:pt>
                <c:pt idx="67013">
                  <c:v>2.9543549317168099E-5</c:v>
                </c:pt>
                <c:pt idx="67014">
                  <c:v>2.9543494747485999E-5</c:v>
                </c:pt>
                <c:pt idx="67015">
                  <c:v>2.9543401979026402E-5</c:v>
                </c:pt>
                <c:pt idx="67016">
                  <c:v>2.9543347409344299E-5</c:v>
                </c:pt>
                <c:pt idx="67017">
                  <c:v>2.95431673293933E-5</c:v>
                </c:pt>
                <c:pt idx="67018">
                  <c:v>2.9543238269980099E-5</c:v>
                </c:pt>
                <c:pt idx="67019">
                  <c:v>2.95431709673721E-5</c:v>
                </c:pt>
                <c:pt idx="67020">
                  <c:v>2.9542916308855601E-5</c:v>
                </c:pt>
                <c:pt idx="67021">
                  <c:v>2.9542836273321899E-5</c:v>
                </c:pt>
                <c:pt idx="67022">
                  <c:v>2.9542805350502001E-5</c:v>
                </c:pt>
                <c:pt idx="67023">
                  <c:v>2.9542696211137799E-5</c:v>
                </c:pt>
                <c:pt idx="67024">
                  <c:v>2.95426543743815E-5</c:v>
                </c:pt>
                <c:pt idx="67025">
                  <c:v>2.9542623451561701E-5</c:v>
                </c:pt>
                <c:pt idx="67026">
                  <c:v>2.9542512493208102E-5</c:v>
                </c:pt>
                <c:pt idx="67027">
                  <c:v>2.9542399715865E-5</c:v>
                </c:pt>
                <c:pt idx="67028">
                  <c:v>2.9542314223363101E-5</c:v>
                </c:pt>
                <c:pt idx="67029">
                  <c:v>2.9542290576500801E-5</c:v>
                </c:pt>
                <c:pt idx="67030">
                  <c:v>2.9542146876337901E-5</c:v>
                </c:pt>
                <c:pt idx="67031">
                  <c:v>2.9542114134528701E-5</c:v>
                </c:pt>
                <c:pt idx="67032">
                  <c:v>2.95421377813909E-5</c:v>
                </c:pt>
                <c:pt idx="67033">
                  <c:v>2.9542054107878401E-5</c:v>
                </c:pt>
                <c:pt idx="67034">
                  <c:v>2.9542004995164499E-5</c:v>
                </c:pt>
                <c:pt idx="67035">
                  <c:v>2.9541801268351302E-5</c:v>
                </c:pt>
                <c:pt idx="67036">
                  <c:v>2.9541768526542E-5</c:v>
                </c:pt>
                <c:pt idx="67037">
                  <c:v>2.9541597541538101E-5</c:v>
                </c:pt>
                <c:pt idx="67038">
                  <c:v>2.95416284643579E-5</c:v>
                </c:pt>
                <c:pt idx="67039">
                  <c:v>2.9541519324993701E-5</c:v>
                </c:pt>
                <c:pt idx="67040">
                  <c:v>2.9541402909671901E-5</c:v>
                </c:pt>
                <c:pt idx="67041">
                  <c:v>2.9541348339989798E-5</c:v>
                </c:pt>
                <c:pt idx="67042">
                  <c:v>2.95412828563712E-5</c:v>
                </c:pt>
                <c:pt idx="67043">
                  <c:v>2.95411755359964E-5</c:v>
                </c:pt>
                <c:pt idx="67044">
                  <c:v>2.9541040930780599E-5</c:v>
                </c:pt>
                <c:pt idx="67045">
                  <c:v>2.9541033654822998E-5</c:v>
                </c:pt>
                <c:pt idx="67046">
                  <c:v>2.95409136015223E-5</c:v>
                </c:pt>
                <c:pt idx="67047">
                  <c:v>2.9540751711465401E-5</c:v>
                </c:pt>
                <c:pt idx="67048">
                  <c:v>2.9540766263380599E-5</c:v>
                </c:pt>
                <c:pt idx="67049">
                  <c:v>2.9540722607634999E-5</c:v>
                </c:pt>
                <c:pt idx="67050">
                  <c:v>2.9540577088482702E-5</c:v>
                </c:pt>
                <c:pt idx="67051">
                  <c:v>2.9540542527684E-5</c:v>
                </c:pt>
                <c:pt idx="67052">
                  <c:v>2.9540391551563499E-5</c:v>
                </c:pt>
                <c:pt idx="67053">
                  <c:v>2.9540289688156901E-5</c:v>
                </c:pt>
                <c:pt idx="67054">
                  <c:v>2.9540289688156901E-5</c:v>
                </c:pt>
                <c:pt idx="67055">
                  <c:v>2.9540251489379399E-5</c:v>
                </c:pt>
                <c:pt idx="67056">
                  <c:v>2.95400277536828E-5</c:v>
                </c:pt>
                <c:pt idx="67057">
                  <c:v>2.95400186587358E-5</c:v>
                </c:pt>
                <c:pt idx="67058">
                  <c:v>2.95399677270325E-5</c:v>
                </c:pt>
                <c:pt idx="67059">
                  <c:v>2.95398458547425E-5</c:v>
                </c:pt>
                <c:pt idx="67060">
                  <c:v>2.9539800380007401E-5</c:v>
                </c:pt>
                <c:pt idx="67061">
                  <c:v>2.9539820388890799E-5</c:v>
                </c:pt>
                <c:pt idx="67062">
                  <c:v>2.9539676688727899E-5</c:v>
                </c:pt>
                <c:pt idx="67063">
                  <c:v>2.9539611205109398E-5</c:v>
                </c:pt>
                <c:pt idx="67064">
                  <c:v>2.9539545721490901E-5</c:v>
                </c:pt>
                <c:pt idx="67065">
                  <c:v>2.9539380193455101E-5</c:v>
                </c:pt>
                <c:pt idx="67066">
                  <c:v>2.9539274692069698E-5</c:v>
                </c:pt>
                <c:pt idx="67067">
                  <c:v>2.9539180104620701E-5</c:v>
                </c:pt>
                <c:pt idx="67068">
                  <c:v>2.9539187380578399E-5</c:v>
                </c:pt>
                <c:pt idx="67069">
                  <c:v>2.9539092793129401E-5</c:v>
                </c:pt>
                <c:pt idx="67070">
                  <c:v>2.9539023671531999E-5</c:v>
                </c:pt>
                <c:pt idx="67071">
                  <c:v>2.9538980015786399E-5</c:v>
                </c:pt>
                <c:pt idx="67072">
                  <c:v>2.9538890885305601E-5</c:v>
                </c:pt>
                <c:pt idx="67073">
                  <c:v>2.9538694434450001E-5</c:v>
                </c:pt>
                <c:pt idx="67074">
                  <c:v>2.9538701710407598E-5</c:v>
                </c:pt>
                <c:pt idx="67075">
                  <c:v>2.9538696253439401E-5</c:v>
                </c:pt>
                <c:pt idx="67076">
                  <c:v>2.9538608941948001E-5</c:v>
                </c:pt>
                <c:pt idx="67077">
                  <c:v>2.95384852506686E-5</c:v>
                </c:pt>
                <c:pt idx="67078">
                  <c:v>2.9538354283431501E-5</c:v>
                </c:pt>
                <c:pt idx="67079">
                  <c:v>2.9538321541622301E-5</c:v>
                </c:pt>
                <c:pt idx="67080">
                  <c:v>2.95383088086965E-5</c:v>
                </c:pt>
                <c:pt idx="67081">
                  <c:v>2.9538059607148201E-5</c:v>
                </c:pt>
                <c:pt idx="67082">
                  <c:v>2.9538057788158801E-5</c:v>
                </c:pt>
                <c:pt idx="67083">
                  <c:v>2.9537939553847499E-5</c:v>
                </c:pt>
                <c:pt idx="67084">
                  <c:v>2.9537841328419701E-5</c:v>
                </c:pt>
                <c:pt idx="67085">
                  <c:v>2.9537783120758801E-5</c:v>
                </c:pt>
                <c:pt idx="67086">
                  <c:v>2.9537750378949602E-5</c:v>
                </c:pt>
                <c:pt idx="67087">
                  <c:v>2.9537643058574799E-5</c:v>
                </c:pt>
                <c:pt idx="67088">
                  <c:v>2.9537477530538999E-5</c:v>
                </c:pt>
                <c:pt idx="67089">
                  <c:v>2.9537388400058299E-5</c:v>
                </c:pt>
                <c:pt idx="67090">
                  <c:v>2.9537412046920501E-5</c:v>
                </c:pt>
                <c:pt idx="67091">
                  <c:v>2.9537324735429101E-5</c:v>
                </c:pt>
                <c:pt idx="67092">
                  <c:v>2.95372628897894E-5</c:v>
                </c:pt>
                <c:pt idx="67093">
                  <c:v>2.9537204682128501E-5</c:v>
                </c:pt>
                <c:pt idx="67094">
                  <c:v>2.9536951842601401E-5</c:v>
                </c:pt>
                <c:pt idx="67095">
                  <c:v>2.95370773528703E-5</c:v>
                </c:pt>
                <c:pt idx="67096">
                  <c:v>2.9536911824834499E-5</c:v>
                </c:pt>
                <c:pt idx="67097">
                  <c:v>2.9536766305682199E-5</c:v>
                </c:pt>
                <c:pt idx="67098">
                  <c:v>2.95368026854703E-5</c:v>
                </c:pt>
                <c:pt idx="67099">
                  <c:v>2.9536577130784301E-5</c:v>
                </c:pt>
                <c:pt idx="67100">
                  <c:v>2.9536597139667699E-5</c:v>
                </c:pt>
                <c:pt idx="67101">
                  <c:v>2.95365680358373E-5</c:v>
                </c:pt>
                <c:pt idx="67102">
                  <c:v>2.95364843623247E-5</c:v>
                </c:pt>
                <c:pt idx="67103">
                  <c:v>2.95363679470029E-5</c:v>
                </c:pt>
                <c:pt idx="67104">
                  <c:v>2.9536213332903599E-5</c:v>
                </c:pt>
                <c:pt idx="67105">
                  <c:v>2.9536220608861199E-5</c:v>
                </c:pt>
                <c:pt idx="67106">
                  <c:v>2.95360950985923E-5</c:v>
                </c:pt>
                <c:pt idx="67107">
                  <c:v>2.9536080546677099E-5</c:v>
                </c:pt>
                <c:pt idx="67108">
                  <c:v>2.95359750452917E-5</c:v>
                </c:pt>
                <c:pt idx="67109">
                  <c:v>2.9535836802097E-5</c:v>
                </c:pt>
                <c:pt idx="67110">
                  <c:v>2.9535747671616301E-5</c:v>
                </c:pt>
                <c:pt idx="67111">
                  <c:v>2.9535649446188499E-5</c:v>
                </c:pt>
                <c:pt idx="67112">
                  <c:v>2.9535571229644099E-5</c:v>
                </c:pt>
                <c:pt idx="67113">
                  <c:v>2.9535496651078601E-5</c:v>
                </c:pt>
                <c:pt idx="67114">
                  <c:v>2.9535529392887801E-5</c:v>
                </c:pt>
                <c:pt idx="67115">
                  <c:v>2.9535369321820299E-5</c:v>
                </c:pt>
                <c:pt idx="67116">
                  <c:v>2.9535272915381901E-5</c:v>
                </c:pt>
                <c:pt idx="67117">
                  <c:v>2.9535236535593901E-5</c:v>
                </c:pt>
                <c:pt idx="67118">
                  <c:v>2.9535071007558101E-5</c:v>
                </c:pt>
                <c:pt idx="67119">
                  <c:v>2.9535018256865401E-5</c:v>
                </c:pt>
                <c:pt idx="67120">
                  <c:v>2.9534894565586001E-5</c:v>
                </c:pt>
                <c:pt idx="67121">
                  <c:v>2.9534856366808499E-5</c:v>
                </c:pt>
                <c:pt idx="67122">
                  <c:v>2.95348054351052E-5</c:v>
                </c:pt>
                <c:pt idx="67123">
                  <c:v>2.9534679924836399E-5</c:v>
                </c:pt>
                <c:pt idx="67124">
                  <c:v>2.9534578061429801E-5</c:v>
                </c:pt>
                <c:pt idx="67125">
                  <c:v>2.9534458008129099E-5</c:v>
                </c:pt>
                <c:pt idx="67126">
                  <c:v>2.9534417990362299E-5</c:v>
                </c:pt>
                <c:pt idx="67127">
                  <c:v>2.9534354325733198E-5</c:v>
                </c:pt>
                <c:pt idx="67128">
                  <c:v>2.95343525067437E-5</c:v>
                </c:pt>
                <c:pt idx="67129">
                  <c:v>2.9534146960941099E-5</c:v>
                </c:pt>
                <c:pt idx="67130">
                  <c:v>2.9534154236898802E-5</c:v>
                </c:pt>
                <c:pt idx="67131">
                  <c:v>2.9534048735513399E-5</c:v>
                </c:pt>
                <c:pt idx="67132">
                  <c:v>2.95339814329054E-5</c:v>
                </c:pt>
                <c:pt idx="67133">
                  <c:v>2.9533928682212701E-5</c:v>
                </c:pt>
                <c:pt idx="67134">
                  <c:v>2.9533790439018001E-5</c:v>
                </c:pt>
                <c:pt idx="67135">
                  <c:v>2.9533734050346501E-5</c:v>
                </c:pt>
                <c:pt idx="67136">
                  <c:v>2.9533608540077701E-5</c:v>
                </c:pt>
                <c:pt idx="67137">
                  <c:v>2.9533424822147898E-5</c:v>
                </c:pt>
                <c:pt idx="67138">
                  <c:v>2.9533446650020799E-5</c:v>
                </c:pt>
                <c:pt idx="67139">
                  <c:v>2.9533306587836698E-5</c:v>
                </c:pt>
                <c:pt idx="67140">
                  <c:v>2.9533248380175798E-5</c:v>
                </c:pt>
                <c:pt idx="67141">
                  <c:v>2.95332029054407E-5</c:v>
                </c:pt>
                <c:pt idx="67142">
                  <c:v>2.95330683002248E-5</c:v>
                </c:pt>
                <c:pt idx="67143">
                  <c:v>2.9533051929320199E-5</c:v>
                </c:pt>
                <c:pt idx="67144">
                  <c:v>2.95328918582527E-5</c:v>
                </c:pt>
                <c:pt idx="67145">
                  <c:v>2.95328372885706E-5</c:v>
                </c:pt>
                <c:pt idx="67146">
                  <c:v>2.9532855478464599E-5</c:v>
                </c:pt>
                <c:pt idx="67147">
                  <c:v>2.9532640837715001E-5</c:v>
                </c:pt>
                <c:pt idx="67148">
                  <c:v>2.9532708140322901E-5</c:v>
                </c:pt>
                <c:pt idx="67149">
                  <c:v>2.9532624466810399E-5</c:v>
                </c:pt>
                <c:pt idx="67150">
                  <c:v>2.9532391636166701E-5</c:v>
                </c:pt>
                <c:pt idx="67151">
                  <c:v>2.9532422558986599E-5</c:v>
                </c:pt>
                <c:pt idx="67152">
                  <c:v>2.9532220651162798E-5</c:v>
                </c:pt>
                <c:pt idx="67153">
                  <c:v>2.9532244298025E-5</c:v>
                </c:pt>
                <c:pt idx="67154">
                  <c:v>2.95320951408939E-5</c:v>
                </c:pt>
                <c:pt idx="67155">
                  <c:v>2.9532055123127099E-5</c:v>
                </c:pt>
                <c:pt idx="67156">
                  <c:v>2.9531824111472798E-5</c:v>
                </c:pt>
                <c:pt idx="67157">
                  <c:v>2.9531851396313899E-5</c:v>
                </c:pt>
                <c:pt idx="67158">
                  <c:v>2.9531696782214601E-5</c:v>
                </c:pt>
                <c:pt idx="67159">
                  <c:v>2.95317422569497E-5</c:v>
                </c:pt>
                <c:pt idx="67160">
                  <c:v>2.9531576728913899E-5</c:v>
                </c:pt>
                <c:pt idx="67161">
                  <c:v>2.95315876428503E-5</c:v>
                </c:pt>
                <c:pt idx="67162">
                  <c:v>2.9531456675613299E-5</c:v>
                </c:pt>
                <c:pt idx="67163">
                  <c:v>2.9531322070397399E-5</c:v>
                </c:pt>
                <c:pt idx="67164">
                  <c:v>2.95312311209273E-5</c:v>
                </c:pt>
                <c:pt idx="67165">
                  <c:v>2.95311547233723E-5</c:v>
                </c:pt>
                <c:pt idx="67166">
                  <c:v>2.9531120162573599E-5</c:v>
                </c:pt>
                <c:pt idx="67167">
                  <c:v>2.9530991014326001E-5</c:v>
                </c:pt>
                <c:pt idx="67168">
                  <c:v>2.9530865504057099E-5</c:v>
                </c:pt>
                <c:pt idx="67169">
                  <c:v>2.95307781925658E-5</c:v>
                </c:pt>
                <c:pt idx="67170">
                  <c:v>2.9530681786127399E-5</c:v>
                </c:pt>
                <c:pt idx="67171">
                  <c:v>2.9530623578466499E-5</c:v>
                </c:pt>
                <c:pt idx="67172">
                  <c:v>2.9530710889957801E-5</c:v>
                </c:pt>
                <c:pt idx="67173">
                  <c:v>2.9530545361922099E-5</c:v>
                </c:pt>
                <c:pt idx="67174">
                  <c:v>2.9530481697292998E-5</c:v>
                </c:pt>
                <c:pt idx="67175">
                  <c:v>2.9530307074310299E-5</c:v>
                </c:pt>
                <c:pt idx="67176">
                  <c:v>2.9530210667871901E-5</c:v>
                </c:pt>
                <c:pt idx="67177">
                  <c:v>2.9530150641221601E-5</c:v>
                </c:pt>
                <c:pt idx="67178">
                  <c:v>2.95301251753699E-5</c:v>
                </c:pt>
                <c:pt idx="67179">
                  <c:v>2.95300415018573E-5</c:v>
                </c:pt>
                <c:pt idx="67180">
                  <c:v>2.9529828680097098E-5</c:v>
                </c:pt>
                <c:pt idx="67181">
                  <c:v>2.9529792300309E-5</c:v>
                </c:pt>
                <c:pt idx="67182">
                  <c:v>2.9529765015468001E-5</c:v>
                </c:pt>
                <c:pt idx="67183">
                  <c:v>2.9529654057114399E-5</c:v>
                </c:pt>
                <c:pt idx="67184">
                  <c:v>2.95296122203581E-5</c:v>
                </c:pt>
                <c:pt idx="67185">
                  <c:v>2.9529406674555499E-5</c:v>
                </c:pt>
                <c:pt idx="67186">
                  <c:v>2.9529444873333001E-5</c:v>
                </c:pt>
                <c:pt idx="67187">
                  <c:v>2.9529346647905199E-5</c:v>
                </c:pt>
                <c:pt idx="67188">
                  <c:v>2.9529226594604599E-5</c:v>
                </c:pt>
                <c:pt idx="67189">
                  <c:v>2.9529222956625701E-5</c:v>
                </c:pt>
                <c:pt idx="67190">
                  <c:v>2.9529028324759599E-5</c:v>
                </c:pt>
                <c:pt idx="67191">
                  <c:v>2.9529002858907899E-5</c:v>
                </c:pt>
                <c:pt idx="67192">
                  <c:v>2.9528891900554299E-5</c:v>
                </c:pt>
                <c:pt idx="67193">
                  <c:v>2.95287609333172E-5</c:v>
                </c:pt>
                <c:pt idx="67194">
                  <c:v>2.9528728191508001E-5</c:v>
                </c:pt>
                <c:pt idx="67195">
                  <c:v>2.9528657250921201E-5</c:v>
                </c:pt>
                <c:pt idx="67196">
                  <c:v>2.9528597224270901E-5</c:v>
                </c:pt>
                <c:pt idx="67197">
                  <c:v>2.9528491722885499E-5</c:v>
                </c:pt>
                <c:pt idx="67198">
                  <c:v>2.9528378945542499E-5</c:v>
                </c:pt>
                <c:pt idx="67199">
                  <c:v>2.9528393497457701E-5</c:v>
                </c:pt>
                <c:pt idx="67200">
                  <c:v>2.9528133381973E-5</c:v>
                </c:pt>
                <c:pt idx="67201">
                  <c:v>2.95281261060154E-5</c:v>
                </c:pt>
                <c:pt idx="67202">
                  <c:v>2.9528058803407499E-5</c:v>
                </c:pt>
                <c:pt idx="67203">
                  <c:v>2.95279478450539E-5</c:v>
                </c:pt>
                <c:pt idx="67204">
                  <c:v>2.9527898732340001E-5</c:v>
                </c:pt>
                <c:pt idx="67205">
                  <c:v>2.9527838705689599E-5</c:v>
                </c:pt>
                <c:pt idx="67206">
                  <c:v>2.9527625883929401E-5</c:v>
                </c:pt>
                <c:pt idx="67207">
                  <c:v>2.95276749966433E-5</c:v>
                </c:pt>
                <c:pt idx="67208">
                  <c:v>2.9527416700148E-5</c:v>
                </c:pt>
                <c:pt idx="67209">
                  <c:v>2.9527467631851299E-5</c:v>
                </c:pt>
                <c:pt idx="67210">
                  <c:v>2.9527460355893699E-5</c:v>
                </c:pt>
                <c:pt idx="67211">
                  <c:v>2.9527211154345399E-5</c:v>
                </c:pt>
                <c:pt idx="67212">
                  <c:v>2.9527149308705699E-5</c:v>
                </c:pt>
                <c:pt idx="67213">
                  <c:v>2.95270983770024E-5</c:v>
                </c:pt>
                <c:pt idx="67214">
                  <c:v>2.9526996513595801E-5</c:v>
                </c:pt>
                <c:pt idx="67215">
                  <c:v>2.9526989237638201E-5</c:v>
                </c:pt>
                <c:pt idx="67216">
                  <c:v>2.9526871003327001E-5</c:v>
                </c:pt>
                <c:pt idx="67217">
                  <c:v>2.95267054752912E-5</c:v>
                </c:pt>
                <c:pt idx="67218">
                  <c:v>2.9526654543587901E-5</c:v>
                </c:pt>
                <c:pt idx="67219">
                  <c:v>2.9526603611884601E-5</c:v>
                </c:pt>
                <c:pt idx="67220">
                  <c:v>2.9526461730711199E-5</c:v>
                </c:pt>
                <c:pt idx="67221">
                  <c:v>2.95263871521456E-5</c:v>
                </c:pt>
                <c:pt idx="67222">
                  <c:v>2.95263289444847E-5</c:v>
                </c:pt>
                <c:pt idx="67223">
                  <c:v>2.9526205253205299E-5</c:v>
                </c:pt>
                <c:pt idx="67224">
                  <c:v>2.9526172511396002E-5</c:v>
                </c:pt>
                <c:pt idx="67225">
                  <c:v>2.95259960694238E-5</c:v>
                </c:pt>
                <c:pt idx="67226">
                  <c:v>2.9525968784582801E-5</c:v>
                </c:pt>
                <c:pt idx="67227">
                  <c:v>2.9525850550271601E-5</c:v>
                </c:pt>
                <c:pt idx="67228">
                  <c:v>2.9525790523621199E-5</c:v>
                </c:pt>
                <c:pt idx="67229">
                  <c:v>2.95257395919179E-5</c:v>
                </c:pt>
                <c:pt idx="67230">
                  <c:v>2.9525546779041199E-5</c:v>
                </c:pt>
                <c:pt idx="67231">
                  <c:v>2.9525599529733902E-5</c:v>
                </c:pt>
                <c:pt idx="67232">
                  <c:v>2.9525479476433302E-5</c:v>
                </c:pt>
                <c:pt idx="67233">
                  <c:v>2.9525375794037201E-5</c:v>
                </c:pt>
                <c:pt idx="67234">
                  <c:v>2.9525353966164399E-5</c:v>
                </c:pt>
                <c:pt idx="67235">
                  <c:v>2.9525202990043902E-5</c:v>
                </c:pt>
                <c:pt idx="67236">
                  <c:v>2.9525237550842599E-5</c:v>
                </c:pt>
                <c:pt idx="67237">
                  <c:v>2.95251229545102E-5</c:v>
                </c:pt>
                <c:pt idx="67238">
                  <c:v>2.95249319606228E-5</c:v>
                </c:pt>
                <c:pt idx="67239">
                  <c:v>2.9524826459237401E-5</c:v>
                </c:pt>
                <c:pt idx="67240">
                  <c:v>2.9524753699661199E-5</c:v>
                </c:pt>
                <c:pt idx="67241">
                  <c:v>2.95246663881699E-5</c:v>
                </c:pt>
                <c:pt idx="67242">
                  <c:v>2.9524599085561901E-5</c:v>
                </c:pt>
                <c:pt idx="67243">
                  <c:v>2.95244717563037E-5</c:v>
                </c:pt>
                <c:pt idx="67244">
                  <c:v>2.9524433557526202E-5</c:v>
                </c:pt>
                <c:pt idx="67245">
                  <c:v>2.9524289857363301E-5</c:v>
                </c:pt>
                <c:pt idx="67246">
                  <c:v>2.9524127967306399E-5</c:v>
                </c:pt>
                <c:pt idx="67247">
                  <c:v>2.9524177080020298E-5</c:v>
                </c:pt>
                <c:pt idx="67248">
                  <c:v>2.95241388812428E-5</c:v>
                </c:pt>
                <c:pt idx="67249">
                  <c:v>2.95239606202813E-5</c:v>
                </c:pt>
                <c:pt idx="67250">
                  <c:v>2.9523849661927701E-5</c:v>
                </c:pt>
                <c:pt idx="67251">
                  <c:v>2.95238405669807E-5</c:v>
                </c:pt>
                <c:pt idx="67252">
                  <c:v>2.9523709599743601E-5</c:v>
                </c:pt>
                <c:pt idx="67253">
                  <c:v>2.9523662306019102E-5</c:v>
                </c:pt>
                <c:pt idx="67254">
                  <c:v>2.9523625926231E-5</c:v>
                </c:pt>
                <c:pt idx="67255">
                  <c:v>2.9523407647502598E-5</c:v>
                </c:pt>
                <c:pt idx="67256">
                  <c:v>2.9523411285481399E-5</c:v>
                </c:pt>
                <c:pt idx="67257">
                  <c:v>2.9523323973990001E-5</c:v>
                </c:pt>
                <c:pt idx="67258">
                  <c:v>2.9523273042286699E-5</c:v>
                </c:pt>
                <c:pt idx="67259">
                  <c:v>2.95231056952616E-5</c:v>
                </c:pt>
                <c:pt idx="67260">
                  <c:v>2.9522974728024599E-5</c:v>
                </c:pt>
                <c:pt idx="67261">
                  <c:v>2.95229292532895E-5</c:v>
                </c:pt>
                <c:pt idx="67262">
                  <c:v>2.95228164759465E-5</c:v>
                </c:pt>
                <c:pt idx="67263">
                  <c:v>2.9522861950681501E-5</c:v>
                </c:pt>
                <c:pt idx="67264">
                  <c:v>2.9522696422645798E-5</c:v>
                </c:pt>
                <c:pt idx="67265">
                  <c:v>2.9522578188334598E-5</c:v>
                </c:pt>
                <c:pt idx="67266">
                  <c:v>2.9522514523705501E-5</c:v>
                </c:pt>
                <c:pt idx="67267">
                  <c:v>2.9522378099500202E-5</c:v>
                </c:pt>
                <c:pt idx="67268">
                  <c:v>2.9522376280510801E-5</c:v>
                </c:pt>
                <c:pt idx="67269">
                  <c:v>2.9522296244977001E-5</c:v>
                </c:pt>
                <c:pt idx="67270">
                  <c:v>2.9522174372687001E-5</c:v>
                </c:pt>
                <c:pt idx="67271">
                  <c:v>2.9522096156142699E-5</c:v>
                </c:pt>
                <c:pt idx="67272">
                  <c:v>2.9522061595344002E-5</c:v>
                </c:pt>
                <c:pt idx="67273">
                  <c:v>2.95218997052871E-5</c:v>
                </c:pt>
                <c:pt idx="67274">
                  <c:v>2.9521808755816899E-5</c:v>
                </c:pt>
                <c:pt idx="67275">
                  <c:v>2.9521725082304302E-5</c:v>
                </c:pt>
                <c:pt idx="67276">
                  <c:v>2.9521657779696401E-5</c:v>
                </c:pt>
                <c:pt idx="67277">
                  <c:v>2.9521561373257999E-5</c:v>
                </c:pt>
                <c:pt idx="67278">
                  <c:v>2.9521477699745399E-5</c:v>
                </c:pt>
                <c:pt idx="67279">
                  <c:v>2.95214249490527E-5</c:v>
                </c:pt>
                <c:pt idx="67280">
                  <c:v>2.9521357646444799E-5</c:v>
                </c:pt>
                <c:pt idx="67281">
                  <c:v>2.9521233955165398E-5</c:v>
                </c:pt>
                <c:pt idx="67282">
                  <c:v>2.9521146643674001E-5</c:v>
                </c:pt>
                <c:pt idx="67283">
                  <c:v>2.952112845378E-5</c:v>
                </c:pt>
                <c:pt idx="67284">
                  <c:v>2.95209410978714E-5</c:v>
                </c:pt>
                <c:pt idx="67285">
                  <c:v>2.9520959287765399E-5</c:v>
                </c:pt>
                <c:pt idx="67286">
                  <c:v>2.9520702810259499E-5</c:v>
                </c:pt>
                <c:pt idx="67287">
                  <c:v>2.95205609290861E-5</c:v>
                </c:pt>
                <c:pt idx="67288">
                  <c:v>2.9520515454351001E-5</c:v>
                </c:pt>
                <c:pt idx="67289">
                  <c:v>2.9520411771954999E-5</c:v>
                </c:pt>
                <c:pt idx="67290">
                  <c:v>2.9520517273340401E-5</c:v>
                </c:pt>
                <c:pt idx="67291">
                  <c:v>2.9520269890781499E-5</c:v>
                </c:pt>
                <c:pt idx="67292">
                  <c:v>2.9520175303332501E-5</c:v>
                </c:pt>
                <c:pt idx="67293">
                  <c:v>2.95200807158835E-5</c:v>
                </c:pt>
                <c:pt idx="67294">
                  <c:v>2.95200461550849E-5</c:v>
                </c:pt>
                <c:pt idx="67295">
                  <c:v>2.95201043627458E-5</c:v>
                </c:pt>
                <c:pt idx="67296">
                  <c:v>2.9519806048483601E-5</c:v>
                </c:pt>
                <c:pt idx="67297">
                  <c:v>2.95198533422081E-5</c:v>
                </c:pt>
                <c:pt idx="67298">
                  <c:v>2.9519578674808101E-5</c:v>
                </c:pt>
                <c:pt idx="67299">
                  <c:v>2.95195968647022E-5</c:v>
                </c:pt>
                <c:pt idx="67300">
                  <c:v>2.9519487725338001E-5</c:v>
                </c:pt>
                <c:pt idx="67301">
                  <c:v>2.95195677608717E-5</c:v>
                </c:pt>
                <c:pt idx="67302">
                  <c:v>2.9519304007408199E-5</c:v>
                </c:pt>
                <c:pt idx="67303">
                  <c:v>2.95192621706519E-5</c:v>
                </c:pt>
                <c:pt idx="67304">
                  <c:v>2.95191366603831E-5</c:v>
                </c:pt>
                <c:pt idx="67305">
                  <c:v>2.9519118470489102E-5</c:v>
                </c:pt>
                <c:pt idx="67306">
                  <c:v>2.9519027521018901E-5</c:v>
                </c:pt>
                <c:pt idx="67307">
                  <c:v>2.9518829251173901E-5</c:v>
                </c:pt>
                <c:pt idx="67308">
                  <c:v>2.9518736482714299E-5</c:v>
                </c:pt>
                <c:pt idx="67309">
                  <c:v>2.9518756491597701E-5</c:v>
                </c:pt>
                <c:pt idx="67310">
                  <c:v>2.95186255243607E-5</c:v>
                </c:pt>
                <c:pt idx="67311">
                  <c:v>2.95185673166998E-5</c:v>
                </c:pt>
                <c:pt idx="67312">
                  <c:v>2.9518467272282598E-5</c:v>
                </c:pt>
                <c:pt idx="67313">
                  <c:v>2.9518265364458801E-5</c:v>
                </c:pt>
                <c:pt idx="67314">
                  <c:v>2.9518214432755499E-5</c:v>
                </c:pt>
                <c:pt idx="67315">
                  <c:v>2.95181653200416E-5</c:v>
                </c:pt>
                <c:pt idx="67316">
                  <c:v>2.9518014343921099E-5</c:v>
                </c:pt>
                <c:pt idx="67317">
                  <c:v>2.9517919756472101E-5</c:v>
                </c:pt>
                <c:pt idx="67318">
                  <c:v>2.9517865186790001E-5</c:v>
                </c:pt>
                <c:pt idx="67319">
                  <c:v>2.9517801522160901E-5</c:v>
                </c:pt>
                <c:pt idx="67320">
                  <c:v>2.9517705115722499E-5</c:v>
                </c:pt>
                <c:pt idx="67321">
                  <c:v>2.9517619623220499E-5</c:v>
                </c:pt>
                <c:pt idx="67322">
                  <c:v>2.9517603252315901E-5</c:v>
                </c:pt>
                <c:pt idx="67323">
                  <c:v>2.9517390430555699E-5</c:v>
                </c:pt>
                <c:pt idx="67324">
                  <c:v>2.9517415896407301E-5</c:v>
                </c:pt>
                <c:pt idx="67325">
                  <c:v>2.95173413178418E-5</c:v>
                </c:pt>
                <c:pt idx="67326">
                  <c:v>2.9517219445551702E-5</c:v>
                </c:pt>
                <c:pt idx="67327">
                  <c:v>2.9517052098526599E-5</c:v>
                </c:pt>
                <c:pt idx="67328">
                  <c:v>2.9516995709855099E-5</c:v>
                </c:pt>
                <c:pt idx="67329">
                  <c:v>2.95168265438406E-5</c:v>
                </c:pt>
                <c:pt idx="67330">
                  <c:v>2.9516864742618E-5</c:v>
                </c:pt>
                <c:pt idx="67331">
                  <c:v>2.95167683361797E-5</c:v>
                </c:pt>
                <c:pt idx="67332">
                  <c:v>2.9516704671550501E-5</c:v>
                </c:pt>
                <c:pt idx="67333">
                  <c:v>2.9516575523302901E-5</c:v>
                </c:pt>
                <c:pt idx="67334">
                  <c:v>2.9516395443351899E-5</c:v>
                </c:pt>
                <c:pt idx="67335">
                  <c:v>2.9516439099097601E-5</c:v>
                </c:pt>
                <c:pt idx="67336">
                  <c:v>2.95163663395215E-5</c:v>
                </c:pt>
                <c:pt idx="67337">
                  <c:v>2.95162353722844E-5</c:v>
                </c:pt>
                <c:pt idx="67338">
                  <c:v>2.9516275390051299E-5</c:v>
                </c:pt>
                <c:pt idx="67339">
                  <c:v>2.95159170491388E-5</c:v>
                </c:pt>
                <c:pt idx="67340">
                  <c:v>2.9515891583287201E-5</c:v>
                </c:pt>
                <c:pt idx="67341">
                  <c:v>2.9515895221266001E-5</c:v>
                </c:pt>
                <c:pt idx="67342">
                  <c:v>2.9515727874240801E-5</c:v>
                </c:pt>
                <c:pt idx="67343">
                  <c:v>2.9515689675463401E-5</c:v>
                </c:pt>
                <c:pt idx="67344">
                  <c:v>2.95155441563111E-5</c:v>
                </c:pt>
                <c:pt idx="67345">
                  <c:v>2.9515415008063401E-5</c:v>
                </c:pt>
                <c:pt idx="67346">
                  <c:v>2.9515313144656799E-5</c:v>
                </c:pt>
                <c:pt idx="67347">
                  <c:v>2.9515220376197201E-5</c:v>
                </c:pt>
                <c:pt idx="67348">
                  <c:v>2.9515249480027699E-5</c:v>
                </c:pt>
                <c:pt idx="67349">
                  <c:v>2.95150639431085E-5</c:v>
                </c:pt>
                <c:pt idx="67350">
                  <c:v>2.9514958441723101E-5</c:v>
                </c:pt>
                <c:pt idx="67351">
                  <c:v>2.95149529847549E-5</c:v>
                </c:pt>
                <c:pt idx="67352">
                  <c:v>2.9514874768210599E-5</c:v>
                </c:pt>
                <c:pt idx="67353">
                  <c:v>2.9514703783206601E-5</c:v>
                </c:pt>
                <c:pt idx="67354">
                  <c:v>2.9514698326238401E-5</c:v>
                </c:pt>
                <c:pt idx="67355">
                  <c:v>2.95145564450649E-5</c:v>
                </c:pt>
                <c:pt idx="67356">
                  <c:v>2.9514412744902101E-5</c:v>
                </c:pt>
                <c:pt idx="67357">
                  <c:v>2.9514363632188199E-5</c:v>
                </c:pt>
                <c:pt idx="67358">
                  <c:v>2.9514216294046502E-5</c:v>
                </c:pt>
                <c:pt idx="67359">
                  <c:v>2.9514216294046502E-5</c:v>
                </c:pt>
                <c:pt idx="67360">
                  <c:v>2.95140634989366E-5</c:v>
                </c:pt>
                <c:pt idx="67361">
                  <c:v>2.9513845220208199E-5</c:v>
                </c:pt>
                <c:pt idx="67362">
                  <c:v>2.95139216177631E-5</c:v>
                </c:pt>
                <c:pt idx="67363">
                  <c:v>2.95138597721234E-5</c:v>
                </c:pt>
                <c:pt idx="67364">
                  <c:v>2.9513692425098301E-5</c:v>
                </c:pt>
                <c:pt idx="67365">
                  <c:v>2.9513656045310199E-5</c:v>
                </c:pt>
                <c:pt idx="67366">
                  <c:v>2.9513506888179098E-5</c:v>
                </c:pt>
                <c:pt idx="67367">
                  <c:v>2.9513448680518198E-5</c:v>
                </c:pt>
                <c:pt idx="67368">
                  <c:v>2.9513390472857299E-5</c:v>
                </c:pt>
                <c:pt idx="67369">
                  <c:v>2.9513203116948699E-5</c:v>
                </c:pt>
                <c:pt idx="67370">
                  <c:v>2.9513112167478498E-5</c:v>
                </c:pt>
                <c:pt idx="67371">
                  <c:v>2.9512961191358001E-5</c:v>
                </c:pt>
                <c:pt idx="67372">
                  <c:v>2.9513070330722302E-5</c:v>
                </c:pt>
                <c:pt idx="67373">
                  <c:v>2.9512915716623E-5</c:v>
                </c:pt>
                <c:pt idx="67374">
                  <c:v>2.9512868422898501E-5</c:v>
                </c:pt>
                <c:pt idx="67375">
                  <c:v>2.9512784749385901E-5</c:v>
                </c:pt>
                <c:pt idx="67376">
                  <c:v>2.95127210847568E-5</c:v>
                </c:pt>
                <c:pt idx="67377">
                  <c:v>2.9512550099752799E-5</c:v>
                </c:pt>
                <c:pt idx="67378">
                  <c:v>2.9512446417356801E-5</c:v>
                </c:pt>
                <c:pt idx="67379">
                  <c:v>2.9512370019801899E-5</c:v>
                </c:pt>
                <c:pt idx="67380">
                  <c:v>2.9512133551179401E-5</c:v>
                </c:pt>
                <c:pt idx="67381">
                  <c:v>2.9512155379052301E-5</c:v>
                </c:pt>
                <c:pt idx="67382">
                  <c:v>2.9512097171391401E-5</c:v>
                </c:pt>
                <c:pt idx="67383">
                  <c:v>2.95120626105927E-5</c:v>
                </c:pt>
                <c:pt idx="67384">
                  <c:v>2.9511915272450999E-5</c:v>
                </c:pt>
                <c:pt idx="67385">
                  <c:v>2.95117224595742E-5</c:v>
                </c:pt>
                <c:pt idx="67386">
                  <c:v>2.9511726097553E-5</c:v>
                </c:pt>
                <c:pt idx="67387">
                  <c:v>2.9511636967072301E-5</c:v>
                </c:pt>
                <c:pt idx="67388">
                  <c:v>2.9511476896004799E-5</c:v>
                </c:pt>
                <c:pt idx="67389">
                  <c:v>2.9511387765524001E-5</c:v>
                </c:pt>
                <c:pt idx="67390">
                  <c:v>2.95112331514247E-5</c:v>
                </c:pt>
                <c:pt idx="67391">
                  <c:v>2.9511324100894901E-5</c:v>
                </c:pt>
                <c:pt idx="67392">
                  <c:v>2.95111531158909E-5</c:v>
                </c:pt>
                <c:pt idx="67393">
                  <c:v>2.9511074899346602E-5</c:v>
                </c:pt>
                <c:pt idx="67394">
                  <c:v>2.9511043976526701E-5</c:v>
                </c:pt>
                <c:pt idx="67395">
                  <c:v>2.9510823878808899E-5</c:v>
                </c:pt>
                <c:pt idx="67396">
                  <c:v>2.9510747481253899E-5</c:v>
                </c:pt>
                <c:pt idx="67397">
                  <c:v>2.9510763852158599E-5</c:v>
                </c:pt>
                <c:pt idx="67398">
                  <c:v>2.9510591048165201E-5</c:v>
                </c:pt>
                <c:pt idx="67399">
                  <c:v>2.9510507374652699E-5</c:v>
                </c:pt>
                <c:pt idx="67400">
                  <c:v>2.9510420063161301E-5</c:v>
                </c:pt>
                <c:pt idx="67401">
                  <c:v>2.9510372769436799E-5</c:v>
                </c:pt>
                <c:pt idx="67402">
                  <c:v>2.95102636300726E-5</c:v>
                </c:pt>
                <c:pt idx="67403">
                  <c:v>2.95101308438461E-5</c:v>
                </c:pt>
                <c:pt idx="67404">
                  <c:v>2.9510025342460701E-5</c:v>
                </c:pt>
                <c:pt idx="67405">
                  <c:v>2.95099252980435E-5</c:v>
                </c:pt>
                <c:pt idx="67406">
                  <c:v>2.9509898013202501E-5</c:v>
                </c:pt>
                <c:pt idx="67407">
                  <c:v>2.9509898013202501E-5</c:v>
                </c:pt>
                <c:pt idx="67408">
                  <c:v>2.9509710657293902E-5</c:v>
                </c:pt>
                <c:pt idx="67409">
                  <c:v>2.9509536034311198E-5</c:v>
                </c:pt>
                <c:pt idx="67410">
                  <c:v>2.9509539672289999E-5</c:v>
                </c:pt>
                <c:pt idx="67411">
                  <c:v>2.95093523163814E-5</c:v>
                </c:pt>
                <c:pt idx="67412">
                  <c:v>2.9509277737815902E-5</c:v>
                </c:pt>
                <c:pt idx="67413">
                  <c:v>2.9509228625101999E-5</c:v>
                </c:pt>
                <c:pt idx="67414">
                  <c:v>2.95090158033417E-5</c:v>
                </c:pt>
                <c:pt idx="67415">
                  <c:v>2.95090358122252E-5</c:v>
                </c:pt>
                <c:pt idx="67416">
                  <c:v>2.9508941224776202E-5</c:v>
                </c:pt>
                <c:pt idx="67417">
                  <c:v>2.95088375423802E-5</c:v>
                </c:pt>
                <c:pt idx="67418">
                  <c:v>2.9508777515729899E-5</c:v>
                </c:pt>
                <c:pt idx="67419">
                  <c:v>2.9508570150937899E-5</c:v>
                </c:pt>
                <c:pt idx="67420">
                  <c:v>2.95084628305631E-5</c:v>
                </c:pt>
                <c:pt idx="67421">
                  <c:v>2.9508477382478301E-5</c:v>
                </c:pt>
                <c:pt idx="67422">
                  <c:v>2.9508319130400199E-5</c:v>
                </c:pt>
                <c:pt idx="67423">
                  <c:v>2.9508366424124701E-5</c:v>
                </c:pt>
                <c:pt idx="67424">
                  <c:v>2.9508140869438601E-5</c:v>
                </c:pt>
                <c:pt idx="67425">
                  <c:v>2.9508011721191E-5</c:v>
                </c:pt>
                <c:pt idx="67426">
                  <c:v>2.9508029911085001E-5</c:v>
                </c:pt>
                <c:pt idx="67427">
                  <c:v>2.95078789349645E-5</c:v>
                </c:pt>
                <c:pt idx="67428">
                  <c:v>2.9507727958843999E-5</c:v>
                </c:pt>
                <c:pt idx="67429">
                  <c:v>2.95077534246957E-5</c:v>
                </c:pt>
                <c:pt idx="67430">
                  <c:v>2.9507687941077199E-5</c:v>
                </c:pt>
                <c:pt idx="67431">
                  <c:v>2.9507462386391099E-5</c:v>
                </c:pt>
                <c:pt idx="67432">
                  <c:v>2.9507404178730199E-5</c:v>
                </c:pt>
                <c:pt idx="67433">
                  <c:v>2.9507282306440202E-5</c:v>
                </c:pt>
                <c:pt idx="67434">
                  <c:v>2.9507253202609701E-5</c:v>
                </c:pt>
                <c:pt idx="67435">
                  <c:v>2.9507033104891899E-5</c:v>
                </c:pt>
                <c:pt idx="67436">
                  <c:v>2.9507087674573999E-5</c:v>
                </c:pt>
                <c:pt idx="67437">
                  <c:v>2.95069639832945E-5</c:v>
                </c:pt>
                <c:pt idx="67438">
                  <c:v>2.95068675768562E-5</c:v>
                </c:pt>
                <c:pt idx="67439">
                  <c:v>2.9506762075470801E-5</c:v>
                </c:pt>
                <c:pt idx="67440">
                  <c:v>2.9506600185413801E-5</c:v>
                </c:pt>
                <c:pt idx="67441">
                  <c:v>2.95065565296682E-5</c:v>
                </c:pt>
                <c:pt idx="67442">
                  <c:v>2.9506434657378098E-5</c:v>
                </c:pt>
                <c:pt idx="67443">
                  <c:v>2.9506341888918501E-5</c:v>
                </c:pt>
                <c:pt idx="67444">
                  <c:v>2.9506318242056299E-5</c:v>
                </c:pt>
                <c:pt idx="67445">
                  <c:v>2.9506227292586101E-5</c:v>
                </c:pt>
                <c:pt idx="67446">
                  <c:v>2.9505996280931902E-5</c:v>
                </c:pt>
                <c:pt idx="67447">
                  <c:v>2.9506029022741101E-5</c:v>
                </c:pt>
                <c:pt idx="67448">
                  <c:v>2.95058398478432E-5</c:v>
                </c:pt>
                <c:pt idx="67449">
                  <c:v>2.9505772545235201E-5</c:v>
                </c:pt>
                <c:pt idx="67450">
                  <c:v>2.9505712518584901E-5</c:v>
                </c:pt>
                <c:pt idx="67451">
                  <c:v>2.9505601560231302E-5</c:v>
                </c:pt>
                <c:pt idx="67452">
                  <c:v>2.9505412385333299E-5</c:v>
                </c:pt>
                <c:pt idx="67453">
                  <c:v>2.9505374186555801E-5</c:v>
                </c:pt>
                <c:pt idx="67454">
                  <c:v>2.95053105219267E-5</c:v>
                </c:pt>
                <c:pt idx="67455">
                  <c:v>2.9505230486392999E-5</c:v>
                </c:pt>
                <c:pt idx="67456">
                  <c:v>2.95052450383082E-5</c:v>
                </c:pt>
                <c:pt idx="67457">
                  <c:v>2.9504895792342699E-5</c:v>
                </c:pt>
                <c:pt idx="67458">
                  <c:v>2.9504917620215599E-5</c:v>
                </c:pt>
                <c:pt idx="67459">
                  <c:v>2.9504781196010299E-5</c:v>
                </c:pt>
                <c:pt idx="67460">
                  <c:v>2.9504750273190401E-5</c:v>
                </c:pt>
                <c:pt idx="67461">
                  <c:v>2.9504702979465899E-5</c:v>
                </c:pt>
                <c:pt idx="67462">
                  <c:v>2.95045520033455E-5</c:v>
                </c:pt>
                <c:pt idx="67463">
                  <c:v>2.9504562917281901E-5</c:v>
                </c:pt>
                <c:pt idx="67464">
                  <c:v>2.9504371923394501E-5</c:v>
                </c:pt>
                <c:pt idx="67465">
                  <c:v>2.95043391815852E-5</c:v>
                </c:pt>
                <c:pt idx="67466">
                  <c:v>2.9504133635782599E-5</c:v>
                </c:pt>
                <c:pt idx="67467">
                  <c:v>2.9504066333174699E-5</c:v>
                </c:pt>
                <c:pt idx="67468">
                  <c:v>2.9504093618015799E-5</c:v>
                </c:pt>
                <c:pt idx="67469">
                  <c:v>2.95038444164675E-5</c:v>
                </c:pt>
                <c:pt idx="67470">
                  <c:v>2.95037661999231E-5</c:v>
                </c:pt>
                <c:pt idx="67471">
                  <c:v>2.95036461466225E-5</c:v>
                </c:pt>
                <c:pt idx="67472">
                  <c:v>2.95035679300781E-5</c:v>
                </c:pt>
                <c:pt idx="67473">
                  <c:v>2.9503537007258301E-5</c:v>
                </c:pt>
                <c:pt idx="67474">
                  <c:v>2.9503422410925901E-5</c:v>
                </c:pt>
                <c:pt idx="67475">
                  <c:v>2.95033132715616E-5</c:v>
                </c:pt>
                <c:pt idx="67476">
                  <c:v>2.9503262339858301E-5</c:v>
                </c:pt>
                <c:pt idx="67477">
                  <c:v>2.9503178666345799E-5</c:v>
                </c:pt>
                <c:pt idx="67478">
                  <c:v>2.95029312837869E-5</c:v>
                </c:pt>
                <c:pt idx="67479">
                  <c:v>2.95029312837869E-5</c:v>
                </c:pt>
                <c:pt idx="67480">
                  <c:v>2.9502885809051801E-5</c:v>
                </c:pt>
                <c:pt idx="67481">
                  <c:v>2.9502780307666399E-5</c:v>
                </c:pt>
                <c:pt idx="67482">
                  <c:v>2.9502709367079701E-5</c:v>
                </c:pt>
                <c:pt idx="67483">
                  <c:v>2.9502429242711501E-5</c:v>
                </c:pt>
                <c:pt idx="67484">
                  <c:v>2.9502509278245301E-5</c:v>
                </c:pt>
                <c:pt idx="67485">
                  <c:v>2.9502371035050601E-5</c:v>
                </c:pt>
                <c:pt idx="67486">
                  <c:v>2.9502241886802902E-5</c:v>
                </c:pt>
                <c:pt idx="67487">
                  <c:v>2.9502254619728801E-5</c:v>
                </c:pt>
                <c:pt idx="67488">
                  <c:v>2.9502070901798999E-5</c:v>
                </c:pt>
                <c:pt idx="67489">
                  <c:v>2.9501889002858698E-5</c:v>
                </c:pt>
                <c:pt idx="67490">
                  <c:v>2.9501930839614899E-5</c:v>
                </c:pt>
                <c:pt idx="67491">
                  <c:v>2.9501768949558E-5</c:v>
                </c:pt>
                <c:pt idx="67492">
                  <c:v>2.95015888696071E-5</c:v>
                </c:pt>
                <c:pt idx="67493">
                  <c:v>2.9501681638066701E-5</c:v>
                </c:pt>
                <c:pt idx="67494">
                  <c:v>2.9501443350454799E-5</c:v>
                </c:pt>
                <c:pt idx="67495">
                  <c:v>2.9501416065613699E-5</c:v>
                </c:pt>
                <c:pt idx="67496">
                  <c:v>2.9501317840185999E-5</c:v>
                </c:pt>
                <c:pt idx="67497">
                  <c:v>2.9501063181669499E-5</c:v>
                </c:pt>
                <c:pt idx="67498">
                  <c:v>2.9501110475393899E-5</c:v>
                </c:pt>
                <c:pt idx="67499">
                  <c:v>2.9500892196665501E-5</c:v>
                </c:pt>
                <c:pt idx="67500">
                  <c:v>2.95008758257609E-5</c:v>
                </c:pt>
                <c:pt idx="67501">
                  <c:v>2.9500901291612498E-5</c:v>
                </c:pt>
                <c:pt idx="67502">
                  <c:v>2.9500672098947699E-5</c:v>
                </c:pt>
                <c:pt idx="67503">
                  <c:v>2.9500710297725201E-5</c:v>
                </c:pt>
                <c:pt idx="67504">
                  <c:v>2.9500586606445699E-5</c:v>
                </c:pt>
                <c:pt idx="67505">
                  <c:v>2.9500379241653701E-5</c:v>
                </c:pt>
                <c:pt idx="67506">
                  <c:v>2.9500402888516001E-5</c:v>
                </c:pt>
                <c:pt idx="67507">
                  <c:v>2.9500211894628599E-5</c:v>
                </c:pt>
                <c:pt idx="67508">
                  <c:v>2.9500175514840501E-5</c:v>
                </c:pt>
                <c:pt idx="67509">
                  <c:v>2.95000299956882E-5</c:v>
                </c:pt>
                <c:pt idx="67510">
                  <c:v>2.9499809897970401E-5</c:v>
                </c:pt>
                <c:pt idx="67511">
                  <c:v>2.9499871743610102E-5</c:v>
                </c:pt>
                <c:pt idx="67512">
                  <c:v>2.9499697120627399E-5</c:v>
                </c:pt>
                <c:pt idx="67513">
                  <c:v>2.9499591619242E-5</c:v>
                </c:pt>
                <c:pt idx="67514">
                  <c:v>2.9499566153390299E-5</c:v>
                </c:pt>
                <c:pt idx="67515">
                  <c:v>2.9499369702534699E-5</c:v>
                </c:pt>
                <c:pt idx="67516">
                  <c:v>2.9499304218916199E-5</c:v>
                </c:pt>
                <c:pt idx="67517">
                  <c:v>2.9499269658117599E-5</c:v>
                </c:pt>
                <c:pt idx="67518">
                  <c:v>2.9499227821361301E-5</c:v>
                </c:pt>
                <c:pt idx="67519">
                  <c:v>2.9499105949071199E-5</c:v>
                </c:pt>
                <c:pt idx="67520">
                  <c:v>2.9498971343855401E-5</c:v>
                </c:pt>
                <c:pt idx="67521">
                  <c:v>2.9498898584279201E-5</c:v>
                </c:pt>
                <c:pt idx="67522">
                  <c:v>2.9498782168957401E-5</c:v>
                </c:pt>
                <c:pt idx="67523">
                  <c:v>2.94986912194872E-5</c:v>
                </c:pt>
                <c:pt idx="67524">
                  <c:v>2.94985711661866E-5</c:v>
                </c:pt>
                <c:pt idx="67525">
                  <c:v>2.94985438813455E-5</c:v>
                </c:pt>
                <c:pt idx="67526">
                  <c:v>2.94982855848502E-5</c:v>
                </c:pt>
                <c:pt idx="67527">
                  <c:v>2.94983165076701E-5</c:v>
                </c:pt>
                <c:pt idx="67528">
                  <c:v>2.9498223739210499E-5</c:v>
                </c:pt>
                <c:pt idx="67529">
                  <c:v>2.9498074582079398E-5</c:v>
                </c:pt>
                <c:pt idx="67530">
                  <c:v>2.9497967261704599E-5</c:v>
                </c:pt>
                <c:pt idx="67531">
                  <c:v>2.9497909054043699E-5</c:v>
                </c:pt>
                <c:pt idx="67532">
                  <c:v>2.94978017336689E-5</c:v>
                </c:pt>
                <c:pt idx="67533">
                  <c:v>2.9497698051272902E-5</c:v>
                </c:pt>
                <c:pt idx="67534">
                  <c:v>2.9497658033506E-5</c:v>
                </c:pt>
                <c:pt idx="67535">
                  <c:v>2.9497494324459701E-5</c:v>
                </c:pt>
                <c:pt idx="67536">
                  <c:v>2.9497434297809401E-5</c:v>
                </c:pt>
                <c:pt idx="67537">
                  <c:v>2.94973451673286E-5</c:v>
                </c:pt>
                <c:pt idx="67538">
                  <c:v>2.94972087431233E-5</c:v>
                </c:pt>
                <c:pt idx="67539">
                  <c:v>2.9497157811420001E-5</c:v>
                </c:pt>
                <c:pt idx="67540">
                  <c:v>2.9496981369447901E-5</c:v>
                </c:pt>
                <c:pt idx="67541">
                  <c:v>2.9496812203433399E-5</c:v>
                </c:pt>
                <c:pt idx="67542">
                  <c:v>2.94969122478506E-5</c:v>
                </c:pt>
                <c:pt idx="67543">
                  <c:v>2.94967449008254E-5</c:v>
                </c:pt>
                <c:pt idx="67544">
                  <c:v>2.9496664865291701E-5</c:v>
                </c:pt>
                <c:pt idx="67545">
                  <c:v>2.9496502975234799E-5</c:v>
                </c:pt>
                <c:pt idx="67546">
                  <c:v>2.9496470233425501E-5</c:v>
                </c:pt>
                <c:pt idx="67547">
                  <c:v>2.9496233764803E-5</c:v>
                </c:pt>
                <c:pt idx="67548">
                  <c:v>2.9496153729269301E-5</c:v>
                </c:pt>
                <c:pt idx="67549">
                  <c:v>2.9496206479962001E-5</c:v>
                </c:pt>
                <c:pt idx="67550">
                  <c:v>2.9496097340597802E-5</c:v>
                </c:pt>
                <c:pt idx="67551">
                  <c:v>2.94958663289435E-5</c:v>
                </c:pt>
                <c:pt idx="67552">
                  <c:v>2.9495786293409799E-5</c:v>
                </c:pt>
                <c:pt idx="67553">
                  <c:v>2.9495800845325E-5</c:v>
                </c:pt>
                <c:pt idx="67554">
                  <c:v>2.94957208097912E-5</c:v>
                </c:pt>
                <c:pt idx="67555">
                  <c:v>2.9495513444999199E-5</c:v>
                </c:pt>
                <c:pt idx="67556">
                  <c:v>2.9495433409465501E-5</c:v>
                </c:pt>
                <c:pt idx="67557">
                  <c:v>2.9495366106857502E-5</c:v>
                </c:pt>
                <c:pt idx="67558">
                  <c:v>2.9495291528292E-5</c:v>
                </c:pt>
                <c:pt idx="67559">
                  <c:v>2.9495045964722501E-5</c:v>
                </c:pt>
                <c:pt idx="67560">
                  <c:v>2.9495007765945101E-5</c:v>
                </c:pt>
                <c:pt idx="67561">
                  <c:v>2.9494942282326499E-5</c:v>
                </c:pt>
                <c:pt idx="67562">
                  <c:v>2.9494876798707999E-5</c:v>
                </c:pt>
                <c:pt idx="67563">
                  <c:v>2.9494731279555701E-5</c:v>
                </c:pt>
                <c:pt idx="67564">
                  <c:v>2.94946021313081E-5</c:v>
                </c:pt>
                <c:pt idx="67565">
                  <c:v>2.94945166388061E-5</c:v>
                </c:pt>
                <c:pt idx="67566">
                  <c:v>2.94945166388061E-5</c:v>
                </c:pt>
                <c:pt idx="67567">
                  <c:v>2.9494351110770401E-5</c:v>
                </c:pt>
                <c:pt idx="67568">
                  <c:v>2.9494240152416802E-5</c:v>
                </c:pt>
                <c:pt idx="67569">
                  <c:v>2.9494136470020701E-5</c:v>
                </c:pt>
                <c:pt idx="67570">
                  <c:v>2.9494085538317399E-5</c:v>
                </c:pt>
                <c:pt idx="67571">
                  <c:v>2.9493930924218101E-5</c:v>
                </c:pt>
                <c:pt idx="67572">
                  <c:v>2.9493839974748001E-5</c:v>
                </c:pt>
                <c:pt idx="67573">
                  <c:v>2.9493716283468499E-5</c:v>
                </c:pt>
                <c:pt idx="67574">
                  <c:v>2.94936889986275E-5</c:v>
                </c:pt>
                <c:pt idx="67575">
                  <c:v>2.94935434794752E-5</c:v>
                </c:pt>
                <c:pt idx="67576">
                  <c:v>2.9493470719899098E-5</c:v>
                </c:pt>
                <c:pt idx="67577">
                  <c:v>2.94934852718143E-5</c:v>
                </c:pt>
                <c:pt idx="67578">
                  <c:v>2.9493299734895101E-5</c:v>
                </c:pt>
                <c:pt idx="67579">
                  <c:v>2.9493125111912401E-5</c:v>
                </c:pt>
                <c:pt idx="67580">
                  <c:v>2.9493017791537598E-5</c:v>
                </c:pt>
                <c:pt idx="67581">
                  <c:v>2.9492994144675302E-5</c:v>
                </c:pt>
                <c:pt idx="67582">
                  <c:v>2.94929504889296E-5</c:v>
                </c:pt>
                <c:pt idx="67583">
                  <c:v>2.9492623070836999E-5</c:v>
                </c:pt>
                <c:pt idx="67584">
                  <c:v>2.94926358037628E-5</c:v>
                </c:pt>
                <c:pt idx="67585">
                  <c:v>2.94924975605681E-5</c:v>
                </c:pt>
                <c:pt idx="67586">
                  <c:v>2.9492503017536398E-5</c:v>
                </c:pt>
                <c:pt idx="67587">
                  <c:v>2.94922610919457E-5</c:v>
                </c:pt>
                <c:pt idx="67588">
                  <c:v>2.9492191970348399E-5</c:v>
                </c:pt>
                <c:pt idx="67589">
                  <c:v>2.9492079193005301E-5</c:v>
                </c:pt>
                <c:pt idx="67590">
                  <c:v>2.9492115572793399E-5</c:v>
                </c:pt>
                <c:pt idx="67591">
                  <c:v>2.9491975510609299E-5</c:v>
                </c:pt>
                <c:pt idx="67592">
                  <c:v>2.9491882742149799E-5</c:v>
                </c:pt>
                <c:pt idx="67593">
                  <c:v>2.9491739041986899E-5</c:v>
                </c:pt>
                <c:pt idx="67594">
                  <c:v>2.9491764507838501E-5</c:v>
                </c:pt>
                <c:pt idx="67595">
                  <c:v>2.9491477107512799E-5</c:v>
                </c:pt>
                <c:pt idx="67596">
                  <c:v>2.9491420718841201E-5</c:v>
                </c:pt>
                <c:pt idx="67597">
                  <c:v>2.9491311579477001E-5</c:v>
                </c:pt>
                <c:pt idx="67598">
                  <c:v>2.9491337045328698E-5</c:v>
                </c:pt>
                <c:pt idx="67599">
                  <c:v>2.9491147870430699E-5</c:v>
                </c:pt>
                <c:pt idx="67600">
                  <c:v>2.9491027817130099E-5</c:v>
                </c:pt>
                <c:pt idx="67601">
                  <c:v>2.9490951419575099E-5</c:v>
                </c:pt>
                <c:pt idx="67602">
                  <c:v>2.9490891392924799E-5</c:v>
                </c:pt>
                <c:pt idx="67603">
                  <c:v>2.9490800443454602E-5</c:v>
                </c:pt>
                <c:pt idx="67604">
                  <c:v>2.94906058115885E-5</c:v>
                </c:pt>
                <c:pt idx="67605">
                  <c:v>2.9490500310203101E-5</c:v>
                </c:pt>
                <c:pt idx="67606">
                  <c:v>2.9490491215255999E-5</c:v>
                </c:pt>
                <c:pt idx="67607">
                  <c:v>2.9490260203601799E-5</c:v>
                </c:pt>
                <c:pt idx="67608">
                  <c:v>2.9490240194718401E-5</c:v>
                </c:pt>
                <c:pt idx="67609">
                  <c:v>2.9490109227481302E-5</c:v>
                </c:pt>
                <c:pt idx="67610">
                  <c:v>2.9490111046470698E-5</c:v>
                </c:pt>
                <c:pt idx="67611">
                  <c:v>2.9489910957636301E-5</c:v>
                </c:pt>
                <c:pt idx="67612">
                  <c:v>2.94898163701873E-5</c:v>
                </c:pt>
                <c:pt idx="67613">
                  <c:v>2.94897581625264E-5</c:v>
                </c:pt>
                <c:pt idx="67614">
                  <c:v>2.9489649023162201E-5</c:v>
                </c:pt>
                <c:pt idx="67615">
                  <c:v>2.94894962280523E-5</c:v>
                </c:pt>
                <c:pt idx="67616">
                  <c:v>2.9489390726666901E-5</c:v>
                </c:pt>
                <c:pt idx="67617">
                  <c:v>2.94893197860802E-5</c:v>
                </c:pt>
                <c:pt idx="67618">
                  <c:v>2.9489248845493401E-5</c:v>
                </c:pt>
                <c:pt idx="67619">
                  <c:v>2.94891033263411E-5</c:v>
                </c:pt>
                <c:pt idx="67620">
                  <c:v>2.9488965083146502E-5</c:v>
                </c:pt>
                <c:pt idx="67621">
                  <c:v>2.9488859581761099E-5</c:v>
                </c:pt>
                <c:pt idx="67622">
                  <c:v>2.9488852305803401E-5</c:v>
                </c:pt>
                <c:pt idx="67623">
                  <c:v>2.9488755899365101E-5</c:v>
                </c:pt>
                <c:pt idx="67624">
                  <c:v>2.9488544896594201E-5</c:v>
                </c:pt>
                <c:pt idx="67625">
                  <c:v>2.94885503535625E-5</c:v>
                </c:pt>
                <c:pt idx="67626">
                  <c:v>2.9488421205314801E-5</c:v>
                </c:pt>
                <c:pt idx="67627">
                  <c:v>2.9488226573448601E-5</c:v>
                </c:pt>
                <c:pt idx="67628">
                  <c:v>2.94882720481837E-5</c:v>
                </c:pt>
                <c:pt idx="67629">
                  <c:v>2.9488184736692299E-5</c:v>
                </c:pt>
                <c:pt idx="67630">
                  <c:v>2.94880774163175E-5</c:v>
                </c:pt>
                <c:pt idx="67631">
                  <c:v>2.9487802748917599E-5</c:v>
                </c:pt>
                <c:pt idx="67632">
                  <c:v>2.94878154818434E-5</c:v>
                </c:pt>
                <c:pt idx="67633">
                  <c:v>2.94876954285428E-5</c:v>
                </c:pt>
                <c:pt idx="67634">
                  <c:v>2.94876190309878E-5</c:v>
                </c:pt>
                <c:pt idx="67635">
                  <c:v>2.94874407700263E-5</c:v>
                </c:pt>
                <c:pt idx="67636">
                  <c:v>2.9487397114280601E-5</c:v>
                </c:pt>
                <c:pt idx="67637">
                  <c:v>2.9487229767255499E-5</c:v>
                </c:pt>
                <c:pt idx="67638">
                  <c:v>2.9487217034329701E-5</c:v>
                </c:pt>
                <c:pt idx="67639">
                  <c:v>2.9487038773368099E-5</c:v>
                </c:pt>
                <c:pt idx="67640">
                  <c:v>2.9486964194802601E-5</c:v>
                </c:pt>
                <c:pt idx="67641">
                  <c:v>2.94867531920318E-5</c:v>
                </c:pt>
                <c:pt idx="67642">
                  <c:v>2.9486722269211899E-5</c:v>
                </c:pt>
                <c:pt idx="67643">
                  <c:v>2.9486547646229199E-5</c:v>
                </c:pt>
                <c:pt idx="67644">
                  <c:v>2.9486565836123201E-5</c:v>
                </c:pt>
                <c:pt idx="67645">
                  <c:v>2.9486434868886102E-5</c:v>
                </c:pt>
                <c:pt idx="67646">
                  <c:v>2.9486314815585501E-5</c:v>
                </c:pt>
                <c:pt idx="67647">
                  <c:v>2.9486111088772301E-5</c:v>
                </c:pt>
                <c:pt idx="67648">
                  <c:v>2.9486205676221299E-5</c:v>
                </c:pt>
                <c:pt idx="67649">
                  <c:v>2.94860219582915E-5</c:v>
                </c:pt>
                <c:pt idx="67650">
                  <c:v>2.9485941922757798E-5</c:v>
                </c:pt>
                <c:pt idx="67651">
                  <c:v>2.94857600238174E-5</c:v>
                </c:pt>
                <c:pt idx="67652">
                  <c:v>2.9485741833923401E-5</c:v>
                </c:pt>
                <c:pt idx="67653">
                  <c:v>2.9485685445251898E-5</c:v>
                </c:pt>
                <c:pt idx="67654">
                  <c:v>2.9485541745089001E-5</c:v>
                </c:pt>
                <c:pt idx="67655">
                  <c:v>2.9485368941095702E-5</c:v>
                </c:pt>
                <c:pt idx="67656">
                  <c:v>2.9485374398063899E-5</c:v>
                </c:pt>
                <c:pt idx="67657">
                  <c:v>2.94850724458229E-5</c:v>
                </c:pt>
                <c:pt idx="67658">
                  <c:v>2.94851106446003E-5</c:v>
                </c:pt>
                <c:pt idx="67659">
                  <c:v>2.94849887723103E-5</c:v>
                </c:pt>
                <c:pt idx="67660">
                  <c:v>2.9484910555766001E-5</c:v>
                </c:pt>
                <c:pt idx="67661">
                  <c:v>2.9484781407518299E-5</c:v>
                </c:pt>
                <c:pt idx="67662">
                  <c:v>2.9484694096026901E-5</c:v>
                </c:pt>
                <c:pt idx="67663">
                  <c:v>2.9484575861715701E-5</c:v>
                </c:pt>
                <c:pt idx="67664">
                  <c:v>2.9484577680705102E-5</c:v>
                </c:pt>
                <c:pt idx="67665">
                  <c:v>2.9484332117135599E-5</c:v>
                </c:pt>
                <c:pt idx="67666">
                  <c:v>2.9484337574103901E-5</c:v>
                </c:pt>
                <c:pt idx="67667">
                  <c:v>2.9484139304258901E-5</c:v>
                </c:pt>
                <c:pt idx="67668">
                  <c:v>2.94841047434602E-5</c:v>
                </c:pt>
                <c:pt idx="67669">
                  <c:v>2.9483991966117201E-5</c:v>
                </c:pt>
                <c:pt idx="67670">
                  <c:v>2.9483957405318499E-5</c:v>
                </c:pt>
                <c:pt idx="67671">
                  <c:v>2.9483773687388799E-5</c:v>
                </c:pt>
                <c:pt idx="67672">
                  <c:v>2.9483666367013901E-5</c:v>
                </c:pt>
                <c:pt idx="67673">
                  <c:v>2.9483517209882801E-5</c:v>
                </c:pt>
                <c:pt idx="67674">
                  <c:v>2.9483513571904E-5</c:v>
                </c:pt>
                <c:pt idx="67675">
                  <c:v>2.94833316729637E-5</c:v>
                </c:pt>
                <c:pt idx="67676">
                  <c:v>2.9483227990567701E-5</c:v>
                </c:pt>
                <c:pt idx="67677">
                  <c:v>2.9483167963917401E-5</c:v>
                </c:pt>
                <c:pt idx="67678">
                  <c:v>2.94830770144472E-5</c:v>
                </c:pt>
                <c:pt idx="67679">
                  <c:v>2.9482918762369098E-5</c:v>
                </c:pt>
                <c:pt idx="67680">
                  <c:v>2.9482825993909501E-5</c:v>
                </c:pt>
                <c:pt idx="67681">
                  <c:v>2.94827423203969E-5</c:v>
                </c:pt>
                <c:pt idx="67682">
                  <c:v>2.9482684112736E-5</c:v>
                </c:pt>
                <c:pt idx="67683">
                  <c:v>2.9482513127732101E-5</c:v>
                </c:pt>
                <c:pt idx="67684">
                  <c:v>2.9482440368155901E-5</c:v>
                </c:pt>
                <c:pt idx="67685">
                  <c:v>2.9482211175491099E-5</c:v>
                </c:pt>
                <c:pt idx="67686">
                  <c:v>2.94823003059719E-5</c:v>
                </c:pt>
                <c:pt idx="67687">
                  <c:v>2.9482014724635499E-5</c:v>
                </c:pt>
                <c:pt idx="67688">
                  <c:v>2.9482012905646099E-5</c:v>
                </c:pt>
                <c:pt idx="67689">
                  <c:v>2.9481845558620999E-5</c:v>
                </c:pt>
                <c:pt idx="67690">
                  <c:v>2.9481887395377301E-5</c:v>
                </c:pt>
                <c:pt idx="67691">
                  <c:v>2.9481609089998501E-5</c:v>
                </c:pt>
                <c:pt idx="67692">
                  <c:v>2.94816491077654E-5</c:v>
                </c:pt>
                <c:pt idx="67693">
                  <c:v>2.9481499950634299E-5</c:v>
                </c:pt>
                <c:pt idx="67694">
                  <c:v>2.9481238016160202E-5</c:v>
                </c:pt>
                <c:pt idx="67695">
                  <c:v>2.9481245292117799E-5</c:v>
                </c:pt>
                <c:pt idx="67696">
                  <c:v>2.94811597996159E-5</c:v>
                </c:pt>
                <c:pt idx="67697">
                  <c:v>2.94810815830715E-5</c:v>
                </c:pt>
                <c:pt idx="67698">
                  <c:v>2.9481008823495399E-5</c:v>
                </c:pt>
                <c:pt idx="67699">
                  <c:v>2.94807614409365E-5</c:v>
                </c:pt>
                <c:pt idx="67700">
                  <c:v>2.9480723242159002E-5</c:v>
                </c:pt>
                <c:pt idx="67701">
                  <c:v>2.9480597731890201E-5</c:v>
                </c:pt>
                <c:pt idx="67702">
                  <c:v>2.9480543162208101E-5</c:v>
                </c:pt>
                <c:pt idx="67703">
                  <c:v>2.9480333978426599E-5</c:v>
                </c:pt>
                <c:pt idx="67704">
                  <c:v>2.9480394005077E-5</c:v>
                </c:pt>
                <c:pt idx="67705">
                  <c:v>2.9480212106136598E-5</c:v>
                </c:pt>
                <c:pt idx="67706">
                  <c:v>2.94801884592744E-5</c:v>
                </c:pt>
                <c:pt idx="67707">
                  <c:v>2.9480002922355201E-5</c:v>
                </c:pt>
                <c:pt idx="67708">
                  <c:v>2.9479870136128701E-5</c:v>
                </c:pt>
                <c:pt idx="67709">
                  <c:v>2.94797318929341E-5</c:v>
                </c:pt>
                <c:pt idx="67710">
                  <c:v>2.9479784643626799E-5</c:v>
                </c:pt>
                <c:pt idx="67711">
                  <c:v>2.94795372610679E-5</c:v>
                </c:pt>
                <c:pt idx="67712">
                  <c:v>2.9479546356014901E-5</c:v>
                </c:pt>
                <c:pt idx="67713">
                  <c:v>2.9479269869625599E-5</c:v>
                </c:pt>
                <c:pt idx="67714">
                  <c:v>2.9479329896275899E-5</c:v>
                </c:pt>
                <c:pt idx="67715">
                  <c:v>2.9479135264409699E-5</c:v>
                </c:pt>
                <c:pt idx="67716">
                  <c:v>2.9479044314939502E-5</c:v>
                </c:pt>
                <c:pt idx="67717">
                  <c:v>2.9478933356585899E-5</c:v>
                </c:pt>
                <c:pt idx="67718">
                  <c:v>2.94788242172217E-5</c:v>
                </c:pt>
                <c:pt idx="67719">
                  <c:v>2.94787150778575E-5</c:v>
                </c:pt>
                <c:pt idx="67720">
                  <c:v>2.94786877930164E-5</c:v>
                </c:pt>
                <c:pt idx="67721">
                  <c:v>2.9478414944605898E-5</c:v>
                </c:pt>
                <c:pt idx="67722">
                  <c:v>2.94783912977437E-5</c:v>
                </c:pt>
                <c:pt idx="67723">
                  <c:v>2.94783112622099E-5</c:v>
                </c:pt>
                <c:pt idx="67724">
                  <c:v>2.94781348202378E-5</c:v>
                </c:pt>
                <c:pt idx="67725">
                  <c:v>2.9478123906301301E-5</c:v>
                </c:pt>
                <c:pt idx="67726">
                  <c:v>2.9478027499862899E-5</c:v>
                </c:pt>
                <c:pt idx="67727">
                  <c:v>2.9477840143954402E-5</c:v>
                </c:pt>
                <c:pt idx="67728">
                  <c:v>2.94778055831557E-5</c:v>
                </c:pt>
                <c:pt idx="67729">
                  <c:v>2.9477632779162401E-5</c:v>
                </c:pt>
                <c:pt idx="67730">
                  <c:v>2.9477594580384899E-5</c:v>
                </c:pt>
                <c:pt idx="67731">
                  <c:v>2.9477529096766399E-5</c:v>
                </c:pt>
                <c:pt idx="67732">
                  <c:v>2.94773690256989E-5</c:v>
                </c:pt>
                <c:pt idx="67733">
                  <c:v>2.9477218049578399E-5</c:v>
                </c:pt>
                <c:pt idx="67734">
                  <c:v>2.9477218049578399E-5</c:v>
                </c:pt>
                <c:pt idx="67735">
                  <c:v>2.9477017960743999E-5</c:v>
                </c:pt>
                <c:pt idx="67736">
                  <c:v>2.9476923373295001E-5</c:v>
                </c:pt>
                <c:pt idx="67737">
                  <c:v>2.9476897907443301E-5</c:v>
                </c:pt>
                <c:pt idx="67738">
                  <c:v>2.9476788768079101E-5</c:v>
                </c:pt>
                <c:pt idx="67739">
                  <c:v>2.94765195576474E-5</c:v>
                </c:pt>
                <c:pt idx="67740">
                  <c:v>2.9476605050149401E-5</c:v>
                </c:pt>
                <c:pt idx="67741">
                  <c:v>2.9476354029611701E-5</c:v>
                </c:pt>
                <c:pt idx="67742">
                  <c:v>2.94763376587071E-5</c:v>
                </c:pt>
                <c:pt idx="67743">
                  <c:v>2.9476155759766701E-5</c:v>
                </c:pt>
                <c:pt idx="67744">
                  <c:v>2.9476044801413099E-5</c:v>
                </c:pt>
                <c:pt idx="67745">
                  <c:v>2.9475910196197199E-5</c:v>
                </c:pt>
                <c:pt idx="67746">
                  <c:v>2.947581015178E-5</c:v>
                </c:pt>
                <c:pt idx="67747">
                  <c:v>2.9475731935235699E-5</c:v>
                </c:pt>
                <c:pt idx="67748">
                  <c:v>2.9475588235072798E-5</c:v>
                </c:pt>
                <c:pt idx="67749">
                  <c:v>2.9475397241185399E-5</c:v>
                </c:pt>
                <c:pt idx="67750">
                  <c:v>2.9475455448846299E-5</c:v>
                </c:pt>
                <c:pt idx="67751">
                  <c:v>2.9475306291715201E-5</c:v>
                </c:pt>
                <c:pt idx="67752">
                  <c:v>2.9475238989107301E-5</c:v>
                </c:pt>
                <c:pt idx="67753">
                  <c:v>2.94751134788385E-5</c:v>
                </c:pt>
                <c:pt idx="67754">
                  <c:v>2.9475086193997399E-5</c:v>
                </c:pt>
                <c:pt idx="67755">
                  <c:v>2.94748533633538E-5</c:v>
                </c:pt>
                <c:pt idx="67756">
                  <c:v>2.9474793336703401E-5</c:v>
                </c:pt>
                <c:pt idx="67757">
                  <c:v>2.94746623694664E-5</c:v>
                </c:pt>
                <c:pt idx="67758">
                  <c:v>2.9474642360582999E-5</c:v>
                </c:pt>
                <c:pt idx="67759">
                  <c:v>2.9474411348928701E-5</c:v>
                </c:pt>
                <c:pt idx="67760">
                  <c:v>2.9474387702066499E-5</c:v>
                </c:pt>
                <c:pt idx="67761">
                  <c:v>2.94742876576493E-5</c:v>
                </c:pt>
                <c:pt idx="67762">
                  <c:v>2.94740875688149E-5</c:v>
                </c:pt>
                <c:pt idx="67763">
                  <c:v>2.9473994800355299E-5</c:v>
                </c:pt>
                <c:pt idx="67764">
                  <c:v>2.9473929316736798E-5</c:v>
                </c:pt>
                <c:pt idx="67765">
                  <c:v>2.94738692900864E-5</c:v>
                </c:pt>
                <c:pt idx="67766">
                  <c:v>2.9473763788701001E-5</c:v>
                </c:pt>
                <c:pt idx="67767">
                  <c:v>2.9473563699866601E-5</c:v>
                </c:pt>
                <c:pt idx="67768">
                  <c:v>2.9473485483322299E-5</c:v>
                </c:pt>
                <c:pt idx="67769">
                  <c:v>2.9473361792042899E-5</c:v>
                </c:pt>
                <c:pt idx="67770">
                  <c:v>2.94733108603396E-5</c:v>
                </c:pt>
                <c:pt idx="67771">
                  <c:v>2.9473134418367401E-5</c:v>
                </c:pt>
                <c:pt idx="67772">
                  <c:v>2.9473081667674699E-5</c:v>
                </c:pt>
                <c:pt idx="67773">
                  <c:v>2.9472899768734402E-5</c:v>
                </c:pt>
                <c:pt idx="67774">
                  <c:v>2.9472872483893301E-5</c:v>
                </c:pt>
                <c:pt idx="67775">
                  <c:v>2.9472756068571501E-5</c:v>
                </c:pt>
                <c:pt idx="67776">
                  <c:v>2.9472634196281399E-5</c:v>
                </c:pt>
                <c:pt idx="67777">
                  <c:v>2.9472483220160902E-5</c:v>
                </c:pt>
                <c:pt idx="67778">
                  <c:v>2.9472505048033802E-5</c:v>
                </c:pt>
                <c:pt idx="67779">
                  <c:v>2.94723231490934E-5</c:v>
                </c:pt>
                <c:pt idx="67780">
                  <c:v>2.94722067337716E-5</c:v>
                </c:pt>
                <c:pt idx="67781">
                  <c:v>2.9472106689354401E-5</c:v>
                </c:pt>
                <c:pt idx="67782">
                  <c:v>2.94720848614816E-5</c:v>
                </c:pt>
                <c:pt idx="67783">
                  <c:v>2.9471726520569101E-5</c:v>
                </c:pt>
                <c:pt idx="67784">
                  <c:v>2.9471822927007499E-5</c:v>
                </c:pt>
                <c:pt idx="67785">
                  <c:v>2.94716701318975E-5</c:v>
                </c:pt>
                <c:pt idx="67786">
                  <c:v>2.9471568268490999E-5</c:v>
                </c:pt>
                <c:pt idx="67787">
                  <c:v>2.9471342713804899E-5</c:v>
                </c:pt>
                <c:pt idx="67788">
                  <c:v>2.9471364541677799E-5</c:v>
                </c:pt>
                <c:pt idx="67789">
                  <c:v>2.94711189781083E-5</c:v>
                </c:pt>
                <c:pt idx="67790">
                  <c:v>2.9471158995875201E-5</c:v>
                </c:pt>
                <c:pt idx="67791">
                  <c:v>2.94709225272527E-5</c:v>
                </c:pt>
                <c:pt idx="67792">
                  <c:v>2.9470887966453999E-5</c:v>
                </c:pt>
                <c:pt idx="67793">
                  <c:v>2.94708006549627E-5</c:v>
                </c:pt>
                <c:pt idx="67794">
                  <c:v>2.9470709705492499E-5</c:v>
                </c:pt>
                <c:pt idx="67795">
                  <c:v>2.9470566005329601E-5</c:v>
                </c:pt>
                <c:pt idx="67796">
                  <c:v>2.9470424124156101E-5</c:v>
                </c:pt>
                <c:pt idx="67797">
                  <c:v>2.9470307708834301E-5</c:v>
                </c:pt>
                <c:pt idx="67798">
                  <c:v>2.94703295367071E-5</c:v>
                </c:pt>
                <c:pt idx="67799">
                  <c:v>2.9470067602232999E-5</c:v>
                </c:pt>
                <c:pt idx="67800">
                  <c:v>2.9469993023667501E-5</c:v>
                </c:pt>
                <c:pt idx="67801">
                  <c:v>2.9469787477864901E-5</c:v>
                </c:pt>
                <c:pt idx="67802">
                  <c:v>2.94698165816953E-5</c:v>
                </c:pt>
                <c:pt idx="67803">
                  <c:v>2.9469574656104699E-5</c:v>
                </c:pt>
                <c:pt idx="67804">
                  <c:v>2.9469521905412E-5</c:v>
                </c:pt>
                <c:pt idx="67805">
                  <c:v>2.9469460059772202E-5</c:v>
                </c:pt>
                <c:pt idx="67806">
                  <c:v>2.9469401852111302E-5</c:v>
                </c:pt>
                <c:pt idx="67807">
                  <c:v>2.9469214496202801E-5</c:v>
                </c:pt>
                <c:pt idx="67808">
                  <c:v>2.94691872113617E-5</c:v>
                </c:pt>
                <c:pt idx="67809">
                  <c:v>2.9469079890986901E-5</c:v>
                </c:pt>
                <c:pt idx="67810">
                  <c:v>2.9468939828802801E-5</c:v>
                </c:pt>
                <c:pt idx="67811">
                  <c:v>2.9468856155290299E-5</c:v>
                </c:pt>
                <c:pt idx="67812">
                  <c:v>2.9468628781614801E-5</c:v>
                </c:pt>
                <c:pt idx="67813">
                  <c:v>2.9468574211932698E-5</c:v>
                </c:pt>
                <c:pt idx="67814">
                  <c:v>2.94684978143778E-5</c:v>
                </c:pt>
                <c:pt idx="67815">
                  <c:v>2.9468319553416199E-5</c:v>
                </c:pt>
                <c:pt idx="67816">
                  <c:v>2.9468259526765899E-5</c:v>
                </c:pt>
                <c:pt idx="67817">
                  <c:v>2.9468134016497101E-5</c:v>
                </c:pt>
                <c:pt idx="67818">
                  <c:v>2.94680958177196E-5</c:v>
                </c:pt>
                <c:pt idx="67819">
                  <c:v>2.9467899366864E-5</c:v>
                </c:pt>
                <c:pt idx="67820">
                  <c:v>2.9467801141436202E-5</c:v>
                </c:pt>
                <c:pt idx="67821">
                  <c:v>2.94677083729766E-5</c:v>
                </c:pt>
                <c:pt idx="67822">
                  <c:v>2.9467755666701099E-5</c:v>
                </c:pt>
                <c:pt idx="67823">
                  <c:v>2.9467430067597899E-5</c:v>
                </c:pt>
                <c:pt idx="67824">
                  <c:v>2.9467460990417701E-5</c:v>
                </c:pt>
                <c:pt idx="67825">
                  <c:v>2.9467151762219098E-5</c:v>
                </c:pt>
                <c:pt idx="67826">
                  <c:v>2.94672445306787E-5</c:v>
                </c:pt>
                <c:pt idx="67827">
                  <c:v>2.9466944397427101E-5</c:v>
                </c:pt>
                <c:pt idx="67828">
                  <c:v>2.9466998967109201E-5</c:v>
                </c:pt>
                <c:pt idx="67829">
                  <c:v>2.94668698188616E-5</c:v>
                </c:pt>
                <c:pt idx="67830">
                  <c:v>2.9466686100931801E-5</c:v>
                </c:pt>
                <c:pt idx="67831">
                  <c:v>2.9466518753906698E-5</c:v>
                </c:pt>
                <c:pt idx="67832">
                  <c:v>2.9466487831086899E-5</c:v>
                </c:pt>
                <c:pt idx="67833">
                  <c:v>2.9466344130923999E-5</c:v>
                </c:pt>
                <c:pt idx="67834">
                  <c:v>2.9466211344697499E-5</c:v>
                </c:pt>
                <c:pt idx="67835">
                  <c:v>2.94661076623015E-5</c:v>
                </c:pt>
                <c:pt idx="67836">
                  <c:v>2.9466005798894898E-5</c:v>
                </c:pt>
                <c:pt idx="67837">
                  <c:v>2.9465933039318801E-5</c:v>
                </c:pt>
                <c:pt idx="67838">
                  <c:v>2.9465812986018099E-5</c:v>
                </c:pt>
                <c:pt idx="67839">
                  <c:v>2.9465603802236701E-5</c:v>
                </c:pt>
                <c:pt idx="67840">
                  <c:v>2.9465611078194299E-5</c:v>
                </c:pt>
                <c:pt idx="67841">
                  <c:v>2.94654164463282E-5</c:v>
                </c:pt>
                <c:pt idx="67842">
                  <c:v>2.9465367333614301E-5</c:v>
                </c:pt>
                <c:pt idx="67843">
                  <c:v>2.9465245461324199E-5</c:v>
                </c:pt>
                <c:pt idx="67844">
                  <c:v>2.9465081752277901E-5</c:v>
                </c:pt>
                <c:pt idx="67845">
                  <c:v>2.94649562420091E-5</c:v>
                </c:pt>
                <c:pt idx="67846">
                  <c:v>2.9464963517966701E-5</c:v>
                </c:pt>
                <c:pt idx="67847">
                  <c:v>2.9464867111528299E-5</c:v>
                </c:pt>
                <c:pt idx="67848">
                  <c:v>2.9464674298651499E-5</c:v>
                </c:pt>
                <c:pt idx="67849">
                  <c:v>2.9464548788382699E-5</c:v>
                </c:pt>
                <c:pt idx="67850">
                  <c:v>2.9464472390827699E-5</c:v>
                </c:pt>
                <c:pt idx="67851">
                  <c:v>2.9464179533533799E-5</c:v>
                </c:pt>
                <c:pt idx="67852">
                  <c:v>2.9464281396940401E-5</c:v>
                </c:pt>
                <c:pt idx="67853">
                  <c:v>2.9464088584063598E-5</c:v>
                </c:pt>
                <c:pt idx="67854">
                  <c:v>2.9464099497999999E-5</c:v>
                </c:pt>
                <c:pt idx="67855">
                  <c:v>2.9463910323102E-5</c:v>
                </c:pt>
                <c:pt idx="67856">
                  <c:v>2.9463810278684802E-5</c:v>
                </c:pt>
                <c:pt idx="67857">
                  <c:v>2.9463692044373602E-5</c:v>
                </c:pt>
                <c:pt idx="67858">
                  <c:v>2.9463606551871601E-5</c:v>
                </c:pt>
                <c:pt idx="67859">
                  <c:v>2.9463366445270401E-5</c:v>
                </c:pt>
                <c:pt idx="67860">
                  <c:v>2.9463353712344501E-5</c:v>
                </c:pt>
                <c:pt idx="67861">
                  <c:v>2.9463242753990899E-5</c:v>
                </c:pt>
                <c:pt idx="67862">
                  <c:v>2.9463057217071801E-5</c:v>
                </c:pt>
                <c:pt idx="67863">
                  <c:v>2.94630008284002E-5</c:v>
                </c:pt>
                <c:pt idx="67864">
                  <c:v>2.9462853490258601E-5</c:v>
                </c:pt>
                <c:pt idx="67865">
                  <c:v>2.9462726161000298E-5</c:v>
                </c:pt>
                <c:pt idx="67866">
                  <c:v>2.94626988761593E-5</c:v>
                </c:pt>
                <c:pt idx="67867">
                  <c:v>2.94624878733884E-5</c:v>
                </c:pt>
                <c:pt idx="67868">
                  <c:v>2.94625078822719E-5</c:v>
                </c:pt>
                <c:pt idx="67869">
                  <c:v>2.9462322345352701E-5</c:v>
                </c:pt>
                <c:pt idx="67870">
                  <c:v>2.9462271413649398E-5</c:v>
                </c:pt>
                <c:pt idx="67871">
                  <c:v>2.9462149541359402E-5</c:v>
                </c:pt>
                <c:pt idx="67872">
                  <c:v>2.94619130727369E-5</c:v>
                </c:pt>
                <c:pt idx="67873">
                  <c:v>2.9461900339811099E-5</c:v>
                </c:pt>
                <c:pt idx="67874">
                  <c:v>2.9461807571351501E-5</c:v>
                </c:pt>
                <c:pt idx="67875">
                  <c:v>2.9461707526934299E-5</c:v>
                </c:pt>
                <c:pt idx="67876">
                  <c:v>2.9461518352036402E-5</c:v>
                </c:pt>
                <c:pt idx="67877">
                  <c:v>2.9461445592460199E-5</c:v>
                </c:pt>
                <c:pt idx="67878">
                  <c:v>2.9461334634106599E-5</c:v>
                </c:pt>
                <c:pt idx="67879">
                  <c:v>2.9461072699632499E-5</c:v>
                </c:pt>
                <c:pt idx="67880">
                  <c:v>2.9461070880643099E-5</c:v>
                </c:pt>
                <c:pt idx="67881">
                  <c:v>2.9460916266543801E-5</c:v>
                </c:pt>
                <c:pt idx="67882">
                  <c:v>2.9460874429787499E-5</c:v>
                </c:pt>
                <c:pt idx="67883">
                  <c:v>2.9460670702974298E-5</c:v>
                </c:pt>
                <c:pt idx="67884">
                  <c:v>2.9460581572493501E-5</c:v>
                </c:pt>
                <c:pt idx="67885">
                  <c:v>2.9460414225468398E-5</c:v>
                </c:pt>
                <c:pt idx="67886">
                  <c:v>2.9460361474775699E-5</c:v>
                </c:pt>
                <c:pt idx="67887">
                  <c:v>2.9460283258231401E-5</c:v>
                </c:pt>
                <c:pt idx="67888">
                  <c:v>2.9460246878443299E-5</c:v>
                </c:pt>
                <c:pt idx="67889">
                  <c:v>2.94600540655665E-5</c:v>
                </c:pt>
                <c:pt idx="67890">
                  <c:v>2.9460004952852601E-5</c:v>
                </c:pt>
                <c:pt idx="67891">
                  <c:v>2.9459928555297699E-5</c:v>
                </c:pt>
                <c:pt idx="67892">
                  <c:v>2.9459732104442099E-5</c:v>
                </c:pt>
                <c:pt idx="67893">
                  <c:v>2.9459608413162601E-5</c:v>
                </c:pt>
                <c:pt idx="67894">
                  <c:v>2.9459524739650098E-5</c:v>
                </c:pt>
                <c:pt idx="67895">
                  <c:v>2.9459373763529601E-5</c:v>
                </c:pt>
                <c:pt idx="67896">
                  <c:v>2.9459322831826301E-5</c:v>
                </c:pt>
                <c:pt idx="67897">
                  <c:v>2.94591482088435E-5</c:v>
                </c:pt>
                <c:pt idx="67898">
                  <c:v>2.9459095458150801E-5</c:v>
                </c:pt>
                <c:pt idx="67899">
                  <c:v>2.94589117402211E-5</c:v>
                </c:pt>
                <c:pt idx="67900">
                  <c:v>2.9458798962878101E-5</c:v>
                </c:pt>
                <c:pt idx="67901">
                  <c:v>2.9458567951223799E-5</c:v>
                </c:pt>
                <c:pt idx="67902">
                  <c:v>2.94587116513867E-5</c:v>
                </c:pt>
                <c:pt idx="67903">
                  <c:v>2.94584351649973E-5</c:v>
                </c:pt>
                <c:pt idx="67904">
                  <c:v>2.9458384233294001E-5</c:v>
                </c:pt>
                <c:pt idx="67905">
                  <c:v>2.9458287826855701E-5</c:v>
                </c:pt>
                <c:pt idx="67906">
                  <c:v>2.9458167773554999E-5</c:v>
                </c:pt>
                <c:pt idx="67907">
                  <c:v>2.9458018616423901E-5</c:v>
                </c:pt>
                <c:pt idx="67908">
                  <c:v>2.9457931304932599E-5</c:v>
                </c:pt>
                <c:pt idx="67909">
                  <c:v>2.9457743949024E-5</c:v>
                </c:pt>
                <c:pt idx="67910">
                  <c:v>2.9457694836310101E-5</c:v>
                </c:pt>
                <c:pt idx="67911">
                  <c:v>2.9457465643645301E-5</c:v>
                </c:pt>
                <c:pt idx="67912">
                  <c:v>2.9457502023433301E-5</c:v>
                </c:pt>
                <c:pt idx="67913">
                  <c:v>2.94572873826837E-5</c:v>
                </c:pt>
                <c:pt idx="67914">
                  <c:v>2.94573128485354E-5</c:v>
                </c:pt>
                <c:pt idx="67915">
                  <c:v>2.9457074560923498E-5</c:v>
                </c:pt>
                <c:pt idx="67916">
                  <c:v>2.94569726975169E-5</c:v>
                </c:pt>
                <c:pt idx="67917">
                  <c:v>2.9456879929057299E-5</c:v>
                </c:pt>
                <c:pt idx="67918">
                  <c:v>2.9456814445438802E-5</c:v>
                </c:pt>
                <c:pt idx="67919">
                  <c:v>2.94565743388375E-5</c:v>
                </c:pt>
                <c:pt idx="67920">
                  <c:v>2.9456528864102401E-5</c:v>
                </c:pt>
                <c:pt idx="67921">
                  <c:v>2.94564033538336E-5</c:v>
                </c:pt>
                <c:pt idx="67922">
                  <c:v>2.9456306947395199E-5</c:v>
                </c:pt>
                <c:pt idx="67923">
                  <c:v>2.9456074116751599E-5</c:v>
                </c:pt>
                <c:pt idx="67924">
                  <c:v>2.9456037736963501E-5</c:v>
                </c:pt>
                <c:pt idx="67925">
                  <c:v>2.9455843105097301E-5</c:v>
                </c:pt>
                <c:pt idx="67926">
                  <c:v>2.9455855838023099E-5</c:v>
                </c:pt>
                <c:pt idx="67927">
                  <c:v>2.94556903099874E-5</c:v>
                </c:pt>
                <c:pt idx="67928">
                  <c:v>2.94556266453583E-5</c:v>
                </c:pt>
                <c:pt idx="67929">
                  <c:v>2.9455382900778201E-5</c:v>
                </c:pt>
                <c:pt idx="67930">
                  <c:v>2.9455450203386102E-5</c:v>
                </c:pt>
                <c:pt idx="67931">
                  <c:v>2.9455266485456401E-5</c:v>
                </c:pt>
                <c:pt idx="67932">
                  <c:v>2.9455168260028599E-5</c:v>
                </c:pt>
                <c:pt idx="67933">
                  <c:v>2.9454966352204799E-5</c:v>
                </c:pt>
                <c:pt idx="67934">
                  <c:v>2.9454953619279001E-5</c:v>
                </c:pt>
                <c:pt idx="67935">
                  <c:v>2.9454689865815501E-5</c:v>
                </c:pt>
                <c:pt idx="67936">
                  <c:v>2.9454673494910801E-5</c:v>
                </c:pt>
                <c:pt idx="67937">
                  <c:v>2.94544697680976E-5</c:v>
                </c:pt>
                <c:pt idx="67938">
                  <c:v>2.94544697680976E-5</c:v>
                </c:pt>
                <c:pt idx="67939">
                  <c:v>2.9454278774210299E-5</c:v>
                </c:pt>
                <c:pt idx="67940">
                  <c:v>2.94542332994752E-5</c:v>
                </c:pt>
                <c:pt idx="67941">
                  <c:v>2.9454020477714901E-5</c:v>
                </c:pt>
                <c:pt idx="67942">
                  <c:v>2.9454018658725501E-5</c:v>
                </c:pt>
                <c:pt idx="67943">
                  <c:v>2.94538294838276E-5</c:v>
                </c:pt>
                <c:pt idx="67944">
                  <c:v>2.9453734896378598E-5</c:v>
                </c:pt>
                <c:pt idx="67945">
                  <c:v>2.9453556635417E-5</c:v>
                </c:pt>
                <c:pt idx="67946">
                  <c:v>2.94535548164276E-5</c:v>
                </c:pt>
                <c:pt idx="67947">
                  <c:v>2.9453362003550899E-5</c:v>
                </c:pt>
                <c:pt idx="67948">
                  <c:v>2.9453354727593301E-5</c:v>
                </c:pt>
                <c:pt idx="67949">
                  <c:v>2.9453130991896601E-5</c:v>
                </c:pt>
                <c:pt idx="67950">
                  <c:v>2.9453032766468799E-5</c:v>
                </c:pt>
                <c:pt idx="67951">
                  <c:v>2.9452949092956301E-5</c:v>
                </c:pt>
                <c:pt idx="67952">
                  <c:v>2.9452910894178799E-5</c:v>
                </c:pt>
                <c:pt idx="67953">
                  <c:v>2.9452656235662299E-5</c:v>
                </c:pt>
                <c:pt idx="67954">
                  <c:v>2.9452630769810599E-5</c:v>
                </c:pt>
                <c:pt idx="67955">
                  <c:v>2.94524725177325E-5</c:v>
                </c:pt>
                <c:pt idx="67956">
                  <c:v>2.9452448870870302E-5</c:v>
                </c:pt>
                <c:pt idx="67957">
                  <c:v>2.94522342301207E-5</c:v>
                </c:pt>
                <c:pt idx="67958">
                  <c:v>2.94521578325657E-5</c:v>
                </c:pt>
                <c:pt idx="67959">
                  <c:v>2.9452115995809399E-5</c:v>
                </c:pt>
                <c:pt idx="67960">
                  <c:v>2.94519195449539E-5</c:v>
                </c:pt>
                <c:pt idx="67961">
                  <c:v>2.94517558359075E-5</c:v>
                </c:pt>
                <c:pt idx="67962">
                  <c:v>2.9451764930854599E-5</c:v>
                </c:pt>
                <c:pt idx="67963">
                  <c:v>2.94515157293063E-5</c:v>
                </c:pt>
                <c:pt idx="67964">
                  <c:v>2.9451412046910301E-5</c:v>
                </c:pt>
                <c:pt idx="67965">
                  <c:v>2.9451352020259899E-5</c:v>
                </c:pt>
                <c:pt idx="67966">
                  <c:v>2.9451301088556702E-5</c:v>
                </c:pt>
                <c:pt idx="67967">
                  <c:v>2.9451102818711701E-5</c:v>
                </c:pt>
                <c:pt idx="67968">
                  <c:v>2.9450970032485199E-5</c:v>
                </c:pt>
                <c:pt idx="67969">
                  <c:v>2.94508117804071E-5</c:v>
                </c:pt>
                <c:pt idx="67970">
                  <c:v>2.94506917271065E-5</c:v>
                </c:pt>
                <c:pt idx="67971">
                  <c:v>2.9450598958646899E-5</c:v>
                </c:pt>
                <c:pt idx="67972">
                  <c:v>2.9450449801515801E-5</c:v>
                </c:pt>
                <c:pt idx="67973">
                  <c:v>2.9450364309013801E-5</c:v>
                </c:pt>
                <c:pt idx="67974">
                  <c:v>2.94502897304483E-5</c:v>
                </c:pt>
                <c:pt idx="67975">
                  <c:v>2.9450131478370201E-5</c:v>
                </c:pt>
                <c:pt idx="67976">
                  <c:v>2.9449985959217901E-5</c:v>
                </c:pt>
                <c:pt idx="67977">
                  <c:v>2.9449882276821898E-5</c:v>
                </c:pt>
                <c:pt idx="67978">
                  <c:v>2.9449800422298702E-5</c:v>
                </c:pt>
                <c:pt idx="67979">
                  <c:v>2.94495839625597E-5</c:v>
                </c:pt>
                <c:pt idx="67980">
                  <c:v>2.9449569410644499E-5</c:v>
                </c:pt>
                <c:pt idx="67981">
                  <c:v>2.94494493573438E-5</c:v>
                </c:pt>
                <c:pt idx="67982">
                  <c:v>2.94492529064882E-5</c:v>
                </c:pt>
                <c:pt idx="67983">
                  <c:v>2.9449220164679001E-5</c:v>
                </c:pt>
                <c:pt idx="67984">
                  <c:v>2.9449138310155801E-5</c:v>
                </c:pt>
                <c:pt idx="67985">
                  <c:v>2.9449023713823401E-5</c:v>
                </c:pt>
                <c:pt idx="67986">
                  <c:v>2.9448887289618101E-5</c:v>
                </c:pt>
                <c:pt idx="67987">
                  <c:v>2.9448645364027501E-5</c:v>
                </c:pt>
                <c:pt idx="67988">
                  <c:v>2.94484998448752E-5</c:v>
                </c:pt>
                <c:pt idx="67989">
                  <c:v>2.9448519853758599E-5</c:v>
                </c:pt>
                <c:pt idx="67990">
                  <c:v>2.9448407076415599E-5</c:v>
                </c:pt>
                <c:pt idx="67991">
                  <c:v>2.9448206987581199E-5</c:v>
                </c:pt>
                <c:pt idx="67992">
                  <c:v>2.9448066925397099E-5</c:v>
                </c:pt>
                <c:pt idx="67993">
                  <c:v>2.9448057830450101E-5</c:v>
                </c:pt>
                <c:pt idx="67994">
                  <c:v>2.94479814328952E-5</c:v>
                </c:pt>
                <c:pt idx="67995">
                  <c:v>2.9447714041452801E-5</c:v>
                </c:pt>
                <c:pt idx="67996">
                  <c:v>2.9447657652781301E-5</c:v>
                </c:pt>
                <c:pt idx="67997">
                  <c:v>2.9447632186929699E-5</c:v>
                </c:pt>
                <c:pt idx="67998">
                  <c:v>2.94475266855443E-5</c:v>
                </c:pt>
                <c:pt idx="67999">
                  <c:v>2.9447248380165601E-5</c:v>
                </c:pt>
                <c:pt idx="68000">
                  <c:v>2.94472520181443E-5</c:v>
                </c:pt>
                <c:pt idx="68001">
                  <c:v>2.9446993721649102E-5</c:v>
                </c:pt>
                <c:pt idx="68002">
                  <c:v>2.9446950065903399E-5</c:v>
                </c:pt>
                <c:pt idx="68003">
                  <c:v>2.9446775442920601E-5</c:v>
                </c:pt>
                <c:pt idx="68004">
                  <c:v>2.94467026833445E-5</c:v>
                </c:pt>
                <c:pt idx="68005">
                  <c:v>2.9446573535096801E-5</c:v>
                </c:pt>
                <c:pt idx="68006">
                  <c:v>2.9446591724990901E-5</c:v>
                </c:pt>
                <c:pt idx="68007">
                  <c:v>2.9446262487908802E-5</c:v>
                </c:pt>
                <c:pt idx="68008">
                  <c:v>2.9446207918226699E-5</c:v>
                </c:pt>
                <c:pt idx="68009">
                  <c:v>2.9446204280247902E-5</c:v>
                </c:pt>
                <c:pt idx="68010">
                  <c:v>2.9446027838275798E-5</c:v>
                </c:pt>
                <c:pt idx="68011">
                  <c:v>2.94457277050242E-5</c:v>
                </c:pt>
                <c:pt idx="68012">
                  <c:v>2.9445824111462601E-5</c:v>
                </c:pt>
                <c:pt idx="68013">
                  <c:v>2.94456476694904E-5</c:v>
                </c:pt>
                <c:pt idx="68014">
                  <c:v>2.9445463951560699E-5</c:v>
                </c:pt>
                <c:pt idx="68015">
                  <c:v>2.9445343898260001E-5</c:v>
                </c:pt>
                <c:pt idx="68016">
                  <c:v>2.94451583613409E-5</c:v>
                </c:pt>
                <c:pt idx="68017">
                  <c:v>2.9445180189213699E-5</c:v>
                </c:pt>
                <c:pt idx="68018">
                  <c:v>2.9445051040966101E-5</c:v>
                </c:pt>
                <c:pt idx="68019">
                  <c:v>2.9444914616760801E-5</c:v>
                </c:pt>
                <c:pt idx="68020">
                  <c:v>2.9444781830534302E-5</c:v>
                </c:pt>
                <c:pt idx="68021">
                  <c:v>2.9444689062074799E-5</c:v>
                </c:pt>
                <c:pt idx="68022">
                  <c:v>2.9444658139254901E-5</c:v>
                </c:pt>
                <c:pt idx="68023">
                  <c:v>2.9444359824992699E-5</c:v>
                </c:pt>
                <c:pt idx="68024">
                  <c:v>2.9444345273077501E-5</c:v>
                </c:pt>
                <c:pt idx="68025">
                  <c:v>2.94442252197768E-5</c:v>
                </c:pt>
                <c:pt idx="68026">
                  <c:v>2.94441688311053E-5</c:v>
                </c:pt>
                <c:pt idx="68027">
                  <c:v>2.9443966923281601E-5</c:v>
                </c:pt>
                <c:pt idx="68028">
                  <c:v>2.9443923267535899E-5</c:v>
                </c:pt>
                <c:pt idx="68029">
                  <c:v>2.9443728635669699E-5</c:v>
                </c:pt>
                <c:pt idx="68030">
                  <c:v>2.9443755920510698E-5</c:v>
                </c:pt>
                <c:pt idx="68031">
                  <c:v>2.94434175884817E-5</c:v>
                </c:pt>
                <c:pt idx="68032">
                  <c:v>2.9443452149280401E-5</c:v>
                </c:pt>
                <c:pt idx="68033">
                  <c:v>2.9443228413583701E-5</c:v>
                </c:pt>
                <c:pt idx="68034">
                  <c:v>2.9443157472997E-5</c:v>
                </c:pt>
                <c:pt idx="68035">
                  <c:v>2.9442948289215599E-5</c:v>
                </c:pt>
                <c:pt idx="68036">
                  <c:v>2.9442931918310899E-5</c:v>
                </c:pt>
                <c:pt idx="68037">
                  <c:v>2.9442797313095101E-5</c:v>
                </c:pt>
                <c:pt idx="68038">
                  <c:v>2.9442748200381198E-5</c:v>
                </c:pt>
                <c:pt idx="68039">
                  <c:v>2.94425699394196E-5</c:v>
                </c:pt>
                <c:pt idx="68040">
                  <c:v>2.94425062747905E-5</c:v>
                </c:pt>
                <c:pt idx="68041">
                  <c:v>2.9442349841701802E-5</c:v>
                </c:pt>
                <c:pt idx="68042">
                  <c:v>2.94421370199416E-5</c:v>
                </c:pt>
                <c:pt idx="68043">
                  <c:v>2.94420806312701E-5</c:v>
                </c:pt>
                <c:pt idx="68044">
                  <c:v>2.9441947845043601E-5</c:v>
                </c:pt>
                <c:pt idx="68045">
                  <c:v>2.94419114652555E-5</c:v>
                </c:pt>
                <c:pt idx="68046">
                  <c:v>2.94417386612622E-5</c:v>
                </c:pt>
                <c:pt idx="68047">
                  <c:v>2.9441454898915199E-5</c:v>
                </c:pt>
                <c:pt idx="68048">
                  <c:v>2.9441454898915199E-5</c:v>
                </c:pt>
                <c:pt idx="68049">
                  <c:v>2.9441329388646399E-5</c:v>
                </c:pt>
                <c:pt idx="68050">
                  <c:v>2.9441187507472898E-5</c:v>
                </c:pt>
                <c:pt idx="68051">
                  <c:v>2.94410529022571E-5</c:v>
                </c:pt>
                <c:pt idx="68052">
                  <c:v>2.94409928756068E-5</c:v>
                </c:pt>
                <c:pt idx="68053">
                  <c:v>2.9440820071613399E-5</c:v>
                </c:pt>
                <c:pt idx="68054">
                  <c:v>2.9440749131026702E-5</c:v>
                </c:pt>
                <c:pt idx="68055">
                  <c:v>2.94405363092665E-5</c:v>
                </c:pt>
                <c:pt idx="68056">
                  <c:v>2.9440516300383E-5</c:v>
                </c:pt>
                <c:pt idx="68057">
                  <c:v>2.9440352591336701E-5</c:v>
                </c:pt>
                <c:pt idx="68058">
                  <c:v>2.9440350772347301E-5</c:v>
                </c:pt>
                <c:pt idx="68059">
                  <c:v>2.9440125217661299E-5</c:v>
                </c:pt>
                <c:pt idx="68060">
                  <c:v>2.94400251732441E-5</c:v>
                </c:pt>
                <c:pt idx="68061">
                  <c:v>2.9439928766805699E-5</c:v>
                </c:pt>
                <c:pt idx="68062">
                  <c:v>2.94398178084521E-5</c:v>
                </c:pt>
                <c:pt idx="68063">
                  <c:v>2.9439586796797798E-5</c:v>
                </c:pt>
                <c:pt idx="68064">
                  <c:v>2.94394831144018E-5</c:v>
                </c:pt>
                <c:pt idx="68065">
                  <c:v>2.9439419449772699E-5</c:v>
                </c:pt>
                <c:pt idx="68066">
                  <c:v>2.94392921205144E-5</c:v>
                </c:pt>
                <c:pt idx="68067">
                  <c:v>2.9439073841785999E-5</c:v>
                </c:pt>
                <c:pt idx="68068">
                  <c:v>2.9438982892315801E-5</c:v>
                </c:pt>
                <c:pt idx="68069">
                  <c:v>2.9438875571940998E-5</c:v>
                </c:pt>
                <c:pt idx="68070">
                  <c:v>2.94387755275238E-5</c:v>
                </c:pt>
                <c:pt idx="68071">
                  <c:v>2.94386536552338E-5</c:v>
                </c:pt>
                <c:pt idx="68072">
                  <c:v>2.9438555429806001E-5</c:v>
                </c:pt>
                <c:pt idx="68073">
                  <c:v>2.9438351702992801E-5</c:v>
                </c:pt>
                <c:pt idx="68074">
                  <c:v>2.94383189611835E-5</c:v>
                </c:pt>
                <c:pt idx="68075">
                  <c:v>2.94381970888935E-5</c:v>
                </c:pt>
                <c:pt idx="68076">
                  <c:v>2.94380824925611E-5</c:v>
                </c:pt>
                <c:pt idx="68077">
                  <c:v>2.94379697152181E-5</c:v>
                </c:pt>
                <c:pt idx="68078">
                  <c:v>2.9437866032822102E-5</c:v>
                </c:pt>
                <c:pt idx="68079">
                  <c:v>2.9437655030051199E-5</c:v>
                </c:pt>
                <c:pt idx="68080">
                  <c:v>2.9437604098348001E-5</c:v>
                </c:pt>
                <c:pt idx="68081">
                  <c:v>2.9437464036163901E-5</c:v>
                </c:pt>
                <c:pt idx="68082">
                  <c:v>2.9437263947329501E-5</c:v>
                </c:pt>
                <c:pt idx="68083">
                  <c:v>2.9437156626954698E-5</c:v>
                </c:pt>
                <c:pt idx="68084">
                  <c:v>2.9437151169986501E-5</c:v>
                </c:pt>
                <c:pt idx="68085">
                  <c:v>2.9436945624183901E-5</c:v>
                </c:pt>
                <c:pt idx="68086">
                  <c:v>2.9436876502586502E-5</c:v>
                </c:pt>
                <c:pt idx="68087">
                  <c:v>2.9436621844069998E-5</c:v>
                </c:pt>
                <c:pt idx="68088">
                  <c:v>2.9436621844069998E-5</c:v>
                </c:pt>
                <c:pt idx="68089">
                  <c:v>2.9436481781886E-5</c:v>
                </c:pt>
                <c:pt idx="68090">
                  <c:v>2.9436316253850199E-5</c:v>
                </c:pt>
                <c:pt idx="68091">
                  <c:v>2.94361525448039E-5</c:v>
                </c:pt>
                <c:pt idx="68092">
                  <c:v>2.9436125259962901E-5</c:v>
                </c:pt>
                <c:pt idx="68093">
                  <c:v>2.94360233965563E-5</c:v>
                </c:pt>
                <c:pt idx="68094">
                  <c:v>2.9435928809107302E-5</c:v>
                </c:pt>
                <c:pt idx="68095">
                  <c:v>2.9435654141707298E-5</c:v>
                </c:pt>
                <c:pt idx="68096">
                  <c:v>2.9435641408781501E-5</c:v>
                </c:pt>
                <c:pt idx="68097">
                  <c:v>2.94354595098412E-5</c:v>
                </c:pt>
                <c:pt idx="68098">
                  <c:v>2.9435454052873E-5</c:v>
                </c:pt>
                <c:pt idx="68099">
                  <c:v>2.94352030323353E-5</c:v>
                </c:pt>
                <c:pt idx="68100">
                  <c:v>2.9435133910737901E-5</c:v>
                </c:pt>
                <c:pt idx="68101">
                  <c:v>2.9435024771373699E-5</c:v>
                </c:pt>
                <c:pt idx="68102">
                  <c:v>2.94349774776492E-5</c:v>
                </c:pt>
                <c:pt idx="68103">
                  <c:v>2.9434762836899602E-5</c:v>
                </c:pt>
                <c:pt idx="68104">
                  <c:v>2.9434626412694298E-5</c:v>
                </c:pt>
                <c:pt idx="68105">
                  <c:v>2.94345445581712E-5</c:v>
                </c:pt>
                <c:pt idx="68106">
                  <c:v>2.9434373573167199E-5</c:v>
                </c:pt>
                <c:pt idx="68107">
                  <c:v>2.94342680717818E-5</c:v>
                </c:pt>
                <c:pt idx="68108">
                  <c:v>2.94342062261421E-5</c:v>
                </c:pt>
                <c:pt idx="68109">
                  <c:v>2.9434038879117001E-5</c:v>
                </c:pt>
                <c:pt idx="68110">
                  <c:v>2.94339497486362E-5</c:v>
                </c:pt>
                <c:pt idx="68111">
                  <c:v>2.9433647796395201E-5</c:v>
                </c:pt>
                <c:pt idx="68112">
                  <c:v>2.94336368824588E-5</c:v>
                </c:pt>
                <c:pt idx="68113">
                  <c:v>2.94335150101688E-5</c:v>
                </c:pt>
                <c:pt idx="68114">
                  <c:v>2.9433451345539699E-5</c:v>
                </c:pt>
                <c:pt idx="68115">
                  <c:v>2.9433307645376799E-5</c:v>
                </c:pt>
                <c:pt idx="68116">
                  <c:v>2.9433074814733101E-5</c:v>
                </c:pt>
                <c:pt idx="68117">
                  <c:v>2.9433089366648299E-5</c:v>
                </c:pt>
                <c:pt idx="68118">
                  <c:v>2.9432900191750401E-5</c:v>
                </c:pt>
                <c:pt idx="68119">
                  <c:v>2.9432769224513298E-5</c:v>
                </c:pt>
                <c:pt idx="68120">
                  <c:v>2.94326728180749E-5</c:v>
                </c:pt>
                <c:pt idx="68121">
                  <c:v>2.9432530936901502E-5</c:v>
                </c:pt>
                <c:pt idx="68122">
                  <c:v>2.9432359951897501E-5</c:v>
                </c:pt>
                <c:pt idx="68123">
                  <c:v>2.94322398985969E-5</c:v>
                </c:pt>
                <c:pt idx="68124">
                  <c:v>2.9432108931359801E-5</c:v>
                </c:pt>
                <c:pt idx="68125">
                  <c:v>2.9432054361677701E-5</c:v>
                </c:pt>
                <c:pt idx="68126">
                  <c:v>2.94318942906102E-5</c:v>
                </c:pt>
                <c:pt idx="68127">
                  <c:v>2.94317196676275E-5</c:v>
                </c:pt>
                <c:pt idx="68128">
                  <c:v>2.9431595976348001E-5</c:v>
                </c:pt>
                <c:pt idx="68129">
                  <c:v>2.94314595521428E-5</c:v>
                </c:pt>
                <c:pt idx="68130">
                  <c:v>2.9431415896397101E-5</c:v>
                </c:pt>
                <c:pt idx="68131">
                  <c:v>2.9431244911393202E-5</c:v>
                </c:pt>
                <c:pt idx="68132">
                  <c:v>2.9431294024106999E-5</c:v>
                </c:pt>
                <c:pt idx="68133">
                  <c:v>2.9431104849209101E-5</c:v>
                </c:pt>
                <c:pt idx="68134">
                  <c:v>2.94308720185654E-5</c:v>
                </c:pt>
                <c:pt idx="68135">
                  <c:v>2.9430801077978699E-5</c:v>
                </c:pt>
                <c:pt idx="68136">
                  <c:v>2.9430768336169401E-5</c:v>
                </c:pt>
                <c:pt idx="68137">
                  <c:v>2.94304954877589E-5</c:v>
                </c:pt>
                <c:pt idx="68138">
                  <c:v>2.9430409995256899E-5</c:v>
                </c:pt>
                <c:pt idx="68139">
                  <c:v>2.9430291760945699E-5</c:v>
                </c:pt>
                <c:pt idx="68140">
                  <c:v>2.9430144422803999E-5</c:v>
                </c:pt>
                <c:pt idx="68141">
                  <c:v>2.94300461973762E-5</c:v>
                </c:pt>
                <c:pt idx="68142">
                  <c:v>2.94299206871074E-5</c:v>
                </c:pt>
                <c:pt idx="68143">
                  <c:v>2.9429749702103399E-5</c:v>
                </c:pt>
                <c:pt idx="68144">
                  <c:v>2.94296478386968E-5</c:v>
                </c:pt>
                <c:pt idx="68145">
                  <c:v>2.94295241474174E-5</c:v>
                </c:pt>
                <c:pt idx="68146">
                  <c:v>2.9429436835925999E-5</c:v>
                </c:pt>
                <c:pt idx="68147">
                  <c:v>2.9429258574964499E-5</c:v>
                </c:pt>
                <c:pt idx="68148">
                  <c:v>2.9429165806504901E-5</c:v>
                </c:pt>
                <c:pt idx="68149">
                  <c:v>2.9429080314002901E-5</c:v>
                </c:pt>
                <c:pt idx="68150">
                  <c:v>2.9428851121338101E-5</c:v>
                </c:pt>
                <c:pt idx="68151">
                  <c:v>2.94288947770838E-5</c:v>
                </c:pt>
                <c:pt idx="68152">
                  <c:v>2.9428683774312999E-5</c:v>
                </c:pt>
                <c:pt idx="68153">
                  <c:v>2.9428461857605698E-5</c:v>
                </c:pt>
                <c:pt idx="68154">
                  <c:v>2.9428314519464001E-5</c:v>
                </c:pt>
                <c:pt idx="68155">
                  <c:v>2.9428281777654802E-5</c:v>
                </c:pt>
                <c:pt idx="68156">
                  <c:v>2.9428132620523701E-5</c:v>
                </c:pt>
                <c:pt idx="68157">
                  <c:v>2.94280489470111E-5</c:v>
                </c:pt>
                <c:pt idx="68158">
                  <c:v>2.94278524961555E-5</c:v>
                </c:pt>
                <c:pt idx="68159">
                  <c:v>2.9427697882056199E-5</c:v>
                </c:pt>
                <c:pt idx="68160">
                  <c:v>2.9427628760458902E-5</c:v>
                </c:pt>
                <c:pt idx="68161">
                  <c:v>2.9427510526147702E-5</c:v>
                </c:pt>
                <c:pt idx="68162">
                  <c:v>2.9427405024762299E-5</c:v>
                </c:pt>
                <c:pt idx="68163">
                  <c:v>2.9427283152472201E-5</c:v>
                </c:pt>
                <c:pt idx="68164">
                  <c:v>2.94271540042246E-5</c:v>
                </c:pt>
                <c:pt idx="68165">
                  <c:v>2.9427032131934501E-5</c:v>
                </c:pt>
                <c:pt idx="68166">
                  <c:v>2.9426890250761099E-5</c:v>
                </c:pt>
                <c:pt idx="68167">
                  <c:v>2.9426717446767701E-5</c:v>
                </c:pt>
                <c:pt idx="68168">
                  <c:v>2.9426686523947899E-5</c:v>
                </c:pt>
                <c:pt idx="68169">
                  <c:v>2.9426437322399599E-5</c:v>
                </c:pt>
                <c:pt idx="68170">
                  <c:v>2.9426335458993001E-5</c:v>
                </c:pt>
                <c:pt idx="68171">
                  <c:v>2.9426353648886999E-5</c:v>
                </c:pt>
                <c:pt idx="68172">
                  <c:v>2.9426082619465901E-5</c:v>
                </c:pt>
                <c:pt idx="68173">
                  <c:v>2.9426022592815601E-5</c:v>
                </c:pt>
                <c:pt idx="68174">
                  <c:v>2.9425842512864599E-5</c:v>
                </c:pt>
                <c:pt idx="68175">
                  <c:v>2.9425829779938801E-5</c:v>
                </c:pt>
                <c:pt idx="68176">
                  <c:v>2.9425682441797101E-5</c:v>
                </c:pt>
                <c:pt idx="68177">
                  <c:v>2.9425487809930901E-5</c:v>
                </c:pt>
                <c:pt idx="68178">
                  <c:v>2.9425407774397199E-5</c:v>
                </c:pt>
                <c:pt idx="68179">
                  <c:v>2.94252149615204E-5</c:v>
                </c:pt>
                <c:pt idx="68180">
                  <c:v>2.9425091270240999E-5</c:v>
                </c:pt>
                <c:pt idx="68181">
                  <c:v>2.9425056709442301E-5</c:v>
                </c:pt>
                <c:pt idx="68182">
                  <c:v>2.94247911369894E-5</c:v>
                </c:pt>
                <c:pt idx="68183">
                  <c:v>2.9424776585074101E-5</c:v>
                </c:pt>
                <c:pt idx="68184">
                  <c:v>2.9424652893794701E-5</c:v>
                </c:pt>
                <c:pt idx="68185">
                  <c:v>2.94244528049603E-5</c:v>
                </c:pt>
                <c:pt idx="68186">
                  <c:v>2.9424321837723299E-5</c:v>
                </c:pt>
                <c:pt idx="68187">
                  <c:v>2.9424267268041101E-5</c:v>
                </c:pt>
                <c:pt idx="68188">
                  <c:v>2.9424123567878299E-5</c:v>
                </c:pt>
                <c:pt idx="68189">
                  <c:v>2.9424025342450501E-5</c:v>
                </c:pt>
                <c:pt idx="68190">
                  <c:v>2.94237943307962E-5</c:v>
                </c:pt>
                <c:pt idx="68191">
                  <c:v>2.94237415801035E-5</c:v>
                </c:pt>
                <c:pt idx="68192">
                  <c:v>2.9423588784993599E-5</c:v>
                </c:pt>
                <c:pt idx="68193">
                  <c:v>2.9423410524032099E-5</c:v>
                </c:pt>
                <c:pt idx="68194">
                  <c:v>2.94233395834453E-5</c:v>
                </c:pt>
                <c:pt idx="68195">
                  <c:v>2.94231704174308E-5</c:v>
                </c:pt>
                <c:pt idx="68196">
                  <c:v>2.94231649604626E-5</c:v>
                </c:pt>
                <c:pt idx="68197">
                  <c:v>2.9422939405776601E-5</c:v>
                </c:pt>
                <c:pt idx="68198">
                  <c:v>2.9422761144814999E-5</c:v>
                </c:pt>
                <c:pt idx="68199">
                  <c:v>2.94227866106667E-5</c:v>
                </c:pt>
                <c:pt idx="68200">
                  <c:v>2.94225974357687E-5</c:v>
                </c:pt>
                <c:pt idx="68201">
                  <c:v>2.94223100354429E-5</c:v>
                </c:pt>
                <c:pt idx="68202">
                  <c:v>2.9422233637888001E-5</c:v>
                </c:pt>
                <c:pt idx="68203">
                  <c:v>2.94221972580999E-5</c:v>
                </c:pt>
                <c:pt idx="68204">
                  <c:v>2.94220244541066E-5</c:v>
                </c:pt>
                <c:pt idx="68205">
                  <c:v>2.9421857107081501E-5</c:v>
                </c:pt>
                <c:pt idx="68206">
                  <c:v>2.9421846193144999E-5</c:v>
                </c:pt>
                <c:pt idx="68207">
                  <c:v>2.9421717044897401E-5</c:v>
                </c:pt>
                <c:pt idx="68208">
                  <c:v>2.94215406029252E-5</c:v>
                </c:pt>
                <c:pt idx="68209">
                  <c:v>2.9421389626804699E-5</c:v>
                </c:pt>
                <c:pt idx="68210">
                  <c:v>2.94213059532922E-5</c:v>
                </c:pt>
                <c:pt idx="68211">
                  <c:v>2.9421145882224701E-5</c:v>
                </c:pt>
                <c:pt idx="68212">
                  <c:v>2.9420949431369101E-5</c:v>
                </c:pt>
                <c:pt idx="68213">
                  <c:v>2.9420963983284299E-5</c:v>
                </c:pt>
                <c:pt idx="68214">
                  <c:v>2.94207966362592E-5</c:v>
                </c:pt>
                <c:pt idx="68215">
                  <c:v>2.9420629289234101E-5</c:v>
                </c:pt>
                <c:pt idx="68216">
                  <c:v>2.94205347017851E-5</c:v>
                </c:pt>
                <c:pt idx="68217">
                  <c:v>2.9420309147098999E-5</c:v>
                </c:pt>
                <c:pt idx="68218">
                  <c:v>2.94202200166183E-5</c:v>
                </c:pt>
                <c:pt idx="68219">
                  <c:v>2.94201654469362E-5</c:v>
                </c:pt>
                <c:pt idx="68220">
                  <c:v>2.9419916245387901E-5</c:v>
                </c:pt>
                <c:pt idx="68221">
                  <c:v>2.9419878046610399E-5</c:v>
                </c:pt>
                <c:pt idx="68222">
                  <c:v>2.9419679776765399E-5</c:v>
                </c:pt>
                <c:pt idx="68223">
                  <c:v>2.9419601560220999E-5</c:v>
                </c:pt>
                <c:pt idx="68224">
                  <c:v>2.9419481506920399E-5</c:v>
                </c:pt>
                <c:pt idx="68225">
                  <c:v>2.94192523142556E-5</c:v>
                </c:pt>
                <c:pt idx="68226">
                  <c:v>2.9419259590213201E-5</c:v>
                </c:pt>
                <c:pt idx="68227">
                  <c:v>2.9419075872283398E-5</c:v>
                </c:pt>
                <c:pt idx="68228">
                  <c:v>2.9419043130474199E-5</c:v>
                </c:pt>
                <c:pt idx="68229">
                  <c:v>2.9418843041639799E-5</c:v>
                </c:pt>
                <c:pt idx="68230">
                  <c:v>2.9418588383123299E-5</c:v>
                </c:pt>
                <c:pt idx="68231">
                  <c:v>2.9418555641314001E-5</c:v>
                </c:pt>
                <c:pt idx="68232">
                  <c:v>2.94184828817379E-5</c:v>
                </c:pt>
                <c:pt idx="68233">
                  <c:v>2.9418219128274399E-5</c:v>
                </c:pt>
                <c:pt idx="68234">
                  <c:v>2.9418264603009502E-5</c:v>
                </c:pt>
                <c:pt idx="68235">
                  <c:v>2.9418079066090299E-5</c:v>
                </c:pt>
                <c:pt idx="68236">
                  <c:v>2.94178844342241E-5</c:v>
                </c:pt>
                <c:pt idx="68237">
                  <c:v>2.9417862606351301E-5</c:v>
                </c:pt>
                <c:pt idx="68238">
                  <c:v>2.9417667974485101E-5</c:v>
                </c:pt>
                <c:pt idx="68239">
                  <c:v>2.9417600671877201E-5</c:v>
                </c:pt>
                <c:pt idx="68240">
                  <c:v>2.9417322366498401E-5</c:v>
                </c:pt>
                <c:pt idx="68241">
                  <c:v>2.9417207770166001E-5</c:v>
                </c:pt>
                <c:pt idx="68242">
                  <c:v>2.9417100449791198E-5</c:v>
                </c:pt>
                <c:pt idx="68243">
                  <c:v>2.9416956749628301E-5</c:v>
                </c:pt>
                <c:pt idx="68244">
                  <c:v>2.9416905817924999E-5</c:v>
                </c:pt>
                <c:pt idx="68245">
                  <c:v>2.9416760298772701E-5</c:v>
                </c:pt>
                <c:pt idx="68246">
                  <c:v>2.94166002277052E-5</c:v>
                </c:pt>
                <c:pt idx="68247">
                  <c:v>2.94164328806801E-5</c:v>
                </c:pt>
                <c:pt idx="68248">
                  <c:v>2.9416316465358199E-5</c:v>
                </c:pt>
                <c:pt idx="68249">
                  <c:v>2.9416134566417899E-5</c:v>
                </c:pt>
                <c:pt idx="68250">
                  <c:v>2.9416076358756999E-5</c:v>
                </c:pt>
                <c:pt idx="68251">
                  <c:v>2.9415901735774201E-5</c:v>
                </c:pt>
                <c:pt idx="68252">
                  <c:v>2.94158362521557E-5</c:v>
                </c:pt>
                <c:pt idx="68253">
                  <c:v>2.9415701646939899E-5</c:v>
                </c:pt>
                <c:pt idx="68254">
                  <c:v>2.9415545213851099E-5</c:v>
                </c:pt>
                <c:pt idx="68255">
                  <c:v>2.9415477911243202E-5</c:v>
                </c:pt>
                <c:pt idx="68256">
                  <c:v>2.9415352400974401E-5</c:v>
                </c:pt>
                <c:pt idx="68257">
                  <c:v>2.9415157769108201E-5</c:v>
                </c:pt>
                <c:pt idx="68258">
                  <c:v>2.94151195703307E-5</c:v>
                </c:pt>
                <c:pt idx="68259">
                  <c:v>2.94148812827189E-5</c:v>
                </c:pt>
                <c:pt idx="68260">
                  <c:v>2.9414819437079101E-5</c:v>
                </c:pt>
                <c:pt idx="68261">
                  <c:v>2.94147284876089E-5</c:v>
                </c:pt>
                <c:pt idx="68262">
                  <c:v>2.9414515665848699E-5</c:v>
                </c:pt>
                <c:pt idx="68263">
                  <c:v>2.9414388336590501E-5</c:v>
                </c:pt>
                <c:pt idx="68264">
                  <c:v>2.9414350137813E-5</c:v>
                </c:pt>
                <c:pt idx="68265">
                  <c:v>2.9414017262752198E-5</c:v>
                </c:pt>
                <c:pt idx="68266">
                  <c:v>2.94140936603071E-5</c:v>
                </c:pt>
                <c:pt idx="68267">
                  <c:v>2.9413771699182699E-5</c:v>
                </c:pt>
                <c:pt idx="68268">
                  <c:v>2.9413649826892699E-5</c:v>
                </c:pt>
                <c:pt idx="68269">
                  <c:v>2.9413557058433101E-5</c:v>
                </c:pt>
                <c:pt idx="68270">
                  <c:v>2.9413338779704601E-5</c:v>
                </c:pt>
                <c:pt idx="68271">
                  <c:v>2.94133842544397E-5</c:v>
                </c:pt>
                <c:pt idx="68272">
                  <c:v>2.9413222364382801E-5</c:v>
                </c:pt>
                <c:pt idx="68273">
                  <c:v>2.9413051379378899E-5</c:v>
                </c:pt>
                <c:pt idx="68274">
                  <c:v>2.9412993171717999E-5</c:v>
                </c:pt>
                <c:pt idx="68275">
                  <c:v>2.9412774892989499E-5</c:v>
                </c:pt>
                <c:pt idx="68276">
                  <c:v>2.94126111839432E-5</c:v>
                </c:pt>
                <c:pt idx="68277">
                  <c:v>2.9412614821922E-5</c:v>
                </c:pt>
                <c:pt idx="68278">
                  <c:v>2.94123583444161E-5</c:v>
                </c:pt>
                <c:pt idx="68279">
                  <c:v>2.9412392905214801E-5</c:v>
                </c:pt>
                <c:pt idx="68280">
                  <c:v>2.9412221920210899E-5</c:v>
                </c:pt>
                <c:pt idx="68281">
                  <c:v>2.9411983632599E-5</c:v>
                </c:pt>
                <c:pt idx="68282">
                  <c:v>2.9411945433821499E-5</c:v>
                </c:pt>
                <c:pt idx="68283">
                  <c:v>2.9411819923552701E-5</c:v>
                </c:pt>
                <c:pt idx="68284">
                  <c:v>2.9411570722004399E-5</c:v>
                </c:pt>
                <c:pt idx="68285">
                  <c:v>2.9411476134555401E-5</c:v>
                </c:pt>
                <c:pt idx="68286">
                  <c:v>2.94113469863078E-5</c:v>
                </c:pt>
                <c:pt idx="68287">
                  <c:v>2.9411194191197899E-5</c:v>
                </c:pt>
                <c:pt idx="68288">
                  <c:v>2.94110177492257E-5</c:v>
                </c:pt>
                <c:pt idx="68289">
                  <c:v>2.94109540845966E-5</c:v>
                </c:pt>
                <c:pt idx="68290">
                  <c:v>2.9410903152893301E-5</c:v>
                </c:pt>
                <c:pt idx="68291">
                  <c:v>2.9410630304482799E-5</c:v>
                </c:pt>
                <c:pt idx="68292">
                  <c:v>2.94105611828854E-5</c:v>
                </c:pt>
                <c:pt idx="68293">
                  <c:v>2.9410466595436399E-5</c:v>
                </c:pt>
                <c:pt idx="68294">
                  <c:v>2.9410224669845798E-5</c:v>
                </c:pt>
                <c:pt idx="68295">
                  <c:v>2.9410148272290799E-5</c:v>
                </c:pt>
                <c:pt idx="68296">
                  <c:v>2.94101009785663E-5</c:v>
                </c:pt>
                <c:pt idx="68297">
                  <c:v>2.94098663289333E-5</c:v>
                </c:pt>
                <c:pt idx="68298">
                  <c:v>2.9409820854198201E-5</c:v>
                </c:pt>
                <c:pt idx="68299">
                  <c:v>2.9409717171802199E-5</c:v>
                </c:pt>
                <c:pt idx="68300">
                  <c:v>2.9409402486635399E-5</c:v>
                </c:pt>
                <c:pt idx="68301">
                  <c:v>2.9409311537165202E-5</c:v>
                </c:pt>
                <c:pt idx="68302">
                  <c:v>2.9409211492748E-5</c:v>
                </c:pt>
                <c:pt idx="68303">
                  <c:v>2.9409085982479199E-5</c:v>
                </c:pt>
                <c:pt idx="68304">
                  <c:v>2.940902231785E-5</c:v>
                </c:pt>
                <c:pt idx="68305">
                  <c:v>2.9408745831460699E-5</c:v>
                </c:pt>
                <c:pt idx="68306">
                  <c:v>2.94087258225773E-5</c:v>
                </c:pt>
                <c:pt idx="68307">
                  <c:v>2.9408543923636898E-5</c:v>
                </c:pt>
                <c:pt idx="68308">
                  <c:v>2.9408476621029001E-5</c:v>
                </c:pt>
                <c:pt idx="68309">
                  <c:v>2.9408252885332301E-5</c:v>
                </c:pt>
                <c:pt idx="68310">
                  <c:v>2.9408120099105899E-5</c:v>
                </c:pt>
                <c:pt idx="68311">
                  <c:v>2.940798549389E-5</c:v>
                </c:pt>
                <c:pt idx="68312">
                  <c:v>2.9408030968625098E-5</c:v>
                </c:pt>
                <c:pt idx="68313">
                  <c:v>2.9407674446702E-5</c:v>
                </c:pt>
                <c:pt idx="68314">
                  <c:v>2.9407639885903299E-5</c:v>
                </c:pt>
                <c:pt idx="68315">
                  <c:v>2.94075507554226E-5</c:v>
                </c:pt>
                <c:pt idx="68316">
                  <c:v>2.9407370675471601E-5</c:v>
                </c:pt>
                <c:pt idx="68317">
                  <c:v>2.9407232432276901E-5</c:v>
                </c:pt>
                <c:pt idx="68318">
                  <c:v>2.9407054171315401E-5</c:v>
                </c:pt>
                <c:pt idx="68319">
                  <c:v>2.9406968678813401E-5</c:v>
                </c:pt>
                <c:pt idx="68320">
                  <c:v>2.9406812245724699E-5</c:v>
                </c:pt>
                <c:pt idx="68321">
                  <c:v>2.94067103823181E-5</c:v>
                </c:pt>
                <c:pt idx="68322">
                  <c:v>2.9406615794869099E-5</c:v>
                </c:pt>
                <c:pt idx="68323">
                  <c:v>2.9406397516140701E-5</c:v>
                </c:pt>
                <c:pt idx="68324">
                  <c:v>2.9406277462840101E-5</c:v>
                </c:pt>
                <c:pt idx="68325">
                  <c:v>2.9406239264062599E-5</c:v>
                </c:pt>
                <c:pt idx="68326">
                  <c:v>2.9405962777673301E-5</c:v>
                </c:pt>
                <c:pt idx="68327">
                  <c:v>2.94059573207051E-5</c:v>
                </c:pt>
                <c:pt idx="68328">
                  <c:v>2.94058118015528E-5</c:v>
                </c:pt>
                <c:pt idx="68329">
                  <c:v>2.9405586246866699E-5</c:v>
                </c:pt>
                <c:pt idx="68330">
                  <c:v>2.94054461846827E-5</c:v>
                </c:pt>
                <c:pt idx="68331">
                  <c:v>2.9405311579466801E-5</c:v>
                </c:pt>
                <c:pt idx="68332">
                  <c:v>2.94051678793039E-5</c:v>
                </c:pt>
                <c:pt idx="68333">
                  <c:v>2.9405069653876099E-5</c:v>
                </c:pt>
                <c:pt idx="68334">
                  <c:v>2.94049914373318E-5</c:v>
                </c:pt>
                <c:pt idx="68335">
                  <c:v>2.94047313218471E-5</c:v>
                </c:pt>
                <c:pt idx="68336">
                  <c:v>2.9404640372376899E-5</c:v>
                </c:pt>
                <c:pt idx="68337">
                  <c:v>2.9404574888758399E-5</c:v>
                </c:pt>
                <c:pt idx="68338">
                  <c:v>2.9404429369606101E-5</c:v>
                </c:pt>
                <c:pt idx="68339">
                  <c:v>2.9404231099761101E-5</c:v>
                </c:pt>
                <c:pt idx="68340">
                  <c:v>2.9404049200820699E-5</c:v>
                </c:pt>
                <c:pt idx="68341">
                  <c:v>2.94039928121492E-5</c:v>
                </c:pt>
                <c:pt idx="68342">
                  <c:v>2.9403870939859199E-5</c:v>
                </c:pt>
                <c:pt idx="68343">
                  <c:v>2.9403812732198299E-5</c:v>
                </c:pt>
                <c:pt idx="68344">
                  <c:v>2.9403578082565201E-5</c:v>
                </c:pt>
                <c:pt idx="68345">
                  <c:v>2.9403461667243401E-5</c:v>
                </c:pt>
                <c:pt idx="68346">
                  <c:v>2.9403354346868599E-5</c:v>
                </c:pt>
                <c:pt idx="68347">
                  <c:v>2.94031688099494E-5</c:v>
                </c:pt>
                <c:pt idx="68348">
                  <c:v>2.9403070584521598E-5</c:v>
                </c:pt>
                <c:pt idx="68349">
                  <c:v>2.9402997824945501E-5</c:v>
                </c:pt>
                <c:pt idx="68350">
                  <c:v>2.94028777716449E-5</c:v>
                </c:pt>
                <c:pt idx="68351">
                  <c:v>2.94026503979694E-5</c:v>
                </c:pt>
                <c:pt idx="68352">
                  <c:v>2.9402528525679399E-5</c:v>
                </c:pt>
                <c:pt idx="68353">
                  <c:v>2.9402330255834399E-5</c:v>
                </c:pt>
                <c:pt idx="68354">
                  <c:v>2.94022738671629E-5</c:v>
                </c:pt>
                <c:pt idx="68355">
                  <c:v>2.9402108339127201E-5</c:v>
                </c:pt>
                <c:pt idx="68356">
                  <c:v>2.9402046493487399E-5</c:v>
                </c:pt>
                <c:pt idx="68357">
                  <c:v>2.94018227577908E-5</c:v>
                </c:pt>
                <c:pt idx="68358">
                  <c:v>2.94016845145961E-5</c:v>
                </c:pt>
                <c:pt idx="68359">
                  <c:v>2.9401559004327299E-5</c:v>
                </c:pt>
                <c:pt idx="68360">
                  <c:v>2.9401489882729998E-5</c:v>
                </c:pt>
                <c:pt idx="68361">
                  <c:v>2.9401215215329999E-5</c:v>
                </c:pt>
                <c:pt idx="68362">
                  <c:v>2.9401149731711501E-5</c:v>
                </c:pt>
                <c:pt idx="68363">
                  <c:v>2.9400976927718198E-5</c:v>
                </c:pt>
                <c:pt idx="68364">
                  <c:v>2.94009405479301E-5</c:v>
                </c:pt>
                <c:pt idx="68365">
                  <c:v>2.9400651328614899E-5</c:v>
                </c:pt>
                <c:pt idx="68366">
                  <c:v>2.9400491257547401E-5</c:v>
                </c:pt>
                <c:pt idx="68367">
                  <c:v>2.9400513085420199E-5</c:v>
                </c:pt>
                <c:pt idx="68368">
                  <c:v>2.9400394851108999E-5</c:v>
                </c:pt>
                <c:pt idx="68369">
                  <c:v>2.9400269340840199E-5</c:v>
                </c:pt>
                <c:pt idx="68370">
                  <c:v>2.9399961931631E-5</c:v>
                </c:pt>
                <c:pt idx="68371">
                  <c:v>2.9399869163171398E-5</c:v>
                </c:pt>
                <c:pt idx="68372">
                  <c:v>8.2430532202124596E-3</c:v>
                </c:pt>
                <c:pt idx="68373">
                  <c:v>2.8479450847953601E-3</c:v>
                </c:pt>
                <c:pt idx="68374">
                  <c:v>2.68828385742381E-4</c:v>
                </c:pt>
                <c:pt idx="68375">
                  <c:v>3.8877206388860902E-3</c:v>
                </c:pt>
                <c:pt idx="68376">
                  <c:v>6.9034160114824798E-3</c:v>
                </c:pt>
                <c:pt idx="68377">
                  <c:v>4.16755117475987E-3</c:v>
                </c:pt>
                <c:pt idx="68378">
                  <c:v>1.6064629890024701E-3</c:v>
                </c:pt>
                <c:pt idx="68379">
                  <c:v>6.9264712510630499E-4</c:v>
                </c:pt>
                <c:pt idx="68380">
                  <c:v>1.40531139913946E-3</c:v>
                </c:pt>
                <c:pt idx="68381">
                  <c:v>3.3048028126358999E-3</c:v>
                </c:pt>
                <c:pt idx="68382">
                  <c:v>2.79178307391703E-3</c:v>
                </c:pt>
                <c:pt idx="68383">
                  <c:v>1.5228370903059799E-3</c:v>
                </c:pt>
                <c:pt idx="68384">
                  <c:v>5.1403878023847905E-4</c:v>
                </c:pt>
                <c:pt idx="68385">
                  <c:v>4.80828428408131E-4</c:v>
                </c:pt>
                <c:pt idx="68386">
                  <c:v>1.26847601495683E-3</c:v>
                </c:pt>
                <c:pt idx="68387">
                  <c:v>1.67753617279232E-3</c:v>
                </c:pt>
                <c:pt idx="68388">
                  <c:v>1.4519504038617E-3</c:v>
                </c:pt>
                <c:pt idx="68389">
                  <c:v>9.6308992942795201E-4</c:v>
                </c:pt>
                <c:pt idx="68390">
                  <c:v>3.2414856832474503E-4</c:v>
                </c:pt>
                <c:pt idx="68391">
                  <c:v>2.29540237342007E-4</c:v>
                </c:pt>
                <c:pt idx="68392">
                  <c:v>4.8774405149742999E-4</c:v>
                </c:pt>
                <c:pt idx="68393">
                  <c:v>7.4017397128045602E-4</c:v>
                </c:pt>
                <c:pt idx="68394">
                  <c:v>8.2218874013051401E-4</c:v>
                </c:pt>
                <c:pt idx="68395">
                  <c:v>4.59366448922083E-4</c:v>
                </c:pt>
                <c:pt idx="68396">
                  <c:v>2.53404519753531E-4</c:v>
                </c:pt>
                <c:pt idx="68397">
                  <c:v>9.7519012342672795E-5</c:v>
                </c:pt>
                <c:pt idx="68398">
                  <c:v>2.3311907716561101E-4</c:v>
                </c:pt>
                <c:pt idx="68399">
                  <c:v>3.8417827454395598E-4</c:v>
                </c:pt>
                <c:pt idx="68400">
                  <c:v>4.18831215938553E-4</c:v>
                </c:pt>
                <c:pt idx="68401">
                  <c:v>3.5053069586865599E-4</c:v>
                </c:pt>
                <c:pt idx="68402">
                  <c:v>1.81342009454966E-4</c:v>
                </c:pt>
                <c:pt idx="68403">
                  <c:v>1.2864005111623599E-4</c:v>
                </c:pt>
                <c:pt idx="68404">
                  <c:v>7.7527140092570294E-5</c:v>
                </c:pt>
                <c:pt idx="68405">
                  <c:v>1.9801026792265499E-4</c:v>
                </c:pt>
                <c:pt idx="68406">
                  <c:v>2.2911817359272399E-4</c:v>
                </c:pt>
                <c:pt idx="68407">
                  <c:v>2.1219375776127E-4</c:v>
                </c:pt>
                <c:pt idx="68408">
                  <c:v>1.57224028953351E-4</c:v>
                </c:pt>
                <c:pt idx="68409">
                  <c:v>6.2213308410718996E-5</c:v>
                </c:pt>
                <c:pt idx="68410">
                  <c:v>6.9720415922347497E-5</c:v>
                </c:pt>
                <c:pt idx="68411">
                  <c:v>8.7769483798183501E-5</c:v>
                </c:pt>
                <c:pt idx="68412">
                  <c:v>1.4103885041549799E-4</c:v>
                </c:pt>
                <c:pt idx="68413">
                  <c:v>1.34719186462462E-4</c:v>
                </c:pt>
                <c:pt idx="68414">
                  <c:v>1.03080834378488E-4</c:v>
                </c:pt>
                <c:pt idx="68415">
                  <c:v>6.5100954088848098E-5</c:v>
                </c:pt>
                <c:pt idx="68416">
                  <c:v>4.6334589569596601E-5</c:v>
                </c:pt>
                <c:pt idx="68417">
                  <c:v>6.9439876824617399E-5</c:v>
                </c:pt>
                <c:pt idx="68418">
                  <c:v>8.2557038695085794E-5</c:v>
                </c:pt>
                <c:pt idx="68419">
                  <c:v>9.5951538241934004E-5</c:v>
                </c:pt>
                <c:pt idx="68420">
                  <c:v>7.1662339905742597E-5</c:v>
                </c:pt>
                <c:pt idx="68421">
                  <c:v>5.5189218983286998E-5</c:v>
                </c:pt>
                <c:pt idx="68422">
                  <c:v>4.0966158849187202E-5</c:v>
                </c:pt>
                <c:pt idx="68423">
                  <c:v>4.8218807933153598E-5</c:v>
                </c:pt>
                <c:pt idx="68424">
                  <c:v>5.98106453253422E-5</c:v>
                </c:pt>
                <c:pt idx="68425">
                  <c:v>6.2080383941065506E-5</c:v>
                </c:pt>
                <c:pt idx="68426">
                  <c:v>5.7494304201100001E-5</c:v>
                </c:pt>
                <c:pt idx="68427">
                  <c:v>4.20902215410024E-5</c:v>
                </c:pt>
                <c:pt idx="68428">
                  <c:v>3.8291447708615999E-5</c:v>
                </c:pt>
                <c:pt idx="68429">
                  <c:v>3.6878955143038197E-5</c:v>
                </c:pt>
                <c:pt idx="68430">
                  <c:v>4.51403175247833E-5</c:v>
                </c:pt>
                <c:pt idx="68431">
                  <c:v>4.6522021875716698E-5</c:v>
                </c:pt>
                <c:pt idx="68432">
                  <c:v>4.4041134970029802E-5</c:v>
                </c:pt>
                <c:pt idx="68433">
                  <c:v>3.7486639484996003E-5</c:v>
                </c:pt>
                <c:pt idx="68434">
                  <c:v>3.2183805160457302E-5</c:v>
                </c:pt>
                <c:pt idx="68435">
                  <c:v>3.3169388188980499E-5</c:v>
                </c:pt>
                <c:pt idx="68436">
                  <c:v>3.46319502568804E-5</c:v>
                </c:pt>
                <c:pt idx="68437">
                  <c:v>3.76262978534214E-5</c:v>
                </c:pt>
                <c:pt idx="68438">
                  <c:v>3.4980519558303099E-5</c:v>
                </c:pt>
                <c:pt idx="68439">
                  <c:v>3.2331285183318E-5</c:v>
                </c:pt>
                <c:pt idx="68440">
                  <c:v>2.87949096673401E-5</c:v>
                </c:pt>
                <c:pt idx="68441">
                  <c:v>2.8548018235596801E-5</c:v>
                </c:pt>
                <c:pt idx="68442">
                  <c:v>2.97690385195892E-5</c:v>
                </c:pt>
                <c:pt idx="68443">
                  <c:v>3.05294561258051E-5</c:v>
                </c:pt>
                <c:pt idx="68444">
                  <c:v>3.0297960620373501E-5</c:v>
                </c:pt>
                <c:pt idx="68445">
                  <c:v>2.792474697344E-5</c:v>
                </c:pt>
                <c:pt idx="68446">
                  <c:v>2.6704003175837001E-5</c:v>
                </c:pt>
                <c:pt idx="68447">
                  <c:v>2.5740078854141801E-5</c:v>
                </c:pt>
                <c:pt idx="68448">
                  <c:v>2.6597257601679299E-5</c:v>
                </c:pt>
                <c:pt idx="68449">
                  <c:v>2.6986659577232799E-5</c:v>
                </c:pt>
                <c:pt idx="68450">
                  <c:v>2.6874207833316201E-5</c:v>
                </c:pt>
                <c:pt idx="68451">
                  <c:v>2.5943218133761598E-5</c:v>
                </c:pt>
                <c:pt idx="68452">
                  <c:v>2.4933724489528699E-5</c:v>
                </c:pt>
                <c:pt idx="68453">
                  <c:v>2.4746965209487799E-5</c:v>
                </c:pt>
                <c:pt idx="68454">
                  <c:v>2.48305077548139E-5</c:v>
                </c:pt>
                <c:pt idx="68455">
                  <c:v>2.5338695195387101E-5</c:v>
                </c:pt>
                <c:pt idx="68456">
                  <c:v>2.51190958806546E-5</c:v>
                </c:pt>
                <c:pt idx="68457">
                  <c:v>2.47920579568017E-5</c:v>
                </c:pt>
                <c:pt idx="68458">
                  <c:v>2.4185488655348302E-5</c:v>
                </c:pt>
                <c:pt idx="68459">
                  <c:v>2.4029262931435399E-5</c:v>
                </c:pt>
                <c:pt idx="68460">
                  <c:v>2.41229845414637E-5</c:v>
                </c:pt>
                <c:pt idx="68461">
                  <c:v>2.4285640392918099E-5</c:v>
                </c:pt>
                <c:pt idx="68462">
                  <c:v>2.4314744223374901E-5</c:v>
                </c:pt>
                <c:pt idx="68463">
                  <c:v>2.4018296244321401E-5</c:v>
                </c:pt>
                <c:pt idx="68464">
                  <c:v>2.3794653316144801E-5</c:v>
                </c:pt>
                <c:pt idx="68465">
                  <c:v>2.3585440430906601E-5</c:v>
                </c:pt>
                <c:pt idx="68466">
                  <c:v>2.36698542721569E-5</c:v>
                </c:pt>
                <c:pt idx="68467">
                  <c:v>2.3718770535197099E-5</c:v>
                </c:pt>
                <c:pt idx="68468">
                  <c:v>2.3758173483656699E-5</c:v>
                </c:pt>
                <c:pt idx="68469">
                  <c:v>2.3638014681637301E-5</c:v>
                </c:pt>
                <c:pt idx="68470">
                  <c:v>2.3499511371483098E-5</c:v>
                </c:pt>
                <c:pt idx="68471">
                  <c:v>2.3434980903402899E-5</c:v>
                </c:pt>
                <c:pt idx="68472">
                  <c:v>2.3434286049450798E-5</c:v>
                </c:pt>
                <c:pt idx="68473">
                  <c:v>2.35046027228236E-5</c:v>
                </c:pt>
                <c:pt idx="68474">
                  <c:v>2.3488699298468401E-5</c:v>
                </c:pt>
                <c:pt idx="68475">
                  <c:v>2.3455220798496201E-5</c:v>
                </c:pt>
                <c:pt idx="68476">
                  <c:v>2.33605842367979E-5</c:v>
                </c:pt>
                <c:pt idx="68477">
                  <c:v>2.33306855079718E-5</c:v>
                </c:pt>
                <c:pt idx="68478">
                  <c:v>2.3326323571382101E-5</c:v>
                </c:pt>
                <c:pt idx="68479">
                  <c:v>2.3353535652859099E-5</c:v>
                </c:pt>
                <c:pt idx="68480">
                  <c:v>2.3356149540632001E-5</c:v>
                </c:pt>
                <c:pt idx="68481">
                  <c:v>2.3320420950767601E-5</c:v>
                </c:pt>
                <c:pt idx="68482">
                  <c:v>2.3282418624148701E-5</c:v>
                </c:pt>
                <c:pt idx="68483">
                  <c:v>2.32464826694923E-5</c:v>
                </c:pt>
                <c:pt idx="68484">
                  <c:v>2.3252470782608701E-5</c:v>
                </c:pt>
                <c:pt idx="68485">
                  <c:v>2.32537968258839E-5</c:v>
                </c:pt>
                <c:pt idx="68486">
                  <c:v>2.3258551664184799E-5</c:v>
                </c:pt>
                <c:pt idx="68487">
                  <c:v>2.3234666514326801E-5</c:v>
                </c:pt>
                <c:pt idx="68488">
                  <c:v>2.3211208826978701E-5</c:v>
                </c:pt>
                <c:pt idx="68489">
                  <c:v>2.3191958462120999E-5</c:v>
                </c:pt>
                <c:pt idx="68490">
                  <c:v>2.3187809347291501E-5</c:v>
                </c:pt>
                <c:pt idx="68491">
                  <c:v>2.31916510529118E-5</c:v>
                </c:pt>
                <c:pt idx="68492">
                  <c:v>2.31865215027938E-5</c:v>
                </c:pt>
                <c:pt idx="68493">
                  <c:v>2.3176939066615901E-5</c:v>
                </c:pt>
                <c:pt idx="68494">
                  <c:v>2.3157515897764801E-5</c:v>
                </c:pt>
                <c:pt idx="68495">
                  <c:v>2.3147958927438601E-5</c:v>
                </c:pt>
                <c:pt idx="68496">
                  <c:v>2.3140966732171401E-5</c:v>
                </c:pt>
                <c:pt idx="68497">
                  <c:v>2.31415051530348E-5</c:v>
                </c:pt>
                <c:pt idx="68498">
                  <c:v>2.31362828344572E-5</c:v>
                </c:pt>
                <c:pt idx="68499">
                  <c:v>2.31278063438367E-5</c:v>
                </c:pt>
                <c:pt idx="68500">
                  <c:v>2.3116526790545302E-5</c:v>
                </c:pt>
                <c:pt idx="68501">
                  <c:v>2.3107089873519699E-5</c:v>
                </c:pt>
                <c:pt idx="68502">
                  <c:v>2.31027534027817E-5</c:v>
                </c:pt>
                <c:pt idx="68503">
                  <c:v>2.3098838937585201E-5</c:v>
                </c:pt>
                <c:pt idx="68504">
                  <c:v>2.30953392019728E-5</c:v>
                </c:pt>
                <c:pt idx="68505">
                  <c:v>2.3087417503120401E-5</c:v>
                </c:pt>
                <c:pt idx="68506">
                  <c:v>2.3080057871993601E-5</c:v>
                </c:pt>
                <c:pt idx="68507">
                  <c:v>2.3072492695064301E-5</c:v>
                </c:pt>
                <c:pt idx="68508">
                  <c:v>2.3068056179909002E-5</c:v>
                </c:pt>
                <c:pt idx="68509">
                  <c:v>2.3064085326041098E-5</c:v>
                </c:pt>
                <c:pt idx="68510">
                  <c:v>2.3059668819769299E-5</c:v>
                </c:pt>
                <c:pt idx="68511">
                  <c:v>2.3053806216921701E-5</c:v>
                </c:pt>
                <c:pt idx="68512">
                  <c:v>2.3047159629641101E-5</c:v>
                </c:pt>
                <c:pt idx="68513">
                  <c:v>2.3041524400468899E-5</c:v>
                </c:pt>
                <c:pt idx="68514">
                  <c:v>2.3036513084662201E-5</c:v>
                </c:pt>
                <c:pt idx="68515">
                  <c:v>2.30329460464418E-5</c:v>
                </c:pt>
                <c:pt idx="68516">
                  <c:v>2.3028091163723699E-5</c:v>
                </c:pt>
                <c:pt idx="68517">
                  <c:v>2.3023212634143399E-5</c:v>
                </c:pt>
                <c:pt idx="68518">
                  <c:v>2.3017661078483801E-5</c:v>
                </c:pt>
                <c:pt idx="68519">
                  <c:v>2.3012697056401501E-5</c:v>
                </c:pt>
                <c:pt idx="68520">
                  <c:v>2.3008209609543E-5</c:v>
                </c:pt>
                <c:pt idx="68521">
                  <c:v>2.3004222384770401E-5</c:v>
                </c:pt>
                <c:pt idx="68522">
                  <c:v>2.3000005967332998E-5</c:v>
                </c:pt>
                <c:pt idx="68523">
                  <c:v>2.2995356630417501E-5</c:v>
                </c:pt>
                <c:pt idx="68524">
                  <c:v>2.2990854631643702E-5</c:v>
                </c:pt>
                <c:pt idx="68525">
                  <c:v>2.2986205294728299E-5</c:v>
                </c:pt>
                <c:pt idx="68526">
                  <c:v>2.2982172595220601E-5</c:v>
                </c:pt>
                <c:pt idx="68527">
                  <c:v>2.2978219931246699E-5</c:v>
                </c:pt>
                <c:pt idx="68528">
                  <c:v>2.2974212697590701E-5</c:v>
                </c:pt>
                <c:pt idx="68529">
                  <c:v>2.29700053751003E-5</c:v>
                </c:pt>
                <c:pt idx="68530">
                  <c:v>2.29658780881436E-5</c:v>
                </c:pt>
                <c:pt idx="68531">
                  <c:v>2.2964324671192999E-5</c:v>
                </c:pt>
                <c:pt idx="68532">
                  <c:v>2.2964393792790401E-5</c:v>
                </c:pt>
                <c:pt idx="68533">
                  <c:v>2.2964390154811499E-5</c:v>
                </c:pt>
                <c:pt idx="68534">
                  <c:v>2.2964117306401001E-5</c:v>
                </c:pt>
                <c:pt idx="68535">
                  <c:v>2.29640263569308E-5</c:v>
                </c:pt>
                <c:pt idx="68536">
                  <c:v>2.2963860828895101E-5</c:v>
                </c:pt>
                <c:pt idx="68537">
                  <c:v>2.2963822630117702E-5</c:v>
                </c:pt>
                <c:pt idx="68538">
                  <c:v>2.2963773517403799E-5</c:v>
                </c:pt>
                <c:pt idx="68539">
                  <c:v>2.2963851733948101E-5</c:v>
                </c:pt>
                <c:pt idx="68540">
                  <c:v>2.2963735318626301E-5</c:v>
                </c:pt>
                <c:pt idx="68541">
                  <c:v>2.2963573428569399E-5</c:v>
                </c:pt>
                <c:pt idx="68542">
                  <c:v>2.2963573428569399E-5</c:v>
                </c:pt>
                <c:pt idx="68543">
                  <c:v>2.2963604351389202E-5</c:v>
                </c:pt>
                <c:pt idx="68544">
                  <c:v>2.2963598894421001E-5</c:v>
                </c:pt>
                <c:pt idx="68545">
                  <c:v>2.2963678929954801E-5</c:v>
                </c:pt>
                <c:pt idx="68546">
                  <c:v>2.29636207222938E-5</c:v>
                </c:pt>
                <c:pt idx="68547">
                  <c:v>2.2963440642342899E-5</c:v>
                </c:pt>
                <c:pt idx="68548">
                  <c:v>2.29635679716011E-5</c:v>
                </c:pt>
                <c:pt idx="68549">
                  <c:v>2.2963477022131001E-5</c:v>
                </c:pt>
                <c:pt idx="68550">
                  <c:v>2.2963467927184E-5</c:v>
                </c:pt>
                <c:pt idx="68551">
                  <c:v>2.29633897106396E-5</c:v>
                </c:pt>
                <c:pt idx="68552">
                  <c:v>2.2963382434681999E-5</c:v>
                </c:pt>
                <c:pt idx="68553">
                  <c:v>2.2963406081544201E-5</c:v>
                </c:pt>
                <c:pt idx="68554">
                  <c:v>2.2963422452448901E-5</c:v>
                </c:pt>
                <c:pt idx="68555">
                  <c:v>2.29633278649999E-5</c:v>
                </c:pt>
                <c:pt idx="68556">
                  <c:v>2.29632132686675E-5</c:v>
                </c:pt>
                <c:pt idx="68557">
                  <c:v>2.2963242372497899E-5</c:v>
                </c:pt>
                <c:pt idx="68558">
                  <c:v>2.2963269657339E-5</c:v>
                </c:pt>
                <c:pt idx="68559">
                  <c:v>2.2963162336964201E-5</c:v>
                </c:pt>
                <c:pt idx="68560">
                  <c:v>2.2963160517974801E-5</c:v>
                </c:pt>
                <c:pt idx="68561">
                  <c:v>2.29632132686675E-5</c:v>
                </c:pt>
                <c:pt idx="68562">
                  <c:v>2.2963156879995899E-5</c:v>
                </c:pt>
                <c:pt idx="68563">
                  <c:v>2.29632150876569E-5</c:v>
                </c:pt>
                <c:pt idx="68564">
                  <c:v>2.29631950787734E-5</c:v>
                </c:pt>
                <c:pt idx="68565">
                  <c:v>2.2963162336964201E-5</c:v>
                </c:pt>
                <c:pt idx="68566">
                  <c:v>2.2963060473557599E-5</c:v>
                </c:pt>
                <c:pt idx="68567">
                  <c:v>2.29630695685046E-5</c:v>
                </c:pt>
                <c:pt idx="68568">
                  <c:v>2.2963062292546999E-5</c:v>
                </c:pt>
                <c:pt idx="68569">
                  <c:v>2.29630695685046E-5</c:v>
                </c:pt>
                <c:pt idx="68570">
                  <c:v>2.2963033188716502E-5</c:v>
                </c:pt>
                <c:pt idx="68571">
                  <c:v>2.2962944058235701E-5</c:v>
                </c:pt>
                <c:pt idx="68572">
                  <c:v>2.2962985894991999E-5</c:v>
                </c:pt>
                <c:pt idx="68573">
                  <c:v>2.2962905859458301E-5</c:v>
                </c:pt>
                <c:pt idx="68574">
                  <c:v>2.2962882212596001E-5</c:v>
                </c:pt>
                <c:pt idx="68575">
                  <c:v>2.2962882212596001E-5</c:v>
                </c:pt>
                <c:pt idx="68576">
                  <c:v>2.2962978619034399E-5</c:v>
                </c:pt>
                <c:pt idx="68577">
                  <c:v>2.2962864022701999E-5</c:v>
                </c:pt>
                <c:pt idx="68578">
                  <c:v>2.29629567911616E-5</c:v>
                </c:pt>
                <c:pt idx="68579">
                  <c:v>2.2962745788390701E-5</c:v>
                </c:pt>
                <c:pt idx="68580">
                  <c:v>2.29628112720093E-5</c:v>
                </c:pt>
                <c:pt idx="68581">
                  <c:v>2.29627985390834E-5</c:v>
                </c:pt>
                <c:pt idx="68582">
                  <c:v>2.2962864022701999E-5</c:v>
                </c:pt>
                <c:pt idx="68583">
                  <c:v>2.29627530643484E-5</c:v>
                </c:pt>
                <c:pt idx="68584">
                  <c:v>2.2962805815041099E-5</c:v>
                </c:pt>
                <c:pt idx="68585">
                  <c:v>2.2962847651797401E-5</c:v>
                </c:pt>
                <c:pt idx="68586">
                  <c:v>2.2962783987168199E-5</c:v>
                </c:pt>
                <c:pt idx="68587">
                  <c:v>2.29627930821152E-5</c:v>
                </c:pt>
                <c:pt idx="68588">
                  <c:v>2.2962649381952401E-5</c:v>
                </c:pt>
                <c:pt idx="68589">
                  <c:v>2.2962689399719201E-5</c:v>
                </c:pt>
                <c:pt idx="68590">
                  <c:v>2.2962662114878199E-5</c:v>
                </c:pt>
                <c:pt idx="68591">
                  <c:v>2.2962654838920601E-5</c:v>
                </c:pt>
                <c:pt idx="68592">
                  <c:v>2.2962654838920601E-5</c:v>
                </c:pt>
                <c:pt idx="68593">
                  <c:v>2.2962629373068901E-5</c:v>
                </c:pt>
                <c:pt idx="68594">
                  <c:v>2.2962631192058301E-5</c:v>
                </c:pt>
                <c:pt idx="68595">
                  <c:v>2.2962571165408001E-5</c:v>
                </c:pt>
                <c:pt idx="68596">
                  <c:v>2.2962562070461E-5</c:v>
                </c:pt>
                <c:pt idx="68597">
                  <c:v>2.2962642105994699E-5</c:v>
                </c:pt>
                <c:pt idx="68598">
                  <c:v>2.2962574803386801E-5</c:v>
                </c:pt>
                <c:pt idx="68599">
                  <c:v>2.2962583898333799E-5</c:v>
                </c:pt>
                <c:pt idx="68600">
                  <c:v>2.2962583898333799E-5</c:v>
                </c:pt>
                <c:pt idx="68601">
                  <c:v>2.2962432922213301E-5</c:v>
                </c:pt>
                <c:pt idx="68602">
                  <c:v>2.2962516595725901E-5</c:v>
                </c:pt>
                <c:pt idx="68603">
                  <c:v>2.29624165513087E-5</c:v>
                </c:pt>
                <c:pt idx="68604">
                  <c:v>2.2962456569075601E-5</c:v>
                </c:pt>
                <c:pt idx="68605">
                  <c:v>2.2962403818382899E-5</c:v>
                </c:pt>
                <c:pt idx="68606">
                  <c:v>2.2962398361414701E-5</c:v>
                </c:pt>
                <c:pt idx="68607">
                  <c:v>2.2962341972743202E-5</c:v>
                </c:pt>
                <c:pt idx="68608">
                  <c:v>2.2962385628488799E-5</c:v>
                </c:pt>
                <c:pt idx="68609">
                  <c:v>2.2962387447478199E-5</c:v>
                </c:pt>
                <c:pt idx="68610">
                  <c:v>2.2962374714552401E-5</c:v>
                </c:pt>
                <c:pt idx="68611">
                  <c:v>2.2962311049923301E-5</c:v>
                </c:pt>
                <c:pt idx="68612">
                  <c:v>2.2962369257584201E-5</c:v>
                </c:pt>
                <c:pt idx="68613">
                  <c:v>2.2962316506891501E-5</c:v>
                </c:pt>
                <c:pt idx="68614">
                  <c:v>2.2962294679018699E-5</c:v>
                </c:pt>
                <c:pt idx="68615">
                  <c:v>2.2962312868912701E-5</c:v>
                </c:pt>
                <c:pt idx="68616">
                  <c:v>2.2962283765082298E-5</c:v>
                </c:pt>
                <c:pt idx="68617">
                  <c:v>2.2962254661251801E-5</c:v>
                </c:pt>
                <c:pt idx="68618">
                  <c:v>2.2962211005506099E-5</c:v>
                </c:pt>
                <c:pt idx="68619">
                  <c:v>2.29622819460928E-5</c:v>
                </c:pt>
                <c:pt idx="68620">
                  <c:v>2.2962200091569701E-5</c:v>
                </c:pt>
                <c:pt idx="68621">
                  <c:v>2.2962134607951201E-5</c:v>
                </c:pt>
                <c:pt idx="68622">
                  <c:v>2.2962036382523399E-5</c:v>
                </c:pt>
                <c:pt idx="68623">
                  <c:v>2.2962152797845199E-5</c:v>
                </c:pt>
                <c:pt idx="68624">
                  <c:v>2.2962170987739201E-5</c:v>
                </c:pt>
                <c:pt idx="68625">
                  <c:v>2.2962065486353798E-5</c:v>
                </c:pt>
                <c:pt idx="68626">
                  <c:v>2.2962012735661099E-5</c:v>
                </c:pt>
                <c:pt idx="68627">
                  <c:v>2.2962143702898202E-5</c:v>
                </c:pt>
                <c:pt idx="68628">
                  <c:v>2.2962181901675602E-5</c:v>
                </c:pt>
                <c:pt idx="68629">
                  <c:v>2.2962038201512799E-5</c:v>
                </c:pt>
                <c:pt idx="68630">
                  <c:v>2.2962043658481E-5</c:v>
                </c:pt>
                <c:pt idx="68631">
                  <c:v>2.2962056391406801E-5</c:v>
                </c:pt>
                <c:pt idx="68632">
                  <c:v>2.2961949071031999E-5</c:v>
                </c:pt>
                <c:pt idx="68633">
                  <c:v>2.2961938157095601E-5</c:v>
                </c:pt>
                <c:pt idx="68634">
                  <c:v>2.2961939976085001E-5</c:v>
                </c:pt>
                <c:pt idx="68635">
                  <c:v>2.2961930881138E-5</c:v>
                </c:pt>
                <c:pt idx="68636">
                  <c:v>2.2961943614063801E-5</c:v>
                </c:pt>
                <c:pt idx="68637">
                  <c:v>2.2961827198742002E-5</c:v>
                </c:pt>
                <c:pt idx="68638">
                  <c:v>2.2961858121561801E-5</c:v>
                </c:pt>
                <c:pt idx="68639">
                  <c:v>2.2961827198742002E-5</c:v>
                </c:pt>
                <c:pt idx="68640">
                  <c:v>2.29619017773075E-5</c:v>
                </c:pt>
                <c:pt idx="68641">
                  <c:v>2.2961821741773801E-5</c:v>
                </c:pt>
                <c:pt idx="68642">
                  <c:v>2.29617635341128E-5</c:v>
                </c:pt>
                <c:pt idx="68643">
                  <c:v>2.2961863578530001E-5</c:v>
                </c:pt>
                <c:pt idx="68644">
                  <c:v>2.29618235607631E-5</c:v>
                </c:pt>
                <c:pt idx="68645">
                  <c:v>2.29619054152863E-5</c:v>
                </c:pt>
                <c:pt idx="68646">
                  <c:v>2.29617889999645E-5</c:v>
                </c:pt>
                <c:pt idx="68647">
                  <c:v>2.29617926379433E-5</c:v>
                </c:pt>
                <c:pt idx="68648">
                  <c:v>2.2961816284805499E-5</c:v>
                </c:pt>
                <c:pt idx="68649">
                  <c:v>2.29617944569327E-5</c:v>
                </c:pt>
                <c:pt idx="68650">
                  <c:v>2.2961774448049201E-5</c:v>
                </c:pt>
                <c:pt idx="68651">
                  <c:v>2.2961663489695601E-5</c:v>
                </c:pt>
                <c:pt idx="68652">
                  <c:v>2.2961647118791E-5</c:v>
                </c:pt>
                <c:pt idx="68653">
                  <c:v>2.2961643480812199E-5</c:v>
                </c:pt>
                <c:pt idx="68654">
                  <c:v>2.2961739887250601E-5</c:v>
                </c:pt>
                <c:pt idx="68655">
                  <c:v>2.2961641661822799E-5</c:v>
                </c:pt>
                <c:pt idx="68656">
                  <c:v>2.29615961870877E-5</c:v>
                </c:pt>
                <c:pt idx="68657">
                  <c:v>2.2961625290918201E-5</c:v>
                </c:pt>
                <c:pt idx="68658">
                  <c:v>2.2961618014960499E-5</c:v>
                </c:pt>
                <c:pt idx="68659">
                  <c:v>2.29615361604374E-5</c:v>
                </c:pt>
                <c:pt idx="68660">
                  <c:v>2.2961496142670499E-5</c:v>
                </c:pt>
                <c:pt idx="68661">
                  <c:v>2.29615325224586E-5</c:v>
                </c:pt>
                <c:pt idx="68662">
                  <c:v>2.29615670832572E-5</c:v>
                </c:pt>
                <c:pt idx="68663">
                  <c:v>2.2961465219850699E-5</c:v>
                </c:pt>
                <c:pt idx="68664">
                  <c:v>2.2961577997193699E-5</c:v>
                </c:pt>
                <c:pt idx="68665">
                  <c:v>2.2961485228734101E-5</c:v>
                </c:pt>
                <c:pt idx="68666">
                  <c:v>2.2961439753998999E-5</c:v>
                </c:pt>
                <c:pt idx="68667">
                  <c:v>2.2961554350331399E-5</c:v>
                </c:pt>
                <c:pt idx="68668">
                  <c:v>2.2961356080486399E-5</c:v>
                </c:pt>
                <c:pt idx="68669">
                  <c:v>2.29613342526136E-5</c:v>
                </c:pt>
                <c:pt idx="68670">
                  <c:v>2.2961350623518201E-5</c:v>
                </c:pt>
                <c:pt idx="68671">
                  <c:v>2.2961314243730202E-5</c:v>
                </c:pt>
                <c:pt idx="68672">
                  <c:v>2.29613397095818E-5</c:v>
                </c:pt>
                <c:pt idx="68673">
                  <c:v>2.2961363356443999E-5</c:v>
                </c:pt>
                <c:pt idx="68674">
                  <c:v>2.29612523980904E-5</c:v>
                </c:pt>
                <c:pt idx="68675">
                  <c:v>2.2961326976655999E-5</c:v>
                </c:pt>
                <c:pt idx="68676">
                  <c:v>2.29611996473977E-5</c:v>
                </c:pt>
                <c:pt idx="68677">
                  <c:v>2.2961308786762001E-5</c:v>
                </c:pt>
                <c:pt idx="68678">
                  <c:v>2.2961174181546102E-5</c:v>
                </c:pt>
                <c:pt idx="68679">
                  <c:v>2.2961186914471899E-5</c:v>
                </c:pt>
                <c:pt idx="68680">
                  <c:v>2.29612214752706E-5</c:v>
                </c:pt>
                <c:pt idx="68681">
                  <c:v>2.29612523980904E-5</c:v>
                </c:pt>
                <c:pt idx="68682">
                  <c:v>2.29611596296309E-5</c:v>
                </c:pt>
                <c:pt idx="68683">
                  <c:v>2.29611414397368E-5</c:v>
                </c:pt>
                <c:pt idx="68684">
                  <c:v>2.2961088689044101E-5</c:v>
                </c:pt>
                <c:pt idx="68685">
                  <c:v>2.2961052309256101E-5</c:v>
                </c:pt>
                <c:pt idx="68686">
                  <c:v>2.2961043214308999E-5</c:v>
                </c:pt>
                <c:pt idx="68687">
                  <c:v>2.2961128706810999E-5</c:v>
                </c:pt>
                <c:pt idx="68688">
                  <c:v>2.2961065042181899E-5</c:v>
                </c:pt>
                <c:pt idx="68689">
                  <c:v>2.29611396207474E-5</c:v>
                </c:pt>
                <c:pt idx="68690">
                  <c:v>2.2960977730690502E-5</c:v>
                </c:pt>
                <c:pt idx="68691">
                  <c:v>2.2961119611863999E-5</c:v>
                </c:pt>
                <c:pt idx="68692">
                  <c:v>2.29610759561183E-5</c:v>
                </c:pt>
                <c:pt idx="68693">
                  <c:v>2.2961032300372601E-5</c:v>
                </c:pt>
                <c:pt idx="68694">
                  <c:v>2.2960985006648099E-5</c:v>
                </c:pt>
                <c:pt idx="68695">
                  <c:v>2.29609995585633E-5</c:v>
                </c:pt>
                <c:pt idx="68696">
                  <c:v>2.2960886781220301E-5</c:v>
                </c:pt>
                <c:pt idx="68697">
                  <c:v>2.29610232054256E-5</c:v>
                </c:pt>
                <c:pt idx="68698">
                  <c:v>2.2960966816754101E-5</c:v>
                </c:pt>
                <c:pt idx="68699">
                  <c:v>2.2960908609093201E-5</c:v>
                </c:pt>
                <c:pt idx="68700">
                  <c:v>2.2960868591326299E-5</c:v>
                </c:pt>
                <c:pt idx="68701">
                  <c:v>2.2960890419199101E-5</c:v>
                </c:pt>
                <c:pt idx="68702">
                  <c:v>2.2960903152125E-5</c:v>
                </c:pt>
                <c:pt idx="68703">
                  <c:v>2.29607030632906E-5</c:v>
                </c:pt>
                <c:pt idx="68704">
                  <c:v>2.2960814021644199E-5</c:v>
                </c:pt>
                <c:pt idx="68705">
                  <c:v>2.2960855858400501E-5</c:v>
                </c:pt>
                <c:pt idx="68706">
                  <c:v>2.2960803107707798E-5</c:v>
                </c:pt>
                <c:pt idx="68707">
                  <c:v>2.29608194786124E-5</c:v>
                </c:pt>
                <c:pt idx="68708">
                  <c:v>2.2960814021644199E-5</c:v>
                </c:pt>
                <c:pt idx="68709">
                  <c:v>2.2960770365898501E-5</c:v>
                </c:pt>
                <c:pt idx="68710">
                  <c:v>2.2960732167120999E-5</c:v>
                </c:pt>
                <c:pt idx="68711">
                  <c:v>2.2960715796216401E-5</c:v>
                </c:pt>
                <c:pt idx="68712">
                  <c:v>2.2960723072173998E-5</c:v>
                </c:pt>
                <c:pt idx="68713">
                  <c:v>2.2960592104936899E-5</c:v>
                </c:pt>
                <c:pt idx="68714">
                  <c:v>2.2960644855629599E-5</c:v>
                </c:pt>
                <c:pt idx="68715">
                  <c:v>2.29606175707886E-5</c:v>
                </c:pt>
                <c:pt idx="68716">
                  <c:v>2.2960630303714401E-5</c:v>
                </c:pt>
                <c:pt idx="68717">
                  <c:v>2.2960615751799199E-5</c:v>
                </c:pt>
                <c:pt idx="68718">
                  <c:v>2.2960519345360801E-5</c:v>
                </c:pt>
                <c:pt idx="68719">
                  <c:v>2.2960583009989902E-5</c:v>
                </c:pt>
                <c:pt idx="68720">
                  <c:v>2.2960552087170099E-5</c:v>
                </c:pt>
                <c:pt idx="68721">
                  <c:v>2.29604993364774E-5</c:v>
                </c:pt>
                <c:pt idx="68722">
                  <c:v>2.2960615751799199E-5</c:v>
                </c:pt>
                <c:pt idx="68723">
                  <c:v>2.2960546630201899E-5</c:v>
                </c:pt>
                <c:pt idx="68724">
                  <c:v>2.2960524802328998E-5</c:v>
                </c:pt>
                <c:pt idx="68725">
                  <c:v>2.2960517526371401E-5</c:v>
                </c:pt>
                <c:pt idx="68726">
                  <c:v>2.2960470232646899E-5</c:v>
                </c:pt>
                <c:pt idx="68727">
                  <c:v>2.2960470232646899E-5</c:v>
                </c:pt>
                <c:pt idx="68728">
                  <c:v>2.2960412024985999E-5</c:v>
                </c:pt>
                <c:pt idx="68729">
                  <c:v>2.2960455680731701E-5</c:v>
                </c:pt>
                <c:pt idx="68730">
                  <c:v>2.2960459318710501E-5</c:v>
                </c:pt>
                <c:pt idx="68731">
                  <c:v>2.2960382921155501E-5</c:v>
                </c:pt>
                <c:pt idx="68732">
                  <c:v>2.2960326532483998E-5</c:v>
                </c:pt>
                <c:pt idx="68733">
                  <c:v>2.2960377464187301E-5</c:v>
                </c:pt>
                <c:pt idx="68734">
                  <c:v>2.2960339265409901E-5</c:v>
                </c:pt>
                <c:pt idx="68735">
                  <c:v>2.29603629122721E-5</c:v>
                </c:pt>
                <c:pt idx="68736">
                  <c:v>2.2960353817325099E-5</c:v>
                </c:pt>
                <c:pt idx="68737">
                  <c:v>2.2960208298172798E-5</c:v>
                </c:pt>
                <c:pt idx="68738">
                  <c:v>2.29602446779609E-5</c:v>
                </c:pt>
                <c:pt idx="68739">
                  <c:v>2.29602283070562E-5</c:v>
                </c:pt>
                <c:pt idx="68740">
                  <c:v>2.29602810577489E-5</c:v>
                </c:pt>
                <c:pt idx="68741">
                  <c:v>2.2960221031098599E-5</c:v>
                </c:pt>
                <c:pt idx="68742">
                  <c:v>2.29602519539185E-5</c:v>
                </c:pt>
                <c:pt idx="68743">
                  <c:v>2.29602283070562E-5</c:v>
                </c:pt>
                <c:pt idx="68744">
                  <c:v>2.2960140995564901E-5</c:v>
                </c:pt>
                <c:pt idx="68745">
                  <c:v>2.2960199203225801E-5</c:v>
                </c:pt>
                <c:pt idx="68746">
                  <c:v>2.2960082787904001E-5</c:v>
                </c:pt>
                <c:pt idx="68747">
                  <c:v>2.2960097339819199E-5</c:v>
                </c:pt>
                <c:pt idx="68748">
                  <c:v>2.29601864703E-5</c:v>
                </c:pt>
                <c:pt idx="68749">
                  <c:v>2.2960019123274799E-5</c:v>
                </c:pt>
                <c:pt idx="68750">
                  <c:v>2.2960010028327802E-5</c:v>
                </c:pt>
                <c:pt idx="68751">
                  <c:v>2.29601046157768E-5</c:v>
                </c:pt>
                <c:pt idx="68752">
                  <c:v>2.29601118917344E-5</c:v>
                </c:pt>
                <c:pt idx="68753">
                  <c:v>2.2960039132158299E-5</c:v>
                </c:pt>
                <c:pt idx="68754">
                  <c:v>2.29600300372112E-5</c:v>
                </c:pt>
                <c:pt idx="68755">
                  <c:v>2.29599954764126E-5</c:v>
                </c:pt>
                <c:pt idx="68756">
                  <c:v>2.2959948182688101E-5</c:v>
                </c:pt>
                <c:pt idx="68757">
                  <c:v>2.2959977286518599E-5</c:v>
                </c:pt>
                <c:pt idx="68758">
                  <c:v>2.2959859052207301E-5</c:v>
                </c:pt>
                <c:pt idx="68759">
                  <c:v>2.2959806301514601E-5</c:v>
                </c:pt>
                <c:pt idx="68760">
                  <c:v>2.29599663725821E-5</c:v>
                </c:pt>
                <c:pt idx="68761">
                  <c:v>2.2959879061090801E-5</c:v>
                </c:pt>
                <c:pt idx="68762">
                  <c:v>2.2959842681302699E-5</c:v>
                </c:pt>
                <c:pt idx="68763">
                  <c:v>2.2959757188800699E-5</c:v>
                </c:pt>
                <c:pt idx="68764">
                  <c:v>2.295978993061E-5</c:v>
                </c:pt>
                <c:pt idx="68765">
                  <c:v>2.2959757188800699E-5</c:v>
                </c:pt>
                <c:pt idx="68766">
                  <c:v>2.29597917495994E-5</c:v>
                </c:pt>
                <c:pt idx="68767">
                  <c:v>2.29597189900232E-5</c:v>
                </c:pt>
                <c:pt idx="68768">
                  <c:v>2.2959720809012699E-5</c:v>
                </c:pt>
                <c:pt idx="68769">
                  <c:v>2.2959713533055E-5</c:v>
                </c:pt>
                <c:pt idx="68770">
                  <c:v>2.2959609850659001E-5</c:v>
                </c:pt>
                <c:pt idx="68771">
                  <c:v>2.2959680791245801E-5</c:v>
                </c:pt>
                <c:pt idx="68772">
                  <c:v>2.29597681027371E-5</c:v>
                </c:pt>
                <c:pt idx="68773">
                  <c:v>2.2959757188800699E-5</c:v>
                </c:pt>
                <c:pt idx="68774">
                  <c:v>2.29596789722564E-5</c:v>
                </c:pt>
                <c:pt idx="68775">
                  <c:v>2.2959586203796799E-5</c:v>
                </c:pt>
                <c:pt idx="68776">
                  <c:v>2.2959604393690801E-5</c:v>
                </c:pt>
                <c:pt idx="68777">
                  <c:v>2.29596753342776E-5</c:v>
                </c:pt>
                <c:pt idx="68778">
                  <c:v>2.2959573470871001E-5</c:v>
                </c:pt>
                <c:pt idx="68779">
                  <c:v>2.2959486159379601E-5</c:v>
                </c:pt>
                <c:pt idx="68780">
                  <c:v>2.2959489797358401E-5</c:v>
                </c:pt>
                <c:pt idx="68781">
                  <c:v>2.29594825214008E-5</c:v>
                </c:pt>
                <c:pt idx="68782">
                  <c:v>2.2959553461987502E-5</c:v>
                </c:pt>
                <c:pt idx="68783">
                  <c:v>2.2959518901188899E-5</c:v>
                </c:pt>
                <c:pt idx="68784">
                  <c:v>2.29594224947505E-5</c:v>
                </c:pt>
                <c:pt idx="68785">
                  <c:v>2.29594515985809E-5</c:v>
                </c:pt>
                <c:pt idx="68786">
                  <c:v>2.29594170377823E-5</c:v>
                </c:pt>
                <c:pt idx="68787">
                  <c:v>2.29594807024114E-5</c:v>
                </c:pt>
                <c:pt idx="68788">
                  <c:v>2.2959382476983599E-5</c:v>
                </c:pt>
                <c:pt idx="68789">
                  <c:v>2.2959411580814001E-5</c:v>
                </c:pt>
                <c:pt idx="68790">
                  <c:v>2.2959371563047201E-5</c:v>
                </c:pt>
                <c:pt idx="68791">
                  <c:v>2.2959273337619399E-5</c:v>
                </c:pt>
                <c:pt idx="68792">
                  <c:v>2.2959402485867E-5</c:v>
                </c:pt>
                <c:pt idx="68793">
                  <c:v>2.2959366106079001E-5</c:v>
                </c:pt>
                <c:pt idx="68794">
                  <c:v>2.29593351832591E-5</c:v>
                </c:pt>
                <c:pt idx="68795">
                  <c:v>2.2959231500863101E-5</c:v>
                </c:pt>
                <c:pt idx="68796">
                  <c:v>2.29592205869267E-5</c:v>
                </c:pt>
                <c:pt idx="68797">
                  <c:v>2.29592205869267E-5</c:v>
                </c:pt>
                <c:pt idx="68798">
                  <c:v>2.2959266061661799E-5</c:v>
                </c:pt>
                <c:pt idx="68799">
                  <c:v>2.2959207854000899E-5</c:v>
                </c:pt>
                <c:pt idx="68800">
                  <c:v>2.2959247871767699E-5</c:v>
                </c:pt>
                <c:pt idx="68801">
                  <c:v>2.29592242249055E-5</c:v>
                </c:pt>
                <c:pt idx="68802">
                  <c:v>2.2959186026127999E-5</c:v>
                </c:pt>
                <c:pt idx="68803">
                  <c:v>2.29591660172446E-5</c:v>
                </c:pt>
                <c:pt idx="68804">
                  <c:v>2.2959122361498898E-5</c:v>
                </c:pt>
                <c:pt idx="68805">
                  <c:v>2.2959173293202201E-5</c:v>
                </c:pt>
                <c:pt idx="68806">
                  <c:v>2.2959038687986301E-5</c:v>
                </c:pt>
                <c:pt idx="68807">
                  <c:v>2.29589986702194E-5</c:v>
                </c:pt>
                <c:pt idx="68808">
                  <c:v>2.2959035050007501E-5</c:v>
                </c:pt>
                <c:pt idx="68809">
                  <c:v>2.2959064153837998E-5</c:v>
                </c:pt>
                <c:pt idx="68810">
                  <c:v>2.2959038687986301E-5</c:v>
                </c:pt>
                <c:pt idx="68811">
                  <c:v>2.2959053239901499E-5</c:v>
                </c:pt>
                <c:pt idx="68812">
                  <c:v>2.29588822548976E-5</c:v>
                </c:pt>
                <c:pt idx="68813">
                  <c:v>2.2958936824579699E-5</c:v>
                </c:pt>
                <c:pt idx="68814">
                  <c:v>2.2958876797929399E-5</c:v>
                </c:pt>
                <c:pt idx="68815">
                  <c:v>2.2958936824579699E-5</c:v>
                </c:pt>
                <c:pt idx="68816">
                  <c:v>2.2958927729632699E-5</c:v>
                </c:pt>
                <c:pt idx="68817">
                  <c:v>2.2958884073887E-5</c:v>
                </c:pt>
                <c:pt idx="68818">
                  <c:v>2.2958865883992998E-5</c:v>
                </c:pt>
                <c:pt idx="68819">
                  <c:v>2.29589477385161E-5</c:v>
                </c:pt>
                <c:pt idx="68820">
                  <c:v>2.29587676585652E-5</c:v>
                </c:pt>
                <c:pt idx="68821">
                  <c:v>2.29588240472367E-5</c:v>
                </c:pt>
                <c:pt idx="68822">
                  <c:v>2.2958729459787699E-5</c:v>
                </c:pt>
                <c:pt idx="68823">
                  <c:v>2.2958807676332099E-5</c:v>
                </c:pt>
                <c:pt idx="68824">
                  <c:v>2.29587676585652E-5</c:v>
                </c:pt>
                <c:pt idx="68825">
                  <c:v>2.2958816771279099E-5</c:v>
                </c:pt>
                <c:pt idx="68826">
                  <c:v>2.2958800400374501E-5</c:v>
                </c:pt>
                <c:pt idx="68827">
                  <c:v>2.29586457862752E-5</c:v>
                </c:pt>
                <c:pt idx="68828">
                  <c:v>2.2958654881222201E-5</c:v>
                </c:pt>
                <c:pt idx="68829">
                  <c:v>2.2958694898989099E-5</c:v>
                </c:pt>
                <c:pt idx="68830">
                  <c:v>2.2958556655794399E-5</c:v>
                </c:pt>
                <c:pt idx="68831">
                  <c:v>2.29586512432434E-5</c:v>
                </c:pt>
                <c:pt idx="68832">
                  <c:v>2.2958656700211601E-5</c:v>
                </c:pt>
                <c:pt idx="68833">
                  <c:v>2.2958616682444699E-5</c:v>
                </c:pt>
                <c:pt idx="68834">
                  <c:v>2.2958654881222201E-5</c:v>
                </c:pt>
                <c:pt idx="68835">
                  <c:v>2.2958598492550701E-5</c:v>
                </c:pt>
                <c:pt idx="68836">
                  <c:v>2.2958545741858001E-5</c:v>
                </c:pt>
                <c:pt idx="68837">
                  <c:v>2.29585621127626E-5</c:v>
                </c:pt>
                <c:pt idx="68838">
                  <c:v>2.2958516638027501E-5</c:v>
                </c:pt>
                <c:pt idx="68839">
                  <c:v>2.2958551198826199E-5</c:v>
                </c:pt>
                <c:pt idx="68840">
                  <c:v>2.29585039051017E-5</c:v>
                </c:pt>
                <c:pt idx="68841">
                  <c:v>2.2958525732974501E-5</c:v>
                </c:pt>
                <c:pt idx="68842">
                  <c:v>2.2958480258239399E-5</c:v>
                </c:pt>
                <c:pt idx="68843">
                  <c:v>2.29583893087693E-5</c:v>
                </c:pt>
                <c:pt idx="68844">
                  <c:v>2.29583711188752E-5</c:v>
                </c:pt>
                <c:pt idx="68845">
                  <c:v>2.29583711188752E-5</c:v>
                </c:pt>
                <c:pt idx="68846">
                  <c:v>2.2958418412599699E-5</c:v>
                </c:pt>
                <c:pt idx="68847">
                  <c:v>2.2958365661907E-5</c:v>
                </c:pt>
                <c:pt idx="68848">
                  <c:v>2.2958383851801001E-5</c:v>
                </c:pt>
                <c:pt idx="68849">
                  <c:v>2.2958351109991798E-5</c:v>
                </c:pt>
                <c:pt idx="68850">
                  <c:v>2.2958296540309699E-5</c:v>
                </c:pt>
                <c:pt idx="68851">
                  <c:v>2.2958272893447398E-5</c:v>
                </c:pt>
                <c:pt idx="68852">
                  <c:v>2.2958334739087099E-5</c:v>
                </c:pt>
                <c:pt idx="68853">
                  <c:v>2.2958260160521601E-5</c:v>
                </c:pt>
                <c:pt idx="68854">
                  <c:v>2.2958287445362701E-5</c:v>
                </c:pt>
                <c:pt idx="68855">
                  <c:v>2.2958212866797098E-5</c:v>
                </c:pt>
                <c:pt idx="68856">
                  <c:v>2.29581946769031E-5</c:v>
                </c:pt>
                <c:pt idx="68857">
                  <c:v>2.2958183762966699E-5</c:v>
                </c:pt>
                <c:pt idx="68858">
                  <c:v>2.2958183762966699E-5</c:v>
                </c:pt>
                <c:pt idx="68859">
                  <c:v>2.2958089175517701E-5</c:v>
                </c:pt>
                <c:pt idx="68860">
                  <c:v>2.2958045519771999E-5</c:v>
                </c:pt>
                <c:pt idx="68861">
                  <c:v>2.2958096451475299E-5</c:v>
                </c:pt>
                <c:pt idx="68862">
                  <c:v>2.2958096451475299E-5</c:v>
                </c:pt>
                <c:pt idx="68863">
                  <c:v>2.2958074623602398E-5</c:v>
                </c:pt>
                <c:pt idx="68864">
                  <c:v>2.2958067347644801E-5</c:v>
                </c:pt>
                <c:pt idx="68865">
                  <c:v>2.2958032786846202E-5</c:v>
                </c:pt>
                <c:pt idx="68866">
                  <c:v>2.2957958208280599E-5</c:v>
                </c:pt>
                <c:pt idx="68867">
                  <c:v>2.29579763981746E-5</c:v>
                </c:pt>
                <c:pt idx="68868">
                  <c:v>2.2957967303227599E-5</c:v>
                </c:pt>
                <c:pt idx="68869">
                  <c:v>2.2957921828492501E-5</c:v>
                </c:pt>
                <c:pt idx="68870">
                  <c:v>2.2958025510888499E-5</c:v>
                </c:pt>
                <c:pt idx="68871">
                  <c:v>2.29579345614184E-5</c:v>
                </c:pt>
                <c:pt idx="68872">
                  <c:v>2.2957943656365401E-5</c:v>
                </c:pt>
                <c:pt idx="68873">
                  <c:v>2.29578763537575E-5</c:v>
                </c:pt>
                <c:pt idx="68874">
                  <c:v>2.2957927285460799E-5</c:v>
                </c:pt>
                <c:pt idx="68875">
                  <c:v>2.2957810870138901E-5</c:v>
                </c:pt>
                <c:pt idx="68876">
                  <c:v>2.2957834517001201E-5</c:v>
                </c:pt>
                <c:pt idx="68877">
                  <c:v>2.2957765395403799E-5</c:v>
                </c:pt>
                <c:pt idx="68878">
                  <c:v>2.2957752662478001E-5</c:v>
                </c:pt>
                <c:pt idx="68879">
                  <c:v>2.2957752662478001E-5</c:v>
                </c:pt>
                <c:pt idx="68880">
                  <c:v>2.2957759938435599E-5</c:v>
                </c:pt>
                <c:pt idx="68881">
                  <c:v>2.2957827241043601E-5</c:v>
                </c:pt>
                <c:pt idx="68882">
                  <c:v>2.29576835408807E-5</c:v>
                </c:pt>
                <c:pt idx="68883">
                  <c:v>2.29577399295522E-5</c:v>
                </c:pt>
                <c:pt idx="68884">
                  <c:v>2.29576198762516E-5</c:v>
                </c:pt>
                <c:pt idx="68885">
                  <c:v>2.29576253332198E-5</c:v>
                </c:pt>
                <c:pt idx="68886">
                  <c:v>2.29576235142304E-5</c:v>
                </c:pt>
                <c:pt idx="68887">
                  <c:v>2.2957670807954899E-5</c:v>
                </c:pt>
                <c:pt idx="68888">
                  <c:v>2.2957723558647599E-5</c:v>
                </c:pt>
                <c:pt idx="68889">
                  <c:v>2.2957701730774699E-5</c:v>
                </c:pt>
                <c:pt idx="68890">
                  <c:v>2.29576016863575E-5</c:v>
                </c:pt>
                <c:pt idx="68891">
                  <c:v>2.2957585315452899E-5</c:v>
                </c:pt>
                <c:pt idx="68892">
                  <c:v>2.2957536202739E-5</c:v>
                </c:pt>
                <c:pt idx="68893">
                  <c:v>2.2957501641940298E-5</c:v>
                </c:pt>
                <c:pt idx="68894">
                  <c:v>2.2957567125558799E-5</c:v>
                </c:pt>
                <c:pt idx="68895">
                  <c:v>2.29574634431628E-5</c:v>
                </c:pt>
                <c:pt idx="68896">
                  <c:v>2.2957501641940298E-5</c:v>
                </c:pt>
                <c:pt idx="68897">
                  <c:v>2.2957437977311201E-5</c:v>
                </c:pt>
                <c:pt idx="68898">
                  <c:v>2.2957467081141699E-5</c:v>
                </c:pt>
                <c:pt idx="68899">
                  <c:v>2.2957432520343001E-5</c:v>
                </c:pt>
                <c:pt idx="68900">
                  <c:v>2.2957408873480701E-5</c:v>
                </c:pt>
                <c:pt idx="68901">
                  <c:v>2.2957356122788001E-5</c:v>
                </c:pt>
                <c:pt idx="68902">
                  <c:v>2.2957376131671501E-5</c:v>
                </c:pt>
                <c:pt idx="68903">
                  <c:v>2.2957445253268799E-5</c:v>
                </c:pt>
                <c:pt idx="68904">
                  <c:v>2.2957445253268799E-5</c:v>
                </c:pt>
                <c:pt idx="68905">
                  <c:v>2.2957432520343001E-5</c:v>
                </c:pt>
                <c:pt idx="68906">
                  <c:v>2.29573452088516E-5</c:v>
                </c:pt>
                <c:pt idx="68907">
                  <c:v>2.2957216060603999E-5</c:v>
                </c:pt>
                <c:pt idx="68908">
                  <c:v>2.29571996896993E-5</c:v>
                </c:pt>
                <c:pt idx="68909">
                  <c:v>2.2957297915127101E-5</c:v>
                </c:pt>
                <c:pt idx="68910">
                  <c:v>2.2957177861826501E-5</c:v>
                </c:pt>
                <c:pt idx="68911">
                  <c:v>2.29572597163496E-5</c:v>
                </c:pt>
                <c:pt idx="68912">
                  <c:v>2.2957188775762899E-5</c:v>
                </c:pt>
                <c:pt idx="68913">
                  <c:v>2.29571996896993E-5</c:v>
                </c:pt>
                <c:pt idx="68914">
                  <c:v>2.2957183318794702E-5</c:v>
                </c:pt>
                <c:pt idx="68915">
                  <c:v>2.2957117835176201E-5</c:v>
                </c:pt>
                <c:pt idx="68916">
                  <c:v>2.29572069656569E-5</c:v>
                </c:pt>
                <c:pt idx="68917">
                  <c:v>2.2957181499805301E-5</c:v>
                </c:pt>
                <c:pt idx="68918">
                  <c:v>2.29570887313457E-5</c:v>
                </c:pt>
                <c:pt idx="68919">
                  <c:v>2.29571433010278E-5</c:v>
                </c:pt>
                <c:pt idx="68920">
                  <c:v>2.29570887313457E-5</c:v>
                </c:pt>
                <c:pt idx="68921">
                  <c:v>2.2957059627515301E-5</c:v>
                </c:pt>
                <c:pt idx="68922">
                  <c:v>2.2957054170546999E-5</c:v>
                </c:pt>
                <c:pt idx="68923">
                  <c:v>2.2956974135013301E-5</c:v>
                </c:pt>
                <c:pt idx="68924">
                  <c:v>2.29569723160239E-5</c:v>
                </c:pt>
                <c:pt idx="68925">
                  <c:v>2.2956855900702101E-5</c:v>
                </c:pt>
                <c:pt idx="68926">
                  <c:v>2.29568850045325E-5</c:v>
                </c:pt>
                <c:pt idx="68927">
                  <c:v>2.2956937755225199E-5</c:v>
                </c:pt>
                <c:pt idx="68928">
                  <c:v>2.2956803150009401E-5</c:v>
                </c:pt>
                <c:pt idx="68929">
                  <c:v>2.2956799512030601E-5</c:v>
                </c:pt>
                <c:pt idx="68930">
                  <c:v>2.29568322538398E-5</c:v>
                </c:pt>
                <c:pt idx="68931">
                  <c:v>2.2956870452617298E-5</c:v>
                </c:pt>
                <c:pt idx="68932">
                  <c:v>2.2956846805755002E-5</c:v>
                </c:pt>
                <c:pt idx="68933">
                  <c:v>2.2956724933465001E-5</c:v>
                </c:pt>
                <c:pt idx="68934">
                  <c:v>2.29567740461789E-5</c:v>
                </c:pt>
                <c:pt idx="68935">
                  <c:v>2.2956875909585499E-5</c:v>
                </c:pt>
                <c:pt idx="68936">
                  <c:v>2.2956810425966998E-5</c:v>
                </c:pt>
                <c:pt idx="68937">
                  <c:v>2.2956724933465001E-5</c:v>
                </c:pt>
                <c:pt idx="68938">
                  <c:v>2.2956721295486201E-5</c:v>
                </c:pt>
                <c:pt idx="68939">
                  <c:v>2.29566940106451E-5</c:v>
                </c:pt>
                <c:pt idx="68940">
                  <c:v>2.2956670363782902E-5</c:v>
                </c:pt>
                <c:pt idx="68941">
                  <c:v>2.2956608518143201E-5</c:v>
                </c:pt>
                <c:pt idx="68942">
                  <c:v>2.29566467169207E-5</c:v>
                </c:pt>
                <c:pt idx="68943">
                  <c:v>2.29565703193657E-5</c:v>
                </c:pt>
                <c:pt idx="68944">
                  <c:v>2.2956508473726E-5</c:v>
                </c:pt>
                <c:pt idx="68945">
                  <c:v>2.2956553948461098E-5</c:v>
                </c:pt>
                <c:pt idx="68946">
                  <c:v>2.29565703193657E-5</c:v>
                </c:pt>
                <c:pt idx="68947">
                  <c:v>2.2956559405429299E-5</c:v>
                </c:pt>
                <c:pt idx="68948">
                  <c:v>2.2956483007874299E-5</c:v>
                </c:pt>
                <c:pt idx="68949">
                  <c:v>2.29564902838319E-5</c:v>
                </c:pt>
                <c:pt idx="68950">
                  <c:v>2.2956535758566999E-5</c:v>
                </c:pt>
                <c:pt idx="68951">
                  <c:v>2.2956555767450499E-5</c:v>
                </c:pt>
                <c:pt idx="68952">
                  <c:v>2.2956477550906099E-5</c:v>
                </c:pt>
                <c:pt idx="68953">
                  <c:v>2.2956466636969701E-5</c:v>
                </c:pt>
                <c:pt idx="68954">
                  <c:v>2.2956492102821402E-5</c:v>
                </c:pt>
                <c:pt idx="68955">
                  <c:v>2.2956304746912799E-5</c:v>
                </c:pt>
                <c:pt idx="68956">
                  <c:v>2.2956333850743202E-5</c:v>
                </c:pt>
                <c:pt idx="68957">
                  <c:v>2.29563756874995E-5</c:v>
                </c:pt>
                <c:pt idx="68958">
                  <c:v>2.2956344764679701E-5</c:v>
                </c:pt>
                <c:pt idx="68959">
                  <c:v>2.2956346583669101E-5</c:v>
                </c:pt>
                <c:pt idx="68960">
                  <c:v>2.2956299289944599E-5</c:v>
                </c:pt>
                <c:pt idx="68961">
                  <c:v>2.2956279281061099E-5</c:v>
                </c:pt>
                <c:pt idx="68962">
                  <c:v>2.2956310203881E-5</c:v>
                </c:pt>
                <c:pt idx="68963">
                  <c:v>2.29561755986651E-5</c:v>
                </c:pt>
                <c:pt idx="68964">
                  <c:v>2.2956284738029299E-5</c:v>
                </c:pt>
                <c:pt idx="68965">
                  <c:v>2.2956128304940601E-5</c:v>
                </c:pt>
                <c:pt idx="68966">
                  <c:v>2.2956130123930099E-5</c:v>
                </c:pt>
                <c:pt idx="68967">
                  <c:v>2.29562010645168E-5</c:v>
                </c:pt>
                <c:pt idx="68968">
                  <c:v>2.2956159227760498E-5</c:v>
                </c:pt>
                <c:pt idx="68969">
                  <c:v>2.2956217435421398E-5</c:v>
                </c:pt>
                <c:pt idx="68970">
                  <c:v>2.29561428568559E-5</c:v>
                </c:pt>
                <c:pt idx="68971">
                  <c:v>2.2956084649195001E-5</c:v>
                </c:pt>
                <c:pt idx="68972">
                  <c:v>2.2955984604777799E-5</c:v>
                </c:pt>
                <c:pt idx="68973">
                  <c:v>2.2956095563131401E-5</c:v>
                </c:pt>
                <c:pt idx="68974">
                  <c:v>2.2955948224989701E-5</c:v>
                </c:pt>
                <c:pt idx="68975">
                  <c:v>2.2955930035095699E-5</c:v>
                </c:pt>
                <c:pt idx="68976">
                  <c:v>2.2955988242756599E-5</c:v>
                </c:pt>
                <c:pt idx="68977">
                  <c:v>2.2956042812438699E-5</c:v>
                </c:pt>
                <c:pt idx="68978">
                  <c:v>2.2956019165576398E-5</c:v>
                </c:pt>
                <c:pt idx="68979">
                  <c:v>2.29559209401486E-5</c:v>
                </c:pt>
                <c:pt idx="68980">
                  <c:v>2.29559391300427E-5</c:v>
                </c:pt>
                <c:pt idx="68981">
                  <c:v>2.2955895474297001E-5</c:v>
                </c:pt>
                <c:pt idx="68982">
                  <c:v>2.2955819076742002E-5</c:v>
                </c:pt>
                <c:pt idx="68983">
                  <c:v>2.29559373110533E-5</c:v>
                </c:pt>
                <c:pt idx="68984">
                  <c:v>2.2955902750254599E-5</c:v>
                </c:pt>
                <c:pt idx="68985">
                  <c:v>2.2955891836318201E-5</c:v>
                </c:pt>
                <c:pt idx="68986">
                  <c:v>2.2955833628657301E-5</c:v>
                </c:pt>
                <c:pt idx="68987">
                  <c:v>2.29557972488692E-5</c:v>
                </c:pt>
                <c:pt idx="68988">
                  <c:v>2.2955780877964602E-5</c:v>
                </c:pt>
                <c:pt idx="68989">
                  <c:v>2.2955784515943399E-5</c:v>
                </c:pt>
                <c:pt idx="68990">
                  <c:v>2.2955768145038699E-5</c:v>
                </c:pt>
                <c:pt idx="68991">
                  <c:v>2.2955731765250699E-5</c:v>
                </c:pt>
                <c:pt idx="68992">
                  <c:v>2.2955760869081102E-5</c:v>
                </c:pt>
                <c:pt idx="68993">
                  <c:v>2.2955784515943399E-5</c:v>
                </c:pt>
                <c:pt idx="68994">
                  <c:v>2.2955668100621599E-5</c:v>
                </c:pt>
                <c:pt idx="68995">
                  <c:v>2.2955564418225498E-5</c:v>
                </c:pt>
                <c:pt idx="68996">
                  <c:v>2.2955580789130201E-5</c:v>
                </c:pt>
                <c:pt idx="68997">
                  <c:v>2.2955609892960601E-5</c:v>
                </c:pt>
                <c:pt idx="68998">
                  <c:v>2.2955582608119602E-5</c:v>
                </c:pt>
                <c:pt idx="68999">
                  <c:v>2.29555462283315E-5</c:v>
                </c:pt>
                <c:pt idx="69000">
                  <c:v>2.29555480473209E-5</c:v>
                </c:pt>
                <c:pt idx="69001">
                  <c:v>2.2955580789130201E-5</c:v>
                </c:pt>
                <c:pt idx="69002">
                  <c:v>2.2955577151151401E-5</c:v>
                </c:pt>
                <c:pt idx="69003">
                  <c:v>2.2955466192797798E-5</c:v>
                </c:pt>
                <c:pt idx="69004">
                  <c:v>2.29554643738083E-5</c:v>
                </c:pt>
                <c:pt idx="69005">
                  <c:v>2.2955391614232199E-5</c:v>
                </c:pt>
                <c:pt idx="69006">
                  <c:v>2.2955477106734199E-5</c:v>
                </c:pt>
                <c:pt idx="69007">
                  <c:v>2.2955528038437499E-5</c:v>
                </c:pt>
                <c:pt idx="69008">
                  <c:v>2.2955355234444101E-5</c:v>
                </c:pt>
                <c:pt idx="69009">
                  <c:v>2.29554243560415E-5</c:v>
                </c:pt>
                <c:pt idx="69010">
                  <c:v>2.2955382519285201E-5</c:v>
                </c:pt>
                <c:pt idx="69011">
                  <c:v>2.2955337044550099E-5</c:v>
                </c:pt>
                <c:pt idx="69012">
                  <c:v>2.2955266103963402E-5</c:v>
                </c:pt>
                <c:pt idx="69013">
                  <c:v>2.2955307940719598E-5</c:v>
                </c:pt>
                <c:pt idx="69014">
                  <c:v>2.2955355234444101E-5</c:v>
                </c:pt>
                <c:pt idx="69015">
                  <c:v>2.2955275198910399E-5</c:v>
                </c:pt>
                <c:pt idx="69016">
                  <c:v>2.2955338863539499E-5</c:v>
                </c:pt>
                <c:pt idx="69017">
                  <c:v>2.2955175154493201E-5</c:v>
                </c:pt>
                <c:pt idx="69018">
                  <c:v>2.2955249733058698E-5</c:v>
                </c:pt>
                <c:pt idx="69019">
                  <c:v>2.29552333621541E-5</c:v>
                </c:pt>
                <c:pt idx="69020">
                  <c:v>2.2955133317736899E-5</c:v>
                </c:pt>
                <c:pt idx="69021">
                  <c:v>2.29551151278429E-5</c:v>
                </c:pt>
                <c:pt idx="69022">
                  <c:v>2.2955156964599101E-5</c:v>
                </c:pt>
                <c:pt idx="69023">
                  <c:v>2.2955129679758098E-5</c:v>
                </c:pt>
                <c:pt idx="69024">
                  <c:v>2.2955011445446898E-5</c:v>
                </c:pt>
                <c:pt idx="69025">
                  <c:v>2.2955064196139601E-5</c:v>
                </c:pt>
                <c:pt idx="69026">
                  <c:v>2.2955196982365999E-5</c:v>
                </c:pt>
                <c:pt idx="69027">
                  <c:v>2.29550860240124E-5</c:v>
                </c:pt>
                <c:pt idx="69028">
                  <c:v>2.2955058739171401E-5</c:v>
                </c:pt>
                <c:pt idx="69029">
                  <c:v>2.2955066015129001E-5</c:v>
                </c:pt>
                <c:pt idx="69030">
                  <c:v>2.2954953237785998E-5</c:v>
                </c:pt>
                <c:pt idx="69031">
                  <c:v>2.2954918676987301E-5</c:v>
                </c:pt>
                <c:pt idx="69032">
                  <c:v>2.2955000531510399E-5</c:v>
                </c:pt>
                <c:pt idx="69033">
                  <c:v>2.2954942323849499E-5</c:v>
                </c:pt>
                <c:pt idx="69034">
                  <c:v>2.2954918676987301E-5</c:v>
                </c:pt>
                <c:pt idx="69035">
                  <c:v>2.2954825908527699E-5</c:v>
                </c:pt>
                <c:pt idx="69036">
                  <c:v>2.2954860469326401E-5</c:v>
                </c:pt>
                <c:pt idx="69037">
                  <c:v>2.2954942323849499E-5</c:v>
                </c:pt>
                <c:pt idx="69038">
                  <c:v>2.2954722226131701E-5</c:v>
                </c:pt>
                <c:pt idx="69039">
                  <c:v>2.29547713388456E-5</c:v>
                </c:pt>
                <c:pt idx="69040">
                  <c:v>2.2954749510972801E-5</c:v>
                </c:pt>
                <c:pt idx="69041">
                  <c:v>2.2954727683099901E-5</c:v>
                </c:pt>
                <c:pt idx="69042">
                  <c:v>2.2954727683099901E-5</c:v>
                </c:pt>
                <c:pt idx="69043">
                  <c:v>2.2954687665332999E-5</c:v>
                </c:pt>
                <c:pt idx="69044">
                  <c:v>2.2954733140068102E-5</c:v>
                </c:pt>
                <c:pt idx="69045">
                  <c:v>2.2954651285545E-5</c:v>
                </c:pt>
                <c:pt idx="69046">
                  <c:v>2.2954651285545E-5</c:v>
                </c:pt>
                <c:pt idx="69047">
                  <c:v>2.2954674932407202E-5</c:v>
                </c:pt>
                <c:pt idx="69048">
                  <c:v>2.2954704036237699E-5</c:v>
                </c:pt>
                <c:pt idx="69049">
                  <c:v>2.29546385526191E-5</c:v>
                </c:pt>
                <c:pt idx="69050">
                  <c:v>2.29546330956509E-5</c:v>
                </c:pt>
                <c:pt idx="69051">
                  <c:v>2.2954627638682699E-5</c:v>
                </c:pt>
                <c:pt idx="69052">
                  <c:v>2.29545930778841E-5</c:v>
                </c:pt>
                <c:pt idx="69053">
                  <c:v>2.2954445739742399E-5</c:v>
                </c:pt>
                <c:pt idx="69054">
                  <c:v>2.2954523956286701E-5</c:v>
                </c:pt>
                <c:pt idx="69055">
                  <c:v>2.2954476662562202E-5</c:v>
                </c:pt>
                <c:pt idx="69056">
                  <c:v>2.2954440282774198E-5</c:v>
                </c:pt>
                <c:pt idx="69057">
                  <c:v>2.29544602916576E-5</c:v>
                </c:pt>
                <c:pt idx="69058">
                  <c:v>2.2954474843572801E-5</c:v>
                </c:pt>
                <c:pt idx="69059">
                  <c:v>2.2954429368837699E-5</c:v>
                </c:pt>
                <c:pt idx="69060">
                  <c:v>2.2954431187827099E-5</c:v>
                </c:pt>
                <c:pt idx="69061">
                  <c:v>2.29543948080391E-5</c:v>
                </c:pt>
                <c:pt idx="69062">
                  <c:v>2.2954418454901298E-5</c:v>
                </c:pt>
                <c:pt idx="69063">
                  <c:v>2.29543929890497E-5</c:v>
                </c:pt>
                <c:pt idx="69064">
                  <c:v>2.29543438763358E-5</c:v>
                </c:pt>
                <c:pt idx="69065">
                  <c:v>2.2954416635911902E-5</c:v>
                </c:pt>
                <c:pt idx="69066">
                  <c:v>2.2954272935749001E-5</c:v>
                </c:pt>
                <c:pt idx="69067">
                  <c:v>2.2954358428251002E-5</c:v>
                </c:pt>
                <c:pt idx="69068">
                  <c:v>2.2954220185056302E-5</c:v>
                </c:pt>
                <c:pt idx="69069">
                  <c:v>2.2954238374950402E-5</c:v>
                </c:pt>
                <c:pt idx="69070">
                  <c:v>2.2954192900215299E-5</c:v>
                </c:pt>
                <c:pt idx="69071">
                  <c:v>2.2954172891331799E-5</c:v>
                </c:pt>
                <c:pt idx="69072">
                  <c:v>2.29542019951623E-5</c:v>
                </c:pt>
                <c:pt idx="69073">
                  <c:v>2.2954161977395398E-5</c:v>
                </c:pt>
                <c:pt idx="69074">
                  <c:v>2.29540873988299E-5</c:v>
                </c:pt>
                <c:pt idx="69075">
                  <c:v>2.2954074665904001E-5</c:v>
                </c:pt>
                <c:pt idx="69076">
                  <c:v>2.29541165026603E-5</c:v>
                </c:pt>
                <c:pt idx="69077">
                  <c:v>2.2954056476009999E-5</c:v>
                </c:pt>
                <c:pt idx="69078">
                  <c:v>2.2953907318878899E-5</c:v>
                </c:pt>
                <c:pt idx="69079">
                  <c:v>2.2954134692554399E-5</c:v>
                </c:pt>
                <c:pt idx="69080">
                  <c:v>2.2954101950745102E-5</c:v>
                </c:pt>
                <c:pt idx="69081">
                  <c:v>2.2954091036808701E-5</c:v>
                </c:pt>
                <c:pt idx="69082">
                  <c:v>2.2953960069571601E-5</c:v>
                </c:pt>
                <c:pt idx="69083">
                  <c:v>2.2953969164518599E-5</c:v>
                </c:pt>
                <c:pt idx="69084">
                  <c:v>2.2953912775847099E-5</c:v>
                </c:pt>
                <c:pt idx="69085">
                  <c:v>2.2953930965741199E-5</c:v>
                </c:pt>
                <c:pt idx="69086">
                  <c:v>2.29538873099955E-5</c:v>
                </c:pt>
                <c:pt idx="69087">
                  <c:v>2.2953960069571601E-5</c:v>
                </c:pt>
                <c:pt idx="69088">
                  <c:v>2.29538654821226E-5</c:v>
                </c:pt>
                <c:pt idx="69089">
                  <c:v>2.2953912775847099E-5</c:v>
                </c:pt>
                <c:pt idx="69090">
                  <c:v>2.2953789084567699E-5</c:v>
                </c:pt>
                <c:pt idx="69091">
                  <c:v>2.2953778170631301E-5</c:v>
                </c:pt>
                <c:pt idx="69092">
                  <c:v>2.2953765437705402E-5</c:v>
                </c:pt>
                <c:pt idx="69093">
                  <c:v>2.2953712687012699E-5</c:v>
                </c:pt>
                <c:pt idx="69094">
                  <c:v>2.2953709049033899E-5</c:v>
                </c:pt>
                <c:pt idx="69095">
                  <c:v>2.2953696316108101E-5</c:v>
                </c:pt>
                <c:pt idx="69096">
                  <c:v>2.2953590814722699E-5</c:v>
                </c:pt>
                <c:pt idx="69097">
                  <c:v>2.29536835831823E-5</c:v>
                </c:pt>
                <c:pt idx="69098">
                  <c:v>2.2953727238927998E-5</c:v>
                </c:pt>
                <c:pt idx="69099">
                  <c:v>2.2953585357754501E-5</c:v>
                </c:pt>
                <c:pt idx="69100">
                  <c:v>2.2953601728659099E-5</c:v>
                </c:pt>
                <c:pt idx="69101">
                  <c:v>2.2953558072913401E-5</c:v>
                </c:pt>
                <c:pt idx="69102">
                  <c:v>2.2953561710892201E-5</c:v>
                </c:pt>
                <c:pt idx="69103">
                  <c:v>2.2953581719775701E-5</c:v>
                </c:pt>
                <c:pt idx="69104">
                  <c:v>2.29535671678605E-5</c:v>
                </c:pt>
                <c:pt idx="69105">
                  <c:v>2.29534871323267E-5</c:v>
                </c:pt>
                <c:pt idx="69106">
                  <c:v>2.29534052778035E-5</c:v>
                </c:pt>
                <c:pt idx="69107">
                  <c:v>2.2953452571527999E-5</c:v>
                </c:pt>
                <c:pt idx="69108">
                  <c:v>2.29534325626446E-5</c:v>
                </c:pt>
                <c:pt idx="69109">
                  <c:v>2.2953447114559801E-5</c:v>
                </c:pt>
                <c:pt idx="69110">
                  <c:v>2.2953452571527999E-5</c:v>
                </c:pt>
                <c:pt idx="69111">
                  <c:v>2.2953452571527999E-5</c:v>
                </c:pt>
                <c:pt idx="69112">
                  <c:v>2.29533743549837E-5</c:v>
                </c:pt>
                <c:pt idx="69113">
                  <c:v>2.2953399820835299E-5</c:v>
                </c:pt>
                <c:pt idx="69114">
                  <c:v>2.29533161473228E-5</c:v>
                </c:pt>
                <c:pt idx="69115">
                  <c:v>2.2953398001845899E-5</c:v>
                </c:pt>
                <c:pt idx="69116">
                  <c:v>2.29533743549837E-5</c:v>
                </c:pt>
                <c:pt idx="69117">
                  <c:v>2.2953241568757201E-5</c:v>
                </c:pt>
                <c:pt idx="69118">
                  <c:v>2.2953254301682998E-5</c:v>
                </c:pt>
                <c:pt idx="69119">
                  <c:v>2.29532888624817E-5</c:v>
                </c:pt>
                <c:pt idx="69120">
                  <c:v>2.2953267034608901E-5</c:v>
                </c:pt>
                <c:pt idx="69121">
                  <c:v>2.2953136067371799E-5</c:v>
                </c:pt>
                <c:pt idx="69122">
                  <c:v>2.29531560762552E-5</c:v>
                </c:pt>
                <c:pt idx="69123">
                  <c:v>2.29532288358314E-5</c:v>
                </c:pt>
                <c:pt idx="69124">
                  <c:v>2.2953130610403601E-5</c:v>
                </c:pt>
                <c:pt idx="69125">
                  <c:v>2.2953159714234099E-5</c:v>
                </c:pt>
                <c:pt idx="69126">
                  <c:v>2.29531706281705E-5</c:v>
                </c:pt>
                <c:pt idx="69127">
                  <c:v>2.2953050574869801E-5</c:v>
                </c:pt>
                <c:pt idx="69128">
                  <c:v>2.2953045117901601E-5</c:v>
                </c:pt>
                <c:pt idx="69129">
                  <c:v>2.2953103325562599E-5</c:v>
                </c:pt>
                <c:pt idx="69130">
                  <c:v>2.2952986910240701E-5</c:v>
                </c:pt>
                <c:pt idx="69131">
                  <c:v>2.29530323849758E-5</c:v>
                </c:pt>
                <c:pt idx="69132">
                  <c:v>2.2953014195081802E-5</c:v>
                </c:pt>
                <c:pt idx="69133">
                  <c:v>2.2952957806410298E-5</c:v>
                </c:pt>
                <c:pt idx="69134">
                  <c:v>2.2952966901357299E-5</c:v>
                </c:pt>
                <c:pt idx="69135">
                  <c:v>2.2952888684812899E-5</c:v>
                </c:pt>
                <c:pt idx="69136">
                  <c:v>2.2952910512685799E-5</c:v>
                </c:pt>
                <c:pt idx="69137">
                  <c:v>2.2953005100134801E-5</c:v>
                </c:pt>
                <c:pt idx="69138">
                  <c:v>2.2952865037950701E-5</c:v>
                </c:pt>
                <c:pt idx="69139">
                  <c:v>2.2952845029067201E-5</c:v>
                </c:pt>
                <c:pt idx="69140">
                  <c:v>2.2952830477151999E-5</c:v>
                </c:pt>
                <c:pt idx="69141">
                  <c:v>2.29528577619931E-5</c:v>
                </c:pt>
                <c:pt idx="69142">
                  <c:v>2.2952863218961301E-5</c:v>
                </c:pt>
                <c:pt idx="69143">
                  <c:v>2.2952754079597101E-5</c:v>
                </c:pt>
                <c:pt idx="69144">
                  <c:v>2.2952821382204999E-5</c:v>
                </c:pt>
                <c:pt idx="69145">
                  <c:v>2.2952788640395701E-5</c:v>
                </c:pt>
                <c:pt idx="69146">
                  <c:v>2.29526940529467E-5</c:v>
                </c:pt>
                <c:pt idx="69147">
                  <c:v>2.2952675863052701E-5</c:v>
                </c:pt>
                <c:pt idx="69148">
                  <c:v>2.2952712242840799E-5</c:v>
                </c:pt>
                <c:pt idx="69149">
                  <c:v>2.29526012844872E-5</c:v>
                </c:pt>
                <c:pt idx="69150">
                  <c:v>2.29525976465084E-5</c:v>
                </c:pt>
                <c:pt idx="69151">
                  <c:v>2.2952513972995799E-5</c:v>
                </c:pt>
                <c:pt idx="69152">
                  <c:v>2.29525212489534E-5</c:v>
                </c:pt>
                <c:pt idx="69153">
                  <c:v>2.29525267059216E-5</c:v>
                </c:pt>
                <c:pt idx="69154">
                  <c:v>2.2952561266720298E-5</c:v>
                </c:pt>
                <c:pt idx="69155">
                  <c:v>2.2952530343900401E-5</c:v>
                </c:pt>
                <c:pt idx="69156">
                  <c:v>2.2952537619858001E-5</c:v>
                </c:pt>
                <c:pt idx="69157">
                  <c:v>2.2952612198423601E-5</c:v>
                </c:pt>
                <c:pt idx="69158">
                  <c:v>2.2952479412197102E-5</c:v>
                </c:pt>
                <c:pt idx="69159">
                  <c:v>2.2952397557674E-5</c:v>
                </c:pt>
                <c:pt idx="69160">
                  <c:v>2.2952439394430301E-5</c:v>
                </c:pt>
                <c:pt idx="69161">
                  <c:v>2.2952370272832899E-5</c:v>
                </c:pt>
                <c:pt idx="69162">
                  <c:v>2.2952468498260701E-5</c:v>
                </c:pt>
                <c:pt idx="69163">
                  <c:v>2.29523411690025E-5</c:v>
                </c:pt>
                <c:pt idx="69164">
                  <c:v>2.2952301151235601E-5</c:v>
                </c:pt>
                <c:pt idx="69165">
                  <c:v>2.2952350263949501E-5</c:v>
                </c:pt>
                <c:pt idx="69166">
                  <c:v>2.2952293875278001E-5</c:v>
                </c:pt>
                <c:pt idx="69167">
                  <c:v>2.29522865993204E-5</c:v>
                </c:pt>
                <c:pt idx="69168">
                  <c:v>2.2952177459956201E-5</c:v>
                </c:pt>
                <c:pt idx="69169">
                  <c:v>2.29522647714475E-5</c:v>
                </c:pt>
                <c:pt idx="69170">
                  <c:v>2.29522593144793E-5</c:v>
                </c:pt>
                <c:pt idx="69171">
                  <c:v>2.2952248400542899E-5</c:v>
                </c:pt>
                <c:pt idx="69172">
                  <c:v>2.29521428991575E-5</c:v>
                </c:pt>
                <c:pt idx="69173">
                  <c:v>2.2952164727030302E-5</c:v>
                </c:pt>
                <c:pt idx="69174">
                  <c:v>2.2952059225644899E-5</c:v>
                </c:pt>
                <c:pt idx="69175">
                  <c:v>2.29520719585707E-5</c:v>
                </c:pt>
                <c:pt idx="69176">
                  <c:v>2.29521428991575E-5</c:v>
                </c:pt>
                <c:pt idx="69177">
                  <c:v>2.2951990104047598E-5</c:v>
                </c:pt>
                <c:pt idx="69178">
                  <c:v>2.29520064749522E-5</c:v>
                </c:pt>
                <c:pt idx="69179">
                  <c:v>2.2952048311708498E-5</c:v>
                </c:pt>
                <c:pt idx="69180">
                  <c:v>2.2951995561015799E-5</c:v>
                </c:pt>
                <c:pt idx="69181">
                  <c:v>2.2951870050746998E-5</c:v>
                </c:pt>
                <c:pt idx="69182">
                  <c:v>2.2951995561015799E-5</c:v>
                </c:pt>
                <c:pt idx="69183">
                  <c:v>2.2951915525481999E-5</c:v>
                </c:pt>
                <c:pt idx="69184">
                  <c:v>2.2952013750909801E-5</c:v>
                </c:pt>
                <c:pt idx="69185">
                  <c:v>2.29519228014396E-5</c:v>
                </c:pt>
                <c:pt idx="69186">
                  <c:v>2.29519428103231E-5</c:v>
                </c:pt>
                <c:pt idx="69187">
                  <c:v>2.2951855498831699E-5</c:v>
                </c:pt>
                <c:pt idx="69188">
                  <c:v>2.29518318519695E-5</c:v>
                </c:pt>
                <c:pt idx="69189">
                  <c:v>2.2951875507715199E-5</c:v>
                </c:pt>
                <c:pt idx="69190">
                  <c:v>2.2951799110160199E-5</c:v>
                </c:pt>
                <c:pt idx="69191">
                  <c:v>2.2951775463298E-5</c:v>
                </c:pt>
                <c:pt idx="69192">
                  <c:v>2.2951850041863498E-5</c:v>
                </c:pt>
                <c:pt idx="69193">
                  <c:v>2.29517736443086E-5</c:v>
                </c:pt>
                <c:pt idx="69194">
                  <c:v>2.2951791834202598E-5</c:v>
                </c:pt>
                <c:pt idx="69195">
                  <c:v>2.29518063861178E-5</c:v>
                </c:pt>
                <c:pt idx="69196">
                  <c:v>2.2951589926378801E-5</c:v>
                </c:pt>
                <c:pt idx="69197">
                  <c:v>2.2951606297283399E-5</c:v>
                </c:pt>
                <c:pt idx="69198">
                  <c:v>2.2951682694838399E-5</c:v>
                </c:pt>
                <c:pt idx="69199">
                  <c:v>2.2951599021325799E-5</c:v>
                </c:pt>
                <c:pt idx="69200">
                  <c:v>2.2951664504944401E-5</c:v>
                </c:pt>
                <c:pt idx="69201">
                  <c:v>2.2951535356696698E-5</c:v>
                </c:pt>
                <c:pt idx="69202">
                  <c:v>2.29515717364848E-5</c:v>
                </c:pt>
                <c:pt idx="69203">
                  <c:v>2.2951520804781501E-5</c:v>
                </c:pt>
                <c:pt idx="69204">
                  <c:v>2.2951542632654299E-5</c:v>
                </c:pt>
                <c:pt idx="69205">
                  <c:v>2.29514953389298E-5</c:v>
                </c:pt>
                <c:pt idx="69206">
                  <c:v>2.2951395294512598E-5</c:v>
                </c:pt>
                <c:pt idx="69207">
                  <c:v>2.2951531718717902E-5</c:v>
                </c:pt>
                <c:pt idx="69208">
                  <c:v>2.2951477149035799E-5</c:v>
                </c:pt>
                <c:pt idx="69209">
                  <c:v>2.2951506252866201E-5</c:v>
                </c:pt>
                <c:pt idx="69210">
                  <c:v>2.29514389502583E-5</c:v>
                </c:pt>
                <c:pt idx="69211">
                  <c:v>2.2951384380576201E-5</c:v>
                </c:pt>
                <c:pt idx="69212">
                  <c:v>2.2951384380576201E-5</c:v>
                </c:pt>
                <c:pt idx="69213">
                  <c:v>2.2951346181798699E-5</c:v>
                </c:pt>
                <c:pt idx="69214">
                  <c:v>2.2951413484406702E-5</c:v>
                </c:pt>
                <c:pt idx="69215">
                  <c:v>2.29513552767457E-5</c:v>
                </c:pt>
                <c:pt idx="69216">
                  <c:v>2.29512970690848E-5</c:v>
                </c:pt>
                <c:pt idx="69217">
                  <c:v>2.2951344362809299E-5</c:v>
                </c:pt>
                <c:pt idx="69218">
                  <c:v>2.2951217033551102E-5</c:v>
                </c:pt>
                <c:pt idx="69219">
                  <c:v>2.2951257051318E-5</c:v>
                </c:pt>
                <c:pt idx="69220">
                  <c:v>2.2951171558815999E-5</c:v>
                </c:pt>
                <c:pt idx="69221">
                  <c:v>2.2951253413339101E-5</c:v>
                </c:pt>
                <c:pt idx="69222">
                  <c:v>2.29511169891339E-5</c:v>
                </c:pt>
                <c:pt idx="69223">
                  <c:v>2.29512406804133E-5</c:v>
                </c:pt>
                <c:pt idx="69224">
                  <c:v>2.29511533689219E-5</c:v>
                </c:pt>
                <c:pt idx="69225">
                  <c:v>2.29510424105683E-5</c:v>
                </c:pt>
                <c:pt idx="69226">
                  <c:v>2.2951084247324599E-5</c:v>
                </c:pt>
                <c:pt idx="69227">
                  <c:v>2.2951106075197499E-5</c:v>
                </c:pt>
                <c:pt idx="69228">
                  <c:v>2.2951107894186899E-5</c:v>
                </c:pt>
                <c:pt idx="69229">
                  <c:v>2.2951026039663699E-5</c:v>
                </c:pt>
                <c:pt idx="69230">
                  <c:v>2.2950955099077001E-5</c:v>
                </c:pt>
                <c:pt idx="69231">
                  <c:v>2.2951100618229298E-5</c:v>
                </c:pt>
                <c:pt idx="69232">
                  <c:v>2.2951084247324599E-5</c:v>
                </c:pt>
                <c:pt idx="69233">
                  <c:v>2.2950966013013399E-5</c:v>
                </c:pt>
                <c:pt idx="69234">
                  <c:v>2.29508568736492E-5</c:v>
                </c:pt>
                <c:pt idx="69235">
                  <c:v>2.29509259952465E-5</c:v>
                </c:pt>
                <c:pt idx="69236">
                  <c:v>2.2950860511628E-5</c:v>
                </c:pt>
                <c:pt idx="69237">
                  <c:v>2.29507986659883E-5</c:v>
                </c:pt>
                <c:pt idx="69238">
                  <c:v>2.2950907805352499E-5</c:v>
                </c:pt>
                <c:pt idx="69239">
                  <c:v>2.29507786571048E-5</c:v>
                </c:pt>
                <c:pt idx="69240">
                  <c:v>2.2950820493861102E-5</c:v>
                </c:pt>
                <c:pt idx="69241">
                  <c:v>2.2950784114073E-5</c:v>
                </c:pt>
                <c:pt idx="69242">
                  <c:v>2.2950809579924701E-5</c:v>
                </c:pt>
                <c:pt idx="69243">
                  <c:v>2.2950634956941899E-5</c:v>
                </c:pt>
                <c:pt idx="69244">
                  <c:v>2.2950662241783E-5</c:v>
                </c:pt>
                <c:pt idx="69245">
                  <c:v>2.29507259064121E-5</c:v>
                </c:pt>
                <c:pt idx="69246">
                  <c:v>2.2950656784814799E-5</c:v>
                </c:pt>
                <c:pt idx="69247">
                  <c:v>2.2950680431677001E-5</c:v>
                </c:pt>
                <c:pt idx="69248">
                  <c:v>2.2950443963054601E-5</c:v>
                </c:pt>
                <c:pt idx="69249">
                  <c:v>2.2950540369493E-5</c:v>
                </c:pt>
                <c:pt idx="69250">
                  <c:v>2.29505476454506E-5</c:v>
                </c:pt>
                <c:pt idx="69251">
                  <c:v>2.2950569473323399E-5</c:v>
                </c:pt>
                <c:pt idx="69252">
                  <c:v>2.29506058531115E-5</c:v>
                </c:pt>
                <c:pt idx="69253">
                  <c:v>2.2950447601033398E-5</c:v>
                </c:pt>
                <c:pt idx="69254">
                  <c:v>2.29506003961433E-5</c:v>
                </c:pt>
                <c:pt idx="69255">
                  <c:v>2.2950494894757901E-5</c:v>
                </c:pt>
                <c:pt idx="69256">
                  <c:v>2.2950442144065201E-5</c:v>
                </c:pt>
                <c:pt idx="69257">
                  <c:v>2.2950476704863801E-5</c:v>
                </c:pt>
                <c:pt idx="69258">
                  <c:v>2.2950458514969799E-5</c:v>
                </c:pt>
                <c:pt idx="69259">
                  <c:v>2.29503857553936E-5</c:v>
                </c:pt>
                <c:pt idx="69260">
                  <c:v>2.2950418497202901E-5</c:v>
                </c:pt>
                <c:pt idx="69261">
                  <c:v>2.29503493756056E-5</c:v>
                </c:pt>
                <c:pt idx="69262">
                  <c:v>2.2950338461669199E-5</c:v>
                </c:pt>
                <c:pt idx="69263">
                  <c:v>2.2950333004700999E-5</c:v>
                </c:pt>
                <c:pt idx="69264">
                  <c:v>2.2950274797040001E-5</c:v>
                </c:pt>
                <c:pt idx="69265">
                  <c:v>2.2950376660446599E-5</c:v>
                </c:pt>
                <c:pt idx="69266">
                  <c:v>2.2950185666559301E-5</c:v>
                </c:pt>
                <c:pt idx="69267">
                  <c:v>2.2950220227357901E-5</c:v>
                </c:pt>
                <c:pt idx="69268">
                  <c:v>2.2950256607145999E-5</c:v>
                </c:pt>
                <c:pt idx="69269">
                  <c:v>2.2950196580495699E-5</c:v>
                </c:pt>
                <c:pt idx="69270">
                  <c:v>2.29501511057606E-5</c:v>
                </c:pt>
                <c:pt idx="69271">
                  <c:v>2.29500947170891E-5</c:v>
                </c:pt>
                <c:pt idx="69272">
                  <c:v>2.29500947170891E-5</c:v>
                </c:pt>
                <c:pt idx="69273">
                  <c:v>2.29500928980997E-5</c:v>
                </c:pt>
                <c:pt idx="69274">
                  <c:v>2.2949998310650699E-5</c:v>
                </c:pt>
                <c:pt idx="69275">
                  <c:v>2.2950041966396401E-5</c:v>
                </c:pt>
                <c:pt idx="69276">
                  <c:v>2.2950052880332798E-5</c:v>
                </c:pt>
                <c:pt idx="69277">
                  <c:v>2.2950040147407001E-5</c:v>
                </c:pt>
                <c:pt idx="69278">
                  <c:v>2.2949860067455999E-5</c:v>
                </c:pt>
                <c:pt idx="69279">
                  <c:v>2.2949925551074601E-5</c:v>
                </c:pt>
                <c:pt idx="69280">
                  <c:v>2.295003105246E-5</c:v>
                </c:pt>
                <c:pt idx="69281">
                  <c:v>2.29498891712865E-5</c:v>
                </c:pt>
                <c:pt idx="69282">
                  <c:v>2.2949865524424199E-5</c:v>
                </c:pt>
                <c:pt idx="69283">
                  <c:v>2.29498091357527E-5</c:v>
                </c:pt>
                <c:pt idx="69284">
                  <c:v>2.29498891712865E-5</c:v>
                </c:pt>
                <c:pt idx="69285">
                  <c:v>2.2949885533307699E-5</c:v>
                </c:pt>
                <c:pt idx="69286">
                  <c:v>2.29497745749541E-5</c:v>
                </c:pt>
                <c:pt idx="69287">
                  <c:v>2.29497600230388E-5</c:v>
                </c:pt>
                <c:pt idx="69288">
                  <c:v>2.2949736376176598E-5</c:v>
                </c:pt>
                <c:pt idx="69289">
                  <c:v>2.2949789126869301E-5</c:v>
                </c:pt>
                <c:pt idx="69290">
                  <c:v>2.2949730919208401E-5</c:v>
                </c:pt>
                <c:pt idx="69291">
                  <c:v>2.2949669073568701E-5</c:v>
                </c:pt>
                <c:pt idx="69292">
                  <c:v>2.29496963584097E-5</c:v>
                </c:pt>
                <c:pt idx="69293">
                  <c:v>2.29496381507488E-5</c:v>
                </c:pt>
                <c:pt idx="69294">
                  <c:v>2.2949667254579199E-5</c:v>
                </c:pt>
                <c:pt idx="69295">
                  <c:v>2.2949627236812399E-5</c:v>
                </c:pt>
                <c:pt idx="69296">
                  <c:v>2.2949594495003101E-5</c:v>
                </c:pt>
                <c:pt idx="69297">
                  <c:v>2.2949703634367301E-5</c:v>
                </c:pt>
                <c:pt idx="69298">
                  <c:v>2.2949563572183299E-5</c:v>
                </c:pt>
                <c:pt idx="69299">
                  <c:v>2.2949419872020398E-5</c:v>
                </c:pt>
                <c:pt idx="69300">
                  <c:v>2.2949527192395201E-5</c:v>
                </c:pt>
                <c:pt idx="69301">
                  <c:v>2.29494926315965E-5</c:v>
                </c:pt>
                <c:pt idx="69302">
                  <c:v>2.2949447156861401E-5</c:v>
                </c:pt>
                <c:pt idx="69303">
                  <c:v>2.2949459889787198E-5</c:v>
                </c:pt>
                <c:pt idx="69304">
                  <c:v>2.2949428966967399E-5</c:v>
                </c:pt>
                <c:pt idx="69305">
                  <c:v>2.2949430785956799E-5</c:v>
                </c:pt>
                <c:pt idx="69306">
                  <c:v>2.29493780352641E-5</c:v>
                </c:pt>
                <c:pt idx="69307">
                  <c:v>2.29493580263806E-5</c:v>
                </c:pt>
                <c:pt idx="69308">
                  <c:v>2.29493580263806E-5</c:v>
                </c:pt>
                <c:pt idx="69309">
                  <c:v>2.2949272533878701E-5</c:v>
                </c:pt>
                <c:pt idx="69310">
                  <c:v>2.2949270714889301E-5</c:v>
                </c:pt>
                <c:pt idx="69311">
                  <c:v>2.29493016377091E-5</c:v>
                </c:pt>
                <c:pt idx="69312">
                  <c:v>2.29491779464297E-5</c:v>
                </c:pt>
                <c:pt idx="69313">
                  <c:v>2.29491215577582E-5</c:v>
                </c:pt>
                <c:pt idx="69314">
                  <c:v>2.2949221602175398E-5</c:v>
                </c:pt>
                <c:pt idx="69315">
                  <c:v>2.2949230697122399E-5</c:v>
                </c:pt>
                <c:pt idx="69316">
                  <c:v>2.2949099729885401E-5</c:v>
                </c:pt>
                <c:pt idx="69317">
                  <c:v>2.2949125195737E-5</c:v>
                </c:pt>
                <c:pt idx="69318">
                  <c:v>2.2949168851482699E-5</c:v>
                </c:pt>
                <c:pt idx="69319">
                  <c:v>2.29491215577582E-5</c:v>
                </c:pt>
                <c:pt idx="69320">
                  <c:v>2.2949099729885401E-5</c:v>
                </c:pt>
                <c:pt idx="69321">
                  <c:v>2.2949132471694601E-5</c:v>
                </c:pt>
                <c:pt idx="69322">
                  <c:v>2.2949086996959499E-5</c:v>
                </c:pt>
                <c:pt idx="69323">
                  <c:v>2.29489887715317E-5</c:v>
                </c:pt>
                <c:pt idx="69324">
                  <c:v>2.2949076083023101E-5</c:v>
                </c:pt>
                <c:pt idx="69325">
                  <c:v>2.2949092453927699E-5</c:v>
                </c:pt>
                <c:pt idx="69326">
                  <c:v>2.2948910554987399E-5</c:v>
                </c:pt>
                <c:pt idx="69327">
                  <c:v>2.2948965124669498E-5</c:v>
                </c:pt>
                <c:pt idx="69328">
                  <c:v>2.2948857804294699E-5</c:v>
                </c:pt>
                <c:pt idx="69329">
                  <c:v>2.2948936020839001E-5</c:v>
                </c:pt>
                <c:pt idx="69330">
                  <c:v>2.29488014156232E-5</c:v>
                </c:pt>
                <c:pt idx="69331">
                  <c:v>2.2948877813178101E-5</c:v>
                </c:pt>
                <c:pt idx="69332">
                  <c:v>2.2948761397856301E-5</c:v>
                </c:pt>
                <c:pt idx="69333">
                  <c:v>2.2948830519453599E-5</c:v>
                </c:pt>
                <c:pt idx="69334">
                  <c:v>2.2948643163545101E-5</c:v>
                </c:pt>
                <c:pt idx="69335">
                  <c:v>2.29487905016867E-5</c:v>
                </c:pt>
                <c:pt idx="69336">
                  <c:v>2.2948814148549001E-5</c:v>
                </c:pt>
                <c:pt idx="69337">
                  <c:v>2.2948770492803299E-5</c:v>
                </c:pt>
                <c:pt idx="69338">
                  <c:v>2.2948799596633799E-5</c:v>
                </c:pt>
                <c:pt idx="69339">
                  <c:v>2.2948688638280098E-5</c:v>
                </c:pt>
                <c:pt idx="69340">
                  <c:v>2.2948654077481499E-5</c:v>
                </c:pt>
                <c:pt idx="69341">
                  <c:v>2.2948597688809999E-5</c:v>
                </c:pt>
                <c:pt idx="69342">
                  <c:v>2.2948688638280098E-5</c:v>
                </c:pt>
                <c:pt idx="69343">
                  <c:v>2.2948581317905299E-5</c:v>
                </c:pt>
                <c:pt idx="69344">
                  <c:v>2.2948555852053701E-5</c:v>
                </c:pt>
                <c:pt idx="69345">
                  <c:v>2.29485449381173E-5</c:v>
                </c:pt>
                <c:pt idx="69346">
                  <c:v>2.29486104217358E-5</c:v>
                </c:pt>
                <c:pt idx="69347">
                  <c:v>2.2948452169657698E-5</c:v>
                </c:pt>
                <c:pt idx="69348">
                  <c:v>2.2948439436731901E-5</c:v>
                </c:pt>
                <c:pt idx="69349">
                  <c:v>2.2948484911466901E-5</c:v>
                </c:pt>
                <c:pt idx="69350">
                  <c:v>2.2948375772102699E-5</c:v>
                </c:pt>
                <c:pt idx="69351">
                  <c:v>2.2948459445615299E-5</c:v>
                </c:pt>
                <c:pt idx="69352">
                  <c:v>2.2948364858166301E-5</c:v>
                </c:pt>
                <c:pt idx="69353">
                  <c:v>2.2948421246837801E-5</c:v>
                </c:pt>
                <c:pt idx="69354">
                  <c:v>2.29482884606114E-5</c:v>
                </c:pt>
                <c:pt idx="69355">
                  <c:v>2.2948264813749099E-5</c:v>
                </c:pt>
                <c:pt idx="69356">
                  <c:v>2.29482775466749E-5</c:v>
                </c:pt>
                <c:pt idx="69357">
                  <c:v>2.2948375772102699E-5</c:v>
                </c:pt>
                <c:pt idx="69358">
                  <c:v>2.2948248442844501E-5</c:v>
                </c:pt>
                <c:pt idx="69359">
                  <c:v>2.2948222976992801E-5</c:v>
                </c:pt>
                <c:pt idx="69360">
                  <c:v>2.29482084250776E-5</c:v>
                </c:pt>
                <c:pt idx="69361">
                  <c:v>2.2948179321247099E-5</c:v>
                </c:pt>
                <c:pt idx="69362">
                  <c:v>2.2948113837628602E-5</c:v>
                </c:pt>
                <c:pt idx="69363">
                  <c:v>2.2948062905925299E-5</c:v>
                </c:pt>
                <c:pt idx="69364">
                  <c:v>2.2948188416194201E-5</c:v>
                </c:pt>
                <c:pt idx="69365">
                  <c:v>2.2948044716031301E-5</c:v>
                </c:pt>
                <c:pt idx="69366">
                  <c:v>2.2948097466724E-5</c:v>
                </c:pt>
                <c:pt idx="69367">
                  <c:v>2.29480101552326E-5</c:v>
                </c:pt>
                <c:pt idx="69368">
                  <c:v>2.2948139303480299E-5</c:v>
                </c:pt>
                <c:pt idx="69369">
                  <c:v>2.29479610425187E-5</c:v>
                </c:pt>
                <c:pt idx="69370">
                  <c:v>2.2947993784328001E-5</c:v>
                </c:pt>
                <c:pt idx="69371">
                  <c:v>2.29478919209214E-5</c:v>
                </c:pt>
                <c:pt idx="69372">
                  <c:v>2.2947970137465701E-5</c:v>
                </c:pt>
                <c:pt idx="69373">
                  <c:v>2.29479028348578E-5</c:v>
                </c:pt>
                <c:pt idx="69374">
                  <c:v>2.2947962861508101E-5</c:v>
                </c:pt>
                <c:pt idx="69375">
                  <c:v>2.2947873731027401E-5</c:v>
                </c:pt>
                <c:pt idx="69376">
                  <c:v>2.29478391702287E-5</c:v>
                </c:pt>
                <c:pt idx="69377">
                  <c:v>2.2947844627196901E-5</c:v>
                </c:pt>
                <c:pt idx="69378">
                  <c:v>2.2947853722143901E-5</c:v>
                </c:pt>
                <c:pt idx="69379">
                  <c:v>2.2947737306822102E-5</c:v>
                </c:pt>
                <c:pt idx="69380">
                  <c:v>2.29477536777267E-5</c:v>
                </c:pt>
                <c:pt idx="69381">
                  <c:v>2.2947746401769099E-5</c:v>
                </c:pt>
                <c:pt idx="69382">
                  <c:v>2.2947677280171801E-5</c:v>
                </c:pt>
                <c:pt idx="69383">
                  <c:v>2.2947740944800898E-5</c:v>
                </c:pt>
                <c:pt idx="69384">
                  <c:v>2.29476409003837E-5</c:v>
                </c:pt>
                <c:pt idx="69385">
                  <c:v>2.2947788238525401E-5</c:v>
                </c:pt>
                <c:pt idx="69386">
                  <c:v>2.29477191169281E-5</c:v>
                </c:pt>
                <c:pt idx="69387">
                  <c:v>2.2947629986447299E-5</c:v>
                </c:pt>
                <c:pt idx="69388">
                  <c:v>2.2947602701606198E-5</c:v>
                </c:pt>
                <c:pt idx="69389">
                  <c:v>2.29475263040513E-5</c:v>
                </c:pt>
                <c:pt idx="69390">
                  <c:v>2.2947502657189E-5</c:v>
                </c:pt>
                <c:pt idx="69391">
                  <c:v>2.2947602701606198E-5</c:v>
                </c:pt>
                <c:pt idx="69392">
                  <c:v>2.2947597244638001E-5</c:v>
                </c:pt>
                <c:pt idx="69393">
                  <c:v>2.2947508114157201E-5</c:v>
                </c:pt>
                <c:pt idx="69394">
                  <c:v>2.29473589570261E-5</c:v>
                </c:pt>
                <c:pt idx="69395">
                  <c:v>2.2947433535591699E-5</c:v>
                </c:pt>
                <c:pt idx="69396">
                  <c:v>2.2947457182453901E-5</c:v>
                </c:pt>
                <c:pt idx="69397">
                  <c:v>2.2947357138036699E-5</c:v>
                </c:pt>
                <c:pt idx="69398">
                  <c:v>2.2947369870962599E-5</c:v>
                </c:pt>
                <c:pt idx="69399">
                  <c:v>2.2947317120269899E-5</c:v>
                </c:pt>
                <c:pt idx="69400">
                  <c:v>2.2947338948142701E-5</c:v>
                </c:pt>
                <c:pt idx="69401">
                  <c:v>2.2947393517824801E-5</c:v>
                </c:pt>
                <c:pt idx="69402">
                  <c:v>2.2947309844312299E-5</c:v>
                </c:pt>
                <c:pt idx="69403">
                  <c:v>2.29472661885666E-5</c:v>
                </c:pt>
                <c:pt idx="69404">
                  <c:v>2.2947158868191801E-5</c:v>
                </c:pt>
                <c:pt idx="69405">
                  <c:v>2.2947175239096399E-5</c:v>
                </c:pt>
                <c:pt idx="69406">
                  <c:v>2.2947198885958601E-5</c:v>
                </c:pt>
                <c:pt idx="69407">
                  <c:v>2.29471897910116E-5</c:v>
                </c:pt>
                <c:pt idx="69408">
                  <c:v>2.2947087927604998E-5</c:v>
                </c:pt>
                <c:pt idx="69409">
                  <c:v>2.2947182515054E-5</c:v>
                </c:pt>
                <c:pt idx="69410">
                  <c:v>2.2947169782128199E-5</c:v>
                </c:pt>
                <c:pt idx="69411">
                  <c:v>2.2947047909838202E-5</c:v>
                </c:pt>
                <c:pt idx="69412">
                  <c:v>2.2947024262975901E-5</c:v>
                </c:pt>
                <c:pt idx="69413">
                  <c:v>2.29470442718593E-5</c:v>
                </c:pt>
                <c:pt idx="69414">
                  <c:v>2.2946956960368001E-5</c:v>
                </c:pt>
                <c:pt idx="69415">
                  <c:v>2.2947053366806399E-5</c:v>
                </c:pt>
                <c:pt idx="69416">
                  <c:v>2.29470042540925E-5</c:v>
                </c:pt>
                <c:pt idx="69417">
                  <c:v>2.2947015168028901E-5</c:v>
                </c:pt>
                <c:pt idx="69418">
                  <c:v>2.2946967874304402E-5</c:v>
                </c:pt>
                <c:pt idx="69419">
                  <c:v>2.2946776880416999E-5</c:v>
                </c:pt>
                <c:pt idx="69420">
                  <c:v>2.2946840545046099E-5</c:v>
                </c:pt>
                <c:pt idx="69421">
                  <c:v>2.2946887838770602E-5</c:v>
                </c:pt>
                <c:pt idx="69422">
                  <c:v>2.2946825993130901E-5</c:v>
                </c:pt>
                <c:pt idx="69423">
                  <c:v>2.29468150791945E-5</c:v>
                </c:pt>
                <c:pt idx="69424">
                  <c:v>2.2946840545046099E-5</c:v>
                </c:pt>
                <c:pt idx="69425">
                  <c:v>2.29468150791945E-5</c:v>
                </c:pt>
                <c:pt idx="69426">
                  <c:v>2.29467277677031E-5</c:v>
                </c:pt>
                <c:pt idx="69427">
                  <c:v>2.2946625904296501E-5</c:v>
                </c:pt>
                <c:pt idx="69428">
                  <c:v>2.2946724129724299E-5</c:v>
                </c:pt>
                <c:pt idx="69429">
                  <c:v>2.2946653189137598E-5</c:v>
                </c:pt>
                <c:pt idx="69430">
                  <c:v>2.2946605895413099E-5</c:v>
                </c:pt>
                <c:pt idx="69431">
                  <c:v>2.2946698663872701E-5</c:v>
                </c:pt>
                <c:pt idx="69432">
                  <c:v>2.2946524040889899E-5</c:v>
                </c:pt>
                <c:pt idx="69433">
                  <c:v>2.2946547687752199E-5</c:v>
                </c:pt>
                <c:pt idx="69434">
                  <c:v>2.29465895245084E-5</c:v>
                </c:pt>
                <c:pt idx="69435">
                  <c:v>2.29464912990807E-5</c:v>
                </c:pt>
                <c:pt idx="69436">
                  <c:v>2.29465294978581E-5</c:v>
                </c:pt>
                <c:pt idx="69437">
                  <c:v>2.2946565877646201E-5</c:v>
                </c:pt>
                <c:pt idx="69438">
                  <c:v>2.2946514945942898E-5</c:v>
                </c:pt>
                <c:pt idx="69439">
                  <c:v>2.2946374883758802E-5</c:v>
                </c:pt>
                <c:pt idx="69440">
                  <c:v>2.2946485842112499E-5</c:v>
                </c:pt>
                <c:pt idx="69441">
                  <c:v>2.2946422177483301E-5</c:v>
                </c:pt>
                <c:pt idx="69442">
                  <c:v>2.2946425815462101E-5</c:v>
                </c:pt>
                <c:pt idx="69443">
                  <c:v>2.29462802963098E-5</c:v>
                </c:pt>
                <c:pt idx="69444">
                  <c:v>2.2946340322960199E-5</c:v>
                </c:pt>
                <c:pt idx="69445">
                  <c:v>2.29462984862039E-5</c:v>
                </c:pt>
                <c:pt idx="69446">
                  <c:v>2.2946311219129701E-5</c:v>
                </c:pt>
                <c:pt idx="69447">
                  <c:v>2.29462184506701E-5</c:v>
                </c:pt>
                <c:pt idx="69448">
                  <c:v>2.2946322133066099E-5</c:v>
                </c:pt>
                <c:pt idx="69449">
                  <c:v>2.2946123863221099E-5</c:v>
                </c:pt>
                <c:pt idx="69450">
                  <c:v>2.2946118406252902E-5</c:v>
                </c:pt>
                <c:pt idx="69451">
                  <c:v>2.2946240278543E-5</c:v>
                </c:pt>
                <c:pt idx="69452">
                  <c:v>2.2946169337956201E-5</c:v>
                </c:pt>
                <c:pt idx="69453">
                  <c:v>2.29461529670516E-5</c:v>
                </c:pt>
                <c:pt idx="69454">
                  <c:v>2.29461820708821E-5</c:v>
                </c:pt>
                <c:pt idx="69455">
                  <c:v>2.2946047465666201E-5</c:v>
                </c:pt>
                <c:pt idx="69456">
                  <c:v>2.2946069293538999E-5</c:v>
                </c:pt>
                <c:pt idx="69457">
                  <c:v>2.2946007447899299E-5</c:v>
                </c:pt>
                <c:pt idx="69458">
                  <c:v>2.29459019465139E-5</c:v>
                </c:pt>
                <c:pt idx="69459">
                  <c:v>2.29459838010371E-5</c:v>
                </c:pt>
                <c:pt idx="69460">
                  <c:v>2.2946069293538999E-5</c:v>
                </c:pt>
                <c:pt idx="69461">
                  <c:v>2.2945989258005301E-5</c:v>
                </c:pt>
                <c:pt idx="69462">
                  <c:v>2.29459274123656E-5</c:v>
                </c:pt>
                <c:pt idx="69463">
                  <c:v>2.29457873501815E-5</c:v>
                </c:pt>
                <c:pt idx="69464">
                  <c:v>2.2945810997043699E-5</c:v>
                </c:pt>
                <c:pt idx="69465">
                  <c:v>2.2945810997043699E-5</c:v>
                </c:pt>
                <c:pt idx="69466">
                  <c:v>2.2945891032577499E-5</c:v>
                </c:pt>
                <c:pt idx="69467">
                  <c:v>2.2945772798266299E-5</c:v>
                </c:pt>
                <c:pt idx="69468">
                  <c:v>2.2945814635022499E-5</c:v>
                </c:pt>
                <c:pt idx="69469">
                  <c:v>2.2945769160287401E-5</c:v>
                </c:pt>
                <c:pt idx="69470">
                  <c:v>2.2945663658902002E-5</c:v>
                </c:pt>
                <c:pt idx="69471">
                  <c:v>2.2945694581721899E-5</c:v>
                </c:pt>
                <c:pt idx="69472">
                  <c:v>2.29457236855524E-5</c:v>
                </c:pt>
                <c:pt idx="69473">
                  <c:v>2.29456691158703E-5</c:v>
                </c:pt>
                <c:pt idx="69474">
                  <c:v>2.2945752789382799E-5</c:v>
                </c:pt>
                <c:pt idx="69475">
                  <c:v>2.2945621822145801E-5</c:v>
                </c:pt>
                <c:pt idx="69476">
                  <c:v>2.29455890803365E-5</c:v>
                </c:pt>
                <c:pt idx="69477">
                  <c:v>2.2945512682781501E-5</c:v>
                </c:pt>
                <c:pt idx="69478">
                  <c:v>2.29455818043789E-5</c:v>
                </c:pt>
                <c:pt idx="69479">
                  <c:v>2.2945565433474302E-5</c:v>
                </c:pt>
                <c:pt idx="69480">
                  <c:v>2.29454726650147E-5</c:v>
                </c:pt>
                <c:pt idx="69481">
                  <c:v>2.2945549062569599E-5</c:v>
                </c:pt>
                <c:pt idx="69482">
                  <c:v>2.2945499949855699E-5</c:v>
                </c:pt>
                <c:pt idx="69483">
                  <c:v>2.29454090003856E-5</c:v>
                </c:pt>
                <c:pt idx="69484">
                  <c:v>2.2945359887671701E-5</c:v>
                </c:pt>
                <c:pt idx="69485">
                  <c:v>2.2945378077565699E-5</c:v>
                </c:pt>
                <c:pt idx="69486">
                  <c:v>2.2945350792724599E-5</c:v>
                </c:pt>
                <c:pt idx="69487">
                  <c:v>2.2945396267459701E-5</c:v>
                </c:pt>
                <c:pt idx="69488">
                  <c:v>2.2945345335756401E-5</c:v>
                </c:pt>
                <c:pt idx="69489">
                  <c:v>2.2945336240809401E-5</c:v>
                </c:pt>
                <c:pt idx="69490">
                  <c:v>2.2945316231925999E-5</c:v>
                </c:pt>
                <c:pt idx="69491">
                  <c:v>2.2945170712773702E-5</c:v>
                </c:pt>
                <c:pt idx="69492">
                  <c:v>2.29452507483074E-5</c:v>
                </c:pt>
                <c:pt idx="69493">
                  <c:v>2.2945203454582999E-5</c:v>
                </c:pt>
                <c:pt idx="69494">
                  <c:v>2.2945176169741899E-5</c:v>
                </c:pt>
                <c:pt idx="69495">
                  <c:v>2.2945203454582999E-5</c:v>
                </c:pt>
                <c:pt idx="69496">
                  <c:v>2.2945099772186899E-5</c:v>
                </c:pt>
                <c:pt idx="69497">
                  <c:v>2.29451925406465E-5</c:v>
                </c:pt>
                <c:pt idx="69498">
                  <c:v>2.29450706683565E-5</c:v>
                </c:pt>
                <c:pt idx="69499">
                  <c:v>2.29449924518121E-5</c:v>
                </c:pt>
                <c:pt idx="69500">
                  <c:v>2.2945094315218699E-5</c:v>
                </c:pt>
                <c:pt idx="69501">
                  <c:v>2.2945021555642601E-5</c:v>
                </c:pt>
                <c:pt idx="69502">
                  <c:v>2.2944983356865099E-5</c:v>
                </c:pt>
                <c:pt idx="69503">
                  <c:v>2.29449924518121E-5</c:v>
                </c:pt>
                <c:pt idx="69504">
                  <c:v>2.2944941520108801E-5</c:v>
                </c:pt>
                <c:pt idx="69505">
                  <c:v>2.2945039745536599E-5</c:v>
                </c:pt>
                <c:pt idx="69506">
                  <c:v>2.29449487960665E-5</c:v>
                </c:pt>
                <c:pt idx="69507">
                  <c:v>2.2944914235267798E-5</c:v>
                </c:pt>
                <c:pt idx="69508">
                  <c:v>2.2944790543988401E-5</c:v>
                </c:pt>
                <c:pt idx="69509">
                  <c:v>2.2944768716115501E-5</c:v>
                </c:pt>
                <c:pt idx="69510">
                  <c:v>2.2944832380744602E-5</c:v>
                </c:pt>
                <c:pt idx="69511">
                  <c:v>2.2944808733882399E-5</c:v>
                </c:pt>
                <c:pt idx="69512">
                  <c:v>2.29447505262215E-5</c:v>
                </c:pt>
                <c:pt idx="69513">
                  <c:v>2.2944766897126101E-5</c:v>
                </c:pt>
                <c:pt idx="69514">
                  <c:v>2.2944772354094301E-5</c:v>
                </c:pt>
                <c:pt idx="69515">
                  <c:v>2.29446814046241E-5</c:v>
                </c:pt>
                <c:pt idx="69516">
                  <c:v>2.2944592274143401E-5</c:v>
                </c:pt>
                <c:pt idx="69517">
                  <c:v>2.2944617739995E-5</c:v>
                </c:pt>
                <c:pt idx="69518">
                  <c:v>2.2944579541217498E-5</c:v>
                </c:pt>
                <c:pt idx="69519">
                  <c:v>2.2944579541217498E-5</c:v>
                </c:pt>
                <c:pt idx="69520">
                  <c:v>2.2944530428503599E-5</c:v>
                </c:pt>
                <c:pt idx="69521">
                  <c:v>2.2944546799408299E-5</c:v>
                </c:pt>
                <c:pt idx="69522">
                  <c:v>2.2944523152545999E-5</c:v>
                </c:pt>
                <c:pt idx="69523">
                  <c:v>2.2944468582863899E-5</c:v>
                </c:pt>
                <c:pt idx="69524">
                  <c:v>2.2944428565097001E-5</c:v>
                </c:pt>
                <c:pt idx="69525">
                  <c:v>2.2944472220842699E-5</c:v>
                </c:pt>
                <c:pt idx="69526">
                  <c:v>2.29444813157897E-5</c:v>
                </c:pt>
                <c:pt idx="69527">
                  <c:v>2.2944319425732802E-5</c:v>
                </c:pt>
                <c:pt idx="69528">
                  <c:v>2.29443849093514E-5</c:v>
                </c:pt>
                <c:pt idx="69529">
                  <c:v>2.2944346710573899E-5</c:v>
                </c:pt>
                <c:pt idx="69530">
                  <c:v>2.29443594434997E-5</c:v>
                </c:pt>
                <c:pt idx="69531">
                  <c:v>2.2944312149775201E-5</c:v>
                </c:pt>
                <c:pt idx="69532">
                  <c:v>2.2944264856050699E-5</c:v>
                </c:pt>
                <c:pt idx="69533">
                  <c:v>2.2944213924347399E-5</c:v>
                </c:pt>
                <c:pt idx="69534">
                  <c:v>2.2944235752220299E-5</c:v>
                </c:pt>
                <c:pt idx="69535">
                  <c:v>2.29441575356759E-5</c:v>
                </c:pt>
                <c:pt idx="69536">
                  <c:v>2.29443012358388E-5</c:v>
                </c:pt>
                <c:pt idx="69537">
                  <c:v>2.2944110241951401E-5</c:v>
                </c:pt>
                <c:pt idx="69538">
                  <c:v>2.29440447583329E-5</c:v>
                </c:pt>
                <c:pt idx="69539">
                  <c:v>2.2944184820517E-5</c:v>
                </c:pt>
                <c:pt idx="69540">
                  <c:v>2.2944070224184499E-5</c:v>
                </c:pt>
                <c:pt idx="69541">
                  <c:v>2.29440447583329E-5</c:v>
                </c:pt>
                <c:pt idx="69542">
                  <c:v>2.2944021111470701E-5</c:v>
                </c:pt>
                <c:pt idx="69543">
                  <c:v>2.2944061129237501E-5</c:v>
                </c:pt>
                <c:pt idx="69544">
                  <c:v>2.2943957446841499E-5</c:v>
                </c:pt>
                <c:pt idx="69545">
                  <c:v>2.2943992007640201E-5</c:v>
                </c:pt>
                <c:pt idx="69546">
                  <c:v>2.29439301620005E-5</c:v>
                </c:pt>
                <c:pt idx="69547">
                  <c:v>2.29440447583329E-5</c:v>
                </c:pt>
                <c:pt idx="69548">
                  <c:v>2.2943899239180599E-5</c:v>
                </c:pt>
                <c:pt idx="69549">
                  <c:v>2.2943946532905098E-5</c:v>
                </c:pt>
                <c:pt idx="69550">
                  <c:v>2.2943957446841499E-5</c:v>
                </c:pt>
                <c:pt idx="69551">
                  <c:v>2.2943951989873299E-5</c:v>
                </c:pt>
                <c:pt idx="69552">
                  <c:v>2.29439283430111E-5</c:v>
                </c:pt>
                <c:pt idx="69553">
                  <c:v>2.2943817384657399E-5</c:v>
                </c:pt>
                <c:pt idx="69554">
                  <c:v>2.2943830117583299E-5</c:v>
                </c:pt>
                <c:pt idx="69555">
                  <c:v>2.2943799194763401E-5</c:v>
                </c:pt>
                <c:pt idx="69556">
                  <c:v>2.29436736844946E-5</c:v>
                </c:pt>
                <c:pt idx="69557">
                  <c:v>2.2943811927689199E-5</c:v>
                </c:pt>
                <c:pt idx="69558">
                  <c:v>2.29437137022614E-5</c:v>
                </c:pt>
                <c:pt idx="69559">
                  <c:v>2.2943620933801901E-5</c:v>
                </c:pt>
                <c:pt idx="69560">
                  <c:v>2.2943613657844199E-5</c:v>
                </c:pt>
                <c:pt idx="69561">
                  <c:v>2.2943602743907801E-5</c:v>
                </c:pt>
                <c:pt idx="69562">
                  <c:v>2.2943504518479999E-5</c:v>
                </c:pt>
                <c:pt idx="69563">
                  <c:v>2.2943522708374099E-5</c:v>
                </c:pt>
                <c:pt idx="69564">
                  <c:v>2.2943551812204498E-5</c:v>
                </c:pt>
                <c:pt idx="69565">
                  <c:v>2.2943555450183299E-5</c:v>
                </c:pt>
                <c:pt idx="69566">
                  <c:v>2.29435117944376E-5</c:v>
                </c:pt>
                <c:pt idx="69567">
                  <c:v>2.2943480871617801E-5</c:v>
                </c:pt>
                <c:pt idx="69568">
                  <c:v>2.29435263463529E-5</c:v>
                </c:pt>
                <c:pt idx="69569">
                  <c:v>2.2943439034861499E-5</c:v>
                </c:pt>
                <c:pt idx="69570">
                  <c:v>2.2943366275285401E-5</c:v>
                </c:pt>
                <c:pt idx="69571">
                  <c:v>2.29433935601264E-5</c:v>
                </c:pt>
                <c:pt idx="69572">
                  <c:v>2.2943288058741001E-5</c:v>
                </c:pt>
                <c:pt idx="69573">
                  <c:v>2.2943231670069501E-5</c:v>
                </c:pt>
                <c:pt idx="69574">
                  <c:v>2.29433371714549E-5</c:v>
                </c:pt>
                <c:pt idx="69575">
                  <c:v>2.2943284420762201E-5</c:v>
                </c:pt>
                <c:pt idx="69576">
                  <c:v>2.2943220756133101E-5</c:v>
                </c:pt>
                <c:pt idx="69577">
                  <c:v>2.2943306248634999E-5</c:v>
                </c:pt>
                <c:pt idx="69578">
                  <c:v>2.2943289877730401E-5</c:v>
                </c:pt>
                <c:pt idx="69579">
                  <c:v>2.2943091607885401E-5</c:v>
                </c:pt>
                <c:pt idx="69580">
                  <c:v>2.2943147996556901E-5</c:v>
                </c:pt>
                <c:pt idx="69581">
                  <c:v>2.29431607294828E-5</c:v>
                </c:pt>
                <c:pt idx="69582">
                  <c:v>2.29430752369808E-5</c:v>
                </c:pt>
                <c:pt idx="69583">
                  <c:v>2.2943177100387398E-5</c:v>
                </c:pt>
                <c:pt idx="69584">
                  <c:v>2.29430734179914E-5</c:v>
                </c:pt>
                <c:pt idx="69585">
                  <c:v>2.2942986106499999E-5</c:v>
                </c:pt>
                <c:pt idx="69586">
                  <c:v>2.2943037038203298E-5</c:v>
                </c:pt>
                <c:pt idx="69587">
                  <c:v>2.2942986106499999E-5</c:v>
                </c:pt>
                <c:pt idx="69588">
                  <c:v>2.2942980649531799E-5</c:v>
                </c:pt>
                <c:pt idx="69589">
                  <c:v>2.2943004296394099E-5</c:v>
                </c:pt>
                <c:pt idx="69590">
                  <c:v>2.2942984287510599E-5</c:v>
                </c:pt>
                <c:pt idx="69591">
                  <c:v>2.29428242164431E-5</c:v>
                </c:pt>
                <c:pt idx="69592">
                  <c:v>2.2942811483517299E-5</c:v>
                </c:pt>
                <c:pt idx="69593">
                  <c:v>2.2942969735595401E-5</c:v>
                </c:pt>
                <c:pt idx="69594">
                  <c:v>2.2942769646761001E-5</c:v>
                </c:pt>
                <c:pt idx="69595">
                  <c:v>2.2942795112612701E-5</c:v>
                </c:pt>
                <c:pt idx="69596">
                  <c:v>2.2942711439100101E-5</c:v>
                </c:pt>
                <c:pt idx="69597">
                  <c:v>2.2942725991015299E-5</c:v>
                </c:pt>
                <c:pt idx="69598">
                  <c:v>2.2942753275856399E-5</c:v>
                </c:pt>
                <c:pt idx="69599">
                  <c:v>2.2942725991015299E-5</c:v>
                </c:pt>
                <c:pt idx="69600">
                  <c:v>2.2942684154259E-5</c:v>
                </c:pt>
                <c:pt idx="69601">
                  <c:v>2.2942636860534501E-5</c:v>
                </c:pt>
                <c:pt idx="69602">
                  <c:v>2.2942664145375599E-5</c:v>
                </c:pt>
                <c:pt idx="69603">
                  <c:v>2.2942660507396802E-5</c:v>
                </c:pt>
                <c:pt idx="69604">
                  <c:v>2.2942629584576901E-5</c:v>
                </c:pt>
                <c:pt idx="69605">
                  <c:v>2.2942520445212701E-5</c:v>
                </c:pt>
                <c:pt idx="69606">
                  <c:v>2.2942514988244501E-5</c:v>
                </c:pt>
                <c:pt idx="69607">
                  <c:v>2.2942489522392899E-5</c:v>
                </c:pt>
                <c:pt idx="69608">
                  <c:v>2.2942464056541198E-5</c:v>
                </c:pt>
                <c:pt idx="69609">
                  <c:v>2.2942433133721399E-5</c:v>
                </c:pt>
                <c:pt idx="69610">
                  <c:v>2.2942316718399501E-5</c:v>
                </c:pt>
                <c:pt idx="69611">
                  <c:v>2.29423876589863E-5</c:v>
                </c:pt>
                <c:pt idx="69612">
                  <c:v>2.2942376745049801E-5</c:v>
                </c:pt>
                <c:pt idx="69613">
                  <c:v>2.2942376745049801E-5</c:v>
                </c:pt>
                <c:pt idx="69614">
                  <c:v>2.2942433133721399E-5</c:v>
                </c:pt>
                <c:pt idx="69615">
                  <c:v>2.29423094424419E-5</c:v>
                </c:pt>
                <c:pt idx="69616">
                  <c:v>2.2942269424674999E-5</c:v>
                </c:pt>
                <c:pt idx="69617">
                  <c:v>2.29423621931346E-5</c:v>
                </c:pt>
                <c:pt idx="69618">
                  <c:v>2.2942287614569098E-5</c:v>
                </c:pt>
                <c:pt idx="69619">
                  <c:v>2.2942120267543901E-5</c:v>
                </c:pt>
                <c:pt idx="69620">
                  <c:v>2.2942096620681699E-5</c:v>
                </c:pt>
                <c:pt idx="69621">
                  <c:v>2.2942271243664399E-5</c:v>
                </c:pt>
                <c:pt idx="69622">
                  <c:v>2.2942165742279E-5</c:v>
                </c:pt>
                <c:pt idx="69623">
                  <c:v>2.2942154828342599E-5</c:v>
                </c:pt>
                <c:pt idx="69624">
                  <c:v>2.2942114810575701E-5</c:v>
                </c:pt>
                <c:pt idx="69625">
                  <c:v>2.2942078430787701E-5</c:v>
                </c:pt>
                <c:pt idx="69626">
                  <c:v>2.2942042050999599E-5</c:v>
                </c:pt>
                <c:pt idx="69627">
                  <c:v>2.2941949282540002E-5</c:v>
                </c:pt>
                <c:pt idx="69628">
                  <c:v>2.29419729294022E-5</c:v>
                </c:pt>
                <c:pt idx="69629">
                  <c:v>2.2941951101529398E-5</c:v>
                </c:pt>
                <c:pt idx="69630">
                  <c:v>2.29419656534446E-5</c:v>
                </c:pt>
                <c:pt idx="69631">
                  <c:v>2.2941943825571801E-5</c:v>
                </c:pt>
                <c:pt idx="69632">
                  <c:v>2.2941816496313499E-5</c:v>
                </c:pt>
                <c:pt idx="69633">
                  <c:v>2.29419147217413E-5</c:v>
                </c:pt>
                <c:pt idx="69634">
                  <c:v>2.29418510571122E-5</c:v>
                </c:pt>
                <c:pt idx="69635">
                  <c:v>2.29418492381228E-5</c:v>
                </c:pt>
                <c:pt idx="69636">
                  <c:v>2.2941776478546699E-5</c:v>
                </c:pt>
                <c:pt idx="69637">
                  <c:v>2.29417273658328E-5</c:v>
                </c:pt>
                <c:pt idx="69638">
                  <c:v>2.2941756469663199E-5</c:v>
                </c:pt>
                <c:pt idx="69639">
                  <c:v>2.2941745555726801E-5</c:v>
                </c:pt>
                <c:pt idx="69640">
                  <c:v>2.2941751012695002E-5</c:v>
                </c:pt>
                <c:pt idx="69641">
                  <c:v>2.2941630959394401E-5</c:v>
                </c:pt>
                <c:pt idx="69642">
                  <c:v>2.29416182264686E-5</c:v>
                </c:pt>
                <c:pt idx="69643">
                  <c:v>2.2941554561839398E-5</c:v>
                </c:pt>
                <c:pt idx="69644">
                  <c:v>2.29416164074792E-5</c:v>
                </c:pt>
                <c:pt idx="69645">
                  <c:v>2.2941552742850002E-5</c:v>
                </c:pt>
                <c:pt idx="69646">
                  <c:v>2.29415363719454E-5</c:v>
                </c:pt>
                <c:pt idx="69647">
                  <c:v>2.2941501811146699E-5</c:v>
                </c:pt>
                <c:pt idx="69648">
                  <c:v>2.29414799832739E-5</c:v>
                </c:pt>
                <c:pt idx="69649">
                  <c:v>2.29414781642845E-5</c:v>
                </c:pt>
                <c:pt idx="69650">
                  <c:v>2.29414727073163E-5</c:v>
                </c:pt>
                <c:pt idx="69651">
                  <c:v>2.29414199566236E-5</c:v>
                </c:pt>
                <c:pt idx="69652">
                  <c:v>2.2941367205930901E-5</c:v>
                </c:pt>
                <c:pt idx="69653">
                  <c:v>2.2941378119867298E-5</c:v>
                </c:pt>
                <c:pt idx="69654">
                  <c:v>2.2941490897210301E-5</c:v>
                </c:pt>
                <c:pt idx="69655">
                  <c:v>2.2941329007153399E-5</c:v>
                </c:pt>
                <c:pt idx="69656">
                  <c:v>2.2941305360291099E-5</c:v>
                </c:pt>
                <c:pt idx="69657">
                  <c:v>2.2941267161513699E-5</c:v>
                </c:pt>
                <c:pt idx="69658">
                  <c:v>2.2941308998270001E-5</c:v>
                </c:pt>
                <c:pt idx="69659">
                  <c:v>2.2941234419704401E-5</c:v>
                </c:pt>
                <c:pt idx="69660">
                  <c:v>2.2941232600715001E-5</c:v>
                </c:pt>
                <c:pt idx="69661">
                  <c:v>2.2941123461350799E-5</c:v>
                </c:pt>
                <c:pt idx="69662">
                  <c:v>2.29411052714568E-5</c:v>
                </c:pt>
                <c:pt idx="69663">
                  <c:v>2.29411543841707E-5</c:v>
                </c:pt>
                <c:pt idx="69664">
                  <c:v>2.2941054339753501E-5</c:v>
                </c:pt>
                <c:pt idx="69665">
                  <c:v>2.2941096176509701E-5</c:v>
                </c:pt>
                <c:pt idx="69666">
                  <c:v>2.2941007046028999E-5</c:v>
                </c:pt>
                <c:pt idx="69667">
                  <c:v>2.29409652092727E-5</c:v>
                </c:pt>
                <c:pt idx="69668">
                  <c:v>2.2940950657357499E-5</c:v>
                </c:pt>
                <c:pt idx="69669">
                  <c:v>2.2941007046028999E-5</c:v>
                </c:pt>
                <c:pt idx="69670">
                  <c:v>2.2940930648473999E-5</c:v>
                </c:pt>
                <c:pt idx="69671">
                  <c:v>2.2940914277569401E-5</c:v>
                </c:pt>
                <c:pt idx="69672">
                  <c:v>2.29409670282621E-5</c:v>
                </c:pt>
                <c:pt idx="69673">
                  <c:v>2.2940921553527002E-5</c:v>
                </c:pt>
                <c:pt idx="69674">
                  <c:v>2.2940892449696501E-5</c:v>
                </c:pt>
                <c:pt idx="69675">
                  <c:v>2.2940786948311099E-5</c:v>
                </c:pt>
                <c:pt idx="69676">
                  <c:v>2.2940786948311099E-5</c:v>
                </c:pt>
                <c:pt idx="69677">
                  <c:v>2.2940756025491299E-5</c:v>
                </c:pt>
                <c:pt idx="69678">
                  <c:v>2.2940728740650199E-5</c:v>
                </c:pt>
                <c:pt idx="69679">
                  <c:v>2.2940732378628999E-5</c:v>
                </c:pt>
                <c:pt idx="69680">
                  <c:v>2.2940659619052901E-5</c:v>
                </c:pt>
                <c:pt idx="69681">
                  <c:v>2.29408196901204E-5</c:v>
                </c:pt>
                <c:pt idx="69682">
                  <c:v>2.2940634153201201E-5</c:v>
                </c:pt>
                <c:pt idx="69683">
                  <c:v>2.2940665076021102E-5</c:v>
                </c:pt>
                <c:pt idx="69684">
                  <c:v>2.2940534108783999E-5</c:v>
                </c:pt>
                <c:pt idx="69685">
                  <c:v>2.2940628696233E-5</c:v>
                </c:pt>
                <c:pt idx="69686">
                  <c:v>2.2940535927773399E-5</c:v>
                </c:pt>
                <c:pt idx="69687">
                  <c:v>2.2940514099900601E-5</c:v>
                </c:pt>
                <c:pt idx="69688">
                  <c:v>2.2940552298678099E-5</c:v>
                </c:pt>
                <c:pt idx="69689">
                  <c:v>2.29403885896318E-5</c:v>
                </c:pt>
                <c:pt idx="69690">
                  <c:v>2.2940414055483399E-5</c:v>
                </c:pt>
                <c:pt idx="69691">
                  <c:v>2.29403322009603E-5</c:v>
                </c:pt>
                <c:pt idx="69692">
                  <c:v>2.2940321287023801E-5</c:v>
                </c:pt>
                <c:pt idx="69693">
                  <c:v>2.2940315830055601E-5</c:v>
                </c:pt>
                <c:pt idx="69694">
                  <c:v>2.29403103730874E-5</c:v>
                </c:pt>
                <c:pt idx="69695">
                  <c:v>2.2940315830055601E-5</c:v>
                </c:pt>
                <c:pt idx="69696">
                  <c:v>2.2940286726225201E-5</c:v>
                </c:pt>
                <c:pt idx="69697">
                  <c:v>2.2940215785638399E-5</c:v>
                </c:pt>
                <c:pt idx="69698">
                  <c:v>2.2940268536331102E-5</c:v>
                </c:pt>
                <c:pt idx="69699">
                  <c:v>2.2940155758988099E-5</c:v>
                </c:pt>
                <c:pt idx="69700">
                  <c:v>2.2940263079362901E-5</c:v>
                </c:pt>
                <c:pt idx="69701">
                  <c:v>2.29401903197868E-5</c:v>
                </c:pt>
                <c:pt idx="69702">
                  <c:v>2.2940121198189401E-5</c:v>
                </c:pt>
                <c:pt idx="69703">
                  <c:v>2.2940123017178801E-5</c:v>
                </c:pt>
                <c:pt idx="69704">
                  <c:v>2.2940073904465E-5</c:v>
                </c:pt>
                <c:pt idx="69705">
                  <c:v>2.2940041162655699E-5</c:v>
                </c:pt>
                <c:pt idx="69706">
                  <c:v>2.2940033886698098E-5</c:v>
                </c:pt>
                <c:pt idx="69707">
                  <c:v>2.2939981136005399E-5</c:v>
                </c:pt>
                <c:pt idx="69708">
                  <c:v>2.2939942937227901E-5</c:v>
                </c:pt>
                <c:pt idx="69709">
                  <c:v>2.2939953851164302E-5</c:v>
                </c:pt>
                <c:pt idx="69710">
                  <c:v>2.2940001144888801E-5</c:v>
                </c:pt>
                <c:pt idx="69711">
                  <c:v>2.2939924747333899E-5</c:v>
                </c:pt>
                <c:pt idx="69712">
                  <c:v>2.2939844711800099E-5</c:v>
                </c:pt>
                <c:pt idx="69713">
                  <c:v>2.2939824702916701E-5</c:v>
                </c:pt>
                <c:pt idx="69714">
                  <c:v>2.2939837435842498E-5</c:v>
                </c:pt>
                <c:pt idx="69715">
                  <c:v>2.2939748305361701E-5</c:v>
                </c:pt>
                <c:pt idx="69716">
                  <c:v>2.2939744667382901E-5</c:v>
                </c:pt>
                <c:pt idx="69717">
                  <c:v>2.29397974180756E-5</c:v>
                </c:pt>
                <c:pt idx="69718">
                  <c:v>2.2939811969990801E-5</c:v>
                </c:pt>
                <c:pt idx="69719">
                  <c:v>2.2939777409192198E-5</c:v>
                </c:pt>
                <c:pt idx="69720">
                  <c:v>2.29396737267962E-5</c:v>
                </c:pt>
                <c:pt idx="69721">
                  <c:v>2.29397155635524E-5</c:v>
                </c:pt>
                <c:pt idx="69722">
                  <c:v>2.29396227950929E-5</c:v>
                </c:pt>
                <c:pt idx="69723">
                  <c:v>2.2939639165997498E-5</c:v>
                </c:pt>
                <c:pt idx="69724">
                  <c:v>2.29395354836015E-5</c:v>
                </c:pt>
                <c:pt idx="69725">
                  <c:v>2.2939637347008102E-5</c:v>
                </c:pt>
                <c:pt idx="69726">
                  <c:v>2.29395336646121E-5</c:v>
                </c:pt>
                <c:pt idx="69727">
                  <c:v>2.2939388145459799E-5</c:v>
                </c:pt>
                <c:pt idx="69728">
                  <c:v>2.2939446353120699E-5</c:v>
                </c:pt>
                <c:pt idx="69729">
                  <c:v>2.2939493646845201E-5</c:v>
                </c:pt>
                <c:pt idx="69730">
                  <c:v>2.2939466362004199E-5</c:v>
                </c:pt>
                <c:pt idx="69731">
                  <c:v>2.2939453629078299E-5</c:v>
                </c:pt>
                <c:pt idx="69732">
                  <c:v>2.2939348127692901E-5</c:v>
                </c:pt>
                <c:pt idx="69733">
                  <c:v>2.29393463087035E-5</c:v>
                </c:pt>
                <c:pt idx="69734">
                  <c:v>2.2939288101042601E-5</c:v>
                </c:pt>
                <c:pt idx="69735">
                  <c:v>2.2939289920032001E-5</c:v>
                </c:pt>
                <c:pt idx="69736">
                  <c:v>2.2939300833968402E-5</c:v>
                </c:pt>
                <c:pt idx="69737">
                  <c:v>2.2939195332582999E-5</c:v>
                </c:pt>
                <c:pt idx="69738">
                  <c:v>2.2939289920032001E-5</c:v>
                </c:pt>
                <c:pt idx="69739">
                  <c:v>2.29391625907738E-5</c:v>
                </c:pt>
                <c:pt idx="69740">
                  <c:v>2.2939262635191002E-5</c:v>
                </c:pt>
                <c:pt idx="69741">
                  <c:v>2.2939204427530098E-5</c:v>
                </c:pt>
                <c:pt idx="69742">
                  <c:v>2.29391607717844E-5</c:v>
                </c:pt>
                <c:pt idx="69743">
                  <c:v>2.29391025641235E-5</c:v>
                </c:pt>
                <c:pt idx="69744">
                  <c:v>2.2939131667953899E-5</c:v>
                </c:pt>
                <c:pt idx="69745">
                  <c:v>2.2939073460292999E-5</c:v>
                </c:pt>
                <c:pt idx="69746">
                  <c:v>2.2938997062737999E-5</c:v>
                </c:pt>
                <c:pt idx="69747">
                  <c:v>2.2939006157685098E-5</c:v>
                </c:pt>
                <c:pt idx="69748">
                  <c:v>2.29389715968864E-5</c:v>
                </c:pt>
                <c:pt idx="69749">
                  <c:v>2.2939006157685098E-5</c:v>
                </c:pt>
                <c:pt idx="69750">
                  <c:v>2.2938898837310299E-5</c:v>
                </c:pt>
                <c:pt idx="69751">
                  <c:v>2.2938866095501002E-5</c:v>
                </c:pt>
                <c:pt idx="69752">
                  <c:v>2.29388879233738E-5</c:v>
                </c:pt>
                <c:pt idx="69753">
                  <c:v>2.2938778784009601E-5</c:v>
                </c:pt>
                <c:pt idx="69754">
                  <c:v>2.2938836991670501E-5</c:v>
                </c:pt>
                <c:pt idx="69755">
                  <c:v>2.2938800611882501E-5</c:v>
                </c:pt>
                <c:pt idx="69756">
                  <c:v>2.2938760594115599E-5</c:v>
                </c:pt>
                <c:pt idx="69757">
                  <c:v>2.2938782421988401E-5</c:v>
                </c:pt>
                <c:pt idx="69758">
                  <c:v>2.2938660549698401E-5</c:v>
                </c:pt>
                <c:pt idx="69759">
                  <c:v>2.2938531401450698E-5</c:v>
                </c:pt>
                <c:pt idx="69760">
                  <c:v>2.29387133003911E-5</c:v>
                </c:pt>
                <c:pt idx="69761">
                  <c:v>2.29387060244335E-5</c:v>
                </c:pt>
                <c:pt idx="69762">
                  <c:v>2.2938540496397801E-5</c:v>
                </c:pt>
                <c:pt idx="69763">
                  <c:v>2.2938531401450698E-5</c:v>
                </c:pt>
                <c:pt idx="69764">
                  <c:v>2.2938535039429499E-5</c:v>
                </c:pt>
                <c:pt idx="69765">
                  <c:v>2.2938578695175201E-5</c:v>
                </c:pt>
                <c:pt idx="69766">
                  <c:v>2.2938522306503701E-5</c:v>
                </c:pt>
                <c:pt idx="69767">
                  <c:v>2.2938444089959399E-5</c:v>
                </c:pt>
                <c:pt idx="69768">
                  <c:v>2.2938485926715701E-5</c:v>
                </c:pt>
                <c:pt idx="69769">
                  <c:v>2.2938562324270599E-5</c:v>
                </c:pt>
                <c:pt idx="69770">
                  <c:v>2.2938416805118299E-5</c:v>
                </c:pt>
                <c:pt idx="69771">
                  <c:v>2.2938322217669301E-5</c:v>
                </c:pt>
                <c:pt idx="69772">
                  <c:v>2.2938247639103799E-5</c:v>
                </c:pt>
                <c:pt idx="69773">
                  <c:v>2.29383713303832E-5</c:v>
                </c:pt>
                <c:pt idx="69774">
                  <c:v>2.2938269466976601E-5</c:v>
                </c:pt>
                <c:pt idx="69775">
                  <c:v>2.29382603720296E-5</c:v>
                </c:pt>
                <c:pt idx="69776">
                  <c:v>2.2938265828997801E-5</c:v>
                </c:pt>
                <c:pt idx="69777">
                  <c:v>2.29381912504323E-5</c:v>
                </c:pt>
                <c:pt idx="69778">
                  <c:v>2.2938211259315701E-5</c:v>
                </c:pt>
                <c:pt idx="69779">
                  <c:v>2.2938214897294502E-5</c:v>
                </c:pt>
                <c:pt idx="69780">
                  <c:v>2.2938091206015101E-5</c:v>
                </c:pt>
                <c:pt idx="69781">
                  <c:v>2.2938094843993902E-5</c:v>
                </c:pt>
                <c:pt idx="69782">
                  <c:v>2.2938142137718401E-5</c:v>
                </c:pt>
                <c:pt idx="69783">
                  <c:v>2.2938089387025701E-5</c:v>
                </c:pt>
                <c:pt idx="69784">
                  <c:v>2.2937987523619099E-5</c:v>
                </c:pt>
                <c:pt idx="69785">
                  <c:v>2.2937956600799202E-5</c:v>
                </c:pt>
                <c:pt idx="69786">
                  <c:v>2.29379438678734E-5</c:v>
                </c:pt>
                <c:pt idx="69787">
                  <c:v>2.2937923858989999E-5</c:v>
                </c:pt>
                <c:pt idx="69788">
                  <c:v>2.2937978428672098E-5</c:v>
                </c:pt>
                <c:pt idx="69789">
                  <c:v>2.2938020265428299E-5</c:v>
                </c:pt>
                <c:pt idx="69790">
                  <c:v>2.2937865651329001E-5</c:v>
                </c:pt>
                <c:pt idx="69791">
                  <c:v>2.2937832909519801E-5</c:v>
                </c:pt>
                <c:pt idx="69792">
                  <c:v>2.2937789253774099E-5</c:v>
                </c:pt>
                <c:pt idx="69793">
                  <c:v>2.2937856556382E-5</c:v>
                </c:pt>
                <c:pt idx="69794">
                  <c:v>2.29377455980284E-5</c:v>
                </c:pt>
                <c:pt idx="69795">
                  <c:v>2.29377419600496E-5</c:v>
                </c:pt>
                <c:pt idx="69796">
                  <c:v>2.2937752873986001E-5</c:v>
                </c:pt>
                <c:pt idx="69797">
                  <c:v>2.2937701942282698E-5</c:v>
                </c:pt>
                <c:pt idx="69798">
                  <c:v>2.2937720132176802E-5</c:v>
                </c:pt>
                <c:pt idx="69799">
                  <c:v>2.29376018978655E-5</c:v>
                </c:pt>
                <c:pt idx="69800">
                  <c:v>2.29376182687702E-5</c:v>
                </c:pt>
                <c:pt idx="69801">
                  <c:v>2.2937570975045701E-5</c:v>
                </c:pt>
                <c:pt idx="69802">
                  <c:v>2.2937501853448302E-5</c:v>
                </c:pt>
                <c:pt idx="69803">
                  <c:v>2.2937583707971498E-5</c:v>
                </c:pt>
                <c:pt idx="69804">
                  <c:v>2.2937390895094699E-5</c:v>
                </c:pt>
                <c:pt idx="69805">
                  <c:v>2.2937478206586099E-5</c:v>
                </c:pt>
                <c:pt idx="69806">
                  <c:v>2.29374836635543E-5</c:v>
                </c:pt>
                <c:pt idx="69807">
                  <c:v>2.29374199989252E-5</c:v>
                </c:pt>
                <c:pt idx="69808">
                  <c:v>2.29373636102537E-5</c:v>
                </c:pt>
                <c:pt idx="69809">
                  <c:v>2.2937450921744999E-5</c:v>
                </c:pt>
                <c:pt idx="69810">
                  <c:v>2.2937432731851001E-5</c:v>
                </c:pt>
                <c:pt idx="69811">
                  <c:v>2.2937274479772899E-5</c:v>
                </c:pt>
                <c:pt idx="69812">
                  <c:v>2.29373417823808E-5</c:v>
                </c:pt>
                <c:pt idx="69813">
                  <c:v>2.2937316316529201E-5</c:v>
                </c:pt>
                <c:pt idx="69814">
                  <c:v>2.2937154426472299E-5</c:v>
                </c:pt>
                <c:pt idx="69815">
                  <c:v>2.2937178073334501E-5</c:v>
                </c:pt>
                <c:pt idx="69816">
                  <c:v>2.29372290050378E-5</c:v>
                </c:pt>
                <c:pt idx="69817">
                  <c:v>2.2937138055567599E-5</c:v>
                </c:pt>
                <c:pt idx="69818">
                  <c:v>2.2937158064451099E-5</c:v>
                </c:pt>
                <c:pt idx="69819">
                  <c:v>2.2937187168281502E-5</c:v>
                </c:pt>
                <c:pt idx="69820">
                  <c:v>2.2936985260457701E-5</c:v>
                </c:pt>
                <c:pt idx="69821">
                  <c:v>2.29371653404087E-5</c:v>
                </c:pt>
                <c:pt idx="69822">
                  <c:v>2.2937070752959698E-5</c:v>
                </c:pt>
                <c:pt idx="69823">
                  <c:v>2.29370252782246E-5</c:v>
                </c:pt>
                <c:pt idx="69824">
                  <c:v>2.2937056201044501E-5</c:v>
                </c:pt>
                <c:pt idx="69825">
                  <c:v>2.2936948880669702E-5</c:v>
                </c:pt>
                <c:pt idx="69826">
                  <c:v>2.2936857931199501E-5</c:v>
                </c:pt>
                <c:pt idx="69827">
                  <c:v>2.2936885216040499E-5</c:v>
                </c:pt>
                <c:pt idx="69828">
                  <c:v>2.2936785171623301E-5</c:v>
                </c:pt>
                <c:pt idx="69829">
                  <c:v>2.2936814275453798E-5</c:v>
                </c:pt>
                <c:pt idx="69830">
                  <c:v>2.2936734239919998E-5</c:v>
                </c:pt>
                <c:pt idx="69831">
                  <c:v>2.29368561122101E-5</c:v>
                </c:pt>
                <c:pt idx="69832">
                  <c:v>2.2936817913432599E-5</c:v>
                </c:pt>
                <c:pt idx="69833">
                  <c:v>2.2936734239919998E-5</c:v>
                </c:pt>
                <c:pt idx="69834">
                  <c:v>2.29366523853969E-5</c:v>
                </c:pt>
                <c:pt idx="69835">
                  <c:v>2.2936665118322701E-5</c:v>
                </c:pt>
                <c:pt idx="69836">
                  <c:v>2.2936677851248499E-5</c:v>
                </c:pt>
                <c:pt idx="69837">
                  <c:v>2.2936612367630001E-5</c:v>
                </c:pt>
                <c:pt idx="69838">
                  <c:v>2.29365996347042E-5</c:v>
                </c:pt>
                <c:pt idx="69839">
                  <c:v>2.29365123232128E-5</c:v>
                </c:pt>
                <c:pt idx="69840">
                  <c:v>2.2936474124435302E-5</c:v>
                </c:pt>
                <c:pt idx="69841">
                  <c:v>2.2936625100555799E-5</c:v>
                </c:pt>
                <c:pt idx="69842">
                  <c:v>2.2936497771297598E-5</c:v>
                </c:pt>
                <c:pt idx="69843">
                  <c:v>2.2936421373742599E-5</c:v>
                </c:pt>
                <c:pt idx="69844">
                  <c:v>2.2936368623049899E-5</c:v>
                </c:pt>
                <c:pt idx="69845">
                  <c:v>2.2936304958420799E-5</c:v>
                </c:pt>
                <c:pt idx="69846">
                  <c:v>2.2936526875128001E-5</c:v>
                </c:pt>
                <c:pt idx="69847">
                  <c:v>2.29363813559757E-5</c:v>
                </c:pt>
                <c:pt idx="69848">
                  <c:v>2.2936206732993001E-5</c:v>
                </c:pt>
                <c:pt idx="69849">
                  <c:v>2.2936303139431399E-5</c:v>
                </c:pt>
                <c:pt idx="69850">
                  <c:v>2.2936352252145301E-5</c:v>
                </c:pt>
                <c:pt idx="69851">
                  <c:v>2.2936246750759899E-5</c:v>
                </c:pt>
                <c:pt idx="69852">
                  <c:v>2.2936234017834101E-5</c:v>
                </c:pt>
                <c:pt idx="69853">
                  <c:v>2.2936164896236699E-5</c:v>
                </c:pt>
                <c:pt idx="69854">
                  <c:v>2.29361357924063E-5</c:v>
                </c:pt>
                <c:pt idx="69855">
                  <c:v>2.2936099412618202E-5</c:v>
                </c:pt>
                <c:pt idx="69856">
                  <c:v>2.29360648518195E-5</c:v>
                </c:pt>
                <c:pt idx="69857">
                  <c:v>2.29361157835228E-5</c:v>
                </c:pt>
                <c:pt idx="69858">
                  <c:v>2.2936110326554599E-5</c:v>
                </c:pt>
                <c:pt idx="69859">
                  <c:v>2.2936028472031501E-5</c:v>
                </c:pt>
                <c:pt idx="69860">
                  <c:v>2.2936070308787701E-5</c:v>
                </c:pt>
                <c:pt idx="69861">
                  <c:v>2.2935984816285799E-5</c:v>
                </c:pt>
                <c:pt idx="69862">
                  <c:v>2.2935935703571899E-5</c:v>
                </c:pt>
                <c:pt idx="69863">
                  <c:v>2.29358265642077E-5</c:v>
                </c:pt>
                <c:pt idx="69864">
                  <c:v>2.2935988454264599E-5</c:v>
                </c:pt>
                <c:pt idx="69865">
                  <c:v>2.29358629439957E-5</c:v>
                </c:pt>
                <c:pt idx="69866">
                  <c:v>2.2935784727451402E-5</c:v>
                </c:pt>
                <c:pt idx="69867">
                  <c:v>2.2935813831281801E-5</c:v>
                </c:pt>
                <c:pt idx="69868">
                  <c:v>2.2935688321013E-5</c:v>
                </c:pt>
                <c:pt idx="69869">
                  <c:v>2.2935702872928201E-5</c:v>
                </c:pt>
                <c:pt idx="69870">
                  <c:v>2.2935761080589101E-5</c:v>
                </c:pt>
                <c:pt idx="69871">
                  <c:v>2.2935795641387799E-5</c:v>
                </c:pt>
                <c:pt idx="69872">
                  <c:v>2.2935621018405099E-5</c:v>
                </c:pt>
                <c:pt idx="69873">
                  <c:v>2.2935588276595798E-5</c:v>
                </c:pt>
                <c:pt idx="69874">
                  <c:v>2.2935566448723E-5</c:v>
                </c:pt>
                <c:pt idx="69875">
                  <c:v>2.2935540982871299E-5</c:v>
                </c:pt>
                <c:pt idx="69876">
                  <c:v>2.2935586457606402E-5</c:v>
                </c:pt>
                <c:pt idx="69877">
                  <c:v>2.2935581000638201E-5</c:v>
                </c:pt>
                <c:pt idx="69878">
                  <c:v>2.2935553715797101E-5</c:v>
                </c:pt>
                <c:pt idx="69879">
                  <c:v>2.2935446395422301E-5</c:v>
                </c:pt>
                <c:pt idx="69880">
                  <c:v>2.29355118790409E-5</c:v>
                </c:pt>
                <c:pt idx="69881">
                  <c:v>2.2935455490369299E-5</c:v>
                </c:pt>
                <c:pt idx="69882">
                  <c:v>2.2935395463718999E-5</c:v>
                </c:pt>
                <c:pt idx="69883">
                  <c:v>2.29352954193018E-5</c:v>
                </c:pt>
                <c:pt idx="69884">
                  <c:v>2.2935279048397199E-5</c:v>
                </c:pt>
                <c:pt idx="69885">
                  <c:v>2.29354318435071E-5</c:v>
                </c:pt>
                <c:pt idx="69886">
                  <c:v>2.29353081522277E-5</c:v>
                </c:pt>
                <c:pt idx="69887">
                  <c:v>2.2935297238291201E-5</c:v>
                </c:pt>
                <c:pt idx="69888">
                  <c:v>2.2935271772439598E-5</c:v>
                </c:pt>
                <c:pt idx="69889">
                  <c:v>2.2935199012863399E-5</c:v>
                </c:pt>
                <c:pt idx="69890">
                  <c:v>2.2935162633075399E-5</c:v>
                </c:pt>
                <c:pt idx="69891">
                  <c:v>2.2935204469831701E-5</c:v>
                </c:pt>
                <c:pt idx="69892">
                  <c:v>2.2935155357117799E-5</c:v>
                </c:pt>
                <c:pt idx="69893">
                  <c:v>2.2935122615308501E-5</c:v>
                </c:pt>
                <c:pt idx="69894">
                  <c:v>2.2935062588658201E-5</c:v>
                </c:pt>
                <c:pt idx="69895">
                  <c:v>2.2935006199986701E-5</c:v>
                </c:pt>
                <c:pt idx="69896">
                  <c:v>2.2934951630304601E-5</c:v>
                </c:pt>
                <c:pt idx="69897">
                  <c:v>2.2934984372113801E-5</c:v>
                </c:pt>
                <c:pt idx="69898">
                  <c:v>2.2934953449294002E-5</c:v>
                </c:pt>
                <c:pt idx="69899">
                  <c:v>2.2934982553124401E-5</c:v>
                </c:pt>
                <c:pt idx="69900">
                  <c:v>2.2934946173336401E-5</c:v>
                </c:pt>
                <c:pt idx="69901">
                  <c:v>2.2934937078389298E-5</c:v>
                </c:pt>
                <c:pt idx="69902">
                  <c:v>2.2934878870728399E-5</c:v>
                </c:pt>
                <c:pt idx="69903">
                  <c:v>2.2934887965675399E-5</c:v>
                </c:pt>
                <c:pt idx="69904">
                  <c:v>2.2934849766897999E-5</c:v>
                </c:pt>
                <c:pt idx="69905">
                  <c:v>2.29347915592371E-5</c:v>
                </c:pt>
                <c:pt idx="69906">
                  <c:v>2.2934707885724499E-5</c:v>
                </c:pt>
                <c:pt idx="69907">
                  <c:v>2.29346642299788E-5</c:v>
                </c:pt>
                <c:pt idx="69908">
                  <c:v>2.29347224376397E-5</c:v>
                </c:pt>
                <c:pt idx="69909">
                  <c:v>2.2934760636417199E-5</c:v>
                </c:pt>
                <c:pt idx="69910">
                  <c:v>2.2934684238862199E-5</c:v>
                </c:pt>
                <c:pt idx="69911">
                  <c:v>2.2934633307159001E-5</c:v>
                </c:pt>
                <c:pt idx="69912">
                  <c:v>2.293453871971E-5</c:v>
                </c:pt>
                <c:pt idx="69913">
                  <c:v>2.2934646040084799E-5</c:v>
                </c:pt>
                <c:pt idx="69914">
                  <c:v>2.29345223488053E-5</c:v>
                </c:pt>
                <c:pt idx="69915">
                  <c:v>2.2934487788006701E-5</c:v>
                </c:pt>
                <c:pt idx="69916">
                  <c:v>2.29345187108265E-5</c:v>
                </c:pt>
                <c:pt idx="69917">
                  <c:v>2.2934498701943102E-5</c:v>
                </c:pt>
                <c:pt idx="69918">
                  <c:v>2.2934451408218599E-5</c:v>
                </c:pt>
                <c:pt idx="69919">
                  <c:v>2.29343477258226E-5</c:v>
                </c:pt>
                <c:pt idx="69920">
                  <c:v>2.2934305889066299E-5</c:v>
                </c:pt>
                <c:pt idx="69921">
                  <c:v>2.29343368118862E-5</c:v>
                </c:pt>
                <c:pt idx="69922">
                  <c:v>2.2934291337151101E-5</c:v>
                </c:pt>
                <c:pt idx="69923">
                  <c:v>2.2934244043426598E-5</c:v>
                </c:pt>
                <c:pt idx="69924">
                  <c:v>2.29343258979497E-5</c:v>
                </c:pt>
                <c:pt idx="69925">
                  <c:v>2.29341494559776E-5</c:v>
                </c:pt>
                <c:pt idx="69926">
                  <c:v>2.2934247681405399E-5</c:v>
                </c:pt>
                <c:pt idx="69927">
                  <c:v>2.2934184016776302E-5</c:v>
                </c:pt>
                <c:pt idx="69928">
                  <c:v>2.2934045773581602E-5</c:v>
                </c:pt>
                <c:pt idx="69929">
                  <c:v>2.2934078515390899E-5</c:v>
                </c:pt>
                <c:pt idx="69930">
                  <c:v>2.2934156731935201E-5</c:v>
                </c:pt>
                <c:pt idx="69931">
                  <c:v>2.2933969376026599E-5</c:v>
                </c:pt>
                <c:pt idx="69932">
                  <c:v>2.2934045773581602E-5</c:v>
                </c:pt>
                <c:pt idx="69933">
                  <c:v>2.2933936634217399E-5</c:v>
                </c:pt>
                <c:pt idx="69934">
                  <c:v>2.2934014850761701E-5</c:v>
                </c:pt>
                <c:pt idx="69935">
                  <c:v>2.2933907530386898E-5</c:v>
                </c:pt>
                <c:pt idx="69936">
                  <c:v>2.2933994841878299E-5</c:v>
                </c:pt>
                <c:pt idx="69937">
                  <c:v>2.2933958462090201E-5</c:v>
                </c:pt>
                <c:pt idx="69938">
                  <c:v>2.2933876607567099E-5</c:v>
                </c:pt>
                <c:pt idx="69939">
                  <c:v>2.29337656492135E-5</c:v>
                </c:pt>
                <c:pt idx="69940">
                  <c:v>2.2933762011234601E-5</c:v>
                </c:pt>
                <c:pt idx="69941">
                  <c:v>2.2933731088414798E-5</c:v>
                </c:pt>
                <c:pt idx="69942">
                  <c:v>2.29337438213406E-5</c:v>
                </c:pt>
                <c:pt idx="69943">
                  <c:v>2.2933667423785701E-5</c:v>
                </c:pt>
                <c:pt idx="69944">
                  <c:v>2.29336856136797E-5</c:v>
                </c:pt>
                <c:pt idx="69945">
                  <c:v>2.2933667423785701E-5</c:v>
                </c:pt>
                <c:pt idx="69946">
                  <c:v>2.2933563741389699E-5</c:v>
                </c:pt>
                <c:pt idx="69947">
                  <c:v>2.2933607397135401E-5</c:v>
                </c:pt>
                <c:pt idx="69948">
                  <c:v>2.29334982577711E-5</c:v>
                </c:pt>
                <c:pt idx="69949">
                  <c:v>2.2933621949050599E-5</c:v>
                </c:pt>
                <c:pt idx="69950">
                  <c:v>2.29335146286758E-5</c:v>
                </c:pt>
                <c:pt idx="69951">
                  <c:v>2.2933558284421499E-5</c:v>
                </c:pt>
                <c:pt idx="69952">
                  <c:v>2.2933441869099601E-5</c:v>
                </c:pt>
                <c:pt idx="69953">
                  <c:v>2.29333709285129E-5</c:v>
                </c:pt>
                <c:pt idx="69954">
                  <c:v>2.29333527386188E-5</c:v>
                </c:pt>
                <c:pt idx="69955">
                  <c:v>2.29334291361738E-5</c:v>
                </c:pt>
                <c:pt idx="69956">
                  <c:v>2.2933283617021499E-5</c:v>
                </c:pt>
                <c:pt idx="69957">
                  <c:v>2.2933363652555299E-5</c:v>
                </c:pt>
                <c:pt idx="69958">
                  <c:v>2.2933323634788401E-5</c:v>
                </c:pt>
                <c:pt idx="69959">
                  <c:v>2.2933380023459901E-5</c:v>
                </c:pt>
                <c:pt idx="69960">
                  <c:v>2.29332381422864E-5</c:v>
                </c:pt>
                <c:pt idx="69961">
                  <c:v>2.29333181778202E-5</c:v>
                </c:pt>
                <c:pt idx="69962">
                  <c:v>2.2933263608138101E-5</c:v>
                </c:pt>
                <c:pt idx="69963">
                  <c:v>2.2933212676434801E-5</c:v>
                </c:pt>
                <c:pt idx="69964">
                  <c:v>2.2933141735847999E-5</c:v>
                </c:pt>
                <c:pt idx="69965">
                  <c:v>2.29331781156361E-5</c:v>
                </c:pt>
                <c:pt idx="69966">
                  <c:v>2.2933019863557998E-5</c:v>
                </c:pt>
                <c:pt idx="69967">
                  <c:v>2.29329962166958E-5</c:v>
                </c:pt>
                <c:pt idx="69968">
                  <c:v>2.2933014406589801E-5</c:v>
                </c:pt>
                <c:pt idx="69969">
                  <c:v>2.2933045329409699E-5</c:v>
                </c:pt>
                <c:pt idx="69970">
                  <c:v>2.2932987121748701E-5</c:v>
                </c:pt>
                <c:pt idx="69971">
                  <c:v>2.2932888896320899E-5</c:v>
                </c:pt>
                <c:pt idx="69972">
                  <c:v>2.2932830688659999E-5</c:v>
                </c:pt>
                <c:pt idx="69973">
                  <c:v>2.2932927095098401E-5</c:v>
                </c:pt>
                <c:pt idx="69974">
                  <c:v>2.29328052228084E-5</c:v>
                </c:pt>
                <c:pt idx="69975">
                  <c:v>2.2932768843020299E-5</c:v>
                </c:pt>
                <c:pt idx="69976">
                  <c:v>2.2932823412702399E-5</c:v>
                </c:pt>
                <c:pt idx="69977">
                  <c:v>2.2932748834136901E-5</c:v>
                </c:pt>
                <c:pt idx="69978">
                  <c:v>2.29327815759461E-5</c:v>
                </c:pt>
                <c:pt idx="69979">
                  <c:v>2.2932656065677299E-5</c:v>
                </c:pt>
                <c:pt idx="69980">
                  <c:v>2.2932677893550101E-5</c:v>
                </c:pt>
                <c:pt idx="69981">
                  <c:v>2.2932643332751498E-5</c:v>
                </c:pt>
                <c:pt idx="69982">
                  <c:v>2.2932701540412402E-5</c:v>
                </c:pt>
                <c:pt idx="69983">
                  <c:v>2.2932516003493199E-5</c:v>
                </c:pt>
                <c:pt idx="69984">
                  <c:v>2.29325833061011E-5</c:v>
                </c:pt>
                <c:pt idx="69985">
                  <c:v>2.29325796681223E-5</c:v>
                </c:pt>
                <c:pt idx="69986">
                  <c:v>2.2932506908546198E-5</c:v>
                </c:pt>
                <c:pt idx="69987">
                  <c:v>2.2932472347747501E-5</c:v>
                </c:pt>
                <c:pt idx="69988">
                  <c:v>2.2932510546524999E-5</c:v>
                </c:pt>
                <c:pt idx="69989">
                  <c:v>2.2932361389393901E-5</c:v>
                </c:pt>
                <c:pt idx="69990">
                  <c:v>2.2932443243917101E-5</c:v>
                </c:pt>
                <c:pt idx="69991">
                  <c:v>2.2932365027372702E-5</c:v>
                </c:pt>
                <c:pt idx="69992">
                  <c:v>2.2932257706997899E-5</c:v>
                </c:pt>
                <c:pt idx="69993">
                  <c:v>2.29322649829555E-5</c:v>
                </c:pt>
                <c:pt idx="69994">
                  <c:v>2.2932363208383301E-5</c:v>
                </c:pt>
                <c:pt idx="69995">
                  <c:v>2.2932239517103901E-5</c:v>
                </c:pt>
                <c:pt idx="69996">
                  <c:v>2.2932181309443001E-5</c:v>
                </c:pt>
                <c:pt idx="69997">
                  <c:v>2.29322049563052E-5</c:v>
                </c:pt>
                <c:pt idx="69998">
                  <c:v>2.2932037609280101E-5</c:v>
                </c:pt>
                <c:pt idx="69999">
                  <c:v>2.29322067752946E-5</c:v>
                </c:pt>
                <c:pt idx="70000">
                  <c:v>2.2932001229491999E-5</c:v>
                </c:pt>
                <c:pt idx="70001">
                  <c:v>2.2932201318326399E-5</c:v>
                </c:pt>
                <c:pt idx="70002">
                  <c:v>2.2932099454919801E-5</c:v>
                </c:pt>
                <c:pt idx="70003">
                  <c:v>2.2932135834707899E-5</c:v>
                </c:pt>
                <c:pt idx="70004">
                  <c:v>2.2932021238375499E-5</c:v>
                </c:pt>
                <c:pt idx="70005">
                  <c:v>2.29319539357675E-5</c:v>
                </c:pt>
                <c:pt idx="70006">
                  <c:v>2.2931928469915901E-5</c:v>
                </c:pt>
                <c:pt idx="70007">
                  <c:v>2.29320648941211E-5</c:v>
                </c:pt>
                <c:pt idx="70008">
                  <c:v>2.2931928469915901E-5</c:v>
                </c:pt>
                <c:pt idx="70009">
                  <c:v>2.2931844796403301E-5</c:v>
                </c:pt>
                <c:pt idx="70010">
                  <c:v>2.2931710191187401E-5</c:v>
                </c:pt>
                <c:pt idx="70011">
                  <c:v>2.2931739295017899E-5</c:v>
                </c:pt>
                <c:pt idx="70012">
                  <c:v>2.29317520279437E-5</c:v>
                </c:pt>
                <c:pt idx="70013">
                  <c:v>2.2931799321668199E-5</c:v>
                </c:pt>
                <c:pt idx="70014">
                  <c:v>2.2931733838049702E-5</c:v>
                </c:pt>
                <c:pt idx="70015">
                  <c:v>2.2931721105123901E-5</c:v>
                </c:pt>
                <c:pt idx="70016">
                  <c:v>2.29317174671451E-5</c:v>
                </c:pt>
                <c:pt idx="70017">
                  <c:v>2.2931624698685499E-5</c:v>
                </c:pt>
                <c:pt idx="70018">
                  <c:v>2.2931619241717299E-5</c:v>
                </c:pt>
                <c:pt idx="70019">
                  <c:v>2.29314337047981E-5</c:v>
                </c:pt>
                <c:pt idx="70020">
                  <c:v>2.2931473722565001E-5</c:v>
                </c:pt>
                <c:pt idx="70021">
                  <c:v>2.2931471903575601E-5</c:v>
                </c:pt>
                <c:pt idx="70022">
                  <c:v>2.29314609896392E-5</c:v>
                </c:pt>
                <c:pt idx="70023">
                  <c:v>2.2931419152882898E-5</c:v>
                </c:pt>
                <c:pt idx="70024">
                  <c:v>2.2931450075702701E-5</c:v>
                </c:pt>
                <c:pt idx="70025">
                  <c:v>2.29314609896392E-5</c:v>
                </c:pt>
                <c:pt idx="70026">
                  <c:v>2.2931284547666999E-5</c:v>
                </c:pt>
                <c:pt idx="70027">
                  <c:v>2.2931379135116E-5</c:v>
                </c:pt>
                <c:pt idx="70028">
                  <c:v>2.2931299099582302E-5</c:v>
                </c:pt>
                <c:pt idx="70029">
                  <c:v>2.2931140847504102E-5</c:v>
                </c:pt>
                <c:pt idx="70030">
                  <c:v>2.2931302737561E-5</c:v>
                </c:pt>
                <c:pt idx="70031">
                  <c:v>2.2931308194529299E-5</c:v>
                </c:pt>
                <c:pt idx="70032">
                  <c:v>2.2931162675376998E-5</c:v>
                </c:pt>
                <c:pt idx="70033">
                  <c:v>2.2931089915800799E-5</c:v>
                </c:pt>
                <c:pt idx="70034">
                  <c:v>2.29312045121333E-5</c:v>
                </c:pt>
                <c:pt idx="70035">
                  <c:v>2.2931153580430001E-5</c:v>
                </c:pt>
                <c:pt idx="70036">
                  <c:v>2.29310608119704E-5</c:v>
                </c:pt>
                <c:pt idx="70037">
                  <c:v>2.2931069906917401E-5</c:v>
                </c:pt>
                <c:pt idx="70038">
                  <c:v>2.29309844144154E-5</c:v>
                </c:pt>
                <c:pt idx="70039">
                  <c:v>2.2931058992981E-5</c:v>
                </c:pt>
                <c:pt idx="70040">
                  <c:v>2.2930993509362499E-5</c:v>
                </c:pt>
                <c:pt idx="70041">
                  <c:v>2.2930860723136E-5</c:v>
                </c:pt>
                <c:pt idx="70042">
                  <c:v>2.2930977138457799E-5</c:v>
                </c:pt>
                <c:pt idx="70043">
                  <c:v>2.29308388952631E-5</c:v>
                </c:pt>
                <c:pt idx="70044">
                  <c:v>2.2930820705369101E-5</c:v>
                </c:pt>
                <c:pt idx="70045">
                  <c:v>2.29308097914327E-5</c:v>
                </c:pt>
                <c:pt idx="70046">
                  <c:v>2.29308043344645E-5</c:v>
                </c:pt>
                <c:pt idx="70047">
                  <c:v>2.29308025154751E-5</c:v>
                </c:pt>
                <c:pt idx="70048">
                  <c:v>2.2930755221750601E-5</c:v>
                </c:pt>
                <c:pt idx="70049">
                  <c:v>2.2930798877496299E-5</c:v>
                </c:pt>
                <c:pt idx="70050">
                  <c:v>2.29307406698354E-5</c:v>
                </c:pt>
                <c:pt idx="70051">
                  <c:v>2.29306060646195E-5</c:v>
                </c:pt>
                <c:pt idx="70052">
                  <c:v>2.29306060646195E-5</c:v>
                </c:pt>
                <c:pt idx="70053">
                  <c:v>2.2930595150683099E-5</c:v>
                </c:pt>
                <c:pt idx="70054">
                  <c:v>2.2930595150683099E-5</c:v>
                </c:pt>
                <c:pt idx="70055">
                  <c:v>2.2930540581000999E-5</c:v>
                </c:pt>
                <c:pt idx="70056">
                  <c:v>2.2930518753128099E-5</c:v>
                </c:pt>
                <c:pt idx="70057">
                  <c:v>2.2930575141799599E-5</c:v>
                </c:pt>
                <c:pt idx="70058">
                  <c:v>2.29304132517427E-5</c:v>
                </c:pt>
                <c:pt idx="70059">
                  <c:v>2.29303532250924E-5</c:v>
                </c:pt>
                <c:pt idx="70060">
                  <c:v>2.2930371414986398E-5</c:v>
                </c:pt>
                <c:pt idx="70061">
                  <c:v>2.2930400518816899E-5</c:v>
                </c:pt>
                <c:pt idx="70062">
                  <c:v>2.2930373233975799E-5</c:v>
                </c:pt>
                <c:pt idx="70063">
                  <c:v>2.29302913794527E-5</c:v>
                </c:pt>
                <c:pt idx="70064">
                  <c:v>2.2930280465516299E-5</c:v>
                </c:pt>
                <c:pt idx="70065">
                  <c:v>2.2930202248971899E-5</c:v>
                </c:pt>
                <c:pt idx="70066">
                  <c:v>2.2930202248971899E-5</c:v>
                </c:pt>
                <c:pt idx="70067">
                  <c:v>2.2930145860300399E-5</c:v>
                </c:pt>
                <c:pt idx="70068">
                  <c:v>2.2930122213438099E-5</c:v>
                </c:pt>
                <c:pt idx="70069">
                  <c:v>2.2930134946363998E-5</c:v>
                </c:pt>
                <c:pt idx="70070">
                  <c:v>2.29300931096077E-5</c:v>
                </c:pt>
                <c:pt idx="70071">
                  <c:v>2.2930134946363998E-5</c:v>
                </c:pt>
                <c:pt idx="70072">
                  <c:v>2.2930133127374602E-5</c:v>
                </c:pt>
                <c:pt idx="70073">
                  <c:v>2.2930023988010399E-5</c:v>
                </c:pt>
                <c:pt idx="70074">
                  <c:v>2.29298912017839E-5</c:v>
                </c:pt>
                <c:pt idx="70075">
                  <c:v>2.2929954866413E-5</c:v>
                </c:pt>
                <c:pt idx="70076">
                  <c:v>2.2929913029656701E-5</c:v>
                </c:pt>
                <c:pt idx="70077">
                  <c:v>2.2929825718165399E-5</c:v>
                </c:pt>
                <c:pt idx="70078">
                  <c:v>2.2929847546038201E-5</c:v>
                </c:pt>
                <c:pt idx="70079">
                  <c:v>2.2929825718165399E-5</c:v>
                </c:pt>
                <c:pt idx="70080">
                  <c:v>2.2929796614334902E-5</c:v>
                </c:pt>
                <c:pt idx="70081">
                  <c:v>2.2929849365027601E-5</c:v>
                </c:pt>
                <c:pt idx="70082">
                  <c:v>2.2929762053536299E-5</c:v>
                </c:pt>
                <c:pt idx="70083">
                  <c:v>2.2929691112949499E-5</c:v>
                </c:pt>
                <c:pt idx="70084">
                  <c:v>2.2929683836991899E-5</c:v>
                </c:pt>
                <c:pt idx="70085">
                  <c:v>2.29296620091191E-5</c:v>
                </c:pt>
                <c:pt idx="70086">
                  <c:v>2.29295746976277E-5</c:v>
                </c:pt>
                <c:pt idx="70087">
                  <c:v>2.2929532860871401E-5</c:v>
                </c:pt>
                <c:pt idx="70088">
                  <c:v>2.2929552869754799E-5</c:v>
                </c:pt>
                <c:pt idx="70089">
                  <c:v>2.2929527403903201E-5</c:v>
                </c:pt>
                <c:pt idx="70090">
                  <c:v>2.29295183089562E-5</c:v>
                </c:pt>
                <c:pt idx="70091">
                  <c:v>2.29294601012953E-5</c:v>
                </c:pt>
                <c:pt idx="70092">
                  <c:v>2.2929367332835699E-5</c:v>
                </c:pt>
                <c:pt idx="70093">
                  <c:v>2.2929481929168098E-5</c:v>
                </c:pt>
                <c:pt idx="70094">
                  <c:v>2.2929429178475399E-5</c:v>
                </c:pt>
                <c:pt idx="70095">
                  <c:v>2.2929394617676701E-5</c:v>
                </c:pt>
                <c:pt idx="70096">
                  <c:v>2.2929412807570801E-5</c:v>
                </c:pt>
                <c:pt idx="70097">
                  <c:v>2.2929305487195998E-5</c:v>
                </c:pt>
                <c:pt idx="70098">
                  <c:v>2.2929290935280699E-5</c:v>
                </c:pt>
                <c:pt idx="70099">
                  <c:v>2.29291799769271E-5</c:v>
                </c:pt>
                <c:pt idx="70100">
                  <c:v>2.2929092665435699E-5</c:v>
                </c:pt>
                <c:pt idx="70101">
                  <c:v>2.2929167244001298E-5</c:v>
                </c:pt>
                <c:pt idx="70102">
                  <c:v>2.2929232727619799E-5</c:v>
                </c:pt>
                <c:pt idx="70103">
                  <c:v>2.2929138140170801E-5</c:v>
                </c:pt>
                <c:pt idx="70104">
                  <c:v>2.2929072656552301E-5</c:v>
                </c:pt>
                <c:pt idx="70105">
                  <c:v>2.29291308642132E-5</c:v>
                </c:pt>
                <c:pt idx="70106">
                  <c:v>2.29290690185735E-5</c:v>
                </c:pt>
                <c:pt idx="70107">
                  <c:v>2.29289871640503E-5</c:v>
                </c:pt>
                <c:pt idx="70108">
                  <c:v>2.2929039914742999E-5</c:v>
                </c:pt>
                <c:pt idx="70109">
                  <c:v>2.29289234994212E-5</c:v>
                </c:pt>
                <c:pt idx="70110">
                  <c:v>2.29289889830397E-5</c:v>
                </c:pt>
                <c:pt idx="70111">
                  <c:v>2.2928854377823899E-5</c:v>
                </c:pt>
                <c:pt idx="70112">
                  <c:v>2.2928887119633102E-5</c:v>
                </c:pt>
                <c:pt idx="70113">
                  <c:v>2.2928777980268899E-5</c:v>
                </c:pt>
                <c:pt idx="70114">
                  <c:v>2.2928790713194798E-5</c:v>
                </c:pt>
                <c:pt idx="70115">
                  <c:v>2.29287888942053E-5</c:v>
                </c:pt>
                <c:pt idx="70116">
                  <c:v>2.2928781618247699E-5</c:v>
                </c:pt>
                <c:pt idx="70117">
                  <c:v>2.29287270485656E-5</c:v>
                </c:pt>
                <c:pt idx="70118">
                  <c:v>2.2928645194042501E-5</c:v>
                </c:pt>
                <c:pt idx="70119">
                  <c:v>2.2928625185159001E-5</c:v>
                </c:pt>
                <c:pt idx="70120">
                  <c:v>2.29286724788835E-5</c:v>
                </c:pt>
                <c:pt idx="70121">
                  <c:v>2.29285578825511E-5</c:v>
                </c:pt>
                <c:pt idx="70122">
                  <c:v>2.2928592443349798E-5</c:v>
                </c:pt>
                <c:pt idx="70123">
                  <c:v>2.2928539692657099E-5</c:v>
                </c:pt>
                <c:pt idx="70124">
                  <c:v>2.2928479666006799E-5</c:v>
                </c:pt>
                <c:pt idx="70125">
                  <c:v>2.2928423277335201E-5</c:v>
                </c:pt>
                <c:pt idx="70126">
                  <c:v>2.29284160013776E-5</c:v>
                </c:pt>
                <c:pt idx="70127">
                  <c:v>2.2928348698769699E-5</c:v>
                </c:pt>
                <c:pt idx="70128">
                  <c:v>2.2928370526642501E-5</c:v>
                </c:pt>
                <c:pt idx="70129">
                  <c:v>2.2928335965843898E-5</c:v>
                </c:pt>
                <c:pt idx="70130">
                  <c:v>2.2928345060790899E-5</c:v>
                </c:pt>
                <c:pt idx="70131">
                  <c:v>2.2928257749299498E-5</c:v>
                </c:pt>
                <c:pt idx="70132">
                  <c:v>2.2928257749299498E-5</c:v>
                </c:pt>
                <c:pt idx="70133">
                  <c:v>2.2928219550522E-5</c:v>
                </c:pt>
                <c:pt idx="70134">
                  <c:v>2.2928208636585599E-5</c:v>
                </c:pt>
                <c:pt idx="70135">
                  <c:v>2.2928126782062501E-5</c:v>
                </c:pt>
                <c:pt idx="70136">
                  <c:v>2.2928183170734E-5</c:v>
                </c:pt>
                <c:pt idx="70137">
                  <c:v>2.2928077669348602E-5</c:v>
                </c:pt>
                <c:pt idx="70138">
                  <c:v>2.2928115868126002E-5</c:v>
                </c:pt>
                <c:pt idx="70139">
                  <c:v>2.2928008547751199E-5</c:v>
                </c:pt>
                <c:pt idx="70140">
                  <c:v>2.2927879399503602E-5</c:v>
                </c:pt>
                <c:pt idx="70141">
                  <c:v>2.29280394705711E-5</c:v>
                </c:pt>
                <c:pt idx="70142">
                  <c:v>2.2927946702111499E-5</c:v>
                </c:pt>
                <c:pt idx="70143">
                  <c:v>2.29279175982811E-5</c:v>
                </c:pt>
                <c:pt idx="70144">
                  <c:v>2.2927830286789699E-5</c:v>
                </c:pt>
                <c:pt idx="70145">
                  <c:v>2.2927886675461199E-5</c:v>
                </c:pt>
                <c:pt idx="70146">
                  <c:v>2.29278448387049E-5</c:v>
                </c:pt>
                <c:pt idx="70147">
                  <c:v>2.2927753889234699E-5</c:v>
                </c:pt>
                <c:pt idx="70148">
                  <c:v>2.29277829930652E-5</c:v>
                </c:pt>
                <c:pt idx="70149">
                  <c:v>2.2927759346203001E-5</c:v>
                </c:pt>
                <c:pt idx="70150">
                  <c:v>2.2927621103008301E-5</c:v>
                </c:pt>
                <c:pt idx="70151">
                  <c:v>2.2927682948648002E-5</c:v>
                </c:pt>
                <c:pt idx="70152">
                  <c:v>2.2927595637156601E-5</c:v>
                </c:pt>
                <c:pt idx="70153">
                  <c:v>2.2927670215722201E-5</c:v>
                </c:pt>
                <c:pt idx="70154">
                  <c:v>2.2927637473912899E-5</c:v>
                </c:pt>
                <c:pt idx="70155">
                  <c:v>2.2927491954760599E-5</c:v>
                </c:pt>
                <c:pt idx="70156">
                  <c:v>2.2927559257368601E-5</c:v>
                </c:pt>
                <c:pt idx="70157">
                  <c:v>2.2927542886463902E-5</c:v>
                </c:pt>
                <c:pt idx="70158">
                  <c:v>2.2927533791516901E-5</c:v>
                </c:pt>
                <c:pt idx="70159">
                  <c:v>2.2927451936993701E-5</c:v>
                </c:pt>
                <c:pt idx="70160">
                  <c:v>2.29274046432693E-5</c:v>
                </c:pt>
                <c:pt idx="70161">
                  <c:v>2.2927379177417599E-5</c:v>
                </c:pt>
                <c:pt idx="70162">
                  <c:v>2.2927355530555401E-5</c:v>
                </c:pt>
                <c:pt idx="70163">
                  <c:v>2.2927380996406999E-5</c:v>
                </c:pt>
                <c:pt idx="70164">
                  <c:v>2.29273300647037E-5</c:v>
                </c:pt>
                <c:pt idx="70165">
                  <c:v>2.2927239115233499E-5</c:v>
                </c:pt>
                <c:pt idx="70166">
                  <c:v>2.2927251848159399E-5</c:v>
                </c:pt>
                <c:pt idx="70167">
                  <c:v>2.2927199097466699E-5</c:v>
                </c:pt>
                <c:pt idx="70168">
                  <c:v>2.2927177269593799E-5</c:v>
                </c:pt>
                <c:pt idx="70169">
                  <c:v>2.2927122699911699E-5</c:v>
                </c:pt>
                <c:pt idx="70170">
                  <c:v>2.2927059035282599E-5</c:v>
                </c:pt>
                <c:pt idx="70171">
                  <c:v>2.2927082682144801E-5</c:v>
                </c:pt>
                <c:pt idx="70172">
                  <c:v>2.2927117242943499E-5</c:v>
                </c:pt>
                <c:pt idx="70173">
                  <c:v>2.2926957171876E-5</c:v>
                </c:pt>
                <c:pt idx="70174">
                  <c:v>2.2926995370653499E-5</c:v>
                </c:pt>
                <c:pt idx="70175">
                  <c:v>2.2926957171876E-5</c:v>
                </c:pt>
                <c:pt idx="70176">
                  <c:v>2.2927002646611099E-5</c:v>
                </c:pt>
                <c:pt idx="70177">
                  <c:v>2.29269335250137E-5</c:v>
                </c:pt>
                <c:pt idx="70178">
                  <c:v>2.2926804376766099E-5</c:v>
                </c:pt>
                <c:pt idx="70179">
                  <c:v>2.2926822566660101E-5</c:v>
                </c:pt>
                <c:pt idx="70180">
                  <c:v>2.2926777091924999E-5</c:v>
                </c:pt>
                <c:pt idx="70181">
                  <c:v>2.2926806195755499E-5</c:v>
                </c:pt>
                <c:pt idx="70182">
                  <c:v>2.2926717065274698E-5</c:v>
                </c:pt>
                <c:pt idx="70183">
                  <c:v>2.2926775272935598E-5</c:v>
                </c:pt>
                <c:pt idx="70184">
                  <c:v>2.29266188398469E-5</c:v>
                </c:pt>
                <c:pt idx="70185">
                  <c:v>2.2926660676603199E-5</c:v>
                </c:pt>
                <c:pt idx="70186">
                  <c:v>2.2926682504476001E-5</c:v>
                </c:pt>
                <c:pt idx="70187">
                  <c:v>2.2926506062503901E-5</c:v>
                </c:pt>
                <c:pt idx="70188">
                  <c:v>2.2926598830963498E-5</c:v>
                </c:pt>
                <c:pt idx="70189">
                  <c:v>2.2926526071387299E-5</c:v>
                </c:pt>
                <c:pt idx="70190">
                  <c:v>2.2926447854843001E-5</c:v>
                </c:pt>
                <c:pt idx="70191">
                  <c:v>2.29264423978748E-5</c:v>
                </c:pt>
                <c:pt idx="70192">
                  <c:v>2.2926467863726399E-5</c:v>
                </c:pt>
                <c:pt idx="70193">
                  <c:v>2.29263787332457E-5</c:v>
                </c:pt>
                <c:pt idx="70194">
                  <c:v>2.29263605433516E-5</c:v>
                </c:pt>
                <c:pt idx="70195">
                  <c:v>2.2926389647182101E-5</c:v>
                </c:pt>
                <c:pt idx="70196">
                  <c:v>2.2926331439521201E-5</c:v>
                </c:pt>
                <c:pt idx="70197">
                  <c:v>2.2926345991436399E-5</c:v>
                </c:pt>
                <c:pt idx="70198">
                  <c:v>2.2926309611648301E-5</c:v>
                </c:pt>
                <c:pt idx="70199">
                  <c:v>2.29262241191463E-5</c:v>
                </c:pt>
                <c:pt idx="70200">
                  <c:v>2.2926151359570199E-5</c:v>
                </c:pt>
                <c:pt idx="70201">
                  <c:v>2.2926229576114599E-5</c:v>
                </c:pt>
                <c:pt idx="70202">
                  <c:v>2.2926164092496E-5</c:v>
                </c:pt>
                <c:pt idx="70203">
                  <c:v>2.2926187739358301E-5</c:v>
                </c:pt>
                <c:pt idx="70204">
                  <c:v>2.2926065867068199E-5</c:v>
                </c:pt>
                <c:pt idx="70205">
                  <c:v>2.29260458581848E-5</c:v>
                </c:pt>
                <c:pt idx="70206">
                  <c:v>2.29259894695133E-5</c:v>
                </c:pt>
                <c:pt idx="70207">
                  <c:v>2.2925894882064299E-5</c:v>
                </c:pt>
                <c:pt idx="70208">
                  <c:v>2.29259621846722E-5</c:v>
                </c:pt>
                <c:pt idx="70209">
                  <c:v>2.2925885787117298E-5</c:v>
                </c:pt>
                <c:pt idx="70210">
                  <c:v>2.29259603656828E-5</c:v>
                </c:pt>
                <c:pt idx="70211">
                  <c:v>2.2925889425096099E-5</c:v>
                </c:pt>
                <c:pt idx="70212">
                  <c:v>2.29257875616895E-5</c:v>
                </c:pt>
                <c:pt idx="70213">
                  <c:v>2.2925754819880199E-5</c:v>
                </c:pt>
                <c:pt idx="70214">
                  <c:v>2.2925734810996801E-5</c:v>
                </c:pt>
                <c:pt idx="70215">
                  <c:v>2.29257093451451E-5</c:v>
                </c:pt>
                <c:pt idx="70216">
                  <c:v>2.29257275350392E-5</c:v>
                </c:pt>
                <c:pt idx="70217">
                  <c:v>2.2925658413441899E-5</c:v>
                </c:pt>
                <c:pt idx="70218">
                  <c:v>2.2925623852643201E-5</c:v>
                </c:pt>
                <c:pt idx="70219">
                  <c:v>2.2925642042537199E-5</c:v>
                </c:pt>
                <c:pt idx="70220">
                  <c:v>2.2925518351257799E-5</c:v>
                </c:pt>
                <c:pt idx="70221">
                  <c:v>2.2925554731045799E-5</c:v>
                </c:pt>
                <c:pt idx="70222">
                  <c:v>2.29255310841836E-5</c:v>
                </c:pt>
                <c:pt idx="70223">
                  <c:v>2.2925423763808801E-5</c:v>
                </c:pt>
                <c:pt idx="70224">
                  <c:v>2.29254546866286E-5</c:v>
                </c:pt>
                <c:pt idx="70225">
                  <c:v>2.2925494704395499E-5</c:v>
                </c:pt>
                <c:pt idx="70226">
                  <c:v>2.2925418306840601E-5</c:v>
                </c:pt>
                <c:pt idx="70227">
                  <c:v>2.2925341909285601E-5</c:v>
                </c:pt>
                <c:pt idx="70228">
                  <c:v>2.2925420125830001E-5</c:v>
                </c:pt>
                <c:pt idx="70229">
                  <c:v>2.29251982091227E-5</c:v>
                </c:pt>
                <c:pt idx="70230">
                  <c:v>2.2925254597794298E-5</c:v>
                </c:pt>
                <c:pt idx="70231">
                  <c:v>2.2925181838218099E-5</c:v>
                </c:pt>
                <c:pt idx="70232">
                  <c:v>2.2925163648324101E-5</c:v>
                </c:pt>
                <c:pt idx="70233">
                  <c:v>2.2925234588910798E-5</c:v>
                </c:pt>
                <c:pt idx="70234">
                  <c:v>2.2925250959815502E-5</c:v>
                </c:pt>
                <c:pt idx="70235">
                  <c:v>2.2925050870981101E-5</c:v>
                </c:pt>
                <c:pt idx="70236">
                  <c:v>2.2925058146938699E-5</c:v>
                </c:pt>
                <c:pt idx="70237">
                  <c:v>2.2925005396245999E-5</c:v>
                </c:pt>
                <c:pt idx="70238">
                  <c:v>2.29249526455533E-5</c:v>
                </c:pt>
                <c:pt idx="70239">
                  <c:v>2.2925027224118801E-5</c:v>
                </c:pt>
                <c:pt idx="70240">
                  <c:v>2.2925005396245999E-5</c:v>
                </c:pt>
                <c:pt idx="70241">
                  <c:v>2.2924983568373099E-5</c:v>
                </c:pt>
                <c:pt idx="70242">
                  <c:v>2.2924856239114902E-5</c:v>
                </c:pt>
                <c:pt idx="70243">
                  <c:v>2.2924796212464601E-5</c:v>
                </c:pt>
                <c:pt idx="70244">
                  <c:v>2.2924856239114902E-5</c:v>
                </c:pt>
                <c:pt idx="70245">
                  <c:v>2.2924794393475201E-5</c:v>
                </c:pt>
                <c:pt idx="70246">
                  <c:v>2.2924783479538699E-5</c:v>
                </c:pt>
                <c:pt idx="70247">
                  <c:v>2.2924738004803702E-5</c:v>
                </c:pt>
                <c:pt idx="70248">
                  <c:v>2.2924748918740099E-5</c:v>
                </c:pt>
                <c:pt idx="70249">
                  <c:v>2.29246852541109E-5</c:v>
                </c:pt>
                <c:pt idx="70250">
                  <c:v>2.2924605218577199E-5</c:v>
                </c:pt>
                <c:pt idx="70251">
                  <c:v>2.29245579248527E-5</c:v>
                </c:pt>
                <c:pt idx="70252">
                  <c:v>2.2924545191926899E-5</c:v>
                </c:pt>
                <c:pt idx="70253">
                  <c:v>2.292450517416E-5</c:v>
                </c:pt>
                <c:pt idx="70254">
                  <c:v>2.2924483346287198E-5</c:v>
                </c:pt>
                <c:pt idx="70255">
                  <c:v>2.2924523364053998E-5</c:v>
                </c:pt>
                <c:pt idx="70256">
                  <c:v>2.29244451475097E-5</c:v>
                </c:pt>
                <c:pt idx="70257">
                  <c:v>2.2924486984265999E-5</c:v>
                </c:pt>
                <c:pt idx="70258">
                  <c:v>2.2924394215806401E-5</c:v>
                </c:pt>
                <c:pt idx="70259">
                  <c:v>2.2924336008145501E-5</c:v>
                </c:pt>
                <c:pt idx="70260">
                  <c:v>2.2924294171389199E-5</c:v>
                </c:pt>
                <c:pt idx="70261">
                  <c:v>2.2924314180272601E-5</c:v>
                </c:pt>
                <c:pt idx="70262">
                  <c:v>2.2924219592823701E-5</c:v>
                </c:pt>
                <c:pt idx="70263">
                  <c:v>2.29241632041521E-5</c:v>
                </c:pt>
                <c:pt idx="70264">
                  <c:v>2.29241668421309E-5</c:v>
                </c:pt>
                <c:pt idx="70265">
                  <c:v>2.2924185032025E-5</c:v>
                </c:pt>
                <c:pt idx="70266">
                  <c:v>2.2924195945961401E-5</c:v>
                </c:pt>
                <c:pt idx="70267">
                  <c:v>2.2924148652236899E-5</c:v>
                </c:pt>
                <c:pt idx="70268">
                  <c:v>2.29241632041521E-5</c:v>
                </c:pt>
                <c:pt idx="70269">
                  <c:v>2.2923975848243599E-5</c:v>
                </c:pt>
                <c:pt idx="70270">
                  <c:v>2.2924023141968101E-5</c:v>
                </c:pt>
                <c:pt idx="70271">
                  <c:v>2.2924004952074001E-5</c:v>
                </c:pt>
                <c:pt idx="70272">
                  <c:v>2.2923888536752202E-5</c:v>
                </c:pt>
                <c:pt idx="70273">
                  <c:v>2.29239285545191E-5</c:v>
                </c:pt>
                <c:pt idx="70274">
                  <c:v>2.2923833967070099E-5</c:v>
                </c:pt>
                <c:pt idx="70275">
                  <c:v>2.2923859432921701E-5</c:v>
                </c:pt>
                <c:pt idx="70276">
                  <c:v>2.29237848543562E-5</c:v>
                </c:pt>
                <c:pt idx="70277">
                  <c:v>2.2923830329091298E-5</c:v>
                </c:pt>
                <c:pt idx="70278">
                  <c:v>2.2923819415154901E-5</c:v>
                </c:pt>
                <c:pt idx="70279">
                  <c:v>2.29237939493032E-5</c:v>
                </c:pt>
                <c:pt idx="70280">
                  <c:v>2.2923759388504499E-5</c:v>
                </c:pt>
                <c:pt idx="70281">
                  <c:v>2.2923766664462201E-5</c:v>
                </c:pt>
                <c:pt idx="70282">
                  <c:v>2.2923504729987999E-5</c:v>
                </c:pt>
                <c:pt idx="70283">
                  <c:v>2.29236156883417E-5</c:v>
                </c:pt>
                <c:pt idx="70284">
                  <c:v>2.2923586584511199E-5</c:v>
                </c:pt>
                <c:pt idx="70285">
                  <c:v>2.2923455617274198E-5</c:v>
                </c:pt>
                <c:pt idx="70286">
                  <c:v>2.2923497454030399E-5</c:v>
                </c:pt>
                <c:pt idx="70287">
                  <c:v>2.2923464712221199E-5</c:v>
                </c:pt>
                <c:pt idx="70288">
                  <c:v>2.29234101425391E-5</c:v>
                </c:pt>
                <c:pt idx="70289">
                  <c:v>2.2923462893231799E-5</c:v>
                </c:pt>
                <c:pt idx="70290">
                  <c:v>2.29233355639735E-5</c:v>
                </c:pt>
                <c:pt idx="70291">
                  <c:v>2.29233937716344E-5</c:v>
                </c:pt>
                <c:pt idx="70292">
                  <c:v>2.29232773563126E-5</c:v>
                </c:pt>
                <c:pt idx="70293">
                  <c:v>2.2923304641153701E-5</c:v>
                </c:pt>
                <c:pt idx="70294">
                  <c:v>2.2923324650037099E-5</c:v>
                </c:pt>
                <c:pt idx="70295">
                  <c:v>2.2923230062588101E-5</c:v>
                </c:pt>
                <c:pt idx="70296">
                  <c:v>2.2923124561202699E-5</c:v>
                </c:pt>
                <c:pt idx="70297">
                  <c:v>2.2923166397959001E-5</c:v>
                </c:pt>
                <c:pt idx="70298">
                  <c:v>2.2923071810509999E-5</c:v>
                </c:pt>
                <c:pt idx="70299">
                  <c:v>2.2923124561202699E-5</c:v>
                </c:pt>
                <c:pt idx="70300">
                  <c:v>2.2923130018170899E-5</c:v>
                </c:pt>
                <c:pt idx="70301">
                  <c:v>2.2923080905457E-5</c:v>
                </c:pt>
                <c:pt idx="70302">
                  <c:v>2.29230226977961E-5</c:v>
                </c:pt>
                <c:pt idx="70303">
                  <c:v>2.29231372941285E-5</c:v>
                </c:pt>
                <c:pt idx="70304">
                  <c:v>2.2923013602849099E-5</c:v>
                </c:pt>
                <c:pt idx="70305">
                  <c:v>2.2923168216948401E-5</c:v>
                </c:pt>
                <c:pt idx="70306">
                  <c:v>2.29231427510967E-5</c:v>
                </c:pt>
                <c:pt idx="70307">
                  <c:v>2.2923346477909901E-5</c:v>
                </c:pt>
                <c:pt idx="70308">
                  <c:v>2.29235574806808E-5</c:v>
                </c:pt>
                <c:pt idx="70309">
                  <c:v>2.2924008590052798E-5</c:v>
                </c:pt>
                <c:pt idx="70310">
                  <c:v>2.2924594304640801E-5</c:v>
                </c:pt>
                <c:pt idx="70311">
                  <c:v>2.2925825760467002E-5</c:v>
                </c:pt>
                <c:pt idx="70312">
                  <c:v>2.2927737518330101E-5</c:v>
                </c:pt>
                <c:pt idx="70313">
                  <c:v>2.29306879191427E-5</c:v>
                </c:pt>
                <c:pt idx="70314">
                  <c:v>2.29357683565468E-5</c:v>
                </c:pt>
                <c:pt idx="70315">
                  <c:v>2.2944148440728899E-5</c:v>
                </c:pt>
                <c:pt idx="70316">
                  <c:v>2.29582474275958E-5</c:v>
                </c:pt>
                <c:pt idx="70317">
                  <c:v>2.2981808797339899E-5</c:v>
                </c:pt>
                <c:pt idx="70318">
                  <c:v>2.3021710148896101E-5</c:v>
                </c:pt>
                <c:pt idx="70319">
                  <c:v>2.30892437684815E-5</c:v>
                </c:pt>
                <c:pt idx="70320">
                  <c:v>2.3204454919323301E-5</c:v>
                </c:pt>
                <c:pt idx="70321">
                  <c:v>2.3402168153552301E-5</c:v>
                </c:pt>
                <c:pt idx="70322">
                  <c:v>2.3742810299154402E-5</c:v>
                </c:pt>
                <c:pt idx="70323">
                  <c:v>2.4332875909749402E-5</c:v>
                </c:pt>
                <c:pt idx="70324">
                  <c:v>2.5356042897328701E-5</c:v>
                </c:pt>
                <c:pt idx="70325">
                  <c:v>2.7135909476783099E-5</c:v>
                </c:pt>
                <c:pt idx="70326">
                  <c:v>3.0209397664293701E-5</c:v>
                </c:pt>
                <c:pt idx="70327">
                  <c:v>3.5493798350216801E-5</c:v>
                </c:pt>
                <c:pt idx="70328">
                  <c:v>4.4319967855699401E-5</c:v>
                </c:pt>
                <c:pt idx="70329">
                  <c:v>5.8588932006386999E-5</c:v>
                </c:pt>
                <c:pt idx="70330">
                  <c:v>1.28877954557538E-2</c:v>
                </c:pt>
                <c:pt idx="70331">
                  <c:v>3.4769731573760501E-3</c:v>
                </c:pt>
                <c:pt idx="70332">
                  <c:v>1.47705734707415E-3</c:v>
                </c:pt>
                <c:pt idx="70333">
                  <c:v>5.6378478184342402E-3</c:v>
                </c:pt>
                <c:pt idx="70334">
                  <c:v>8.3661302924156206E-3</c:v>
                </c:pt>
                <c:pt idx="70335">
                  <c:v>8.1604029983282107E-3</c:v>
                </c:pt>
                <c:pt idx="70336">
                  <c:v>6.9309123791754298E-3</c:v>
                </c:pt>
                <c:pt idx="70337">
                  <c:v>3.1607532873749698E-3</c:v>
                </c:pt>
                <c:pt idx="70338">
                  <c:v>1.6677782405167801E-3</c:v>
                </c:pt>
                <c:pt idx="70339">
                  <c:v>6.118209566921E-3</c:v>
                </c:pt>
                <c:pt idx="70340">
                  <c:v>4.0422044694423702E-3</c:v>
                </c:pt>
                <c:pt idx="70341">
                  <c:v>3.0888218898326202E-3</c:v>
                </c:pt>
                <c:pt idx="70342">
                  <c:v>3.7699928507208798E-3</c:v>
                </c:pt>
                <c:pt idx="70343">
                  <c:v>1.77681993227452E-3</c:v>
                </c:pt>
                <c:pt idx="70344">
                  <c:v>1.64120097178966E-3</c:v>
                </c:pt>
                <c:pt idx="70345">
                  <c:v>3.4842598251998399E-3</c:v>
                </c:pt>
                <c:pt idx="70346">
                  <c:v>2.5395720731467E-3</c:v>
                </c:pt>
                <c:pt idx="70347">
                  <c:v>1.10499665606767E-3</c:v>
                </c:pt>
                <c:pt idx="70348">
                  <c:v>1.49112415965647E-3</c:v>
                </c:pt>
                <c:pt idx="70349">
                  <c:v>1.61535211373121E-3</c:v>
                </c:pt>
                <c:pt idx="70350">
                  <c:v>8.1402581417933096E-4</c:v>
                </c:pt>
                <c:pt idx="70351">
                  <c:v>1.13885034807026E-3</c:v>
                </c:pt>
                <c:pt idx="70352">
                  <c:v>1.55736494343728E-3</c:v>
                </c:pt>
                <c:pt idx="70353">
                  <c:v>7.3749368311837305E-4</c:v>
                </c:pt>
                <c:pt idx="70354">
                  <c:v>2.05896838451736E-4</c:v>
                </c:pt>
                <c:pt idx="70355">
                  <c:v>5.5804115254431995E-4</c:v>
                </c:pt>
                <c:pt idx="70356">
                  <c:v>5.8491533854976296E-4</c:v>
                </c:pt>
                <c:pt idx="70357">
                  <c:v>4.3264747364446499E-4</c:v>
                </c:pt>
                <c:pt idx="70358">
                  <c:v>4.3819536222144999E-4</c:v>
                </c:pt>
                <c:pt idx="70359">
                  <c:v>4.6930543612688802E-4</c:v>
                </c:pt>
                <c:pt idx="70360">
                  <c:v>2.8320850105956202E-4</c:v>
                </c:pt>
                <c:pt idx="70361">
                  <c:v>8.8708264229353504E-5</c:v>
                </c:pt>
                <c:pt idx="70362">
                  <c:v>1.81526251253672E-4</c:v>
                </c:pt>
                <c:pt idx="70363">
                  <c:v>3.7829493521712699E-4</c:v>
                </c:pt>
                <c:pt idx="70364">
                  <c:v>3.78702854504809E-4</c:v>
                </c:pt>
                <c:pt idx="70365">
                  <c:v>2.6551706832833599E-4</c:v>
                </c:pt>
                <c:pt idx="70366">
                  <c:v>2.23641283810139E-4</c:v>
                </c:pt>
                <c:pt idx="70367">
                  <c:v>1.83123018359765E-4</c:v>
                </c:pt>
                <c:pt idx="70368">
                  <c:v>1.34940739371814E-4</c:v>
                </c:pt>
                <c:pt idx="70369">
                  <c:v>1.3270664203446399E-4</c:v>
                </c:pt>
                <c:pt idx="70370">
                  <c:v>1.8849146727006899E-4</c:v>
                </c:pt>
                <c:pt idx="70371">
                  <c:v>2.1365782595239599E-4</c:v>
                </c:pt>
                <c:pt idx="70372">
                  <c:v>1.5787388838362E-4</c:v>
                </c:pt>
                <c:pt idx="70373">
                  <c:v>8.9847409981302903E-5</c:v>
                </c:pt>
                <c:pt idx="70374">
                  <c:v>7.4918330938089598E-5</c:v>
                </c:pt>
                <c:pt idx="70375">
                  <c:v>9.3215894594322904E-5</c:v>
                </c:pt>
                <c:pt idx="70376">
                  <c:v>1.0186566214542799E-4</c:v>
                </c:pt>
                <c:pt idx="70377">
                  <c:v>9.73153510130942E-5</c:v>
                </c:pt>
                <c:pt idx="70378">
                  <c:v>1.0782182653201701E-4</c:v>
                </c:pt>
                <c:pt idx="70379">
                  <c:v>1.07688909338322E-4</c:v>
                </c:pt>
                <c:pt idx="70380">
                  <c:v>7.9022982390597503E-5</c:v>
                </c:pt>
                <c:pt idx="70381">
                  <c:v>5.4471805924549699E-5</c:v>
                </c:pt>
                <c:pt idx="70382">
                  <c:v>5.8366360462969203E-5</c:v>
                </c:pt>
                <c:pt idx="70383">
                  <c:v>7.3262068326584995E-5</c:v>
                </c:pt>
                <c:pt idx="70384">
                  <c:v>7.6229989645071301E-5</c:v>
                </c:pt>
                <c:pt idx="70385">
                  <c:v>7.0478228735737503E-5</c:v>
                </c:pt>
                <c:pt idx="70386">
                  <c:v>6.4153646235354204E-5</c:v>
                </c:pt>
                <c:pt idx="70387">
                  <c:v>5.4926211305428303E-5</c:v>
                </c:pt>
                <c:pt idx="70388">
                  <c:v>4.6067976654740098E-5</c:v>
                </c:pt>
                <c:pt idx="70389">
                  <c:v>4.2641466279746998E-5</c:v>
                </c:pt>
                <c:pt idx="70390">
                  <c:v>5.0748309149639701E-5</c:v>
                </c:pt>
                <c:pt idx="70391">
                  <c:v>5.5651409638812799E-5</c:v>
                </c:pt>
                <c:pt idx="70392">
                  <c:v>5.01483664265834E-5</c:v>
                </c:pt>
                <c:pt idx="70393">
                  <c:v>4.58493959740736E-5</c:v>
                </c:pt>
                <c:pt idx="70394">
                  <c:v>4.55436784250196E-5</c:v>
                </c:pt>
                <c:pt idx="70395">
                  <c:v>4.3438474676804597E-5</c:v>
                </c:pt>
                <c:pt idx="70396">
                  <c:v>4.28544954047538E-5</c:v>
                </c:pt>
                <c:pt idx="70397">
                  <c:v>4.7058918426046202E-5</c:v>
                </c:pt>
                <c:pt idx="70398">
                  <c:v>4.89640879095532E-5</c:v>
                </c:pt>
                <c:pt idx="70399">
                  <c:v>4.5307031541597098E-5</c:v>
                </c:pt>
                <c:pt idx="70400">
                  <c:v>4.2524021409917602E-5</c:v>
                </c:pt>
                <c:pt idx="70401">
                  <c:v>4.3099007598357302E-5</c:v>
                </c:pt>
                <c:pt idx="70402">
                  <c:v>4.3137111788382801E-5</c:v>
                </c:pt>
                <c:pt idx="70403">
                  <c:v>4.2779269278980798E-5</c:v>
                </c:pt>
                <c:pt idx="70404">
                  <c:v>4.3874970288015902E-5</c:v>
                </c:pt>
                <c:pt idx="70405">
                  <c:v>4.3878852011403103E-5</c:v>
                </c:pt>
                <c:pt idx="70406">
                  <c:v>4.1527116991346702E-5</c:v>
                </c:pt>
                <c:pt idx="70407">
                  <c:v>4.0129903936758597E-5</c:v>
                </c:pt>
                <c:pt idx="70408">
                  <c:v>4.08374180551618E-5</c:v>
                </c:pt>
                <c:pt idx="70409">
                  <c:v>4.0808063204167397E-5</c:v>
                </c:pt>
                <c:pt idx="70410">
                  <c:v>4.0808106859913103E-5</c:v>
                </c:pt>
                <c:pt idx="70411">
                  <c:v>4.0998642361955697E-5</c:v>
                </c:pt>
                <c:pt idx="70412">
                  <c:v>4.0939539758255698E-5</c:v>
                </c:pt>
                <c:pt idx="70413">
                  <c:v>4.0539714973419898E-5</c:v>
                </c:pt>
                <c:pt idx="70414">
                  <c:v>4.0098406316246797E-5</c:v>
                </c:pt>
                <c:pt idx="70415">
                  <c:v>3.9860820834292099E-5</c:v>
                </c:pt>
                <c:pt idx="70416">
                  <c:v>3.9822629332775203E-5</c:v>
                </c:pt>
                <c:pt idx="70417">
                  <c:v>3.9884842408355298E-5</c:v>
                </c:pt>
                <c:pt idx="70418">
                  <c:v>3.9939797716215199E-5</c:v>
                </c:pt>
                <c:pt idx="70419">
                  <c:v>3.9875973016023602E-5</c:v>
                </c:pt>
                <c:pt idx="70420">
                  <c:v>3.9690767152933397E-5</c:v>
                </c:pt>
                <c:pt idx="70421">
                  <c:v>3.9534097595605999E-5</c:v>
                </c:pt>
                <c:pt idx="70422">
                  <c:v>3.9527323679067201E-5</c:v>
                </c:pt>
                <c:pt idx="70423">
                  <c:v>3.9618964365217801E-5</c:v>
                </c:pt>
                <c:pt idx="70424">
                  <c:v>3.96899304178078E-5</c:v>
                </c:pt>
                <c:pt idx="70425">
                  <c:v>3.9693422877462601E-5</c:v>
                </c:pt>
                <c:pt idx="70426">
                  <c:v>3.9648635720368502E-5</c:v>
                </c:pt>
                <c:pt idx="70427">
                  <c:v>3.9588059735251597E-5</c:v>
                </c:pt>
                <c:pt idx="70428">
                  <c:v>3.9555663533974398E-5</c:v>
                </c:pt>
                <c:pt idx="70429">
                  <c:v>3.9580787415616201E-5</c:v>
                </c:pt>
                <c:pt idx="70430">
                  <c:v>3.9630605897400501E-5</c:v>
                </c:pt>
                <c:pt idx="70431">
                  <c:v>3.9641927287448198E-5</c:v>
                </c:pt>
                <c:pt idx="70432">
                  <c:v>3.9600381569471197E-5</c:v>
                </c:pt>
                <c:pt idx="70433">
                  <c:v>3.95447132177651E-5</c:v>
                </c:pt>
                <c:pt idx="70434">
                  <c:v>3.95081369788386E-5</c:v>
                </c:pt>
                <c:pt idx="70435">
                  <c:v>3.9493505028076497E-5</c:v>
                </c:pt>
                <c:pt idx="70436">
                  <c:v>3.9492355426773402E-5</c:v>
                </c:pt>
                <c:pt idx="70437">
                  <c:v>3.9490569179179201E-5</c:v>
                </c:pt>
                <c:pt idx="70438">
                  <c:v>3.9471105992561199E-5</c:v>
                </c:pt>
                <c:pt idx="70439">
                  <c:v>3.9433998608728898E-5</c:v>
                </c:pt>
                <c:pt idx="70440">
                  <c:v>3.9401336834998801E-5</c:v>
                </c:pt>
                <c:pt idx="70441">
                  <c:v>3.93903137592133E-5</c:v>
                </c:pt>
                <c:pt idx="70442">
                  <c:v>3.93944828829262E-5</c:v>
                </c:pt>
                <c:pt idx="70443">
                  <c:v>3.9397986256517497E-5</c:v>
                </c:pt>
                <c:pt idx="70444">
                  <c:v>3.9395046769641299E-5</c:v>
                </c:pt>
                <c:pt idx="70445">
                  <c:v>3.9386966818710803E-5</c:v>
                </c:pt>
                <c:pt idx="70446">
                  <c:v>3.9377111534122398E-5</c:v>
                </c:pt>
                <c:pt idx="70447">
                  <c:v>3.9372582250507501E-5</c:v>
                </c:pt>
                <c:pt idx="70448">
                  <c:v>3.9376831409754198E-5</c:v>
                </c:pt>
                <c:pt idx="70449">
                  <c:v>3.9385111449519199E-5</c:v>
                </c:pt>
                <c:pt idx="70450">
                  <c:v>3.9388061850331703E-5</c:v>
                </c:pt>
                <c:pt idx="70451">
                  <c:v>3.9384289266308797E-5</c:v>
                </c:pt>
                <c:pt idx="70452">
                  <c:v>3.9378170185955201E-5</c:v>
                </c:pt>
                <c:pt idx="70453">
                  <c:v>3.9374008338199901E-5</c:v>
                </c:pt>
                <c:pt idx="70454">
                  <c:v>3.9372273022308898E-5</c:v>
                </c:pt>
                <c:pt idx="70455">
                  <c:v>3.9372203900711597E-5</c:v>
                </c:pt>
                <c:pt idx="70456">
                  <c:v>3.9371414459310499E-5</c:v>
                </c:pt>
                <c:pt idx="70457">
                  <c:v>3.9367696444969597E-5</c:v>
                </c:pt>
                <c:pt idx="70458">
                  <c:v>3.9361104427371201E-5</c:v>
                </c:pt>
                <c:pt idx="70459">
                  <c:v>3.9354959881166003E-5</c:v>
                </c:pt>
                <c:pt idx="70460">
                  <c:v>3.9351652958430302E-5</c:v>
                </c:pt>
                <c:pt idx="70461">
                  <c:v>3.9350012229988297E-5</c:v>
                </c:pt>
                <c:pt idx="70462">
                  <c:v>3.9348349673673497E-5</c:v>
                </c:pt>
                <c:pt idx="70463">
                  <c:v>3.9345733966911198E-5</c:v>
                </c:pt>
                <c:pt idx="70464">
                  <c:v>3.9342652598861598E-5</c:v>
                </c:pt>
                <c:pt idx="70465">
                  <c:v>3.9339196518994902E-5</c:v>
                </c:pt>
                <c:pt idx="70466">
                  <c:v>3.9336977351922501E-5</c:v>
                </c:pt>
                <c:pt idx="70467">
                  <c:v>3.9335693145403598E-5</c:v>
                </c:pt>
                <c:pt idx="70468">
                  <c:v>3.93353002436925E-5</c:v>
                </c:pt>
                <c:pt idx="70469">
                  <c:v>3.9334121538559002E-5</c:v>
                </c:pt>
                <c:pt idx="70470">
                  <c:v>3.9332197047770003E-5</c:v>
                </c:pt>
                <c:pt idx="70471">
                  <c:v>3.9330312574747902E-5</c:v>
                </c:pt>
                <c:pt idx="70472">
                  <c:v>3.9328548155026497E-5</c:v>
                </c:pt>
                <c:pt idx="70473">
                  <c:v>3.9327111153397702E-5</c:v>
                </c:pt>
                <c:pt idx="70474">
                  <c:v>3.9326045225607197E-5</c:v>
                </c:pt>
                <c:pt idx="70475">
                  <c:v>3.9324877434410101E-5</c:v>
                </c:pt>
                <c:pt idx="70476">
                  <c:v>3.9323160308413201E-5</c:v>
                </c:pt>
                <c:pt idx="70477">
                  <c:v>3.9320959331234897E-5</c:v>
                </c:pt>
                <c:pt idx="70478">
                  <c:v>3.9319063944276402E-5</c:v>
                </c:pt>
                <c:pt idx="70479">
                  <c:v>3.9317648770520497E-5</c:v>
                </c:pt>
                <c:pt idx="70480">
                  <c:v>3.9315891626756598E-5</c:v>
                </c:pt>
                <c:pt idx="70481">
                  <c:v>3.9314243622356999E-5</c:v>
                </c:pt>
                <c:pt idx="70482">
                  <c:v>3.9312475564656799E-5</c:v>
                </c:pt>
                <c:pt idx="70483">
                  <c:v>3.9310791180469102E-5</c:v>
                </c:pt>
                <c:pt idx="70484">
                  <c:v>3.93088812415954E-5</c:v>
                </c:pt>
                <c:pt idx="70485">
                  <c:v>3.9307200495386503E-5</c:v>
                </c:pt>
                <c:pt idx="70486">
                  <c:v>3.9305650716414702E-5</c:v>
                </c:pt>
                <c:pt idx="70487">
                  <c:v>3.9304195524891798E-5</c:v>
                </c:pt>
                <c:pt idx="70488">
                  <c:v>3.9302638469962403E-5</c:v>
                </c:pt>
                <c:pt idx="70489">
                  <c:v>3.9301008655456799E-5</c:v>
                </c:pt>
                <c:pt idx="70490">
                  <c:v>3.92992478737142E-5</c:v>
                </c:pt>
                <c:pt idx="70491">
                  <c:v>3.9297625335166197E-5</c:v>
                </c:pt>
                <c:pt idx="70492">
                  <c:v>3.9296046452363899E-5</c:v>
                </c:pt>
                <c:pt idx="70493">
                  <c:v>3.9294525777222602E-5</c:v>
                </c:pt>
                <c:pt idx="70494">
                  <c:v>3.9293110603466603E-5</c:v>
                </c:pt>
                <c:pt idx="70495">
                  <c:v>3.9291637222049798E-5</c:v>
                </c:pt>
                <c:pt idx="70496">
                  <c:v>3.9289825508603799E-5</c:v>
                </c:pt>
                <c:pt idx="70497">
                  <c:v>3.9288224797928699E-5</c:v>
                </c:pt>
                <c:pt idx="70498">
                  <c:v>3.9286816900130402E-5</c:v>
                </c:pt>
                <c:pt idx="70499">
                  <c:v>3.9285252569243298E-5</c:v>
                </c:pt>
                <c:pt idx="70500">
                  <c:v>3.9283717342186699E-5</c:v>
                </c:pt>
                <c:pt idx="70501">
                  <c:v>3.9281992940232198E-5</c:v>
                </c:pt>
                <c:pt idx="70502">
                  <c:v>3.92805268347729E-5</c:v>
                </c:pt>
                <c:pt idx="70503">
                  <c:v>3.9278860640479198E-5</c:v>
                </c:pt>
                <c:pt idx="70504">
                  <c:v>3.9277278119698201E-5</c:v>
                </c:pt>
                <c:pt idx="70505">
                  <c:v>3.9275779272429598E-5</c:v>
                </c:pt>
                <c:pt idx="70506">
                  <c:v>3.9274145819945302E-5</c:v>
                </c:pt>
                <c:pt idx="70507">
                  <c:v>3.9272621506825103E-5</c:v>
                </c:pt>
                <c:pt idx="70508">
                  <c:v>3.9270958950510201E-5</c:v>
                </c:pt>
                <c:pt idx="70509">
                  <c:v>3.9269438275368898E-5</c:v>
                </c:pt>
                <c:pt idx="70510">
                  <c:v>3.9267881220439402E-5</c:v>
                </c:pt>
                <c:pt idx="70511">
                  <c:v>3.9266305975615999E-5</c:v>
                </c:pt>
                <c:pt idx="70512">
                  <c:v>3.9264745282707702E-5</c:v>
                </c:pt>
                <c:pt idx="70513">
                  <c:v>3.9263199141714702E-5</c:v>
                </c:pt>
                <c:pt idx="70514">
                  <c:v>3.9261558413272703E-5</c:v>
                </c:pt>
                <c:pt idx="70515">
                  <c:v>3.9260030462173698E-5</c:v>
                </c:pt>
                <c:pt idx="70516">
                  <c:v>3.9258506149053601E-5</c:v>
                </c:pt>
                <c:pt idx="70517">
                  <c:v>3.92570182157215E-5</c:v>
                </c:pt>
                <c:pt idx="70518">
                  <c:v>3.9255326555576203E-5</c:v>
                </c:pt>
                <c:pt idx="70519">
                  <c:v>3.9253845898201703E-5</c:v>
                </c:pt>
                <c:pt idx="70520">
                  <c:v>3.9252205169759698E-5</c:v>
                </c:pt>
                <c:pt idx="70521">
                  <c:v>3.9250684494618299E-5</c:v>
                </c:pt>
                <c:pt idx="70522">
                  <c:v>3.9249087421922E-5</c:v>
                </c:pt>
                <c:pt idx="70523">
                  <c:v>3.92475558328442E-5</c:v>
                </c:pt>
                <c:pt idx="70524">
                  <c:v>3.9245940570253899E-5</c:v>
                </c:pt>
                <c:pt idx="70525">
                  <c:v>3.9244485378731001E-5</c:v>
                </c:pt>
                <c:pt idx="70526">
                  <c:v>3.9242764614755301E-5</c:v>
                </c:pt>
                <c:pt idx="70527">
                  <c:v>3.9241200283868198E-5</c:v>
                </c:pt>
                <c:pt idx="70528">
                  <c:v>3.9239552279468599E-5</c:v>
                </c:pt>
                <c:pt idx="70529">
                  <c:v>3.9238071622094099E-5</c:v>
                </c:pt>
                <c:pt idx="70530">
                  <c:v>3.92366491723806E-5</c:v>
                </c:pt>
                <c:pt idx="70531">
                  <c:v>3.9234895666595501E-5</c:v>
                </c:pt>
                <c:pt idx="70532">
                  <c:v>3.9233429561136297E-5</c:v>
                </c:pt>
                <c:pt idx="70533">
                  <c:v>3.9231850678333999E-5</c:v>
                </c:pt>
                <c:pt idx="70534">
                  <c:v>3.9230224501807202E-5</c:v>
                </c:pt>
                <c:pt idx="70535">
                  <c:v>3.9228758396347998E-5</c:v>
                </c:pt>
                <c:pt idx="70536">
                  <c:v>3.9227244997164201E-5</c:v>
                </c:pt>
                <c:pt idx="70537">
                  <c:v>3.9225480577442802E-5</c:v>
                </c:pt>
                <c:pt idx="70538">
                  <c:v>3.9224069041665603E-5</c:v>
                </c:pt>
                <c:pt idx="70539">
                  <c:v>3.9222319173859398E-5</c:v>
                </c:pt>
                <c:pt idx="70540">
                  <c:v>3.9220802136696902E-5</c:v>
                </c:pt>
                <c:pt idx="70541">
                  <c:v>3.9219274185597903E-5</c:v>
                </c:pt>
                <c:pt idx="70542">
                  <c:v>3.9217648009071099E-5</c:v>
                </c:pt>
                <c:pt idx="70543">
                  <c:v>3.9216240111272802E-5</c:v>
                </c:pt>
                <c:pt idx="70544">
                  <c:v>3.9214595744851997E-5</c:v>
                </c:pt>
                <c:pt idx="70545">
                  <c:v>3.9212918636621901E-5</c:v>
                </c:pt>
                <c:pt idx="70546">
                  <c:v>3.9211416151374599E-5</c:v>
                </c:pt>
                <c:pt idx="70547">
                  <c:v>3.9209964597830501E-5</c:v>
                </c:pt>
                <c:pt idx="70548">
                  <c:v>3.9208280213642899E-5</c:v>
                </c:pt>
                <c:pt idx="70549">
                  <c:v>3.9206788642331998E-5</c:v>
                </c:pt>
                <c:pt idx="70550">
                  <c:v>3.9205144275911098E-5</c:v>
                </c:pt>
                <c:pt idx="70551">
                  <c:v>3.9203510823426802E-5</c:v>
                </c:pt>
                <c:pt idx="70552">
                  <c:v>3.9201888284878799E-5</c:v>
                </c:pt>
                <c:pt idx="70553">
                  <c:v>3.9200356695800999E-5</c:v>
                </c:pt>
                <c:pt idx="70554">
                  <c:v>3.9198923332150998E-5</c:v>
                </c:pt>
                <c:pt idx="70555">
                  <c:v>3.91972207580693E-5</c:v>
                </c:pt>
                <c:pt idx="70556">
                  <c:v>3.91956200473942E-5</c:v>
                </c:pt>
                <c:pt idx="70557">
                  <c:v>3.9194048440549502E-5</c:v>
                </c:pt>
                <c:pt idx="70558">
                  <c:v>3.9192611438920701E-5</c:v>
                </c:pt>
                <c:pt idx="70559">
                  <c:v>3.9191003452288E-5</c:v>
                </c:pt>
                <c:pt idx="70560">
                  <c:v>3.9189406379591701E-5</c:v>
                </c:pt>
                <c:pt idx="70561">
                  <c:v>3.9187805668916499E-5</c:v>
                </c:pt>
                <c:pt idx="70562">
                  <c:v>3.9186339563457302E-5</c:v>
                </c:pt>
                <c:pt idx="70563">
                  <c:v>3.9184735214803402E-5</c:v>
                </c:pt>
                <c:pt idx="70564">
                  <c:v>3.9183043554658097E-5</c:v>
                </c:pt>
                <c:pt idx="70565">
                  <c:v>3.91814755857922E-5</c:v>
                </c:pt>
                <c:pt idx="70566">
                  <c:v>3.9180016756290597E-5</c:v>
                </c:pt>
                <c:pt idx="70567">
                  <c:v>3.9178259612526697E-5</c:v>
                </c:pt>
                <c:pt idx="70568">
                  <c:v>3.9176862628664801E-5</c:v>
                </c:pt>
                <c:pt idx="70569">
                  <c:v>3.9175203710328801E-5</c:v>
                </c:pt>
                <c:pt idx="70570">
                  <c:v>3.9173672121251002E-5</c:v>
                </c:pt>
                <c:pt idx="70571">
                  <c:v>3.9172024116851403E-5</c:v>
                </c:pt>
                <c:pt idx="70572">
                  <c:v>3.9170667150756297E-5</c:v>
                </c:pt>
                <c:pt idx="70573">
                  <c:v>3.9168982766568701E-5</c:v>
                </c:pt>
                <c:pt idx="70574">
                  <c:v>3.9167305658338598E-5</c:v>
                </c:pt>
                <c:pt idx="70575">
                  <c:v>3.9165799535112503E-5</c:v>
                </c:pt>
                <c:pt idx="70576">
                  <c:v>3.91643043258227E-5</c:v>
                </c:pt>
                <c:pt idx="70577">
                  <c:v>3.9162790926638997E-5</c:v>
                </c:pt>
                <c:pt idx="70578">
                  <c:v>3.9161113818408901E-5</c:v>
                </c:pt>
                <c:pt idx="70579">
                  <c:v>3.9159480365924503E-5</c:v>
                </c:pt>
                <c:pt idx="70580">
                  <c:v>3.9157963328762E-5</c:v>
                </c:pt>
                <c:pt idx="70581">
                  <c:v>3.9156311686383601E-5</c:v>
                </c:pt>
                <c:pt idx="70582">
                  <c:v>3.9154758269432898E-5</c:v>
                </c:pt>
                <c:pt idx="70583">
                  <c:v>3.9153255784185603E-5</c:v>
                </c:pt>
                <c:pt idx="70584">
                  <c:v>3.9151622331701199E-5</c:v>
                </c:pt>
                <c:pt idx="70585">
                  <c:v>3.9150098018581102E-5</c:v>
                </c:pt>
                <c:pt idx="70586">
                  <c:v>3.9148399082478102E-5</c:v>
                </c:pt>
                <c:pt idx="70587">
                  <c:v>3.9146991184679798E-5</c:v>
                </c:pt>
                <c:pt idx="70588">
                  <c:v>3.9145379560068202E-5</c:v>
                </c:pt>
                <c:pt idx="70589">
                  <c:v>3.9143644244177301E-5</c:v>
                </c:pt>
                <c:pt idx="70590">
                  <c:v>3.9142254536272999E-5</c:v>
                </c:pt>
                <c:pt idx="70591">
                  <c:v>3.9140602893894498E-5</c:v>
                </c:pt>
                <c:pt idx="70592">
                  <c:v>3.9139034925028702E-5</c:v>
                </c:pt>
                <c:pt idx="70593">
                  <c:v>3.9137376006692702E-5</c:v>
                </c:pt>
                <c:pt idx="70594">
                  <c:v>3.9135851693572497E-5</c:v>
                </c:pt>
                <c:pt idx="70595">
                  <c:v>3.9134250982897397E-5</c:v>
                </c:pt>
                <c:pt idx="70596">
                  <c:v>3.91326830140315E-5</c:v>
                </c:pt>
                <c:pt idx="70597">
                  <c:v>3.9131013181758997E-5</c:v>
                </c:pt>
                <c:pt idx="70598">
                  <c:v>3.9129612559918301E-5</c:v>
                </c:pt>
                <c:pt idx="70599">
                  <c:v>3.9127906347857802E-5</c:v>
                </c:pt>
                <c:pt idx="70600">
                  <c:v>3.9126356568886001E-5</c:v>
                </c:pt>
                <c:pt idx="70601">
                  <c:v>3.9124832255765802E-5</c:v>
                </c:pt>
                <c:pt idx="70602">
                  <c:v>3.9123289752751602E-5</c:v>
                </c:pt>
                <c:pt idx="70603">
                  <c:v>3.9121696318034103E-5</c:v>
                </c:pt>
                <c:pt idx="70604">
                  <c:v>3.9120172004913898E-5</c:v>
                </c:pt>
                <c:pt idx="70605">
                  <c:v>3.9118545828387101E-5</c:v>
                </c:pt>
                <c:pt idx="70606">
                  <c:v>3.9116959669627202E-5</c:v>
                </c:pt>
                <c:pt idx="70607">
                  <c:v>3.9115435356507098E-5</c:v>
                </c:pt>
                <c:pt idx="70608">
                  <c:v>3.91137982660439E-5</c:v>
                </c:pt>
                <c:pt idx="70609">
                  <c:v>3.9112146623665501E-5</c:v>
                </c:pt>
                <c:pt idx="70610">
                  <c:v>3.9110622310545302E-5</c:v>
                </c:pt>
                <c:pt idx="70611">
                  <c:v>3.9108937926357598E-5</c:v>
                </c:pt>
                <c:pt idx="70612">
                  <c:v>3.9107511838665198E-5</c:v>
                </c:pt>
                <c:pt idx="70613">
                  <c:v>3.9105925679905299E-5</c:v>
                </c:pt>
                <c:pt idx="70614">
                  <c:v>3.9104350435081903E-5</c:v>
                </c:pt>
                <c:pt idx="70615">
                  <c:v>3.9102851587813402E-5</c:v>
                </c:pt>
                <c:pt idx="70616">
                  <c:v>3.9101272705011097E-5</c:v>
                </c:pt>
                <c:pt idx="70617">
                  <c:v>3.9099635614547899E-5</c:v>
                </c:pt>
                <c:pt idx="70618">
                  <c:v>3.90979839721695E-5</c:v>
                </c:pt>
                <c:pt idx="70619">
                  <c:v>3.9096419641282403E-5</c:v>
                </c:pt>
                <c:pt idx="70620">
                  <c:v>3.90949717257172E-5</c:v>
                </c:pt>
                <c:pt idx="70621">
                  <c:v>3.9093316445360001E-5</c:v>
                </c:pt>
                <c:pt idx="70622">
                  <c:v>3.9091672078939101E-5</c:v>
                </c:pt>
                <c:pt idx="70623">
                  <c:v>3.90900640923064E-5</c:v>
                </c:pt>
                <c:pt idx="70624">
                  <c:v>3.9088641642592902E-5</c:v>
                </c:pt>
                <c:pt idx="70625">
                  <c:v>3.9086971810320399E-5</c:v>
                </c:pt>
                <c:pt idx="70626">
                  <c:v>3.9085371099645299E-5</c:v>
                </c:pt>
                <c:pt idx="70627">
                  <c:v>3.9083697629394003E-5</c:v>
                </c:pt>
                <c:pt idx="70628">
                  <c:v>3.9082202420104302E-5</c:v>
                </c:pt>
                <c:pt idx="70629">
                  <c:v>3.90806453651749E-5</c:v>
                </c:pt>
                <c:pt idx="70630">
                  <c:v>3.9078953705029603E-5</c:v>
                </c:pt>
                <c:pt idx="70631">
                  <c:v>3.9077425753930597E-5</c:v>
                </c:pt>
                <c:pt idx="70632">
                  <c:v>3.9075926906662102E-5</c:v>
                </c:pt>
                <c:pt idx="70633">
                  <c:v>3.9074231608537998E-5</c:v>
                </c:pt>
                <c:pt idx="70634">
                  <c:v>3.90727145713754E-5</c:v>
                </c:pt>
                <c:pt idx="70635">
                  <c:v>3.9071099308784997E-5</c:v>
                </c:pt>
                <c:pt idx="70636">
                  <c:v>3.9069549529813203E-5</c:v>
                </c:pt>
                <c:pt idx="70637">
                  <c:v>3.9068054320523502E-5</c:v>
                </c:pt>
                <c:pt idx="70638">
                  <c:v>3.9066359022399397E-5</c:v>
                </c:pt>
                <c:pt idx="70639">
                  <c:v>3.9064812881406397E-5</c:v>
                </c:pt>
                <c:pt idx="70640">
                  <c:v>3.9063270378392203E-5</c:v>
                </c:pt>
                <c:pt idx="70641">
                  <c:v>3.9061698771547499E-5</c:v>
                </c:pt>
                <c:pt idx="70642">
                  <c:v>3.9060127164702903E-5</c:v>
                </c:pt>
                <c:pt idx="70643">
                  <c:v>3.9058490074239698E-5</c:v>
                </c:pt>
                <c:pt idx="70644">
                  <c:v>3.9056922105373801E-5</c:v>
                </c:pt>
                <c:pt idx="70645">
                  <c:v>3.9055325032677501E-5</c:v>
                </c:pt>
                <c:pt idx="70646">
                  <c:v>3.9053789805620902E-5</c:v>
                </c:pt>
                <c:pt idx="70647">
                  <c:v>3.9052036299835897E-5</c:v>
                </c:pt>
                <c:pt idx="70648">
                  <c:v>3.9050610212143497E-5</c:v>
                </c:pt>
                <c:pt idx="70649">
                  <c:v>3.9048958569765098E-5</c:v>
                </c:pt>
                <c:pt idx="70650">
                  <c:v>3.90474415326025E-5</c:v>
                </c:pt>
                <c:pt idx="70651">
                  <c:v>3.9045837183948599E-5</c:v>
                </c:pt>
                <c:pt idx="70652">
                  <c:v>3.9044334698701298E-5</c:v>
                </c:pt>
                <c:pt idx="70653">
                  <c:v>3.9042679418344003E-5</c:v>
                </c:pt>
                <c:pt idx="70654">
                  <c:v>3.9041049603838501E-5</c:v>
                </c:pt>
                <c:pt idx="70655">
                  <c:v>3.9039481634972597E-5</c:v>
                </c:pt>
                <c:pt idx="70656">
                  <c:v>3.9037979149725302E-5</c:v>
                </c:pt>
                <c:pt idx="70657">
                  <c:v>3.9036411180859398E-5</c:v>
                </c:pt>
                <c:pt idx="70658">
                  <c:v>3.9034686778904897E-5</c:v>
                </c:pt>
                <c:pt idx="70659">
                  <c:v>3.9033278881106499E-5</c:v>
                </c:pt>
                <c:pt idx="70660">
                  <c:v>3.9031670894473798E-5</c:v>
                </c:pt>
                <c:pt idx="70661">
                  <c:v>3.9029982872307301E-5</c:v>
                </c:pt>
                <c:pt idx="70662">
                  <c:v>3.9028484025038799E-5</c:v>
                </c:pt>
                <c:pt idx="70663">
                  <c:v>3.9026803278829902E-5</c:v>
                </c:pt>
                <c:pt idx="70664">
                  <c:v>3.9025271689752103E-5</c:v>
                </c:pt>
                <c:pt idx="70665">
                  <c:v>3.9023710996843902E-5</c:v>
                </c:pt>
                <c:pt idx="70666">
                  <c:v>3.9022143027977998E-5</c:v>
                </c:pt>
                <c:pt idx="70667">
                  <c:v>3.90204477298539E-5</c:v>
                </c:pt>
                <c:pt idx="70668">
                  <c:v>3.9018887036945698E-5</c:v>
                </c:pt>
                <c:pt idx="70669">
                  <c:v>3.9017391827655997E-5</c:v>
                </c:pt>
                <c:pt idx="70670">
                  <c:v>3.90157074434683E-5</c:v>
                </c:pt>
                <c:pt idx="70671">
                  <c:v>3.9014150388538797E-5</c:v>
                </c:pt>
                <c:pt idx="70672">
                  <c:v>3.9012615161482197E-5</c:v>
                </c:pt>
                <c:pt idx="70673">
                  <c:v>3.9011058106552803E-5</c:v>
                </c:pt>
                <c:pt idx="70674">
                  <c:v>3.9009351894492297E-5</c:v>
                </c:pt>
                <c:pt idx="70675">
                  <c:v>3.9007878513075398E-5</c:v>
                </c:pt>
                <c:pt idx="70676">
                  <c:v>3.9006354199955199E-5</c:v>
                </c:pt>
                <c:pt idx="70677">
                  <c:v>3.9004633435979499E-5</c:v>
                </c:pt>
                <c:pt idx="70678">
                  <c:v>3.90032219002023E-5</c:v>
                </c:pt>
                <c:pt idx="70679">
                  <c:v>3.9001373806968297E-5</c:v>
                </c:pt>
                <c:pt idx="70680">
                  <c:v>3.8999925891403102E-5</c:v>
                </c:pt>
                <c:pt idx="70681">
                  <c:v>3.8998317904770401E-5</c:v>
                </c:pt>
                <c:pt idx="70682">
                  <c:v>3.89966044167522E-5</c:v>
                </c:pt>
                <c:pt idx="70683">
                  <c:v>3.8995029171928797E-5</c:v>
                </c:pt>
                <c:pt idx="70684">
                  <c:v>3.8993603084236397E-5</c:v>
                </c:pt>
                <c:pt idx="70685">
                  <c:v>3.8992013287497698E-5</c:v>
                </c:pt>
                <c:pt idx="70686">
                  <c:v>3.8990354369161603E-5</c:v>
                </c:pt>
                <c:pt idx="70687">
                  <c:v>3.8988880987744799E-5</c:v>
                </c:pt>
                <c:pt idx="70688">
                  <c:v>3.8987142033875002E-5</c:v>
                </c:pt>
                <c:pt idx="70689">
                  <c:v>3.8985581340966699E-5</c:v>
                </c:pt>
                <c:pt idx="70690">
                  <c:v>3.8984027924016098E-5</c:v>
                </c:pt>
                <c:pt idx="70691">
                  <c:v>3.8982434489298598E-5</c:v>
                </c:pt>
                <c:pt idx="70692">
                  <c:v>3.8980811950750602E-5</c:v>
                </c:pt>
                <c:pt idx="70693">
                  <c:v>3.8979338569333797E-5</c:v>
                </c:pt>
                <c:pt idx="70694">
                  <c:v>3.8977759686531499E-5</c:v>
                </c:pt>
                <c:pt idx="70695">
                  <c:v>3.8976024370640503E-5</c:v>
                </c:pt>
                <c:pt idx="70696">
                  <c:v>3.89746346627362E-5</c:v>
                </c:pt>
                <c:pt idx="70697">
                  <c:v>3.8972928450675702E-5</c:v>
                </c:pt>
                <c:pt idx="70698">
                  <c:v>3.8971371395746199E-5</c:v>
                </c:pt>
                <c:pt idx="70699">
                  <c:v>3.8969716115388999E-5</c:v>
                </c:pt>
                <c:pt idx="70700">
                  <c:v>3.8968162698438398E-5</c:v>
                </c:pt>
                <c:pt idx="70701">
                  <c:v>3.8966605643509003E-5</c:v>
                </c:pt>
                <c:pt idx="70702">
                  <c:v>3.8965037674643099E-5</c:v>
                </c:pt>
                <c:pt idx="70703">
                  <c:v>3.8963429688010399E-5</c:v>
                </c:pt>
                <c:pt idx="70704">
                  <c:v>3.8961759855737903E-5</c:v>
                </c:pt>
                <c:pt idx="70705">
                  <c:v>3.8960261008469401E-5</c:v>
                </c:pt>
                <c:pt idx="70706">
                  <c:v>3.8958609366091002E-5</c:v>
                </c:pt>
                <c:pt idx="70707">
                  <c:v>3.8957041397225098E-5</c:v>
                </c:pt>
                <c:pt idx="70708">
                  <c:v>3.8955458876444E-5</c:v>
                </c:pt>
                <c:pt idx="70709">
                  <c:v>3.8953810872044401E-5</c:v>
                </c:pt>
                <c:pt idx="70710">
                  <c:v>3.89522610930726E-5</c:v>
                </c:pt>
                <c:pt idx="70711">
                  <c:v>3.8950689486227902E-5</c:v>
                </c:pt>
                <c:pt idx="70712">
                  <c:v>3.8949168811086599E-5</c:v>
                </c:pt>
                <c:pt idx="70713">
                  <c:v>3.8947498978814103E-5</c:v>
                </c:pt>
                <c:pt idx="70714">
                  <c:v>3.8945934647927101E-5</c:v>
                </c:pt>
                <c:pt idx="70715">
                  <c:v>3.8944373955018798E-5</c:v>
                </c:pt>
                <c:pt idx="70716">
                  <c:v>3.8942660467000699E-5</c:v>
                </c:pt>
                <c:pt idx="70717">
                  <c:v>3.8941274397075203E-5</c:v>
                </c:pt>
                <c:pt idx="70718">
                  <c:v>3.8939513615332503E-5</c:v>
                </c:pt>
                <c:pt idx="70719">
                  <c:v>3.8937949284445501E-5</c:v>
                </c:pt>
                <c:pt idx="70720">
                  <c:v>3.8936468627071001E-5</c:v>
                </c:pt>
                <c:pt idx="70721">
                  <c:v>3.8934784242883298E-5</c:v>
                </c:pt>
                <c:pt idx="70722">
                  <c:v>3.8933183532208197E-5</c:v>
                </c:pt>
                <c:pt idx="70723">
                  <c:v>3.8931590097490698E-5</c:v>
                </c:pt>
                <c:pt idx="70724">
                  <c:v>3.8930022128624801E-5</c:v>
                </c:pt>
                <c:pt idx="70725">
                  <c:v>3.89285305573139E-5</c:v>
                </c:pt>
                <c:pt idx="70726">
                  <c:v>3.8926958950469297E-5</c:v>
                </c:pt>
                <c:pt idx="70727">
                  <c:v>3.8925260014366399E-5</c:v>
                </c:pt>
                <c:pt idx="70728">
                  <c:v>3.8923717511352097E-5</c:v>
                </c:pt>
                <c:pt idx="70729">
                  <c:v>3.8922127714613398E-5</c:v>
                </c:pt>
                <c:pt idx="70730">
                  <c:v>3.8920523365959498E-5</c:v>
                </c:pt>
                <c:pt idx="70731">
                  <c:v>3.8918908103369197E-5</c:v>
                </c:pt>
                <c:pt idx="70732">
                  <c:v>3.8917303754715202E-5</c:v>
                </c:pt>
                <c:pt idx="70733">
                  <c:v>3.8915692130103701E-5</c:v>
                </c:pt>
                <c:pt idx="70734">
                  <c:v>3.8914167816983502E-5</c:v>
                </c:pt>
                <c:pt idx="70735">
                  <c:v>3.89126580557786E-5</c:v>
                </c:pt>
                <c:pt idx="70736">
                  <c:v>3.8910944567760398E-5</c:v>
                </c:pt>
                <c:pt idx="70737">
                  <c:v>3.8909336581127698E-5</c:v>
                </c:pt>
                <c:pt idx="70738">
                  <c:v>3.8907808630028699E-5</c:v>
                </c:pt>
                <c:pt idx="70739">
                  <c:v>3.8906142435735098E-5</c:v>
                </c:pt>
                <c:pt idx="70740">
                  <c:v>3.8904716348042698E-5</c:v>
                </c:pt>
                <c:pt idx="70741">
                  <c:v>3.89029555663001E-5</c:v>
                </c:pt>
                <c:pt idx="70742">
                  <c:v>3.8901442167116302E-5</c:v>
                </c:pt>
                <c:pt idx="70743">
                  <c:v>3.8899852370377603E-5</c:v>
                </c:pt>
                <c:pt idx="70744">
                  <c:v>3.8898204365977997E-5</c:v>
                </c:pt>
                <c:pt idx="70745">
                  <c:v>3.8896683690836599E-5</c:v>
                </c:pt>
                <c:pt idx="70746">
                  <c:v>3.8895082980161499E-5</c:v>
                </c:pt>
                <c:pt idx="70747">
                  <c:v>3.8893464079592397E-5</c:v>
                </c:pt>
                <c:pt idx="70748">
                  <c:v>3.8891881558811299E-5</c:v>
                </c:pt>
                <c:pt idx="70749">
                  <c:v>3.8890266296220903E-5</c:v>
                </c:pt>
                <c:pt idx="70750">
                  <c:v>3.8888745621079599E-5</c:v>
                </c:pt>
                <c:pt idx="70751">
                  <c:v>3.8887028495082598E-5</c:v>
                </c:pt>
                <c:pt idx="70752">
                  <c:v>3.8885518733877702E-5</c:v>
                </c:pt>
                <c:pt idx="70753">
                  <c:v>3.8883899833308499E-5</c:v>
                </c:pt>
                <c:pt idx="70754">
                  <c:v>3.8882259104866501E-5</c:v>
                </c:pt>
                <c:pt idx="70755">
                  <c:v>3.8880702049937099E-5</c:v>
                </c:pt>
                <c:pt idx="70756">
                  <c:v>3.8879203202668598E-5</c:v>
                </c:pt>
                <c:pt idx="70757">
                  <c:v>3.88775151805021E-5</c:v>
                </c:pt>
                <c:pt idx="70758">
                  <c:v>3.8875918107805801E-5</c:v>
                </c:pt>
                <c:pt idx="70759">
                  <c:v>3.8874390156706802E-5</c:v>
                </c:pt>
                <c:pt idx="70760">
                  <c:v>3.8872818549862098E-5</c:v>
                </c:pt>
                <c:pt idx="70761">
                  <c:v>3.8871185097377802E-5</c:v>
                </c:pt>
                <c:pt idx="70762">
                  <c:v>3.8869551644893397E-5</c:v>
                </c:pt>
                <c:pt idx="70763">
                  <c:v>3.8868012779857997E-5</c:v>
                </c:pt>
                <c:pt idx="70764">
                  <c:v>3.8866357499500703E-5</c:v>
                </c:pt>
                <c:pt idx="70765">
                  <c:v>3.8864724047016298E-5</c:v>
                </c:pt>
                <c:pt idx="70766">
                  <c:v>3.8863185181980898E-5</c:v>
                </c:pt>
                <c:pt idx="70767">
                  <c:v>3.88614826078992E-5</c:v>
                </c:pt>
                <c:pt idx="70768">
                  <c:v>3.88601620215923E-5</c:v>
                </c:pt>
                <c:pt idx="70769">
                  <c:v>3.88584012398496E-5</c:v>
                </c:pt>
                <c:pt idx="70770">
                  <c:v>3.8856829633004997E-5</c:v>
                </c:pt>
                <c:pt idx="70771">
                  <c:v>3.8855283492011902E-5</c:v>
                </c:pt>
                <c:pt idx="70772">
                  <c:v>3.8853639125591103E-5</c:v>
                </c:pt>
                <c:pt idx="70773">
                  <c:v>3.8852092984598103E-5</c:v>
                </c:pt>
                <c:pt idx="70774">
                  <c:v>3.8850510463816998E-5</c:v>
                </c:pt>
                <c:pt idx="70775">
                  <c:v>3.8848844269523397E-5</c:v>
                </c:pt>
                <c:pt idx="70776">
                  <c:v>3.8847283576615101E-5</c:v>
                </c:pt>
                <c:pt idx="70777">
                  <c:v>3.88457374356221E-5</c:v>
                </c:pt>
                <c:pt idx="70778">
                  <c:v>3.8844136724947E-5</c:v>
                </c:pt>
                <c:pt idx="70779">
                  <c:v>3.8842477806611E-5</c:v>
                </c:pt>
                <c:pt idx="70780">
                  <c:v>3.8840902561787502E-5</c:v>
                </c:pt>
                <c:pt idx="70781">
                  <c:v>3.8839407352497801E-5</c:v>
                </c:pt>
                <c:pt idx="70782">
                  <c:v>3.8837788451928598E-5</c:v>
                </c:pt>
                <c:pt idx="70783">
                  <c:v>3.8836100429762101E-5</c:v>
                </c:pt>
                <c:pt idx="70784">
                  <c:v>3.8834601582493599E-5</c:v>
                </c:pt>
                <c:pt idx="70785">
                  <c:v>3.8833004509797299E-5</c:v>
                </c:pt>
                <c:pt idx="70786">
                  <c:v>3.88313528674189E-5</c:v>
                </c:pt>
                <c:pt idx="70787">
                  <c:v>3.8829719414934502E-5</c:v>
                </c:pt>
                <c:pt idx="70788">
                  <c:v>3.8828238757560003E-5</c:v>
                </c:pt>
                <c:pt idx="70789">
                  <c:v>3.8826554373372299E-5</c:v>
                </c:pt>
                <c:pt idx="70790">
                  <c:v>3.8824946386739598E-5</c:v>
                </c:pt>
                <c:pt idx="70791">
                  <c:v>3.8823473005322699E-5</c:v>
                </c:pt>
                <c:pt idx="70792">
                  <c:v>3.8821784983156201E-5</c:v>
                </c:pt>
                <c:pt idx="70793">
                  <c:v>3.8820173358544701E-5</c:v>
                </c:pt>
                <c:pt idx="70794">
                  <c:v>3.8818670873297399E-5</c:v>
                </c:pt>
                <c:pt idx="70795">
                  <c:v>3.8817011954961297E-5</c:v>
                </c:pt>
                <c:pt idx="70796">
                  <c:v>3.8815571315353702E-5</c:v>
                </c:pt>
                <c:pt idx="70797">
                  <c:v>3.8813890569144901E-5</c:v>
                </c:pt>
                <c:pt idx="70798">
                  <c:v>3.8812351704109501E-5</c:v>
                </c:pt>
                <c:pt idx="70799">
                  <c:v>3.8810703699709902E-5</c:v>
                </c:pt>
                <c:pt idx="70800">
                  <c:v>3.88089829357341E-5</c:v>
                </c:pt>
                <c:pt idx="70801">
                  <c:v>3.8807360397186103E-5</c:v>
                </c:pt>
                <c:pt idx="70802">
                  <c:v>3.8805894291726899E-5</c:v>
                </c:pt>
                <c:pt idx="70803">
                  <c:v>3.8804282667115297E-5</c:v>
                </c:pt>
                <c:pt idx="70804">
                  <c:v>3.8802736526122303E-5</c:v>
                </c:pt>
                <c:pt idx="70805">
                  <c:v>3.8800983020337299E-5</c:v>
                </c:pt>
                <c:pt idx="70806">
                  <c:v>3.8799473259132403E-5</c:v>
                </c:pt>
                <c:pt idx="70807">
                  <c:v>3.8797890738351298E-5</c:v>
                </c:pt>
                <c:pt idx="70808">
                  <c:v>3.8796271837782101E-5</c:v>
                </c:pt>
                <c:pt idx="70809">
                  <c:v>3.8794638385297697E-5</c:v>
                </c:pt>
                <c:pt idx="70810">
                  <c:v>3.8793030398665003E-5</c:v>
                </c:pt>
                <c:pt idx="70811">
                  <c:v>3.8791549741290503E-5</c:v>
                </c:pt>
                <c:pt idx="70812">
                  <c:v>3.8789879909018E-5</c:v>
                </c:pt>
                <c:pt idx="70813">
                  <c:v>3.8788355595897897E-5</c:v>
                </c:pt>
                <c:pt idx="70814">
                  <c:v>3.8786751247244003E-5</c:v>
                </c:pt>
                <c:pt idx="70815">
                  <c:v>3.87850741390139E-5</c:v>
                </c:pt>
                <c:pt idx="70816">
                  <c:v>3.8783546187914901E-5</c:v>
                </c:pt>
                <c:pt idx="70817">
                  <c:v>3.8781898183515302E-5</c:v>
                </c:pt>
                <c:pt idx="70818">
                  <c:v>3.8780377508373897E-5</c:v>
                </c:pt>
                <c:pt idx="70819">
                  <c:v>3.8778714952059097E-5</c:v>
                </c:pt>
                <c:pt idx="70820">
                  <c:v>3.87770887755323E-5</c:v>
                </c:pt>
                <c:pt idx="70821">
                  <c:v>3.8775451685069102E-5</c:v>
                </c:pt>
                <c:pt idx="70822">
                  <c:v>3.8773865526309203E-5</c:v>
                </c:pt>
                <c:pt idx="70823">
                  <c:v>3.8772304833401001E-5</c:v>
                </c:pt>
                <c:pt idx="70824">
                  <c:v>3.8770769606344402E-5</c:v>
                </c:pt>
                <c:pt idx="70825">
                  <c:v>3.8769059756305103E-5</c:v>
                </c:pt>
                <c:pt idx="70826">
                  <c:v>3.8767608202760998E-5</c:v>
                </c:pt>
                <c:pt idx="70827">
                  <c:v>3.8765916542615701E-5</c:v>
                </c:pt>
                <c:pt idx="70828">
                  <c:v>3.87642503483221E-5</c:v>
                </c:pt>
                <c:pt idx="70829">
                  <c:v>3.8762715121265501E-5</c:v>
                </c:pt>
                <c:pt idx="70830">
                  <c:v>3.8761085306759903E-5</c:v>
                </c:pt>
                <c:pt idx="70831">
                  <c:v>3.8759535527788103E-5</c:v>
                </c:pt>
                <c:pt idx="70832">
                  <c:v>3.8758007576689097E-5</c:v>
                </c:pt>
                <c:pt idx="70833">
                  <c:v>3.8756301364628598E-5</c:v>
                </c:pt>
                <c:pt idx="70834">
                  <c:v>3.8754784327466E-5</c:v>
                </c:pt>
                <c:pt idx="70835">
                  <c:v>3.8753099943278398E-5</c:v>
                </c:pt>
                <c:pt idx="70836">
                  <c:v>3.8751550164306502E-5</c:v>
                </c:pt>
                <c:pt idx="70837">
                  <c:v>3.8749967643525397E-5</c:v>
                </c:pt>
                <c:pt idx="70838">
                  <c:v>3.8748392398702001E-5</c:v>
                </c:pt>
                <c:pt idx="70839">
                  <c:v>3.8746838981751298E-5</c:v>
                </c:pt>
                <c:pt idx="70840">
                  <c:v>3.87450745620299E-5</c:v>
                </c:pt>
                <c:pt idx="70841">
                  <c:v>3.8743506593164097E-5</c:v>
                </c:pt>
                <c:pt idx="70842">
                  <c:v>3.8742047763662399E-5</c:v>
                </c:pt>
                <c:pt idx="70843">
                  <c:v>3.8740363379474702E-5</c:v>
                </c:pt>
                <c:pt idx="70844">
                  <c:v>3.8738882722100202E-5</c:v>
                </c:pt>
                <c:pt idx="70845">
                  <c:v>3.8737078284611898E-5</c:v>
                </c:pt>
                <c:pt idx="70846">
                  <c:v>3.8735626731067903E-5</c:v>
                </c:pt>
                <c:pt idx="70847">
                  <c:v>3.8734018744435202E-5</c:v>
                </c:pt>
                <c:pt idx="70848">
                  <c:v>3.8732530811103101E-5</c:v>
                </c:pt>
                <c:pt idx="70849">
                  <c:v>3.8730788219254498E-5</c:v>
                </c:pt>
                <c:pt idx="70850">
                  <c:v>3.8729234802303802E-5</c:v>
                </c:pt>
                <c:pt idx="70851">
                  <c:v>3.8727579521946602E-5</c:v>
                </c:pt>
                <c:pt idx="70852">
                  <c:v>3.8726011553080698E-5</c:v>
                </c:pt>
                <c:pt idx="70853">
                  <c:v>3.8724469050066498E-5</c:v>
                </c:pt>
                <c:pt idx="70854">
                  <c:v>3.87227664759848E-5</c:v>
                </c:pt>
                <c:pt idx="70855">
                  <c:v>3.8721183955203701E-5</c:v>
                </c:pt>
                <c:pt idx="70856">
                  <c:v>3.8719706935808103E-5</c:v>
                </c:pt>
                <c:pt idx="70857">
                  <c:v>3.8718157156836201E-5</c:v>
                </c:pt>
                <c:pt idx="70858">
                  <c:v>3.8716505514457802E-5</c:v>
                </c:pt>
                <c:pt idx="70859">
                  <c:v>3.8714799302397303E-5</c:v>
                </c:pt>
                <c:pt idx="70860">
                  <c:v>3.87133513868321E-5</c:v>
                </c:pt>
                <c:pt idx="70861">
                  <c:v>3.87115833291318E-5</c:v>
                </c:pt>
                <c:pt idx="70862">
                  <c:v>3.8709978980477899E-5</c:v>
                </c:pt>
                <c:pt idx="70863">
                  <c:v>3.8708334614057101E-5</c:v>
                </c:pt>
                <c:pt idx="70864">
                  <c:v>3.8706766645191197E-5</c:v>
                </c:pt>
                <c:pt idx="70865">
                  <c:v>3.8705275073880303E-5</c:v>
                </c:pt>
                <c:pt idx="70866">
                  <c:v>3.8703674363205203E-5</c:v>
                </c:pt>
                <c:pt idx="70867">
                  <c:v>3.8702037272741998E-5</c:v>
                </c:pt>
                <c:pt idx="70868">
                  <c:v>3.8700462027918602E-5</c:v>
                </c:pt>
                <c:pt idx="70869">
                  <c:v>3.8698890421073897E-5</c:v>
                </c:pt>
                <c:pt idx="70870">
                  <c:v>3.8697249692631899E-5</c:v>
                </c:pt>
                <c:pt idx="70871">
                  <c:v>3.86955471185502E-5</c:v>
                </c:pt>
                <c:pt idx="70872">
                  <c:v>3.8694135582773001E-5</c:v>
                </c:pt>
                <c:pt idx="70873">
                  <c:v>3.8692407542839599E-5</c:v>
                </c:pt>
                <c:pt idx="70874">
                  <c:v>3.8690905057592297E-5</c:v>
                </c:pt>
                <c:pt idx="70875">
                  <c:v>3.86892243113834E-5</c:v>
                </c:pt>
                <c:pt idx="70876">
                  <c:v>3.8687609048793099E-5</c:v>
                </c:pt>
                <c:pt idx="70877">
                  <c:v>3.8685986510245102E-5</c:v>
                </c:pt>
                <c:pt idx="70878">
                  <c:v>3.8684556784573902E-5</c:v>
                </c:pt>
                <c:pt idx="70879">
                  <c:v>3.8682817830704098E-5</c:v>
                </c:pt>
                <c:pt idx="70880">
                  <c:v>3.86813335353509E-5</c:v>
                </c:pt>
                <c:pt idx="70881">
                  <c:v>3.8679656427120797E-5</c:v>
                </c:pt>
                <c:pt idx="70882">
                  <c:v>3.8678055716445697E-5</c:v>
                </c:pt>
                <c:pt idx="70883">
                  <c:v>3.86764368158765E-5</c:v>
                </c:pt>
                <c:pt idx="70884">
                  <c:v>3.8674825191264999E-5</c:v>
                </c:pt>
                <c:pt idx="70885">
                  <c:v>3.8673180824844201E-5</c:v>
                </c:pt>
                <c:pt idx="70886">
                  <c:v>3.8671660149702802E-5</c:v>
                </c:pt>
                <c:pt idx="70887">
                  <c:v>3.8670063077006503E-5</c:v>
                </c:pt>
                <c:pt idx="70888">
                  <c:v>3.86684550903737E-5</c:v>
                </c:pt>
                <c:pt idx="70889">
                  <c:v>3.8666959881083999E-5</c:v>
                </c:pt>
                <c:pt idx="70890">
                  <c:v>3.8665290048811598E-5</c:v>
                </c:pt>
                <c:pt idx="70891">
                  <c:v>3.8663656596327201E-5</c:v>
                </c:pt>
                <c:pt idx="70892">
                  <c:v>3.8661979488097097E-5</c:v>
                </c:pt>
                <c:pt idx="70893">
                  <c:v>3.8660538848489503E-5</c:v>
                </c:pt>
                <c:pt idx="70894">
                  <c:v>3.8658901758026298E-5</c:v>
                </c:pt>
                <c:pt idx="70895">
                  <c:v>3.8657250115647898E-5</c:v>
                </c:pt>
                <c:pt idx="70896">
                  <c:v>3.86557258025277E-5</c:v>
                </c:pt>
                <c:pt idx="70897">
                  <c:v>3.8653957744827501E-5</c:v>
                </c:pt>
                <c:pt idx="70898">
                  <c:v>3.8652484363410602E-5</c:v>
                </c:pt>
                <c:pt idx="70899">
                  <c:v>3.8650843634968603E-5</c:v>
                </c:pt>
                <c:pt idx="70900">
                  <c:v>3.8649206544505398E-5</c:v>
                </c:pt>
                <c:pt idx="70901">
                  <c:v>3.8647634937660803E-5</c:v>
                </c:pt>
                <c:pt idx="70902">
                  <c:v>3.8646125176455798E-5</c:v>
                </c:pt>
                <c:pt idx="70903">
                  <c:v>3.8644491723971401E-5</c:v>
                </c:pt>
                <c:pt idx="70904">
                  <c:v>3.86429455829784E-5</c:v>
                </c:pt>
                <c:pt idx="70905">
                  <c:v>3.8641293940600001E-5</c:v>
                </c:pt>
                <c:pt idx="70906">
                  <c:v>3.8639620470348698E-5</c:v>
                </c:pt>
                <c:pt idx="70907">
                  <c:v>3.8638125261058997E-5</c:v>
                </c:pt>
                <c:pt idx="70908">
                  <c:v>3.8636389945168001E-5</c:v>
                </c:pt>
                <c:pt idx="70909">
                  <c:v>3.86348365282174E-5</c:v>
                </c:pt>
                <c:pt idx="70910">
                  <c:v>3.8633254007436301E-5</c:v>
                </c:pt>
                <c:pt idx="70911">
                  <c:v>3.8631729694316198E-5</c:v>
                </c:pt>
                <c:pt idx="70912">
                  <c:v>3.86301580874715E-5</c:v>
                </c:pt>
                <c:pt idx="70913">
                  <c:v>3.8628531910944703E-5</c:v>
                </c:pt>
                <c:pt idx="70914">
                  <c:v>3.8626814784947803E-5</c:v>
                </c:pt>
                <c:pt idx="70915">
                  <c:v>3.8625217712251503E-5</c:v>
                </c:pt>
                <c:pt idx="70916">
                  <c:v>3.8623584259767099E-5</c:v>
                </c:pt>
                <c:pt idx="70917">
                  <c:v>3.8622147258138298E-5</c:v>
                </c:pt>
                <c:pt idx="70918">
                  <c:v>3.8620521081611501E-5</c:v>
                </c:pt>
                <c:pt idx="70919">
                  <c:v>3.8618891267105903E-5</c:v>
                </c:pt>
                <c:pt idx="70920">
                  <c:v>3.8617406971752603E-5</c:v>
                </c:pt>
                <c:pt idx="70921">
                  <c:v>3.86157771572471E-5</c:v>
                </c:pt>
                <c:pt idx="70922">
                  <c:v>3.8614154618699097E-5</c:v>
                </c:pt>
                <c:pt idx="70923">
                  <c:v>3.8612397474935299E-5</c:v>
                </c:pt>
                <c:pt idx="70924">
                  <c:v>3.8610891351709102E-5</c:v>
                </c:pt>
                <c:pt idx="70925">
                  <c:v>3.8609265175182399E-5</c:v>
                </c:pt>
                <c:pt idx="70926">
                  <c:v>3.8607806345680701E-5</c:v>
                </c:pt>
                <c:pt idx="70927">
                  <c:v>3.8605998270213597E-5</c:v>
                </c:pt>
                <c:pt idx="70928">
                  <c:v>3.8604532164754299E-5</c:v>
                </c:pt>
                <c:pt idx="70929">
                  <c:v>3.8602862332481898E-5</c:v>
                </c:pt>
                <c:pt idx="70930">
                  <c:v>3.8601272535743199E-5</c:v>
                </c:pt>
                <c:pt idx="70931">
                  <c:v>3.8599617255385999E-5</c:v>
                </c:pt>
                <c:pt idx="70932">
                  <c:v>3.8598118408117403E-5</c:v>
                </c:pt>
                <c:pt idx="70933">
                  <c:v>3.8596404920099303E-5</c:v>
                </c:pt>
                <c:pt idx="70934">
                  <c:v>3.85949460905977E-5</c:v>
                </c:pt>
                <c:pt idx="70935">
                  <c:v>3.8593298086198101E-5</c:v>
                </c:pt>
                <c:pt idx="70936">
                  <c:v>3.8591664633713703E-5</c:v>
                </c:pt>
                <c:pt idx="70937">
                  <c:v>3.8589980249525999E-5</c:v>
                </c:pt>
                <c:pt idx="70938">
                  <c:v>3.85885687137488E-5</c:v>
                </c:pt>
                <c:pt idx="70939">
                  <c:v>3.8586953451158499E-5</c:v>
                </c:pt>
                <c:pt idx="70940">
                  <c:v>3.85853636544198E-5</c:v>
                </c:pt>
                <c:pt idx="70941">
                  <c:v>3.8583715650020201E-5</c:v>
                </c:pt>
                <c:pt idx="70942">
                  <c:v>3.8582107663387399E-5</c:v>
                </c:pt>
                <c:pt idx="70943">
                  <c:v>3.8580408727284501E-5</c:v>
                </c:pt>
                <c:pt idx="70944">
                  <c:v>3.85788662242703E-5</c:v>
                </c:pt>
                <c:pt idx="70945">
                  <c:v>3.8577294617425603E-5</c:v>
                </c:pt>
                <c:pt idx="70946">
                  <c:v>3.8575697544729303E-5</c:v>
                </c:pt>
                <c:pt idx="70947">
                  <c:v>3.8574005884583999E-5</c:v>
                </c:pt>
                <c:pt idx="70948">
                  <c:v>3.8572317862417501E-5</c:v>
                </c:pt>
                <c:pt idx="70949">
                  <c:v>3.8570895412704003E-5</c:v>
                </c:pt>
                <c:pt idx="70950">
                  <c:v>3.8569312891922898E-5</c:v>
                </c:pt>
                <c:pt idx="70951">
                  <c:v>3.8567606679862399E-5</c:v>
                </c:pt>
                <c:pt idx="70952">
                  <c:v>3.8566024159081301E-5</c:v>
                </c:pt>
                <c:pt idx="70953">
                  <c:v>3.8564434362342601E-5</c:v>
                </c:pt>
                <c:pt idx="70954">
                  <c:v>3.8562851841561503E-5</c:v>
                </c:pt>
                <c:pt idx="70955">
                  <c:v>3.8561272958759198E-5</c:v>
                </c:pt>
                <c:pt idx="70956">
                  <c:v>3.8559675886062898E-5</c:v>
                </c:pt>
                <c:pt idx="70957">
                  <c:v>3.85579733119812E-5</c:v>
                </c:pt>
                <c:pt idx="70958">
                  <c:v>3.8556576328119297E-5</c:v>
                </c:pt>
                <c:pt idx="70959">
                  <c:v>3.8554750062758103E-5</c:v>
                </c:pt>
                <c:pt idx="70960">
                  <c:v>3.8553309423150501E-5</c:v>
                </c:pt>
                <c:pt idx="70961">
                  <c:v>3.8551654142793302E-5</c:v>
                </c:pt>
                <c:pt idx="70962">
                  <c:v>3.8550133467651897E-5</c:v>
                </c:pt>
                <c:pt idx="70963">
                  <c:v>3.8548467273358303E-5</c:v>
                </c:pt>
                <c:pt idx="70964">
                  <c:v>3.8546881114598398E-5</c:v>
                </c:pt>
                <c:pt idx="70965">
                  <c:v>3.8545156712643802E-5</c:v>
                </c:pt>
                <c:pt idx="70966">
                  <c:v>3.8543690607184497E-5</c:v>
                </c:pt>
                <c:pt idx="70967">
                  <c:v>3.8541929825441898E-5</c:v>
                </c:pt>
                <c:pt idx="70968">
                  <c:v>3.85404055123217E-5</c:v>
                </c:pt>
                <c:pt idx="70969">
                  <c:v>3.8538764783879701E-5</c:v>
                </c:pt>
                <c:pt idx="70970">
                  <c:v>3.8537316868314499E-5</c:v>
                </c:pt>
                <c:pt idx="70971">
                  <c:v>3.8535610656254E-5</c:v>
                </c:pt>
                <c:pt idx="70972">
                  <c:v>3.8534079067176201E-5</c:v>
                </c:pt>
                <c:pt idx="70973">
                  <c:v>3.85325256502256E-5</c:v>
                </c:pt>
                <c:pt idx="70974">
                  <c:v>3.8530877645826001E-5</c:v>
                </c:pt>
                <c:pt idx="70975">
                  <c:v>3.8529149605892599E-5</c:v>
                </c:pt>
                <c:pt idx="70976">
                  <c:v>3.8527661672560498E-5</c:v>
                </c:pt>
                <c:pt idx="70977">
                  <c:v>3.8525973650394001E-5</c:v>
                </c:pt>
                <c:pt idx="70978">
                  <c:v>3.8524554838659201E-5</c:v>
                </c:pt>
                <c:pt idx="70979">
                  <c:v>3.85228267987259E-5</c:v>
                </c:pt>
                <c:pt idx="70980">
                  <c:v>3.8521218812093098E-5</c:v>
                </c:pt>
                <c:pt idx="70981">
                  <c:v>3.8519719964824603E-5</c:v>
                </c:pt>
                <c:pt idx="70982">
                  <c:v>3.8518064684467397E-5</c:v>
                </c:pt>
                <c:pt idx="70983">
                  <c:v>3.8516387576237301E-5</c:v>
                </c:pt>
                <c:pt idx="70984">
                  <c:v>3.8514797779498601E-5</c:v>
                </c:pt>
                <c:pt idx="70985">
                  <c:v>3.85132370865904E-5</c:v>
                </c:pt>
                <c:pt idx="70986">
                  <c:v>3.8511581806233099E-5</c:v>
                </c:pt>
                <c:pt idx="70987">
                  <c:v>3.8510050217155401E-5</c:v>
                </c:pt>
                <c:pt idx="70988">
                  <c:v>3.8508456782437902E-5</c:v>
                </c:pt>
                <c:pt idx="70989">
                  <c:v>3.8506877899635597E-5</c:v>
                </c:pt>
                <c:pt idx="70990">
                  <c:v>3.8505295378854498E-5</c:v>
                </c:pt>
                <c:pt idx="70991">
                  <c:v>3.8503516407217803E-5</c:v>
                </c:pt>
                <c:pt idx="70992">
                  <c:v>3.8502061215695001E-5</c:v>
                </c:pt>
                <c:pt idx="70993">
                  <c:v>3.8500398659380099E-5</c:v>
                </c:pt>
                <c:pt idx="70994">
                  <c:v>3.8498892536154003E-5</c:v>
                </c:pt>
                <c:pt idx="70995">
                  <c:v>3.8497339119203402E-5</c:v>
                </c:pt>
                <c:pt idx="70996">
                  <c:v>3.84956692869309E-5</c:v>
                </c:pt>
                <c:pt idx="70997">
                  <c:v>3.8493970350828001E-5</c:v>
                </c:pt>
                <c:pt idx="70998">
                  <c:v>3.8492340536322397E-5</c:v>
                </c:pt>
                <c:pt idx="70999">
                  <c:v>3.8490819861181101E-5</c:v>
                </c:pt>
                <c:pt idx="71000">
                  <c:v>3.8489197322633097E-5</c:v>
                </c:pt>
                <c:pt idx="71001">
                  <c:v>3.8487665733555298E-5</c:v>
                </c:pt>
                <c:pt idx="71002">
                  <c:v>3.848597407341E-5</c:v>
                </c:pt>
                <c:pt idx="71003">
                  <c:v>3.8484449760289897E-5</c:v>
                </c:pt>
                <c:pt idx="71004">
                  <c:v>3.8482969102915397E-5</c:v>
                </c:pt>
                <c:pt idx="71005">
                  <c:v>3.8481364754261402E-5</c:v>
                </c:pt>
                <c:pt idx="71006">
                  <c:v>3.8479600334540003E-5</c:v>
                </c:pt>
                <c:pt idx="71007">
                  <c:v>3.8477988709928502E-5</c:v>
                </c:pt>
                <c:pt idx="71008">
                  <c:v>3.8476460758829503E-5</c:v>
                </c:pt>
                <c:pt idx="71009">
                  <c:v>3.8474772736662999E-5</c:v>
                </c:pt>
                <c:pt idx="71010">
                  <c:v>3.8473233871627599E-5</c:v>
                </c:pt>
                <c:pt idx="71011">
                  <c:v>3.8471636798931299E-5</c:v>
                </c:pt>
                <c:pt idx="71012">
                  <c:v>3.84701052098535E-5</c:v>
                </c:pt>
                <c:pt idx="71013">
                  <c:v>3.84684426535387E-5</c:v>
                </c:pt>
                <c:pt idx="71014">
                  <c:v>3.8466812839033102E-5</c:v>
                </c:pt>
                <c:pt idx="71015">
                  <c:v>3.8465281249955303E-5</c:v>
                </c:pt>
                <c:pt idx="71016">
                  <c:v>3.8463516830233898E-5</c:v>
                </c:pt>
                <c:pt idx="71017">
                  <c:v>3.8461985241156099E-5</c:v>
                </c:pt>
                <c:pt idx="71018">
                  <c:v>3.8460362702608102E-5</c:v>
                </c:pt>
                <c:pt idx="71019">
                  <c:v>3.84588056476787E-5</c:v>
                </c:pt>
                <c:pt idx="71020">
                  <c:v>3.84572631446645E-5</c:v>
                </c:pt>
                <c:pt idx="71021">
                  <c:v>3.8455458707176101E-5</c:v>
                </c:pt>
                <c:pt idx="71022">
                  <c:v>3.8453890738310299E-5</c:v>
                </c:pt>
                <c:pt idx="71023">
                  <c:v>3.8452377339126502E-5</c:v>
                </c:pt>
                <c:pt idx="71024">
                  <c:v>3.8450729334726903E-5</c:v>
                </c:pt>
                <c:pt idx="71025">
                  <c:v>3.84491577278823E-5</c:v>
                </c:pt>
                <c:pt idx="71026">
                  <c:v>3.8447647966677303E-5</c:v>
                </c:pt>
                <c:pt idx="71027">
                  <c:v>3.8446050893981003E-5</c:v>
                </c:pt>
                <c:pt idx="71028">
                  <c:v>3.8444442907348302E-5</c:v>
                </c:pt>
                <c:pt idx="71029">
                  <c:v>3.8442743971245397E-5</c:v>
                </c:pt>
                <c:pt idx="71030">
                  <c:v>3.84412378480192E-5</c:v>
                </c:pt>
                <c:pt idx="71031">
                  <c:v>3.84395207220223E-5</c:v>
                </c:pt>
                <c:pt idx="71032">
                  <c:v>3.8438018236774897E-5</c:v>
                </c:pt>
                <c:pt idx="71033">
                  <c:v>3.8436388422269401E-5</c:v>
                </c:pt>
                <c:pt idx="71034">
                  <c:v>3.843467857223E-5</c:v>
                </c:pt>
                <c:pt idx="71035">
                  <c:v>3.8433150621131103E-5</c:v>
                </c:pt>
                <c:pt idx="71036">
                  <c:v>3.8431498978752602E-5</c:v>
                </c:pt>
                <c:pt idx="71037">
                  <c:v>3.8429985579568899E-5</c:v>
                </c:pt>
                <c:pt idx="71038">
                  <c:v>3.8428352127084502E-5</c:v>
                </c:pt>
                <c:pt idx="71039">
                  <c:v>3.8426700484706102E-5</c:v>
                </c:pt>
                <c:pt idx="71040">
                  <c:v>3.8425190723501098E-5</c:v>
                </c:pt>
                <c:pt idx="71041">
                  <c:v>3.8423564546974403E-5</c:v>
                </c:pt>
                <c:pt idx="71042">
                  <c:v>3.8421992940129699E-5</c:v>
                </c:pt>
                <c:pt idx="71043">
                  <c:v>3.84202357963659E-5</c:v>
                </c:pt>
                <c:pt idx="71044">
                  <c:v>3.8418700569309301E-5</c:v>
                </c:pt>
                <c:pt idx="71045">
                  <c:v>3.8417303585447398E-5</c:v>
                </c:pt>
                <c:pt idx="71046">
                  <c:v>3.8415582821471603E-5</c:v>
                </c:pt>
                <c:pt idx="71047">
                  <c:v>3.8413916627178003E-5</c:v>
                </c:pt>
                <c:pt idx="71048">
                  <c:v>3.8412483263528002E-5</c:v>
                </c:pt>
                <c:pt idx="71049">
                  <c:v>3.84107697755098E-5</c:v>
                </c:pt>
                <c:pt idx="71050">
                  <c:v>3.8409238186432001E-5</c:v>
                </c:pt>
                <c:pt idx="71051">
                  <c:v>3.8407579268096001E-5</c:v>
                </c:pt>
                <c:pt idx="71052">
                  <c:v>3.84059094358236E-5</c:v>
                </c:pt>
                <c:pt idx="71053">
                  <c:v>3.8404403312597397E-5</c:v>
                </c:pt>
                <c:pt idx="71054">
                  <c:v>3.8402769860112999E-5</c:v>
                </c:pt>
                <c:pt idx="71055">
                  <c:v>3.8401263736886897E-5</c:v>
                </c:pt>
                <c:pt idx="71056">
                  <c:v>3.8399492041207803E-5</c:v>
                </c:pt>
                <c:pt idx="71057">
                  <c:v>3.8398065953515497E-5</c:v>
                </c:pt>
                <c:pt idx="71058">
                  <c:v>3.8396465242840302E-5</c:v>
                </c:pt>
                <c:pt idx="71059">
                  <c:v>3.8394700823118897E-5</c:v>
                </c:pt>
                <c:pt idx="71060">
                  <c:v>3.8393172872019898E-5</c:v>
                </c:pt>
                <c:pt idx="71061">
                  <c:v>3.8391557609429603E-5</c:v>
                </c:pt>
                <c:pt idx="71062">
                  <c:v>3.8389927794923999E-5</c:v>
                </c:pt>
                <c:pt idx="71063">
                  <c:v>3.83883343602065E-5</c:v>
                </c:pt>
                <c:pt idx="71064">
                  <c:v>3.8386762753361802E-5</c:v>
                </c:pt>
                <c:pt idx="71065">
                  <c:v>3.8385129300877398E-5</c:v>
                </c:pt>
                <c:pt idx="71066">
                  <c:v>3.8383495848393102E-5</c:v>
                </c:pt>
                <c:pt idx="71067">
                  <c:v>3.8381927879527198E-5</c:v>
                </c:pt>
                <c:pt idx="71068">
                  <c:v>3.83803489967249E-5</c:v>
                </c:pt>
                <c:pt idx="71069">
                  <c:v>3.8378766475943801E-5</c:v>
                </c:pt>
                <c:pt idx="71070">
                  <c:v>3.8377173041226302E-5</c:v>
                </c:pt>
                <c:pt idx="71071">
                  <c:v>3.8375459553208202E-5</c:v>
                </c:pt>
                <c:pt idx="71072">
                  <c:v>3.8373909774236401E-5</c:v>
                </c:pt>
                <c:pt idx="71073">
                  <c:v>3.8372374547179802E-5</c:v>
                </c:pt>
                <c:pt idx="71074">
                  <c:v>3.8370733818737797E-5</c:v>
                </c:pt>
                <c:pt idx="71075">
                  <c:v>3.8369125832105103E-5</c:v>
                </c:pt>
                <c:pt idx="71076">
                  <c:v>3.8367586967069703E-5</c:v>
                </c:pt>
                <c:pt idx="71077">
                  <c:v>3.8366004446288598E-5</c:v>
                </c:pt>
                <c:pt idx="71078">
                  <c:v>3.83643673558254E-5</c:v>
                </c:pt>
                <c:pt idx="71079">
                  <c:v>3.8362759369192598E-5</c:v>
                </c:pt>
                <c:pt idx="71080">
                  <c:v>3.8361235056072501E-5</c:v>
                </c:pt>
                <c:pt idx="71081">
                  <c:v>3.8359627069439698E-5</c:v>
                </c:pt>
                <c:pt idx="71082">
                  <c:v>3.8358073652489097E-5</c:v>
                </c:pt>
                <c:pt idx="71083">
                  <c:v>3.8356320146704099E-5</c:v>
                </c:pt>
                <c:pt idx="71084">
                  <c:v>3.83548394893296E-5</c:v>
                </c:pt>
                <c:pt idx="71085">
                  <c:v>3.8353107811417397E-5</c:v>
                </c:pt>
                <c:pt idx="71086">
                  <c:v>3.8351627154042897E-5</c:v>
                </c:pt>
                <c:pt idx="71087">
                  <c:v>3.8349979149643298E-5</c:v>
                </c:pt>
                <c:pt idx="71088">
                  <c:v>3.8348422094713903E-5</c:v>
                </c:pt>
                <c:pt idx="71089">
                  <c:v>3.8346737710526199E-5</c:v>
                </c:pt>
                <c:pt idx="71090">
                  <c:v>3.8345213397406001E-5</c:v>
                </c:pt>
                <c:pt idx="71091">
                  <c:v>3.83434889954515E-5</c:v>
                </c:pt>
                <c:pt idx="71092">
                  <c:v>3.8341964682331302E-5</c:v>
                </c:pt>
                <c:pt idx="71093">
                  <c:v>3.8340407627401901E-5</c:v>
                </c:pt>
                <c:pt idx="71094">
                  <c:v>3.8338748709065799E-5</c:v>
                </c:pt>
                <c:pt idx="71095">
                  <c:v>3.8337133446475498E-5</c:v>
                </c:pt>
                <c:pt idx="71096">
                  <c:v>3.8335540011757998E-5</c:v>
                </c:pt>
                <c:pt idx="71097">
                  <c:v>3.8333932025125203E-5</c:v>
                </c:pt>
                <c:pt idx="71098">
                  <c:v>3.8332265830831602E-5</c:v>
                </c:pt>
                <c:pt idx="71099">
                  <c:v>3.8330781535478302E-5</c:v>
                </c:pt>
                <c:pt idx="71100">
                  <c:v>3.8329169910866801E-5</c:v>
                </c:pt>
                <c:pt idx="71101">
                  <c:v>3.8327587390085703E-5</c:v>
                </c:pt>
                <c:pt idx="71102">
                  <c:v>3.8326041249092702E-5</c:v>
                </c:pt>
                <c:pt idx="71103">
                  <c:v>3.8324331399053301E-5</c:v>
                </c:pt>
                <c:pt idx="71104">
                  <c:v>3.8322810723911998E-5</c:v>
                </c:pt>
                <c:pt idx="71105">
                  <c:v>3.8321166357491199E-5</c:v>
                </c:pt>
                <c:pt idx="71106">
                  <c:v>3.8319609302561703E-5</c:v>
                </c:pt>
                <c:pt idx="71107">
                  <c:v>3.8317964936140898E-5</c:v>
                </c:pt>
                <c:pt idx="71108">
                  <c:v>3.8316375139402199E-5</c:v>
                </c:pt>
                <c:pt idx="71109">
                  <c:v>3.8314716221066199E-5</c:v>
                </c:pt>
                <c:pt idx="71110">
                  <c:v>3.8313224649755298E-5</c:v>
                </c:pt>
                <c:pt idx="71111">
                  <c:v>3.8311525713652399E-5</c:v>
                </c:pt>
                <c:pt idx="71112">
                  <c:v>3.8309939554892501E-5</c:v>
                </c:pt>
                <c:pt idx="71113">
                  <c:v>3.8308244256768403E-5</c:v>
                </c:pt>
                <c:pt idx="71114">
                  <c:v>3.8306839996948798E-5</c:v>
                </c:pt>
                <c:pt idx="71115">
                  <c:v>3.8305162888718803E-5</c:v>
                </c:pt>
                <c:pt idx="71116">
                  <c:v>3.8303704059217098E-5</c:v>
                </c:pt>
                <c:pt idx="71117">
                  <c:v>3.83019505534321E-5</c:v>
                </c:pt>
                <c:pt idx="71118">
                  <c:v>3.8300338928820599E-5</c:v>
                </c:pt>
                <c:pt idx="71119">
                  <c:v>3.8298720028251403E-5</c:v>
                </c:pt>
                <c:pt idx="71120">
                  <c:v>3.8297133869491497E-5</c:v>
                </c:pt>
                <c:pt idx="71121">
                  <c:v>3.8295598642434898E-5</c:v>
                </c:pt>
                <c:pt idx="71122">
                  <c:v>3.8294008845696199E-5</c:v>
                </c:pt>
                <c:pt idx="71123">
                  <c:v>3.8292357203317799E-5</c:v>
                </c:pt>
                <c:pt idx="71124">
                  <c:v>3.8290836528176401E-5</c:v>
                </c:pt>
                <c:pt idx="71125">
                  <c:v>3.8289184885798002E-5</c:v>
                </c:pt>
                <c:pt idx="71126">
                  <c:v>3.8287496863631498E-5</c:v>
                </c:pt>
                <c:pt idx="71127">
                  <c:v>3.82859179808292E-5</c:v>
                </c:pt>
                <c:pt idx="71128">
                  <c:v>3.8284280890366103E-5</c:v>
                </c:pt>
                <c:pt idx="71129">
                  <c:v>3.8282807508949197E-5</c:v>
                </c:pt>
                <c:pt idx="71130">
                  <c:v>3.8281155866570798E-5</c:v>
                </c:pt>
                <c:pt idx="71131">
                  <c:v>3.8279627915471799E-5</c:v>
                </c:pt>
                <c:pt idx="71132">
                  <c:v>3.8278009014902603E-5</c:v>
                </c:pt>
                <c:pt idx="71133">
                  <c:v>3.8276390114333501E-5</c:v>
                </c:pt>
                <c:pt idx="71134">
                  <c:v>3.8274716644082198E-5</c:v>
                </c:pt>
                <c:pt idx="71135">
                  <c:v>3.8273155951174003E-5</c:v>
                </c:pt>
                <c:pt idx="71136">
                  <c:v>3.8271613448159803E-5</c:v>
                </c:pt>
                <c:pt idx="71137">
                  <c:v>3.8270023651421097E-5</c:v>
                </c:pt>
                <c:pt idx="71138">
                  <c:v>3.82685138902161E-5</c:v>
                </c:pt>
                <c:pt idx="71139">
                  <c:v>3.8266825868049603E-5</c:v>
                </c:pt>
                <c:pt idx="71140">
                  <c:v>3.8265192415565198E-5</c:v>
                </c:pt>
                <c:pt idx="71141">
                  <c:v>3.8263649912550998E-5</c:v>
                </c:pt>
                <c:pt idx="71142">
                  <c:v>3.8261990994214998E-5</c:v>
                </c:pt>
                <c:pt idx="71143">
                  <c:v>3.8260455767158399E-5</c:v>
                </c:pt>
                <c:pt idx="71144">
                  <c:v>3.82588696083985E-5</c:v>
                </c:pt>
                <c:pt idx="71145">
                  <c:v>3.8257079722825397E-5</c:v>
                </c:pt>
                <c:pt idx="71146">
                  <c:v>3.8255649997154203E-5</c:v>
                </c:pt>
                <c:pt idx="71147">
                  <c:v>3.8253943785093698E-5</c:v>
                </c:pt>
                <c:pt idx="71148">
                  <c:v>3.8252357626333799E-5</c:v>
                </c:pt>
                <c:pt idx="71149">
                  <c:v>3.8250636862358099E-5</c:v>
                </c:pt>
                <c:pt idx="71150">
                  <c:v>3.8249276258284199E-5</c:v>
                </c:pt>
                <c:pt idx="71151">
                  <c:v>3.8247577322181301E-5</c:v>
                </c:pt>
                <c:pt idx="71152">
                  <c:v>3.8245878386078402E-5</c:v>
                </c:pt>
                <c:pt idx="71153">
                  <c:v>3.8244434108492001E-5</c:v>
                </c:pt>
                <c:pt idx="71154">
                  <c:v>3.8242782466113601E-5</c:v>
                </c:pt>
                <c:pt idx="71155">
                  <c:v>3.8241261790972203E-5</c:v>
                </c:pt>
                <c:pt idx="71156">
                  <c:v>3.8239642890403101E-5</c:v>
                </c:pt>
                <c:pt idx="71157">
                  <c:v>3.8238056731643203E-5</c:v>
                </c:pt>
                <c:pt idx="71158">
                  <c:v>3.8236496038734899E-5</c:v>
                </c:pt>
                <c:pt idx="71159">
                  <c:v>3.8234858948271701E-5</c:v>
                </c:pt>
                <c:pt idx="71160">
                  <c:v>3.8233258237596601E-5</c:v>
                </c:pt>
                <c:pt idx="71161">
                  <c:v>3.8231584767345298E-5</c:v>
                </c:pt>
                <c:pt idx="71162">
                  <c:v>3.8230075006140403E-5</c:v>
                </c:pt>
                <c:pt idx="71163">
                  <c:v>3.8228274206630899E-5</c:v>
                </c:pt>
                <c:pt idx="71164">
                  <c:v>3.8226844480959699E-5</c:v>
                </c:pt>
                <c:pt idx="71165">
                  <c:v>3.8225251046242199E-5</c:v>
                </c:pt>
                <c:pt idx="71166">
                  <c:v>3.8223741285037202E-5</c:v>
                </c:pt>
                <c:pt idx="71167">
                  <c:v>3.8221944123506499E-5</c:v>
                </c:pt>
                <c:pt idx="71168">
                  <c:v>3.8220499845920097E-5</c:v>
                </c:pt>
                <c:pt idx="71169">
                  <c:v>3.8218895497266203E-5</c:v>
                </c:pt>
                <c:pt idx="71170">
                  <c:v>3.82172729587182E-5</c:v>
                </c:pt>
                <c:pt idx="71171">
                  <c:v>3.8215661334106699E-5</c:v>
                </c:pt>
                <c:pt idx="71172">
                  <c:v>3.8214056985452798E-5</c:v>
                </c:pt>
                <c:pt idx="71173">
                  <c:v>3.8212452636798803E-5</c:v>
                </c:pt>
                <c:pt idx="71174">
                  <c:v>3.8210866478038898E-5</c:v>
                </c:pt>
                <c:pt idx="71175">
                  <c:v>3.8209298509173102E-5</c:v>
                </c:pt>
                <c:pt idx="71176">
                  <c:v>3.8207763282116503E-5</c:v>
                </c:pt>
                <c:pt idx="71177">
                  <c:v>3.8206057070055997E-5</c:v>
                </c:pt>
                <c:pt idx="71178">
                  <c:v>3.8204434531508E-5</c:v>
                </c:pt>
                <c:pt idx="71179">
                  <c:v>3.8202790165087201E-5</c:v>
                </c:pt>
                <c:pt idx="71180">
                  <c:v>3.8201364077394801E-5</c:v>
                </c:pt>
                <c:pt idx="71181">
                  <c:v>3.8199628761503798E-5</c:v>
                </c:pt>
                <c:pt idx="71182">
                  <c:v>3.8198089896468398E-5</c:v>
                </c:pt>
                <c:pt idx="71183">
                  <c:v>3.8196470995899297E-5</c:v>
                </c:pt>
                <c:pt idx="71184">
                  <c:v>3.8194935768842697E-5</c:v>
                </c:pt>
                <c:pt idx="71185">
                  <c:v>3.8193251384655E-5</c:v>
                </c:pt>
                <c:pt idx="71186">
                  <c:v>3.8191705243662E-5</c:v>
                </c:pt>
                <c:pt idx="71187">
                  <c:v>3.8190159102668999E-5</c:v>
                </c:pt>
                <c:pt idx="71188">
                  <c:v>3.81885693059303E-5</c:v>
                </c:pt>
                <c:pt idx="71189">
                  <c:v>3.8186939491424703E-5</c:v>
                </c:pt>
                <c:pt idx="71190">
                  <c:v>3.8185426092241E-5</c:v>
                </c:pt>
                <c:pt idx="71191">
                  <c:v>3.81836689484771E-5</c:v>
                </c:pt>
                <c:pt idx="71192">
                  <c:v>3.8182191929081401E-5</c:v>
                </c:pt>
                <c:pt idx="71193">
                  <c:v>3.8180605770321597E-5</c:v>
                </c:pt>
                <c:pt idx="71194">
                  <c:v>3.81789868697524E-5</c:v>
                </c:pt>
                <c:pt idx="71195">
                  <c:v>3.81773279514164E-5</c:v>
                </c:pt>
                <c:pt idx="71196">
                  <c:v>3.8175749068614102E-5</c:v>
                </c:pt>
                <c:pt idx="71197">
                  <c:v>3.8174108340172097E-5</c:v>
                </c:pt>
                <c:pt idx="71198">
                  <c:v>3.8172620406840003E-5</c:v>
                </c:pt>
                <c:pt idx="71199">
                  <c:v>3.8170965126482797E-5</c:v>
                </c:pt>
                <c:pt idx="71200">
                  <c:v>3.8169349863892401E-5</c:v>
                </c:pt>
                <c:pt idx="71201">
                  <c:v>3.8167840102687498E-5</c:v>
                </c:pt>
                <c:pt idx="71202">
                  <c:v>3.8166170270415003E-5</c:v>
                </c:pt>
                <c:pt idx="71203">
                  <c:v>3.8164478610269698E-5</c:v>
                </c:pt>
                <c:pt idx="71204">
                  <c:v>3.8162874261615798E-5</c:v>
                </c:pt>
                <c:pt idx="71205">
                  <c:v>3.8161513657541898E-5</c:v>
                </c:pt>
                <c:pt idx="71206">
                  <c:v>3.8159800169523799E-5</c:v>
                </c:pt>
                <c:pt idx="71207">
                  <c:v>3.8158112147357301E-5</c:v>
                </c:pt>
                <c:pt idx="71208">
                  <c:v>3.81566169380676E-5</c:v>
                </c:pt>
                <c:pt idx="71209">
                  <c:v>3.8155085348989801E-5</c:v>
                </c:pt>
                <c:pt idx="71210">
                  <c:v>3.8153397326823297E-5</c:v>
                </c:pt>
                <c:pt idx="71211">
                  <c:v>3.8151858461787897E-5</c:v>
                </c:pt>
                <c:pt idx="71212">
                  <c:v>3.8150250475155203E-5</c:v>
                </c:pt>
                <c:pt idx="71213">
                  <c:v>3.8148591556819203E-5</c:v>
                </c:pt>
                <c:pt idx="71214">
                  <c:v>3.8147059967741397E-5</c:v>
                </c:pt>
                <c:pt idx="71215">
                  <c:v>3.8145466533023898E-5</c:v>
                </c:pt>
                <c:pt idx="71216">
                  <c:v>3.81438330805395E-5</c:v>
                </c:pt>
                <c:pt idx="71217">
                  <c:v>3.8142334233270999E-5</c:v>
                </c:pt>
                <c:pt idx="71218">
                  <c:v>3.8140718970680603E-5</c:v>
                </c:pt>
                <c:pt idx="71219">
                  <c:v>3.8139085518196198E-5</c:v>
                </c:pt>
                <c:pt idx="71220">
                  <c:v>3.8137488445499898E-5</c:v>
                </c:pt>
                <c:pt idx="71221">
                  <c:v>3.8135811337269802E-5</c:v>
                </c:pt>
                <c:pt idx="71222">
                  <c:v>3.8134287024149698E-5</c:v>
                </c:pt>
                <c:pt idx="71223">
                  <c:v>3.8132689951453399E-5</c:v>
                </c:pt>
                <c:pt idx="71224">
                  <c:v>3.8131209294078899E-5</c:v>
                </c:pt>
                <c:pt idx="71225">
                  <c:v>3.8129528547870002E-5</c:v>
                </c:pt>
                <c:pt idx="71226">
                  <c:v>3.8127884181449203E-5</c:v>
                </c:pt>
                <c:pt idx="71227">
                  <c:v>3.8126447179820402E-5</c:v>
                </c:pt>
                <c:pt idx="71228">
                  <c:v>3.8124762795632698E-5</c:v>
                </c:pt>
                <c:pt idx="71229">
                  <c:v>3.8123223930597299E-5</c:v>
                </c:pt>
                <c:pt idx="71230">
                  <c:v>3.8121572288218899E-5</c:v>
                </c:pt>
                <c:pt idx="71231">
                  <c:v>3.81200406991411E-5</c:v>
                </c:pt>
                <c:pt idx="71232">
                  <c:v>3.8118429074529599E-5</c:v>
                </c:pt>
                <c:pt idx="71233">
                  <c:v>3.8116766518214697E-5</c:v>
                </c:pt>
                <c:pt idx="71234">
                  <c:v>3.8115245843073299E-5</c:v>
                </c:pt>
                <c:pt idx="71235">
                  <c:v>3.81136560463346E-5</c:v>
                </c:pt>
                <c:pt idx="71236">
                  <c:v>3.8111964386189397E-5</c:v>
                </c:pt>
                <c:pt idx="71237">
                  <c:v>3.8110498280730098E-5</c:v>
                </c:pt>
                <c:pt idx="71238">
                  <c:v>3.8108850276330499E-5</c:v>
                </c:pt>
                <c:pt idx="71239">
                  <c:v>3.8107224099803702E-5</c:v>
                </c:pt>
                <c:pt idx="71240">
                  <c:v>3.8105608837213401E-5</c:v>
                </c:pt>
                <c:pt idx="71241">
                  <c:v>3.8103964470792602E-5</c:v>
                </c:pt>
                <c:pt idx="71242">
                  <c:v>3.8102607504697503E-5</c:v>
                </c:pt>
                <c:pt idx="71243">
                  <c:v>3.8100919482530999E-5</c:v>
                </c:pt>
                <c:pt idx="71244">
                  <c:v>3.8099413359304897E-5</c:v>
                </c:pt>
                <c:pt idx="71245">
                  <c:v>3.8097703509265598E-5</c:v>
                </c:pt>
                <c:pt idx="71246">
                  <c:v>3.8096004573162598E-5</c:v>
                </c:pt>
                <c:pt idx="71247">
                  <c:v>3.8094414776423899E-5</c:v>
                </c:pt>
                <c:pt idx="71248">
                  <c:v>3.8092886825325001E-5</c:v>
                </c:pt>
                <c:pt idx="71249">
                  <c:v>3.8091322494437898E-5</c:v>
                </c:pt>
                <c:pt idx="71250">
                  <c:v>3.8089758163550903E-5</c:v>
                </c:pt>
                <c:pt idx="71251">
                  <c:v>3.8088186556706198E-5</c:v>
                </c:pt>
                <c:pt idx="71252">
                  <c:v>3.8086473068688099E-5</c:v>
                </c:pt>
                <c:pt idx="71253">
                  <c:v>3.80849451175891E-5</c:v>
                </c:pt>
                <c:pt idx="71254">
                  <c:v>3.80834098905325E-5</c:v>
                </c:pt>
                <c:pt idx="71255">
                  <c:v>3.8081758248154101E-5</c:v>
                </c:pt>
                <c:pt idx="71256">
                  <c:v>3.8080230297055102E-5</c:v>
                </c:pt>
                <c:pt idx="71257">
                  <c:v>3.80787278118078E-5</c:v>
                </c:pt>
                <c:pt idx="71258">
                  <c:v>3.8077036151662503E-5</c:v>
                </c:pt>
                <c:pt idx="71259">
                  <c:v>3.8075511838542297E-5</c:v>
                </c:pt>
                <c:pt idx="71260">
                  <c:v>3.80738274543546E-5</c:v>
                </c:pt>
                <c:pt idx="71261">
                  <c:v>3.80722231057007E-5</c:v>
                </c:pt>
                <c:pt idx="71262">
                  <c:v>3.8070600567152703E-5</c:v>
                </c:pt>
                <c:pt idx="71263">
                  <c:v>3.8069025322329199E-5</c:v>
                </c:pt>
                <c:pt idx="71264">
                  <c:v>3.8067475543357398E-5</c:v>
                </c:pt>
                <c:pt idx="71265">
                  <c:v>3.8065871194703498E-5</c:v>
                </c:pt>
                <c:pt idx="71266">
                  <c:v>3.8064277759985998E-5</c:v>
                </c:pt>
                <c:pt idx="71267">
                  <c:v>3.8062800740590299E-5</c:v>
                </c:pt>
                <c:pt idx="71268">
                  <c:v>3.8061003579059602E-5</c:v>
                </c:pt>
                <c:pt idx="71269">
                  <c:v>3.8059417420299697E-5</c:v>
                </c:pt>
                <c:pt idx="71270">
                  <c:v>3.80579513148405E-5</c:v>
                </c:pt>
                <c:pt idx="71271">
                  <c:v>3.8056376070017002E-5</c:v>
                </c:pt>
                <c:pt idx="71272">
                  <c:v>3.8054913602536497E-5</c:v>
                </c:pt>
                <c:pt idx="71273">
                  <c:v>3.8053134630899897E-5</c:v>
                </c:pt>
                <c:pt idx="71274">
                  <c:v>3.8051657611504197E-5</c:v>
                </c:pt>
                <c:pt idx="71275">
                  <c:v>3.8049944123486098E-5</c:v>
                </c:pt>
                <c:pt idx="71276">
                  <c:v>3.80484307243023E-5</c:v>
                </c:pt>
                <c:pt idx="71277">
                  <c:v>3.80468263756484E-5</c:v>
                </c:pt>
                <c:pt idx="71278">
                  <c:v>3.8045247492846102E-5</c:v>
                </c:pt>
                <c:pt idx="71279">
                  <c:v>3.8043657696107402E-5</c:v>
                </c:pt>
                <c:pt idx="71280">
                  <c:v>3.80419260181952E-5</c:v>
                </c:pt>
                <c:pt idx="71281">
                  <c:v>3.80404453608207E-5</c:v>
                </c:pt>
                <c:pt idx="71282">
                  <c:v>3.80387318728026E-5</c:v>
                </c:pt>
                <c:pt idx="71283">
                  <c:v>3.8037233025534099E-5</c:v>
                </c:pt>
                <c:pt idx="71284">
                  <c:v>3.8035686884541098E-5</c:v>
                </c:pt>
                <c:pt idx="71285">
                  <c:v>3.803410436376E-5</c:v>
                </c:pt>
                <c:pt idx="71286">
                  <c:v>3.8032449083402699E-5</c:v>
                </c:pt>
                <c:pt idx="71287">
                  <c:v>3.8030910218367299E-5</c:v>
                </c:pt>
                <c:pt idx="71288">
                  <c:v>3.8029404095141197E-5</c:v>
                </c:pt>
                <c:pt idx="71289">
                  <c:v>3.8027850678190603E-5</c:v>
                </c:pt>
                <c:pt idx="71290">
                  <c:v>3.8026195397833403E-5</c:v>
                </c:pt>
                <c:pt idx="71291">
                  <c:v>3.8024598325137002E-5</c:v>
                </c:pt>
                <c:pt idx="71292">
                  <c:v>3.8022993976483101E-5</c:v>
                </c:pt>
                <c:pt idx="71293">
                  <c:v>3.8021360523998697E-5</c:v>
                </c:pt>
                <c:pt idx="71294">
                  <c:v>3.8019778003217598E-5</c:v>
                </c:pt>
                <c:pt idx="71295">
                  <c:v>3.8018239138182198E-5</c:v>
                </c:pt>
                <c:pt idx="71296">
                  <c:v>3.8016642065485899E-5</c:v>
                </c:pt>
                <c:pt idx="71297">
                  <c:v>3.8015165046090301E-5</c:v>
                </c:pt>
                <c:pt idx="71298">
                  <c:v>3.8013527955627103E-5</c:v>
                </c:pt>
                <c:pt idx="71299">
                  <c:v>3.8011901779100299E-5</c:v>
                </c:pt>
                <c:pt idx="71300">
                  <c:v>3.8010355638107298E-5</c:v>
                </c:pt>
                <c:pt idx="71301">
                  <c:v>3.8008667615940801E-5</c:v>
                </c:pt>
                <c:pt idx="71302">
                  <c:v>3.8007216062396799E-5</c:v>
                </c:pt>
                <c:pt idx="71303">
                  <c:v>3.8005491660442203E-5</c:v>
                </c:pt>
                <c:pt idx="71304">
                  <c:v>3.8003985537216101E-5</c:v>
                </c:pt>
                <c:pt idx="71305">
                  <c:v>3.8002366636646898E-5</c:v>
                </c:pt>
                <c:pt idx="71306">
                  <c:v>3.8000853237463202E-5</c:v>
                </c:pt>
                <c:pt idx="71307">
                  <c:v>3.7999230698915198E-5</c:v>
                </c:pt>
                <c:pt idx="71308">
                  <c:v>3.7997662730049301E-5</c:v>
                </c:pt>
                <c:pt idx="71309">
                  <c:v>3.7995883758412701E-5</c:v>
                </c:pt>
                <c:pt idx="71310">
                  <c:v>3.79943921871018E-5</c:v>
                </c:pt>
                <c:pt idx="71311">
                  <c:v>3.7992820580257103E-5</c:v>
                </c:pt>
                <c:pt idx="71312">
                  <c:v>3.7991267163306502E-5</c:v>
                </c:pt>
                <c:pt idx="71313">
                  <c:v>3.7989724660292302E-5</c:v>
                </c:pt>
                <c:pt idx="71314">
                  <c:v>3.7988116673659499E-5</c:v>
                </c:pt>
                <c:pt idx="71315">
                  <c:v>3.7986512325005599E-5</c:v>
                </c:pt>
                <c:pt idx="71316">
                  <c:v>3.7984893424436403E-5</c:v>
                </c:pt>
                <c:pt idx="71317">
                  <c:v>3.7983292713761303E-5</c:v>
                </c:pt>
                <c:pt idx="71318">
                  <c:v>3.7981692003086203E-5</c:v>
                </c:pt>
                <c:pt idx="71319">
                  <c:v>3.7980127672199201E-5</c:v>
                </c:pt>
                <c:pt idx="71320">
                  <c:v>3.7978610635036603E-5</c:v>
                </c:pt>
                <c:pt idx="71321">
                  <c:v>3.7976991734467501E-5</c:v>
                </c:pt>
                <c:pt idx="71322">
                  <c:v>3.7975572922732701E-5</c:v>
                </c:pt>
                <c:pt idx="71323">
                  <c:v>3.79738012270536E-5</c:v>
                </c:pt>
                <c:pt idx="71324">
                  <c:v>3.7972211430314901E-5</c:v>
                </c:pt>
                <c:pt idx="71325">
                  <c:v>3.7970727134961601E-5</c:v>
                </c:pt>
                <c:pt idx="71326">
                  <c:v>3.7969097320456098E-5</c:v>
                </c:pt>
                <c:pt idx="71327">
                  <c:v>3.79674565920141E-5</c:v>
                </c:pt>
                <c:pt idx="71328">
                  <c:v>3.7965957744745497E-5</c:v>
                </c:pt>
                <c:pt idx="71329">
                  <c:v>3.7964353396091597E-5</c:v>
                </c:pt>
                <c:pt idx="71330">
                  <c:v>3.7962810893077403E-5</c:v>
                </c:pt>
                <c:pt idx="71331">
                  <c:v>3.7961232010275098E-5</c:v>
                </c:pt>
                <c:pt idx="71332">
                  <c:v>3.7959602195769501E-5</c:v>
                </c:pt>
                <c:pt idx="71333">
                  <c:v>3.7958016037009697E-5</c:v>
                </c:pt>
                <c:pt idx="71334">
                  <c:v>3.7956473533995402E-5</c:v>
                </c:pt>
                <c:pt idx="71335">
                  <c:v>3.7954836443532299E-5</c:v>
                </c:pt>
                <c:pt idx="71336">
                  <c:v>3.7953297578496899E-5</c:v>
                </c:pt>
                <c:pt idx="71337">
                  <c:v>3.79517077817582E-5</c:v>
                </c:pt>
                <c:pt idx="71338">
                  <c:v>3.7950158002786298E-5</c:v>
                </c:pt>
                <c:pt idx="71339">
                  <c:v>3.7948531826259602E-5</c:v>
                </c:pt>
                <c:pt idx="71340">
                  <c:v>3.7946956581436098E-5</c:v>
                </c:pt>
                <c:pt idx="71341">
                  <c:v>3.79453886125702E-5</c:v>
                </c:pt>
                <c:pt idx="71342">
                  <c:v>3.7943762436043498E-5</c:v>
                </c:pt>
                <c:pt idx="71343">
                  <c:v>3.7942198105156401E-5</c:v>
                </c:pt>
                <c:pt idx="71344">
                  <c:v>3.79406374122482E-5</c:v>
                </c:pt>
                <c:pt idx="71345">
                  <c:v>3.7939083995297497E-5</c:v>
                </c:pt>
                <c:pt idx="71346">
                  <c:v>3.7937410525046303E-5</c:v>
                </c:pt>
                <c:pt idx="71347">
                  <c:v>3.7935824366286397E-5</c:v>
                </c:pt>
                <c:pt idx="71348">
                  <c:v>3.7934292777208598E-5</c:v>
                </c:pt>
                <c:pt idx="71349">
                  <c:v>3.7932557461317602E-5</c:v>
                </c:pt>
                <c:pt idx="71350">
                  <c:v>3.79311786673497E-5</c:v>
                </c:pt>
                <c:pt idx="71351">
                  <c:v>3.7929494283162098E-5</c:v>
                </c:pt>
                <c:pt idx="71352">
                  <c:v>3.7927962694084299E-5</c:v>
                </c:pt>
                <c:pt idx="71353">
                  <c:v>3.79263765353244E-5</c:v>
                </c:pt>
                <c:pt idx="71354">
                  <c:v>3.7924801290500902E-5</c:v>
                </c:pt>
                <c:pt idx="71355">
                  <c:v>3.7923291529296E-5</c:v>
                </c:pt>
                <c:pt idx="71356">
                  <c:v>3.7921730836387703E-5</c:v>
                </c:pt>
                <c:pt idx="71357">
                  <c:v>3.7919977330602699E-5</c:v>
                </c:pt>
                <c:pt idx="71358">
                  <c:v>3.7918412999715697E-5</c:v>
                </c:pt>
                <c:pt idx="71359">
                  <c:v>3.7916826840955798E-5</c:v>
                </c:pt>
                <c:pt idx="71360">
                  <c:v>3.7915284337941598E-5</c:v>
                </c:pt>
                <c:pt idx="71361">
                  <c:v>3.7913636333541897E-5</c:v>
                </c:pt>
                <c:pt idx="71362">
                  <c:v>3.7912042898824398E-5</c:v>
                </c:pt>
                <c:pt idx="71363">
                  <c:v>3.79106277250685E-5</c:v>
                </c:pt>
                <c:pt idx="71364">
                  <c:v>3.7908994272584102E-5</c:v>
                </c:pt>
                <c:pt idx="71365">
                  <c:v>3.79072625946719E-5</c:v>
                </c:pt>
                <c:pt idx="71366">
                  <c:v>3.7905705539742498E-5</c:v>
                </c:pt>
                <c:pt idx="71367">
                  <c:v>3.7904261262156103E-5</c:v>
                </c:pt>
                <c:pt idx="71368">
                  <c:v>3.7902791518717997E-5</c:v>
                </c:pt>
                <c:pt idx="71369">
                  <c:v>3.79010416509118E-5</c:v>
                </c:pt>
                <c:pt idx="71370">
                  <c:v>3.7899626477155801E-5</c:v>
                </c:pt>
                <c:pt idx="71371">
                  <c:v>3.7897891161264797E-5</c:v>
                </c:pt>
                <c:pt idx="71372">
                  <c:v>3.7896326830377802E-5</c:v>
                </c:pt>
                <c:pt idx="71373">
                  <c:v>3.7894693377893398E-5</c:v>
                </c:pt>
                <c:pt idx="71374">
                  <c:v>3.7893150874879198E-5</c:v>
                </c:pt>
                <c:pt idx="71375">
                  <c:v>3.7891604733886197E-5</c:v>
                </c:pt>
                <c:pt idx="71376">
                  <c:v>3.7890014937147498E-5</c:v>
                </c:pt>
                <c:pt idx="71377">
                  <c:v>3.7888508813921403E-5</c:v>
                </c:pt>
                <c:pt idx="71378">
                  <c:v>3.7886846257606501E-5</c:v>
                </c:pt>
                <c:pt idx="71379">
                  <c:v>3.7885329220443998E-5</c:v>
                </c:pt>
                <c:pt idx="71380">
                  <c:v>3.7883721233811202E-5</c:v>
                </c:pt>
                <c:pt idx="71381">
                  <c:v>3.7882080505369197E-5</c:v>
                </c:pt>
                <c:pt idx="71382">
                  <c:v>3.7880585296079503E-5</c:v>
                </c:pt>
                <c:pt idx="71383">
                  <c:v>3.7879010051255998E-5</c:v>
                </c:pt>
                <c:pt idx="71384">
                  <c:v>3.7877318391110701E-5</c:v>
                </c:pt>
                <c:pt idx="71385">
                  <c:v>3.7875779526075301E-5</c:v>
                </c:pt>
                <c:pt idx="71386">
                  <c:v>3.7874291592743302E-5</c:v>
                </c:pt>
                <c:pt idx="71387">
                  <c:v>3.7872679968131699E-5</c:v>
                </c:pt>
                <c:pt idx="71388">
                  <c:v>3.7871192034799599E-5</c:v>
                </c:pt>
                <c:pt idx="71389">
                  <c:v>3.78695440304E-5</c:v>
                </c:pt>
                <c:pt idx="71390">
                  <c:v>3.7867921491852003E-5</c:v>
                </c:pt>
                <c:pt idx="71391">
                  <c:v>3.7866295315325301E-5</c:v>
                </c:pt>
                <c:pt idx="71392">
                  <c:v>3.7864763726247502E-5</c:v>
                </c:pt>
                <c:pt idx="71393">
                  <c:v>3.7863297620788203E-5</c:v>
                </c:pt>
                <c:pt idx="71394">
                  <c:v>3.78616241505369E-5</c:v>
                </c:pt>
                <c:pt idx="71395">
                  <c:v>3.7860056181671098E-5</c:v>
                </c:pt>
                <c:pt idx="71396">
                  <c:v>3.7858524592593299E-5</c:v>
                </c:pt>
                <c:pt idx="71397">
                  <c:v>3.78568256564904E-5</c:v>
                </c:pt>
                <c:pt idx="71398">
                  <c:v>3.78553922928404E-5</c:v>
                </c:pt>
                <c:pt idx="71399">
                  <c:v>3.7853653338970603E-5</c:v>
                </c:pt>
                <c:pt idx="71400">
                  <c:v>3.7852169043617303E-5</c:v>
                </c:pt>
                <c:pt idx="71401">
                  <c:v>3.7850568332942203E-5</c:v>
                </c:pt>
                <c:pt idx="71402">
                  <c:v>3.7849014915991602E-5</c:v>
                </c:pt>
                <c:pt idx="71403">
                  <c:v>3.7847366911592003E-5</c:v>
                </c:pt>
                <c:pt idx="71404">
                  <c:v>3.7845980841666501E-5</c:v>
                </c:pt>
                <c:pt idx="71405">
                  <c:v>3.7844187318114598E-5</c:v>
                </c:pt>
                <c:pt idx="71406">
                  <c:v>3.7842710298718898E-5</c:v>
                </c:pt>
                <c:pt idx="71407">
                  <c:v>3.7841269659111303E-5</c:v>
                </c:pt>
                <c:pt idx="71408">
                  <c:v>3.78395307052415E-5</c:v>
                </c:pt>
                <c:pt idx="71409">
                  <c:v>3.7837970012333197E-5</c:v>
                </c:pt>
                <c:pt idx="71410">
                  <c:v>3.7836456613149501E-5</c:v>
                </c:pt>
                <c:pt idx="71411">
                  <c:v>3.7834812246728702E-5</c:v>
                </c:pt>
                <c:pt idx="71412">
                  <c:v>3.7833200622117201E-5</c:v>
                </c:pt>
                <c:pt idx="71413">
                  <c:v>3.7831654481124099E-5</c:v>
                </c:pt>
                <c:pt idx="71414">
                  <c:v>3.78301265300251E-5</c:v>
                </c:pt>
                <c:pt idx="71415">
                  <c:v>3.78284057660494E-5</c:v>
                </c:pt>
                <c:pt idx="71416">
                  <c:v>3.7827052437933203E-5</c:v>
                </c:pt>
                <c:pt idx="71417">
                  <c:v>3.7825349863851402E-5</c:v>
                </c:pt>
                <c:pt idx="71418">
                  <c:v>3.7823945604031899E-5</c:v>
                </c:pt>
                <c:pt idx="71419">
                  <c:v>3.78223012376111E-5</c:v>
                </c:pt>
                <c:pt idx="71420">
                  <c:v>3.7820609577465802E-5</c:v>
                </c:pt>
                <c:pt idx="71421">
                  <c:v>3.7819179851794602E-5</c:v>
                </c:pt>
                <c:pt idx="71422">
                  <c:v>3.7817582779098302E-5</c:v>
                </c:pt>
                <c:pt idx="71423">
                  <c:v>3.7815934774698703E-5</c:v>
                </c:pt>
                <c:pt idx="71424">
                  <c:v>3.7814308598171899E-5</c:v>
                </c:pt>
                <c:pt idx="71425">
                  <c:v>3.7812798836966997E-5</c:v>
                </c:pt>
                <c:pt idx="71426">
                  <c:v>3.7811289075762E-5</c:v>
                </c:pt>
                <c:pt idx="71427">
                  <c:v>3.7809804780408699E-5</c:v>
                </c:pt>
                <c:pt idx="71428">
                  <c:v>3.7808182241860797E-5</c:v>
                </c:pt>
                <c:pt idx="71429">
                  <c:v>3.7806392356287702E-5</c:v>
                </c:pt>
                <c:pt idx="71430">
                  <c:v>3.7804908060934401E-5</c:v>
                </c:pt>
                <c:pt idx="71431">
                  <c:v>3.7803358281962601E-5</c:v>
                </c:pt>
                <c:pt idx="71432">
                  <c:v>3.7801790313096697E-5</c:v>
                </c:pt>
                <c:pt idx="71433">
                  <c:v>3.7800182326464003E-5</c:v>
                </c:pt>
                <c:pt idx="71434">
                  <c:v>3.7798719858983498E-5</c:v>
                </c:pt>
                <c:pt idx="71435">
                  <c:v>3.7797130062244799E-5</c:v>
                </c:pt>
                <c:pt idx="71436">
                  <c:v>3.7795442040078301E-5</c:v>
                </c:pt>
                <c:pt idx="71437">
                  <c:v>3.7793932278873399E-5</c:v>
                </c:pt>
                <c:pt idx="71438">
                  <c:v>3.7792320654261898E-5</c:v>
                </c:pt>
                <c:pt idx="71439">
                  <c:v>3.7790810893056901E-5</c:v>
                </c:pt>
                <c:pt idx="71440">
                  <c:v>3.7789224734297002E-5</c:v>
                </c:pt>
                <c:pt idx="71441">
                  <c:v>3.7787711335113299E-5</c:v>
                </c:pt>
                <c:pt idx="71442">
                  <c:v>3.7786157918162603E-5</c:v>
                </c:pt>
                <c:pt idx="71443">
                  <c:v>3.7784502637805397E-5</c:v>
                </c:pt>
                <c:pt idx="71444">
                  <c:v>3.7783047446282601E-5</c:v>
                </c:pt>
                <c:pt idx="71445">
                  <c:v>3.7781406717840602E-5</c:v>
                </c:pt>
                <c:pt idx="71446">
                  <c:v>3.7779907870572101E-5</c:v>
                </c:pt>
                <c:pt idx="71447">
                  <c:v>3.7778285332024097E-5</c:v>
                </c:pt>
                <c:pt idx="71448">
                  <c:v>3.7776691897306598E-5</c:v>
                </c:pt>
                <c:pt idx="71449">
                  <c:v>3.7775083910673897E-5</c:v>
                </c:pt>
                <c:pt idx="71450">
                  <c:v>3.7773523217765601E-5</c:v>
                </c:pt>
                <c:pt idx="71451">
                  <c:v>3.7771995266666602E-5</c:v>
                </c:pt>
                <c:pt idx="71452">
                  <c:v>3.7770514609292102E-5</c:v>
                </c:pt>
                <c:pt idx="71453">
                  <c:v>3.7768913898617002E-5</c:v>
                </c:pt>
                <c:pt idx="71454">
                  <c:v>3.7767273170174997E-5</c:v>
                </c:pt>
                <c:pt idx="71455">
                  <c:v>3.7765759770991301E-5</c:v>
                </c:pt>
                <c:pt idx="71456">
                  <c:v>3.7764217267977101E-5</c:v>
                </c:pt>
                <c:pt idx="71457">
                  <c:v>3.77627220586874E-5</c:v>
                </c:pt>
                <c:pt idx="71458">
                  <c:v>3.7761175917694298E-5</c:v>
                </c:pt>
                <c:pt idx="71459">
                  <c:v>3.7759531551273499E-5</c:v>
                </c:pt>
                <c:pt idx="71460">
                  <c:v>3.7757843529107002E-5</c:v>
                </c:pt>
                <c:pt idx="71461">
                  <c:v>3.7756381061626598E-5</c:v>
                </c:pt>
                <c:pt idx="71462">
                  <c:v>3.7754809454781901E-5</c:v>
                </c:pt>
                <c:pt idx="71463">
                  <c:v>3.7753285141661797E-5</c:v>
                </c:pt>
                <c:pt idx="71464">
                  <c:v>3.7751731724711101E-5</c:v>
                </c:pt>
                <c:pt idx="71465">
                  <c:v>3.7749923649243997E-5</c:v>
                </c:pt>
                <c:pt idx="71466">
                  <c:v>3.7748588511021801E-5</c:v>
                </c:pt>
                <c:pt idx="71467">
                  <c:v>3.7746940506622202E-5</c:v>
                </c:pt>
                <c:pt idx="71468">
                  <c:v>3.7745394365629202E-5</c:v>
                </c:pt>
                <c:pt idx="71469">
                  <c:v>3.7743913708254702E-5</c:v>
                </c:pt>
                <c:pt idx="71470">
                  <c:v>3.7742243875982199E-5</c:v>
                </c:pt>
                <c:pt idx="71471">
                  <c:v>3.7740679545095197E-5</c:v>
                </c:pt>
                <c:pt idx="71472">
                  <c:v>3.7739075196441297E-5</c:v>
                </c:pt>
                <c:pt idx="71473">
                  <c:v>3.7737583625130403E-5</c:v>
                </c:pt>
                <c:pt idx="71474">
                  <c:v>3.7736022932222099E-5</c:v>
                </c:pt>
                <c:pt idx="71475">
                  <c:v>3.7734411307610598E-5</c:v>
                </c:pt>
                <c:pt idx="71476">
                  <c:v>3.7732810596935397E-5</c:v>
                </c:pt>
                <c:pt idx="71477">
                  <c:v>3.7731162592535798E-5</c:v>
                </c:pt>
                <c:pt idx="71478">
                  <c:v>3.7729692849097801E-5</c:v>
                </c:pt>
                <c:pt idx="71479">
                  <c:v>3.7728084862464998E-5</c:v>
                </c:pt>
                <c:pt idx="71480">
                  <c:v>3.7726596929132898E-5</c:v>
                </c:pt>
                <c:pt idx="71481">
                  <c:v>3.7725043512182297E-5</c:v>
                </c:pt>
                <c:pt idx="71482">
                  <c:v>3.7723570130765397E-5</c:v>
                </c:pt>
                <c:pt idx="71483">
                  <c:v>3.7722002161899602E-5</c:v>
                </c:pt>
                <c:pt idx="71484">
                  <c:v>3.7720328691648299E-5</c:v>
                </c:pt>
                <c:pt idx="71485">
                  <c:v>3.7718826206400997E-5</c:v>
                </c:pt>
                <c:pt idx="71486">
                  <c:v>3.7717130908276899E-5</c:v>
                </c:pt>
                <c:pt idx="71487">
                  <c:v>3.771565752686E-5</c:v>
                </c:pt>
                <c:pt idx="71488">
                  <c:v>3.7713969504693503E-5</c:v>
                </c:pt>
                <c:pt idx="71489">
                  <c:v>3.7712547054979903E-5</c:v>
                </c:pt>
                <c:pt idx="71490">
                  <c:v>3.7711026379838599E-5</c:v>
                </c:pt>
                <c:pt idx="71491">
                  <c:v>3.77096075681038E-5</c:v>
                </c:pt>
                <c:pt idx="71492">
                  <c:v>3.7707803130615503E-5</c:v>
                </c:pt>
                <c:pt idx="71493">
                  <c:v>3.7706176954088699E-5</c:v>
                </c:pt>
                <c:pt idx="71494">
                  <c:v>3.7704594433307702E-5</c:v>
                </c:pt>
                <c:pt idx="71495">
                  <c:v>3.7703150155721198E-5</c:v>
                </c:pt>
                <c:pt idx="71496">
                  <c:v>3.7701644032495103E-5</c:v>
                </c:pt>
                <c:pt idx="71497">
                  <c:v>3.7700006942031898E-5</c:v>
                </c:pt>
                <c:pt idx="71498">
                  <c:v>3.7698500818805803E-5</c:v>
                </c:pt>
                <c:pt idx="71499">
                  <c:v>3.76968309865333E-5</c:v>
                </c:pt>
                <c:pt idx="71500">
                  <c:v>3.7695393984904499E-5</c:v>
                </c:pt>
                <c:pt idx="71501">
                  <c:v>3.7693789636250599E-5</c:v>
                </c:pt>
                <c:pt idx="71502">
                  <c:v>3.76921379938722E-5</c:v>
                </c:pt>
                <c:pt idx="71503">
                  <c:v>3.7690530007239397E-5</c:v>
                </c:pt>
                <c:pt idx="71504">
                  <c:v>3.7689052987843698E-5</c:v>
                </c:pt>
                <c:pt idx="71505">
                  <c:v>3.7687485018977902E-5</c:v>
                </c:pt>
                <c:pt idx="71506">
                  <c:v>3.7686069845221903E-5</c:v>
                </c:pt>
                <c:pt idx="71507">
                  <c:v>3.7684476410504397E-5</c:v>
                </c:pt>
                <c:pt idx="71508">
                  <c:v>3.7683024856960401E-5</c:v>
                </c:pt>
                <c:pt idx="71509">
                  <c:v>3.7681227695429698E-5</c:v>
                </c:pt>
                <c:pt idx="71510">
                  <c:v>3.7679732486140003E-5</c:v>
                </c:pt>
                <c:pt idx="71511">
                  <c:v>3.7678280932595899E-5</c:v>
                </c:pt>
                <c:pt idx="71512">
                  <c:v>3.7676545616704998E-5</c:v>
                </c:pt>
                <c:pt idx="71513">
                  <c:v>3.7675097701139701E-5</c:v>
                </c:pt>
                <c:pt idx="71514">
                  <c:v>3.7673522456316298E-5</c:v>
                </c:pt>
                <c:pt idx="71515">
                  <c:v>3.7672001781174899E-5</c:v>
                </c:pt>
                <c:pt idx="71516">
                  <c:v>3.7670455640181899E-5</c:v>
                </c:pt>
                <c:pt idx="71517">
                  <c:v>3.7668945878976997E-5</c:v>
                </c:pt>
                <c:pt idx="71518">
                  <c:v>3.7667272408725701E-5</c:v>
                </c:pt>
                <c:pt idx="71519">
                  <c:v>3.7665711715817397E-5</c:v>
                </c:pt>
                <c:pt idx="71520">
                  <c:v>3.7664045521523797E-5</c:v>
                </c:pt>
                <c:pt idx="71521">
                  <c:v>3.7662572140106897E-5</c:v>
                </c:pt>
                <c:pt idx="71522">
                  <c:v>3.7660993257304599E-5</c:v>
                </c:pt>
                <c:pt idx="71523">
                  <c:v>3.7659552617696998E-5</c:v>
                </c:pt>
                <c:pt idx="71524">
                  <c:v>3.7658039218513302E-5</c:v>
                </c:pt>
                <c:pt idx="71525">
                  <c:v>3.7656285712728297E-5</c:v>
                </c:pt>
                <c:pt idx="71526">
                  <c:v>3.7654765037586899E-5</c:v>
                </c:pt>
                <c:pt idx="71527">
                  <c:v>3.7653288018191199E-5</c:v>
                </c:pt>
                <c:pt idx="71528">
                  <c:v>3.7651821912732002E-5</c:v>
                </c:pt>
                <c:pt idx="71529">
                  <c:v>3.7650228478014503E-5</c:v>
                </c:pt>
                <c:pt idx="71530">
                  <c:v>3.76486750610638E-5</c:v>
                </c:pt>
                <c:pt idx="71531">
                  <c:v>3.7647143471986103E-5</c:v>
                </c:pt>
                <c:pt idx="71532">
                  <c:v>3.7645520933438099E-5</c:v>
                </c:pt>
                <c:pt idx="71533">
                  <c:v>3.7643902032868903E-5</c:v>
                </c:pt>
                <c:pt idx="71534">
                  <c:v>3.7642414099536802E-5</c:v>
                </c:pt>
                <c:pt idx="71535">
                  <c:v>3.7640827940776897E-5</c:v>
                </c:pt>
                <c:pt idx="71536">
                  <c:v>3.7639274523826302E-5</c:v>
                </c:pt>
                <c:pt idx="71537">
                  <c:v>3.7637717468896901E-5</c:v>
                </c:pt>
                <c:pt idx="71538">
                  <c:v>3.7636164051946198E-5</c:v>
                </c:pt>
                <c:pt idx="71539">
                  <c:v>3.7634617910953198E-5</c:v>
                </c:pt>
                <c:pt idx="71540">
                  <c:v>3.7633053580066203E-5</c:v>
                </c:pt>
                <c:pt idx="71541">
                  <c:v>3.7631427403539399E-5</c:v>
                </c:pt>
                <c:pt idx="71542">
                  <c:v>3.7629968574037803E-5</c:v>
                </c:pt>
                <c:pt idx="71543">
                  <c:v>3.76284187950659E-5</c:v>
                </c:pt>
                <c:pt idx="71544">
                  <c:v>3.7626810808433199E-5</c:v>
                </c:pt>
                <c:pt idx="71545">
                  <c:v>3.7625257391482598E-5</c:v>
                </c:pt>
                <c:pt idx="71546">
                  <c:v>3.7623758544214097E-5</c:v>
                </c:pt>
                <c:pt idx="71547">
                  <c:v>3.7622059608111199E-5</c:v>
                </c:pt>
                <c:pt idx="71548">
                  <c:v>3.7620578950736699E-5</c:v>
                </c:pt>
                <c:pt idx="71549">
                  <c:v>3.7619083741446998E-5</c:v>
                </c:pt>
                <c:pt idx="71550">
                  <c:v>3.76174466509838E-5</c:v>
                </c:pt>
                <c:pt idx="71551">
                  <c:v>3.7616020563291399E-5</c:v>
                </c:pt>
                <c:pt idx="71552">
                  <c:v>3.76144926121924E-5</c:v>
                </c:pt>
                <c:pt idx="71553">
                  <c:v>3.76128809875809E-5</c:v>
                </c:pt>
                <c:pt idx="71554">
                  <c:v>3.7611294828821001E-5</c:v>
                </c:pt>
                <c:pt idx="71555">
                  <c:v>3.7609810533467701E-5</c:v>
                </c:pt>
                <c:pt idx="71556">
                  <c:v>3.7608217098750201E-5</c:v>
                </c:pt>
                <c:pt idx="71557">
                  <c:v>3.7606630939990302E-5</c:v>
                </c:pt>
                <c:pt idx="71558">
                  <c:v>3.7605139368679402E-5</c:v>
                </c:pt>
                <c:pt idx="71559">
                  <c:v>3.7603571399813498E-5</c:v>
                </c:pt>
                <c:pt idx="71560">
                  <c:v>3.7602101656375399E-5</c:v>
                </c:pt>
                <c:pt idx="71561">
                  <c:v>3.7600409996230203E-5</c:v>
                </c:pt>
                <c:pt idx="71562">
                  <c:v>3.7598951166728498E-5</c:v>
                </c:pt>
                <c:pt idx="71563">
                  <c:v>3.7597405025735497E-5</c:v>
                </c:pt>
                <c:pt idx="71564">
                  <c:v>3.7595789763145101E-5</c:v>
                </c:pt>
                <c:pt idx="71565">
                  <c:v>3.75942945538554E-5</c:v>
                </c:pt>
                <c:pt idx="71566">
                  <c:v>3.7592624721582999E-5</c:v>
                </c:pt>
                <c:pt idx="71567">
                  <c:v>3.7591202271869399E-5</c:v>
                </c:pt>
                <c:pt idx="71568">
                  <c:v>3.75894960598089E-5</c:v>
                </c:pt>
                <c:pt idx="71569">
                  <c:v>3.7588109989883398E-5</c:v>
                </c:pt>
                <c:pt idx="71570">
                  <c:v>3.7586436519632102E-5</c:v>
                </c:pt>
                <c:pt idx="71571">
                  <c:v>3.7585010431939702E-5</c:v>
                </c:pt>
                <c:pt idx="71572">
                  <c:v>3.75833806174342E-5</c:v>
                </c:pt>
                <c:pt idx="71573">
                  <c:v>3.7581805372610702E-5</c:v>
                </c:pt>
                <c:pt idx="71574">
                  <c:v>3.7580248317681199E-5</c:v>
                </c:pt>
                <c:pt idx="71575">
                  <c:v>3.7578749470412697E-5</c:v>
                </c:pt>
                <c:pt idx="71576">
                  <c:v>3.7577210605377297E-5</c:v>
                </c:pt>
                <c:pt idx="71577">
                  <c:v>3.7575660826405497E-5</c:v>
                </c:pt>
                <c:pt idx="71578">
                  <c:v>3.7574238376691897E-5</c:v>
                </c:pt>
                <c:pt idx="71579">
                  <c:v>3.7572634028038003E-5</c:v>
                </c:pt>
                <c:pt idx="71580">
                  <c:v>3.75708950741682E-5</c:v>
                </c:pt>
                <c:pt idx="71581">
                  <c:v>3.7569527194136699E-5</c:v>
                </c:pt>
                <c:pt idx="71582">
                  <c:v>3.75678173440974E-5</c:v>
                </c:pt>
                <c:pt idx="71583">
                  <c:v>3.75664494640659E-5</c:v>
                </c:pt>
                <c:pt idx="71584">
                  <c:v>3.7564932426903397E-5</c:v>
                </c:pt>
                <c:pt idx="71585">
                  <c:v>3.7563277146546197E-5</c:v>
                </c:pt>
                <c:pt idx="71586">
                  <c:v>3.7561731005553197E-5</c:v>
                </c:pt>
                <c:pt idx="71587">
                  <c:v>3.7560173950623701E-5</c:v>
                </c:pt>
                <c:pt idx="71588">
                  <c:v>3.7558616895694299E-5</c:v>
                </c:pt>
                <c:pt idx="71589">
                  <c:v>3.75571435142774E-5</c:v>
                </c:pt>
                <c:pt idx="71590">
                  <c:v>3.7555651942966499E-5</c:v>
                </c:pt>
                <c:pt idx="71591">
                  <c:v>3.75540075765457E-5</c:v>
                </c:pt>
                <c:pt idx="71592">
                  <c:v>3.7552363210124902E-5</c:v>
                </c:pt>
                <c:pt idx="71593">
                  <c:v>3.75509152945597E-5</c:v>
                </c:pt>
                <c:pt idx="71594">
                  <c:v>3.75495546904858E-5</c:v>
                </c:pt>
                <c:pt idx="71595">
                  <c:v>3.75478375644889E-5</c:v>
                </c:pt>
                <c:pt idx="71596">
                  <c:v>3.7546265957644202E-5</c:v>
                </c:pt>
                <c:pt idx="71597">
                  <c:v>3.7544865335803499E-5</c:v>
                </c:pt>
                <c:pt idx="71598">
                  <c:v>3.7543359212577302E-5</c:v>
                </c:pt>
                <c:pt idx="71599">
                  <c:v>3.7541740312008201E-5</c:v>
                </c:pt>
                <c:pt idx="71600">
                  <c:v>3.7540059565799297E-5</c:v>
                </c:pt>
                <c:pt idx="71601">
                  <c:v>3.7538473407039398E-5</c:v>
                </c:pt>
                <c:pt idx="71602">
                  <c:v>3.7537101889029098E-5</c:v>
                </c:pt>
                <c:pt idx="71603">
                  <c:v>3.75355702999514E-5</c:v>
                </c:pt>
                <c:pt idx="71604">
                  <c:v>3.75338640878908E-5</c:v>
                </c:pt>
                <c:pt idx="71605">
                  <c:v>3.7532423448283198E-5</c:v>
                </c:pt>
                <c:pt idx="71606">
                  <c:v>3.7530862755375003E-5</c:v>
                </c:pt>
                <c:pt idx="71607">
                  <c:v>3.7529451219597797E-5</c:v>
                </c:pt>
                <c:pt idx="71608">
                  <c:v>3.7527886888710802E-5</c:v>
                </c:pt>
                <c:pt idx="71609">
                  <c:v>3.7526267988141599E-5</c:v>
                </c:pt>
                <c:pt idx="71610">
                  <c:v>3.7524703657254597E-5</c:v>
                </c:pt>
                <c:pt idx="71611">
                  <c:v>3.7523117498494698E-5</c:v>
                </c:pt>
                <c:pt idx="71612">
                  <c:v>3.7521633203141398E-5</c:v>
                </c:pt>
                <c:pt idx="71613">
                  <c:v>3.7520017940551002E-5</c:v>
                </c:pt>
                <c:pt idx="71614">
                  <c:v>3.7518486351473298E-5</c:v>
                </c:pt>
                <c:pt idx="71615">
                  <c:v>3.75170347979292E-5</c:v>
                </c:pt>
                <c:pt idx="71616">
                  <c:v>3.7515459553105797E-5</c:v>
                </c:pt>
                <c:pt idx="71617">
                  <c:v>3.7513942515943199E-5</c:v>
                </c:pt>
                <c:pt idx="71618">
                  <c:v>3.7512520066229599E-5</c:v>
                </c:pt>
                <c:pt idx="71619">
                  <c:v>3.7510901165660498E-5</c:v>
                </c:pt>
                <c:pt idx="71620">
                  <c:v>3.7509278627112501E-5</c:v>
                </c:pt>
                <c:pt idx="71621">
                  <c:v>3.7507819797610898E-5</c:v>
                </c:pt>
                <c:pt idx="71622">
                  <c:v>3.7506346416193999E-5</c:v>
                </c:pt>
                <c:pt idx="71623">
                  <c:v>3.75047638954129E-5</c:v>
                </c:pt>
                <c:pt idx="71624">
                  <c:v>3.7503083149203997E-5</c:v>
                </c:pt>
                <c:pt idx="71625">
                  <c:v>3.75016170437448E-5</c:v>
                </c:pt>
                <c:pt idx="71626">
                  <c:v>3.7500103644561002E-5</c:v>
                </c:pt>
                <c:pt idx="71627">
                  <c:v>3.74985938833561E-5</c:v>
                </c:pt>
                <c:pt idx="71628">
                  <c:v>3.7497033190447803E-5</c:v>
                </c:pt>
                <c:pt idx="71629">
                  <c:v>3.74955125153065E-5</c:v>
                </c:pt>
                <c:pt idx="71630">
                  <c:v>3.7493839045055197E-5</c:v>
                </c:pt>
                <c:pt idx="71631">
                  <c:v>3.7492449337150902E-5</c:v>
                </c:pt>
                <c:pt idx="71632">
                  <c:v>3.7490881368284998E-5</c:v>
                </c:pt>
                <c:pt idx="71633">
                  <c:v>3.7489327951334403E-5</c:v>
                </c:pt>
                <c:pt idx="71634">
                  <c:v>3.7487825466087102E-5</c:v>
                </c:pt>
                <c:pt idx="71635">
                  <c:v>3.7486257497221198E-5</c:v>
                </c:pt>
                <c:pt idx="71636">
                  <c:v>3.74847841158044E-5</c:v>
                </c:pt>
                <c:pt idx="71637">
                  <c:v>3.7483256164705401E-5</c:v>
                </c:pt>
                <c:pt idx="71638">
                  <c:v>3.7481651816051399E-5</c:v>
                </c:pt>
                <c:pt idx="71639">
                  <c:v>3.7480036553461098E-5</c:v>
                </c:pt>
                <c:pt idx="71640">
                  <c:v>3.7478672311408398E-5</c:v>
                </c:pt>
                <c:pt idx="71641">
                  <c:v>3.7477064324775697E-5</c:v>
                </c:pt>
                <c:pt idx="71642">
                  <c:v>3.7475576391443597E-5</c:v>
                </c:pt>
                <c:pt idx="71643">
                  <c:v>3.7473986594704898E-5</c:v>
                </c:pt>
                <c:pt idx="71644">
                  <c:v>3.7472487747436403E-5</c:v>
                </c:pt>
                <c:pt idx="71645">
                  <c:v>3.7471003452083103E-5</c:v>
                </c:pt>
                <c:pt idx="71646">
                  <c:v>3.7469373637577498E-5</c:v>
                </c:pt>
                <c:pt idx="71647">
                  <c:v>3.7467812944669297E-5</c:v>
                </c:pt>
                <c:pt idx="71648">
                  <c:v>3.7466357753146399E-5</c:v>
                </c:pt>
                <c:pt idx="71649">
                  <c:v>3.7464946217369302E-5</c:v>
                </c:pt>
                <c:pt idx="71650">
                  <c:v>3.7463265471160398E-5</c:v>
                </c:pt>
                <c:pt idx="71651">
                  <c:v>3.7461672036442899E-5</c:v>
                </c:pt>
                <c:pt idx="71652">
                  <c:v>3.7460216844920103E-5</c:v>
                </c:pt>
                <c:pt idx="71653">
                  <c:v>3.7458528822753599E-5</c:v>
                </c:pt>
                <c:pt idx="71654">
                  <c:v>3.7457219150382998E-5</c:v>
                </c:pt>
                <c:pt idx="71655">
                  <c:v>3.74556439055595E-5</c:v>
                </c:pt>
                <c:pt idx="71656">
                  <c:v>3.7454061384778497E-5</c:v>
                </c:pt>
                <c:pt idx="71657">
                  <c:v>3.7452504329849001E-5</c:v>
                </c:pt>
                <c:pt idx="71658">
                  <c:v>3.7451030948432203E-5</c:v>
                </c:pt>
                <c:pt idx="71659">
                  <c:v>3.74494193238206E-5</c:v>
                </c:pt>
                <c:pt idx="71660">
                  <c:v>3.7447851354954798E-5</c:v>
                </c:pt>
                <c:pt idx="71661">
                  <c:v>3.74463343177922E-5</c:v>
                </c:pt>
                <c:pt idx="71662">
                  <c:v>3.7444813642650802E-5</c:v>
                </c:pt>
                <c:pt idx="71663">
                  <c:v>3.7443300243467099E-5</c:v>
                </c:pt>
                <c:pt idx="71664">
                  <c:v>3.7441866879817098E-5</c:v>
                </c:pt>
                <c:pt idx="71665">
                  <c:v>3.7440368032548597E-5</c:v>
                </c:pt>
                <c:pt idx="71666">
                  <c:v>3.7438701838254901E-5</c:v>
                </c:pt>
                <c:pt idx="71667">
                  <c:v>3.7437308492371799E-5</c:v>
                </c:pt>
                <c:pt idx="71668">
                  <c:v>3.7435765989357599E-5</c:v>
                </c:pt>
                <c:pt idx="71669">
                  <c:v>3.7434085243148702E-5</c:v>
                </c:pt>
                <c:pt idx="71670">
                  <c:v>3.7432626413647099E-5</c:v>
                </c:pt>
                <c:pt idx="71671">
                  <c:v>3.7431065720738802E-5</c:v>
                </c:pt>
                <c:pt idx="71672">
                  <c:v>3.74296687368769E-5</c:v>
                </c:pt>
                <c:pt idx="71673">
                  <c:v>3.7427995266625698E-5</c:v>
                </c:pt>
                <c:pt idx="71674">
                  <c:v>3.7426507333293598E-5</c:v>
                </c:pt>
                <c:pt idx="71675">
                  <c:v>3.7425019399961497E-5</c:v>
                </c:pt>
                <c:pt idx="71676">
                  <c:v>3.7423462345032001E-5</c:v>
                </c:pt>
                <c:pt idx="71677">
                  <c:v>3.74217925127596E-5</c:v>
                </c:pt>
                <c:pt idx="71678">
                  <c:v>3.7420391890918802E-5</c:v>
                </c:pt>
                <c:pt idx="71679">
                  <c:v>3.7418842111947001E-5</c:v>
                </c:pt>
                <c:pt idx="71680">
                  <c:v>3.7417376006487798E-5</c:v>
                </c:pt>
                <c:pt idx="71681">
                  <c:v>3.7415971746668199E-5</c:v>
                </c:pt>
                <c:pt idx="71682">
                  <c:v>3.7414283724501702E-5</c:v>
                </c:pt>
                <c:pt idx="71683">
                  <c:v>3.7412912206491503E-5</c:v>
                </c:pt>
                <c:pt idx="71684">
                  <c:v>3.7411205994430902E-5</c:v>
                </c:pt>
                <c:pt idx="71685">
                  <c:v>3.7409670767374303E-5</c:v>
                </c:pt>
                <c:pt idx="71686">
                  <c:v>3.7408321077236899E-5</c:v>
                </c:pt>
                <c:pt idx="71687">
                  <c:v>3.7406713090604198E-5</c:v>
                </c:pt>
                <c:pt idx="71688">
                  <c:v>3.7405268813017803E-5</c:v>
                </c:pt>
                <c:pt idx="71689">
                  <c:v>3.7403638998512199E-5</c:v>
                </c:pt>
                <c:pt idx="71690">
                  <c:v>3.7402031011879397E-5</c:v>
                </c:pt>
                <c:pt idx="71691">
                  <c:v>3.7400597648229403E-5</c:v>
                </c:pt>
                <c:pt idx="71692">
                  <c:v>3.7399047869257602E-5</c:v>
                </c:pt>
                <c:pt idx="71693">
                  <c:v>3.73975417460315E-5</c:v>
                </c:pt>
                <c:pt idx="71694">
                  <c:v>3.7396035622805398E-5</c:v>
                </c:pt>
                <c:pt idx="71695">
                  <c:v>3.7394551327452097E-5</c:v>
                </c:pt>
                <c:pt idx="71696">
                  <c:v>3.7393074308056398E-5</c:v>
                </c:pt>
                <c:pt idx="71697">
                  <c:v>3.7391480873338898E-5</c:v>
                </c:pt>
                <c:pt idx="71698">
                  <c:v>3.7390036595752497E-5</c:v>
                </c:pt>
                <c:pt idx="71699">
                  <c:v>3.73885304725263E-5</c:v>
                </c:pt>
                <c:pt idx="71700">
                  <c:v>3.7386951589724002E-5</c:v>
                </c:pt>
                <c:pt idx="71701">
                  <c:v>3.7385365430964198E-5</c:v>
                </c:pt>
                <c:pt idx="71702">
                  <c:v>3.7383866583695601E-5</c:v>
                </c:pt>
                <c:pt idx="71703">
                  <c:v>3.7382313166745E-5</c:v>
                </c:pt>
                <c:pt idx="71704">
                  <c:v>3.7380854337243397E-5</c:v>
                </c:pt>
                <c:pt idx="71705">
                  <c:v>3.7379322748165598E-5</c:v>
                </c:pt>
                <c:pt idx="71706">
                  <c:v>3.7377929402282502E-5</c:v>
                </c:pt>
                <c:pt idx="71707">
                  <c:v>3.7376241380115998E-5</c:v>
                </c:pt>
                <c:pt idx="71708">
                  <c:v>3.7374767998699099E-5</c:v>
                </c:pt>
                <c:pt idx="71709">
                  <c:v>3.73731782019604E-5</c:v>
                </c:pt>
                <c:pt idx="71710">
                  <c:v>3.7371719372458797E-5</c:v>
                </c:pt>
                <c:pt idx="71711">
                  <c:v>3.7370205973274999E-5</c:v>
                </c:pt>
                <c:pt idx="71712">
                  <c:v>3.73687398678157E-5</c:v>
                </c:pt>
                <c:pt idx="71713">
                  <c:v>3.7367084587458501E-5</c:v>
                </c:pt>
                <c:pt idx="71714">
                  <c:v>3.7365625757956898E-5</c:v>
                </c:pt>
                <c:pt idx="71715">
                  <c:v>3.7364134186645997E-5</c:v>
                </c:pt>
                <c:pt idx="71716">
                  <c:v>3.73626317013986E-5</c:v>
                </c:pt>
                <c:pt idx="71717">
                  <c:v>3.73610928363632E-5</c:v>
                </c:pt>
                <c:pt idx="71718">
                  <c:v>3.7359550333349E-5</c:v>
                </c:pt>
                <c:pt idx="71719">
                  <c:v>3.73580078303348E-5</c:v>
                </c:pt>
                <c:pt idx="71720">
                  <c:v>3.7356599932536503E-5</c:v>
                </c:pt>
                <c:pt idx="71721">
                  <c:v>3.7354951928136897E-5</c:v>
                </c:pt>
                <c:pt idx="71722">
                  <c:v>3.7353638617787503E-5</c:v>
                </c:pt>
                <c:pt idx="71723">
                  <c:v>3.7351892387960099E-5</c:v>
                </c:pt>
                <c:pt idx="71724">
                  <c:v>3.7350528145907501E-5</c:v>
                </c:pt>
                <c:pt idx="71725">
                  <c:v>3.7349025660660098E-5</c:v>
                </c:pt>
                <c:pt idx="71726">
                  <c:v>3.7347486795624698E-5</c:v>
                </c:pt>
                <c:pt idx="71727">
                  <c:v>3.7345973396441002E-5</c:v>
                </c:pt>
                <c:pt idx="71728">
                  <c:v>3.7344452721299597E-5</c:v>
                </c:pt>
                <c:pt idx="71729">
                  <c:v>3.7342866562539698E-5</c:v>
                </c:pt>
                <c:pt idx="71730">
                  <c:v>3.7341407733038102E-5</c:v>
                </c:pt>
                <c:pt idx="71731">
                  <c:v>3.7339854316087399E-5</c:v>
                </c:pt>
                <c:pt idx="71732">
                  <c:v>3.7338402762543403E-5</c:v>
                </c:pt>
                <c:pt idx="71733">
                  <c:v>3.7336787499953102E-5</c:v>
                </c:pt>
                <c:pt idx="71734">
                  <c:v>3.7335270462790497E-5</c:v>
                </c:pt>
                <c:pt idx="71735">
                  <c:v>3.7333717045839903E-5</c:v>
                </c:pt>
                <c:pt idx="71736">
                  <c:v>3.7332356441766003E-5</c:v>
                </c:pt>
                <c:pt idx="71737">
                  <c:v>3.73308976122644E-5</c:v>
                </c:pt>
                <c:pt idx="71738">
                  <c:v>3.73293551092502E-5</c:v>
                </c:pt>
                <c:pt idx="71739">
                  <c:v>3.7327776226447902E-5</c:v>
                </c:pt>
                <c:pt idx="71740">
                  <c:v>3.7326233723433702E-5</c:v>
                </c:pt>
                <c:pt idx="71741">
                  <c:v>3.7324742152122801E-5</c:v>
                </c:pt>
                <c:pt idx="71742">
                  <c:v>3.7323294236557599E-5</c:v>
                </c:pt>
                <c:pt idx="71743">
                  <c:v>3.7321860872907598E-5</c:v>
                </c:pt>
                <c:pt idx="71744">
                  <c:v>3.73203474737238E-5</c:v>
                </c:pt>
                <c:pt idx="71745">
                  <c:v>3.7318783142836798E-5</c:v>
                </c:pt>
                <c:pt idx="71746">
                  <c:v>3.7317186070140397E-5</c:v>
                </c:pt>
                <c:pt idx="71747">
                  <c:v>3.73157163267024E-5</c:v>
                </c:pt>
                <c:pt idx="71748">
                  <c:v>3.7314224755391499E-5</c:v>
                </c:pt>
                <c:pt idx="71749">
                  <c:v>3.7312685890356099E-5</c:v>
                </c:pt>
                <c:pt idx="71750">
                  <c:v>3.7311114283511402E-5</c:v>
                </c:pt>
                <c:pt idx="71751">
                  <c:v>3.7309582694433602E-5</c:v>
                </c:pt>
                <c:pt idx="71752">
                  <c:v>3.73080729332287E-5</c:v>
                </c:pt>
                <c:pt idx="71753">
                  <c:v>3.7306657759472701E-5</c:v>
                </c:pt>
                <c:pt idx="71754">
                  <c:v>3.7305013393051902E-5</c:v>
                </c:pt>
                <c:pt idx="71755">
                  <c:v>3.7303729186532999E-5</c:v>
                </c:pt>
                <c:pt idx="71756">
                  <c:v>3.7302073906175799E-5</c:v>
                </c:pt>
                <c:pt idx="71757">
                  <c:v>3.7300520489225198E-5</c:v>
                </c:pt>
                <c:pt idx="71758">
                  <c:v>3.7299079849617603E-5</c:v>
                </c:pt>
                <c:pt idx="71759">
                  <c:v>3.7297475500963601E-5</c:v>
                </c:pt>
                <c:pt idx="71760">
                  <c:v>3.7296020309440798E-5</c:v>
                </c:pt>
                <c:pt idx="71761">
                  <c:v>3.7294645153451697E-5</c:v>
                </c:pt>
                <c:pt idx="71762">
                  <c:v>3.72930699086282E-5</c:v>
                </c:pt>
                <c:pt idx="71763">
                  <c:v>3.7291509215719998E-5</c:v>
                </c:pt>
                <c:pt idx="71764">
                  <c:v>3.7290035834303099E-5</c:v>
                </c:pt>
                <c:pt idx="71765">
                  <c:v>3.7288409657776403E-5</c:v>
                </c:pt>
                <c:pt idx="71766">
                  <c:v>3.7287099985405803E-5</c:v>
                </c:pt>
                <c:pt idx="71767">
                  <c:v>3.7285502912709503E-5</c:v>
                </c:pt>
                <c:pt idx="71768">
                  <c:v>3.7283989513525699E-5</c:v>
                </c:pt>
                <c:pt idx="71769">
                  <c:v>3.7282377888914198E-5</c:v>
                </c:pt>
                <c:pt idx="71770">
                  <c:v>3.7280922697391402E-5</c:v>
                </c:pt>
                <c:pt idx="71771">
                  <c:v>3.72796021110844E-5</c:v>
                </c:pt>
                <c:pt idx="71772">
                  <c:v>3.7277906812960302E-5</c:v>
                </c:pt>
                <c:pt idx="71773">
                  <c:v>3.7276509829098399E-5</c:v>
                </c:pt>
                <c:pt idx="71774">
                  <c:v>3.7275025533745099E-5</c:v>
                </c:pt>
                <c:pt idx="71775">
                  <c:v>3.7273395719239502E-5</c:v>
                </c:pt>
                <c:pt idx="71776">
                  <c:v>3.72720060113352E-5</c:v>
                </c:pt>
                <c:pt idx="71777">
                  <c:v>3.7270401662681198E-5</c:v>
                </c:pt>
                <c:pt idx="71778">
                  <c:v>3.7268877349561101E-5</c:v>
                </c:pt>
                <c:pt idx="71779">
                  <c:v>3.72675058315508E-5</c:v>
                </c:pt>
                <c:pt idx="71780">
                  <c:v>3.7266043364070403E-5</c:v>
                </c:pt>
                <c:pt idx="71781">
                  <c:v>3.7264333514031002E-5</c:v>
                </c:pt>
                <c:pt idx="71782">
                  <c:v>3.7263067497406101E-5</c:v>
                </c:pt>
                <c:pt idx="71783">
                  <c:v>3.7261452234815799E-5</c:v>
                </c:pt>
                <c:pt idx="71784">
                  <c:v>3.7260015233186998E-5</c:v>
                </c:pt>
                <c:pt idx="71785">
                  <c:v>3.7258363590808599E-5</c:v>
                </c:pt>
                <c:pt idx="71786">
                  <c:v>3.7257006624713499E-5</c:v>
                </c:pt>
                <c:pt idx="71787">
                  <c:v>3.7255456845741699E-5</c:v>
                </c:pt>
                <c:pt idx="71788">
                  <c:v>3.7253947084536803E-5</c:v>
                </c:pt>
                <c:pt idx="71789">
                  <c:v>3.7252506444929202E-5</c:v>
                </c:pt>
                <c:pt idx="71790">
                  <c:v>3.7251011235639399E-5</c:v>
                </c:pt>
                <c:pt idx="71791">
                  <c:v>3.7249494198476902E-5</c:v>
                </c:pt>
                <c:pt idx="71792">
                  <c:v>3.7247900763759403E-5</c:v>
                </c:pt>
                <c:pt idx="71793">
                  <c:v>3.7246536521706703E-5</c:v>
                </c:pt>
                <c:pt idx="71794">
                  <c:v>3.7244975828798501E-5</c:v>
                </c:pt>
                <c:pt idx="71795">
                  <c:v>3.7243527913233299E-5</c:v>
                </c:pt>
                <c:pt idx="71796">
                  <c:v>3.7242010876070701E-5</c:v>
                </c:pt>
                <c:pt idx="71797">
                  <c:v>3.72403956134804E-5</c:v>
                </c:pt>
                <c:pt idx="71798">
                  <c:v>3.7239013181533698E-5</c:v>
                </c:pt>
                <c:pt idx="71799">
                  <c:v>3.7237441574689001E-5</c:v>
                </c:pt>
                <c:pt idx="71800">
                  <c:v>3.7236026400933002E-5</c:v>
                </c:pt>
                <c:pt idx="71801">
                  <c:v>3.7234363844618201E-5</c:v>
                </c:pt>
                <c:pt idx="71802">
                  <c:v>3.7232970498735099E-5</c:v>
                </c:pt>
                <c:pt idx="71803">
                  <c:v>3.7231468013487797E-5</c:v>
                </c:pt>
                <c:pt idx="71804">
                  <c:v>3.7229940062388798E-5</c:v>
                </c:pt>
                <c:pt idx="71805">
                  <c:v>3.7228521250653998E-5</c:v>
                </c:pt>
                <c:pt idx="71806">
                  <c:v>3.7226905988063697E-5</c:v>
                </c:pt>
                <c:pt idx="71807">
                  <c:v>3.7225479900371297E-5</c:v>
                </c:pt>
                <c:pt idx="71808">
                  <c:v>3.7223944673314697E-5</c:v>
                </c:pt>
                <c:pt idx="71809">
                  <c:v>3.7222482205834199E-5</c:v>
                </c:pt>
                <c:pt idx="71810">
                  <c:v>3.7220943340798799E-5</c:v>
                </c:pt>
                <c:pt idx="71811">
                  <c:v>3.7219608202576603E-5</c:v>
                </c:pt>
                <c:pt idx="71812">
                  <c:v>3.7218014767859097E-5</c:v>
                </c:pt>
                <c:pt idx="71813">
                  <c:v>3.7216490454739E-5</c:v>
                </c:pt>
                <c:pt idx="71814">
                  <c:v>3.7215027987258502E-5</c:v>
                </c:pt>
                <c:pt idx="71815">
                  <c:v>3.7213456380413798E-5</c:v>
                </c:pt>
                <c:pt idx="71816">
                  <c:v>3.7212026654742699E-5</c:v>
                </c:pt>
                <c:pt idx="71817">
                  <c:v>3.72105605492834E-5</c:v>
                </c:pt>
                <c:pt idx="71818">
                  <c:v>3.7209036236163202E-5</c:v>
                </c:pt>
                <c:pt idx="71819">
                  <c:v>3.7207588320597999E-5</c:v>
                </c:pt>
                <c:pt idx="71820">
                  <c:v>3.7206216802587699E-5</c:v>
                </c:pt>
                <c:pt idx="71821">
                  <c:v>3.7204670661594698E-5</c:v>
                </c:pt>
                <c:pt idx="71822">
                  <c:v>3.7203073588898399E-5</c:v>
                </c:pt>
                <c:pt idx="71823">
                  <c:v>3.7201523809926598E-5</c:v>
                </c:pt>
                <c:pt idx="71824">
                  <c:v>3.7200112274149399E-5</c:v>
                </c:pt>
                <c:pt idx="71825">
                  <c:v>3.7198649806669002E-5</c:v>
                </c:pt>
                <c:pt idx="71826">
                  <c:v>3.71972055290826E-5</c:v>
                </c:pt>
                <c:pt idx="71827">
                  <c:v>3.7195648474153097E-5</c:v>
                </c:pt>
                <c:pt idx="71828">
                  <c:v>3.7194164178799797E-5</c:v>
                </c:pt>
                <c:pt idx="71829">
                  <c:v>3.7192719901213402E-5</c:v>
                </c:pt>
                <c:pt idx="71830">
                  <c:v>3.7191181036178002E-5</c:v>
                </c:pt>
                <c:pt idx="71831">
                  <c:v>3.7189645809121403E-5</c:v>
                </c:pt>
                <c:pt idx="71832">
                  <c:v>3.71881906175986E-5</c:v>
                </c:pt>
                <c:pt idx="71833">
                  <c:v>3.71867099602241E-5</c:v>
                </c:pt>
                <c:pt idx="71834">
                  <c:v>3.7185294786468101E-5</c:v>
                </c:pt>
                <c:pt idx="71835">
                  <c:v>3.7183766835369197E-5</c:v>
                </c:pt>
                <c:pt idx="71836">
                  <c:v>3.7182227970333797E-5</c:v>
                </c:pt>
                <c:pt idx="71837">
                  <c:v>3.7180714571149999E-5</c:v>
                </c:pt>
                <c:pt idx="71838">
                  <c:v>3.7179270293563598E-5</c:v>
                </c:pt>
                <c:pt idx="71839">
                  <c:v>3.7177785998210297E-5</c:v>
                </c:pt>
                <c:pt idx="71840">
                  <c:v>3.7176239857217297E-5</c:v>
                </c:pt>
                <c:pt idx="71841">
                  <c:v>3.7174784665694501E-5</c:v>
                </c:pt>
                <c:pt idx="71842">
                  <c:v>3.7173369491938502E-5</c:v>
                </c:pt>
                <c:pt idx="71843">
                  <c:v>3.7171950680203702E-5</c:v>
                </c:pt>
                <c:pt idx="71844">
                  <c:v>3.7170342693571001E-5</c:v>
                </c:pt>
                <c:pt idx="71845">
                  <c:v>3.7168865674175302E-5</c:v>
                </c:pt>
                <c:pt idx="71846">
                  <c:v>3.7167341361055103E-5</c:v>
                </c:pt>
                <c:pt idx="71847">
                  <c:v>3.7165864341659498E-5</c:v>
                </c:pt>
                <c:pt idx="71848">
                  <c:v>3.7164365494390902E-5</c:v>
                </c:pt>
                <c:pt idx="71849">
                  <c:v>3.7162935768719803E-5</c:v>
                </c:pt>
                <c:pt idx="71850">
                  <c:v>3.7161469663260498E-5</c:v>
                </c:pt>
                <c:pt idx="71851">
                  <c:v>3.7159919884288697E-5</c:v>
                </c:pt>
                <c:pt idx="71852">
                  <c:v>3.7158490158617503E-5</c:v>
                </c:pt>
                <c:pt idx="71853">
                  <c:v>3.7157049519009902E-5</c:v>
                </c:pt>
                <c:pt idx="71854">
                  <c:v>3.7155412428546697E-5</c:v>
                </c:pt>
                <c:pt idx="71855">
                  <c:v>3.7153880839468898E-5</c:v>
                </c:pt>
                <c:pt idx="71856">
                  <c:v>3.7152545701246702E-5</c:v>
                </c:pt>
                <c:pt idx="71857">
                  <c:v>3.7151003198232502E-5</c:v>
                </c:pt>
                <c:pt idx="71858">
                  <c:v>3.7149671697989099E-5</c:v>
                </c:pt>
                <c:pt idx="71859">
                  <c:v>3.7148125556996099E-5</c:v>
                </c:pt>
                <c:pt idx="71860">
                  <c:v>3.7146663089515601E-5</c:v>
                </c:pt>
                <c:pt idx="71861">
                  <c:v>3.7145102396607399E-5</c:v>
                </c:pt>
                <c:pt idx="71862">
                  <c:v>3.7143770896363997E-5</c:v>
                </c:pt>
                <c:pt idx="71863">
                  <c:v>3.7142104702070403E-5</c:v>
                </c:pt>
                <c:pt idx="71864">
                  <c:v>3.7140747735975297E-5</c:v>
                </c:pt>
                <c:pt idx="71865">
                  <c:v>3.7139292544452501E-5</c:v>
                </c:pt>
                <c:pt idx="71866">
                  <c:v>3.7137793697183898E-5</c:v>
                </c:pt>
                <c:pt idx="71867">
                  <c:v>3.7136240280233303E-5</c:v>
                </c:pt>
                <c:pt idx="71868">
                  <c:v>3.7134715967113098E-5</c:v>
                </c:pt>
                <c:pt idx="71869">
                  <c:v>3.71332389477175E-5</c:v>
                </c:pt>
                <c:pt idx="71870">
                  <c:v>3.7131743738427799E-5</c:v>
                </c:pt>
                <c:pt idx="71871">
                  <c:v>3.7130299460841302E-5</c:v>
                </c:pt>
                <c:pt idx="71872">
                  <c:v>3.7128833355382098E-5</c:v>
                </c:pt>
                <c:pt idx="71873">
                  <c:v>3.7127396353753297E-5</c:v>
                </c:pt>
                <c:pt idx="71874">
                  <c:v>3.7125879316590699E-5</c:v>
                </c:pt>
                <c:pt idx="71875">
                  <c:v>3.7124435039004297E-5</c:v>
                </c:pt>
                <c:pt idx="71876">
                  <c:v>3.7122958019608598E-5</c:v>
                </c:pt>
                <c:pt idx="71877">
                  <c:v>3.7121324567124302E-5</c:v>
                </c:pt>
                <c:pt idx="71878">
                  <c:v>3.7120109482202699E-5</c:v>
                </c:pt>
                <c:pt idx="71879">
                  <c:v>3.7118421460036202E-5</c:v>
                </c:pt>
                <c:pt idx="71880">
                  <c:v>3.7117017200216597E-5</c:v>
                </c:pt>
                <c:pt idx="71881">
                  <c:v>3.71154928870965E-5</c:v>
                </c:pt>
                <c:pt idx="71882">
                  <c:v>3.71141868527047E-5</c:v>
                </c:pt>
                <c:pt idx="71883">
                  <c:v>3.7112735299160697E-5</c:v>
                </c:pt>
                <c:pt idx="71884">
                  <c:v>3.7111134588485597E-5</c:v>
                </c:pt>
                <c:pt idx="71885">
                  <c:v>3.71096830349415E-5</c:v>
                </c:pt>
                <c:pt idx="71886">
                  <c:v>3.7108169635757797E-5</c:v>
                </c:pt>
                <c:pt idx="71887">
                  <c:v>3.7106779927853502E-5</c:v>
                </c:pt>
                <c:pt idx="71888">
                  <c:v>3.7105317460373003E-5</c:v>
                </c:pt>
                <c:pt idx="71889">
                  <c:v>3.7103702197782702E-5</c:v>
                </c:pt>
                <c:pt idx="71890">
                  <c:v>3.7102396163390902E-5</c:v>
                </c:pt>
                <c:pt idx="71891">
                  <c:v>3.7100875488249599E-5</c:v>
                </c:pt>
                <c:pt idx="71892">
                  <c:v>3.70992966054473E-5</c:v>
                </c:pt>
                <c:pt idx="71893">
                  <c:v>3.7097841413924498E-5</c:v>
                </c:pt>
                <c:pt idx="71894">
                  <c:v>3.7096404412295703E-5</c:v>
                </c:pt>
                <c:pt idx="71895">
                  <c:v>3.7094861909281503E-5</c:v>
                </c:pt>
                <c:pt idx="71896">
                  <c:v>3.7093410355737399E-5</c:v>
                </c:pt>
                <c:pt idx="71897">
                  <c:v>3.7091886042617302E-5</c:v>
                </c:pt>
                <c:pt idx="71898">
                  <c:v>3.7090590922161903E-5</c:v>
                </c:pt>
                <c:pt idx="71899">
                  <c:v>3.7088913813931901E-5</c:v>
                </c:pt>
                <c:pt idx="71900">
                  <c:v>3.7087582313688499E-5</c:v>
                </c:pt>
                <c:pt idx="71901">
                  <c:v>3.6955938412574997E-5</c:v>
                </c:pt>
                <c:pt idx="71902">
                  <c:v>1.4586176257580499E-3</c:v>
                </c:pt>
                <c:pt idx="71903">
                  <c:v>6.5646908478811405E-4</c:v>
                </c:pt>
                <c:pt idx="71904">
                  <c:v>1.4560541603714199E-3</c:v>
                </c:pt>
                <c:pt idx="71905">
                  <c:v>1.5196956228464801E-3</c:v>
                </c:pt>
                <c:pt idx="71906">
                  <c:v>1.58622208982706E-3</c:v>
                </c:pt>
                <c:pt idx="71907">
                  <c:v>1.27280806191266E-3</c:v>
                </c:pt>
                <c:pt idx="71908">
                  <c:v>1.8099957378581201E-3</c:v>
                </c:pt>
                <c:pt idx="71909">
                  <c:v>2.5034055579453698E-3</c:v>
                </c:pt>
                <c:pt idx="71910">
                  <c:v>2.1812922786921302E-3</c:v>
                </c:pt>
                <c:pt idx="71911">
                  <c:v>2.0636073313653499E-3</c:v>
                </c:pt>
                <c:pt idx="71912">
                  <c:v>2.02113064005971E-3</c:v>
                </c:pt>
                <c:pt idx="71913">
                  <c:v>2.4594783317297701E-3</c:v>
                </c:pt>
                <c:pt idx="71914">
                  <c:v>2.2058601025492001E-3</c:v>
                </c:pt>
                <c:pt idx="71915">
                  <c:v>1.84615317266434E-3</c:v>
                </c:pt>
                <c:pt idx="71916">
                  <c:v>1.93558726459742E-3</c:v>
                </c:pt>
                <c:pt idx="71917">
                  <c:v>2.0551688503474001E-3</c:v>
                </c:pt>
                <c:pt idx="71918">
                  <c:v>1.8891368526965399E-3</c:v>
                </c:pt>
                <c:pt idx="71919">
                  <c:v>1.5691755106672599E-3</c:v>
                </c:pt>
                <c:pt idx="71920">
                  <c:v>1.7149084014818101E-3</c:v>
                </c:pt>
                <c:pt idx="71921">
                  <c:v>1.66970875579864E-3</c:v>
                </c:pt>
                <c:pt idx="71922">
                  <c:v>1.50739890523255E-3</c:v>
                </c:pt>
                <c:pt idx="71923">
                  <c:v>1.27308745868504E-3</c:v>
                </c:pt>
                <c:pt idx="71924">
                  <c:v>1.3689651386812299E-3</c:v>
                </c:pt>
                <c:pt idx="71925">
                  <c:v>1.23565061949194E-3</c:v>
                </c:pt>
                <c:pt idx="71926">
                  <c:v>1.04408513288945E-3</c:v>
                </c:pt>
                <c:pt idx="71927">
                  <c:v>5.6706439703702899E-2</c:v>
                </c:pt>
                <c:pt idx="71928">
                  <c:v>2.8344271704554599E-2</c:v>
                </c:pt>
                <c:pt idx="71929">
                  <c:v>3.6859150975942598E-2</c:v>
                </c:pt>
                <c:pt idx="71930">
                  <c:v>4.6933390200138099E-2</c:v>
                </c:pt>
                <c:pt idx="71931">
                  <c:v>5.0678290426731103E-2</c:v>
                </c:pt>
                <c:pt idx="71932">
                  <c:v>4.9248624593019499E-2</c:v>
                </c:pt>
                <c:pt idx="71933">
                  <c:v>5.0371456891298301E-2</c:v>
                </c:pt>
                <c:pt idx="71934">
                  <c:v>5.6064106523990603E-2</c:v>
                </c:pt>
                <c:pt idx="71935">
                  <c:v>5.8314189314842203E-2</c:v>
                </c:pt>
                <c:pt idx="71936">
                  <c:v>5.83080165088177E-2</c:v>
                </c:pt>
                <c:pt idx="71937">
                  <c:v>6.1314281076192897E-2</c:v>
                </c:pt>
                <c:pt idx="71938">
                  <c:v>6.608996540308E-2</c:v>
                </c:pt>
                <c:pt idx="71939">
                  <c:v>6.7042782902717604E-2</c:v>
                </c:pt>
                <c:pt idx="71940">
                  <c:v>6.6021472215652494E-2</c:v>
                </c:pt>
                <c:pt idx="71941">
                  <c:v>6.7459031939506503E-2</c:v>
                </c:pt>
                <c:pt idx="71942">
                  <c:v>6.9278590381145505E-2</c:v>
                </c:pt>
                <c:pt idx="71943">
                  <c:v>6.8385623395443004E-2</c:v>
                </c:pt>
                <c:pt idx="71944">
                  <c:v>6.7277722060680403E-2</c:v>
                </c:pt>
                <c:pt idx="71945">
                  <c:v>6.8004392087459606E-2</c:v>
                </c:pt>
                <c:pt idx="71946">
                  <c:v>6.8241782486438807E-2</c:v>
                </c:pt>
                <c:pt idx="71947">
                  <c:v>6.6825009882450104E-2</c:v>
                </c:pt>
                <c:pt idx="71948">
                  <c:v>6.5806567668914795E-2</c:v>
                </c:pt>
                <c:pt idx="71949">
                  <c:v>6.5807394683361095E-2</c:v>
                </c:pt>
                <c:pt idx="71950">
                  <c:v>6.5099157392978696E-2</c:v>
                </c:pt>
                <c:pt idx="71951">
                  <c:v>6.3397176563739804E-2</c:v>
                </c:pt>
                <c:pt idx="71952">
                  <c:v>6.2080111354589497E-2</c:v>
                </c:pt>
                <c:pt idx="71953">
                  <c:v>6.1365872621536303E-2</c:v>
                </c:pt>
                <c:pt idx="71954">
                  <c:v>0.13430625200271601</c:v>
                </c:pt>
                <c:pt idx="71955">
                  <c:v>8.3043031394481701E-2</c:v>
                </c:pt>
                <c:pt idx="71956">
                  <c:v>6.9590732455253601E-2</c:v>
                </c:pt>
                <c:pt idx="71957">
                  <c:v>6.3918232917785603E-2</c:v>
                </c:pt>
                <c:pt idx="71958">
                  <c:v>6.1923965811729403E-2</c:v>
                </c:pt>
                <c:pt idx="71959">
                  <c:v>5.6455090641975403E-2</c:v>
                </c:pt>
                <c:pt idx="71960">
                  <c:v>4.7911819070577601E-2</c:v>
                </c:pt>
                <c:pt idx="71961">
                  <c:v>4.3972350656986202E-2</c:v>
                </c:pt>
                <c:pt idx="71962">
                  <c:v>4.2099311947822599E-2</c:v>
                </c:pt>
                <c:pt idx="71963">
                  <c:v>4.0237780660390902E-2</c:v>
                </c:pt>
                <c:pt idx="71964">
                  <c:v>3.7884835153818103E-2</c:v>
                </c:pt>
                <c:pt idx="71965">
                  <c:v>3.4828085452318198E-2</c:v>
                </c:pt>
                <c:pt idx="71966">
                  <c:v>3.0925566330552101E-2</c:v>
                </c:pt>
                <c:pt idx="71967">
                  <c:v>2.82621551305056E-2</c:v>
                </c:pt>
                <c:pt idx="71968">
                  <c:v>3.6163073033094399E-2</c:v>
                </c:pt>
                <c:pt idx="71969">
                  <c:v>3.4344963729381603E-2</c:v>
                </c:pt>
                <c:pt idx="71970">
                  <c:v>2.7157017961144499E-2</c:v>
                </c:pt>
                <c:pt idx="71971">
                  <c:v>2.8220634907483999E-2</c:v>
                </c:pt>
                <c:pt idx="71972">
                  <c:v>3.01763564348221E-2</c:v>
                </c:pt>
                <c:pt idx="71973">
                  <c:v>3.11011169105768E-2</c:v>
                </c:pt>
                <c:pt idx="71974">
                  <c:v>3.09490133076906E-2</c:v>
                </c:pt>
                <c:pt idx="71975">
                  <c:v>2.9764279723167399E-2</c:v>
                </c:pt>
                <c:pt idx="71976">
                  <c:v>2.75230817496777E-2</c:v>
                </c:pt>
                <c:pt idx="71977">
                  <c:v>2.4877987802028701E-2</c:v>
                </c:pt>
                <c:pt idx="71978">
                  <c:v>2.4478800594806699E-2</c:v>
                </c:pt>
                <c:pt idx="71979">
                  <c:v>2.6723792776465399E-2</c:v>
                </c:pt>
                <c:pt idx="71980">
                  <c:v>2.5028815492987602E-2</c:v>
                </c:pt>
                <c:pt idx="71981">
                  <c:v>2.2736109793186202E-2</c:v>
                </c:pt>
                <c:pt idx="71982">
                  <c:v>2.3115046322345699E-2</c:v>
                </c:pt>
                <c:pt idx="71983">
                  <c:v>2.3683629930019399E-2</c:v>
                </c:pt>
                <c:pt idx="71984">
                  <c:v>2.3343442007899302E-2</c:v>
                </c:pt>
                <c:pt idx="71985">
                  <c:v>2.21173148602247E-2</c:v>
                </c:pt>
                <c:pt idx="71986">
                  <c:v>2.0730115473270399E-2</c:v>
                </c:pt>
                <c:pt idx="71987">
                  <c:v>2.05696020275354E-2</c:v>
                </c:pt>
                <c:pt idx="71988">
                  <c:v>2.11187358945608E-2</c:v>
                </c:pt>
                <c:pt idx="71989">
                  <c:v>2.0344978198409101E-2</c:v>
                </c:pt>
                <c:pt idx="71990">
                  <c:v>1.9282538443803801E-2</c:v>
                </c:pt>
                <c:pt idx="71991">
                  <c:v>1.9114786759018901E-2</c:v>
                </c:pt>
                <c:pt idx="71992">
                  <c:v>1.9350036978721601E-2</c:v>
                </c:pt>
                <c:pt idx="71993">
                  <c:v>1.9233271479606601E-2</c:v>
                </c:pt>
                <c:pt idx="71994">
                  <c:v>1.8705401569604901E-2</c:v>
                </c:pt>
                <c:pt idx="71995">
                  <c:v>1.8137631937861401E-2</c:v>
                </c:pt>
                <c:pt idx="71996">
                  <c:v>1.8138185143470799E-2</c:v>
                </c:pt>
                <c:pt idx="71997">
                  <c:v>1.8220759928226499E-2</c:v>
                </c:pt>
                <c:pt idx="71998">
                  <c:v>1.7799928784370402E-2</c:v>
                </c:pt>
                <c:pt idx="71999">
                  <c:v>1.7314409837126701E-2</c:v>
                </c:pt>
                <c:pt idx="72000">
                  <c:v>1.7248917371034601E-2</c:v>
                </c:pt>
                <c:pt idx="72001">
                  <c:v>1.7284449189901401E-2</c:v>
                </c:pt>
                <c:pt idx="72002">
                  <c:v>1.7024772241711599E-2</c:v>
                </c:pt>
                <c:pt idx="72003">
                  <c:v>1.6610192134976401E-2</c:v>
                </c:pt>
                <c:pt idx="72004">
                  <c:v>1.6439901664853099E-2</c:v>
                </c:pt>
                <c:pt idx="72005">
                  <c:v>1.64633244276047E-2</c:v>
                </c:pt>
                <c:pt idx="72006">
                  <c:v>1.63004025816917E-2</c:v>
                </c:pt>
                <c:pt idx="72007">
                  <c:v>1.59745067358017E-2</c:v>
                </c:pt>
                <c:pt idx="72008">
                  <c:v>1.5813315287232399E-2</c:v>
                </c:pt>
                <c:pt idx="72009">
                  <c:v>1.57985966652632E-2</c:v>
                </c:pt>
                <c:pt idx="72010">
                  <c:v>1.5686050057411201E-2</c:v>
                </c:pt>
                <c:pt idx="72011">
                  <c:v>1.5406779013574101E-2</c:v>
                </c:pt>
                <c:pt idx="72012">
                  <c:v>1.5214883722364901E-2</c:v>
                </c:pt>
                <c:pt idx="72013">
                  <c:v>1.5183062292635399E-2</c:v>
                </c:pt>
                <c:pt idx="72014">
                  <c:v>1.5071257948875399E-2</c:v>
                </c:pt>
                <c:pt idx="72015">
                  <c:v>1.48352654650807E-2</c:v>
                </c:pt>
                <c:pt idx="72016">
                  <c:v>1.46868294104934E-2</c:v>
                </c:pt>
                <c:pt idx="72017">
                  <c:v>1.46277137100697E-2</c:v>
                </c:pt>
                <c:pt idx="72018">
                  <c:v>1.45271392539144E-2</c:v>
                </c:pt>
                <c:pt idx="72019">
                  <c:v>1.43447164446116E-2</c:v>
                </c:pt>
                <c:pt idx="72020">
                  <c:v>1.41866728663445E-2</c:v>
                </c:pt>
                <c:pt idx="72021">
                  <c:v>1.4109845273196701E-2</c:v>
                </c:pt>
                <c:pt idx="72022">
                  <c:v>1.4024415984749799E-2</c:v>
                </c:pt>
                <c:pt idx="72023">
                  <c:v>1.3861616142094101E-2</c:v>
                </c:pt>
                <c:pt idx="72024">
                  <c:v>1.37237431481481E-2</c:v>
                </c:pt>
                <c:pt idx="72025">
                  <c:v>1.3654076494276499E-2</c:v>
                </c:pt>
                <c:pt idx="72026">
                  <c:v>1.35712334886193E-2</c:v>
                </c:pt>
                <c:pt idx="72027">
                  <c:v>1.3427588157355799E-2</c:v>
                </c:pt>
                <c:pt idx="72028">
                  <c:v>1.32935671135783E-2</c:v>
                </c:pt>
                <c:pt idx="72029">
                  <c:v>1.32021978497505E-2</c:v>
                </c:pt>
                <c:pt idx="72030">
                  <c:v>1.31152588874102E-2</c:v>
                </c:pt>
                <c:pt idx="72031">
                  <c:v>1.29938805475831E-2</c:v>
                </c:pt>
                <c:pt idx="72032">
                  <c:v>1.2891772203147399E-2</c:v>
                </c:pt>
                <c:pt idx="72033">
                  <c:v>1.27993309870362E-2</c:v>
                </c:pt>
                <c:pt idx="72034">
                  <c:v>1.27143012359738E-2</c:v>
                </c:pt>
                <c:pt idx="72035">
                  <c:v>1.2614447623491299E-2</c:v>
                </c:pt>
                <c:pt idx="72036">
                  <c:v>1.25202732160687E-2</c:v>
                </c:pt>
                <c:pt idx="72037">
                  <c:v>1.2429115362465401E-2</c:v>
                </c:pt>
                <c:pt idx="72038">
                  <c:v>1.23509401455522E-2</c:v>
                </c:pt>
                <c:pt idx="72039">
                  <c:v>1.2258784845471399E-2</c:v>
                </c:pt>
                <c:pt idx="72040">
                  <c:v>1.21702319011092E-2</c:v>
                </c:pt>
                <c:pt idx="72041">
                  <c:v>1.2089380063116601E-2</c:v>
                </c:pt>
                <c:pt idx="72042">
                  <c:v>1.20095843449235E-2</c:v>
                </c:pt>
                <c:pt idx="72043">
                  <c:v>1.1929560452699699E-2</c:v>
                </c:pt>
                <c:pt idx="72044">
                  <c:v>1.18496706709266E-2</c:v>
                </c:pt>
                <c:pt idx="72045">
                  <c:v>1.17702530696988E-2</c:v>
                </c:pt>
                <c:pt idx="72046">
                  <c:v>1.16925472393632E-2</c:v>
                </c:pt>
                <c:pt idx="72047">
                  <c:v>1.1616687290370501E-2</c:v>
                </c:pt>
                <c:pt idx="72048">
                  <c:v>1.1551204137504101E-2</c:v>
                </c:pt>
                <c:pt idx="72049">
                  <c:v>1.14771537482739E-2</c:v>
                </c:pt>
                <c:pt idx="72050">
                  <c:v>1.1402971111237999E-2</c:v>
                </c:pt>
                <c:pt idx="72051">
                  <c:v>1.1334974318742801E-2</c:v>
                </c:pt>
                <c:pt idx="72052">
                  <c:v>1.1267701163888E-2</c:v>
                </c:pt>
                <c:pt idx="72053">
                  <c:v>1.12013071775436E-2</c:v>
                </c:pt>
                <c:pt idx="72054">
                  <c:v>1.11370431259275E-2</c:v>
                </c:pt>
                <c:pt idx="72055">
                  <c:v>1.1072310619056201E-2</c:v>
                </c:pt>
                <c:pt idx="72056">
                  <c:v>1.1007979512214701E-2</c:v>
                </c:pt>
                <c:pt idx="72057">
                  <c:v>1.0945962741971E-2</c:v>
                </c:pt>
                <c:pt idx="72058">
                  <c:v>1.08852908015251E-2</c:v>
                </c:pt>
                <c:pt idx="72059">
                  <c:v>1.08242984861136E-2</c:v>
                </c:pt>
                <c:pt idx="72060">
                  <c:v>1.07637913897634E-2</c:v>
                </c:pt>
                <c:pt idx="72061">
                  <c:v>1.07050724327564E-2</c:v>
                </c:pt>
                <c:pt idx="72062">
                  <c:v>1.0647408664226501E-2</c:v>
                </c:pt>
                <c:pt idx="72063">
                  <c:v>1.0589840821921799E-2</c:v>
                </c:pt>
                <c:pt idx="72064">
                  <c:v>1.0533119551837399E-2</c:v>
                </c:pt>
                <c:pt idx="72065">
                  <c:v>1.0478042066097299E-2</c:v>
                </c:pt>
                <c:pt idx="72066">
                  <c:v>1.04239657521248E-2</c:v>
                </c:pt>
                <c:pt idx="72067">
                  <c:v>1.0372854769229899E-2</c:v>
                </c:pt>
                <c:pt idx="72068">
                  <c:v>1.03198047727346E-2</c:v>
                </c:pt>
                <c:pt idx="72069">
                  <c:v>1.02680055424571E-2</c:v>
                </c:pt>
                <c:pt idx="72070">
                  <c:v>1.02179879322648E-2</c:v>
                </c:pt>
                <c:pt idx="72071">
                  <c:v>1.0168932378292099E-2</c:v>
                </c:pt>
                <c:pt idx="72072">
                  <c:v>1.01208984851837E-2</c:v>
                </c:pt>
                <c:pt idx="72073">
                  <c:v>1.0073455981910199E-2</c:v>
                </c:pt>
                <c:pt idx="72074">
                  <c:v>1.0026462376117699E-2</c:v>
                </c:pt>
                <c:pt idx="72075">
                  <c:v>9.9816611036658304E-3</c:v>
                </c:pt>
                <c:pt idx="72076">
                  <c:v>9.9347177892923407E-3</c:v>
                </c:pt>
                <c:pt idx="72077">
                  <c:v>9.8894555121660302E-3</c:v>
                </c:pt>
                <c:pt idx="72078">
                  <c:v>9.8466249182820303E-3</c:v>
                </c:pt>
                <c:pt idx="72079">
                  <c:v>9.8017128184437804E-3</c:v>
                </c:pt>
                <c:pt idx="72080">
                  <c:v>9.7593637183308601E-3</c:v>
                </c:pt>
                <c:pt idx="72081">
                  <c:v>9.7179580479860306E-3</c:v>
                </c:pt>
                <c:pt idx="72082">
                  <c:v>9.6771698445081693E-3</c:v>
                </c:pt>
                <c:pt idx="72083">
                  <c:v>9.6366694197058695E-3</c:v>
                </c:pt>
                <c:pt idx="72084">
                  <c:v>9.5967780798673699E-3</c:v>
                </c:pt>
                <c:pt idx="72085">
                  <c:v>9.5576969906687806E-3</c:v>
                </c:pt>
                <c:pt idx="72086">
                  <c:v>9.5191383734345505E-3</c:v>
                </c:pt>
                <c:pt idx="72087">
                  <c:v>9.4810379669070192E-3</c:v>
                </c:pt>
                <c:pt idx="72088">
                  <c:v>9.4436751678586006E-3</c:v>
                </c:pt>
                <c:pt idx="72089">
                  <c:v>9.4080260023474693E-3</c:v>
                </c:pt>
                <c:pt idx="72090">
                  <c:v>9.3715572729706799E-3</c:v>
                </c:pt>
                <c:pt idx="72091">
                  <c:v>9.3361204490065592E-3</c:v>
                </c:pt>
                <c:pt idx="72092">
                  <c:v>9.3011083081364701E-3</c:v>
                </c:pt>
                <c:pt idx="72093">
                  <c:v>9.2671839520335197E-3</c:v>
                </c:pt>
                <c:pt idx="72094">
                  <c:v>9.2335687950253504E-3</c:v>
                </c:pt>
                <c:pt idx="72095">
                  <c:v>9.2004649341106397E-3</c:v>
                </c:pt>
                <c:pt idx="72096">
                  <c:v>9.1680381447076797E-3</c:v>
                </c:pt>
                <c:pt idx="72097">
                  <c:v>9.1361170634627308E-3</c:v>
                </c:pt>
                <c:pt idx="72098">
                  <c:v>9.1045275330543501E-3</c:v>
                </c:pt>
                <c:pt idx="72099">
                  <c:v>9.0734548866748792E-3</c:v>
                </c:pt>
                <c:pt idx="72100">
                  <c:v>9.0435752645134908E-3</c:v>
                </c:pt>
                <c:pt idx="72101">
                  <c:v>9.0132029727101309E-3</c:v>
                </c:pt>
                <c:pt idx="72102">
                  <c:v>8.9840441942215001E-3</c:v>
                </c:pt>
                <c:pt idx="72103">
                  <c:v>8.9551853016018902E-3</c:v>
                </c:pt>
                <c:pt idx="72104">
                  <c:v>8.9266449213028006E-3</c:v>
                </c:pt>
                <c:pt idx="72105">
                  <c:v>8.8986530900001509E-3</c:v>
                </c:pt>
                <c:pt idx="72106">
                  <c:v>8.8711194694042206E-3</c:v>
                </c:pt>
                <c:pt idx="72107">
                  <c:v>8.8439164683222805E-3</c:v>
                </c:pt>
                <c:pt idx="72108">
                  <c:v>8.8173216208815592E-3</c:v>
                </c:pt>
                <c:pt idx="72109">
                  <c:v>8.7913116440176999E-3</c:v>
                </c:pt>
                <c:pt idx="72110">
                  <c:v>8.7654432281851803E-3</c:v>
                </c:pt>
                <c:pt idx="72111">
                  <c:v>8.7407873943448101E-3</c:v>
                </c:pt>
                <c:pt idx="72112">
                  <c:v>8.7152812629938108E-3</c:v>
                </c:pt>
                <c:pt idx="72113">
                  <c:v>8.6909746751189197E-3</c:v>
                </c:pt>
                <c:pt idx="72114">
                  <c:v>8.6670191958546604E-3</c:v>
                </c:pt>
                <c:pt idx="72115">
                  <c:v>8.6434101685881597E-3</c:v>
                </c:pt>
                <c:pt idx="72116">
                  <c:v>8.6201382800936699E-3</c:v>
                </c:pt>
                <c:pt idx="72117">
                  <c:v>8.5972072556614893E-3</c:v>
                </c:pt>
                <c:pt idx="72118">
                  <c:v>8.5746245458722097E-3</c:v>
                </c:pt>
                <c:pt idx="72119">
                  <c:v>8.5524069145321898E-3</c:v>
                </c:pt>
                <c:pt idx="72120">
                  <c:v>8.5307098925113695E-3</c:v>
                </c:pt>
                <c:pt idx="72121">
                  <c:v>8.5092559456825308E-3</c:v>
                </c:pt>
                <c:pt idx="72122">
                  <c:v>8.4884129464626295E-3</c:v>
                </c:pt>
                <c:pt idx="72123">
                  <c:v>8.4677301347255707E-3</c:v>
                </c:pt>
                <c:pt idx="72124">
                  <c:v>8.4473704919219E-3</c:v>
                </c:pt>
                <c:pt idx="72125">
                  <c:v>8.4274699911475199E-3</c:v>
                </c:pt>
                <c:pt idx="72126">
                  <c:v>8.4077958017587696E-3</c:v>
                </c:pt>
                <c:pt idx="72127">
                  <c:v>8.3883358165621792E-3</c:v>
                </c:pt>
                <c:pt idx="72128">
                  <c:v>8.3692921325564402E-3</c:v>
                </c:pt>
                <c:pt idx="72129">
                  <c:v>8.3505827933549898E-3</c:v>
                </c:pt>
                <c:pt idx="72130">
                  <c:v>8.3324378356337599E-3</c:v>
                </c:pt>
                <c:pt idx="72131">
                  <c:v>8.3141783252358506E-3</c:v>
                </c:pt>
                <c:pt idx="72132">
                  <c:v>8.2964533939957601E-3</c:v>
                </c:pt>
                <c:pt idx="72133">
                  <c:v>8.2790181040763907E-3</c:v>
                </c:pt>
                <c:pt idx="72134">
                  <c:v>8.2619255408644694E-3</c:v>
                </c:pt>
                <c:pt idx="72135">
                  <c:v>8.2450341433286702E-3</c:v>
                </c:pt>
                <c:pt idx="72136">
                  <c:v>8.2283504307270102E-3</c:v>
                </c:pt>
                <c:pt idx="72137">
                  <c:v>8.2119889557361603E-3</c:v>
                </c:pt>
                <c:pt idx="72138">
                  <c:v>8.1958854570984806E-3</c:v>
                </c:pt>
                <c:pt idx="72139">
                  <c:v>8.1799952313303999E-3</c:v>
                </c:pt>
                <c:pt idx="72140">
                  <c:v>8.1645380705594999E-3</c:v>
                </c:pt>
                <c:pt idx="72141">
                  <c:v>8.1491470336914097E-3</c:v>
                </c:pt>
                <c:pt idx="72142">
                  <c:v>8.1341434270143492E-3</c:v>
                </c:pt>
                <c:pt idx="72143">
                  <c:v>8.1194052472710592E-3</c:v>
                </c:pt>
                <c:pt idx="72144">
                  <c:v>8.1049585714936308E-3</c:v>
                </c:pt>
                <c:pt idx="72145">
                  <c:v>8.09072703123093E-3</c:v>
                </c:pt>
                <c:pt idx="72146">
                  <c:v>8.0767050385475193E-3</c:v>
                </c:pt>
                <c:pt idx="72147">
                  <c:v>8.0629447475075704E-3</c:v>
                </c:pt>
                <c:pt idx="72148">
                  <c:v>8.0493753775954299E-3</c:v>
                </c:pt>
                <c:pt idx="72149">
                  <c:v>8.0359922721982002E-3</c:v>
                </c:pt>
                <c:pt idx="72150">
                  <c:v>8.0228522419929504E-3</c:v>
                </c:pt>
                <c:pt idx="72151">
                  <c:v>8.0099310725927405E-3</c:v>
                </c:pt>
                <c:pt idx="72152">
                  <c:v>7.9975351691245998E-3</c:v>
                </c:pt>
                <c:pt idx="72153">
                  <c:v>7.9849166795611399E-3</c:v>
                </c:pt>
                <c:pt idx="72154">
                  <c:v>7.9727377742528898E-3</c:v>
                </c:pt>
                <c:pt idx="72155">
                  <c:v>7.96070042997599E-3</c:v>
                </c:pt>
                <c:pt idx="72156">
                  <c:v>7.9489480704069103E-3</c:v>
                </c:pt>
                <c:pt idx="72157">
                  <c:v>7.9373409971594793E-3</c:v>
                </c:pt>
                <c:pt idx="72158">
                  <c:v>7.9258270561695099E-3</c:v>
                </c:pt>
                <c:pt idx="72159">
                  <c:v>7.9145533964037895E-3</c:v>
                </c:pt>
                <c:pt idx="72160">
                  <c:v>7.9034771770238894E-3</c:v>
                </c:pt>
                <c:pt idx="72161">
                  <c:v>7.8925238922238402E-3</c:v>
                </c:pt>
                <c:pt idx="72162">
                  <c:v>7.8817848116159404E-3</c:v>
                </c:pt>
                <c:pt idx="72163">
                  <c:v>7.8714909031987208E-3</c:v>
                </c:pt>
                <c:pt idx="72164">
                  <c:v>7.8610153868794407E-3</c:v>
                </c:pt>
                <c:pt idx="72165">
                  <c:v>7.8510297462344204E-3</c:v>
                </c:pt>
                <c:pt idx="72166">
                  <c:v>7.8410077840089798E-3</c:v>
                </c:pt>
                <c:pt idx="72167">
                  <c:v>7.8311860561370902E-3</c:v>
                </c:pt>
                <c:pt idx="72168">
                  <c:v>7.8216483816504496E-3</c:v>
                </c:pt>
                <c:pt idx="72169">
                  <c:v>7.8121279366314402E-3</c:v>
                </c:pt>
                <c:pt idx="72170">
                  <c:v>7.8027267009019904E-3</c:v>
                </c:pt>
                <c:pt idx="72171">
                  <c:v>7.7935960143804602E-3</c:v>
                </c:pt>
                <c:pt idx="72172">
                  <c:v>7.7845598571002501E-3</c:v>
                </c:pt>
                <c:pt idx="72173">
                  <c:v>7.7756145037710701E-3</c:v>
                </c:pt>
                <c:pt idx="72174">
                  <c:v>7.7669108286500003E-3</c:v>
                </c:pt>
                <c:pt idx="72175">
                  <c:v>7.7583566308021597E-3</c:v>
                </c:pt>
                <c:pt idx="72176">
                  <c:v>7.7500417828559902E-3</c:v>
                </c:pt>
                <c:pt idx="72177">
                  <c:v>7.74169620126486E-3</c:v>
                </c:pt>
                <c:pt idx="72178">
                  <c:v>7.7336337417364103E-3</c:v>
                </c:pt>
                <c:pt idx="72179">
                  <c:v>7.7255303040146802E-3</c:v>
                </c:pt>
                <c:pt idx="72180">
                  <c:v>7.7176927588880097E-3</c:v>
                </c:pt>
                <c:pt idx="72181">
                  <c:v>7.7100410126149698E-3</c:v>
                </c:pt>
                <c:pt idx="72182">
                  <c:v>7.7023687772452797E-3</c:v>
                </c:pt>
                <c:pt idx="72183">
                  <c:v>7.6948860660195403E-3</c:v>
                </c:pt>
                <c:pt idx="72184">
                  <c:v>7.6876040548086201E-3</c:v>
                </c:pt>
                <c:pt idx="72185">
                  <c:v>7.6804803684353802E-3</c:v>
                </c:pt>
                <c:pt idx="72186">
                  <c:v>7.6732621528208299E-3</c:v>
                </c:pt>
                <c:pt idx="72187">
                  <c:v>7.66631821170449E-3</c:v>
                </c:pt>
                <c:pt idx="72188">
                  <c:v>7.6595130376517799E-3</c:v>
                </c:pt>
                <c:pt idx="72189">
                  <c:v>7.6527874916791899E-3</c:v>
                </c:pt>
                <c:pt idx="72190">
                  <c:v>7.6461597345769397E-3</c:v>
                </c:pt>
                <c:pt idx="72191">
                  <c:v>7.63966236263514E-3</c:v>
                </c:pt>
                <c:pt idx="72192">
                  <c:v>7.6332567259669304E-3</c:v>
                </c:pt>
                <c:pt idx="72193">
                  <c:v>7.6270266436040401E-3</c:v>
                </c:pt>
                <c:pt idx="72194">
                  <c:v>7.6208608224988001E-3</c:v>
                </c:pt>
                <c:pt idx="72195">
                  <c:v>7.6148058287799402E-3</c:v>
                </c:pt>
                <c:pt idx="72196">
                  <c:v>7.6088602654635898E-3</c:v>
                </c:pt>
                <c:pt idx="72197">
                  <c:v>7.6029771007597498E-3</c:v>
                </c:pt>
                <c:pt idx="72198">
                  <c:v>7.5972005724906904E-3</c:v>
                </c:pt>
                <c:pt idx="72199">
                  <c:v>7.5916117057204299E-3</c:v>
                </c:pt>
                <c:pt idx="72200">
                  <c:v>7.5860521756112602E-3</c:v>
                </c:pt>
                <c:pt idx="72201">
                  <c:v>7.5805671513080597E-3</c:v>
                </c:pt>
                <c:pt idx="72202">
                  <c:v>7.57519388571382E-3</c:v>
                </c:pt>
                <c:pt idx="72203">
                  <c:v>7.5699570588767503E-3</c:v>
                </c:pt>
                <c:pt idx="72204">
                  <c:v>7.5647472403943599E-3</c:v>
                </c:pt>
                <c:pt idx="72205">
                  <c:v>7.5596240349113898E-3</c:v>
                </c:pt>
                <c:pt idx="72206">
                  <c:v>7.5546349398791799E-3</c:v>
                </c:pt>
                <c:pt idx="72207">
                  <c:v>7.5497878715395901E-3</c:v>
                </c:pt>
                <c:pt idx="72208">
                  <c:v>7.5448825955390904E-3</c:v>
                </c:pt>
                <c:pt idx="72209">
                  <c:v>7.54012912511826E-3</c:v>
                </c:pt>
                <c:pt idx="72210">
                  <c:v>7.5354827567934999E-3</c:v>
                </c:pt>
                <c:pt idx="72211">
                  <c:v>7.5309094972908497E-3</c:v>
                </c:pt>
                <c:pt idx="72212">
                  <c:v>7.5263851322233703E-3</c:v>
                </c:pt>
                <c:pt idx="72213">
                  <c:v>7.5219538994133498E-3</c:v>
                </c:pt>
                <c:pt idx="72214">
                  <c:v>7.51759950071573E-3</c:v>
                </c:pt>
                <c:pt idx="72215">
                  <c:v>7.5132981874048701E-3</c:v>
                </c:pt>
                <c:pt idx="72216">
                  <c:v>7.5091109611093998E-3</c:v>
                </c:pt>
                <c:pt idx="72217">
                  <c:v>7.5049772858619699E-3</c:v>
                </c:pt>
                <c:pt idx="72218">
                  <c:v>7.50094465911389E-3</c:v>
                </c:pt>
                <c:pt idx="72219">
                  <c:v>7.4969548732042304E-3</c:v>
                </c:pt>
                <c:pt idx="72220">
                  <c:v>7.4930414557456996E-3</c:v>
                </c:pt>
                <c:pt idx="72221">
                  <c:v>7.4891946278512504E-3</c:v>
                </c:pt>
                <c:pt idx="72222">
                  <c:v>7.4854008853435499E-3</c:v>
                </c:pt>
                <c:pt idx="72223">
                  <c:v>7.4816676788032098E-3</c:v>
                </c:pt>
                <c:pt idx="72224">
                  <c:v>7.4780113063752703E-3</c:v>
                </c:pt>
                <c:pt idx="72225">
                  <c:v>7.4744052253663601E-3</c:v>
                </c:pt>
                <c:pt idx="72226">
                  <c:v>7.4709542095661198E-3</c:v>
                </c:pt>
                <c:pt idx="72227">
                  <c:v>7.4674207717180304E-3</c:v>
                </c:pt>
                <c:pt idx="72228">
                  <c:v>7.4640316888690003E-3</c:v>
                </c:pt>
                <c:pt idx="72229">
                  <c:v>7.4606873095035596E-3</c:v>
                </c:pt>
                <c:pt idx="72230">
                  <c:v>7.4574090540409097E-3</c:v>
                </c:pt>
                <c:pt idx="72231">
                  <c:v>7.4541834183037298E-3</c:v>
                </c:pt>
                <c:pt idx="72232">
                  <c:v>7.45100155472755E-3</c:v>
                </c:pt>
                <c:pt idx="72233">
                  <c:v>7.4478788301348704E-3</c:v>
                </c:pt>
                <c:pt idx="72234">
                  <c:v>7.4448087252676504E-3</c:v>
                </c:pt>
                <c:pt idx="72235">
                  <c:v>7.4417851865291604E-3</c:v>
                </c:pt>
                <c:pt idx="72236">
                  <c:v>7.4388938955962701E-3</c:v>
                </c:pt>
                <c:pt idx="72237">
                  <c:v>7.4359383434057201E-3</c:v>
                </c:pt>
                <c:pt idx="72238">
                  <c:v>7.43310898542404E-3</c:v>
                </c:pt>
                <c:pt idx="72239">
                  <c:v>7.4302987195551404E-3</c:v>
                </c:pt>
                <c:pt idx="72240">
                  <c:v>7.4275536462664604E-3</c:v>
                </c:pt>
                <c:pt idx="72241">
                  <c:v>7.4248579330742403E-3</c:v>
                </c:pt>
                <c:pt idx="72242">
                  <c:v>7.4221845716237996E-3</c:v>
                </c:pt>
                <c:pt idx="72243">
                  <c:v>7.4195684865117099E-3</c:v>
                </c:pt>
                <c:pt idx="72244">
                  <c:v>7.4169998988509204E-3</c:v>
                </c:pt>
                <c:pt idx="72245">
                  <c:v>7.41446344181895E-3</c:v>
                </c:pt>
                <c:pt idx="72246">
                  <c:v>7.4119865894317601E-3</c:v>
                </c:pt>
                <c:pt idx="72247">
                  <c:v>7.4095642194151896E-3</c:v>
                </c:pt>
                <c:pt idx="72248">
                  <c:v>7.4071963317692297E-3</c:v>
                </c:pt>
                <c:pt idx="72249">
                  <c:v>7.4048456735909002E-3</c:v>
                </c:pt>
                <c:pt idx="72250">
                  <c:v>7.4025485664606103E-3</c:v>
                </c:pt>
                <c:pt idx="72251">
                  <c:v>7.4002905748784499E-3</c:v>
                </c:pt>
                <c:pt idx="72252">
                  <c:v>7.3980549350380898E-3</c:v>
                </c:pt>
                <c:pt idx="72253">
                  <c:v>7.3958672583103197E-3</c:v>
                </c:pt>
                <c:pt idx="72254">
                  <c:v>7.3937159031629597E-3</c:v>
                </c:pt>
                <c:pt idx="72255">
                  <c:v>7.3915962129831297E-3</c:v>
                </c:pt>
                <c:pt idx="72256">
                  <c:v>7.3895161040127303E-3</c:v>
                </c:pt>
                <c:pt idx="72257">
                  <c:v>7.3874895460903601E-3</c:v>
                </c:pt>
                <c:pt idx="72258">
                  <c:v>7.3854988440871299E-3</c:v>
                </c:pt>
                <c:pt idx="72259">
                  <c:v>7.3835668154060901E-3</c:v>
                </c:pt>
                <c:pt idx="72260">
                  <c:v>7.3816161602735502E-3</c:v>
                </c:pt>
                <c:pt idx="72261">
                  <c:v>7.3797386139631297E-3</c:v>
                </c:pt>
                <c:pt idx="72262">
                  <c:v>7.37789319828153E-3</c:v>
                </c:pt>
                <c:pt idx="72263">
                  <c:v>7.3760426603257699E-3</c:v>
                </c:pt>
                <c:pt idx="72264">
                  <c:v>7.37425219267607E-3</c:v>
                </c:pt>
                <c:pt idx="72265">
                  <c:v>7.3724891990423203E-3</c:v>
                </c:pt>
                <c:pt idx="72266">
                  <c:v>7.3707364499569E-3</c:v>
                </c:pt>
                <c:pt idx="72267">
                  <c:v>7.3690330609679196E-3</c:v>
                </c:pt>
                <c:pt idx="72268">
                  <c:v>7.3673622682690603E-3</c:v>
                </c:pt>
                <c:pt idx="72269">
                  <c:v>7.3657049797475399E-3</c:v>
                </c:pt>
                <c:pt idx="72270">
                  <c:v>7.3641436174511901E-3</c:v>
                </c:pt>
                <c:pt idx="72271">
                  <c:v>7.3625729419291002E-3</c:v>
                </c:pt>
                <c:pt idx="72272">
                  <c:v>7.3609943501651296E-3</c:v>
                </c:pt>
                <c:pt idx="72273">
                  <c:v>7.3594548739492902E-3</c:v>
                </c:pt>
                <c:pt idx="72274">
                  <c:v>7.3580006137490299E-3</c:v>
                </c:pt>
                <c:pt idx="72275">
                  <c:v>7.3565091006457797E-3</c:v>
                </c:pt>
                <c:pt idx="72276">
                  <c:v>7.3550497181713598E-3</c:v>
                </c:pt>
                <c:pt idx="72277">
                  <c:v>7.3536550626158697E-3</c:v>
                </c:pt>
                <c:pt idx="72278">
                  <c:v>7.35223619267345E-3</c:v>
                </c:pt>
                <c:pt idx="72279">
                  <c:v>7.3508499190211296E-3</c:v>
                </c:pt>
                <c:pt idx="72280">
                  <c:v>7.3495167307555702E-3</c:v>
                </c:pt>
                <c:pt idx="72281">
                  <c:v>7.3481742292642602E-3</c:v>
                </c:pt>
                <c:pt idx="72282">
                  <c:v>7.34686711803079E-3</c:v>
                </c:pt>
                <c:pt idx="72283">
                  <c:v>7.3456182144582298E-3</c:v>
                </c:pt>
                <c:pt idx="72284">
                  <c:v>7.3443851433694397E-3</c:v>
                </c:pt>
                <c:pt idx="72285">
                  <c:v>7.3431255295872697E-3</c:v>
                </c:pt>
                <c:pt idx="72286">
                  <c:v>7.3419390246272096E-3</c:v>
                </c:pt>
                <c:pt idx="72287">
                  <c:v>7.3407767340540903E-3</c:v>
                </c:pt>
                <c:pt idx="72288">
                  <c:v>7.3395874351263098E-3</c:v>
                </c:pt>
                <c:pt idx="72289">
                  <c:v>7.3384530842304204E-3</c:v>
                </c:pt>
                <c:pt idx="72290">
                  <c:v>7.3373410850763304E-3</c:v>
                </c:pt>
                <c:pt idx="72291">
                  <c:v>7.3362146504223399E-3</c:v>
                </c:pt>
                <c:pt idx="72292">
                  <c:v>7.3351347818970698E-3</c:v>
                </c:pt>
                <c:pt idx="72293">
                  <c:v>7.33407214283943E-3</c:v>
                </c:pt>
                <c:pt idx="72294">
                  <c:v>7.3330081067979301E-3</c:v>
                </c:pt>
                <c:pt idx="72295">
                  <c:v>7.3319906368851696E-3</c:v>
                </c:pt>
                <c:pt idx="72296">
                  <c:v>7.3309838771820103E-3</c:v>
                </c:pt>
                <c:pt idx="72297">
                  <c:v>7.3300837539136401E-3</c:v>
                </c:pt>
                <c:pt idx="72298">
                  <c:v>7.32901832088828E-3</c:v>
                </c:pt>
                <c:pt idx="72299">
                  <c:v>7.3280725628137597E-3</c:v>
                </c:pt>
                <c:pt idx="72300">
                  <c:v>7.3271458968520199E-3</c:v>
                </c:pt>
                <c:pt idx="72301">
                  <c:v>7.3262378573417698E-3</c:v>
                </c:pt>
                <c:pt idx="72302">
                  <c:v>7.3253409937024099E-3</c:v>
                </c:pt>
                <c:pt idx="72303">
                  <c:v>7.3244557715952396E-3</c:v>
                </c:pt>
                <c:pt idx="72304">
                  <c:v>7.3235873132944098E-3</c:v>
                </c:pt>
                <c:pt idx="72305">
                  <c:v>7.32273096218705E-3</c:v>
                </c:pt>
                <c:pt idx="72306">
                  <c:v>7.32188578695059E-3</c:v>
                </c:pt>
                <c:pt idx="72307">
                  <c:v>7.3210578411817603E-3</c:v>
                </c:pt>
                <c:pt idx="72308">
                  <c:v>7.3202433995902599E-3</c:v>
                </c:pt>
                <c:pt idx="72309">
                  <c:v>7.3194471187889602E-3</c:v>
                </c:pt>
                <c:pt idx="72310">
                  <c:v>7.3186662048101399E-3</c:v>
                </c:pt>
                <c:pt idx="72311">
                  <c:v>7.3179346509277803E-3</c:v>
                </c:pt>
                <c:pt idx="72312">
                  <c:v>7.3171681724488701E-3</c:v>
                </c:pt>
                <c:pt idx="72313">
                  <c:v>7.3164338245987901E-3</c:v>
                </c:pt>
                <c:pt idx="72314">
                  <c:v>7.31570739299059E-3</c:v>
                </c:pt>
                <c:pt idx="72315">
                  <c:v>7.3150172829627999E-3</c:v>
                </c:pt>
                <c:pt idx="72316">
                  <c:v>7.3143206536769902E-3</c:v>
                </c:pt>
                <c:pt idx="72317">
                  <c:v>7.31363100931049E-3</c:v>
                </c:pt>
                <c:pt idx="72318">
                  <c:v>7.3129655793309203E-3</c:v>
                </c:pt>
                <c:pt idx="72319">
                  <c:v>7.31229642406106E-3</c:v>
                </c:pt>
                <c:pt idx="72320">
                  <c:v>7.3116407729685298E-3</c:v>
                </c:pt>
                <c:pt idx="72321">
                  <c:v>7.3110084049403702E-3</c:v>
                </c:pt>
                <c:pt idx="72322">
                  <c:v>7.3103723116219E-3</c:v>
                </c:pt>
                <c:pt idx="72323">
                  <c:v>7.3097553104162199E-3</c:v>
                </c:pt>
                <c:pt idx="72324">
                  <c:v>7.3091587983071804E-3</c:v>
                </c:pt>
                <c:pt idx="72325">
                  <c:v>7.3085608892142799E-3</c:v>
                </c:pt>
                <c:pt idx="72326">
                  <c:v>7.3079885914921804E-3</c:v>
                </c:pt>
                <c:pt idx="72327">
                  <c:v>7.3074181564152301E-3</c:v>
                </c:pt>
                <c:pt idx="72328">
                  <c:v>7.3068733327090801E-3</c:v>
                </c:pt>
                <c:pt idx="72329">
                  <c:v>7.3063229210674797E-3</c:v>
                </c:pt>
                <c:pt idx="72330">
                  <c:v>7.3057971894741102E-3</c:v>
                </c:pt>
                <c:pt idx="72331">
                  <c:v>7.3052765801549001E-3</c:v>
                </c:pt>
                <c:pt idx="72332">
                  <c:v>7.3047531768679601E-3</c:v>
                </c:pt>
                <c:pt idx="72333">
                  <c:v>7.30424746870995E-3</c:v>
                </c:pt>
                <c:pt idx="72334">
                  <c:v>7.3037445545196499E-3</c:v>
                </c:pt>
                <c:pt idx="72335">
                  <c:v>7.3032439686358001E-3</c:v>
                </c:pt>
                <c:pt idx="72336">
                  <c:v>7.3027610778808602E-3</c:v>
                </c:pt>
                <c:pt idx="72337">
                  <c:v>7.3022819124162197E-3</c:v>
                </c:pt>
                <c:pt idx="72338">
                  <c:v>7.3018134571611899E-3</c:v>
                </c:pt>
                <c:pt idx="72339">
                  <c:v>7.3013589717447801E-3</c:v>
                </c:pt>
                <c:pt idx="72340">
                  <c:v>7.3009068146348E-3</c:v>
                </c:pt>
                <c:pt idx="72341">
                  <c:v>7.3004676960408696E-3</c:v>
                </c:pt>
                <c:pt idx="72342">
                  <c:v>7.3000397533178303E-3</c:v>
                </c:pt>
                <c:pt idx="72343">
                  <c:v>7.2996262460947002E-3</c:v>
                </c:pt>
                <c:pt idx="72344">
                  <c:v>7.2992225177586096E-3</c:v>
                </c:pt>
                <c:pt idx="72345">
                  <c:v>7.2988197207450901E-3</c:v>
                </c:pt>
                <c:pt idx="72346">
                  <c:v>7.29840388521552E-3</c:v>
                </c:pt>
                <c:pt idx="72347">
                  <c:v>7.2980439290404302E-3</c:v>
                </c:pt>
                <c:pt idx="72348">
                  <c:v>7.2976616211235497E-3</c:v>
                </c:pt>
                <c:pt idx="72349">
                  <c:v>7.2972713969647902E-3</c:v>
                </c:pt>
                <c:pt idx="72350">
                  <c:v>7.2969179600477201E-3</c:v>
                </c:pt>
                <c:pt idx="72351">
                  <c:v>7.2965403087437196E-3</c:v>
                </c:pt>
                <c:pt idx="72352">
                  <c:v>7.2961691766977302E-3</c:v>
                </c:pt>
                <c:pt idx="72353">
                  <c:v>7.2958231903612596E-3</c:v>
                </c:pt>
                <c:pt idx="72354">
                  <c:v>7.2954618372023097E-3</c:v>
                </c:pt>
                <c:pt idx="72355">
                  <c:v>7.2951172478497002E-3</c:v>
                </c:pt>
                <c:pt idx="72356">
                  <c:v>7.2947917506098799E-3</c:v>
                </c:pt>
                <c:pt idx="72357">
                  <c:v>7.2944564744830097E-3</c:v>
                </c:pt>
                <c:pt idx="72358">
                  <c:v>7.2941407561302202E-3</c:v>
                </c:pt>
                <c:pt idx="72359">
                  <c:v>7.2938306257128698E-3</c:v>
                </c:pt>
                <c:pt idx="72360">
                  <c:v>7.2935158386826498E-3</c:v>
                </c:pt>
                <c:pt idx="72361">
                  <c:v>7.2932168841362E-3</c:v>
                </c:pt>
                <c:pt idx="72362">
                  <c:v>7.2929309681057904E-3</c:v>
                </c:pt>
                <c:pt idx="72363">
                  <c:v>7.2926366701722197E-3</c:v>
                </c:pt>
                <c:pt idx="72364">
                  <c:v>7.2923419065773496E-3</c:v>
                </c:pt>
                <c:pt idx="72365">
                  <c:v>7.2920774109661596E-3</c:v>
                </c:pt>
                <c:pt idx="72366">
                  <c:v>7.2918212972581404E-3</c:v>
                </c:pt>
                <c:pt idx="72367">
                  <c:v>7.2915507480502103E-3</c:v>
                </c:pt>
                <c:pt idx="72368">
                  <c:v>7.2912964969873402E-3</c:v>
                </c:pt>
                <c:pt idx="72369">
                  <c:v>7.2910394519567498E-3</c:v>
                </c:pt>
                <c:pt idx="72370">
                  <c:v>7.2907684370875402E-3</c:v>
                </c:pt>
                <c:pt idx="72371">
                  <c:v>7.2905146516859497E-3</c:v>
                </c:pt>
                <c:pt idx="72372">
                  <c:v>7.29025807231665E-3</c:v>
                </c:pt>
                <c:pt idx="72373">
                  <c:v>7.2900042869150699E-3</c:v>
                </c:pt>
                <c:pt idx="72374">
                  <c:v>7.2897672653198199E-3</c:v>
                </c:pt>
                <c:pt idx="72375">
                  <c:v>7.2895307093858702E-3</c:v>
                </c:pt>
                <c:pt idx="72376">
                  <c:v>7.2893020696938099E-3</c:v>
                </c:pt>
                <c:pt idx="72377">
                  <c:v>7.28908320888877E-3</c:v>
                </c:pt>
                <c:pt idx="72378">
                  <c:v>7.28886295109987E-3</c:v>
                </c:pt>
                <c:pt idx="72379">
                  <c:v>7.28864734992385E-3</c:v>
                </c:pt>
                <c:pt idx="72380">
                  <c:v>7.2884387336671396E-3</c:v>
                </c:pt>
                <c:pt idx="72381">
                  <c:v>7.2882412932813202E-3</c:v>
                </c:pt>
                <c:pt idx="72382">
                  <c:v>7.2880233637988602E-3</c:v>
                </c:pt>
                <c:pt idx="72383">
                  <c:v>7.2878240607678899E-3</c:v>
                </c:pt>
                <c:pt idx="72384">
                  <c:v>7.2876359336078202E-3</c:v>
                </c:pt>
                <c:pt idx="72385">
                  <c:v>7.2874641045928001E-3</c:v>
                </c:pt>
                <c:pt idx="72386">
                  <c:v>7.2872792370617398E-3</c:v>
                </c:pt>
                <c:pt idx="72387">
                  <c:v>7.28710368275643E-3</c:v>
                </c:pt>
                <c:pt idx="72388">
                  <c:v>7.2869206778705103E-3</c:v>
                </c:pt>
                <c:pt idx="72389">
                  <c:v>7.2867339476942999E-3</c:v>
                </c:pt>
                <c:pt idx="72390">
                  <c:v>7.2865504771470998E-3</c:v>
                </c:pt>
                <c:pt idx="72391">
                  <c:v>7.2863684035837702E-3</c:v>
                </c:pt>
                <c:pt idx="72392">
                  <c:v>7.2861909866332999E-3</c:v>
                </c:pt>
                <c:pt idx="72393">
                  <c:v>7.2860214859247199E-3</c:v>
                </c:pt>
                <c:pt idx="72394">
                  <c:v>7.2858557105064401E-3</c:v>
                </c:pt>
                <c:pt idx="72395">
                  <c:v>7.2856955230236097E-3</c:v>
                </c:pt>
                <c:pt idx="72396">
                  <c:v>7.2855469770729498E-3</c:v>
                </c:pt>
                <c:pt idx="72397">
                  <c:v>7.2853919118642798E-3</c:v>
                </c:pt>
                <c:pt idx="72398">
                  <c:v>7.2852433659136304E-3</c:v>
                </c:pt>
                <c:pt idx="72399">
                  <c:v>7.2850943543016902E-3</c:v>
                </c:pt>
                <c:pt idx="72400">
                  <c:v>7.2849472053349001E-3</c:v>
                </c:pt>
                <c:pt idx="72401">
                  <c:v>7.2848014533519702E-3</c:v>
                </c:pt>
                <c:pt idx="72402">
                  <c:v>7.2846552357077599E-3</c:v>
                </c:pt>
                <c:pt idx="72403">
                  <c:v>7.2845141403377099E-3</c:v>
                </c:pt>
                <c:pt idx="72404">
                  <c:v>7.2843767702579498E-3</c:v>
                </c:pt>
                <c:pt idx="72405">
                  <c:v>7.2842403315007704E-3</c:v>
                </c:pt>
                <c:pt idx="72406">
                  <c:v>7.2841094806790404E-3</c:v>
                </c:pt>
                <c:pt idx="72407">
                  <c:v>7.28398328647018E-3</c:v>
                </c:pt>
                <c:pt idx="72408">
                  <c:v>7.2838608175516103E-3</c:v>
                </c:pt>
                <c:pt idx="72409">
                  <c:v>7.2837350890040398E-3</c:v>
                </c:pt>
                <c:pt idx="72410">
                  <c:v>7.2836279869079599E-3</c:v>
                </c:pt>
                <c:pt idx="72411">
                  <c:v>7.2835311293601998E-3</c:v>
                </c:pt>
                <c:pt idx="72412">
                  <c:v>7.2834193706512503E-3</c:v>
                </c:pt>
                <c:pt idx="72413">
                  <c:v>7.2833094745874396E-3</c:v>
                </c:pt>
                <c:pt idx="72414">
                  <c:v>7.2832209989428503E-3</c:v>
                </c:pt>
                <c:pt idx="72415">
                  <c:v>7.2830952703952798E-3</c:v>
                </c:pt>
                <c:pt idx="72416">
                  <c:v>7.2829821147024597E-3</c:v>
                </c:pt>
                <c:pt idx="72417">
                  <c:v>7.2828754782676697E-3</c:v>
                </c:pt>
                <c:pt idx="72418">
                  <c:v>7.28274788707495E-3</c:v>
                </c:pt>
                <c:pt idx="72419">
                  <c:v>7.2826477698981797E-3</c:v>
                </c:pt>
                <c:pt idx="72420">
                  <c:v>7.28254159912467E-3</c:v>
                </c:pt>
                <c:pt idx="72421">
                  <c:v>7.2824382223188903E-3</c:v>
                </c:pt>
                <c:pt idx="72422">
                  <c:v>7.2823488153517298E-3</c:v>
                </c:pt>
                <c:pt idx="72423">
                  <c:v>7.2822649963200101E-3</c:v>
                </c:pt>
                <c:pt idx="72424">
                  <c:v>7.2821709327399696E-3</c:v>
                </c:pt>
                <c:pt idx="72425">
                  <c:v>7.2820698842406299E-3</c:v>
                </c:pt>
                <c:pt idx="72426">
                  <c:v>7.2819930501282198E-3</c:v>
                </c:pt>
                <c:pt idx="72427">
                  <c:v>7.2819115594029401E-3</c:v>
                </c:pt>
                <c:pt idx="72428">
                  <c:v>7.2818235494196398E-3</c:v>
                </c:pt>
                <c:pt idx="72429">
                  <c:v>7.2817481122911002E-3</c:v>
                </c:pt>
                <c:pt idx="72430">
                  <c:v>7.2816642932593796E-3</c:v>
                </c:pt>
                <c:pt idx="72431">
                  <c:v>7.2815814055502397E-3</c:v>
                </c:pt>
                <c:pt idx="72432">
                  <c:v>7.2815022431314E-3</c:v>
                </c:pt>
                <c:pt idx="72433">
                  <c:v>7.2814179584383999E-3</c:v>
                </c:pt>
                <c:pt idx="72434">
                  <c:v>7.2813406586646999E-3</c:v>
                </c:pt>
                <c:pt idx="72435">
                  <c:v>7.2812642902135901E-3</c:v>
                </c:pt>
                <c:pt idx="72436">
                  <c:v>7.2811855934560299E-3</c:v>
                </c:pt>
                <c:pt idx="72437">
                  <c:v>7.2811134159564998E-3</c:v>
                </c:pt>
                <c:pt idx="72438">
                  <c:v>7.2810435667634002E-3</c:v>
                </c:pt>
                <c:pt idx="72439">
                  <c:v>7.2809709236025802E-3</c:v>
                </c:pt>
                <c:pt idx="72440">
                  <c:v>7.2809043340385004E-3</c:v>
                </c:pt>
                <c:pt idx="72441">
                  <c:v>7.2808368131518399E-3</c:v>
                </c:pt>
                <c:pt idx="72442">
                  <c:v>7.2807692922651802E-3</c:v>
                </c:pt>
                <c:pt idx="72443">
                  <c:v>7.28070270270109E-3</c:v>
                </c:pt>
                <c:pt idx="72444">
                  <c:v>7.2806356474757203E-3</c:v>
                </c:pt>
                <c:pt idx="72445">
                  <c:v>7.2805727832019303E-3</c:v>
                </c:pt>
                <c:pt idx="72446">
                  <c:v>7.28051131591201E-3</c:v>
                </c:pt>
                <c:pt idx="72447">
                  <c:v>7.2804451920092097E-3</c:v>
                </c:pt>
                <c:pt idx="72448">
                  <c:v>7.2803860530257199E-3</c:v>
                </c:pt>
                <c:pt idx="72449">
                  <c:v>7.2803264483809497E-3</c:v>
                </c:pt>
                <c:pt idx="72450">
                  <c:v>7.2802696377038999E-3</c:v>
                </c:pt>
                <c:pt idx="72451">
                  <c:v>7.2802146896719898E-3</c:v>
                </c:pt>
                <c:pt idx="72452">
                  <c:v>7.2801555506885104E-3</c:v>
                </c:pt>
                <c:pt idx="72453">
                  <c:v>7.2801010683178902E-3</c:v>
                </c:pt>
                <c:pt idx="72454">
                  <c:v>7.2800461202859896E-3</c:v>
                </c:pt>
                <c:pt idx="72455">
                  <c:v>7.2799916379153702E-3</c:v>
                </c:pt>
                <c:pt idx="72456">
                  <c:v>7.2799427434802099E-3</c:v>
                </c:pt>
                <c:pt idx="72457">
                  <c:v>7.2799227200448496E-3</c:v>
                </c:pt>
                <c:pt idx="72458">
                  <c:v>7.2798705659806702E-3</c:v>
                </c:pt>
                <c:pt idx="72459">
                  <c:v>7.2798249311745201E-3</c:v>
                </c:pt>
                <c:pt idx="72460">
                  <c:v>7.2797979228198502E-3</c:v>
                </c:pt>
                <c:pt idx="72461">
                  <c:v>7.2797392494976503E-3</c:v>
                </c:pt>
                <c:pt idx="72462">
                  <c:v>7.2796936146915002E-3</c:v>
                </c:pt>
                <c:pt idx="72463">
                  <c:v>7.2796470485627703E-3</c:v>
                </c:pt>
                <c:pt idx="72464">
                  <c:v>7.2795841842889803E-3</c:v>
                </c:pt>
                <c:pt idx="72465">
                  <c:v>7.2795413434505497E-3</c:v>
                </c:pt>
                <c:pt idx="72466">
                  <c:v>7.2794919833540899E-3</c:v>
                </c:pt>
                <c:pt idx="72467">
                  <c:v>7.2794440202414998E-3</c:v>
                </c:pt>
                <c:pt idx="72468">
                  <c:v>7.2794132865965401E-3</c:v>
                </c:pt>
                <c:pt idx="72469">
                  <c:v>7.2793681174516704E-3</c:v>
                </c:pt>
                <c:pt idx="72470">
                  <c:v>7.2793285362422501E-3</c:v>
                </c:pt>
                <c:pt idx="72471">
                  <c:v>7.2792964056134198E-3</c:v>
                </c:pt>
                <c:pt idx="72472">
                  <c:v>7.2792535647749901E-3</c:v>
                </c:pt>
                <c:pt idx="72473">
                  <c:v>7.27921538054943E-3</c:v>
                </c:pt>
                <c:pt idx="72474">
                  <c:v>7.2791753336787198E-3</c:v>
                </c:pt>
                <c:pt idx="72475">
                  <c:v>7.2791334241628699E-3</c:v>
                </c:pt>
                <c:pt idx="72476">
                  <c:v>7.2790984995663201E-3</c:v>
                </c:pt>
                <c:pt idx="72477">
                  <c:v>7.2790598496794701E-3</c:v>
                </c:pt>
                <c:pt idx="72478">
                  <c:v>7.2790211997926201E-3</c:v>
                </c:pt>
                <c:pt idx="72479">
                  <c:v>7.2789927944541003E-3</c:v>
                </c:pt>
                <c:pt idx="72480">
                  <c:v>7.2789550758898302E-3</c:v>
                </c:pt>
                <c:pt idx="72481">
                  <c:v>7.2789229452609999E-3</c:v>
                </c:pt>
                <c:pt idx="72482">
                  <c:v>7.2788912802934699E-3</c:v>
                </c:pt>
                <c:pt idx="72483">
                  <c:v>7.27885635569692E-3</c:v>
                </c:pt>
                <c:pt idx="72484">
                  <c:v>7.2788363322615597E-3</c:v>
                </c:pt>
                <c:pt idx="72485">
                  <c:v>7.27882981300354E-3</c:v>
                </c:pt>
                <c:pt idx="72486">
                  <c:v>7.2787953540682801E-3</c:v>
                </c:pt>
                <c:pt idx="72487">
                  <c:v>7.2787734679877801E-3</c:v>
                </c:pt>
                <c:pt idx="72488">
                  <c:v>7.2787683457136198E-3</c:v>
                </c:pt>
                <c:pt idx="72489">
                  <c:v>7.2787180542945897E-3</c:v>
                </c:pt>
                <c:pt idx="72490">
                  <c:v>7.2786919772625004E-3</c:v>
                </c:pt>
                <c:pt idx="72491">
                  <c:v>7.2786593809723897E-3</c:v>
                </c:pt>
                <c:pt idx="72492">
                  <c:v>7.2786151431500903E-3</c:v>
                </c:pt>
                <c:pt idx="72493">
                  <c:v>7.2785890661180002E-3</c:v>
                </c:pt>
                <c:pt idx="72494">
                  <c:v>7.2785555385053201E-3</c:v>
                </c:pt>
                <c:pt idx="72495">
                  <c:v>7.2785275988280799E-3</c:v>
                </c:pt>
                <c:pt idx="72496">
                  <c:v>7.2785075753927196E-3</c:v>
                </c:pt>
                <c:pt idx="72497">
                  <c:v>7.2784801013767702E-3</c:v>
                </c:pt>
                <c:pt idx="72498">
                  <c:v>7.2784610092639897E-3</c:v>
                </c:pt>
                <c:pt idx="72499">
                  <c:v>7.2784405201673499E-3</c:v>
                </c:pt>
                <c:pt idx="72500">
                  <c:v>7.27840838953853E-3</c:v>
                </c:pt>
                <c:pt idx="72501">
                  <c:v>7.2783874347806003E-3</c:v>
                </c:pt>
                <c:pt idx="72502">
                  <c:v>7.2783608920872203E-3</c:v>
                </c:pt>
                <c:pt idx="72503">
                  <c:v>7.2783329524099801E-3</c:v>
                </c:pt>
                <c:pt idx="72504">
                  <c:v>7.2783106006681902E-3</c:v>
                </c:pt>
                <c:pt idx="72505">
                  <c:v>7.2782821953296696E-3</c:v>
                </c:pt>
                <c:pt idx="72506">
                  <c:v>7.27826310321689E-3</c:v>
                </c:pt>
                <c:pt idx="72507">
                  <c:v>7.2782412171363796E-3</c:v>
                </c:pt>
                <c:pt idx="72508">
                  <c:v>7.2782197967171704E-3</c:v>
                </c:pt>
                <c:pt idx="72509">
                  <c:v>7.2782002389431E-3</c:v>
                </c:pt>
                <c:pt idx="72510">
                  <c:v>7.2781783528626E-3</c:v>
                </c:pt>
                <c:pt idx="72511">
                  <c:v>7.2781555354595202E-3</c:v>
                </c:pt>
                <c:pt idx="72512">
                  <c:v>7.2781578637659602E-3</c:v>
                </c:pt>
                <c:pt idx="72513">
                  <c:v>7.2781476192176299E-3</c:v>
                </c:pt>
                <c:pt idx="72514">
                  <c:v>7.2781266644597097E-3</c:v>
                </c:pt>
                <c:pt idx="72515">
                  <c:v>7.27811781689525E-3</c:v>
                </c:pt>
                <c:pt idx="72516">
                  <c:v>7.27811316028237E-3</c:v>
                </c:pt>
                <c:pt idx="72517">
                  <c:v>7.2780782356858297E-3</c:v>
                </c:pt>
                <c:pt idx="72518">
                  <c:v>7.2780642658472096E-3</c:v>
                </c:pt>
                <c:pt idx="72519">
                  <c:v>7.2780363261699703E-3</c:v>
                </c:pt>
                <c:pt idx="72520">
                  <c:v>7.27800652384758E-3</c:v>
                </c:pt>
                <c:pt idx="72521">
                  <c:v>7.2779916226863896E-3</c:v>
                </c:pt>
                <c:pt idx="72522">
                  <c:v>7.2779655456543003E-3</c:v>
                </c:pt>
                <c:pt idx="72523">
                  <c:v>7.2779511101543903E-3</c:v>
                </c:pt>
                <c:pt idx="72524">
                  <c:v>7.2779413312673603E-3</c:v>
                </c:pt>
                <c:pt idx="72525">
                  <c:v>7.2779203765094298E-3</c:v>
                </c:pt>
                <c:pt idx="72526">
                  <c:v>7.2779101319611099E-3</c:v>
                </c:pt>
                <c:pt idx="72527">
                  <c:v>7.2778975591063499E-3</c:v>
                </c:pt>
                <c:pt idx="72528">
                  <c:v>7.27787287905812E-3</c:v>
                </c:pt>
                <c:pt idx="72529">
                  <c:v>7.2778621688485198E-3</c:v>
                </c:pt>
                <c:pt idx="72530">
                  <c:v>7.2778398171067299E-3</c:v>
                </c:pt>
                <c:pt idx="72531">
                  <c:v>7.27782445028424E-3</c:v>
                </c:pt>
                <c:pt idx="72532">
                  <c:v>7.2778062894940402E-3</c:v>
                </c:pt>
                <c:pt idx="72533">
                  <c:v>7.27778812870383E-3</c:v>
                </c:pt>
                <c:pt idx="72534">
                  <c:v>7.2777764871716499E-3</c:v>
                </c:pt>
                <c:pt idx="72535">
                  <c:v>7.2777629829943197E-3</c:v>
                </c:pt>
                <c:pt idx="72536">
                  <c:v>7.27774435654283E-3</c:v>
                </c:pt>
                <c:pt idx="72537">
                  <c:v>7.2777317836880701E-3</c:v>
                </c:pt>
                <c:pt idx="72538">
                  <c:v>7.27771781384945E-3</c:v>
                </c:pt>
                <c:pt idx="72539">
                  <c:v>7.2777047753334097E-3</c:v>
                </c:pt>
                <c:pt idx="72540">
                  <c:v>7.2776889428496404E-3</c:v>
                </c:pt>
                <c:pt idx="72541">
                  <c:v>7.2777210734784603E-3</c:v>
                </c:pt>
                <c:pt idx="72542">
                  <c:v>7.2776791639626E-3</c:v>
                </c:pt>
                <c:pt idx="72543">
                  <c:v>7.2776721790432904E-3</c:v>
                </c:pt>
                <c:pt idx="72544">
                  <c:v>7.2776679880917098E-3</c:v>
                </c:pt>
                <c:pt idx="72545">
                  <c:v>7.2776661254465597E-3</c:v>
                </c:pt>
                <c:pt idx="72546">
                  <c:v>7.2776437737047698E-3</c:v>
                </c:pt>
                <c:pt idx="72547">
                  <c:v>7.2776358574628804E-3</c:v>
                </c:pt>
                <c:pt idx="72548">
                  <c:v>7.2776190936565399E-3</c:v>
                </c:pt>
                <c:pt idx="72549">
                  <c:v>7.2775934822857397E-3</c:v>
                </c:pt>
                <c:pt idx="72550">
                  <c:v>7.2775813750922697E-3</c:v>
                </c:pt>
                <c:pt idx="72551">
                  <c:v>7.2775646112859301E-3</c:v>
                </c:pt>
                <c:pt idx="72552">
                  <c:v>7.2775548323988897E-3</c:v>
                </c:pt>
                <c:pt idx="72553">
                  <c:v>7.2775497101247302E-3</c:v>
                </c:pt>
                <c:pt idx="72554">
                  <c:v>7.2775366716086899E-3</c:v>
                </c:pt>
                <c:pt idx="72555">
                  <c:v>7.2775268927216504E-3</c:v>
                </c:pt>
                <c:pt idx="72556">
                  <c:v>7.2775161825120501E-3</c:v>
                </c:pt>
                <c:pt idx="72557">
                  <c:v>7.2775040753185801E-3</c:v>
                </c:pt>
                <c:pt idx="72558">
                  <c:v>7.2774891741573802E-3</c:v>
                </c:pt>
                <c:pt idx="72559">
                  <c:v>7.2774775326252001E-3</c:v>
                </c:pt>
                <c:pt idx="72560">
                  <c:v>7.2774663567543004E-3</c:v>
                </c:pt>
                <c:pt idx="72561">
                  <c:v>7.2774533182382601E-3</c:v>
                </c:pt>
                <c:pt idx="72562">
                  <c:v>7.2774402797222103E-3</c:v>
                </c:pt>
                <c:pt idx="72563">
                  <c:v>7.2774309664964702E-3</c:v>
                </c:pt>
                <c:pt idx="72564">
                  <c:v>7.2774225845933004E-3</c:v>
                </c:pt>
                <c:pt idx="72565">
                  <c:v>7.2774109430611099E-3</c:v>
                </c:pt>
                <c:pt idx="72566">
                  <c:v>7.2773993015289298E-3</c:v>
                </c:pt>
                <c:pt idx="72567">
                  <c:v>7.2773913852870499E-3</c:v>
                </c:pt>
                <c:pt idx="72568">
                  <c:v>7.2773806750774401E-3</c:v>
                </c:pt>
                <c:pt idx="72569">
                  <c:v>7.2773708961904101E-3</c:v>
                </c:pt>
                <c:pt idx="72570">
                  <c:v>7.2773848660290198E-3</c:v>
                </c:pt>
                <c:pt idx="72571">
                  <c:v>7.2773718275129804E-3</c:v>
                </c:pt>
                <c:pt idx="72572">
                  <c:v>7.2773639112710996E-3</c:v>
                </c:pt>
                <c:pt idx="72573">
                  <c:v>7.2773611173033697E-3</c:v>
                </c:pt>
                <c:pt idx="72574">
                  <c:v>7.2773653082549598E-3</c:v>
                </c:pt>
                <c:pt idx="72575">
                  <c:v>7.2773471474647496E-3</c:v>
                </c:pt>
                <c:pt idx="72576">
                  <c:v>7.2773382999002899E-3</c:v>
                </c:pt>
                <c:pt idx="72577">
                  <c:v>7.2773238644003903E-3</c:v>
                </c:pt>
                <c:pt idx="72578">
                  <c:v>7.2773052379488997E-3</c:v>
                </c:pt>
                <c:pt idx="72579">
                  <c:v>7.2772982530295901E-3</c:v>
                </c:pt>
                <c:pt idx="72580">
                  <c:v>7.2772838175296801E-3</c:v>
                </c:pt>
                <c:pt idx="72581">
                  <c:v>7.2772763669490797E-3</c:v>
                </c:pt>
                <c:pt idx="72582">
                  <c:v>7.2772740386426501E-3</c:v>
                </c:pt>
                <c:pt idx="72583">
                  <c:v>7.27725774049759E-3</c:v>
                </c:pt>
                <c:pt idx="72584">
                  <c:v>7.27725774049759E-3</c:v>
                </c:pt>
                <c:pt idx="72585">
                  <c:v>7.2772488929331303E-3</c:v>
                </c:pt>
                <c:pt idx="72586">
                  <c:v>7.2772386483848104E-3</c:v>
                </c:pt>
                <c:pt idx="72587">
                  <c:v>7.2772298008203498E-3</c:v>
                </c:pt>
                <c:pt idx="72588">
                  <c:v>7.2772172279655899E-3</c:v>
                </c:pt>
                <c:pt idx="72589">
                  <c:v>7.2772032581269698E-3</c:v>
                </c:pt>
                <c:pt idx="72590">
                  <c:v>7.2771962732076602E-3</c:v>
                </c:pt>
                <c:pt idx="72591">
                  <c:v>7.2771860286593403E-3</c:v>
                </c:pt>
                <c:pt idx="72592">
                  <c:v>7.2771804407239004E-3</c:v>
                </c:pt>
                <c:pt idx="72593">
                  <c:v>7.2771734558045899E-3</c:v>
                </c:pt>
                <c:pt idx="72594">
                  <c:v>7.2771655395626996E-3</c:v>
                </c:pt>
                <c:pt idx="72595">
                  <c:v>7.2771571576595298E-3</c:v>
                </c:pt>
                <c:pt idx="72596">
                  <c:v>7.2771473787724998E-3</c:v>
                </c:pt>
                <c:pt idx="72597">
                  <c:v>7.27713899686933E-3</c:v>
                </c:pt>
                <c:pt idx="72598">
                  <c:v>7.2771329432725898E-3</c:v>
                </c:pt>
                <c:pt idx="72599">
                  <c:v>7.27712456136942E-3</c:v>
                </c:pt>
                <c:pt idx="72600">
                  <c:v>7.2771357372403101E-3</c:v>
                </c:pt>
                <c:pt idx="72601">
                  <c:v>7.2771287523210101E-3</c:v>
                </c:pt>
                <c:pt idx="72602">
                  <c:v>7.2771273553371403E-3</c:v>
                </c:pt>
                <c:pt idx="72603">
                  <c:v>7.2771185077726798E-3</c:v>
                </c:pt>
                <c:pt idx="72604">
                  <c:v>7.2771306149661498E-3</c:v>
                </c:pt>
                <c:pt idx="72605">
                  <c:v>7.2771110571920898E-3</c:v>
                </c:pt>
                <c:pt idx="72606">
                  <c:v>7.2771054692566403E-3</c:v>
                </c:pt>
                <c:pt idx="72607">
                  <c:v>7.2770970873534697E-3</c:v>
                </c:pt>
                <c:pt idx="72608">
                  <c:v>7.2770733386278196E-3</c:v>
                </c:pt>
                <c:pt idx="72609">
                  <c:v>7.2770696133375203E-3</c:v>
                </c:pt>
                <c:pt idx="72610">
                  <c:v>7.2770570404827603E-3</c:v>
                </c:pt>
                <c:pt idx="72611">
                  <c:v>7.2770477272570099E-3</c:v>
                </c:pt>
                <c:pt idx="72612">
                  <c:v>7.2770481929182998E-3</c:v>
                </c:pt>
                <c:pt idx="72613">
                  <c:v>7.2770374827086899E-3</c:v>
                </c:pt>
                <c:pt idx="72614">
                  <c:v>7.2770370170474096E-3</c:v>
                </c:pt>
                <c:pt idx="72615">
                  <c:v>7.27702723816037E-3</c:v>
                </c:pt>
                <c:pt idx="72616">
                  <c:v>7.2770183905959103E-3</c:v>
                </c:pt>
                <c:pt idx="72617">
                  <c:v>7.2770165279507602E-3</c:v>
                </c:pt>
                <c:pt idx="72618">
                  <c:v>7.2770020924508598E-3</c:v>
                </c:pt>
                <c:pt idx="72619">
                  <c:v>7.2769946418702602E-3</c:v>
                </c:pt>
                <c:pt idx="72620">
                  <c:v>7.2769857943057997E-3</c:v>
                </c:pt>
                <c:pt idx="72621">
                  <c:v>7.2769760154187697E-3</c:v>
                </c:pt>
                <c:pt idx="72622">
                  <c:v>7.2769699618220303E-3</c:v>
                </c:pt>
                <c:pt idx="72623">
                  <c:v>7.2769634425640098E-3</c:v>
                </c:pt>
                <c:pt idx="72624">
                  <c:v>7.2769583202898502E-3</c:v>
                </c:pt>
                <c:pt idx="72625">
                  <c:v>7.2769536636769798E-3</c:v>
                </c:pt>
                <c:pt idx="72626">
                  <c:v>7.2769410908222198E-3</c:v>
                </c:pt>
                <c:pt idx="72627">
                  <c:v>7.2769350372254901E-3</c:v>
                </c:pt>
                <c:pt idx="72628">
                  <c:v>7.2769261896610303E-3</c:v>
                </c:pt>
                <c:pt idx="72629">
                  <c:v>7.27692060172558E-3</c:v>
                </c:pt>
                <c:pt idx="72630">
                  <c:v>7.2769126854837001E-3</c:v>
                </c:pt>
                <c:pt idx="72631">
                  <c:v>7.2769289836287498E-3</c:v>
                </c:pt>
                <c:pt idx="72632">
                  <c:v>7.2769289836287498E-3</c:v>
                </c:pt>
                <c:pt idx="72633">
                  <c:v>7.2769201360642901E-3</c:v>
                </c:pt>
                <c:pt idx="72634">
                  <c:v>7.2769178077578501E-3</c:v>
                </c:pt>
                <c:pt idx="72635">
                  <c:v>7.2769322432577601E-3</c:v>
                </c:pt>
                <c:pt idx="72636">
                  <c:v>7.27690849453211E-3</c:v>
                </c:pt>
                <c:pt idx="72637">
                  <c:v>7.2769089601934E-3</c:v>
                </c:pt>
                <c:pt idx="72638">
                  <c:v>7.27689685299993E-3</c:v>
                </c:pt>
                <c:pt idx="72639">
                  <c:v>7.2768754325807103E-3</c:v>
                </c:pt>
                <c:pt idx="72640">
                  <c:v>7.2768772952258604E-3</c:v>
                </c:pt>
                <c:pt idx="72641">
                  <c:v>7.2768568061292197E-3</c:v>
                </c:pt>
                <c:pt idx="72642">
                  <c:v>7.2768549434840697E-3</c:v>
                </c:pt>
                <c:pt idx="72643">
                  <c:v>7.2768512181937703E-3</c:v>
                </c:pt>
                <c:pt idx="72644">
                  <c:v>7.2768423706293097E-3</c:v>
                </c:pt>
                <c:pt idx="72645">
                  <c:v>7.2768442332744598E-3</c:v>
                </c:pt>
                <c:pt idx="72646">
                  <c:v>7.2768344543874298E-3</c:v>
                </c:pt>
                <c:pt idx="72647">
                  <c:v>7.2768270038068303E-3</c:v>
                </c:pt>
                <c:pt idx="72648">
                  <c:v>7.2768218815326699E-3</c:v>
                </c:pt>
                <c:pt idx="72649">
                  <c:v>7.2768074460327599E-3</c:v>
                </c:pt>
                <c:pt idx="72650">
                  <c:v>7.2768027894198903E-3</c:v>
                </c:pt>
                <c:pt idx="72651">
                  <c:v>7.2767934761941398E-3</c:v>
                </c:pt>
                <c:pt idx="72652">
                  <c:v>7.2767836973071098E-3</c:v>
                </c:pt>
                <c:pt idx="72653">
                  <c:v>7.2767836973071098E-3</c:v>
                </c:pt>
                <c:pt idx="72654">
                  <c:v>7.2767748497426501E-3</c:v>
                </c:pt>
                <c:pt idx="72655">
                  <c:v>7.2767701931297796E-3</c:v>
                </c:pt>
                <c:pt idx="72656">
                  <c:v>7.2767636738717599E-3</c:v>
                </c:pt>
                <c:pt idx="72657">
                  <c:v>7.2767557576298696E-3</c:v>
                </c:pt>
                <c:pt idx="72658">
                  <c:v>7.2767492383718499E-3</c:v>
                </c:pt>
                <c:pt idx="72659">
                  <c:v>7.27674132212997E-3</c:v>
                </c:pt>
                <c:pt idx="72660">
                  <c:v>7.2767338715493696E-3</c:v>
                </c:pt>
                <c:pt idx="72661">
                  <c:v>7.2767278179526303E-3</c:v>
                </c:pt>
                <c:pt idx="72662">
                  <c:v>7.2767203673720403E-3</c:v>
                </c:pt>
                <c:pt idx="72663">
                  <c:v>7.2767492383718499E-3</c:v>
                </c:pt>
                <c:pt idx="72664">
                  <c:v>7.2767357341945197E-3</c:v>
                </c:pt>
                <c:pt idx="72665">
                  <c:v>7.2767180390656003E-3</c:v>
                </c:pt>
                <c:pt idx="72666">
                  <c:v>7.2767273522913499E-3</c:v>
                </c:pt>
                <c:pt idx="72667">
                  <c:v>7.2767324745655103E-3</c:v>
                </c:pt>
                <c:pt idx="72668">
                  <c:v>7.27671710774303E-3</c:v>
                </c:pt>
                <c:pt idx="72669">
                  <c:v>7.2767222300171904E-3</c:v>
                </c:pt>
                <c:pt idx="72670">
                  <c:v>7.27670034393668E-3</c:v>
                </c:pt>
                <c:pt idx="72671">
                  <c:v>7.2766900993883601E-3</c:v>
                </c:pt>
                <c:pt idx="72672">
                  <c:v>7.2766835801303404E-3</c:v>
                </c:pt>
                <c:pt idx="72673">
                  <c:v>7.2766677476465702E-3</c:v>
                </c:pt>
                <c:pt idx="72674">
                  <c:v>7.2766719385981603E-3</c:v>
                </c:pt>
                <c:pt idx="72675">
                  <c:v>7.2766616940498404E-3</c:v>
                </c:pt>
                <c:pt idx="72676">
                  <c:v>7.2766561061143901E-3</c:v>
                </c:pt>
                <c:pt idx="72677">
                  <c:v>7.2766579687595402E-3</c:v>
                </c:pt>
                <c:pt idx="72678">
                  <c:v>7.2766463272273601E-3</c:v>
                </c:pt>
                <c:pt idx="72679">
                  <c:v>7.27664446458221E-3</c:v>
                </c:pt>
                <c:pt idx="72680">
                  <c:v>7.2766318917274501E-3</c:v>
                </c:pt>
                <c:pt idx="72681">
                  <c:v>7.2766263037919998E-3</c:v>
                </c:pt>
                <c:pt idx="72682">
                  <c:v>7.2766207158565504E-3</c:v>
                </c:pt>
                <c:pt idx="72683">
                  <c:v>7.2766090743243703E-3</c:v>
                </c:pt>
                <c:pt idx="72684">
                  <c:v>7.2766048833727802E-3</c:v>
                </c:pt>
                <c:pt idx="72685">
                  <c:v>7.2765992954373403E-3</c:v>
                </c:pt>
                <c:pt idx="72686">
                  <c:v>7.2765923105180298E-3</c:v>
                </c:pt>
                <c:pt idx="72687">
                  <c:v>7.2765848599374303E-3</c:v>
                </c:pt>
                <c:pt idx="72688">
                  <c:v>7.2765802033245598E-3</c:v>
                </c:pt>
                <c:pt idx="72689">
                  <c:v>7.2765741497278196E-3</c:v>
                </c:pt>
                <c:pt idx="72690">
                  <c:v>7.2765680961310898E-3</c:v>
                </c:pt>
                <c:pt idx="72691">
                  <c:v>7.2765592485666301E-3</c:v>
                </c:pt>
                <c:pt idx="72692">
                  <c:v>7.2765536606311798E-3</c:v>
                </c:pt>
                <c:pt idx="72693">
                  <c:v>7.27654527872801E-3</c:v>
                </c:pt>
                <c:pt idx="72694">
                  <c:v>7.2765392251312698E-3</c:v>
                </c:pt>
                <c:pt idx="72695">
                  <c:v>7.2765629738569303E-3</c:v>
                </c:pt>
                <c:pt idx="72696">
                  <c:v>7.2765494696796001E-3</c:v>
                </c:pt>
                <c:pt idx="72697">
                  <c:v>7.2765387594699903E-3</c:v>
                </c:pt>
                <c:pt idx="72698">
                  <c:v>7.2765462100505803E-3</c:v>
                </c:pt>
                <c:pt idx="72699">
                  <c:v>7.2765504010021704E-3</c:v>
                </c:pt>
                <c:pt idx="72700">
                  <c:v>7.27653549984098E-3</c:v>
                </c:pt>
                <c:pt idx="72701">
                  <c:v>7.2765424847602801E-3</c:v>
                </c:pt>
                <c:pt idx="72702">
                  <c:v>7.2765205986797801E-3</c:v>
                </c:pt>
                <c:pt idx="72703">
                  <c:v>7.2765117511153204E-3</c:v>
                </c:pt>
                <c:pt idx="72704">
                  <c:v>7.2765052318572998E-3</c:v>
                </c:pt>
                <c:pt idx="72705">
                  <c:v>7.2764898650348204E-3</c:v>
                </c:pt>
                <c:pt idx="72706">
                  <c:v>7.2764907963573898E-3</c:v>
                </c:pt>
                <c:pt idx="72707">
                  <c:v>7.2764800861477904E-3</c:v>
                </c:pt>
                <c:pt idx="72708">
                  <c:v>7.2764777578413504E-3</c:v>
                </c:pt>
                <c:pt idx="72709">
                  <c:v>7.2764754295349104E-3</c:v>
                </c:pt>
                <c:pt idx="72710">
                  <c:v>7.2764707729220399E-3</c:v>
                </c:pt>
                <c:pt idx="72711">
                  <c:v>7.2764656506478804E-3</c:v>
                </c:pt>
                <c:pt idx="72712">
                  <c:v>7.2764558717608504E-3</c:v>
                </c:pt>
                <c:pt idx="72713">
                  <c:v>7.2764493525028203E-3</c:v>
                </c:pt>
                <c:pt idx="72714">
                  <c:v>7.2764414362609404E-3</c:v>
                </c:pt>
                <c:pt idx="72715">
                  <c:v>7.2764311917126196E-3</c:v>
                </c:pt>
                <c:pt idx="72716">
                  <c:v>7.2764270007610304E-3</c:v>
                </c:pt>
                <c:pt idx="72717">
                  <c:v>7.2764195501804404E-3</c:v>
                </c:pt>
                <c:pt idx="72718">
                  <c:v>7.2764125652611299E-3</c:v>
                </c:pt>
                <c:pt idx="72719">
                  <c:v>7.2764074429869704E-3</c:v>
                </c:pt>
                <c:pt idx="72720">
                  <c:v>7.27639999240637E-3</c:v>
                </c:pt>
                <c:pt idx="72721">
                  <c:v>7.2763958014547799E-3</c:v>
                </c:pt>
                <c:pt idx="72722">
                  <c:v>7.2763906791806204E-3</c:v>
                </c:pt>
                <c:pt idx="72723">
                  <c:v>7.2763813659548803E-3</c:v>
                </c:pt>
                <c:pt idx="72724">
                  <c:v>7.27637577801943E-3</c:v>
                </c:pt>
                <c:pt idx="72725">
                  <c:v>7.2763678617775501E-3</c:v>
                </c:pt>
                <c:pt idx="72726">
                  <c:v>7.27636367082596E-3</c:v>
                </c:pt>
                <c:pt idx="72727">
                  <c:v>7.2763795033097302E-3</c:v>
                </c:pt>
                <c:pt idx="72728">
                  <c:v>7.2763720527291298E-3</c:v>
                </c:pt>
                <c:pt idx="72729">
                  <c:v>7.2763599455356598E-3</c:v>
                </c:pt>
                <c:pt idx="72730">
                  <c:v>7.2763687931001204E-3</c:v>
                </c:pt>
                <c:pt idx="72731">
                  <c:v>7.2763748466968502E-3</c:v>
                </c:pt>
                <c:pt idx="72732">
                  <c:v>7.2763622738420998E-3</c:v>
                </c:pt>
                <c:pt idx="72733">
                  <c:v>7.2763659991324E-3</c:v>
                </c:pt>
                <c:pt idx="72734">
                  <c:v>7.2763459756970397E-3</c:v>
                </c:pt>
                <c:pt idx="72735">
                  <c:v>7.2763338685035697E-3</c:v>
                </c:pt>
                <c:pt idx="72736">
                  <c:v>7.2763268835842601E-3</c:v>
                </c:pt>
                <c:pt idx="72737">
                  <c:v>7.2763119824230697E-3</c:v>
                </c:pt>
                <c:pt idx="72738">
                  <c:v>7.2763147763907901E-3</c:v>
                </c:pt>
                <c:pt idx="72739">
                  <c:v>7.2763068601489102E-3</c:v>
                </c:pt>
                <c:pt idx="72740">
                  <c:v>7.2763040661811803E-3</c:v>
                </c:pt>
                <c:pt idx="72741">
                  <c:v>7.2763022035360302E-3</c:v>
                </c:pt>
                <c:pt idx="72742">
                  <c:v>7.27629102766514E-3</c:v>
                </c:pt>
                <c:pt idx="72743">
                  <c:v>7.2762891650199899E-3</c:v>
                </c:pt>
                <c:pt idx="72744">
                  <c:v>7.2762821801006803E-3</c:v>
                </c:pt>
                <c:pt idx="72745">
                  <c:v>7.2762705385685002E-3</c:v>
                </c:pt>
                <c:pt idx="72746">
                  <c:v>7.2762612253427497E-3</c:v>
                </c:pt>
                <c:pt idx="72747">
                  <c:v>7.2762556374073003E-3</c:v>
                </c:pt>
                <c:pt idx="72748">
                  <c:v>7.2762486524879898E-3</c:v>
                </c:pt>
                <c:pt idx="72749">
                  <c:v>7.2762416675686802E-3</c:v>
                </c:pt>
                <c:pt idx="72750">
                  <c:v>7.2762393392622497E-3</c:v>
                </c:pt>
                <c:pt idx="72751">
                  <c:v>7.2762323543429401E-3</c:v>
                </c:pt>
                <c:pt idx="72752">
                  <c:v>7.2762290947139298E-3</c:v>
                </c:pt>
                <c:pt idx="72753">
                  <c:v>7.2762225754559101E-3</c:v>
                </c:pt>
                <c:pt idx="72754">
                  <c:v>7.2762146592140198E-3</c:v>
                </c:pt>
                <c:pt idx="72755">
                  <c:v>7.2762072086334202E-3</c:v>
                </c:pt>
                <c:pt idx="72756">
                  <c:v>7.2762016206979804E-3</c:v>
                </c:pt>
                <c:pt idx="72757">
                  <c:v>7.2761932387948001E-3</c:v>
                </c:pt>
                <c:pt idx="72758">
                  <c:v>7.2761885821819297E-3</c:v>
                </c:pt>
                <c:pt idx="72759">
                  <c:v>7.2761932387948001E-3</c:v>
                </c:pt>
                <c:pt idx="72760">
                  <c:v>7.2761946357786699E-3</c:v>
                </c:pt>
                <c:pt idx="72761">
                  <c:v>7.2761885821819297E-3</c:v>
                </c:pt>
                <c:pt idx="72762">
                  <c:v>7.2761937044560901E-3</c:v>
                </c:pt>
                <c:pt idx="72763">
                  <c:v>7.2761974297463903E-3</c:v>
                </c:pt>
                <c:pt idx="72764">
                  <c:v>7.2761853225529203E-3</c:v>
                </c:pt>
                <c:pt idx="72765">
                  <c:v>7.2761871851980704E-3</c:v>
                </c:pt>
                <c:pt idx="72766">
                  <c:v>7.2761690244078601E-3</c:v>
                </c:pt>
                <c:pt idx="72767">
                  <c:v>7.2761592455208302E-3</c:v>
                </c:pt>
                <c:pt idx="72768">
                  <c:v>7.2761508636176603E-3</c:v>
                </c:pt>
                <c:pt idx="72769">
                  <c:v>7.2761364281177503E-3</c:v>
                </c:pt>
                <c:pt idx="72770">
                  <c:v>7.2761378251016201E-3</c:v>
                </c:pt>
                <c:pt idx="72771">
                  <c:v>7.2761299088597298E-3</c:v>
                </c:pt>
                <c:pt idx="72772">
                  <c:v>7.2761280462145797E-3</c:v>
                </c:pt>
                <c:pt idx="72773">
                  <c:v>7.2761243209242803E-3</c:v>
                </c:pt>
                <c:pt idx="72774">
                  <c:v>7.2761178016662598E-3</c:v>
                </c:pt>
                <c:pt idx="72775">
                  <c:v>7.2761140763759596E-3</c:v>
                </c:pt>
                <c:pt idx="72776">
                  <c:v>7.2761038318276397E-3</c:v>
                </c:pt>
                <c:pt idx="72777">
                  <c:v>7.2760963812470401E-3</c:v>
                </c:pt>
                <c:pt idx="72778">
                  <c:v>7.27608753368259E-3</c:v>
                </c:pt>
                <c:pt idx="72779">
                  <c:v>7.2760786861181303E-3</c:v>
                </c:pt>
                <c:pt idx="72780">
                  <c:v>7.2760758921504003E-3</c:v>
                </c:pt>
                <c:pt idx="72781">
                  <c:v>7.2760693728923798E-3</c:v>
                </c:pt>
                <c:pt idx="72782">
                  <c:v>7.2760628536343601E-3</c:v>
                </c:pt>
                <c:pt idx="72783">
                  <c:v>7.2760563343763403E-3</c:v>
                </c:pt>
                <c:pt idx="72784">
                  <c:v>7.2760498151183102E-3</c:v>
                </c:pt>
                <c:pt idx="72785">
                  <c:v>7.2760456241667297E-3</c:v>
                </c:pt>
                <c:pt idx="72786">
                  <c:v>7.2760358452796901E-3</c:v>
                </c:pt>
                <c:pt idx="72787">
                  <c:v>7.2760307230055297E-3</c:v>
                </c:pt>
                <c:pt idx="72788">
                  <c:v>7.2760228067636499E-3</c:v>
                </c:pt>
                <c:pt idx="72789">
                  <c:v>7.2760158218443402E-3</c:v>
                </c:pt>
                <c:pt idx="72790">
                  <c:v>7.2760111652314698E-3</c:v>
                </c:pt>
                <c:pt idx="72791">
                  <c:v>7.2760032489895803E-3</c:v>
                </c:pt>
                <c:pt idx="72792">
                  <c:v>7.2760442271828703E-3</c:v>
                </c:pt>
                <c:pt idx="72793">
                  <c:v>7.2760111652314698E-3</c:v>
                </c:pt>
                <c:pt idx="72794">
                  <c:v>7.2760083712637398E-3</c:v>
                </c:pt>
                <c:pt idx="72795">
                  <c:v>7.2760102339088899E-3</c:v>
                </c:pt>
                <c:pt idx="72796">
                  <c:v>7.2760186158120597E-3</c:v>
                </c:pt>
                <c:pt idx="72797">
                  <c:v>7.2760032489895803E-3</c:v>
                </c:pt>
                <c:pt idx="72798">
                  <c:v>7.2760083712637398E-3</c:v>
                </c:pt>
                <c:pt idx="72799">
                  <c:v>7.2759869508445298E-3</c:v>
                </c:pt>
                <c:pt idx="72800">
                  <c:v>7.2759771719574902E-3</c:v>
                </c:pt>
                <c:pt idx="72801">
                  <c:v>7.2759706526994697E-3</c:v>
                </c:pt>
                <c:pt idx="72802">
                  <c:v>7.2759529575705502E-3</c:v>
                </c:pt>
                <c:pt idx="72803">
                  <c:v>7.27595435455442E-3</c:v>
                </c:pt>
                <c:pt idx="72804">
                  <c:v>7.2759455069899602E-3</c:v>
                </c:pt>
                <c:pt idx="72805">
                  <c:v>7.2759464383125297E-3</c:v>
                </c:pt>
                <c:pt idx="72806">
                  <c:v>7.2759431786835202E-3</c:v>
                </c:pt>
                <c:pt idx="72807">
                  <c:v>7.2759333997964902E-3</c:v>
                </c:pt>
                <c:pt idx="72808">
                  <c:v>7.2759315371513401E-3</c:v>
                </c:pt>
                <c:pt idx="72809">
                  <c:v>7.2759184986352903E-3</c:v>
                </c:pt>
                <c:pt idx="72810">
                  <c:v>7.2759105823934104E-3</c:v>
                </c:pt>
                <c:pt idx="72811">
                  <c:v>7.2759045287966702E-3</c:v>
                </c:pt>
                <c:pt idx="72812">
                  <c:v>7.27589568123222E-3</c:v>
                </c:pt>
                <c:pt idx="72813">
                  <c:v>7.2758877649903297E-3</c:v>
                </c:pt>
                <c:pt idx="72814">
                  <c:v>7.2758826427161702E-3</c:v>
                </c:pt>
                <c:pt idx="72815">
                  <c:v>7.2758779861032997E-3</c:v>
                </c:pt>
                <c:pt idx="72816">
                  <c:v>7.2758710011839901E-3</c:v>
                </c:pt>
                <c:pt idx="72817">
                  <c:v>7.2758668102324E-3</c:v>
                </c:pt>
                <c:pt idx="72818">
                  <c:v>7.2758598253130904E-3</c:v>
                </c:pt>
                <c:pt idx="72819">
                  <c:v>7.2758537717163597E-3</c:v>
                </c:pt>
                <c:pt idx="72820">
                  <c:v>7.27584725245834E-3</c:v>
                </c:pt>
                <c:pt idx="72821">
                  <c:v>7.2758379392325904E-3</c:v>
                </c:pt>
                <c:pt idx="72822">
                  <c:v>7.2758300229907001E-3</c:v>
                </c:pt>
                <c:pt idx="72823">
                  <c:v>7.2758235037326804E-3</c:v>
                </c:pt>
                <c:pt idx="72824">
                  <c:v>7.2758290916681298E-3</c:v>
                </c:pt>
                <c:pt idx="72825">
                  <c:v>7.2758323512971401E-3</c:v>
                </c:pt>
                <c:pt idx="72826">
                  <c:v>7.2758235037326804E-3</c:v>
                </c:pt>
                <c:pt idx="72827">
                  <c:v>7.2758318856358502E-3</c:v>
                </c:pt>
                <c:pt idx="72828">
                  <c:v>7.2758370079100097E-3</c:v>
                </c:pt>
                <c:pt idx="72829">
                  <c:v>7.2758230380714E-3</c:v>
                </c:pt>
                <c:pt idx="72830">
                  <c:v>7.2758221067488202E-3</c:v>
                </c:pt>
                <c:pt idx="72831">
                  <c:v>7.2758044116198999E-3</c:v>
                </c:pt>
                <c:pt idx="72832">
                  <c:v>7.2757974267005903E-3</c:v>
                </c:pt>
                <c:pt idx="72833">
                  <c:v>7.2757857851684102E-3</c:v>
                </c:pt>
                <c:pt idx="72834">
                  <c:v>7.27577460929752E-3</c:v>
                </c:pt>
                <c:pt idx="72835">
                  <c:v>7.2757741436362301E-3</c:v>
                </c:pt>
                <c:pt idx="72836">
                  <c:v>7.2757657617330603E-3</c:v>
                </c:pt>
                <c:pt idx="72837">
                  <c:v>7.2757657617330603E-3</c:v>
                </c:pt>
                <c:pt idx="72838">
                  <c:v>7.2757583111524599E-3</c:v>
                </c:pt>
                <c:pt idx="72839">
                  <c:v>7.2757522575557197E-3</c:v>
                </c:pt>
                <c:pt idx="72840">
                  <c:v>7.2757499292492901E-3</c:v>
                </c:pt>
                <c:pt idx="72841">
                  <c:v>7.2757396847009702E-3</c:v>
                </c:pt>
                <c:pt idx="72842">
                  <c:v>7.2757326997816597E-3</c:v>
                </c:pt>
                <c:pt idx="72843">
                  <c:v>7.2757210582494701E-3</c:v>
                </c:pt>
                <c:pt idx="72844">
                  <c:v>7.27571407333017E-3</c:v>
                </c:pt>
                <c:pt idx="72845">
                  <c:v>7.27570708841085E-3</c:v>
                </c:pt>
                <c:pt idx="72846">
                  <c:v>7.2757028974592703E-3</c:v>
                </c:pt>
                <c:pt idx="72847">
                  <c:v>7.2756982408463998E-3</c:v>
                </c:pt>
                <c:pt idx="72848">
                  <c:v>7.2756926529109504E-3</c:v>
                </c:pt>
                <c:pt idx="72849">
                  <c:v>7.2756865993142102E-3</c:v>
                </c:pt>
                <c:pt idx="72850">
                  <c:v>7.2756772860884701E-3</c:v>
                </c:pt>
                <c:pt idx="72851">
                  <c:v>7.2756740264594598E-3</c:v>
                </c:pt>
                <c:pt idx="72852">
                  <c:v>7.27566331624985E-3</c:v>
                </c:pt>
                <c:pt idx="72853">
                  <c:v>7.2756567969918303E-3</c:v>
                </c:pt>
                <c:pt idx="72854">
                  <c:v>7.2756502777338002E-3</c:v>
                </c:pt>
                <c:pt idx="72855">
                  <c:v>7.2756442241370704E-3</c:v>
                </c:pt>
                <c:pt idx="72856">
                  <c:v>7.2756395675241999E-3</c:v>
                </c:pt>
                <c:pt idx="72857">
                  <c:v>7.2756526060402402E-3</c:v>
                </c:pt>
                <c:pt idx="72858">
                  <c:v>7.2756456211209297E-3</c:v>
                </c:pt>
                <c:pt idx="72859">
                  <c:v>7.2756521403789503E-3</c:v>
                </c:pt>
                <c:pt idx="72860">
                  <c:v>7.2756567969918303E-3</c:v>
                </c:pt>
                <c:pt idx="72861">
                  <c:v>7.2756428271532102E-3</c:v>
                </c:pt>
                <c:pt idx="72862">
                  <c:v>7.2756456211209297E-3</c:v>
                </c:pt>
                <c:pt idx="72863">
                  <c:v>7.27562699466944E-3</c:v>
                </c:pt>
                <c:pt idx="72864">
                  <c:v>7.2756144218146801E-3</c:v>
                </c:pt>
                <c:pt idx="72865">
                  <c:v>7.2756032459437899E-3</c:v>
                </c:pt>
                <c:pt idx="72866">
                  <c:v>7.2755948640406097E-3</c:v>
                </c:pt>
                <c:pt idx="72867">
                  <c:v>7.2755925357341801E-3</c:v>
                </c:pt>
                <c:pt idx="72868">
                  <c:v>7.2755836881697204E-3</c:v>
                </c:pt>
                <c:pt idx="72869">
                  <c:v>7.27558601647615E-3</c:v>
                </c:pt>
                <c:pt idx="72870">
                  <c:v>7.2755799628794202E-3</c:v>
                </c:pt>
                <c:pt idx="72871">
                  <c:v>7.2755734436213996E-3</c:v>
                </c:pt>
                <c:pt idx="72872">
                  <c:v>7.2755692526698104E-3</c:v>
                </c:pt>
                <c:pt idx="72873">
                  <c:v>7.2755557484924802E-3</c:v>
                </c:pt>
                <c:pt idx="72874">
                  <c:v>7.2755501605570299E-3</c:v>
                </c:pt>
                <c:pt idx="72875">
                  <c:v>7.2755394503474201E-3</c:v>
                </c:pt>
                <c:pt idx="72876">
                  <c:v>7.2755333967506903E-3</c:v>
                </c:pt>
                <c:pt idx="72877">
                  <c:v>7.2755254805088E-3</c:v>
                </c:pt>
                <c:pt idx="72878">
                  <c:v>7.2755184955894999E-3</c:v>
                </c:pt>
                <c:pt idx="72879">
                  <c:v>7.2755152359604801E-3</c:v>
                </c:pt>
                <c:pt idx="72880">
                  <c:v>7.2755077853798901E-3</c:v>
                </c:pt>
                <c:pt idx="72881">
                  <c:v>7.2755017317831499E-3</c:v>
                </c:pt>
                <c:pt idx="72882">
                  <c:v>7.2754956781864201E-3</c:v>
                </c:pt>
                <c:pt idx="72883">
                  <c:v>7.2754886932671096E-3</c:v>
                </c:pt>
                <c:pt idx="72884">
                  <c:v>7.2754835709929501E-3</c:v>
                </c:pt>
                <c:pt idx="72885">
                  <c:v>7.2754733264446302E-3</c:v>
                </c:pt>
                <c:pt idx="72886">
                  <c:v>7.2754654102027399E-3</c:v>
                </c:pt>
                <c:pt idx="72887">
                  <c:v>7.2754584252834303E-3</c:v>
                </c:pt>
                <c:pt idx="72888">
                  <c:v>7.2754546999931301E-3</c:v>
                </c:pt>
                <c:pt idx="72889">
                  <c:v>7.2754747234284904E-3</c:v>
                </c:pt>
                <c:pt idx="72890">
                  <c:v>7.27546960115433E-3</c:v>
                </c:pt>
                <c:pt idx="72891">
                  <c:v>7.2754560969769998E-3</c:v>
                </c:pt>
                <c:pt idx="72892">
                  <c:v>7.2754644788801696E-3</c:v>
                </c:pt>
                <c:pt idx="72893">
                  <c:v>7.2754737921059097E-3</c:v>
                </c:pt>
                <c:pt idx="72894">
                  <c:v>7.2754565626382802E-3</c:v>
                </c:pt>
                <c:pt idx="72895">
                  <c:v>7.2754654102027399E-3</c:v>
                </c:pt>
                <c:pt idx="72896">
                  <c:v>7.27543560788036E-3</c:v>
                </c:pt>
                <c:pt idx="72897">
                  <c:v>7.2754323482513402E-3</c:v>
                </c:pt>
                <c:pt idx="72898">
                  <c:v>7.2754146531224303E-3</c:v>
                </c:pt>
                <c:pt idx="72899">
                  <c:v>7.2754011489450897E-3</c:v>
                </c:pt>
                <c:pt idx="72900">
                  <c:v>7.2754039429128196E-3</c:v>
                </c:pt>
                <c:pt idx="72901">
                  <c:v>7.2753927670419199E-3</c:v>
                </c:pt>
                <c:pt idx="72902">
                  <c:v>7.27539695799351E-3</c:v>
                </c:pt>
                <c:pt idx="72903">
                  <c:v>7.2753890417516197E-3</c:v>
                </c:pt>
                <c:pt idx="72904">
                  <c:v>7.2753843851387501E-3</c:v>
                </c:pt>
                <c:pt idx="72905">
                  <c:v>7.2753811255097398E-3</c:v>
                </c:pt>
                <c:pt idx="72906">
                  <c:v>7.2753648273646797E-3</c:v>
                </c:pt>
                <c:pt idx="72907">
                  <c:v>7.2753624990582501E-3</c:v>
                </c:pt>
                <c:pt idx="72908">
                  <c:v>7.27534620091319E-3</c:v>
                </c:pt>
                <c:pt idx="72909">
                  <c:v>7.2753424756228898E-3</c:v>
                </c:pt>
                <c:pt idx="72910">
                  <c:v>7.2753336280584301E-3</c:v>
                </c:pt>
                <c:pt idx="72911">
                  <c:v>7.27532664313913E-3</c:v>
                </c:pt>
                <c:pt idx="72912">
                  <c:v>7.2753224521875399E-3</c:v>
                </c:pt>
                <c:pt idx="72913">
                  <c:v>7.2753136046230802E-3</c:v>
                </c:pt>
                <c:pt idx="72914">
                  <c:v>7.2753117419779301E-3</c:v>
                </c:pt>
                <c:pt idx="72915">
                  <c:v>7.2753052227199104E-3</c:v>
                </c:pt>
                <c:pt idx="72916">
                  <c:v>7.2752973064780201E-3</c:v>
                </c:pt>
                <c:pt idx="72917">
                  <c:v>7.2752870619297002E-3</c:v>
                </c:pt>
                <c:pt idx="72918">
                  <c:v>7.2752791456878203E-3</c:v>
                </c:pt>
                <c:pt idx="72919">
                  <c:v>7.2752740234136599E-3</c:v>
                </c:pt>
                <c:pt idx="72920">
                  <c:v>7.27526610717178E-3</c:v>
                </c:pt>
                <c:pt idx="72921">
                  <c:v>7.2752689011395004E-3</c:v>
                </c:pt>
                <c:pt idx="72922">
                  <c:v>7.2752749547362302E-3</c:v>
                </c:pt>
                <c:pt idx="72923">
                  <c:v>7.2752698324620698E-3</c:v>
                </c:pt>
                <c:pt idx="72924">
                  <c:v>7.2752740234136599E-3</c:v>
                </c:pt>
                <c:pt idx="72925">
                  <c:v>7.2752865962684198E-3</c:v>
                </c:pt>
                <c:pt idx="72926">
                  <c:v>7.2752651758492002E-3</c:v>
                </c:pt>
                <c:pt idx="72927">
                  <c:v>7.2752679698169197E-3</c:v>
                </c:pt>
                <c:pt idx="72928">
                  <c:v>7.2752456180751298E-3</c:v>
                </c:pt>
                <c:pt idx="72929">
                  <c:v>7.2752395644784E-3</c:v>
                </c:pt>
                <c:pt idx="72930">
                  <c:v>7.27522512897849E-3</c:v>
                </c:pt>
                <c:pt idx="72931">
                  <c:v>7.2752144187688801E-3</c:v>
                </c:pt>
                <c:pt idx="72932">
                  <c:v>7.27521535009146E-3</c:v>
                </c:pt>
                <c:pt idx="72933">
                  <c:v>7.2752037085592799E-3</c:v>
                </c:pt>
                <c:pt idx="72934">
                  <c:v>7.2752060368657103E-3</c:v>
                </c:pt>
                <c:pt idx="72935">
                  <c:v>7.2751976549625397E-3</c:v>
                </c:pt>
                <c:pt idx="72936">
                  <c:v>7.2751962579786804E-3</c:v>
                </c:pt>
                <c:pt idx="72937">
                  <c:v>7.2751878760755097E-3</c:v>
                </c:pt>
                <c:pt idx="72938">
                  <c:v>7.2751757688820397E-3</c:v>
                </c:pt>
                <c:pt idx="72939">
                  <c:v>7.2751701809465903E-3</c:v>
                </c:pt>
                <c:pt idx="72940">
                  <c:v>7.2751594707369796E-3</c:v>
                </c:pt>
                <c:pt idx="72941">
                  <c:v>7.2751487605273698E-3</c:v>
                </c:pt>
                <c:pt idx="72942">
                  <c:v>7.2751441039145002E-3</c:v>
                </c:pt>
                <c:pt idx="72943">
                  <c:v>7.2751422412693501E-3</c:v>
                </c:pt>
                <c:pt idx="72944">
                  <c:v>7.2751324623823201E-3</c:v>
                </c:pt>
                <c:pt idx="72945">
                  <c:v>7.2751264087855799E-3</c:v>
                </c:pt>
                <c:pt idx="72946">
                  <c:v>7.2751226834952797E-3</c:v>
                </c:pt>
                <c:pt idx="72947">
                  <c:v>7.2751124389469598E-3</c:v>
                </c:pt>
                <c:pt idx="72948">
                  <c:v>7.27510591968894E-3</c:v>
                </c:pt>
                <c:pt idx="72949">
                  <c:v>7.2750989347696304E-3</c:v>
                </c:pt>
                <c:pt idx="72950">
                  <c:v>7.2750900872051699E-3</c:v>
                </c:pt>
                <c:pt idx="72951">
                  <c:v>7.27508449926973E-3</c:v>
                </c:pt>
                <c:pt idx="72952">
                  <c:v>7.2750751860439803E-3</c:v>
                </c:pt>
                <c:pt idx="72953">
                  <c:v>7.2750709950923902E-3</c:v>
                </c:pt>
                <c:pt idx="72954">
                  <c:v>7.2750961408019101E-3</c:v>
                </c:pt>
                <c:pt idx="72955">
                  <c:v>7.2750928811728998E-3</c:v>
                </c:pt>
                <c:pt idx="72956">
                  <c:v>7.2750705294311099E-3</c:v>
                </c:pt>
                <c:pt idx="72957">
                  <c:v>7.2750886902213097E-3</c:v>
                </c:pt>
                <c:pt idx="72958">
                  <c:v>7.2750919498503199E-3</c:v>
                </c:pt>
                <c:pt idx="72959">
                  <c:v>7.2750770486891296E-3</c:v>
                </c:pt>
                <c:pt idx="72960">
                  <c:v>7.2750863619148697E-3</c:v>
                </c:pt>
                <c:pt idx="72961">
                  <c:v>7.2750505059957504E-3</c:v>
                </c:pt>
                <c:pt idx="72962">
                  <c:v>7.2750528343021896E-3</c:v>
                </c:pt>
                <c:pt idx="72963">
                  <c:v>7.2750290855765299E-3</c:v>
                </c:pt>
                <c:pt idx="72964">
                  <c:v>7.27502349764109E-3</c:v>
                </c:pt>
                <c:pt idx="72965">
                  <c:v>7.2750165127217804E-3</c:v>
                </c:pt>
                <c:pt idx="72966">
                  <c:v>7.2750085964798901E-3</c:v>
                </c:pt>
                <c:pt idx="72967">
                  <c:v>7.2750155813991997E-3</c:v>
                </c:pt>
                <c:pt idx="72968">
                  <c:v>7.2750034742057297E-3</c:v>
                </c:pt>
                <c:pt idx="72969">
                  <c:v>7.2750025428831603E-3</c:v>
                </c:pt>
                <c:pt idx="72970">
                  <c:v>7.2749885730445402E-3</c:v>
                </c:pt>
                <c:pt idx="72971">
                  <c:v>7.2749857790768199E-3</c:v>
                </c:pt>
                <c:pt idx="72972">
                  <c:v>7.2749718092381998E-3</c:v>
                </c:pt>
                <c:pt idx="72973">
                  <c:v>7.2749601677060101E-3</c:v>
                </c:pt>
                <c:pt idx="72974">
                  <c:v>7.2749541141092803E-3</c:v>
                </c:pt>
                <c:pt idx="72975">
                  <c:v>7.2749475948512598E-3</c:v>
                </c:pt>
                <c:pt idx="72976">
                  <c:v>7.27494619786739E-3</c:v>
                </c:pt>
                <c:pt idx="72977">
                  <c:v>7.2749354876577898E-3</c:v>
                </c:pt>
                <c:pt idx="72978">
                  <c:v>7.2749298997223403E-3</c:v>
                </c:pt>
                <c:pt idx="72979">
                  <c:v>7.2749238461256001E-3</c:v>
                </c:pt>
                <c:pt idx="72980">
                  <c:v>7.2749140672385701E-3</c:v>
                </c:pt>
                <c:pt idx="72981">
                  <c:v>7.2749112732708498E-3</c:v>
                </c:pt>
                <c:pt idx="72982">
                  <c:v>7.27489776909351E-3</c:v>
                </c:pt>
                <c:pt idx="72983">
                  <c:v>7.2748926468193496E-3</c:v>
                </c:pt>
                <c:pt idx="72984">
                  <c:v>7.27488566190004E-3</c:v>
                </c:pt>
                <c:pt idx="72985">
                  <c:v>7.2748763486742999E-3</c:v>
                </c:pt>
                <c:pt idx="72986">
                  <c:v>7.2748940438032202E-3</c:v>
                </c:pt>
                <c:pt idx="72987">
                  <c:v>7.27489776909351E-3</c:v>
                </c:pt>
                <c:pt idx="72988">
                  <c:v>7.2748833335936104E-3</c:v>
                </c:pt>
                <c:pt idx="72989">
                  <c:v>7.27489031851292E-3</c:v>
                </c:pt>
                <c:pt idx="72990">
                  <c:v>7.2748991660773797E-3</c:v>
                </c:pt>
                <c:pt idx="72991">
                  <c:v>7.2748796083033102E-3</c:v>
                </c:pt>
                <c:pt idx="72992">
                  <c:v>7.2748884558677699E-3</c:v>
                </c:pt>
                <c:pt idx="72993">
                  <c:v>7.2748558595776601E-3</c:v>
                </c:pt>
                <c:pt idx="72994">
                  <c:v>7.2748558595776601E-3</c:v>
                </c:pt>
                <c:pt idx="72995">
                  <c:v>7.2748344391584396E-3</c:v>
                </c:pt>
                <c:pt idx="72996">
                  <c:v>7.2748288512229902E-3</c:v>
                </c:pt>
                <c:pt idx="72997">
                  <c:v>7.2748246602714096E-3</c:v>
                </c:pt>
                <c:pt idx="72998">
                  <c:v>7.2748176753521E-3</c:v>
                </c:pt>
                <c:pt idx="72999">
                  <c:v>7.2748209349811103E-3</c:v>
                </c:pt>
                <c:pt idx="73000">
                  <c:v>7.2748102247714996E-3</c:v>
                </c:pt>
                <c:pt idx="73001">
                  <c:v>7.2748106904327904E-3</c:v>
                </c:pt>
                <c:pt idx="73002">
                  <c:v>7.27479113265872E-3</c:v>
                </c:pt>
                <c:pt idx="73003">
                  <c:v>7.2747883386909996E-3</c:v>
                </c:pt>
                <c:pt idx="73004">
                  <c:v>7.2747753001749498E-3</c:v>
                </c:pt>
                <c:pt idx="73005">
                  <c:v>7.2747664526104901E-3</c:v>
                </c:pt>
                <c:pt idx="73006">
                  <c:v>7.2747622616589104E-3</c:v>
                </c:pt>
                <c:pt idx="73007">
                  <c:v>7.2747510857880098E-3</c:v>
                </c:pt>
                <c:pt idx="73008">
                  <c:v>7.2747482918202903E-3</c:v>
                </c:pt>
                <c:pt idx="73009">
                  <c:v>7.2747408412396899E-3</c:v>
                </c:pt>
                <c:pt idx="73010">
                  <c:v>7.2747352533042396E-3</c:v>
                </c:pt>
                <c:pt idx="73011">
                  <c:v>7.2747273370623597E-3</c:v>
                </c:pt>
                <c:pt idx="73012">
                  <c:v>7.2747212834656299E-3</c:v>
                </c:pt>
                <c:pt idx="73013">
                  <c:v>7.2747096419334403E-3</c:v>
                </c:pt>
                <c:pt idx="73014">
                  <c:v>7.2747017256915604E-3</c:v>
                </c:pt>
                <c:pt idx="73015">
                  <c:v>7.2746975347399703E-3</c:v>
                </c:pt>
                <c:pt idx="73016">
                  <c:v>7.2746910154819497E-3</c:v>
                </c:pt>
                <c:pt idx="73017">
                  <c:v>7.2746868245303596E-3</c:v>
                </c:pt>
                <c:pt idx="73018">
                  <c:v>7.2746933437883897E-3</c:v>
                </c:pt>
                <c:pt idx="73019">
                  <c:v>7.2747059166431401E-3</c:v>
                </c:pt>
                <c:pt idx="73020">
                  <c:v>7.2746830992400698E-3</c:v>
                </c:pt>
                <c:pt idx="73021">
                  <c:v>7.2747007943689797E-3</c:v>
                </c:pt>
                <c:pt idx="73022">
                  <c:v>7.2746998630464103E-3</c:v>
                </c:pt>
                <c:pt idx="73023">
                  <c:v>7.2746877558529403E-3</c:v>
                </c:pt>
                <c:pt idx="73024">
                  <c:v>7.27469194680452E-3</c:v>
                </c:pt>
                <c:pt idx="73025">
                  <c:v>7.2746621444821401E-3</c:v>
                </c:pt>
                <c:pt idx="73026">
                  <c:v>7.2746654041111504E-3</c:v>
                </c:pt>
                <c:pt idx="73027">
                  <c:v>7.2746369987726203E-3</c:v>
                </c:pt>
                <c:pt idx="73028">
                  <c:v>7.2746342048048999E-3</c:v>
                </c:pt>
                <c:pt idx="73029">
                  <c:v>7.2746281512081597E-3</c:v>
                </c:pt>
                <c:pt idx="73030">
                  <c:v>7.27462396025658E-3</c:v>
                </c:pt>
                <c:pt idx="73031">
                  <c:v>7.2746211662888501E-3</c:v>
                </c:pt>
                <c:pt idx="73032">
                  <c:v>7.2746104560792498E-3</c:v>
                </c:pt>
                <c:pt idx="73033">
                  <c:v>7.2746151126921203E-3</c:v>
                </c:pt>
                <c:pt idx="73034">
                  <c:v>7.2745978832244899E-3</c:v>
                </c:pt>
                <c:pt idx="73035">
                  <c:v>7.2745941579341897E-3</c:v>
                </c:pt>
                <c:pt idx="73036">
                  <c:v>7.2745778597891296E-3</c:v>
                </c:pt>
                <c:pt idx="73037">
                  <c:v>7.2745704092085396E-3</c:v>
                </c:pt>
                <c:pt idx="73038">
                  <c:v>7.2745620273053698E-3</c:v>
                </c:pt>
                <c:pt idx="73039">
                  <c:v>7.2745555080473397E-3</c:v>
                </c:pt>
                <c:pt idx="73040">
                  <c:v>7.2745517827570499E-3</c:v>
                </c:pt>
                <c:pt idx="73041">
                  <c:v>7.2745443321764504E-3</c:v>
                </c:pt>
                <c:pt idx="73042">
                  <c:v>7.2745406068861502E-3</c:v>
                </c:pt>
                <c:pt idx="73043">
                  <c:v>7.2745289653539701E-3</c:v>
                </c:pt>
                <c:pt idx="73044">
                  <c:v>7.2745219804346596E-3</c:v>
                </c:pt>
                <c:pt idx="73045">
                  <c:v>7.2745145298540601E-3</c:v>
                </c:pt>
                <c:pt idx="73046">
                  <c:v>7.2745052166283096E-3</c:v>
                </c:pt>
                <c:pt idx="73047">
                  <c:v>7.2744986973702899E-3</c:v>
                </c:pt>
                <c:pt idx="73048">
                  <c:v>7.2744903154671201E-3</c:v>
                </c:pt>
                <c:pt idx="73049">
                  <c:v>7.2744847275316698E-3</c:v>
                </c:pt>
                <c:pt idx="73050">
                  <c:v>7.27448612451553E-3</c:v>
                </c:pt>
                <c:pt idx="73051">
                  <c:v>7.2745117358863397E-3</c:v>
                </c:pt>
                <c:pt idx="73052">
                  <c:v>7.2744833305478096E-3</c:v>
                </c:pt>
                <c:pt idx="73053">
                  <c:v>7.2745070792734597E-3</c:v>
                </c:pt>
                <c:pt idx="73054">
                  <c:v>7.2745019569993002E-3</c:v>
                </c:pt>
                <c:pt idx="73055">
                  <c:v>7.2744926437735601E-3</c:v>
                </c:pt>
                <c:pt idx="73056">
                  <c:v>7.2744931094348396E-3</c:v>
                </c:pt>
                <c:pt idx="73057">
                  <c:v>7.2744628414511698E-3</c:v>
                </c:pt>
                <c:pt idx="73058">
                  <c:v>7.27446656674147E-3</c:v>
                </c:pt>
                <c:pt idx="73059">
                  <c:v>7.2744367644190797E-3</c:v>
                </c:pt>
                <c:pt idx="73060">
                  <c:v>7.2744395583868001E-3</c:v>
                </c:pt>
                <c:pt idx="73061">
                  <c:v>7.2744251228868996E-3</c:v>
                </c:pt>
                <c:pt idx="73062">
                  <c:v>7.2744265198707598E-3</c:v>
                </c:pt>
                <c:pt idx="73063">
                  <c:v>7.2744232602417504E-3</c:v>
                </c:pt>
                <c:pt idx="73064">
                  <c:v>7.2744172066450102E-3</c:v>
                </c:pt>
                <c:pt idx="73065">
                  <c:v>7.2744148783385797E-3</c:v>
                </c:pt>
                <c:pt idx="73066">
                  <c:v>7.2743948549032203E-3</c:v>
                </c:pt>
                <c:pt idx="73067">
                  <c:v>7.27439392358065E-3</c:v>
                </c:pt>
                <c:pt idx="73068">
                  <c:v>7.2743771597743E-3</c:v>
                </c:pt>
                <c:pt idx="73069">
                  <c:v>7.2743729688227203E-3</c:v>
                </c:pt>
                <c:pt idx="73070">
                  <c:v>7.2743631899356799E-3</c:v>
                </c:pt>
                <c:pt idx="73071">
                  <c:v>7.2743571363389501E-3</c:v>
                </c:pt>
                <c:pt idx="73072">
                  <c:v>7.2743515484034998E-3</c:v>
                </c:pt>
                <c:pt idx="73073">
                  <c:v>7.2743417695164698E-3</c:v>
                </c:pt>
                <c:pt idx="73074">
                  <c:v>7.2743380442261696E-3</c:v>
                </c:pt>
                <c:pt idx="73075">
                  <c:v>7.2743296623229998E-3</c:v>
                </c:pt>
                <c:pt idx="73076">
                  <c:v>7.2743240743875504E-3</c:v>
                </c:pt>
                <c:pt idx="73077">
                  <c:v>7.2743133641779397E-3</c:v>
                </c:pt>
                <c:pt idx="73078">
                  <c:v>7.2743054479360598E-3</c:v>
                </c:pt>
                <c:pt idx="73079">
                  <c:v>7.2742979973554603E-3</c:v>
                </c:pt>
                <c:pt idx="73080">
                  <c:v>7.2742886841297202E-3</c:v>
                </c:pt>
                <c:pt idx="73081">
                  <c:v>7.2742840275168402E-3</c:v>
                </c:pt>
                <c:pt idx="73082">
                  <c:v>7.2742812335491198E-3</c:v>
                </c:pt>
                <c:pt idx="73083">
                  <c:v>7.2743124328553703E-3</c:v>
                </c:pt>
                <c:pt idx="73084">
                  <c:v>7.2742798365652596E-3</c:v>
                </c:pt>
                <c:pt idx="73085">
                  <c:v>7.2743101045489303E-3</c:v>
                </c:pt>
                <c:pt idx="73086">
                  <c:v>7.2742984630167502E-3</c:v>
                </c:pt>
                <c:pt idx="73087">
                  <c:v>7.2742956690490298E-3</c:v>
                </c:pt>
                <c:pt idx="73088">
                  <c:v>7.2742896154522896E-3</c:v>
                </c:pt>
                <c:pt idx="73089">
                  <c:v>7.2742621414363402E-3</c:v>
                </c:pt>
                <c:pt idx="73090">
                  <c:v>7.2742626070976301E-3</c:v>
                </c:pt>
                <c:pt idx="73091">
                  <c:v>7.2742342017591E-3</c:v>
                </c:pt>
                <c:pt idx="73092">
                  <c:v>7.2742379270494002E-3</c:v>
                </c:pt>
                <c:pt idx="73093">
                  <c:v>7.27422209456563E-3</c:v>
                </c:pt>
                <c:pt idx="73094">
                  <c:v>7.2742267511784996E-3</c:v>
                </c:pt>
                <c:pt idx="73095">
                  <c:v>7.2742165066301797E-3</c:v>
                </c:pt>
                <c:pt idx="73096">
                  <c:v>7.2742160409689002E-3</c:v>
                </c:pt>
                <c:pt idx="73097">
                  <c:v>7.2742085903882998E-3</c:v>
                </c:pt>
                <c:pt idx="73098">
                  <c:v>7.2741946205496797E-3</c:v>
                </c:pt>
                <c:pt idx="73099">
                  <c:v>7.2741885669529499E-3</c:v>
                </c:pt>
                <c:pt idx="73100">
                  <c:v>7.2741741314530399E-3</c:v>
                </c:pt>
                <c:pt idx="73101">
                  <c:v>7.2741666808724403E-3</c:v>
                </c:pt>
                <c:pt idx="73102">
                  <c:v>7.2741573676466898E-3</c:v>
                </c:pt>
                <c:pt idx="73103">
                  <c:v>7.2741564363241196E-3</c:v>
                </c:pt>
                <c:pt idx="73104">
                  <c:v>7.2741466574370896E-3</c:v>
                </c:pt>
                <c:pt idx="73105">
                  <c:v>7.2741415351629301E-3</c:v>
                </c:pt>
                <c:pt idx="73106">
                  <c:v>7.2741336189210398E-3</c:v>
                </c:pt>
                <c:pt idx="73107">
                  <c:v>7.2741252370178699E-3</c:v>
                </c:pt>
                <c:pt idx="73108">
                  <c:v>7.2741191834211402E-3</c:v>
                </c:pt>
                <c:pt idx="73109">
                  <c:v>7.2741112671792498E-3</c:v>
                </c:pt>
                <c:pt idx="73110">
                  <c:v>7.2741038165986599E-3</c:v>
                </c:pt>
                <c:pt idx="73111">
                  <c:v>7.2740926407277601E-3</c:v>
                </c:pt>
                <c:pt idx="73112">
                  <c:v>7.2740879841148897E-3</c:v>
                </c:pt>
                <c:pt idx="73113">
                  <c:v>7.2740768082439899E-3</c:v>
                </c:pt>
                <c:pt idx="73114">
                  <c:v>7.2740772739052799E-3</c:v>
                </c:pt>
                <c:pt idx="73115">
                  <c:v>7.27410288527608E-3</c:v>
                </c:pt>
                <c:pt idx="73116">
                  <c:v>7.2740716859698304E-3</c:v>
                </c:pt>
                <c:pt idx="73117">
                  <c:v>7.2741047479212301E-3</c:v>
                </c:pt>
                <c:pt idx="73118">
                  <c:v>7.2740879841148897E-3</c:v>
                </c:pt>
                <c:pt idx="73119">
                  <c:v>7.2740968316793398E-3</c:v>
                </c:pt>
                <c:pt idx="73120">
                  <c:v>7.2740809991955801E-3</c:v>
                </c:pt>
                <c:pt idx="73121">
                  <c:v>7.2740600444376503E-3</c:v>
                </c:pt>
                <c:pt idx="73122">
                  <c:v>7.2740530595183399E-3</c:v>
                </c:pt>
                <c:pt idx="73123">
                  <c:v>7.27403024211526E-3</c:v>
                </c:pt>
                <c:pt idx="73124">
                  <c:v>7.27403024211526E-3</c:v>
                </c:pt>
                <c:pt idx="73125">
                  <c:v>7.2740162722766399E-3</c:v>
                </c:pt>
                <c:pt idx="73126">
                  <c:v>7.2740241885185198E-3</c:v>
                </c:pt>
                <c:pt idx="73127">
                  <c:v>7.2740102186799101E-3</c:v>
                </c:pt>
                <c:pt idx="73128">
                  <c:v>7.2740120813250498E-3</c:v>
                </c:pt>
                <c:pt idx="73129">
                  <c:v>7.2740013711154504E-3</c:v>
                </c:pt>
                <c:pt idx="73130">
                  <c:v>7.2739934548735601E-3</c:v>
                </c:pt>
                <c:pt idx="73131">
                  <c:v>7.2739804163575198E-3</c:v>
                </c:pt>
                <c:pt idx="73132">
                  <c:v>7.27396970614791E-3</c:v>
                </c:pt>
                <c:pt idx="73133">
                  <c:v>7.2739627212286004E-3</c:v>
                </c:pt>
                <c:pt idx="73134">
                  <c:v>7.2739482857286904E-3</c:v>
                </c:pt>
                <c:pt idx="73135">
                  <c:v>7.2739487513899803E-3</c:v>
                </c:pt>
                <c:pt idx="73136">
                  <c:v>7.2739399038255197E-3</c:v>
                </c:pt>
                <c:pt idx="73137">
                  <c:v>7.27393571287394E-3</c:v>
                </c:pt>
                <c:pt idx="73138">
                  <c:v>7.2739296592771998E-3</c:v>
                </c:pt>
                <c:pt idx="73139">
                  <c:v>7.2739180177450197E-3</c:v>
                </c:pt>
                <c:pt idx="73140">
                  <c:v>7.2739101015031303E-3</c:v>
                </c:pt>
                <c:pt idx="73141">
                  <c:v>7.2739021852612504E-3</c:v>
                </c:pt>
                <c:pt idx="73142">
                  <c:v>7.27389473468065E-3</c:v>
                </c:pt>
                <c:pt idx="73143">
                  <c:v>7.27388495579362E-3</c:v>
                </c:pt>
                <c:pt idx="73144">
                  <c:v>7.2738770395517401E-3</c:v>
                </c:pt>
                <c:pt idx="73145">
                  <c:v>7.2738714516162898E-3</c:v>
                </c:pt>
                <c:pt idx="73146">
                  <c:v>7.2738770395517401E-3</c:v>
                </c:pt>
                <c:pt idx="73147">
                  <c:v>7.2738886810839202E-3</c:v>
                </c:pt>
                <c:pt idx="73148">
                  <c:v>7.2738663293421303E-3</c:v>
                </c:pt>
                <c:pt idx="73149">
                  <c:v>7.2738952003419399E-3</c:v>
                </c:pt>
                <c:pt idx="73150">
                  <c:v>7.2738789021968798E-3</c:v>
                </c:pt>
                <c:pt idx="73151">
                  <c:v>7.2738868184387701E-3</c:v>
                </c:pt>
                <c:pt idx="73152">
                  <c:v>7.2738691233098498E-3</c:v>
                </c:pt>
                <c:pt idx="73153">
                  <c:v>7.2738560847938104E-3</c:v>
                </c:pt>
                <c:pt idx="73154">
                  <c:v>7.2738407179713301E-3</c:v>
                </c:pt>
                <c:pt idx="73155">
                  <c:v>7.2738225571811199E-3</c:v>
                </c:pt>
                <c:pt idx="73156">
                  <c:v>7.2738197632134004E-3</c:v>
                </c:pt>
                <c:pt idx="73157">
                  <c:v>7.2738085873424998E-3</c:v>
                </c:pt>
                <c:pt idx="73158">
                  <c:v>7.2738118469715101E-3</c:v>
                </c:pt>
                <c:pt idx="73159">
                  <c:v>7.27380253374577E-3</c:v>
                </c:pt>
                <c:pt idx="73160">
                  <c:v>7.2738048620521996E-3</c:v>
                </c:pt>
                <c:pt idx="73161">
                  <c:v>7.2737890295684303E-3</c:v>
                </c:pt>
                <c:pt idx="73162">
                  <c:v>7.2737848386168497E-3</c:v>
                </c:pt>
                <c:pt idx="73163">
                  <c:v>7.2737699374556498E-3</c:v>
                </c:pt>
                <c:pt idx="73164">
                  <c:v>7.2737578302621798E-3</c:v>
                </c:pt>
                <c:pt idx="73165">
                  <c:v>7.2737499140202999E-3</c:v>
                </c:pt>
                <c:pt idx="73166">
                  <c:v>7.2737415321171301E-3</c:v>
                </c:pt>
                <c:pt idx="73167">
                  <c:v>7.27373734116554E-3</c:v>
                </c:pt>
                <c:pt idx="73168">
                  <c:v>7.2737317532301001E-3</c:v>
                </c:pt>
                <c:pt idx="73169">
                  <c:v>7.2737238369882098E-3</c:v>
                </c:pt>
                <c:pt idx="73170">
                  <c:v>7.27371545508504E-3</c:v>
                </c:pt>
                <c:pt idx="73171">
                  <c:v>7.2737098671495897E-3</c:v>
                </c:pt>
                <c:pt idx="73172">
                  <c:v>7.2736977599561197E-3</c:v>
                </c:pt>
                <c:pt idx="73173">
                  <c:v>7.2736912406981E-3</c:v>
                </c:pt>
                <c:pt idx="73174">
                  <c:v>7.2736842557787904E-3</c:v>
                </c:pt>
                <c:pt idx="73175">
                  <c:v>7.2736740112304696E-3</c:v>
                </c:pt>
                <c:pt idx="73176">
                  <c:v>7.2736665606498701E-3</c:v>
                </c:pt>
                <c:pt idx="73177">
                  <c:v>7.2736600413918504E-3</c:v>
                </c:pt>
                <c:pt idx="73178">
                  <c:v>7.2736758738756197E-3</c:v>
                </c:pt>
                <c:pt idx="73179">
                  <c:v>7.2736716829240296E-3</c:v>
                </c:pt>
                <c:pt idx="73180">
                  <c:v>7.2736558504402603E-3</c:v>
                </c:pt>
                <c:pt idx="73181">
                  <c:v>7.2736819274723504E-3</c:v>
                </c:pt>
                <c:pt idx="73182">
                  <c:v>7.2736674919724499E-3</c:v>
                </c:pt>
                <c:pt idx="73183">
                  <c:v>7.2736740112304696E-3</c:v>
                </c:pt>
                <c:pt idx="73184">
                  <c:v>7.2736586444079902E-3</c:v>
                </c:pt>
                <c:pt idx="73185">
                  <c:v>7.2736442089080802E-3</c:v>
                </c:pt>
                <c:pt idx="73186">
                  <c:v>7.2736255824565896E-3</c:v>
                </c:pt>
                <c:pt idx="73187">
                  <c:v>7.2736111469566796E-3</c:v>
                </c:pt>
                <c:pt idx="73188">
                  <c:v>7.2736069560050999E-3</c:v>
                </c:pt>
                <c:pt idx="73189">
                  <c:v>7.2735948488116299E-3</c:v>
                </c:pt>
                <c:pt idx="73190">
                  <c:v>7.2736018337309404E-3</c:v>
                </c:pt>
                <c:pt idx="73191">
                  <c:v>7.2735906578600398E-3</c:v>
                </c:pt>
                <c:pt idx="73192">
                  <c:v>7.2735939174890501E-3</c:v>
                </c:pt>
                <c:pt idx="73193">
                  <c:v>7.2735752910375604E-3</c:v>
                </c:pt>
                <c:pt idx="73194">
                  <c:v>7.2735692374408297E-3</c:v>
                </c:pt>
                <c:pt idx="73195">
                  <c:v>7.2735571302473597E-3</c:v>
                </c:pt>
                <c:pt idx="73196">
                  <c:v>7.2735468856990303E-3</c:v>
                </c:pt>
                <c:pt idx="73197">
                  <c:v>7.2735366411507104E-3</c:v>
                </c:pt>
                <c:pt idx="73198">
                  <c:v>7.2735282592475397E-3</c:v>
                </c:pt>
                <c:pt idx="73199">
                  <c:v>7.2735245339572404E-3</c:v>
                </c:pt>
                <c:pt idx="73200">
                  <c:v>7.27351941168308E-3</c:v>
                </c:pt>
                <c:pt idx="73201">
                  <c:v>7.2735124267637704E-3</c:v>
                </c:pt>
                <c:pt idx="73202">
                  <c:v>7.2735054418444599E-3</c:v>
                </c:pt>
                <c:pt idx="73203">
                  <c:v>7.2734965942800097E-3</c:v>
                </c:pt>
                <c:pt idx="73204">
                  <c:v>7.2734858840703999E-3</c:v>
                </c:pt>
                <c:pt idx="73205">
                  <c:v>7.2734779678285096E-3</c:v>
                </c:pt>
                <c:pt idx="73206">
                  <c:v>7.2734677232801897E-3</c:v>
                </c:pt>
                <c:pt idx="73207">
                  <c:v>7.2734616696834599E-3</c:v>
                </c:pt>
                <c:pt idx="73208">
                  <c:v>7.2734528221190002E-3</c:v>
                </c:pt>
                <c:pt idx="73209">
                  <c:v>7.27344676852226E-3</c:v>
                </c:pt>
                <c:pt idx="73210">
                  <c:v>7.2734793648123698E-3</c:v>
                </c:pt>
                <c:pt idx="73211">
                  <c:v>7.2734551504254298E-3</c:v>
                </c:pt>
                <c:pt idx="73212">
                  <c:v>7.2734388522803801E-3</c:v>
                </c:pt>
                <c:pt idx="73213">
                  <c:v>7.2734649293124702E-3</c:v>
                </c:pt>
                <c:pt idx="73214">
                  <c:v>7.2734570130705799E-3</c:v>
                </c:pt>
                <c:pt idx="73215">
                  <c:v>7.2734616696834599E-3</c:v>
                </c:pt>
                <c:pt idx="73216">
                  <c:v>7.2734416462480996E-3</c:v>
                </c:pt>
                <c:pt idx="73217">
                  <c:v>7.2734290733933501E-3</c:v>
                </c:pt>
                <c:pt idx="73218">
                  <c:v>7.2734118439257102E-3</c:v>
                </c:pt>
                <c:pt idx="73219">
                  <c:v>7.2733964771032299E-3</c:v>
                </c:pt>
                <c:pt idx="73220">
                  <c:v>7.2733913548290704E-3</c:v>
                </c:pt>
                <c:pt idx="73221">
                  <c:v>7.2733815759420404E-3</c:v>
                </c:pt>
                <c:pt idx="73222">
                  <c:v>7.2733839042484804E-3</c:v>
                </c:pt>
                <c:pt idx="73223">
                  <c:v>7.27337412536144E-3</c:v>
                </c:pt>
                <c:pt idx="73224">
                  <c:v>7.27337645366788E-3</c:v>
                </c:pt>
                <c:pt idx="73225">
                  <c:v>7.2733624838292599E-3</c:v>
                </c:pt>
                <c:pt idx="73226">
                  <c:v>7.27335456758738E-3</c:v>
                </c:pt>
                <c:pt idx="73227">
                  <c:v>7.2733415290713302E-3</c:v>
                </c:pt>
                <c:pt idx="73228">
                  <c:v>7.2733298875391501E-3</c:v>
                </c:pt>
                <c:pt idx="73229">
                  <c:v>7.27331824600697E-3</c:v>
                </c:pt>
                <c:pt idx="73230">
                  <c:v>7.2733163833618199E-3</c:v>
                </c:pt>
                <c:pt idx="73231">
                  <c:v>7.2733103297650797E-3</c:v>
                </c:pt>
                <c:pt idx="73232">
                  <c:v>7.2733028791844801E-3</c:v>
                </c:pt>
                <c:pt idx="73233">
                  <c:v>7.2732958942651801E-3</c:v>
                </c:pt>
                <c:pt idx="73234">
                  <c:v>7.2732851840555703E-3</c:v>
                </c:pt>
                <c:pt idx="73235">
                  <c:v>7.2732781991362598E-3</c:v>
                </c:pt>
                <c:pt idx="73236">
                  <c:v>7.2732688859105101E-3</c:v>
                </c:pt>
                <c:pt idx="73237">
                  <c:v>7.2732605040073403E-3</c:v>
                </c:pt>
                <c:pt idx="73238">
                  <c:v>7.2732493281364398E-3</c:v>
                </c:pt>
                <c:pt idx="73239">
                  <c:v>7.2732442058622802E-3</c:v>
                </c:pt>
                <c:pt idx="73240">
                  <c:v>7.2732367552816903E-3</c:v>
                </c:pt>
                <c:pt idx="73241">
                  <c:v>7.2732423432171301E-3</c:v>
                </c:pt>
                <c:pt idx="73242">
                  <c:v>7.27325491607189E-3</c:v>
                </c:pt>
                <c:pt idx="73243">
                  <c:v>7.2732265107333703E-3</c:v>
                </c:pt>
                <c:pt idx="73244">
                  <c:v>7.2732628323137804E-3</c:v>
                </c:pt>
                <c:pt idx="73245">
                  <c:v>7.27324327453971E-3</c:v>
                </c:pt>
                <c:pt idx="73246">
                  <c:v>7.27325538173318E-3</c:v>
                </c:pt>
                <c:pt idx="73247">
                  <c:v>7.2732288390397999E-3</c:v>
                </c:pt>
                <c:pt idx="73248">
                  <c:v>7.27322138845921E-3</c:v>
                </c:pt>
                <c:pt idx="73249">
                  <c:v>7.2731995023787004E-3</c:v>
                </c:pt>
                <c:pt idx="73250">
                  <c:v>7.2731887921691002E-3</c:v>
                </c:pt>
                <c:pt idx="73251">
                  <c:v>7.2731808759272099E-3</c:v>
                </c:pt>
                <c:pt idx="73252">
                  <c:v>7.2731752879917604E-3</c:v>
                </c:pt>
                <c:pt idx="73253">
                  <c:v>7.2731738910079002E-3</c:v>
                </c:pt>
                <c:pt idx="73254">
                  <c:v>7.2731673717498797E-3</c:v>
                </c:pt>
                <c:pt idx="73255">
                  <c:v>7.2731655091047304E-3</c:v>
                </c:pt>
                <c:pt idx="73256">
                  <c:v>7.2731515392661103E-3</c:v>
                </c:pt>
                <c:pt idx="73257">
                  <c:v>7.2731440886855099E-3</c:v>
                </c:pt>
                <c:pt idx="73258">
                  <c:v>7.2731277905404602E-3</c:v>
                </c:pt>
                <c:pt idx="73259">
                  <c:v>7.2731222026050099E-3</c:v>
                </c:pt>
                <c:pt idx="73260">
                  <c:v>7.2731073014438196E-3</c:v>
                </c:pt>
                <c:pt idx="73261">
                  <c:v>7.2731054387986703E-3</c:v>
                </c:pt>
                <c:pt idx="73262">
                  <c:v>7.2730965912342098E-3</c:v>
                </c:pt>
                <c:pt idx="73263">
                  <c:v>7.2730937972664798E-3</c:v>
                </c:pt>
                <c:pt idx="73264">
                  <c:v>7.2730840183794498E-3</c:v>
                </c:pt>
                <c:pt idx="73265">
                  <c:v>7.2730774991214301E-3</c:v>
                </c:pt>
                <c:pt idx="73266">
                  <c:v>7.27306585758925E-3</c:v>
                </c:pt>
                <c:pt idx="73267">
                  <c:v>7.2730556130409301E-3</c:v>
                </c:pt>
                <c:pt idx="73268">
                  <c:v>7.2730495594441899E-3</c:v>
                </c:pt>
                <c:pt idx="73269">
                  <c:v>7.2730360552668597E-3</c:v>
                </c:pt>
                <c:pt idx="73270">
                  <c:v>7.2730341926217097E-3</c:v>
                </c:pt>
                <c:pt idx="73271">
                  <c:v>7.2730239480733897E-3</c:v>
                </c:pt>
                <c:pt idx="73272">
                  <c:v>7.2730197571217996E-3</c:v>
                </c:pt>
                <c:pt idx="73273">
                  <c:v>7.2730486281216101E-3</c:v>
                </c:pt>
                <c:pt idx="73274">
                  <c:v>7.2730216197669497E-3</c:v>
                </c:pt>
                <c:pt idx="73275">
                  <c:v>7.2730109095573399E-3</c:v>
                </c:pt>
                <c:pt idx="73276">
                  <c:v>7.2730355896055698E-3</c:v>
                </c:pt>
                <c:pt idx="73277">
                  <c:v>7.27302953600884E-3</c:v>
                </c:pt>
                <c:pt idx="73278">
                  <c:v>7.2730323299765604E-3</c:v>
                </c:pt>
                <c:pt idx="73279">
                  <c:v>7.2730137035250698E-3</c:v>
                </c:pt>
                <c:pt idx="73280">
                  <c:v>7.2729983367025904E-3</c:v>
                </c:pt>
                <c:pt idx="73281">
                  <c:v>7.2729801759123802E-3</c:v>
                </c:pt>
                <c:pt idx="73282">
                  <c:v>7.2729634121060397E-3</c:v>
                </c:pt>
                <c:pt idx="73283">
                  <c:v>7.2729592211544496E-3</c:v>
                </c:pt>
                <c:pt idx="73284">
                  <c:v>7.2729531675577198E-3</c:v>
                </c:pt>
                <c:pt idx="73285">
                  <c:v>7.2729527018964299E-3</c:v>
                </c:pt>
                <c:pt idx="73286">
                  <c:v>7.2729475796222704E-3</c:v>
                </c:pt>
                <c:pt idx="73287">
                  <c:v>7.27294478565455E-3</c:v>
                </c:pt>
                <c:pt idx="73288">
                  <c:v>7.2729289531707798E-3</c:v>
                </c:pt>
                <c:pt idx="73289">
                  <c:v>7.2729228995740396E-3</c:v>
                </c:pt>
                <c:pt idx="73290">
                  <c:v>7.27290380746126E-3</c:v>
                </c:pt>
                <c:pt idx="73291">
                  <c:v>7.2728968225419504E-3</c:v>
                </c:pt>
                <c:pt idx="73292">
                  <c:v>7.2728879749774898E-3</c:v>
                </c:pt>
                <c:pt idx="73293">
                  <c:v>7.2728809900581802E-3</c:v>
                </c:pt>
                <c:pt idx="73294">
                  <c:v>7.2728735394775902E-3</c:v>
                </c:pt>
                <c:pt idx="73295">
                  <c:v>7.2728707455098603E-3</c:v>
                </c:pt>
                <c:pt idx="73296">
                  <c:v>7.2728614322841202E-3</c:v>
                </c:pt>
                <c:pt idx="73297">
                  <c:v>7.2728516533970798E-3</c:v>
                </c:pt>
                <c:pt idx="73298">
                  <c:v>7.2728428058326201E-3</c:v>
                </c:pt>
                <c:pt idx="73299">
                  <c:v>7.2728348895907402E-3</c:v>
                </c:pt>
                <c:pt idx="73300">
                  <c:v>7.2728251107037102E-3</c:v>
                </c:pt>
                <c:pt idx="73301">
                  <c:v>7.2728153318166698E-3</c:v>
                </c:pt>
                <c:pt idx="73302">
                  <c:v>7.2728078812360798E-3</c:v>
                </c:pt>
                <c:pt idx="73303">
                  <c:v>7.27279949933291E-3</c:v>
                </c:pt>
                <c:pt idx="73304">
                  <c:v>7.27281905710697E-3</c:v>
                </c:pt>
                <c:pt idx="73305">
                  <c:v>7.2728130035102402E-3</c:v>
                </c:pt>
                <c:pt idx="73306">
                  <c:v>7.2727925144136004E-3</c:v>
                </c:pt>
                <c:pt idx="73307">
                  <c:v>7.27282371371985E-3</c:v>
                </c:pt>
                <c:pt idx="73308">
                  <c:v>7.2728097438812299E-3</c:v>
                </c:pt>
                <c:pt idx="73309">
                  <c:v>7.2728209197521201E-3</c:v>
                </c:pt>
                <c:pt idx="73310">
                  <c:v>7.2727911174297298E-3</c:v>
                </c:pt>
                <c:pt idx="73311">
                  <c:v>7.2727855294942899E-3</c:v>
                </c:pt>
                <c:pt idx="73312">
                  <c:v>7.2727617807686303E-3</c:v>
                </c:pt>
                <c:pt idx="73313">
                  <c:v>7.2727520018816003E-3</c:v>
                </c:pt>
                <c:pt idx="73314">
                  <c:v>7.2727384977042701E-3</c:v>
                </c:pt>
                <c:pt idx="73315">
                  <c:v>7.2727384977042701E-3</c:v>
                </c:pt>
                <c:pt idx="73316">
                  <c:v>7.2727347724139699E-3</c:v>
                </c:pt>
                <c:pt idx="73317">
                  <c:v>7.2727315127849596E-3</c:v>
                </c:pt>
                <c:pt idx="73318">
                  <c:v>7.2727235965430702E-3</c:v>
                </c:pt>
                <c:pt idx="73319">
                  <c:v>7.2727128863334699E-3</c:v>
                </c:pt>
                <c:pt idx="73320">
                  <c:v>7.2727031074464304E-3</c:v>
                </c:pt>
                <c:pt idx="73321">
                  <c:v>7.2726858779788E-3</c:v>
                </c:pt>
                <c:pt idx="73322">
                  <c:v>7.2726779617369201E-3</c:v>
                </c:pt>
                <c:pt idx="73323">
                  <c:v>7.2726672515273103E-3</c:v>
                </c:pt>
                <c:pt idx="73324">
                  <c:v>7.2726649232208703E-3</c:v>
                </c:pt>
                <c:pt idx="73325">
                  <c:v>7.2726570069789904E-3</c:v>
                </c:pt>
                <c:pt idx="73326">
                  <c:v>7.2726528160274003E-3</c:v>
                </c:pt>
                <c:pt idx="73327">
                  <c:v>7.2726421058178E-3</c:v>
                </c:pt>
                <c:pt idx="73328">
                  <c:v>7.2726365178823497E-3</c:v>
                </c:pt>
                <c:pt idx="73329">
                  <c:v>7.2726225480437296E-3</c:v>
                </c:pt>
                <c:pt idx="73330">
                  <c:v>7.2726137004792699E-3</c:v>
                </c:pt>
                <c:pt idx="73331">
                  <c:v>7.2726067155599603E-3</c:v>
                </c:pt>
                <c:pt idx="73332">
                  <c:v>7.27260112762451E-3</c:v>
                </c:pt>
                <c:pt idx="73333">
                  <c:v>7.27259134873748E-3</c:v>
                </c:pt>
                <c:pt idx="73334">
                  <c:v>7.2725834324956001E-3</c:v>
                </c:pt>
                <c:pt idx="73335">
                  <c:v>7.2725908830761901E-3</c:v>
                </c:pt>
                <c:pt idx="73336">
                  <c:v>7.2725885547697501E-3</c:v>
                </c:pt>
                <c:pt idx="73337">
                  <c:v>7.2725745849311404E-3</c:v>
                </c:pt>
                <c:pt idx="73338">
                  <c:v>7.2726025246083702E-3</c:v>
                </c:pt>
                <c:pt idx="73339">
                  <c:v>7.27258902043104E-3</c:v>
                </c:pt>
                <c:pt idx="73340">
                  <c:v>7.2725978679954997E-3</c:v>
                </c:pt>
                <c:pt idx="73341">
                  <c:v>7.2725731879472698E-3</c:v>
                </c:pt>
                <c:pt idx="73342">
                  <c:v>7.2725652717053899E-3</c:v>
                </c:pt>
                <c:pt idx="73343">
                  <c:v>7.2725382633507304E-3</c:v>
                </c:pt>
                <c:pt idx="73344">
                  <c:v>7.2725298814475502E-3</c:v>
                </c:pt>
                <c:pt idx="73345">
                  <c:v>7.2725182399153701E-3</c:v>
                </c:pt>
                <c:pt idx="73346">
                  <c:v>7.2725196368992303E-3</c:v>
                </c:pt>
                <c:pt idx="73347">
                  <c:v>7.2725159116089301E-3</c:v>
                </c:pt>
                <c:pt idx="73348">
                  <c:v>7.2725140489637904E-3</c:v>
                </c:pt>
                <c:pt idx="73349">
                  <c:v>7.27250427007675E-3</c:v>
                </c:pt>
                <c:pt idx="73350">
                  <c:v>7.2724930942058598E-3</c:v>
                </c:pt>
                <c:pt idx="73351">
                  <c:v>7.27248238399625E-3</c:v>
                </c:pt>
                <c:pt idx="73352">
                  <c:v>7.2724674828350501E-3</c:v>
                </c:pt>
                <c:pt idx="73353">
                  <c:v>7.2724595665931702E-3</c:v>
                </c:pt>
                <c:pt idx="73354">
                  <c:v>7.2724488563835604E-3</c:v>
                </c:pt>
                <c:pt idx="73355">
                  <c:v>7.2724423371255398E-3</c:v>
                </c:pt>
                <c:pt idx="73356">
                  <c:v>7.2724358178675201E-3</c:v>
                </c:pt>
                <c:pt idx="73357">
                  <c:v>7.2724325582385098E-3</c:v>
                </c:pt>
                <c:pt idx="73358">
                  <c:v>7.2724218480289E-3</c:v>
                </c:pt>
                <c:pt idx="73359">
                  <c:v>7.2724148631095904E-3</c:v>
                </c:pt>
                <c:pt idx="73360">
                  <c:v>7.2724027559161204E-3</c:v>
                </c:pt>
                <c:pt idx="73361">
                  <c:v>7.2723948396742301E-3</c:v>
                </c:pt>
                <c:pt idx="73362">
                  <c:v>7.27238319814205E-3</c:v>
                </c:pt>
                <c:pt idx="73363">
                  <c:v>7.2723766788840303E-3</c:v>
                </c:pt>
                <c:pt idx="73364">
                  <c:v>7.2723687626421504E-3</c:v>
                </c:pt>
                <c:pt idx="73365">
                  <c:v>7.2723603807389701E-3</c:v>
                </c:pt>
                <c:pt idx="73366">
                  <c:v>7.2723659686744196E-3</c:v>
                </c:pt>
                <c:pt idx="73367">
                  <c:v>7.2723673656582798E-3</c:v>
                </c:pt>
                <c:pt idx="73368">
                  <c:v>7.2723543271422404E-3</c:v>
                </c:pt>
                <c:pt idx="73369">
                  <c:v>7.2723790071904703E-3</c:v>
                </c:pt>
                <c:pt idx="73370">
                  <c:v>7.2723687626421504E-3</c:v>
                </c:pt>
                <c:pt idx="73371">
                  <c:v>7.2723785415291804E-3</c:v>
                </c:pt>
                <c:pt idx="73372">
                  <c:v>7.27235153317452E-3</c:v>
                </c:pt>
                <c:pt idx="73373">
                  <c:v>7.2723426856100603E-3</c:v>
                </c:pt>
                <c:pt idx="73374">
                  <c:v>7.2723142802715302E-3</c:v>
                </c:pt>
                <c:pt idx="73375">
                  <c:v>7.2723096236586597E-3</c:v>
                </c:pt>
                <c:pt idx="73376">
                  <c:v>7.2722956538200396E-3</c:v>
                </c:pt>
                <c:pt idx="73377">
                  <c:v>7.2722970508038998E-3</c:v>
                </c:pt>
                <c:pt idx="73378">
                  <c:v>7.2722914628684503E-3</c:v>
                </c:pt>
                <c:pt idx="73379">
                  <c:v>7.2722905315458801E-3</c:v>
                </c:pt>
                <c:pt idx="73380">
                  <c:v>7.2722793556749803E-3</c:v>
                </c:pt>
                <c:pt idx="73381">
                  <c:v>7.2722691111266604E-3</c:v>
                </c:pt>
                <c:pt idx="73382">
                  <c:v>7.2722574695944803E-3</c:v>
                </c:pt>
                <c:pt idx="73383">
                  <c:v>7.2722434997558602E-3</c:v>
                </c:pt>
                <c:pt idx="73384">
                  <c:v>7.2722341865301098E-3</c:v>
                </c:pt>
                <c:pt idx="73385">
                  <c:v>7.27222813293338E-3</c:v>
                </c:pt>
                <c:pt idx="73386">
                  <c:v>7.2722216136753602E-3</c:v>
                </c:pt>
                <c:pt idx="73387">
                  <c:v>7.2722136974334699E-3</c:v>
                </c:pt>
                <c:pt idx="73388">
                  <c:v>7.27220624685288E-3</c:v>
                </c:pt>
                <c:pt idx="73389">
                  <c:v>7.2721964679658404E-3</c:v>
                </c:pt>
                <c:pt idx="73390">
                  <c:v>7.2721899487078199E-3</c:v>
                </c:pt>
                <c:pt idx="73391">
                  <c:v>7.27218156680465E-3</c:v>
                </c:pt>
                <c:pt idx="73392">
                  <c:v>7.2721675969660299E-3</c:v>
                </c:pt>
                <c:pt idx="73393">
                  <c:v>7.2721596807241501E-3</c:v>
                </c:pt>
                <c:pt idx="73394">
                  <c:v>7.2721503674984004E-3</c:v>
                </c:pt>
                <c:pt idx="73395">
                  <c:v>7.2721401229500797E-3</c:v>
                </c:pt>
                <c:pt idx="73396">
                  <c:v>7.2721377946436397E-3</c:v>
                </c:pt>
                <c:pt idx="73397">
                  <c:v>7.2721424512565101E-3</c:v>
                </c:pt>
                <c:pt idx="73398">
                  <c:v>7.2721447795629501E-3</c:v>
                </c:pt>
                <c:pt idx="73399">
                  <c:v>7.2721317410469099E-3</c:v>
                </c:pt>
                <c:pt idx="73400">
                  <c:v>7.2721559554338499E-3</c:v>
                </c:pt>
                <c:pt idx="73401">
                  <c:v>7.27214571088553E-3</c:v>
                </c:pt>
                <c:pt idx="73402">
                  <c:v>7.2721540927886998E-3</c:v>
                </c:pt>
                <c:pt idx="73403">
                  <c:v>7.2721228934824501E-3</c:v>
                </c:pt>
                <c:pt idx="73404">
                  <c:v>7.27211870253086E-3</c:v>
                </c:pt>
                <c:pt idx="73405">
                  <c:v>7.2720907628536198E-3</c:v>
                </c:pt>
                <c:pt idx="73406">
                  <c:v>7.2720833122730298E-3</c:v>
                </c:pt>
                <c:pt idx="73407">
                  <c:v>7.2720712050795598E-3</c:v>
                </c:pt>
                <c:pt idx="73408">
                  <c:v>7.27207260206342E-3</c:v>
                </c:pt>
                <c:pt idx="73409">
                  <c:v>7.27206282317639E-3</c:v>
                </c:pt>
                <c:pt idx="73410">
                  <c:v>7.2720660828054003E-3</c:v>
                </c:pt>
                <c:pt idx="73411">
                  <c:v>7.2720511816442004E-3</c:v>
                </c:pt>
                <c:pt idx="73412">
                  <c:v>7.2720446623861798E-3</c:v>
                </c:pt>
                <c:pt idx="73413">
                  <c:v>7.2720302268862698E-3</c:v>
                </c:pt>
                <c:pt idx="73414">
                  <c:v>7.2720209136605297E-3</c:v>
                </c:pt>
                <c:pt idx="73415">
                  <c:v>7.2720064781606197E-3</c:v>
                </c:pt>
                <c:pt idx="73416">
                  <c:v>7.2719994932413101E-3</c:v>
                </c:pt>
                <c:pt idx="73417">
                  <c:v>7.2719906456768504E-3</c:v>
                </c:pt>
                <c:pt idx="73418">
                  <c:v>7.2719887830317003E-3</c:v>
                </c:pt>
                <c:pt idx="73419">
                  <c:v>7.2719776071608101E-3</c:v>
                </c:pt>
                <c:pt idx="73420">
                  <c:v>7.2719706222414996E-3</c:v>
                </c:pt>
                <c:pt idx="73421">
                  <c:v>7.2719594463705999E-3</c:v>
                </c:pt>
                <c:pt idx="73422">
                  <c:v>7.2719510644674301E-3</c:v>
                </c:pt>
                <c:pt idx="73423">
                  <c:v>7.2719412855804001E-3</c:v>
                </c:pt>
                <c:pt idx="73424">
                  <c:v>7.2719315066933597E-3</c:v>
                </c:pt>
                <c:pt idx="73425">
                  <c:v>7.2719240561127697E-3</c:v>
                </c:pt>
                <c:pt idx="73426">
                  <c:v>7.2719161398708803E-3</c:v>
                </c:pt>
                <c:pt idx="73427">
                  <c:v>7.2719091549515698E-3</c:v>
                </c:pt>
                <c:pt idx="73428">
                  <c:v>7.2719217278063297E-3</c:v>
                </c:pt>
                <c:pt idx="73429">
                  <c:v>7.2719180025160304E-3</c:v>
                </c:pt>
                <c:pt idx="73430">
                  <c:v>7.2719003073871101E-3</c:v>
                </c:pt>
                <c:pt idx="73431">
                  <c:v>7.2719333693385098E-3</c:v>
                </c:pt>
                <c:pt idx="73432">
                  <c:v>7.2719189338386102E-3</c:v>
                </c:pt>
                <c:pt idx="73433">
                  <c:v>7.2719282470643503E-3</c:v>
                </c:pt>
                <c:pt idx="73434">
                  <c:v>7.2718975134193897E-3</c:v>
                </c:pt>
                <c:pt idx="73435">
                  <c:v>7.2718914598226599E-3</c:v>
                </c:pt>
                <c:pt idx="73436">
                  <c:v>7.2718597948551204E-3</c:v>
                </c:pt>
                <c:pt idx="73437">
                  <c:v>7.27185467258096E-3</c:v>
                </c:pt>
                <c:pt idx="73438">
                  <c:v>7.2718383744358999E-3</c:v>
                </c:pt>
                <c:pt idx="73439">
                  <c:v>7.2718439623713502E-3</c:v>
                </c:pt>
                <c:pt idx="73440">
                  <c:v>7.2718360461294703E-3</c:v>
                </c:pt>
                <c:pt idx="73441">
                  <c:v>7.2718365117907498E-3</c:v>
                </c:pt>
                <c:pt idx="73442">
                  <c:v>7.2718225419521297E-3</c:v>
                </c:pt>
                <c:pt idx="73443">
                  <c:v>7.2718141600489599E-3</c:v>
                </c:pt>
                <c:pt idx="73444">
                  <c:v>7.2717969305813304E-3</c:v>
                </c:pt>
                <c:pt idx="73445">
                  <c:v>7.2717899456620199E-3</c:v>
                </c:pt>
                <c:pt idx="73446">
                  <c:v>7.2717764414846897E-3</c:v>
                </c:pt>
                <c:pt idx="73447">
                  <c:v>7.2717708535492403E-3</c:v>
                </c:pt>
                <c:pt idx="73448">
                  <c:v>7.2717620059847797E-3</c:v>
                </c:pt>
                <c:pt idx="73449">
                  <c:v>7.2717573493719101E-3</c:v>
                </c:pt>
                <c:pt idx="73450">
                  <c:v>7.2717489674687403E-3</c:v>
                </c:pt>
                <c:pt idx="73451">
                  <c:v>7.2717405855655696E-3</c:v>
                </c:pt>
                <c:pt idx="73452">
                  <c:v>7.2717308066785301E-3</c:v>
                </c:pt>
                <c:pt idx="73453">
                  <c:v>7.2717186994850601E-3</c:v>
                </c:pt>
                <c:pt idx="73454">
                  <c:v>7.2717084549367402E-3</c:v>
                </c:pt>
                <c:pt idx="73455">
                  <c:v>7.27169960737229E-3</c:v>
                </c:pt>
                <c:pt idx="73456">
                  <c:v>7.2716912254691098E-3</c:v>
                </c:pt>
                <c:pt idx="73457">
                  <c:v>7.2716856375336699E-3</c:v>
                </c:pt>
                <c:pt idx="73458">
                  <c:v>7.2716777212917796E-3</c:v>
                </c:pt>
                <c:pt idx="73459">
                  <c:v>7.2716986760497102E-3</c:v>
                </c:pt>
                <c:pt idx="73460">
                  <c:v>7.2716893628239597E-3</c:v>
                </c:pt>
                <c:pt idx="73461">
                  <c:v>7.2716698050498997E-3</c:v>
                </c:pt>
                <c:pt idx="73462">
                  <c:v>7.2717037983238697E-3</c:v>
                </c:pt>
                <c:pt idx="73463">
                  <c:v>7.27168750017882E-3</c:v>
                </c:pt>
                <c:pt idx="73464">
                  <c:v>7.27169960737229E-3</c:v>
                </c:pt>
                <c:pt idx="73465">
                  <c:v>7.2716646827757402E-3</c:v>
                </c:pt>
                <c:pt idx="73466">
                  <c:v>7.2716572321951398E-3</c:v>
                </c:pt>
                <c:pt idx="73467">
                  <c:v>7.2716260328888902E-3</c:v>
                </c:pt>
                <c:pt idx="73468">
                  <c:v>7.2716232389211698E-3</c:v>
                </c:pt>
                <c:pt idx="73469">
                  <c:v>7.2716050781309596E-3</c:v>
                </c:pt>
                <c:pt idx="73470">
                  <c:v>7.2716157883405703E-3</c:v>
                </c:pt>
                <c:pt idx="73471">
                  <c:v>7.2716018185019502E-3</c:v>
                </c:pt>
                <c:pt idx="73472">
                  <c:v>7.2716074064373996E-3</c:v>
                </c:pt>
                <c:pt idx="73473">
                  <c:v>7.2715901769697701E-3</c:v>
                </c:pt>
                <c:pt idx="73474">
                  <c:v>7.27158365771174E-3</c:v>
                </c:pt>
                <c:pt idx="73475">
                  <c:v>7.2715627029538198E-3</c:v>
                </c:pt>
                <c:pt idx="73476">
                  <c:v>7.2715557180345102E-3</c:v>
                </c:pt>
                <c:pt idx="73477">
                  <c:v>7.27153988555074E-3</c:v>
                </c:pt>
                <c:pt idx="73478">
                  <c:v>7.2715384885668798E-3</c:v>
                </c:pt>
                <c:pt idx="73479">
                  <c:v>7.2715268470346902E-3</c:v>
                </c:pt>
                <c:pt idx="73480">
                  <c:v>7.2715240530669698E-3</c:v>
                </c:pt>
                <c:pt idx="73481">
                  <c:v>7.2715128771960701E-3</c:v>
                </c:pt>
                <c:pt idx="73482">
                  <c:v>7.2715068235993403E-3</c:v>
                </c:pt>
                <c:pt idx="73483">
                  <c:v>7.2714947164058703E-3</c:v>
                </c:pt>
                <c:pt idx="73484">
                  <c:v>7.2714858688414097E-3</c:v>
                </c:pt>
                <c:pt idx="73485">
                  <c:v>7.2714709676802202E-3</c:v>
                </c:pt>
                <c:pt idx="73486">
                  <c:v>7.2714667767286301E-3</c:v>
                </c:pt>
                <c:pt idx="73487">
                  <c:v>7.2714565321803102E-3</c:v>
                </c:pt>
                <c:pt idx="73488">
                  <c:v>7.2714490815997098E-3</c:v>
                </c:pt>
                <c:pt idx="73489">
                  <c:v>7.27144069969654E-3</c:v>
                </c:pt>
                <c:pt idx="73490">
                  <c:v>7.2714765556156601E-3</c:v>
                </c:pt>
                <c:pt idx="73491">
                  <c:v>7.2714593261480297E-3</c:v>
                </c:pt>
                <c:pt idx="73492">
                  <c:v>7.2714351117610897E-3</c:v>
                </c:pt>
                <c:pt idx="73493">
                  <c:v>7.2714728303253703E-3</c:v>
                </c:pt>
                <c:pt idx="73494">
                  <c:v>7.27145280689001E-3</c:v>
                </c:pt>
                <c:pt idx="73495">
                  <c:v>7.2714691050350701E-3</c:v>
                </c:pt>
                <c:pt idx="73496">
                  <c:v>7.27143092080951E-3</c:v>
                </c:pt>
                <c:pt idx="73497">
                  <c:v>7.2714290581643599E-3</c:v>
                </c:pt>
                <c:pt idx="73498">
                  <c:v>7.2713904082775099E-3</c:v>
                </c:pt>
                <c:pt idx="73499">
                  <c:v>7.2713927365839499E-3</c:v>
                </c:pt>
                <c:pt idx="73500">
                  <c:v>7.2713671252131497E-3</c:v>
                </c:pt>
                <c:pt idx="73501">
                  <c:v>7.2713810950517698E-3</c:v>
                </c:pt>
                <c:pt idx="73502">
                  <c:v>7.2713657282292799E-3</c:v>
                </c:pt>
                <c:pt idx="73503">
                  <c:v>7.2713750414550296E-3</c:v>
                </c:pt>
                <c:pt idx="73504">
                  <c:v>7.27135548368096E-3</c:v>
                </c:pt>
                <c:pt idx="73505">
                  <c:v>7.2713498957455202E-3</c:v>
                </c:pt>
                <c:pt idx="73506">
                  <c:v>7.2713256813585802E-3</c:v>
                </c:pt>
                <c:pt idx="73507">
                  <c:v>7.2713182307779798E-3</c:v>
                </c:pt>
                <c:pt idx="73508">
                  <c:v>7.2713051922619299E-3</c:v>
                </c:pt>
                <c:pt idx="73509">
                  <c:v>7.2713014669716402E-3</c:v>
                </c:pt>
                <c:pt idx="73510">
                  <c:v>7.2712916880845998E-3</c:v>
                </c:pt>
                <c:pt idx="73511">
                  <c:v>7.2712884284555903E-3</c:v>
                </c:pt>
                <c:pt idx="73512">
                  <c:v>7.2712786495685603E-3</c:v>
                </c:pt>
                <c:pt idx="73513">
                  <c:v>7.2712735272944E-3</c:v>
                </c:pt>
                <c:pt idx="73514">
                  <c:v>7.2712581604719197E-3</c:v>
                </c:pt>
                <c:pt idx="73515">
                  <c:v>7.27124651893973E-3</c:v>
                </c:pt>
                <c:pt idx="73516">
                  <c:v>7.2712339460849797E-3</c:v>
                </c:pt>
                <c:pt idx="73517">
                  <c:v>7.27122696116567E-3</c:v>
                </c:pt>
                <c:pt idx="73518">
                  <c:v>7.2712143883109101E-3</c:v>
                </c:pt>
                <c:pt idx="73519">
                  <c:v>7.27121252566576E-3</c:v>
                </c:pt>
                <c:pt idx="73520">
                  <c:v>7.2712255641818099E-3</c:v>
                </c:pt>
                <c:pt idx="73521">
                  <c:v>7.2712185792625002E-3</c:v>
                </c:pt>
                <c:pt idx="73522">
                  <c:v>7.2712041437625902E-3</c:v>
                </c:pt>
                <c:pt idx="73523">
                  <c:v>7.2712325491011099E-3</c:v>
                </c:pt>
                <c:pt idx="73524">
                  <c:v>7.2712185792625002E-3</c:v>
                </c:pt>
                <c:pt idx="73525">
                  <c:v>7.27122696116567E-3</c:v>
                </c:pt>
                <c:pt idx="73526">
                  <c:v>7.27119809016585E-3</c:v>
                </c:pt>
                <c:pt idx="73527">
                  <c:v>7.2711878456175301E-3</c:v>
                </c:pt>
                <c:pt idx="73528">
                  <c:v>7.2711566463112796E-3</c:v>
                </c:pt>
                <c:pt idx="73529">
                  <c:v>7.2711510583758398E-3</c:v>
                </c:pt>
                <c:pt idx="73530">
                  <c:v>7.2711384855210798E-3</c:v>
                </c:pt>
                <c:pt idx="73531">
                  <c:v>7.2711431421339503E-3</c:v>
                </c:pt>
                <c:pt idx="73532">
                  <c:v>7.2711361572146398E-3</c:v>
                </c:pt>
                <c:pt idx="73533">
                  <c:v>7.2711352258920704E-3</c:v>
                </c:pt>
                <c:pt idx="73534">
                  <c:v>7.2711226530373096E-3</c:v>
                </c:pt>
                <c:pt idx="73535">
                  <c:v>7.2711128741502797E-3</c:v>
                </c:pt>
                <c:pt idx="73536">
                  <c:v>7.2710928507149202E-3</c:v>
                </c:pt>
                <c:pt idx="73537">
                  <c:v>7.2710858657956097E-3</c:v>
                </c:pt>
                <c:pt idx="73538">
                  <c:v>7.2710732929408602E-3</c:v>
                </c:pt>
                <c:pt idx="73539">
                  <c:v>7.2710686363279802E-3</c:v>
                </c:pt>
                <c:pt idx="73540">
                  <c:v>7.2710611857473902E-3</c:v>
                </c:pt>
                <c:pt idx="73541">
                  <c:v>7.27105280384421E-3</c:v>
                </c:pt>
                <c:pt idx="73542">
                  <c:v>7.2710448876023301E-3</c:v>
                </c:pt>
                <c:pt idx="73543">
                  <c:v>7.2710360400378704E-3</c:v>
                </c:pt>
                <c:pt idx="73544">
                  <c:v>7.2710271924734098E-3</c:v>
                </c:pt>
                <c:pt idx="73545">
                  <c:v>7.2710141539573704E-3</c:v>
                </c:pt>
                <c:pt idx="73546">
                  <c:v>7.2710029780864698E-3</c:v>
                </c:pt>
                <c:pt idx="73547">
                  <c:v>7.2709950618445899E-3</c:v>
                </c:pt>
                <c:pt idx="73548">
                  <c:v>7.2709838859736902E-3</c:v>
                </c:pt>
                <c:pt idx="73549">
                  <c:v>7.2709759697318103E-3</c:v>
                </c:pt>
                <c:pt idx="73550">
                  <c:v>7.2709699161350701E-3</c:v>
                </c:pt>
                <c:pt idx="73551">
                  <c:v>7.2709918022155796E-3</c:v>
                </c:pt>
                <c:pt idx="73552">
                  <c:v>7.2709973901510299E-3</c:v>
                </c:pt>
                <c:pt idx="73553">
                  <c:v>7.2709638625383403E-3</c:v>
                </c:pt>
                <c:pt idx="73554">
                  <c:v>7.2710136882960796E-3</c:v>
                </c:pt>
                <c:pt idx="73555">
                  <c:v>7.2709862142801302E-3</c:v>
                </c:pt>
                <c:pt idx="73556">
                  <c:v>7.2710076346993498E-3</c:v>
                </c:pt>
                <c:pt idx="73557">
                  <c:v>7.27095827460289E-3</c:v>
                </c:pt>
                <c:pt idx="73558">
                  <c:v>7.2709573432803197E-3</c:v>
                </c:pt>
                <c:pt idx="73559">
                  <c:v>7.2709168307483196E-3</c:v>
                </c:pt>
                <c:pt idx="73560">
                  <c:v>7.2709163650870297E-3</c:v>
                </c:pt>
                <c:pt idx="73561">
                  <c:v>7.2709005326032699E-3</c:v>
                </c:pt>
                <c:pt idx="73562">
                  <c:v>7.2709070518612896E-3</c:v>
                </c:pt>
                <c:pt idx="73563">
                  <c:v>7.2708991356194002E-3</c:v>
                </c:pt>
                <c:pt idx="73564">
                  <c:v>7.2708963416516798E-3</c:v>
                </c:pt>
                <c:pt idx="73565">
                  <c:v>7.2708823718130597E-3</c:v>
                </c:pt>
                <c:pt idx="73566">
                  <c:v>7.2708693332970099E-3</c:v>
                </c:pt>
                <c:pt idx="73567">
                  <c:v>7.2708539664745296E-3</c:v>
                </c:pt>
                <c:pt idx="73568">
                  <c:v>7.2708409279584902E-3</c:v>
                </c:pt>
                <c:pt idx="73569">
                  <c:v>7.2708325460553204E-3</c:v>
                </c:pt>
                <c:pt idx="73570">
                  <c:v>7.2708209045231299E-3</c:v>
                </c:pt>
                <c:pt idx="73571">
                  <c:v>7.2708185762167003E-3</c:v>
                </c:pt>
                <c:pt idx="73572">
                  <c:v>7.27081065997481E-3</c:v>
                </c:pt>
                <c:pt idx="73573">
                  <c:v>7.2708036750555099E-3</c:v>
                </c:pt>
                <c:pt idx="73574">
                  <c:v>7.2707915678620399E-3</c:v>
                </c:pt>
                <c:pt idx="73575">
                  <c:v>7.2707817889750004E-3</c:v>
                </c:pt>
                <c:pt idx="73576">
                  <c:v>7.2707650251686599E-3</c:v>
                </c:pt>
                <c:pt idx="73577">
                  <c:v>7.2707594372332096E-3</c:v>
                </c:pt>
                <c:pt idx="73578">
                  <c:v>7.2707515209913297E-3</c:v>
                </c:pt>
                <c:pt idx="73579">
                  <c:v>7.2707417421042902E-3</c:v>
                </c:pt>
                <c:pt idx="73580">
                  <c:v>7.2707319632172602E-3</c:v>
                </c:pt>
                <c:pt idx="73581">
                  <c:v>7.2707594372332096E-3</c:v>
                </c:pt>
                <c:pt idx="73582">
                  <c:v>7.2707552462816299E-3</c:v>
                </c:pt>
                <c:pt idx="73583">
                  <c:v>7.2707268409430998E-3</c:v>
                </c:pt>
                <c:pt idx="73584">
                  <c:v>7.2707687504589601E-3</c:v>
                </c:pt>
                <c:pt idx="73585">
                  <c:v>7.2707422077655801E-3</c:v>
                </c:pt>
                <c:pt idx="73586">
                  <c:v>7.2707631625235098E-3</c:v>
                </c:pt>
                <c:pt idx="73587">
                  <c:v>7.2707198560237902E-3</c:v>
                </c:pt>
                <c:pt idx="73588">
                  <c:v>7.2707133367657696E-3</c:v>
                </c:pt>
                <c:pt idx="73589">
                  <c:v>7.2706784121692198E-3</c:v>
                </c:pt>
                <c:pt idx="73590">
                  <c:v>7.2706802748143699E-3</c:v>
                </c:pt>
                <c:pt idx="73591">
                  <c:v>7.2706621140241597E-3</c:v>
                </c:pt>
                <c:pt idx="73592">
                  <c:v>7.27066770195961E-3</c:v>
                </c:pt>
                <c:pt idx="73593">
                  <c:v>7.2706621140241597E-3</c:v>
                </c:pt>
                <c:pt idx="73594">
                  <c:v>7.2706565260887198E-3</c:v>
                </c:pt>
                <c:pt idx="73595">
                  <c:v>7.2706453502178201E-3</c:v>
                </c:pt>
                <c:pt idx="73596">
                  <c:v>7.2706295177340499E-3</c:v>
                </c:pt>
                <c:pt idx="73597">
                  <c:v>7.2706160135567197E-3</c:v>
                </c:pt>
                <c:pt idx="73598">
                  <c:v>7.2706001810729504E-3</c:v>
                </c:pt>
                <c:pt idx="73599">
                  <c:v>7.2705931961536399E-3</c:v>
                </c:pt>
                <c:pt idx="73600">
                  <c:v>7.27058062329888E-3</c:v>
                </c:pt>
                <c:pt idx="73601">
                  <c:v>7.27058295160532E-3</c:v>
                </c:pt>
                <c:pt idx="73602">
                  <c:v>7.2705680504441296E-3</c:v>
                </c:pt>
                <c:pt idx="73603">
                  <c:v>7.2705643251538303E-3</c:v>
                </c:pt>
                <c:pt idx="73604">
                  <c:v>7.2705540806055104E-3</c:v>
                </c:pt>
                <c:pt idx="73605">
                  <c:v>7.2705433703958997E-3</c:v>
                </c:pt>
                <c:pt idx="73606">
                  <c:v>7.2705284692347102E-3</c:v>
                </c:pt>
                <c:pt idx="73607">
                  <c:v>7.2705205529928199E-3</c:v>
                </c:pt>
                <c:pt idx="73608">
                  <c:v>7.2705107741057899E-3</c:v>
                </c:pt>
                <c:pt idx="73609">
                  <c:v>7.2705028578638996E-3</c:v>
                </c:pt>
                <c:pt idx="73610">
                  <c:v>7.2704916819930103E-3</c:v>
                </c:pt>
                <c:pt idx="73611">
                  <c:v>7.2705033235251904E-3</c:v>
                </c:pt>
                <c:pt idx="73612">
                  <c:v>7.2705214843153997E-3</c:v>
                </c:pt>
                <c:pt idx="73613">
                  <c:v>7.2704865597188499E-3</c:v>
                </c:pt>
                <c:pt idx="73614">
                  <c:v>7.2705326601862899E-3</c:v>
                </c:pt>
                <c:pt idx="73615">
                  <c:v>7.2705056518316304E-3</c:v>
                </c:pt>
                <c:pt idx="73616">
                  <c:v>7.27052474394441E-3</c:v>
                </c:pt>
                <c:pt idx="73617">
                  <c:v>7.2704828344285497E-3</c:v>
                </c:pt>
                <c:pt idx="73618">
                  <c:v>7.27047398686409E-3</c:v>
                </c:pt>
                <c:pt idx="73619">
                  <c:v>7.2704432532191303E-3</c:v>
                </c:pt>
                <c:pt idx="73620">
                  <c:v>7.2704358026385299E-3</c:v>
                </c:pt>
                <c:pt idx="73621">
                  <c:v>7.2704260237514999E-3</c:v>
                </c:pt>
                <c:pt idx="73622">
                  <c:v>7.27042555809021E-3</c:v>
                </c:pt>
                <c:pt idx="73623">
                  <c:v>7.27042555809021E-3</c:v>
                </c:pt>
                <c:pt idx="73624">
                  <c:v>7.2704143822193198E-3</c:v>
                </c:pt>
                <c:pt idx="73625">
                  <c:v>7.2704083286225796E-3</c:v>
                </c:pt>
                <c:pt idx="73626">
                  <c:v>7.2703845798969303E-3</c:v>
                </c:pt>
                <c:pt idx="73627">
                  <c:v>7.2703761979937597E-3</c:v>
                </c:pt>
                <c:pt idx="73628">
                  <c:v>7.2703557088971199E-3</c:v>
                </c:pt>
                <c:pt idx="73629">
                  <c:v>7.2703547775745401E-3</c:v>
                </c:pt>
                <c:pt idx="73630">
                  <c:v>7.2703422047197801E-3</c:v>
                </c:pt>
                <c:pt idx="73631">
                  <c:v>7.2703436017036499E-3</c:v>
                </c:pt>
                <c:pt idx="73632">
                  <c:v>7.27032870054245E-3</c:v>
                </c:pt>
                <c:pt idx="73633">
                  <c:v>7.2703226469457202E-3</c:v>
                </c:pt>
                <c:pt idx="73634">
                  <c:v>7.2703049518167999E-3</c:v>
                </c:pt>
                <c:pt idx="73635">
                  <c:v>7.2702988982200597E-3</c:v>
                </c:pt>
                <c:pt idx="73636">
                  <c:v>7.2702858597040202E-3</c:v>
                </c:pt>
                <c:pt idx="73637">
                  <c:v>7.2702765464782697E-3</c:v>
                </c:pt>
                <c:pt idx="73638">
                  <c:v>7.2702686302363899E-3</c:v>
                </c:pt>
                <c:pt idx="73639">
                  <c:v>7.2702569887042098E-3</c:v>
                </c:pt>
                <c:pt idx="73640">
                  <c:v>7.2702509351074704E-3</c:v>
                </c:pt>
                <c:pt idx="73641">
                  <c:v>7.2702504694461796E-3</c:v>
                </c:pt>
                <c:pt idx="73642">
                  <c:v>7.2702881880104498E-3</c:v>
                </c:pt>
                <c:pt idx="73643">
                  <c:v>7.2702462784946E-3</c:v>
                </c:pt>
                <c:pt idx="73644">
                  <c:v>7.2702979668974902E-3</c:v>
                </c:pt>
                <c:pt idx="73645">
                  <c:v>7.27027002722025E-3</c:v>
                </c:pt>
                <c:pt idx="73646">
                  <c:v>7.2702812030911498E-3</c:v>
                </c:pt>
                <c:pt idx="73647">
                  <c:v>7.2702430188655897E-3</c:v>
                </c:pt>
                <c:pt idx="73648">
                  <c:v>7.2702295146882499E-3</c:v>
                </c:pt>
                <c:pt idx="73649">
                  <c:v>7.2702076286077499E-3</c:v>
                </c:pt>
                <c:pt idx="73650">
                  <c:v>7.2701894678175501E-3</c:v>
                </c:pt>
                <c:pt idx="73651">
                  <c:v>7.2701917961239797E-3</c:v>
                </c:pt>
                <c:pt idx="73652">
                  <c:v>7.2701810859143699E-3</c:v>
                </c:pt>
                <c:pt idx="73653">
                  <c:v>7.2701866738498202E-3</c:v>
                </c:pt>
                <c:pt idx="73654">
                  <c:v>7.2701671160757498E-3</c:v>
                </c:pt>
                <c:pt idx="73655">
                  <c:v>7.2701671160757498E-3</c:v>
                </c:pt>
                <c:pt idx="73656">
                  <c:v>7.2701401077210903E-3</c:v>
                </c:pt>
                <c:pt idx="73657">
                  <c:v>7.27013917639852E-3</c:v>
                </c:pt>
                <c:pt idx="73658">
                  <c:v>7.2701117023825697E-3</c:v>
                </c:pt>
                <c:pt idx="73659">
                  <c:v>7.2701117023825697E-3</c:v>
                </c:pt>
                <c:pt idx="73660">
                  <c:v>7.27009819820523E-3</c:v>
                </c:pt>
                <c:pt idx="73661">
                  <c:v>7.2700944729149298E-3</c:v>
                </c:pt>
                <c:pt idx="73662">
                  <c:v>7.2700874879956297E-3</c:v>
                </c:pt>
                <c:pt idx="73663">
                  <c:v>7.2700791060924504E-3</c:v>
                </c:pt>
                <c:pt idx="73664">
                  <c:v>7.2700637392699701E-3</c:v>
                </c:pt>
                <c:pt idx="73665">
                  <c:v>7.2700507007539298E-3</c:v>
                </c:pt>
                <c:pt idx="73666">
                  <c:v>7.2700418531894701E-3</c:v>
                </c:pt>
                <c:pt idx="73667">
                  <c:v>7.27002788335085E-3</c:v>
                </c:pt>
                <c:pt idx="73668">
                  <c:v>7.2700241580605498E-3</c:v>
                </c:pt>
                <c:pt idx="73669">
                  <c:v>7.2700125165283697E-3</c:v>
                </c:pt>
                <c:pt idx="73670">
                  <c:v>7.2700069285929203E-3</c:v>
                </c:pt>
                <c:pt idx="73671">
                  <c:v>7.2699971497058903E-3</c:v>
                </c:pt>
                <c:pt idx="73672">
                  <c:v>7.2700395248830301E-3</c:v>
                </c:pt>
                <c:pt idx="73673">
                  <c:v>7.2700041346251999E-3</c:v>
                </c:pt>
                <c:pt idx="73674">
                  <c:v>7.2700525633990799E-3</c:v>
                </c:pt>
                <c:pt idx="73675">
                  <c:v>7.2700269520282797E-3</c:v>
                </c:pt>
                <c:pt idx="73676">
                  <c:v>7.27003766223788E-3</c:v>
                </c:pt>
                <c:pt idx="73677">
                  <c:v>7.2700064629316304E-3</c:v>
                </c:pt>
                <c:pt idx="73678">
                  <c:v>7.2699747979641004E-3</c:v>
                </c:pt>
                <c:pt idx="73679">
                  <c:v>7.2699640877544897E-3</c:v>
                </c:pt>
                <c:pt idx="73680">
                  <c:v>7.2699384763836904E-3</c:v>
                </c:pt>
                <c:pt idx="73681">
                  <c:v>7.2699491865932898E-3</c:v>
                </c:pt>
                <c:pt idx="73682">
                  <c:v>7.2699305601418001E-3</c:v>
                </c:pt>
                <c:pt idx="73683">
                  <c:v>7.2699473239481501E-3</c:v>
                </c:pt>
                <c:pt idx="73684">
                  <c:v>7.2699221782386303E-3</c:v>
                </c:pt>
                <c:pt idx="73685">
                  <c:v>7.2699207812547701E-3</c:v>
                </c:pt>
                <c:pt idx="73686">
                  <c:v>7.2698909789323798E-3</c:v>
                </c:pt>
                <c:pt idx="73687">
                  <c:v>7.2698858566582203E-3</c:v>
                </c:pt>
                <c:pt idx="73688">
                  <c:v>7.2698653675615796E-3</c:v>
                </c:pt>
                <c:pt idx="73689">
                  <c:v>7.2698611766099904E-3</c:v>
                </c:pt>
                <c:pt idx="73690">
                  <c:v>7.2698551230132597E-3</c:v>
                </c:pt>
                <c:pt idx="73691">
                  <c:v>7.2698434814810796E-3</c:v>
                </c:pt>
                <c:pt idx="73692">
                  <c:v>7.2698397561907803E-3</c:v>
                </c:pt>
                <c:pt idx="73693">
                  <c:v>7.2698253206908703E-3</c:v>
                </c:pt>
                <c:pt idx="73694">
                  <c:v>7.26981973275542E-3</c:v>
                </c:pt>
                <c:pt idx="73695">
                  <c:v>7.26980017498136E-3</c:v>
                </c:pt>
                <c:pt idx="73696">
                  <c:v>7.2697931900620504E-3</c:v>
                </c:pt>
                <c:pt idx="73697">
                  <c:v>7.2697815485298599E-3</c:v>
                </c:pt>
                <c:pt idx="73698">
                  <c:v>7.2697740979492699E-3</c:v>
                </c:pt>
                <c:pt idx="73699">
                  <c:v>7.2697643190622304E-3</c:v>
                </c:pt>
                <c:pt idx="73700">
                  <c:v>7.2697573341429199E-3</c:v>
                </c:pt>
                <c:pt idx="73701">
                  <c:v>7.2697512805461901E-3</c:v>
                </c:pt>
                <c:pt idx="73702">
                  <c:v>7.2697852738201601E-3</c:v>
                </c:pt>
                <c:pt idx="73703">
                  <c:v>7.2697587311267896E-3</c:v>
                </c:pt>
                <c:pt idx="73704">
                  <c:v>7.2697959840297699E-3</c:v>
                </c:pt>
                <c:pt idx="73705">
                  <c:v>7.2697862051427399E-3</c:v>
                </c:pt>
                <c:pt idx="73706">
                  <c:v>7.2697782889008496E-3</c:v>
                </c:pt>
                <c:pt idx="73707">
                  <c:v>7.2697605937719397E-3</c:v>
                </c:pt>
                <c:pt idx="73708">
                  <c:v>7.2697182185947904E-3</c:v>
                </c:pt>
                <c:pt idx="73709">
                  <c:v>7.2697158902883504E-3</c:v>
                </c:pt>
                <c:pt idx="73710">
                  <c:v>7.2696842253208204E-3</c:v>
                </c:pt>
                <c:pt idx="73711">
                  <c:v>7.2697005234658701E-3</c:v>
                </c:pt>
                <c:pt idx="73712">
                  <c:v>7.2696800343692303E-3</c:v>
                </c:pt>
                <c:pt idx="73713">
                  <c:v>7.2696926072239902E-3</c:v>
                </c:pt>
                <c:pt idx="73714">
                  <c:v>7.2696725837886299E-3</c:v>
                </c:pt>
                <c:pt idx="73715">
                  <c:v>7.2696628049015999E-3</c:v>
                </c:pt>
                <c:pt idx="73716">
                  <c:v>7.2696446441114001E-3</c:v>
                </c:pt>
                <c:pt idx="73717">
                  <c:v>7.26962834596634E-3</c:v>
                </c:pt>
                <c:pt idx="73718">
                  <c:v>7.26961856707931E-3</c:v>
                </c:pt>
                <c:pt idx="73719">
                  <c:v>7.2696073912084103E-3</c:v>
                </c:pt>
                <c:pt idx="73720">
                  <c:v>7.2696087881922696E-3</c:v>
                </c:pt>
                <c:pt idx="73721">
                  <c:v>7.2695929557085003E-3</c:v>
                </c:pt>
                <c:pt idx="73722">
                  <c:v>7.2695878334343399E-3</c:v>
                </c:pt>
                <c:pt idx="73723">
                  <c:v>7.2695715352892902E-3</c:v>
                </c:pt>
                <c:pt idx="73724">
                  <c:v>7.2695636190473999E-3</c:v>
                </c:pt>
                <c:pt idx="73725">
                  <c:v>7.2695487178862104E-3</c:v>
                </c:pt>
                <c:pt idx="73726">
                  <c:v>7.26954126730561E-3</c:v>
                </c:pt>
                <c:pt idx="73727">
                  <c:v>7.2695296257734299E-3</c:v>
                </c:pt>
                <c:pt idx="73728">
                  <c:v>7.2695198468863999E-3</c:v>
                </c:pt>
                <c:pt idx="73729">
                  <c:v>7.2695137932896597E-3</c:v>
                </c:pt>
                <c:pt idx="73730">
                  <c:v>7.2695002891123304E-3</c:v>
                </c:pt>
                <c:pt idx="73731">
                  <c:v>7.2695058770477798E-3</c:v>
                </c:pt>
                <c:pt idx="73732">
                  <c:v>7.26952170953155E-3</c:v>
                </c:pt>
                <c:pt idx="73733">
                  <c:v>7.2695058770477798E-3</c:v>
                </c:pt>
                <c:pt idx="73734">
                  <c:v>7.26953381672502E-3</c:v>
                </c:pt>
                <c:pt idx="73735">
                  <c:v>7.2695380076765997E-3</c:v>
                </c:pt>
                <c:pt idx="73736">
                  <c:v>7.2695189155638201E-3</c:v>
                </c:pt>
                <c:pt idx="73737">
                  <c:v>7.26950960233808E-3</c:v>
                </c:pt>
                <c:pt idx="73738">
                  <c:v>7.2694602422416202E-3</c:v>
                </c:pt>
                <c:pt idx="73739">
                  <c:v>7.2694574482738998E-3</c:v>
                </c:pt>
                <c:pt idx="73740">
                  <c:v>7.2694267146289401E-3</c:v>
                </c:pt>
                <c:pt idx="73741">
                  <c:v>7.2694406844675498E-3</c:v>
                </c:pt>
                <c:pt idx="73742">
                  <c:v>7.2694285772740798E-3</c:v>
                </c:pt>
                <c:pt idx="73743">
                  <c:v>7.2694355621933902E-3</c:v>
                </c:pt>
                <c:pt idx="73744">
                  <c:v>7.2694215923547701E-3</c:v>
                </c:pt>
                <c:pt idx="73745">
                  <c:v>7.2694062255322899E-3</c:v>
                </c:pt>
                <c:pt idx="73746">
                  <c:v>7.2693927213549597E-3</c:v>
                </c:pt>
                <c:pt idx="73747">
                  <c:v>7.2693671099841603E-3</c:v>
                </c:pt>
                <c:pt idx="73748">
                  <c:v>7.26936431601644E-3</c:v>
                </c:pt>
                <c:pt idx="73749">
                  <c:v>7.2693480178713799E-3</c:v>
                </c:pt>
                <c:pt idx="73750">
                  <c:v>7.26934941485524E-3</c:v>
                </c:pt>
                <c:pt idx="73751">
                  <c:v>7.2693368420004801E-3</c:v>
                </c:pt>
                <c:pt idx="73752">
                  <c:v>7.2693303227424604E-3</c:v>
                </c:pt>
                <c:pt idx="73753">
                  <c:v>7.2693163529038403E-3</c:v>
                </c:pt>
                <c:pt idx="73754">
                  <c:v>7.2693065740168103E-3</c:v>
                </c:pt>
                <c:pt idx="73755">
                  <c:v>7.26929167285562E-3</c:v>
                </c:pt>
                <c:pt idx="73756">
                  <c:v>7.2692804969847202E-3</c:v>
                </c:pt>
                <c:pt idx="73757">
                  <c:v>7.2692725807428403E-3</c:v>
                </c:pt>
                <c:pt idx="73758">
                  <c:v>7.2692632675170898E-3</c:v>
                </c:pt>
                <c:pt idx="73759">
                  <c:v>7.26925721392036E-3</c:v>
                </c:pt>
                <c:pt idx="73760">
                  <c:v>7.2692455723881704E-3</c:v>
                </c:pt>
                <c:pt idx="73761">
                  <c:v>7.2692637331783798E-3</c:v>
                </c:pt>
                <c:pt idx="73762">
                  <c:v>7.2692553512752099E-3</c:v>
                </c:pt>
                <c:pt idx="73763">
                  <c:v>7.2692511603236198E-3</c:v>
                </c:pt>
                <c:pt idx="73764">
                  <c:v>7.2692730464041198E-3</c:v>
                </c:pt>
                <c:pt idx="73765">
                  <c:v>7.2692804969847202E-3</c:v>
                </c:pt>
                <c:pt idx="73766">
                  <c:v>7.2692586109042202E-3</c:v>
                </c:pt>
                <c:pt idx="73767">
                  <c:v>7.2692497633397597E-3</c:v>
                </c:pt>
                <c:pt idx="73768">
                  <c:v>7.2692036628723101E-3</c:v>
                </c:pt>
                <c:pt idx="73769">
                  <c:v>7.2691980749368702E-3</c:v>
                </c:pt>
                <c:pt idx="73770">
                  <c:v>7.2691715322434902E-3</c:v>
                </c:pt>
                <c:pt idx="73771">
                  <c:v>7.2691794484853701E-3</c:v>
                </c:pt>
                <c:pt idx="73772">
                  <c:v>7.2691757231950803E-3</c:v>
                </c:pt>
                <c:pt idx="73773">
                  <c:v>7.2691719979047801E-3</c:v>
                </c:pt>
                <c:pt idx="73774">
                  <c:v>7.2691659443080399E-3</c:v>
                </c:pt>
                <c:pt idx="73775">
                  <c:v>7.2691445238888298E-3</c:v>
                </c:pt>
                <c:pt idx="73776">
                  <c:v>7.26913381367922E-3</c:v>
                </c:pt>
                <c:pt idx="73777">
                  <c:v>7.2691105306148503E-3</c:v>
                </c:pt>
                <c:pt idx="73778">
                  <c:v>7.2691049426794104E-3</c:v>
                </c:pt>
                <c:pt idx="73779">
                  <c:v>7.2690886445343503E-3</c:v>
                </c:pt>
                <c:pt idx="73780">
                  <c:v>7.26908771321178E-3</c:v>
                </c:pt>
                <c:pt idx="73781">
                  <c:v>7.2690807282924704E-3</c:v>
                </c:pt>
                <c:pt idx="73782">
                  <c:v>7.2690690867602799E-3</c:v>
                </c:pt>
                <c:pt idx="73783">
                  <c:v>7.2690602391958202E-3</c:v>
                </c:pt>
                <c:pt idx="73784">
                  <c:v>7.2690430097281898E-3</c:v>
                </c:pt>
                <c:pt idx="73785">
                  <c:v>7.2690341621637301E-3</c:v>
                </c:pt>
                <c:pt idx="73786">
                  <c:v>7.2690201923251204E-3</c:v>
                </c:pt>
                <c:pt idx="73787">
                  <c:v>7.2690146043896701E-3</c:v>
                </c:pt>
                <c:pt idx="73788">
                  <c:v>7.26900296285749E-3</c:v>
                </c:pt>
                <c:pt idx="73789">
                  <c:v>7.2689955122768896E-3</c:v>
                </c:pt>
                <c:pt idx="73790">
                  <c:v>7.2690066881477798E-3</c:v>
                </c:pt>
                <c:pt idx="73791">
                  <c:v>7.2690206579863999E-3</c:v>
                </c:pt>
                <c:pt idx="73792">
                  <c:v>7.2689964435994599E-3</c:v>
                </c:pt>
                <c:pt idx="73793">
                  <c:v>7.26902484893799E-3</c:v>
                </c:pt>
                <c:pt idx="73794">
                  <c:v>7.2690295055508596E-3</c:v>
                </c:pt>
                <c:pt idx="73795">
                  <c:v>7.26900296285749E-3</c:v>
                </c:pt>
                <c:pt idx="73796">
                  <c:v>7.2690034285187704E-3</c:v>
                </c:pt>
                <c:pt idx="73797">
                  <c:v>7.26894987747073E-3</c:v>
                </c:pt>
                <c:pt idx="73798">
                  <c:v>7.2689554654061803E-3</c:v>
                </c:pt>
                <c:pt idx="73799">
                  <c:v>7.2689200751483501E-3</c:v>
                </c:pt>
                <c:pt idx="73800">
                  <c:v>7.2689312510192403E-3</c:v>
                </c:pt>
                <c:pt idx="73801">
                  <c:v>7.2689238004386399E-3</c:v>
                </c:pt>
                <c:pt idx="73802">
                  <c:v>7.2689172811806202E-3</c:v>
                </c:pt>
                <c:pt idx="73803">
                  <c:v>7.2689149528741802E-3</c:v>
                </c:pt>
                <c:pt idx="73804">
                  <c:v>7.26889166980982E-3</c:v>
                </c:pt>
                <c:pt idx="73805">
                  <c:v>7.2688842192292196E-3</c:v>
                </c:pt>
                <c:pt idx="73806">
                  <c:v>7.2688586078584203E-3</c:v>
                </c:pt>
                <c:pt idx="73807">
                  <c:v>7.2688525542616801E-3</c:v>
                </c:pt>
                <c:pt idx="73808">
                  <c:v>7.2688404470682101E-3</c:v>
                </c:pt>
                <c:pt idx="73809">
                  <c:v>7.2688348591327702E-3</c:v>
                </c:pt>
                <c:pt idx="73810">
                  <c:v>7.26882880553603E-3</c:v>
                </c:pt>
                <c:pt idx="73811">
                  <c:v>7.26881669834256E-3</c:v>
                </c:pt>
                <c:pt idx="73812">
                  <c:v>7.2688097134232504E-3</c:v>
                </c:pt>
                <c:pt idx="73813">
                  <c:v>7.2687906213104699E-3</c:v>
                </c:pt>
                <c:pt idx="73814">
                  <c:v>7.26878270506859E-3</c:v>
                </c:pt>
                <c:pt idx="73815">
                  <c:v>7.26876826956868E-3</c:v>
                </c:pt>
                <c:pt idx="73816">
                  <c:v>7.26875849068165E-3</c:v>
                </c:pt>
                <c:pt idx="73817">
                  <c:v>7.26874871179462E-3</c:v>
                </c:pt>
                <c:pt idx="73818">
                  <c:v>7.2687421925365899E-3</c:v>
                </c:pt>
                <c:pt idx="73819">
                  <c:v>7.26873427629471E-3</c:v>
                </c:pt>
                <c:pt idx="73820">
                  <c:v>7.2687501087784802E-3</c:v>
                </c:pt>
                <c:pt idx="73821">
                  <c:v>7.2687370702624304E-3</c:v>
                </c:pt>
                <c:pt idx="73822">
                  <c:v>7.2687324136495599E-3</c:v>
                </c:pt>
                <c:pt idx="73823">
                  <c:v>7.2687612846493704E-3</c:v>
                </c:pt>
                <c:pt idx="73824">
                  <c:v>7.2687626816332401E-3</c:v>
                </c:pt>
                <c:pt idx="73825">
                  <c:v>7.26874405518174E-3</c:v>
                </c:pt>
                <c:pt idx="73826">
                  <c:v>7.2687268257141096E-3</c:v>
                </c:pt>
                <c:pt idx="73827">
                  <c:v>7.2686867788434003E-3</c:v>
                </c:pt>
                <c:pt idx="73828">
                  <c:v>7.2686756029725101E-3</c:v>
                </c:pt>
                <c:pt idx="73829">
                  <c:v>7.2686569765210204E-3</c:v>
                </c:pt>
                <c:pt idx="73830">
                  <c:v>7.26866396144033E-3</c:v>
                </c:pt>
                <c:pt idx="73831">
                  <c:v>7.2686597704887399E-3</c:v>
                </c:pt>
                <c:pt idx="73832">
                  <c:v>7.2686551138758703E-3</c:v>
                </c:pt>
                <c:pt idx="73833">
                  <c:v>7.26864952594042E-3</c:v>
                </c:pt>
                <c:pt idx="73834">
                  <c:v>7.26862531155348E-3</c:v>
                </c:pt>
                <c:pt idx="73835">
                  <c:v>7.2686136700212999E-3</c:v>
                </c:pt>
                <c:pt idx="73836">
                  <c:v>7.2685922496020803E-3</c:v>
                </c:pt>
                <c:pt idx="73837">
                  <c:v>7.2685843333602004E-3</c:v>
                </c:pt>
                <c:pt idx="73838">
                  <c:v>7.26857455447316E-3</c:v>
                </c:pt>
                <c:pt idx="73839">
                  <c:v>7.2685703635215803E-3</c:v>
                </c:pt>
                <c:pt idx="73840">
                  <c:v>7.2685643099248401E-3</c:v>
                </c:pt>
                <c:pt idx="73841">
                  <c:v>7.2685484774410699E-3</c:v>
                </c:pt>
                <c:pt idx="73842">
                  <c:v>7.2685396298766101E-3</c:v>
                </c:pt>
                <c:pt idx="73843">
                  <c:v>7.26852566003799E-3</c:v>
                </c:pt>
                <c:pt idx="73844">
                  <c:v>7.2685116901993804E-3</c:v>
                </c:pt>
                <c:pt idx="73845">
                  <c:v>7.2685009799897697E-3</c:v>
                </c:pt>
                <c:pt idx="73846">
                  <c:v>7.2684907354414498E-3</c:v>
                </c:pt>
                <c:pt idx="73847">
                  <c:v>7.2684846818447096E-3</c:v>
                </c:pt>
                <c:pt idx="73848">
                  <c:v>7.2684749029576796E-3</c:v>
                </c:pt>
                <c:pt idx="73849">
                  <c:v>7.26851634681225E-3</c:v>
                </c:pt>
                <c:pt idx="73850">
                  <c:v>7.2684828191995603E-3</c:v>
                </c:pt>
                <c:pt idx="73851">
                  <c:v>7.2685121558606599E-3</c:v>
                </c:pt>
                <c:pt idx="73852">
                  <c:v>7.2685182094574001E-3</c:v>
                </c:pt>
                <c:pt idx="73853">
                  <c:v>7.2684870101511496E-3</c:v>
                </c:pt>
                <c:pt idx="73854">
                  <c:v>7.26849446073175E-3</c:v>
                </c:pt>
                <c:pt idx="73855">
                  <c:v>7.2684381157159797E-3</c:v>
                </c:pt>
                <c:pt idx="73856">
                  <c:v>7.2684413753449899E-3</c:v>
                </c:pt>
                <c:pt idx="73857">
                  <c:v>7.2684152983128998E-3</c:v>
                </c:pt>
                <c:pt idx="73858">
                  <c:v>7.2684162296354797E-3</c:v>
                </c:pt>
                <c:pt idx="73859">
                  <c:v>7.26841669529676E-3</c:v>
                </c:pt>
                <c:pt idx="73860">
                  <c:v>7.2684003971517103E-3</c:v>
                </c:pt>
                <c:pt idx="73861">
                  <c:v>7.2684036567807198E-3</c:v>
                </c:pt>
                <c:pt idx="73862">
                  <c:v>7.26837292313576E-3</c:v>
                </c:pt>
                <c:pt idx="73863">
                  <c:v>7.2683673352003098E-3</c:v>
                </c:pt>
                <c:pt idx="73864">
                  <c:v>7.2683473117649599E-3</c:v>
                </c:pt>
                <c:pt idx="73865">
                  <c:v>7.26833706721664E-3</c:v>
                </c:pt>
                <c:pt idx="73866">
                  <c:v>7.2683314792811897E-3</c:v>
                </c:pt>
                <c:pt idx="73867">
                  <c:v>7.2683170437812797E-3</c:v>
                </c:pt>
                <c:pt idx="73868">
                  <c:v>7.2683161124587102E-3</c:v>
                </c:pt>
                <c:pt idx="73869">
                  <c:v>7.26830027997494E-3</c:v>
                </c:pt>
                <c:pt idx="73870">
                  <c:v>7.2682923637330497E-3</c:v>
                </c:pt>
                <c:pt idx="73871">
                  <c:v>7.2682755999267101E-3</c:v>
                </c:pt>
                <c:pt idx="73872">
                  <c:v>7.26826628670097E-3</c:v>
                </c:pt>
                <c:pt idx="73873">
                  <c:v>7.2682546451687804E-3</c:v>
                </c:pt>
                <c:pt idx="73874">
                  <c:v>7.2682406753301603E-3</c:v>
                </c:pt>
                <c:pt idx="73875">
                  <c:v>7.26823741570115E-3</c:v>
                </c:pt>
                <c:pt idx="73876">
                  <c:v>7.2682225145399596E-3</c:v>
                </c:pt>
                <c:pt idx="73877">
                  <c:v>7.2682145982980702E-3</c:v>
                </c:pt>
                <c:pt idx="73878">
                  <c:v>7.2682076133787597E-3</c:v>
                </c:pt>
                <c:pt idx="73879">
                  <c:v>7.26822996512056E-3</c:v>
                </c:pt>
                <c:pt idx="73880">
                  <c:v>7.2682164609432203E-3</c:v>
                </c:pt>
                <c:pt idx="73881">
                  <c:v>7.2682541795075E-3</c:v>
                </c:pt>
                <c:pt idx="73882">
                  <c:v>7.2682485915720497E-3</c:v>
                </c:pt>
                <c:pt idx="73883">
                  <c:v>7.26822763681412E-3</c:v>
                </c:pt>
                <c:pt idx="73884">
                  <c:v>7.2682127356529201E-3</c:v>
                </c:pt>
                <c:pt idx="73885">
                  <c:v>7.2681666351854801E-3</c:v>
                </c:pt>
                <c:pt idx="73886">
                  <c:v>7.2681587189436002E-3</c:v>
                </c:pt>
                <c:pt idx="73887">
                  <c:v>7.26814288645983E-3</c:v>
                </c:pt>
                <c:pt idx="73888">
                  <c:v>7.2681470774114097E-3</c:v>
                </c:pt>
                <c:pt idx="73889">
                  <c:v>7.2681489400565598E-3</c:v>
                </c:pt>
                <c:pt idx="73890">
                  <c:v>7.2681354358792296E-3</c:v>
                </c:pt>
                <c:pt idx="73891">
                  <c:v>7.2681321762502202E-3</c:v>
                </c:pt>
                <c:pt idx="73892">
                  <c:v>7.2681033052504097E-3</c:v>
                </c:pt>
                <c:pt idx="73893">
                  <c:v>7.2680874727666404E-3</c:v>
                </c:pt>
                <c:pt idx="73894">
                  <c:v>7.2680716402828702E-3</c:v>
                </c:pt>
                <c:pt idx="73895">
                  <c:v>7.2680599987506901E-3</c:v>
                </c:pt>
                <c:pt idx="73896">
                  <c:v>7.2680627927184096E-3</c:v>
                </c:pt>
                <c:pt idx="73897">
                  <c:v>7.2680506855249396E-3</c:v>
                </c:pt>
                <c:pt idx="73898">
                  <c:v>7.26804602891207E-3</c:v>
                </c:pt>
                <c:pt idx="73899">
                  <c:v>7.2680287994444396E-3</c:v>
                </c:pt>
                <c:pt idx="73900">
                  <c:v>7.2680162265896797E-3</c:v>
                </c:pt>
                <c:pt idx="73901">
                  <c:v>7.2680003941059104E-3</c:v>
                </c:pt>
                <c:pt idx="73902">
                  <c:v>7.26798782125116E-3</c:v>
                </c:pt>
                <c:pt idx="73903">
                  <c:v>7.2679785080254104E-3</c:v>
                </c:pt>
                <c:pt idx="73904">
                  <c:v>7.2679691947996599E-3</c:v>
                </c:pt>
                <c:pt idx="73905">
                  <c:v>7.2679617442190699E-3</c:v>
                </c:pt>
                <c:pt idx="73906">
                  <c:v>7.2679505683481702E-3</c:v>
                </c:pt>
                <c:pt idx="73907">
                  <c:v>7.2679654695093597E-3</c:v>
                </c:pt>
                <c:pt idx="73908">
                  <c:v>7.2679556906223297E-3</c:v>
                </c:pt>
                <c:pt idx="73909">
                  <c:v>7.2679552249610398E-3</c:v>
                </c:pt>
                <c:pt idx="73910">
                  <c:v>7.2679701261222397E-3</c:v>
                </c:pt>
                <c:pt idx="73911">
                  <c:v>7.2679896838962997E-3</c:v>
                </c:pt>
                <c:pt idx="73912">
                  <c:v>7.2679598815739198E-3</c:v>
                </c:pt>
                <c:pt idx="73913">
                  <c:v>7.2679505683481702E-3</c:v>
                </c:pt>
                <c:pt idx="73914">
                  <c:v>7.2679058648645904E-3</c:v>
                </c:pt>
                <c:pt idx="73915">
                  <c:v>7.2678904980421101E-3</c:v>
                </c:pt>
                <c:pt idx="73916">
                  <c:v>7.2678811848163596E-3</c:v>
                </c:pt>
                <c:pt idx="73917">
                  <c:v>7.2678746655583399E-3</c:v>
                </c:pt>
                <c:pt idx="73918">
                  <c:v>7.2678844444453699E-3</c:v>
                </c:pt>
                <c:pt idx="73919">
                  <c:v>7.2678672149777404E-3</c:v>
                </c:pt>
                <c:pt idx="73920">
                  <c:v>7.26786442101002E-3</c:v>
                </c:pt>
                <c:pt idx="73921">
                  <c:v>7.2678406722843699E-3</c:v>
                </c:pt>
                <c:pt idx="73922">
                  <c:v>7.2678192518651503E-3</c:v>
                </c:pt>
                <c:pt idx="73923">
                  <c:v>7.2678085416555396E-3</c:v>
                </c:pt>
                <c:pt idx="73924">
                  <c:v>7.2677917778492E-3</c:v>
                </c:pt>
                <c:pt idx="73925">
                  <c:v>7.2677936404943501E-3</c:v>
                </c:pt>
                <c:pt idx="73926">
                  <c:v>7.2677829302847403E-3</c:v>
                </c:pt>
                <c:pt idx="73927">
                  <c:v>7.2677726857364204E-3</c:v>
                </c:pt>
                <c:pt idx="73928">
                  <c:v>7.2677666321396802E-3</c:v>
                </c:pt>
                <c:pt idx="73929">
                  <c:v>7.2677475400268997E-3</c:v>
                </c:pt>
                <c:pt idx="73930">
                  <c:v>7.2677349671721502E-3</c:v>
                </c:pt>
                <c:pt idx="73931">
                  <c:v>7.2677209973335301E-3</c:v>
                </c:pt>
                <c:pt idx="73932">
                  <c:v>7.2677135467529297E-3</c:v>
                </c:pt>
                <c:pt idx="73933">
                  <c:v>7.26770237088203E-3</c:v>
                </c:pt>
                <c:pt idx="73934">
                  <c:v>7.2676911950111398E-3</c:v>
                </c:pt>
                <c:pt idx="73935">
                  <c:v>7.26768514141441E-3</c:v>
                </c:pt>
                <c:pt idx="73936">
                  <c:v>7.2677074931561999E-3</c:v>
                </c:pt>
                <c:pt idx="73937">
                  <c:v>7.2676935233175798E-3</c:v>
                </c:pt>
                <c:pt idx="73938">
                  <c:v>7.2676823474466801E-3</c:v>
                </c:pt>
                <c:pt idx="73939">
                  <c:v>7.2677116841077796E-3</c:v>
                </c:pt>
                <c:pt idx="73940">
                  <c:v>7.2677228599786802E-3</c:v>
                </c:pt>
                <c:pt idx="73941">
                  <c:v>7.2676911950111398E-3</c:v>
                </c:pt>
                <c:pt idx="73942">
                  <c:v>7.2676790878176698E-3</c:v>
                </c:pt>
                <c:pt idx="73943">
                  <c:v>7.2676334530115102E-3</c:v>
                </c:pt>
                <c:pt idx="73944">
                  <c:v>7.26761994883418E-3</c:v>
                </c:pt>
                <c:pt idx="73945">
                  <c:v>7.2676138952374502E-3</c:v>
                </c:pt>
                <c:pt idx="73946">
                  <c:v>7.2676064446568498E-3</c:v>
                </c:pt>
                <c:pt idx="73947">
                  <c:v>7.26761762052774E-3</c:v>
                </c:pt>
                <c:pt idx="73948">
                  <c:v>7.2676036506891303E-3</c:v>
                </c:pt>
                <c:pt idx="73949">
                  <c:v>7.2675938718020899E-3</c:v>
                </c:pt>
                <c:pt idx="73950">
                  <c:v>7.2675705887377297E-3</c:v>
                </c:pt>
                <c:pt idx="73951">
                  <c:v>7.2675487026572201E-3</c:v>
                </c:pt>
                <c:pt idx="73952">
                  <c:v>7.2675389237701902E-3</c:v>
                </c:pt>
                <c:pt idx="73953">
                  <c:v>7.26752309128642E-3</c:v>
                </c:pt>
                <c:pt idx="73954">
                  <c:v>7.2675207629799799E-3</c:v>
                </c:pt>
                <c:pt idx="73955">
                  <c:v>7.2675151750445401E-3</c:v>
                </c:pt>
                <c:pt idx="73956">
                  <c:v>7.2675030678510701E-3</c:v>
                </c:pt>
                <c:pt idx="73957">
                  <c:v>7.2674965485930399E-3</c:v>
                </c:pt>
                <c:pt idx="73958">
                  <c:v>7.2674751281738299E-3</c:v>
                </c:pt>
                <c:pt idx="73959">
                  <c:v>7.2674625553190699E-3</c:v>
                </c:pt>
                <c:pt idx="73960">
                  <c:v>7.2674513794481798E-3</c:v>
                </c:pt>
                <c:pt idx="73961">
                  <c:v>7.2674397379159901E-3</c:v>
                </c:pt>
                <c:pt idx="73962">
                  <c:v>7.2674318216741102E-3</c:v>
                </c:pt>
                <c:pt idx="73963">
                  <c:v>7.2674220427870802E-3</c:v>
                </c:pt>
                <c:pt idx="73964">
                  <c:v>7.2674197144806402E-3</c:v>
                </c:pt>
                <c:pt idx="73965">
                  <c:v>7.2674299590289601E-3</c:v>
                </c:pt>
                <c:pt idx="73966">
                  <c:v>7.2674332186579704E-3</c:v>
                </c:pt>
                <c:pt idx="73967">
                  <c:v>7.2674360126256899E-3</c:v>
                </c:pt>
                <c:pt idx="73968">
                  <c:v>7.2674616239964997E-3</c:v>
                </c:pt>
                <c:pt idx="73969">
                  <c:v>7.2674239054322199E-3</c:v>
                </c:pt>
                <c:pt idx="73970">
                  <c:v>7.2674197144806402E-3</c:v>
                </c:pt>
                <c:pt idx="73971">
                  <c:v>7.2673810645937902E-3</c:v>
                </c:pt>
                <c:pt idx="73972">
                  <c:v>7.26735545322299E-3</c:v>
                </c:pt>
                <c:pt idx="73973">
                  <c:v>7.2673601098358596E-3</c:v>
                </c:pt>
                <c:pt idx="73974">
                  <c:v>7.2673424147069498E-3</c:v>
                </c:pt>
                <c:pt idx="73975">
                  <c:v>7.2673512622713999E-3</c:v>
                </c:pt>
                <c:pt idx="73976">
                  <c:v>7.26734334602952E-3</c:v>
                </c:pt>
                <c:pt idx="73977">
                  <c:v>7.2673256509005997E-3</c:v>
                </c:pt>
                <c:pt idx="73978">
                  <c:v>7.2673135437071297E-3</c:v>
                </c:pt>
                <c:pt idx="73979">
                  <c:v>7.2672860696911803E-3</c:v>
                </c:pt>
                <c:pt idx="73980">
                  <c:v>7.2672790847718698E-3</c:v>
                </c:pt>
                <c:pt idx="73981">
                  <c:v>7.2672641836106803E-3</c:v>
                </c:pt>
                <c:pt idx="73982">
                  <c:v>7.2672571986913698E-3</c:v>
                </c:pt>
                <c:pt idx="73983">
                  <c:v>7.2672539390623604E-3</c:v>
                </c:pt>
                <c:pt idx="73984">
                  <c:v>7.2672385722398801E-3</c:v>
                </c:pt>
                <c:pt idx="73985">
                  <c:v>7.2672306559979898E-3</c:v>
                </c:pt>
                <c:pt idx="73986">
                  <c:v>7.26721249520779E-3</c:v>
                </c:pt>
                <c:pt idx="73987">
                  <c:v>7.26720038801432E-3</c:v>
                </c:pt>
                <c:pt idx="73988">
                  <c:v>7.2671896778047102E-3</c:v>
                </c:pt>
                <c:pt idx="73989">
                  <c:v>7.2671771049499503E-3</c:v>
                </c:pt>
                <c:pt idx="73990">
                  <c:v>7.2671687230467796E-3</c:v>
                </c:pt>
                <c:pt idx="73991">
                  <c:v>7.26716173812747E-3</c:v>
                </c:pt>
                <c:pt idx="73992">
                  <c:v>7.2671491652727101E-3</c:v>
                </c:pt>
                <c:pt idx="73993">
                  <c:v>7.2671477682888499E-3</c:v>
                </c:pt>
                <c:pt idx="73994">
                  <c:v>7.2671771049499503E-3</c:v>
                </c:pt>
                <c:pt idx="73995">
                  <c:v>7.2671556845307402E-3</c:v>
                </c:pt>
                <c:pt idx="73996">
                  <c:v>7.2671854868531201E-3</c:v>
                </c:pt>
                <c:pt idx="73997">
                  <c:v>7.26720038801432E-3</c:v>
                </c:pt>
                <c:pt idx="73998">
                  <c:v>7.2671570815146004E-3</c:v>
                </c:pt>
                <c:pt idx="73999">
                  <c:v>7.2671514935791501E-3</c:v>
                </c:pt>
                <c:pt idx="74000">
                  <c:v>7.2671053931117101E-3</c:v>
                </c:pt>
                <c:pt idx="74001">
                  <c:v>7.2670844383537804E-3</c:v>
                </c:pt>
                <c:pt idx="74002">
                  <c:v>7.2670895606279399E-3</c:v>
                </c:pt>
                <c:pt idx="74003">
                  <c:v>7.2670718654990196E-3</c:v>
                </c:pt>
                <c:pt idx="74004">
                  <c:v>7.2670863009989296E-3</c:v>
                </c:pt>
                <c:pt idx="74005">
                  <c:v>7.2670718654990196E-3</c:v>
                </c:pt>
                <c:pt idx="74006">
                  <c:v>7.2670518420636697E-3</c:v>
                </c:pt>
                <c:pt idx="74007">
                  <c:v>7.2670402005314801E-3</c:v>
                </c:pt>
                <c:pt idx="74008">
                  <c:v>7.2670085355639501E-3</c:v>
                </c:pt>
                <c:pt idx="74009">
                  <c:v>7.2670029476284998E-3</c:v>
                </c:pt>
                <c:pt idx="74010">
                  <c:v>7.2669927030801799E-3</c:v>
                </c:pt>
                <c:pt idx="74011">
                  <c:v>7.26698245853186E-3</c:v>
                </c:pt>
                <c:pt idx="74012">
                  <c:v>7.26698245853186E-3</c:v>
                </c:pt>
                <c:pt idx="74013">
                  <c:v>7.2669670917093797E-3</c:v>
                </c:pt>
                <c:pt idx="74014">
                  <c:v>7.2669545188546198E-3</c:v>
                </c:pt>
                <c:pt idx="74015">
                  <c:v>7.2669405490159997E-3</c:v>
                </c:pt>
                <c:pt idx="74016">
                  <c:v>7.2669228538870803E-3</c:v>
                </c:pt>
                <c:pt idx="74017">
                  <c:v>7.2669130750000503E-3</c:v>
                </c:pt>
                <c:pt idx="74018">
                  <c:v>7.2669005021452904E-3</c:v>
                </c:pt>
                <c:pt idx="74019">
                  <c:v>7.26689305156469E-3</c:v>
                </c:pt>
                <c:pt idx="74020">
                  <c:v>7.2668874636292501E-3</c:v>
                </c:pt>
                <c:pt idx="74021">
                  <c:v>7.2668748907744902E-3</c:v>
                </c:pt>
                <c:pt idx="74022">
                  <c:v>7.2668846696615202E-3</c:v>
                </c:pt>
                <c:pt idx="74023">
                  <c:v>7.2668856009841E-3</c:v>
                </c:pt>
                <c:pt idx="74024">
                  <c:v>7.26689770817757E-3</c:v>
                </c:pt>
                <c:pt idx="74025">
                  <c:v>7.2669168002903496E-3</c:v>
                </c:pt>
                <c:pt idx="74026">
                  <c:v>7.2668865323066703E-3</c:v>
                </c:pt>
                <c:pt idx="74027">
                  <c:v>7.2668693028390399E-3</c:v>
                </c:pt>
                <c:pt idx="74028">
                  <c:v>7.2668381035327903E-3</c:v>
                </c:pt>
                <c:pt idx="74029">
                  <c:v>7.2668092325329798E-3</c:v>
                </c:pt>
                <c:pt idx="74030">
                  <c:v>7.2668134234845699E-3</c:v>
                </c:pt>
                <c:pt idx="74031">
                  <c:v>7.2668050415813897E-3</c:v>
                </c:pt>
                <c:pt idx="74032">
                  <c:v>7.2668073698878297E-3</c:v>
                </c:pt>
                <c:pt idx="74033">
                  <c:v>7.2668031789362396E-3</c:v>
                </c:pt>
                <c:pt idx="74034">
                  <c:v>7.2667798958718803E-3</c:v>
                </c:pt>
                <c:pt idx="74035">
                  <c:v>7.2667659260332602E-3</c:v>
                </c:pt>
                <c:pt idx="74036">
                  <c:v>7.2667445056140397E-3</c:v>
                </c:pt>
                <c:pt idx="74037">
                  <c:v>7.2667300701141401E-3</c:v>
                </c:pt>
                <c:pt idx="74038">
                  <c:v>7.2667226195335397E-3</c:v>
                </c:pt>
                <c:pt idx="74039">
                  <c:v>7.2667100466787798E-3</c:v>
                </c:pt>
                <c:pt idx="74040">
                  <c:v>7.2667067870497704E-3</c:v>
                </c:pt>
                <c:pt idx="74041">
                  <c:v>7.2666956111788802E-3</c:v>
                </c:pt>
                <c:pt idx="74042">
                  <c:v>7.2666844353079796E-3</c:v>
                </c:pt>
                <c:pt idx="74043">
                  <c:v>7.2666686028242103E-3</c:v>
                </c:pt>
                <c:pt idx="74044">
                  <c:v>7.2666504420340096E-3</c:v>
                </c:pt>
                <c:pt idx="74045">
                  <c:v>7.2666406631469701E-3</c:v>
                </c:pt>
                <c:pt idx="74046">
                  <c:v>7.2666294872760799E-3</c:v>
                </c:pt>
                <c:pt idx="74047">
                  <c:v>7.2666220366954803E-3</c:v>
                </c:pt>
                <c:pt idx="74048">
                  <c:v>7.2666122578084504E-3</c:v>
                </c:pt>
                <c:pt idx="74049">
                  <c:v>7.2665889747440798E-3</c:v>
                </c:pt>
                <c:pt idx="74050">
                  <c:v>7.2621954604983304E-3</c:v>
                </c:pt>
                <c:pt idx="74051">
                  <c:v>7.25467456504703E-3</c:v>
                </c:pt>
                <c:pt idx="74052">
                  <c:v>7.2467611171305197E-3</c:v>
                </c:pt>
                <c:pt idx="74053">
                  <c:v>7.2393640875816397E-3</c:v>
                </c:pt>
                <c:pt idx="74054">
                  <c:v>7.2319530881941301E-3</c:v>
                </c:pt>
                <c:pt idx="74055">
                  <c:v>7.2264596819877598E-3</c:v>
                </c:pt>
                <c:pt idx="74056">
                  <c:v>7.2222636081278298E-3</c:v>
                </c:pt>
                <c:pt idx="74057">
                  <c:v>7.2185397148132298E-3</c:v>
                </c:pt>
                <c:pt idx="74058">
                  <c:v>7.2168689221143697E-3</c:v>
                </c:pt>
                <c:pt idx="74059">
                  <c:v>7.2162970900535601E-3</c:v>
                </c:pt>
                <c:pt idx="74060">
                  <c:v>7.2117322124540797E-3</c:v>
                </c:pt>
                <c:pt idx="74061">
                  <c:v>7.2026052512228498E-3</c:v>
                </c:pt>
                <c:pt idx="74062">
                  <c:v>7.19635561108589E-3</c:v>
                </c:pt>
                <c:pt idx="74063">
                  <c:v>7.1934256702661497E-3</c:v>
                </c:pt>
                <c:pt idx="74064">
                  <c:v>7.19380425289273E-3</c:v>
                </c:pt>
                <c:pt idx="74065">
                  <c:v>7.19564314931631E-3</c:v>
                </c:pt>
                <c:pt idx="74066">
                  <c:v>7.1982955560088201E-3</c:v>
                </c:pt>
                <c:pt idx="74067">
                  <c:v>7.1974592283368102E-3</c:v>
                </c:pt>
                <c:pt idx="74068">
                  <c:v>7.1954666636884204E-3</c:v>
                </c:pt>
                <c:pt idx="74069">
                  <c:v>7.1946745738387099E-3</c:v>
                </c:pt>
                <c:pt idx="74070">
                  <c:v>7.1949423290789101E-3</c:v>
                </c:pt>
                <c:pt idx="74071">
                  <c:v>7.1955090388655697E-3</c:v>
                </c:pt>
                <c:pt idx="74072">
                  <c:v>7.1957362815737698E-3</c:v>
                </c:pt>
                <c:pt idx="74073">
                  <c:v>7.1951560676097896E-3</c:v>
                </c:pt>
                <c:pt idx="74074">
                  <c:v>7.1938335895538304E-3</c:v>
                </c:pt>
                <c:pt idx="74075">
                  <c:v>7.19224382191896E-3</c:v>
                </c:pt>
                <c:pt idx="74076">
                  <c:v>7.1907881647348404E-3</c:v>
                </c:pt>
                <c:pt idx="74077">
                  <c:v>7.1898070164024804E-3</c:v>
                </c:pt>
                <c:pt idx="74078">
                  <c:v>7.1893390268087396E-3</c:v>
                </c:pt>
                <c:pt idx="74079">
                  <c:v>7.1891369298100498E-3</c:v>
                </c:pt>
                <c:pt idx="74080">
                  <c:v>7.18892458826304E-3</c:v>
                </c:pt>
                <c:pt idx="74081">
                  <c:v>7.1884728968143498E-3</c:v>
                </c:pt>
                <c:pt idx="74082">
                  <c:v>7.1877101436257397E-3</c:v>
                </c:pt>
                <c:pt idx="74083">
                  <c:v>7.1867727674543901E-3</c:v>
                </c:pt>
                <c:pt idx="74084">
                  <c:v>7.1858130395412497E-3</c:v>
                </c:pt>
                <c:pt idx="74085">
                  <c:v>7.1849888190627098E-3</c:v>
                </c:pt>
                <c:pt idx="74086">
                  <c:v>7.1843699552118804E-3</c:v>
                </c:pt>
                <c:pt idx="74087">
                  <c:v>7.18390010297298E-3</c:v>
                </c:pt>
                <c:pt idx="74088">
                  <c:v>7.1835056878626399E-3</c:v>
                </c:pt>
                <c:pt idx="74089">
                  <c:v>7.1830926463007901E-3</c:v>
                </c:pt>
                <c:pt idx="74090">
                  <c:v>7.1825939230620896E-3</c:v>
                </c:pt>
                <c:pt idx="74091">
                  <c:v>7.1820234879851298E-3</c:v>
                </c:pt>
                <c:pt idx="74092">
                  <c:v>7.1814120747148999E-3</c:v>
                </c:pt>
                <c:pt idx="74093">
                  <c:v>7.1808113716542703E-3</c:v>
                </c:pt>
                <c:pt idx="74094">
                  <c:v>7.18026328831911E-3</c:v>
                </c:pt>
                <c:pt idx="74095">
                  <c:v>7.1797855198383297E-3</c:v>
                </c:pt>
                <c:pt idx="74096">
                  <c:v>7.1793682873249097E-3</c:v>
                </c:pt>
                <c:pt idx="74097">
                  <c:v>7.1789883077144597E-3</c:v>
                </c:pt>
                <c:pt idx="74098">
                  <c:v>7.1786125190556101E-3</c:v>
                </c:pt>
                <c:pt idx="74099">
                  <c:v>7.1782218292355503E-3</c:v>
                </c:pt>
                <c:pt idx="74100">
                  <c:v>7.1778395213186698E-3</c:v>
                </c:pt>
                <c:pt idx="74101">
                  <c:v>7.1774148382246503E-3</c:v>
                </c:pt>
                <c:pt idx="74102">
                  <c:v>7.1769836358725999E-3</c:v>
                </c:pt>
                <c:pt idx="74103">
                  <c:v>7.1766115725040401E-3</c:v>
                </c:pt>
                <c:pt idx="74104">
                  <c:v>7.1763242594897799E-3</c:v>
                </c:pt>
                <c:pt idx="74105">
                  <c:v>7.1760024875402503E-3</c:v>
                </c:pt>
                <c:pt idx="74106">
                  <c:v>7.1757123805582497E-3</c:v>
                </c:pt>
                <c:pt idx="74107">
                  <c:v>7.1754339151084397E-3</c:v>
                </c:pt>
                <c:pt idx="74108">
                  <c:v>7.1751037612557403E-3</c:v>
                </c:pt>
                <c:pt idx="74109">
                  <c:v>7.17480201274157E-3</c:v>
                </c:pt>
                <c:pt idx="74110">
                  <c:v>7.1745081804692797E-3</c:v>
                </c:pt>
                <c:pt idx="74111">
                  <c:v>7.1742418222129302E-3</c:v>
                </c:pt>
                <c:pt idx="74112">
                  <c:v>7.1739587001502497E-3</c:v>
                </c:pt>
                <c:pt idx="74113">
                  <c:v>7.1737212128937201E-3</c:v>
                </c:pt>
                <c:pt idx="74114">
                  <c:v>7.1735042147338399E-3</c:v>
                </c:pt>
                <c:pt idx="74115">
                  <c:v>7.1732965297996998E-3</c:v>
                </c:pt>
                <c:pt idx="74116">
                  <c:v>7.1730711497366402E-3</c:v>
                </c:pt>
                <c:pt idx="74117">
                  <c:v>7.1728448383510104E-3</c:v>
                </c:pt>
                <c:pt idx="74118">
                  <c:v>7.17262411490083E-3</c:v>
                </c:pt>
                <c:pt idx="74119">
                  <c:v>7.1724075824022302E-3</c:v>
                </c:pt>
                <c:pt idx="74120">
                  <c:v>7.1722473949193998E-3</c:v>
                </c:pt>
                <c:pt idx="74121">
                  <c:v>7.1720895357429999E-3</c:v>
                </c:pt>
                <c:pt idx="74122">
                  <c:v>7.1718958206474798E-3</c:v>
                </c:pt>
                <c:pt idx="74123">
                  <c:v>7.1717146784067197E-3</c:v>
                </c:pt>
                <c:pt idx="74124">
                  <c:v>7.1715991944074596E-3</c:v>
                </c:pt>
                <c:pt idx="74125">
                  <c:v>7.17141292989254E-3</c:v>
                </c:pt>
                <c:pt idx="74126">
                  <c:v>7.1712392382323699E-3</c:v>
                </c:pt>
                <c:pt idx="74127">
                  <c:v>7.1711041964590602E-3</c:v>
                </c:pt>
                <c:pt idx="74128">
                  <c:v>7.1709258481860204E-3</c:v>
                </c:pt>
                <c:pt idx="74129">
                  <c:v>7.1707819588482397E-3</c:v>
                </c:pt>
                <c:pt idx="74130">
                  <c:v>7.1706669405102704E-3</c:v>
                </c:pt>
                <c:pt idx="74131">
                  <c:v>7.1705137379467496E-3</c:v>
                </c:pt>
                <c:pt idx="74132">
                  <c:v>7.1703884750604603E-3</c:v>
                </c:pt>
                <c:pt idx="74133">
                  <c:v>7.1702855639159697E-3</c:v>
                </c:pt>
                <c:pt idx="74134">
                  <c:v>7.1701603010296804E-3</c:v>
                </c:pt>
                <c:pt idx="74135">
                  <c:v>7.1701072156429299E-3</c:v>
                </c:pt>
                <c:pt idx="74136">
                  <c:v>7.1699698455631698E-3</c:v>
                </c:pt>
                <c:pt idx="74137">
                  <c:v>7.16987904161215E-3</c:v>
                </c:pt>
                <c:pt idx="74138">
                  <c:v>7.1697914972901301E-3</c:v>
                </c:pt>
                <c:pt idx="74139">
                  <c:v>7.1696387603879001E-3</c:v>
                </c:pt>
                <c:pt idx="74140">
                  <c:v>7.1695344522595397E-3</c:v>
                </c:pt>
                <c:pt idx="74141">
                  <c:v>7.1694506332278304E-3</c:v>
                </c:pt>
                <c:pt idx="74142">
                  <c:v>7.1693407371640197E-3</c:v>
                </c:pt>
                <c:pt idx="74143">
                  <c:v>7.16926390305162E-3</c:v>
                </c:pt>
                <c:pt idx="74144">
                  <c:v>7.1691931225359501E-3</c:v>
                </c:pt>
                <c:pt idx="74145">
                  <c:v>7.16911349445581E-3</c:v>
                </c:pt>
                <c:pt idx="74146">
                  <c:v>7.1689984761178502E-3</c:v>
                </c:pt>
                <c:pt idx="74147">
                  <c:v>7.1689551696181297E-3</c:v>
                </c:pt>
                <c:pt idx="74148">
                  <c:v>7.1689141914248501E-3</c:v>
                </c:pt>
                <c:pt idx="74149">
                  <c:v>7.16881547123194E-3</c:v>
                </c:pt>
                <c:pt idx="74150">
                  <c:v>7.1687423624098301E-3</c:v>
                </c:pt>
                <c:pt idx="74151">
                  <c:v>7.1686641313135598E-3</c:v>
                </c:pt>
                <c:pt idx="74152">
                  <c:v>7.1685579605400597E-3</c:v>
                </c:pt>
                <c:pt idx="74153">
                  <c:v>7.1684997528791402E-3</c:v>
                </c:pt>
                <c:pt idx="74154">
                  <c:v>7.16844759881496E-3</c:v>
                </c:pt>
                <c:pt idx="74155">
                  <c:v>7.1683763526380097E-3</c:v>
                </c:pt>
                <c:pt idx="74156">
                  <c:v>7.1683172136545199E-3</c:v>
                </c:pt>
                <c:pt idx="74157">
                  <c:v>7.1682548150420198E-3</c:v>
                </c:pt>
                <c:pt idx="74158">
                  <c:v>7.1681719273328798E-3</c:v>
                </c:pt>
                <c:pt idx="74159">
                  <c:v>7.1681118570268198E-3</c:v>
                </c:pt>
                <c:pt idx="74160">
                  <c:v>7.1680569089949096E-3</c:v>
                </c:pt>
                <c:pt idx="74161">
                  <c:v>7.1679912507534001E-3</c:v>
                </c:pt>
                <c:pt idx="74162">
                  <c:v>7.1679451502859601E-3</c:v>
                </c:pt>
                <c:pt idx="74163">
                  <c:v>7.16789718717337E-3</c:v>
                </c:pt>
                <c:pt idx="74164">
                  <c:v>7.1678832173347499E-3</c:v>
                </c:pt>
                <c:pt idx="74165">
                  <c:v>7.1678799577057396E-3</c:v>
                </c:pt>
                <c:pt idx="74166">
                  <c:v>7.1677919477224402E-3</c:v>
                </c:pt>
                <c:pt idx="74167">
                  <c:v>7.1677379310131099E-3</c:v>
                </c:pt>
                <c:pt idx="74168">
                  <c:v>7.16769136488438E-3</c:v>
                </c:pt>
                <c:pt idx="74169">
                  <c:v>7.1676038205623601E-3</c:v>
                </c:pt>
                <c:pt idx="74170">
                  <c:v>7.1675879880785899E-3</c:v>
                </c:pt>
                <c:pt idx="74171">
                  <c:v>7.1675162762403497E-3</c:v>
                </c:pt>
                <c:pt idx="74172">
                  <c:v>7.1674888022244003E-3</c:v>
                </c:pt>
                <c:pt idx="74173">
                  <c:v>7.1674487553536901E-3</c:v>
                </c:pt>
                <c:pt idx="74174">
                  <c:v>7.16740824282169E-3</c:v>
                </c:pt>
                <c:pt idx="74175">
                  <c:v>7.1673756465315801E-3</c:v>
                </c:pt>
                <c:pt idx="74176">
                  <c:v>7.1673351339995896E-3</c:v>
                </c:pt>
                <c:pt idx="74177">
                  <c:v>7.1672894991934299E-3</c:v>
                </c:pt>
                <c:pt idx="74178">
                  <c:v>7.1672522462904497E-3</c:v>
                </c:pt>
                <c:pt idx="74179">
                  <c:v>7.1672108024358801E-3</c:v>
                </c:pt>
                <c:pt idx="74180">
                  <c:v>7.1671660989522899E-3</c:v>
                </c:pt>
                <c:pt idx="74181">
                  <c:v>7.16713396832347E-3</c:v>
                </c:pt>
                <c:pt idx="74182">
                  <c:v>7.16709531843662E-3</c:v>
                </c:pt>
                <c:pt idx="74183">
                  <c:v>7.1670506149530402E-3</c:v>
                </c:pt>
                <c:pt idx="74184">
                  <c:v>7.1670119650661997E-3</c:v>
                </c:pt>
                <c:pt idx="74185">
                  <c:v>7.1669756434857897E-3</c:v>
                </c:pt>
                <c:pt idx="74186">
                  <c:v>7.1669365279376498E-3</c:v>
                </c:pt>
                <c:pt idx="74187">
                  <c:v>7.1668960154056601E-3</c:v>
                </c:pt>
                <c:pt idx="74188">
                  <c:v>7.1668624877929696E-3</c:v>
                </c:pt>
                <c:pt idx="74189">
                  <c:v>7.1668745949864396E-3</c:v>
                </c:pt>
                <c:pt idx="74190">
                  <c:v>7.1668294258415699E-3</c:v>
                </c:pt>
                <c:pt idx="74191">
                  <c:v>7.1668154560029498E-3</c:v>
                </c:pt>
                <c:pt idx="74192">
                  <c:v>7.1667744778096702E-3</c:v>
                </c:pt>
                <c:pt idx="74193">
                  <c:v>7.1667525917291598E-3</c:v>
                </c:pt>
                <c:pt idx="74194">
                  <c:v>7.1667036972940003E-3</c:v>
                </c:pt>
                <c:pt idx="74195">
                  <c:v>7.1666436269879298E-3</c:v>
                </c:pt>
                <c:pt idx="74196">
                  <c:v>7.1666142903268303E-3</c:v>
                </c:pt>
                <c:pt idx="74197">
                  <c:v>7.1666338481008998E-3</c:v>
                </c:pt>
                <c:pt idx="74198">
                  <c:v>7.1665924042463303E-3</c:v>
                </c:pt>
                <c:pt idx="74199">
                  <c:v>7.1665360592305704E-3</c:v>
                </c:pt>
                <c:pt idx="74200">
                  <c:v>7.1665085852146201E-3</c:v>
                </c:pt>
                <c:pt idx="74201">
                  <c:v>7.1665123105049099E-3</c:v>
                </c:pt>
                <c:pt idx="74202">
                  <c:v>7.1664671413600401E-3</c:v>
                </c:pt>
                <c:pt idx="74203">
                  <c:v>7.1664252318441903E-3</c:v>
                </c:pt>
                <c:pt idx="74204">
                  <c:v>7.16640986502171E-3</c:v>
                </c:pt>
                <c:pt idx="74205">
                  <c:v>7.1663698181509998E-3</c:v>
                </c:pt>
                <c:pt idx="74206">
                  <c:v>7.1663260459899902E-3</c:v>
                </c:pt>
                <c:pt idx="74207">
                  <c:v>7.1663116104900802E-3</c:v>
                </c:pt>
                <c:pt idx="74208">
                  <c:v>7.1662827394902697E-3</c:v>
                </c:pt>
                <c:pt idx="74209">
                  <c:v>7.1662385016679798E-3</c:v>
                </c:pt>
                <c:pt idx="74210">
                  <c:v>7.1662142872810398E-3</c:v>
                </c:pt>
                <c:pt idx="74211">
                  <c:v>7.1661849506199403E-3</c:v>
                </c:pt>
                <c:pt idx="74212">
                  <c:v>7.1661435067653699E-3</c:v>
                </c:pt>
                <c:pt idx="74213">
                  <c:v>7.1661132387816897E-3</c:v>
                </c:pt>
                <c:pt idx="74214">
                  <c:v>7.1660890243947497E-3</c:v>
                </c:pt>
                <c:pt idx="74215">
                  <c:v>7.1660522371530498E-3</c:v>
                </c:pt>
                <c:pt idx="74216">
                  <c:v>7.1660303510725498E-3</c:v>
                </c:pt>
                <c:pt idx="74217">
                  <c:v>7.1660205721855198E-3</c:v>
                </c:pt>
                <c:pt idx="74218">
                  <c:v>7.16602429747582E-3</c:v>
                </c:pt>
                <c:pt idx="74219">
                  <c:v>7.1659898385405601E-3</c:v>
                </c:pt>
                <c:pt idx="74220">
                  <c:v>7.1659567765891604E-3</c:v>
                </c:pt>
                <c:pt idx="74221">
                  <c:v>7.1659213863313198E-3</c:v>
                </c:pt>
                <c:pt idx="74222">
                  <c:v>7.1658734232187297E-3</c:v>
                </c:pt>
                <c:pt idx="74223">
                  <c:v>7.16583803296089E-3</c:v>
                </c:pt>
                <c:pt idx="74224">
                  <c:v>7.1658412925899003E-3</c:v>
                </c:pt>
                <c:pt idx="74225">
                  <c:v>7.1658496744930701E-3</c:v>
                </c:pt>
                <c:pt idx="74226">
                  <c:v>7.1657993830740504E-3</c:v>
                </c:pt>
                <c:pt idx="74227">
                  <c:v>7.1657500229775897E-3</c:v>
                </c:pt>
                <c:pt idx="74228">
                  <c:v>7.16577004641295E-3</c:v>
                </c:pt>
                <c:pt idx="74229">
                  <c:v>7.1657397784292698E-3</c:v>
                </c:pt>
                <c:pt idx="74230">
                  <c:v>7.1656815707683598E-3</c:v>
                </c:pt>
                <c:pt idx="74231">
                  <c:v>7.16566853225231E-3</c:v>
                </c:pt>
                <c:pt idx="74232">
                  <c:v>7.16564897447825E-3</c:v>
                </c:pt>
                <c:pt idx="74233">
                  <c:v>7.1655926294624797E-3</c:v>
                </c:pt>
                <c:pt idx="74234">
                  <c:v>7.1655726060271298E-3</c:v>
                </c:pt>
                <c:pt idx="74235">
                  <c:v>7.1655591018497901E-3</c:v>
                </c:pt>
                <c:pt idx="74236">
                  <c:v>7.16551579535008E-3</c:v>
                </c:pt>
                <c:pt idx="74237">
                  <c:v>7.1654818020760996E-3</c:v>
                </c:pt>
                <c:pt idx="74238">
                  <c:v>7.1654641069471801E-3</c:v>
                </c:pt>
                <c:pt idx="74239">
                  <c:v>7.1654277853667701E-3</c:v>
                </c:pt>
                <c:pt idx="74240">
                  <c:v>7.1653886698186398E-3</c:v>
                </c:pt>
                <c:pt idx="74241">
                  <c:v>7.16537050902844E-3</c:v>
                </c:pt>
                <c:pt idx="74242">
                  <c:v>7.1653430350124801E-3</c:v>
                </c:pt>
                <c:pt idx="74243">
                  <c:v>7.1653062477707898E-3</c:v>
                </c:pt>
                <c:pt idx="74244">
                  <c:v>7.1653188206255401E-3</c:v>
                </c:pt>
                <c:pt idx="74245">
                  <c:v>7.1653351187706002E-3</c:v>
                </c:pt>
                <c:pt idx="74246">
                  <c:v>7.1653113700449501E-3</c:v>
                </c:pt>
                <c:pt idx="74247">
                  <c:v>7.16523686423898E-3</c:v>
                </c:pt>
                <c:pt idx="74248">
                  <c:v>7.1652377955615503E-3</c:v>
                </c:pt>
                <c:pt idx="74249">
                  <c:v>7.1652159094810503E-3</c:v>
                </c:pt>
                <c:pt idx="74250">
                  <c:v>7.1651344187557697E-3</c:v>
                </c:pt>
                <c:pt idx="74251">
                  <c:v>7.1651120670139798E-3</c:v>
                </c:pt>
                <c:pt idx="74252">
                  <c:v>7.1651623584330099E-3</c:v>
                </c:pt>
                <c:pt idx="74253">
                  <c:v>7.1651414036750802E-3</c:v>
                </c:pt>
                <c:pt idx="74254">
                  <c:v>7.1650571189820801E-3</c:v>
                </c:pt>
                <c:pt idx="74255">
                  <c:v>7.1650268509983999E-3</c:v>
                </c:pt>
                <c:pt idx="74256">
                  <c:v>7.1650608442723803E-3</c:v>
                </c:pt>
                <c:pt idx="74257">
                  <c:v>7.16501427814364E-3</c:v>
                </c:pt>
                <c:pt idx="74258">
                  <c:v>7.1649490855634204E-3</c:v>
                </c:pt>
                <c:pt idx="74259">
                  <c:v>7.1649495512247103E-3</c:v>
                </c:pt>
                <c:pt idx="74260">
                  <c:v>7.1649309247732197E-3</c:v>
                </c:pt>
                <c:pt idx="74261">
                  <c:v>7.1648671291768603E-3</c:v>
                </c:pt>
                <c:pt idx="74262">
                  <c:v>7.1648503653705103E-3</c:v>
                </c:pt>
                <c:pt idx="74263">
                  <c:v>7.1648433804511998E-3</c:v>
                </c:pt>
                <c:pt idx="74264">
                  <c:v>7.16479634866118E-3</c:v>
                </c:pt>
                <c:pt idx="74265">
                  <c:v>7.1647563017904802E-3</c:v>
                </c:pt>
                <c:pt idx="74266">
                  <c:v>7.1647432632744304E-3</c:v>
                </c:pt>
                <c:pt idx="74267">
                  <c:v>7.1647102013230298E-3</c:v>
                </c:pt>
                <c:pt idx="74268">
                  <c:v>7.1646650321781601E-3</c:v>
                </c:pt>
                <c:pt idx="74269">
                  <c:v>7.16464594006539E-3</c:v>
                </c:pt>
                <c:pt idx="74270">
                  <c:v>7.16462172567845E-3</c:v>
                </c:pt>
                <c:pt idx="74271">
                  <c:v>7.16459285467863E-3</c:v>
                </c:pt>
                <c:pt idx="74272">
                  <c:v>7.16459285467863E-3</c:v>
                </c:pt>
                <c:pt idx="74273">
                  <c:v>7.1645779535174396E-3</c:v>
                </c:pt>
                <c:pt idx="74274">
                  <c:v>7.1645495481789103E-3</c:v>
                </c:pt>
                <c:pt idx="74275">
                  <c:v>7.1645234711468202E-3</c:v>
                </c:pt>
                <c:pt idx="74276">
                  <c:v>7.1644843555986899E-3</c:v>
                </c:pt>
                <c:pt idx="74277">
                  <c:v>7.1644401177764E-3</c:v>
                </c:pt>
                <c:pt idx="74278">
                  <c:v>7.1644126437604401E-3</c:v>
                </c:pt>
                <c:pt idx="74279">
                  <c:v>7.1644065901637103E-3</c:v>
                </c:pt>
                <c:pt idx="74280">
                  <c:v>7.1644168347120302E-3</c:v>
                </c:pt>
                <c:pt idx="74281">
                  <c:v>7.1643772535026099E-3</c:v>
                </c:pt>
                <c:pt idx="74282">
                  <c:v>7.16433068737388E-3</c:v>
                </c:pt>
                <c:pt idx="74283">
                  <c:v>7.1643358096480404E-3</c:v>
                </c:pt>
                <c:pt idx="74284">
                  <c:v>7.16433068737388E-3</c:v>
                </c:pt>
                <c:pt idx="74285">
                  <c:v>7.16427015140653E-3</c:v>
                </c:pt>
                <c:pt idx="74286">
                  <c:v>7.1642352268099802E-3</c:v>
                </c:pt>
                <c:pt idx="74287">
                  <c:v>7.1642277762293798E-3</c:v>
                </c:pt>
                <c:pt idx="74288">
                  <c:v>7.1641895920038197E-3</c:v>
                </c:pt>
                <c:pt idx="74289">
                  <c:v>7.1641500107944003E-3</c:v>
                </c:pt>
                <c:pt idx="74290">
                  <c:v>7.16413464397192E-3</c:v>
                </c:pt>
                <c:pt idx="74291">
                  <c:v>7.1641150861978496E-3</c:v>
                </c:pt>
                <c:pt idx="74292">
                  <c:v>7.1640685200691197E-3</c:v>
                </c:pt>
                <c:pt idx="74293">
                  <c:v>7.1640387177467398E-3</c:v>
                </c:pt>
                <c:pt idx="74294">
                  <c:v>7.1640172973275202E-3</c:v>
                </c:pt>
                <c:pt idx="74295">
                  <c:v>7.1639851666986899E-3</c:v>
                </c:pt>
                <c:pt idx="74296">
                  <c:v>7.1639502421021496E-3</c:v>
                </c:pt>
                <c:pt idx="74297">
                  <c:v>7.1639260277152096E-3</c:v>
                </c:pt>
                <c:pt idx="74298">
                  <c:v>7.1638999506831204E-3</c:v>
                </c:pt>
                <c:pt idx="74299">
                  <c:v>7.1638836525380603E-3</c:v>
                </c:pt>
                <c:pt idx="74300">
                  <c:v>7.1638920344412301E-3</c:v>
                </c:pt>
                <c:pt idx="74301">
                  <c:v>7.1639223024249103E-3</c:v>
                </c:pt>
                <c:pt idx="74302">
                  <c:v>7.1638487279415096E-3</c:v>
                </c:pt>
                <c:pt idx="74303">
                  <c:v>7.1637928485870396E-3</c:v>
                </c:pt>
                <c:pt idx="74304">
                  <c:v>7.1637984365224899E-3</c:v>
                </c:pt>
                <c:pt idx="74305">
                  <c:v>7.1637607179582102E-3</c:v>
                </c:pt>
                <c:pt idx="74306">
                  <c:v>7.1636936627328396E-3</c:v>
                </c:pt>
                <c:pt idx="74307">
                  <c:v>7.1637118235230498E-3</c:v>
                </c:pt>
                <c:pt idx="74308">
                  <c:v>7.1637742221355499E-3</c:v>
                </c:pt>
                <c:pt idx="74309">
                  <c:v>7.1637365035712702E-3</c:v>
                </c:pt>
                <c:pt idx="74310">
                  <c:v>7.1636145003139999E-3</c:v>
                </c:pt>
                <c:pt idx="74311">
                  <c:v>7.1636321954429202E-3</c:v>
                </c:pt>
                <c:pt idx="74312">
                  <c:v>7.1636741049587701E-3</c:v>
                </c:pt>
                <c:pt idx="74313">
                  <c:v>7.16358004137874E-3</c:v>
                </c:pt>
                <c:pt idx="74314">
                  <c:v>7.1635092608630701E-3</c:v>
                </c:pt>
                <c:pt idx="74315">
                  <c:v>7.1635302156209998E-3</c:v>
                </c:pt>
                <c:pt idx="74316">
                  <c:v>7.1635143831372296E-3</c:v>
                </c:pt>
                <c:pt idx="74317">
                  <c:v>7.1634384803474001E-3</c:v>
                </c:pt>
                <c:pt idx="74318">
                  <c:v>7.1634133346378803E-3</c:v>
                </c:pt>
                <c:pt idx="74319">
                  <c:v>7.1634198538959E-3</c:v>
                </c:pt>
                <c:pt idx="74320">
                  <c:v>7.1633732877671701E-3</c:v>
                </c:pt>
                <c:pt idx="74321">
                  <c:v>7.1633113548159599E-3</c:v>
                </c:pt>
                <c:pt idx="74322">
                  <c:v>7.1632964536547704E-3</c:v>
                </c:pt>
                <c:pt idx="74323">
                  <c:v>7.1632880717515997E-3</c:v>
                </c:pt>
                <c:pt idx="74324">
                  <c:v>7.16323824599385E-3</c:v>
                </c:pt>
                <c:pt idx="74325">
                  <c:v>7.1632000617682899E-3</c:v>
                </c:pt>
                <c:pt idx="74326">
                  <c:v>7.1632047183811699E-3</c:v>
                </c:pt>
                <c:pt idx="74327">
                  <c:v>7.1632578037679204E-3</c:v>
                </c:pt>
                <c:pt idx="74328">
                  <c:v>7.1632289327681099E-3</c:v>
                </c:pt>
                <c:pt idx="74329">
                  <c:v>7.1631348691880703E-3</c:v>
                </c:pt>
                <c:pt idx="74330">
                  <c:v>7.1631260216236097E-3</c:v>
                </c:pt>
                <c:pt idx="74331">
                  <c:v>7.1631269529461904E-3</c:v>
                </c:pt>
                <c:pt idx="74332">
                  <c:v>7.1630524471402203E-3</c:v>
                </c:pt>
                <c:pt idx="74333">
                  <c:v>7.1629947051405898E-3</c:v>
                </c:pt>
                <c:pt idx="74334">
                  <c:v>7.1630333550274398E-3</c:v>
                </c:pt>
                <c:pt idx="74335">
                  <c:v>7.16309528797865E-3</c:v>
                </c:pt>
                <c:pt idx="74336">
                  <c:v>7.1630314923822897E-3</c:v>
                </c:pt>
                <c:pt idx="74337">
                  <c:v>7.16291600838304E-3</c:v>
                </c:pt>
                <c:pt idx="74338">
                  <c:v>7.1629397571086901E-3</c:v>
                </c:pt>
                <c:pt idx="74339">
                  <c:v>7.1629798039794003E-3</c:v>
                </c:pt>
                <c:pt idx="74340">
                  <c:v>7.1628964506089696E-3</c:v>
                </c:pt>
                <c:pt idx="74341">
                  <c:v>7.1628107689320998E-3</c:v>
                </c:pt>
                <c:pt idx="74342">
                  <c:v>7.1628247387707199E-3</c:v>
                </c:pt>
                <c:pt idx="74343">
                  <c:v>7.1628228761255698E-3</c:v>
                </c:pt>
                <c:pt idx="74344">
                  <c:v>7.1627520956098999E-3</c:v>
                </c:pt>
                <c:pt idx="74345">
                  <c:v>7.16270552948117E-3</c:v>
                </c:pt>
                <c:pt idx="74346">
                  <c:v>7.1627157740294899E-3</c:v>
                </c:pt>
                <c:pt idx="74347">
                  <c:v>7.1626887656748304E-3</c:v>
                </c:pt>
                <c:pt idx="74348">
                  <c:v>7.1626212447881699E-3</c:v>
                </c:pt>
                <c:pt idx="74349">
                  <c:v>7.1625872515141999E-3</c:v>
                </c:pt>
                <c:pt idx="74350">
                  <c:v>7.1625807322561698E-3</c:v>
                </c:pt>
                <c:pt idx="74351">
                  <c:v>7.1625490672886398E-3</c:v>
                </c:pt>
                <c:pt idx="74352">
                  <c:v>7.1624997071921799E-3</c:v>
                </c:pt>
                <c:pt idx="74353">
                  <c:v>7.1624717675149501E-3</c:v>
                </c:pt>
                <c:pt idx="74354">
                  <c:v>7.1624997071921799E-3</c:v>
                </c:pt>
                <c:pt idx="74355">
                  <c:v>7.1624303236603702E-3</c:v>
                </c:pt>
                <c:pt idx="74356">
                  <c:v>7.1624522097408798E-3</c:v>
                </c:pt>
                <c:pt idx="74357">
                  <c:v>7.1624396368861198E-3</c:v>
                </c:pt>
                <c:pt idx="74358">
                  <c:v>7.1623716503381703E-3</c:v>
                </c:pt>
                <c:pt idx="74359">
                  <c:v>7.1623288094997397E-3</c:v>
                </c:pt>
                <c:pt idx="74360">
                  <c:v>7.16231996193528E-3</c:v>
                </c:pt>
                <c:pt idx="74361">
                  <c:v>7.1622901596129001E-3</c:v>
                </c:pt>
                <c:pt idx="74362">
                  <c:v>7.1622868999838803E-3</c:v>
                </c:pt>
                <c:pt idx="74363">
                  <c:v>7.1622706018388297E-3</c:v>
                </c:pt>
                <c:pt idx="74364">
                  <c:v>7.1623288094997397E-3</c:v>
                </c:pt>
                <c:pt idx="74365">
                  <c:v>7.1622543036937696E-3</c:v>
                </c:pt>
                <c:pt idx="74366">
                  <c:v>7.1621634997427498E-3</c:v>
                </c:pt>
                <c:pt idx="74367">
                  <c:v>7.1621830575168098E-3</c:v>
                </c:pt>
                <c:pt idx="74368">
                  <c:v>7.1622007526457301E-3</c:v>
                </c:pt>
                <c:pt idx="74369">
                  <c:v>7.1621197275817403E-3</c:v>
                </c:pt>
                <c:pt idx="74370">
                  <c:v>7.1620470844209203E-3</c:v>
                </c:pt>
                <c:pt idx="74371">
                  <c:v>7.1620540693402299E-3</c:v>
                </c:pt>
                <c:pt idx="74372">
                  <c:v>7.1620568633079503E-3</c:v>
                </c:pt>
                <c:pt idx="74373">
                  <c:v>7.16199306771159E-3</c:v>
                </c:pt>
                <c:pt idx="74374">
                  <c:v>7.1619404479861303E-3</c:v>
                </c:pt>
                <c:pt idx="74375">
                  <c:v>7.1619311347603798E-3</c:v>
                </c:pt>
                <c:pt idx="74376">
                  <c:v>7.1619157679379004E-3</c:v>
                </c:pt>
                <c:pt idx="74377">
                  <c:v>7.1618617512285701E-3</c:v>
                </c:pt>
                <c:pt idx="74378">
                  <c:v>7.16181611642242E-3</c:v>
                </c:pt>
                <c:pt idx="74379">
                  <c:v>7.1618058718741001E-3</c:v>
                </c:pt>
                <c:pt idx="74380">
                  <c:v>7.1618082001805297E-3</c:v>
                </c:pt>
                <c:pt idx="74381">
                  <c:v>7.1618319489061798E-3</c:v>
                </c:pt>
                <c:pt idx="74382">
                  <c:v>7.1618035435676601E-3</c:v>
                </c:pt>
                <c:pt idx="74383">
                  <c:v>7.1617378853261497E-3</c:v>
                </c:pt>
                <c:pt idx="74384">
                  <c:v>7.1617113426327697E-3</c:v>
                </c:pt>
                <c:pt idx="74385">
                  <c:v>7.1617010980844498E-3</c:v>
                </c:pt>
                <c:pt idx="74386">
                  <c:v>7.16164661571384E-3</c:v>
                </c:pt>
                <c:pt idx="74387">
                  <c:v>7.1615907363593596E-3</c:v>
                </c:pt>
                <c:pt idx="74388">
                  <c:v>7.16160796582699E-3</c:v>
                </c:pt>
                <c:pt idx="74389">
                  <c:v>7.1616605855524601E-3</c:v>
                </c:pt>
                <c:pt idx="74390">
                  <c:v>7.1616666391491899E-3</c:v>
                </c:pt>
                <c:pt idx="74391">
                  <c:v>7.1615460328757798E-3</c:v>
                </c:pt>
                <c:pt idx="74392">
                  <c:v>7.1614859625697101E-3</c:v>
                </c:pt>
                <c:pt idx="74393">
                  <c:v>7.1615343913435901E-3</c:v>
                </c:pt>
                <c:pt idx="74394">
                  <c:v>7.1615362539887402E-3</c:v>
                </c:pt>
                <c:pt idx="74395">
                  <c:v>7.1614384651184099E-3</c:v>
                </c:pt>
                <c:pt idx="74396">
                  <c:v>7.1613723412156096E-3</c:v>
                </c:pt>
                <c:pt idx="74397">
                  <c:v>7.1613867767155196E-3</c:v>
                </c:pt>
                <c:pt idx="74398">
                  <c:v>7.1613863110542297E-3</c:v>
                </c:pt>
                <c:pt idx="74399">
                  <c:v>7.1613234467804397E-3</c:v>
                </c:pt>
                <c:pt idx="74400">
                  <c:v>7.1612633764743796E-3</c:v>
                </c:pt>
                <c:pt idx="74401">
                  <c:v>7.1612517349422004E-3</c:v>
                </c:pt>
                <c:pt idx="74402">
                  <c:v>7.1612438187003101E-3</c:v>
                </c:pt>
                <c:pt idx="74403">
                  <c:v>7.16119352728128E-3</c:v>
                </c:pt>
                <c:pt idx="74404">
                  <c:v>7.1611381135880999E-3</c:v>
                </c:pt>
                <c:pt idx="74405">
                  <c:v>7.16112088412046E-3</c:v>
                </c:pt>
                <c:pt idx="74406">
                  <c:v>7.1611101739108597E-3</c:v>
                </c:pt>
                <c:pt idx="74407">
                  <c:v>7.1610715240240097E-3</c:v>
                </c:pt>
                <c:pt idx="74408">
                  <c:v>7.1610962040722396E-3</c:v>
                </c:pt>
                <c:pt idx="74409">
                  <c:v>7.16109899803996E-3</c:v>
                </c:pt>
                <c:pt idx="74410">
                  <c:v>7.1611637249589001E-3</c:v>
                </c:pt>
                <c:pt idx="74411">
                  <c:v>7.1611138992011599E-3</c:v>
                </c:pt>
                <c:pt idx="74412">
                  <c:v>7.1610333397984496E-3</c:v>
                </c:pt>
                <c:pt idx="74413">
                  <c:v>7.1609928272664599E-3</c:v>
                </c:pt>
                <c:pt idx="74414">
                  <c:v>7.1609709411859504E-3</c:v>
                </c:pt>
                <c:pt idx="74415">
                  <c:v>7.1609201841056399E-3</c:v>
                </c:pt>
                <c:pt idx="74416">
                  <c:v>7.1608819998800798E-3</c:v>
                </c:pt>
                <c:pt idx="74417">
                  <c:v>7.1608838625252299E-3</c:v>
                </c:pt>
                <c:pt idx="74418">
                  <c:v>7.1608843281865103E-3</c:v>
                </c:pt>
                <c:pt idx="74419">
                  <c:v>7.16084241867065E-3</c:v>
                </c:pt>
                <c:pt idx="74420">
                  <c:v>7.1607683785259698E-3</c:v>
                </c:pt>
                <c:pt idx="74421">
                  <c:v>7.1607250720262501E-3</c:v>
                </c:pt>
                <c:pt idx="74422">
                  <c:v>7.1607120335102099E-3</c:v>
                </c:pt>
                <c:pt idx="74423">
                  <c:v>7.1606971323490099E-3</c:v>
                </c:pt>
                <c:pt idx="74424">
                  <c:v>7.1606580168008804E-3</c:v>
                </c:pt>
                <c:pt idx="74425">
                  <c:v>7.1606198325753203E-3</c:v>
                </c:pt>
                <c:pt idx="74426">
                  <c:v>7.1605914272367998E-3</c:v>
                </c:pt>
                <c:pt idx="74427">
                  <c:v>7.1605597622692602E-3</c:v>
                </c:pt>
                <c:pt idx="74428">
                  <c:v>7.1605183184146898E-3</c:v>
                </c:pt>
                <c:pt idx="74429">
                  <c:v>7.1604829281568501E-3</c:v>
                </c:pt>
                <c:pt idx="74430">
                  <c:v>7.1604754775762601E-3</c:v>
                </c:pt>
                <c:pt idx="74431">
                  <c:v>7.1604312397539598E-3</c:v>
                </c:pt>
                <c:pt idx="74432">
                  <c:v>7.1604293771088097E-3</c:v>
                </c:pt>
                <c:pt idx="74433">
                  <c:v>7.1604112163186099E-3</c:v>
                </c:pt>
                <c:pt idx="74434">
                  <c:v>7.16037675738335E-3</c:v>
                </c:pt>
                <c:pt idx="74435">
                  <c:v>7.16034043580294E-3</c:v>
                </c:pt>
                <c:pt idx="74436">
                  <c:v>7.1603176183998602E-3</c:v>
                </c:pt>
                <c:pt idx="74437">
                  <c:v>7.16028735041618E-3</c:v>
                </c:pt>
                <c:pt idx="74438">
                  <c:v>7.1602505631744896E-3</c:v>
                </c:pt>
                <c:pt idx="74439">
                  <c:v>7.1602184325456602E-3</c:v>
                </c:pt>
                <c:pt idx="74440">
                  <c:v>7.1601942181587202E-3</c:v>
                </c:pt>
                <c:pt idx="74441">
                  <c:v>7.1601825766265401E-3</c:v>
                </c:pt>
                <c:pt idx="74442">
                  <c:v>7.1601388044655297E-3</c:v>
                </c:pt>
                <c:pt idx="74443">
                  <c:v>7.16015882790089E-3</c:v>
                </c:pt>
                <c:pt idx="74444">
                  <c:v>7.1601625531911902E-3</c:v>
                </c:pt>
                <c:pt idx="74445">
                  <c:v>7.1601211093366198E-3</c:v>
                </c:pt>
                <c:pt idx="74446">
                  <c:v>7.1600708179175897E-3</c:v>
                </c:pt>
                <c:pt idx="74447">
                  <c:v>7.1600414812564902E-3</c:v>
                </c:pt>
                <c:pt idx="74448">
                  <c:v>7.1600195951759798E-3</c:v>
                </c:pt>
                <c:pt idx="74449">
                  <c:v>7.1599842049181496E-3</c:v>
                </c:pt>
                <c:pt idx="74450">
                  <c:v>7.1599422954022902E-3</c:v>
                </c:pt>
                <c:pt idx="74451">
                  <c:v>7.1599138900637601E-3</c:v>
                </c:pt>
                <c:pt idx="74452">
                  <c:v>7.1599003858864299E-3</c:v>
                </c:pt>
                <c:pt idx="74453">
                  <c:v>7.1598743088543398E-3</c:v>
                </c:pt>
                <c:pt idx="74454">
                  <c:v>7.1598291397094701E-3</c:v>
                </c:pt>
                <c:pt idx="74455">
                  <c:v>7.1597816422581699E-3</c:v>
                </c:pt>
                <c:pt idx="74456">
                  <c:v>7.1597532369196398E-3</c:v>
                </c:pt>
                <c:pt idx="74457">
                  <c:v>7.15973507612944E-3</c:v>
                </c:pt>
                <c:pt idx="74458">
                  <c:v>7.1597415953874597E-3</c:v>
                </c:pt>
                <c:pt idx="74459">
                  <c:v>7.1597523055970703E-3</c:v>
                </c:pt>
                <c:pt idx="74460">
                  <c:v>7.1597602218389502E-3</c:v>
                </c:pt>
                <c:pt idx="74461">
                  <c:v>7.1597020141780402E-3</c:v>
                </c:pt>
                <c:pt idx="74462">
                  <c:v>7.1596307680010804E-3</c:v>
                </c:pt>
                <c:pt idx="74463">
                  <c:v>7.1595949120819603E-3</c:v>
                </c:pt>
                <c:pt idx="74464">
                  <c:v>7.15957954525948E-3</c:v>
                </c:pt>
                <c:pt idx="74465">
                  <c:v>7.1595809422433402E-3</c:v>
                </c:pt>
                <c:pt idx="74466">
                  <c:v>7.1595688350498702E-3</c:v>
                </c:pt>
                <c:pt idx="74467">
                  <c:v>7.1595315821468804E-3</c:v>
                </c:pt>
                <c:pt idx="74468">
                  <c:v>7.1594668552279498E-3</c:v>
                </c:pt>
                <c:pt idx="74469">
                  <c:v>7.1594333276152602E-3</c:v>
                </c:pt>
                <c:pt idx="74470">
                  <c:v>7.1594356559217002E-3</c:v>
                </c:pt>
                <c:pt idx="74471">
                  <c:v>7.1594282053410998E-3</c:v>
                </c:pt>
                <c:pt idx="74472">
                  <c:v>7.1593844331800903E-3</c:v>
                </c:pt>
                <c:pt idx="74473">
                  <c:v>7.1593336760997798E-3</c:v>
                </c:pt>
                <c:pt idx="74474">
                  <c:v>7.1592973545193698E-3</c:v>
                </c:pt>
                <c:pt idx="74475">
                  <c:v>7.15928664430976E-3</c:v>
                </c:pt>
                <c:pt idx="74476">
                  <c:v>7.1592670865356896E-3</c:v>
                </c:pt>
                <c:pt idx="74477">
                  <c:v>7.1592293679714203E-3</c:v>
                </c:pt>
                <c:pt idx="74478">
                  <c:v>7.1591818705201201E-3</c:v>
                </c:pt>
                <c:pt idx="74479">
                  <c:v>7.1591529995203001E-3</c:v>
                </c:pt>
                <c:pt idx="74480">
                  <c:v>7.1591297164559399E-3</c:v>
                </c:pt>
                <c:pt idx="74481">
                  <c:v>7.1591041050851397E-3</c:v>
                </c:pt>
                <c:pt idx="74482">
                  <c:v>7.1590668521821499E-3</c:v>
                </c:pt>
                <c:pt idx="74483">
                  <c:v>7.1590282022952999E-3</c:v>
                </c:pt>
                <c:pt idx="74484">
                  <c:v>7.1590319275856001E-3</c:v>
                </c:pt>
                <c:pt idx="74485">
                  <c:v>7.1589942090213299E-3</c:v>
                </c:pt>
                <c:pt idx="74486">
                  <c:v>7.1590049192309397E-3</c:v>
                </c:pt>
                <c:pt idx="74487">
                  <c:v>7.1589881554246001E-3</c:v>
                </c:pt>
                <c:pt idx="74488">
                  <c:v>7.1589383296668503E-3</c:v>
                </c:pt>
                <c:pt idx="74489">
                  <c:v>7.1588838472962397E-3</c:v>
                </c:pt>
                <c:pt idx="74490">
                  <c:v>7.1588489226996899E-3</c:v>
                </c:pt>
                <c:pt idx="74491">
                  <c:v>7.1588298305869102E-3</c:v>
                </c:pt>
                <c:pt idx="74492">
                  <c:v>7.1588340215385004E-3</c:v>
                </c:pt>
                <c:pt idx="74493">
                  <c:v>7.1587734855711503E-3</c:v>
                </c:pt>
                <c:pt idx="74494">
                  <c:v>7.1587995626032396E-3</c:v>
                </c:pt>
                <c:pt idx="74495">
                  <c:v>7.1588135324418501E-3</c:v>
                </c:pt>
                <c:pt idx="74496">
                  <c:v>7.1587748825550097E-3</c:v>
                </c:pt>
                <c:pt idx="74497">
                  <c:v>7.1587059646844899E-3</c:v>
                </c:pt>
                <c:pt idx="74498">
                  <c:v>7.1586603298783302E-3</c:v>
                </c:pt>
                <c:pt idx="74499">
                  <c:v>7.1586505509913002E-3</c:v>
                </c:pt>
                <c:pt idx="74500">
                  <c:v>7.1586412377655497E-3</c:v>
                </c:pt>
                <c:pt idx="74501">
                  <c:v>7.1586086414754399E-3</c:v>
                </c:pt>
                <c:pt idx="74502">
                  <c:v>7.1585574187338404E-3</c:v>
                </c:pt>
                <c:pt idx="74503">
                  <c:v>7.1585117839276799E-3</c:v>
                </c:pt>
                <c:pt idx="74504">
                  <c:v>7.1584885008633102E-3</c:v>
                </c:pt>
                <c:pt idx="74505">
                  <c:v>7.1584740653634097E-3</c:v>
                </c:pt>
                <c:pt idx="74506">
                  <c:v>7.1584461256861704E-3</c:v>
                </c:pt>
                <c:pt idx="74507">
                  <c:v>7.1583990938961497E-3</c:v>
                </c:pt>
                <c:pt idx="74508">
                  <c:v>7.1583548560738598E-3</c:v>
                </c:pt>
                <c:pt idx="74509">
                  <c:v>7.1583264507353297E-3</c:v>
                </c:pt>
                <c:pt idx="74510">
                  <c:v>7.1583236567676102E-3</c:v>
                </c:pt>
                <c:pt idx="74511">
                  <c:v>7.1582929231226401E-3</c:v>
                </c:pt>
                <c:pt idx="74512">
                  <c:v>7.1583106182515604E-3</c:v>
                </c:pt>
                <c:pt idx="74513">
                  <c:v>7.1583073586225501E-3</c:v>
                </c:pt>
                <c:pt idx="74514">
                  <c:v>7.1582649834454103E-3</c:v>
                </c:pt>
                <c:pt idx="74515">
                  <c:v>7.1581946685910199E-3</c:v>
                </c:pt>
                <c:pt idx="74516">
                  <c:v>7.1581415832042703E-3</c:v>
                </c:pt>
                <c:pt idx="74517">
                  <c:v>7.1581192314624804E-3</c:v>
                </c:pt>
                <c:pt idx="74518">
                  <c:v>7.1581625379622E-3</c:v>
                </c:pt>
                <c:pt idx="74519">
                  <c:v>7.1580652147531501E-3</c:v>
                </c:pt>
                <c:pt idx="74520">
                  <c:v>7.1580624207854297E-3</c:v>
                </c:pt>
                <c:pt idx="74521">
                  <c:v>7.1580749936401801E-3</c:v>
                </c:pt>
                <c:pt idx="74522">
                  <c:v>7.1580605581402796E-3</c:v>
                </c:pt>
                <c:pt idx="74523">
                  <c:v>7.1580144576728301E-3</c:v>
                </c:pt>
                <c:pt idx="74524">
                  <c:v>7.1579650975763798E-3</c:v>
                </c:pt>
                <c:pt idx="74525">
                  <c:v>7.1579259820282503E-3</c:v>
                </c:pt>
                <c:pt idx="74526">
                  <c:v>7.1579045616090298E-3</c:v>
                </c:pt>
                <c:pt idx="74527">
                  <c:v>7.1578905917704097E-3</c:v>
                </c:pt>
                <c:pt idx="74528">
                  <c:v>7.1578603237867399E-3</c:v>
                </c:pt>
                <c:pt idx="74529">
                  <c:v>7.1578212082385999E-3</c:v>
                </c:pt>
                <c:pt idx="74530">
                  <c:v>7.1577792987227501E-3</c:v>
                </c:pt>
                <c:pt idx="74531">
                  <c:v>7.1577467024326298E-3</c:v>
                </c:pt>
                <c:pt idx="74532">
                  <c:v>7.1577210910618297E-3</c:v>
                </c:pt>
                <c:pt idx="74533">
                  <c:v>7.1576954796910303E-3</c:v>
                </c:pt>
                <c:pt idx="74534">
                  <c:v>7.15766567736864E-3</c:v>
                </c:pt>
                <c:pt idx="74535">
                  <c:v>7.15762702748179E-3</c:v>
                </c:pt>
                <c:pt idx="74536">
                  <c:v>7.1576223708689204E-3</c:v>
                </c:pt>
                <c:pt idx="74537">
                  <c:v>7.1576037444174298E-3</c:v>
                </c:pt>
                <c:pt idx="74538">
                  <c:v>7.1576181799173398E-3</c:v>
                </c:pt>
                <c:pt idx="74539">
                  <c:v>7.1575972251594101E-3</c:v>
                </c:pt>
                <c:pt idx="74540">
                  <c:v>7.1575427427887899E-3</c:v>
                </c:pt>
                <c:pt idx="74541">
                  <c:v>7.1574747562408499E-3</c:v>
                </c:pt>
                <c:pt idx="74542">
                  <c:v>7.1574328467249896E-3</c:v>
                </c:pt>
                <c:pt idx="74543">
                  <c:v>7.1574305184185496E-3</c:v>
                </c:pt>
                <c:pt idx="74544">
                  <c:v>7.1574789471924296E-3</c:v>
                </c:pt>
                <c:pt idx="74545">
                  <c:v>7.1575455367565198E-3</c:v>
                </c:pt>
                <c:pt idx="74546">
                  <c:v>7.15753249824047E-3</c:v>
                </c:pt>
                <c:pt idx="74547">
                  <c:v>7.1574347093701397E-3</c:v>
                </c:pt>
                <c:pt idx="74548">
                  <c:v>7.1573280729353402E-3</c:v>
                </c:pt>
                <c:pt idx="74549">
                  <c:v>7.1572717279195803E-3</c:v>
                </c:pt>
                <c:pt idx="74550">
                  <c:v>7.1572745218872998E-3</c:v>
                </c:pt>
                <c:pt idx="74551">
                  <c:v>7.1572964079678102E-3</c:v>
                </c:pt>
                <c:pt idx="74552">
                  <c:v>7.15728802606463E-3</c:v>
                </c:pt>
                <c:pt idx="74553">
                  <c:v>7.1572302840650099E-3</c:v>
                </c:pt>
                <c:pt idx="74554">
                  <c:v>7.1571567095816101E-3</c:v>
                </c:pt>
                <c:pt idx="74555">
                  <c:v>7.1570975705981298E-3</c:v>
                </c:pt>
                <c:pt idx="74556">
                  <c:v>7.1570710279047498E-3</c:v>
                </c:pt>
                <c:pt idx="74557">
                  <c:v>7.1570635773241503E-3</c:v>
                </c:pt>
                <c:pt idx="74558">
                  <c:v>7.1570533327758304E-3</c:v>
                </c:pt>
                <c:pt idx="74559">
                  <c:v>7.1570184081792797E-3</c:v>
                </c:pt>
                <c:pt idx="74560">
                  <c:v>7.1569676510989701E-3</c:v>
                </c:pt>
                <c:pt idx="74561">
                  <c:v>7.1569345891475704E-3</c:v>
                </c:pt>
                <c:pt idx="74562">
                  <c:v>7.1569224819541003E-3</c:v>
                </c:pt>
                <c:pt idx="74563">
                  <c:v>7.1569280698895498E-3</c:v>
                </c:pt>
                <c:pt idx="74564">
                  <c:v>7.1569047868251801E-3</c:v>
                </c:pt>
                <c:pt idx="74565">
                  <c:v>7.1568530984222898E-3</c:v>
                </c:pt>
                <c:pt idx="74566">
                  <c:v>7.1567953564226601E-3</c:v>
                </c:pt>
                <c:pt idx="74567">
                  <c:v>7.1567520499229396E-3</c:v>
                </c:pt>
                <c:pt idx="74568">
                  <c:v>7.1567292325198702E-3</c:v>
                </c:pt>
                <c:pt idx="74569">
                  <c:v>7.1567301638424397E-3</c:v>
                </c:pt>
                <c:pt idx="74570">
                  <c:v>7.1566780097782603E-3</c:v>
                </c:pt>
                <c:pt idx="74571">
                  <c:v>7.1566784754395502E-3</c:v>
                </c:pt>
                <c:pt idx="74572">
                  <c:v>7.15669663622975E-3</c:v>
                </c:pt>
                <c:pt idx="74573">
                  <c:v>7.1566943079233204E-3</c:v>
                </c:pt>
                <c:pt idx="74574">
                  <c:v>7.1566607803106299E-3</c:v>
                </c:pt>
                <c:pt idx="74575">
                  <c:v>7.1565965190529797E-3</c:v>
                </c:pt>
                <c:pt idx="74576">
                  <c:v>7.15653924271464E-3</c:v>
                </c:pt>
                <c:pt idx="74577">
                  <c:v>7.1564977988600696E-3</c:v>
                </c:pt>
                <c:pt idx="74578">
                  <c:v>7.1564773097634298E-3</c:v>
                </c:pt>
                <c:pt idx="74579">
                  <c:v>7.1564670652151099E-3</c:v>
                </c:pt>
                <c:pt idx="74580">
                  <c:v>7.1564521640539204E-3</c:v>
                </c:pt>
                <c:pt idx="74581">
                  <c:v>7.1564139798283603E-3</c:v>
                </c:pt>
                <c:pt idx="74582">
                  <c:v>7.1563734672963602E-3</c:v>
                </c:pt>
                <c:pt idx="74583">
                  <c:v>7.1563250385224802E-3</c:v>
                </c:pt>
                <c:pt idx="74584">
                  <c:v>7.1562868542969201E-3</c:v>
                </c:pt>
                <c:pt idx="74585">
                  <c:v>7.1562575176358197E-3</c:v>
                </c:pt>
                <c:pt idx="74586">
                  <c:v>7.1562323719263103E-3</c:v>
                </c:pt>
                <c:pt idx="74587">
                  <c:v>7.1562496013939398E-3</c:v>
                </c:pt>
                <c:pt idx="74588">
                  <c:v>7.1562724187970196E-3</c:v>
                </c:pt>
                <c:pt idx="74589">
                  <c:v>7.1573378518223797E-3</c:v>
                </c:pt>
                <c:pt idx="74590">
                  <c:v>7.1971639990806597E-3</c:v>
                </c:pt>
                <c:pt idx="74591">
                  <c:v>7.1866447106003796E-3</c:v>
                </c:pt>
                <c:pt idx="74592">
                  <c:v>7.2242445312440404E-3</c:v>
                </c:pt>
                <c:pt idx="74593">
                  <c:v>7.2627644985914204E-3</c:v>
                </c:pt>
                <c:pt idx="74594">
                  <c:v>7.4009215459227597E-3</c:v>
                </c:pt>
                <c:pt idx="74595">
                  <c:v>7.6440605334937599E-3</c:v>
                </c:pt>
                <c:pt idx="74596">
                  <c:v>8.1468336284160597E-3</c:v>
                </c:pt>
                <c:pt idx="74597">
                  <c:v>7.5754178687930098E-3</c:v>
                </c:pt>
                <c:pt idx="74598">
                  <c:v>7.1962797082960597E-3</c:v>
                </c:pt>
                <c:pt idx="74599">
                  <c:v>7.2350911796092996E-3</c:v>
                </c:pt>
                <c:pt idx="74600">
                  <c:v>7.4691274203360098E-3</c:v>
                </c:pt>
                <c:pt idx="74601">
                  <c:v>7.5834970921278E-3</c:v>
                </c:pt>
                <c:pt idx="74602">
                  <c:v>7.2461646050214802E-3</c:v>
                </c:pt>
                <c:pt idx="74603">
                  <c:v>7.19818472862244E-3</c:v>
                </c:pt>
                <c:pt idx="74604">
                  <c:v>7.4550849385559602E-3</c:v>
                </c:pt>
                <c:pt idx="74605">
                  <c:v>7.3951045051217097E-3</c:v>
                </c:pt>
                <c:pt idx="74606">
                  <c:v>7.1988170966506004E-3</c:v>
                </c:pt>
                <c:pt idx="74607">
                  <c:v>7.1917511522769902E-3</c:v>
                </c:pt>
                <c:pt idx="74608">
                  <c:v>7.3228413239121402E-3</c:v>
                </c:pt>
                <c:pt idx="74609">
                  <c:v>7.2313728742301499E-3</c:v>
                </c:pt>
                <c:pt idx="74610">
                  <c:v>7.1659265086054802E-3</c:v>
                </c:pt>
                <c:pt idx="74611">
                  <c:v>7.2027430869638902E-3</c:v>
                </c:pt>
                <c:pt idx="74612">
                  <c:v>3.5416170954704299E-2</c:v>
                </c:pt>
                <c:pt idx="74613">
                  <c:v>3.99213172495365E-2</c:v>
                </c:pt>
                <c:pt idx="74614">
                  <c:v>5.3327918052673402E-2</c:v>
                </c:pt>
                <c:pt idx="74615">
                  <c:v>4.9424752593040501E-2</c:v>
                </c:pt>
                <c:pt idx="74616">
                  <c:v>3.7095233798026997E-2</c:v>
                </c:pt>
                <c:pt idx="74617">
                  <c:v>2.9651507735252401E-2</c:v>
                </c:pt>
                <c:pt idx="74618">
                  <c:v>5.3759776055812801E-2</c:v>
                </c:pt>
                <c:pt idx="74619">
                  <c:v>3.1829651445150403E-2</c:v>
                </c:pt>
                <c:pt idx="74620">
                  <c:v>3.5508099943399402E-2</c:v>
                </c:pt>
                <c:pt idx="74621">
                  <c:v>4.1380666196346297E-2</c:v>
                </c:pt>
                <c:pt idx="74622">
                  <c:v>4.49646040797234E-2</c:v>
                </c:pt>
                <c:pt idx="74623">
                  <c:v>4.4588349759578698E-2</c:v>
                </c:pt>
                <c:pt idx="74624">
                  <c:v>4.1093636304140098E-2</c:v>
                </c:pt>
                <c:pt idx="74625">
                  <c:v>3.6895930767059298E-2</c:v>
                </c:pt>
                <c:pt idx="74626">
                  <c:v>3.4398633986711502E-2</c:v>
                </c:pt>
                <c:pt idx="74627">
                  <c:v>3.4261923283338602E-2</c:v>
                </c:pt>
                <c:pt idx="74628">
                  <c:v>3.5746119916439098E-2</c:v>
                </c:pt>
                <c:pt idx="74629">
                  <c:v>3.4709297120571102E-2</c:v>
                </c:pt>
                <c:pt idx="74630">
                  <c:v>2.90297884494066E-2</c:v>
                </c:pt>
                <c:pt idx="74631">
                  <c:v>2.6923997327685401E-2</c:v>
                </c:pt>
                <c:pt idx="74632">
                  <c:v>2.81450152397156E-2</c:v>
                </c:pt>
                <c:pt idx="74633">
                  <c:v>2.82178185880184E-2</c:v>
                </c:pt>
                <c:pt idx="74634">
                  <c:v>2.63260584324598E-2</c:v>
                </c:pt>
                <c:pt idx="74635">
                  <c:v>2.5952251628041299E-2</c:v>
                </c:pt>
                <c:pt idx="74636">
                  <c:v>2.88745239377022E-2</c:v>
                </c:pt>
                <c:pt idx="74637">
                  <c:v>2.5734977796673799E-2</c:v>
                </c:pt>
                <c:pt idx="74638">
                  <c:v>2.82546766102314E-2</c:v>
                </c:pt>
                <c:pt idx="74639">
                  <c:v>2.5689255446195599E-2</c:v>
                </c:pt>
                <c:pt idx="74640">
                  <c:v>2.7614559978246699E-2</c:v>
                </c:pt>
                <c:pt idx="74641">
                  <c:v>2.5865392759442302E-2</c:v>
                </c:pt>
                <c:pt idx="74642">
                  <c:v>2.6897531002759899E-2</c:v>
                </c:pt>
                <c:pt idx="74643">
                  <c:v>2.6193471625447301E-2</c:v>
                </c:pt>
                <c:pt idx="74644">
                  <c:v>2.62366849929094E-2</c:v>
                </c:pt>
                <c:pt idx="74645">
                  <c:v>2.6478832587599699E-2</c:v>
                </c:pt>
                <c:pt idx="74646">
                  <c:v>2.5800809264182999E-2</c:v>
                </c:pt>
                <c:pt idx="74647">
                  <c:v>2.6562495157122602E-2</c:v>
                </c:pt>
                <c:pt idx="74648">
                  <c:v>2.5670154020190201E-2</c:v>
                </c:pt>
                <c:pt idx="74649">
                  <c:v>2.63984445482492E-2</c:v>
                </c:pt>
                <c:pt idx="74650">
                  <c:v>2.57864259183407E-2</c:v>
                </c:pt>
                <c:pt idx="74651">
                  <c:v>2.6090223342180301E-2</c:v>
                </c:pt>
                <c:pt idx="74652">
                  <c:v>2.5978136807680099E-2</c:v>
                </c:pt>
                <c:pt idx="74653">
                  <c:v>2.5814209133386602E-2</c:v>
                </c:pt>
                <c:pt idx="74654">
                  <c:v>2.6079280301928499E-2</c:v>
                </c:pt>
                <c:pt idx="74655">
                  <c:v>2.5686699897050899E-2</c:v>
                </c:pt>
                <c:pt idx="74656">
                  <c:v>2.6032526046037702E-2</c:v>
                </c:pt>
                <c:pt idx="74657">
                  <c:v>2.57020480930805E-2</c:v>
                </c:pt>
                <c:pt idx="74658">
                  <c:v>2.5889910757541702E-2</c:v>
                </c:pt>
                <c:pt idx="74659">
                  <c:v>2.5777295231819201E-2</c:v>
                </c:pt>
                <c:pt idx="74660">
                  <c:v>2.5744860991835601E-2</c:v>
                </c:pt>
                <c:pt idx="74661">
                  <c:v>2.5829069316387201E-2</c:v>
                </c:pt>
                <c:pt idx="74662">
                  <c:v>2.56613828241825E-2</c:v>
                </c:pt>
                <c:pt idx="74663">
                  <c:v>2.5820765644311901E-2</c:v>
                </c:pt>
                <c:pt idx="74664">
                  <c:v>2.5648582726716999E-2</c:v>
                </c:pt>
                <c:pt idx="74665">
                  <c:v>2.5766370818018899E-2</c:v>
                </c:pt>
                <c:pt idx="74666">
                  <c:v>2.5676012039184602E-2</c:v>
                </c:pt>
                <c:pt idx="74667">
                  <c:v>2.5701737031340599E-2</c:v>
                </c:pt>
                <c:pt idx="74668">
                  <c:v>2.5706348940730098E-2</c:v>
                </c:pt>
                <c:pt idx="74669">
                  <c:v>2.5656232610344901E-2</c:v>
                </c:pt>
                <c:pt idx="74670">
                  <c:v>2.57177110761404E-2</c:v>
                </c:pt>
                <c:pt idx="74671">
                  <c:v>2.5639578700065599E-2</c:v>
                </c:pt>
                <c:pt idx="74672">
                  <c:v>2.57071182131767E-2</c:v>
                </c:pt>
                <c:pt idx="74673">
                  <c:v>2.56453305482864E-2</c:v>
                </c:pt>
                <c:pt idx="74674">
                  <c:v>2.5684082880616198E-2</c:v>
                </c:pt>
                <c:pt idx="74675">
                  <c:v>2.5659792125225098E-2</c:v>
                </c:pt>
                <c:pt idx="74676">
                  <c:v>2.56609730422497E-2</c:v>
                </c:pt>
                <c:pt idx="74677">
                  <c:v>2.5670962408185002E-2</c:v>
                </c:pt>
                <c:pt idx="74678">
                  <c:v>2.56460979580879E-2</c:v>
                </c:pt>
                <c:pt idx="74679">
                  <c:v>2.5673195719718898E-2</c:v>
                </c:pt>
                <c:pt idx="74680">
                  <c:v>2.5641344487667101E-2</c:v>
                </c:pt>
                <c:pt idx="74681">
                  <c:v>2.5667047128081301E-2</c:v>
                </c:pt>
                <c:pt idx="74682">
                  <c:v>2.5643825531005901E-2</c:v>
                </c:pt>
                <c:pt idx="74683">
                  <c:v>2.5656748563051199E-2</c:v>
                </c:pt>
                <c:pt idx="74684">
                  <c:v>2.5648720562458E-2</c:v>
                </c:pt>
                <c:pt idx="74685">
                  <c:v>2.5647062808275198E-2</c:v>
                </c:pt>
                <c:pt idx="74686">
                  <c:v>2.5652013719081899E-2</c:v>
                </c:pt>
                <c:pt idx="74687">
                  <c:v>2.5641050189733498E-2</c:v>
                </c:pt>
                <c:pt idx="74688">
                  <c:v>2.5651931762695299E-2</c:v>
                </c:pt>
                <c:pt idx="74689">
                  <c:v>2.5639276951551399E-2</c:v>
                </c:pt>
                <c:pt idx="74690">
                  <c:v>2.5648945942521099E-2</c:v>
                </c:pt>
                <c:pt idx="74691">
                  <c:v>2.5640429928898801E-2</c:v>
                </c:pt>
                <c:pt idx="74692">
                  <c:v>2.56447792053223E-2</c:v>
                </c:pt>
                <c:pt idx="74693">
                  <c:v>2.5642497465014499E-2</c:v>
                </c:pt>
                <c:pt idx="74694">
                  <c:v>2.56412345916033E-2</c:v>
                </c:pt>
                <c:pt idx="74695">
                  <c:v>2.56438590586185E-2</c:v>
                </c:pt>
                <c:pt idx="74696">
                  <c:v>2.5639312341809301E-2</c:v>
                </c:pt>
                <c:pt idx="74697">
                  <c:v>2.5643853470683101E-2</c:v>
                </c:pt>
                <c:pt idx="74698">
                  <c:v>2.5639031082391701E-2</c:v>
                </c:pt>
                <c:pt idx="74699">
                  <c:v>2.56427209824324E-2</c:v>
                </c:pt>
                <c:pt idx="74700">
                  <c:v>2.5639744475483901E-2</c:v>
                </c:pt>
                <c:pt idx="74701">
                  <c:v>2.56411675363779E-2</c:v>
                </c:pt>
                <c:pt idx="74702">
                  <c:v>2.56406292319298E-2</c:v>
                </c:pt>
                <c:pt idx="74703">
                  <c:v>2.5639880448579799E-2</c:v>
                </c:pt>
                <c:pt idx="74704">
                  <c:v>2.5641106069088E-2</c:v>
                </c:pt>
                <c:pt idx="74705">
                  <c:v>2.5639185681939101E-2</c:v>
                </c:pt>
                <c:pt idx="74706">
                  <c:v>2.5640988722443601E-2</c:v>
                </c:pt>
                <c:pt idx="74707">
                  <c:v>2.56390906870365E-2</c:v>
                </c:pt>
                <c:pt idx="74708">
                  <c:v>2.5640444830060002E-2</c:v>
                </c:pt>
                <c:pt idx="74709">
                  <c:v>2.5639327242970501E-2</c:v>
                </c:pt>
                <c:pt idx="74710">
                  <c:v>2.5639778003096601E-2</c:v>
                </c:pt>
                <c:pt idx="74711">
                  <c:v>2.5639604777097699E-2</c:v>
                </c:pt>
                <c:pt idx="74712">
                  <c:v>2.5639241561293599E-2</c:v>
                </c:pt>
                <c:pt idx="74713">
                  <c:v>2.56397351622582E-2</c:v>
                </c:pt>
                <c:pt idx="74714">
                  <c:v>2.56389621645212E-2</c:v>
                </c:pt>
                <c:pt idx="74715">
                  <c:v>2.56396625190973E-2</c:v>
                </c:pt>
                <c:pt idx="74716">
                  <c:v>2.5638926774263399E-2</c:v>
                </c:pt>
                <c:pt idx="74717">
                  <c:v>2.56394520401955E-2</c:v>
                </c:pt>
                <c:pt idx="74718">
                  <c:v>2.56390161812305E-2</c:v>
                </c:pt>
                <c:pt idx="74719">
                  <c:v>2.5639213621616402E-2</c:v>
                </c:pt>
                <c:pt idx="74720">
                  <c:v>2.5639133527874901E-2</c:v>
                </c:pt>
                <c:pt idx="74721">
                  <c:v>2.5639019906520798E-2</c:v>
                </c:pt>
                <c:pt idx="74722">
                  <c:v>2.5639202445745499E-2</c:v>
                </c:pt>
                <c:pt idx="74723">
                  <c:v>2.5638926774263399E-2</c:v>
                </c:pt>
                <c:pt idx="74724">
                  <c:v>2.5639200583100302E-2</c:v>
                </c:pt>
                <c:pt idx="74725">
                  <c:v>2.5638911873102199E-2</c:v>
                </c:pt>
                <c:pt idx="74726">
                  <c:v>2.5639131665229801E-2</c:v>
                </c:pt>
                <c:pt idx="74727">
                  <c:v>2.5638952851295499E-2</c:v>
                </c:pt>
                <c:pt idx="74728">
                  <c:v>2.5639047846198099E-2</c:v>
                </c:pt>
                <c:pt idx="74729">
                  <c:v>2.56389956921339E-2</c:v>
                </c:pt>
                <c:pt idx="74730">
                  <c:v>2.56389696151018E-2</c:v>
                </c:pt>
                <c:pt idx="74731">
                  <c:v>2.5639021769166E-2</c:v>
                </c:pt>
                <c:pt idx="74732">
                  <c:v>2.5638923048973101E-2</c:v>
                </c:pt>
                <c:pt idx="74733">
                  <c:v>2.5639021769166E-2</c:v>
                </c:pt>
                <c:pt idx="74734">
                  <c:v>2.5638910010457001E-2</c:v>
                </c:pt>
                <c:pt idx="74735">
                  <c:v>2.5638997554779101E-2</c:v>
                </c:pt>
                <c:pt idx="74736">
                  <c:v>2.5638919323682799E-2</c:v>
                </c:pt>
                <c:pt idx="74737">
                  <c:v>2.5638960301876099E-2</c:v>
                </c:pt>
                <c:pt idx="74738">
                  <c:v>2.56389286369085E-2</c:v>
                </c:pt>
                <c:pt idx="74739">
                  <c:v>2.5638926774263399E-2</c:v>
                </c:pt>
                <c:pt idx="74740">
                  <c:v>2.5638937950134302E-2</c:v>
                </c:pt>
                <c:pt idx="74741">
                  <c:v>2.5638906285166699E-2</c:v>
                </c:pt>
                <c:pt idx="74742">
                  <c:v>2.5638939812779399E-2</c:v>
                </c:pt>
                <c:pt idx="74743">
                  <c:v>2.56389006972313E-2</c:v>
                </c:pt>
                <c:pt idx="74744">
                  <c:v>2.56389360874891E-2</c:v>
                </c:pt>
                <c:pt idx="74745">
                  <c:v>2.56389006972313E-2</c:v>
                </c:pt>
                <c:pt idx="74746">
                  <c:v>2.5638926774263399E-2</c:v>
                </c:pt>
                <c:pt idx="74747">
                  <c:v>2.5638910010457001E-2</c:v>
                </c:pt>
                <c:pt idx="74748">
                  <c:v>2.56389155983925E-2</c:v>
                </c:pt>
                <c:pt idx="74749">
                  <c:v>2.56389155983925E-2</c:v>
                </c:pt>
                <c:pt idx="74750">
                  <c:v>2.5638913735747299E-2</c:v>
                </c:pt>
                <c:pt idx="74751">
                  <c:v>2.5638919323682799E-2</c:v>
                </c:pt>
                <c:pt idx="74752">
                  <c:v>2.5638904422521602E-2</c:v>
                </c:pt>
                <c:pt idx="74753">
                  <c:v>2.56389155983925E-2</c:v>
                </c:pt>
                <c:pt idx="74754">
                  <c:v>2.56389025598764E-2</c:v>
                </c:pt>
                <c:pt idx="74755">
                  <c:v>2.5638913735747299E-2</c:v>
                </c:pt>
                <c:pt idx="74756">
                  <c:v>2.56389025598764E-2</c:v>
                </c:pt>
                <c:pt idx="74757">
                  <c:v>2.5638911873102199E-2</c:v>
                </c:pt>
                <c:pt idx="74758">
                  <c:v>2.5638904422521602E-2</c:v>
                </c:pt>
                <c:pt idx="74759">
                  <c:v>2.5638906285166699E-2</c:v>
                </c:pt>
                <c:pt idx="74760">
                  <c:v>2.5638906285166699E-2</c:v>
                </c:pt>
                <c:pt idx="74761">
                  <c:v>2.5638906285166699E-2</c:v>
                </c:pt>
                <c:pt idx="74762">
                  <c:v>2.5638910010457001E-2</c:v>
                </c:pt>
                <c:pt idx="74763">
                  <c:v>2.56389025598764E-2</c:v>
                </c:pt>
                <c:pt idx="74764">
                  <c:v>2.5638906285166699E-2</c:v>
                </c:pt>
                <c:pt idx="74765">
                  <c:v>2.5638896971941001E-2</c:v>
                </c:pt>
                <c:pt idx="74766">
                  <c:v>2.5638910010457001E-2</c:v>
                </c:pt>
                <c:pt idx="74767">
                  <c:v>2.56389025598764E-2</c:v>
                </c:pt>
                <c:pt idx="74768">
                  <c:v>2.56389006972313E-2</c:v>
                </c:pt>
                <c:pt idx="74769">
                  <c:v>2.5638906285166699E-2</c:v>
                </c:pt>
                <c:pt idx="74770">
                  <c:v>2.56389025598764E-2</c:v>
                </c:pt>
                <c:pt idx="74771">
                  <c:v>2.56389006972313E-2</c:v>
                </c:pt>
                <c:pt idx="74772">
                  <c:v>2.5638896971941001E-2</c:v>
                </c:pt>
                <c:pt idx="74773">
                  <c:v>2.56389006972313E-2</c:v>
                </c:pt>
                <c:pt idx="74774">
                  <c:v>2.56389006972313E-2</c:v>
                </c:pt>
                <c:pt idx="74775">
                  <c:v>2.56389025598764E-2</c:v>
                </c:pt>
                <c:pt idx="74776">
                  <c:v>2.5638904422521602E-2</c:v>
                </c:pt>
                <c:pt idx="74777">
                  <c:v>2.5638896971941001E-2</c:v>
                </c:pt>
                <c:pt idx="74778">
                  <c:v>2.56389025598764E-2</c:v>
                </c:pt>
                <c:pt idx="74779">
                  <c:v>2.56389006972313E-2</c:v>
                </c:pt>
                <c:pt idx="74780">
                  <c:v>2.56389006972313E-2</c:v>
                </c:pt>
                <c:pt idx="74781">
                  <c:v>2.5638896971941001E-2</c:v>
                </c:pt>
                <c:pt idx="74782">
                  <c:v>2.56389025598764E-2</c:v>
                </c:pt>
                <c:pt idx="74783">
                  <c:v>2.5638896971941001E-2</c:v>
                </c:pt>
                <c:pt idx="74784">
                  <c:v>2.56389025598764E-2</c:v>
                </c:pt>
                <c:pt idx="74785">
                  <c:v>2.56389006972313E-2</c:v>
                </c:pt>
                <c:pt idx="74786">
                  <c:v>2.56389025598764E-2</c:v>
                </c:pt>
                <c:pt idx="74787">
                  <c:v>2.56388951092958E-2</c:v>
                </c:pt>
                <c:pt idx="74788">
                  <c:v>2.5638904422521602E-2</c:v>
                </c:pt>
                <c:pt idx="74789">
                  <c:v>2.5638896971941001E-2</c:v>
                </c:pt>
                <c:pt idx="74790">
                  <c:v>2.56389006972313E-2</c:v>
                </c:pt>
                <c:pt idx="74791">
                  <c:v>2.56389025598764E-2</c:v>
                </c:pt>
                <c:pt idx="74792">
                  <c:v>2.56389006972313E-2</c:v>
                </c:pt>
                <c:pt idx="74793">
                  <c:v>2.56389006972313E-2</c:v>
                </c:pt>
                <c:pt idx="74794">
                  <c:v>2.56389006972313E-2</c:v>
                </c:pt>
                <c:pt idx="74795">
                  <c:v>2.56389006972313E-2</c:v>
                </c:pt>
                <c:pt idx="74796">
                  <c:v>2.56389006972313E-2</c:v>
                </c:pt>
                <c:pt idx="74797">
                  <c:v>2.56389025598764E-2</c:v>
                </c:pt>
                <c:pt idx="74798">
                  <c:v>2.5638896971941001E-2</c:v>
                </c:pt>
                <c:pt idx="74799">
                  <c:v>2.56389006972313E-2</c:v>
                </c:pt>
                <c:pt idx="74800">
                  <c:v>2.5638904422521602E-2</c:v>
                </c:pt>
                <c:pt idx="74801">
                  <c:v>2.56389025598764E-2</c:v>
                </c:pt>
                <c:pt idx="74802">
                  <c:v>2.56389025598764E-2</c:v>
                </c:pt>
                <c:pt idx="74803">
                  <c:v>2.5638904422521602E-2</c:v>
                </c:pt>
                <c:pt idx="74804">
                  <c:v>2.5638896971941001E-2</c:v>
                </c:pt>
                <c:pt idx="74805">
                  <c:v>2.56389025598764E-2</c:v>
                </c:pt>
                <c:pt idx="74806">
                  <c:v>2.56389025598764E-2</c:v>
                </c:pt>
                <c:pt idx="74807">
                  <c:v>2.5638896971941001E-2</c:v>
                </c:pt>
                <c:pt idx="74808">
                  <c:v>2.5638896971941001E-2</c:v>
                </c:pt>
                <c:pt idx="74809">
                  <c:v>2.5638896971941001E-2</c:v>
                </c:pt>
                <c:pt idx="74810">
                  <c:v>2.56389025598764E-2</c:v>
                </c:pt>
                <c:pt idx="74811">
                  <c:v>2.56389006972313E-2</c:v>
                </c:pt>
                <c:pt idx="74812">
                  <c:v>2.56389006972313E-2</c:v>
                </c:pt>
                <c:pt idx="74813">
                  <c:v>3.0463498085737201E-2</c:v>
                </c:pt>
                <c:pt idx="74814">
                  <c:v>2.86405514925718E-2</c:v>
                </c:pt>
                <c:pt idx="74815">
                  <c:v>2.7724666520953199E-2</c:v>
                </c:pt>
                <c:pt idx="74816">
                  <c:v>2.7877768501639401E-2</c:v>
                </c:pt>
                <c:pt idx="74817">
                  <c:v>2.6702566072344801E-2</c:v>
                </c:pt>
                <c:pt idx="74818">
                  <c:v>2.4653276428580301E-2</c:v>
                </c:pt>
                <c:pt idx="74819">
                  <c:v>2.2891692817211099E-2</c:v>
                </c:pt>
                <c:pt idx="74820">
                  <c:v>2.1732352674007398E-2</c:v>
                </c:pt>
                <c:pt idx="74821">
                  <c:v>2.03832276165485E-2</c:v>
                </c:pt>
                <c:pt idx="74822">
                  <c:v>1.84679497033358E-2</c:v>
                </c:pt>
                <c:pt idx="74823">
                  <c:v>1.6513712704181699E-2</c:v>
                </c:pt>
                <c:pt idx="74824">
                  <c:v>1.4871180988848201E-2</c:v>
                </c:pt>
                <c:pt idx="74825">
                  <c:v>1.3253721408546E-2</c:v>
                </c:pt>
                <c:pt idx="74826">
                  <c:v>1.13513600081205E-2</c:v>
                </c:pt>
                <c:pt idx="74827">
                  <c:v>9.0712755918502808E-3</c:v>
                </c:pt>
                <c:pt idx="74828">
                  <c:v>6.8156262859702102E-3</c:v>
                </c:pt>
                <c:pt idx="74829">
                  <c:v>4.7801085747778398E-3</c:v>
                </c:pt>
                <c:pt idx="74830">
                  <c:v>4.0099155157804498E-3</c:v>
                </c:pt>
                <c:pt idx="74831">
                  <c:v>7.43341213092208E-3</c:v>
                </c:pt>
                <c:pt idx="74832">
                  <c:v>6.4106928184628504E-3</c:v>
                </c:pt>
                <c:pt idx="74833">
                  <c:v>5.3606797009706497E-3</c:v>
                </c:pt>
                <c:pt idx="74834">
                  <c:v>5.0298580899834598E-3</c:v>
                </c:pt>
                <c:pt idx="74835">
                  <c:v>4.1676568798720802E-3</c:v>
                </c:pt>
                <c:pt idx="74836">
                  <c:v>3.65471397526562E-3</c:v>
                </c:pt>
                <c:pt idx="74837">
                  <c:v>4.1192243807017803E-3</c:v>
                </c:pt>
                <c:pt idx="74838">
                  <c:v>4.7355988062918204E-3</c:v>
                </c:pt>
                <c:pt idx="74839">
                  <c:v>4.5968997292220601E-3</c:v>
                </c:pt>
                <c:pt idx="74840">
                  <c:v>4.0877112187445198E-3</c:v>
                </c:pt>
                <c:pt idx="74841">
                  <c:v>3.9763618260621999E-3</c:v>
                </c:pt>
                <c:pt idx="74842">
                  <c:v>4.2591821402311299E-3</c:v>
                </c:pt>
                <c:pt idx="74843">
                  <c:v>4.3627517297864004E-3</c:v>
                </c:pt>
                <c:pt idx="74844">
                  <c:v>4.0282974950969202E-3</c:v>
                </c:pt>
                <c:pt idx="74845">
                  <c:v>3.67471296340227E-3</c:v>
                </c:pt>
                <c:pt idx="74846">
                  <c:v>3.6654027644544801E-3</c:v>
                </c:pt>
                <c:pt idx="74847">
                  <c:v>3.7709637545049199E-3</c:v>
                </c:pt>
                <c:pt idx="74848">
                  <c:v>3.6840389948338301E-3</c:v>
                </c:pt>
                <c:pt idx="74849">
                  <c:v>3.4187352284789098E-3</c:v>
                </c:pt>
                <c:pt idx="74850">
                  <c:v>3.2576129306107799E-3</c:v>
                </c:pt>
                <c:pt idx="74851">
                  <c:v>3.2957887742668399E-3</c:v>
                </c:pt>
                <c:pt idx="74852">
                  <c:v>3.34519171155989E-3</c:v>
                </c:pt>
                <c:pt idx="74853">
                  <c:v>3.2658597920089999E-3</c:v>
                </c:pt>
                <c:pt idx="74854">
                  <c:v>3.1547381076961799E-3</c:v>
                </c:pt>
                <c:pt idx="74855">
                  <c:v>3.13804461620748E-3</c:v>
                </c:pt>
                <c:pt idx="74856">
                  <c:v>3.2014802563935501E-3</c:v>
                </c:pt>
                <c:pt idx="74857">
                  <c:v>3.2178957480937199E-3</c:v>
                </c:pt>
                <c:pt idx="74858">
                  <c:v>3.1472134869545698E-3</c:v>
                </c:pt>
                <c:pt idx="74859">
                  <c:v>3.0883920844644299E-3</c:v>
                </c:pt>
                <c:pt idx="74860">
                  <c:v>3.0943623278289999E-3</c:v>
                </c:pt>
                <c:pt idx="74861">
                  <c:v>3.1118653714656799E-3</c:v>
                </c:pt>
                <c:pt idx="74862">
                  <c:v>3.0728417914360801E-3</c:v>
                </c:pt>
                <c:pt idx="74863">
                  <c:v>2.9990894254297001E-3</c:v>
                </c:pt>
                <c:pt idx="74864">
                  <c:v>2.9552378691732901E-3</c:v>
                </c:pt>
                <c:pt idx="74865">
                  <c:v>2.9499789234250801E-3</c:v>
                </c:pt>
                <c:pt idx="74866">
                  <c:v>2.9408065602183299E-3</c:v>
                </c:pt>
                <c:pt idx="74867">
                  <c:v>2.9071057215332998E-3</c:v>
                </c:pt>
                <c:pt idx="74868">
                  <c:v>2.8657102957367901E-3</c:v>
                </c:pt>
                <c:pt idx="74869">
                  <c:v>2.8449280653148898E-3</c:v>
                </c:pt>
                <c:pt idx="74870">
                  <c:v>2.8450812678784102E-3</c:v>
                </c:pt>
                <c:pt idx="74871">
                  <c:v>2.8352474328130501E-3</c:v>
                </c:pt>
                <c:pt idx="74872">
                  <c:v>2.8090695850551098E-3</c:v>
                </c:pt>
                <c:pt idx="74873">
                  <c:v>2.7866719756275398E-3</c:v>
                </c:pt>
                <c:pt idx="74874">
                  <c:v>2.77856038883328E-3</c:v>
                </c:pt>
                <c:pt idx="74875">
                  <c:v>2.7754246257245502E-3</c:v>
                </c:pt>
                <c:pt idx="74876">
                  <c:v>2.7643321081995999E-3</c:v>
                </c:pt>
                <c:pt idx="74877">
                  <c:v>2.7470043860375899E-3</c:v>
                </c:pt>
                <c:pt idx="74878">
                  <c:v>2.7342541143298201E-3</c:v>
                </c:pt>
                <c:pt idx="74879">
                  <c:v>2.72701308131218E-3</c:v>
                </c:pt>
                <c:pt idx="74880">
                  <c:v>2.7182789053767898E-3</c:v>
                </c:pt>
                <c:pt idx="74881">
                  <c:v>2.7056660037487802E-3</c:v>
                </c:pt>
                <c:pt idx="74882">
                  <c:v>2.6905019767582399E-3</c:v>
                </c:pt>
                <c:pt idx="74883">
                  <c:v>2.6780606713146002E-3</c:v>
                </c:pt>
                <c:pt idx="74884">
                  <c:v>2.6696594431996302E-3</c:v>
                </c:pt>
                <c:pt idx="74885">
                  <c:v>2.6616200339049101E-3</c:v>
                </c:pt>
                <c:pt idx="74886">
                  <c:v>2.65122530981898E-3</c:v>
                </c:pt>
                <c:pt idx="74887">
                  <c:v>2.64022243209183E-3</c:v>
                </c:pt>
                <c:pt idx="74888">
                  <c:v>2.6315962895750999E-3</c:v>
                </c:pt>
                <c:pt idx="74889">
                  <c:v>2.6252747047692498E-3</c:v>
                </c:pt>
                <c:pt idx="74890">
                  <c:v>2.61881062760949E-3</c:v>
                </c:pt>
                <c:pt idx="74891">
                  <c:v>2.6111428160220402E-3</c:v>
                </c:pt>
                <c:pt idx="74892">
                  <c:v>2.6037378702312699E-3</c:v>
                </c:pt>
                <c:pt idx="74893">
                  <c:v>2.5980903301387999E-3</c:v>
                </c:pt>
                <c:pt idx="74894">
                  <c:v>2.5936616584658601E-3</c:v>
                </c:pt>
                <c:pt idx="74895">
                  <c:v>2.5889549870044002E-3</c:v>
                </c:pt>
                <c:pt idx="74896">
                  <c:v>2.58369115181267E-3</c:v>
                </c:pt>
                <c:pt idx="74897">
                  <c:v>2.5789178907871199E-3</c:v>
                </c:pt>
                <c:pt idx="74898">
                  <c:v>2.5753125082701401E-3</c:v>
                </c:pt>
                <c:pt idx="74899">
                  <c:v>2.57230782881379E-3</c:v>
                </c:pt>
                <c:pt idx="74900">
                  <c:v>2.56886472925544E-3</c:v>
                </c:pt>
                <c:pt idx="74901">
                  <c:v>2.5648651644587499E-3</c:v>
                </c:pt>
                <c:pt idx="74902">
                  <c:v>2.5612136814743302E-3</c:v>
                </c:pt>
                <c:pt idx="74903">
                  <c:v>2.5580588262528198E-3</c:v>
                </c:pt>
                <c:pt idx="74904">
                  <c:v>2.5550881400704401E-3</c:v>
                </c:pt>
                <c:pt idx="74905">
                  <c:v>2.5520205963403E-3</c:v>
                </c:pt>
                <c:pt idx="74906">
                  <c:v>2.5489600375294698E-3</c:v>
                </c:pt>
                <c:pt idx="74907">
                  <c:v>2.5461851619184E-3</c:v>
                </c:pt>
                <c:pt idx="74908">
                  <c:v>2.5437413714826098E-3</c:v>
                </c:pt>
                <c:pt idx="74909">
                  <c:v>2.5414228439330998E-3</c:v>
                </c:pt>
                <c:pt idx="74910">
                  <c:v>2.5390940718352799E-3</c:v>
                </c:pt>
                <c:pt idx="74911">
                  <c:v>2.5368479546159502E-3</c:v>
                </c:pt>
                <c:pt idx="74912">
                  <c:v>2.5348418857902301E-3</c:v>
                </c:pt>
                <c:pt idx="74913">
                  <c:v>2.5330686476081601E-3</c:v>
                </c:pt>
                <c:pt idx="74914">
                  <c:v>2.5313957594335101E-3</c:v>
                </c:pt>
                <c:pt idx="74915">
                  <c:v>2.5297594256699098E-3</c:v>
                </c:pt>
                <c:pt idx="74916">
                  <c:v>2.5282278656959499E-3</c:v>
                </c:pt>
                <c:pt idx="74917">
                  <c:v>2.5268814060837E-3</c:v>
                </c:pt>
                <c:pt idx="74918">
                  <c:v>2.5256949011236399E-3</c:v>
                </c:pt>
                <c:pt idx="74919">
                  <c:v>2.5245852302759899E-3</c:v>
                </c:pt>
                <c:pt idx="74920">
                  <c:v>2.5235177017748399E-3</c:v>
                </c:pt>
                <c:pt idx="74921">
                  <c:v>2.52235564403236E-3</c:v>
                </c:pt>
                <c:pt idx="74922">
                  <c:v>2.52102455124259E-3</c:v>
                </c:pt>
                <c:pt idx="74923">
                  <c:v>2.5197498034685798E-3</c:v>
                </c:pt>
                <c:pt idx="74924">
                  <c:v>2.5185057893395398E-3</c:v>
                </c:pt>
                <c:pt idx="74925">
                  <c:v>2.5173192843794801E-3</c:v>
                </c:pt>
                <c:pt idx="74926">
                  <c:v>2.5162212550640102E-3</c:v>
                </c:pt>
                <c:pt idx="74927">
                  <c:v>2.5152147281915001E-3</c:v>
                </c:pt>
                <c:pt idx="74928">
                  <c:v>2.5142729282379098E-3</c:v>
                </c:pt>
                <c:pt idx="74929">
                  <c:v>2.5133846793323799E-3</c:v>
                </c:pt>
                <c:pt idx="74930">
                  <c:v>2.5125634856522101E-3</c:v>
                </c:pt>
                <c:pt idx="74931">
                  <c:v>2.5118209887296E-3</c:v>
                </c:pt>
                <c:pt idx="74932">
                  <c:v>2.5111520662903799E-3</c:v>
                </c:pt>
                <c:pt idx="74933">
                  <c:v>2.51053716056049E-3</c:v>
                </c:pt>
                <c:pt idx="74934">
                  <c:v>2.5099681224673999E-3</c:v>
                </c:pt>
                <c:pt idx="74935">
                  <c:v>2.50944937579334E-3</c:v>
                </c:pt>
                <c:pt idx="74936">
                  <c:v>2.50901933759451E-3</c:v>
                </c:pt>
                <c:pt idx="74937">
                  <c:v>2.50871386379004E-3</c:v>
                </c:pt>
                <c:pt idx="74938">
                  <c:v>2.5084235239774002E-3</c:v>
                </c:pt>
                <c:pt idx="74939">
                  <c:v>2.50815693289042E-3</c:v>
                </c:pt>
                <c:pt idx="74940">
                  <c:v>2.5079199112951799E-3</c:v>
                </c:pt>
                <c:pt idx="74941">
                  <c:v>2.50770151615143E-3</c:v>
                </c:pt>
                <c:pt idx="74942">
                  <c:v>2.5074926670640698E-3</c:v>
                </c:pt>
                <c:pt idx="74943">
                  <c:v>2.5072924327105301E-3</c:v>
                </c:pt>
                <c:pt idx="74944">
                  <c:v>2.5071057025343201E-3</c:v>
                </c:pt>
                <c:pt idx="74945">
                  <c:v>2.5069341063499399E-3</c:v>
                </c:pt>
                <c:pt idx="74946">
                  <c:v>2.5067725218832502E-3</c:v>
                </c:pt>
                <c:pt idx="74947">
                  <c:v>2.5066141970455599E-3</c:v>
                </c:pt>
                <c:pt idx="74948">
                  <c:v>2.5064614601433299E-3</c:v>
                </c:pt>
                <c:pt idx="74949">
                  <c:v>2.5063159409910401E-3</c:v>
                </c:pt>
                <c:pt idx="74950">
                  <c:v>2.5061806663870798E-3</c:v>
                </c:pt>
                <c:pt idx="74951">
                  <c:v>2.5060491170734202E-3</c:v>
                </c:pt>
                <c:pt idx="74952">
                  <c:v>2.5059205945581202E-3</c:v>
                </c:pt>
                <c:pt idx="74953">
                  <c:v>2.5057939346879699E-3</c:v>
                </c:pt>
                <c:pt idx="74954">
                  <c:v>2.5056735612452E-3</c:v>
                </c:pt>
                <c:pt idx="74955">
                  <c:v>2.5055573787540202E-3</c:v>
                </c:pt>
                <c:pt idx="74956">
                  <c:v>2.50544352456927E-3</c:v>
                </c:pt>
                <c:pt idx="74957">
                  <c:v>2.5053296703845302E-3</c:v>
                </c:pt>
                <c:pt idx="74958">
                  <c:v>2.50521930865943E-3</c:v>
                </c:pt>
                <c:pt idx="74959">
                  <c:v>2.5051103439182E-3</c:v>
                </c:pt>
                <c:pt idx="74960">
                  <c:v>2.5050051044672702E-3</c:v>
                </c:pt>
                <c:pt idx="74961">
                  <c:v>2.5049012620002001E-3</c:v>
                </c:pt>
                <c:pt idx="74962">
                  <c:v>2.5047978851944199E-3</c:v>
                </c:pt>
                <c:pt idx="74963">
                  <c:v>2.504694275558E-3</c:v>
                </c:pt>
                <c:pt idx="74964">
                  <c:v>2.5045932270586499E-3</c:v>
                </c:pt>
                <c:pt idx="74965">
                  <c:v>2.5044940412044499E-3</c:v>
                </c:pt>
                <c:pt idx="74966">
                  <c:v>2.50439392402768E-3</c:v>
                </c:pt>
                <c:pt idx="74967">
                  <c:v>2.5042954366654201E-3</c:v>
                </c:pt>
                <c:pt idx="74968">
                  <c:v>2.5041962508112201E-3</c:v>
                </c:pt>
                <c:pt idx="74969">
                  <c:v>2.5040982291102401E-3</c:v>
                </c:pt>
                <c:pt idx="74970">
                  <c:v>2.5040009059011901E-3</c:v>
                </c:pt>
                <c:pt idx="74971">
                  <c:v>2.5039042811840799E-3</c:v>
                </c:pt>
                <c:pt idx="74972">
                  <c:v>2.5038078892975998E-3</c:v>
                </c:pt>
                <c:pt idx="74973">
                  <c:v>2.5037110317498402E-3</c:v>
                </c:pt>
                <c:pt idx="74974">
                  <c:v>2.5036146398633701E-3</c:v>
                </c:pt>
                <c:pt idx="74975">
                  <c:v>2.50351941213012E-3</c:v>
                </c:pt>
                <c:pt idx="74976">
                  <c:v>2.5034241843968599E-3</c:v>
                </c:pt>
                <c:pt idx="74977">
                  <c:v>2.50332802534103E-3</c:v>
                </c:pt>
                <c:pt idx="74978">
                  <c:v>2.50323349609971E-3</c:v>
                </c:pt>
                <c:pt idx="74979">
                  <c:v>2.5031391996890302E-3</c:v>
                </c:pt>
                <c:pt idx="74980">
                  <c:v>2.5030439719557801E-3</c:v>
                </c:pt>
                <c:pt idx="74981">
                  <c:v>2.5029501412063798E-3</c:v>
                </c:pt>
                <c:pt idx="74982">
                  <c:v>2.5028544478118398E-3</c:v>
                </c:pt>
                <c:pt idx="74983">
                  <c:v>2.5027615483850202E-3</c:v>
                </c:pt>
                <c:pt idx="74984">
                  <c:v>2.5026663206517701E-3</c:v>
                </c:pt>
                <c:pt idx="74985">
                  <c:v>2.5025724899023802E-3</c:v>
                </c:pt>
                <c:pt idx="74986">
                  <c:v>2.5024781934916999E-3</c:v>
                </c:pt>
                <c:pt idx="74987">
                  <c:v>2.5023852940648799E-3</c:v>
                </c:pt>
                <c:pt idx="74988">
                  <c:v>2.50229332596064E-3</c:v>
                </c:pt>
                <c:pt idx="74989">
                  <c:v>2.5021994952112402E-3</c:v>
                </c:pt>
                <c:pt idx="74990">
                  <c:v>2.50210706144571E-3</c:v>
                </c:pt>
                <c:pt idx="74991">
                  <c:v>2.50201602466404E-3</c:v>
                </c:pt>
                <c:pt idx="74992">
                  <c:v>2.5019240565597998E-3</c:v>
                </c:pt>
                <c:pt idx="74993">
                  <c:v>2.5018302258104099E-3</c:v>
                </c:pt>
                <c:pt idx="74994">
                  <c:v>2.5017394218593801E-3</c:v>
                </c:pt>
                <c:pt idx="74995">
                  <c:v>2.50164698809385E-3</c:v>
                </c:pt>
                <c:pt idx="74996">
                  <c:v>2.5015571154654E-3</c:v>
                </c:pt>
                <c:pt idx="74997">
                  <c:v>2.5014651473611602E-3</c:v>
                </c:pt>
                <c:pt idx="74998">
                  <c:v>2.5013731792569199E-3</c:v>
                </c:pt>
                <c:pt idx="74999">
                  <c:v>2.5012823753058902E-3</c:v>
                </c:pt>
                <c:pt idx="75000">
                  <c:v>2.5011925026774402E-3</c:v>
                </c:pt>
                <c:pt idx="75001">
                  <c:v>2.5011019315570602E-3</c:v>
                </c:pt>
                <c:pt idx="75002">
                  <c:v>2.5010113604366801E-3</c:v>
                </c:pt>
                <c:pt idx="75003">
                  <c:v>2.50092125497758E-3</c:v>
                </c:pt>
                <c:pt idx="75004">
                  <c:v>2.5008320808410601E-3</c:v>
                </c:pt>
                <c:pt idx="75005">
                  <c:v>2.5007417425513298E-3</c:v>
                </c:pt>
                <c:pt idx="75006">
                  <c:v>2.5006516370922301E-3</c:v>
                </c:pt>
                <c:pt idx="75007">
                  <c:v>2.5005629286170001E-3</c:v>
                </c:pt>
                <c:pt idx="75008">
                  <c:v>2.5004737544804798E-3</c:v>
                </c:pt>
                <c:pt idx="75009">
                  <c:v>2.5003848131746101E-3</c:v>
                </c:pt>
                <c:pt idx="75010">
                  <c:v>2.50029703602195E-3</c:v>
                </c:pt>
                <c:pt idx="75011">
                  <c:v>2.5002083275467201E-3</c:v>
                </c:pt>
                <c:pt idx="75012">
                  <c:v>2.5001198519021299E-3</c:v>
                </c:pt>
                <c:pt idx="75013">
                  <c:v>2.5000316090881798E-3</c:v>
                </c:pt>
                <c:pt idx="75014">
                  <c:v>2.4999440647661699E-3</c:v>
                </c:pt>
                <c:pt idx="75015">
                  <c:v>2.49985605478287E-3</c:v>
                </c:pt>
                <c:pt idx="75016">
                  <c:v>2.49976781196892E-3</c:v>
                </c:pt>
                <c:pt idx="75017">
                  <c:v>2.49968189746141E-3</c:v>
                </c:pt>
                <c:pt idx="75018">
                  <c:v>2.4995941203087599E-3</c:v>
                </c:pt>
                <c:pt idx="75019">
                  <c:v>2.4995065759867399E-3</c:v>
                </c:pt>
                <c:pt idx="75020">
                  <c:v>2.4994206614792399E-3</c:v>
                </c:pt>
                <c:pt idx="75021">
                  <c:v>2.4993338156491501E-3</c:v>
                </c:pt>
                <c:pt idx="75022">
                  <c:v>2.4992485996335701E-3</c:v>
                </c:pt>
                <c:pt idx="75023">
                  <c:v>2.4991596583277E-3</c:v>
                </c:pt>
                <c:pt idx="75024">
                  <c:v>2.4990744423121201E-3</c:v>
                </c:pt>
                <c:pt idx="75025">
                  <c:v>2.4989894591271899E-3</c:v>
                </c:pt>
                <c:pt idx="75026">
                  <c:v>2.4989033117890401E-3</c:v>
                </c:pt>
                <c:pt idx="75027">
                  <c:v>2.4988190270960301E-3</c:v>
                </c:pt>
                <c:pt idx="75028">
                  <c:v>2.49873357824981E-3</c:v>
                </c:pt>
                <c:pt idx="75029">
                  <c:v>2.4986476637422999E-3</c:v>
                </c:pt>
                <c:pt idx="75030">
                  <c:v>2.4985638447105902E-3</c:v>
                </c:pt>
                <c:pt idx="75031">
                  <c:v>2.4984783958643701E-3</c:v>
                </c:pt>
                <c:pt idx="75032">
                  <c:v>2.4983948096633001E-3</c:v>
                </c:pt>
                <c:pt idx="75033">
                  <c:v>2.4983100593090101E-3</c:v>
                </c:pt>
                <c:pt idx="75034">
                  <c:v>2.4982243776321398E-3</c:v>
                </c:pt>
                <c:pt idx="75035">
                  <c:v>2.4981414899229999E-3</c:v>
                </c:pt>
                <c:pt idx="75036">
                  <c:v>2.4980567395687099E-3</c:v>
                </c:pt>
                <c:pt idx="75037">
                  <c:v>2.4979733861982801E-3</c:v>
                </c:pt>
                <c:pt idx="75038">
                  <c:v>2.4978907313197899E-3</c:v>
                </c:pt>
                <c:pt idx="75039">
                  <c:v>2.4978069122880702E-3</c:v>
                </c:pt>
                <c:pt idx="75040">
                  <c:v>2.4977244902402202E-3</c:v>
                </c:pt>
                <c:pt idx="75041">
                  <c:v>2.4976416025310698E-3</c:v>
                </c:pt>
                <c:pt idx="75042">
                  <c:v>2.4975587148219399E-3</c:v>
                </c:pt>
                <c:pt idx="75043">
                  <c:v>2.4974762927740799E-3</c:v>
                </c:pt>
                <c:pt idx="75044">
                  <c:v>2.49739340506494E-3</c:v>
                </c:pt>
                <c:pt idx="75045">
                  <c:v>2.4973130784928799E-3</c:v>
                </c:pt>
                <c:pt idx="75046">
                  <c:v>2.4972299579530898E-3</c:v>
                </c:pt>
                <c:pt idx="75047">
                  <c:v>2.4971475359052398E-3</c:v>
                </c:pt>
                <c:pt idx="75048">
                  <c:v>2.4970667436718902E-3</c:v>
                </c:pt>
                <c:pt idx="75049">
                  <c:v>2.4969843216240402E-3</c:v>
                </c:pt>
                <c:pt idx="75050">
                  <c:v>2.49690399505198E-3</c:v>
                </c:pt>
                <c:pt idx="75051">
                  <c:v>2.49682320281863E-3</c:v>
                </c:pt>
                <c:pt idx="75052">
                  <c:v>2.496741944924E-3</c:v>
                </c:pt>
                <c:pt idx="75053">
                  <c:v>2.4966611526906499E-3</c:v>
                </c:pt>
                <c:pt idx="75054">
                  <c:v>2.4965812917798801E-3</c:v>
                </c:pt>
                <c:pt idx="75055">
                  <c:v>2.4965007323771702E-3</c:v>
                </c:pt>
                <c:pt idx="75056">
                  <c:v>2.4964206386357498E-3</c:v>
                </c:pt>
                <c:pt idx="75057">
                  <c:v>2.4963400792330499E-3</c:v>
                </c:pt>
                <c:pt idx="75058">
                  <c:v>2.4962604511529199E-3</c:v>
                </c:pt>
                <c:pt idx="75059">
                  <c:v>2.4961815215647199E-3</c:v>
                </c:pt>
                <c:pt idx="75060">
                  <c:v>2.4961011949926602E-3</c:v>
                </c:pt>
                <c:pt idx="75061">
                  <c:v>2.4960213340818899E-3</c:v>
                </c:pt>
                <c:pt idx="75062">
                  <c:v>2.4959431029856201E-3</c:v>
                </c:pt>
                <c:pt idx="75063">
                  <c:v>2.4958630092442001E-3</c:v>
                </c:pt>
                <c:pt idx="75064">
                  <c:v>2.4957854766398699E-3</c:v>
                </c:pt>
                <c:pt idx="75065">
                  <c:v>2.49570608139038E-3</c:v>
                </c:pt>
                <c:pt idx="75066">
                  <c:v>2.4956287816166899E-3</c:v>
                </c:pt>
                <c:pt idx="75067">
                  <c:v>2.4955496191978398E-3</c:v>
                </c:pt>
                <c:pt idx="75068">
                  <c:v>2.49547208659351E-3</c:v>
                </c:pt>
                <c:pt idx="75069">
                  <c:v>2.4953943211585301E-3</c:v>
                </c:pt>
                <c:pt idx="75070">
                  <c:v>2.4953156244009699E-3</c:v>
                </c:pt>
                <c:pt idx="75071">
                  <c:v>2.49523972161114E-3</c:v>
                </c:pt>
                <c:pt idx="75072">
                  <c:v>2.4951614905148701E-3</c:v>
                </c:pt>
                <c:pt idx="75073">
                  <c:v>2.49508465640247E-3</c:v>
                </c:pt>
                <c:pt idx="75074">
                  <c:v>2.4950061924755599E-3</c:v>
                </c:pt>
                <c:pt idx="75075">
                  <c:v>2.4949291255325101E-3</c:v>
                </c:pt>
                <c:pt idx="75076">
                  <c:v>2.4948536884039601E-3</c:v>
                </c:pt>
                <c:pt idx="75077">
                  <c:v>2.4947773199528499E-3</c:v>
                </c:pt>
                <c:pt idx="75078">
                  <c:v>2.4947009515017301E-3</c:v>
                </c:pt>
                <c:pt idx="75079">
                  <c:v>2.4946231860667502E-3</c:v>
                </c:pt>
                <c:pt idx="75080">
                  <c:v>2.4945486802607801E-3</c:v>
                </c:pt>
                <c:pt idx="75081">
                  <c:v>2.49447184614837E-3</c:v>
                </c:pt>
                <c:pt idx="75082">
                  <c:v>2.4943973403423999E-3</c:v>
                </c:pt>
                <c:pt idx="75083">
                  <c:v>2.49432027339935E-3</c:v>
                </c:pt>
                <c:pt idx="75084">
                  <c:v>2.4942455347627401E-3</c:v>
                </c:pt>
                <c:pt idx="75085">
                  <c:v>2.4941703304648399E-3</c:v>
                </c:pt>
                <c:pt idx="75086">
                  <c:v>2.4940955918282301E-3</c:v>
                </c:pt>
                <c:pt idx="75087">
                  <c:v>2.4940201546996802E-3</c:v>
                </c:pt>
                <c:pt idx="75088">
                  <c:v>2.4939463473856501E-3</c:v>
                </c:pt>
                <c:pt idx="75089">
                  <c:v>2.49387184157968E-3</c:v>
                </c:pt>
                <c:pt idx="75090">
                  <c:v>2.4937973357737099E-3</c:v>
                </c:pt>
                <c:pt idx="75091">
                  <c:v>2.4937237612903101E-3</c:v>
                </c:pt>
                <c:pt idx="75092">
                  <c:v>2.49365041963756E-3</c:v>
                </c:pt>
                <c:pt idx="75093">
                  <c:v>2.4935754481703E-3</c:v>
                </c:pt>
                <c:pt idx="75094">
                  <c:v>2.4935016408562699E-3</c:v>
                </c:pt>
                <c:pt idx="75095">
                  <c:v>2.4934287648648002E-3</c:v>
                </c:pt>
                <c:pt idx="75096">
                  <c:v>2.4933537933975502E-3</c:v>
                </c:pt>
                <c:pt idx="75097">
                  <c:v>2.4932811502367301E-3</c:v>
                </c:pt>
                <c:pt idx="75098">
                  <c:v>2.49320780858398E-3</c:v>
                </c:pt>
                <c:pt idx="75099">
                  <c:v>2.4931365624070198E-3</c:v>
                </c:pt>
                <c:pt idx="75100">
                  <c:v>2.4930639192462002E-3</c:v>
                </c:pt>
                <c:pt idx="75101">
                  <c:v>2.4929901119321602E-3</c:v>
                </c:pt>
                <c:pt idx="75102">
                  <c:v>2.4929170031100499E-3</c:v>
                </c:pt>
                <c:pt idx="75103">
                  <c:v>2.4928455241024499E-3</c:v>
                </c:pt>
                <c:pt idx="75104">
                  <c:v>2.4927733466029202E-3</c:v>
                </c:pt>
                <c:pt idx="75105">
                  <c:v>2.4927023332566001E-3</c:v>
                </c:pt>
                <c:pt idx="75106">
                  <c:v>2.4926306214183599E-3</c:v>
                </c:pt>
                <c:pt idx="75107">
                  <c:v>2.4925589095801102E-3</c:v>
                </c:pt>
                <c:pt idx="75108">
                  <c:v>2.4924869649112199E-3</c:v>
                </c:pt>
                <c:pt idx="75109">
                  <c:v>2.4924159515649102E-3</c:v>
                </c:pt>
                <c:pt idx="75110">
                  <c:v>2.4923437740653801E-3</c:v>
                </c:pt>
                <c:pt idx="75111">
                  <c:v>2.4922729935497002E-3</c:v>
                </c:pt>
                <c:pt idx="75112">
                  <c:v>2.4922033771872499E-3</c:v>
                </c:pt>
                <c:pt idx="75113">
                  <c:v>2.4921323638409402E-3</c:v>
                </c:pt>
                <c:pt idx="75114">
                  <c:v>2.4920613504946201E-3</c:v>
                </c:pt>
                <c:pt idx="75115">
                  <c:v>2.4919917341321698E-3</c:v>
                </c:pt>
                <c:pt idx="75116">
                  <c:v>2.4919221177697199E-3</c:v>
                </c:pt>
                <c:pt idx="75117">
                  <c:v>2.4918515700846902E-3</c:v>
                </c:pt>
                <c:pt idx="75118">
                  <c:v>2.4917819537222398E-3</c:v>
                </c:pt>
                <c:pt idx="75119">
                  <c:v>2.4917116388678499E-3</c:v>
                </c:pt>
                <c:pt idx="75120">
                  <c:v>2.4916427209973301E-3</c:v>
                </c:pt>
                <c:pt idx="75121">
                  <c:v>2.4915735702961701E-3</c:v>
                </c:pt>
                <c:pt idx="75122">
                  <c:v>2.4915044195950001E-3</c:v>
                </c:pt>
                <c:pt idx="75123">
                  <c:v>2.4914348032325502E-3</c:v>
                </c:pt>
                <c:pt idx="75124">
                  <c:v>2.49136658385396E-3</c:v>
                </c:pt>
                <c:pt idx="75125">
                  <c:v>2.49129673466086E-3</c:v>
                </c:pt>
                <c:pt idx="75126">
                  <c:v>2.4912292137741999E-3</c:v>
                </c:pt>
                <c:pt idx="75127">
                  <c:v>2.4911609943956102E-3</c:v>
                </c:pt>
                <c:pt idx="75128">
                  <c:v>2.4910918436944502E-3</c:v>
                </c:pt>
                <c:pt idx="75129">
                  <c:v>2.4910231586545701E-3</c:v>
                </c:pt>
                <c:pt idx="75130">
                  <c:v>2.4909551721066202E-3</c:v>
                </c:pt>
                <c:pt idx="75131">
                  <c:v>2.4908885825425399E-3</c:v>
                </c:pt>
                <c:pt idx="75132">
                  <c:v>2.4908212944865201E-3</c:v>
                </c:pt>
                <c:pt idx="75133">
                  <c:v>2.4907521437853601E-3</c:v>
                </c:pt>
                <c:pt idx="75134">
                  <c:v>2.49068578705192E-3</c:v>
                </c:pt>
                <c:pt idx="75135">
                  <c:v>2.4906189646571901E-3</c:v>
                </c:pt>
                <c:pt idx="75136">
                  <c:v>2.4905523750930999E-3</c:v>
                </c:pt>
                <c:pt idx="75137">
                  <c:v>2.4904855526983699E-3</c:v>
                </c:pt>
                <c:pt idx="75138">
                  <c:v>2.4904187303036499E-3</c:v>
                </c:pt>
                <c:pt idx="75139">
                  <c:v>2.4903512094169898E-3</c:v>
                </c:pt>
                <c:pt idx="75140">
                  <c:v>2.4902855511754799E-3</c:v>
                </c:pt>
                <c:pt idx="75141">
                  <c:v>2.49021826311946E-3</c:v>
                </c:pt>
                <c:pt idx="75142">
                  <c:v>2.49015307053924E-3</c:v>
                </c:pt>
                <c:pt idx="75143">
                  <c:v>2.49008624814451E-3</c:v>
                </c:pt>
                <c:pt idx="75144">
                  <c:v>2.49002105556428E-3</c:v>
                </c:pt>
                <c:pt idx="75145">
                  <c:v>2.4899556301534202E-3</c:v>
                </c:pt>
                <c:pt idx="75146">
                  <c:v>2.4898899719119098E-3</c:v>
                </c:pt>
                <c:pt idx="75147">
                  <c:v>2.4898236151784702E-3</c:v>
                </c:pt>
                <c:pt idx="75148">
                  <c:v>2.4897591210901698E-3</c:v>
                </c:pt>
                <c:pt idx="75149">
                  <c:v>2.4896943941712401E-3</c:v>
                </c:pt>
                <c:pt idx="75150">
                  <c:v>2.4896280374378001E-3</c:v>
                </c:pt>
                <c:pt idx="75151">
                  <c:v>2.48956400901079E-3</c:v>
                </c:pt>
                <c:pt idx="75152">
                  <c:v>2.4894995149225001E-3</c:v>
                </c:pt>
                <c:pt idx="75153">
                  <c:v>2.4894350208342101E-3</c:v>
                </c:pt>
                <c:pt idx="75154">
                  <c:v>2.4893705267459102E-3</c:v>
                </c:pt>
                <c:pt idx="75155">
                  <c:v>2.4893064983189102E-3</c:v>
                </c:pt>
                <c:pt idx="75156">
                  <c:v>2.4892424698919101E-3</c:v>
                </c:pt>
                <c:pt idx="75157">
                  <c:v>2.4891779758036102E-3</c:v>
                </c:pt>
                <c:pt idx="75158">
                  <c:v>2.4891151115298302E-3</c:v>
                </c:pt>
                <c:pt idx="75159">
                  <c:v>2.4890520144254E-3</c:v>
                </c:pt>
                <c:pt idx="75160">
                  <c:v>2.4889872875064598E-3</c:v>
                </c:pt>
                <c:pt idx="75161">
                  <c:v>2.4889239575713899E-3</c:v>
                </c:pt>
                <c:pt idx="75162">
                  <c:v>2.4888610932975999E-3</c:v>
                </c:pt>
                <c:pt idx="75163">
                  <c:v>2.4887977633625299E-3</c:v>
                </c:pt>
                <c:pt idx="75164">
                  <c:v>2.48873676173389E-3</c:v>
                </c:pt>
                <c:pt idx="75165">
                  <c:v>2.4886731989681699E-3</c:v>
                </c:pt>
                <c:pt idx="75166">
                  <c:v>2.48861103318632E-3</c:v>
                </c:pt>
                <c:pt idx="75167">
                  <c:v>2.4885474704205999E-3</c:v>
                </c:pt>
                <c:pt idx="75168">
                  <c:v>2.48848483897746E-3</c:v>
                </c:pt>
                <c:pt idx="75169">
                  <c:v>2.48842313885689E-3</c:v>
                </c:pt>
                <c:pt idx="75170">
                  <c:v>2.4883609730750301E-3</c:v>
                </c:pt>
                <c:pt idx="75171">
                  <c:v>2.4882988072931801E-3</c:v>
                </c:pt>
                <c:pt idx="75172">
                  <c:v>2.4882371071726101E-3</c:v>
                </c:pt>
                <c:pt idx="75173">
                  <c:v>2.4881751742213999E-3</c:v>
                </c:pt>
                <c:pt idx="75174">
                  <c:v>2.4881134741008299E-3</c:v>
                </c:pt>
                <c:pt idx="75175">
                  <c:v>2.4880520068109001E-3</c:v>
                </c:pt>
                <c:pt idx="75176">
                  <c:v>2.4879917036741998E-3</c:v>
                </c:pt>
                <c:pt idx="75177">
                  <c:v>2.48793023638427E-3</c:v>
                </c:pt>
                <c:pt idx="75178">
                  <c:v>2.48786970041692E-3</c:v>
                </c:pt>
                <c:pt idx="75179">
                  <c:v>2.4878070689737801E-3</c:v>
                </c:pt>
                <c:pt idx="75180">
                  <c:v>2.4877483956515802E-3</c:v>
                </c:pt>
                <c:pt idx="75181">
                  <c:v>2.4876871611923001E-3</c:v>
                </c:pt>
                <c:pt idx="75182">
                  <c:v>2.4876280222088099E-3</c:v>
                </c:pt>
                <c:pt idx="75183">
                  <c:v>2.4875672534108201E-3</c:v>
                </c:pt>
                <c:pt idx="75184">
                  <c:v>2.4875081144273298E-3</c:v>
                </c:pt>
                <c:pt idx="75185">
                  <c:v>2.4874464143067598E-3</c:v>
                </c:pt>
                <c:pt idx="75186">
                  <c:v>2.4873868096619801E-3</c:v>
                </c:pt>
                <c:pt idx="75187">
                  <c:v>2.4873274378478501E-3</c:v>
                </c:pt>
                <c:pt idx="75188">
                  <c:v>2.4872676003724302E-3</c:v>
                </c:pt>
                <c:pt idx="75189">
                  <c:v>2.48720799572766E-3</c:v>
                </c:pt>
                <c:pt idx="75190">
                  <c:v>2.48714978806675E-3</c:v>
                </c:pt>
                <c:pt idx="75191">
                  <c:v>2.4870897177606799E-3</c:v>
                </c:pt>
                <c:pt idx="75192">
                  <c:v>2.48703104443848E-3</c:v>
                </c:pt>
                <c:pt idx="75193">
                  <c:v>2.4869719054549902E-3</c:v>
                </c:pt>
                <c:pt idx="75194">
                  <c:v>2.4869148619472998E-3</c:v>
                </c:pt>
                <c:pt idx="75195">
                  <c:v>2.4868540931493001E-3</c:v>
                </c:pt>
                <c:pt idx="75196">
                  <c:v>2.48679635114968E-3</c:v>
                </c:pt>
                <c:pt idx="75197">
                  <c:v>2.4867372121661901E-3</c:v>
                </c:pt>
                <c:pt idx="75198">
                  <c:v>2.48667993582785E-3</c:v>
                </c:pt>
                <c:pt idx="75199">
                  <c:v>2.4866226594895098E-3</c:v>
                </c:pt>
                <c:pt idx="75200">
                  <c:v>2.4865644518285998E-3</c:v>
                </c:pt>
                <c:pt idx="75201">
                  <c:v>2.4865055456757502E-3</c:v>
                </c:pt>
                <c:pt idx="75202">
                  <c:v>2.48644826933742E-3</c:v>
                </c:pt>
                <c:pt idx="75203">
                  <c:v>2.4863902945071498E-3</c:v>
                </c:pt>
                <c:pt idx="75204">
                  <c:v>2.48633348383009E-3</c:v>
                </c:pt>
                <c:pt idx="75205">
                  <c:v>2.4862762074917498E-3</c:v>
                </c:pt>
                <c:pt idx="75206">
                  <c:v>2.48621823266149E-3</c:v>
                </c:pt>
                <c:pt idx="75207">
                  <c:v>2.4861625861376498E-3</c:v>
                </c:pt>
                <c:pt idx="75208">
                  <c:v>2.4861055426299598E-3</c:v>
                </c:pt>
                <c:pt idx="75209">
                  <c:v>2.4860478006303302E-3</c:v>
                </c:pt>
                <c:pt idx="75210">
                  <c:v>2.4859902914613498E-3</c:v>
                </c:pt>
                <c:pt idx="75211">
                  <c:v>2.48593464493752E-3</c:v>
                </c:pt>
                <c:pt idx="75212">
                  <c:v>2.4858787655830401E-3</c:v>
                </c:pt>
                <c:pt idx="75213">
                  <c:v>2.48582218773663E-3</c:v>
                </c:pt>
                <c:pt idx="75214">
                  <c:v>2.4857665412128002E-3</c:v>
                </c:pt>
                <c:pt idx="75215">
                  <c:v>2.4857099633663901E-3</c:v>
                </c:pt>
                <c:pt idx="75216">
                  <c:v>2.4856547825038398E-3</c:v>
                </c:pt>
                <c:pt idx="75217">
                  <c:v>2.4855986703187201E-3</c:v>
                </c:pt>
                <c:pt idx="75218">
                  <c:v>2.48554372228682E-3</c:v>
                </c:pt>
                <c:pt idx="75219">
                  <c:v>2.4854883085936299E-3</c:v>
                </c:pt>
                <c:pt idx="75220">
                  <c:v>2.4854328949004399E-3</c:v>
                </c:pt>
                <c:pt idx="75221">
                  <c:v>2.48537654988468E-3</c:v>
                </c:pt>
                <c:pt idx="75222">
                  <c:v>2.4853216018527698E-3</c:v>
                </c:pt>
                <c:pt idx="75223">
                  <c:v>2.48526758514345E-3</c:v>
                </c:pt>
                <c:pt idx="75224">
                  <c:v>2.4852121714502599E-3</c:v>
                </c:pt>
                <c:pt idx="75225">
                  <c:v>2.4851574562489999E-3</c:v>
                </c:pt>
                <c:pt idx="75226">
                  <c:v>2.4851029738783802E-3</c:v>
                </c:pt>
                <c:pt idx="75227">
                  <c:v>2.4850482586771202E-3</c:v>
                </c:pt>
                <c:pt idx="75228">
                  <c:v>2.4849935434758698E-3</c:v>
                </c:pt>
                <c:pt idx="75229">
                  <c:v>2.48494022525847E-3</c:v>
                </c:pt>
                <c:pt idx="75230">
                  <c:v>2.4848855100572101E-3</c:v>
                </c:pt>
                <c:pt idx="75231">
                  <c:v>2.4848317261785299E-3</c:v>
                </c:pt>
                <c:pt idx="75232">
                  <c:v>2.48477817513049E-3</c:v>
                </c:pt>
                <c:pt idx="75233">
                  <c:v>2.4847232270985798E-3</c:v>
                </c:pt>
                <c:pt idx="75234">
                  <c:v>2.4846706073731201E-3</c:v>
                </c:pt>
                <c:pt idx="75235">
                  <c:v>2.48461565934122E-3</c:v>
                </c:pt>
                <c:pt idx="75236">
                  <c:v>2.4845639709383301E-3</c:v>
                </c:pt>
                <c:pt idx="75237">
                  <c:v>2.4845104198902802E-3</c:v>
                </c:pt>
                <c:pt idx="75238">
                  <c:v>2.4844573345035302E-3</c:v>
                </c:pt>
                <c:pt idx="75239">
                  <c:v>2.4844037834554902E-3</c:v>
                </c:pt>
                <c:pt idx="75240">
                  <c:v>2.4843513965606698E-3</c:v>
                </c:pt>
                <c:pt idx="75241">
                  <c:v>2.48429854400456E-3</c:v>
                </c:pt>
                <c:pt idx="75242">
                  <c:v>2.4842442944645899E-3</c:v>
                </c:pt>
                <c:pt idx="75243">
                  <c:v>2.4841933045536301E-3</c:v>
                </c:pt>
                <c:pt idx="75244">
                  <c:v>2.4841402191668801E-3</c:v>
                </c:pt>
                <c:pt idx="75245">
                  <c:v>2.4840880651026999E-3</c:v>
                </c:pt>
                <c:pt idx="75246">
                  <c:v>2.4840370751917401E-3</c:v>
                </c:pt>
                <c:pt idx="75247">
                  <c:v>2.4839837569743399E-3</c:v>
                </c:pt>
                <c:pt idx="75248">
                  <c:v>2.4839320685714501E-3</c:v>
                </c:pt>
                <c:pt idx="75249">
                  <c:v>2.4838820099830601E-3</c:v>
                </c:pt>
                <c:pt idx="75250">
                  <c:v>2.4838286917656699E-3</c:v>
                </c:pt>
                <c:pt idx="75251">
                  <c:v>2.4837770033627801E-3</c:v>
                </c:pt>
                <c:pt idx="75252">
                  <c:v>2.4837253149598798E-3</c:v>
                </c:pt>
                <c:pt idx="75253">
                  <c:v>2.48367548920214E-3</c:v>
                </c:pt>
                <c:pt idx="75254">
                  <c:v>2.4836221709847398E-3</c:v>
                </c:pt>
                <c:pt idx="75255">
                  <c:v>2.4835723452270001E-3</c:v>
                </c:pt>
                <c:pt idx="75256">
                  <c:v>2.4835218209773302E-3</c:v>
                </c:pt>
                <c:pt idx="75257">
                  <c:v>2.4834698997437902E-3</c:v>
                </c:pt>
                <c:pt idx="75258">
                  <c:v>2.4834191426634802E-3</c:v>
                </c:pt>
                <c:pt idx="75259">
                  <c:v>2.48336885124445E-3</c:v>
                </c:pt>
                <c:pt idx="75260">
                  <c:v>2.4833173956721999E-3</c:v>
                </c:pt>
                <c:pt idx="75261">
                  <c:v>2.4832668714225301E-3</c:v>
                </c:pt>
                <c:pt idx="75262">
                  <c:v>2.4832175113260698E-3</c:v>
                </c:pt>
                <c:pt idx="75263">
                  <c:v>2.4831669870764E-3</c:v>
                </c:pt>
                <c:pt idx="75264">
                  <c:v>2.4831162299960899E-3</c:v>
                </c:pt>
                <c:pt idx="75265">
                  <c:v>2.4830671027302699E-3</c:v>
                </c:pt>
                <c:pt idx="75266">
                  <c:v>2.4830182082951099E-3</c:v>
                </c:pt>
                <c:pt idx="75267">
                  <c:v>2.4829679168760798E-3</c:v>
                </c:pt>
                <c:pt idx="75268">
                  <c:v>2.48291739262641E-3</c:v>
                </c:pt>
                <c:pt idx="75269">
                  <c:v>2.4828680325299501E-3</c:v>
                </c:pt>
                <c:pt idx="75270">
                  <c:v>2.48281890526414E-3</c:v>
                </c:pt>
                <c:pt idx="75271">
                  <c:v>2.4827688466757501E-3</c:v>
                </c:pt>
                <c:pt idx="75272">
                  <c:v>2.48272088356316E-3</c:v>
                </c:pt>
                <c:pt idx="75273">
                  <c:v>2.4826715234667102E-3</c:v>
                </c:pt>
                <c:pt idx="75274">
                  <c:v>2.4826230946928302E-3</c:v>
                </c:pt>
                <c:pt idx="75275">
                  <c:v>2.4825735017657302E-3</c:v>
                </c:pt>
                <c:pt idx="75276">
                  <c:v>2.4825239088386302E-3</c:v>
                </c:pt>
                <c:pt idx="75277">
                  <c:v>2.4824761785566798E-3</c:v>
                </c:pt>
                <c:pt idx="75278">
                  <c:v>2.48242681846023E-3</c:v>
                </c:pt>
                <c:pt idx="75279">
                  <c:v>2.4823793210089198E-3</c:v>
                </c:pt>
                <c:pt idx="75280">
                  <c:v>2.4823308922350398E-3</c:v>
                </c:pt>
                <c:pt idx="75281">
                  <c:v>2.4822840932756701E-3</c:v>
                </c:pt>
                <c:pt idx="75282">
                  <c:v>2.48223496600986E-3</c:v>
                </c:pt>
                <c:pt idx="75283">
                  <c:v>2.48218700289726E-3</c:v>
                </c:pt>
                <c:pt idx="75284">
                  <c:v>2.4821392726153101E-3</c:v>
                </c:pt>
                <c:pt idx="75285">
                  <c:v>2.4820903781801501E-3</c:v>
                </c:pt>
                <c:pt idx="75286">
                  <c:v>2.4820445105433499E-3</c:v>
                </c:pt>
                <c:pt idx="75287">
                  <c:v>2.48199561610818E-3</c:v>
                </c:pt>
                <c:pt idx="75288">
                  <c:v>2.48194835148752E-3</c:v>
                </c:pt>
                <c:pt idx="75289">
                  <c:v>2.48190108686686E-3</c:v>
                </c:pt>
                <c:pt idx="75290">
                  <c:v>2.4818542879074799E-3</c:v>
                </c:pt>
                <c:pt idx="75291">
                  <c:v>2.4818074889481098E-3</c:v>
                </c:pt>
                <c:pt idx="75292">
                  <c:v>2.4817602243274398E-3</c:v>
                </c:pt>
                <c:pt idx="75293">
                  <c:v>2.4817127268761401E-3</c:v>
                </c:pt>
                <c:pt idx="75294">
                  <c:v>2.48166592791677E-3</c:v>
                </c:pt>
                <c:pt idx="75295">
                  <c:v>2.4816195946186798E-3</c:v>
                </c:pt>
                <c:pt idx="75296">
                  <c:v>2.4815723299980198E-3</c:v>
                </c:pt>
                <c:pt idx="75297">
                  <c:v>2.4815262295305699E-3</c:v>
                </c:pt>
                <c:pt idx="75298">
                  <c:v>2.48148036189377E-3</c:v>
                </c:pt>
                <c:pt idx="75299">
                  <c:v>2.4814337957650401E-3</c:v>
                </c:pt>
                <c:pt idx="75300">
                  <c:v>2.48138699680567E-3</c:v>
                </c:pt>
                <c:pt idx="75301">
                  <c:v>2.48134019784629E-3</c:v>
                </c:pt>
                <c:pt idx="75302">
                  <c:v>2.4812957271933599E-3</c:v>
                </c:pt>
                <c:pt idx="75303">
                  <c:v>2.4812489282339798E-3</c:v>
                </c:pt>
                <c:pt idx="75304">
                  <c:v>2.4812032934278202E-3</c:v>
                </c:pt>
                <c:pt idx="75305">
                  <c:v>2.48115812428296E-3</c:v>
                </c:pt>
                <c:pt idx="75306">
                  <c:v>2.4811108596622901E-3</c:v>
                </c:pt>
                <c:pt idx="75307">
                  <c:v>2.4810661561787098E-3</c:v>
                </c:pt>
                <c:pt idx="75308">
                  <c:v>2.4810219183564199E-3</c:v>
                </c:pt>
                <c:pt idx="75309">
                  <c:v>2.4809755850583302E-3</c:v>
                </c:pt>
                <c:pt idx="75310">
                  <c:v>2.4809299502521801E-3</c:v>
                </c:pt>
                <c:pt idx="75311">
                  <c:v>2.48088664375246E-3</c:v>
                </c:pt>
                <c:pt idx="75312">
                  <c:v>2.4808407761156598E-3</c:v>
                </c:pt>
                <c:pt idx="75313">
                  <c:v>2.4807963054627202E-3</c:v>
                </c:pt>
                <c:pt idx="75314">
                  <c:v>2.4807513691484902E-3</c:v>
                </c:pt>
                <c:pt idx="75315">
                  <c:v>2.4807057343423401E-3</c:v>
                </c:pt>
                <c:pt idx="75316">
                  <c:v>2.4806628935039E-3</c:v>
                </c:pt>
                <c:pt idx="75317">
                  <c:v>2.4806170258671002E-3</c:v>
                </c:pt>
                <c:pt idx="75318">
                  <c:v>2.4805725552141701E-3</c:v>
                </c:pt>
                <c:pt idx="75319">
                  <c:v>2.4805290158837999E-3</c:v>
                </c:pt>
                <c:pt idx="75320">
                  <c:v>2.4804843124002201E-3</c:v>
                </c:pt>
                <c:pt idx="75321">
                  <c:v>2.4804414715617899E-3</c:v>
                </c:pt>
                <c:pt idx="75322">
                  <c:v>2.4803958367556299E-3</c:v>
                </c:pt>
                <c:pt idx="75323">
                  <c:v>2.4803534615784901E-3</c:v>
                </c:pt>
                <c:pt idx="75324">
                  <c:v>2.4803092237561902E-3</c:v>
                </c:pt>
                <c:pt idx="75325">
                  <c:v>2.4802654515951898E-3</c:v>
                </c:pt>
                <c:pt idx="75326">
                  <c:v>2.4802214466035401E-3</c:v>
                </c:pt>
                <c:pt idx="75327">
                  <c:v>2.48017930425704E-3</c:v>
                </c:pt>
                <c:pt idx="75328">
                  <c:v>2.4801343679428101E-3</c:v>
                </c:pt>
                <c:pt idx="75329">
                  <c:v>2.4800903629511599E-3</c:v>
                </c:pt>
                <c:pt idx="75330">
                  <c:v>2.4800484534353E-3</c:v>
                </c:pt>
                <c:pt idx="75331">
                  <c:v>2.48000514693558E-3</c:v>
                </c:pt>
                <c:pt idx="75332">
                  <c:v>2.4799627717584402E-3</c:v>
                </c:pt>
                <c:pt idx="75333">
                  <c:v>2.47991923242807E-3</c:v>
                </c:pt>
                <c:pt idx="75334">
                  <c:v>2.4798775557428598E-3</c:v>
                </c:pt>
                <c:pt idx="75335">
                  <c:v>2.47983285225928E-3</c:v>
                </c:pt>
                <c:pt idx="75336">
                  <c:v>2.4797916412353498E-3</c:v>
                </c:pt>
                <c:pt idx="75337">
                  <c:v>2.4797474034130599E-3</c:v>
                </c:pt>
                <c:pt idx="75338">
                  <c:v>2.4797052610665599E-3</c:v>
                </c:pt>
                <c:pt idx="75339">
                  <c:v>2.4796635843813402E-3</c:v>
                </c:pt>
                <c:pt idx="75340">
                  <c:v>2.4796209763735498E-3</c:v>
                </c:pt>
                <c:pt idx="75341">
                  <c:v>2.4795790668576999E-3</c:v>
                </c:pt>
                <c:pt idx="75342">
                  <c:v>2.4795362260192598E-3</c:v>
                </c:pt>
                <c:pt idx="75343">
                  <c:v>2.4794957134872701E-3</c:v>
                </c:pt>
                <c:pt idx="75344">
                  <c:v>2.4794531054794801E-3</c:v>
                </c:pt>
                <c:pt idx="75345">
                  <c:v>2.4794104974716902E-3</c:v>
                </c:pt>
                <c:pt idx="75346">
                  <c:v>2.4793699849396901E-3</c:v>
                </c:pt>
                <c:pt idx="75347">
                  <c:v>2.4793280754238402E-3</c:v>
                </c:pt>
                <c:pt idx="75348">
                  <c:v>2.47928570024669E-3</c:v>
                </c:pt>
                <c:pt idx="75349">
                  <c:v>2.4792440235614798E-3</c:v>
                </c:pt>
                <c:pt idx="75350">
                  <c:v>2.4792035110294802E-3</c:v>
                </c:pt>
                <c:pt idx="75351">
                  <c:v>2.4791627656668399E-3</c:v>
                </c:pt>
                <c:pt idx="75352">
                  <c:v>2.4791213218122699E-3</c:v>
                </c:pt>
                <c:pt idx="75353">
                  <c:v>2.47908057644963E-3</c:v>
                </c:pt>
                <c:pt idx="75354">
                  <c:v>2.4790379684418401E-3</c:v>
                </c:pt>
                <c:pt idx="75355">
                  <c:v>2.4789979215711399E-3</c:v>
                </c:pt>
                <c:pt idx="75356">
                  <c:v>2.4789564777165699E-3</c:v>
                </c:pt>
                <c:pt idx="75357">
                  <c:v>2.4789166636764999E-3</c:v>
                </c:pt>
                <c:pt idx="75358">
                  <c:v>2.4788756854832198E-3</c:v>
                </c:pt>
                <c:pt idx="75359">
                  <c:v>2.4788358714431498E-3</c:v>
                </c:pt>
                <c:pt idx="75360">
                  <c:v>2.4787958245724401E-3</c:v>
                </c:pt>
                <c:pt idx="75361">
                  <c:v>2.4787543807178701E-3</c:v>
                </c:pt>
                <c:pt idx="75362">
                  <c:v>2.47871386818588E-3</c:v>
                </c:pt>
                <c:pt idx="75363">
                  <c:v>2.4786742869764601E-3</c:v>
                </c:pt>
                <c:pt idx="75364">
                  <c:v>2.4786333087831701E-3</c:v>
                </c:pt>
                <c:pt idx="75365">
                  <c:v>2.47859279625118E-3</c:v>
                </c:pt>
                <c:pt idx="75366">
                  <c:v>2.4785541463643299E-3</c:v>
                </c:pt>
                <c:pt idx="75367">
                  <c:v>2.4785136338323298E-3</c:v>
                </c:pt>
                <c:pt idx="75368">
                  <c:v>2.4784749839454898E-3</c:v>
                </c:pt>
                <c:pt idx="75369">
                  <c:v>2.4784335400909198E-3</c:v>
                </c:pt>
                <c:pt idx="75370">
                  <c:v>2.4783948902040698E-3</c:v>
                </c:pt>
                <c:pt idx="75371">
                  <c:v>2.4783557746559399E-3</c:v>
                </c:pt>
                <c:pt idx="75372">
                  <c:v>2.4783166591078E-3</c:v>
                </c:pt>
                <c:pt idx="75373">
                  <c:v>2.47827637940645E-3</c:v>
                </c:pt>
                <c:pt idx="75374">
                  <c:v>2.47823656536639E-3</c:v>
                </c:pt>
                <c:pt idx="75375">
                  <c:v>2.4781981483101801E-3</c:v>
                </c:pt>
                <c:pt idx="75376">
                  <c:v>2.4781585671007599E-3</c:v>
                </c:pt>
                <c:pt idx="75377">
                  <c:v>2.47811898589134E-3</c:v>
                </c:pt>
                <c:pt idx="75378">
                  <c:v>2.4780810344964301E-3</c:v>
                </c:pt>
                <c:pt idx="75379">
                  <c:v>2.4780419189482901E-3</c:v>
                </c:pt>
                <c:pt idx="75380">
                  <c:v>2.4780030362307999E-3</c:v>
                </c:pt>
                <c:pt idx="75381">
                  <c:v>2.4779646191746001E-3</c:v>
                </c:pt>
                <c:pt idx="75382">
                  <c:v>2.4779257364571099E-3</c:v>
                </c:pt>
                <c:pt idx="75383">
                  <c:v>2.47788778506219E-3</c:v>
                </c:pt>
                <c:pt idx="75384">
                  <c:v>2.4778491351753499E-3</c:v>
                </c:pt>
                <c:pt idx="75385">
                  <c:v>2.4778107181191401E-3</c:v>
                </c:pt>
                <c:pt idx="75386">
                  <c:v>2.47777136974037E-3</c:v>
                </c:pt>
                <c:pt idx="75387">
                  <c:v>2.4777352809906002E-3</c:v>
                </c:pt>
                <c:pt idx="75388">
                  <c:v>2.47769523411989E-3</c:v>
                </c:pt>
                <c:pt idx="75389">
                  <c:v>2.4776582140475499E-3</c:v>
                </c:pt>
                <c:pt idx="75390">
                  <c:v>2.4776202626526399E-3</c:v>
                </c:pt>
                <c:pt idx="75391">
                  <c:v>2.4775839410722299E-3</c:v>
                </c:pt>
                <c:pt idx="75392">
                  <c:v>2.47754482552409E-3</c:v>
                </c:pt>
                <c:pt idx="75393">
                  <c:v>2.4775059428065998E-3</c:v>
                </c:pt>
                <c:pt idx="75394">
                  <c:v>2.47747055254877E-3</c:v>
                </c:pt>
                <c:pt idx="75395">
                  <c:v>2.4774323683232099E-3</c:v>
                </c:pt>
                <c:pt idx="75396">
                  <c:v>2.4773948825895799E-3</c:v>
                </c:pt>
                <c:pt idx="75397">
                  <c:v>2.47735693119466E-3</c:v>
                </c:pt>
                <c:pt idx="75398">
                  <c:v>2.4773189797997501E-3</c:v>
                </c:pt>
                <c:pt idx="75399">
                  <c:v>2.4772828910499798E-3</c:v>
                </c:pt>
                <c:pt idx="75400">
                  <c:v>2.4772449396550699E-3</c:v>
                </c:pt>
                <c:pt idx="75401">
                  <c:v>2.4772086180746599E-3</c:v>
                </c:pt>
                <c:pt idx="75402">
                  <c:v>2.4771720636636001E-3</c:v>
                </c:pt>
                <c:pt idx="75403">
                  <c:v>2.4771345779299701E-3</c:v>
                </c:pt>
                <c:pt idx="75404">
                  <c:v>2.4770973250269899E-3</c:v>
                </c:pt>
                <c:pt idx="75405">
                  <c:v>2.4770607706159401E-3</c:v>
                </c:pt>
                <c:pt idx="75406">
                  <c:v>2.4770239833742402E-3</c:v>
                </c:pt>
                <c:pt idx="75407">
                  <c:v>2.4769871961325398E-3</c:v>
                </c:pt>
                <c:pt idx="75408">
                  <c:v>2.4769504088908399E-3</c:v>
                </c:pt>
                <c:pt idx="75409">
                  <c:v>2.47691478580236E-3</c:v>
                </c:pt>
                <c:pt idx="75410">
                  <c:v>2.4768775328993802E-3</c:v>
                </c:pt>
                <c:pt idx="75411">
                  <c:v>2.4768412113189702E-3</c:v>
                </c:pt>
                <c:pt idx="75412">
                  <c:v>2.4768051225691999E-3</c:v>
                </c:pt>
                <c:pt idx="75413">
                  <c:v>2.47676949948072E-3</c:v>
                </c:pt>
                <c:pt idx="75414">
                  <c:v>2.47673317790031E-3</c:v>
                </c:pt>
                <c:pt idx="75415">
                  <c:v>2.47669569216669E-3</c:v>
                </c:pt>
                <c:pt idx="75416">
                  <c:v>2.4766607675701401E-3</c:v>
                </c:pt>
                <c:pt idx="75417">
                  <c:v>2.4766251444816598E-3</c:v>
                </c:pt>
                <c:pt idx="75418">
                  <c:v>2.4765895213931799E-3</c:v>
                </c:pt>
                <c:pt idx="75419">
                  <c:v>2.4765543639659899E-3</c:v>
                </c:pt>
                <c:pt idx="75420">
                  <c:v>2.47651757672429E-3</c:v>
                </c:pt>
                <c:pt idx="75421">
                  <c:v>2.4764833506196698E-3</c:v>
                </c:pt>
                <c:pt idx="75422">
                  <c:v>2.4764477275311999E-3</c:v>
                </c:pt>
                <c:pt idx="75423">
                  <c:v>2.4764095433056298E-3</c:v>
                </c:pt>
                <c:pt idx="75424">
                  <c:v>2.4763762485235899E-3</c:v>
                </c:pt>
                <c:pt idx="75425">
                  <c:v>2.4763403926044698E-3</c:v>
                </c:pt>
                <c:pt idx="75426">
                  <c:v>2.4763052351772798E-3</c:v>
                </c:pt>
                <c:pt idx="75427">
                  <c:v>2.4762700777500898E-3</c:v>
                </c:pt>
                <c:pt idx="75428">
                  <c:v>2.47623515315354E-3</c:v>
                </c:pt>
                <c:pt idx="75429">
                  <c:v>2.47619999572635E-3</c:v>
                </c:pt>
                <c:pt idx="75430">
                  <c:v>2.4761646054685098E-3</c:v>
                </c:pt>
                <c:pt idx="75431">
                  <c:v>2.4761303793638901E-3</c:v>
                </c:pt>
                <c:pt idx="75432">
                  <c:v>2.47609568759799E-3</c:v>
                </c:pt>
                <c:pt idx="75433">
                  <c:v>2.4760605301708E-3</c:v>
                </c:pt>
                <c:pt idx="75434">
                  <c:v>2.4760260712355401E-3</c:v>
                </c:pt>
                <c:pt idx="75435">
                  <c:v>2.4759911466389899E-3</c:v>
                </c:pt>
                <c:pt idx="75436">
                  <c:v>2.4759576190262998E-3</c:v>
                </c:pt>
                <c:pt idx="75437">
                  <c:v>2.4759219959378199E-3</c:v>
                </c:pt>
                <c:pt idx="75438">
                  <c:v>2.4758880026638499E-3</c:v>
                </c:pt>
                <c:pt idx="75439">
                  <c:v>2.47585354372859E-3</c:v>
                </c:pt>
                <c:pt idx="75440">
                  <c:v>2.4758202489465501E-3</c:v>
                </c:pt>
                <c:pt idx="75441">
                  <c:v>2.4757853243499999E-3</c:v>
                </c:pt>
                <c:pt idx="75442">
                  <c:v>2.4757510982453801E-3</c:v>
                </c:pt>
                <c:pt idx="75443">
                  <c:v>2.4757173378020499E-3</c:v>
                </c:pt>
                <c:pt idx="75444">
                  <c:v>2.4756833445280799E-3</c:v>
                </c:pt>
                <c:pt idx="75445">
                  <c:v>2.47564888559282E-3</c:v>
                </c:pt>
                <c:pt idx="75446">
                  <c:v>2.4756155908107801E-3</c:v>
                </c:pt>
                <c:pt idx="75447">
                  <c:v>2.4755813647061599E-3</c:v>
                </c:pt>
                <c:pt idx="75448">
                  <c:v>2.4755483027547598E-3</c:v>
                </c:pt>
                <c:pt idx="75449">
                  <c:v>2.4755159392952902E-3</c:v>
                </c:pt>
                <c:pt idx="75450">
                  <c:v>2.4754814803600298E-3</c:v>
                </c:pt>
                <c:pt idx="75451">
                  <c:v>2.4754479527473402E-3</c:v>
                </c:pt>
                <c:pt idx="75452">
                  <c:v>2.4754151236265902E-3</c:v>
                </c:pt>
                <c:pt idx="75453">
                  <c:v>2.4753808975219701E-3</c:v>
                </c:pt>
                <c:pt idx="75454">
                  <c:v>2.4753478355705699E-3</c:v>
                </c:pt>
                <c:pt idx="75455">
                  <c:v>2.4753152392804601E-3</c:v>
                </c:pt>
                <c:pt idx="75456">
                  <c:v>2.4752803146839098E-3</c:v>
                </c:pt>
                <c:pt idx="75457">
                  <c:v>2.47524888254702E-3</c:v>
                </c:pt>
                <c:pt idx="75458">
                  <c:v>2.4752155877649801E-3</c:v>
                </c:pt>
                <c:pt idx="75459">
                  <c:v>2.4751811288297198E-3</c:v>
                </c:pt>
                <c:pt idx="75460">
                  <c:v>2.4751494638621798E-3</c:v>
                </c:pt>
                <c:pt idx="75461">
                  <c:v>2.47511686757207E-3</c:v>
                </c:pt>
                <c:pt idx="75462">
                  <c:v>2.4750831071287398E-3</c:v>
                </c:pt>
                <c:pt idx="75463">
                  <c:v>2.4750514421611998E-3</c:v>
                </c:pt>
                <c:pt idx="75464">
                  <c:v>2.4750186130404498E-3</c:v>
                </c:pt>
                <c:pt idx="75465">
                  <c:v>2.4749846197664699E-3</c:v>
                </c:pt>
                <c:pt idx="75466">
                  <c:v>2.4749527219682902E-3</c:v>
                </c:pt>
                <c:pt idx="75467">
                  <c:v>2.4749201256781799E-3</c:v>
                </c:pt>
                <c:pt idx="75468">
                  <c:v>2.4748882278800002E-3</c:v>
                </c:pt>
                <c:pt idx="75469">
                  <c:v>2.4748563300818201E-3</c:v>
                </c:pt>
                <c:pt idx="75470">
                  <c:v>2.4748237337917098E-3</c:v>
                </c:pt>
                <c:pt idx="75471">
                  <c:v>2.4747920688241699E-3</c:v>
                </c:pt>
                <c:pt idx="75472">
                  <c:v>2.4747597053646998E-3</c:v>
                </c:pt>
                <c:pt idx="75473">
                  <c:v>2.4747280403971698E-3</c:v>
                </c:pt>
                <c:pt idx="75474">
                  <c:v>2.4746945127844802E-3</c:v>
                </c:pt>
                <c:pt idx="75475">
                  <c:v>2.4746628478169398E-3</c:v>
                </c:pt>
                <c:pt idx="75476">
                  <c:v>2.47463141568005E-3</c:v>
                </c:pt>
                <c:pt idx="75477">
                  <c:v>2.4745995178818698E-3</c:v>
                </c:pt>
                <c:pt idx="75478">
                  <c:v>2.4745678529143299E-3</c:v>
                </c:pt>
                <c:pt idx="75479">
                  <c:v>2.4745361879467999E-3</c:v>
                </c:pt>
                <c:pt idx="75480">
                  <c:v>2.4745056871324799E-3</c:v>
                </c:pt>
                <c:pt idx="75481">
                  <c:v>2.4744726251810802E-3</c:v>
                </c:pt>
                <c:pt idx="75482">
                  <c:v>2.4744407273829001E-3</c:v>
                </c:pt>
                <c:pt idx="75483">
                  <c:v>2.4744097609072902E-3</c:v>
                </c:pt>
                <c:pt idx="75484">
                  <c:v>2.4743785616010401E-3</c:v>
                </c:pt>
                <c:pt idx="75485">
                  <c:v>2.47434666380286E-3</c:v>
                </c:pt>
                <c:pt idx="75486">
                  <c:v>2.47431662864983E-3</c:v>
                </c:pt>
                <c:pt idx="75487">
                  <c:v>2.4742851965129401E-3</c:v>
                </c:pt>
                <c:pt idx="75488">
                  <c:v>2.4742526002228299E-3</c:v>
                </c:pt>
                <c:pt idx="75489">
                  <c:v>2.4742237292230099E-3</c:v>
                </c:pt>
                <c:pt idx="75490">
                  <c:v>2.4741922970861201E-3</c:v>
                </c:pt>
                <c:pt idx="75491">
                  <c:v>2.4741603992879399E-3</c:v>
                </c:pt>
                <c:pt idx="75492">
                  <c:v>2.4741280358284699E-3</c:v>
                </c:pt>
                <c:pt idx="75493">
                  <c:v>2.4740989319980101E-3</c:v>
                </c:pt>
                <c:pt idx="75494">
                  <c:v>2.4740688968449801E-3</c:v>
                </c:pt>
                <c:pt idx="75495">
                  <c:v>2.4740372318774501E-3</c:v>
                </c:pt>
                <c:pt idx="75496">
                  <c:v>2.4740055669099101E-3</c:v>
                </c:pt>
                <c:pt idx="75497">
                  <c:v>2.4739757645875198E-3</c:v>
                </c:pt>
                <c:pt idx="75498">
                  <c:v>2.4739450309425601E-3</c:v>
                </c:pt>
                <c:pt idx="75499">
                  <c:v>2.4739147629588799E-3</c:v>
                </c:pt>
                <c:pt idx="75500">
                  <c:v>2.4738844949752101E-3</c:v>
                </c:pt>
                <c:pt idx="75501">
                  <c:v>2.4738535284995998E-3</c:v>
                </c:pt>
                <c:pt idx="75502">
                  <c:v>2.4738237261772199E-3</c:v>
                </c:pt>
                <c:pt idx="75503">
                  <c:v>2.4737925268709699E-3</c:v>
                </c:pt>
                <c:pt idx="75504">
                  <c:v>2.4737629573792202E-3</c:v>
                </c:pt>
                <c:pt idx="75505">
                  <c:v>2.4737319909036199E-3</c:v>
                </c:pt>
                <c:pt idx="75506">
                  <c:v>2.4737024214118702E-3</c:v>
                </c:pt>
                <c:pt idx="75507">
                  <c:v>2.47367168776691E-3</c:v>
                </c:pt>
                <c:pt idx="75508">
                  <c:v>2.4736418854445202E-3</c:v>
                </c:pt>
                <c:pt idx="75509">
                  <c:v>2.4736116174608499E-3</c:v>
                </c:pt>
                <c:pt idx="75510">
                  <c:v>2.4735818151384601E-3</c:v>
                </c:pt>
                <c:pt idx="75511">
                  <c:v>2.4735520128160702E-3</c:v>
                </c:pt>
                <c:pt idx="75512">
                  <c:v>2.4735224433243301E-3</c:v>
                </c:pt>
                <c:pt idx="75513">
                  <c:v>2.4734924081713E-3</c:v>
                </c:pt>
                <c:pt idx="75514">
                  <c:v>2.4734644684940598E-3</c:v>
                </c:pt>
                <c:pt idx="75515">
                  <c:v>2.4734337348491001E-3</c:v>
                </c:pt>
                <c:pt idx="75516">
                  <c:v>2.4734048638492801E-3</c:v>
                </c:pt>
                <c:pt idx="75517">
                  <c:v>2.47337413020432E-3</c:v>
                </c:pt>
                <c:pt idx="75518">
                  <c:v>2.4733452592045099E-3</c:v>
                </c:pt>
                <c:pt idx="75519">
                  <c:v>2.4733156897127598E-3</c:v>
                </c:pt>
                <c:pt idx="75520">
                  <c:v>2.47328658588231E-3</c:v>
                </c:pt>
                <c:pt idx="75521">
                  <c:v>2.4732584133744201E-3</c:v>
                </c:pt>
                <c:pt idx="75522">
                  <c:v>2.4732279125601101E-3</c:v>
                </c:pt>
                <c:pt idx="75523">
                  <c:v>2.4731990415602901E-3</c:v>
                </c:pt>
                <c:pt idx="75524">
                  <c:v>2.4731687735766198E-3</c:v>
                </c:pt>
                <c:pt idx="75525">
                  <c:v>2.4731410667300198E-3</c:v>
                </c:pt>
                <c:pt idx="75526">
                  <c:v>2.47311196289957E-3</c:v>
                </c:pt>
                <c:pt idx="75527">
                  <c:v>2.4730826262384701E-3</c:v>
                </c:pt>
                <c:pt idx="75528">
                  <c:v>2.4730525910854301E-3</c:v>
                </c:pt>
                <c:pt idx="75529">
                  <c:v>2.4730255827307701E-3</c:v>
                </c:pt>
                <c:pt idx="75530">
                  <c:v>2.4729950819164502E-3</c:v>
                </c:pt>
                <c:pt idx="75531">
                  <c:v>2.4729669094085702E-3</c:v>
                </c:pt>
                <c:pt idx="75532">
                  <c:v>2.4729380384087602E-3</c:v>
                </c:pt>
                <c:pt idx="75533">
                  <c:v>2.4729103315621601E-3</c:v>
                </c:pt>
                <c:pt idx="75534">
                  <c:v>2.4728805292397698E-3</c:v>
                </c:pt>
                <c:pt idx="75535">
                  <c:v>2.4728514254093201E-3</c:v>
                </c:pt>
                <c:pt idx="75536">
                  <c:v>2.4728230200707899E-3</c:v>
                </c:pt>
                <c:pt idx="75537">
                  <c:v>2.47279484756291E-3</c:v>
                </c:pt>
                <c:pt idx="75538">
                  <c:v>2.4727669078856698E-3</c:v>
                </c:pt>
                <c:pt idx="75539">
                  <c:v>2.4727387353777898E-3</c:v>
                </c:pt>
                <c:pt idx="75540">
                  <c:v>2.4727098643779698E-3</c:v>
                </c:pt>
                <c:pt idx="75541">
                  <c:v>2.4726816918700899E-3</c:v>
                </c:pt>
                <c:pt idx="75542">
                  <c:v>2.4726528208702798E-3</c:v>
                </c:pt>
                <c:pt idx="75543">
                  <c:v>2.4726248811930401E-3</c:v>
                </c:pt>
                <c:pt idx="75544">
                  <c:v>2.4725974071770902E-3</c:v>
                </c:pt>
                <c:pt idx="75545">
                  <c:v>2.4725692346692098E-3</c:v>
                </c:pt>
                <c:pt idx="75546">
                  <c:v>2.4725415278226098E-3</c:v>
                </c:pt>
                <c:pt idx="75547">
                  <c:v>2.47251242399216E-3</c:v>
                </c:pt>
                <c:pt idx="75548">
                  <c:v>2.4724849499762102E-3</c:v>
                </c:pt>
                <c:pt idx="75549">
                  <c:v>2.4724556133150998E-3</c:v>
                </c:pt>
                <c:pt idx="75550">
                  <c:v>2.4724295362830201E-3</c:v>
                </c:pt>
                <c:pt idx="75551">
                  <c:v>2.4724015966057799E-3</c:v>
                </c:pt>
                <c:pt idx="75552">
                  <c:v>2.4723741225898301E-3</c:v>
                </c:pt>
                <c:pt idx="75553">
                  <c:v>2.4723468814045199E-3</c:v>
                </c:pt>
                <c:pt idx="75554">
                  <c:v>2.4723189417272802E-3</c:v>
                </c:pt>
                <c:pt idx="75555">
                  <c:v>2.4722900707274701E-3</c:v>
                </c:pt>
                <c:pt idx="75556">
                  <c:v>2.4722637608647299E-3</c:v>
                </c:pt>
                <c:pt idx="75557">
                  <c:v>2.4722360540181398E-3</c:v>
                </c:pt>
                <c:pt idx="75558">
                  <c:v>2.47220741584897E-3</c:v>
                </c:pt>
                <c:pt idx="75559">
                  <c:v>2.47218087315559E-3</c:v>
                </c:pt>
                <c:pt idx="75560">
                  <c:v>2.47215386480093E-3</c:v>
                </c:pt>
                <c:pt idx="75561">
                  <c:v>2.47212499380112E-3</c:v>
                </c:pt>
                <c:pt idx="75562">
                  <c:v>2.47209961526096E-3</c:v>
                </c:pt>
                <c:pt idx="75563">
                  <c:v>2.47207190841436E-3</c:v>
                </c:pt>
                <c:pt idx="75564">
                  <c:v>2.4720439687371202E-3</c:v>
                </c:pt>
                <c:pt idx="75565">
                  <c:v>2.4720176588743899E-3</c:v>
                </c:pt>
                <c:pt idx="75566">
                  <c:v>2.47199065051973E-3</c:v>
                </c:pt>
                <c:pt idx="75567">
                  <c:v>2.47196364216507E-3</c:v>
                </c:pt>
                <c:pt idx="75568">
                  <c:v>2.4719366338104001E-3</c:v>
                </c:pt>
                <c:pt idx="75569">
                  <c:v>2.4719096254557401E-3</c:v>
                </c:pt>
                <c:pt idx="75570">
                  <c:v>2.4718826171010698E-3</c:v>
                </c:pt>
                <c:pt idx="75571">
                  <c:v>2.4718553759157701E-3</c:v>
                </c:pt>
                <c:pt idx="75572">
                  <c:v>2.4718286003917499E-3</c:v>
                </c:pt>
                <c:pt idx="75573">
                  <c:v>2.47180159203708E-3</c:v>
                </c:pt>
                <c:pt idx="75574">
                  <c:v>2.4717759806662798E-3</c:v>
                </c:pt>
                <c:pt idx="75575">
                  <c:v>2.4717489723116198E-3</c:v>
                </c:pt>
                <c:pt idx="75576">
                  <c:v>2.4717221967876001E-3</c:v>
                </c:pt>
                <c:pt idx="75577">
                  <c:v>2.4716963525861502E-3</c:v>
                </c:pt>
                <c:pt idx="75578">
                  <c:v>2.4716691114008401E-3</c:v>
                </c:pt>
                <c:pt idx="75579">
                  <c:v>2.47164303436875E-3</c:v>
                </c:pt>
                <c:pt idx="75580">
                  <c:v>2.4716157931834498E-3</c:v>
                </c:pt>
                <c:pt idx="75581">
                  <c:v>2.47159064747393E-3</c:v>
                </c:pt>
                <c:pt idx="75582">
                  <c:v>2.4715627077966898E-3</c:v>
                </c:pt>
                <c:pt idx="75583">
                  <c:v>2.4715361651033202E-3</c:v>
                </c:pt>
                <c:pt idx="75584">
                  <c:v>2.4715093895793E-3</c:v>
                </c:pt>
                <c:pt idx="75585">
                  <c:v>2.4714842438697802E-3</c:v>
                </c:pt>
                <c:pt idx="75586">
                  <c:v>2.4714583996683398E-3</c:v>
                </c:pt>
                <c:pt idx="75587">
                  <c:v>2.4714316241443201E-3</c:v>
                </c:pt>
                <c:pt idx="75588">
                  <c:v>2.47140508145094E-3</c:v>
                </c:pt>
                <c:pt idx="75589">
                  <c:v>2.4713799357414198E-3</c:v>
                </c:pt>
                <c:pt idx="75590">
                  <c:v>2.4713540915399798E-3</c:v>
                </c:pt>
                <c:pt idx="75591">
                  <c:v>2.4713263846933798E-3</c:v>
                </c:pt>
                <c:pt idx="75592">
                  <c:v>2.4713019374758001E-3</c:v>
                </c:pt>
                <c:pt idx="75593">
                  <c:v>2.47127586044371E-3</c:v>
                </c:pt>
                <c:pt idx="75594">
                  <c:v>2.4712507147342001E-3</c:v>
                </c:pt>
                <c:pt idx="75595">
                  <c:v>2.4712237063795302E-3</c:v>
                </c:pt>
                <c:pt idx="75596">
                  <c:v>2.4711983278393702E-3</c:v>
                </c:pt>
                <c:pt idx="75597">
                  <c:v>2.4711722508072901E-3</c:v>
                </c:pt>
                <c:pt idx="75598">
                  <c:v>2.47114733792841E-3</c:v>
                </c:pt>
                <c:pt idx="75599">
                  <c:v>2.4711200967431099E-3</c:v>
                </c:pt>
                <c:pt idx="75600">
                  <c:v>2.4710958823561699E-3</c:v>
                </c:pt>
                <c:pt idx="75601">
                  <c:v>2.47107003815472E-3</c:v>
                </c:pt>
                <c:pt idx="75602">
                  <c:v>2.4710437282919901E-3</c:v>
                </c:pt>
                <c:pt idx="75603">
                  <c:v>2.4710192810744099E-3</c:v>
                </c:pt>
                <c:pt idx="75604">
                  <c:v>2.4709936697036002E-3</c:v>
                </c:pt>
                <c:pt idx="75605">
                  <c:v>2.4709680583328E-3</c:v>
                </c:pt>
                <c:pt idx="75606">
                  <c:v>2.4709433782845701E-3</c:v>
                </c:pt>
                <c:pt idx="75607">
                  <c:v>2.4709170684218398E-3</c:v>
                </c:pt>
                <c:pt idx="75608">
                  <c:v>2.4708923883736099E-3</c:v>
                </c:pt>
                <c:pt idx="75609">
                  <c:v>2.4708665441721699E-3</c:v>
                </c:pt>
                <c:pt idx="75610">
                  <c:v>2.4708411656320099E-3</c:v>
                </c:pt>
                <c:pt idx="75611">
                  <c:v>2.4708162527531398E-3</c:v>
                </c:pt>
                <c:pt idx="75612">
                  <c:v>2.4707918055355601E-3</c:v>
                </c:pt>
                <c:pt idx="75613">
                  <c:v>2.4707661941647499E-3</c:v>
                </c:pt>
                <c:pt idx="75614">
                  <c:v>2.4707412812858798E-3</c:v>
                </c:pt>
                <c:pt idx="75615">
                  <c:v>2.4707156699150801E-3</c:v>
                </c:pt>
                <c:pt idx="75616">
                  <c:v>2.47069075703621E-3</c:v>
                </c:pt>
                <c:pt idx="75617">
                  <c:v>2.4706658441573399E-3</c:v>
                </c:pt>
                <c:pt idx="75618">
                  <c:v>2.4706406984478201E-3</c:v>
                </c:pt>
                <c:pt idx="75619">
                  <c:v>2.4706164840608801E-3</c:v>
                </c:pt>
                <c:pt idx="75620">
                  <c:v>2.47059157118201E-3</c:v>
                </c:pt>
                <c:pt idx="75621">
                  <c:v>2.4705654941499199E-3</c:v>
                </c:pt>
                <c:pt idx="75622">
                  <c:v>2.4705419782549099E-3</c:v>
                </c:pt>
                <c:pt idx="75623">
                  <c:v>2.4705168325454001E-3</c:v>
                </c:pt>
                <c:pt idx="75624">
                  <c:v>2.4704923853278199E-3</c:v>
                </c:pt>
                <c:pt idx="75625">
                  <c:v>2.4704674724489398E-3</c:v>
                </c:pt>
                <c:pt idx="75626">
                  <c:v>2.4704437237232902E-3</c:v>
                </c:pt>
                <c:pt idx="75627">
                  <c:v>2.4704185780137799E-3</c:v>
                </c:pt>
                <c:pt idx="75628">
                  <c:v>2.4703941307961902E-3</c:v>
                </c:pt>
                <c:pt idx="75629">
                  <c:v>2.4703687522560401E-3</c:v>
                </c:pt>
                <c:pt idx="75630">
                  <c:v>2.4703459348529599E-3</c:v>
                </c:pt>
                <c:pt idx="75631">
                  <c:v>2.47032125480473E-3</c:v>
                </c:pt>
                <c:pt idx="75632">
                  <c:v>2.4702965747565001E-3</c:v>
                </c:pt>
                <c:pt idx="75633">
                  <c:v>2.4702723603695601E-3</c:v>
                </c:pt>
                <c:pt idx="75634">
                  <c:v>2.4702483788132698E-3</c:v>
                </c:pt>
                <c:pt idx="75635">
                  <c:v>2.4702234659344001E-3</c:v>
                </c:pt>
                <c:pt idx="75636">
                  <c:v>2.47019855305553E-3</c:v>
                </c:pt>
                <c:pt idx="75637">
                  <c:v>2.4701755028218001E-3</c:v>
                </c:pt>
                <c:pt idx="75638">
                  <c:v>2.4701503571122902E-3</c:v>
                </c:pt>
                <c:pt idx="75639">
                  <c:v>2.4701266083866401E-3</c:v>
                </c:pt>
                <c:pt idx="75640">
                  <c:v>2.47010285966098E-3</c:v>
                </c:pt>
                <c:pt idx="75641">
                  <c:v>2.4700781796127601E-3</c:v>
                </c:pt>
                <c:pt idx="75642">
                  <c:v>2.4700544308871E-3</c:v>
                </c:pt>
                <c:pt idx="75643">
                  <c:v>2.4700325448066001E-3</c:v>
                </c:pt>
                <c:pt idx="75644">
                  <c:v>2.4700062349438702E-3</c:v>
                </c:pt>
                <c:pt idx="75645">
                  <c:v>2.4699822533875699E-3</c:v>
                </c:pt>
                <c:pt idx="75646">
                  <c:v>2.4699585046619199E-3</c:v>
                </c:pt>
                <c:pt idx="75647">
                  <c:v>2.4699342902749799E-3</c:v>
                </c:pt>
                <c:pt idx="75648">
                  <c:v>2.4699098430573901E-3</c:v>
                </c:pt>
                <c:pt idx="75649">
                  <c:v>2.46988725848496E-3</c:v>
                </c:pt>
                <c:pt idx="75650">
                  <c:v>2.4698828347027302E-3</c:v>
                </c:pt>
                <c:pt idx="75651">
                  <c:v>2.46987515129149E-3</c:v>
                </c:pt>
                <c:pt idx="75652">
                  <c:v>2.46987747959793E-3</c:v>
                </c:pt>
                <c:pt idx="75653">
                  <c:v>2.4698204360902301E-3</c:v>
                </c:pt>
                <c:pt idx="75654">
                  <c:v>2.4697785265743702E-3</c:v>
                </c:pt>
                <c:pt idx="75655">
                  <c:v>2.4697920307517099E-3</c:v>
                </c:pt>
                <c:pt idx="75656">
                  <c:v>2.4697387125343102E-3</c:v>
                </c:pt>
                <c:pt idx="75657">
                  <c:v>2.46973847970367E-3</c:v>
                </c:pt>
                <c:pt idx="75658">
                  <c:v>2.46973498724401E-3</c:v>
                </c:pt>
                <c:pt idx="75659">
                  <c:v>2.4696970358490901E-3</c:v>
                </c:pt>
                <c:pt idx="75660">
                  <c:v>2.4696649052202702E-3</c:v>
                </c:pt>
                <c:pt idx="75661">
                  <c:v>2.4696597829461102E-3</c:v>
                </c:pt>
                <c:pt idx="75662">
                  <c:v>2.4696453474462002E-3</c:v>
                </c:pt>
                <c:pt idx="75663">
                  <c:v>2.4696097243577199E-3</c:v>
                </c:pt>
                <c:pt idx="75664">
                  <c:v>2.4695813190192002E-3</c:v>
                </c:pt>
                <c:pt idx="75665">
                  <c:v>2.4695685133338001E-3</c:v>
                </c:pt>
                <c:pt idx="75666">
                  <c:v>2.4695480242371598E-3</c:v>
                </c:pt>
                <c:pt idx="75667">
                  <c:v>2.4695149622857601E-3</c:v>
                </c:pt>
                <c:pt idx="75668">
                  <c:v>2.4694898165762398E-3</c:v>
                </c:pt>
                <c:pt idx="75669">
                  <c:v>2.4694737512618299E-3</c:v>
                </c:pt>
                <c:pt idx="75670">
                  <c:v>2.4694490712136E-3</c:v>
                </c:pt>
                <c:pt idx="75671">
                  <c:v>2.4694199673831502E-3</c:v>
                </c:pt>
                <c:pt idx="75672">
                  <c:v>2.4693969171494202E-3</c:v>
                </c:pt>
                <c:pt idx="75673">
                  <c:v>2.4693782906979301E-3</c:v>
                </c:pt>
                <c:pt idx="75674">
                  <c:v>2.4693540763109901E-3</c:v>
                </c:pt>
                <c:pt idx="75675">
                  <c:v>2.4693259038031101E-3</c:v>
                </c:pt>
                <c:pt idx="75676">
                  <c:v>2.4693419691175201E-3</c:v>
                </c:pt>
                <c:pt idx="75677">
                  <c:v>2.4692967999726499E-3</c:v>
                </c:pt>
                <c:pt idx="75678">
                  <c:v>2.4692979641258699E-3</c:v>
                </c:pt>
                <c:pt idx="75679">
                  <c:v>2.46926117688417E-3</c:v>
                </c:pt>
                <c:pt idx="75680">
                  <c:v>2.4692218285053999E-3</c:v>
                </c:pt>
                <c:pt idx="75681">
                  <c:v>2.46925372630358E-3</c:v>
                </c:pt>
                <c:pt idx="75682">
                  <c:v>2.4691859725862698E-3</c:v>
                </c:pt>
                <c:pt idx="75683">
                  <c:v>2.4691892322152901E-3</c:v>
                </c:pt>
                <c:pt idx="75684">
                  <c:v>2.4691750295460198E-3</c:v>
                </c:pt>
                <c:pt idx="75685">
                  <c:v>2.4691398721188298E-3</c:v>
                </c:pt>
                <c:pt idx="75686">
                  <c:v>2.46911705471575E-3</c:v>
                </c:pt>
                <c:pt idx="75687">
                  <c:v>2.4691110011190202E-3</c:v>
                </c:pt>
                <c:pt idx="75688">
                  <c:v>2.4690900463610901E-3</c:v>
                </c:pt>
                <c:pt idx="75689">
                  <c:v>2.4690569844096899E-3</c:v>
                </c:pt>
                <c:pt idx="75690">
                  <c:v>2.4690362624824099E-3</c:v>
                </c:pt>
                <c:pt idx="75691">
                  <c:v>2.46902252547443E-3</c:v>
                </c:pt>
                <c:pt idx="75692">
                  <c:v>2.4689978454262001E-3</c:v>
                </c:pt>
                <c:pt idx="75693">
                  <c:v>2.46896664611995E-3</c:v>
                </c:pt>
                <c:pt idx="75694">
                  <c:v>2.4689456913620199E-3</c:v>
                </c:pt>
                <c:pt idx="75695">
                  <c:v>2.4689612910151499E-3</c:v>
                </c:pt>
                <c:pt idx="75696">
                  <c:v>2.4689161218702802E-3</c:v>
                </c:pt>
                <c:pt idx="75697">
                  <c:v>2.4689387064427098E-3</c:v>
                </c:pt>
                <c:pt idx="75698">
                  <c:v>2.4689012207090798E-3</c:v>
                </c:pt>
                <c:pt idx="75699">
                  <c:v>2.4688462726771801E-3</c:v>
                </c:pt>
                <c:pt idx="75700">
                  <c:v>2.4688756093382801E-3</c:v>
                </c:pt>
                <c:pt idx="75701">
                  <c:v>2.4688099510967701E-3</c:v>
                </c:pt>
                <c:pt idx="75702">
                  <c:v>2.4688025005161801E-3</c:v>
                </c:pt>
                <c:pt idx="75703">
                  <c:v>2.4687952827662199E-3</c:v>
                </c:pt>
                <c:pt idx="75704">
                  <c:v>2.4687668774276998E-3</c:v>
                </c:pt>
                <c:pt idx="75705">
                  <c:v>2.4687394034117499E-3</c:v>
                </c:pt>
                <c:pt idx="75706">
                  <c:v>2.4687289260327799E-3</c:v>
                </c:pt>
                <c:pt idx="75707">
                  <c:v>2.46871123090386E-3</c:v>
                </c:pt>
                <c:pt idx="75708">
                  <c:v>2.46868003159761E-3</c:v>
                </c:pt>
                <c:pt idx="75709">
                  <c:v>2.4686562828719599E-3</c:v>
                </c:pt>
                <c:pt idx="75710">
                  <c:v>2.4686406832188398E-3</c:v>
                </c:pt>
                <c:pt idx="75711">
                  <c:v>2.4686171673238299E-3</c:v>
                </c:pt>
                <c:pt idx="75712">
                  <c:v>2.4685885291546601E-3</c:v>
                </c:pt>
                <c:pt idx="75713">
                  <c:v>2.4686423130333402E-3</c:v>
                </c:pt>
                <c:pt idx="75714">
                  <c:v>2.4685591924935601E-3</c:v>
                </c:pt>
                <c:pt idx="75715">
                  <c:v>2.4685587268322702E-3</c:v>
                </c:pt>
                <c:pt idx="75716">
                  <c:v>2.4685238022357199E-3</c:v>
                </c:pt>
                <c:pt idx="75717">
                  <c:v>2.46853544376791E-3</c:v>
                </c:pt>
                <c:pt idx="75718">
                  <c:v>2.46848072856665E-3</c:v>
                </c:pt>
                <c:pt idx="75719">
                  <c:v>2.4684700183570398E-3</c:v>
                </c:pt>
                <c:pt idx="75720">
                  <c:v>2.4684474337846002E-3</c:v>
                </c:pt>
                <c:pt idx="75721">
                  <c:v>2.4684269446879599E-3</c:v>
                </c:pt>
                <c:pt idx="75722">
                  <c:v>2.4684125091880599E-3</c:v>
                </c:pt>
                <c:pt idx="75723">
                  <c:v>2.4683945812284899E-3</c:v>
                </c:pt>
                <c:pt idx="75724">
                  <c:v>2.46836943551898E-3</c:v>
                </c:pt>
                <c:pt idx="75725">
                  <c:v>2.46834754943848E-3</c:v>
                </c:pt>
                <c:pt idx="75726">
                  <c:v>2.4683284573257E-3</c:v>
                </c:pt>
                <c:pt idx="75727">
                  <c:v>2.4683058727532599E-3</c:v>
                </c:pt>
                <c:pt idx="75728">
                  <c:v>2.4683291558176301E-3</c:v>
                </c:pt>
                <c:pt idx="75729">
                  <c:v>2.46831518597901E-3</c:v>
                </c:pt>
                <c:pt idx="75730">
                  <c:v>2.4682583753019602E-3</c:v>
                </c:pt>
                <c:pt idx="75731">
                  <c:v>2.46829795651138E-3</c:v>
                </c:pt>
                <c:pt idx="75732">
                  <c:v>2.4682185612618902E-3</c:v>
                </c:pt>
                <c:pt idx="75733">
                  <c:v>2.46821204200387E-3</c:v>
                </c:pt>
                <c:pt idx="75734">
                  <c:v>2.4681997019797598E-3</c:v>
                </c:pt>
                <c:pt idx="75735">
                  <c:v>2.4681764189153901E-3</c:v>
                </c:pt>
                <c:pt idx="75736">
                  <c:v>2.4681563954800402E-3</c:v>
                </c:pt>
                <c:pt idx="75737">
                  <c:v>2.46814056299627E-3</c:v>
                </c:pt>
                <c:pt idx="75738">
                  <c:v>2.4681196082383399E-3</c:v>
                </c:pt>
                <c:pt idx="75739">
                  <c:v>2.4680919013917398E-3</c:v>
                </c:pt>
                <c:pt idx="75740">
                  <c:v>2.4680681526660902E-3</c:v>
                </c:pt>
                <c:pt idx="75741">
                  <c:v>2.46804999187589E-3</c:v>
                </c:pt>
                <c:pt idx="75742">
                  <c:v>2.4680681526660902E-3</c:v>
                </c:pt>
                <c:pt idx="75743">
                  <c:v>2.4680453352630099E-3</c:v>
                </c:pt>
                <c:pt idx="75744">
                  <c:v>2.4680297356098899E-3</c:v>
                </c:pt>
                <c:pt idx="75745">
                  <c:v>2.4679938796907698E-3</c:v>
                </c:pt>
                <c:pt idx="75746">
                  <c:v>2.4679673369973898E-3</c:v>
                </c:pt>
                <c:pt idx="75747">
                  <c:v>2.4679461494088199E-3</c:v>
                </c:pt>
                <c:pt idx="75748">
                  <c:v>2.4679282214492598E-3</c:v>
                </c:pt>
                <c:pt idx="75749">
                  <c:v>2.4679340422153499E-3</c:v>
                </c:pt>
                <c:pt idx="75750">
                  <c:v>2.4679119233042002E-3</c:v>
                </c:pt>
                <c:pt idx="75751">
                  <c:v>2.4679300840944099E-3</c:v>
                </c:pt>
                <c:pt idx="75752">
                  <c:v>2.4679028429090998E-3</c:v>
                </c:pt>
                <c:pt idx="75753">
                  <c:v>2.4678618647158098E-3</c:v>
                </c:pt>
                <c:pt idx="75754">
                  <c:v>2.4678562767803699E-3</c:v>
                </c:pt>
                <c:pt idx="75755">
                  <c:v>2.4678532499819998E-3</c:v>
                </c:pt>
                <c:pt idx="75756">
                  <c:v>2.4678152985870799E-3</c:v>
                </c:pt>
                <c:pt idx="75757">
                  <c:v>2.4677822366356802E-3</c:v>
                </c:pt>
                <c:pt idx="75758">
                  <c:v>2.4677705951035001E-3</c:v>
                </c:pt>
                <c:pt idx="75759">
                  <c:v>2.4677512701600799E-3</c:v>
                </c:pt>
                <c:pt idx="75760">
                  <c:v>2.46771285310388E-3</c:v>
                </c:pt>
                <c:pt idx="75761">
                  <c:v>2.4677652399987E-3</c:v>
                </c:pt>
                <c:pt idx="75762">
                  <c:v>2.4676809553056999E-3</c:v>
                </c:pt>
                <c:pt idx="75763">
                  <c:v>2.46776407584548E-3</c:v>
                </c:pt>
                <c:pt idx="75764">
                  <c:v>2.4677610490471099E-3</c:v>
                </c:pt>
                <c:pt idx="75765">
                  <c:v>2.46764882467687E-3</c:v>
                </c:pt>
                <c:pt idx="75766">
                  <c:v>2.4676504544913799E-3</c:v>
                </c:pt>
                <c:pt idx="75767">
                  <c:v>2.4676178582012701E-3</c:v>
                </c:pt>
                <c:pt idx="75768">
                  <c:v>2.4675966706126898E-3</c:v>
                </c:pt>
                <c:pt idx="75769">
                  <c:v>2.4675910826772499E-3</c:v>
                </c:pt>
                <c:pt idx="75770">
                  <c:v>2.4675806052982798E-3</c:v>
                </c:pt>
                <c:pt idx="75771">
                  <c:v>2.4675563909113398E-3</c:v>
                </c:pt>
                <c:pt idx="75772">
                  <c:v>2.4675321765243998E-3</c:v>
                </c:pt>
                <c:pt idx="75773">
                  <c:v>2.4675165768712798E-3</c:v>
                </c:pt>
                <c:pt idx="75774">
                  <c:v>2.4674956221133501E-3</c:v>
                </c:pt>
                <c:pt idx="75775">
                  <c:v>2.4674658197909598E-3</c:v>
                </c:pt>
                <c:pt idx="75776">
                  <c:v>2.4674395099282299E-3</c:v>
                </c:pt>
                <c:pt idx="75777">
                  <c:v>2.4674185551702998E-3</c:v>
                </c:pt>
                <c:pt idx="75778">
                  <c:v>2.46739340946078E-3</c:v>
                </c:pt>
                <c:pt idx="75779">
                  <c:v>2.4674132000654901E-3</c:v>
                </c:pt>
                <c:pt idx="75780">
                  <c:v>2.4673922453075699E-3</c:v>
                </c:pt>
                <c:pt idx="75781">
                  <c:v>2.4673612788319601E-3</c:v>
                </c:pt>
                <c:pt idx="75782">
                  <c:v>2.46732775121927E-3</c:v>
                </c:pt>
                <c:pt idx="75783">
                  <c:v>2.4673072621226302E-3</c:v>
                </c:pt>
                <c:pt idx="75784">
                  <c:v>2.4673065636307001E-3</c:v>
                </c:pt>
                <c:pt idx="75785">
                  <c:v>2.4672944564372301E-3</c:v>
                </c:pt>
                <c:pt idx="75786">
                  <c:v>2.4672972504049501E-3</c:v>
                </c:pt>
                <c:pt idx="75787">
                  <c:v>2.4672658182680598E-3</c:v>
                </c:pt>
                <c:pt idx="75788">
                  <c:v>2.4672409053891902E-3</c:v>
                </c:pt>
                <c:pt idx="75789">
                  <c:v>2.4672376457601799E-3</c:v>
                </c:pt>
                <c:pt idx="75790">
                  <c:v>2.4672197178006198E-3</c:v>
                </c:pt>
                <c:pt idx="75791">
                  <c:v>2.46718595735729E-3</c:v>
                </c:pt>
                <c:pt idx="75792">
                  <c:v>2.4671622086316399E-3</c:v>
                </c:pt>
                <c:pt idx="75793">
                  <c:v>2.4671480059623701E-3</c:v>
                </c:pt>
                <c:pt idx="75794">
                  <c:v>2.4671189021319099E-3</c:v>
                </c:pt>
                <c:pt idx="75795">
                  <c:v>2.46715592220426E-3</c:v>
                </c:pt>
                <c:pt idx="75796">
                  <c:v>2.46708677150309E-3</c:v>
                </c:pt>
                <c:pt idx="75797">
                  <c:v>2.4671752471476802E-3</c:v>
                </c:pt>
                <c:pt idx="75798">
                  <c:v>2.46714265085757E-3</c:v>
                </c:pt>
                <c:pt idx="75799">
                  <c:v>2.4670397397130702E-3</c:v>
                </c:pt>
                <c:pt idx="75800">
                  <c:v>2.4671291466802402E-3</c:v>
                </c:pt>
                <c:pt idx="75801">
                  <c:v>2.4670204147696499E-3</c:v>
                </c:pt>
                <c:pt idx="75802">
                  <c:v>2.4670006241649398E-3</c:v>
                </c:pt>
                <c:pt idx="75803">
                  <c:v>2.4670041166245898E-3</c:v>
                </c:pt>
                <c:pt idx="75804">
                  <c:v>2.4669889826327601E-3</c:v>
                </c:pt>
                <c:pt idx="75805">
                  <c:v>2.4669554550200701E-3</c:v>
                </c:pt>
                <c:pt idx="75806">
                  <c:v>2.4669368285685799E-3</c:v>
                </c:pt>
                <c:pt idx="75807">
                  <c:v>2.4669240228831798E-3</c:v>
                </c:pt>
                <c:pt idx="75808">
                  <c:v>2.4668998084962398E-3</c:v>
                </c:pt>
                <c:pt idx="75809">
                  <c:v>2.46690236963332E-3</c:v>
                </c:pt>
                <c:pt idx="75810">
                  <c:v>2.4669521953910598E-3</c:v>
                </c:pt>
                <c:pt idx="75811">
                  <c:v>2.4668877013027698E-3</c:v>
                </c:pt>
                <c:pt idx="75812">
                  <c:v>2.4668157566338799E-3</c:v>
                </c:pt>
                <c:pt idx="75813">
                  <c:v>2.4669400881975898E-3</c:v>
                </c:pt>
                <c:pt idx="75814">
                  <c:v>2.4667906109243601E-3</c:v>
                </c:pt>
                <c:pt idx="75815">
                  <c:v>2.4668616242706802E-3</c:v>
                </c:pt>
                <c:pt idx="75816">
                  <c:v>2.4669463746249702E-3</c:v>
                </c:pt>
                <c:pt idx="75817">
                  <c:v>2.4668243713676899E-3</c:v>
                </c:pt>
                <c:pt idx="75818">
                  <c:v>2.4667440447956302E-3</c:v>
                </c:pt>
                <c:pt idx="75819">
                  <c:v>2.46682274155319E-3</c:v>
                </c:pt>
                <c:pt idx="75820">
                  <c:v>2.46673682704568E-3</c:v>
                </c:pt>
                <c:pt idx="75821">
                  <c:v>2.46671726927161E-3</c:v>
                </c:pt>
                <c:pt idx="75822">
                  <c:v>2.4667552206665299E-3</c:v>
                </c:pt>
                <c:pt idx="75823">
                  <c:v>2.4667226243764201E-3</c:v>
                </c:pt>
                <c:pt idx="75824">
                  <c:v>2.4666565004736198E-3</c:v>
                </c:pt>
                <c:pt idx="75825">
                  <c:v>2.4666513781994599E-3</c:v>
                </c:pt>
                <c:pt idx="75826">
                  <c:v>2.46665393933654E-3</c:v>
                </c:pt>
                <c:pt idx="75827">
                  <c:v>2.4666027165949301E-3</c:v>
                </c:pt>
                <c:pt idx="75828">
                  <c:v>2.4665545206516998E-3</c:v>
                </c:pt>
                <c:pt idx="75829">
                  <c:v>2.4665496312081801E-3</c:v>
                </c:pt>
                <c:pt idx="75830">
                  <c:v>2.4665284436196102E-3</c:v>
                </c:pt>
                <c:pt idx="75831">
                  <c:v>2.4665233213454498E-3</c:v>
                </c:pt>
                <c:pt idx="75832">
                  <c:v>2.4664937518537001E-3</c:v>
                </c:pt>
                <c:pt idx="75833">
                  <c:v>2.4665275122970299E-3</c:v>
                </c:pt>
                <c:pt idx="75834">
                  <c:v>2.46648606844246E-3</c:v>
                </c:pt>
                <c:pt idx="75835">
                  <c:v>2.4664315860718502E-3</c:v>
                </c:pt>
                <c:pt idx="75836">
                  <c:v>2.4664055090397601E-3</c:v>
                </c:pt>
                <c:pt idx="75837">
                  <c:v>2.4663954973220799E-3</c:v>
                </c:pt>
                <c:pt idx="75838">
                  <c:v>2.4663845542818299E-3</c:v>
                </c:pt>
                <c:pt idx="75839">
                  <c:v>2.4663689546287099E-3</c:v>
                </c:pt>
                <c:pt idx="75840">
                  <c:v>2.4663496296852801E-3</c:v>
                </c:pt>
                <c:pt idx="75841">
                  <c:v>2.4663312360644301E-3</c:v>
                </c:pt>
                <c:pt idx="75842">
                  <c:v>2.4663105141371502E-3</c:v>
                </c:pt>
                <c:pt idx="75843">
                  <c:v>2.4662869982421398E-3</c:v>
                </c:pt>
                <c:pt idx="75844">
                  <c:v>2.46629235334694E-3</c:v>
                </c:pt>
                <c:pt idx="75845">
                  <c:v>2.4662767536938199E-3</c:v>
                </c:pt>
                <c:pt idx="75846">
                  <c:v>2.4662772193551098E-3</c:v>
                </c:pt>
                <c:pt idx="75847">
                  <c:v>2.46621924452484E-3</c:v>
                </c:pt>
                <c:pt idx="75848">
                  <c:v>2.4662949144840201E-3</c:v>
                </c:pt>
                <c:pt idx="75849">
                  <c:v>2.4662096984684502E-3</c:v>
                </c:pt>
                <c:pt idx="75850">
                  <c:v>2.4662443902343499E-3</c:v>
                </c:pt>
                <c:pt idx="75851">
                  <c:v>2.4662662763148499E-3</c:v>
                </c:pt>
                <c:pt idx="75852">
                  <c:v>2.4661747738719E-3</c:v>
                </c:pt>
                <c:pt idx="75853">
                  <c:v>2.4661498609930299E-3</c:v>
                </c:pt>
                <c:pt idx="75854">
                  <c:v>2.4662392679601899E-3</c:v>
                </c:pt>
                <c:pt idx="75855">
                  <c:v>2.4661170318722699E-3</c:v>
                </c:pt>
                <c:pt idx="75856">
                  <c:v>2.4661410134285701E-3</c:v>
                </c:pt>
                <c:pt idx="75857">
                  <c:v>2.4661619681864999E-3</c:v>
                </c:pt>
                <c:pt idx="75858">
                  <c:v>2.4660974740982099E-3</c:v>
                </c:pt>
                <c:pt idx="75859">
                  <c:v>2.4660534691065502E-3</c:v>
                </c:pt>
                <c:pt idx="75860">
                  <c:v>2.4660679046064598E-3</c:v>
                </c:pt>
                <c:pt idx="75861">
                  <c:v>2.4660686030983899E-3</c:v>
                </c:pt>
                <c:pt idx="75862">
                  <c:v>2.4660031776875301E-3</c:v>
                </c:pt>
                <c:pt idx="75863">
                  <c:v>2.4660842027515199E-3</c:v>
                </c:pt>
                <c:pt idx="75864">
                  <c:v>2.4660420604050198E-3</c:v>
                </c:pt>
                <c:pt idx="75865">
                  <c:v>2.4659328628331401E-3</c:v>
                </c:pt>
                <c:pt idx="75866">
                  <c:v>2.4660245981067402E-3</c:v>
                </c:pt>
                <c:pt idx="75867">
                  <c:v>2.4659207556396701E-3</c:v>
                </c:pt>
                <c:pt idx="75868">
                  <c:v>2.4659470655024099E-3</c:v>
                </c:pt>
                <c:pt idx="75869">
                  <c:v>2.4660299532115498E-3</c:v>
                </c:pt>
                <c:pt idx="75870">
                  <c:v>2.46593100018799E-3</c:v>
                </c:pt>
                <c:pt idx="75871">
                  <c:v>2.4658520705997901E-3</c:v>
                </c:pt>
                <c:pt idx="75872">
                  <c:v>2.4659179616719502E-3</c:v>
                </c:pt>
                <c:pt idx="75873">
                  <c:v>2.46583647094667E-3</c:v>
                </c:pt>
                <c:pt idx="75874">
                  <c:v>2.46582552790642E-3</c:v>
                </c:pt>
                <c:pt idx="75875">
                  <c:v>2.4658550973981602E-3</c:v>
                </c:pt>
                <c:pt idx="75876">
                  <c:v>2.4658155161887399E-3</c:v>
                </c:pt>
                <c:pt idx="75877">
                  <c:v>2.46575800701976E-3</c:v>
                </c:pt>
                <c:pt idx="75878">
                  <c:v>2.4657570756971801E-3</c:v>
                </c:pt>
                <c:pt idx="75879">
                  <c:v>2.46574822813273E-3</c:v>
                </c:pt>
                <c:pt idx="75880">
                  <c:v>2.4656949099153302E-3</c:v>
                </c:pt>
                <c:pt idx="75881">
                  <c:v>2.4656562600284802E-3</c:v>
                </c:pt>
                <c:pt idx="75882">
                  <c:v>2.4656481109559501E-3</c:v>
                </c:pt>
                <c:pt idx="75883">
                  <c:v>2.4656453169882302E-3</c:v>
                </c:pt>
                <c:pt idx="75884">
                  <c:v>2.4656332097947602E-3</c:v>
                </c:pt>
                <c:pt idx="75885">
                  <c:v>2.4656371679157001E-3</c:v>
                </c:pt>
                <c:pt idx="75886">
                  <c:v>2.4655947927385599E-3</c:v>
                </c:pt>
                <c:pt idx="75887">
                  <c:v>2.4656166788190599E-3</c:v>
                </c:pt>
                <c:pt idx="75888">
                  <c:v>2.4655642919242399E-3</c:v>
                </c:pt>
                <c:pt idx="75889">
                  <c:v>2.4655265733599702E-3</c:v>
                </c:pt>
                <c:pt idx="75890">
                  <c:v>2.46561854146421E-3</c:v>
                </c:pt>
                <c:pt idx="75891">
                  <c:v>2.4655112065374899E-3</c:v>
                </c:pt>
                <c:pt idx="75892">
                  <c:v>2.46552983298898E-3</c:v>
                </c:pt>
                <c:pt idx="75893">
                  <c:v>2.4655375164002202E-3</c:v>
                </c:pt>
                <c:pt idx="75894">
                  <c:v>2.4654907174408401E-3</c:v>
                </c:pt>
                <c:pt idx="75895">
                  <c:v>2.4654630105942501E-3</c:v>
                </c:pt>
                <c:pt idx="75896">
                  <c:v>2.4654667358845498E-3</c:v>
                </c:pt>
                <c:pt idx="75897">
                  <c:v>2.4654378648847298E-3</c:v>
                </c:pt>
                <c:pt idx="75898">
                  <c:v>2.4653889704495699E-3</c:v>
                </c:pt>
                <c:pt idx="75899">
                  <c:v>2.46537011116743E-3</c:v>
                </c:pt>
                <c:pt idx="75900">
                  <c:v>2.4653528816998001E-3</c:v>
                </c:pt>
                <c:pt idx="75901">
                  <c:v>2.4653465952724201E-3</c:v>
                </c:pt>
                <c:pt idx="75902">
                  <c:v>2.4653165601193901E-3</c:v>
                </c:pt>
                <c:pt idx="75903">
                  <c:v>2.4653284344822199E-3</c:v>
                </c:pt>
                <c:pt idx="75904">
                  <c:v>2.46529281139374E-3</c:v>
                </c:pt>
                <c:pt idx="75905">
                  <c:v>2.46527092531323E-3</c:v>
                </c:pt>
                <c:pt idx="75906">
                  <c:v>2.46525881811976E-3</c:v>
                </c:pt>
                <c:pt idx="75907">
                  <c:v>2.4652327410876699E-3</c:v>
                </c:pt>
                <c:pt idx="75908">
                  <c:v>2.4652131833136099E-3</c:v>
                </c:pt>
                <c:pt idx="75909">
                  <c:v>2.4652583524584801E-3</c:v>
                </c:pt>
                <c:pt idx="75910">
                  <c:v>2.4651973508298401E-3</c:v>
                </c:pt>
                <c:pt idx="75911">
                  <c:v>2.4652257561683598E-3</c:v>
                </c:pt>
                <c:pt idx="75912">
                  <c:v>2.46520410291851E-3</c:v>
                </c:pt>
                <c:pt idx="75913">
                  <c:v>2.4651552084833401E-3</c:v>
                </c:pt>
                <c:pt idx="75914">
                  <c:v>2.4651496205478898E-3</c:v>
                </c:pt>
                <c:pt idx="75915">
                  <c:v>2.4651624262332899E-3</c:v>
                </c:pt>
                <c:pt idx="75916">
                  <c:v>2.4651079438626801E-3</c:v>
                </c:pt>
                <c:pt idx="75917">
                  <c:v>2.4651587009429901E-3</c:v>
                </c:pt>
                <c:pt idx="75918">
                  <c:v>2.46512796729803E-3</c:v>
                </c:pt>
                <c:pt idx="75919">
                  <c:v>2.4650476407259698E-3</c:v>
                </c:pt>
                <c:pt idx="75920">
                  <c:v>2.4650890845805398E-3</c:v>
                </c:pt>
                <c:pt idx="75921">
                  <c:v>2.4650096893310599E-3</c:v>
                </c:pt>
                <c:pt idx="75922">
                  <c:v>2.4650001432746701E-3</c:v>
                </c:pt>
                <c:pt idx="75923">
                  <c:v>2.4649954866617901E-3</c:v>
                </c:pt>
                <c:pt idx="75924">
                  <c:v>2.4649605620652398E-3</c:v>
                </c:pt>
                <c:pt idx="75925">
                  <c:v>2.4649454280734101E-3</c:v>
                </c:pt>
                <c:pt idx="75926">
                  <c:v>2.4649223778396801E-3</c:v>
                </c:pt>
                <c:pt idx="75927">
                  <c:v>2.4649151600897299E-3</c:v>
                </c:pt>
                <c:pt idx="75928">
                  <c:v>2.4648844264447702E-3</c:v>
                </c:pt>
                <c:pt idx="75929">
                  <c:v>2.4649042170494799E-3</c:v>
                </c:pt>
                <c:pt idx="75930">
                  <c:v>2.4648569524288199E-3</c:v>
                </c:pt>
                <c:pt idx="75931">
                  <c:v>2.4648546241223799E-3</c:v>
                </c:pt>
                <c:pt idx="75932">
                  <c:v>2.4648227263242002E-3</c:v>
                </c:pt>
                <c:pt idx="75933">
                  <c:v>2.46482994407415E-3</c:v>
                </c:pt>
                <c:pt idx="75934">
                  <c:v>2.4647931568324601E-3</c:v>
                </c:pt>
                <c:pt idx="75935">
                  <c:v>2.4647905956953799E-3</c:v>
                </c:pt>
                <c:pt idx="75936">
                  <c:v>2.4647617246955598E-3</c:v>
                </c:pt>
                <c:pt idx="75937">
                  <c:v>2.4647379759699102E-3</c:v>
                </c:pt>
                <c:pt idx="75938">
                  <c:v>2.46473890729249E-3</c:v>
                </c:pt>
                <c:pt idx="75939">
                  <c:v>2.46473541483283E-3</c:v>
                </c:pt>
                <c:pt idx="75940">
                  <c:v>2.4647056125104401E-3</c:v>
                </c:pt>
                <c:pt idx="75941">
                  <c:v>2.4646820966154298E-3</c:v>
                </c:pt>
                <c:pt idx="75942">
                  <c:v>2.4647114332765302E-3</c:v>
                </c:pt>
                <c:pt idx="75943">
                  <c:v>2.4646581150591399E-3</c:v>
                </c:pt>
                <c:pt idx="75944">
                  <c:v>2.4646790698170701E-3</c:v>
                </c:pt>
                <c:pt idx="75945">
                  <c:v>2.4646453093737399E-3</c:v>
                </c:pt>
                <c:pt idx="75946">
                  <c:v>2.4645940866321299E-3</c:v>
                </c:pt>
                <c:pt idx="75947">
                  <c:v>2.46467837132514E-3</c:v>
                </c:pt>
                <c:pt idx="75948">
                  <c:v>2.4645593948662298E-3</c:v>
                </c:pt>
                <c:pt idx="75949">
                  <c:v>2.4645649828016801E-3</c:v>
                </c:pt>
                <c:pt idx="75950">
                  <c:v>2.4645491503179099E-3</c:v>
                </c:pt>
                <c:pt idx="75951">
                  <c:v>2.4645053781569E-3</c:v>
                </c:pt>
                <c:pt idx="75952">
                  <c:v>2.46458617039025E-3</c:v>
                </c:pt>
                <c:pt idx="75953">
                  <c:v>2.46448232792318E-3</c:v>
                </c:pt>
                <c:pt idx="75954">
                  <c:v>2.4645759258419301E-3</c:v>
                </c:pt>
                <c:pt idx="75955">
                  <c:v>2.4645789526402898E-3</c:v>
                </c:pt>
                <c:pt idx="75956">
                  <c:v>2.4644562508910899E-3</c:v>
                </c:pt>
                <c:pt idx="75957">
                  <c:v>2.46448931284249E-3</c:v>
                </c:pt>
                <c:pt idx="75958">
                  <c:v>2.4644369259476701E-3</c:v>
                </c:pt>
                <c:pt idx="75959">
                  <c:v>2.46441434137523E-3</c:v>
                </c:pt>
                <c:pt idx="75960">
                  <c:v>2.4644173681736001E-3</c:v>
                </c:pt>
                <c:pt idx="75961">
                  <c:v>2.4644029326736901E-3</c:v>
                </c:pt>
                <c:pt idx="75962">
                  <c:v>2.4643661454320002E-3</c:v>
                </c:pt>
                <c:pt idx="75963">
                  <c:v>2.4643454235047102E-3</c:v>
                </c:pt>
                <c:pt idx="75964">
                  <c:v>2.4643314536660901E-3</c:v>
                </c:pt>
                <c:pt idx="75965">
                  <c:v>2.4643135257065301E-3</c:v>
                </c:pt>
                <c:pt idx="75966">
                  <c:v>2.4643435608595601E-3</c:v>
                </c:pt>
                <c:pt idx="75967">
                  <c:v>2.46429792605341E-3</c:v>
                </c:pt>
                <c:pt idx="75968">
                  <c:v>2.4642378557473399E-3</c:v>
                </c:pt>
                <c:pt idx="75969">
                  <c:v>2.4643619544804101E-3</c:v>
                </c:pt>
                <c:pt idx="75970">
                  <c:v>2.4642196949571401E-3</c:v>
                </c:pt>
                <c:pt idx="75971">
                  <c:v>2.4643156211823199E-3</c:v>
                </c:pt>
                <c:pt idx="75972">
                  <c:v>2.4643619544804101E-3</c:v>
                </c:pt>
                <c:pt idx="75973">
                  <c:v>2.4642071221023798E-3</c:v>
                </c:pt>
                <c:pt idx="75974">
                  <c:v>2.4641966447234201E-3</c:v>
                </c:pt>
                <c:pt idx="75975">
                  <c:v>2.4641752243042001E-3</c:v>
                </c:pt>
                <c:pt idx="75976">
                  <c:v>2.4641423951834401E-3</c:v>
                </c:pt>
                <c:pt idx="75977">
                  <c:v>2.4641365744173501E-3</c:v>
                </c:pt>
                <c:pt idx="75978">
                  <c:v>2.4641328491270499E-3</c:v>
                </c:pt>
                <c:pt idx="75979">
                  <c:v>2.46409792453051E-3</c:v>
                </c:pt>
                <c:pt idx="75980">
                  <c:v>2.46406556107104E-3</c:v>
                </c:pt>
                <c:pt idx="75981">
                  <c:v>2.4640588089823701E-3</c:v>
                </c:pt>
                <c:pt idx="75982">
                  <c:v>2.4640345945954301E-3</c:v>
                </c:pt>
                <c:pt idx="75983">
                  <c:v>2.4640543852001398E-3</c:v>
                </c:pt>
                <c:pt idx="75984">
                  <c:v>2.4640145711600798E-3</c:v>
                </c:pt>
                <c:pt idx="75985">
                  <c:v>2.4639645125716899E-3</c:v>
                </c:pt>
                <c:pt idx="75986">
                  <c:v>2.46407883241773E-3</c:v>
                </c:pt>
                <c:pt idx="75987">
                  <c:v>2.4639412295073301E-3</c:v>
                </c:pt>
                <c:pt idx="75988">
                  <c:v>2.46405112557113E-3</c:v>
                </c:pt>
                <c:pt idx="75989">
                  <c:v>2.4640769697725799E-3</c:v>
                </c:pt>
                <c:pt idx="75990">
                  <c:v>2.4639205075800402E-3</c:v>
                </c:pt>
                <c:pt idx="75991">
                  <c:v>2.4639598559588198E-3</c:v>
                </c:pt>
                <c:pt idx="75992">
                  <c:v>2.4639021139591902E-3</c:v>
                </c:pt>
                <c:pt idx="75993">
                  <c:v>2.4638676550239299E-3</c:v>
                </c:pt>
                <c:pt idx="75994">
                  <c:v>2.4638688191771499E-3</c:v>
                </c:pt>
                <c:pt idx="75995">
                  <c:v>2.4638599716126901E-3</c:v>
                </c:pt>
                <c:pt idx="75996">
                  <c:v>2.4638199247419799E-3</c:v>
                </c:pt>
                <c:pt idx="75997">
                  <c:v>2.46379408054054E-3</c:v>
                </c:pt>
                <c:pt idx="75998">
                  <c:v>2.4638203904032699E-3</c:v>
                </c:pt>
                <c:pt idx="75999">
                  <c:v>2.4637593887746299E-3</c:v>
                </c:pt>
                <c:pt idx="76000">
                  <c:v>2.4637843016535E-3</c:v>
                </c:pt>
                <c:pt idx="76001">
                  <c:v>2.4637463502585901E-3</c:v>
                </c:pt>
                <c:pt idx="76002">
                  <c:v>2.4637067690491698E-3</c:v>
                </c:pt>
                <c:pt idx="76003">
                  <c:v>2.4636771995574201E-3</c:v>
                </c:pt>
                <c:pt idx="76004">
                  <c:v>2.46366090141237E-3</c:v>
                </c:pt>
                <c:pt idx="76005">
                  <c:v>2.4636550806462799E-3</c:v>
                </c:pt>
                <c:pt idx="76006">
                  <c:v>2.4636636953800899E-3</c:v>
                </c:pt>
                <c:pt idx="76007">
                  <c:v>2.4636595044285098E-3</c:v>
                </c:pt>
                <c:pt idx="76008">
                  <c:v>2.4636094458401199E-3</c:v>
                </c:pt>
                <c:pt idx="76009">
                  <c:v>2.4636345915496401E-3</c:v>
                </c:pt>
                <c:pt idx="76010">
                  <c:v>2.4635791778564501E-3</c:v>
                </c:pt>
                <c:pt idx="76011">
                  <c:v>2.4635787121951602E-3</c:v>
                </c:pt>
                <c:pt idx="76012">
                  <c:v>2.4635614827275298E-3</c:v>
                </c:pt>
                <c:pt idx="76013">
                  <c:v>2.46353005059063E-3</c:v>
                </c:pt>
                <c:pt idx="76014">
                  <c:v>2.4635368026792999E-3</c:v>
                </c:pt>
                <c:pt idx="76015">
                  <c:v>2.4635056033730498E-3</c:v>
                </c:pt>
                <c:pt idx="76016">
                  <c:v>2.46351328678429E-3</c:v>
                </c:pt>
                <c:pt idx="76017">
                  <c:v>2.4634781293571E-3</c:v>
                </c:pt>
                <c:pt idx="76018">
                  <c:v>2.4634448345750601E-3</c:v>
                </c:pt>
                <c:pt idx="76019">
                  <c:v>2.46343668550253E-3</c:v>
                </c:pt>
                <c:pt idx="76020">
                  <c:v>2.46342807076871E-3</c:v>
                </c:pt>
                <c:pt idx="76021">
                  <c:v>2.46340269222856E-3</c:v>
                </c:pt>
                <c:pt idx="76022">
                  <c:v>2.4633896537125102E-3</c:v>
                </c:pt>
                <c:pt idx="76023">
                  <c:v>2.4633840657770599E-3</c:v>
                </c:pt>
                <c:pt idx="76024">
                  <c:v>2.4633842986077101E-3</c:v>
                </c:pt>
                <c:pt idx="76025">
                  <c:v>2.46334611438215E-3</c:v>
                </c:pt>
                <c:pt idx="76026">
                  <c:v>2.4633326102048202E-3</c:v>
                </c:pt>
                <c:pt idx="76027">
                  <c:v>2.46331444941461E-3</c:v>
                </c:pt>
                <c:pt idx="76028">
                  <c:v>2.4633107241243098E-3</c:v>
                </c:pt>
                <c:pt idx="76029">
                  <c:v>2.4632869753986601E-3</c:v>
                </c:pt>
                <c:pt idx="76030">
                  <c:v>2.4632583372294898E-3</c:v>
                </c:pt>
                <c:pt idx="76031">
                  <c:v>2.4632981512695499E-3</c:v>
                </c:pt>
                <c:pt idx="76032">
                  <c:v>2.4632341228425498E-3</c:v>
                </c:pt>
                <c:pt idx="76033">
                  <c:v>2.4632543791085499E-3</c:v>
                </c:pt>
                <c:pt idx="76034">
                  <c:v>2.4632115382701202E-3</c:v>
                </c:pt>
                <c:pt idx="76035">
                  <c:v>2.4632012937217899E-3</c:v>
                </c:pt>
                <c:pt idx="76036">
                  <c:v>2.4631591513752898E-3</c:v>
                </c:pt>
                <c:pt idx="76037">
                  <c:v>2.4631498381495502E-3</c:v>
                </c:pt>
                <c:pt idx="76038">
                  <c:v>2.4631279520690402E-3</c:v>
                </c:pt>
                <c:pt idx="76039">
                  <c:v>2.46313982643187E-3</c:v>
                </c:pt>
                <c:pt idx="76040">
                  <c:v>2.4631172418594399E-3</c:v>
                </c:pt>
                <c:pt idx="76041">
                  <c:v>2.4631158448755702E-3</c:v>
                </c:pt>
                <c:pt idx="76042">
                  <c:v>2.4630713742226401E-3</c:v>
                </c:pt>
                <c:pt idx="76043">
                  <c:v>2.46310466900468E-3</c:v>
                </c:pt>
                <c:pt idx="76044">
                  <c:v>2.4630378466099501E-3</c:v>
                </c:pt>
                <c:pt idx="76045">
                  <c:v>2.4630366824567301E-3</c:v>
                </c:pt>
                <c:pt idx="76046">
                  <c:v>2.4630140978843E-3</c:v>
                </c:pt>
                <c:pt idx="76047">
                  <c:v>2.4629877880215601E-3</c:v>
                </c:pt>
                <c:pt idx="76048">
                  <c:v>2.4629912804812202E-3</c:v>
                </c:pt>
                <c:pt idx="76049">
                  <c:v>2.4629828985780499E-3</c:v>
                </c:pt>
                <c:pt idx="76050">
                  <c:v>2.4629493709653599E-3</c:v>
                </c:pt>
                <c:pt idx="76051">
                  <c:v>2.4629579856991798E-3</c:v>
                </c:pt>
                <c:pt idx="76052">
                  <c:v>2.4629235267639199E-3</c:v>
                </c:pt>
                <c:pt idx="76053">
                  <c:v>2.4629272520542101E-3</c:v>
                </c:pt>
                <c:pt idx="76054">
                  <c:v>2.4628983810544001E-3</c:v>
                </c:pt>
                <c:pt idx="76055">
                  <c:v>2.4628667160868601E-3</c:v>
                </c:pt>
                <c:pt idx="76056">
                  <c:v>2.4629295803606501E-3</c:v>
                </c:pt>
                <c:pt idx="76057">
                  <c:v>2.46283947490156E-3</c:v>
                </c:pt>
                <c:pt idx="76058">
                  <c:v>2.4628592655062701E-3</c:v>
                </c:pt>
                <c:pt idx="76059">
                  <c:v>2.46282271109521E-3</c:v>
                </c:pt>
                <c:pt idx="76060">
                  <c:v>2.46281060390174E-3</c:v>
                </c:pt>
                <c:pt idx="76061">
                  <c:v>2.4627700913697499E-3</c:v>
                </c:pt>
                <c:pt idx="76062">
                  <c:v>2.4627572856843502E-3</c:v>
                </c:pt>
                <c:pt idx="76063">
                  <c:v>2.4627358652651301E-3</c:v>
                </c:pt>
                <c:pt idx="76064">
                  <c:v>2.4627563543617699E-3</c:v>
                </c:pt>
                <c:pt idx="76065">
                  <c:v>2.4627458769828098E-3</c:v>
                </c:pt>
                <c:pt idx="76066">
                  <c:v>2.46270117349923E-3</c:v>
                </c:pt>
                <c:pt idx="76067">
                  <c:v>2.4627302773296798E-3</c:v>
                </c:pt>
                <c:pt idx="76068">
                  <c:v>2.4626741651445601E-3</c:v>
                </c:pt>
                <c:pt idx="76069">
                  <c:v>2.4626834783703102E-3</c:v>
                </c:pt>
                <c:pt idx="76070">
                  <c:v>2.4626622907817398E-3</c:v>
                </c:pt>
                <c:pt idx="76071">
                  <c:v>2.4626266676932599E-3</c:v>
                </c:pt>
                <c:pt idx="76072">
                  <c:v>2.46264575980604E-3</c:v>
                </c:pt>
                <c:pt idx="76073">
                  <c:v>2.46259849518538E-3</c:v>
                </c:pt>
                <c:pt idx="76074">
                  <c:v>2.4626089725643401E-3</c:v>
                </c:pt>
                <c:pt idx="76075">
                  <c:v>2.46257544495165E-3</c:v>
                </c:pt>
                <c:pt idx="76076">
                  <c:v>2.4625409860163901E-3</c:v>
                </c:pt>
                <c:pt idx="76077">
                  <c:v>2.4625323712825801E-3</c:v>
                </c:pt>
                <c:pt idx="76078">
                  <c:v>2.4625216610729699E-3</c:v>
                </c:pt>
                <c:pt idx="76079">
                  <c:v>2.4624955840408802E-3</c:v>
                </c:pt>
                <c:pt idx="76080">
                  <c:v>2.4625055957585599E-3</c:v>
                </c:pt>
                <c:pt idx="76081">
                  <c:v>2.4624781217426101E-3</c:v>
                </c:pt>
                <c:pt idx="76082">
                  <c:v>2.4624816142022601E-3</c:v>
                </c:pt>
                <c:pt idx="76083">
                  <c:v>2.4624406360089801E-3</c:v>
                </c:pt>
                <c:pt idx="76084">
                  <c:v>2.4624534416943802E-3</c:v>
                </c:pt>
                <c:pt idx="76085">
                  <c:v>2.46240594424307E-3</c:v>
                </c:pt>
                <c:pt idx="76086">
                  <c:v>2.4624031502753501E-3</c:v>
                </c:pt>
                <c:pt idx="76087">
                  <c:v>2.4623770732432599E-3</c:v>
                </c:pt>
                <c:pt idx="76088">
                  <c:v>2.4623645003885E-3</c:v>
                </c:pt>
                <c:pt idx="76089">
                  <c:v>2.46235588565469E-3</c:v>
                </c:pt>
                <c:pt idx="76090">
                  <c:v>2.4623505305498799E-3</c:v>
                </c:pt>
                <c:pt idx="76091">
                  <c:v>2.4623158387839798E-3</c:v>
                </c:pt>
                <c:pt idx="76092">
                  <c:v>2.4623263161629399E-3</c:v>
                </c:pt>
                <c:pt idx="76093">
                  <c:v>2.4622881319373798E-3</c:v>
                </c:pt>
                <c:pt idx="76094">
                  <c:v>2.4622909259051102E-3</c:v>
                </c:pt>
                <c:pt idx="76095">
                  <c:v>2.4622608907520801E-3</c:v>
                </c:pt>
                <c:pt idx="76096">
                  <c:v>2.4622401688247902E-3</c:v>
                </c:pt>
                <c:pt idx="76097">
                  <c:v>2.4622310884296898E-3</c:v>
                </c:pt>
                <c:pt idx="76098">
                  <c:v>2.4622245691716701E-3</c:v>
                </c:pt>
                <c:pt idx="76099">
                  <c:v>2.4621945340186401E-3</c:v>
                </c:pt>
                <c:pt idx="76100">
                  <c:v>2.46218917891383E-3</c:v>
                </c:pt>
                <c:pt idx="76101">
                  <c:v>2.4621724151074899E-3</c:v>
                </c:pt>
                <c:pt idx="76102">
                  <c:v>2.4621717166155598E-3</c:v>
                </c:pt>
                <c:pt idx="76103">
                  <c:v>2.4621381890028702E-3</c:v>
                </c:pt>
                <c:pt idx="76104">
                  <c:v>2.4621230550110301E-3</c:v>
                </c:pt>
                <c:pt idx="76105">
                  <c:v>2.4621079210192E-3</c:v>
                </c:pt>
                <c:pt idx="76106">
                  <c:v>2.4621053598821198E-3</c:v>
                </c:pt>
                <c:pt idx="76107">
                  <c:v>2.4620767217129499E-3</c:v>
                </c:pt>
                <c:pt idx="76108">
                  <c:v>2.4620562326163101E-3</c:v>
                </c:pt>
                <c:pt idx="76109">
                  <c:v>2.4620511103421402E-3</c:v>
                </c:pt>
                <c:pt idx="76110">
                  <c:v>2.46204854920507E-3</c:v>
                </c:pt>
                <c:pt idx="76111">
                  <c:v>2.4620152544230201E-3</c:v>
                </c:pt>
                <c:pt idx="76112">
                  <c:v>2.4620043113827701E-3</c:v>
                </c:pt>
                <c:pt idx="76113">
                  <c:v>2.46198801323772E-3</c:v>
                </c:pt>
                <c:pt idx="76114">
                  <c:v>2.4619868490845E-3</c:v>
                </c:pt>
                <c:pt idx="76115">
                  <c:v>2.4619556497782499E-3</c:v>
                </c:pt>
                <c:pt idx="76116">
                  <c:v>2.4619351606816101E-3</c:v>
                </c:pt>
                <c:pt idx="76117">
                  <c:v>2.4619284085929398E-3</c:v>
                </c:pt>
                <c:pt idx="76118">
                  <c:v>2.4619253817945701E-3</c:v>
                </c:pt>
                <c:pt idx="76119">
                  <c:v>2.4618939496576799E-3</c:v>
                </c:pt>
                <c:pt idx="76120">
                  <c:v>2.4618806783109899E-3</c:v>
                </c:pt>
                <c:pt idx="76121">
                  <c:v>2.4618688039481601E-3</c:v>
                </c:pt>
                <c:pt idx="76122">
                  <c:v>2.4618660099804401E-3</c:v>
                </c:pt>
                <c:pt idx="76123">
                  <c:v>2.4618350435048298E-3</c:v>
                </c:pt>
                <c:pt idx="76124">
                  <c:v>2.4618194438517098E-3</c:v>
                </c:pt>
                <c:pt idx="76125">
                  <c:v>2.4618061725050198E-3</c:v>
                </c:pt>
                <c:pt idx="76126">
                  <c:v>2.4618026800453702E-3</c:v>
                </c:pt>
                <c:pt idx="76127">
                  <c:v>2.4617721792310498E-3</c:v>
                </c:pt>
                <c:pt idx="76128">
                  <c:v>2.4617584422230699E-3</c:v>
                </c:pt>
                <c:pt idx="76129">
                  <c:v>2.4617463350295999E-3</c:v>
                </c:pt>
                <c:pt idx="76130">
                  <c:v>2.4617456365376698E-3</c:v>
                </c:pt>
                <c:pt idx="76131">
                  <c:v>2.4617111776024099E-3</c:v>
                </c:pt>
                <c:pt idx="76132">
                  <c:v>2.4617013987153799E-3</c:v>
                </c:pt>
                <c:pt idx="76133">
                  <c:v>2.4616851005703202E-3</c:v>
                </c:pt>
                <c:pt idx="76134">
                  <c:v>2.4616827722638802E-3</c:v>
                </c:pt>
                <c:pt idx="76135">
                  <c:v>2.4616515729576401E-3</c:v>
                </c:pt>
                <c:pt idx="76136">
                  <c:v>2.4616413284093098E-3</c:v>
                </c:pt>
                <c:pt idx="76137">
                  <c:v>2.46161734685302E-3</c:v>
                </c:pt>
                <c:pt idx="76138">
                  <c:v>2.46156542561948E-3</c:v>
                </c:pt>
                <c:pt idx="76139">
                  <c:v>2.4614662397652899E-3</c:v>
                </c:pt>
                <c:pt idx="76140">
                  <c:v>2.46133143082261E-3</c:v>
                </c:pt>
                <c:pt idx="76141">
                  <c:v>2.4612003471702298E-3</c:v>
                </c:pt>
                <c:pt idx="76142">
                  <c:v>2.4610550608485898E-3</c:v>
                </c:pt>
                <c:pt idx="76143">
                  <c:v>2.4608874227851599E-3</c:v>
                </c:pt>
                <c:pt idx="76144">
                  <c:v>2.4607297964394101E-3</c:v>
                </c:pt>
                <c:pt idx="76145">
                  <c:v>2.4605814833194E-3</c:v>
                </c:pt>
                <c:pt idx="76146">
                  <c:v>2.4604271166026601E-3</c:v>
                </c:pt>
                <c:pt idx="76147">
                  <c:v>2.4602795019745801E-3</c:v>
                </c:pt>
                <c:pt idx="76148">
                  <c:v>2.46015144512057E-3</c:v>
                </c:pt>
                <c:pt idx="76149">
                  <c:v>2.4600273463875099E-3</c:v>
                </c:pt>
                <c:pt idx="76150">
                  <c:v>2.4599048774689401E-3</c:v>
                </c:pt>
                <c:pt idx="76151">
                  <c:v>2.45979870669544E-3</c:v>
                </c:pt>
                <c:pt idx="76152">
                  <c:v>2.45970068499446E-3</c:v>
                </c:pt>
                <c:pt idx="76153">
                  <c:v>2.4596017319709102E-3</c:v>
                </c:pt>
                <c:pt idx="76154">
                  <c:v>2.4595137219875999E-3</c:v>
                </c:pt>
                <c:pt idx="76155">
                  <c:v>2.4594322312623301E-3</c:v>
                </c:pt>
                <c:pt idx="76156">
                  <c:v>2.4593502748757601E-3</c:v>
                </c:pt>
                <c:pt idx="76157">
                  <c:v>2.4592725094407801E-3</c:v>
                </c:pt>
                <c:pt idx="76158">
                  <c:v>2.4591994006186702E-3</c:v>
                </c:pt>
                <c:pt idx="76159">
                  <c:v>2.45912652462721E-3</c:v>
                </c:pt>
                <c:pt idx="76160">
                  <c:v>2.4590555112808899E-3</c:v>
                </c:pt>
                <c:pt idx="76161">
                  <c:v>2.45898705907166E-3</c:v>
                </c:pt>
                <c:pt idx="76162">
                  <c:v>2.45892419479787E-3</c:v>
                </c:pt>
                <c:pt idx="76163">
                  <c:v>2.4588585365563601E-3</c:v>
                </c:pt>
                <c:pt idx="76164">
                  <c:v>2.4587963707745101E-3</c:v>
                </c:pt>
                <c:pt idx="76165">
                  <c:v>2.4587383959442399E-3</c:v>
                </c:pt>
                <c:pt idx="76166">
                  <c:v>2.4586801882833199E-3</c:v>
                </c:pt>
                <c:pt idx="76167">
                  <c:v>2.45862500742078E-3</c:v>
                </c:pt>
                <c:pt idx="76168">
                  <c:v>2.45857192203403E-3</c:v>
                </c:pt>
                <c:pt idx="76169">
                  <c:v>2.4585209321230598E-3</c:v>
                </c:pt>
                <c:pt idx="76170">
                  <c:v>2.4584725033491798E-3</c:v>
                </c:pt>
                <c:pt idx="76171">
                  <c:v>2.4584247730672398E-3</c:v>
                </c:pt>
                <c:pt idx="76172">
                  <c:v>2.45838169939816E-3</c:v>
                </c:pt>
                <c:pt idx="76173">
                  <c:v>2.45833676308394E-3</c:v>
                </c:pt>
                <c:pt idx="76174">
                  <c:v>2.4582953192293601E-3</c:v>
                </c:pt>
                <c:pt idx="76175">
                  <c:v>2.4582529440522198E-3</c:v>
                </c:pt>
                <c:pt idx="76176">
                  <c:v>2.4582131300121498E-3</c:v>
                </c:pt>
                <c:pt idx="76177">
                  <c:v>2.4581740144640199E-3</c:v>
                </c:pt>
                <c:pt idx="76178">
                  <c:v>2.4581362958997501E-3</c:v>
                </c:pt>
                <c:pt idx="76179">
                  <c:v>2.45809927582741E-3</c:v>
                </c:pt>
                <c:pt idx="76180">
                  <c:v>2.4580620229244202E-3</c:v>
                </c:pt>
                <c:pt idx="76181">
                  <c:v>2.4580263998359398E-3</c:v>
                </c:pt>
                <c:pt idx="76182">
                  <c:v>2.4579898454248901E-3</c:v>
                </c:pt>
                <c:pt idx="76183">
                  <c:v>2.4579532910138399E-3</c:v>
                </c:pt>
                <c:pt idx="76184">
                  <c:v>2.4579179007560002E-3</c:v>
                </c:pt>
                <c:pt idx="76185">
                  <c:v>2.4578822776675198E-3</c:v>
                </c:pt>
                <c:pt idx="76186">
                  <c:v>2.4578487500548402E-3</c:v>
                </c:pt>
                <c:pt idx="76187">
                  <c:v>2.4578112643212102E-3</c:v>
                </c:pt>
                <c:pt idx="76188">
                  <c:v>2.4577765725553001E-3</c:v>
                </c:pt>
                <c:pt idx="76189">
                  <c:v>2.45773838832974E-3</c:v>
                </c:pt>
                <c:pt idx="76190">
                  <c:v>2.45770555920899E-3</c:v>
                </c:pt>
                <c:pt idx="76191">
                  <c:v>2.45766807347536E-3</c:v>
                </c:pt>
                <c:pt idx="76192">
                  <c:v>2.4576326832175198E-3</c:v>
                </c:pt>
                <c:pt idx="76193">
                  <c:v>2.4575975257903298E-3</c:v>
                </c:pt>
                <c:pt idx="76194">
                  <c:v>2.4575630668550699E-3</c:v>
                </c:pt>
                <c:pt idx="76195">
                  <c:v>2.45752627961338E-3</c:v>
                </c:pt>
                <c:pt idx="76196">
                  <c:v>2.4574908893555398E-3</c:v>
                </c:pt>
                <c:pt idx="76197">
                  <c:v>2.4574554990977101E-3</c:v>
                </c:pt>
                <c:pt idx="76198">
                  <c:v>2.4574201088398699E-3</c:v>
                </c:pt>
                <c:pt idx="76199">
                  <c:v>2.4573847185820302E-3</c:v>
                </c:pt>
                <c:pt idx="76200">
                  <c:v>2.4573507253080602E-3</c:v>
                </c:pt>
                <c:pt idx="76201">
                  <c:v>2.45731580071151E-3</c:v>
                </c:pt>
                <c:pt idx="76202">
                  <c:v>2.4572794791311E-3</c:v>
                </c:pt>
                <c:pt idx="76203">
                  <c:v>2.45724548585713E-3</c:v>
                </c:pt>
                <c:pt idx="76204">
                  <c:v>2.4572098627686501E-3</c:v>
                </c:pt>
                <c:pt idx="76205">
                  <c:v>2.4571747053414601E-3</c:v>
                </c:pt>
                <c:pt idx="76206">
                  <c:v>2.4571416433900599E-3</c:v>
                </c:pt>
                <c:pt idx="76207">
                  <c:v>2.4571057874709398E-3</c:v>
                </c:pt>
                <c:pt idx="76208">
                  <c:v>2.4570710957050302E-3</c:v>
                </c:pt>
                <c:pt idx="76209">
                  <c:v>2.4570366367697698E-3</c:v>
                </c:pt>
                <c:pt idx="76210">
                  <c:v>2.4570014793425798E-3</c:v>
                </c:pt>
                <c:pt idx="76211">
                  <c:v>2.4569674860686098E-3</c:v>
                </c:pt>
                <c:pt idx="76212">
                  <c:v>2.4569339584559198E-3</c:v>
                </c:pt>
                <c:pt idx="76213">
                  <c:v>2.4568988010287298E-3</c:v>
                </c:pt>
                <c:pt idx="76214">
                  <c:v>2.4568652734160402E-3</c:v>
                </c:pt>
                <c:pt idx="76215">
                  <c:v>2.4568296503275598E-3</c:v>
                </c:pt>
                <c:pt idx="76216">
                  <c:v>2.4567961227148802E-3</c:v>
                </c:pt>
                <c:pt idx="76217">
                  <c:v>2.4567609652876802E-3</c:v>
                </c:pt>
                <c:pt idx="76218">
                  <c:v>2.4567274376750001E-3</c:v>
                </c:pt>
                <c:pt idx="76219">
                  <c:v>2.4566941428929602E-3</c:v>
                </c:pt>
                <c:pt idx="76220">
                  <c:v>2.45665875263512E-3</c:v>
                </c:pt>
                <c:pt idx="76221">
                  <c:v>2.45662522502244E-3</c:v>
                </c:pt>
                <c:pt idx="76222">
                  <c:v>2.4565919302403901E-3</c:v>
                </c:pt>
                <c:pt idx="76223">
                  <c:v>2.4565581697970598E-3</c:v>
                </c:pt>
                <c:pt idx="76224">
                  <c:v>2.4565234780311602E-3</c:v>
                </c:pt>
                <c:pt idx="76225">
                  <c:v>2.4564897175878299E-3</c:v>
                </c:pt>
                <c:pt idx="76226">
                  <c:v>2.4564566556364298E-3</c:v>
                </c:pt>
                <c:pt idx="76227">
                  <c:v>2.4564226623624598E-3</c:v>
                </c:pt>
                <c:pt idx="76228">
                  <c:v>2.45639006607235E-3</c:v>
                </c:pt>
                <c:pt idx="76229">
                  <c:v>2.4563563056290102E-3</c:v>
                </c:pt>
                <c:pt idx="76230">
                  <c:v>2.4563230108469699E-3</c:v>
                </c:pt>
                <c:pt idx="76231">
                  <c:v>2.4562899488955701E-3</c:v>
                </c:pt>
                <c:pt idx="76232">
                  <c:v>2.4562547914683801E-3</c:v>
                </c:pt>
                <c:pt idx="76233">
                  <c:v>2.4562233593314899E-3</c:v>
                </c:pt>
                <c:pt idx="76234">
                  <c:v>2.4561882019042999E-3</c:v>
                </c:pt>
                <c:pt idx="76235">
                  <c:v>2.4561570025980499E-3</c:v>
                </c:pt>
                <c:pt idx="76236">
                  <c:v>2.4561241734772899E-3</c:v>
                </c:pt>
                <c:pt idx="76237">
                  <c:v>2.45609087869525E-3</c:v>
                </c:pt>
                <c:pt idx="76238">
                  <c:v>2.4560585152357799E-3</c:v>
                </c:pt>
                <c:pt idx="76239">
                  <c:v>2.4560249876230998E-3</c:v>
                </c:pt>
                <c:pt idx="76240">
                  <c:v>2.4559914600104098E-3</c:v>
                </c:pt>
                <c:pt idx="76241">
                  <c:v>2.4559597950428698E-3</c:v>
                </c:pt>
                <c:pt idx="76242">
                  <c:v>2.4559258017688998E-3</c:v>
                </c:pt>
                <c:pt idx="76243">
                  <c:v>2.45589436963201E-3</c:v>
                </c:pt>
                <c:pt idx="76244">
                  <c:v>2.4558610748499602E-3</c:v>
                </c:pt>
                <c:pt idx="76245">
                  <c:v>2.4558289442211398E-3</c:v>
                </c:pt>
                <c:pt idx="76246">
                  <c:v>2.4557972792535999E-3</c:v>
                </c:pt>
                <c:pt idx="76247">
                  <c:v>2.45576514862478E-3</c:v>
                </c:pt>
                <c:pt idx="76248">
                  <c:v>2.4557306896895201E-3</c:v>
                </c:pt>
                <c:pt idx="76249">
                  <c:v>2.4557001888752001E-3</c:v>
                </c:pt>
                <c:pt idx="76250">
                  <c:v>2.4556668940931602E-3</c:v>
                </c:pt>
                <c:pt idx="76251">
                  <c:v>2.45563429780304E-3</c:v>
                </c:pt>
                <c:pt idx="76252">
                  <c:v>2.4556010030210001E-3</c:v>
                </c:pt>
                <c:pt idx="76253">
                  <c:v>2.4555700365454002E-3</c:v>
                </c:pt>
                <c:pt idx="76254">
                  <c:v>2.4555379059165699E-3</c:v>
                </c:pt>
                <c:pt idx="76255">
                  <c:v>2.4555062409490399E-3</c:v>
                </c:pt>
                <c:pt idx="76256">
                  <c:v>2.4554738774895698E-3</c:v>
                </c:pt>
                <c:pt idx="76257">
                  <c:v>2.4554415140301002E-3</c:v>
                </c:pt>
                <c:pt idx="76258">
                  <c:v>2.4554098490625598E-3</c:v>
                </c:pt>
                <c:pt idx="76259">
                  <c:v>2.45537841692567E-3</c:v>
                </c:pt>
                <c:pt idx="76260">
                  <c:v>2.4553474504500601E-3</c:v>
                </c:pt>
                <c:pt idx="76261">
                  <c:v>2.4553148541599499E-3</c:v>
                </c:pt>
                <c:pt idx="76262">
                  <c:v>2.4552831891924099E-3</c:v>
                </c:pt>
                <c:pt idx="76263">
                  <c:v>2.45524989441037E-3</c:v>
                </c:pt>
                <c:pt idx="76264">
                  <c:v>2.4552184622734798E-3</c:v>
                </c:pt>
                <c:pt idx="76265">
                  <c:v>2.4551867973059398E-3</c:v>
                </c:pt>
                <c:pt idx="76266">
                  <c:v>2.4551560636609801E-3</c:v>
                </c:pt>
                <c:pt idx="76267">
                  <c:v>2.4551241658628E-3</c:v>
                </c:pt>
                <c:pt idx="76268">
                  <c:v>2.4550931993871901E-3</c:v>
                </c:pt>
                <c:pt idx="76269">
                  <c:v>2.4550617672502999E-3</c:v>
                </c:pt>
                <c:pt idx="76270">
                  <c:v>2.4550305679440498E-3</c:v>
                </c:pt>
                <c:pt idx="76271">
                  <c:v>2.4549989029765099E-3</c:v>
                </c:pt>
                <c:pt idx="76272">
                  <c:v>2.4549670051783302E-3</c:v>
                </c:pt>
                <c:pt idx="76273">
                  <c:v>2.45493743568659E-3</c:v>
                </c:pt>
                <c:pt idx="76274">
                  <c:v>2.4549055378884099E-3</c:v>
                </c:pt>
                <c:pt idx="76275">
                  <c:v>2.4548738729208699E-3</c:v>
                </c:pt>
                <c:pt idx="76276">
                  <c:v>2.45484337210655E-3</c:v>
                </c:pt>
                <c:pt idx="76277">
                  <c:v>2.4548135697841601E-3</c:v>
                </c:pt>
                <c:pt idx="76278">
                  <c:v>2.45478237047792E-3</c:v>
                </c:pt>
                <c:pt idx="76279">
                  <c:v>2.4547497741877998E-3</c:v>
                </c:pt>
                <c:pt idx="76280">
                  <c:v>2.4547176435589799E-3</c:v>
                </c:pt>
                <c:pt idx="76281">
                  <c:v>2.4546897038817401E-3</c:v>
                </c:pt>
                <c:pt idx="76282">
                  <c:v>2.4546580389142002E-3</c:v>
                </c:pt>
                <c:pt idx="76283">
                  <c:v>2.4546259082853798E-3</c:v>
                </c:pt>
                <c:pt idx="76284">
                  <c:v>2.4545954074710599E-3</c:v>
                </c:pt>
                <c:pt idx="76285">
                  <c:v>2.4545651394873901E-3</c:v>
                </c:pt>
                <c:pt idx="76286">
                  <c:v>2.4545353371649998E-3</c:v>
                </c:pt>
                <c:pt idx="76287">
                  <c:v>2.4545041378587502E-3</c:v>
                </c:pt>
                <c:pt idx="76288">
                  <c:v>2.4544731713831399E-3</c:v>
                </c:pt>
                <c:pt idx="76289">
                  <c:v>2.4544424377381802E-3</c:v>
                </c:pt>
                <c:pt idx="76290">
                  <c:v>2.4544126354157899E-3</c:v>
                </c:pt>
                <c:pt idx="76291">
                  <c:v>2.4543814361095398E-3</c:v>
                </c:pt>
                <c:pt idx="76292">
                  <c:v>2.4543520994484399E-3</c:v>
                </c:pt>
                <c:pt idx="76293">
                  <c:v>2.4543215986341199E-3</c:v>
                </c:pt>
                <c:pt idx="76294">
                  <c:v>2.4542915634810899E-3</c:v>
                </c:pt>
                <c:pt idx="76295">
                  <c:v>2.4542610626667699E-3</c:v>
                </c:pt>
                <c:pt idx="76296">
                  <c:v>2.4542314931750302E-3</c:v>
                </c:pt>
                <c:pt idx="76297">
                  <c:v>2.4541998282074898E-3</c:v>
                </c:pt>
                <c:pt idx="76298">
                  <c:v>2.4541697930544602E-3</c:v>
                </c:pt>
                <c:pt idx="76299">
                  <c:v>2.4541406892240099E-3</c:v>
                </c:pt>
                <c:pt idx="76300">
                  <c:v>2.4541099555790398E-3</c:v>
                </c:pt>
                <c:pt idx="76301">
                  <c:v>2.45408085174859E-3</c:v>
                </c:pt>
                <c:pt idx="76302">
                  <c:v>2.4540510494262002E-3</c:v>
                </c:pt>
                <c:pt idx="76303">
                  <c:v>2.4540214799344501E-3</c:v>
                </c:pt>
                <c:pt idx="76304">
                  <c:v>2.4539907462894899E-3</c:v>
                </c:pt>
                <c:pt idx="76305">
                  <c:v>2.45396024547517E-3</c:v>
                </c:pt>
                <c:pt idx="76306">
                  <c:v>2.4539316073060001E-3</c:v>
                </c:pt>
                <c:pt idx="76307">
                  <c:v>2.45390087366104E-3</c:v>
                </c:pt>
                <c:pt idx="76308">
                  <c:v>2.45387153699994E-3</c:v>
                </c:pt>
                <c:pt idx="76309">
                  <c:v>2.4538422003388401E-3</c:v>
                </c:pt>
                <c:pt idx="76310">
                  <c:v>2.4538128636777401E-3</c:v>
                </c:pt>
                <c:pt idx="76311">
                  <c:v>2.4537837598472799E-3</c:v>
                </c:pt>
                <c:pt idx="76312">
                  <c:v>2.4537541903555402E-3</c:v>
                </c:pt>
                <c:pt idx="76313">
                  <c:v>2.45372345671058E-3</c:v>
                </c:pt>
                <c:pt idx="76314">
                  <c:v>2.45369342155755E-3</c:v>
                </c:pt>
                <c:pt idx="76315">
                  <c:v>2.45366408489645E-3</c:v>
                </c:pt>
                <c:pt idx="76316">
                  <c:v>2.4536354467272802E-3</c:v>
                </c:pt>
                <c:pt idx="76317">
                  <c:v>2.4536065757274602E-3</c:v>
                </c:pt>
                <c:pt idx="76318">
                  <c:v>2.4535777047276501E-3</c:v>
                </c:pt>
                <c:pt idx="76319">
                  <c:v>2.4535474367439799E-3</c:v>
                </c:pt>
                <c:pt idx="76320">
                  <c:v>2.45351810008287E-3</c:v>
                </c:pt>
                <c:pt idx="76321">
                  <c:v>2.4534889962524202E-3</c:v>
                </c:pt>
                <c:pt idx="76322">
                  <c:v>2.4534605909138901E-3</c:v>
                </c:pt>
                <c:pt idx="76323">
                  <c:v>2.45343055576086E-3</c:v>
                </c:pt>
                <c:pt idx="76324">
                  <c:v>2.4534012190997601E-3</c:v>
                </c:pt>
                <c:pt idx="76325">
                  <c:v>2.45337397791445E-3</c:v>
                </c:pt>
                <c:pt idx="76326">
                  <c:v>2.4533444084227098E-3</c:v>
                </c:pt>
                <c:pt idx="76327">
                  <c:v>2.4533143732696802E-3</c:v>
                </c:pt>
                <c:pt idx="76328">
                  <c:v>2.4532855022698602E-3</c:v>
                </c:pt>
                <c:pt idx="76329">
                  <c:v>2.45325756259263E-3</c:v>
                </c:pt>
                <c:pt idx="76330">
                  <c:v>2.45322822593153E-3</c:v>
                </c:pt>
                <c:pt idx="76331">
                  <c:v>2.4532000534236401E-3</c:v>
                </c:pt>
                <c:pt idx="76332">
                  <c:v>2.4531716480851199E-3</c:v>
                </c:pt>
                <c:pt idx="76333">
                  <c:v>2.4531425442546602E-3</c:v>
                </c:pt>
                <c:pt idx="76334">
                  <c:v>2.4531136732548501E-3</c:v>
                </c:pt>
                <c:pt idx="76335">
                  <c:v>2.4530855007469602E-3</c:v>
                </c:pt>
                <c:pt idx="76336">
                  <c:v>2.4530561640858598E-3</c:v>
                </c:pt>
                <c:pt idx="76337">
                  <c:v>2.4530277587473401E-3</c:v>
                </c:pt>
                <c:pt idx="76338">
                  <c:v>2.4529991205781698E-3</c:v>
                </c:pt>
                <c:pt idx="76339">
                  <c:v>2.4529702495783602E-3</c:v>
                </c:pt>
                <c:pt idx="76340">
                  <c:v>2.45294347405434E-3</c:v>
                </c:pt>
                <c:pt idx="76341">
                  <c:v>2.4529132060706598E-3</c:v>
                </c:pt>
                <c:pt idx="76342">
                  <c:v>2.45288643054664E-3</c:v>
                </c:pt>
                <c:pt idx="76343">
                  <c:v>2.4528568610548999E-3</c:v>
                </c:pt>
                <c:pt idx="76344">
                  <c:v>2.4528284557163698E-3</c:v>
                </c:pt>
                <c:pt idx="76345">
                  <c:v>2.4527998175471999E-3</c:v>
                </c:pt>
                <c:pt idx="76346">
                  <c:v>2.4527714122086798E-3</c:v>
                </c:pt>
                <c:pt idx="76347">
                  <c:v>2.4527448695152998E-3</c:v>
                </c:pt>
                <c:pt idx="76348">
                  <c:v>2.4527164641767701E-3</c:v>
                </c:pt>
                <c:pt idx="76349">
                  <c:v>2.4526875931769601E-3</c:v>
                </c:pt>
                <c:pt idx="76350">
                  <c:v>2.4526601191610098E-3</c:v>
                </c:pt>
                <c:pt idx="76351">
                  <c:v>2.4526328779757001E-3</c:v>
                </c:pt>
                <c:pt idx="76352">
                  <c:v>2.4526035413146002E-3</c:v>
                </c:pt>
                <c:pt idx="76353">
                  <c:v>2.4525769986212301E-3</c:v>
                </c:pt>
                <c:pt idx="76354">
                  <c:v>2.4525485932827E-3</c:v>
                </c:pt>
                <c:pt idx="76355">
                  <c:v>2.4525190237909599E-3</c:v>
                </c:pt>
                <c:pt idx="76356">
                  <c:v>2.4524922482669401E-3</c:v>
                </c:pt>
                <c:pt idx="76357">
                  <c:v>2.4524640757590502E-3</c:v>
                </c:pt>
                <c:pt idx="76358">
                  <c:v>2.4524382315576098E-3</c:v>
                </c:pt>
                <c:pt idx="76359">
                  <c:v>2.4524086620658601E-3</c:v>
                </c:pt>
                <c:pt idx="76360">
                  <c:v>2.4523816537112002E-3</c:v>
                </c:pt>
                <c:pt idx="76361">
                  <c:v>2.4523539468646102E-3</c:v>
                </c:pt>
                <c:pt idx="76362">
                  <c:v>2.4523262400180101E-3</c:v>
                </c:pt>
                <c:pt idx="76363">
                  <c:v>2.4522983003407699E-3</c:v>
                </c:pt>
                <c:pt idx="76364">
                  <c:v>2.4522698950022498E-3</c:v>
                </c:pt>
                <c:pt idx="76365">
                  <c:v>2.4522440508007999E-3</c:v>
                </c:pt>
                <c:pt idx="76366">
                  <c:v>2.4522147141396999E-3</c:v>
                </c:pt>
                <c:pt idx="76367">
                  <c:v>2.4521886371076098E-3</c:v>
                </c:pt>
                <c:pt idx="76368">
                  <c:v>2.4521595332771501E-3</c:v>
                </c:pt>
                <c:pt idx="76369">
                  <c:v>2.45213299058378E-3</c:v>
                </c:pt>
                <c:pt idx="76370">
                  <c:v>2.4521057493984699E-3</c:v>
                </c:pt>
                <c:pt idx="76371">
                  <c:v>2.4520780425518699E-3</c:v>
                </c:pt>
                <c:pt idx="76372">
                  <c:v>2.4520505685359201E-3</c:v>
                </c:pt>
                <c:pt idx="76373">
                  <c:v>2.45202402584255E-3</c:v>
                </c:pt>
                <c:pt idx="76374">
                  <c:v>2.45199631899595E-3</c:v>
                </c:pt>
                <c:pt idx="76375">
                  <c:v>2.4519690778106399E-3</c:v>
                </c:pt>
                <c:pt idx="76376">
                  <c:v>2.4519411381334101E-3</c:v>
                </c:pt>
                <c:pt idx="76377">
                  <c:v>2.4519157595932501E-3</c:v>
                </c:pt>
                <c:pt idx="76378">
                  <c:v>2.4518868885934401E-3</c:v>
                </c:pt>
                <c:pt idx="76379">
                  <c:v>2.4518605787306998E-3</c:v>
                </c:pt>
                <c:pt idx="76380">
                  <c:v>2.4518349673599E-3</c:v>
                </c:pt>
                <c:pt idx="76381">
                  <c:v>2.4518058635294398E-3</c:v>
                </c:pt>
                <c:pt idx="76382">
                  <c:v>2.4517797864973601E-3</c:v>
                </c:pt>
                <c:pt idx="76383">
                  <c:v>2.45175254531205E-3</c:v>
                </c:pt>
                <c:pt idx="76384">
                  <c:v>2.4517246056348098E-3</c:v>
                </c:pt>
                <c:pt idx="76385">
                  <c:v>2.4516985286027202E-3</c:v>
                </c:pt>
                <c:pt idx="76386">
                  <c:v>2.4516719859093402E-3</c:v>
                </c:pt>
                <c:pt idx="76387">
                  <c:v>2.4516466073691802E-3</c:v>
                </c:pt>
                <c:pt idx="76388">
                  <c:v>2.4516184348613002E-3</c:v>
                </c:pt>
                <c:pt idx="76389">
                  <c:v>2.4515911936760001E-3</c:v>
                </c:pt>
                <c:pt idx="76390">
                  <c:v>2.45156511664391E-3</c:v>
                </c:pt>
                <c:pt idx="76391">
                  <c:v>2.4515381082892401E-3</c:v>
                </c:pt>
                <c:pt idx="76392">
                  <c:v>2.45151203125715E-3</c:v>
                </c:pt>
                <c:pt idx="76393">
                  <c:v>2.4514854885637799E-3</c:v>
                </c:pt>
                <c:pt idx="76394">
                  <c:v>2.4514580145478301E-3</c:v>
                </c:pt>
                <c:pt idx="76395">
                  <c:v>2.4514338001608901E-3</c:v>
                </c:pt>
                <c:pt idx="76396">
                  <c:v>2.4514077231288E-3</c:v>
                </c:pt>
                <c:pt idx="76397">
                  <c:v>2.45137955062091E-3</c:v>
                </c:pt>
                <c:pt idx="76398">
                  <c:v>2.4513527750968898E-3</c:v>
                </c:pt>
                <c:pt idx="76399">
                  <c:v>2.4513269308954499E-3</c:v>
                </c:pt>
                <c:pt idx="76400">
                  <c:v>2.4512994568795E-3</c:v>
                </c:pt>
                <c:pt idx="76401">
                  <c:v>2.4512750096619099E-3</c:v>
                </c:pt>
                <c:pt idx="76402">
                  <c:v>2.45124637149274E-3</c:v>
                </c:pt>
                <c:pt idx="76403">
                  <c:v>2.4512212257832302E-3</c:v>
                </c:pt>
                <c:pt idx="76404">
                  <c:v>2.4511949159204999E-3</c:v>
                </c:pt>
                <c:pt idx="76405">
                  <c:v>2.4511676747351898E-3</c:v>
                </c:pt>
                <c:pt idx="76406">
                  <c:v>2.4511415977031001E-3</c:v>
                </c:pt>
                <c:pt idx="76407">
                  <c:v>2.4511148221790799E-3</c:v>
                </c:pt>
                <c:pt idx="76408">
                  <c:v>2.4510908406227801E-3</c:v>
                </c:pt>
                <c:pt idx="76409">
                  <c:v>2.45106359943748E-3</c:v>
                </c:pt>
                <c:pt idx="76410">
                  <c:v>2.4510368239134498E-3</c:v>
                </c:pt>
                <c:pt idx="76411">
                  <c:v>2.45101121254265E-3</c:v>
                </c:pt>
                <c:pt idx="76412">
                  <c:v>2.4509853683412101E-3</c:v>
                </c:pt>
                <c:pt idx="76413">
                  <c:v>2.45095929130912E-3</c:v>
                </c:pt>
                <c:pt idx="76414">
                  <c:v>2.4509320501238099E-3</c:v>
                </c:pt>
                <c:pt idx="76415">
                  <c:v>2.45090737007558E-3</c:v>
                </c:pt>
                <c:pt idx="76416">
                  <c:v>2.45088082738221E-3</c:v>
                </c:pt>
                <c:pt idx="76417">
                  <c:v>2.4508559145033399E-3</c:v>
                </c:pt>
                <c:pt idx="76418">
                  <c:v>2.4508310016244598E-3</c:v>
                </c:pt>
                <c:pt idx="76419">
                  <c:v>2.45080539025366E-3</c:v>
                </c:pt>
                <c:pt idx="76420">
                  <c:v>2.4507781490683599E-3</c:v>
                </c:pt>
                <c:pt idx="76421">
                  <c:v>2.4507516063749799E-3</c:v>
                </c:pt>
                <c:pt idx="76422">
                  <c:v>2.4507264606654601E-3</c:v>
                </c:pt>
                <c:pt idx="76423">
                  <c:v>2.4507003836333799E-3</c:v>
                </c:pt>
                <c:pt idx="76424">
                  <c:v>2.4506747722625702E-3</c:v>
                </c:pt>
                <c:pt idx="76425">
                  <c:v>2.4506498593837001E-3</c:v>
                </c:pt>
                <c:pt idx="76426">
                  <c:v>2.45062378235161E-3</c:v>
                </c:pt>
                <c:pt idx="76427">
                  <c:v>2.4505986366421002E-3</c:v>
                </c:pt>
                <c:pt idx="76428">
                  <c:v>2.4505732581019402E-3</c:v>
                </c:pt>
                <c:pt idx="76429">
                  <c:v>2.45054764673114E-3</c:v>
                </c:pt>
                <c:pt idx="76430">
                  <c:v>2.45052180252969E-3</c:v>
                </c:pt>
                <c:pt idx="76431">
                  <c:v>2.45049642398953E-3</c:v>
                </c:pt>
                <c:pt idx="76432">
                  <c:v>2.4504705797880901E-3</c:v>
                </c:pt>
                <c:pt idx="76433">
                  <c:v>2.4504447355866402E-3</c:v>
                </c:pt>
                <c:pt idx="76434">
                  <c:v>2.4504209868609901E-3</c:v>
                </c:pt>
                <c:pt idx="76435">
                  <c:v>2.4503946769982598E-3</c:v>
                </c:pt>
                <c:pt idx="76436">
                  <c:v>2.4503692984580998E-3</c:v>
                </c:pt>
                <c:pt idx="76437">
                  <c:v>2.4503434542566499E-3</c:v>
                </c:pt>
                <c:pt idx="76438">
                  <c:v>2.45031947270036E-3</c:v>
                </c:pt>
                <c:pt idx="76439">
                  <c:v>2.4502943269908398E-3</c:v>
                </c:pt>
                <c:pt idx="76440">
                  <c:v>2.4502696469426198E-3</c:v>
                </c:pt>
                <c:pt idx="76441">
                  <c:v>2.4502438027411699E-3</c:v>
                </c:pt>
                <c:pt idx="76442">
                  <c:v>2.4502172600477899E-3</c:v>
                </c:pt>
                <c:pt idx="76443">
                  <c:v>2.4501946754753598E-3</c:v>
                </c:pt>
                <c:pt idx="76444">
                  <c:v>2.4501681327819798E-3</c:v>
                </c:pt>
                <c:pt idx="76445">
                  <c:v>2.4501425214111801E-3</c:v>
                </c:pt>
                <c:pt idx="76446">
                  <c:v>2.4501185398548798E-3</c:v>
                </c:pt>
                <c:pt idx="76447">
                  <c:v>2.4500929284840801E-3</c:v>
                </c:pt>
                <c:pt idx="76448">
                  <c:v>2.45006917975843E-3</c:v>
                </c:pt>
                <c:pt idx="76449">
                  <c:v>2.4500435683876302E-3</c:v>
                </c:pt>
                <c:pt idx="76450">
                  <c:v>2.4500181898474702E-3</c:v>
                </c:pt>
                <c:pt idx="76451">
                  <c:v>2.44999374262989E-3</c:v>
                </c:pt>
                <c:pt idx="76452">
                  <c:v>2.4499676655977999E-3</c:v>
                </c:pt>
                <c:pt idx="76453">
                  <c:v>2.44994298554957E-3</c:v>
                </c:pt>
                <c:pt idx="76454">
                  <c:v>2.4499192368239199E-3</c:v>
                </c:pt>
                <c:pt idx="76455">
                  <c:v>2.4498938582837599E-3</c:v>
                </c:pt>
                <c:pt idx="76456">
                  <c:v>2.4498698767274601E-3</c:v>
                </c:pt>
                <c:pt idx="76457">
                  <c:v>2.4498451966792401E-3</c:v>
                </c:pt>
                <c:pt idx="76458">
                  <c:v>2.4498205166310098E-3</c:v>
                </c:pt>
                <c:pt idx="76459">
                  <c:v>2.44979490526021E-3</c:v>
                </c:pt>
                <c:pt idx="76460">
                  <c:v>2.4497692938893999E-3</c:v>
                </c:pt>
                <c:pt idx="76461">
                  <c:v>2.4497471749782601E-3</c:v>
                </c:pt>
                <c:pt idx="76462">
                  <c:v>2.4497858248651002E-3</c:v>
                </c:pt>
                <c:pt idx="76463">
                  <c:v>2.4497567210346499E-3</c:v>
                </c:pt>
                <c:pt idx="76464">
                  <c:v>2.44967662729323E-3</c:v>
                </c:pt>
                <c:pt idx="76465">
                  <c:v>2.44970200583339E-3</c:v>
                </c:pt>
                <c:pt idx="76466">
                  <c:v>2.4496722035110001E-3</c:v>
                </c:pt>
                <c:pt idx="76467">
                  <c:v>2.44960864074528E-3</c:v>
                </c:pt>
                <c:pt idx="76468">
                  <c:v>2.4496209807694002E-3</c:v>
                </c:pt>
                <c:pt idx="76469">
                  <c:v>2.44959024712443E-3</c:v>
                </c:pt>
                <c:pt idx="76470">
                  <c:v>2.4495380930602498E-3</c:v>
                </c:pt>
                <c:pt idx="76471">
                  <c:v>2.4495387915521899E-3</c:v>
                </c:pt>
                <c:pt idx="76472">
                  <c:v>2.4495099205523699E-3</c:v>
                </c:pt>
                <c:pt idx="76473">
                  <c:v>2.4494654498994298E-3</c:v>
                </c:pt>
                <c:pt idx="76474">
                  <c:v>2.44946056045592E-3</c:v>
                </c:pt>
                <c:pt idx="76475">
                  <c:v>2.4494300596416001E-3</c:v>
                </c:pt>
                <c:pt idx="76476">
                  <c:v>2.4493916425853998E-3</c:v>
                </c:pt>
                <c:pt idx="76477">
                  <c:v>2.4493818636983598E-3</c:v>
                </c:pt>
                <c:pt idx="76478">
                  <c:v>2.4493529926985498E-3</c:v>
                </c:pt>
                <c:pt idx="76479">
                  <c:v>2.4493210949003701E-3</c:v>
                </c:pt>
                <c:pt idx="76480">
                  <c:v>2.4493068922311098E-3</c:v>
                </c:pt>
                <c:pt idx="76481">
                  <c:v>2.4492780212312902E-3</c:v>
                </c:pt>
                <c:pt idx="76482">
                  <c:v>2.4492470547556899E-3</c:v>
                </c:pt>
                <c:pt idx="76483">
                  <c:v>2.4492307566106302E-3</c:v>
                </c:pt>
                <c:pt idx="76484">
                  <c:v>2.4492037482559698E-3</c:v>
                </c:pt>
                <c:pt idx="76485">
                  <c:v>2.4491748772561498E-3</c:v>
                </c:pt>
                <c:pt idx="76486">
                  <c:v>2.4491569492965902E-3</c:v>
                </c:pt>
                <c:pt idx="76487">
                  <c:v>2.4491285439580701E-3</c:v>
                </c:pt>
                <c:pt idx="76488">
                  <c:v>2.44914111681283E-3</c:v>
                </c:pt>
                <c:pt idx="76489">
                  <c:v>2.4491131771355902E-3</c:v>
                </c:pt>
                <c:pt idx="76490">
                  <c:v>2.4490919895470099E-3</c:v>
                </c:pt>
                <c:pt idx="76491">
                  <c:v>2.4490349460393199E-3</c:v>
                </c:pt>
                <c:pt idx="76492">
                  <c:v>2.44904076680541E-3</c:v>
                </c:pt>
                <c:pt idx="76493">
                  <c:v>2.4490181822329799E-3</c:v>
                </c:pt>
                <c:pt idx="76494">
                  <c:v>2.4489706847816701E-3</c:v>
                </c:pt>
                <c:pt idx="76495">
                  <c:v>2.4489671923220201E-3</c:v>
                </c:pt>
                <c:pt idx="76496">
                  <c:v>2.4489413481205702E-3</c:v>
                </c:pt>
                <c:pt idx="76497">
                  <c:v>2.4489006027579299E-3</c:v>
                </c:pt>
                <c:pt idx="76498">
                  <c:v>2.4488924536853998E-3</c:v>
                </c:pt>
                <c:pt idx="76499">
                  <c:v>2.4488647468388098E-3</c:v>
                </c:pt>
                <c:pt idx="76500">
                  <c:v>2.4488295894116198E-3</c:v>
                </c:pt>
                <c:pt idx="76501">
                  <c:v>2.4488179478794302E-3</c:v>
                </c:pt>
                <c:pt idx="76502">
                  <c:v>2.4487886112183302E-3</c:v>
                </c:pt>
                <c:pt idx="76503">
                  <c:v>2.4487576447427299E-3</c:v>
                </c:pt>
                <c:pt idx="76504">
                  <c:v>2.4487527552992101E-3</c:v>
                </c:pt>
                <c:pt idx="76505">
                  <c:v>2.4487460032105398E-3</c:v>
                </c:pt>
                <c:pt idx="76506">
                  <c:v>2.4487536866217899E-3</c:v>
                </c:pt>
                <c:pt idx="76507">
                  <c:v>2.4486754555255201E-3</c:v>
                </c:pt>
                <c:pt idx="76508">
                  <c:v>2.4486749898642302E-3</c:v>
                </c:pt>
                <c:pt idx="76509">
                  <c:v>2.4486714974045801E-3</c:v>
                </c:pt>
                <c:pt idx="76510">
                  <c:v>2.4486065376549998E-3</c:v>
                </c:pt>
                <c:pt idx="76511">
                  <c:v>2.4486039765179201E-3</c:v>
                </c:pt>
                <c:pt idx="76512">
                  <c:v>2.4485914036631602E-3</c:v>
                </c:pt>
                <c:pt idx="76513">
                  <c:v>2.44853645563126E-3</c:v>
                </c:pt>
                <c:pt idx="76514">
                  <c:v>2.4485320318490301E-3</c:v>
                </c:pt>
                <c:pt idx="76515">
                  <c:v>2.4485103785991699E-3</c:v>
                </c:pt>
                <c:pt idx="76516">
                  <c:v>2.44846614077687E-3</c:v>
                </c:pt>
                <c:pt idx="76517">
                  <c:v>2.4484568275511299E-3</c:v>
                </c:pt>
                <c:pt idx="76518">
                  <c:v>2.4484326131641899E-3</c:v>
                </c:pt>
                <c:pt idx="76519">
                  <c:v>2.4483948945999102E-3</c:v>
                </c:pt>
                <c:pt idx="76520">
                  <c:v>2.4484163150191298E-3</c:v>
                </c:pt>
                <c:pt idx="76521">
                  <c:v>2.44837277568877E-3</c:v>
                </c:pt>
                <c:pt idx="76522">
                  <c:v>2.44838651269674E-3</c:v>
                </c:pt>
                <c:pt idx="76523">
                  <c:v>2.4483141023665701E-3</c:v>
                </c:pt>
                <c:pt idx="76524">
                  <c:v>2.4483078159391902E-3</c:v>
                </c:pt>
                <c:pt idx="76525">
                  <c:v>2.4483059532940401E-3</c:v>
                </c:pt>
                <c:pt idx="76526">
                  <c:v>2.44824588298798E-3</c:v>
                </c:pt>
                <c:pt idx="76527">
                  <c:v>2.4482398293912402E-3</c:v>
                </c:pt>
                <c:pt idx="76528">
                  <c:v>2.4482267908751999E-3</c:v>
                </c:pt>
                <c:pt idx="76529">
                  <c:v>2.4481762666255201E-3</c:v>
                </c:pt>
                <c:pt idx="76530">
                  <c:v>2.4481676518917101E-3</c:v>
                </c:pt>
                <c:pt idx="76531">
                  <c:v>2.448147861287E-3</c:v>
                </c:pt>
                <c:pt idx="76532">
                  <c:v>2.4481057189404999E-3</c:v>
                </c:pt>
                <c:pt idx="76533">
                  <c:v>2.4480938445776701E-3</c:v>
                </c:pt>
                <c:pt idx="76534">
                  <c:v>2.4480703286826602E-3</c:v>
                </c:pt>
                <c:pt idx="76535">
                  <c:v>2.4480421561747798E-3</c:v>
                </c:pt>
                <c:pt idx="76536">
                  <c:v>2.4480379652231901E-3</c:v>
                </c:pt>
                <c:pt idx="76537">
                  <c:v>2.4480137508362501E-3</c:v>
                </c:pt>
                <c:pt idx="76538">
                  <c:v>2.4479741696268298E-3</c:v>
                </c:pt>
                <c:pt idx="76539">
                  <c:v>2.4479711428284701E-3</c:v>
                </c:pt>
                <c:pt idx="76540">
                  <c:v>2.4479425046592899E-3</c:v>
                </c:pt>
                <c:pt idx="76541">
                  <c:v>2.4479099083691801E-3</c:v>
                </c:pt>
                <c:pt idx="76542">
                  <c:v>2.4479024577885901E-3</c:v>
                </c:pt>
                <c:pt idx="76543">
                  <c:v>2.4478710256516899E-3</c:v>
                </c:pt>
                <c:pt idx="76544">
                  <c:v>2.4478433188050998E-3</c:v>
                </c:pt>
                <c:pt idx="76545">
                  <c:v>2.4478347040712799E-3</c:v>
                </c:pt>
                <c:pt idx="76546">
                  <c:v>2.4478358682244999E-3</c:v>
                </c:pt>
                <c:pt idx="76547">
                  <c:v>2.4478493724018301E-3</c:v>
                </c:pt>
                <c:pt idx="76548">
                  <c:v>2.4477664846926902E-3</c:v>
                </c:pt>
                <c:pt idx="76549">
                  <c:v>2.4477734696120002E-3</c:v>
                </c:pt>
                <c:pt idx="76550">
                  <c:v>2.4477667175233399E-3</c:v>
                </c:pt>
                <c:pt idx="76551">
                  <c:v>2.44769942946732E-3</c:v>
                </c:pt>
                <c:pt idx="76552">
                  <c:v>2.4477040860801901E-3</c:v>
                </c:pt>
                <c:pt idx="76553">
                  <c:v>2.4476845283061301E-3</c:v>
                </c:pt>
                <c:pt idx="76554">
                  <c:v>2.4476295802742199E-3</c:v>
                </c:pt>
                <c:pt idx="76555">
                  <c:v>2.4476309772580901E-3</c:v>
                </c:pt>
                <c:pt idx="76556">
                  <c:v>2.4476044345647101E-3</c:v>
                </c:pt>
                <c:pt idx="76557">
                  <c:v>2.4475601967424098E-3</c:v>
                </c:pt>
                <c:pt idx="76558">
                  <c:v>2.4475560057908301E-3</c:v>
                </c:pt>
                <c:pt idx="76559">
                  <c:v>2.4475266691297301E-3</c:v>
                </c:pt>
                <c:pt idx="76560">
                  <c:v>2.4475255049765101E-3</c:v>
                </c:pt>
                <c:pt idx="76561">
                  <c:v>2.4474856909364501E-3</c:v>
                </c:pt>
                <c:pt idx="76562">
                  <c:v>2.4474686942994599E-3</c:v>
                </c:pt>
                <c:pt idx="76563">
                  <c:v>2.44743027724326E-3</c:v>
                </c:pt>
                <c:pt idx="76564">
                  <c:v>2.4474305100738998E-3</c:v>
                </c:pt>
                <c:pt idx="76565">
                  <c:v>2.4474130477756301E-3</c:v>
                </c:pt>
                <c:pt idx="76566">
                  <c:v>2.4474316742271198E-3</c:v>
                </c:pt>
                <c:pt idx="76567">
                  <c:v>2.4473669473081801E-3</c:v>
                </c:pt>
                <c:pt idx="76568">
                  <c:v>2.4473625235259498E-3</c:v>
                </c:pt>
                <c:pt idx="76569">
                  <c:v>2.4473597295582299E-3</c:v>
                </c:pt>
                <c:pt idx="76570">
                  <c:v>2.44730454869568E-3</c:v>
                </c:pt>
                <c:pt idx="76571">
                  <c:v>2.4473001249134502E-3</c:v>
                </c:pt>
                <c:pt idx="76572">
                  <c:v>2.4472838267684E-3</c:v>
                </c:pt>
                <c:pt idx="76573">
                  <c:v>2.4472356308251602E-3</c:v>
                </c:pt>
                <c:pt idx="76574">
                  <c:v>2.4472277145832799E-3</c:v>
                </c:pt>
                <c:pt idx="76575">
                  <c:v>2.4472055956721302E-3</c:v>
                </c:pt>
                <c:pt idx="76576">
                  <c:v>2.4471641518175602E-3</c:v>
                </c:pt>
                <c:pt idx="76577">
                  <c:v>2.4471536744386001E-3</c:v>
                </c:pt>
                <c:pt idx="76578">
                  <c:v>2.4471262004226398E-3</c:v>
                </c:pt>
                <c:pt idx="76579">
                  <c:v>2.44709243997932E-3</c:v>
                </c:pt>
                <c:pt idx="76580">
                  <c:v>2.4471099022775901E-3</c:v>
                </c:pt>
                <c:pt idx="76581">
                  <c:v>2.4470821954309901E-3</c:v>
                </c:pt>
                <c:pt idx="76582">
                  <c:v>2.4470943026244601E-3</c:v>
                </c:pt>
                <c:pt idx="76583">
                  <c:v>2.4470123462379E-3</c:v>
                </c:pt>
                <c:pt idx="76584">
                  <c:v>2.4470335338264699E-3</c:v>
                </c:pt>
                <c:pt idx="76585">
                  <c:v>2.4469729978591199E-3</c:v>
                </c:pt>
                <c:pt idx="76586">
                  <c:v>2.4469965137541298E-3</c:v>
                </c:pt>
                <c:pt idx="76587">
                  <c:v>2.4469564668834201E-3</c:v>
                </c:pt>
                <c:pt idx="76588">
                  <c:v>2.4469255004078102E-3</c:v>
                </c:pt>
                <c:pt idx="76589">
                  <c:v>2.4469329509884102E-3</c:v>
                </c:pt>
                <c:pt idx="76590">
                  <c:v>2.4468903429806202E-3</c:v>
                </c:pt>
                <c:pt idx="76591">
                  <c:v>2.4468675255775499E-3</c:v>
                </c:pt>
                <c:pt idx="76592">
                  <c:v>2.4468621704727398E-3</c:v>
                </c:pt>
                <c:pt idx="76593">
                  <c:v>2.4468183983117299E-3</c:v>
                </c:pt>
                <c:pt idx="76594">
                  <c:v>2.4467995390296E-3</c:v>
                </c:pt>
                <c:pt idx="76595">
                  <c:v>2.4467846378684001E-3</c:v>
                </c:pt>
                <c:pt idx="76596">
                  <c:v>2.4467438925057602E-3</c:v>
                </c:pt>
                <c:pt idx="76597">
                  <c:v>2.4467273615300699E-3</c:v>
                </c:pt>
                <c:pt idx="76598">
                  <c:v>2.44670617394149E-3</c:v>
                </c:pt>
                <c:pt idx="76599">
                  <c:v>2.4466728791594501E-3</c:v>
                </c:pt>
                <c:pt idx="76600">
                  <c:v>2.44670151732862E-3</c:v>
                </c:pt>
                <c:pt idx="76601">
                  <c:v>2.4466586764901898E-3</c:v>
                </c:pt>
                <c:pt idx="76602">
                  <c:v>2.4466593749821199E-3</c:v>
                </c:pt>
                <c:pt idx="76603">
                  <c:v>2.4465904571116001E-3</c:v>
                </c:pt>
                <c:pt idx="76604">
                  <c:v>2.4466461036354299E-3</c:v>
                </c:pt>
                <c:pt idx="76605">
                  <c:v>2.44656042195857E-3</c:v>
                </c:pt>
                <c:pt idx="76606">
                  <c:v>2.4465841706842201E-3</c:v>
                </c:pt>
                <c:pt idx="76607">
                  <c:v>2.44653387926519E-3</c:v>
                </c:pt>
                <c:pt idx="76608">
                  <c:v>2.4465110618621098E-3</c:v>
                </c:pt>
                <c:pt idx="76609">
                  <c:v>2.4465187452733499E-3</c:v>
                </c:pt>
                <c:pt idx="76610">
                  <c:v>2.4464691523462499E-3</c:v>
                </c:pt>
                <c:pt idx="76611">
                  <c:v>2.4464537855237701E-3</c:v>
                </c:pt>
                <c:pt idx="76612">
                  <c:v>2.44644563645124E-3</c:v>
                </c:pt>
                <c:pt idx="76613">
                  <c:v>2.4463995359838E-3</c:v>
                </c:pt>
                <c:pt idx="76614">
                  <c:v>2.4463871959596898E-3</c:v>
                </c:pt>
                <c:pt idx="76615">
                  <c:v>2.4463685695082001E-3</c:v>
                </c:pt>
                <c:pt idx="76616">
                  <c:v>2.4463280569762E-3</c:v>
                </c:pt>
                <c:pt idx="76617">
                  <c:v>2.4463140871375799E-3</c:v>
                </c:pt>
                <c:pt idx="76618">
                  <c:v>2.4462903384119298E-3</c:v>
                </c:pt>
                <c:pt idx="76619">
                  <c:v>2.4462898727506399E-3</c:v>
                </c:pt>
                <c:pt idx="76620">
                  <c:v>2.44626286439598E-3</c:v>
                </c:pt>
                <c:pt idx="76621">
                  <c:v>2.4462405126541901E-3</c:v>
                </c:pt>
                <c:pt idx="76622">
                  <c:v>2.4462009314447598E-3</c:v>
                </c:pt>
                <c:pt idx="76623">
                  <c:v>2.4462575092911699E-3</c:v>
                </c:pt>
                <c:pt idx="76624">
                  <c:v>2.4461857974529301E-3</c:v>
                </c:pt>
                <c:pt idx="76625">
                  <c:v>2.4462139699608101E-3</c:v>
                </c:pt>
                <c:pt idx="76626">
                  <c:v>2.4461394641548399E-3</c:v>
                </c:pt>
                <c:pt idx="76627">
                  <c:v>2.4461394641548399E-3</c:v>
                </c:pt>
                <c:pt idx="76628">
                  <c:v>2.44614062830806E-3</c:v>
                </c:pt>
                <c:pt idx="76629">
                  <c:v>2.4460779968649201E-3</c:v>
                </c:pt>
                <c:pt idx="76630">
                  <c:v>2.4460803251713501E-3</c:v>
                </c:pt>
                <c:pt idx="76631">
                  <c:v>2.4460612330585701E-3</c:v>
                </c:pt>
                <c:pt idx="76632">
                  <c:v>2.4460111744701901E-3</c:v>
                </c:pt>
                <c:pt idx="76633">
                  <c:v>2.4460123386234101E-3</c:v>
                </c:pt>
                <c:pt idx="76634">
                  <c:v>2.4459799751639401E-3</c:v>
                </c:pt>
                <c:pt idx="76635">
                  <c:v>2.44594411924481E-3</c:v>
                </c:pt>
                <c:pt idx="76636">
                  <c:v>2.4459403939545098E-3</c:v>
                </c:pt>
                <c:pt idx="76637">
                  <c:v>2.44590151123703E-3</c:v>
                </c:pt>
                <c:pt idx="76638">
                  <c:v>2.4459578562527899E-3</c:v>
                </c:pt>
                <c:pt idx="76639">
                  <c:v>2.4458705447614202E-3</c:v>
                </c:pt>
                <c:pt idx="76640">
                  <c:v>2.4458609987050299E-3</c:v>
                </c:pt>
                <c:pt idx="76641">
                  <c:v>2.4458256084471902E-3</c:v>
                </c:pt>
                <c:pt idx="76642">
                  <c:v>2.4458160623908E-3</c:v>
                </c:pt>
                <c:pt idx="76643">
                  <c:v>2.4457946419715899E-3</c:v>
                </c:pt>
                <c:pt idx="76644">
                  <c:v>2.4457727558910899E-3</c:v>
                </c:pt>
                <c:pt idx="76645">
                  <c:v>2.4457674007862802E-3</c:v>
                </c:pt>
                <c:pt idx="76646">
                  <c:v>2.4457387626171099E-3</c:v>
                </c:pt>
                <c:pt idx="76647">
                  <c:v>2.4457203689962599E-3</c:v>
                </c:pt>
                <c:pt idx="76648">
                  <c:v>2.4457063991576398E-3</c:v>
                </c:pt>
                <c:pt idx="76649">
                  <c:v>2.44567659683526E-3</c:v>
                </c:pt>
                <c:pt idx="76650">
                  <c:v>2.4456572718918302E-3</c:v>
                </c:pt>
                <c:pt idx="76651">
                  <c:v>2.4456384126096999E-3</c:v>
                </c:pt>
                <c:pt idx="76652">
                  <c:v>2.4456079117953799E-3</c:v>
                </c:pt>
                <c:pt idx="76653">
                  <c:v>2.4455897510051701E-3</c:v>
                </c:pt>
                <c:pt idx="76654">
                  <c:v>2.4455650709569402E-3</c:v>
                </c:pt>
                <c:pt idx="76655">
                  <c:v>2.4455634411424398E-3</c:v>
                </c:pt>
                <c:pt idx="76656">
                  <c:v>2.4455592501908502E-3</c:v>
                </c:pt>
                <c:pt idx="76657">
                  <c:v>2.4455299135297502E-3</c:v>
                </c:pt>
                <c:pt idx="76658">
                  <c:v>2.4454924277961202E-3</c:v>
                </c:pt>
                <c:pt idx="76659">
                  <c:v>2.4454744998365602E-3</c:v>
                </c:pt>
                <c:pt idx="76660">
                  <c:v>2.4454647209495302E-3</c:v>
                </c:pt>
                <c:pt idx="76661">
                  <c:v>2.44544027373195E-3</c:v>
                </c:pt>
                <c:pt idx="76662">
                  <c:v>2.4454286321997599E-3</c:v>
                </c:pt>
                <c:pt idx="76663">
                  <c:v>2.4454111699014902E-3</c:v>
                </c:pt>
                <c:pt idx="76664">
                  <c:v>2.4453869555145502E-3</c:v>
                </c:pt>
                <c:pt idx="76665">
                  <c:v>2.4453725200146402E-3</c:v>
                </c:pt>
                <c:pt idx="76666">
                  <c:v>2.4453476071357701E-3</c:v>
                </c:pt>
                <c:pt idx="76667">
                  <c:v>2.4453226942569E-3</c:v>
                </c:pt>
                <c:pt idx="76668">
                  <c:v>2.44530593045056E-3</c:v>
                </c:pt>
                <c:pt idx="76669">
                  <c:v>2.4452772922813901E-3</c:v>
                </c:pt>
                <c:pt idx="76670">
                  <c:v>2.4452549405396002E-3</c:v>
                </c:pt>
                <c:pt idx="76671">
                  <c:v>2.4452342186123098E-3</c:v>
                </c:pt>
                <c:pt idx="76672">
                  <c:v>2.4452216457575599E-3</c:v>
                </c:pt>
                <c:pt idx="76673">
                  <c:v>2.4452395737171199E-3</c:v>
                </c:pt>
                <c:pt idx="76674">
                  <c:v>2.4452011566609101E-3</c:v>
                </c:pt>
                <c:pt idx="76675">
                  <c:v>2.4451776407659102E-3</c:v>
                </c:pt>
                <c:pt idx="76676">
                  <c:v>2.4451438803225799E-3</c:v>
                </c:pt>
                <c:pt idx="76677">
                  <c:v>2.4451380595564799E-3</c:v>
                </c:pt>
                <c:pt idx="76678">
                  <c:v>2.4451115168631098E-3</c:v>
                </c:pt>
                <c:pt idx="76679">
                  <c:v>2.4450987111777102E-3</c:v>
                </c:pt>
                <c:pt idx="76680">
                  <c:v>2.4450838100165098E-3</c:v>
                </c:pt>
                <c:pt idx="76681">
                  <c:v>2.4450591299682899E-3</c:v>
                </c:pt>
                <c:pt idx="76682">
                  <c:v>2.4450419005006599E-3</c:v>
                </c:pt>
                <c:pt idx="76683">
                  <c:v>2.4450209457427298E-3</c:v>
                </c:pt>
                <c:pt idx="76684">
                  <c:v>2.4449932388961302E-3</c:v>
                </c:pt>
                <c:pt idx="76685">
                  <c:v>2.4449757765978601E-3</c:v>
                </c:pt>
                <c:pt idx="76686">
                  <c:v>2.44495202787221E-3</c:v>
                </c:pt>
                <c:pt idx="76687">
                  <c:v>2.44492548517883E-3</c:v>
                </c:pt>
                <c:pt idx="76688">
                  <c:v>2.4449084885418402E-3</c:v>
                </c:pt>
                <c:pt idx="76689">
                  <c:v>2.4449105840176301E-3</c:v>
                </c:pt>
                <c:pt idx="76690">
                  <c:v>2.44491337798536E-3</c:v>
                </c:pt>
                <c:pt idx="76691">
                  <c:v>2.4448693729937098E-3</c:v>
                </c:pt>
                <c:pt idx="76692">
                  <c:v>2.4448807816952502E-3</c:v>
                </c:pt>
                <c:pt idx="76693">
                  <c:v>2.4448151234537402E-3</c:v>
                </c:pt>
                <c:pt idx="76694">
                  <c:v>2.44481139816344E-3</c:v>
                </c:pt>
                <c:pt idx="76695">
                  <c:v>2.4447862524539202E-3</c:v>
                </c:pt>
                <c:pt idx="76696">
                  <c:v>2.44477158412337E-3</c:v>
                </c:pt>
                <c:pt idx="76697">
                  <c:v>2.4447592440992598E-3</c:v>
                </c:pt>
                <c:pt idx="76698">
                  <c:v>2.44473246857524E-3</c:v>
                </c:pt>
                <c:pt idx="76699">
                  <c:v>2.4447175674140501E-3</c:v>
                </c:pt>
                <c:pt idx="76700">
                  <c:v>2.4446952156722498E-3</c:v>
                </c:pt>
                <c:pt idx="76701">
                  <c:v>2.4446693714708099E-3</c:v>
                </c:pt>
                <c:pt idx="76702">
                  <c:v>2.4446509778499599E-3</c:v>
                </c:pt>
                <c:pt idx="76703">
                  <c:v>2.44462583214045E-3</c:v>
                </c:pt>
                <c:pt idx="76704">
                  <c:v>2.4446034803986601E-3</c:v>
                </c:pt>
                <c:pt idx="76705">
                  <c:v>2.44458834640682E-3</c:v>
                </c:pt>
                <c:pt idx="76706">
                  <c:v>2.44464189745486E-3</c:v>
                </c:pt>
                <c:pt idx="76707">
                  <c:v>2.4445734452456201E-3</c:v>
                </c:pt>
                <c:pt idx="76708">
                  <c:v>2.4445995222777098E-3</c:v>
                </c:pt>
                <c:pt idx="76709">
                  <c:v>2.4445152375847101E-3</c:v>
                </c:pt>
                <c:pt idx="76710">
                  <c:v>2.4445143062621398E-3</c:v>
                </c:pt>
                <c:pt idx="76711">
                  <c:v>2.4444933515042101E-3</c:v>
                </c:pt>
                <c:pt idx="76712">
                  <c:v>2.44447123259306E-3</c:v>
                </c:pt>
                <c:pt idx="76713">
                  <c:v>2.4444630835205299E-3</c:v>
                </c:pt>
                <c:pt idx="76714">
                  <c:v>2.4444374721497302E-3</c:v>
                </c:pt>
                <c:pt idx="76715">
                  <c:v>2.4444174487143699E-3</c:v>
                </c:pt>
                <c:pt idx="76716">
                  <c:v>2.4444004520773901E-3</c:v>
                </c:pt>
                <c:pt idx="76717">
                  <c:v>2.4443718139082202E-3</c:v>
                </c:pt>
                <c:pt idx="76718">
                  <c:v>2.4443543516099501E-3</c:v>
                </c:pt>
                <c:pt idx="76719">
                  <c:v>2.4443319998681502E-3</c:v>
                </c:pt>
                <c:pt idx="76720">
                  <c:v>2.4443070869892801E-3</c:v>
                </c:pt>
                <c:pt idx="76721">
                  <c:v>2.4442917201667998E-3</c:v>
                </c:pt>
                <c:pt idx="76722">
                  <c:v>2.4443578440696001E-3</c:v>
                </c:pt>
                <c:pt idx="76723">
                  <c:v>2.44428100995719E-3</c:v>
                </c:pt>
                <c:pt idx="76724">
                  <c:v>2.4443168658763201E-3</c:v>
                </c:pt>
                <c:pt idx="76725">
                  <c:v>2.4442186113446899E-3</c:v>
                </c:pt>
                <c:pt idx="76726">
                  <c:v>2.4442179128527598E-3</c:v>
                </c:pt>
                <c:pt idx="76727">
                  <c:v>2.4442002177238499E-3</c:v>
                </c:pt>
                <c:pt idx="76728">
                  <c:v>2.4441743735224E-3</c:v>
                </c:pt>
                <c:pt idx="76729">
                  <c:v>2.4441694840788798E-3</c:v>
                </c:pt>
                <c:pt idx="76730">
                  <c:v>2.4441417772322902E-3</c:v>
                </c:pt>
                <c:pt idx="76731">
                  <c:v>2.4441222194582198E-3</c:v>
                </c:pt>
                <c:pt idx="76732">
                  <c:v>2.4441077839583202E-3</c:v>
                </c:pt>
                <c:pt idx="76733">
                  <c:v>2.44407751597464E-3</c:v>
                </c:pt>
                <c:pt idx="76734">
                  <c:v>2.4440607521682999E-3</c:v>
                </c:pt>
                <c:pt idx="76735">
                  <c:v>2.4440472479909702E-3</c:v>
                </c:pt>
                <c:pt idx="76736">
                  <c:v>2.4440835695713802E-3</c:v>
                </c:pt>
                <c:pt idx="76737">
                  <c:v>2.4440702982246902E-3</c:v>
                </c:pt>
                <c:pt idx="76738">
                  <c:v>2.44398415088654E-3</c:v>
                </c:pt>
                <c:pt idx="76739">
                  <c:v>2.4440952111035598E-3</c:v>
                </c:pt>
                <c:pt idx="76740">
                  <c:v>2.44395760819316E-3</c:v>
                </c:pt>
                <c:pt idx="76741">
                  <c:v>2.4440239649266E-3</c:v>
                </c:pt>
                <c:pt idx="76742">
                  <c:v>2.4439464323222598E-3</c:v>
                </c:pt>
                <c:pt idx="76743">
                  <c:v>2.4439280387014099E-3</c:v>
                </c:pt>
                <c:pt idx="76744">
                  <c:v>2.44395132176578E-3</c:v>
                </c:pt>
                <c:pt idx="76745">
                  <c:v>2.4438737891614398E-3</c:v>
                </c:pt>
                <c:pt idx="76746">
                  <c:v>2.44388147257268E-3</c:v>
                </c:pt>
                <c:pt idx="76747">
                  <c:v>2.4438647087663399E-3</c:v>
                </c:pt>
                <c:pt idx="76748">
                  <c:v>2.4438081309199298E-3</c:v>
                </c:pt>
                <c:pt idx="76749">
                  <c:v>2.4438465479761401E-3</c:v>
                </c:pt>
                <c:pt idx="76750">
                  <c:v>2.44378647767007E-3</c:v>
                </c:pt>
                <c:pt idx="76751">
                  <c:v>2.4438225664198399E-3</c:v>
                </c:pt>
                <c:pt idx="76752">
                  <c:v>2.4437429383397098E-3</c:v>
                </c:pt>
                <c:pt idx="76753">
                  <c:v>2.4437461979687201E-3</c:v>
                </c:pt>
                <c:pt idx="76754">
                  <c:v>2.4437617976218501E-3</c:v>
                </c:pt>
                <c:pt idx="76755">
                  <c:v>2.4437485262751601E-3</c:v>
                </c:pt>
                <c:pt idx="76756">
                  <c:v>2.4438132531940898E-3</c:v>
                </c:pt>
                <c:pt idx="76757">
                  <c:v>2.4436572566628499E-3</c:v>
                </c:pt>
                <c:pt idx="76758">
                  <c:v>2.4437245447188598E-3</c:v>
                </c:pt>
                <c:pt idx="76759">
                  <c:v>2.4436961393803401E-3</c:v>
                </c:pt>
                <c:pt idx="76760">
                  <c:v>2.4436044041067401E-3</c:v>
                </c:pt>
                <c:pt idx="76761">
                  <c:v>2.4436644744128002E-3</c:v>
                </c:pt>
                <c:pt idx="76762">
                  <c:v>2.4435897357761899E-3</c:v>
                </c:pt>
                <c:pt idx="76763">
                  <c:v>2.4435573723167198E-3</c:v>
                </c:pt>
                <c:pt idx="76764">
                  <c:v>2.4436553940176999E-3</c:v>
                </c:pt>
                <c:pt idx="76765">
                  <c:v>2.4435331579297798E-3</c:v>
                </c:pt>
                <c:pt idx="76766">
                  <c:v>2.4436176754534201E-3</c:v>
                </c:pt>
                <c:pt idx="76767">
                  <c:v>2.4434798397123801E-3</c:v>
                </c:pt>
                <c:pt idx="76768">
                  <c:v>2.4435606319457301E-3</c:v>
                </c:pt>
                <c:pt idx="76769">
                  <c:v>2.44343769736588E-3</c:v>
                </c:pt>
                <c:pt idx="76770">
                  <c:v>2.44346191175282E-3</c:v>
                </c:pt>
                <c:pt idx="76771">
                  <c:v>2.4434414226561802E-3</c:v>
                </c:pt>
                <c:pt idx="76772">
                  <c:v>2.4433941580355202E-3</c:v>
                </c:pt>
                <c:pt idx="76773">
                  <c:v>2.44341348297894E-3</c:v>
                </c:pt>
                <c:pt idx="76774">
                  <c:v>2.4433655198663499E-3</c:v>
                </c:pt>
                <c:pt idx="76775">
                  <c:v>2.4433445651084202E-3</c:v>
                </c:pt>
                <c:pt idx="76776">
                  <c:v>2.44334316812456E-3</c:v>
                </c:pt>
                <c:pt idx="76777">
                  <c:v>2.4432956706732499E-3</c:v>
                </c:pt>
                <c:pt idx="76778">
                  <c:v>2.4432977661490401E-3</c:v>
                </c:pt>
                <c:pt idx="76779">
                  <c:v>2.4432756472379E-3</c:v>
                </c:pt>
                <c:pt idx="76780">
                  <c:v>2.44328379631043E-3</c:v>
                </c:pt>
                <c:pt idx="76781">
                  <c:v>2.4432241916656498E-3</c:v>
                </c:pt>
                <c:pt idx="76782">
                  <c:v>2.4432395584881301E-3</c:v>
                </c:pt>
                <c:pt idx="76783">
                  <c:v>2.4432018399238599E-3</c:v>
                </c:pt>
                <c:pt idx="76784">
                  <c:v>2.4431750643998402E-3</c:v>
                </c:pt>
                <c:pt idx="76785">
                  <c:v>2.4430372286588001E-3</c:v>
                </c:pt>
                <c:pt idx="76786">
                  <c:v>2.4429198820143899E-3</c:v>
                </c:pt>
                <c:pt idx="76787">
                  <c:v>2.4428120814263799E-3</c:v>
                </c:pt>
                <c:pt idx="76788">
                  <c:v>2.4426397867500799E-3</c:v>
                </c:pt>
                <c:pt idx="76789">
                  <c:v>2.4425236042589001E-3</c:v>
                </c:pt>
                <c:pt idx="76790">
                  <c:v>2.44238623417914E-3</c:v>
                </c:pt>
                <c:pt idx="76791">
                  <c:v>2.44223861955106E-3</c:v>
                </c:pt>
                <c:pt idx="76792">
                  <c:v>2.4421380367130002E-3</c:v>
                </c:pt>
                <c:pt idx="76793">
                  <c:v>2.4420088157057801E-3</c:v>
                </c:pt>
                <c:pt idx="76794">
                  <c:v>2.4419056717306402E-3</c:v>
                </c:pt>
                <c:pt idx="76795">
                  <c:v>2.4418185930699101E-3</c:v>
                </c:pt>
                <c:pt idx="76796">
                  <c:v>2.4417145177721999E-3</c:v>
                </c:pt>
                <c:pt idx="76797">
                  <c:v>2.4416381493210801E-3</c:v>
                </c:pt>
                <c:pt idx="76798">
                  <c:v>2.4415575899183698E-3</c:v>
                </c:pt>
                <c:pt idx="76799">
                  <c:v>2.4414740037172998E-3</c:v>
                </c:pt>
                <c:pt idx="76800">
                  <c:v>2.4414083454757898E-3</c:v>
                </c:pt>
                <c:pt idx="76801">
                  <c:v>2.44133127853274E-3</c:v>
                </c:pt>
                <c:pt idx="76802">
                  <c:v>2.4412611965090002E-3</c:v>
                </c:pt>
                <c:pt idx="76803">
                  <c:v>2.4411999620497201E-3</c:v>
                </c:pt>
                <c:pt idx="76804">
                  <c:v>2.4411284830421201E-3</c:v>
                </c:pt>
                <c:pt idx="76805">
                  <c:v>2.4410712067037799E-3</c:v>
                </c:pt>
                <c:pt idx="76806">
                  <c:v>2.44101136922836E-3</c:v>
                </c:pt>
                <c:pt idx="76807">
                  <c:v>2.4409517645835898E-3</c:v>
                </c:pt>
                <c:pt idx="76808">
                  <c:v>2.4409031029790601E-3</c:v>
                </c:pt>
                <c:pt idx="76809">
                  <c:v>2.4408497847616699E-3</c:v>
                </c:pt>
                <c:pt idx="76810">
                  <c:v>2.4408018216490698E-3</c:v>
                </c:pt>
                <c:pt idx="76811">
                  <c:v>2.4407580494880698E-3</c:v>
                </c:pt>
                <c:pt idx="76812">
                  <c:v>2.4407103192061199E-3</c:v>
                </c:pt>
                <c:pt idx="76813">
                  <c:v>2.4406721349805602E-3</c:v>
                </c:pt>
                <c:pt idx="76814">
                  <c:v>2.4406341835856399E-3</c:v>
                </c:pt>
                <c:pt idx="76815">
                  <c:v>2.4405939038842899E-3</c:v>
                </c:pt>
                <c:pt idx="76816">
                  <c:v>2.4405596777796702E-3</c:v>
                </c:pt>
                <c:pt idx="76817">
                  <c:v>2.4405233561992602E-3</c:v>
                </c:pt>
                <c:pt idx="76818">
                  <c:v>2.4404900614172199E-3</c:v>
                </c:pt>
                <c:pt idx="76819">
                  <c:v>2.4404560681432499E-3</c:v>
                </c:pt>
                <c:pt idx="76820">
                  <c:v>2.4404211435467E-3</c:v>
                </c:pt>
                <c:pt idx="76821">
                  <c:v>2.4403885472565898E-3</c:v>
                </c:pt>
                <c:pt idx="76822">
                  <c:v>2.44035478681326E-3</c:v>
                </c:pt>
                <c:pt idx="76823">
                  <c:v>2.4403210263699302E-3</c:v>
                </c:pt>
                <c:pt idx="76824">
                  <c:v>2.4402893614023898E-3</c:v>
                </c:pt>
                <c:pt idx="76825">
                  <c:v>2.44025443680584E-3</c:v>
                </c:pt>
                <c:pt idx="76826">
                  <c:v>2.44022044353187E-3</c:v>
                </c:pt>
                <c:pt idx="76827">
                  <c:v>2.4401885457336898E-3</c:v>
                </c:pt>
                <c:pt idx="76828">
                  <c:v>2.4401533883064998E-3</c:v>
                </c:pt>
                <c:pt idx="76829">
                  <c:v>2.4401198606938102E-3</c:v>
                </c:pt>
                <c:pt idx="76830">
                  <c:v>2.44008330628276E-3</c:v>
                </c:pt>
                <c:pt idx="76831">
                  <c:v>2.440050477162E-3</c:v>
                </c:pt>
                <c:pt idx="76832">
                  <c:v>2.4400164838880301E-3</c:v>
                </c:pt>
                <c:pt idx="76833">
                  <c:v>2.4399827234446998E-3</c:v>
                </c:pt>
                <c:pt idx="76834">
                  <c:v>2.4399484973400801E-3</c:v>
                </c:pt>
                <c:pt idx="76835">
                  <c:v>2.4399152025580402E-3</c:v>
                </c:pt>
                <c:pt idx="76836">
                  <c:v>2.4398795794695598E-3</c:v>
                </c:pt>
                <c:pt idx="76837">
                  <c:v>2.4398474488407399E-3</c:v>
                </c:pt>
                <c:pt idx="76838">
                  <c:v>2.43981345556676E-3</c:v>
                </c:pt>
                <c:pt idx="76839">
                  <c:v>2.43978062644601E-3</c:v>
                </c:pt>
                <c:pt idx="76840">
                  <c:v>2.4397473316639701E-3</c:v>
                </c:pt>
                <c:pt idx="76841">
                  <c:v>2.4397133383899901E-3</c:v>
                </c:pt>
                <c:pt idx="76842">
                  <c:v>2.4396791122853799E-3</c:v>
                </c:pt>
                <c:pt idx="76843">
                  <c:v>2.4396465159952602E-3</c:v>
                </c:pt>
                <c:pt idx="76844">
                  <c:v>2.4396120570599998E-3</c:v>
                </c:pt>
                <c:pt idx="76845">
                  <c:v>2.43958062492311E-3</c:v>
                </c:pt>
                <c:pt idx="76846">
                  <c:v>2.43954663164914E-3</c:v>
                </c:pt>
                <c:pt idx="76847">
                  <c:v>2.43951310403645E-3</c:v>
                </c:pt>
                <c:pt idx="76848">
                  <c:v>2.4394805077463401E-3</c:v>
                </c:pt>
                <c:pt idx="76849">
                  <c:v>2.4394472129642998E-3</c:v>
                </c:pt>
                <c:pt idx="76850">
                  <c:v>2.4394136853516102E-3</c:v>
                </c:pt>
                <c:pt idx="76851">
                  <c:v>2.4393813218921401E-3</c:v>
                </c:pt>
                <c:pt idx="76852">
                  <c:v>2.4393491912633198E-3</c:v>
                </c:pt>
                <c:pt idx="76853">
                  <c:v>2.43931659497321E-3</c:v>
                </c:pt>
                <c:pt idx="76854">
                  <c:v>2.4392830673605199E-3</c:v>
                </c:pt>
                <c:pt idx="76855">
                  <c:v>2.4392507039010499E-3</c:v>
                </c:pt>
                <c:pt idx="76856">
                  <c:v>2.4392169434577201E-3</c:v>
                </c:pt>
                <c:pt idx="76857">
                  <c:v>2.4391850456595399E-3</c:v>
                </c:pt>
                <c:pt idx="76858">
                  <c:v>2.43915291503072E-3</c:v>
                </c:pt>
                <c:pt idx="76859">
                  <c:v>2.4391210172325399E-3</c:v>
                </c:pt>
                <c:pt idx="76860">
                  <c:v>2.4390891194343602E-3</c:v>
                </c:pt>
                <c:pt idx="76861">
                  <c:v>2.4390562903136002E-3</c:v>
                </c:pt>
                <c:pt idx="76862">
                  <c:v>2.4390264879912099E-3</c:v>
                </c:pt>
                <c:pt idx="76863">
                  <c:v>2.43899319320917E-3</c:v>
                </c:pt>
                <c:pt idx="76864">
                  <c:v>2.4389624595642099E-3</c:v>
                </c:pt>
                <c:pt idx="76865">
                  <c:v>2.4389296304434499E-3</c:v>
                </c:pt>
                <c:pt idx="76866">
                  <c:v>2.4388979654759199E-3</c:v>
                </c:pt>
                <c:pt idx="76867">
                  <c:v>2.4388676974922401E-3</c:v>
                </c:pt>
                <c:pt idx="76868">
                  <c:v>2.4388351012021299E-3</c:v>
                </c:pt>
                <c:pt idx="76869">
                  <c:v>2.4388036690652401E-3</c:v>
                </c:pt>
                <c:pt idx="76870">
                  <c:v>2.43877246975899E-3</c:v>
                </c:pt>
                <c:pt idx="76871">
                  <c:v>2.4387403391301602E-3</c:v>
                </c:pt>
                <c:pt idx="76872">
                  <c:v>2.4387096054852E-3</c:v>
                </c:pt>
                <c:pt idx="76873">
                  <c:v>2.4386788718402399E-3</c:v>
                </c:pt>
                <c:pt idx="76874">
                  <c:v>2.4386474397033501E-3</c:v>
                </c:pt>
                <c:pt idx="76875">
                  <c:v>2.4386155419051699E-3</c:v>
                </c:pt>
                <c:pt idx="76876">
                  <c:v>2.4385848082601998E-3</c:v>
                </c:pt>
                <c:pt idx="76877">
                  <c:v>2.4385536089539502E-3</c:v>
                </c:pt>
                <c:pt idx="76878">
                  <c:v>2.4385224096477001E-3</c:v>
                </c:pt>
                <c:pt idx="76879">
                  <c:v>2.4384919088333902E-3</c:v>
                </c:pt>
                <c:pt idx="76880">
                  <c:v>2.4384607095271401E-3</c:v>
                </c:pt>
                <c:pt idx="76881">
                  <c:v>2.43842881172895E-3</c:v>
                </c:pt>
                <c:pt idx="76882">
                  <c:v>2.43839831091464E-3</c:v>
                </c:pt>
                <c:pt idx="76883">
                  <c:v>2.43836781010032E-3</c:v>
                </c:pt>
                <c:pt idx="76884">
                  <c:v>2.4383380077779302E-3</c:v>
                </c:pt>
                <c:pt idx="76885">
                  <c:v>2.4383065756410399E-3</c:v>
                </c:pt>
                <c:pt idx="76886">
                  <c:v>2.4382770061492898E-3</c:v>
                </c:pt>
                <c:pt idx="76887">
                  <c:v>2.4382451083511101E-3</c:v>
                </c:pt>
                <c:pt idx="76888">
                  <c:v>2.4382150731980801E-3</c:v>
                </c:pt>
                <c:pt idx="76889">
                  <c:v>2.43818620219827E-3</c:v>
                </c:pt>
                <c:pt idx="76890">
                  <c:v>2.4381545372307301E-3</c:v>
                </c:pt>
                <c:pt idx="76891">
                  <c:v>2.4381249677389899E-3</c:v>
                </c:pt>
                <c:pt idx="76892">
                  <c:v>2.4380949325859499E-3</c:v>
                </c:pt>
                <c:pt idx="76893">
                  <c:v>2.4380655959248499E-3</c:v>
                </c:pt>
                <c:pt idx="76894">
                  <c:v>2.43803462944925E-3</c:v>
                </c:pt>
                <c:pt idx="76895">
                  <c:v>2.4380052927881501E-3</c:v>
                </c:pt>
                <c:pt idx="76896">
                  <c:v>2.4379747919738301E-3</c:v>
                </c:pt>
                <c:pt idx="76897">
                  <c:v>2.4379470851272301E-3</c:v>
                </c:pt>
                <c:pt idx="76898">
                  <c:v>2.43791518732905E-3</c:v>
                </c:pt>
                <c:pt idx="76899">
                  <c:v>2.43788468651474E-3</c:v>
                </c:pt>
                <c:pt idx="76900">
                  <c:v>2.43785581551492E-3</c:v>
                </c:pt>
                <c:pt idx="76901">
                  <c:v>2.4378255475312502E-3</c:v>
                </c:pt>
                <c:pt idx="76902">
                  <c:v>2.43779644370079E-3</c:v>
                </c:pt>
                <c:pt idx="76903">
                  <c:v>2.4377668742090498E-3</c:v>
                </c:pt>
                <c:pt idx="76904">
                  <c:v>2.4377368390560098E-3</c:v>
                </c:pt>
                <c:pt idx="76905">
                  <c:v>2.43770773522556E-3</c:v>
                </c:pt>
                <c:pt idx="76906">
                  <c:v>2.43767653591931E-3</c:v>
                </c:pt>
                <c:pt idx="76907">
                  <c:v>2.4376481305807799E-3</c:v>
                </c:pt>
                <c:pt idx="76908">
                  <c:v>2.4376204237341898E-3</c:v>
                </c:pt>
                <c:pt idx="76909">
                  <c:v>2.4375906214118E-3</c:v>
                </c:pt>
                <c:pt idx="76910">
                  <c:v>2.4375610519200598E-3</c:v>
                </c:pt>
                <c:pt idx="76911">
                  <c:v>2.43753078393638E-3</c:v>
                </c:pt>
                <c:pt idx="76912">
                  <c:v>2.4375016801059198E-3</c:v>
                </c:pt>
                <c:pt idx="76913">
                  <c:v>2.43747257627547E-3</c:v>
                </c:pt>
                <c:pt idx="76914">
                  <c:v>2.4374434724450098E-3</c:v>
                </c:pt>
                <c:pt idx="76915">
                  <c:v>2.4374162312597002E-3</c:v>
                </c:pt>
                <c:pt idx="76916">
                  <c:v>2.4373864289373198E-3</c:v>
                </c:pt>
                <c:pt idx="76917">
                  <c:v>2.4373575579374998E-3</c:v>
                </c:pt>
                <c:pt idx="76918">
                  <c:v>2.43733008392155E-3</c:v>
                </c:pt>
                <c:pt idx="76919">
                  <c:v>2.4373005144298098E-3</c:v>
                </c:pt>
                <c:pt idx="76920">
                  <c:v>2.4372709449380602E-3</c:v>
                </c:pt>
                <c:pt idx="76921">
                  <c:v>2.4372418411076099E-3</c:v>
                </c:pt>
                <c:pt idx="76922">
                  <c:v>2.43721366859973E-3</c:v>
                </c:pt>
                <c:pt idx="76923">
                  <c:v>2.4371845647692702E-3</c:v>
                </c:pt>
                <c:pt idx="76924">
                  <c:v>2.4371559266000999E-3</c:v>
                </c:pt>
                <c:pt idx="76925">
                  <c:v>2.4371282197534999E-3</c:v>
                </c:pt>
                <c:pt idx="76926">
                  <c:v>2.4371000472456199E-3</c:v>
                </c:pt>
                <c:pt idx="76927">
                  <c:v>2.4370711762458099E-3</c:v>
                </c:pt>
                <c:pt idx="76928">
                  <c:v>2.43704300373793E-3</c:v>
                </c:pt>
                <c:pt idx="76929">
                  <c:v>2.4370141327381099E-3</c:v>
                </c:pt>
                <c:pt idx="76930">
                  <c:v>2.4369868915528098E-3</c:v>
                </c:pt>
                <c:pt idx="76931">
                  <c:v>2.4369594175368599E-3</c:v>
                </c:pt>
                <c:pt idx="76932">
                  <c:v>2.43693124502897E-3</c:v>
                </c:pt>
                <c:pt idx="76933">
                  <c:v>2.4369021411985198E-3</c:v>
                </c:pt>
                <c:pt idx="76934">
                  <c:v>2.4368753656745E-3</c:v>
                </c:pt>
                <c:pt idx="76935">
                  <c:v>2.4368455633521102E-3</c:v>
                </c:pt>
                <c:pt idx="76936">
                  <c:v>2.43681878782809E-3</c:v>
                </c:pt>
                <c:pt idx="76937">
                  <c:v>2.4367908481508502E-3</c:v>
                </c:pt>
                <c:pt idx="76938">
                  <c:v>2.43676174432039E-3</c:v>
                </c:pt>
                <c:pt idx="76939">
                  <c:v>2.4367349687963698E-3</c:v>
                </c:pt>
                <c:pt idx="76940">
                  <c:v>2.43670702911913E-3</c:v>
                </c:pt>
                <c:pt idx="76941">
                  <c:v>2.4366797879338299E-3</c:v>
                </c:pt>
                <c:pt idx="76942">
                  <c:v>2.4366520810872299E-3</c:v>
                </c:pt>
                <c:pt idx="76943">
                  <c:v>2.43662460707128E-3</c:v>
                </c:pt>
                <c:pt idx="76944">
                  <c:v>2.4365959689021102E-3</c:v>
                </c:pt>
                <c:pt idx="76945">
                  <c:v>2.4365694262087402E-3</c:v>
                </c:pt>
                <c:pt idx="76946">
                  <c:v>2.43654218502343E-3</c:v>
                </c:pt>
                <c:pt idx="76947">
                  <c:v>2.4365140125155501E-3</c:v>
                </c:pt>
                <c:pt idx="76948">
                  <c:v>2.4364881683141002E-3</c:v>
                </c:pt>
                <c:pt idx="76949">
                  <c:v>2.4364597629755701E-3</c:v>
                </c:pt>
                <c:pt idx="76950">
                  <c:v>2.4364329874515499E-3</c:v>
                </c:pt>
                <c:pt idx="76951">
                  <c:v>2.4364055134356E-3</c:v>
                </c:pt>
                <c:pt idx="76952">
                  <c:v>2.4363780394196502E-3</c:v>
                </c:pt>
                <c:pt idx="76953">
                  <c:v>2.4363503325730601E-3</c:v>
                </c:pt>
                <c:pt idx="76954">
                  <c:v>2.4363249540329001E-3</c:v>
                </c:pt>
                <c:pt idx="76955">
                  <c:v>2.4362960830330901E-3</c:v>
                </c:pt>
                <c:pt idx="76956">
                  <c:v>2.4362707044929301E-3</c:v>
                </c:pt>
                <c:pt idx="76957">
                  <c:v>2.4362432304769698E-3</c:v>
                </c:pt>
                <c:pt idx="76958">
                  <c:v>2.4362159892916701E-3</c:v>
                </c:pt>
                <c:pt idx="76959">
                  <c:v>2.4361894465982901E-3</c:v>
                </c:pt>
                <c:pt idx="76960">
                  <c:v>2.4361631367355598E-3</c:v>
                </c:pt>
                <c:pt idx="76961">
                  <c:v>2.43613519705832E-3</c:v>
                </c:pt>
                <c:pt idx="76962">
                  <c:v>2.4361088871955902E-3</c:v>
                </c:pt>
                <c:pt idx="76963">
                  <c:v>2.4360828101635001E-3</c:v>
                </c:pt>
                <c:pt idx="76964">
                  <c:v>2.4360558018088302E-3</c:v>
                </c:pt>
                <c:pt idx="76965">
                  <c:v>2.4360306560993199E-3</c:v>
                </c:pt>
                <c:pt idx="76966">
                  <c:v>2.43600318208337E-3</c:v>
                </c:pt>
                <c:pt idx="76967">
                  <c:v>2.4359750095754901E-3</c:v>
                </c:pt>
                <c:pt idx="76968">
                  <c:v>2.4359514936804802E-3</c:v>
                </c:pt>
                <c:pt idx="76969">
                  <c:v>2.43592471815646E-3</c:v>
                </c:pt>
                <c:pt idx="76970">
                  <c:v>2.4358974769711499E-3</c:v>
                </c:pt>
                <c:pt idx="76971">
                  <c:v>2.4358707014471301E-3</c:v>
                </c:pt>
                <c:pt idx="76972">
                  <c:v>2.4358441587537501E-3</c:v>
                </c:pt>
                <c:pt idx="76973">
                  <c:v>2.4358185473829499E-3</c:v>
                </c:pt>
                <c:pt idx="76974">
                  <c:v>2.4357929360121502E-3</c:v>
                </c:pt>
                <c:pt idx="76975">
                  <c:v>2.4357654619961999E-3</c:v>
                </c:pt>
                <c:pt idx="76976">
                  <c:v>2.43574078194797E-3</c:v>
                </c:pt>
                <c:pt idx="76977">
                  <c:v>2.4357142392545899E-3</c:v>
                </c:pt>
                <c:pt idx="76978">
                  <c:v>2.43568723089993E-3</c:v>
                </c:pt>
                <c:pt idx="76979">
                  <c:v>2.4356620851904202E-3</c:v>
                </c:pt>
                <c:pt idx="76980">
                  <c:v>2.4356362409889698E-3</c:v>
                </c:pt>
                <c:pt idx="76981">
                  <c:v>2.4356108624488098E-3</c:v>
                </c:pt>
                <c:pt idx="76982">
                  <c:v>2.4355866480618698E-3</c:v>
                </c:pt>
                <c:pt idx="76983">
                  <c:v>2.43555870838463E-3</c:v>
                </c:pt>
                <c:pt idx="76984">
                  <c:v>2.4355328641831901E-3</c:v>
                </c:pt>
                <c:pt idx="76985">
                  <c:v>2.4355081841349602E-3</c:v>
                </c:pt>
                <c:pt idx="76986">
                  <c:v>2.43548257276416E-3</c:v>
                </c:pt>
                <c:pt idx="76987">
                  <c:v>2.4354574270546402E-3</c:v>
                </c:pt>
                <c:pt idx="76988">
                  <c:v>2.43543065153062E-3</c:v>
                </c:pt>
                <c:pt idx="76989">
                  <c:v>2.4354052729904699E-3</c:v>
                </c:pt>
                <c:pt idx="76990">
                  <c:v>2.4353808257728802E-3</c:v>
                </c:pt>
                <c:pt idx="76991">
                  <c:v>2.4353538174182198E-3</c:v>
                </c:pt>
                <c:pt idx="76992">
                  <c:v>2.4353296030312798E-3</c:v>
                </c:pt>
                <c:pt idx="76993">
                  <c:v>2.4353046901524102E-3</c:v>
                </c:pt>
                <c:pt idx="76994">
                  <c:v>2.4352793116122502E-3</c:v>
                </c:pt>
                <c:pt idx="76995">
                  <c:v>2.43525370024145E-3</c:v>
                </c:pt>
                <c:pt idx="76996">
                  <c:v>2.4352287873625799E-3</c:v>
                </c:pt>
                <c:pt idx="76997">
                  <c:v>2.4352031759917701E-3</c:v>
                </c:pt>
                <c:pt idx="76998">
                  <c:v>2.4351782631129E-3</c:v>
                </c:pt>
                <c:pt idx="76999">
                  <c:v>2.4351538158953199E-3</c:v>
                </c:pt>
                <c:pt idx="77000">
                  <c:v>2.4351289030164502E-3</c:v>
                </c:pt>
                <c:pt idx="77001">
                  <c:v>2.4351039901375801E-3</c:v>
                </c:pt>
                <c:pt idx="77002">
                  <c:v>2.4350795429199899E-3</c:v>
                </c:pt>
                <c:pt idx="77003">
                  <c:v>2.4350539315491902E-3</c:v>
                </c:pt>
                <c:pt idx="77004">
                  <c:v>2.4350287858396799E-3</c:v>
                </c:pt>
                <c:pt idx="77005">
                  <c:v>2.43500294163823E-3</c:v>
                </c:pt>
                <c:pt idx="77006">
                  <c:v>2.4349794257432201E-3</c:v>
                </c:pt>
                <c:pt idx="77007">
                  <c:v>2.4349538143724199E-3</c:v>
                </c:pt>
                <c:pt idx="77008">
                  <c:v>2.43492913432419E-3</c:v>
                </c:pt>
                <c:pt idx="77009">
                  <c:v>2.4349056184291801E-3</c:v>
                </c:pt>
                <c:pt idx="77010">
                  <c:v>2.4348797742277401E-3</c:v>
                </c:pt>
                <c:pt idx="77011">
                  <c:v>2.4348567239940201E-3</c:v>
                </c:pt>
                <c:pt idx="77012">
                  <c:v>2.43483181111515E-3</c:v>
                </c:pt>
                <c:pt idx="77013">
                  <c:v>2.4348071310669201E-3</c:v>
                </c:pt>
                <c:pt idx="77014">
                  <c:v>2.4347831495106199E-3</c:v>
                </c:pt>
                <c:pt idx="77015">
                  <c:v>2.43475800380111E-3</c:v>
                </c:pt>
                <c:pt idx="77016">
                  <c:v>2.43473378941417E-3</c:v>
                </c:pt>
                <c:pt idx="77017">
                  <c:v>2.4347091093659401E-3</c:v>
                </c:pt>
                <c:pt idx="77018">
                  <c:v>2.4346844293177102E-3</c:v>
                </c:pt>
                <c:pt idx="77019">
                  <c:v>2.4346618447452801E-3</c:v>
                </c:pt>
                <c:pt idx="77020">
                  <c:v>2.4346371646970502E-3</c:v>
                </c:pt>
                <c:pt idx="77021">
                  <c:v>2.43461271747947E-3</c:v>
                </c:pt>
                <c:pt idx="77022">
                  <c:v>2.4345889687538199E-3</c:v>
                </c:pt>
                <c:pt idx="77023">
                  <c:v>2.4345635902136599E-3</c:v>
                </c:pt>
                <c:pt idx="77024">
                  <c:v>2.4345391429960702E-3</c:v>
                </c:pt>
                <c:pt idx="77025">
                  <c:v>2.4345156271010598E-3</c:v>
                </c:pt>
                <c:pt idx="77026">
                  <c:v>2.4344925768673398E-3</c:v>
                </c:pt>
                <c:pt idx="77027">
                  <c:v>2.4344692938029801E-3</c:v>
                </c:pt>
                <c:pt idx="77028">
                  <c:v>2.43444438092411E-3</c:v>
                </c:pt>
                <c:pt idx="77029">
                  <c:v>2.4344210978597398E-3</c:v>
                </c:pt>
                <c:pt idx="77030">
                  <c:v>2.4343966506421601E-3</c:v>
                </c:pt>
                <c:pt idx="77031">
                  <c:v>2.4343722034245699E-3</c:v>
                </c:pt>
                <c:pt idx="77032">
                  <c:v>2.4343503173440699E-3</c:v>
                </c:pt>
                <c:pt idx="77033">
                  <c:v>2.4343258701264902E-3</c:v>
                </c:pt>
                <c:pt idx="77034">
                  <c:v>2.4343032855540501E-3</c:v>
                </c:pt>
                <c:pt idx="77035">
                  <c:v>2.4342788383364699E-3</c:v>
                </c:pt>
                <c:pt idx="77036">
                  <c:v>2.4342550896108098E-3</c:v>
                </c:pt>
                <c:pt idx="77037">
                  <c:v>2.4342325050383802E-3</c:v>
                </c:pt>
                <c:pt idx="77038">
                  <c:v>2.4342085234820799E-3</c:v>
                </c:pt>
                <c:pt idx="77039">
                  <c:v>2.4341829121112802E-3</c:v>
                </c:pt>
                <c:pt idx="77040">
                  <c:v>2.4341610260307802E-3</c:v>
                </c:pt>
                <c:pt idx="77041">
                  <c:v>2.4341372773051301E-3</c:v>
                </c:pt>
                <c:pt idx="77042">
                  <c:v>2.4341137614101202E-3</c:v>
                </c:pt>
                <c:pt idx="77043">
                  <c:v>2.4340914096683298E-3</c:v>
                </c:pt>
                <c:pt idx="77044">
                  <c:v>2.4340669624507401E-3</c:v>
                </c:pt>
                <c:pt idx="77045">
                  <c:v>2.4340429808944498E-3</c:v>
                </c:pt>
                <c:pt idx="77046">
                  <c:v>2.4340206291526599E-3</c:v>
                </c:pt>
                <c:pt idx="77047">
                  <c:v>2.43399874307215E-3</c:v>
                </c:pt>
                <c:pt idx="77048">
                  <c:v>2.4339742958545702E-3</c:v>
                </c:pt>
                <c:pt idx="77049">
                  <c:v>2.4339524097740598E-3</c:v>
                </c:pt>
                <c:pt idx="77050">
                  <c:v>2.4339293595403398E-3</c:v>
                </c:pt>
                <c:pt idx="77051">
                  <c:v>2.4339067749679102E-3</c:v>
                </c:pt>
                <c:pt idx="77052">
                  <c:v>2.4338827934116099E-3</c:v>
                </c:pt>
                <c:pt idx="77053">
                  <c:v>2.43386044166982E-3</c:v>
                </c:pt>
                <c:pt idx="77054">
                  <c:v>2.4338380899280301E-3</c:v>
                </c:pt>
                <c:pt idx="77055">
                  <c:v>2.4338150396943101E-3</c:v>
                </c:pt>
                <c:pt idx="77056">
                  <c:v>2.4337922222912299E-3</c:v>
                </c:pt>
                <c:pt idx="77057">
                  <c:v>2.4337689392268701E-3</c:v>
                </c:pt>
                <c:pt idx="77058">
                  <c:v>2.4337458889931401E-3</c:v>
                </c:pt>
                <c:pt idx="77059">
                  <c:v>2.4337242357432799E-3</c:v>
                </c:pt>
                <c:pt idx="77060">
                  <c:v>2.43370141834021E-3</c:v>
                </c:pt>
                <c:pt idx="77061">
                  <c:v>2.43367883376777E-3</c:v>
                </c:pt>
                <c:pt idx="77062">
                  <c:v>2.4336543865501898E-3</c:v>
                </c:pt>
                <c:pt idx="77063">
                  <c:v>2.4336331989616199E-3</c:v>
                </c:pt>
                <c:pt idx="77064">
                  <c:v>2.4336117785423998E-3</c:v>
                </c:pt>
                <c:pt idx="77065">
                  <c:v>2.4335882626473899E-3</c:v>
                </c:pt>
                <c:pt idx="77066">
                  <c:v>2.4335649795830202E-3</c:v>
                </c:pt>
                <c:pt idx="77067">
                  <c:v>2.4335447233170301E-3</c:v>
                </c:pt>
                <c:pt idx="77068">
                  <c:v>2.4335212074220198E-3</c:v>
                </c:pt>
                <c:pt idx="77069">
                  <c:v>2.4334976915270099E-3</c:v>
                </c:pt>
                <c:pt idx="77070">
                  <c:v>2.43347766809166E-3</c:v>
                </c:pt>
                <c:pt idx="77071">
                  <c:v>2.4334548506885802E-3</c:v>
                </c:pt>
                <c:pt idx="77072">
                  <c:v>2.43343156762421E-3</c:v>
                </c:pt>
                <c:pt idx="77073">
                  <c:v>2.4334087502211302E-3</c:v>
                </c:pt>
                <c:pt idx="77074">
                  <c:v>2.43338709697127E-3</c:v>
                </c:pt>
                <c:pt idx="77075">
                  <c:v>2.4333654437214101E-3</c:v>
                </c:pt>
                <c:pt idx="77076">
                  <c:v>2.4333426263183399E-3</c:v>
                </c:pt>
                <c:pt idx="77077">
                  <c:v>2.4333216715604102E-3</c:v>
                </c:pt>
                <c:pt idx="77078">
                  <c:v>2.4333000183105499E-3</c:v>
                </c:pt>
                <c:pt idx="77079">
                  <c:v>2.4332783650606901E-3</c:v>
                </c:pt>
                <c:pt idx="77080">
                  <c:v>2.4332539178430999E-3</c:v>
                </c:pt>
                <c:pt idx="77081">
                  <c:v>2.43323389440775E-3</c:v>
                </c:pt>
                <c:pt idx="77082">
                  <c:v>2.43321200832725E-3</c:v>
                </c:pt>
                <c:pt idx="77083">
                  <c:v>2.4331896565854601E-3</c:v>
                </c:pt>
                <c:pt idx="77084">
                  <c:v>2.4331700988113902E-3</c:v>
                </c:pt>
                <c:pt idx="77085">
                  <c:v>2.4331461172550899E-3</c:v>
                </c:pt>
                <c:pt idx="77086">
                  <c:v>2.4331237655133E-3</c:v>
                </c:pt>
                <c:pt idx="77087">
                  <c:v>2.4331028107553699E-3</c:v>
                </c:pt>
                <c:pt idx="77088">
                  <c:v>2.4330818559974402E-3</c:v>
                </c:pt>
                <c:pt idx="77089">
                  <c:v>2.4330604355782301E-3</c:v>
                </c:pt>
                <c:pt idx="77090">
                  <c:v>2.4330394808202999E-3</c:v>
                </c:pt>
                <c:pt idx="77091">
                  <c:v>2.43301712907851E-3</c:v>
                </c:pt>
                <c:pt idx="77092">
                  <c:v>2.4329959414899401E-3</c:v>
                </c:pt>
                <c:pt idx="77093">
                  <c:v>2.4329747539013598E-3</c:v>
                </c:pt>
                <c:pt idx="77094">
                  <c:v>2.4329537991434301E-3</c:v>
                </c:pt>
                <c:pt idx="77095">
                  <c:v>2.4329314474016402E-3</c:v>
                </c:pt>
                <c:pt idx="77096">
                  <c:v>2.4329100269824301E-3</c:v>
                </c:pt>
                <c:pt idx="77097">
                  <c:v>2.43288790807128E-3</c:v>
                </c:pt>
                <c:pt idx="77098">
                  <c:v>2.4328678846359301E-3</c:v>
                </c:pt>
                <c:pt idx="77099">
                  <c:v>2.4328462313860598E-3</c:v>
                </c:pt>
                <c:pt idx="77100">
                  <c:v>2.4328241124749201E-3</c:v>
                </c:pt>
                <c:pt idx="77101">
                  <c:v>2.4328036233782799E-3</c:v>
                </c:pt>
                <c:pt idx="77102">
                  <c:v>2.4327838327735701E-3</c:v>
                </c:pt>
                <c:pt idx="77103">
                  <c:v>2.4327610153704899E-3</c:v>
                </c:pt>
                <c:pt idx="77104">
                  <c:v>2.4327414575964199E-3</c:v>
                </c:pt>
                <c:pt idx="77105">
                  <c:v>2.4327195715159199E-3</c:v>
                </c:pt>
                <c:pt idx="77106">
                  <c:v>2.4326997809112098E-3</c:v>
                </c:pt>
                <c:pt idx="77107">
                  <c:v>2.4326783604919902E-3</c:v>
                </c:pt>
                <c:pt idx="77108">
                  <c:v>2.4326564744114902E-3</c:v>
                </c:pt>
                <c:pt idx="77109">
                  <c:v>2.43263551965356E-3</c:v>
                </c:pt>
                <c:pt idx="77110">
                  <c:v>2.4326145648956299E-3</c:v>
                </c:pt>
                <c:pt idx="77111">
                  <c:v>2.43259454146028E-3</c:v>
                </c:pt>
                <c:pt idx="77112">
                  <c:v>2.43257381953299E-3</c:v>
                </c:pt>
                <c:pt idx="77113">
                  <c:v>2.43255239911377E-3</c:v>
                </c:pt>
                <c:pt idx="77114">
                  <c:v>2.4325319100171302E-3</c:v>
                </c:pt>
                <c:pt idx="77115">
                  <c:v>2.4325107224285598E-3</c:v>
                </c:pt>
                <c:pt idx="77116">
                  <c:v>2.4324911646544899E-3</c:v>
                </c:pt>
                <c:pt idx="77117">
                  <c:v>2.43246997706592E-3</c:v>
                </c:pt>
                <c:pt idx="77118">
                  <c:v>2.43244925513864E-3</c:v>
                </c:pt>
                <c:pt idx="77119">
                  <c:v>2.4324289988726399E-3</c:v>
                </c:pt>
                <c:pt idx="77120">
                  <c:v>2.43240827694535E-3</c:v>
                </c:pt>
                <c:pt idx="77121">
                  <c:v>2.4323880206793499E-3</c:v>
                </c:pt>
                <c:pt idx="77122">
                  <c:v>2.4323663674295001E-3</c:v>
                </c:pt>
                <c:pt idx="77123">
                  <c:v>2.43234727531672E-3</c:v>
                </c:pt>
                <c:pt idx="77124">
                  <c:v>2.43232655338943E-3</c:v>
                </c:pt>
                <c:pt idx="77125">
                  <c:v>2.43230629712343E-3</c:v>
                </c:pt>
                <c:pt idx="77126">
                  <c:v>2.4322860408574299E-3</c:v>
                </c:pt>
                <c:pt idx="77127">
                  <c:v>2.43226485326886E-3</c:v>
                </c:pt>
                <c:pt idx="77128">
                  <c:v>2.43224413134158E-3</c:v>
                </c:pt>
                <c:pt idx="77129">
                  <c:v>2.4322259705513698E-3</c:v>
                </c:pt>
                <c:pt idx="77130">
                  <c:v>2.4322040844708698E-3</c:v>
                </c:pt>
                <c:pt idx="77131">
                  <c:v>2.4321838282048698E-3</c:v>
                </c:pt>
                <c:pt idx="77132">
                  <c:v>2.4321642704307998E-3</c:v>
                </c:pt>
                <c:pt idx="77133">
                  <c:v>2.43214494548738E-3</c:v>
                </c:pt>
                <c:pt idx="77134">
                  <c:v>2.43212305940688E-3</c:v>
                </c:pt>
                <c:pt idx="77135">
                  <c:v>2.4321037344634498E-3</c:v>
                </c:pt>
                <c:pt idx="77136">
                  <c:v>2.4320846423506702E-3</c:v>
                </c:pt>
                <c:pt idx="77137">
                  <c:v>2.4320655502378902E-3</c:v>
                </c:pt>
                <c:pt idx="77138">
                  <c:v>2.4320448283106102E-3</c:v>
                </c:pt>
                <c:pt idx="77139">
                  <c:v>2.4320255033671899E-3</c:v>
                </c:pt>
                <c:pt idx="77140">
                  <c:v>2.4320045486092602E-3</c:v>
                </c:pt>
                <c:pt idx="77141">
                  <c:v>2.4319861549884098E-3</c:v>
                </c:pt>
                <c:pt idx="77142">
                  <c:v>2.4319654330611199E-3</c:v>
                </c:pt>
                <c:pt idx="77143">
                  <c:v>2.43194540962577E-3</c:v>
                </c:pt>
                <c:pt idx="77144">
                  <c:v>2.4319251533597699E-3</c:v>
                </c:pt>
                <c:pt idx="77145">
                  <c:v>2.4319065269082802E-3</c:v>
                </c:pt>
                <c:pt idx="77146">
                  <c:v>2.4318876676261399E-3</c:v>
                </c:pt>
                <c:pt idx="77147">
                  <c:v>2.43186648003757E-3</c:v>
                </c:pt>
                <c:pt idx="77148">
                  <c:v>2.4318471550941502E-3</c:v>
                </c:pt>
                <c:pt idx="77149">
                  <c:v>2.43182783015072E-3</c:v>
                </c:pt>
                <c:pt idx="77150">
                  <c:v>2.4318075738847299E-3</c:v>
                </c:pt>
                <c:pt idx="77151">
                  <c:v>2.4317877832800098E-3</c:v>
                </c:pt>
                <c:pt idx="77152">
                  <c:v>2.4317691568285201E-3</c:v>
                </c:pt>
                <c:pt idx="77153">
                  <c:v>2.4317507632076701E-3</c:v>
                </c:pt>
                <c:pt idx="77154">
                  <c:v>2.43172934278846E-3</c:v>
                </c:pt>
                <c:pt idx="77155">
                  <c:v>2.4317109491676101E-3</c:v>
                </c:pt>
                <c:pt idx="77156">
                  <c:v>2.43169185705483E-3</c:v>
                </c:pt>
                <c:pt idx="77157">
                  <c:v>2.4316718336194801E-3</c:v>
                </c:pt>
                <c:pt idx="77158">
                  <c:v>2.4316534399986302E-3</c:v>
                </c:pt>
                <c:pt idx="77159">
                  <c:v>2.4316350463777798E-3</c:v>
                </c:pt>
                <c:pt idx="77160">
                  <c:v>2.43161455728114E-3</c:v>
                </c:pt>
                <c:pt idx="77161">
                  <c:v>2.43159616366029E-3</c:v>
                </c:pt>
                <c:pt idx="77162">
                  <c:v>2.4315766058862201E-3</c:v>
                </c:pt>
                <c:pt idx="77163">
                  <c:v>2.4315579794347299E-3</c:v>
                </c:pt>
                <c:pt idx="77164">
                  <c:v>2.4315381888300202E-3</c:v>
                </c:pt>
                <c:pt idx="77165">
                  <c:v>2.4315190967172402E-3</c:v>
                </c:pt>
                <c:pt idx="77166">
                  <c:v>2.43149930611253E-3</c:v>
                </c:pt>
                <c:pt idx="77167">
                  <c:v>2.4314799811690998E-3</c:v>
                </c:pt>
                <c:pt idx="77168">
                  <c:v>2.43146065622568E-3</c:v>
                </c:pt>
                <c:pt idx="77169">
                  <c:v>2.4314434267580501E-3</c:v>
                </c:pt>
                <c:pt idx="77170">
                  <c:v>2.43142549879849E-3</c:v>
                </c:pt>
                <c:pt idx="77171">
                  <c:v>2.4314066395163501E-3</c:v>
                </c:pt>
                <c:pt idx="77172">
                  <c:v>2.4313866160809998E-3</c:v>
                </c:pt>
                <c:pt idx="77173">
                  <c:v>2.4313658941537098E-3</c:v>
                </c:pt>
                <c:pt idx="77174">
                  <c:v>2.4313481990248E-3</c:v>
                </c:pt>
                <c:pt idx="77175">
                  <c:v>2.4313307367265198E-3</c:v>
                </c:pt>
                <c:pt idx="77176">
                  <c:v>2.4313114117831E-3</c:v>
                </c:pt>
                <c:pt idx="77177">
                  <c:v>2.4312941823154701E-3</c:v>
                </c:pt>
                <c:pt idx="77178">
                  <c:v>2.4312734603881801E-3</c:v>
                </c:pt>
                <c:pt idx="77179">
                  <c:v>2.4312550667673401E-3</c:v>
                </c:pt>
                <c:pt idx="77180">
                  <c:v>2.43123644031584E-3</c:v>
                </c:pt>
                <c:pt idx="77181">
                  <c:v>2.4312189780175699E-3</c:v>
                </c:pt>
                <c:pt idx="77182">
                  <c:v>2.4311994202434999E-3</c:v>
                </c:pt>
                <c:pt idx="77183">
                  <c:v>2.4311817251145801E-3</c:v>
                </c:pt>
                <c:pt idx="77184">
                  <c:v>2.4311617016792302E-3</c:v>
                </c:pt>
                <c:pt idx="77185">
                  <c:v>2.4311440065503099E-3</c:v>
                </c:pt>
                <c:pt idx="77186">
                  <c:v>2.4311256129294599E-3</c:v>
                </c:pt>
                <c:pt idx="77187">
                  <c:v>2.4311102461069801E-3</c:v>
                </c:pt>
                <c:pt idx="77188">
                  <c:v>2.43108998984098E-3</c:v>
                </c:pt>
                <c:pt idx="77189">
                  <c:v>2.4310706648975602E-3</c:v>
                </c:pt>
                <c:pt idx="77190">
                  <c:v>2.4310515727847802E-3</c:v>
                </c:pt>
                <c:pt idx="77191">
                  <c:v>2.4310345761477999E-3</c:v>
                </c:pt>
                <c:pt idx="77192">
                  <c:v>2.43101618252695E-3</c:v>
                </c:pt>
                <c:pt idx="77193">
                  <c:v>2.4309977889061E-3</c:v>
                </c:pt>
                <c:pt idx="77194">
                  <c:v>2.4309793952852501E-3</c:v>
                </c:pt>
                <c:pt idx="77195">
                  <c:v>2.4309610016644001E-3</c:v>
                </c:pt>
                <c:pt idx="77196">
                  <c:v>2.43094353936613E-3</c:v>
                </c:pt>
                <c:pt idx="77197">
                  <c:v>2.4309253785759202E-3</c:v>
                </c:pt>
                <c:pt idx="77198">
                  <c:v>2.4309088476002199E-3</c:v>
                </c:pt>
                <c:pt idx="77199">
                  <c:v>2.4308890569955102E-3</c:v>
                </c:pt>
                <c:pt idx="77200">
                  <c:v>2.4308718275278798E-3</c:v>
                </c:pt>
                <c:pt idx="77201">
                  <c:v>2.4308534339070298E-3</c:v>
                </c:pt>
                <c:pt idx="77202">
                  <c:v>2.4308350402861799E-3</c:v>
                </c:pt>
                <c:pt idx="77203">
                  <c:v>2.43081734515727E-3</c:v>
                </c:pt>
                <c:pt idx="77204">
                  <c:v>2.43080058135092E-3</c:v>
                </c:pt>
                <c:pt idx="77205">
                  <c:v>2.4307814892381399E-3</c:v>
                </c:pt>
                <c:pt idx="77206">
                  <c:v>2.4307644926011601E-3</c:v>
                </c:pt>
                <c:pt idx="77207">
                  <c:v>2.4307456333190198E-3</c:v>
                </c:pt>
                <c:pt idx="77208">
                  <c:v>2.4307286366820301E-3</c:v>
                </c:pt>
                <c:pt idx="77209">
                  <c:v>2.4307111743837599E-3</c:v>
                </c:pt>
                <c:pt idx="77210">
                  <c:v>2.4306930135935502E-3</c:v>
                </c:pt>
                <c:pt idx="77211">
                  <c:v>2.4306760169565699E-3</c:v>
                </c:pt>
                <c:pt idx="77212">
                  <c:v>2.43065878748894E-3</c:v>
                </c:pt>
                <c:pt idx="77213">
                  <c:v>2.4306406266987302E-3</c:v>
                </c:pt>
                <c:pt idx="77214">
                  <c:v>2.4306215345859502E-3</c:v>
                </c:pt>
                <c:pt idx="77215">
                  <c:v>2.4306043051183202E-3</c:v>
                </c:pt>
                <c:pt idx="77216">
                  <c:v>2.4305887054652002E-3</c:v>
                </c:pt>
                <c:pt idx="77217">
                  <c:v>2.4305703118443502E-3</c:v>
                </c:pt>
                <c:pt idx="77218">
                  <c:v>2.4305530823767198E-3</c:v>
                </c:pt>
                <c:pt idx="77219">
                  <c:v>2.4305358529090899E-3</c:v>
                </c:pt>
                <c:pt idx="77220">
                  <c:v>2.4305186234414599E-3</c:v>
                </c:pt>
                <c:pt idx="77221">
                  <c:v>2.43050139397383E-3</c:v>
                </c:pt>
                <c:pt idx="77222">
                  <c:v>2.4304827675223298E-3</c:v>
                </c:pt>
                <c:pt idx="77223">
                  <c:v>2.4304660037159898E-3</c:v>
                </c:pt>
                <c:pt idx="77224">
                  <c:v>2.4304497055709401E-3</c:v>
                </c:pt>
                <c:pt idx="77225">
                  <c:v>2.4304317776113801E-3</c:v>
                </c:pt>
                <c:pt idx="77226">
                  <c:v>2.4304140824824602E-3</c:v>
                </c:pt>
                <c:pt idx="77227">
                  <c:v>2.4303973186761102E-3</c:v>
                </c:pt>
                <c:pt idx="77228">
                  <c:v>2.4303793907165501E-3</c:v>
                </c:pt>
                <c:pt idx="77229">
                  <c:v>2.4303637910634301E-3</c:v>
                </c:pt>
                <c:pt idx="77230">
                  <c:v>2.4303456302732199E-3</c:v>
                </c:pt>
                <c:pt idx="77231">
                  <c:v>2.4303300306200998E-3</c:v>
                </c:pt>
                <c:pt idx="77232">
                  <c:v>2.4303125683218202E-3</c:v>
                </c:pt>
                <c:pt idx="77233">
                  <c:v>2.43029394187033E-3</c:v>
                </c:pt>
                <c:pt idx="77234">
                  <c:v>2.43027717806399E-3</c:v>
                </c:pt>
                <c:pt idx="77235">
                  <c:v>2.43026111274958E-3</c:v>
                </c:pt>
                <c:pt idx="77236">
                  <c:v>2.4302441161125898E-3</c:v>
                </c:pt>
                <c:pt idx="77237">
                  <c:v>2.4302261881530298E-3</c:v>
                </c:pt>
                <c:pt idx="77238">
                  <c:v>2.43020802736282E-3</c:v>
                </c:pt>
                <c:pt idx="77239">
                  <c:v>2.4301928933709899E-3</c:v>
                </c:pt>
                <c:pt idx="77240">
                  <c:v>2.4301772937178599E-3</c:v>
                </c:pt>
                <c:pt idx="77241">
                  <c:v>2.43015959858894E-3</c:v>
                </c:pt>
                <c:pt idx="77242">
                  <c:v>2.4301423691213101E-3</c:v>
                </c:pt>
                <c:pt idx="77243">
                  <c:v>2.4301258381456102E-3</c:v>
                </c:pt>
                <c:pt idx="77244">
                  <c:v>2.43010884150863E-3</c:v>
                </c:pt>
                <c:pt idx="77245">
                  <c:v>2.4300918448716402E-3</c:v>
                </c:pt>
                <c:pt idx="77246">
                  <c:v>2.4300750810653002E-3</c:v>
                </c:pt>
                <c:pt idx="77247">
                  <c:v>2.4300597142428199E-3</c:v>
                </c:pt>
                <c:pt idx="77248">
                  <c:v>2.43004434742034E-3</c:v>
                </c:pt>
                <c:pt idx="77249">
                  <c:v>2.4300266522914202E-3</c:v>
                </c:pt>
                <c:pt idx="77250">
                  <c:v>2.4300094228237902E-3</c:v>
                </c:pt>
                <c:pt idx="77251">
                  <c:v>2.4299928918480899E-3</c:v>
                </c:pt>
                <c:pt idx="77252">
                  <c:v>2.4299758952111001E-3</c:v>
                </c:pt>
                <c:pt idx="77253">
                  <c:v>2.4299600627273299E-3</c:v>
                </c:pt>
                <c:pt idx="77254">
                  <c:v>2.42994399741292E-3</c:v>
                </c:pt>
                <c:pt idx="77255">
                  <c:v>2.4299276992678599E-3</c:v>
                </c:pt>
                <c:pt idx="77256">
                  <c:v>2.4299093056470199E-3</c:v>
                </c:pt>
                <c:pt idx="77257">
                  <c:v>2.42989556863904E-3</c:v>
                </c:pt>
                <c:pt idx="77258">
                  <c:v>2.4298785720020498E-3</c:v>
                </c:pt>
                <c:pt idx="77259">
                  <c:v>2.4298622738570001E-3</c:v>
                </c:pt>
                <c:pt idx="77260">
                  <c:v>2.4298464413732299E-3</c:v>
                </c:pt>
                <c:pt idx="77261">
                  <c:v>2.4298294447362401E-3</c:v>
                </c:pt>
                <c:pt idx="77262">
                  <c:v>2.4298138450831201E-3</c:v>
                </c:pt>
                <c:pt idx="77263">
                  <c:v>2.4297968484461299E-3</c:v>
                </c:pt>
                <c:pt idx="77264">
                  <c:v>2.4297810159623601E-3</c:v>
                </c:pt>
                <c:pt idx="77265">
                  <c:v>2.42976471781731E-3</c:v>
                </c:pt>
                <c:pt idx="77266">
                  <c:v>2.4297472555190299E-3</c:v>
                </c:pt>
                <c:pt idx="77267">
                  <c:v>2.42973188869655E-3</c:v>
                </c:pt>
                <c:pt idx="77268">
                  <c:v>2.4297172203659998E-3</c:v>
                </c:pt>
                <c:pt idx="77269">
                  <c:v>2.4296999908983699E-3</c:v>
                </c:pt>
                <c:pt idx="77270">
                  <c:v>2.4296839255839599E-3</c:v>
                </c:pt>
                <c:pt idx="77271">
                  <c:v>2.42966902442277E-3</c:v>
                </c:pt>
                <c:pt idx="77272">
                  <c:v>2.4296524934470701E-3</c:v>
                </c:pt>
                <c:pt idx="77273">
                  <c:v>2.4296364281326502E-3</c:v>
                </c:pt>
                <c:pt idx="77274">
                  <c:v>2.42962059564889E-3</c:v>
                </c:pt>
                <c:pt idx="77275">
                  <c:v>2.4296045303344701E-3</c:v>
                </c:pt>
                <c:pt idx="77276">
                  <c:v>2.4295896291732801E-3</c:v>
                </c:pt>
                <c:pt idx="77277">
                  <c:v>2.4295730981975798E-3</c:v>
                </c:pt>
                <c:pt idx="77278">
                  <c:v>2.4295570328831699E-3</c:v>
                </c:pt>
                <c:pt idx="77279">
                  <c:v>2.42954166606069E-3</c:v>
                </c:pt>
                <c:pt idx="77280">
                  <c:v>2.4295256007462701E-3</c:v>
                </c:pt>
                <c:pt idx="77281">
                  <c:v>2.42950930260122E-3</c:v>
                </c:pt>
                <c:pt idx="77282">
                  <c:v>2.4294941686093799E-3</c:v>
                </c:pt>
                <c:pt idx="77283">
                  <c:v>2.4294788017869E-3</c:v>
                </c:pt>
                <c:pt idx="77284">
                  <c:v>2.4294629693031298E-3</c:v>
                </c:pt>
                <c:pt idx="77285">
                  <c:v>2.4294473696500102E-3</c:v>
                </c:pt>
                <c:pt idx="77286">
                  <c:v>2.4294317699968802E-3</c:v>
                </c:pt>
                <c:pt idx="77287">
                  <c:v>2.42941593751311E-3</c:v>
                </c:pt>
                <c:pt idx="77288">
                  <c:v>2.4293996393680599E-3</c:v>
                </c:pt>
                <c:pt idx="77289">
                  <c:v>2.4293856695294402E-3</c:v>
                </c:pt>
                <c:pt idx="77290">
                  <c:v>2.4293707683682398E-3</c:v>
                </c:pt>
                <c:pt idx="77291">
                  <c:v>2.4293547030538299E-3</c:v>
                </c:pt>
                <c:pt idx="77292">
                  <c:v>2.4293391034007098E-3</c:v>
                </c:pt>
                <c:pt idx="77293">
                  <c:v>2.42932257242501E-3</c:v>
                </c:pt>
                <c:pt idx="77294">
                  <c:v>2.4293074384331699E-3</c:v>
                </c:pt>
                <c:pt idx="77295">
                  <c:v>2.42929323576391E-3</c:v>
                </c:pt>
                <c:pt idx="77296">
                  <c:v>2.4292769376188499E-3</c:v>
                </c:pt>
                <c:pt idx="77297">
                  <c:v>2.4292625021189499E-3</c:v>
                </c:pt>
                <c:pt idx="77298">
                  <c:v>2.4292462039738898E-3</c:v>
                </c:pt>
                <c:pt idx="77299">
                  <c:v>2.4292313028126998E-3</c:v>
                </c:pt>
                <c:pt idx="77300">
                  <c:v>2.4292168673127898E-3</c:v>
                </c:pt>
                <c:pt idx="77301">
                  <c:v>2.4292010348290201E-3</c:v>
                </c:pt>
                <c:pt idx="77302">
                  <c:v>2.42918590083718E-3</c:v>
                </c:pt>
                <c:pt idx="77303">
                  <c:v>2.4291712325066302E-3</c:v>
                </c:pt>
                <c:pt idx="77304">
                  <c:v>2.4291572626680101E-3</c:v>
                </c:pt>
                <c:pt idx="77305">
                  <c:v>2.4291402660310299E-3</c:v>
                </c:pt>
                <c:pt idx="77306">
                  <c:v>2.4291244335472601E-3</c:v>
                </c:pt>
                <c:pt idx="77307">
                  <c:v>2.4291099980473501E-3</c:v>
                </c:pt>
                <c:pt idx="77308">
                  <c:v>2.4290955625474501E-3</c:v>
                </c:pt>
                <c:pt idx="77309">
                  <c:v>2.4290806613862501E-3</c:v>
                </c:pt>
                <c:pt idx="77310">
                  <c:v>2.4290659930557E-3</c:v>
                </c:pt>
                <c:pt idx="77311">
                  <c:v>2.4290501605719302E-3</c:v>
                </c:pt>
                <c:pt idx="77312">
                  <c:v>2.4290380533784602E-3</c:v>
                </c:pt>
                <c:pt idx="77313">
                  <c:v>2.4290217552334101E-3</c:v>
                </c:pt>
                <c:pt idx="77314">
                  <c:v>2.4290063884109302E-3</c:v>
                </c:pt>
                <c:pt idx="77315">
                  <c:v>2.4289914872497298E-3</c:v>
                </c:pt>
                <c:pt idx="77316">
                  <c:v>2.42897844873369E-3</c:v>
                </c:pt>
                <c:pt idx="77317">
                  <c:v>2.42896168492734E-3</c:v>
                </c:pt>
                <c:pt idx="77318">
                  <c:v>2.4289474822580801E-3</c:v>
                </c:pt>
                <c:pt idx="77319">
                  <c:v>2.4289318826049601E-3</c:v>
                </c:pt>
                <c:pt idx="77320">
                  <c:v>2.4289181455969802E-3</c:v>
                </c:pt>
                <c:pt idx="77321">
                  <c:v>2.4289027787744999E-3</c:v>
                </c:pt>
                <c:pt idx="77322">
                  <c:v>2.4288867134600899E-3</c:v>
                </c:pt>
                <c:pt idx="77323">
                  <c:v>2.4288736749440401E-3</c:v>
                </c:pt>
                <c:pt idx="77324">
                  <c:v>2.4288592394441401E-3</c:v>
                </c:pt>
                <c:pt idx="77325">
                  <c:v>2.4288450367748698E-3</c:v>
                </c:pt>
                <c:pt idx="77326">
                  <c:v>2.42883083410561E-3</c:v>
                </c:pt>
                <c:pt idx="77327">
                  <c:v>2.42881593294442E-3</c:v>
                </c:pt>
                <c:pt idx="77328">
                  <c:v>2.4288010317832201E-3</c:v>
                </c:pt>
                <c:pt idx="77329">
                  <c:v>2.42878589779139E-3</c:v>
                </c:pt>
                <c:pt idx="77330">
                  <c:v>2.4287733249366301E-3</c:v>
                </c:pt>
                <c:pt idx="77331">
                  <c:v>2.4287591222673598E-3</c:v>
                </c:pt>
                <c:pt idx="77332">
                  <c:v>2.4287439882755301E-3</c:v>
                </c:pt>
                <c:pt idx="77333">
                  <c:v>2.4287281557917599E-3</c:v>
                </c:pt>
                <c:pt idx="77334">
                  <c:v>2.4287158157676502E-3</c:v>
                </c:pt>
                <c:pt idx="77335">
                  <c:v>2.42869998328388E-3</c:v>
                </c:pt>
                <c:pt idx="77336">
                  <c:v>2.4286869447678302E-3</c:v>
                </c:pt>
                <c:pt idx="77337">
                  <c:v>2.428671810776E-3</c:v>
                </c:pt>
                <c:pt idx="77338">
                  <c:v>2.4286557454615801E-3</c:v>
                </c:pt>
                <c:pt idx="77339">
                  <c:v>2.4286443367600402E-3</c:v>
                </c:pt>
                <c:pt idx="77340">
                  <c:v>2.4286280386149901E-3</c:v>
                </c:pt>
                <c:pt idx="77341">
                  <c:v>2.4286138359457198E-3</c:v>
                </c:pt>
                <c:pt idx="77342">
                  <c:v>2.4286000989377499E-3</c:v>
                </c:pt>
                <c:pt idx="77343">
                  <c:v>2.4285872932523502E-3</c:v>
                </c:pt>
                <c:pt idx="77344">
                  <c:v>2.4285723920911498E-3</c:v>
                </c:pt>
                <c:pt idx="77345">
                  <c:v>2.4285586550831799E-3</c:v>
                </c:pt>
                <c:pt idx="77346">
                  <c:v>2.4285451509058502E-3</c:v>
                </c:pt>
                <c:pt idx="77347">
                  <c:v>2.42852885276079E-3</c:v>
                </c:pt>
                <c:pt idx="77348">
                  <c:v>2.4285165127366799E-3</c:v>
                </c:pt>
                <c:pt idx="77349">
                  <c:v>2.4285027757286999E-3</c:v>
                </c:pt>
                <c:pt idx="77350">
                  <c:v>2.4284874089062201E-3</c:v>
                </c:pt>
                <c:pt idx="77351">
                  <c:v>2.4284743703901798E-3</c:v>
                </c:pt>
                <c:pt idx="77352">
                  <c:v>2.4284604005515601E-3</c:v>
                </c:pt>
                <c:pt idx="77353">
                  <c:v>2.42844643071294E-3</c:v>
                </c:pt>
                <c:pt idx="77354">
                  <c:v>2.4284324608743199E-3</c:v>
                </c:pt>
                <c:pt idx="77355">
                  <c:v>2.4284196551889198E-3</c:v>
                </c:pt>
                <c:pt idx="77356">
                  <c:v>2.4284047540277199E-3</c:v>
                </c:pt>
                <c:pt idx="77357">
                  <c:v>2.4283917155116801E-3</c:v>
                </c:pt>
                <c:pt idx="77358">
                  <c:v>2.4283768143504901E-3</c:v>
                </c:pt>
                <c:pt idx="77359">
                  <c:v>2.42836447432637E-3</c:v>
                </c:pt>
                <c:pt idx="77360">
                  <c:v>2.4283516686409699E-3</c:v>
                </c:pt>
                <c:pt idx="77361">
                  <c:v>2.4283370003104201E-3</c:v>
                </c:pt>
                <c:pt idx="77362">
                  <c:v>2.4283204693347198E-3</c:v>
                </c:pt>
                <c:pt idx="77363">
                  <c:v>2.42830975912511E-3</c:v>
                </c:pt>
                <c:pt idx="77364">
                  <c:v>2.4282946251332799E-3</c:v>
                </c:pt>
                <c:pt idx="77365">
                  <c:v>2.4282822851091602E-3</c:v>
                </c:pt>
                <c:pt idx="77366">
                  <c:v>2.42826878093183E-3</c:v>
                </c:pt>
                <c:pt idx="77367">
                  <c:v>2.4282536469399899E-3</c:v>
                </c:pt>
                <c:pt idx="77368">
                  <c:v>2.4282413069158801E-3</c:v>
                </c:pt>
                <c:pt idx="77369">
                  <c:v>2.4282268714159701E-3</c:v>
                </c:pt>
                <c:pt idx="77370">
                  <c:v>2.4282138328999298E-3</c:v>
                </c:pt>
                <c:pt idx="77371">
                  <c:v>2.4281989317387299E-3</c:v>
                </c:pt>
                <c:pt idx="77372">
                  <c:v>2.4281879886984799E-3</c:v>
                </c:pt>
                <c:pt idx="77373">
                  <c:v>2.42817308753729E-3</c:v>
                </c:pt>
                <c:pt idx="77374">
                  <c:v>2.4281602818518899E-3</c:v>
                </c:pt>
                <c:pt idx="77375">
                  <c:v>2.42814654484391E-3</c:v>
                </c:pt>
                <c:pt idx="77376">
                  <c:v>2.42813327349722E-3</c:v>
                </c:pt>
                <c:pt idx="77377">
                  <c:v>2.4281204678118199E-3</c:v>
                </c:pt>
                <c:pt idx="77378">
                  <c:v>2.4281069636344901E-3</c:v>
                </c:pt>
                <c:pt idx="77379">
                  <c:v>2.4280913639813701E-3</c:v>
                </c:pt>
                <c:pt idx="77380">
                  <c:v>2.42807972244918E-3</c:v>
                </c:pt>
                <c:pt idx="77381">
                  <c:v>2.42806761525571E-3</c:v>
                </c:pt>
                <c:pt idx="77382">
                  <c:v>2.4280536454170899E-3</c:v>
                </c:pt>
                <c:pt idx="77383">
                  <c:v>2.4280403740704099E-3</c:v>
                </c:pt>
                <c:pt idx="77384">
                  <c:v>2.4280254729092099E-3</c:v>
                </c:pt>
                <c:pt idx="77385">
                  <c:v>2.4280145298689599E-3</c:v>
                </c:pt>
                <c:pt idx="77386">
                  <c:v>2.4280019570142E-3</c:v>
                </c:pt>
                <c:pt idx="77387">
                  <c:v>2.4279877543449402E-3</c:v>
                </c:pt>
                <c:pt idx="77388">
                  <c:v>2.42797425016761E-3</c:v>
                </c:pt>
                <c:pt idx="77389">
                  <c:v>2.4279619101434898E-3</c:v>
                </c:pt>
                <c:pt idx="77390">
                  <c:v>2.4279495701193801E-3</c:v>
                </c:pt>
                <c:pt idx="77391">
                  <c:v>2.4279351346194701E-3</c:v>
                </c:pt>
                <c:pt idx="77392">
                  <c:v>2.42792069911957E-3</c:v>
                </c:pt>
                <c:pt idx="77393">
                  <c:v>2.4279088247567398E-3</c:v>
                </c:pt>
                <c:pt idx="77394">
                  <c:v>2.4278969503939199E-3</c:v>
                </c:pt>
                <c:pt idx="77395">
                  <c:v>2.42788321338594E-3</c:v>
                </c:pt>
                <c:pt idx="77396">
                  <c:v>2.4278718046844001E-3</c:v>
                </c:pt>
                <c:pt idx="77397">
                  <c:v>2.4278580676764202E-3</c:v>
                </c:pt>
                <c:pt idx="77398">
                  <c:v>2.42784339934588E-3</c:v>
                </c:pt>
                <c:pt idx="77399">
                  <c:v>2.42783362045884E-3</c:v>
                </c:pt>
                <c:pt idx="77400">
                  <c:v>2.4278194177895802E-3</c:v>
                </c:pt>
                <c:pt idx="77401">
                  <c:v>2.4278061464428902E-3</c:v>
                </c:pt>
                <c:pt idx="77402">
                  <c:v>2.4277945049107101E-3</c:v>
                </c:pt>
                <c:pt idx="77403">
                  <c:v>2.42778053507209E-3</c:v>
                </c:pt>
                <c:pt idx="77404">
                  <c:v>2.42776842787862E-3</c:v>
                </c:pt>
                <c:pt idx="77405">
                  <c:v>2.42775399237871E-3</c:v>
                </c:pt>
                <c:pt idx="77406">
                  <c:v>2.4277428165078198E-3</c:v>
                </c:pt>
                <c:pt idx="77407">
                  <c:v>2.4277302436530599E-3</c:v>
                </c:pt>
                <c:pt idx="77408">
                  <c:v>2.4277174379676602E-3</c:v>
                </c:pt>
                <c:pt idx="77409">
                  <c:v>2.4277048651128999E-3</c:v>
                </c:pt>
                <c:pt idx="77410">
                  <c:v>2.42769182659686E-3</c:v>
                </c:pt>
                <c:pt idx="77411">
                  <c:v>2.4276815820485401E-3</c:v>
                </c:pt>
                <c:pt idx="77412">
                  <c:v>2.4276673793792699E-3</c:v>
                </c:pt>
                <c:pt idx="77413">
                  <c:v>2.4276557378470902E-3</c:v>
                </c:pt>
                <c:pt idx="77414">
                  <c:v>2.4276426993310499E-3</c:v>
                </c:pt>
                <c:pt idx="77415">
                  <c:v>2.4276296608150001E-3</c:v>
                </c:pt>
                <c:pt idx="77416">
                  <c:v>2.4276175536215301E-3</c:v>
                </c:pt>
                <c:pt idx="77417">
                  <c:v>2.42760474793613E-3</c:v>
                </c:pt>
                <c:pt idx="77418">
                  <c:v>2.4275921750813701E-3</c:v>
                </c:pt>
                <c:pt idx="77419">
                  <c:v>2.4275800678879001E-3</c:v>
                </c:pt>
                <c:pt idx="77420">
                  <c:v>2.4275693576782898E-3</c:v>
                </c:pt>
                <c:pt idx="77421">
                  <c:v>2.4275560863316098E-3</c:v>
                </c:pt>
                <c:pt idx="77422">
                  <c:v>2.4275439791381398E-3</c:v>
                </c:pt>
                <c:pt idx="77423">
                  <c:v>2.42753210477531E-3</c:v>
                </c:pt>
                <c:pt idx="77424">
                  <c:v>2.4275192990899099E-3</c:v>
                </c:pt>
                <c:pt idx="77425">
                  <c:v>2.4275076575577298E-3</c:v>
                </c:pt>
                <c:pt idx="77426">
                  <c:v>2.4274932220578198E-3</c:v>
                </c:pt>
                <c:pt idx="77427">
                  <c:v>2.4274818133562799E-3</c:v>
                </c:pt>
                <c:pt idx="77428">
                  <c:v>2.4274697061628099E-3</c:v>
                </c:pt>
                <c:pt idx="77429">
                  <c:v>2.4274575989693399E-3</c:v>
                </c:pt>
                <c:pt idx="77430">
                  <c:v>2.4274466559290899E-3</c:v>
                </c:pt>
                <c:pt idx="77431">
                  <c:v>2.4274326860904698E-3</c:v>
                </c:pt>
                <c:pt idx="77432">
                  <c:v>2.42742081172764E-3</c:v>
                </c:pt>
                <c:pt idx="77433">
                  <c:v>2.42740823887289E-3</c:v>
                </c:pt>
                <c:pt idx="77434">
                  <c:v>2.4273968301713501E-3</c:v>
                </c:pt>
                <c:pt idx="77435">
                  <c:v>2.4273847229778801E-3</c:v>
                </c:pt>
                <c:pt idx="77436">
                  <c:v>2.42737354710698E-3</c:v>
                </c:pt>
                <c:pt idx="77437">
                  <c:v>2.42736143991351E-3</c:v>
                </c:pt>
                <c:pt idx="77438">
                  <c:v>2.4273484013974701E-3</c:v>
                </c:pt>
                <c:pt idx="77439">
                  <c:v>2.4273365270346399E-3</c:v>
                </c:pt>
                <c:pt idx="77440">
                  <c:v>2.4273253511637501E-3</c:v>
                </c:pt>
                <c:pt idx="77441">
                  <c:v>2.42731301113963E-3</c:v>
                </c:pt>
                <c:pt idx="77442">
                  <c:v>2.4273018352687398E-3</c:v>
                </c:pt>
                <c:pt idx="77443">
                  <c:v>2.42728879675269E-3</c:v>
                </c:pt>
                <c:pt idx="77444">
                  <c:v>2.4272771552205099E-3</c:v>
                </c:pt>
                <c:pt idx="77445">
                  <c:v>2.4272664450109001E-3</c:v>
                </c:pt>
                <c:pt idx="77446">
                  <c:v>2.4272536393255E-3</c:v>
                </c:pt>
                <c:pt idx="77447">
                  <c:v>2.42724153213203E-3</c:v>
                </c:pt>
                <c:pt idx="77448">
                  <c:v>2.4272298905998499E-3</c:v>
                </c:pt>
                <c:pt idx="77449">
                  <c:v>2.4272187147289502E-3</c:v>
                </c:pt>
                <c:pt idx="77450">
                  <c:v>2.4272673763334699E-3</c:v>
                </c:pt>
                <c:pt idx="77451">
                  <c:v>2.4271965958178E-3</c:v>
                </c:pt>
                <c:pt idx="77452">
                  <c:v>2.42723291739821E-3</c:v>
                </c:pt>
                <c:pt idx="77453">
                  <c:v>2.42716656066477E-3</c:v>
                </c:pt>
                <c:pt idx="77454">
                  <c:v>2.42714700289071E-3</c:v>
                </c:pt>
                <c:pt idx="77455">
                  <c:v>2.42703873664141E-3</c:v>
                </c:pt>
                <c:pt idx="77456">
                  <c:v>2.4269674904644498E-3</c:v>
                </c:pt>
                <c:pt idx="77457">
                  <c:v>2.4268550332635602E-3</c:v>
                </c:pt>
                <c:pt idx="77458">
                  <c:v>2.4267609696835301E-3</c:v>
                </c:pt>
                <c:pt idx="77459">
                  <c:v>2.4266580585390299E-3</c:v>
                </c:pt>
                <c:pt idx="77460">
                  <c:v>2.4265593383461198E-3</c:v>
                </c:pt>
                <c:pt idx="77461">
                  <c:v>2.4264738894999001E-3</c:v>
                </c:pt>
                <c:pt idx="77462">
                  <c:v>2.4263828527182302E-3</c:v>
                </c:pt>
                <c:pt idx="77463">
                  <c:v>2.4263120722025598E-3</c:v>
                </c:pt>
                <c:pt idx="77464">
                  <c:v>2.4262270890176301E-3</c:v>
                </c:pt>
                <c:pt idx="77465">
                  <c:v>2.4261688813567201E-3</c:v>
                </c:pt>
                <c:pt idx="77466">
                  <c:v>2.4260913487523799E-3</c:v>
                </c:pt>
                <c:pt idx="77467">
                  <c:v>2.4260403588414201E-3</c:v>
                </c:pt>
                <c:pt idx="77468">
                  <c:v>2.4259665515273801E-3</c:v>
                </c:pt>
                <c:pt idx="77469">
                  <c:v>2.4259223137050902E-3</c:v>
                </c:pt>
                <c:pt idx="77470">
                  <c:v>2.4258578196167898E-3</c:v>
                </c:pt>
                <c:pt idx="77471">
                  <c:v>2.4258168414235102E-3</c:v>
                </c:pt>
                <c:pt idx="77472">
                  <c:v>2.42576119489968E-3</c:v>
                </c:pt>
                <c:pt idx="77473">
                  <c:v>2.4257258046418398E-3</c:v>
                </c:pt>
                <c:pt idx="77474">
                  <c:v>2.4256785400211798E-3</c:v>
                </c:pt>
                <c:pt idx="77475">
                  <c:v>2.42564594373107E-3</c:v>
                </c:pt>
                <c:pt idx="77476">
                  <c:v>2.4256075266748701E-3</c:v>
                </c:pt>
                <c:pt idx="77477">
                  <c:v>2.4255805183201998E-3</c:v>
                </c:pt>
                <c:pt idx="77478">
                  <c:v>2.4255488533526698E-3</c:v>
                </c:pt>
                <c:pt idx="77479">
                  <c:v>2.4255244061350801E-3</c:v>
                </c:pt>
                <c:pt idx="77480">
                  <c:v>2.4254957679659102E-3</c:v>
                </c:pt>
                <c:pt idx="77481">
                  <c:v>2.4254727177321898E-3</c:v>
                </c:pt>
                <c:pt idx="77482">
                  <c:v>2.4254473391920302E-3</c:v>
                </c:pt>
                <c:pt idx="77483">
                  <c:v>2.4254273157566799E-3</c:v>
                </c:pt>
                <c:pt idx="77484">
                  <c:v>2.4254044983536001E-3</c:v>
                </c:pt>
                <c:pt idx="77485">
                  <c:v>2.4253816809505198E-3</c:v>
                </c:pt>
                <c:pt idx="77486">
                  <c:v>2.4253618903458101E-3</c:v>
                </c:pt>
                <c:pt idx="77487">
                  <c:v>2.4253376759588701E-3</c:v>
                </c:pt>
                <c:pt idx="77488">
                  <c:v>2.42531509138644E-3</c:v>
                </c:pt>
                <c:pt idx="77489">
                  <c:v>2.4252927396446501E-3</c:v>
                </c:pt>
                <c:pt idx="77490">
                  <c:v>2.4252692237496402E-3</c:v>
                </c:pt>
                <c:pt idx="77491">
                  <c:v>2.42524640634656E-3</c:v>
                </c:pt>
                <c:pt idx="77492">
                  <c:v>2.42522219195962E-3</c:v>
                </c:pt>
                <c:pt idx="77493">
                  <c:v>2.4251984432339699E-3</c:v>
                </c:pt>
                <c:pt idx="77494">
                  <c:v>2.42517562583089E-3</c:v>
                </c:pt>
                <c:pt idx="77495">
                  <c:v>2.4251500144600899E-3</c:v>
                </c:pt>
                <c:pt idx="77496">
                  <c:v>2.42512719705701E-3</c:v>
                </c:pt>
                <c:pt idx="77497">
                  <c:v>2.4251036811620001E-3</c:v>
                </c:pt>
                <c:pt idx="77498">
                  <c:v>2.4250806309282801E-3</c:v>
                </c:pt>
                <c:pt idx="77499">
                  <c:v>2.4250559508800498E-3</c:v>
                </c:pt>
                <c:pt idx="77500">
                  <c:v>2.4250340647995498E-3</c:v>
                </c:pt>
                <c:pt idx="77501">
                  <c:v>2.4250082205980999E-3</c:v>
                </c:pt>
                <c:pt idx="77502">
                  <c:v>2.42498586885631E-3</c:v>
                </c:pt>
                <c:pt idx="77503">
                  <c:v>2.4249611888080801E-3</c:v>
                </c:pt>
                <c:pt idx="77504">
                  <c:v>2.4249383714049998E-3</c:v>
                </c:pt>
                <c:pt idx="77505">
                  <c:v>2.4249139241874201E-3</c:v>
                </c:pt>
                <c:pt idx="77506">
                  <c:v>2.4248908739537001E-3</c:v>
                </c:pt>
                <c:pt idx="77507">
                  <c:v>2.4248680565506198E-3</c:v>
                </c:pt>
                <c:pt idx="77508">
                  <c:v>2.4248457048088299E-3</c:v>
                </c:pt>
                <c:pt idx="77509">
                  <c:v>2.4248203262686699E-3</c:v>
                </c:pt>
                <c:pt idx="77510">
                  <c:v>2.4247991386801E-3</c:v>
                </c:pt>
                <c:pt idx="77511">
                  <c:v>2.4247758556157298E-3</c:v>
                </c:pt>
                <c:pt idx="77512">
                  <c:v>2.4247521068900802E-3</c:v>
                </c:pt>
                <c:pt idx="77513">
                  <c:v>2.4247295223176501E-3</c:v>
                </c:pt>
                <c:pt idx="77514">
                  <c:v>2.4247074034064999E-3</c:v>
                </c:pt>
                <c:pt idx="77515">
                  <c:v>2.4246841203421298E-3</c:v>
                </c:pt>
                <c:pt idx="77516">
                  <c:v>2.4246626999229201E-3</c:v>
                </c:pt>
                <c:pt idx="77517">
                  <c:v>2.4246396496892001E-3</c:v>
                </c:pt>
                <c:pt idx="77518">
                  <c:v>2.4246177636086902E-3</c:v>
                </c:pt>
                <c:pt idx="77519">
                  <c:v>2.4245975073427001E-3</c:v>
                </c:pt>
                <c:pt idx="77520">
                  <c:v>2.42457492277026E-3</c:v>
                </c:pt>
                <c:pt idx="77521">
                  <c:v>2.4245535023510499E-3</c:v>
                </c:pt>
                <c:pt idx="77522">
                  <c:v>2.42453115060926E-3</c:v>
                </c:pt>
                <c:pt idx="77523">
                  <c:v>2.4245081003755301E-3</c:v>
                </c:pt>
                <c:pt idx="77524">
                  <c:v>2.4244892410934002E-3</c:v>
                </c:pt>
                <c:pt idx="77525">
                  <c:v>2.4244666565209601E-3</c:v>
                </c:pt>
                <c:pt idx="77526">
                  <c:v>2.4244454689323902E-3</c:v>
                </c:pt>
                <c:pt idx="77527">
                  <c:v>2.42442148737609E-3</c:v>
                </c:pt>
                <c:pt idx="77528">
                  <c:v>2.4244028609245998E-3</c:v>
                </c:pt>
                <c:pt idx="77529">
                  <c:v>2.4243791121989502E-3</c:v>
                </c:pt>
                <c:pt idx="77530">
                  <c:v>2.42435815744102E-3</c:v>
                </c:pt>
                <c:pt idx="77531">
                  <c:v>2.4243365041911602E-3</c:v>
                </c:pt>
                <c:pt idx="77532">
                  <c:v>2.4243178777396701E-3</c:v>
                </c:pt>
                <c:pt idx="77533">
                  <c:v>2.42429529316723E-3</c:v>
                </c:pt>
                <c:pt idx="77534">
                  <c:v>2.42427457123995E-3</c:v>
                </c:pt>
                <c:pt idx="77535">
                  <c:v>2.4242536164820199E-3</c:v>
                </c:pt>
                <c:pt idx="77536">
                  <c:v>2.4242328945547299E-3</c:v>
                </c:pt>
                <c:pt idx="77537">
                  <c:v>2.4242112413048701E-3</c:v>
                </c:pt>
                <c:pt idx="77538">
                  <c:v>2.4241905193775901E-3</c:v>
                </c:pt>
                <c:pt idx="77539">
                  <c:v>2.4241707287728799E-3</c:v>
                </c:pt>
                <c:pt idx="77540">
                  <c:v>2.4241486098617298E-3</c:v>
                </c:pt>
                <c:pt idx="77541">
                  <c:v>2.4241295177489502E-3</c:v>
                </c:pt>
                <c:pt idx="77542">
                  <c:v>2.4241069331765201E-3</c:v>
                </c:pt>
                <c:pt idx="77543">
                  <c:v>2.4240887723863099E-3</c:v>
                </c:pt>
                <c:pt idx="77544">
                  <c:v>2.4240673519670998E-3</c:v>
                </c:pt>
                <c:pt idx="77545">
                  <c:v>2.4240470957011002E-3</c:v>
                </c:pt>
                <c:pt idx="77546">
                  <c:v>2.42402614094317E-3</c:v>
                </c:pt>
                <c:pt idx="77547">
                  <c:v>2.4240063503384599E-3</c:v>
                </c:pt>
                <c:pt idx="77548">
                  <c:v>2.4239858612418201E-3</c:v>
                </c:pt>
                <c:pt idx="77549">
                  <c:v>2.4239651393145301E-3</c:v>
                </c:pt>
                <c:pt idx="77550">
                  <c:v>2.4239446502178899E-3</c:v>
                </c:pt>
                <c:pt idx="77551">
                  <c:v>2.4239262565970399E-3</c:v>
                </c:pt>
                <c:pt idx="77552">
                  <c:v>2.4239043705165399E-3</c:v>
                </c:pt>
                <c:pt idx="77553">
                  <c:v>2.42388364858925E-3</c:v>
                </c:pt>
                <c:pt idx="77554">
                  <c:v>2.42386409081519E-3</c:v>
                </c:pt>
                <c:pt idx="77555">
                  <c:v>2.4238443002104798E-3</c:v>
                </c:pt>
                <c:pt idx="77556">
                  <c:v>2.42382264696062E-3</c:v>
                </c:pt>
                <c:pt idx="77557">
                  <c:v>2.42380588315427E-3</c:v>
                </c:pt>
                <c:pt idx="77558">
                  <c:v>2.4237835314124801E-3</c:v>
                </c:pt>
                <c:pt idx="77559">
                  <c:v>2.4237644392997E-3</c:v>
                </c:pt>
                <c:pt idx="77560">
                  <c:v>2.42374534718692E-3</c:v>
                </c:pt>
                <c:pt idx="77561">
                  <c:v>2.42372578941286E-3</c:v>
                </c:pt>
                <c:pt idx="77562">
                  <c:v>2.4237048346549299E-3</c:v>
                </c:pt>
                <c:pt idx="77563">
                  <c:v>2.4236864410340799E-3</c:v>
                </c:pt>
                <c:pt idx="77564">
                  <c:v>2.4236668832600099E-3</c:v>
                </c:pt>
                <c:pt idx="77565">
                  <c:v>2.42364732548595E-3</c:v>
                </c:pt>
                <c:pt idx="77566">
                  <c:v>2.42362776771188E-3</c:v>
                </c:pt>
                <c:pt idx="77567">
                  <c:v>2.4236079771071698E-3</c:v>
                </c:pt>
                <c:pt idx="77568">
                  <c:v>2.4235893506556801E-3</c:v>
                </c:pt>
                <c:pt idx="77569">
                  <c:v>2.4235704913735398E-3</c:v>
                </c:pt>
                <c:pt idx="77570">
                  <c:v>2.4235504679381899E-3</c:v>
                </c:pt>
                <c:pt idx="77571">
                  <c:v>2.4235334713012002E-3</c:v>
                </c:pt>
                <c:pt idx="77572">
                  <c:v>2.42351251654327E-3</c:v>
                </c:pt>
                <c:pt idx="77573">
                  <c:v>2.4234941229224201E-3</c:v>
                </c:pt>
                <c:pt idx="77574">
                  <c:v>2.4234747979789998E-3</c:v>
                </c:pt>
                <c:pt idx="77575">
                  <c:v>2.4234564043581499E-3</c:v>
                </c:pt>
                <c:pt idx="77576">
                  <c:v>2.4234366137534402E-3</c:v>
                </c:pt>
                <c:pt idx="77577">
                  <c:v>2.42341961711645E-3</c:v>
                </c:pt>
                <c:pt idx="77578">
                  <c:v>2.4233995936811001E-3</c:v>
                </c:pt>
                <c:pt idx="77579">
                  <c:v>2.42338166572154E-3</c:v>
                </c:pt>
                <c:pt idx="77580">
                  <c:v>2.42336373776197E-3</c:v>
                </c:pt>
                <c:pt idx="77581">
                  <c:v>2.4233448784798401E-3</c:v>
                </c:pt>
                <c:pt idx="77582">
                  <c:v>2.4233243893831999E-3</c:v>
                </c:pt>
                <c:pt idx="77583">
                  <c:v>2.4233059957623499E-3</c:v>
                </c:pt>
                <c:pt idx="77584">
                  <c:v>2.42328713648021E-3</c:v>
                </c:pt>
                <c:pt idx="77585">
                  <c:v>2.4232689756900098E-3</c:v>
                </c:pt>
                <c:pt idx="77586">
                  <c:v>2.4232517462223799E-3</c:v>
                </c:pt>
                <c:pt idx="77587">
                  <c:v>2.4232321884483099E-3</c:v>
                </c:pt>
                <c:pt idx="77588">
                  <c:v>2.42321332916617E-3</c:v>
                </c:pt>
                <c:pt idx="77589">
                  <c:v>2.4231963325291898E-3</c:v>
                </c:pt>
                <c:pt idx="77590">
                  <c:v>2.42317817173898E-3</c:v>
                </c:pt>
                <c:pt idx="77591">
                  <c:v>2.42316024377942E-3</c:v>
                </c:pt>
                <c:pt idx="77592">
                  <c:v>2.42314185015857E-3</c:v>
                </c:pt>
                <c:pt idx="77593">
                  <c:v>2.4231241550296601E-3</c:v>
                </c:pt>
                <c:pt idx="77594">
                  <c:v>2.4231050629168801E-3</c:v>
                </c:pt>
                <c:pt idx="77595">
                  <c:v>2.42308643646538E-3</c:v>
                </c:pt>
                <c:pt idx="77596">
                  <c:v>2.4230708368122599E-3</c:v>
                </c:pt>
                <c:pt idx="77597">
                  <c:v>2.4230522103607598E-3</c:v>
                </c:pt>
                <c:pt idx="77598">
                  <c:v>2.4230354465544202E-3</c:v>
                </c:pt>
                <c:pt idx="77599">
                  <c:v>2.4230168201029301E-3</c:v>
                </c:pt>
                <c:pt idx="77600">
                  <c:v>2.4229993578046599E-3</c:v>
                </c:pt>
                <c:pt idx="77601">
                  <c:v>2.4229823611676702E-3</c:v>
                </c:pt>
                <c:pt idx="77602">
                  <c:v>2.4229632690548901E-3</c:v>
                </c:pt>
                <c:pt idx="77603">
                  <c:v>2.4229453410953301E-3</c:v>
                </c:pt>
                <c:pt idx="77604">
                  <c:v>2.42292904295027E-3</c:v>
                </c:pt>
                <c:pt idx="77605">
                  <c:v>2.42291064932942E-3</c:v>
                </c:pt>
                <c:pt idx="77606">
                  <c:v>2.4228936526924402E-3</c:v>
                </c:pt>
                <c:pt idx="77607">
                  <c:v>2.42287549190223E-3</c:v>
                </c:pt>
                <c:pt idx="77608">
                  <c:v>2.4228573311120302E-3</c:v>
                </c:pt>
                <c:pt idx="77609">
                  <c:v>2.42284149862826E-3</c:v>
                </c:pt>
                <c:pt idx="77610">
                  <c:v>2.4228245019912698E-3</c:v>
                </c:pt>
                <c:pt idx="77611">
                  <c:v>2.4228061083704198E-3</c:v>
                </c:pt>
                <c:pt idx="77612">
                  <c:v>2.4227893445640798E-3</c:v>
                </c:pt>
                <c:pt idx="77613">
                  <c:v>2.4227725807577402E-3</c:v>
                </c:pt>
                <c:pt idx="77614">
                  <c:v>2.4227558169513902E-3</c:v>
                </c:pt>
                <c:pt idx="77615">
                  <c:v>2.42273882031441E-3</c:v>
                </c:pt>
                <c:pt idx="77616">
                  <c:v>2.4227222893387101E-3</c:v>
                </c:pt>
                <c:pt idx="77617">
                  <c:v>2.42270436137915E-3</c:v>
                </c:pt>
                <c:pt idx="77618">
                  <c:v>2.4226868990808699E-3</c:v>
                </c:pt>
                <c:pt idx="77619">
                  <c:v>2.4226694367825998E-3</c:v>
                </c:pt>
                <c:pt idx="77620">
                  <c:v>2.4226538371294702E-3</c:v>
                </c:pt>
                <c:pt idx="77621">
                  <c:v>2.42263800464571E-3</c:v>
                </c:pt>
                <c:pt idx="77622">
                  <c:v>2.4226205423474299E-3</c:v>
                </c:pt>
                <c:pt idx="77623">
                  <c:v>2.4226042442023702E-3</c:v>
                </c:pt>
                <c:pt idx="77624">
                  <c:v>2.4225858505815298E-3</c:v>
                </c:pt>
                <c:pt idx="77625">
                  <c:v>2.4225702509284002E-3</c:v>
                </c:pt>
                <c:pt idx="77626">
                  <c:v>2.4225534871220602E-3</c:v>
                </c:pt>
                <c:pt idx="77627">
                  <c:v>2.4225378874689302E-3</c:v>
                </c:pt>
                <c:pt idx="77628">
                  <c:v>2.4225199595093701E-3</c:v>
                </c:pt>
                <c:pt idx="77629">
                  <c:v>2.4225045926868898E-3</c:v>
                </c:pt>
                <c:pt idx="77630">
                  <c:v>2.4224882945418401E-3</c:v>
                </c:pt>
                <c:pt idx="77631">
                  <c:v>2.42247083224356E-3</c:v>
                </c:pt>
                <c:pt idx="77632">
                  <c:v>2.4224545340985099E-3</c:v>
                </c:pt>
                <c:pt idx="77633">
                  <c:v>2.4224382359534502E-3</c:v>
                </c:pt>
                <c:pt idx="77634">
                  <c:v>2.4224214721471102E-3</c:v>
                </c:pt>
                <c:pt idx="77635">
                  <c:v>2.4224061053246299E-3</c:v>
                </c:pt>
                <c:pt idx="77636">
                  <c:v>2.4223902728408601E-3</c:v>
                </c:pt>
                <c:pt idx="77637">
                  <c:v>2.4223723448813001E-3</c:v>
                </c:pt>
                <c:pt idx="77638">
                  <c:v>2.42235604673624E-3</c:v>
                </c:pt>
                <c:pt idx="77639">
                  <c:v>2.4223413784056902E-3</c:v>
                </c:pt>
                <c:pt idx="77640">
                  <c:v>2.4223248474299899E-3</c:v>
                </c:pt>
                <c:pt idx="77641">
                  <c:v>2.4223097134381498E-3</c:v>
                </c:pt>
                <c:pt idx="77642">
                  <c:v>2.4222934152931001E-3</c:v>
                </c:pt>
                <c:pt idx="77643">
                  <c:v>2.42227711714804E-3</c:v>
                </c:pt>
                <c:pt idx="77644">
                  <c:v>2.42226151749492E-3</c:v>
                </c:pt>
                <c:pt idx="77645">
                  <c:v>2.42224661633372E-3</c:v>
                </c:pt>
                <c:pt idx="77646">
                  <c:v>2.4222305510193101E-3</c:v>
                </c:pt>
                <c:pt idx="77647">
                  <c:v>2.42221378721297E-3</c:v>
                </c:pt>
                <c:pt idx="77648">
                  <c:v>2.42219818755984E-3</c:v>
                </c:pt>
                <c:pt idx="77649">
                  <c:v>2.4221821222454301E-3</c:v>
                </c:pt>
                <c:pt idx="77650">
                  <c:v>2.42216652259231E-3</c:v>
                </c:pt>
                <c:pt idx="77651">
                  <c:v>2.4221516214311101E-3</c:v>
                </c:pt>
                <c:pt idx="77652">
                  <c:v>2.4221369531005599E-3</c:v>
                </c:pt>
                <c:pt idx="77653">
                  <c:v>2.4221192579716401E-3</c:v>
                </c:pt>
                <c:pt idx="77654">
                  <c:v>2.42210482247174E-3</c:v>
                </c:pt>
                <c:pt idx="77655">
                  <c:v>2.42209038697183E-3</c:v>
                </c:pt>
                <c:pt idx="77656">
                  <c:v>2.4220745544880598E-3</c:v>
                </c:pt>
                <c:pt idx="77657">
                  <c:v>2.42205918766558E-3</c:v>
                </c:pt>
                <c:pt idx="77658">
                  <c:v>2.4220435880124599E-3</c:v>
                </c:pt>
                <c:pt idx="77659">
                  <c:v>2.4220282211899801E-3</c:v>
                </c:pt>
                <c:pt idx="77660">
                  <c:v>2.4220135528594299E-3</c:v>
                </c:pt>
                <c:pt idx="77661">
                  <c:v>2.4219972547143702E-3</c:v>
                </c:pt>
                <c:pt idx="77662">
                  <c:v>2.4219821207225301E-3</c:v>
                </c:pt>
                <c:pt idx="77663">
                  <c:v>2.4219674523919799E-3</c:v>
                </c:pt>
                <c:pt idx="77664">
                  <c:v>2.4219523184001398E-3</c:v>
                </c:pt>
                <c:pt idx="77665">
                  <c:v>2.42193811573088E-3</c:v>
                </c:pt>
                <c:pt idx="77666">
                  <c:v>2.42192205041647E-3</c:v>
                </c:pt>
                <c:pt idx="77667">
                  <c:v>2.4219073820859198E-3</c:v>
                </c:pt>
                <c:pt idx="77668">
                  <c:v>2.42189154960215E-3</c:v>
                </c:pt>
                <c:pt idx="77669">
                  <c:v>2.4218768812715999E-3</c:v>
                </c:pt>
                <c:pt idx="77670">
                  <c:v>2.4218640755862002E-3</c:v>
                </c:pt>
                <c:pt idx="77671">
                  <c:v>2.4218480102717898E-3</c:v>
                </c:pt>
                <c:pt idx="77672">
                  <c:v>2.4218324106186598E-3</c:v>
                </c:pt>
                <c:pt idx="77673">
                  <c:v>2.4218184407800401E-3</c:v>
                </c:pt>
                <c:pt idx="77674">
                  <c:v>2.42180447094142E-3</c:v>
                </c:pt>
                <c:pt idx="77675">
                  <c:v>2.4217905011028099E-3</c:v>
                </c:pt>
                <c:pt idx="77676">
                  <c:v>2.4217749014496799E-3</c:v>
                </c:pt>
                <c:pt idx="77677">
                  <c:v>2.42176000028849E-3</c:v>
                </c:pt>
                <c:pt idx="77678">
                  <c:v>2.4217469617724401E-3</c:v>
                </c:pt>
                <c:pt idx="77679">
                  <c:v>2.42173066362739E-3</c:v>
                </c:pt>
                <c:pt idx="77680">
                  <c:v>2.4217178579419899E-3</c:v>
                </c:pt>
                <c:pt idx="77681">
                  <c:v>2.4217031896114401E-3</c:v>
                </c:pt>
                <c:pt idx="77682">
                  <c:v>2.4216880556196E-3</c:v>
                </c:pt>
                <c:pt idx="77683">
                  <c:v>2.4216743186116201E-3</c:v>
                </c:pt>
                <c:pt idx="77684">
                  <c:v>2.4216601159423598E-3</c:v>
                </c:pt>
                <c:pt idx="77685">
                  <c:v>2.4216449819505202E-3</c:v>
                </c:pt>
                <c:pt idx="77686">
                  <c:v>2.4216321762651201E-3</c:v>
                </c:pt>
                <c:pt idx="77687">
                  <c:v>2.4216168094426398E-3</c:v>
                </c:pt>
                <c:pt idx="77688">
                  <c:v>2.4216026067733799E-3</c:v>
                </c:pt>
                <c:pt idx="77689">
                  <c:v>2.42158770561218E-3</c:v>
                </c:pt>
                <c:pt idx="77690">
                  <c:v>2.4215742014348498E-3</c:v>
                </c:pt>
                <c:pt idx="77691">
                  <c:v>2.4215604644268699E-3</c:v>
                </c:pt>
                <c:pt idx="77692">
                  <c:v>2.4215471930801899E-3</c:v>
                </c:pt>
                <c:pt idx="77693">
                  <c:v>2.4215315934270599E-3</c:v>
                </c:pt>
                <c:pt idx="77694">
                  <c:v>2.4215164594352202E-3</c:v>
                </c:pt>
                <c:pt idx="77695">
                  <c:v>2.4215055163949702E-3</c:v>
                </c:pt>
                <c:pt idx="77696">
                  <c:v>2.4214903824031401E-3</c:v>
                </c:pt>
                <c:pt idx="77697">
                  <c:v>2.42147757671773E-3</c:v>
                </c:pt>
                <c:pt idx="77698">
                  <c:v>2.4214615114033201E-3</c:v>
                </c:pt>
                <c:pt idx="77699">
                  <c:v>2.4214489385485701E-3</c:v>
                </c:pt>
                <c:pt idx="77700">
                  <c:v>2.4214347358792999E-3</c:v>
                </c:pt>
                <c:pt idx="77701">
                  <c:v>2.4214212317019701E-3</c:v>
                </c:pt>
                <c:pt idx="77702">
                  <c:v>2.4214065633714199E-3</c:v>
                </c:pt>
                <c:pt idx="77703">
                  <c:v>2.4213932920247299E-3</c:v>
                </c:pt>
                <c:pt idx="77704">
                  <c:v>2.42137955501676E-3</c:v>
                </c:pt>
                <c:pt idx="77705">
                  <c:v>2.4213655851781399E-3</c:v>
                </c:pt>
                <c:pt idx="77706">
                  <c:v>2.4213534779846699E-3</c:v>
                </c:pt>
                <c:pt idx="77707">
                  <c:v>2.4213390424847599E-3</c:v>
                </c:pt>
                <c:pt idx="77708">
                  <c:v>2.4213267024606501E-3</c:v>
                </c:pt>
                <c:pt idx="77709">
                  <c:v>2.4213136639445998E-3</c:v>
                </c:pt>
                <c:pt idx="77710">
                  <c:v>2.42129829712212E-3</c:v>
                </c:pt>
                <c:pt idx="77711">
                  <c:v>2.4212852586060801E-3</c:v>
                </c:pt>
                <c:pt idx="77712">
                  <c:v>2.42127175442874E-3</c:v>
                </c:pt>
                <c:pt idx="77713">
                  <c:v>2.4212605785578498E-3</c:v>
                </c:pt>
                <c:pt idx="77714">
                  <c:v>2.4212454445660101E-3</c:v>
                </c:pt>
                <c:pt idx="77715">
                  <c:v>2.4212324060499698E-3</c:v>
                </c:pt>
                <c:pt idx="77716">
                  <c:v>2.4212191347032798E-3</c:v>
                </c:pt>
                <c:pt idx="77717">
                  <c:v>2.4212056305259501E-3</c:v>
                </c:pt>
                <c:pt idx="77718">
                  <c:v>2.4211921263486199E-3</c:v>
                </c:pt>
                <c:pt idx="77719">
                  <c:v>2.4211800191551499E-3</c:v>
                </c:pt>
                <c:pt idx="77720">
                  <c:v>2.42116511799395E-3</c:v>
                </c:pt>
                <c:pt idx="77721">
                  <c:v>2.4211541749537E-3</c:v>
                </c:pt>
                <c:pt idx="77722">
                  <c:v>2.4211411364376502E-3</c:v>
                </c:pt>
                <c:pt idx="77723">
                  <c:v>2.4211264681071E-3</c:v>
                </c:pt>
                <c:pt idx="77724">
                  <c:v>2.4211129639297702E-3</c:v>
                </c:pt>
                <c:pt idx="77725">
                  <c:v>2.4211001582443701E-3</c:v>
                </c:pt>
                <c:pt idx="77726">
                  <c:v>2.4210887495428302E-3</c:v>
                </c:pt>
                <c:pt idx="77727">
                  <c:v>2.4210759438574301E-3</c:v>
                </c:pt>
                <c:pt idx="77728">
                  <c:v>2.42106313817203E-3</c:v>
                </c:pt>
                <c:pt idx="77729">
                  <c:v>2.4210507981479198E-3</c:v>
                </c:pt>
                <c:pt idx="77730">
                  <c:v>2.4210391566157302E-3</c:v>
                </c:pt>
                <c:pt idx="77731">
                  <c:v>2.4210258852690502E-3</c:v>
                </c:pt>
                <c:pt idx="77732">
                  <c:v>2.42101005278528E-3</c:v>
                </c:pt>
                <c:pt idx="77733">
                  <c:v>2.4209981784224502E-3</c:v>
                </c:pt>
                <c:pt idx="77734">
                  <c:v>2.4209851399064099E-3</c:v>
                </c:pt>
                <c:pt idx="77735">
                  <c:v>2.4209732655435801E-3</c:v>
                </c:pt>
                <c:pt idx="77736">
                  <c:v>2.4209602270275298E-3</c:v>
                </c:pt>
                <c:pt idx="77737">
                  <c:v>2.4209502153098601E-3</c:v>
                </c:pt>
                <c:pt idx="77738">
                  <c:v>2.42093577980995E-3</c:v>
                </c:pt>
                <c:pt idx="77739">
                  <c:v>2.4209239054471198E-3</c:v>
                </c:pt>
                <c:pt idx="77740">
                  <c:v>2.4209099356085101E-3</c:v>
                </c:pt>
                <c:pt idx="77741">
                  <c:v>2.4208987597376099E-3</c:v>
                </c:pt>
                <c:pt idx="77742">
                  <c:v>2.4208866525441399E-3</c:v>
                </c:pt>
                <c:pt idx="77743">
                  <c:v>2.42087407968938E-3</c:v>
                </c:pt>
                <c:pt idx="77744">
                  <c:v>2.4208624381571999E-3</c:v>
                </c:pt>
                <c:pt idx="77745">
                  <c:v>2.42084986530244E-3</c:v>
                </c:pt>
                <c:pt idx="77746">
                  <c:v>2.4208358954638199E-3</c:v>
                </c:pt>
                <c:pt idx="77747">
                  <c:v>2.4208263494074301E-3</c:v>
                </c:pt>
                <c:pt idx="77748">
                  <c:v>2.4208137765526802E-3</c:v>
                </c:pt>
                <c:pt idx="77749">
                  <c:v>2.4207988753914798E-3</c:v>
                </c:pt>
                <c:pt idx="77750">
                  <c:v>2.4207874666899399E-3</c:v>
                </c:pt>
                <c:pt idx="77751">
                  <c:v>2.4207769893109798E-3</c:v>
                </c:pt>
                <c:pt idx="77752">
                  <c:v>2.4207634851336501E-3</c:v>
                </c:pt>
                <c:pt idx="77753">
                  <c:v>2.42075067944825E-3</c:v>
                </c:pt>
                <c:pt idx="77754">
                  <c:v>2.4207404348999301E-3</c:v>
                </c:pt>
                <c:pt idx="77755">
                  <c:v>2.4207294918596701E-3</c:v>
                </c:pt>
                <c:pt idx="77756">
                  <c:v>2.4207152891904098E-3</c:v>
                </c:pt>
                <c:pt idx="77757">
                  <c:v>2.4207048118114502E-3</c:v>
                </c:pt>
                <c:pt idx="77758">
                  <c:v>2.4206922389566898E-3</c:v>
                </c:pt>
                <c:pt idx="77759">
                  <c:v>2.4206810630857901E-3</c:v>
                </c:pt>
                <c:pt idx="77760">
                  <c:v>2.4206677917391101E-3</c:v>
                </c:pt>
                <c:pt idx="77761">
                  <c:v>2.4206570815294998E-3</c:v>
                </c:pt>
                <c:pt idx="77762">
                  <c:v>2.4206459056586001E-3</c:v>
                </c:pt>
                <c:pt idx="77763">
                  <c:v>2.4206335656344899E-3</c:v>
                </c:pt>
                <c:pt idx="77764">
                  <c:v>2.4206214584410199E-3</c:v>
                </c:pt>
                <c:pt idx="77765">
                  <c:v>2.4206107482314101E-3</c:v>
                </c:pt>
                <c:pt idx="77766">
                  <c:v>2.4205974768847201E-3</c:v>
                </c:pt>
                <c:pt idx="77767">
                  <c:v>2.42058862932026E-3</c:v>
                </c:pt>
                <c:pt idx="77768">
                  <c:v>2.4205755908042201E-3</c:v>
                </c:pt>
                <c:pt idx="77769">
                  <c:v>2.4205632507801099E-3</c:v>
                </c:pt>
                <c:pt idx="77770">
                  <c:v>2.4205520749092102E-3</c:v>
                </c:pt>
                <c:pt idx="77771">
                  <c:v>2.4205388035625202E-3</c:v>
                </c:pt>
                <c:pt idx="77772">
                  <c:v>2.4205297231674199E-3</c:v>
                </c:pt>
                <c:pt idx="77773">
                  <c:v>2.4205178488045901E-3</c:v>
                </c:pt>
                <c:pt idx="77774">
                  <c:v>2.4205052759498401E-3</c:v>
                </c:pt>
                <c:pt idx="77775">
                  <c:v>2.4204954970628001E-3</c:v>
                </c:pt>
                <c:pt idx="77776">
                  <c:v>2.4204847868531899E-3</c:v>
                </c:pt>
                <c:pt idx="77777">
                  <c:v>2.4204715155065099E-3</c:v>
                </c:pt>
                <c:pt idx="77778">
                  <c:v>2.4204622022807598E-3</c:v>
                </c:pt>
                <c:pt idx="77779">
                  <c:v>2.4204517249018002E-3</c:v>
                </c:pt>
                <c:pt idx="77780">
                  <c:v>2.4204389192163901E-3</c:v>
                </c:pt>
                <c:pt idx="77781">
                  <c:v>2.4204279761761401E-3</c:v>
                </c:pt>
                <c:pt idx="77782">
                  <c:v>2.4204170331358901E-3</c:v>
                </c:pt>
                <c:pt idx="77783">
                  <c:v>2.4204051587730598E-3</c:v>
                </c:pt>
                <c:pt idx="77784">
                  <c:v>2.4203935172408802E-3</c:v>
                </c:pt>
                <c:pt idx="77785">
                  <c:v>2.4203821085393398E-3</c:v>
                </c:pt>
                <c:pt idx="77786">
                  <c:v>2.4203704670071602E-3</c:v>
                </c:pt>
                <c:pt idx="77787">
                  <c:v>2.4203599896282001E-3</c:v>
                </c:pt>
                <c:pt idx="77788">
                  <c:v>2.4203478824347301E-3</c:v>
                </c:pt>
                <c:pt idx="77789">
                  <c:v>2.4203395005315499E-3</c:v>
                </c:pt>
                <c:pt idx="77790">
                  <c:v>2.4203259963542201E-3</c:v>
                </c:pt>
                <c:pt idx="77791">
                  <c:v>2.4203162174671901E-3</c:v>
                </c:pt>
                <c:pt idx="77792">
                  <c:v>2.4203069042414401E-3</c:v>
                </c:pt>
                <c:pt idx="77793">
                  <c:v>2.4202947970479701E-3</c:v>
                </c:pt>
                <c:pt idx="77794">
                  <c:v>2.4202829226851498E-3</c:v>
                </c:pt>
                <c:pt idx="77795">
                  <c:v>2.4202717468142501E-3</c:v>
                </c:pt>
                <c:pt idx="77796">
                  <c:v>2.42026126943529E-3</c:v>
                </c:pt>
                <c:pt idx="77797">
                  <c:v>2.4202510248869701E-3</c:v>
                </c:pt>
                <c:pt idx="77798">
                  <c:v>2.4202398490160699E-3</c:v>
                </c:pt>
                <c:pt idx="77799">
                  <c:v>2.4202310014516098E-3</c:v>
                </c:pt>
                <c:pt idx="77800">
                  <c:v>2.4202200584113598E-3</c:v>
                </c:pt>
                <c:pt idx="77801">
                  <c:v>2.4202072527259601E-3</c:v>
                </c:pt>
                <c:pt idx="77802">
                  <c:v>2.4201970081776398E-3</c:v>
                </c:pt>
                <c:pt idx="77803">
                  <c:v>2.4201867636293199E-3</c:v>
                </c:pt>
                <c:pt idx="77804">
                  <c:v>2.4201774504035698E-3</c:v>
                </c:pt>
                <c:pt idx="77805">
                  <c:v>2.4201660417020299E-3</c:v>
                </c:pt>
                <c:pt idx="77806">
                  <c:v>2.4201555643230698E-3</c:v>
                </c:pt>
                <c:pt idx="77807">
                  <c:v>2.4201446212828198E-3</c:v>
                </c:pt>
                <c:pt idx="77808">
                  <c:v>2.42013391107321E-3</c:v>
                </c:pt>
                <c:pt idx="77809">
                  <c:v>2.4201238993555299E-3</c:v>
                </c:pt>
                <c:pt idx="77810">
                  <c:v>2.42011365480721E-3</c:v>
                </c:pt>
                <c:pt idx="77811">
                  <c:v>2.4201034102588901E-3</c:v>
                </c:pt>
                <c:pt idx="77812">
                  <c:v>2.4200922343879899E-3</c:v>
                </c:pt>
                <c:pt idx="77813">
                  <c:v>0.115754157304764</c:v>
                </c:pt>
                <c:pt idx="77814">
                  <c:v>8.8040679693222101E-2</c:v>
                </c:pt>
                <c:pt idx="77815">
                  <c:v>6.61158487200737E-2</c:v>
                </c:pt>
                <c:pt idx="77816">
                  <c:v>5.6282673031091697E-2</c:v>
                </c:pt>
                <c:pt idx="77817">
                  <c:v>5.4222531616687802E-2</c:v>
                </c:pt>
                <c:pt idx="77818">
                  <c:v>5.2457626909017598E-2</c:v>
                </c:pt>
                <c:pt idx="77819">
                  <c:v>4.3992161750793499E-2</c:v>
                </c:pt>
                <c:pt idx="77820">
                  <c:v>2.4690860882401501E-2</c:v>
                </c:pt>
                <c:pt idx="77821">
                  <c:v>6.9335006177425398E-2</c:v>
                </c:pt>
                <c:pt idx="77822">
                  <c:v>3.01317982375622E-2</c:v>
                </c:pt>
                <c:pt idx="77823">
                  <c:v>4.9608755856752403E-2</c:v>
                </c:pt>
                <c:pt idx="77824">
                  <c:v>5.8352503925561898E-2</c:v>
                </c:pt>
                <c:pt idx="77825">
                  <c:v>5.81564158201218E-2</c:v>
                </c:pt>
                <c:pt idx="77826">
                  <c:v>4.98745255172253E-2</c:v>
                </c:pt>
                <c:pt idx="77827">
                  <c:v>3.2968796789646197E-2</c:v>
                </c:pt>
                <c:pt idx="77828">
                  <c:v>3.4701939672231702E-2</c:v>
                </c:pt>
                <c:pt idx="77829">
                  <c:v>4.0360871702432598E-2</c:v>
                </c:pt>
                <c:pt idx="77830">
                  <c:v>2.3769069463014599E-2</c:v>
                </c:pt>
                <c:pt idx="77831">
                  <c:v>3.3687878400087398E-2</c:v>
                </c:pt>
                <c:pt idx="77832">
                  <c:v>3.6031462252139997E-2</c:v>
                </c:pt>
                <c:pt idx="77833">
                  <c:v>3.1721003353595699E-2</c:v>
                </c:pt>
                <c:pt idx="77834">
                  <c:v>2.3032382130622898E-2</c:v>
                </c:pt>
                <c:pt idx="77835">
                  <c:v>3.1918574124574703E-2</c:v>
                </c:pt>
                <c:pt idx="77836">
                  <c:v>2.7738383039832101E-2</c:v>
                </c:pt>
                <c:pt idx="77837">
                  <c:v>2.4144485592842099E-2</c:v>
                </c:pt>
                <c:pt idx="77838">
                  <c:v>2.7890965342521699E-2</c:v>
                </c:pt>
                <c:pt idx="77839">
                  <c:v>2.74102538824081E-2</c:v>
                </c:pt>
                <c:pt idx="77840">
                  <c:v>2.3670680820941901E-2</c:v>
                </c:pt>
                <c:pt idx="77841">
                  <c:v>2.5424247607588799E-2</c:v>
                </c:pt>
                <c:pt idx="77842">
                  <c:v>2.68946550786495E-2</c:v>
                </c:pt>
                <c:pt idx="77843">
                  <c:v>2.2353954613208799E-2</c:v>
                </c:pt>
                <c:pt idx="77844">
                  <c:v>2.5373103097081202E-2</c:v>
                </c:pt>
                <c:pt idx="77845">
                  <c:v>2.6233561336994199E-2</c:v>
                </c:pt>
                <c:pt idx="77846">
                  <c:v>2.4464584887027699E-2</c:v>
                </c:pt>
                <c:pt idx="77847">
                  <c:v>2.2429097443819001E-2</c:v>
                </c:pt>
                <c:pt idx="77848">
                  <c:v>2.5068648159503899E-2</c:v>
                </c:pt>
                <c:pt idx="77849">
                  <c:v>2.30565350502729E-2</c:v>
                </c:pt>
                <c:pt idx="77850">
                  <c:v>2.3205580189824101E-2</c:v>
                </c:pt>
                <c:pt idx="77851">
                  <c:v>2.4116970598697701E-2</c:v>
                </c:pt>
                <c:pt idx="77852">
                  <c:v>2.3251028731465301E-2</c:v>
                </c:pt>
                <c:pt idx="77853">
                  <c:v>2.2670723497867602E-2</c:v>
                </c:pt>
                <c:pt idx="77854">
                  <c:v>2.3861069232225401E-2</c:v>
                </c:pt>
                <c:pt idx="77855">
                  <c:v>2.25011520087719E-2</c:v>
                </c:pt>
                <c:pt idx="77856">
                  <c:v>2.3090606555342699E-2</c:v>
                </c:pt>
                <c:pt idx="77857">
                  <c:v>2.3255052044987699E-2</c:v>
                </c:pt>
                <c:pt idx="77858">
                  <c:v>2.2359309718012799E-2</c:v>
                </c:pt>
                <c:pt idx="77859">
                  <c:v>2.3019168525934199E-2</c:v>
                </c:pt>
                <c:pt idx="77860">
                  <c:v>2.2735806182026901E-2</c:v>
                </c:pt>
                <c:pt idx="77861">
                  <c:v>2.24164389073849E-2</c:v>
                </c:pt>
                <c:pt idx="77862">
                  <c:v>2.2932266816496901E-2</c:v>
                </c:pt>
                <c:pt idx="77863">
                  <c:v>2.2389959543943402E-2</c:v>
                </c:pt>
                <c:pt idx="77864">
                  <c:v>2.25741844624281E-2</c:v>
                </c:pt>
                <c:pt idx="77865">
                  <c:v>2.26754285395145E-2</c:v>
                </c:pt>
                <c:pt idx="77866">
                  <c:v>2.2316398099064799E-2</c:v>
                </c:pt>
                <c:pt idx="77867">
                  <c:v>2.26017236709595E-2</c:v>
                </c:pt>
                <c:pt idx="77868">
                  <c:v>2.2476913407444898E-2</c:v>
                </c:pt>
                <c:pt idx="77869">
                  <c:v>2.2340513765811899E-2</c:v>
                </c:pt>
                <c:pt idx="77870">
                  <c:v>2.2556226700544399E-2</c:v>
                </c:pt>
                <c:pt idx="77871">
                  <c:v>2.2361548617482199E-2</c:v>
                </c:pt>
                <c:pt idx="77872">
                  <c:v>2.2382993251085299E-2</c:v>
                </c:pt>
                <c:pt idx="77873">
                  <c:v>2.2480929270386699E-2</c:v>
                </c:pt>
                <c:pt idx="77874">
                  <c:v>2.2316839545965202E-2</c:v>
                </c:pt>
                <c:pt idx="77875">
                  <c:v>2.24074888974428E-2</c:v>
                </c:pt>
                <c:pt idx="77876">
                  <c:v>2.2409401834011099E-2</c:v>
                </c:pt>
                <c:pt idx="77877">
                  <c:v>2.2313497960567499E-2</c:v>
                </c:pt>
                <c:pt idx="77878">
                  <c:v>2.2407794371247299E-2</c:v>
                </c:pt>
                <c:pt idx="77879">
                  <c:v>2.2357489913702001E-2</c:v>
                </c:pt>
                <c:pt idx="77880">
                  <c:v>2.23261639475822E-2</c:v>
                </c:pt>
                <c:pt idx="77881">
                  <c:v>2.2390784695744501E-2</c:v>
                </c:pt>
                <c:pt idx="77882">
                  <c:v>2.2327596321702E-2</c:v>
                </c:pt>
                <c:pt idx="77883">
                  <c:v>2.2339003160595901E-2</c:v>
                </c:pt>
                <c:pt idx="77884">
                  <c:v>2.23664995282888E-2</c:v>
                </c:pt>
                <c:pt idx="77885">
                  <c:v>2.2315278649330101E-2</c:v>
                </c:pt>
                <c:pt idx="77886">
                  <c:v>2.2344982251524901E-2</c:v>
                </c:pt>
                <c:pt idx="77887">
                  <c:v>2.2343175485730199E-2</c:v>
                </c:pt>
                <c:pt idx="77888">
                  <c:v>2.2313751280307801E-2</c:v>
                </c:pt>
                <c:pt idx="77889">
                  <c:v>2.2343261167407001E-2</c:v>
                </c:pt>
                <c:pt idx="77890">
                  <c:v>2.23255921155214E-2</c:v>
                </c:pt>
                <c:pt idx="77891">
                  <c:v>2.2316815331578199E-2</c:v>
                </c:pt>
                <c:pt idx="77892">
                  <c:v>2.23361905664206E-2</c:v>
                </c:pt>
                <c:pt idx="77893">
                  <c:v>2.2315194830298399E-2</c:v>
                </c:pt>
                <c:pt idx="77894">
                  <c:v>2.2320099174976401E-2</c:v>
                </c:pt>
                <c:pt idx="77895">
                  <c:v>2.2327143698930699E-2</c:v>
                </c:pt>
                <c:pt idx="77896">
                  <c:v>2.23110131919384E-2</c:v>
                </c:pt>
                <c:pt idx="77897">
                  <c:v>2.23213620483875E-2</c:v>
                </c:pt>
                <c:pt idx="77898">
                  <c:v>2.2319003939628601E-2</c:v>
                </c:pt>
                <c:pt idx="77899">
                  <c:v>2.2310810163617099E-2</c:v>
                </c:pt>
                <c:pt idx="77900">
                  <c:v>2.2320276126265502E-2</c:v>
                </c:pt>
                <c:pt idx="77901">
                  <c:v>2.2313404828309999E-2</c:v>
                </c:pt>
                <c:pt idx="77902">
                  <c:v>2.2312231361866001E-2</c:v>
                </c:pt>
                <c:pt idx="77903">
                  <c:v>2.2317625582218201E-2</c:v>
                </c:pt>
                <c:pt idx="77904">
                  <c:v>2.2310623899102201E-2</c:v>
                </c:pt>
                <c:pt idx="77905">
                  <c:v>2.23135408014059E-2</c:v>
                </c:pt>
                <c:pt idx="77906">
                  <c:v>2.2314593195915201E-2</c:v>
                </c:pt>
                <c:pt idx="77907">
                  <c:v>2.2310007363557802E-2</c:v>
                </c:pt>
                <c:pt idx="77908">
                  <c:v>2.23139245063067E-2</c:v>
                </c:pt>
                <c:pt idx="77909">
                  <c:v>2.23121363669634E-2</c:v>
                </c:pt>
                <c:pt idx="77910">
                  <c:v>2.2310506552457799E-2</c:v>
                </c:pt>
                <c:pt idx="77911">
                  <c:v>2.2313378751277899E-2</c:v>
                </c:pt>
                <c:pt idx="77912">
                  <c:v>2.2310668602585799E-2</c:v>
                </c:pt>
                <c:pt idx="77913">
                  <c:v>2.2311205044388799E-2</c:v>
                </c:pt>
                <c:pt idx="77914">
                  <c:v>2.2312328219413799E-2</c:v>
                </c:pt>
                <c:pt idx="77915">
                  <c:v>2.23101321607828E-2</c:v>
                </c:pt>
                <c:pt idx="77916">
                  <c:v>2.2311573848128301E-2</c:v>
                </c:pt>
                <c:pt idx="77917">
                  <c:v>2.23112609237433E-2</c:v>
                </c:pt>
                <c:pt idx="77918">
                  <c:v>2.2310188040137301E-2</c:v>
                </c:pt>
                <c:pt idx="77919">
                  <c:v>2.23114900290966E-2</c:v>
                </c:pt>
                <c:pt idx="77920">
                  <c:v>2.2310497239232101E-2</c:v>
                </c:pt>
                <c:pt idx="77921">
                  <c:v>2.2310426458716399E-2</c:v>
                </c:pt>
                <c:pt idx="77922">
                  <c:v>2.23110988736153E-2</c:v>
                </c:pt>
                <c:pt idx="77923">
                  <c:v>2.2310128435492502E-2</c:v>
                </c:pt>
                <c:pt idx="77924">
                  <c:v>2.2310597822070101E-2</c:v>
                </c:pt>
                <c:pt idx="77925">
                  <c:v>2.2310633212327999E-2</c:v>
                </c:pt>
                <c:pt idx="77926">
                  <c:v>2.2310052067041401E-2</c:v>
                </c:pt>
                <c:pt idx="77927">
                  <c:v>2.2310603410005601E-2</c:v>
                </c:pt>
                <c:pt idx="77928">
                  <c:v>2.2310262545943298E-2</c:v>
                </c:pt>
                <c:pt idx="77929">
                  <c:v>2.2310120984911901E-2</c:v>
                </c:pt>
                <c:pt idx="77930">
                  <c:v>2.23104674369097E-2</c:v>
                </c:pt>
                <c:pt idx="77931">
                  <c:v>2.2310055792331699E-2</c:v>
                </c:pt>
                <c:pt idx="77932">
                  <c:v>2.23101992160082E-2</c:v>
                </c:pt>
                <c:pt idx="77933">
                  <c:v>6.3112944364547702E-2</c:v>
                </c:pt>
                <c:pt idx="77934">
                  <c:v>5.4832480847835499E-2</c:v>
                </c:pt>
                <c:pt idx="77935">
                  <c:v>4.8860684037208599E-2</c:v>
                </c:pt>
                <c:pt idx="77936">
                  <c:v>4.5851558446884197E-2</c:v>
                </c:pt>
                <c:pt idx="77937">
                  <c:v>4.3982569128274897E-2</c:v>
                </c:pt>
                <c:pt idx="77938">
                  <c:v>4.0914129465818398E-2</c:v>
                </c:pt>
                <c:pt idx="77939">
                  <c:v>3.5794131457805599E-2</c:v>
                </c:pt>
                <c:pt idx="77940">
                  <c:v>2.7879681438207599E-2</c:v>
                </c:pt>
                <c:pt idx="77941">
                  <c:v>0.10601096600294101</c:v>
                </c:pt>
                <c:pt idx="77942">
                  <c:v>3.2410942018032102E-2</c:v>
                </c:pt>
                <c:pt idx="77943">
                  <c:v>3.1468264758586897E-2</c:v>
                </c:pt>
                <c:pt idx="77944">
                  <c:v>4.0280509740114198E-2</c:v>
                </c:pt>
                <c:pt idx="77945">
                  <c:v>4.5032761991024003E-2</c:v>
                </c:pt>
                <c:pt idx="77946">
                  <c:v>4.5905757695436498E-2</c:v>
                </c:pt>
                <c:pt idx="77947">
                  <c:v>4.4173970818519599E-2</c:v>
                </c:pt>
                <c:pt idx="77948">
                  <c:v>4.1686400771141101E-2</c:v>
                </c:pt>
                <c:pt idx="77949">
                  <c:v>3.9856418967247002E-2</c:v>
                </c:pt>
                <c:pt idx="77950">
                  <c:v>3.9257921278476701E-2</c:v>
                </c:pt>
                <c:pt idx="77951">
                  <c:v>3.9883043617010103E-2</c:v>
                </c:pt>
                <c:pt idx="77952">
                  <c:v>4.1133381426334402E-2</c:v>
                </c:pt>
                <c:pt idx="77953">
                  <c:v>4.23041619360447E-2</c:v>
                </c:pt>
                <c:pt idx="77954">
                  <c:v>4.2973969131708201E-2</c:v>
                </c:pt>
                <c:pt idx="77955">
                  <c:v>4.2935382574796697E-2</c:v>
                </c:pt>
                <c:pt idx="77956">
                  <c:v>4.2258225381374401E-2</c:v>
                </c:pt>
                <c:pt idx="77957">
                  <c:v>4.1202370077371597E-2</c:v>
                </c:pt>
                <c:pt idx="77958">
                  <c:v>4.0100555866956697E-2</c:v>
                </c:pt>
                <c:pt idx="77959">
                  <c:v>3.9243973791599301E-2</c:v>
                </c:pt>
                <c:pt idx="77960">
                  <c:v>3.87932881712914E-2</c:v>
                </c:pt>
                <c:pt idx="77961">
                  <c:v>3.8742017000913599E-2</c:v>
                </c:pt>
                <c:pt idx="77962">
                  <c:v>3.8957014679908801E-2</c:v>
                </c:pt>
                <c:pt idx="77963">
                  <c:v>3.9219878613948801E-2</c:v>
                </c:pt>
                <c:pt idx="77964">
                  <c:v>3.9335016161203398E-2</c:v>
                </c:pt>
                <c:pt idx="77965">
                  <c:v>3.9203982800245299E-2</c:v>
                </c:pt>
                <c:pt idx="77966">
                  <c:v>3.8472354412078899E-2</c:v>
                </c:pt>
                <c:pt idx="77967">
                  <c:v>3.8407590240240097E-2</c:v>
                </c:pt>
                <c:pt idx="77968">
                  <c:v>3.83101850748062E-2</c:v>
                </c:pt>
                <c:pt idx="77969">
                  <c:v>3.8169253617525101E-2</c:v>
                </c:pt>
                <c:pt idx="77970">
                  <c:v>3.7966754287481301E-2</c:v>
                </c:pt>
                <c:pt idx="77971">
                  <c:v>3.77151258289814E-2</c:v>
                </c:pt>
                <c:pt idx="77972">
                  <c:v>3.7435304373502697E-2</c:v>
                </c:pt>
                <c:pt idx="77973">
                  <c:v>3.7133280187845202E-2</c:v>
                </c:pt>
                <c:pt idx="77974">
                  <c:v>3.6815300583839403E-2</c:v>
                </c:pt>
                <c:pt idx="77975">
                  <c:v>3.6487542092800099E-2</c:v>
                </c:pt>
                <c:pt idx="77976">
                  <c:v>3.6155823618173599E-2</c:v>
                </c:pt>
                <c:pt idx="77977">
                  <c:v>3.5825189203023897E-2</c:v>
                </c:pt>
                <c:pt idx="77978">
                  <c:v>3.5499703139066703E-2</c:v>
                </c:pt>
                <c:pt idx="77979">
                  <c:v>3.5182379186153398E-2</c:v>
                </c:pt>
                <c:pt idx="77980">
                  <c:v>3.4873701632022899E-2</c:v>
                </c:pt>
                <c:pt idx="77981">
                  <c:v>3.4563075751066201E-2</c:v>
                </c:pt>
                <c:pt idx="77982">
                  <c:v>3.4260720014572102E-2</c:v>
                </c:pt>
                <c:pt idx="77983">
                  <c:v>3.3953022211790099E-2</c:v>
                </c:pt>
                <c:pt idx="77984">
                  <c:v>3.3640693873167003E-2</c:v>
                </c:pt>
                <c:pt idx="77985">
                  <c:v>3.33008505403996E-2</c:v>
                </c:pt>
                <c:pt idx="77986">
                  <c:v>3.2879613339900998E-2</c:v>
                </c:pt>
                <c:pt idx="77987">
                  <c:v>3.2387420535087599E-2</c:v>
                </c:pt>
                <c:pt idx="77988">
                  <c:v>3.1815897673368503E-2</c:v>
                </c:pt>
                <c:pt idx="77989">
                  <c:v>3.1116802245378501E-2</c:v>
                </c:pt>
                <c:pt idx="77990">
                  <c:v>3.0253011733293499E-2</c:v>
                </c:pt>
                <c:pt idx="77991">
                  <c:v>2.9160654172301299E-2</c:v>
                </c:pt>
                <c:pt idx="77992">
                  <c:v>2.77635119855404E-2</c:v>
                </c:pt>
                <c:pt idx="77993">
                  <c:v>2.60765440762043E-2</c:v>
                </c:pt>
                <c:pt idx="77994">
                  <c:v>2.41527128964663E-2</c:v>
                </c:pt>
                <c:pt idx="77995">
                  <c:v>2.26339157670736E-2</c:v>
                </c:pt>
                <c:pt idx="77996">
                  <c:v>2.3914182558655701E-2</c:v>
                </c:pt>
                <c:pt idx="77997">
                  <c:v>2.4706719443202001E-2</c:v>
                </c:pt>
                <c:pt idx="77998">
                  <c:v>2.46016997843981E-2</c:v>
                </c:pt>
                <c:pt idx="77999">
                  <c:v>2.3711785674095098E-2</c:v>
                </c:pt>
                <c:pt idx="78000">
                  <c:v>2.24449448287487E-2</c:v>
                </c:pt>
                <c:pt idx="78001">
                  <c:v>2.1269651129841801E-2</c:v>
                </c:pt>
                <c:pt idx="78002">
                  <c:v>2.05230042338371E-2</c:v>
                </c:pt>
                <c:pt idx="78003">
                  <c:v>2.04268842935562E-2</c:v>
                </c:pt>
                <c:pt idx="78004">
                  <c:v>2.1008275449276002E-2</c:v>
                </c:pt>
                <c:pt idx="78005">
                  <c:v>2.11921241134405E-2</c:v>
                </c:pt>
                <c:pt idx="78006">
                  <c:v>2.0821938291191999E-2</c:v>
                </c:pt>
                <c:pt idx="78007">
                  <c:v>2.0065043121576299E-2</c:v>
                </c:pt>
                <c:pt idx="78008">
                  <c:v>1.95891726762056E-2</c:v>
                </c:pt>
                <c:pt idx="78009">
                  <c:v>1.9354054704308499E-2</c:v>
                </c:pt>
                <c:pt idx="78010">
                  <c:v>1.9244534894824E-2</c:v>
                </c:pt>
                <c:pt idx="78011">
                  <c:v>1.9167045131325701E-2</c:v>
                </c:pt>
                <c:pt idx="78012">
                  <c:v>1.9054776057600999E-2</c:v>
                </c:pt>
                <c:pt idx="78013">
                  <c:v>1.8878567963838602E-2</c:v>
                </c:pt>
                <c:pt idx="78014">
                  <c:v>1.8601709976792301E-2</c:v>
                </c:pt>
                <c:pt idx="78015">
                  <c:v>1.8253691494464899E-2</c:v>
                </c:pt>
                <c:pt idx="78016">
                  <c:v>1.7905561253428501E-2</c:v>
                </c:pt>
                <c:pt idx="78017">
                  <c:v>1.7595212906599E-2</c:v>
                </c:pt>
                <c:pt idx="78018">
                  <c:v>1.7339374870061899E-2</c:v>
                </c:pt>
                <c:pt idx="78019">
                  <c:v>1.71725396066904E-2</c:v>
                </c:pt>
                <c:pt idx="78020">
                  <c:v>1.70712023973465E-2</c:v>
                </c:pt>
                <c:pt idx="78021">
                  <c:v>1.70673485845327E-2</c:v>
                </c:pt>
                <c:pt idx="78022">
                  <c:v>1.6959466040134399E-2</c:v>
                </c:pt>
                <c:pt idx="78023">
                  <c:v>1.6702594235539402E-2</c:v>
                </c:pt>
                <c:pt idx="78024">
                  <c:v>1.64073407649994E-2</c:v>
                </c:pt>
                <c:pt idx="78025">
                  <c:v>1.6256779432296701E-2</c:v>
                </c:pt>
                <c:pt idx="78026">
                  <c:v>1.6139121726155298E-2</c:v>
                </c:pt>
                <c:pt idx="78027">
                  <c:v>1.6020676121115698E-2</c:v>
                </c:pt>
                <c:pt idx="78028">
                  <c:v>1.58952791243792E-2</c:v>
                </c:pt>
                <c:pt idx="78029">
                  <c:v>1.57371442764998E-2</c:v>
                </c:pt>
                <c:pt idx="78030">
                  <c:v>1.5531629323959399E-2</c:v>
                </c:pt>
                <c:pt idx="78031">
                  <c:v>1.53132379055023E-2</c:v>
                </c:pt>
                <c:pt idx="78032">
                  <c:v>1.50989918038249E-2</c:v>
                </c:pt>
                <c:pt idx="78033">
                  <c:v>1.4891072176396901E-2</c:v>
                </c:pt>
                <c:pt idx="78034">
                  <c:v>1.46932695060968E-2</c:v>
                </c:pt>
                <c:pt idx="78035">
                  <c:v>1.4515085145831099E-2</c:v>
                </c:pt>
                <c:pt idx="78036">
                  <c:v>1.43526252359152E-2</c:v>
                </c:pt>
                <c:pt idx="78037">
                  <c:v>1.41329439356923E-2</c:v>
                </c:pt>
                <c:pt idx="78038">
                  <c:v>1.3912880793213799E-2</c:v>
                </c:pt>
                <c:pt idx="78039">
                  <c:v>1.36823151260614E-2</c:v>
                </c:pt>
                <c:pt idx="78040">
                  <c:v>1.3467357493937E-2</c:v>
                </c:pt>
                <c:pt idx="78041">
                  <c:v>1.3236046768724899E-2</c:v>
                </c:pt>
                <c:pt idx="78042">
                  <c:v>1.2996843084693E-2</c:v>
                </c:pt>
                <c:pt idx="78043">
                  <c:v>1.2741365469992201E-2</c:v>
                </c:pt>
                <c:pt idx="78044">
                  <c:v>1.24591337516904E-2</c:v>
                </c:pt>
                <c:pt idx="78045">
                  <c:v>1.2142497114837199E-2</c:v>
                </c:pt>
                <c:pt idx="78046">
                  <c:v>1.1789308860898001E-2</c:v>
                </c:pt>
                <c:pt idx="78047">
                  <c:v>1.14011932164431E-2</c:v>
                </c:pt>
                <c:pt idx="78048">
                  <c:v>1.10369296744466E-2</c:v>
                </c:pt>
                <c:pt idx="78049">
                  <c:v>1.0630320757627499E-2</c:v>
                </c:pt>
                <c:pt idx="78050">
                  <c:v>1.01733691990376E-2</c:v>
                </c:pt>
                <c:pt idx="78051">
                  <c:v>9.6600558608770405E-3</c:v>
                </c:pt>
                <c:pt idx="78052">
                  <c:v>9.1040153056383098E-3</c:v>
                </c:pt>
                <c:pt idx="78053">
                  <c:v>8.5024526342749596E-3</c:v>
                </c:pt>
                <c:pt idx="78054">
                  <c:v>8.2098618149757403E-3</c:v>
                </c:pt>
                <c:pt idx="78055">
                  <c:v>8.3736600354313902E-3</c:v>
                </c:pt>
                <c:pt idx="78056">
                  <c:v>8.2337027415633202E-3</c:v>
                </c:pt>
                <c:pt idx="78057">
                  <c:v>7.7328486368060103E-3</c:v>
                </c:pt>
                <c:pt idx="78058">
                  <c:v>7.4102259241044504E-3</c:v>
                </c:pt>
                <c:pt idx="78059">
                  <c:v>7.5527848675847097E-3</c:v>
                </c:pt>
                <c:pt idx="78060">
                  <c:v>7.8375982120633108E-3</c:v>
                </c:pt>
                <c:pt idx="78061">
                  <c:v>7.92353413999081E-3</c:v>
                </c:pt>
                <c:pt idx="78062">
                  <c:v>7.7842981554567797E-3</c:v>
                </c:pt>
                <c:pt idx="78063">
                  <c:v>7.5945532880723502E-3</c:v>
                </c:pt>
                <c:pt idx="78064">
                  <c:v>7.6275696046650401E-3</c:v>
                </c:pt>
                <c:pt idx="78065">
                  <c:v>7.7930497936904396E-3</c:v>
                </c:pt>
                <c:pt idx="78066">
                  <c:v>7.6501835137605702E-3</c:v>
                </c:pt>
                <c:pt idx="78067">
                  <c:v>7.41338962689042E-3</c:v>
                </c:pt>
                <c:pt idx="78068">
                  <c:v>7.3542976751923596E-3</c:v>
                </c:pt>
                <c:pt idx="78069">
                  <c:v>7.3617785237729601E-3</c:v>
                </c:pt>
                <c:pt idx="78070">
                  <c:v>7.2974599897861498E-3</c:v>
                </c:pt>
                <c:pt idx="78071">
                  <c:v>7.1563418023288302E-3</c:v>
                </c:pt>
                <c:pt idx="78072">
                  <c:v>7.0373564958572396E-3</c:v>
                </c:pt>
                <c:pt idx="78073">
                  <c:v>7.0155900903046096E-3</c:v>
                </c:pt>
                <c:pt idx="78074">
                  <c:v>7.0290123112499697E-3</c:v>
                </c:pt>
                <c:pt idx="78075">
                  <c:v>7.0022498257458201E-3</c:v>
                </c:pt>
                <c:pt idx="78076">
                  <c:v>6.9549153558909902E-3</c:v>
                </c:pt>
                <c:pt idx="78077">
                  <c:v>6.9527495652437201E-3</c:v>
                </c:pt>
                <c:pt idx="78078">
                  <c:v>6.9801807403564496E-3</c:v>
                </c:pt>
                <c:pt idx="78079">
                  <c:v>6.9919871166348501E-3</c:v>
                </c:pt>
                <c:pt idx="78080">
                  <c:v>6.9763357751071496E-3</c:v>
                </c:pt>
                <c:pt idx="78081">
                  <c:v>6.9446056149900003E-3</c:v>
                </c:pt>
                <c:pt idx="78082">
                  <c:v>6.91640563309193E-3</c:v>
                </c:pt>
                <c:pt idx="78083">
                  <c:v>6.9143772125244097E-3</c:v>
                </c:pt>
                <c:pt idx="78084">
                  <c:v>6.9020343944430403E-3</c:v>
                </c:pt>
                <c:pt idx="78085">
                  <c:v>6.8744099698960798E-3</c:v>
                </c:pt>
                <c:pt idx="78086">
                  <c:v>6.8414993584156002E-3</c:v>
                </c:pt>
                <c:pt idx="78087">
                  <c:v>6.8166623823344699E-3</c:v>
                </c:pt>
                <c:pt idx="78088">
                  <c:v>6.8037714809179297E-3</c:v>
                </c:pt>
                <c:pt idx="78089">
                  <c:v>6.7957956343889202E-3</c:v>
                </c:pt>
                <c:pt idx="78090">
                  <c:v>6.7840646952390697E-3</c:v>
                </c:pt>
                <c:pt idx="78091">
                  <c:v>6.7672189325094197E-3</c:v>
                </c:pt>
                <c:pt idx="78092">
                  <c:v>6.75120484083891E-3</c:v>
                </c:pt>
                <c:pt idx="78093">
                  <c:v>6.7588714882731403E-3</c:v>
                </c:pt>
                <c:pt idx="78094">
                  <c:v>6.7624426446855103E-3</c:v>
                </c:pt>
                <c:pt idx="78095">
                  <c:v>6.7563392221927599E-3</c:v>
                </c:pt>
                <c:pt idx="78096">
                  <c:v>6.74501247704029E-3</c:v>
                </c:pt>
                <c:pt idx="78097">
                  <c:v>6.7373560741543796E-3</c:v>
                </c:pt>
                <c:pt idx="78098">
                  <c:v>6.7343777045607602E-3</c:v>
                </c:pt>
                <c:pt idx="78099">
                  <c:v>6.7313774488866303E-3</c:v>
                </c:pt>
                <c:pt idx="78100">
                  <c:v>6.7221550270914997E-3</c:v>
                </c:pt>
                <c:pt idx="78101">
                  <c:v>6.7156325094401802E-3</c:v>
                </c:pt>
                <c:pt idx="78102">
                  <c:v>6.7088119685649898E-3</c:v>
                </c:pt>
                <c:pt idx="78103">
                  <c:v>6.7026019096374503E-3</c:v>
                </c:pt>
                <c:pt idx="78104">
                  <c:v>6.6965692676603803E-3</c:v>
                </c:pt>
                <c:pt idx="78105">
                  <c:v>6.6900844685733301E-3</c:v>
                </c:pt>
                <c:pt idx="78106">
                  <c:v>6.68671261519194E-3</c:v>
                </c:pt>
                <c:pt idx="78107">
                  <c:v>6.6855852492153601E-3</c:v>
                </c:pt>
                <c:pt idx="78108">
                  <c:v>6.6799465566873602E-3</c:v>
                </c:pt>
                <c:pt idx="78109">
                  <c:v>6.6742287017404998E-3</c:v>
                </c:pt>
                <c:pt idx="78110">
                  <c:v>6.6822743974626099E-3</c:v>
                </c:pt>
                <c:pt idx="78111">
                  <c:v>6.6824825480580304E-3</c:v>
                </c:pt>
                <c:pt idx="78112">
                  <c:v>6.6735409200191498E-3</c:v>
                </c:pt>
                <c:pt idx="78113">
                  <c:v>6.6738002933561802E-3</c:v>
                </c:pt>
                <c:pt idx="78114">
                  <c:v>6.6812979057431204E-3</c:v>
                </c:pt>
                <c:pt idx="78115">
                  <c:v>6.6814492456614997E-3</c:v>
                </c:pt>
                <c:pt idx="78116">
                  <c:v>6.6728848032653297E-3</c:v>
                </c:pt>
                <c:pt idx="78117">
                  <c:v>6.66318461298943E-3</c:v>
                </c:pt>
                <c:pt idx="78118">
                  <c:v>6.66925357654691E-3</c:v>
                </c:pt>
                <c:pt idx="78119">
                  <c:v>6.6734803840517998E-3</c:v>
                </c:pt>
                <c:pt idx="78120">
                  <c:v>6.6670598462223998E-3</c:v>
                </c:pt>
                <c:pt idx="78121">
                  <c:v>6.65389560163021E-3</c:v>
                </c:pt>
                <c:pt idx="78122">
                  <c:v>6.6604237072169798E-3</c:v>
                </c:pt>
                <c:pt idx="78123">
                  <c:v>6.66498020291328E-3</c:v>
                </c:pt>
                <c:pt idx="78124">
                  <c:v>6.66053639724851E-3</c:v>
                </c:pt>
                <c:pt idx="78125">
                  <c:v>6.6509330645203599E-3</c:v>
                </c:pt>
                <c:pt idx="78126">
                  <c:v>6.6592153161764102E-3</c:v>
                </c:pt>
                <c:pt idx="78127">
                  <c:v>6.6651459783315702E-3</c:v>
                </c:pt>
                <c:pt idx="78128">
                  <c:v>6.6627706401050099E-3</c:v>
                </c:pt>
                <c:pt idx="78129">
                  <c:v>6.6554234363138702E-3</c:v>
                </c:pt>
                <c:pt idx="78130">
                  <c:v>6.6489404998719701E-3</c:v>
                </c:pt>
                <c:pt idx="78131">
                  <c:v>6.65311282500625E-3</c:v>
                </c:pt>
                <c:pt idx="78132">
                  <c:v>6.6498760133981696E-3</c:v>
                </c:pt>
                <c:pt idx="78133">
                  <c:v>6.6517596133053303E-3</c:v>
                </c:pt>
                <c:pt idx="78134">
                  <c:v>6.6540390253066999E-3</c:v>
                </c:pt>
                <c:pt idx="78135">
                  <c:v>6.6543002612888796E-3</c:v>
                </c:pt>
                <c:pt idx="78136">
                  <c:v>6.6517842933535602E-3</c:v>
                </c:pt>
                <c:pt idx="78137">
                  <c:v>6.6482233814895196E-3</c:v>
                </c:pt>
                <c:pt idx="78138">
                  <c:v>6.6546141169965302E-3</c:v>
                </c:pt>
                <c:pt idx="78139">
                  <c:v>6.6581224091350998E-3</c:v>
                </c:pt>
                <c:pt idx="78140">
                  <c:v>6.6503323614597303E-3</c:v>
                </c:pt>
                <c:pt idx="78141">
                  <c:v>6.6484790295362499E-3</c:v>
                </c:pt>
                <c:pt idx="78142">
                  <c:v>6.65389792993665E-3</c:v>
                </c:pt>
                <c:pt idx="78143">
                  <c:v>6.6556264646351303E-3</c:v>
                </c:pt>
                <c:pt idx="78144">
                  <c:v>6.6514424979686702E-3</c:v>
                </c:pt>
                <c:pt idx="78145">
                  <c:v>6.6438312642276296E-3</c:v>
                </c:pt>
                <c:pt idx="78146">
                  <c:v>6.65740389376879E-3</c:v>
                </c:pt>
                <c:pt idx="78147">
                  <c:v>6.6649885848164602E-3</c:v>
                </c:pt>
                <c:pt idx="78148">
                  <c:v>6.6574602387845499E-3</c:v>
                </c:pt>
                <c:pt idx="78149">
                  <c:v>6.6443337127566303E-3</c:v>
                </c:pt>
                <c:pt idx="78150">
                  <c:v>6.6556227393448396E-3</c:v>
                </c:pt>
                <c:pt idx="78151">
                  <c:v>6.6652912646532102E-3</c:v>
                </c:pt>
                <c:pt idx="78152">
                  <c:v>6.66190078482032E-3</c:v>
                </c:pt>
                <c:pt idx="78153">
                  <c:v>6.6507481969892996E-3</c:v>
                </c:pt>
                <c:pt idx="78154">
                  <c:v>6.6450834274292001E-3</c:v>
                </c:pt>
                <c:pt idx="78155">
                  <c:v>6.6524674184620398E-3</c:v>
                </c:pt>
                <c:pt idx="78156">
                  <c:v>6.6504133865237201E-3</c:v>
                </c:pt>
                <c:pt idx="78157">
                  <c:v>6.6442028619349003E-3</c:v>
                </c:pt>
                <c:pt idx="78158">
                  <c:v>6.6465223208069801E-3</c:v>
                </c:pt>
                <c:pt idx="78159">
                  <c:v>6.6433972679078596E-3</c:v>
                </c:pt>
                <c:pt idx="78160">
                  <c:v>6.6432785242795901E-3</c:v>
                </c:pt>
                <c:pt idx="78161">
                  <c:v>6.6460398957133302E-3</c:v>
                </c:pt>
                <c:pt idx="78162">
                  <c:v>6.64340006187558E-3</c:v>
                </c:pt>
                <c:pt idx="78163">
                  <c:v>6.6473959013819703E-3</c:v>
                </c:pt>
                <c:pt idx="78164">
                  <c:v>6.6499523818492898E-3</c:v>
                </c:pt>
                <c:pt idx="78165">
                  <c:v>6.6497977823019002E-3</c:v>
                </c:pt>
                <c:pt idx="78166">
                  <c:v>6.64725946262479E-3</c:v>
                </c:pt>
                <c:pt idx="78167">
                  <c:v>6.6424566321074997E-3</c:v>
                </c:pt>
                <c:pt idx="78168">
                  <c:v>6.6432398743927496E-3</c:v>
                </c:pt>
                <c:pt idx="78169">
                  <c:v>6.6456105560064298E-3</c:v>
                </c:pt>
                <c:pt idx="78170">
                  <c:v>6.6426019184291397E-3</c:v>
                </c:pt>
                <c:pt idx="78171">
                  <c:v>6.6502643749117903E-3</c:v>
                </c:pt>
                <c:pt idx="78172">
                  <c:v>6.6506038419902299E-3</c:v>
                </c:pt>
                <c:pt idx="78173">
                  <c:v>6.6433059982955499E-3</c:v>
                </c:pt>
                <c:pt idx="78174">
                  <c:v>6.6497158259153401E-3</c:v>
                </c:pt>
                <c:pt idx="78175">
                  <c:v>6.6550951451063199E-3</c:v>
                </c:pt>
                <c:pt idx="78176">
                  <c:v>6.6539598628878602E-3</c:v>
                </c:pt>
                <c:pt idx="78177">
                  <c:v>6.6482992842793499E-3</c:v>
                </c:pt>
                <c:pt idx="78178">
                  <c:v>6.6434335894882696E-3</c:v>
                </c:pt>
                <c:pt idx="78179">
                  <c:v>6.6468254663050201E-3</c:v>
                </c:pt>
                <c:pt idx="78180">
                  <c:v>6.6433669999241803E-3</c:v>
                </c:pt>
                <c:pt idx="78181">
                  <c:v>6.6475053317844902E-3</c:v>
                </c:pt>
                <c:pt idx="78182">
                  <c:v>6.6504837013781097E-3</c:v>
                </c:pt>
                <c:pt idx="78183">
                  <c:v>6.6504455171525496E-3</c:v>
                </c:pt>
                <c:pt idx="78184">
                  <c:v>6.6478308290243201E-3</c:v>
                </c:pt>
                <c:pt idx="78185">
                  <c:v>6.6444324329495404E-3</c:v>
                </c:pt>
                <c:pt idx="78186">
                  <c:v>6.65451586246491E-3</c:v>
                </c:pt>
                <c:pt idx="78187">
                  <c:v>6.6570853814482698E-3</c:v>
                </c:pt>
                <c:pt idx="78188">
                  <c:v>6.6466708667576296E-3</c:v>
                </c:pt>
                <c:pt idx="78189">
                  <c:v>6.6484534181654497E-3</c:v>
                </c:pt>
                <c:pt idx="78190">
                  <c:v>6.6559696570038804E-3</c:v>
                </c:pt>
                <c:pt idx="78191">
                  <c:v>6.6578146070241902E-3</c:v>
                </c:pt>
                <c:pt idx="78192">
                  <c:v>6.6519705578684798E-3</c:v>
                </c:pt>
                <c:pt idx="78193">
                  <c:v>2.36915843561292E-3</c:v>
                </c:pt>
                <c:pt idx="78194">
                  <c:v>1.97927537374198E-3</c:v>
                </c:pt>
                <c:pt idx="78195">
                  <c:v>1.3545652618631701E-3</c:v>
                </c:pt>
                <c:pt idx="78196">
                  <c:v>8.0651143798604597E-4</c:v>
                </c:pt>
                <c:pt idx="78197">
                  <c:v>5.5614515440538504E-4</c:v>
                </c:pt>
                <c:pt idx="78198">
                  <c:v>6.3661299645900705E-4</c:v>
                </c:pt>
                <c:pt idx="78199">
                  <c:v>9.0435158926993598E-4</c:v>
                </c:pt>
                <c:pt idx="78200">
                  <c:v>1.14282569848001E-3</c:v>
                </c:pt>
                <c:pt idx="78201">
                  <c:v>1.19194516446441E-3</c:v>
                </c:pt>
                <c:pt idx="78202">
                  <c:v>1.0255355155095499E-3</c:v>
                </c:pt>
                <c:pt idx="78203">
                  <c:v>7.4019859312102199E-4</c:v>
                </c:pt>
                <c:pt idx="78204">
                  <c:v>4.7867576358839902E-4</c:v>
                </c:pt>
                <c:pt idx="78205">
                  <c:v>3.4464531927369502E-4</c:v>
                </c:pt>
                <c:pt idx="78206">
                  <c:v>3.5711363307200399E-4</c:v>
                </c:pt>
                <c:pt idx="78207">
                  <c:v>4.5897605014033599E-4</c:v>
                </c:pt>
                <c:pt idx="78208">
                  <c:v>5.6212517665699103E-4</c:v>
                </c:pt>
                <c:pt idx="78209">
                  <c:v>5.9779093135148298E-4</c:v>
                </c:pt>
                <c:pt idx="78210">
                  <c:v>5.4635864216834296E-4</c:v>
                </c:pt>
                <c:pt idx="78211">
                  <c:v>4.3705609277822099E-4</c:v>
                </c:pt>
                <c:pt idx="78212">
                  <c:v>3.2401733915321502E-4</c:v>
                </c:pt>
                <c:pt idx="78213">
                  <c:v>2.5461093173362298E-4</c:v>
                </c:pt>
                <c:pt idx="78214">
                  <c:v>2.4663461954332899E-4</c:v>
                </c:pt>
                <c:pt idx="78215">
                  <c:v>2.84151785308495E-4</c:v>
                </c:pt>
                <c:pt idx="78216">
                  <c:v>3.3128759241662898E-4</c:v>
                </c:pt>
                <c:pt idx="78217">
                  <c:v>3.5417298204265502E-4</c:v>
                </c:pt>
                <c:pt idx="78218">
                  <c:v>3.3819462987594301E-4</c:v>
                </c:pt>
                <c:pt idx="78219">
                  <c:v>2.9208994237706098E-4</c:v>
                </c:pt>
                <c:pt idx="78220">
                  <c:v>2.38957683905028E-4</c:v>
                </c:pt>
                <c:pt idx="78221">
                  <c:v>2.0141476124990699E-4</c:v>
                </c:pt>
                <c:pt idx="78222">
                  <c:v>1.89917729585431E-4</c:v>
                </c:pt>
                <c:pt idx="78223">
                  <c:v>1.9972209702245899E-4</c:v>
                </c:pt>
                <c:pt idx="78224">
                  <c:v>2.1629604452755299E-4</c:v>
                </c:pt>
                <c:pt idx="78225">
                  <c:v>2.2466540394816499E-4</c:v>
                </c:pt>
                <c:pt idx="78226">
                  <c:v>2.1716149058193001E-4</c:v>
                </c:pt>
                <c:pt idx="78227">
                  <c:v>1.95971559151076E-4</c:v>
                </c:pt>
                <c:pt idx="78228">
                  <c:v>1.7020592349581399E-4</c:v>
                </c:pt>
                <c:pt idx="78229">
                  <c:v>1.4996723621152301E-4</c:v>
                </c:pt>
                <c:pt idx="78230">
                  <c:v>1.4094835205469299E-4</c:v>
                </c:pt>
                <c:pt idx="78231">
                  <c:v>1.4225025370251401E-4</c:v>
                </c:pt>
                <c:pt idx="78232">
                  <c:v>1.4801637735217799E-4</c:v>
                </c:pt>
                <c:pt idx="78233">
                  <c:v>1.5138951130211299E-4</c:v>
                </c:pt>
                <c:pt idx="78234">
                  <c:v>1.48315957630985E-4</c:v>
                </c:pt>
                <c:pt idx="78235">
                  <c:v>1.3917351316195E-4</c:v>
                </c:pt>
                <c:pt idx="78236">
                  <c:v>1.27740102470852E-4</c:v>
                </c:pt>
                <c:pt idx="78237">
                  <c:v>1.18528834718745E-4</c:v>
                </c:pt>
                <c:pt idx="78238">
                  <c:v>1.14226910227444E-4</c:v>
                </c:pt>
                <c:pt idx="78239">
                  <c:v>1.1459247616585299E-4</c:v>
                </c:pt>
                <c:pt idx="78240">
                  <c:v>1.17111856525298E-4</c:v>
                </c:pt>
                <c:pt idx="78241">
                  <c:v>1.18743257189635E-4</c:v>
                </c:pt>
                <c:pt idx="78242">
                  <c:v>1.17607167339884E-4</c:v>
                </c:pt>
                <c:pt idx="78243">
                  <c:v>1.13750364107545E-4</c:v>
                </c:pt>
                <c:pt idx="78244">
                  <c:v>1.08750173239969E-4</c:v>
                </c:pt>
                <c:pt idx="78245">
                  <c:v>1.0458111501066001E-4</c:v>
                </c:pt>
                <c:pt idx="78246">
                  <c:v>1.0248208127450201E-4</c:v>
                </c:pt>
                <c:pt idx="78247">
                  <c:v>1.02420475741383E-4</c:v>
                </c:pt>
                <c:pt idx="78248">
                  <c:v>1.0333635873394101E-4</c:v>
                </c:pt>
                <c:pt idx="78249">
                  <c:v>1.0389437375124501E-4</c:v>
                </c:pt>
                <c:pt idx="78250">
                  <c:v>1.03250247775577E-4</c:v>
                </c:pt>
                <c:pt idx="78251">
                  <c:v>1.0141135862795599E-4</c:v>
                </c:pt>
                <c:pt idx="78252">
                  <c:v>9.9070653959643096E-5</c:v>
                </c:pt>
                <c:pt idx="78253">
                  <c:v>9.7102783911395804E-5</c:v>
                </c:pt>
                <c:pt idx="78254">
                  <c:v>9.6055089670699103E-5</c:v>
                </c:pt>
                <c:pt idx="78255">
                  <c:v>9.5912408141884993E-5</c:v>
                </c:pt>
                <c:pt idx="78256">
                  <c:v>9.6210460469592403E-5</c:v>
                </c:pt>
                <c:pt idx="78257">
                  <c:v>9.6368887170683606E-5</c:v>
                </c:pt>
                <c:pt idx="78258">
                  <c:v>9.6024632512126104E-5</c:v>
                </c:pt>
                <c:pt idx="78259">
                  <c:v>9.5185256213881102E-5</c:v>
                </c:pt>
                <c:pt idx="78260">
                  <c:v>9.4151349912863198E-5</c:v>
                </c:pt>
                <c:pt idx="78261">
                  <c:v>9.3299713626038297E-5</c:v>
                </c:pt>
                <c:pt idx="78262">
                  <c:v>9.2862275778316002E-5</c:v>
                </c:pt>
                <c:pt idx="78263">
                  <c:v>9.2825954197905998E-5</c:v>
                </c:pt>
                <c:pt idx="78264">
                  <c:v>9.2981426860205802E-5</c:v>
                </c:pt>
                <c:pt idx="78265">
                  <c:v>9.3073249445296797E-5</c:v>
                </c:pt>
                <c:pt idx="78266">
                  <c:v>9.2945134383626296E-5</c:v>
                </c:pt>
                <c:pt idx="78267">
                  <c:v>9.2603077064268305E-5</c:v>
                </c:pt>
                <c:pt idx="78268">
                  <c:v>9.2181762738619E-5</c:v>
                </c:pt>
                <c:pt idx="78269">
                  <c:v>9.1843481641262797E-5</c:v>
                </c:pt>
                <c:pt idx="78270">
                  <c:v>9.1684785729739801E-5</c:v>
                </c:pt>
                <c:pt idx="78271">
                  <c:v>9.1694419097620994E-5</c:v>
                </c:pt>
                <c:pt idx="78272">
                  <c:v>9.1777590569108697E-5</c:v>
                </c:pt>
                <c:pt idx="78273">
                  <c:v>9.1824455012101694E-5</c:v>
                </c:pt>
                <c:pt idx="78274">
                  <c:v>9.1770758444909006E-5</c:v>
                </c:pt>
                <c:pt idx="78275">
                  <c:v>9.1623129264917198E-5</c:v>
                </c:pt>
                <c:pt idx="78276">
                  <c:v>9.1442998382262899E-5</c:v>
                </c:pt>
                <c:pt idx="78277">
                  <c:v>9.1300891654100296E-5</c:v>
                </c:pt>
                <c:pt idx="78278">
                  <c:v>9.1237889137119095E-5</c:v>
                </c:pt>
                <c:pt idx="78279">
                  <c:v>9.1245376097504104E-5</c:v>
                </c:pt>
                <c:pt idx="78280">
                  <c:v>9.1281523054931299E-5</c:v>
                </c:pt>
                <c:pt idx="78281">
                  <c:v>9.1299167252145694E-5</c:v>
                </c:pt>
                <c:pt idx="78282">
                  <c:v>9.1271955170668702E-5</c:v>
                </c:pt>
                <c:pt idx="78283">
                  <c:v>9.1205693024676307E-5</c:v>
                </c:pt>
                <c:pt idx="78284">
                  <c:v>9.1128524218220304E-5</c:v>
                </c:pt>
                <c:pt idx="78285">
                  <c:v>9.1071196948178099E-5</c:v>
                </c:pt>
                <c:pt idx="78286">
                  <c:v>9.1049027105327696E-5</c:v>
                </c:pt>
                <c:pt idx="78287">
                  <c:v>9.1057139798067497E-5</c:v>
                </c:pt>
                <c:pt idx="78288">
                  <c:v>9.1076632088515894E-5</c:v>
                </c:pt>
                <c:pt idx="78289">
                  <c:v>9.1086119937244803E-5</c:v>
                </c:pt>
                <c:pt idx="78290">
                  <c:v>9.1075686214026104E-5</c:v>
                </c:pt>
                <c:pt idx="78291">
                  <c:v>9.10496964934282E-5</c:v>
                </c:pt>
                <c:pt idx="78292">
                  <c:v>9.1019799583591494E-5</c:v>
                </c:pt>
                <c:pt idx="78293">
                  <c:v>9.0999645181000206E-5</c:v>
                </c:pt>
                <c:pt idx="78294">
                  <c:v>9.0994937636423897E-5</c:v>
                </c:pt>
                <c:pt idx="78295">
                  <c:v>9.1002359113190296E-5</c:v>
                </c:pt>
                <c:pt idx="78296">
                  <c:v>9.1013222117908299E-5</c:v>
                </c:pt>
                <c:pt idx="78297">
                  <c:v>9.1018810053356005E-5</c:v>
                </c:pt>
                <c:pt idx="78298">
                  <c:v>9.10150483832695E-5</c:v>
                </c:pt>
                <c:pt idx="78299">
                  <c:v>9.1004469140898396E-5</c:v>
                </c:pt>
                <c:pt idx="78300">
                  <c:v>9.0992485638707903E-5</c:v>
                </c:pt>
                <c:pt idx="78301">
                  <c:v>9.0985697170253802E-5</c:v>
                </c:pt>
                <c:pt idx="78302">
                  <c:v>9.0985166025347994E-5</c:v>
                </c:pt>
                <c:pt idx="78303">
                  <c:v>9.0989182353950996E-5</c:v>
                </c:pt>
                <c:pt idx="78304">
                  <c:v>9.0994370111730004E-5</c:v>
                </c:pt>
                <c:pt idx="78305">
                  <c:v>9.0995912614744197E-5</c:v>
                </c:pt>
                <c:pt idx="78306">
                  <c:v>9.0994057245552499E-5</c:v>
                </c:pt>
                <c:pt idx="78307">
                  <c:v>9.0989015006925897E-5</c:v>
                </c:pt>
                <c:pt idx="78308">
                  <c:v>9.0984292910434306E-5</c:v>
                </c:pt>
                <c:pt idx="78309">
                  <c:v>9.0981440735049505E-5</c:v>
                </c:pt>
                <c:pt idx="78310">
                  <c:v>9.09816735656932E-5</c:v>
                </c:pt>
                <c:pt idx="78311">
                  <c:v>9.0983427071478204E-5</c:v>
                </c:pt>
                <c:pt idx="78312">
                  <c:v>9.0985398855991702E-5</c:v>
                </c:pt>
                <c:pt idx="78313">
                  <c:v>9.0986162831541205E-5</c:v>
                </c:pt>
                <c:pt idx="78314">
                  <c:v>9.0985260612797006E-5</c:v>
                </c:pt>
                <c:pt idx="78315">
                  <c:v>9.0983077825512696E-5</c:v>
                </c:pt>
                <c:pt idx="78316">
                  <c:v>9.0981207904405905E-5</c:v>
                </c:pt>
                <c:pt idx="78317">
                  <c:v>9.0980211098212803E-5</c:v>
                </c:pt>
                <c:pt idx="78318">
                  <c:v>9.0980618551839102E-5</c:v>
                </c:pt>
                <c:pt idx="78319">
                  <c:v>9.09817972569726E-5</c:v>
                </c:pt>
                <c:pt idx="78320">
                  <c:v>9.0982604888267802E-5</c:v>
                </c:pt>
                <c:pt idx="78321">
                  <c:v>9.0982961410190897E-5</c:v>
                </c:pt>
                <c:pt idx="78322">
                  <c:v>9.0982583060395E-5</c:v>
                </c:pt>
                <c:pt idx="78323">
                  <c:v>9.0981666289735599E-5</c:v>
                </c:pt>
                <c:pt idx="78324">
                  <c:v>9.0980662207584801E-5</c:v>
                </c:pt>
                <c:pt idx="78325">
                  <c:v>9.0980487584602101E-5</c:v>
                </c:pt>
                <c:pt idx="78326">
                  <c:v>9.0980800450779498E-5</c:v>
                </c:pt>
                <c:pt idx="78327">
                  <c:v>9.0981542598456104E-5</c:v>
                </c:pt>
                <c:pt idx="78328">
                  <c:v>9.0981549874413799E-5</c:v>
                </c:pt>
                <c:pt idx="78329">
                  <c:v>9.0981637185905102E-5</c:v>
                </c:pt>
                <c:pt idx="78330">
                  <c:v>9.0981266112066805E-5</c:v>
                </c:pt>
                <c:pt idx="78331">
                  <c:v>9.0980844106525196E-5</c:v>
                </c:pt>
                <c:pt idx="78332">
                  <c:v>9.0980662207584801E-5</c:v>
                </c:pt>
                <c:pt idx="78333">
                  <c:v>9.0980625827796798E-5</c:v>
                </c:pt>
                <c:pt idx="78334">
                  <c:v>9.0980560344178202E-5</c:v>
                </c:pt>
                <c:pt idx="78335">
                  <c:v>9.0980749519076198E-5</c:v>
                </c:pt>
                <c:pt idx="78336">
                  <c:v>9.0980807726737098E-5</c:v>
                </c:pt>
                <c:pt idx="78337">
                  <c:v>9.0980778622906696E-5</c:v>
                </c:pt>
                <c:pt idx="78338">
                  <c:v>9.0980567620135803E-5</c:v>
                </c:pt>
                <c:pt idx="78339">
                  <c:v>9.0980516688432504E-5</c:v>
                </c:pt>
                <c:pt idx="78340">
                  <c:v>9.0980334789492203E-5</c:v>
                </c:pt>
                <c:pt idx="78341">
                  <c:v>9.0980167442467104E-5</c:v>
                </c:pt>
                <c:pt idx="78342">
                  <c:v>9.09805312403478E-5</c:v>
                </c:pt>
                <c:pt idx="78343">
                  <c:v>9.0980509412474903E-5</c:v>
                </c:pt>
                <c:pt idx="78344">
                  <c:v>9.0980487584602101E-5</c:v>
                </c:pt>
                <c:pt idx="78345">
                  <c:v>9.0980167442467104E-5</c:v>
                </c:pt>
                <c:pt idx="78346">
                  <c:v>9.0980342065449804E-5</c:v>
                </c:pt>
                <c:pt idx="78347">
                  <c:v>9.0980225650128004E-5</c:v>
                </c:pt>
                <c:pt idx="78348">
                  <c:v>9.0980254753958407E-5</c:v>
                </c:pt>
                <c:pt idx="78349">
                  <c:v>9.0980320237577002E-5</c:v>
                </c:pt>
                <c:pt idx="78350">
                  <c:v>9.0980225650128004E-5</c:v>
                </c:pt>
                <c:pt idx="78351">
                  <c:v>9.0980254753958407E-5</c:v>
                </c:pt>
                <c:pt idx="78352">
                  <c:v>9.0980480308644501E-5</c:v>
                </c:pt>
                <c:pt idx="78353">
                  <c:v>9.0980262029916102E-5</c:v>
                </c:pt>
                <c:pt idx="78354">
                  <c:v>9.0980080130975693E-5</c:v>
                </c:pt>
                <c:pt idx="78355">
                  <c:v>9.0980014647357206E-5</c:v>
                </c:pt>
                <c:pt idx="78356">
                  <c:v>9.0980101958848495E-5</c:v>
                </c:pt>
                <c:pt idx="78357">
                  <c:v>9.0979869128204896E-5</c:v>
                </c:pt>
                <c:pt idx="78358">
                  <c:v>9.0980021923314794E-5</c:v>
                </c:pt>
                <c:pt idx="78359">
                  <c:v>9.0980087406933294E-5</c:v>
                </c:pt>
                <c:pt idx="78360">
                  <c:v>9.0980065579060506E-5</c:v>
                </c:pt>
                <c:pt idx="78361">
                  <c:v>9.0980087406933294E-5</c:v>
                </c:pt>
                <c:pt idx="78362">
                  <c:v>9.0980051027145196E-5</c:v>
                </c:pt>
                <c:pt idx="78363">
                  <c:v>9.0980007371399606E-5</c:v>
                </c:pt>
                <c:pt idx="78364">
                  <c:v>9.0980051027145196E-5</c:v>
                </c:pt>
                <c:pt idx="78365">
                  <c:v>9.0980152890551795E-5</c:v>
                </c:pt>
                <c:pt idx="78366">
                  <c:v>9.0980123786721406E-5</c:v>
                </c:pt>
                <c:pt idx="78367">
                  <c:v>9.0980131062679006E-5</c:v>
                </c:pt>
                <c:pt idx="78368">
                  <c:v>9.0980203822255094E-5</c:v>
                </c:pt>
                <c:pt idx="78369">
                  <c:v>9.0979970991611494E-5</c:v>
                </c:pt>
                <c:pt idx="78370">
                  <c:v>9.0979934611823396E-5</c:v>
                </c:pt>
                <c:pt idx="78371">
                  <c:v>9.0980021923314794E-5</c:v>
                </c:pt>
                <c:pt idx="78372">
                  <c:v>9.0980305685661706E-5</c:v>
                </c:pt>
                <c:pt idx="78373">
                  <c:v>9.0979934611823396E-5</c:v>
                </c:pt>
                <c:pt idx="78374">
                  <c:v>9.0980123786721406E-5</c:v>
                </c:pt>
                <c:pt idx="78375">
                  <c:v>9.0980123786721406E-5</c:v>
                </c:pt>
                <c:pt idx="78376">
                  <c:v>9.0980356617365005E-5</c:v>
                </c:pt>
                <c:pt idx="78377">
                  <c:v>9.0980101958848495E-5</c:v>
                </c:pt>
                <c:pt idx="78378">
                  <c:v>9.0980123786721406E-5</c:v>
                </c:pt>
                <c:pt idx="78379">
                  <c:v>9.0980101958848495E-5</c:v>
                </c:pt>
                <c:pt idx="78380">
                  <c:v>9.09797381609678E-5</c:v>
                </c:pt>
                <c:pt idx="78381">
                  <c:v>9.0979876404162496E-5</c:v>
                </c:pt>
                <c:pt idx="78382">
                  <c:v>9.0980072855018106E-5</c:v>
                </c:pt>
                <c:pt idx="78383">
                  <c:v>9.0980203822255094E-5</c:v>
                </c:pt>
                <c:pt idx="78384">
                  <c:v>9.0979920059908195E-5</c:v>
                </c:pt>
                <c:pt idx="78385">
                  <c:v>9.0980138338636593E-5</c:v>
                </c:pt>
                <c:pt idx="78386">
                  <c:v>9.0980101958848495E-5</c:v>
                </c:pt>
                <c:pt idx="78387">
                  <c:v>9.0980051027145196E-5</c:v>
                </c:pt>
                <c:pt idx="78388">
                  <c:v>9.0979920059908195E-5</c:v>
                </c:pt>
                <c:pt idx="78389">
                  <c:v>9.0980145614594194E-5</c:v>
                </c:pt>
                <c:pt idx="78390">
                  <c:v>9.0980080130975693E-5</c:v>
                </c:pt>
                <c:pt idx="78391">
                  <c:v>9.0979934611823396E-5</c:v>
                </c:pt>
                <c:pt idx="78392">
                  <c:v>9.0980072855018106E-5</c:v>
                </c:pt>
                <c:pt idx="78393">
                  <c:v>9.0979992819484296E-5</c:v>
                </c:pt>
                <c:pt idx="78394">
                  <c:v>9.0979970991611494E-5</c:v>
                </c:pt>
                <c:pt idx="78395">
                  <c:v>9.0980043751187595E-5</c:v>
                </c:pt>
                <c:pt idx="78396">
                  <c:v>9.0980167442467104E-5</c:v>
                </c:pt>
                <c:pt idx="78397">
                  <c:v>9.0979970991611494E-5</c:v>
                </c:pt>
                <c:pt idx="78398">
                  <c:v>9.0979970991611494E-5</c:v>
                </c:pt>
                <c:pt idx="78399">
                  <c:v>9.0980131062679006E-5</c:v>
                </c:pt>
                <c:pt idx="78400">
                  <c:v>9.09805312403478E-5</c:v>
                </c:pt>
                <c:pt idx="78401">
                  <c:v>9.0980167442467104E-5</c:v>
                </c:pt>
                <c:pt idx="78402">
                  <c:v>9.0980167442467104E-5</c:v>
                </c:pt>
                <c:pt idx="78403">
                  <c:v>9.0980087406933294E-5</c:v>
                </c:pt>
                <c:pt idx="78404">
                  <c:v>9.0980320237577002E-5</c:v>
                </c:pt>
                <c:pt idx="78405">
                  <c:v>9.0980080130975693E-5</c:v>
                </c:pt>
                <c:pt idx="78406">
                  <c:v>2.35814936459065E-2</c:v>
                </c:pt>
                <c:pt idx="78407">
                  <c:v>6.7278817296028103E-3</c:v>
                </c:pt>
                <c:pt idx="78408">
                  <c:v>1.0160394944250599E-2</c:v>
                </c:pt>
                <c:pt idx="78409">
                  <c:v>1.6921434551477401E-2</c:v>
                </c:pt>
                <c:pt idx="78410">
                  <c:v>1.82423423975706E-2</c:v>
                </c:pt>
                <c:pt idx="78411">
                  <c:v>1.4974893070757399E-2</c:v>
                </c:pt>
                <c:pt idx="78412">
                  <c:v>8.9889559894800204E-3</c:v>
                </c:pt>
                <c:pt idx="78413">
                  <c:v>5.3280540741980102E-3</c:v>
                </c:pt>
                <c:pt idx="78414">
                  <c:v>9.0964203700423206E-3</c:v>
                </c:pt>
                <c:pt idx="78415">
                  <c:v>1.2205301783978899E-2</c:v>
                </c:pt>
                <c:pt idx="78416">
                  <c:v>7.6669286936521504E-3</c:v>
                </c:pt>
                <c:pt idx="78417">
                  <c:v>5.5799344554543504E-3</c:v>
                </c:pt>
                <c:pt idx="78418">
                  <c:v>7.0251128636300599E-3</c:v>
                </c:pt>
                <c:pt idx="78419">
                  <c:v>8.7433680891990696E-3</c:v>
                </c:pt>
                <c:pt idx="78420">
                  <c:v>9.2168822884559701E-3</c:v>
                </c:pt>
                <c:pt idx="78421">
                  <c:v>8.3955451846122707E-3</c:v>
                </c:pt>
                <c:pt idx="78422">
                  <c:v>6.8576592020690398E-3</c:v>
                </c:pt>
                <c:pt idx="78423">
                  <c:v>5.6440974585711999E-3</c:v>
                </c:pt>
                <c:pt idx="78424">
                  <c:v>5.9793689288199E-3</c:v>
                </c:pt>
                <c:pt idx="78425">
                  <c:v>7.1229198947548901E-3</c:v>
                </c:pt>
                <c:pt idx="78426">
                  <c:v>7.0106904022395602E-3</c:v>
                </c:pt>
                <c:pt idx="78427">
                  <c:v>5.8426167815923699E-3</c:v>
                </c:pt>
                <c:pt idx="78428">
                  <c:v>5.02887088805437E-3</c:v>
                </c:pt>
                <c:pt idx="78429">
                  <c:v>5.3111091256141697E-3</c:v>
                </c:pt>
                <c:pt idx="78430">
                  <c:v>5.88276982307434E-3</c:v>
                </c:pt>
                <c:pt idx="78431">
                  <c:v>5.9853615239262598E-3</c:v>
                </c:pt>
                <c:pt idx="78432">
                  <c:v>5.5104726925492304E-3</c:v>
                </c:pt>
                <c:pt idx="78433">
                  <c:v>4.9297134391963499E-3</c:v>
                </c:pt>
                <c:pt idx="78434">
                  <c:v>4.8871254548430399E-3</c:v>
                </c:pt>
                <c:pt idx="78435">
                  <c:v>5.3711766377091399E-3</c:v>
                </c:pt>
                <c:pt idx="78436">
                  <c:v>5.58833405375481E-3</c:v>
                </c:pt>
                <c:pt idx="78437">
                  <c:v>5.2600991912186198E-3</c:v>
                </c:pt>
                <c:pt idx="78438">
                  <c:v>4.8990212380886104E-3</c:v>
                </c:pt>
                <c:pt idx="78439">
                  <c:v>4.9644783139228803E-3</c:v>
                </c:pt>
                <c:pt idx="78440">
                  <c:v>5.2215089090168502E-3</c:v>
                </c:pt>
                <c:pt idx="78441">
                  <c:v>5.2922279573977002E-3</c:v>
                </c:pt>
                <c:pt idx="78442">
                  <c:v>5.08851790800691E-3</c:v>
                </c:pt>
                <c:pt idx="78443">
                  <c:v>4.8752059228718298E-3</c:v>
                </c:pt>
                <c:pt idx="78444">
                  <c:v>4.8924703150987599E-3</c:v>
                </c:pt>
                <c:pt idx="78445">
                  <c:v>5.0315959379077001E-3</c:v>
                </c:pt>
                <c:pt idx="78446">
                  <c:v>5.0578024238347999E-3</c:v>
                </c:pt>
                <c:pt idx="78447">
                  <c:v>4.9279243685305101E-3</c:v>
                </c:pt>
                <c:pt idx="78448">
                  <c:v>4.8208646476268803E-3</c:v>
                </c:pt>
                <c:pt idx="78449">
                  <c:v>4.8543657176196601E-3</c:v>
                </c:pt>
                <c:pt idx="78450">
                  <c:v>4.9417517147958296E-3</c:v>
                </c:pt>
                <c:pt idx="78451">
                  <c:v>4.9604047089815096E-3</c:v>
                </c:pt>
                <c:pt idx="78452">
                  <c:v>4.8991721123456998E-3</c:v>
                </c:pt>
                <c:pt idx="78453">
                  <c:v>4.8325909301638603E-3</c:v>
                </c:pt>
                <c:pt idx="78454">
                  <c:v>4.8342845402658003E-3</c:v>
                </c:pt>
                <c:pt idx="78455">
                  <c:v>4.8985737375915103E-3</c:v>
                </c:pt>
                <c:pt idx="78456">
                  <c:v>4.9197543412447002E-3</c:v>
                </c:pt>
                <c:pt idx="78457">
                  <c:v>4.87340707331896E-3</c:v>
                </c:pt>
                <c:pt idx="78458">
                  <c:v>4.8296432942151997E-3</c:v>
                </c:pt>
                <c:pt idx="78459">
                  <c:v>4.8388261348009101E-3</c:v>
                </c:pt>
                <c:pt idx="78460">
                  <c:v>4.8712771385908101E-3</c:v>
                </c:pt>
                <c:pt idx="78461">
                  <c:v>4.8769363202154602E-3</c:v>
                </c:pt>
                <c:pt idx="78462">
                  <c:v>4.8480234108865296E-3</c:v>
                </c:pt>
                <c:pt idx="78463">
                  <c:v>4.8181312158703804E-3</c:v>
                </c:pt>
                <c:pt idx="78464">
                  <c:v>4.8156389966607102E-3</c:v>
                </c:pt>
                <c:pt idx="78465">
                  <c:v>4.8372461460530801E-3</c:v>
                </c:pt>
                <c:pt idx="78466">
                  <c:v>4.8376703634858097E-3</c:v>
                </c:pt>
                <c:pt idx="78467">
                  <c:v>4.81795659288764E-3</c:v>
                </c:pt>
                <c:pt idx="78468">
                  <c:v>4.8046670854091601E-3</c:v>
                </c:pt>
                <c:pt idx="78469">
                  <c:v>4.8144510947167899E-3</c:v>
                </c:pt>
                <c:pt idx="78470">
                  <c:v>4.8224851489067104E-3</c:v>
                </c:pt>
                <c:pt idx="78471">
                  <c:v>4.8181391321122698E-3</c:v>
                </c:pt>
                <c:pt idx="78472">
                  <c:v>4.8064645379781697E-3</c:v>
                </c:pt>
                <c:pt idx="78473">
                  <c:v>4.8076487146318002E-3</c:v>
                </c:pt>
                <c:pt idx="78474">
                  <c:v>4.8156850971281502E-3</c:v>
                </c:pt>
                <c:pt idx="78475">
                  <c:v>4.8170946538448299E-3</c:v>
                </c:pt>
                <c:pt idx="78476">
                  <c:v>4.8105358146131099E-3</c:v>
                </c:pt>
                <c:pt idx="78477">
                  <c:v>4.8036342486739202E-3</c:v>
                </c:pt>
                <c:pt idx="78478">
                  <c:v>4.8060440458357299E-3</c:v>
                </c:pt>
                <c:pt idx="78479">
                  <c:v>4.8102191649377398E-3</c:v>
                </c:pt>
                <c:pt idx="78480">
                  <c:v>4.8060170374810704E-3</c:v>
                </c:pt>
                <c:pt idx="78481">
                  <c:v>4.8002232797443901E-3</c:v>
                </c:pt>
                <c:pt idx="78482">
                  <c:v>4.8020952381193699E-3</c:v>
                </c:pt>
                <c:pt idx="78483">
                  <c:v>4.80387033894658E-3</c:v>
                </c:pt>
                <c:pt idx="78484">
                  <c:v>4.80235880240798E-3</c:v>
                </c:pt>
                <c:pt idx="78485">
                  <c:v>4.7992896288633399E-3</c:v>
                </c:pt>
                <c:pt idx="78486">
                  <c:v>4.79959929361939E-3</c:v>
                </c:pt>
                <c:pt idx="78487">
                  <c:v>4.8013692721724502E-3</c:v>
                </c:pt>
                <c:pt idx="78488">
                  <c:v>4.7995829954743403E-3</c:v>
                </c:pt>
                <c:pt idx="78489">
                  <c:v>4.7984262928366696E-3</c:v>
                </c:pt>
                <c:pt idx="78490">
                  <c:v>4.7998428344726597E-3</c:v>
                </c:pt>
                <c:pt idx="78491">
                  <c:v>4.7998027876019504E-3</c:v>
                </c:pt>
                <c:pt idx="78492">
                  <c:v>4.7983652912080297E-3</c:v>
                </c:pt>
                <c:pt idx="78493">
                  <c:v>4.7980067320168001E-3</c:v>
                </c:pt>
                <c:pt idx="78494">
                  <c:v>4.7983988188207202E-3</c:v>
                </c:pt>
                <c:pt idx="78495">
                  <c:v>4.7972290776669996E-3</c:v>
                </c:pt>
                <c:pt idx="78496">
                  <c:v>4.797438159585E-3</c:v>
                </c:pt>
                <c:pt idx="78497">
                  <c:v>4.79732872918248E-3</c:v>
                </c:pt>
                <c:pt idx="78498">
                  <c:v>4.7969836741685902E-3</c:v>
                </c:pt>
                <c:pt idx="78499">
                  <c:v>4.7968840226531003E-3</c:v>
                </c:pt>
                <c:pt idx="78500">
                  <c:v>4.7968267463147597E-3</c:v>
                </c:pt>
                <c:pt idx="78501">
                  <c:v>4.7969124279916304E-3</c:v>
                </c:pt>
                <c:pt idx="78502">
                  <c:v>4.7968495637178404E-3</c:v>
                </c:pt>
                <c:pt idx="78503">
                  <c:v>4.7966758720576798E-3</c:v>
                </c:pt>
                <c:pt idx="78504">
                  <c:v>4.7965389676392096E-3</c:v>
                </c:pt>
                <c:pt idx="78505">
                  <c:v>4.7969347797334203E-3</c:v>
                </c:pt>
                <c:pt idx="78506">
                  <c:v>4.7965166158974197E-3</c:v>
                </c:pt>
                <c:pt idx="78507">
                  <c:v>4.7967946156859398E-3</c:v>
                </c:pt>
                <c:pt idx="78508">
                  <c:v>4.7968723811209202E-3</c:v>
                </c:pt>
                <c:pt idx="78509">
                  <c:v>4.79659251868725E-3</c:v>
                </c:pt>
                <c:pt idx="78510">
                  <c:v>4.7962316311895899E-3</c:v>
                </c:pt>
                <c:pt idx="78511">
                  <c:v>4.7966693527996497E-3</c:v>
                </c:pt>
                <c:pt idx="78512">
                  <c:v>4.79608355090022E-3</c:v>
                </c:pt>
                <c:pt idx="78513">
                  <c:v>4.7961850650608496E-3</c:v>
                </c:pt>
                <c:pt idx="78514">
                  <c:v>4.7961934469640298E-3</c:v>
                </c:pt>
                <c:pt idx="78515">
                  <c:v>4.7960379160940699E-3</c:v>
                </c:pt>
                <c:pt idx="78516">
                  <c:v>4.7958507202565696E-3</c:v>
                </c:pt>
                <c:pt idx="78517">
                  <c:v>4.7969045117497401E-3</c:v>
                </c:pt>
                <c:pt idx="78518">
                  <c:v>4.7958572395145902E-3</c:v>
                </c:pt>
                <c:pt idx="78519">
                  <c:v>4.7960970550775502E-3</c:v>
                </c:pt>
                <c:pt idx="78520">
                  <c:v>4.7961217351257801E-3</c:v>
                </c:pt>
                <c:pt idx="78521">
                  <c:v>4.7958837822079702E-3</c:v>
                </c:pt>
                <c:pt idx="78522">
                  <c:v>4.79616597294807E-3</c:v>
                </c:pt>
                <c:pt idx="78523">
                  <c:v>4.7958255745470498E-3</c:v>
                </c:pt>
                <c:pt idx="78524">
                  <c:v>4.79593826457858E-3</c:v>
                </c:pt>
                <c:pt idx="78525">
                  <c:v>4.7958386130630996E-3</c:v>
                </c:pt>
                <c:pt idx="78526">
                  <c:v>4.7957040369510703E-3</c:v>
                </c:pt>
                <c:pt idx="78527">
                  <c:v>4.7959592193365097E-3</c:v>
                </c:pt>
                <c:pt idx="78528">
                  <c:v>4.7961184754967698E-3</c:v>
                </c:pt>
                <c:pt idx="78529">
                  <c:v>4.7959485091268999E-3</c:v>
                </c:pt>
                <c:pt idx="78530">
                  <c:v>4.7956858761608601E-3</c:v>
                </c:pt>
                <c:pt idx="78531">
                  <c:v>4.7966944985091704E-3</c:v>
                </c:pt>
                <c:pt idx="78532">
                  <c:v>4.79568867012859E-3</c:v>
                </c:pt>
                <c:pt idx="78533">
                  <c:v>4.7958674840629101E-3</c:v>
                </c:pt>
                <c:pt idx="78534">
                  <c:v>4.7959201037883802E-3</c:v>
                </c:pt>
                <c:pt idx="78535">
                  <c:v>4.7957925125956501E-3</c:v>
                </c:pt>
                <c:pt idx="78536">
                  <c:v>4.7956393100321302E-3</c:v>
                </c:pt>
                <c:pt idx="78537">
                  <c:v>4.7966600395739096E-3</c:v>
                </c:pt>
                <c:pt idx="78538">
                  <c:v>4.7957492060959296E-3</c:v>
                </c:pt>
                <c:pt idx="78539">
                  <c:v>4.7961045056581497E-3</c:v>
                </c:pt>
                <c:pt idx="78540">
                  <c:v>4.7961841337382802E-3</c:v>
                </c:pt>
                <c:pt idx="78541">
                  <c:v>4.79590427130461E-3</c:v>
                </c:pt>
                <c:pt idx="78542">
                  <c:v>4.7956150956451902E-3</c:v>
                </c:pt>
                <c:pt idx="78543">
                  <c:v>4.7970605082809899E-3</c:v>
                </c:pt>
                <c:pt idx="78544">
                  <c:v>4.7955941408872596E-3</c:v>
                </c:pt>
                <c:pt idx="78545">
                  <c:v>4.7957608476281201E-3</c:v>
                </c:pt>
                <c:pt idx="78546">
                  <c:v>4.7958591021597403E-3</c:v>
                </c:pt>
                <c:pt idx="78547">
                  <c:v>4.7957594506442599E-3</c:v>
                </c:pt>
                <c:pt idx="78548">
                  <c:v>4.7956118360161799E-3</c:v>
                </c:pt>
                <c:pt idx="78549">
                  <c:v>4.7962600365281096E-3</c:v>
                </c:pt>
                <c:pt idx="78550">
                  <c:v>4.79574222117662E-3</c:v>
                </c:pt>
                <c:pt idx="78551">
                  <c:v>4.79604722931981E-3</c:v>
                </c:pt>
                <c:pt idx="78552">
                  <c:v>4.7960360534489198E-3</c:v>
                </c:pt>
                <c:pt idx="78553">
                  <c:v>4.7957506030798002E-3</c:v>
                </c:pt>
                <c:pt idx="78554">
                  <c:v>4.7957939095795198E-3</c:v>
                </c:pt>
                <c:pt idx="78555">
                  <c:v>4.7956970520317598E-3</c:v>
                </c:pt>
                <c:pt idx="78556">
                  <c:v>4.7958334907889401E-3</c:v>
                </c:pt>
                <c:pt idx="78557">
                  <c:v>4.7957925125956501E-3</c:v>
                </c:pt>
                <c:pt idx="78558">
                  <c:v>4.79568634182215E-3</c:v>
                </c:pt>
                <c:pt idx="78559">
                  <c:v>4.7956588678061997E-3</c:v>
                </c:pt>
                <c:pt idx="78560">
                  <c:v>4.7964770346880002E-3</c:v>
                </c:pt>
                <c:pt idx="78561">
                  <c:v>4.7957319766283001E-3</c:v>
                </c:pt>
                <c:pt idx="78562">
                  <c:v>4.7962120734155204E-3</c:v>
                </c:pt>
                <c:pt idx="78563">
                  <c:v>4.7963815741241004E-3</c:v>
                </c:pt>
                <c:pt idx="78564">
                  <c:v>4.79604955762625E-3</c:v>
                </c:pt>
                <c:pt idx="78565">
                  <c:v>4.7957100905478001E-3</c:v>
                </c:pt>
                <c:pt idx="78566">
                  <c:v>4.7963340766727898E-3</c:v>
                </c:pt>
                <c:pt idx="78567">
                  <c:v>4.7957110218703799E-3</c:v>
                </c:pt>
                <c:pt idx="78568">
                  <c:v>4.7958805225789599E-3</c:v>
                </c:pt>
                <c:pt idx="78569">
                  <c:v>4.7960067167878203E-3</c:v>
                </c:pt>
                <c:pt idx="78570">
                  <c:v>0.17695097625255601</c:v>
                </c:pt>
                <c:pt idx="78571">
                  <c:v>0.12480837106704699</c:v>
                </c:pt>
                <c:pt idx="78572">
                  <c:v>7.9970836639404297E-2</c:v>
                </c:pt>
                <c:pt idx="78573">
                  <c:v>7.2200194001197801E-2</c:v>
                </c:pt>
                <c:pt idx="78574">
                  <c:v>7.4041955173015594E-2</c:v>
                </c:pt>
                <c:pt idx="78575">
                  <c:v>7.9295575618743896E-2</c:v>
                </c:pt>
                <c:pt idx="78576">
                  <c:v>8.3363205194473294E-2</c:v>
                </c:pt>
                <c:pt idx="78577">
                  <c:v>8.5203714668750805E-2</c:v>
                </c:pt>
                <c:pt idx="78578">
                  <c:v>8.6104497313499506E-2</c:v>
                </c:pt>
                <c:pt idx="78579">
                  <c:v>8.6243361234664903E-2</c:v>
                </c:pt>
                <c:pt idx="78580">
                  <c:v>8.5974544286727905E-2</c:v>
                </c:pt>
                <c:pt idx="78581">
                  <c:v>8.5686981678009005E-2</c:v>
                </c:pt>
                <c:pt idx="78582">
                  <c:v>8.5075750946998596E-2</c:v>
                </c:pt>
                <c:pt idx="78583">
                  <c:v>8.38587060570717E-2</c:v>
                </c:pt>
                <c:pt idx="78584">
                  <c:v>8.2342758774757399E-2</c:v>
                </c:pt>
                <c:pt idx="78585">
                  <c:v>7.9452365636825603E-2</c:v>
                </c:pt>
                <c:pt idx="78586">
                  <c:v>7.6531507074832902E-2</c:v>
                </c:pt>
                <c:pt idx="78587">
                  <c:v>7.4139609932899503E-2</c:v>
                </c:pt>
                <c:pt idx="78588">
                  <c:v>7.2581052780151395E-2</c:v>
                </c:pt>
                <c:pt idx="78589">
                  <c:v>7.1850173175334903E-2</c:v>
                </c:pt>
                <c:pt idx="78590">
                  <c:v>7.1829296648502405E-2</c:v>
                </c:pt>
                <c:pt idx="78591">
                  <c:v>7.2237879037857097E-2</c:v>
                </c:pt>
                <c:pt idx="78592">
                  <c:v>7.2787858545780196E-2</c:v>
                </c:pt>
                <c:pt idx="78593">
                  <c:v>7.3231548070907607E-2</c:v>
                </c:pt>
                <c:pt idx="78594">
                  <c:v>7.33639150857925E-2</c:v>
                </c:pt>
                <c:pt idx="78595">
                  <c:v>7.3113754391670199E-2</c:v>
                </c:pt>
                <c:pt idx="78596">
                  <c:v>7.2528026998043102E-2</c:v>
                </c:pt>
                <c:pt idx="78597">
                  <c:v>7.1666277945041698E-2</c:v>
                </c:pt>
                <c:pt idx="78598">
                  <c:v>7.0783235132694203E-2</c:v>
                </c:pt>
                <c:pt idx="78599">
                  <c:v>6.9987252354621901E-2</c:v>
                </c:pt>
                <c:pt idx="78600">
                  <c:v>6.9409191608428997E-2</c:v>
                </c:pt>
                <c:pt idx="78601">
                  <c:v>6.9103263318538694E-2</c:v>
                </c:pt>
                <c:pt idx="78602">
                  <c:v>6.9084621965885204E-2</c:v>
                </c:pt>
                <c:pt idx="78603">
                  <c:v>6.9238051772117601E-2</c:v>
                </c:pt>
                <c:pt idx="78604">
                  <c:v>6.9468349218368503E-2</c:v>
                </c:pt>
                <c:pt idx="78605">
                  <c:v>6.9676697254180894E-2</c:v>
                </c:pt>
                <c:pt idx="78606">
                  <c:v>6.9787628948688493E-2</c:v>
                </c:pt>
                <c:pt idx="78607">
                  <c:v>6.9765776395797702E-2</c:v>
                </c:pt>
                <c:pt idx="78608">
                  <c:v>6.9618672132492093E-2</c:v>
                </c:pt>
                <c:pt idx="78609">
                  <c:v>6.9386847317218794E-2</c:v>
                </c:pt>
                <c:pt idx="78610">
                  <c:v>6.9126389920711503E-2</c:v>
                </c:pt>
                <c:pt idx="78611">
                  <c:v>6.8890631198883098E-2</c:v>
                </c:pt>
                <c:pt idx="78612">
                  <c:v>6.8716436624527005E-2</c:v>
                </c:pt>
                <c:pt idx="78613">
                  <c:v>6.8617850542068495E-2</c:v>
                </c:pt>
                <c:pt idx="78614">
                  <c:v>6.8587273359298706E-2</c:v>
                </c:pt>
                <c:pt idx="78615">
                  <c:v>6.8601891398429898E-2</c:v>
                </c:pt>
                <c:pt idx="78616">
                  <c:v>6.8632639944553403E-2</c:v>
                </c:pt>
                <c:pt idx="78617">
                  <c:v>6.8652629852294894E-2</c:v>
                </c:pt>
                <c:pt idx="78618">
                  <c:v>6.8643338978290599E-2</c:v>
                </c:pt>
                <c:pt idx="78619">
                  <c:v>6.8597368896007593E-2</c:v>
                </c:pt>
                <c:pt idx="78620">
                  <c:v>6.8517975509166704E-2</c:v>
                </c:pt>
                <c:pt idx="78621">
                  <c:v>6.84162601828575E-2</c:v>
                </c:pt>
                <c:pt idx="78622">
                  <c:v>6.8304680287837996E-2</c:v>
                </c:pt>
                <c:pt idx="78623">
                  <c:v>6.8197391927242307E-2</c:v>
                </c:pt>
                <c:pt idx="78624">
                  <c:v>6.8105861544609098E-2</c:v>
                </c:pt>
                <c:pt idx="78625">
                  <c:v>6.8034321069717393E-2</c:v>
                </c:pt>
                <c:pt idx="78626">
                  <c:v>6.7981183528900202E-2</c:v>
                </c:pt>
                <c:pt idx="78627">
                  <c:v>6.7940540611743899E-2</c:v>
                </c:pt>
                <c:pt idx="78628">
                  <c:v>6.79043754935265E-2</c:v>
                </c:pt>
                <c:pt idx="78629">
                  <c:v>6.7865021526813493E-2</c:v>
                </c:pt>
                <c:pt idx="78630">
                  <c:v>6.7817017436027499E-2</c:v>
                </c:pt>
                <c:pt idx="78631">
                  <c:v>6.7758150398731204E-2</c:v>
                </c:pt>
                <c:pt idx="78632">
                  <c:v>6.7689329385757502E-2</c:v>
                </c:pt>
                <c:pt idx="78633">
                  <c:v>6.7613810300826999E-2</c:v>
                </c:pt>
                <c:pt idx="78634">
                  <c:v>6.75358846783638E-2</c:v>
                </c:pt>
                <c:pt idx="78635">
                  <c:v>6.7459560930728898E-2</c:v>
                </c:pt>
                <c:pt idx="78636">
                  <c:v>6.7387610673904405E-2</c:v>
                </c:pt>
                <c:pt idx="78637">
                  <c:v>6.7321106791496305E-2</c:v>
                </c:pt>
                <c:pt idx="78638">
                  <c:v>6.7259483039379106E-2</c:v>
                </c:pt>
                <c:pt idx="78639">
                  <c:v>6.7200995981693296E-2</c:v>
                </c:pt>
                <c:pt idx="78640">
                  <c:v>6.7143373191356701E-2</c:v>
                </c:pt>
                <c:pt idx="78641">
                  <c:v>6.7084506154060405E-2</c:v>
                </c:pt>
                <c:pt idx="78642">
                  <c:v>6.7022867500781999E-2</c:v>
                </c:pt>
                <c:pt idx="78643">
                  <c:v>6.69578462839127E-2</c:v>
                </c:pt>
                <c:pt idx="78644">
                  <c:v>6.6889636218547793E-2</c:v>
                </c:pt>
                <c:pt idx="78645">
                  <c:v>6.6815778613090501E-2</c:v>
                </c:pt>
                <c:pt idx="78646">
                  <c:v>6.6738322377204895E-2</c:v>
                </c:pt>
                <c:pt idx="78647">
                  <c:v>6.6660143435001401E-2</c:v>
                </c:pt>
                <c:pt idx="78648">
                  <c:v>6.6582106053829193E-2</c:v>
                </c:pt>
                <c:pt idx="78649">
                  <c:v>6.6504627466201796E-2</c:v>
                </c:pt>
                <c:pt idx="78650">
                  <c:v>6.6427655518055004E-2</c:v>
                </c:pt>
                <c:pt idx="78651">
                  <c:v>6.6350802779197707E-2</c:v>
                </c:pt>
                <c:pt idx="78652">
                  <c:v>6.6273517906665802E-2</c:v>
                </c:pt>
                <c:pt idx="78653">
                  <c:v>6.61952570080757E-2</c:v>
                </c:pt>
                <c:pt idx="78654">
                  <c:v>6.6115617752075195E-2</c:v>
                </c:pt>
                <c:pt idx="78655">
                  <c:v>6.6034458577632904E-2</c:v>
                </c:pt>
                <c:pt idx="78656">
                  <c:v>6.5951816737651797E-2</c:v>
                </c:pt>
                <c:pt idx="78657">
                  <c:v>6.5867975354194599E-2</c:v>
                </c:pt>
                <c:pt idx="78658">
                  <c:v>6.5783232450485202E-2</c:v>
                </c:pt>
                <c:pt idx="78659">
                  <c:v>6.5697930753231104E-2</c:v>
                </c:pt>
                <c:pt idx="78660">
                  <c:v>6.56123086810112E-2</c:v>
                </c:pt>
                <c:pt idx="78661">
                  <c:v>6.5520673990249606E-2</c:v>
                </c:pt>
                <c:pt idx="78662">
                  <c:v>6.54265731573105E-2</c:v>
                </c:pt>
                <c:pt idx="78663">
                  <c:v>6.5331295132636996E-2</c:v>
                </c:pt>
                <c:pt idx="78664">
                  <c:v>6.5234787762165097E-2</c:v>
                </c:pt>
                <c:pt idx="78665">
                  <c:v>6.5136946737766294E-2</c:v>
                </c:pt>
                <c:pt idx="78666">
                  <c:v>6.5037727355957003E-2</c:v>
                </c:pt>
                <c:pt idx="78667">
                  <c:v>6.4937122166156797E-2</c:v>
                </c:pt>
                <c:pt idx="78668">
                  <c:v>6.4835183322429699E-2</c:v>
                </c:pt>
                <c:pt idx="78669">
                  <c:v>6.4732044935226399E-2</c:v>
                </c:pt>
                <c:pt idx="78670">
                  <c:v>6.4627833664417295E-2</c:v>
                </c:pt>
                <c:pt idx="78671">
                  <c:v>6.4516335725784302E-2</c:v>
                </c:pt>
                <c:pt idx="78672">
                  <c:v>6.4399830996990204E-2</c:v>
                </c:pt>
                <c:pt idx="78673">
                  <c:v>6.4281493425369304E-2</c:v>
                </c:pt>
                <c:pt idx="78674">
                  <c:v>6.4161509275436401E-2</c:v>
                </c:pt>
                <c:pt idx="78675">
                  <c:v>6.40400275588036E-2</c:v>
                </c:pt>
                <c:pt idx="78676">
                  <c:v>6.3917137682437897E-2</c:v>
                </c:pt>
                <c:pt idx="78677">
                  <c:v>6.3792921602725997E-2</c:v>
                </c:pt>
                <c:pt idx="78678">
                  <c:v>6.3667483627796201E-2</c:v>
                </c:pt>
                <c:pt idx="78679">
                  <c:v>6.3529267907142598E-2</c:v>
                </c:pt>
                <c:pt idx="78680">
                  <c:v>6.3387937843799605E-2</c:v>
                </c:pt>
                <c:pt idx="78681">
                  <c:v>6.32442906498909E-2</c:v>
                </c:pt>
                <c:pt idx="78682">
                  <c:v>6.3098631799220997E-2</c:v>
                </c:pt>
                <c:pt idx="78683">
                  <c:v>6.2951244413852706E-2</c:v>
                </c:pt>
                <c:pt idx="78684">
                  <c:v>6.2793962657451602E-2</c:v>
                </c:pt>
                <c:pt idx="78685">
                  <c:v>6.2626793980598505E-2</c:v>
                </c:pt>
                <c:pt idx="78686">
                  <c:v>6.2456779181957203E-2</c:v>
                </c:pt>
                <c:pt idx="78687">
                  <c:v>6.22843392193317E-2</c:v>
                </c:pt>
                <c:pt idx="78688">
                  <c:v>6.2104359269142199E-2</c:v>
                </c:pt>
                <c:pt idx="78689">
                  <c:v>6.1907276511192301E-2</c:v>
                </c:pt>
                <c:pt idx="78690">
                  <c:v>6.1706617474555997E-2</c:v>
                </c:pt>
                <c:pt idx="78691">
                  <c:v>6.1500836163759197E-2</c:v>
                </c:pt>
                <c:pt idx="78692">
                  <c:v>6.1269860714674003E-2</c:v>
                </c:pt>
                <c:pt idx="78693">
                  <c:v>6.1034504324197797E-2</c:v>
                </c:pt>
                <c:pt idx="78694">
                  <c:v>6.0797523707151399E-2</c:v>
                </c:pt>
                <c:pt idx="78695">
                  <c:v>6.0594711452722598E-2</c:v>
                </c:pt>
                <c:pt idx="78696">
                  <c:v>6.03854097425938E-2</c:v>
                </c:pt>
                <c:pt idx="78697">
                  <c:v>6.0159016400575603E-2</c:v>
                </c:pt>
                <c:pt idx="78698">
                  <c:v>5.99642023444176E-2</c:v>
                </c:pt>
                <c:pt idx="78699">
                  <c:v>5.9787318110466003E-2</c:v>
                </c:pt>
                <c:pt idx="78700">
                  <c:v>5.96576556563378E-2</c:v>
                </c:pt>
                <c:pt idx="78701">
                  <c:v>5.9546746313571902E-2</c:v>
                </c:pt>
                <c:pt idx="78702">
                  <c:v>5.9414926916360897E-2</c:v>
                </c:pt>
                <c:pt idx="78703">
                  <c:v>5.9295300394296702E-2</c:v>
                </c:pt>
                <c:pt idx="78704">
                  <c:v>5.9198331087827703E-2</c:v>
                </c:pt>
                <c:pt idx="78705">
                  <c:v>5.9107139706611599E-2</c:v>
                </c:pt>
                <c:pt idx="78706">
                  <c:v>5.8992229402065298E-2</c:v>
                </c:pt>
                <c:pt idx="78707">
                  <c:v>5.8881483972072601E-2</c:v>
                </c:pt>
                <c:pt idx="78708">
                  <c:v>5.8765310794115101E-2</c:v>
                </c:pt>
                <c:pt idx="78709">
                  <c:v>5.8633103966713E-2</c:v>
                </c:pt>
                <c:pt idx="78710">
                  <c:v>5.8486655354499803E-2</c:v>
                </c:pt>
                <c:pt idx="78711">
                  <c:v>5.8328080922365202E-2</c:v>
                </c:pt>
                <c:pt idx="78712">
                  <c:v>5.8160111308097902E-2</c:v>
                </c:pt>
                <c:pt idx="78713">
                  <c:v>5.8006096631288501E-2</c:v>
                </c:pt>
                <c:pt idx="78714">
                  <c:v>5.78540451824665E-2</c:v>
                </c:pt>
                <c:pt idx="78715">
                  <c:v>5.7714156806468998E-2</c:v>
                </c:pt>
                <c:pt idx="78716">
                  <c:v>5.7571813464164699E-2</c:v>
                </c:pt>
                <c:pt idx="78717">
                  <c:v>5.74298985302448E-2</c:v>
                </c:pt>
                <c:pt idx="78718">
                  <c:v>5.7288542389869697E-2</c:v>
                </c:pt>
                <c:pt idx="78719">
                  <c:v>5.7147756218910203E-2</c:v>
                </c:pt>
                <c:pt idx="78720">
                  <c:v>5.7007480412721599E-2</c:v>
                </c:pt>
                <c:pt idx="78721">
                  <c:v>5.68766891956329E-2</c:v>
                </c:pt>
                <c:pt idx="78722">
                  <c:v>5.6740932166576399E-2</c:v>
                </c:pt>
                <c:pt idx="78723">
                  <c:v>5.6600686162710197E-2</c:v>
                </c:pt>
                <c:pt idx="78724">
                  <c:v>5.6453607976436601E-2</c:v>
                </c:pt>
                <c:pt idx="78725">
                  <c:v>5.6307516992092098E-2</c:v>
                </c:pt>
                <c:pt idx="78726">
                  <c:v>5.61666339635849E-2</c:v>
                </c:pt>
                <c:pt idx="78727">
                  <c:v>5.6024700403213501E-2</c:v>
                </c:pt>
                <c:pt idx="78728">
                  <c:v>5.5881727486848803E-2</c:v>
                </c:pt>
                <c:pt idx="78729">
                  <c:v>5.57378493249416E-2</c:v>
                </c:pt>
                <c:pt idx="78730">
                  <c:v>5.55932149291039E-2</c:v>
                </c:pt>
                <c:pt idx="78731">
                  <c:v>5.5448018014431E-2</c:v>
                </c:pt>
                <c:pt idx="78732">
                  <c:v>5.5300936102867099E-2</c:v>
                </c:pt>
                <c:pt idx="78733">
                  <c:v>5.5150717496871997E-2</c:v>
                </c:pt>
                <c:pt idx="78734">
                  <c:v>5.4999284446239499E-2</c:v>
                </c:pt>
                <c:pt idx="78735">
                  <c:v>5.4848343133926399E-2</c:v>
                </c:pt>
                <c:pt idx="78736">
                  <c:v>5.4707147181034102E-2</c:v>
                </c:pt>
                <c:pt idx="78737">
                  <c:v>5.4562803357839598E-2</c:v>
                </c:pt>
                <c:pt idx="78738">
                  <c:v>5.4415430873632403E-2</c:v>
                </c:pt>
                <c:pt idx="78739">
                  <c:v>5.42713031172753E-2</c:v>
                </c:pt>
                <c:pt idx="78740">
                  <c:v>5.41274435818195E-2</c:v>
                </c:pt>
                <c:pt idx="78741">
                  <c:v>5.3983446210622801E-2</c:v>
                </c:pt>
                <c:pt idx="78742">
                  <c:v>5.3839329630136497E-2</c:v>
                </c:pt>
                <c:pt idx="78743">
                  <c:v>5.3702402859926203E-2</c:v>
                </c:pt>
                <c:pt idx="78744">
                  <c:v>5.3575873374939E-2</c:v>
                </c:pt>
                <c:pt idx="78745">
                  <c:v>5.3450554609298699E-2</c:v>
                </c:pt>
                <c:pt idx="78746">
                  <c:v>5.3326625376939801E-2</c:v>
                </c:pt>
                <c:pt idx="78747">
                  <c:v>5.3204122930765201E-2</c:v>
                </c:pt>
                <c:pt idx="78748">
                  <c:v>5.3084958344698001E-2</c:v>
                </c:pt>
                <c:pt idx="78749">
                  <c:v>5.29629811644554E-2</c:v>
                </c:pt>
                <c:pt idx="78750">
                  <c:v>5.2843753248453203E-2</c:v>
                </c:pt>
                <c:pt idx="78751">
                  <c:v>5.2724834531545701E-2</c:v>
                </c:pt>
                <c:pt idx="78752">
                  <c:v>5.2606031298637397E-2</c:v>
                </c:pt>
                <c:pt idx="78753">
                  <c:v>5.24873100221157E-2</c:v>
                </c:pt>
                <c:pt idx="78754">
                  <c:v>5.2368804812431301E-2</c:v>
                </c:pt>
                <c:pt idx="78755">
                  <c:v>5.22506944835186E-2</c:v>
                </c:pt>
                <c:pt idx="78756">
                  <c:v>5.2144795656204203E-2</c:v>
                </c:pt>
                <c:pt idx="78757">
                  <c:v>5.20432107150555E-2</c:v>
                </c:pt>
                <c:pt idx="78758">
                  <c:v>5.1943417638540303E-2</c:v>
                </c:pt>
                <c:pt idx="78759">
                  <c:v>5.1842775195837E-2</c:v>
                </c:pt>
                <c:pt idx="78760">
                  <c:v>5.1743954420089701E-2</c:v>
                </c:pt>
                <c:pt idx="78761">
                  <c:v>5.1646094769239398E-2</c:v>
                </c:pt>
                <c:pt idx="78762">
                  <c:v>5.1549252122640603E-2</c:v>
                </c:pt>
                <c:pt idx="78763">
                  <c:v>5.1453381776809699E-2</c:v>
                </c:pt>
                <c:pt idx="78764">
                  <c:v>5.1358323544263902E-2</c:v>
                </c:pt>
                <c:pt idx="78765">
                  <c:v>5.1263879984617199E-2</c:v>
                </c:pt>
                <c:pt idx="78766">
                  <c:v>5.1169883459806401E-2</c:v>
                </c:pt>
                <c:pt idx="78767">
                  <c:v>5.1076222211122499E-2</c:v>
                </c:pt>
                <c:pt idx="78768">
                  <c:v>5.0984010100364699E-2</c:v>
                </c:pt>
                <c:pt idx="78769">
                  <c:v>5.0890699028968797E-2</c:v>
                </c:pt>
                <c:pt idx="78770">
                  <c:v>5.0798844546079601E-2</c:v>
                </c:pt>
                <c:pt idx="78771">
                  <c:v>5.0707414746284499E-2</c:v>
                </c:pt>
                <c:pt idx="78772">
                  <c:v>5.0616431981325198E-2</c:v>
                </c:pt>
                <c:pt idx="78773">
                  <c:v>5.0529561936855302E-2</c:v>
                </c:pt>
                <c:pt idx="78774">
                  <c:v>5.0449918955564499E-2</c:v>
                </c:pt>
                <c:pt idx="78775">
                  <c:v>5.03728277981281E-2</c:v>
                </c:pt>
                <c:pt idx="78776">
                  <c:v>5.0292804837226902E-2</c:v>
                </c:pt>
                <c:pt idx="78777">
                  <c:v>5.0215840339660603E-2</c:v>
                </c:pt>
                <c:pt idx="78778">
                  <c:v>5.0139904022216797E-2</c:v>
                </c:pt>
                <c:pt idx="78779">
                  <c:v>5.0064902752637898E-2</c:v>
                </c:pt>
                <c:pt idx="78780">
                  <c:v>4.9990553408861202E-2</c:v>
                </c:pt>
                <c:pt idx="78781">
                  <c:v>4.99166026711464E-2</c:v>
                </c:pt>
                <c:pt idx="78782">
                  <c:v>4.9844626337289803E-2</c:v>
                </c:pt>
                <c:pt idx="78783">
                  <c:v>4.9770351499319097E-2</c:v>
                </c:pt>
                <c:pt idx="78784">
                  <c:v>4.9697950482368497E-2</c:v>
                </c:pt>
                <c:pt idx="78785">
                  <c:v>4.9625799059867901E-2</c:v>
                </c:pt>
                <c:pt idx="78786">
                  <c:v>4.9554053694009802E-2</c:v>
                </c:pt>
                <c:pt idx="78787">
                  <c:v>4.9484614282846499E-2</c:v>
                </c:pt>
                <c:pt idx="78788">
                  <c:v>4.94130291044712E-2</c:v>
                </c:pt>
                <c:pt idx="78789">
                  <c:v>4.9343518912792199E-2</c:v>
                </c:pt>
                <c:pt idx="78790">
                  <c:v>4.9274176359176601E-2</c:v>
                </c:pt>
                <c:pt idx="78791">
                  <c:v>4.9204956740140901E-2</c:v>
                </c:pt>
                <c:pt idx="78792">
                  <c:v>4.9135867506265599E-2</c:v>
                </c:pt>
                <c:pt idx="78793">
                  <c:v>4.9066968262195601E-2</c:v>
                </c:pt>
                <c:pt idx="78794">
                  <c:v>4.9001399427652401E-2</c:v>
                </c:pt>
                <c:pt idx="78795">
                  <c:v>4.8931587487459197E-2</c:v>
                </c:pt>
                <c:pt idx="78796">
                  <c:v>4.8865448683500297E-2</c:v>
                </c:pt>
                <c:pt idx="78797">
                  <c:v>4.87999282777309E-2</c:v>
                </c:pt>
                <c:pt idx="78798">
                  <c:v>4.8734351992607103E-2</c:v>
                </c:pt>
                <c:pt idx="78799">
                  <c:v>4.8668585717678098E-2</c:v>
                </c:pt>
                <c:pt idx="78800">
                  <c:v>4.8602655529975898E-2</c:v>
                </c:pt>
                <c:pt idx="78801">
                  <c:v>4.8536669462919201E-2</c:v>
                </c:pt>
                <c:pt idx="78802">
                  <c:v>4.8470754176378299E-2</c:v>
                </c:pt>
                <c:pt idx="78803">
                  <c:v>4.8407506197690998E-2</c:v>
                </c:pt>
                <c:pt idx="78804">
                  <c:v>4.8352226614952101E-2</c:v>
                </c:pt>
                <c:pt idx="78805">
                  <c:v>4.8296470195055001E-2</c:v>
                </c:pt>
                <c:pt idx="78806">
                  <c:v>4.8240695148706401E-2</c:v>
                </c:pt>
                <c:pt idx="78807">
                  <c:v>4.8185363411903402E-2</c:v>
                </c:pt>
                <c:pt idx="78808">
                  <c:v>4.8130765557289103E-2</c:v>
                </c:pt>
                <c:pt idx="78809">
                  <c:v>4.80768792331219E-2</c:v>
                </c:pt>
                <c:pt idx="78810">
                  <c:v>4.8025660216808298E-2</c:v>
                </c:pt>
                <c:pt idx="78811">
                  <c:v>4.7974448651075398E-2</c:v>
                </c:pt>
                <c:pt idx="78812">
                  <c:v>4.7922264784574502E-2</c:v>
                </c:pt>
                <c:pt idx="78813">
                  <c:v>4.7869369387626703E-2</c:v>
                </c:pt>
                <c:pt idx="78814">
                  <c:v>4.7817915678024299E-2</c:v>
                </c:pt>
                <c:pt idx="78815">
                  <c:v>4.7768216580152498E-2</c:v>
                </c:pt>
                <c:pt idx="78816">
                  <c:v>4.77188006043434E-2</c:v>
                </c:pt>
                <c:pt idx="78817">
                  <c:v>4.7669485211372403E-2</c:v>
                </c:pt>
                <c:pt idx="78818">
                  <c:v>4.7620162367820802E-2</c:v>
                </c:pt>
                <c:pt idx="78819">
                  <c:v>4.7570876777172103E-2</c:v>
                </c:pt>
                <c:pt idx="78820">
                  <c:v>4.75217998027802E-2</c:v>
                </c:pt>
                <c:pt idx="78821">
                  <c:v>4.7473121434450198E-2</c:v>
                </c:pt>
                <c:pt idx="78822">
                  <c:v>4.7425001859664903E-2</c:v>
                </c:pt>
                <c:pt idx="78823">
                  <c:v>4.7376345843076699E-2</c:v>
                </c:pt>
                <c:pt idx="78824">
                  <c:v>4.7327961772680303E-2</c:v>
                </c:pt>
                <c:pt idx="78825">
                  <c:v>4.7279801219701802E-2</c:v>
                </c:pt>
                <c:pt idx="78826">
                  <c:v>4.7231864184141201E-2</c:v>
                </c:pt>
                <c:pt idx="78827">
                  <c:v>4.71842251718044E-2</c:v>
                </c:pt>
                <c:pt idx="78828">
                  <c:v>4.7136954963207203E-2</c:v>
                </c:pt>
                <c:pt idx="78829">
                  <c:v>4.7092068940401098E-2</c:v>
                </c:pt>
                <c:pt idx="78830">
                  <c:v>4.7044016420841203E-2</c:v>
                </c:pt>
                <c:pt idx="78831">
                  <c:v>4.6998608857393299E-2</c:v>
                </c:pt>
                <c:pt idx="78832">
                  <c:v>4.6953558921814E-2</c:v>
                </c:pt>
                <c:pt idx="78833">
                  <c:v>4.6908587217330898E-2</c:v>
                </c:pt>
                <c:pt idx="78834">
                  <c:v>4.6865902841091198E-2</c:v>
                </c:pt>
                <c:pt idx="78835">
                  <c:v>4.6822346746921602E-2</c:v>
                </c:pt>
                <c:pt idx="78836">
                  <c:v>4.6771183609962498E-2</c:v>
                </c:pt>
                <c:pt idx="78837">
                  <c:v>4.6721715480089201E-2</c:v>
                </c:pt>
                <c:pt idx="78838">
                  <c:v>4.6679392457008403E-2</c:v>
                </c:pt>
                <c:pt idx="78839">
                  <c:v>4.6627573668956798E-2</c:v>
                </c:pt>
                <c:pt idx="78840">
                  <c:v>4.6589687466621399E-2</c:v>
                </c:pt>
                <c:pt idx="78841">
                  <c:v>4.6541467308998101E-2</c:v>
                </c:pt>
                <c:pt idx="78842">
                  <c:v>4.6474575996398898E-2</c:v>
                </c:pt>
                <c:pt idx="78843">
                  <c:v>4.6402148902416201E-2</c:v>
                </c:pt>
                <c:pt idx="78844">
                  <c:v>4.6351857483387E-2</c:v>
                </c:pt>
                <c:pt idx="78845">
                  <c:v>4.62560132145882E-2</c:v>
                </c:pt>
                <c:pt idx="78846">
                  <c:v>4.6165518462657901E-2</c:v>
                </c:pt>
                <c:pt idx="78847">
                  <c:v>4.6072091907262802E-2</c:v>
                </c:pt>
                <c:pt idx="78848">
                  <c:v>4.5991681516170502E-2</c:v>
                </c:pt>
                <c:pt idx="78849">
                  <c:v>4.5917335897684097E-2</c:v>
                </c:pt>
                <c:pt idx="78850">
                  <c:v>4.57835830748081E-2</c:v>
                </c:pt>
                <c:pt idx="78851">
                  <c:v>4.5685581862926497E-2</c:v>
                </c:pt>
                <c:pt idx="78852">
                  <c:v>4.5553855597972898E-2</c:v>
                </c:pt>
                <c:pt idx="78853">
                  <c:v>4.5448966324329397E-2</c:v>
                </c:pt>
                <c:pt idx="78854">
                  <c:v>4.53397259116173E-2</c:v>
                </c:pt>
                <c:pt idx="78855">
                  <c:v>4.5244660228490802E-2</c:v>
                </c:pt>
                <c:pt idx="78856">
                  <c:v>4.51361574232578E-2</c:v>
                </c:pt>
                <c:pt idx="78857">
                  <c:v>4.5057706534862497E-2</c:v>
                </c:pt>
                <c:pt idx="78858">
                  <c:v>4.4982656836509698E-2</c:v>
                </c:pt>
                <c:pt idx="78859">
                  <c:v>4.4910706579685197E-2</c:v>
                </c:pt>
                <c:pt idx="78860">
                  <c:v>4.4844266027212101E-2</c:v>
                </c:pt>
                <c:pt idx="78861">
                  <c:v>4.4783774763345698E-2</c:v>
                </c:pt>
                <c:pt idx="78862">
                  <c:v>4.4676065444946303E-2</c:v>
                </c:pt>
                <c:pt idx="78863">
                  <c:v>4.46636192500591E-2</c:v>
                </c:pt>
                <c:pt idx="78864">
                  <c:v>4.4552229344844797E-2</c:v>
                </c:pt>
                <c:pt idx="78865">
                  <c:v>4.4485703110694899E-2</c:v>
                </c:pt>
                <c:pt idx="78866">
                  <c:v>4.4414695352315903E-2</c:v>
                </c:pt>
                <c:pt idx="78867">
                  <c:v>4.4302321970462799E-2</c:v>
                </c:pt>
                <c:pt idx="78868">
                  <c:v>4.42838110029697E-2</c:v>
                </c:pt>
                <c:pt idx="78869">
                  <c:v>4.4195145368576098E-2</c:v>
                </c:pt>
                <c:pt idx="78870">
                  <c:v>4.4098004698753399E-2</c:v>
                </c:pt>
                <c:pt idx="78871">
                  <c:v>4.4065013527870199E-2</c:v>
                </c:pt>
                <c:pt idx="78872">
                  <c:v>4.3990664184093503E-2</c:v>
                </c:pt>
                <c:pt idx="78873">
                  <c:v>4.3908134102821399E-2</c:v>
                </c:pt>
                <c:pt idx="78874">
                  <c:v>4.3837737292051301E-2</c:v>
                </c:pt>
                <c:pt idx="78875">
                  <c:v>4.3734245002269703E-2</c:v>
                </c:pt>
                <c:pt idx="78876">
                  <c:v>4.37515154480934E-2</c:v>
                </c:pt>
                <c:pt idx="78877">
                  <c:v>4.3743643909692799E-2</c:v>
                </c:pt>
                <c:pt idx="78878">
                  <c:v>4.36986647546291E-2</c:v>
                </c:pt>
                <c:pt idx="78879">
                  <c:v>4.3662872165441499E-2</c:v>
                </c:pt>
                <c:pt idx="78880">
                  <c:v>4.3578594923019402E-2</c:v>
                </c:pt>
                <c:pt idx="78881">
                  <c:v>4.3478976935148302E-2</c:v>
                </c:pt>
                <c:pt idx="78882">
                  <c:v>4.3488737195730202E-2</c:v>
                </c:pt>
                <c:pt idx="78883">
                  <c:v>4.3455716222524601E-2</c:v>
                </c:pt>
                <c:pt idx="78884">
                  <c:v>4.3405562639236499E-2</c:v>
                </c:pt>
                <c:pt idx="78885">
                  <c:v>4.3380789458751699E-2</c:v>
                </c:pt>
                <c:pt idx="78886">
                  <c:v>4.3318718671798699E-2</c:v>
                </c:pt>
                <c:pt idx="78887">
                  <c:v>4.33556884527206E-2</c:v>
                </c:pt>
                <c:pt idx="78888">
                  <c:v>4.3299525976181003E-2</c:v>
                </c:pt>
                <c:pt idx="78889">
                  <c:v>4.32021655142307E-2</c:v>
                </c:pt>
                <c:pt idx="78890">
                  <c:v>4.3187748640775701E-2</c:v>
                </c:pt>
                <c:pt idx="78891">
                  <c:v>4.3165381997823701E-2</c:v>
                </c:pt>
                <c:pt idx="78892">
                  <c:v>4.3121945112943698E-2</c:v>
                </c:pt>
                <c:pt idx="78893">
                  <c:v>4.3089583516120897E-2</c:v>
                </c:pt>
                <c:pt idx="78894">
                  <c:v>4.30644378066063E-2</c:v>
                </c:pt>
                <c:pt idx="78895">
                  <c:v>4.30410094559193E-2</c:v>
                </c:pt>
                <c:pt idx="78896">
                  <c:v>4.3013133108615903E-2</c:v>
                </c:pt>
                <c:pt idx="78897">
                  <c:v>4.3000906705856302E-2</c:v>
                </c:pt>
                <c:pt idx="78898">
                  <c:v>4.29633371531963E-2</c:v>
                </c:pt>
                <c:pt idx="78899">
                  <c:v>4.2911209166049999E-2</c:v>
                </c:pt>
                <c:pt idx="78900">
                  <c:v>4.2867880314588602E-2</c:v>
                </c:pt>
                <c:pt idx="78901">
                  <c:v>4.2852129787206698E-2</c:v>
                </c:pt>
                <c:pt idx="78902">
                  <c:v>4.2795080691575997E-2</c:v>
                </c:pt>
                <c:pt idx="78903">
                  <c:v>4.2787421494722401E-2</c:v>
                </c:pt>
                <c:pt idx="78904">
                  <c:v>4.2768228799104697E-2</c:v>
                </c:pt>
                <c:pt idx="78905">
                  <c:v>4.2730502784252201E-2</c:v>
                </c:pt>
                <c:pt idx="78906">
                  <c:v>4.2697057127952603E-2</c:v>
                </c:pt>
                <c:pt idx="78907">
                  <c:v>4.2665038257837302E-2</c:v>
                </c:pt>
                <c:pt idx="78908">
                  <c:v>4.2645901441574097E-2</c:v>
                </c:pt>
                <c:pt idx="78909">
                  <c:v>4.2624417692422902E-2</c:v>
                </c:pt>
                <c:pt idx="78910">
                  <c:v>4.2599558830261203E-2</c:v>
                </c:pt>
                <c:pt idx="78911">
                  <c:v>4.2585797607898698E-2</c:v>
                </c:pt>
                <c:pt idx="78912">
                  <c:v>4.2551361024379702E-2</c:v>
                </c:pt>
                <c:pt idx="78913">
                  <c:v>4.2527832090854603E-2</c:v>
                </c:pt>
                <c:pt idx="78914">
                  <c:v>4.2500659823417698E-2</c:v>
                </c:pt>
                <c:pt idx="78915">
                  <c:v>4.2489442974329002E-2</c:v>
                </c:pt>
                <c:pt idx="78916">
                  <c:v>4.2460571974515901E-2</c:v>
                </c:pt>
                <c:pt idx="78917">
                  <c:v>4.2438488453626598E-2</c:v>
                </c:pt>
                <c:pt idx="78918">
                  <c:v>4.2422443628311199E-2</c:v>
                </c:pt>
                <c:pt idx="78919">
                  <c:v>4.2397208511829397E-2</c:v>
                </c:pt>
                <c:pt idx="78920">
                  <c:v>4.2379051446914701E-2</c:v>
                </c:pt>
                <c:pt idx="78921">
                  <c:v>4.2357802391052302E-2</c:v>
                </c:pt>
                <c:pt idx="78922">
                  <c:v>4.2339790612459197E-2</c:v>
                </c:pt>
                <c:pt idx="78923">
                  <c:v>4.2316213250160203E-2</c:v>
                </c:pt>
                <c:pt idx="78924">
                  <c:v>4.2309693992137902E-2</c:v>
                </c:pt>
                <c:pt idx="78925">
                  <c:v>4.2290177196264302E-2</c:v>
                </c:pt>
                <c:pt idx="78926">
                  <c:v>4.2282752692699398E-2</c:v>
                </c:pt>
                <c:pt idx="78927">
                  <c:v>4.2269404977560002E-2</c:v>
                </c:pt>
                <c:pt idx="78928">
                  <c:v>4.22525890171528E-2</c:v>
                </c:pt>
                <c:pt idx="78929">
                  <c:v>4.2230550199747099E-2</c:v>
                </c:pt>
                <c:pt idx="78930">
                  <c:v>4.2191267013549798E-2</c:v>
                </c:pt>
                <c:pt idx="78931">
                  <c:v>4.2197097092866898E-2</c:v>
                </c:pt>
                <c:pt idx="78932">
                  <c:v>4.22123335301876E-2</c:v>
                </c:pt>
                <c:pt idx="78933">
                  <c:v>4.2182568460702903E-2</c:v>
                </c:pt>
                <c:pt idx="78934">
                  <c:v>4.2119864374399199E-2</c:v>
                </c:pt>
                <c:pt idx="78935">
                  <c:v>4.2144991457462297E-2</c:v>
                </c:pt>
                <c:pt idx="78936">
                  <c:v>4.2134858667850501E-2</c:v>
                </c:pt>
                <c:pt idx="78937">
                  <c:v>4.2088594287633903E-2</c:v>
                </c:pt>
                <c:pt idx="78938">
                  <c:v>4.2092956602573402E-2</c:v>
                </c:pt>
                <c:pt idx="78939">
                  <c:v>4.2085453867912299E-2</c:v>
                </c:pt>
                <c:pt idx="78940">
                  <c:v>4.2047563940286602E-2</c:v>
                </c:pt>
                <c:pt idx="78941">
                  <c:v>4.2010799050331102E-2</c:v>
                </c:pt>
                <c:pt idx="78942">
                  <c:v>4.2039014399051701E-2</c:v>
                </c:pt>
                <c:pt idx="78943">
                  <c:v>4.2028781026601798E-2</c:v>
                </c:pt>
                <c:pt idx="78944">
                  <c:v>4.1974242776632302E-2</c:v>
                </c:pt>
                <c:pt idx="78945">
                  <c:v>4.1977833956479998E-2</c:v>
                </c:pt>
                <c:pt idx="78946">
                  <c:v>4.1985802352428402E-2</c:v>
                </c:pt>
                <c:pt idx="78947">
                  <c:v>4.19684685766697E-2</c:v>
                </c:pt>
                <c:pt idx="78948">
                  <c:v>4.1921462863683701E-2</c:v>
                </c:pt>
                <c:pt idx="78949">
                  <c:v>4.1930034756660503E-2</c:v>
                </c:pt>
                <c:pt idx="78950">
                  <c:v>4.1929889470338801E-2</c:v>
                </c:pt>
                <c:pt idx="78951">
                  <c:v>4.1881814599037198E-2</c:v>
                </c:pt>
                <c:pt idx="78952">
                  <c:v>4.1867632418870898E-2</c:v>
                </c:pt>
                <c:pt idx="78953">
                  <c:v>4.1876599192619303E-2</c:v>
                </c:pt>
                <c:pt idx="78954">
                  <c:v>4.1860319674015101E-2</c:v>
                </c:pt>
                <c:pt idx="78955">
                  <c:v>4.1819430887699099E-2</c:v>
                </c:pt>
                <c:pt idx="78956">
                  <c:v>4.1810307651758201E-2</c:v>
                </c:pt>
                <c:pt idx="78957">
                  <c:v>4.1805300861597103E-2</c:v>
                </c:pt>
                <c:pt idx="78958">
                  <c:v>4.1774421930313103E-2</c:v>
                </c:pt>
                <c:pt idx="78959">
                  <c:v>4.1770048439502702E-2</c:v>
                </c:pt>
                <c:pt idx="78960">
                  <c:v>4.1757997125387199E-2</c:v>
                </c:pt>
                <c:pt idx="78961">
                  <c:v>4.17371988296509E-2</c:v>
                </c:pt>
                <c:pt idx="78962">
                  <c:v>4.1714802384376498E-2</c:v>
                </c:pt>
                <c:pt idx="78963">
                  <c:v>4.17314767837524E-2</c:v>
                </c:pt>
                <c:pt idx="78964">
                  <c:v>4.1690196841955199E-2</c:v>
                </c:pt>
                <c:pt idx="78965">
                  <c:v>4.1684266179799999E-2</c:v>
                </c:pt>
                <c:pt idx="78966">
                  <c:v>4.1689071804285098E-2</c:v>
                </c:pt>
                <c:pt idx="78967">
                  <c:v>4.1673466563224799E-2</c:v>
                </c:pt>
                <c:pt idx="78968">
                  <c:v>4.1673094034195002E-2</c:v>
                </c:pt>
                <c:pt idx="78969">
                  <c:v>4.1635014116764103E-2</c:v>
                </c:pt>
                <c:pt idx="78970">
                  <c:v>4.16309796273708E-2</c:v>
                </c:pt>
                <c:pt idx="78971">
                  <c:v>4.1636761277914103E-2</c:v>
                </c:pt>
                <c:pt idx="78972">
                  <c:v>4.16157692670822E-2</c:v>
                </c:pt>
                <c:pt idx="78973">
                  <c:v>4.1589755564928103E-2</c:v>
                </c:pt>
                <c:pt idx="78974">
                  <c:v>4.1619755327701603E-2</c:v>
                </c:pt>
                <c:pt idx="78975">
                  <c:v>4.1606821119785302E-2</c:v>
                </c:pt>
                <c:pt idx="78976">
                  <c:v>4.1559576988220201E-2</c:v>
                </c:pt>
                <c:pt idx="78977">
                  <c:v>4.1561316698789597E-2</c:v>
                </c:pt>
                <c:pt idx="78978">
                  <c:v>4.1556868702173198E-2</c:v>
                </c:pt>
                <c:pt idx="78979">
                  <c:v>4.1544705629348803E-2</c:v>
                </c:pt>
                <c:pt idx="78980">
                  <c:v>4.1519731283187901E-2</c:v>
                </c:pt>
                <c:pt idx="78981">
                  <c:v>4.1512776166200603E-2</c:v>
                </c:pt>
                <c:pt idx="78982">
                  <c:v>4.15000468492508E-2</c:v>
                </c:pt>
                <c:pt idx="78983">
                  <c:v>4.1490916162729298E-2</c:v>
                </c:pt>
                <c:pt idx="78984">
                  <c:v>4.1480436921119697E-2</c:v>
                </c:pt>
                <c:pt idx="78985">
                  <c:v>4.14683185517788E-2</c:v>
                </c:pt>
                <c:pt idx="78986">
                  <c:v>4.1455969214439399E-2</c:v>
                </c:pt>
                <c:pt idx="78987">
                  <c:v>4.1459746658801998E-2</c:v>
                </c:pt>
                <c:pt idx="78988">
                  <c:v>4.1437912732362803E-2</c:v>
                </c:pt>
                <c:pt idx="78989">
                  <c:v>4.1438125073909801E-2</c:v>
                </c:pt>
                <c:pt idx="78990">
                  <c:v>4.1433289647102398E-2</c:v>
                </c:pt>
                <c:pt idx="78991">
                  <c:v>4.1420035064220401E-2</c:v>
                </c:pt>
                <c:pt idx="78992">
                  <c:v>4.1398935019969899E-2</c:v>
                </c:pt>
                <c:pt idx="78993">
                  <c:v>4.1417051106691402E-2</c:v>
                </c:pt>
                <c:pt idx="78994">
                  <c:v>4.1387576609849902E-2</c:v>
                </c:pt>
                <c:pt idx="78995">
                  <c:v>4.1400894522666903E-2</c:v>
                </c:pt>
                <c:pt idx="78996">
                  <c:v>4.1400399059057201E-2</c:v>
                </c:pt>
                <c:pt idx="78997">
                  <c:v>4.1407641023397501E-2</c:v>
                </c:pt>
                <c:pt idx="78998">
                  <c:v>4.1364725679159199E-2</c:v>
                </c:pt>
                <c:pt idx="78999">
                  <c:v>4.1356343775987597E-2</c:v>
                </c:pt>
                <c:pt idx="79000">
                  <c:v>4.1385669261217103E-2</c:v>
                </c:pt>
                <c:pt idx="79001">
                  <c:v>4.1388329118490198E-2</c:v>
                </c:pt>
                <c:pt idx="79002">
                  <c:v>4.1353721171617501E-2</c:v>
                </c:pt>
                <c:pt idx="79003">
                  <c:v>4.1373088955879198E-2</c:v>
                </c:pt>
                <c:pt idx="79004">
                  <c:v>4.1350584477186203E-2</c:v>
                </c:pt>
                <c:pt idx="79005">
                  <c:v>4.1315708309412003E-2</c:v>
                </c:pt>
                <c:pt idx="79006">
                  <c:v>4.1317060589790303E-2</c:v>
                </c:pt>
                <c:pt idx="79007">
                  <c:v>4.1340742260217701E-2</c:v>
                </c:pt>
                <c:pt idx="79008">
                  <c:v>4.1343677788972903E-2</c:v>
                </c:pt>
                <c:pt idx="79009">
                  <c:v>4.13167998194695E-2</c:v>
                </c:pt>
                <c:pt idx="79010">
                  <c:v>4.1357193142175702E-2</c:v>
                </c:pt>
                <c:pt idx="79011">
                  <c:v>4.13370616734028E-2</c:v>
                </c:pt>
                <c:pt idx="79012">
                  <c:v>4.1265983134508098E-2</c:v>
                </c:pt>
                <c:pt idx="79013">
                  <c:v>4.1267152875661899E-2</c:v>
                </c:pt>
                <c:pt idx="79014">
                  <c:v>4.1273757815361002E-2</c:v>
                </c:pt>
                <c:pt idx="79015">
                  <c:v>4.1294127702712999E-2</c:v>
                </c:pt>
                <c:pt idx="79016">
                  <c:v>4.1254095733165699E-2</c:v>
                </c:pt>
                <c:pt idx="79017">
                  <c:v>4.1230436414480202E-2</c:v>
                </c:pt>
                <c:pt idx="79018">
                  <c:v>4.1259154677391101E-2</c:v>
                </c:pt>
                <c:pt idx="79019">
                  <c:v>4.1265759617090197E-2</c:v>
                </c:pt>
                <c:pt idx="79020">
                  <c:v>4.1283294558525099E-2</c:v>
                </c:pt>
                <c:pt idx="79021">
                  <c:v>4.1273441165685702E-2</c:v>
                </c:pt>
                <c:pt idx="79022">
                  <c:v>4.12196777760983E-2</c:v>
                </c:pt>
                <c:pt idx="79023">
                  <c:v>4.1190844029188198E-2</c:v>
                </c:pt>
                <c:pt idx="79024">
                  <c:v>4.1199024766683599E-2</c:v>
                </c:pt>
                <c:pt idx="79025">
                  <c:v>4.1205257177352898E-2</c:v>
                </c:pt>
                <c:pt idx="79026">
                  <c:v>4.1176572442054797E-2</c:v>
                </c:pt>
                <c:pt idx="79027">
                  <c:v>4.1169341653585399E-2</c:v>
                </c:pt>
                <c:pt idx="79028">
                  <c:v>4.1176840662956203E-2</c:v>
                </c:pt>
                <c:pt idx="79029">
                  <c:v>4.1178394109010703E-2</c:v>
                </c:pt>
                <c:pt idx="79030">
                  <c:v>4.1153699159622199E-2</c:v>
                </c:pt>
                <c:pt idx="79031">
                  <c:v>4.1159920394420603E-2</c:v>
                </c:pt>
                <c:pt idx="79032">
                  <c:v>4.1146721690893201E-2</c:v>
                </c:pt>
                <c:pt idx="79033">
                  <c:v>4.1127234697341898E-2</c:v>
                </c:pt>
                <c:pt idx="79034">
                  <c:v>4.1135851293802303E-2</c:v>
                </c:pt>
                <c:pt idx="79035">
                  <c:v>4.1135620325803798E-2</c:v>
                </c:pt>
                <c:pt idx="79036">
                  <c:v>4.1121587157249499E-2</c:v>
                </c:pt>
                <c:pt idx="79037">
                  <c:v>4.1100159287452698E-2</c:v>
                </c:pt>
                <c:pt idx="79038">
                  <c:v>4.1082620620727602E-2</c:v>
                </c:pt>
                <c:pt idx="79039">
                  <c:v>4.1112914681434597E-2</c:v>
                </c:pt>
                <c:pt idx="79040">
                  <c:v>4.1086338460445397E-2</c:v>
                </c:pt>
                <c:pt idx="79041">
                  <c:v>4.1093487292528201E-2</c:v>
                </c:pt>
                <c:pt idx="79042">
                  <c:v>4.1100334376096698E-2</c:v>
                </c:pt>
                <c:pt idx="79043">
                  <c:v>4.1074968874454498E-2</c:v>
                </c:pt>
                <c:pt idx="79044">
                  <c:v>4.1079692542552997E-2</c:v>
                </c:pt>
                <c:pt idx="79045">
                  <c:v>4.1062053292989703E-2</c:v>
                </c:pt>
                <c:pt idx="79046">
                  <c:v>4.1044745594263098E-2</c:v>
                </c:pt>
                <c:pt idx="79047">
                  <c:v>4.1066300123929998E-2</c:v>
                </c:pt>
                <c:pt idx="79048">
                  <c:v>4.1066497564315803E-2</c:v>
                </c:pt>
                <c:pt idx="79049">
                  <c:v>4.1029926389455802E-2</c:v>
                </c:pt>
                <c:pt idx="79050">
                  <c:v>4.1047040373086902E-2</c:v>
                </c:pt>
                <c:pt idx="79051">
                  <c:v>4.1049525141716003E-2</c:v>
                </c:pt>
                <c:pt idx="79052">
                  <c:v>4.1011504828929901E-2</c:v>
                </c:pt>
                <c:pt idx="79053">
                  <c:v>4.10302989184856E-2</c:v>
                </c:pt>
                <c:pt idx="79054">
                  <c:v>4.1038941591978101E-2</c:v>
                </c:pt>
                <c:pt idx="79055">
                  <c:v>4.1011210530996302E-2</c:v>
                </c:pt>
                <c:pt idx="79056">
                  <c:v>4.1044808924198199E-2</c:v>
                </c:pt>
                <c:pt idx="79057">
                  <c:v>4.1031196713447599E-2</c:v>
                </c:pt>
                <c:pt idx="79058">
                  <c:v>4.0982019156217603E-2</c:v>
                </c:pt>
                <c:pt idx="79059">
                  <c:v>4.09957133233547E-2</c:v>
                </c:pt>
                <c:pt idx="79060">
                  <c:v>4.0985919535160099E-2</c:v>
                </c:pt>
                <c:pt idx="79061">
                  <c:v>4.0976852178573601E-2</c:v>
                </c:pt>
                <c:pt idx="79062">
                  <c:v>4.0964599698782002E-2</c:v>
                </c:pt>
                <c:pt idx="79063">
                  <c:v>4.0958110243082102E-2</c:v>
                </c:pt>
                <c:pt idx="79064">
                  <c:v>4.0968533605337101E-2</c:v>
                </c:pt>
                <c:pt idx="79065">
                  <c:v>4.0947034955024698E-2</c:v>
                </c:pt>
                <c:pt idx="79066">
                  <c:v>4.0940593928098699E-2</c:v>
                </c:pt>
                <c:pt idx="79067">
                  <c:v>4.0934573858976399E-2</c:v>
                </c:pt>
                <c:pt idx="79068">
                  <c:v>4.0932651609182399E-2</c:v>
                </c:pt>
                <c:pt idx="79069">
                  <c:v>4.0927149355411502E-2</c:v>
                </c:pt>
                <c:pt idx="79070">
                  <c:v>4.0916047990322099E-2</c:v>
                </c:pt>
                <c:pt idx="79071">
                  <c:v>4.0906772017478901E-2</c:v>
                </c:pt>
                <c:pt idx="79072">
                  <c:v>4.0912002325057997E-2</c:v>
                </c:pt>
                <c:pt idx="79073">
                  <c:v>4.0897760540246998E-2</c:v>
                </c:pt>
                <c:pt idx="79074">
                  <c:v>4.0906179696321501E-2</c:v>
                </c:pt>
                <c:pt idx="79075">
                  <c:v>4.0887095034122502E-2</c:v>
                </c:pt>
                <c:pt idx="79076">
                  <c:v>4.0902618318796199E-2</c:v>
                </c:pt>
                <c:pt idx="79077">
                  <c:v>4.09129969775677E-2</c:v>
                </c:pt>
                <c:pt idx="79078">
                  <c:v>4.08889353275299E-2</c:v>
                </c:pt>
                <c:pt idx="79079">
                  <c:v>4.09296602010727E-2</c:v>
                </c:pt>
                <c:pt idx="79080">
                  <c:v>4.0944948792457601E-2</c:v>
                </c:pt>
                <c:pt idx="79081">
                  <c:v>4.0894240140914903E-2</c:v>
                </c:pt>
                <c:pt idx="79082">
                  <c:v>4.0870152413845097E-2</c:v>
                </c:pt>
                <c:pt idx="79083">
                  <c:v>4.0914490818977398E-2</c:v>
                </c:pt>
                <c:pt idx="79084">
                  <c:v>4.0870755910873399E-2</c:v>
                </c:pt>
                <c:pt idx="79085">
                  <c:v>4.08467426896095E-2</c:v>
                </c:pt>
                <c:pt idx="79086">
                  <c:v>4.08750958740711E-2</c:v>
                </c:pt>
                <c:pt idx="79087">
                  <c:v>4.0860600769519799E-2</c:v>
                </c:pt>
                <c:pt idx="79088">
                  <c:v>4.08759750425816E-2</c:v>
                </c:pt>
                <c:pt idx="79089">
                  <c:v>4.0862012654542902E-2</c:v>
                </c:pt>
                <c:pt idx="79090">
                  <c:v>4.0820397436618798E-2</c:v>
                </c:pt>
                <c:pt idx="79091">
                  <c:v>4.0849484503269202E-2</c:v>
                </c:pt>
                <c:pt idx="79092">
                  <c:v>4.0834307670593303E-2</c:v>
                </c:pt>
                <c:pt idx="79093">
                  <c:v>4.08316515386105E-2</c:v>
                </c:pt>
                <c:pt idx="79094">
                  <c:v>4.0804151445627199E-2</c:v>
                </c:pt>
                <c:pt idx="79095">
                  <c:v>4.0818676352500902E-2</c:v>
                </c:pt>
                <c:pt idx="79096">
                  <c:v>4.0807586163282401E-2</c:v>
                </c:pt>
                <c:pt idx="79097">
                  <c:v>4.0791984647512401E-2</c:v>
                </c:pt>
                <c:pt idx="79098">
                  <c:v>4.081154987216E-2</c:v>
                </c:pt>
                <c:pt idx="79099">
                  <c:v>4.0799584239721298E-2</c:v>
                </c:pt>
                <c:pt idx="79100">
                  <c:v>4.0800228714942897E-2</c:v>
                </c:pt>
                <c:pt idx="79101">
                  <c:v>4.0791049599647501E-2</c:v>
                </c:pt>
                <c:pt idx="79102">
                  <c:v>4.0779892355203601E-2</c:v>
                </c:pt>
                <c:pt idx="79103">
                  <c:v>4.0770314633846297E-2</c:v>
                </c:pt>
                <c:pt idx="79104">
                  <c:v>4.0794078260660199E-2</c:v>
                </c:pt>
                <c:pt idx="79105">
                  <c:v>4.07648198306561E-2</c:v>
                </c:pt>
                <c:pt idx="79106">
                  <c:v>4.0762629359960598E-2</c:v>
                </c:pt>
                <c:pt idx="79107">
                  <c:v>4.0799994021654101E-2</c:v>
                </c:pt>
                <c:pt idx="79108">
                  <c:v>4.0772620588541003E-2</c:v>
                </c:pt>
                <c:pt idx="79109">
                  <c:v>4.0761850774288198E-2</c:v>
                </c:pt>
                <c:pt idx="79110">
                  <c:v>4.0805988013744403E-2</c:v>
                </c:pt>
                <c:pt idx="79111">
                  <c:v>4.0780391544103602E-2</c:v>
                </c:pt>
                <c:pt idx="79112">
                  <c:v>4.07290644943714E-2</c:v>
                </c:pt>
                <c:pt idx="79113">
                  <c:v>4.0754366666078602E-2</c:v>
                </c:pt>
                <c:pt idx="79114">
                  <c:v>4.07660640776158E-2</c:v>
                </c:pt>
                <c:pt idx="79115">
                  <c:v>4.0724277496337898E-2</c:v>
                </c:pt>
                <c:pt idx="79116">
                  <c:v>4.0750332176685299E-2</c:v>
                </c:pt>
                <c:pt idx="79117">
                  <c:v>4.07497696578503E-2</c:v>
                </c:pt>
                <c:pt idx="79118">
                  <c:v>4.0707811713218703E-2</c:v>
                </c:pt>
                <c:pt idx="79119">
                  <c:v>4.0702465921640403E-2</c:v>
                </c:pt>
                <c:pt idx="79120">
                  <c:v>4.0699366480112097E-2</c:v>
                </c:pt>
                <c:pt idx="79121">
                  <c:v>4.0694609284400898E-2</c:v>
                </c:pt>
                <c:pt idx="79122">
                  <c:v>4.0687397122383097E-2</c:v>
                </c:pt>
                <c:pt idx="79123">
                  <c:v>4.0683206170797397E-2</c:v>
                </c:pt>
                <c:pt idx="79124">
                  <c:v>4.0680054575204898E-2</c:v>
                </c:pt>
                <c:pt idx="79125">
                  <c:v>4.0675159543752698E-2</c:v>
                </c:pt>
                <c:pt idx="79126">
                  <c:v>4.06683571636677E-2</c:v>
                </c:pt>
                <c:pt idx="79127">
                  <c:v>4.06606234610081E-2</c:v>
                </c:pt>
                <c:pt idx="79128">
                  <c:v>4.06727828085423E-2</c:v>
                </c:pt>
                <c:pt idx="79129">
                  <c:v>4.0654093027114903E-2</c:v>
                </c:pt>
                <c:pt idx="79130">
                  <c:v>4.0678195655345903E-2</c:v>
                </c:pt>
                <c:pt idx="79131">
                  <c:v>4.0676053613424301E-2</c:v>
                </c:pt>
                <c:pt idx="79132">
                  <c:v>4.0640350431203801E-2</c:v>
                </c:pt>
                <c:pt idx="79133">
                  <c:v>4.0667448192834903E-2</c:v>
                </c:pt>
                <c:pt idx="79134">
                  <c:v>4.0631815791130101E-2</c:v>
                </c:pt>
                <c:pt idx="79135">
                  <c:v>4.0649432688951499E-2</c:v>
                </c:pt>
                <c:pt idx="79136">
                  <c:v>4.06300202012062E-2</c:v>
                </c:pt>
                <c:pt idx="79137">
                  <c:v>4.0670230984687798E-2</c:v>
                </c:pt>
                <c:pt idx="79138">
                  <c:v>4.0637362748384503E-2</c:v>
                </c:pt>
                <c:pt idx="79139">
                  <c:v>4.06432673335076E-2</c:v>
                </c:pt>
                <c:pt idx="79140">
                  <c:v>4.0652297437191003E-2</c:v>
                </c:pt>
                <c:pt idx="79141">
                  <c:v>4.0626581758260699E-2</c:v>
                </c:pt>
                <c:pt idx="79142">
                  <c:v>4.0613152086734799E-2</c:v>
                </c:pt>
                <c:pt idx="79143">
                  <c:v>4.0647421032190302E-2</c:v>
                </c:pt>
                <c:pt idx="79144">
                  <c:v>4.06304560601711E-2</c:v>
                </c:pt>
                <c:pt idx="79145">
                  <c:v>4.0641035884618801E-2</c:v>
                </c:pt>
                <c:pt idx="79146">
                  <c:v>4.0622115135192899E-2</c:v>
                </c:pt>
                <c:pt idx="79147">
                  <c:v>4.0635999292135301E-2</c:v>
                </c:pt>
                <c:pt idx="79148">
                  <c:v>4.06203158199787E-2</c:v>
                </c:pt>
                <c:pt idx="79149">
                  <c:v>4.0604542940854998E-2</c:v>
                </c:pt>
                <c:pt idx="79150">
                  <c:v>4.0602296590805102E-2</c:v>
                </c:pt>
                <c:pt idx="79151">
                  <c:v>4.0600862354040201E-2</c:v>
                </c:pt>
                <c:pt idx="79152">
                  <c:v>4.0606249123811701E-2</c:v>
                </c:pt>
                <c:pt idx="79153">
                  <c:v>4.05827239155769E-2</c:v>
                </c:pt>
                <c:pt idx="79154">
                  <c:v>4.0593829005956698E-2</c:v>
                </c:pt>
                <c:pt idx="79155">
                  <c:v>4.0596462786197697E-2</c:v>
                </c:pt>
                <c:pt idx="79156">
                  <c:v>4.05871346592903E-2</c:v>
                </c:pt>
                <c:pt idx="79157">
                  <c:v>4.0572356432676301E-2</c:v>
                </c:pt>
                <c:pt idx="79158">
                  <c:v>4.0568187832832302E-2</c:v>
                </c:pt>
                <c:pt idx="79159">
                  <c:v>4.05824072659016E-2</c:v>
                </c:pt>
                <c:pt idx="79160">
                  <c:v>4.0562663227319697E-2</c:v>
                </c:pt>
                <c:pt idx="79161">
                  <c:v>4.0553975850343697E-2</c:v>
                </c:pt>
                <c:pt idx="79162">
                  <c:v>4.0549650788307197E-2</c:v>
                </c:pt>
                <c:pt idx="79163">
                  <c:v>4.0545821189880399E-2</c:v>
                </c:pt>
                <c:pt idx="79164">
                  <c:v>4.0549196302890798E-2</c:v>
                </c:pt>
                <c:pt idx="79165">
                  <c:v>4.0540333837270702E-2</c:v>
                </c:pt>
                <c:pt idx="79166">
                  <c:v>4.0532227605581297E-2</c:v>
                </c:pt>
                <c:pt idx="79167">
                  <c:v>4.05372902750969E-2</c:v>
                </c:pt>
                <c:pt idx="79168">
                  <c:v>4.0526580065488801E-2</c:v>
                </c:pt>
                <c:pt idx="79169">
                  <c:v>4.0522322058677701E-2</c:v>
                </c:pt>
                <c:pt idx="79170">
                  <c:v>4.0525875985622399E-2</c:v>
                </c:pt>
                <c:pt idx="79171">
                  <c:v>4.0517158806323998E-2</c:v>
                </c:pt>
                <c:pt idx="79172">
                  <c:v>4.0513671934604603E-2</c:v>
                </c:pt>
                <c:pt idx="79173">
                  <c:v>4.0516171604394899E-2</c:v>
                </c:pt>
                <c:pt idx="79174">
                  <c:v>4.0508899837732301E-2</c:v>
                </c:pt>
                <c:pt idx="79175">
                  <c:v>4.0508765727281598E-2</c:v>
                </c:pt>
                <c:pt idx="79176">
                  <c:v>4.0500540286302601E-2</c:v>
                </c:pt>
                <c:pt idx="79177">
                  <c:v>4.0528081357479102E-2</c:v>
                </c:pt>
                <c:pt idx="79178">
                  <c:v>4.0507152676582302E-2</c:v>
                </c:pt>
                <c:pt idx="79179">
                  <c:v>4.0542557835578898E-2</c:v>
                </c:pt>
                <c:pt idx="79180">
                  <c:v>4.0505446493625599E-2</c:v>
                </c:pt>
                <c:pt idx="79181">
                  <c:v>4.0544018149375902E-2</c:v>
                </c:pt>
                <c:pt idx="79182">
                  <c:v>4.0572732686996502E-2</c:v>
                </c:pt>
                <c:pt idx="79183">
                  <c:v>4.0520798414945602E-2</c:v>
                </c:pt>
                <c:pt idx="79184">
                  <c:v>4.05195765197277E-2</c:v>
                </c:pt>
                <c:pt idx="79185">
                  <c:v>4.0567770600318902E-2</c:v>
                </c:pt>
                <c:pt idx="79186">
                  <c:v>4.04960662126541E-2</c:v>
                </c:pt>
                <c:pt idx="79187">
                  <c:v>4.0519658476114301E-2</c:v>
                </c:pt>
                <c:pt idx="79188">
                  <c:v>4.0541455149650601E-2</c:v>
                </c:pt>
                <c:pt idx="79189">
                  <c:v>4.04901280999184E-2</c:v>
                </c:pt>
                <c:pt idx="79190">
                  <c:v>4.05274108052254E-2</c:v>
                </c:pt>
                <c:pt idx="79191">
                  <c:v>4.0548942983150503E-2</c:v>
                </c:pt>
                <c:pt idx="79192">
                  <c:v>4.0481060743331902E-2</c:v>
                </c:pt>
                <c:pt idx="79193">
                  <c:v>4.0479015558958102E-2</c:v>
                </c:pt>
                <c:pt idx="79194">
                  <c:v>4.0488444268703502E-2</c:v>
                </c:pt>
                <c:pt idx="79195">
                  <c:v>4.0489412844181102E-2</c:v>
                </c:pt>
                <c:pt idx="79196">
                  <c:v>4.0463551878929201E-2</c:v>
                </c:pt>
                <c:pt idx="79197">
                  <c:v>4.0489539504051202E-2</c:v>
                </c:pt>
                <c:pt idx="79198">
                  <c:v>4.0478635579347597E-2</c:v>
                </c:pt>
                <c:pt idx="79199">
                  <c:v>4.0457267314195598E-2</c:v>
                </c:pt>
                <c:pt idx="79200">
                  <c:v>4.0481351315975203E-2</c:v>
                </c:pt>
                <c:pt idx="79201">
                  <c:v>4.0463298559188801E-2</c:v>
                </c:pt>
                <c:pt idx="79202">
                  <c:v>4.0451373904943501E-2</c:v>
                </c:pt>
                <c:pt idx="79203">
                  <c:v>4.0446076542139102E-2</c:v>
                </c:pt>
                <c:pt idx="79204">
                  <c:v>4.0458071976900101E-2</c:v>
                </c:pt>
                <c:pt idx="79205">
                  <c:v>4.0440559387206997E-2</c:v>
                </c:pt>
                <c:pt idx="79206">
                  <c:v>4.0438305586576503E-2</c:v>
                </c:pt>
                <c:pt idx="79207">
                  <c:v>4.0437716990709298E-2</c:v>
                </c:pt>
                <c:pt idx="79208">
                  <c:v>4.0429946035146699E-2</c:v>
                </c:pt>
                <c:pt idx="79209">
                  <c:v>4.0439296513795901E-2</c:v>
                </c:pt>
                <c:pt idx="79210">
                  <c:v>4.0437318384647397E-2</c:v>
                </c:pt>
                <c:pt idx="79211">
                  <c:v>4.0428839623928098E-2</c:v>
                </c:pt>
                <c:pt idx="79212">
                  <c:v>4.04377952218056E-2</c:v>
                </c:pt>
                <c:pt idx="79213">
                  <c:v>4.0413979440927499E-2</c:v>
                </c:pt>
                <c:pt idx="79214">
                  <c:v>4.0445275604724898E-2</c:v>
                </c:pt>
                <c:pt idx="79215">
                  <c:v>4.04116548597813E-2</c:v>
                </c:pt>
                <c:pt idx="79216">
                  <c:v>4.0411017835140201E-2</c:v>
                </c:pt>
                <c:pt idx="79217">
                  <c:v>4.04185615479946E-2</c:v>
                </c:pt>
                <c:pt idx="79218">
                  <c:v>4.0400229394435903E-2</c:v>
                </c:pt>
                <c:pt idx="79219">
                  <c:v>4.0432404726743698E-2</c:v>
                </c:pt>
                <c:pt idx="79220">
                  <c:v>4.0421452373266199E-2</c:v>
                </c:pt>
                <c:pt idx="79221">
                  <c:v>4.0520951151847902E-2</c:v>
                </c:pt>
                <c:pt idx="79222">
                  <c:v>4.0522400289773899E-2</c:v>
                </c:pt>
                <c:pt idx="79223">
                  <c:v>4.0422786027193097E-2</c:v>
                </c:pt>
                <c:pt idx="79224">
                  <c:v>4.04400825500488E-2</c:v>
                </c:pt>
                <c:pt idx="79225">
                  <c:v>4.0469795465469402E-2</c:v>
                </c:pt>
                <c:pt idx="79226">
                  <c:v>4.0388111025095E-2</c:v>
                </c:pt>
                <c:pt idx="79227">
                  <c:v>4.0450893342494999E-2</c:v>
                </c:pt>
                <c:pt idx="79228">
                  <c:v>4.0473714470863301E-2</c:v>
                </c:pt>
                <c:pt idx="79229">
                  <c:v>4.0391717106103897E-2</c:v>
                </c:pt>
                <c:pt idx="79230">
                  <c:v>4.04391475021839E-2</c:v>
                </c:pt>
                <c:pt idx="79231">
                  <c:v>4.0472678840160398E-2</c:v>
                </c:pt>
                <c:pt idx="79232">
                  <c:v>4.0407899767160402E-2</c:v>
                </c:pt>
                <c:pt idx="79233">
                  <c:v>4.0389142930507702E-2</c:v>
                </c:pt>
                <c:pt idx="79234">
                  <c:v>4.0452171117067302E-2</c:v>
                </c:pt>
                <c:pt idx="79235">
                  <c:v>4.0423225611448302E-2</c:v>
                </c:pt>
                <c:pt idx="79236">
                  <c:v>4.0394932031631497E-2</c:v>
                </c:pt>
                <c:pt idx="79237">
                  <c:v>4.0419444441795398E-2</c:v>
                </c:pt>
                <c:pt idx="79238">
                  <c:v>4.0428549051284797E-2</c:v>
                </c:pt>
                <c:pt idx="79239">
                  <c:v>4.0400698781013503E-2</c:v>
                </c:pt>
                <c:pt idx="79240">
                  <c:v>4.0376983582973501E-2</c:v>
                </c:pt>
                <c:pt idx="79241">
                  <c:v>4.0386211127042798E-2</c:v>
                </c:pt>
                <c:pt idx="79242">
                  <c:v>4.0398415178060497E-2</c:v>
                </c:pt>
                <c:pt idx="79243">
                  <c:v>4.03866060078144E-2</c:v>
                </c:pt>
                <c:pt idx="79244">
                  <c:v>4.0367994457483299E-2</c:v>
                </c:pt>
                <c:pt idx="79245">
                  <c:v>4.0362186729908003E-2</c:v>
                </c:pt>
                <c:pt idx="79246">
                  <c:v>4.0382679551839801E-2</c:v>
                </c:pt>
                <c:pt idx="79247">
                  <c:v>4.0366806089878103E-2</c:v>
                </c:pt>
                <c:pt idx="79248">
                  <c:v>4.0349312126636498E-2</c:v>
                </c:pt>
                <c:pt idx="79249">
                  <c:v>4.0349774062633501E-2</c:v>
                </c:pt>
                <c:pt idx="79250">
                  <c:v>4.0373716503381701E-2</c:v>
                </c:pt>
                <c:pt idx="79251">
                  <c:v>4.0340337902307503E-2</c:v>
                </c:pt>
                <c:pt idx="79252">
                  <c:v>4.0331732481718098E-2</c:v>
                </c:pt>
                <c:pt idx="79253">
                  <c:v>4.0356878191232702E-2</c:v>
                </c:pt>
                <c:pt idx="79254">
                  <c:v>4.0329027920961401E-2</c:v>
                </c:pt>
                <c:pt idx="79255">
                  <c:v>4.0343314409256002E-2</c:v>
                </c:pt>
                <c:pt idx="79256">
                  <c:v>4.0326777845621102E-2</c:v>
                </c:pt>
                <c:pt idx="79257">
                  <c:v>4.0318101644515998E-2</c:v>
                </c:pt>
                <c:pt idx="79258">
                  <c:v>4.0331345051527002E-2</c:v>
                </c:pt>
                <c:pt idx="79259">
                  <c:v>4.03102971613407E-2</c:v>
                </c:pt>
                <c:pt idx="79260">
                  <c:v>4.0319472551345797E-2</c:v>
                </c:pt>
                <c:pt idx="79261">
                  <c:v>4.0304508060216897E-2</c:v>
                </c:pt>
                <c:pt idx="79262">
                  <c:v>4.0315821766853298E-2</c:v>
                </c:pt>
                <c:pt idx="79263">
                  <c:v>4.0337268263101599E-2</c:v>
                </c:pt>
                <c:pt idx="79264">
                  <c:v>4.0355496108532E-2</c:v>
                </c:pt>
                <c:pt idx="79265">
                  <c:v>4.03098948299885E-2</c:v>
                </c:pt>
                <c:pt idx="79266">
                  <c:v>4.0340151637792601E-2</c:v>
                </c:pt>
                <c:pt idx="79267">
                  <c:v>4.0319573134183898E-2</c:v>
                </c:pt>
                <c:pt idx="79268">
                  <c:v>4.03310172259808E-2</c:v>
                </c:pt>
                <c:pt idx="79269">
                  <c:v>4.0329825133085299E-2</c:v>
                </c:pt>
                <c:pt idx="79270">
                  <c:v>4.0303684771060902E-2</c:v>
                </c:pt>
                <c:pt idx="79271">
                  <c:v>4.0315616875886903E-2</c:v>
                </c:pt>
                <c:pt idx="79272">
                  <c:v>4.03117835521698E-2</c:v>
                </c:pt>
                <c:pt idx="79273">
                  <c:v>4.03057783842087E-2</c:v>
                </c:pt>
                <c:pt idx="79274">
                  <c:v>4.03335802257061E-2</c:v>
                </c:pt>
                <c:pt idx="79275">
                  <c:v>4.0301579982042299E-2</c:v>
                </c:pt>
                <c:pt idx="79276">
                  <c:v>4.0315378457307802E-2</c:v>
                </c:pt>
                <c:pt idx="79277">
                  <c:v>4.03318852186203E-2</c:v>
                </c:pt>
                <c:pt idx="79278">
                  <c:v>4.0280498564243303E-2</c:v>
                </c:pt>
                <c:pt idx="79279">
                  <c:v>4.0308780968189198E-2</c:v>
                </c:pt>
                <c:pt idx="79280">
                  <c:v>4.0300980210304302E-2</c:v>
                </c:pt>
                <c:pt idx="79281">
                  <c:v>4.0307771414518398E-2</c:v>
                </c:pt>
                <c:pt idx="79282">
                  <c:v>4.0306586772203501E-2</c:v>
                </c:pt>
                <c:pt idx="79283">
                  <c:v>4.0285486727952999E-2</c:v>
                </c:pt>
                <c:pt idx="79284">
                  <c:v>4.0306005626916899E-2</c:v>
                </c:pt>
                <c:pt idx="79285">
                  <c:v>4.0284927934408202E-2</c:v>
                </c:pt>
                <c:pt idx="79286">
                  <c:v>4.02825437486172E-2</c:v>
                </c:pt>
                <c:pt idx="79287">
                  <c:v>4.0287293493747697E-2</c:v>
                </c:pt>
                <c:pt idx="79288">
                  <c:v>4.0280159562826198E-2</c:v>
                </c:pt>
                <c:pt idx="79289">
                  <c:v>4.0280763059854501E-2</c:v>
                </c:pt>
                <c:pt idx="79290">
                  <c:v>4.0266145020723301E-2</c:v>
                </c:pt>
                <c:pt idx="79291">
                  <c:v>4.0282636880874599E-2</c:v>
                </c:pt>
                <c:pt idx="79292">
                  <c:v>4.0258768945932402E-2</c:v>
                </c:pt>
                <c:pt idx="79293">
                  <c:v>4.0278285741806003E-2</c:v>
                </c:pt>
                <c:pt idx="79294">
                  <c:v>4.0254462510347401E-2</c:v>
                </c:pt>
                <c:pt idx="79295">
                  <c:v>4.0259372442960802E-2</c:v>
                </c:pt>
                <c:pt idx="79296">
                  <c:v>4.02699485421181E-2</c:v>
                </c:pt>
                <c:pt idx="79297">
                  <c:v>4.02890332043171E-2</c:v>
                </c:pt>
                <c:pt idx="79298">
                  <c:v>4.02538292109966E-2</c:v>
                </c:pt>
                <c:pt idx="79299">
                  <c:v>4.0321722626686103E-2</c:v>
                </c:pt>
                <c:pt idx="79300">
                  <c:v>4.0327511727809899E-2</c:v>
                </c:pt>
                <c:pt idx="79301">
                  <c:v>4.0240094065666199E-2</c:v>
                </c:pt>
                <c:pt idx="79302">
                  <c:v>4.0294207632541698E-2</c:v>
                </c:pt>
                <c:pt idx="79303">
                  <c:v>4.0278073400258997E-2</c:v>
                </c:pt>
                <c:pt idx="79304">
                  <c:v>4.0271770209074E-2</c:v>
                </c:pt>
                <c:pt idx="79305">
                  <c:v>4.0296588093042401E-2</c:v>
                </c:pt>
                <c:pt idx="79306">
                  <c:v>4.0251456201076501E-2</c:v>
                </c:pt>
                <c:pt idx="79307">
                  <c:v>4.0256198495626498E-2</c:v>
                </c:pt>
                <c:pt idx="79308">
                  <c:v>4.02402989566326E-2</c:v>
                </c:pt>
                <c:pt idx="79309">
                  <c:v>4.0232151746749899E-2</c:v>
                </c:pt>
                <c:pt idx="79310">
                  <c:v>4.0229741483926801E-2</c:v>
                </c:pt>
                <c:pt idx="79311">
                  <c:v>4.0247302502393702E-2</c:v>
                </c:pt>
                <c:pt idx="79312">
                  <c:v>4.0227632969617802E-2</c:v>
                </c:pt>
                <c:pt idx="79313">
                  <c:v>4.0226530283689499E-2</c:v>
                </c:pt>
                <c:pt idx="79314">
                  <c:v>4.0225915610790301E-2</c:v>
                </c:pt>
                <c:pt idx="79315">
                  <c:v>4.0219493210315697E-2</c:v>
                </c:pt>
                <c:pt idx="79316">
                  <c:v>4.0217675268650097E-2</c:v>
                </c:pt>
                <c:pt idx="79317">
                  <c:v>4.0216412395238897E-2</c:v>
                </c:pt>
                <c:pt idx="79318">
                  <c:v>4.0214024484157597E-2</c:v>
                </c:pt>
                <c:pt idx="79319">
                  <c:v>4.0210295468568802E-2</c:v>
                </c:pt>
                <c:pt idx="79320">
                  <c:v>4.0207687765359899E-2</c:v>
                </c:pt>
                <c:pt idx="79321">
                  <c:v>4.0204320102930097E-2</c:v>
                </c:pt>
                <c:pt idx="79322">
                  <c:v>4.0202111005783102E-2</c:v>
                </c:pt>
                <c:pt idx="79323">
                  <c:v>4.0203541517257697E-2</c:v>
                </c:pt>
                <c:pt idx="79324">
                  <c:v>4.0231846272945397E-2</c:v>
                </c:pt>
                <c:pt idx="79325">
                  <c:v>4.0195621550083202E-2</c:v>
                </c:pt>
                <c:pt idx="79326">
                  <c:v>4.0251720696687698E-2</c:v>
                </c:pt>
                <c:pt idx="79327">
                  <c:v>4.0238760411739398E-2</c:v>
                </c:pt>
                <c:pt idx="79328">
                  <c:v>4.02342453598976E-2</c:v>
                </c:pt>
                <c:pt idx="79329">
                  <c:v>4.0261637419462197E-2</c:v>
                </c:pt>
                <c:pt idx="79330">
                  <c:v>4.0216904133558301E-2</c:v>
                </c:pt>
                <c:pt idx="79331">
                  <c:v>4.0249273180961602E-2</c:v>
                </c:pt>
                <c:pt idx="79332">
                  <c:v>4.0220361202955301E-2</c:v>
                </c:pt>
                <c:pt idx="79333">
                  <c:v>4.0230032056570102E-2</c:v>
                </c:pt>
                <c:pt idx="79334">
                  <c:v>4.0252294391393703E-2</c:v>
                </c:pt>
                <c:pt idx="79335">
                  <c:v>4.0193386375904097E-2</c:v>
                </c:pt>
                <c:pt idx="79336">
                  <c:v>4.0219999849796302E-2</c:v>
                </c:pt>
                <c:pt idx="79337">
                  <c:v>4.02092635631561E-2</c:v>
                </c:pt>
                <c:pt idx="79338">
                  <c:v>4.0197730064392097E-2</c:v>
                </c:pt>
                <c:pt idx="79339">
                  <c:v>4.0232330560684197E-2</c:v>
                </c:pt>
                <c:pt idx="79340">
                  <c:v>4.0188580751419102E-2</c:v>
                </c:pt>
                <c:pt idx="79341">
                  <c:v>4.02581542730331E-2</c:v>
                </c:pt>
                <c:pt idx="79342">
                  <c:v>4.0255680680274998E-2</c:v>
                </c:pt>
                <c:pt idx="79343">
                  <c:v>4.01888862252235E-2</c:v>
                </c:pt>
                <c:pt idx="79344">
                  <c:v>4.0215630084276199E-2</c:v>
                </c:pt>
                <c:pt idx="79345">
                  <c:v>4.0182370692491497E-2</c:v>
                </c:pt>
                <c:pt idx="79346">
                  <c:v>4.0200300514698001E-2</c:v>
                </c:pt>
                <c:pt idx="79347">
                  <c:v>4.0189765393733999E-2</c:v>
                </c:pt>
                <c:pt idx="79348">
                  <c:v>4.0208436548709897E-2</c:v>
                </c:pt>
                <c:pt idx="79349">
                  <c:v>4.0222335606813403E-2</c:v>
                </c:pt>
                <c:pt idx="79350">
                  <c:v>4.0197968482971198E-2</c:v>
                </c:pt>
                <c:pt idx="79351">
                  <c:v>4.0230736136436497E-2</c:v>
                </c:pt>
                <c:pt idx="79352">
                  <c:v>4.02474403381348E-2</c:v>
                </c:pt>
                <c:pt idx="79353">
                  <c:v>4.0230736136436497E-2</c:v>
                </c:pt>
                <c:pt idx="79354">
                  <c:v>4.0226355195045499E-2</c:v>
                </c:pt>
                <c:pt idx="79355">
                  <c:v>4.0237676352262497E-2</c:v>
                </c:pt>
                <c:pt idx="79356">
                  <c:v>4.0172304958105101E-2</c:v>
                </c:pt>
                <c:pt idx="79357">
                  <c:v>4.0220212191343301E-2</c:v>
                </c:pt>
                <c:pt idx="79358">
                  <c:v>4.02374938130379E-2</c:v>
                </c:pt>
                <c:pt idx="79359">
                  <c:v>4.0271282196044901E-2</c:v>
                </c:pt>
                <c:pt idx="79360">
                  <c:v>4.0211006999015801E-2</c:v>
                </c:pt>
                <c:pt idx="79361">
                  <c:v>4.0236640721559497E-2</c:v>
                </c:pt>
                <c:pt idx="79362">
                  <c:v>4.0278762578964199E-2</c:v>
                </c:pt>
                <c:pt idx="79363">
                  <c:v>4.01723235845566E-2</c:v>
                </c:pt>
                <c:pt idx="79364">
                  <c:v>4.0245939046144499E-2</c:v>
                </c:pt>
                <c:pt idx="79365">
                  <c:v>4.0262579917907701E-2</c:v>
                </c:pt>
                <c:pt idx="79366">
                  <c:v>4.0266893804073299E-2</c:v>
                </c:pt>
                <c:pt idx="79367">
                  <c:v>4.0210854262113599E-2</c:v>
                </c:pt>
                <c:pt idx="79368">
                  <c:v>4.0233373641967801E-2</c:v>
                </c:pt>
                <c:pt idx="79369">
                  <c:v>4.0196985006332397E-2</c:v>
                </c:pt>
                <c:pt idx="79370">
                  <c:v>4.0231209248304402E-2</c:v>
                </c:pt>
                <c:pt idx="79371">
                  <c:v>4.0311358869075803E-2</c:v>
                </c:pt>
                <c:pt idx="79372">
                  <c:v>4.01948839426041E-2</c:v>
                </c:pt>
                <c:pt idx="79373">
                  <c:v>4.0207549929618801E-2</c:v>
                </c:pt>
                <c:pt idx="79374">
                  <c:v>4.0215000510215801E-2</c:v>
                </c:pt>
                <c:pt idx="79375">
                  <c:v>4.0168333798646899E-2</c:v>
                </c:pt>
                <c:pt idx="79376">
                  <c:v>4.0181189775466898E-2</c:v>
                </c:pt>
                <c:pt idx="79377">
                  <c:v>4.0209125727415099E-2</c:v>
                </c:pt>
                <c:pt idx="79378">
                  <c:v>4.01798486709595E-2</c:v>
                </c:pt>
                <c:pt idx="79379">
                  <c:v>4.0158066898584401E-2</c:v>
                </c:pt>
                <c:pt idx="79380">
                  <c:v>4.0169630199670799E-2</c:v>
                </c:pt>
                <c:pt idx="79381">
                  <c:v>4.0161672979593298E-2</c:v>
                </c:pt>
                <c:pt idx="79382">
                  <c:v>4.0175255388021497E-2</c:v>
                </c:pt>
                <c:pt idx="79383">
                  <c:v>4.0190864354371997E-2</c:v>
                </c:pt>
                <c:pt idx="79384">
                  <c:v>4.0176242589950603E-2</c:v>
                </c:pt>
                <c:pt idx="79385">
                  <c:v>4.0159139782190302E-2</c:v>
                </c:pt>
                <c:pt idx="79386">
                  <c:v>4.0152374655008302E-2</c:v>
                </c:pt>
                <c:pt idx="79387">
                  <c:v>4.0181398391723598E-2</c:v>
                </c:pt>
                <c:pt idx="79388">
                  <c:v>4.01976220309734E-2</c:v>
                </c:pt>
                <c:pt idx="79389">
                  <c:v>4.0161918848753003E-2</c:v>
                </c:pt>
                <c:pt idx="79390">
                  <c:v>4.0152207016944899E-2</c:v>
                </c:pt>
                <c:pt idx="79391">
                  <c:v>4.0199957787990598E-2</c:v>
                </c:pt>
                <c:pt idx="79392">
                  <c:v>4.0144726634025601E-2</c:v>
                </c:pt>
                <c:pt idx="79393">
                  <c:v>4.0165990591049201E-2</c:v>
                </c:pt>
                <c:pt idx="79394">
                  <c:v>4.01807837188244E-2</c:v>
                </c:pt>
                <c:pt idx="79395">
                  <c:v>4.0138088166713701E-2</c:v>
                </c:pt>
                <c:pt idx="79396">
                  <c:v>4.0134042501449599E-2</c:v>
                </c:pt>
                <c:pt idx="79397">
                  <c:v>4.0137853473424898E-2</c:v>
                </c:pt>
                <c:pt idx="79398">
                  <c:v>4.0123034268617602E-2</c:v>
                </c:pt>
                <c:pt idx="79399">
                  <c:v>4.0167551487684298E-2</c:v>
                </c:pt>
                <c:pt idx="79400">
                  <c:v>4.0131330490112298E-2</c:v>
                </c:pt>
                <c:pt idx="79401">
                  <c:v>4.0113598108291598E-2</c:v>
                </c:pt>
                <c:pt idx="79402">
                  <c:v>4.0119182318449E-2</c:v>
                </c:pt>
                <c:pt idx="79403">
                  <c:v>4.0108352899551399E-2</c:v>
                </c:pt>
                <c:pt idx="79404">
                  <c:v>4.0105976164341001E-2</c:v>
                </c:pt>
                <c:pt idx="79405">
                  <c:v>4.0094830095768003E-2</c:v>
                </c:pt>
                <c:pt idx="79406">
                  <c:v>4.0091801434755298E-2</c:v>
                </c:pt>
                <c:pt idx="79407">
                  <c:v>4.0087170898914302E-2</c:v>
                </c:pt>
                <c:pt idx="79408">
                  <c:v>4.0100112557411201E-2</c:v>
                </c:pt>
                <c:pt idx="79409">
                  <c:v>4.0100850164890303E-2</c:v>
                </c:pt>
                <c:pt idx="79410">
                  <c:v>4.0104351937770802E-2</c:v>
                </c:pt>
                <c:pt idx="79411">
                  <c:v>4.01099771261215E-2</c:v>
                </c:pt>
                <c:pt idx="79412">
                  <c:v>4.0074262768030201E-2</c:v>
                </c:pt>
                <c:pt idx="79413">
                  <c:v>4.0083702653646497E-2</c:v>
                </c:pt>
                <c:pt idx="79414">
                  <c:v>4.0079899132251698E-2</c:v>
                </c:pt>
                <c:pt idx="79415">
                  <c:v>4.0078345686197302E-2</c:v>
                </c:pt>
                <c:pt idx="79416">
                  <c:v>4.0080688893795E-2</c:v>
                </c:pt>
                <c:pt idx="79417">
                  <c:v>4.0104981511831297E-2</c:v>
                </c:pt>
                <c:pt idx="79418">
                  <c:v>4.01155315339565E-2</c:v>
                </c:pt>
                <c:pt idx="79419">
                  <c:v>4.0089152753353098E-2</c:v>
                </c:pt>
                <c:pt idx="79420">
                  <c:v>4.0121916681528098E-2</c:v>
                </c:pt>
                <c:pt idx="79421">
                  <c:v>4.0104135870933498E-2</c:v>
                </c:pt>
                <c:pt idx="79422">
                  <c:v>4.0084429085254697E-2</c:v>
                </c:pt>
                <c:pt idx="79423">
                  <c:v>4.0081057697534603E-2</c:v>
                </c:pt>
                <c:pt idx="79424">
                  <c:v>4.0078565478324897E-2</c:v>
                </c:pt>
                <c:pt idx="79425">
                  <c:v>4.0065612643957201E-2</c:v>
                </c:pt>
                <c:pt idx="79426">
                  <c:v>4.0097899734973901E-2</c:v>
                </c:pt>
                <c:pt idx="79427">
                  <c:v>4.0092583745718002E-2</c:v>
                </c:pt>
                <c:pt idx="79428">
                  <c:v>4.0060296654701198E-2</c:v>
                </c:pt>
                <c:pt idx="79429">
                  <c:v>4.0049109607935E-2</c:v>
                </c:pt>
                <c:pt idx="79430">
                  <c:v>4.0076512843370403E-2</c:v>
                </c:pt>
                <c:pt idx="79431">
                  <c:v>4.0082402527332299E-2</c:v>
                </c:pt>
                <c:pt idx="79432">
                  <c:v>4.0093034505844102E-2</c:v>
                </c:pt>
                <c:pt idx="79433">
                  <c:v>4.00513298809528E-2</c:v>
                </c:pt>
                <c:pt idx="79434">
                  <c:v>4.0129967033863102E-2</c:v>
                </c:pt>
                <c:pt idx="79435">
                  <c:v>4.0118575096130399E-2</c:v>
                </c:pt>
                <c:pt idx="79436">
                  <c:v>4.00571264326572E-2</c:v>
                </c:pt>
                <c:pt idx="79437">
                  <c:v>4.0117975324392298E-2</c:v>
                </c:pt>
                <c:pt idx="79438">
                  <c:v>4.0082182735204697E-2</c:v>
                </c:pt>
                <c:pt idx="79439">
                  <c:v>4.0080990642309203E-2</c:v>
                </c:pt>
                <c:pt idx="79440">
                  <c:v>4.00621220469475E-2</c:v>
                </c:pt>
                <c:pt idx="79441">
                  <c:v>4.0081921964883797E-2</c:v>
                </c:pt>
                <c:pt idx="79442">
                  <c:v>4.0091514587402302E-2</c:v>
                </c:pt>
                <c:pt idx="79443">
                  <c:v>4.00508642196655E-2</c:v>
                </c:pt>
                <c:pt idx="79444">
                  <c:v>4.0049657225608798E-2</c:v>
                </c:pt>
                <c:pt idx="79445">
                  <c:v>4.0100846439599998E-2</c:v>
                </c:pt>
                <c:pt idx="79446">
                  <c:v>4.0113415569067001E-2</c:v>
                </c:pt>
                <c:pt idx="79447">
                  <c:v>4.0055092424154302E-2</c:v>
                </c:pt>
                <c:pt idx="79448">
                  <c:v>4.0117062628269202E-2</c:v>
                </c:pt>
                <c:pt idx="79449">
                  <c:v>4.0111303329467801E-2</c:v>
                </c:pt>
                <c:pt idx="79450">
                  <c:v>4.0071655064821202E-2</c:v>
                </c:pt>
                <c:pt idx="79451">
                  <c:v>4.0088035166263601E-2</c:v>
                </c:pt>
                <c:pt idx="79452">
                  <c:v>4.0073547512292897E-2</c:v>
                </c:pt>
                <c:pt idx="79453">
                  <c:v>4.0104188024997697E-2</c:v>
                </c:pt>
                <c:pt idx="79454">
                  <c:v>4.0077958256006199E-2</c:v>
                </c:pt>
                <c:pt idx="79455">
                  <c:v>9.3027174472808893E-2</c:v>
                </c:pt>
                <c:pt idx="79456">
                  <c:v>9.0210065245628399E-2</c:v>
                </c:pt>
                <c:pt idx="79457">
                  <c:v>8.5534140467643793E-2</c:v>
                </c:pt>
                <c:pt idx="79458">
                  <c:v>7.9935729503631606E-2</c:v>
                </c:pt>
                <c:pt idx="79459">
                  <c:v>7.6270028948783902E-2</c:v>
                </c:pt>
                <c:pt idx="79460">
                  <c:v>7.5571723282337203E-2</c:v>
                </c:pt>
                <c:pt idx="79461">
                  <c:v>7.6365537941455799E-2</c:v>
                </c:pt>
                <c:pt idx="79462">
                  <c:v>7.6790884137153598E-2</c:v>
                </c:pt>
                <c:pt idx="79463">
                  <c:v>7.5492084026336698E-2</c:v>
                </c:pt>
                <c:pt idx="79464">
                  <c:v>7.2597354650497395E-2</c:v>
                </c:pt>
                <c:pt idx="79465">
                  <c:v>6.9546431303024306E-2</c:v>
                </c:pt>
                <c:pt idx="79466">
                  <c:v>6.6866867244243594E-2</c:v>
                </c:pt>
                <c:pt idx="79467">
                  <c:v>6.5305024385452298E-2</c:v>
                </c:pt>
                <c:pt idx="79468">
                  <c:v>6.46690279245377E-2</c:v>
                </c:pt>
                <c:pt idx="79469">
                  <c:v>6.3896305859088898E-2</c:v>
                </c:pt>
                <c:pt idx="79470">
                  <c:v>6.2338635325431803E-2</c:v>
                </c:pt>
                <c:pt idx="79471">
                  <c:v>5.9866409748792697E-2</c:v>
                </c:pt>
                <c:pt idx="79472">
                  <c:v>5.7450197637081202E-2</c:v>
                </c:pt>
                <c:pt idx="79473">
                  <c:v>5.6147251278162003E-2</c:v>
                </c:pt>
                <c:pt idx="79474">
                  <c:v>5.4969895631074898E-2</c:v>
                </c:pt>
                <c:pt idx="79475">
                  <c:v>5.3749173879623399E-2</c:v>
                </c:pt>
                <c:pt idx="79476">
                  <c:v>5.24218827486038E-2</c:v>
                </c:pt>
                <c:pt idx="79477">
                  <c:v>5.10058403015137E-2</c:v>
                </c:pt>
                <c:pt idx="79478">
                  <c:v>4.9567423760891002E-2</c:v>
                </c:pt>
                <c:pt idx="79479">
                  <c:v>4.8182927072048201E-2</c:v>
                </c:pt>
                <c:pt idx="79480">
                  <c:v>4.6876411885023103E-2</c:v>
                </c:pt>
                <c:pt idx="79481">
                  <c:v>4.5683346688747399E-2</c:v>
                </c:pt>
                <c:pt idx="79482">
                  <c:v>4.4469255954027197E-2</c:v>
                </c:pt>
                <c:pt idx="79483">
                  <c:v>4.3281599879264797E-2</c:v>
                </c:pt>
                <c:pt idx="79484">
                  <c:v>4.2124889791011803E-2</c:v>
                </c:pt>
                <c:pt idx="79485">
                  <c:v>4.0990322828292902E-2</c:v>
                </c:pt>
                <c:pt idx="79486">
                  <c:v>3.9844479411840397E-2</c:v>
                </c:pt>
                <c:pt idx="79487">
                  <c:v>3.87103371322155E-2</c:v>
                </c:pt>
                <c:pt idx="79488">
                  <c:v>4.13897037506104E-2</c:v>
                </c:pt>
                <c:pt idx="79489">
                  <c:v>3.7529222667217303E-2</c:v>
                </c:pt>
                <c:pt idx="79490">
                  <c:v>3.7399884313344997E-2</c:v>
                </c:pt>
                <c:pt idx="79491">
                  <c:v>3.7222873419523198E-2</c:v>
                </c:pt>
                <c:pt idx="79492">
                  <c:v>3.6982029676437399E-2</c:v>
                </c:pt>
                <c:pt idx="79493">
                  <c:v>3.6631144583225202E-2</c:v>
                </c:pt>
                <c:pt idx="79494">
                  <c:v>3.6165181547403301E-2</c:v>
                </c:pt>
                <c:pt idx="79495">
                  <c:v>3.5692483186721802E-2</c:v>
                </c:pt>
                <c:pt idx="79496">
                  <c:v>3.5223569720983498E-2</c:v>
                </c:pt>
                <c:pt idx="79497">
                  <c:v>3.4763991832733203E-2</c:v>
                </c:pt>
                <c:pt idx="79498">
                  <c:v>3.4317310899496099E-2</c:v>
                </c:pt>
                <c:pt idx="79499">
                  <c:v>3.3885657787322998E-2</c:v>
                </c:pt>
                <c:pt idx="79500">
                  <c:v>3.34692224860191E-2</c:v>
                </c:pt>
                <c:pt idx="79501">
                  <c:v>3.3066738396882997E-2</c:v>
                </c:pt>
                <c:pt idx="79502">
                  <c:v>3.2676234841346699E-2</c:v>
                </c:pt>
                <c:pt idx="79503">
                  <c:v>3.2295636832714102E-2</c:v>
                </c:pt>
                <c:pt idx="79504">
                  <c:v>3.1923308968543999E-2</c:v>
                </c:pt>
                <c:pt idx="79505">
                  <c:v>3.1558435410261203E-2</c:v>
                </c:pt>
                <c:pt idx="79506">
                  <c:v>3.12012378126383E-2</c:v>
                </c:pt>
                <c:pt idx="79507">
                  <c:v>3.08527927845717E-2</c:v>
                </c:pt>
                <c:pt idx="79508">
                  <c:v>3.0514754354953801E-2</c:v>
                </c:pt>
                <c:pt idx="79509">
                  <c:v>3.0187059193849598E-2</c:v>
                </c:pt>
                <c:pt idx="79510">
                  <c:v>2.9872220009565398E-2</c:v>
                </c:pt>
                <c:pt idx="79511">
                  <c:v>2.95550972223282E-2</c:v>
                </c:pt>
                <c:pt idx="79512">
                  <c:v>2.9204860329628001E-2</c:v>
                </c:pt>
                <c:pt idx="79513">
                  <c:v>2.8856685385108001E-2</c:v>
                </c:pt>
                <c:pt idx="79514">
                  <c:v>2.8513634577393501E-2</c:v>
                </c:pt>
                <c:pt idx="79515">
                  <c:v>2.8178514912724498E-2</c:v>
                </c:pt>
                <c:pt idx="79516">
                  <c:v>2.7851784601807601E-2</c:v>
                </c:pt>
                <c:pt idx="79517">
                  <c:v>2.7532966807484599E-2</c:v>
                </c:pt>
                <c:pt idx="79518">
                  <c:v>2.7226470410823801E-2</c:v>
                </c:pt>
                <c:pt idx="79519">
                  <c:v>2.69254222512245E-2</c:v>
                </c:pt>
                <c:pt idx="79520">
                  <c:v>2.6635818183422099E-2</c:v>
                </c:pt>
                <c:pt idx="79521">
                  <c:v>2.6264436542987799E-2</c:v>
                </c:pt>
                <c:pt idx="79522">
                  <c:v>2.5905782356858299E-2</c:v>
                </c:pt>
                <c:pt idx="79523">
                  <c:v>2.5559235364198699E-2</c:v>
                </c:pt>
                <c:pt idx="79524">
                  <c:v>2.58956383913755E-2</c:v>
                </c:pt>
                <c:pt idx="79525">
                  <c:v>2.5231206789612801E-2</c:v>
                </c:pt>
                <c:pt idx="79526">
                  <c:v>2.52366848289967E-2</c:v>
                </c:pt>
                <c:pt idx="79527">
                  <c:v>2.5212500244378998E-2</c:v>
                </c:pt>
                <c:pt idx="79528">
                  <c:v>2.5144100189209002E-2</c:v>
                </c:pt>
                <c:pt idx="79529">
                  <c:v>2.5031890720128999E-2</c:v>
                </c:pt>
                <c:pt idx="79530">
                  <c:v>2.48827934265137E-2</c:v>
                </c:pt>
                <c:pt idx="79531">
                  <c:v>2.4709707126021399E-2</c:v>
                </c:pt>
                <c:pt idx="79532">
                  <c:v>2.4527082219719901E-2</c:v>
                </c:pt>
                <c:pt idx="79533">
                  <c:v>2.4347018450498598E-2</c:v>
                </c:pt>
                <c:pt idx="79534">
                  <c:v>2.4173565208911899E-2</c:v>
                </c:pt>
                <c:pt idx="79535">
                  <c:v>2.4343200027942699E-2</c:v>
                </c:pt>
                <c:pt idx="79536">
                  <c:v>2.4002732709050199E-2</c:v>
                </c:pt>
                <c:pt idx="79537">
                  <c:v>2.39768978208303E-2</c:v>
                </c:pt>
                <c:pt idx="79538">
                  <c:v>2.3934815078973801E-2</c:v>
                </c:pt>
                <c:pt idx="79539">
                  <c:v>2.3875571787357299E-2</c:v>
                </c:pt>
                <c:pt idx="79540">
                  <c:v>2.37965770065784E-2</c:v>
                </c:pt>
                <c:pt idx="79541">
                  <c:v>2.3702083155512799E-2</c:v>
                </c:pt>
                <c:pt idx="79542">
                  <c:v>2.35946532338858E-2</c:v>
                </c:pt>
                <c:pt idx="79543">
                  <c:v>2.3477066308259999E-2</c:v>
                </c:pt>
                <c:pt idx="79544">
                  <c:v>2.3352267220616299E-2</c:v>
                </c:pt>
                <c:pt idx="79545">
                  <c:v>2.3223236203193699E-2</c:v>
                </c:pt>
                <c:pt idx="79546">
                  <c:v>2.3500537499785399E-2</c:v>
                </c:pt>
                <c:pt idx="79547">
                  <c:v>2.31178123503923E-2</c:v>
                </c:pt>
                <c:pt idx="79548">
                  <c:v>2.3125557228922799E-2</c:v>
                </c:pt>
                <c:pt idx="79549">
                  <c:v>2.3112919181585301E-2</c:v>
                </c:pt>
                <c:pt idx="79550">
                  <c:v>2.3079363629221899E-2</c:v>
                </c:pt>
                <c:pt idx="79551">
                  <c:v>2.3024374619126299E-2</c:v>
                </c:pt>
                <c:pt idx="79552">
                  <c:v>2.2950828075408901E-2</c:v>
                </c:pt>
                <c:pt idx="79553">
                  <c:v>2.28641275316477E-2</c:v>
                </c:pt>
                <c:pt idx="79554">
                  <c:v>2.27682925760746E-2</c:v>
                </c:pt>
                <c:pt idx="79555">
                  <c:v>2.26481109857559E-2</c:v>
                </c:pt>
                <c:pt idx="79556">
                  <c:v>2.2499576210975699E-2</c:v>
                </c:pt>
                <c:pt idx="79557">
                  <c:v>2.2337565198540701E-2</c:v>
                </c:pt>
                <c:pt idx="79558">
                  <c:v>2.2809984162449799E-2</c:v>
                </c:pt>
                <c:pt idx="79559">
                  <c:v>2.2280087694525701E-2</c:v>
                </c:pt>
                <c:pt idx="79560">
                  <c:v>2.2363126277923601E-2</c:v>
                </c:pt>
                <c:pt idx="79561">
                  <c:v>2.2408368065953199E-2</c:v>
                </c:pt>
                <c:pt idx="79562">
                  <c:v>2.24041119217873E-2</c:v>
                </c:pt>
                <c:pt idx="79563">
                  <c:v>2.2372772917151399E-2</c:v>
                </c:pt>
                <c:pt idx="79564">
                  <c:v>2.2322652861475899E-2</c:v>
                </c:pt>
                <c:pt idx="79565">
                  <c:v>2.2255871444940602E-2</c:v>
                </c:pt>
                <c:pt idx="79566">
                  <c:v>2.21671406179667E-2</c:v>
                </c:pt>
                <c:pt idx="79567">
                  <c:v>2.2046038880944301E-2</c:v>
                </c:pt>
                <c:pt idx="79568">
                  <c:v>2.1901477128267299E-2</c:v>
                </c:pt>
                <c:pt idx="79569">
                  <c:v>2.1738825365901E-2</c:v>
                </c:pt>
                <c:pt idx="79570">
                  <c:v>2.1567115560173999E-2</c:v>
                </c:pt>
                <c:pt idx="79571">
                  <c:v>2.1385448053479202E-2</c:v>
                </c:pt>
                <c:pt idx="79572">
                  <c:v>2.1195378154516199E-2</c:v>
                </c:pt>
                <c:pt idx="79573">
                  <c:v>2.1769486367702501E-2</c:v>
                </c:pt>
                <c:pt idx="79574">
                  <c:v>2.1076582372188599E-2</c:v>
                </c:pt>
                <c:pt idx="79575">
                  <c:v>2.1126182749867401E-2</c:v>
                </c:pt>
                <c:pt idx="79576">
                  <c:v>2.1146144717931799E-2</c:v>
                </c:pt>
                <c:pt idx="79577">
                  <c:v>2.11348757147789E-2</c:v>
                </c:pt>
                <c:pt idx="79578">
                  <c:v>2.10917834192514E-2</c:v>
                </c:pt>
                <c:pt idx="79579">
                  <c:v>2.1013515070080799E-2</c:v>
                </c:pt>
                <c:pt idx="79580">
                  <c:v>2.0908396691083901E-2</c:v>
                </c:pt>
                <c:pt idx="79581">
                  <c:v>2.0781101658940301E-2</c:v>
                </c:pt>
                <c:pt idx="79582">
                  <c:v>2.0633295178413402E-2</c:v>
                </c:pt>
                <c:pt idx="79583">
                  <c:v>2.0466296002268802E-2</c:v>
                </c:pt>
                <c:pt idx="79584">
                  <c:v>2.02903486788273E-2</c:v>
                </c:pt>
                <c:pt idx="79585">
                  <c:v>2.0103879272937799E-2</c:v>
                </c:pt>
                <c:pt idx="79586">
                  <c:v>1.9909892231225999E-2</c:v>
                </c:pt>
                <c:pt idx="79587">
                  <c:v>1.97012349963188E-2</c:v>
                </c:pt>
                <c:pt idx="79588">
                  <c:v>2.0400606095790901E-2</c:v>
                </c:pt>
                <c:pt idx="79589">
                  <c:v>1.95159297436476E-2</c:v>
                </c:pt>
                <c:pt idx="79590">
                  <c:v>1.95093210786581E-2</c:v>
                </c:pt>
                <c:pt idx="79591">
                  <c:v>1.9465651363134402E-2</c:v>
                </c:pt>
                <c:pt idx="79592">
                  <c:v>1.9394941627979299E-2</c:v>
                </c:pt>
                <c:pt idx="79593">
                  <c:v>1.92927177995443E-2</c:v>
                </c:pt>
                <c:pt idx="79594">
                  <c:v>1.9160030409693701E-2</c:v>
                </c:pt>
                <c:pt idx="79595">
                  <c:v>1.89944431185722E-2</c:v>
                </c:pt>
                <c:pt idx="79596">
                  <c:v>1.8801929429173501E-2</c:v>
                </c:pt>
                <c:pt idx="79597">
                  <c:v>1.8581282347440699E-2</c:v>
                </c:pt>
                <c:pt idx="79598">
                  <c:v>1.83333903551102E-2</c:v>
                </c:pt>
                <c:pt idx="79599">
                  <c:v>1.8061464652419101E-2</c:v>
                </c:pt>
                <c:pt idx="79600">
                  <c:v>1.7762096598744399E-2</c:v>
                </c:pt>
                <c:pt idx="79601">
                  <c:v>1.74130816012621E-2</c:v>
                </c:pt>
                <c:pt idx="79602">
                  <c:v>1.70355457812548E-2</c:v>
                </c:pt>
                <c:pt idx="79603">
                  <c:v>1.6635412350296998E-2</c:v>
                </c:pt>
                <c:pt idx="79604">
                  <c:v>1.6219899058342001E-2</c:v>
                </c:pt>
                <c:pt idx="79605">
                  <c:v>1.580610871315E-2</c:v>
                </c:pt>
                <c:pt idx="79606">
                  <c:v>1.5896750614047099E-2</c:v>
                </c:pt>
                <c:pt idx="79607">
                  <c:v>1.50952227413654E-2</c:v>
                </c:pt>
                <c:pt idx="79608">
                  <c:v>1.47854937240481E-2</c:v>
                </c:pt>
                <c:pt idx="79609">
                  <c:v>1.4503760263323799E-2</c:v>
                </c:pt>
                <c:pt idx="79610">
                  <c:v>1.42713924869895E-2</c:v>
                </c:pt>
                <c:pt idx="79611">
                  <c:v>1.41314147040248E-2</c:v>
                </c:pt>
                <c:pt idx="79612">
                  <c:v>1.4120575040578801E-2</c:v>
                </c:pt>
                <c:pt idx="79613">
                  <c:v>1.42253302037716E-2</c:v>
                </c:pt>
                <c:pt idx="79614">
                  <c:v>1.43451634794474E-2</c:v>
                </c:pt>
                <c:pt idx="79615">
                  <c:v>1.4334279112517801E-2</c:v>
                </c:pt>
                <c:pt idx="79616">
                  <c:v>1.41522148624062E-2</c:v>
                </c:pt>
                <c:pt idx="79617">
                  <c:v>1.3852488249540299E-2</c:v>
                </c:pt>
                <c:pt idx="79618">
                  <c:v>1.35445119813085E-2</c:v>
                </c:pt>
                <c:pt idx="79619">
                  <c:v>1.3310370035469501E-2</c:v>
                </c:pt>
                <c:pt idx="79620">
                  <c:v>1.3149181380868E-2</c:v>
                </c:pt>
                <c:pt idx="79621">
                  <c:v>1.30432471632958E-2</c:v>
                </c:pt>
                <c:pt idx="79622">
                  <c:v>1.29708955064416E-2</c:v>
                </c:pt>
                <c:pt idx="79623">
                  <c:v>1.2904343195259601E-2</c:v>
                </c:pt>
                <c:pt idx="79624">
                  <c:v>1.28312157467008E-2</c:v>
                </c:pt>
                <c:pt idx="79625">
                  <c:v>1.27354674041271E-2</c:v>
                </c:pt>
                <c:pt idx="79626">
                  <c:v>1.26200914382935E-2</c:v>
                </c:pt>
                <c:pt idx="79627">
                  <c:v>1.2566269375383901E-2</c:v>
                </c:pt>
                <c:pt idx="79628">
                  <c:v>1.23549643903971E-2</c:v>
                </c:pt>
                <c:pt idx="79629">
                  <c:v>1.2210940010845699E-2</c:v>
                </c:pt>
                <c:pt idx="79630">
                  <c:v>1.2059479020536E-2</c:v>
                </c:pt>
                <c:pt idx="79631">
                  <c:v>1.1908037588000299E-2</c:v>
                </c:pt>
                <c:pt idx="79632">
                  <c:v>1.17643214762211E-2</c:v>
                </c:pt>
                <c:pt idx="79633">
                  <c:v>1.16345845162869E-2</c:v>
                </c:pt>
                <c:pt idx="79634">
                  <c:v>1.1522077023983E-2</c:v>
                </c:pt>
                <c:pt idx="79635">
                  <c:v>1.1425108648836601E-2</c:v>
                </c:pt>
                <c:pt idx="79636">
                  <c:v>1.1335896328091601E-2</c:v>
                </c:pt>
                <c:pt idx="79637">
                  <c:v>1.12412450835109E-2</c:v>
                </c:pt>
                <c:pt idx="79638">
                  <c:v>1.11332098022103E-2</c:v>
                </c:pt>
                <c:pt idx="79639">
                  <c:v>1.10112940892577E-2</c:v>
                </c:pt>
                <c:pt idx="79640">
                  <c:v>1.0884141549468001E-2</c:v>
                </c:pt>
                <c:pt idx="79641">
                  <c:v>1.07596218585968E-2</c:v>
                </c:pt>
                <c:pt idx="79642">
                  <c:v>1.0642395354807399E-2</c:v>
                </c:pt>
                <c:pt idx="79643">
                  <c:v>1.05360969901085E-2</c:v>
                </c:pt>
                <c:pt idx="79644">
                  <c:v>1.0438757948577401E-2</c:v>
                </c:pt>
                <c:pt idx="79645">
                  <c:v>1.03475879877806E-2</c:v>
                </c:pt>
                <c:pt idx="79646">
                  <c:v>1.0256856679916399E-2</c:v>
                </c:pt>
                <c:pt idx="79647">
                  <c:v>1.01653160527349E-2</c:v>
                </c:pt>
                <c:pt idx="79648">
                  <c:v>1.0072066448628901E-2</c:v>
                </c:pt>
                <c:pt idx="79649">
                  <c:v>9.97681822627783E-3</c:v>
                </c:pt>
                <c:pt idx="79650">
                  <c:v>9.8796859383583104E-3</c:v>
                </c:pt>
                <c:pt idx="79651">
                  <c:v>9.7817545756697707E-3</c:v>
                </c:pt>
                <c:pt idx="79652">
                  <c:v>9.6862148493528401E-3</c:v>
                </c:pt>
                <c:pt idx="79653">
                  <c:v>9.5945224165916408E-3</c:v>
                </c:pt>
                <c:pt idx="79654">
                  <c:v>9.5083490014076302E-3</c:v>
                </c:pt>
                <c:pt idx="79655">
                  <c:v>9.4273779541253992E-3</c:v>
                </c:pt>
                <c:pt idx="79656">
                  <c:v>9.3473829329013807E-3</c:v>
                </c:pt>
                <c:pt idx="79657">
                  <c:v>9.2684170231223106E-3</c:v>
                </c:pt>
                <c:pt idx="79658">
                  <c:v>9.1884061694145203E-3</c:v>
                </c:pt>
                <c:pt idx="79659">
                  <c:v>9.1063631698489206E-3</c:v>
                </c:pt>
                <c:pt idx="79660">
                  <c:v>9.0279225260019302E-3</c:v>
                </c:pt>
                <c:pt idx="79661">
                  <c:v>8.9482255280017905E-3</c:v>
                </c:pt>
                <c:pt idx="79662">
                  <c:v>8.8685564696788805E-3</c:v>
                </c:pt>
                <c:pt idx="79663">
                  <c:v>8.7926471605897002E-3</c:v>
                </c:pt>
                <c:pt idx="79664">
                  <c:v>8.7205013260245306E-3</c:v>
                </c:pt>
                <c:pt idx="79665">
                  <c:v>8.6495745927095396E-3</c:v>
                </c:pt>
                <c:pt idx="79666">
                  <c:v>8.57901573181152E-3</c:v>
                </c:pt>
                <c:pt idx="79667">
                  <c:v>8.5084922611713392E-3</c:v>
                </c:pt>
                <c:pt idx="79668">
                  <c:v>8.4370374679565395E-3</c:v>
                </c:pt>
                <c:pt idx="79669">
                  <c:v>8.3628371357917803E-3</c:v>
                </c:pt>
                <c:pt idx="79670">
                  <c:v>8.2889040932059305E-3</c:v>
                </c:pt>
                <c:pt idx="79671">
                  <c:v>8.2218060269951803E-3</c:v>
                </c:pt>
                <c:pt idx="79672">
                  <c:v>8.1548271700739895E-3</c:v>
                </c:pt>
                <c:pt idx="79673">
                  <c:v>8.0806631594896299E-3</c:v>
                </c:pt>
                <c:pt idx="79674">
                  <c:v>8.0137588083744101E-3</c:v>
                </c:pt>
                <c:pt idx="79675">
                  <c:v>7.9483343288302404E-3</c:v>
                </c:pt>
                <c:pt idx="79676">
                  <c:v>7.88256991654635E-3</c:v>
                </c:pt>
                <c:pt idx="79677">
                  <c:v>7.8134816139936499E-3</c:v>
                </c:pt>
                <c:pt idx="79678">
                  <c:v>7.74819916114211E-3</c:v>
                </c:pt>
                <c:pt idx="79679">
                  <c:v>7.6864683069288696E-3</c:v>
                </c:pt>
                <c:pt idx="79680">
                  <c:v>7.6175094582140498E-3</c:v>
                </c:pt>
                <c:pt idx="79681">
                  <c:v>7.55574647337198E-3</c:v>
                </c:pt>
                <c:pt idx="79682">
                  <c:v>7.4934400618076298E-3</c:v>
                </c:pt>
                <c:pt idx="79683">
                  <c:v>7.4331406503915804E-3</c:v>
                </c:pt>
                <c:pt idx="79684">
                  <c:v>7.3719723150134104E-3</c:v>
                </c:pt>
                <c:pt idx="79685">
                  <c:v>7.3135476559400602E-3</c:v>
                </c:pt>
                <c:pt idx="79686">
                  <c:v>7.2534587234258704E-3</c:v>
                </c:pt>
                <c:pt idx="79687">
                  <c:v>7.1960831992328202E-3</c:v>
                </c:pt>
                <c:pt idx="79688">
                  <c:v>7.1382634341716801E-3</c:v>
                </c:pt>
                <c:pt idx="79689">
                  <c:v>7.07848137244582E-3</c:v>
                </c:pt>
                <c:pt idx="79690">
                  <c:v>7.0239226333797004E-3</c:v>
                </c:pt>
                <c:pt idx="79691">
                  <c:v>6.9673960097134096E-3</c:v>
                </c:pt>
                <c:pt idx="79692">
                  <c:v>6.9088814780116099E-3</c:v>
                </c:pt>
                <c:pt idx="79693">
                  <c:v>6.8566696718335204E-3</c:v>
                </c:pt>
                <c:pt idx="79694">
                  <c:v>6.8017696030437998E-3</c:v>
                </c:pt>
                <c:pt idx="79695">
                  <c:v>6.7442106083035504E-3</c:v>
                </c:pt>
                <c:pt idx="79696">
                  <c:v>6.6919107921421502E-3</c:v>
                </c:pt>
                <c:pt idx="79697">
                  <c:v>6.63755880668759E-3</c:v>
                </c:pt>
                <c:pt idx="79698">
                  <c:v>6.5849032253026997E-3</c:v>
                </c:pt>
                <c:pt idx="79699">
                  <c:v>6.5329442732036096E-3</c:v>
                </c:pt>
                <c:pt idx="79700">
                  <c:v>6.4795999787747903E-3</c:v>
                </c:pt>
                <c:pt idx="79701">
                  <c:v>6.4281499944627302E-3</c:v>
                </c:pt>
                <c:pt idx="79702">
                  <c:v>6.3772737048566298E-3</c:v>
                </c:pt>
                <c:pt idx="79703">
                  <c:v>6.3270390965044498E-3</c:v>
                </c:pt>
                <c:pt idx="79704">
                  <c:v>6.2769036740064604E-3</c:v>
                </c:pt>
                <c:pt idx="79705">
                  <c:v>6.2280236743390604E-3</c:v>
                </c:pt>
                <c:pt idx="79706">
                  <c:v>6.1789499595761299E-3</c:v>
                </c:pt>
                <c:pt idx="79707">
                  <c:v>6.1317449435591698E-3</c:v>
                </c:pt>
                <c:pt idx="79708">
                  <c:v>6.0828747227787998E-3</c:v>
                </c:pt>
                <c:pt idx="79709">
                  <c:v>6.0357288457453303E-3</c:v>
                </c:pt>
                <c:pt idx="79710">
                  <c:v>5.9894071891903903E-3</c:v>
                </c:pt>
                <c:pt idx="79711">
                  <c:v>5.9429216198623198E-3</c:v>
                </c:pt>
                <c:pt idx="79712">
                  <c:v>5.8970595709979499E-3</c:v>
                </c:pt>
                <c:pt idx="79713">
                  <c:v>5.8514522388577496E-3</c:v>
                </c:pt>
                <c:pt idx="79714">
                  <c:v>5.8068181388080103E-3</c:v>
                </c:pt>
                <c:pt idx="79715">
                  <c:v>5.7623083703219899E-3</c:v>
                </c:pt>
                <c:pt idx="79716">
                  <c:v>5.7173101231455803E-3</c:v>
                </c:pt>
                <c:pt idx="79717">
                  <c:v>5.6749777868390101E-3</c:v>
                </c:pt>
                <c:pt idx="79718">
                  <c:v>5.6317653506994299E-3</c:v>
                </c:pt>
                <c:pt idx="79719">
                  <c:v>5.5899824947118803E-3</c:v>
                </c:pt>
                <c:pt idx="79720">
                  <c:v>5.5473176762461697E-3</c:v>
                </c:pt>
                <c:pt idx="79721">
                  <c:v>5.5039413273334503E-3</c:v>
                </c:pt>
                <c:pt idx="79722">
                  <c:v>5.4617659188807002E-3</c:v>
                </c:pt>
                <c:pt idx="79723">
                  <c:v>5.42060844600201E-3</c:v>
                </c:pt>
                <c:pt idx="79724">
                  <c:v>5.3793112747371197E-3</c:v>
                </c:pt>
                <c:pt idx="79725">
                  <c:v>5.3392625413835101E-3</c:v>
                </c:pt>
                <c:pt idx="79726">
                  <c:v>5.2985916845500504E-3</c:v>
                </c:pt>
                <c:pt idx="79727">
                  <c:v>5.2575194276869297E-3</c:v>
                </c:pt>
                <c:pt idx="79728">
                  <c:v>5.2179326303303198E-3</c:v>
                </c:pt>
                <c:pt idx="79729">
                  <c:v>5.1799975335598001E-3</c:v>
                </c:pt>
                <c:pt idx="79730">
                  <c:v>5.1401490345597302E-3</c:v>
                </c:pt>
                <c:pt idx="79731">
                  <c:v>5.1019932143390196E-3</c:v>
                </c:pt>
                <c:pt idx="79732">
                  <c:v>5.0633144564926598E-3</c:v>
                </c:pt>
                <c:pt idx="79733">
                  <c:v>5.0278692506253702E-3</c:v>
                </c:pt>
                <c:pt idx="79734">
                  <c:v>4.9893246032297603E-3</c:v>
                </c:pt>
                <c:pt idx="79735">
                  <c:v>4.9534575082361698E-3</c:v>
                </c:pt>
                <c:pt idx="79736">
                  <c:v>4.9168858677148802E-3</c:v>
                </c:pt>
                <c:pt idx="79737">
                  <c:v>4.8800953663885602E-3</c:v>
                </c:pt>
                <c:pt idx="79738">
                  <c:v>4.8432610929012299E-3</c:v>
                </c:pt>
                <c:pt idx="79739">
                  <c:v>4.80710761621594E-3</c:v>
                </c:pt>
                <c:pt idx="79740">
                  <c:v>4.7716689296066796E-3</c:v>
                </c:pt>
                <c:pt idx="79741">
                  <c:v>4.7368942759931096E-3</c:v>
                </c:pt>
                <c:pt idx="79742">
                  <c:v>4.7026975080370903E-3</c:v>
                </c:pt>
                <c:pt idx="79743">
                  <c:v>4.6683088876307002E-3</c:v>
                </c:pt>
                <c:pt idx="79744">
                  <c:v>4.6337749809026701E-3</c:v>
                </c:pt>
                <c:pt idx="79745">
                  <c:v>4.5996611006557898E-3</c:v>
                </c:pt>
                <c:pt idx="79746">
                  <c:v>4.5661628246307399E-3</c:v>
                </c:pt>
                <c:pt idx="79747">
                  <c:v>4.53353952616453E-3</c:v>
                </c:pt>
                <c:pt idx="79748">
                  <c:v>4.5009790919721101E-3</c:v>
                </c:pt>
                <c:pt idx="79749">
                  <c:v>4.46825940161943E-3</c:v>
                </c:pt>
                <c:pt idx="79750">
                  <c:v>4.43550804629922E-3</c:v>
                </c:pt>
                <c:pt idx="79751">
                  <c:v>4.4038170017302002E-3</c:v>
                </c:pt>
                <c:pt idx="79752">
                  <c:v>4.3717175722122201E-3</c:v>
                </c:pt>
                <c:pt idx="79753">
                  <c:v>4.3407278135418901E-3</c:v>
                </c:pt>
                <c:pt idx="79754">
                  <c:v>4.3099927715957199E-3</c:v>
                </c:pt>
                <c:pt idx="79755">
                  <c:v>4.27919626235962E-3</c:v>
                </c:pt>
                <c:pt idx="79756">
                  <c:v>4.2483871802687602E-3</c:v>
                </c:pt>
                <c:pt idx="79757">
                  <c:v>4.2176293209195102E-3</c:v>
                </c:pt>
                <c:pt idx="79758">
                  <c:v>4.1874512098729602E-3</c:v>
                </c:pt>
                <c:pt idx="79759">
                  <c:v>4.1576158255338704E-3</c:v>
                </c:pt>
                <c:pt idx="79760">
                  <c:v>4.1282651945948601E-3</c:v>
                </c:pt>
                <c:pt idx="79761">
                  <c:v>4.0989564731717101E-3</c:v>
                </c:pt>
                <c:pt idx="79762">
                  <c:v>4.0697166696190799E-3</c:v>
                </c:pt>
                <c:pt idx="79763">
                  <c:v>4.0405835025012502E-3</c:v>
                </c:pt>
                <c:pt idx="79764">
                  <c:v>4.0140431374311499E-3</c:v>
                </c:pt>
                <c:pt idx="79765">
                  <c:v>3.9839544333517603E-3</c:v>
                </c:pt>
                <c:pt idx="79766">
                  <c:v>3.9563272148370699E-3</c:v>
                </c:pt>
                <c:pt idx="79767">
                  <c:v>3.9289174601435696E-3</c:v>
                </c:pt>
                <c:pt idx="79768">
                  <c:v>3.9014595095068199E-3</c:v>
                </c:pt>
                <c:pt idx="79769">
                  <c:v>3.8740132004022598E-3</c:v>
                </c:pt>
                <c:pt idx="79770">
                  <c:v>3.84684675373137E-3</c:v>
                </c:pt>
                <c:pt idx="79771">
                  <c:v>3.8197576068341702E-3</c:v>
                </c:pt>
                <c:pt idx="79772">
                  <c:v>3.7929236423224202E-3</c:v>
                </c:pt>
                <c:pt idx="79773">
                  <c:v>3.7665232084691498E-3</c:v>
                </c:pt>
                <c:pt idx="79774">
                  <c:v>3.7405907642096298E-3</c:v>
                </c:pt>
                <c:pt idx="79775">
                  <c:v>3.71462502516806E-3</c:v>
                </c:pt>
                <c:pt idx="79776">
                  <c:v>3.68905928917229E-3</c:v>
                </c:pt>
                <c:pt idx="79777">
                  <c:v>3.6634949501603798E-3</c:v>
                </c:pt>
                <c:pt idx="79778">
                  <c:v>3.6379981320351401E-3</c:v>
                </c:pt>
                <c:pt idx="79779">
                  <c:v>3.61261307261884E-3</c:v>
                </c:pt>
                <c:pt idx="79780">
                  <c:v>3.5885984543710999E-3</c:v>
                </c:pt>
                <c:pt idx="79781">
                  <c:v>3.56289558112621E-3</c:v>
                </c:pt>
                <c:pt idx="79782">
                  <c:v>3.5387554671615401E-3</c:v>
                </c:pt>
                <c:pt idx="79783">
                  <c:v>3.5147056914866001E-3</c:v>
                </c:pt>
                <c:pt idx="79784">
                  <c:v>3.49072786048055E-3</c:v>
                </c:pt>
                <c:pt idx="79785">
                  <c:v>3.4668459556996801E-3</c:v>
                </c:pt>
                <c:pt idx="79786">
                  <c:v>3.4430858213454498E-3</c:v>
                </c:pt>
                <c:pt idx="79787">
                  <c:v>3.41946864500642E-3</c:v>
                </c:pt>
                <c:pt idx="79788">
                  <c:v>3.39600862935185E-3</c:v>
                </c:pt>
                <c:pt idx="79789">
                  <c:v>3.3727178815752298E-3</c:v>
                </c:pt>
                <c:pt idx="79790">
                  <c:v>3.34961037151516E-3</c:v>
                </c:pt>
                <c:pt idx="79791">
                  <c:v>3.3267005346715398E-3</c:v>
                </c:pt>
                <c:pt idx="79792">
                  <c:v>3.30594833940268E-3</c:v>
                </c:pt>
                <c:pt idx="79793">
                  <c:v>3.28199146315455E-3</c:v>
                </c:pt>
                <c:pt idx="79794">
                  <c:v>3.2601396087557099E-3</c:v>
                </c:pt>
                <c:pt idx="79795">
                  <c:v>3.23840905912221E-3</c:v>
                </c:pt>
                <c:pt idx="79796">
                  <c:v>3.2167721074074498E-3</c:v>
                </c:pt>
                <c:pt idx="79797">
                  <c:v>3.1952247954904998E-3</c:v>
                </c:pt>
                <c:pt idx="79798">
                  <c:v>3.1737864483147899E-3</c:v>
                </c:pt>
                <c:pt idx="79799">
                  <c:v>3.1524857040494702E-3</c:v>
                </c:pt>
                <c:pt idx="79800">
                  <c:v>3.1313437502831199E-3</c:v>
                </c:pt>
                <c:pt idx="79801">
                  <c:v>3.1103682704269899E-3</c:v>
                </c:pt>
                <c:pt idx="79802">
                  <c:v>3.0895532108843301E-3</c:v>
                </c:pt>
                <c:pt idx="79803">
                  <c:v>3.0688927508890598E-3</c:v>
                </c:pt>
                <c:pt idx="79804">
                  <c:v>3.0485051684081498E-3</c:v>
                </c:pt>
                <c:pt idx="79805">
                  <c:v>3.0280491337180099E-3</c:v>
                </c:pt>
                <c:pt idx="79806">
                  <c:v>3.0079577118158301E-3</c:v>
                </c:pt>
                <c:pt idx="79807">
                  <c:v>2.98803811892867E-3</c:v>
                </c:pt>
                <c:pt idx="79808">
                  <c:v>2.9682505410164599E-3</c:v>
                </c:pt>
                <c:pt idx="79809">
                  <c:v>2.9485707636922598E-3</c:v>
                </c:pt>
                <c:pt idx="79810">
                  <c:v>2.9293575789779399E-3</c:v>
                </c:pt>
                <c:pt idx="79811">
                  <c:v>2.91020958684385E-3</c:v>
                </c:pt>
                <c:pt idx="79812">
                  <c:v>2.8918012976646402E-3</c:v>
                </c:pt>
                <c:pt idx="79813">
                  <c:v>2.8722384013235599E-3</c:v>
                </c:pt>
                <c:pt idx="79814">
                  <c:v>2.85386224277318E-3</c:v>
                </c:pt>
                <c:pt idx="79815">
                  <c:v>2.8353750240057698E-3</c:v>
                </c:pt>
                <c:pt idx="79816">
                  <c:v>2.8169653378426998E-3</c:v>
                </c:pt>
                <c:pt idx="79817">
                  <c:v>2.7988266665488499E-3</c:v>
                </c:pt>
                <c:pt idx="79818">
                  <c:v>2.7808526065200602E-3</c:v>
                </c:pt>
                <c:pt idx="79819">
                  <c:v>2.7630077674984902E-3</c:v>
                </c:pt>
                <c:pt idx="79820">
                  <c:v>2.7452667709440002E-3</c:v>
                </c:pt>
                <c:pt idx="79821">
                  <c:v>2.7276307810097898E-3</c:v>
                </c:pt>
                <c:pt idx="79822">
                  <c:v>2.7101186569780098E-3</c:v>
                </c:pt>
                <c:pt idx="79823">
                  <c:v>2.6927539147436601E-3</c:v>
                </c:pt>
                <c:pt idx="79824">
                  <c:v>2.6755435392260599E-3</c:v>
                </c:pt>
                <c:pt idx="79825">
                  <c:v>2.6584761217236502E-3</c:v>
                </c:pt>
                <c:pt idx="79826">
                  <c:v>2.6415362954139701E-3</c:v>
                </c:pt>
                <c:pt idx="79827">
                  <c:v>2.6247170753777001E-3</c:v>
                </c:pt>
                <c:pt idx="79828">
                  <c:v>2.60802218690515E-3</c:v>
                </c:pt>
                <c:pt idx="79829">
                  <c:v>2.5914632715284798E-3</c:v>
                </c:pt>
                <c:pt idx="79830">
                  <c:v>2.5750484783202401E-3</c:v>
                </c:pt>
                <c:pt idx="79831">
                  <c:v>2.5587754789739899E-3</c:v>
                </c:pt>
                <c:pt idx="79832">
                  <c:v>2.5426349602639701E-3</c:v>
                </c:pt>
                <c:pt idx="79833">
                  <c:v>2.5266183074563698E-3</c:v>
                </c:pt>
                <c:pt idx="79834">
                  <c:v>2.5107229594141202E-3</c:v>
                </c:pt>
                <c:pt idx="79835">
                  <c:v>2.4949500802904402E-3</c:v>
                </c:pt>
                <c:pt idx="79836">
                  <c:v>2.4792631156742599E-3</c:v>
                </c:pt>
                <c:pt idx="79837">
                  <c:v>2.4636604357510801E-3</c:v>
                </c:pt>
                <c:pt idx="79838">
                  <c:v>2.4481622967869E-3</c:v>
                </c:pt>
                <c:pt idx="79839">
                  <c:v>2.4327680002898E-3</c:v>
                </c:pt>
                <c:pt idx="79840">
                  <c:v>2.4174782447516901E-3</c:v>
                </c:pt>
                <c:pt idx="79841">
                  <c:v>2.4022946599870898E-3</c:v>
                </c:pt>
                <c:pt idx="79842">
                  <c:v>2.3872226011007998E-3</c:v>
                </c:pt>
                <c:pt idx="79843">
                  <c:v>2.3722646292299002E-3</c:v>
                </c:pt>
                <c:pt idx="79844">
                  <c:v>2.35739466734231E-3</c:v>
                </c:pt>
                <c:pt idx="79845">
                  <c:v>2.3426262196153398E-3</c:v>
                </c:pt>
                <c:pt idx="79846">
                  <c:v>2.32795276679099E-3</c:v>
                </c:pt>
                <c:pt idx="79847">
                  <c:v>2.3128581233322599E-3</c:v>
                </c:pt>
                <c:pt idx="79848">
                  <c:v>2.29774252511561E-3</c:v>
                </c:pt>
                <c:pt idx="79849">
                  <c:v>2.2826239001005901E-3</c:v>
                </c:pt>
                <c:pt idx="79850">
                  <c:v>2.2675769869238099E-3</c:v>
                </c:pt>
                <c:pt idx="79851">
                  <c:v>2.2525223903358E-3</c:v>
                </c:pt>
                <c:pt idx="79852">
                  <c:v>2.2375830449163901E-3</c:v>
                </c:pt>
                <c:pt idx="79853">
                  <c:v>2.2226439323276299E-3</c:v>
                </c:pt>
                <c:pt idx="79854">
                  <c:v>2.2078708279877901E-3</c:v>
                </c:pt>
                <c:pt idx="79855">
                  <c:v>2.1932325325906298E-3</c:v>
                </c:pt>
                <c:pt idx="79856">
                  <c:v>2.17867200262845E-3</c:v>
                </c:pt>
                <c:pt idx="79857">
                  <c:v>2.1642409265041399E-3</c:v>
                </c:pt>
                <c:pt idx="79858">
                  <c:v>2.1499190479517E-3</c:v>
                </c:pt>
                <c:pt idx="79859">
                  <c:v>2.1357112564146501E-3</c:v>
                </c:pt>
                <c:pt idx="79860">
                  <c:v>2.12162127718329E-3</c:v>
                </c:pt>
                <c:pt idx="79861">
                  <c:v>2.1076495759189099E-3</c:v>
                </c:pt>
                <c:pt idx="79862">
                  <c:v>2.0937931258231401E-3</c:v>
                </c:pt>
                <c:pt idx="79863">
                  <c:v>2.08004796877503E-3</c:v>
                </c:pt>
                <c:pt idx="79864">
                  <c:v>2.0664129406213799E-3</c:v>
                </c:pt>
                <c:pt idx="79865">
                  <c:v>2.0528873428702298E-3</c:v>
                </c:pt>
                <c:pt idx="79866">
                  <c:v>2.03947001136839E-3</c:v>
                </c:pt>
                <c:pt idx="79867">
                  <c:v>2.0261586178094201E-3</c:v>
                </c:pt>
                <c:pt idx="79868">
                  <c:v>2.0129496697336401E-3</c:v>
                </c:pt>
                <c:pt idx="79869">
                  <c:v>1.9998394418507801E-3</c:v>
                </c:pt>
                <c:pt idx="79870">
                  <c:v>1.9868256058543899E-3</c:v>
                </c:pt>
                <c:pt idx="79871">
                  <c:v>1.97390792891383E-3</c:v>
                </c:pt>
                <c:pt idx="79872">
                  <c:v>1.96108524687588E-3</c:v>
                </c:pt>
                <c:pt idx="79873">
                  <c:v>1.94835767615587E-3</c:v>
                </c:pt>
                <c:pt idx="79874">
                  <c:v>1.9357219571247699E-3</c:v>
                </c:pt>
                <c:pt idx="79875">
                  <c:v>1.9231764599680901E-3</c:v>
                </c:pt>
                <c:pt idx="79876">
                  <c:v>1.91072153393179E-3</c:v>
                </c:pt>
                <c:pt idx="79877">
                  <c:v>1.8983561312779799E-3</c:v>
                </c:pt>
                <c:pt idx="79878">
                  <c:v>1.8860815325751901E-3</c:v>
                </c:pt>
                <c:pt idx="79879">
                  <c:v>1.87389657367021E-3</c:v>
                </c:pt>
                <c:pt idx="79880">
                  <c:v>1.8618010217323899E-3</c:v>
                </c:pt>
                <c:pt idx="79881">
                  <c:v>1.84979406185448E-3</c:v>
                </c:pt>
                <c:pt idx="79882">
                  <c:v>1.8378751119598801E-3</c:v>
                </c:pt>
                <c:pt idx="79883">
                  <c:v>1.82604475412518E-3</c:v>
                </c:pt>
                <c:pt idx="79884">
                  <c:v>1.81430310476571E-3</c:v>
                </c:pt>
                <c:pt idx="79885">
                  <c:v>1.8026493489742301E-3</c:v>
                </c:pt>
                <c:pt idx="79886">
                  <c:v>1.7910827882587901E-3</c:v>
                </c:pt>
                <c:pt idx="79887">
                  <c:v>1.7796033062040799E-3</c:v>
                </c:pt>
                <c:pt idx="79888">
                  <c:v>1.76820938941091E-3</c:v>
                </c:pt>
                <c:pt idx="79889">
                  <c:v>1.7569018527865399E-3</c:v>
                </c:pt>
                <c:pt idx="79890">
                  <c:v>1.74567988142371E-3</c:v>
                </c:pt>
                <c:pt idx="79891">
                  <c:v>1.7345425439998501E-3</c:v>
                </c:pt>
                <c:pt idx="79892">
                  <c:v>1.72348914202303E-3</c:v>
                </c:pt>
                <c:pt idx="79893">
                  <c:v>1.71251827850938E-3</c:v>
                </c:pt>
                <c:pt idx="79894">
                  <c:v>1.7016303027048701E-3</c:v>
                </c:pt>
                <c:pt idx="79895">
                  <c:v>1.6908249817788601E-3</c:v>
                </c:pt>
                <c:pt idx="79896">
                  <c:v>1.6801006859168399E-3</c:v>
                </c:pt>
                <c:pt idx="79897">
                  <c:v>1.66945531964302E-3</c:v>
                </c:pt>
                <c:pt idx="79898">
                  <c:v>1.65891973301768E-3</c:v>
                </c:pt>
                <c:pt idx="79899">
                  <c:v>1.6484166262671399E-3</c:v>
                </c:pt>
                <c:pt idx="79900">
                  <c:v>1.6380490269511899E-3</c:v>
                </c:pt>
                <c:pt idx="79901">
                  <c:v>1.6277151880785799E-3</c:v>
                </c:pt>
                <c:pt idx="79902">
                  <c:v>1.6175627242773799E-3</c:v>
                </c:pt>
                <c:pt idx="79903">
                  <c:v>1.60744192544371E-3</c:v>
                </c:pt>
                <c:pt idx="79904">
                  <c:v>1.59736082423478E-3</c:v>
                </c:pt>
                <c:pt idx="79905">
                  <c:v>1.58739392645657E-3</c:v>
                </c:pt>
                <c:pt idx="79906">
                  <c:v>1.5776499640196601E-3</c:v>
                </c:pt>
                <c:pt idx="79907">
                  <c:v>1.56776304356754E-3</c:v>
                </c:pt>
                <c:pt idx="79908">
                  <c:v>1.5580483013764E-3</c:v>
                </c:pt>
                <c:pt idx="79909">
                  <c:v>1.5484248287975799E-3</c:v>
                </c:pt>
                <c:pt idx="79910">
                  <c:v>1.5388798201456701E-3</c:v>
                </c:pt>
                <c:pt idx="79911">
                  <c:v>1.5293994219973701E-3</c:v>
                </c:pt>
                <c:pt idx="79912">
                  <c:v>1.5199827030301101E-3</c:v>
                </c:pt>
                <c:pt idx="79913">
                  <c:v>1.5106397913768901E-3</c:v>
                </c:pt>
                <c:pt idx="79914">
                  <c:v>1.50137778837234E-3</c:v>
                </c:pt>
                <c:pt idx="79915">
                  <c:v>1.4921918045729401E-3</c:v>
                </c:pt>
                <c:pt idx="79916">
                  <c:v>1.4830722939223101E-3</c:v>
                </c:pt>
                <c:pt idx="79917">
                  <c:v>1.47401576396078E-3</c:v>
                </c:pt>
                <c:pt idx="79918">
                  <c:v>1.4650262892246301E-3</c:v>
                </c:pt>
                <c:pt idx="79919">
                  <c:v>1.4561086427420399E-3</c:v>
                </c:pt>
                <c:pt idx="79920">
                  <c:v>1.4472627080977E-3</c:v>
                </c:pt>
                <c:pt idx="79921">
                  <c:v>1.4384828973561499E-3</c:v>
                </c:pt>
                <c:pt idx="79922">
                  <c:v>1.42974336631596E-3</c:v>
                </c:pt>
                <c:pt idx="79923">
                  <c:v>1.42105063423514E-3</c:v>
                </c:pt>
                <c:pt idx="79924">
                  <c:v>1.4124112203717199E-3</c:v>
                </c:pt>
                <c:pt idx="79925">
                  <c:v>1.4038286171853499E-3</c:v>
                </c:pt>
                <c:pt idx="79926">
                  <c:v>1.3953030575066801E-3</c:v>
                </c:pt>
                <c:pt idx="79927">
                  <c:v>1.3868324458599099E-3</c:v>
                </c:pt>
                <c:pt idx="79928">
                  <c:v>1.3784189941361601E-3</c:v>
                </c:pt>
                <c:pt idx="79929">
                  <c:v>1.3700647978112099E-3</c:v>
                </c:pt>
                <c:pt idx="79930">
                  <c:v>1.3617727672681199E-3</c:v>
                </c:pt>
                <c:pt idx="79931">
                  <c:v>1.3535411562770601E-3</c:v>
                </c:pt>
                <c:pt idx="79932">
                  <c:v>1.3453699648380299E-3</c:v>
                </c:pt>
                <c:pt idx="79933">
                  <c:v>1.3372583780437699E-3</c:v>
                </c:pt>
                <c:pt idx="79934">
                  <c:v>1.3292080257088E-3</c:v>
                </c:pt>
                <c:pt idx="79935">
                  <c:v>1.32121832575649E-3</c:v>
                </c:pt>
                <c:pt idx="79936">
                  <c:v>1.3132889289408901E-3</c:v>
                </c:pt>
                <c:pt idx="79937">
                  <c:v>1.30541855469346E-3</c:v>
                </c:pt>
                <c:pt idx="79938">
                  <c:v>1.29731209017336E-3</c:v>
                </c:pt>
                <c:pt idx="79939">
                  <c:v>1.28918152768165E-3</c:v>
                </c:pt>
                <c:pt idx="79940">
                  <c:v>1.28103757742792E-3</c:v>
                </c:pt>
                <c:pt idx="79941">
                  <c:v>1.2728947913274199E-3</c:v>
                </c:pt>
                <c:pt idx="79942">
                  <c:v>1.2647589901462199E-3</c:v>
                </c:pt>
                <c:pt idx="79943">
                  <c:v>1.25663820654154E-3</c:v>
                </c:pt>
                <c:pt idx="79944">
                  <c:v>1.2485394254326801E-3</c:v>
                </c:pt>
                <c:pt idx="79945">
                  <c:v>1.24046811833978E-3</c:v>
                </c:pt>
                <c:pt idx="79946">
                  <c:v>1.23243080452085E-3</c:v>
                </c:pt>
                <c:pt idx="79947">
                  <c:v>1.2244331883266601E-3</c:v>
                </c:pt>
                <c:pt idx="79948">
                  <c:v>1.21648004278541E-3</c:v>
                </c:pt>
                <c:pt idx="79949">
                  <c:v>1.2085749767720699E-3</c:v>
                </c:pt>
                <c:pt idx="79950">
                  <c:v>1.2007210170850199E-3</c:v>
                </c:pt>
                <c:pt idx="79951">
                  <c:v>1.1929207248613199E-3</c:v>
                </c:pt>
                <c:pt idx="79952">
                  <c:v>1.1851751478388899E-3</c:v>
                </c:pt>
                <c:pt idx="79953">
                  <c:v>1.17748649790883E-3</c:v>
                </c:pt>
                <c:pt idx="79954">
                  <c:v>1.1698546586558199E-3</c:v>
                </c:pt>
                <c:pt idx="79955">
                  <c:v>1.1622806778177599E-3</c:v>
                </c:pt>
                <c:pt idx="79956">
                  <c:v>1.15476408973336E-3</c:v>
                </c:pt>
                <c:pt idx="79957">
                  <c:v>1.1473313206806801E-3</c:v>
                </c:pt>
                <c:pt idx="79958">
                  <c:v>1.1399352224543699E-3</c:v>
                </c:pt>
                <c:pt idx="79959">
                  <c:v>1.1326286476105499E-3</c:v>
                </c:pt>
                <c:pt idx="79960">
                  <c:v>1.1253621196374299E-3</c:v>
                </c:pt>
                <c:pt idx="79961">
                  <c:v>1.1181797599419999E-3</c:v>
                </c:pt>
                <c:pt idx="79962">
                  <c:v>1.1110557243228E-3</c:v>
                </c:pt>
                <c:pt idx="79963">
                  <c:v>1.1040210956707599E-3</c:v>
                </c:pt>
                <c:pt idx="79964">
                  <c:v>1.09699857421219E-3</c:v>
                </c:pt>
                <c:pt idx="79965">
                  <c:v>1.09005463309586E-3</c:v>
                </c:pt>
                <c:pt idx="79966">
                  <c:v>1.0831617983058099E-3</c:v>
                </c:pt>
                <c:pt idx="79967">
                  <c:v>1.07630761340261E-3</c:v>
                </c:pt>
                <c:pt idx="79968">
                  <c:v>1.0694980155676599E-3</c:v>
                </c:pt>
                <c:pt idx="79969">
                  <c:v>1.06274499557912E-3</c:v>
                </c:pt>
                <c:pt idx="79970">
                  <c:v>1.0560486698523201E-3</c:v>
                </c:pt>
                <c:pt idx="79971">
                  <c:v>1.0493998415768201E-3</c:v>
                </c:pt>
                <c:pt idx="79972">
                  <c:v>1.04279175866395E-3</c:v>
                </c:pt>
                <c:pt idx="79973">
                  <c:v>1.0362301254645001E-3</c:v>
                </c:pt>
                <c:pt idx="79974">
                  <c:v>1.02972099557519E-3</c:v>
                </c:pt>
                <c:pt idx="79975">
                  <c:v>1.0232633212581301E-3</c:v>
                </c:pt>
                <c:pt idx="79976">
                  <c:v>1.0168511653318999E-3</c:v>
                </c:pt>
                <c:pt idx="79977">
                  <c:v>1.0104810353368499E-3</c:v>
                </c:pt>
                <c:pt idx="79978">
                  <c:v>1.00415805354714E-3</c:v>
                </c:pt>
                <c:pt idx="79979">
                  <c:v>9.9788513034582095E-4</c:v>
                </c:pt>
                <c:pt idx="79980">
                  <c:v>9.9166017025709196E-4</c:v>
                </c:pt>
                <c:pt idx="79981">
                  <c:v>9.8547909874468998E-4</c:v>
                </c:pt>
                <c:pt idx="79982">
                  <c:v>9.7934145014733098E-4</c:v>
                </c:pt>
                <c:pt idx="79983">
                  <c:v>9.7325001843273596E-4</c:v>
                </c:pt>
                <c:pt idx="79984">
                  <c:v>9.6720590954646501E-4</c:v>
                </c:pt>
                <c:pt idx="79985">
                  <c:v>9.6120691159740101E-4</c:v>
                </c:pt>
                <c:pt idx="79986">
                  <c:v>9.5525046344846498E-4</c:v>
                </c:pt>
                <c:pt idx="79987">
                  <c:v>9.49337554629892E-4</c:v>
                </c:pt>
                <c:pt idx="79988">
                  <c:v>9.4346865080297004E-4</c:v>
                </c:pt>
                <c:pt idx="79989">
                  <c:v>9.3764474149793397E-4</c:v>
                </c:pt>
                <c:pt idx="79990">
                  <c:v>9.3186326557770404E-4</c:v>
                </c:pt>
                <c:pt idx="79991">
                  <c:v>9.26123349927366E-4</c:v>
                </c:pt>
                <c:pt idx="79992">
                  <c:v>9.2042540200054602E-4</c:v>
                </c:pt>
                <c:pt idx="79993">
                  <c:v>9.1477023670449799E-4</c:v>
                </c:pt>
                <c:pt idx="79994">
                  <c:v>9.0915692271664695E-4</c:v>
                </c:pt>
                <c:pt idx="79995">
                  <c:v>9.0358476154506196E-4</c:v>
                </c:pt>
                <c:pt idx="79996">
                  <c:v>8.9805223979055903E-4</c:v>
                </c:pt>
                <c:pt idx="79997">
                  <c:v>8.92560987267643E-4</c:v>
                </c:pt>
                <c:pt idx="79998">
                  <c:v>8.8711001444607995E-4</c:v>
                </c:pt>
                <c:pt idx="79999">
                  <c:v>8.8169955415651202E-4</c:v>
                </c:pt>
                <c:pt idx="80000">
                  <c:v>8.7632791837677403E-4</c:v>
                </c:pt>
                <c:pt idx="80001">
                  <c:v>8.7099574739113504E-4</c:v>
                </c:pt>
                <c:pt idx="80002">
                  <c:v>8.6570263374596802E-4</c:v>
                </c:pt>
                <c:pt idx="80003">
                  <c:v>8.6044892668724103E-4</c:v>
                </c:pt>
                <c:pt idx="80004">
                  <c:v>8.5523328743875005E-4</c:v>
                </c:pt>
                <c:pt idx="80005">
                  <c:v>8.5005455184727896E-4</c:v>
                </c:pt>
                <c:pt idx="80006">
                  <c:v>8.4491091547533902E-4</c:v>
                </c:pt>
                <c:pt idx="80007">
                  <c:v>8.3980493946000901E-4</c:v>
                </c:pt>
                <c:pt idx="80008">
                  <c:v>8.3473615814000401E-4</c:v>
                </c:pt>
                <c:pt idx="80009">
                  <c:v>8.2970433868467797E-4</c:v>
                </c:pt>
                <c:pt idx="80010">
                  <c:v>8.24709015432745E-4</c:v>
                </c:pt>
                <c:pt idx="80011">
                  <c:v>8.1975042121484897E-4</c:v>
                </c:pt>
                <c:pt idx="80012">
                  <c:v>8.1482791574671897E-4</c:v>
                </c:pt>
                <c:pt idx="80013">
                  <c:v>8.0994213931262504E-4</c:v>
                </c:pt>
                <c:pt idx="80014">
                  <c:v>8.0509169492870602E-4</c:v>
                </c:pt>
                <c:pt idx="80015">
                  <c:v>8.0027704825624802E-4</c:v>
                </c:pt>
                <c:pt idx="80016">
                  <c:v>7.9549802467227004E-4</c:v>
                </c:pt>
                <c:pt idx="80017">
                  <c:v>7.9075410030782201E-4</c:v>
                </c:pt>
                <c:pt idx="80018">
                  <c:v>7.8604504233226202E-4</c:v>
                </c:pt>
                <c:pt idx="80019">
                  <c:v>7.81371432822198E-4</c:v>
                </c:pt>
                <c:pt idx="80020">
                  <c:v>7.7673164196312395E-4</c:v>
                </c:pt>
                <c:pt idx="80021">
                  <c:v>7.7212654286995498E-4</c:v>
                </c:pt>
                <c:pt idx="80022">
                  <c:v>7.6755514601245501E-4</c:v>
                </c:pt>
                <c:pt idx="80023">
                  <c:v>7.6301797525957205E-4</c:v>
                </c:pt>
                <c:pt idx="80024">
                  <c:v>7.5851427391171499E-4</c:v>
                </c:pt>
                <c:pt idx="80025">
                  <c:v>7.5404392555356004E-4</c:v>
                </c:pt>
                <c:pt idx="80026">
                  <c:v>7.4960663914680503E-4</c:v>
                </c:pt>
                <c:pt idx="80027">
                  <c:v>7.4520573252811995E-4</c:v>
                </c:pt>
                <c:pt idx="80028">
                  <c:v>7.4085505912080396E-4</c:v>
                </c:pt>
                <c:pt idx="80029">
                  <c:v>7.3653942672535799E-4</c:v>
                </c:pt>
                <c:pt idx="80030">
                  <c:v>7.32239801436663E-4</c:v>
                </c:pt>
                <c:pt idx="80031">
                  <c:v>7.2799733607098504E-4</c:v>
                </c:pt>
                <c:pt idx="80032">
                  <c:v>7.2375527815893303E-4</c:v>
                </c:pt>
                <c:pt idx="80033">
                  <c:v>7.1954424493014802E-4</c:v>
                </c:pt>
                <c:pt idx="80034">
                  <c:v>7.15372734703124E-4</c:v>
                </c:pt>
                <c:pt idx="80035">
                  <c:v>7.11231725290418E-4</c:v>
                </c:pt>
                <c:pt idx="80036">
                  <c:v>7.0711702574044499E-4</c:v>
                </c:pt>
                <c:pt idx="80037">
                  <c:v>7.0303067332133705E-4</c:v>
                </c:pt>
                <c:pt idx="80038">
                  <c:v>6.98970339726657E-4</c:v>
                </c:pt>
                <c:pt idx="80039">
                  <c:v>6.9493317278101997E-4</c:v>
                </c:pt>
                <c:pt idx="80040">
                  <c:v>6.9092569174245E-4</c:v>
                </c:pt>
                <c:pt idx="80041">
                  <c:v>6.8695819936692704E-4</c:v>
                </c:pt>
                <c:pt idx="80042">
                  <c:v>6.8303220905363603E-4</c:v>
                </c:pt>
                <c:pt idx="80043">
                  <c:v>6.7913904786109903E-4</c:v>
                </c:pt>
                <c:pt idx="80044">
                  <c:v>6.7526946077123295E-4</c:v>
                </c:pt>
                <c:pt idx="80045">
                  <c:v>6.7142629995942105E-4</c:v>
                </c:pt>
                <c:pt idx="80046">
                  <c:v>6.6746451193466804E-4</c:v>
                </c:pt>
                <c:pt idx="80047">
                  <c:v>6.6350243287161003E-4</c:v>
                </c:pt>
                <c:pt idx="80048">
                  <c:v>6.5954355522990205E-4</c:v>
                </c:pt>
                <c:pt idx="80049">
                  <c:v>6.5559090580791202E-4</c:v>
                </c:pt>
                <c:pt idx="80050">
                  <c:v>6.51648035272956E-4</c:v>
                </c:pt>
                <c:pt idx="80051">
                  <c:v>6.4771604957059004E-4</c:v>
                </c:pt>
                <c:pt idx="80052">
                  <c:v>6.4379553077742501E-4</c:v>
                </c:pt>
                <c:pt idx="80053">
                  <c:v>6.3989148475229697E-4</c:v>
                </c:pt>
                <c:pt idx="80054">
                  <c:v>6.3600891735404697E-4</c:v>
                </c:pt>
                <c:pt idx="80055">
                  <c:v>6.3214881811291001E-4</c:v>
                </c:pt>
                <c:pt idx="80056">
                  <c:v>6.2831008108332797E-4</c:v>
                </c:pt>
                <c:pt idx="80057">
                  <c:v>6.2449282268062201E-4</c:v>
                </c:pt>
                <c:pt idx="80058">
                  <c:v>6.2069919658824801E-4</c:v>
                </c:pt>
                <c:pt idx="80059">
                  <c:v>6.1693112365901503E-4</c:v>
                </c:pt>
                <c:pt idx="80060">
                  <c:v>6.1318842926993999E-4</c:v>
                </c:pt>
                <c:pt idx="80061">
                  <c:v>6.0947140445932703E-4</c:v>
                </c:pt>
                <c:pt idx="80062">
                  <c:v>6.0577993281185605E-4</c:v>
                </c:pt>
                <c:pt idx="80063">
                  <c:v>6.0211459640413501E-4</c:v>
                </c:pt>
                <c:pt idx="80064">
                  <c:v>5.9847417287528504E-4</c:v>
                </c:pt>
                <c:pt idx="80065">
                  <c:v>5.9485802194103599E-4</c:v>
                </c:pt>
                <c:pt idx="80066">
                  <c:v>5.9126672567799698E-4</c:v>
                </c:pt>
                <c:pt idx="80067">
                  <c:v>5.8770063333213297E-4</c:v>
                </c:pt>
                <c:pt idx="80068">
                  <c:v>5.8415922103449702E-4</c:v>
                </c:pt>
                <c:pt idx="80069">
                  <c:v>5.8064190670847904E-4</c:v>
                </c:pt>
                <c:pt idx="80070">
                  <c:v>5.7714810827746998E-4</c:v>
                </c:pt>
                <c:pt idx="80071">
                  <c:v>5.7367770932614803E-4</c:v>
                </c:pt>
                <c:pt idx="80072">
                  <c:v>5.7023094268515695E-4</c:v>
                </c:pt>
                <c:pt idx="80073">
                  <c:v>5.6680722627788804E-4</c:v>
                </c:pt>
                <c:pt idx="80074">
                  <c:v>5.6340656010433999E-4</c:v>
                </c:pt>
                <c:pt idx="80075">
                  <c:v>5.6002911878749696E-4</c:v>
                </c:pt>
                <c:pt idx="80076">
                  <c:v>5.5667472770437598E-4</c:v>
                </c:pt>
                <c:pt idx="80077">
                  <c:v>5.5334257194772395E-4</c:v>
                </c:pt>
                <c:pt idx="80078">
                  <c:v>5.5003288434818398E-4</c:v>
                </c:pt>
                <c:pt idx="80079">
                  <c:v>5.4674589773640004E-4</c:v>
                </c:pt>
                <c:pt idx="80080">
                  <c:v>5.4348114645108602E-4</c:v>
                </c:pt>
                <c:pt idx="80081">
                  <c:v>5.40238979738206E-4</c:v>
                </c:pt>
                <c:pt idx="80082">
                  <c:v>5.3701864089816798E-4</c:v>
                </c:pt>
                <c:pt idx="80083">
                  <c:v>5.3382047917693897E-4</c:v>
                </c:pt>
                <c:pt idx="80084">
                  <c:v>5.3064437815919497E-4</c:v>
                </c:pt>
                <c:pt idx="80085">
                  <c:v>5.2749004680663401E-4</c:v>
                </c:pt>
                <c:pt idx="80086">
                  <c:v>5.2435731049627098E-4</c:v>
                </c:pt>
                <c:pt idx="80087">
                  <c:v>5.2124669309705496E-4</c:v>
                </c:pt>
                <c:pt idx="80088">
                  <c:v>5.1815772894769896E-4</c:v>
                </c:pt>
                <c:pt idx="80089">
                  <c:v>5.1509035984054197E-4</c:v>
                </c:pt>
                <c:pt idx="80090">
                  <c:v>5.1204476039856705E-4</c:v>
                </c:pt>
                <c:pt idx="80091">
                  <c:v>5.0902017392218102E-4</c:v>
                </c:pt>
                <c:pt idx="80092">
                  <c:v>5.0601700786501202E-4</c:v>
                </c:pt>
                <c:pt idx="80093">
                  <c:v>5.0303514581173702E-4</c:v>
                </c:pt>
                <c:pt idx="80094">
                  <c:v>5.0007423851639E-4</c:v>
                </c:pt>
                <c:pt idx="80095">
                  <c:v>4.9713382031768604E-4</c:v>
                </c:pt>
                <c:pt idx="80096">
                  <c:v>4.9421383300796205E-4</c:v>
                </c:pt>
                <c:pt idx="80097">
                  <c:v>4.9131450941786203E-4</c:v>
                </c:pt>
                <c:pt idx="80098">
                  <c:v>4.8843590775504697E-4</c:v>
                </c:pt>
                <c:pt idx="80099">
                  <c:v>4.8557762056589099E-4</c:v>
                </c:pt>
                <c:pt idx="80100">
                  <c:v>4.8273519496433399E-4</c:v>
                </c:pt>
                <c:pt idx="80101">
                  <c:v>4.7990062739700101E-4</c:v>
                </c:pt>
                <c:pt idx="80102">
                  <c:v>4.77081863209605E-4</c:v>
                </c:pt>
                <c:pt idx="80103">
                  <c:v>4.74280124763027E-4</c:v>
                </c:pt>
                <c:pt idx="80104">
                  <c:v>4.7149838064797201E-4</c:v>
                </c:pt>
                <c:pt idx="80105">
                  <c:v>4.6874326653778499E-4</c:v>
                </c:pt>
                <c:pt idx="80106">
                  <c:v>4.6600785572081799E-4</c:v>
                </c:pt>
                <c:pt idx="80107">
                  <c:v>4.6329235192388302E-4</c:v>
                </c:pt>
                <c:pt idx="80108">
                  <c:v>4.6060461318120398E-4</c:v>
                </c:pt>
                <c:pt idx="80109">
                  <c:v>4.5793355093337601E-4</c:v>
                </c:pt>
                <c:pt idx="80110">
                  <c:v>4.5528970076702503E-4</c:v>
                </c:pt>
                <c:pt idx="80111">
                  <c:v>4.5266863889992199E-4</c:v>
                </c:pt>
                <c:pt idx="80112">
                  <c:v>4.5006221625953902E-4</c:v>
                </c:pt>
                <c:pt idx="80113">
                  <c:v>4.4747398351319102E-4</c:v>
                </c:pt>
                <c:pt idx="80114">
                  <c:v>4.44909586803988E-4</c:v>
                </c:pt>
                <c:pt idx="80115">
                  <c:v>4.4236576650291698E-4</c:v>
                </c:pt>
                <c:pt idx="80116">
                  <c:v>4.3983719660900501E-4</c:v>
                </c:pt>
                <c:pt idx="80117">
                  <c:v>4.37326612882316E-4</c:v>
                </c:pt>
                <c:pt idx="80118">
                  <c:v>4.3483794433996098E-4</c:v>
                </c:pt>
                <c:pt idx="80119">
                  <c:v>4.3236784404143702E-4</c:v>
                </c:pt>
                <c:pt idx="80120">
                  <c:v>4.2991375084966399E-4</c:v>
                </c:pt>
                <c:pt idx="80121">
                  <c:v>4.2747755651362202E-4</c:v>
                </c:pt>
                <c:pt idx="80122">
                  <c:v>4.2506132740527402E-4</c:v>
                </c:pt>
                <c:pt idx="80123">
                  <c:v>4.2266279342584301E-4</c:v>
                </c:pt>
                <c:pt idx="80124">
                  <c:v>4.2028032476082401E-4</c:v>
                </c:pt>
                <c:pt idx="80125">
                  <c:v>4.1791569674387601E-4</c:v>
                </c:pt>
                <c:pt idx="80126">
                  <c:v>4.15569666074589E-4</c:v>
                </c:pt>
                <c:pt idx="80127">
                  <c:v>4.1324042831547602E-4</c:v>
                </c:pt>
                <c:pt idx="80128">
                  <c:v>4.1092690662480902E-4</c:v>
                </c:pt>
                <c:pt idx="80129">
                  <c:v>4.0863090544007702E-4</c:v>
                </c:pt>
                <c:pt idx="80130">
                  <c:v>4.0635242476127998E-4</c:v>
                </c:pt>
                <c:pt idx="80131">
                  <c:v>4.0408968925476101E-4</c:v>
                </c:pt>
                <c:pt idx="80132">
                  <c:v>4.01842989958823E-4</c:v>
                </c:pt>
                <c:pt idx="80133">
                  <c:v>3.9961247239261898E-4</c:v>
                </c:pt>
                <c:pt idx="80134">
                  <c:v>3.9739854400977498E-4</c:v>
                </c:pt>
                <c:pt idx="80135">
                  <c:v>3.9519998244941202E-4</c:v>
                </c:pt>
                <c:pt idx="80136">
                  <c:v>3.93016845919192E-4</c:v>
                </c:pt>
                <c:pt idx="80137">
                  <c:v>3.9084960008040098E-4</c:v>
                </c:pt>
                <c:pt idx="80138">
                  <c:v>3.8869801210239503E-4</c:v>
                </c:pt>
                <c:pt idx="80139">
                  <c:v>3.86561412597075E-4</c:v>
                </c:pt>
                <c:pt idx="80140">
                  <c:v>3.8443980156444002E-4</c:v>
                </c:pt>
                <c:pt idx="80141">
                  <c:v>3.8233355735428599E-4</c:v>
                </c:pt>
                <c:pt idx="80142">
                  <c:v>3.8024224340915702E-4</c:v>
                </c:pt>
                <c:pt idx="80143">
                  <c:v>3.7816565600223801E-4</c:v>
                </c:pt>
                <c:pt idx="80144">
                  <c:v>3.7610370782203999E-4</c:v>
                </c:pt>
                <c:pt idx="80145">
                  <c:v>3.74056748114526E-4</c:v>
                </c:pt>
                <c:pt idx="80146">
                  <c:v>3.72024020180106E-4</c:v>
                </c:pt>
                <c:pt idx="80147">
                  <c:v>3.7000564043410101E-4</c:v>
                </c:pt>
                <c:pt idx="80148">
                  <c:v>3.6800120142288501E-4</c:v>
                </c:pt>
                <c:pt idx="80149">
                  <c:v>3.6601134343072799E-4</c:v>
                </c:pt>
                <c:pt idx="80150">
                  <c:v>3.6403565900400303E-4</c:v>
                </c:pt>
                <c:pt idx="80151">
                  <c:v>3.6207342054694902E-4</c:v>
                </c:pt>
                <c:pt idx="80152">
                  <c:v>3.6012503551319198E-4</c:v>
                </c:pt>
                <c:pt idx="80153">
                  <c:v>3.58190533006564E-4</c:v>
                </c:pt>
                <c:pt idx="80154">
                  <c:v>3.5626944736577598E-4</c:v>
                </c:pt>
                <c:pt idx="80155">
                  <c:v>3.5436105099506698E-4</c:v>
                </c:pt>
                <c:pt idx="80156">
                  <c:v>3.52465984178707E-4</c:v>
                </c:pt>
                <c:pt idx="80157">
                  <c:v>3.5058427602052699E-4</c:v>
                </c:pt>
                <c:pt idx="80158">
                  <c:v>3.48715344443917E-4</c:v>
                </c:pt>
                <c:pt idx="80159">
                  <c:v>3.4685953869484398E-4</c:v>
                </c:pt>
                <c:pt idx="80160">
                  <c:v>3.45016713254154E-4</c:v>
                </c:pt>
                <c:pt idx="80161">
                  <c:v>3.4318669349886499E-4</c:v>
                </c:pt>
                <c:pt idx="80162">
                  <c:v>3.41369624948129E-4</c:v>
                </c:pt>
                <c:pt idx="80163">
                  <c:v>3.39564896421507E-4</c:v>
                </c:pt>
                <c:pt idx="80164">
                  <c:v>3.3777311909943797E-4</c:v>
                </c:pt>
                <c:pt idx="80165">
                  <c:v>3.3599350717850002E-4</c:v>
                </c:pt>
                <c:pt idx="80166">
                  <c:v>3.3422629348933702E-4</c:v>
                </c:pt>
                <c:pt idx="80167">
                  <c:v>3.32471361616626E-4</c:v>
                </c:pt>
                <c:pt idx="80168">
                  <c:v>3.30728711560368E-4</c:v>
                </c:pt>
                <c:pt idx="80169">
                  <c:v>3.2899825600907201E-4</c:v>
                </c:pt>
                <c:pt idx="80170">
                  <c:v>3.2727976213209299E-4</c:v>
                </c:pt>
                <c:pt idx="80171">
                  <c:v>3.2557331724092402E-4</c:v>
                </c:pt>
                <c:pt idx="80172">
                  <c:v>3.2387871760874997E-4</c:v>
                </c:pt>
                <c:pt idx="80173">
                  <c:v>3.2219578861258902E-4</c:v>
                </c:pt>
                <c:pt idx="80174">
                  <c:v>3.2052447204478101E-4</c:v>
                </c:pt>
                <c:pt idx="80175">
                  <c:v>3.1886479700915499E-4</c:v>
                </c:pt>
                <c:pt idx="80176">
                  <c:v>3.1721699633635602E-4</c:v>
                </c:pt>
                <c:pt idx="80177">
                  <c:v>3.15580371534452E-4</c:v>
                </c:pt>
                <c:pt idx="80178">
                  <c:v>3.1395500991493501E-4</c:v>
                </c:pt>
                <c:pt idx="80179">
                  <c:v>3.1234102789312601E-4</c:v>
                </c:pt>
                <c:pt idx="80180">
                  <c:v>3.1073822174221299E-4</c:v>
                </c:pt>
                <c:pt idx="80181">
                  <c:v>3.0914670787751702E-4</c:v>
                </c:pt>
                <c:pt idx="80182">
                  <c:v>3.07566078845411E-4</c:v>
                </c:pt>
                <c:pt idx="80183">
                  <c:v>3.0599636374972799E-4</c:v>
                </c:pt>
                <c:pt idx="80184">
                  <c:v>3.04437562590465E-4</c:v>
                </c:pt>
                <c:pt idx="80185">
                  <c:v>3.0288950074464099E-4</c:v>
                </c:pt>
                <c:pt idx="80186">
                  <c:v>3.0135220731608602E-4</c:v>
                </c:pt>
                <c:pt idx="80187">
                  <c:v>2.9982559499330802E-4</c:v>
                </c:pt>
                <c:pt idx="80188">
                  <c:v>2.9830948915332599E-4</c:v>
                </c:pt>
                <c:pt idx="80189">
                  <c:v>2.96803918899968E-4</c:v>
                </c:pt>
                <c:pt idx="80190">
                  <c:v>2.9530894244089701E-4</c:v>
                </c:pt>
                <c:pt idx="80191">
                  <c:v>2.9382397769950298E-4</c:v>
                </c:pt>
                <c:pt idx="80192">
                  <c:v>2.9234931571409101E-4</c:v>
                </c:pt>
                <c:pt idx="80193">
                  <c:v>2.9088495648466099E-4</c:v>
                </c:pt>
                <c:pt idx="80194">
                  <c:v>2.8943066718056798E-4</c:v>
                </c:pt>
                <c:pt idx="80195">
                  <c:v>2.87986389594153E-4</c:v>
                </c:pt>
                <c:pt idx="80196">
                  <c:v>2.86552152829245E-4</c:v>
                </c:pt>
                <c:pt idx="80197">
                  <c:v>2.8512766584754001E-4</c:v>
                </c:pt>
                <c:pt idx="80198">
                  <c:v>2.8371304506436001E-4</c:v>
                </c:pt>
                <c:pt idx="80199">
                  <c:v>2.8230826137587401E-4</c:v>
                </c:pt>
                <c:pt idx="80200">
                  <c:v>2.8091311105527E-4</c:v>
                </c:pt>
                <c:pt idx="80201">
                  <c:v>2.7952744858339402E-4</c:v>
                </c:pt>
                <c:pt idx="80202">
                  <c:v>2.7815136127173901E-4</c:v>
                </c:pt>
                <c:pt idx="80203">
                  <c:v>2.7678487822413401E-4</c:v>
                </c:pt>
                <c:pt idx="80204">
                  <c:v>2.75427591986954E-4</c:v>
                </c:pt>
                <c:pt idx="80205">
                  <c:v>2.7407973539084202E-4</c:v>
                </c:pt>
                <c:pt idx="80206">
                  <c:v>2.7274113381281501E-4</c:v>
                </c:pt>
                <c:pt idx="80207">
                  <c:v>2.71411729045212E-4</c:v>
                </c:pt>
                <c:pt idx="80208">
                  <c:v>2.7009152108803402E-4</c:v>
                </c:pt>
                <c:pt idx="80209">
                  <c:v>2.68780218902975E-4</c:v>
                </c:pt>
                <c:pt idx="80210">
                  <c:v>2.6747799711301901E-4</c:v>
                </c:pt>
                <c:pt idx="80211">
                  <c:v>2.6618473930284403E-4</c:v>
                </c:pt>
                <c:pt idx="80212">
                  <c:v>2.6490024174563598E-4</c:v>
                </c:pt>
                <c:pt idx="80213">
                  <c:v>2.63624446233734E-4</c:v>
                </c:pt>
                <c:pt idx="80214">
                  <c:v>2.6235522818751601E-4</c:v>
                </c:pt>
                <c:pt idx="80215">
                  <c:v>2.6105716824531599E-4</c:v>
                </c:pt>
                <c:pt idx="80216">
                  <c:v>2.5976198958232999E-4</c:v>
                </c:pt>
                <c:pt idx="80217">
                  <c:v>2.58470536209643E-4</c:v>
                </c:pt>
                <c:pt idx="80218">
                  <c:v>2.5718307006172798E-4</c:v>
                </c:pt>
                <c:pt idx="80219">
                  <c:v>2.55899532930925E-4</c:v>
                </c:pt>
                <c:pt idx="80220">
                  <c:v>2.5461774202995002E-4</c:v>
                </c:pt>
                <c:pt idx="80221">
                  <c:v>2.5333982193842498E-4</c:v>
                </c:pt>
                <c:pt idx="80222">
                  <c:v>2.5206638383679097E-4</c:v>
                </c:pt>
                <c:pt idx="80223">
                  <c:v>2.5079798069782598E-4</c:v>
                </c:pt>
                <c:pt idx="80224">
                  <c:v>2.4953528190962997E-4</c:v>
                </c:pt>
                <c:pt idx="80225">
                  <c:v>2.4827860761433802E-4</c:v>
                </c:pt>
                <c:pt idx="80226">
                  <c:v>2.47028132434934E-4</c:v>
                </c:pt>
                <c:pt idx="80227">
                  <c:v>2.4578391457907899E-4</c:v>
                </c:pt>
                <c:pt idx="80228">
                  <c:v>2.44546390604228E-4</c:v>
                </c:pt>
                <c:pt idx="80229">
                  <c:v>2.43315589614212E-4</c:v>
                </c:pt>
                <c:pt idx="80230">
                  <c:v>2.4209146795328701E-4</c:v>
                </c:pt>
                <c:pt idx="80231">
                  <c:v>2.40874083829112E-4</c:v>
                </c:pt>
                <c:pt idx="80232">
                  <c:v>2.3966371372807801E-4</c:v>
                </c:pt>
                <c:pt idx="80233">
                  <c:v>2.3846000840421801E-4</c:v>
                </c:pt>
                <c:pt idx="80234">
                  <c:v>2.3726315703243001E-4</c:v>
                </c:pt>
                <c:pt idx="80235">
                  <c:v>2.3607304319739301E-4</c:v>
                </c:pt>
                <c:pt idx="80236">
                  <c:v>2.3488979786634399E-4</c:v>
                </c:pt>
                <c:pt idx="80237">
                  <c:v>2.33713610214181E-4</c:v>
                </c:pt>
                <c:pt idx="80238">
                  <c:v>2.3254439292941199E-4</c:v>
                </c:pt>
                <c:pt idx="80239">
                  <c:v>2.31382247875445E-4</c:v>
                </c:pt>
                <c:pt idx="80240">
                  <c:v>2.3022720415610801E-4</c:v>
                </c:pt>
                <c:pt idx="80241">
                  <c:v>2.2907929087523401E-4</c:v>
                </c:pt>
                <c:pt idx="80242">
                  <c:v>2.2793853713665201E-4</c:v>
                </c:pt>
                <c:pt idx="80243">
                  <c:v>2.2680510301142901E-4</c:v>
                </c:pt>
                <c:pt idx="80244">
                  <c:v>2.2567862470168599E-4</c:v>
                </c:pt>
                <c:pt idx="80245">
                  <c:v>2.2455929138232001E-4</c:v>
                </c:pt>
                <c:pt idx="80246">
                  <c:v>2.2344719036482299E-4</c:v>
                </c:pt>
                <c:pt idx="80247">
                  <c:v>2.2234203061088901E-4</c:v>
                </c:pt>
                <c:pt idx="80248">
                  <c:v>2.21244059503078E-4</c:v>
                </c:pt>
                <c:pt idx="80249">
                  <c:v>2.2015297145117099E-4</c:v>
                </c:pt>
                <c:pt idx="80250">
                  <c:v>2.1906902838963999E-4</c:v>
                </c:pt>
                <c:pt idx="80251">
                  <c:v>2.1799179376103E-4</c:v>
                </c:pt>
                <c:pt idx="80252">
                  <c:v>2.1692157315556001E-4</c:v>
                </c:pt>
                <c:pt idx="80253">
                  <c:v>2.1585822105407701E-4</c:v>
                </c:pt>
                <c:pt idx="80254">
                  <c:v>2.14801577385515E-4</c:v>
                </c:pt>
                <c:pt idx="80255">
                  <c:v>2.1375181677285601E-4</c:v>
                </c:pt>
                <c:pt idx="80256">
                  <c:v>2.1270875004120201E-4</c:v>
                </c:pt>
                <c:pt idx="80257">
                  <c:v>2.1167233353480699E-4</c:v>
                </c:pt>
                <c:pt idx="80258">
                  <c:v>2.10642741876654E-4</c:v>
                </c:pt>
                <c:pt idx="80259">
                  <c:v>2.0961962582077801E-4</c:v>
                </c:pt>
                <c:pt idx="80260">
                  <c:v>2.08603276405483E-4</c:v>
                </c:pt>
                <c:pt idx="80261">
                  <c:v>2.07593519007787E-4</c:v>
                </c:pt>
                <c:pt idx="80262">
                  <c:v>2.06590237212367E-4</c:v>
                </c:pt>
                <c:pt idx="80263">
                  <c:v>2.05593358259648E-4</c:v>
                </c:pt>
                <c:pt idx="80264">
                  <c:v>2.0460305677261201E-4</c:v>
                </c:pt>
                <c:pt idx="80265">
                  <c:v>2.03619114472531E-4</c:v>
                </c:pt>
                <c:pt idx="80266">
                  <c:v>2.02641531359404E-4</c:v>
                </c:pt>
                <c:pt idx="80267">
                  <c:v>2.0167023467365601E-4</c:v>
                </c:pt>
                <c:pt idx="80268">
                  <c:v>2.00705326278694E-4</c:v>
                </c:pt>
                <c:pt idx="80269">
                  <c:v>1.99746544240043E-4</c:v>
                </c:pt>
                <c:pt idx="80270">
                  <c:v>1.9879415049217601E-4</c:v>
                </c:pt>
                <c:pt idx="80271">
                  <c:v>1.9784775213338399E-4</c:v>
                </c:pt>
                <c:pt idx="80272">
                  <c:v>1.9690766930580101E-4</c:v>
                </c:pt>
                <c:pt idx="80273">
                  <c:v>1.9597355276346201E-4</c:v>
                </c:pt>
                <c:pt idx="80274">
                  <c:v>1.9504548981785801E-4</c:v>
                </c:pt>
                <c:pt idx="80275">
                  <c:v>1.9412342226132799E-4</c:v>
                </c:pt>
                <c:pt idx="80276">
                  <c:v>1.93207437405363E-4</c:v>
                </c:pt>
                <c:pt idx="80277">
                  <c:v>1.9229728786740401E-4</c:v>
                </c:pt>
                <c:pt idx="80278">
                  <c:v>1.9139301730319901E-4</c:v>
                </c:pt>
                <c:pt idx="80279">
                  <c:v>1.9049477123189701E-4</c:v>
                </c:pt>
                <c:pt idx="80280">
                  <c:v>1.89602258615196E-4</c:v>
                </c:pt>
                <c:pt idx="80281">
                  <c:v>1.8871555221267001E-4</c:v>
                </c:pt>
                <c:pt idx="80282">
                  <c:v>1.8783460836857601E-4</c:v>
                </c:pt>
                <c:pt idx="80283">
                  <c:v>1.86959427082911E-4</c:v>
                </c:pt>
                <c:pt idx="80284">
                  <c:v>1.86089950148016E-4</c:v>
                </c:pt>
                <c:pt idx="80285">
                  <c:v>1.85226075700484E-4</c:v>
                </c:pt>
                <c:pt idx="80286">
                  <c:v>1.8436781829222999E-4</c:v>
                </c:pt>
                <c:pt idx="80287">
                  <c:v>1.83515061507933E-4</c:v>
                </c:pt>
                <c:pt idx="80288">
                  <c:v>1.8266799452248999E-4</c:v>
                </c:pt>
                <c:pt idx="80289">
                  <c:v>1.81824041646905E-4</c:v>
                </c:pt>
                <c:pt idx="80290">
                  <c:v>1.80955888936296E-4</c:v>
                </c:pt>
                <c:pt idx="80291">
                  <c:v>1.8011756765190501E-4</c:v>
                </c:pt>
                <c:pt idx="80292">
                  <c:v>1.79284907062538E-4</c:v>
                </c:pt>
                <c:pt idx="80293">
                  <c:v>1.7843476962298101E-4</c:v>
                </c:pt>
                <c:pt idx="80294">
                  <c:v>1.7759986803866901E-4</c:v>
                </c:pt>
                <c:pt idx="80295">
                  <c:v>1.76780842593871E-4</c:v>
                </c:pt>
                <c:pt idx="80296">
                  <c:v>1.7595112149138001E-4</c:v>
                </c:pt>
                <c:pt idx="80297">
                  <c:v>1.75124747329391E-4</c:v>
                </c:pt>
                <c:pt idx="80298">
                  <c:v>1.7431563173886399E-4</c:v>
                </c:pt>
                <c:pt idx="80299">
                  <c:v>1.7350466805510201E-4</c:v>
                </c:pt>
                <c:pt idx="80300">
                  <c:v>1.7269128875341299E-4</c:v>
                </c:pt>
                <c:pt idx="80301">
                  <c:v>1.7189158825203801E-4</c:v>
                </c:pt>
                <c:pt idx="80302">
                  <c:v>1.7109670443460399E-4</c:v>
                </c:pt>
                <c:pt idx="80303">
                  <c:v>1.7029872105922599E-4</c:v>
                </c:pt>
                <c:pt idx="80304">
                  <c:v>1.69509308761917E-4</c:v>
                </c:pt>
                <c:pt idx="80305">
                  <c:v>1.68728292919695E-4</c:v>
                </c:pt>
                <c:pt idx="80306">
                  <c:v>1.6794620023574699E-4</c:v>
                </c:pt>
                <c:pt idx="80307">
                  <c:v>1.6716860409360401E-4</c:v>
                </c:pt>
                <c:pt idx="80308">
                  <c:v>1.6639995737932601E-4</c:v>
                </c:pt>
                <c:pt idx="80309">
                  <c:v>1.65633275173605E-4</c:v>
                </c:pt>
                <c:pt idx="80310">
                  <c:v>1.6486884851474299E-4</c:v>
                </c:pt>
                <c:pt idx="80311">
                  <c:v>1.64112163474783E-4</c:v>
                </c:pt>
                <c:pt idx="80312">
                  <c:v>1.6335969849024001E-4</c:v>
                </c:pt>
                <c:pt idx="80313">
                  <c:v>1.62609067047015E-4</c:v>
                </c:pt>
                <c:pt idx="80314">
                  <c:v>1.6186451830435501E-4</c:v>
                </c:pt>
                <c:pt idx="80315">
                  <c:v>1.61125411977991E-4</c:v>
                </c:pt>
                <c:pt idx="80316">
                  <c:v>1.6038869216572499E-4</c:v>
                </c:pt>
                <c:pt idx="80317">
                  <c:v>1.5965649799909399E-4</c:v>
                </c:pt>
                <c:pt idx="80318">
                  <c:v>1.5893015370238599E-4</c:v>
                </c:pt>
                <c:pt idx="80319">
                  <c:v>1.58206952619366E-4</c:v>
                </c:pt>
                <c:pt idx="80320">
                  <c:v>1.57487505930476E-4</c:v>
                </c:pt>
                <c:pt idx="80321">
                  <c:v>1.5677345800213499E-4</c:v>
                </c:pt>
                <c:pt idx="80322">
                  <c:v>1.5606344095431301E-4</c:v>
                </c:pt>
                <c:pt idx="80323">
                  <c:v>1.55356698087417E-4</c:v>
                </c:pt>
                <c:pt idx="80324">
                  <c:v>1.5465497563127401E-4</c:v>
                </c:pt>
                <c:pt idx="80325">
                  <c:v>1.5395760419778499E-4</c:v>
                </c:pt>
                <c:pt idx="80326">
                  <c:v>1.5326365246437501E-4</c:v>
                </c:pt>
                <c:pt idx="80327">
                  <c:v>1.5257399354595699E-4</c:v>
                </c:pt>
                <c:pt idx="80328">
                  <c:v>1.51888933032751E-4</c:v>
                </c:pt>
                <c:pt idx="80329">
                  <c:v>1.5120746684260699E-4</c:v>
                </c:pt>
                <c:pt idx="80330">
                  <c:v>1.50529944221489E-4</c:v>
                </c:pt>
                <c:pt idx="80331">
                  <c:v>1.4985688903834701E-4</c:v>
                </c:pt>
                <c:pt idx="80332">
                  <c:v>1.49187573697418E-4</c:v>
                </c:pt>
                <c:pt idx="80333">
                  <c:v>1.4852215826977001E-4</c:v>
                </c:pt>
                <c:pt idx="80334">
                  <c:v>1.4786097744945399E-4</c:v>
                </c:pt>
                <c:pt idx="80335">
                  <c:v>1.4720368199050399E-4</c:v>
                </c:pt>
                <c:pt idx="80336">
                  <c:v>1.4655006816610699E-4</c:v>
                </c:pt>
                <c:pt idx="80337">
                  <c:v>1.4590058708563501E-4</c:v>
                </c:pt>
                <c:pt idx="80338">
                  <c:v>1.4525506412610401E-4</c:v>
                </c:pt>
                <c:pt idx="80339">
                  <c:v>1.44613193697296E-4</c:v>
                </c:pt>
                <c:pt idx="80340">
                  <c:v>1.43975208629854E-4</c:v>
                </c:pt>
                <c:pt idx="80341">
                  <c:v>1.43341152579524E-4</c:v>
                </c:pt>
                <c:pt idx="80342">
                  <c:v>1.4271079271566101E-4</c:v>
                </c:pt>
                <c:pt idx="80343">
                  <c:v>1.4208411448635199E-4</c:v>
                </c:pt>
                <c:pt idx="80344">
                  <c:v>1.41461365274154E-4</c:v>
                </c:pt>
                <c:pt idx="80345">
                  <c:v>1.4084234135225399E-4</c:v>
                </c:pt>
                <c:pt idx="80346">
                  <c:v>1.4022685354575501E-4</c:v>
                </c:pt>
                <c:pt idx="80347">
                  <c:v>1.3961525110062201E-4</c:v>
                </c:pt>
                <c:pt idx="80348">
                  <c:v>1.3900715566705899E-4</c:v>
                </c:pt>
                <c:pt idx="80349">
                  <c:v>1.3840268366038799E-4</c:v>
                </c:pt>
                <c:pt idx="80350">
                  <c:v>1.37801966047846E-4</c:v>
                </c:pt>
                <c:pt idx="80351">
                  <c:v>1.3720488641411101E-4</c:v>
                </c:pt>
                <c:pt idx="80352">
                  <c:v>1.3661131379194601E-4</c:v>
                </c:pt>
                <c:pt idx="80353">
                  <c:v>1.36021320940927E-4</c:v>
                </c:pt>
                <c:pt idx="80354">
                  <c:v>1.35434878757223E-4</c:v>
                </c:pt>
                <c:pt idx="80355">
                  <c:v>1.3485197268892101E-4</c:v>
                </c:pt>
                <c:pt idx="80356">
                  <c:v>1.34272529976442E-4</c:v>
                </c:pt>
                <c:pt idx="80357">
                  <c:v>1.33696696138941E-4</c:v>
                </c:pt>
                <c:pt idx="80358">
                  <c:v>1.3312416558619599E-4</c:v>
                </c:pt>
                <c:pt idx="80359">
                  <c:v>1.3255518570076701E-4</c:v>
                </c:pt>
                <c:pt idx="80360">
                  <c:v>1.31989567307755E-4</c:v>
                </c:pt>
                <c:pt idx="80361">
                  <c:v>1.3142738316673799E-4</c:v>
                </c:pt>
                <c:pt idx="80362">
                  <c:v>1.3086853141430801E-4</c:v>
                </c:pt>
                <c:pt idx="80363">
                  <c:v>1.3031320122536299E-4</c:v>
                </c:pt>
                <c:pt idx="80364">
                  <c:v>1.2976110156159899E-4</c:v>
                </c:pt>
                <c:pt idx="80365">
                  <c:v>1.2921237794216701E-4</c:v>
                </c:pt>
                <c:pt idx="80366">
                  <c:v>1.2866694305557801E-4</c:v>
                </c:pt>
                <c:pt idx="80367">
                  <c:v>1.2812478234991399E-4</c:v>
                </c:pt>
                <c:pt idx="80368">
                  <c:v>1.27586026792414E-4</c:v>
                </c:pt>
                <c:pt idx="80369">
                  <c:v>1.2705054541584099E-4</c:v>
                </c:pt>
                <c:pt idx="80370">
                  <c:v>1.2651825090870299E-4</c:v>
                </c:pt>
                <c:pt idx="80371">
                  <c:v>1.2598940520547301E-4</c:v>
                </c:pt>
                <c:pt idx="80372">
                  <c:v>1.25463600852527E-4</c:v>
                </c:pt>
                <c:pt idx="80373">
                  <c:v>1.2494099792093001E-4</c:v>
                </c:pt>
                <c:pt idx="80374">
                  <c:v>1.24421581858769E-4</c:v>
                </c:pt>
                <c:pt idx="80375">
                  <c:v>1.23905396321788E-4</c:v>
                </c:pt>
                <c:pt idx="80376">
                  <c:v>1.2339225213509099E-4</c:v>
                </c:pt>
                <c:pt idx="80377">
                  <c:v>1.2288225116208201E-4</c:v>
                </c:pt>
                <c:pt idx="80378">
                  <c:v>1.2237533519510199E-4</c:v>
                </c:pt>
                <c:pt idx="80379">
                  <c:v>1.21871438750532E-4</c:v>
                </c:pt>
                <c:pt idx="80380">
                  <c:v>1.21370700071566E-4</c:v>
                </c:pt>
                <c:pt idx="80381">
                  <c:v>1.20872908155434E-4</c:v>
                </c:pt>
                <c:pt idx="80382">
                  <c:v>1.20378274004906E-4</c:v>
                </c:pt>
                <c:pt idx="80383">
                  <c:v>1.1988643382210299E-4</c:v>
                </c:pt>
                <c:pt idx="80384">
                  <c:v>1.19397649541497E-4</c:v>
                </c:pt>
                <c:pt idx="80385">
                  <c:v>1.18911899335217E-4</c:v>
                </c:pt>
                <c:pt idx="80386">
                  <c:v>1.18429030408151E-4</c:v>
                </c:pt>
                <c:pt idx="80387">
                  <c:v>1.1794913734775E-4</c:v>
                </c:pt>
                <c:pt idx="80388">
                  <c:v>1.1747216922231E-4</c:v>
                </c:pt>
                <c:pt idx="80389">
                  <c:v>1.16998133307789E-4</c:v>
                </c:pt>
                <c:pt idx="80390">
                  <c:v>1.16526891360991E-4</c:v>
                </c:pt>
                <c:pt idx="80391">
                  <c:v>1.16058625280857E-4</c:v>
                </c:pt>
                <c:pt idx="80392">
                  <c:v>1.15593160444405E-4</c:v>
                </c:pt>
                <c:pt idx="80393">
                  <c:v>1.1513053323142199E-4</c:v>
                </c:pt>
                <c:pt idx="80394">
                  <c:v>1.14670809125528E-4</c:v>
                </c:pt>
                <c:pt idx="80395">
                  <c:v>1.14213784399908E-4</c:v>
                </c:pt>
                <c:pt idx="80396">
                  <c:v>1.13759546366055E-4</c:v>
                </c:pt>
                <c:pt idx="80397">
                  <c:v>1.13308131403755E-4</c:v>
                </c:pt>
                <c:pt idx="80398">
                  <c:v>1.12859437649604E-4</c:v>
                </c:pt>
                <c:pt idx="80399">
                  <c:v>1.1241347237955801E-4</c:v>
                </c:pt>
                <c:pt idx="80400">
                  <c:v>1.1197022104170201E-4</c:v>
                </c:pt>
                <c:pt idx="80401">
                  <c:v>1.11529690911993E-4</c:v>
                </c:pt>
                <c:pt idx="80402">
                  <c:v>1.11091852886602E-4</c:v>
                </c:pt>
                <c:pt idx="80403">
                  <c:v>1.10656728793401E-4</c:v>
                </c:pt>
                <c:pt idx="80404">
                  <c:v>1.10224253148772E-4</c:v>
                </c:pt>
                <c:pt idx="80405">
                  <c:v>1.09794360469095E-4</c:v>
                </c:pt>
                <c:pt idx="80406">
                  <c:v>1.0936716716969401E-4</c:v>
                </c:pt>
                <c:pt idx="80407">
                  <c:v>1.0894252773141501E-4</c:v>
                </c:pt>
                <c:pt idx="80408">
                  <c:v>1.08520609501284E-4</c:v>
                </c:pt>
                <c:pt idx="80409">
                  <c:v>1.08101150544826E-4</c:v>
                </c:pt>
                <c:pt idx="80410">
                  <c:v>1.07684347312897E-4</c:v>
                </c:pt>
                <c:pt idx="80411">
                  <c:v>1.0726999607868499E-4</c:v>
                </c:pt>
                <c:pt idx="80412">
                  <c:v>1.06858278741129E-4</c:v>
                </c:pt>
                <c:pt idx="80413">
                  <c:v>1.0644910071278E-4</c:v>
                </c:pt>
                <c:pt idx="80414">
                  <c:v>1.0604239651001999E-4</c:v>
                </c:pt>
                <c:pt idx="80415">
                  <c:v>1.05638202512637E-4</c:v>
                </c:pt>
                <c:pt idx="80416">
                  <c:v>1.05236453237012E-4</c:v>
                </c:pt>
                <c:pt idx="80417">
                  <c:v>1.04837185062934E-4</c:v>
                </c:pt>
                <c:pt idx="80418">
                  <c:v>1.04440383438487E-4</c:v>
                </c:pt>
                <c:pt idx="80419">
                  <c:v>1.04045982880052E-4</c:v>
                </c:pt>
                <c:pt idx="80420">
                  <c:v>1.0365404159529099E-4</c:v>
                </c:pt>
                <c:pt idx="80421">
                  <c:v>1.03264494100586E-4</c:v>
                </c:pt>
                <c:pt idx="80422">
                  <c:v>1.02877391327638E-4</c:v>
                </c:pt>
                <c:pt idx="80423">
                  <c:v>1.02492638689E-4</c:v>
                </c:pt>
                <c:pt idx="80424">
                  <c:v>1.0211027256446E-4</c:v>
                </c:pt>
                <c:pt idx="80425">
                  <c:v>1.01730227470398E-4</c:v>
                </c:pt>
                <c:pt idx="80426">
                  <c:v>1.01352481578942E-4</c:v>
                </c:pt>
                <c:pt idx="80427">
                  <c:v>1.00977129477542E-4</c:v>
                </c:pt>
                <c:pt idx="80428">
                  <c:v>1.0060409840662E-4</c:v>
                </c:pt>
                <c:pt idx="80429">
                  <c:v>1.00233366538305E-4</c:v>
                </c:pt>
                <c:pt idx="80430">
                  <c:v>9.9864926596637802E-5</c:v>
                </c:pt>
                <c:pt idx="80431">
                  <c:v>9.9498705822043094E-5</c:v>
                </c:pt>
                <c:pt idx="80432">
                  <c:v>9.9134929769206806E-5</c:v>
                </c:pt>
                <c:pt idx="80433">
                  <c:v>9.8773205536417704E-5</c:v>
                </c:pt>
                <c:pt idx="80434">
                  <c:v>9.84137514024042E-5</c:v>
                </c:pt>
                <c:pt idx="80435">
                  <c:v>9.8056552815251107E-5</c:v>
                </c:pt>
                <c:pt idx="80436">
                  <c:v>9.7701566119212698E-5</c:v>
                </c:pt>
                <c:pt idx="80437">
                  <c:v>9.7348776762373705E-5</c:v>
                </c:pt>
                <c:pt idx="80438">
                  <c:v>9.6998199296649505E-5</c:v>
                </c:pt>
                <c:pt idx="80439">
                  <c:v>9.6649731858633499E-5</c:v>
                </c:pt>
                <c:pt idx="80440">
                  <c:v>9.63034472079016E-5</c:v>
                </c:pt>
                <c:pt idx="80441">
                  <c:v>9.5959250757005106E-5</c:v>
                </c:pt>
                <c:pt idx="80442">
                  <c:v>9.56172880250961E-5</c:v>
                </c:pt>
                <c:pt idx="80443">
                  <c:v>9.5277428044937605E-5</c:v>
                </c:pt>
                <c:pt idx="80444">
                  <c:v>9.49396489886567E-5</c:v>
                </c:pt>
                <c:pt idx="80445">
                  <c:v>9.4603979960084002E-5</c:v>
                </c:pt>
                <c:pt idx="80446">
                  <c:v>9.4270399131346494E-5</c:v>
                </c:pt>
                <c:pt idx="80447">
                  <c:v>9.3938870122656199E-5</c:v>
                </c:pt>
                <c:pt idx="80448">
                  <c:v>9.3609400209970799E-5</c:v>
                </c:pt>
                <c:pt idx="80449">
                  <c:v>9.3282011221163002E-5</c:v>
                </c:pt>
                <c:pt idx="80450">
                  <c:v>9.2956630396656706E-5</c:v>
                </c:pt>
                <c:pt idx="80451">
                  <c:v>9.2633272288367206E-5</c:v>
                </c:pt>
                <c:pt idx="80452">
                  <c:v>9.2311973276082399E-5</c:v>
                </c:pt>
                <c:pt idx="80453">
                  <c:v>9.1992573288735002E-5</c:v>
                </c:pt>
                <c:pt idx="80454">
                  <c:v>9.1675239673350006E-5</c:v>
                </c:pt>
                <c:pt idx="80455">
                  <c:v>9.1359921498224099E-5</c:v>
                </c:pt>
                <c:pt idx="80456">
                  <c:v>9.1046502348035601E-5</c:v>
                </c:pt>
                <c:pt idx="80457">
                  <c:v>9.0735033154487596E-5</c:v>
                </c:pt>
                <c:pt idx="80458">
                  <c:v>9.04256230569445E-5</c:v>
                </c:pt>
                <c:pt idx="80459">
                  <c:v>9.0118053776677698E-5</c:v>
                </c:pt>
                <c:pt idx="80460">
                  <c:v>8.9812412625178695E-5</c:v>
                </c:pt>
                <c:pt idx="80461">
                  <c:v>8.9508648670744205E-5</c:v>
                </c:pt>
                <c:pt idx="80462">
                  <c:v>8.9206791017204496E-5</c:v>
                </c:pt>
                <c:pt idx="80463">
                  <c:v>8.8906825112644597E-5</c:v>
                </c:pt>
                <c:pt idx="80464">
                  <c:v>8.8608721853233901E-5</c:v>
                </c:pt>
                <c:pt idx="80465">
                  <c:v>8.8312488514929996E-5</c:v>
                </c:pt>
                <c:pt idx="80466">
                  <c:v>8.8017732196021798E-5</c:v>
                </c:pt>
                <c:pt idx="80467">
                  <c:v>8.7724234617780894E-5</c:v>
                </c:pt>
                <c:pt idx="80468">
                  <c:v>8.7432272266596596E-5</c:v>
                </c:pt>
                <c:pt idx="80469">
                  <c:v>8.7141757830977399E-5</c:v>
                </c:pt>
                <c:pt idx="80470">
                  <c:v>8.6852938693482402E-5</c:v>
                </c:pt>
                <c:pt idx="80471">
                  <c:v>8.6565691162832095E-5</c:v>
                </c:pt>
                <c:pt idx="80472">
                  <c:v>8.6280087998602499E-5</c:v>
                </c:pt>
                <c:pt idx="80473">
                  <c:v>8.5996194684412303E-5</c:v>
                </c:pt>
                <c:pt idx="80474">
                  <c:v>8.5714018496219096E-5</c:v>
                </c:pt>
                <c:pt idx="80475">
                  <c:v>8.5433566709980396E-5</c:v>
                </c:pt>
                <c:pt idx="80476">
                  <c:v>8.5154824773781002E-5</c:v>
                </c:pt>
                <c:pt idx="80477">
                  <c:v>8.4877807239536196E-5</c:v>
                </c:pt>
                <c:pt idx="80478">
                  <c:v>8.4602477727457895E-5</c:v>
                </c:pt>
                <c:pt idx="80479">
                  <c:v>8.4328785305842798E-5</c:v>
                </c:pt>
                <c:pt idx="80480">
                  <c:v>8.4056846390012706E-5</c:v>
                </c:pt>
                <c:pt idx="80481">
                  <c:v>8.3786530012730495E-5</c:v>
                </c:pt>
                <c:pt idx="80482">
                  <c:v>8.3517850725911598E-5</c:v>
                </c:pt>
                <c:pt idx="80483">
                  <c:v>8.3250895841047195E-5</c:v>
                </c:pt>
                <c:pt idx="80484">
                  <c:v>8.2985592598561198E-5</c:v>
                </c:pt>
                <c:pt idx="80485">
                  <c:v>8.2721955550368902E-5</c:v>
                </c:pt>
                <c:pt idx="80486">
                  <c:v>8.2459955592639704E-5</c:v>
                </c:pt>
                <c:pt idx="80487">
                  <c:v>8.2199621829204302E-5</c:v>
                </c:pt>
                <c:pt idx="80488">
                  <c:v>8.1941027019638595E-5</c:v>
                </c:pt>
                <c:pt idx="80489">
                  <c:v>8.1684032920747995E-5</c:v>
                </c:pt>
                <c:pt idx="80490">
                  <c:v>8.14287341199815E-5</c:v>
                </c:pt>
                <c:pt idx="80491">
                  <c:v>8.1175014202017296E-5</c:v>
                </c:pt>
                <c:pt idx="80492">
                  <c:v>8.0923011410050094E-5</c:v>
                </c:pt>
                <c:pt idx="80493">
                  <c:v>8.0672631156630801E-5</c:v>
                </c:pt>
                <c:pt idx="80494">
                  <c:v>8.0423858889844296E-5</c:v>
                </c:pt>
                <c:pt idx="80495">
                  <c:v>8.0176760093308999E-5</c:v>
                </c:pt>
                <c:pt idx="80496">
                  <c:v>7.9931247455533594E-5</c:v>
                </c:pt>
                <c:pt idx="80497">
                  <c:v>7.9687255492899594E-5</c:v>
                </c:pt>
                <c:pt idx="80498">
                  <c:v>7.9444864240940701E-5</c:v>
                </c:pt>
                <c:pt idx="80499">
                  <c:v>7.9204022767953602E-5</c:v>
                </c:pt>
                <c:pt idx="80500">
                  <c:v>7.8964738349895897E-5</c:v>
                </c:pt>
                <c:pt idx="80501">
                  <c:v>7.8726989158894894E-5</c:v>
                </c:pt>
                <c:pt idx="80502">
                  <c:v>7.8490789746865603E-5</c:v>
                </c:pt>
                <c:pt idx="80503">
                  <c:v>7.8256081906147301E-5</c:v>
                </c:pt>
                <c:pt idx="80504">
                  <c:v>7.8022960224188905E-5</c:v>
                </c:pt>
                <c:pt idx="80505">
                  <c:v>7.7791315561626107E-5</c:v>
                </c:pt>
                <c:pt idx="80506">
                  <c:v>7.7561155194416602E-5</c:v>
                </c:pt>
                <c:pt idx="80507">
                  <c:v>7.7332471846602898E-5</c:v>
                </c:pt>
                <c:pt idx="80508">
                  <c:v>7.7105301897972795E-5</c:v>
                </c:pt>
                <c:pt idx="80509">
                  <c:v>7.6879543485119898E-5</c:v>
                </c:pt>
                <c:pt idx="80510">
                  <c:v>7.6655407610815005E-5</c:v>
                </c:pt>
                <c:pt idx="80511">
                  <c:v>7.6432603236753494E-5</c:v>
                </c:pt>
                <c:pt idx="80512">
                  <c:v>7.6211217674426694E-5</c:v>
                </c:pt>
                <c:pt idx="80513">
                  <c:v>7.5991301855538E-5</c:v>
                </c:pt>
                <c:pt idx="80514">
                  <c:v>7.5772863056044998E-5</c:v>
                </c:pt>
                <c:pt idx="80515">
                  <c:v>7.5555763032752993E-5</c:v>
                </c:pt>
                <c:pt idx="80516">
                  <c:v>7.5340067269280499E-5</c:v>
                </c:pt>
                <c:pt idx="80517">
                  <c:v>7.5125804869458106E-5</c:v>
                </c:pt>
                <c:pt idx="80518">
                  <c:v>7.4912932177539901E-5</c:v>
                </c:pt>
                <c:pt idx="80519">
                  <c:v>7.4701412813738002E-5</c:v>
                </c:pt>
                <c:pt idx="80520">
                  <c:v>7.4491275881882798E-5</c:v>
                </c:pt>
                <c:pt idx="80521">
                  <c:v>7.4282477726228495E-5</c:v>
                </c:pt>
                <c:pt idx="80522">
                  <c:v>7.4075076554436196E-5</c:v>
                </c:pt>
                <c:pt idx="80523">
                  <c:v>7.3869006882887307E-5</c:v>
                </c:pt>
                <c:pt idx="80524">
                  <c:v>7.3662842623889406E-5</c:v>
                </c:pt>
                <c:pt idx="80525">
                  <c:v>7.3446040914859596E-5</c:v>
                </c:pt>
                <c:pt idx="80526">
                  <c:v>7.3223134677391499E-5</c:v>
                </c:pt>
                <c:pt idx="80527">
                  <c:v>7.2998467658180703E-5</c:v>
                </c:pt>
                <c:pt idx="80528">
                  <c:v>7.2774062573444098E-5</c:v>
                </c:pt>
                <c:pt idx="80529">
                  <c:v>7.2549672040622695E-5</c:v>
                </c:pt>
                <c:pt idx="80530">
                  <c:v>7.23246121197008E-5</c:v>
                </c:pt>
                <c:pt idx="80531">
                  <c:v>7.2099363023880896E-5</c:v>
                </c:pt>
                <c:pt idx="80532">
                  <c:v>7.1875823778100298E-5</c:v>
                </c:pt>
                <c:pt idx="80533">
                  <c:v>7.16562135494314E-5</c:v>
                </c:pt>
                <c:pt idx="80534">
                  <c:v>7.1441638283431503E-5</c:v>
                </c:pt>
                <c:pt idx="80535">
                  <c:v>7.1231770562007996E-5</c:v>
                </c:pt>
                <c:pt idx="80536">
                  <c:v>7.10253079887479E-5</c:v>
                </c:pt>
                <c:pt idx="80537">
                  <c:v>7.0821421104483306E-5</c:v>
                </c:pt>
                <c:pt idx="80538">
                  <c:v>7.0619957114104195E-5</c:v>
                </c:pt>
                <c:pt idx="80539">
                  <c:v>7.0421592681668699E-5</c:v>
                </c:pt>
                <c:pt idx="80540">
                  <c:v>7.0226713432930396E-5</c:v>
                </c:pt>
                <c:pt idx="80541">
                  <c:v>7.0035101089160903E-5</c:v>
                </c:pt>
                <c:pt idx="80542">
                  <c:v>6.9846035330556306E-5</c:v>
                </c:pt>
                <c:pt idx="80543">
                  <c:v>6.9658919528592405E-5</c:v>
                </c:pt>
                <c:pt idx="80544">
                  <c:v>6.9473462644964497E-5</c:v>
                </c:pt>
                <c:pt idx="80545">
                  <c:v>6.9289802922867198E-5</c:v>
                </c:pt>
                <c:pt idx="80546">
                  <c:v>6.9108267780393403E-5</c:v>
                </c:pt>
                <c:pt idx="80547">
                  <c:v>6.8928864493500401E-5</c:v>
                </c:pt>
                <c:pt idx="80548">
                  <c:v>6.8751323851756697E-5</c:v>
                </c:pt>
                <c:pt idx="80549">
                  <c:v>6.8575165641959797E-5</c:v>
                </c:pt>
                <c:pt idx="80550">
                  <c:v>6.8400120653677705E-5</c:v>
                </c:pt>
                <c:pt idx="80551">
                  <c:v>6.8226159783080207E-5</c:v>
                </c:pt>
                <c:pt idx="80552">
                  <c:v>6.8053392169531394E-5</c:v>
                </c:pt>
                <c:pt idx="80553">
                  <c:v>6.7881868744734702E-5</c:v>
                </c:pt>
                <c:pt idx="80554">
                  <c:v>6.7711436713580001E-5</c:v>
                </c:pt>
                <c:pt idx="80555">
                  <c:v>6.7542023316491395E-5</c:v>
                </c:pt>
                <c:pt idx="80556">
                  <c:v>6.7373373894952197E-5</c:v>
                </c:pt>
                <c:pt idx="80557">
                  <c:v>6.7205524828750599E-5</c:v>
                </c:pt>
                <c:pt idx="80558">
                  <c:v>6.7038607085123699E-5</c:v>
                </c:pt>
                <c:pt idx="80559">
                  <c:v>6.6872707975562703E-5</c:v>
                </c:pt>
                <c:pt idx="80560">
                  <c:v>6.6707929363474196E-5</c:v>
                </c:pt>
                <c:pt idx="80561">
                  <c:v>6.6544227593112696E-5</c:v>
                </c:pt>
                <c:pt idx="80562">
                  <c:v>6.6381551732774797E-5</c:v>
                </c:pt>
                <c:pt idx="80563">
                  <c:v>6.6219938162248595E-5</c:v>
                </c:pt>
                <c:pt idx="80564">
                  <c:v>6.6059401433449198E-5</c:v>
                </c:pt>
                <c:pt idx="80565">
                  <c:v>6.5900072513613796E-5</c:v>
                </c:pt>
                <c:pt idx="80566">
                  <c:v>6.57419295748696E-5</c:v>
                </c:pt>
                <c:pt idx="80567">
                  <c:v>6.5585008997004506E-5</c:v>
                </c:pt>
                <c:pt idx="80568">
                  <c:v>6.5429230744484798E-5</c:v>
                </c:pt>
                <c:pt idx="80569">
                  <c:v>6.5274514781776802E-5</c:v>
                </c:pt>
                <c:pt idx="80570">
                  <c:v>6.5120890212710906E-5</c:v>
                </c:pt>
                <c:pt idx="80571">
                  <c:v>6.4968371589202407E-5</c:v>
                </c:pt>
                <c:pt idx="80572">
                  <c:v>6.4816995291039293E-5</c:v>
                </c:pt>
                <c:pt idx="80573">
                  <c:v>6.4666637626942206E-5</c:v>
                </c:pt>
                <c:pt idx="80574">
                  <c:v>6.4517349528614405E-5</c:v>
                </c:pt>
                <c:pt idx="80575">
                  <c:v>6.4369087340310202E-5</c:v>
                </c:pt>
                <c:pt idx="80576">
                  <c:v>6.4221814682241502E-5</c:v>
                </c:pt>
                <c:pt idx="80577">
                  <c:v>6.4075524278450798E-5</c:v>
                </c:pt>
                <c:pt idx="80578">
                  <c:v>6.3930223404895501E-5</c:v>
                </c:pt>
                <c:pt idx="80579">
                  <c:v>6.3785926613491001E-5</c:v>
                </c:pt>
                <c:pt idx="80580">
                  <c:v>6.36426339042373E-5</c:v>
                </c:pt>
                <c:pt idx="80581">
                  <c:v>6.3500272517558201E-5</c:v>
                </c:pt>
                <c:pt idx="80582">
                  <c:v>6.3358820625580807E-5</c:v>
                </c:pt>
                <c:pt idx="80583">
                  <c:v>6.3218350987881395E-5</c:v>
                </c:pt>
                <c:pt idx="80584">
                  <c:v>6.3078841776587096E-5</c:v>
                </c:pt>
                <c:pt idx="80585">
                  <c:v>6.2940242059994503E-5</c:v>
                </c:pt>
                <c:pt idx="80586">
                  <c:v>6.2802530010230799E-5</c:v>
                </c:pt>
                <c:pt idx="80587">
                  <c:v>6.2665771110914593E-5</c:v>
                </c:pt>
                <c:pt idx="80588">
                  <c:v>6.2529921706300202E-5</c:v>
                </c:pt>
                <c:pt idx="80589">
                  <c:v>6.2394945416599499E-5</c:v>
                </c:pt>
                <c:pt idx="80590">
                  <c:v>6.2260856793727699E-5</c:v>
                </c:pt>
                <c:pt idx="80591">
                  <c:v>6.2127634009812E-5</c:v>
                </c:pt>
                <c:pt idx="80592">
                  <c:v>6.1995342548470904E-5</c:v>
                </c:pt>
                <c:pt idx="80593">
                  <c:v>6.1863924202043604E-5</c:v>
                </c:pt>
                <c:pt idx="80594">
                  <c:v>6.17334080743603E-5</c:v>
                </c:pt>
                <c:pt idx="80595">
                  <c:v>6.1603735957760404E-5</c:v>
                </c:pt>
                <c:pt idx="80596">
                  <c:v>6.1474907852243605E-5</c:v>
                </c:pt>
                <c:pt idx="80597">
                  <c:v>6.1346974689513404E-5</c:v>
                </c:pt>
                <c:pt idx="80598">
                  <c:v>6.1219878261908902E-5</c:v>
                </c:pt>
                <c:pt idx="80599">
                  <c:v>6.1093669501133304E-5</c:v>
                </c:pt>
                <c:pt idx="80600">
                  <c:v>6.0968297475483302E-5</c:v>
                </c:pt>
                <c:pt idx="80601">
                  <c:v>6.0843765822937699E-5</c:v>
                </c:pt>
                <c:pt idx="80602">
                  <c:v>6.07200709055178E-5</c:v>
                </c:pt>
                <c:pt idx="80603">
                  <c:v>6.0597201809287098E-5</c:v>
                </c:pt>
                <c:pt idx="80604">
                  <c:v>6.0475187638076002E-5</c:v>
                </c:pt>
                <c:pt idx="80605">
                  <c:v>6.0353955632308498E-5</c:v>
                </c:pt>
                <c:pt idx="80606">
                  <c:v>6.0233571275602999E-5</c:v>
                </c:pt>
                <c:pt idx="80607">
                  <c:v>6.01139727223199E-5</c:v>
                </c:pt>
                <c:pt idx="80608">
                  <c:v>5.9995218180119998E-5</c:v>
                </c:pt>
                <c:pt idx="80609">
                  <c:v>5.9877223975490799E-5</c:v>
                </c:pt>
                <c:pt idx="80610">
                  <c:v>5.9760041040135602E-5</c:v>
                </c:pt>
                <c:pt idx="80611">
                  <c:v>5.9643654822139103E-5</c:v>
                </c:pt>
                <c:pt idx="80612">
                  <c:v>5.9528047131607302E-5</c:v>
                </c:pt>
                <c:pt idx="80613">
                  <c:v>5.9413192502688603E-5</c:v>
                </c:pt>
                <c:pt idx="80614">
                  <c:v>5.9299123677192303E-5</c:v>
                </c:pt>
                <c:pt idx="80615">
                  <c:v>5.9185851569054702E-5</c:v>
                </c:pt>
                <c:pt idx="80616">
                  <c:v>5.9073321608593701E-5</c:v>
                </c:pt>
                <c:pt idx="80617">
                  <c:v>5.8961562899639803E-5</c:v>
                </c:pt>
                <c:pt idx="80618">
                  <c:v>5.8850517234532203E-5</c:v>
                </c:pt>
                <c:pt idx="80619">
                  <c:v>5.8740246458910399E-5</c:v>
                </c:pt>
                <c:pt idx="80620">
                  <c:v>5.8630743296816999E-5</c:v>
                </c:pt>
                <c:pt idx="80621">
                  <c:v>5.8521967730484903E-5</c:v>
                </c:pt>
                <c:pt idx="80622">
                  <c:v>5.8413879742147401E-5</c:v>
                </c:pt>
                <c:pt idx="80623">
                  <c:v>5.8306581195210997E-5</c:v>
                </c:pt>
                <c:pt idx="80624">
                  <c:v>5.8199966588290401E-5</c:v>
                </c:pt>
                <c:pt idx="80625">
                  <c:v>5.8094123232876902E-5</c:v>
                </c:pt>
                <c:pt idx="80626">
                  <c:v>5.7988967455457903E-5</c:v>
                </c:pt>
                <c:pt idx="80627">
                  <c:v>5.7884510169969899E-5</c:v>
                </c:pt>
                <c:pt idx="80628">
                  <c:v>5.77807804802433E-5</c:v>
                </c:pt>
                <c:pt idx="80629">
                  <c:v>5.7677727454574799E-5</c:v>
                </c:pt>
                <c:pt idx="80630">
                  <c:v>5.7575412938604097E-5</c:v>
                </c:pt>
                <c:pt idx="80631">
                  <c:v>5.7473756896797601E-5</c:v>
                </c:pt>
                <c:pt idx="80632">
                  <c:v>5.7372813898837201E-5</c:v>
                </c:pt>
                <c:pt idx="80633">
                  <c:v>5.7272540288977298E-5</c:v>
                </c:pt>
                <c:pt idx="80634">
                  <c:v>5.7172983360942501E-5</c:v>
                </c:pt>
                <c:pt idx="80635">
                  <c:v>5.7074063079198802E-5</c:v>
                </c:pt>
                <c:pt idx="80636">
                  <c:v>5.6975841289386201E-5</c:v>
                </c:pt>
                <c:pt idx="80637">
                  <c:v>5.6878259783843498E-5</c:v>
                </c:pt>
                <c:pt idx="80638">
                  <c:v>5.6781384046189501E-5</c:v>
                </c:pt>
                <c:pt idx="80639">
                  <c:v>5.6685144954826703E-5</c:v>
                </c:pt>
                <c:pt idx="80640">
                  <c:v>5.65895534236915E-5</c:v>
                </c:pt>
                <c:pt idx="80641">
                  <c:v>5.6494613090762902E-5</c:v>
                </c:pt>
                <c:pt idx="80642">
                  <c:v>5.6400302128167803E-5</c:v>
                </c:pt>
                <c:pt idx="80643">
                  <c:v>5.6306667829630903E-5</c:v>
                </c:pt>
                <c:pt idx="80644">
                  <c:v>5.6213655625470003E-5</c:v>
                </c:pt>
                <c:pt idx="80645">
                  <c:v>5.6121312809409601E-5</c:v>
                </c:pt>
                <c:pt idx="80646">
                  <c:v>5.6029544794000699E-5</c:v>
                </c:pt>
                <c:pt idx="80647">
                  <c:v>5.59384316147771E-5</c:v>
                </c:pt>
                <c:pt idx="80648">
                  <c:v>5.5847940529929501E-5</c:v>
                </c:pt>
                <c:pt idx="80649">
                  <c:v>5.5758046073606197E-5</c:v>
                </c:pt>
                <c:pt idx="80650">
                  <c:v>5.5668795539531897E-5</c:v>
                </c:pt>
                <c:pt idx="80651">
                  <c:v>5.5580145271960598E-5</c:v>
                </c:pt>
                <c:pt idx="80652">
                  <c:v>5.5492091632913798E-5</c:v>
                </c:pt>
                <c:pt idx="80653">
                  <c:v>5.5404623708454899E-5</c:v>
                </c:pt>
                <c:pt idx="80654">
                  <c:v>5.5317799706244801E-5</c:v>
                </c:pt>
                <c:pt idx="80655">
                  <c:v>5.5231557780643898E-5</c:v>
                </c:pt>
                <c:pt idx="80656">
                  <c:v>5.5145919759525E-5</c:v>
                </c:pt>
                <c:pt idx="80657">
                  <c:v>5.5060823797248297E-5</c:v>
                </c:pt>
                <c:pt idx="80658">
                  <c:v>5.4976317187538398E-5</c:v>
                </c:pt>
                <c:pt idx="80659">
                  <c:v>5.4892436310183298E-5</c:v>
                </c:pt>
                <c:pt idx="80660">
                  <c:v>5.4809104767628001E-5</c:v>
                </c:pt>
                <c:pt idx="80661">
                  <c:v>5.4726326197851497E-5</c:v>
                </c:pt>
                <c:pt idx="80662">
                  <c:v>5.46441406186204E-5</c:v>
                </c:pt>
                <c:pt idx="80663">
                  <c:v>5.4562508012168103E-5</c:v>
                </c:pt>
                <c:pt idx="80664">
                  <c:v>5.4481442930409698E-5</c:v>
                </c:pt>
                <c:pt idx="80665">
                  <c:v>5.44009417353664E-5</c:v>
                </c:pt>
                <c:pt idx="80666">
                  <c:v>5.4320975323207697E-5</c:v>
                </c:pt>
                <c:pt idx="80667">
                  <c:v>5.42415764357429E-5</c:v>
                </c:pt>
                <c:pt idx="80668">
                  <c:v>5.4162708693183999E-5</c:v>
                </c:pt>
                <c:pt idx="80669">
                  <c:v>5.4084401199361303E-5</c:v>
                </c:pt>
                <c:pt idx="80670">
                  <c:v>5.4006628488423303E-5</c:v>
                </c:pt>
                <c:pt idx="80671">
                  <c:v>5.3929401474306401E-5</c:v>
                </c:pt>
                <c:pt idx="80672">
                  <c:v>5.3852694691158797E-5</c:v>
                </c:pt>
                <c:pt idx="80673">
                  <c:v>5.3776493587065502E-5</c:v>
                </c:pt>
                <c:pt idx="80674">
                  <c:v>5.3700823627878001E-5</c:v>
                </c:pt>
                <c:pt idx="80675">
                  <c:v>5.3625688451575102E-5</c:v>
                </c:pt>
                <c:pt idx="80676">
                  <c:v>5.35510953341145E-5</c:v>
                </c:pt>
                <c:pt idx="80677">
                  <c:v>5.3477018809644499E-5</c:v>
                </c:pt>
                <c:pt idx="80678">
                  <c:v>5.3403433412313502E-5</c:v>
                </c:pt>
                <c:pt idx="80679">
                  <c:v>5.3330342780100202E-5</c:v>
                </c:pt>
                <c:pt idx="80680">
                  <c:v>5.3257783292792697E-5</c:v>
                </c:pt>
                <c:pt idx="80681">
                  <c:v>5.3185718570603098E-5</c:v>
                </c:pt>
                <c:pt idx="80682">
                  <c:v>5.3114174079382799E-5</c:v>
                </c:pt>
                <c:pt idx="80683">
                  <c:v>5.3043113439343897E-5</c:v>
                </c:pt>
                <c:pt idx="80684">
                  <c:v>5.2972533012507497E-5</c:v>
                </c:pt>
                <c:pt idx="80685">
                  <c:v>5.2902425522915999E-5</c:v>
                </c:pt>
                <c:pt idx="80686">
                  <c:v>5.2832849178230397E-5</c:v>
                </c:pt>
                <c:pt idx="80687">
                  <c:v>5.2763742132810903E-5</c:v>
                </c:pt>
                <c:pt idx="80688">
                  <c:v>5.2695126214530299E-5</c:v>
                </c:pt>
                <c:pt idx="80689">
                  <c:v>5.26269541296642E-5</c:v>
                </c:pt>
                <c:pt idx="80690">
                  <c:v>5.25592768099159E-5</c:v>
                </c:pt>
                <c:pt idx="80691">
                  <c:v>5.2492061513476101E-5</c:v>
                </c:pt>
                <c:pt idx="80692">
                  <c:v>5.2425322792260003E-5</c:v>
                </c:pt>
                <c:pt idx="80693">
                  <c:v>5.23590497323312E-5</c:v>
                </c:pt>
                <c:pt idx="80694">
                  <c:v>5.2293224143795703E-5</c:v>
                </c:pt>
                <c:pt idx="80695">
                  <c:v>5.22278678545263E-5</c:v>
                </c:pt>
                <c:pt idx="80696">
                  <c:v>5.21629917784594E-5</c:v>
                </c:pt>
                <c:pt idx="80697">
                  <c:v>5.2098523156018901E-5</c:v>
                </c:pt>
                <c:pt idx="80698">
                  <c:v>5.2034534746780998E-5</c:v>
                </c:pt>
                <c:pt idx="80699">
                  <c:v>5.19709901709575E-5</c:v>
                </c:pt>
                <c:pt idx="80700">
                  <c:v>5.19078785146121E-5</c:v>
                </c:pt>
                <c:pt idx="80701">
                  <c:v>5.1845196139765903E-5</c:v>
                </c:pt>
                <c:pt idx="80702">
                  <c:v>5.1782997616101097E-5</c:v>
                </c:pt>
                <c:pt idx="80703">
                  <c:v>5.1721195632126203E-5</c:v>
                </c:pt>
                <c:pt idx="80704">
                  <c:v>5.16598302056082E-5</c:v>
                </c:pt>
                <c:pt idx="80705">
                  <c:v>5.1598868594737703E-5</c:v>
                </c:pt>
                <c:pt idx="80706">
                  <c:v>5.1538387197069797E-5</c:v>
                </c:pt>
                <c:pt idx="80707">
                  <c:v>5.1478305977070697E-5</c:v>
                </c:pt>
                <c:pt idx="80708">
                  <c:v>5.1418650400592001E-5</c:v>
                </c:pt>
                <c:pt idx="80709">
                  <c:v>5.1359413191676099E-5</c:v>
                </c:pt>
                <c:pt idx="80710">
                  <c:v>5.1300557970535003E-5</c:v>
                </c:pt>
                <c:pt idx="80711">
                  <c:v>5.1242164772702401E-5</c:v>
                </c:pt>
                <c:pt idx="80712">
                  <c:v>5.1184142648708102E-5</c:v>
                </c:pt>
                <c:pt idx="80713">
                  <c:v>5.1126560720149401E-5</c:v>
                </c:pt>
                <c:pt idx="80714">
                  <c:v>5.1069368055323098E-5</c:v>
                </c:pt>
                <c:pt idx="80715">
                  <c:v>5.1012593758059699E-5</c:v>
                </c:pt>
                <c:pt idx="80716">
                  <c:v>5.0956205086549703E-5</c:v>
                </c:pt>
                <c:pt idx="80717">
                  <c:v>5.0900198402814601E-5</c:v>
                </c:pt>
                <c:pt idx="80718">
                  <c:v>5.08446210005786E-5</c:v>
                </c:pt>
                <c:pt idx="80719">
                  <c:v>5.0789396482287002E-5</c:v>
                </c:pt>
                <c:pt idx="80720">
                  <c:v>5.0734608521452201E-5</c:v>
                </c:pt>
                <c:pt idx="80721">
                  <c:v>5.0680166168603999E-5</c:v>
                </c:pt>
                <c:pt idx="80722">
                  <c:v>5.0626131269382299E-5</c:v>
                </c:pt>
                <c:pt idx="80723">
                  <c:v>5.0572431064210798E-5</c:v>
                </c:pt>
                <c:pt idx="80724">
                  <c:v>5.0519156502559801E-5</c:v>
                </c:pt>
                <c:pt idx="80725">
                  <c:v>5.0466231186874197E-5</c:v>
                </c:pt>
                <c:pt idx="80726">
                  <c:v>5.04137024108786E-5</c:v>
                </c:pt>
                <c:pt idx="80727">
                  <c:v>5.0361566536594203E-5</c:v>
                </c:pt>
                <c:pt idx="80728">
                  <c:v>5.0309758080402403E-5</c:v>
                </c:pt>
                <c:pt idx="80729">
                  <c:v>5.0258342525921803E-5</c:v>
                </c:pt>
                <c:pt idx="80730">
                  <c:v>5.0207272579427802E-5</c:v>
                </c:pt>
                <c:pt idx="80731">
                  <c:v>5.0156580982729799E-5</c:v>
                </c:pt>
                <c:pt idx="80732">
                  <c:v>5.0106220442103202E-5</c:v>
                </c:pt>
                <c:pt idx="80733">
                  <c:v>5.0056223699357401E-5</c:v>
                </c:pt>
                <c:pt idx="80734">
                  <c:v>5.0006605306407403E-5</c:v>
                </c:pt>
                <c:pt idx="80735">
                  <c:v>4.9957325245486599E-5</c:v>
                </c:pt>
                <c:pt idx="80736">
                  <c:v>4.9908390792552402E-5</c:v>
                </c:pt>
                <c:pt idx="80737">
                  <c:v>4.9859801947604899E-5</c:v>
                </c:pt>
                <c:pt idx="80738">
                  <c:v>4.9811584176495698E-5</c:v>
                </c:pt>
                <c:pt idx="80739">
                  <c:v>4.97636647196487E-5</c:v>
                </c:pt>
                <c:pt idx="80740">
                  <c:v>4.9716116336639998E-5</c:v>
                </c:pt>
                <c:pt idx="80741">
                  <c:v>4.9668913561618003E-5</c:v>
                </c:pt>
                <c:pt idx="80742">
                  <c:v>4.9622012738836902E-5</c:v>
                </c:pt>
                <c:pt idx="80743">
                  <c:v>4.9575482989894199E-5</c:v>
                </c:pt>
                <c:pt idx="80744">
                  <c:v>4.9529262469150099E-5</c:v>
                </c:pt>
                <c:pt idx="80745">
                  <c:v>4.9483383918413899E-5</c:v>
                </c:pt>
                <c:pt idx="80746">
                  <c:v>4.9437832785770297E-5</c:v>
                </c:pt>
                <c:pt idx="80747">
                  <c:v>4.9392594519304098E-5</c:v>
                </c:pt>
                <c:pt idx="80748">
                  <c:v>4.9347683670930598E-5</c:v>
                </c:pt>
                <c:pt idx="80749">
                  <c:v>4.9303118430543698E-5</c:v>
                </c:pt>
                <c:pt idx="80750">
                  <c:v>4.9258829676546197E-5</c:v>
                </c:pt>
                <c:pt idx="80751">
                  <c:v>4.9214890168514103E-5</c:v>
                </c:pt>
                <c:pt idx="80752">
                  <c:v>4.9171234422829002E-5</c:v>
                </c:pt>
                <c:pt idx="80753">
                  <c:v>4.9127895181300098E-5</c:v>
                </c:pt>
                <c:pt idx="80754">
                  <c:v>4.9084901547757902E-5</c:v>
                </c:pt>
                <c:pt idx="80755">
                  <c:v>4.90421989525203E-5</c:v>
                </c:pt>
                <c:pt idx="80756">
                  <c:v>4.8999787395587198E-5</c:v>
                </c:pt>
                <c:pt idx="80757">
                  <c:v>4.8957677790895098E-5</c:v>
                </c:pt>
                <c:pt idx="80758">
                  <c:v>4.89158774144016E-5</c:v>
                </c:pt>
                <c:pt idx="80759">
                  <c:v>4.8874397180043202E-5</c:v>
                </c:pt>
                <c:pt idx="80760">
                  <c:v>4.8833197070052901E-5</c:v>
                </c:pt>
                <c:pt idx="80761">
                  <c:v>4.8792317102197598E-5</c:v>
                </c:pt>
                <c:pt idx="80762">
                  <c:v>4.8751699068816399E-5</c:v>
                </c:pt>
                <c:pt idx="80763">
                  <c:v>4.8711375711718601E-5</c:v>
                </c:pt>
                <c:pt idx="80764">
                  <c:v>4.8671347030904097E-5</c:v>
                </c:pt>
                <c:pt idx="80765">
                  <c:v>4.8631634854245897E-5</c:v>
                </c:pt>
                <c:pt idx="80766">
                  <c:v>4.8592159146210199E-5</c:v>
                </c:pt>
                <c:pt idx="80767">
                  <c:v>4.8552989028394202E-5</c:v>
                </c:pt>
                <c:pt idx="80768">
                  <c:v>4.8514128138776902E-5</c:v>
                </c:pt>
                <c:pt idx="80769">
                  <c:v>4.8475540097570101E-5</c:v>
                </c:pt>
                <c:pt idx="80770">
                  <c:v>4.8437203076900901E-5</c:v>
                </c:pt>
                <c:pt idx="80771">
                  <c:v>4.8399160732515197E-5</c:v>
                </c:pt>
                <c:pt idx="80772">
                  <c:v>4.8361373046645901E-5</c:v>
                </c:pt>
                <c:pt idx="80773">
                  <c:v>4.83238727611024E-5</c:v>
                </c:pt>
                <c:pt idx="80774">
                  <c:v>4.82866598758847E-5</c:v>
                </c:pt>
                <c:pt idx="80775">
                  <c:v>4.82496980112046E-5</c:v>
                </c:pt>
                <c:pt idx="80776">
                  <c:v>4.8213019908871502E-5</c:v>
                </c:pt>
                <c:pt idx="80777">
                  <c:v>4.8176589189097299E-5</c:v>
                </c:pt>
                <c:pt idx="80778">
                  <c:v>4.8140413127839599E-5</c:v>
                </c:pt>
                <c:pt idx="80779">
                  <c:v>4.8104524466907599E-5</c:v>
                </c:pt>
                <c:pt idx="80780">
                  <c:v>4.8068883188534501E-5</c:v>
                </c:pt>
                <c:pt idx="80781">
                  <c:v>4.8033507482614402E-5</c:v>
                </c:pt>
                <c:pt idx="80782">
                  <c:v>4.7998390073189498E-5</c:v>
                </c:pt>
                <c:pt idx="80783">
                  <c:v>4.7963516408344697E-5</c:v>
                </c:pt>
                <c:pt idx="80784">
                  <c:v>4.7928901039995301E-5</c:v>
                </c:pt>
                <c:pt idx="80785">
                  <c:v>4.7894533054204698E-5</c:v>
                </c:pt>
                <c:pt idx="80786">
                  <c:v>4.7860430640867E-5</c:v>
                </c:pt>
                <c:pt idx="80787">
                  <c:v>4.7826553782215301E-5</c:v>
                </c:pt>
                <c:pt idx="80788">
                  <c:v>4.77929315820802E-5</c:v>
                </c:pt>
                <c:pt idx="80789">
                  <c:v>4.7759571316419203E-5</c:v>
                </c:pt>
                <c:pt idx="80790">
                  <c:v>4.7726440243422999E-5</c:v>
                </c:pt>
                <c:pt idx="80791">
                  <c:v>4.7693531087134E-5</c:v>
                </c:pt>
                <c:pt idx="80792">
                  <c:v>4.7660916607128497E-5</c:v>
                </c:pt>
                <c:pt idx="80793">
                  <c:v>4.7628491302020902E-5</c:v>
                </c:pt>
                <c:pt idx="80794">
                  <c:v>4.7596324293408502E-5</c:v>
                </c:pt>
                <c:pt idx="80795">
                  <c:v>4.7564379201503498E-5</c:v>
                </c:pt>
                <c:pt idx="80796">
                  <c:v>4.75326742161997E-5</c:v>
                </c:pt>
                <c:pt idx="80797">
                  <c:v>4.7501198423560702E-5</c:v>
                </c:pt>
                <c:pt idx="80798">
                  <c:v>4.7469966375501799E-5</c:v>
                </c:pt>
                <c:pt idx="80799">
                  <c:v>4.7438945330213803E-5</c:v>
                </c:pt>
                <c:pt idx="80800">
                  <c:v>4.7408149839611697E-5</c:v>
                </c:pt>
                <c:pt idx="80801">
                  <c:v>4.7377598093589802E-5</c:v>
                </c:pt>
                <c:pt idx="80802">
                  <c:v>4.7347257350338603E-5</c:v>
                </c:pt>
                <c:pt idx="80803">
                  <c:v>4.7317160351667601E-5</c:v>
                </c:pt>
                <c:pt idx="80804">
                  <c:v>4.72872598038521E-5</c:v>
                </c:pt>
                <c:pt idx="80805">
                  <c:v>4.7257562982849797E-5</c:v>
                </c:pt>
                <c:pt idx="80806">
                  <c:v>4.7228120820363997E-5</c:v>
                </c:pt>
                <c:pt idx="80807">
                  <c:v>4.7198878746712601E-5</c:v>
                </c:pt>
                <c:pt idx="80808">
                  <c:v>4.7169829485938E-5</c:v>
                </c:pt>
                <c:pt idx="80809">
                  <c:v>4.7141031245701001E-5</c:v>
                </c:pt>
                <c:pt idx="80810">
                  <c:v>4.7112444008234902E-5</c:v>
                </c:pt>
                <c:pt idx="80811">
                  <c:v>4.70840714115184E-5</c:v>
                </c:pt>
                <c:pt idx="80812">
                  <c:v>4.7055866161826998E-5</c:v>
                </c:pt>
                <c:pt idx="80813">
                  <c:v>4.7027897380758097E-5</c:v>
                </c:pt>
                <c:pt idx="80814">
                  <c:v>4.7000128688523498E-5</c:v>
                </c:pt>
                <c:pt idx="80815">
                  <c:v>4.6972570999059799E-5</c:v>
                </c:pt>
                <c:pt idx="80816">
                  <c:v>4.6945227950345698E-5</c:v>
                </c:pt>
                <c:pt idx="80817">
                  <c:v>4.6918074076529599E-5</c:v>
                </c:pt>
                <c:pt idx="80818">
                  <c:v>4.68910911877174E-5</c:v>
                </c:pt>
                <c:pt idx="80819">
                  <c:v>4.6864341129548902E-5</c:v>
                </c:pt>
                <c:pt idx="80820">
                  <c:v>4.6828277845634202E-5</c:v>
                </c:pt>
                <c:pt idx="80821">
                  <c:v>4.64001423097216E-5</c:v>
                </c:pt>
                <c:pt idx="80822">
                  <c:v>4.6779587137279998E-5</c:v>
                </c:pt>
                <c:pt idx="80823">
                  <c:v>4.6364930312847698E-5</c:v>
                </c:pt>
                <c:pt idx="80824">
                  <c:v>4.6380508138099699E-5</c:v>
                </c:pt>
                <c:pt idx="80825">
                  <c:v>4.6450833906419602E-5</c:v>
                </c:pt>
                <c:pt idx="80826">
                  <c:v>4.6095759898889803E-5</c:v>
                </c:pt>
                <c:pt idx="80827">
                  <c:v>4.6275908971438198E-5</c:v>
                </c:pt>
                <c:pt idx="80828">
                  <c:v>4.6065426431596299E-5</c:v>
                </c:pt>
                <c:pt idx="80829">
                  <c:v>4.5957924157846699E-5</c:v>
                </c:pt>
                <c:pt idx="80830">
                  <c:v>4.6029272198211402E-5</c:v>
                </c:pt>
                <c:pt idx="80831">
                  <c:v>4.57759742857888E-5</c:v>
                </c:pt>
                <c:pt idx="80832">
                  <c:v>4.58270260423888E-5</c:v>
                </c:pt>
                <c:pt idx="80833">
                  <c:v>4.5725329982815297E-5</c:v>
                </c:pt>
                <c:pt idx="80834">
                  <c:v>4.5589757064590197E-5</c:v>
                </c:pt>
                <c:pt idx="80835">
                  <c:v>4.5628708903677802E-5</c:v>
                </c:pt>
                <c:pt idx="80836">
                  <c:v>4.5459993998520103E-5</c:v>
                </c:pt>
                <c:pt idx="80837">
                  <c:v>4.5441003749147098E-5</c:v>
                </c:pt>
                <c:pt idx="80838">
                  <c:v>4.5388223952613798E-5</c:v>
                </c:pt>
                <c:pt idx="80839">
                  <c:v>4.5264350774232298E-5</c:v>
                </c:pt>
                <c:pt idx="80840">
                  <c:v>4.5269425754668198E-5</c:v>
                </c:pt>
                <c:pt idx="80841">
                  <c:v>4.5157925342209603E-5</c:v>
                </c:pt>
                <c:pt idx="80842">
                  <c:v>4.51071682618931E-5</c:v>
                </c:pt>
                <c:pt idx="80843">
                  <c:v>4.5070933992974501E-5</c:v>
                </c:pt>
                <c:pt idx="80844">
                  <c:v>4.4968815927859403E-5</c:v>
                </c:pt>
                <c:pt idx="80845">
                  <c:v>4.4949003495276001E-5</c:v>
                </c:pt>
                <c:pt idx="80846">
                  <c:v>4.4871285354020101E-5</c:v>
                </c:pt>
                <c:pt idx="80847">
                  <c:v>4.4809981773141799E-5</c:v>
                </c:pt>
                <c:pt idx="80848">
                  <c:v>4.4775842980016003E-5</c:v>
                </c:pt>
                <c:pt idx="80849">
                  <c:v>4.4693508243653903E-5</c:v>
                </c:pt>
                <c:pt idx="80850">
                  <c:v>4.46584999735933E-5</c:v>
                </c:pt>
                <c:pt idx="80851">
                  <c:v>4.4598975364351699E-5</c:v>
                </c:pt>
                <c:pt idx="80852">
                  <c:v>4.4537144276546301E-5</c:v>
                </c:pt>
                <c:pt idx="80853">
                  <c:v>4.4500411604531103E-5</c:v>
                </c:pt>
                <c:pt idx="80854">
                  <c:v>4.4432719732867601E-5</c:v>
                </c:pt>
                <c:pt idx="80855">
                  <c:v>4.4389846152625998E-5</c:v>
                </c:pt>
                <c:pt idx="80856">
                  <c:v>4.4339336454868303E-5</c:v>
                </c:pt>
                <c:pt idx="80857">
                  <c:v>4.4280950532993302E-5</c:v>
                </c:pt>
                <c:pt idx="80858">
                  <c:v>4.4241252908250297E-5</c:v>
                </c:pt>
                <c:pt idx="80859">
                  <c:v>4.4183467252878499E-5</c:v>
                </c:pt>
                <c:pt idx="80860">
                  <c:v>4.4137388613307903E-5</c:v>
                </c:pt>
                <c:pt idx="80861">
                  <c:v>4.4091124436818097E-5</c:v>
                </c:pt>
                <c:pt idx="80862">
                  <c:v>4.4037024053977802E-5</c:v>
                </c:pt>
                <c:pt idx="80863">
                  <c:v>4.3995310988975702E-5</c:v>
                </c:pt>
                <c:pt idx="80864">
                  <c:v>4.3943789933109697E-5</c:v>
                </c:pt>
                <c:pt idx="80865">
                  <c:v>4.3897256546188098E-5</c:v>
                </c:pt>
                <c:pt idx="80866">
                  <c:v>4.3852949602296603E-5</c:v>
                </c:pt>
                <c:pt idx="80867">
                  <c:v>4.3802672735182602E-5</c:v>
                </c:pt>
                <c:pt idx="80868">
                  <c:v>4.3760072003351497E-5</c:v>
                </c:pt>
                <c:pt idx="80869">
                  <c:v>4.3712567276088501E-5</c:v>
                </c:pt>
                <c:pt idx="80870">
                  <c:v>4.3666754208970801E-5</c:v>
                </c:pt>
                <c:pt idx="80871">
                  <c:v>4.3623578676488298E-5</c:v>
                </c:pt>
                <c:pt idx="80872">
                  <c:v>4.3576350435614599E-5</c:v>
                </c:pt>
                <c:pt idx="80873">
                  <c:v>4.35336733062286E-5</c:v>
                </c:pt>
                <c:pt idx="80874">
                  <c:v>4.3488853407325203E-5</c:v>
                </c:pt>
                <c:pt idx="80875">
                  <c:v>4.34443209087476E-5</c:v>
                </c:pt>
                <c:pt idx="80876">
                  <c:v>4.3402065784903203E-5</c:v>
                </c:pt>
                <c:pt idx="80877">
                  <c:v>4.3357274989830303E-5</c:v>
                </c:pt>
                <c:pt idx="80878">
                  <c:v>4.3315161747159402E-5</c:v>
                </c:pt>
                <c:pt idx="80879">
                  <c:v>4.3272277252981399E-5</c:v>
                </c:pt>
                <c:pt idx="80880">
                  <c:v>4.3229232687735903E-5</c:v>
                </c:pt>
                <c:pt idx="80881">
                  <c:v>4.3187868868699297E-5</c:v>
                </c:pt>
                <c:pt idx="80882">
                  <c:v>4.3145148083567599E-5</c:v>
                </c:pt>
                <c:pt idx="80883">
                  <c:v>4.3103937059640898E-5</c:v>
                </c:pt>
                <c:pt idx="80884">
                  <c:v>4.3062576878583099E-5</c:v>
                </c:pt>
                <c:pt idx="80885">
                  <c:v>4.3021100282203399E-5</c:v>
                </c:pt>
                <c:pt idx="80886">
                  <c:v>4.29808205808513E-5</c:v>
                </c:pt>
                <c:pt idx="80887">
                  <c:v>4.2939813283737803E-5</c:v>
                </c:pt>
                <c:pt idx="80888">
                  <c:v>4.2899733671219999E-5</c:v>
                </c:pt>
                <c:pt idx="80889">
                  <c:v>4.2859828681685003E-5</c:v>
                </c:pt>
                <c:pt idx="80890">
                  <c:v>4.2819770897040103E-5</c:v>
                </c:pt>
                <c:pt idx="80891">
                  <c:v>4.2780615331139402E-5</c:v>
                </c:pt>
                <c:pt idx="80892">
                  <c:v>4.27411723649129E-5</c:v>
                </c:pt>
                <c:pt idx="80893">
                  <c:v>4.2702304199338E-5</c:v>
                </c:pt>
                <c:pt idx="80894">
                  <c:v>4.2663719796109897E-5</c:v>
                </c:pt>
                <c:pt idx="80895">
                  <c:v>4.26250990130939E-5</c:v>
                </c:pt>
                <c:pt idx="80896">
                  <c:v>4.25871658080723E-5</c:v>
                </c:pt>
                <c:pt idx="80897">
                  <c:v>4.2549130739644197E-5</c:v>
                </c:pt>
                <c:pt idx="80898">
                  <c:v>4.2511484934948398E-5</c:v>
                </c:pt>
                <c:pt idx="80899">
                  <c:v>4.2474151996430003E-5</c:v>
                </c:pt>
                <c:pt idx="80900">
                  <c:v>4.2436899093445397E-5</c:v>
                </c:pt>
                <c:pt idx="80901">
                  <c:v>4.2400133679620901E-5</c:v>
                </c:pt>
                <c:pt idx="80902">
                  <c:v>4.2363433749415001E-5</c:v>
                </c:pt>
                <c:pt idx="80903">
                  <c:v>4.2327050323365297E-5</c:v>
                </c:pt>
                <c:pt idx="80904">
                  <c:v>4.2290954297641299E-5</c:v>
                </c:pt>
                <c:pt idx="80905">
                  <c:v>4.2254981963196803E-5</c:v>
                </c:pt>
                <c:pt idx="80906">
                  <c:v>4.22193588747177E-5</c:v>
                </c:pt>
                <c:pt idx="80907">
                  <c:v>4.2183935875073102E-5</c:v>
                </c:pt>
                <c:pt idx="80908">
                  <c:v>4.2148752982029698E-5</c:v>
                </c:pt>
                <c:pt idx="80909">
                  <c:v>4.2113828385481597E-5</c:v>
                </c:pt>
                <c:pt idx="80910">
                  <c:v>4.2079060222022202E-5</c:v>
                </c:pt>
                <c:pt idx="80911">
                  <c:v>4.2044619476655498E-5</c:v>
                </c:pt>
                <c:pt idx="80912">
                  <c:v>4.2010382458101999E-5</c:v>
                </c:pt>
                <c:pt idx="80913">
                  <c:v>4.19763928221073E-5</c:v>
                </c:pt>
                <c:pt idx="80914">
                  <c:v>4.1942621464841102E-5</c:v>
                </c:pt>
                <c:pt idx="80915">
                  <c:v>4.1909050196409198E-5</c:v>
                </c:pt>
                <c:pt idx="80916">
                  <c:v>4.1875755414366702E-5</c:v>
                </c:pt>
                <c:pt idx="80917">
                  <c:v>4.1842657083179802E-5</c:v>
                </c:pt>
                <c:pt idx="80918">
                  <c:v>4.1809791582636501E-5</c:v>
                </c:pt>
                <c:pt idx="80919">
                  <c:v>4.1777162550715702E-5</c:v>
                </c:pt>
                <c:pt idx="80920">
                  <c:v>4.17447263316717E-5</c:v>
                </c:pt>
                <c:pt idx="80921">
                  <c:v>4.1712526581250097E-5</c:v>
                </c:pt>
                <c:pt idx="80922">
                  <c:v>4.1680541471578201E-5</c:v>
                </c:pt>
                <c:pt idx="80923">
                  <c:v>4.16487564507406E-5</c:v>
                </c:pt>
                <c:pt idx="80924">
                  <c:v>4.16171933466103E-5</c:v>
                </c:pt>
                <c:pt idx="80925">
                  <c:v>4.1585859435144798E-5</c:v>
                </c:pt>
                <c:pt idx="80926">
                  <c:v>4.1554783820174601E-5</c:v>
                </c:pt>
                <c:pt idx="80927">
                  <c:v>4.15238500863779E-5</c:v>
                </c:pt>
                <c:pt idx="80928">
                  <c:v>4.1493163735140101E-5</c:v>
                </c:pt>
                <c:pt idx="80929">
                  <c:v>4.1462644730927402E-5</c:v>
                </c:pt>
                <c:pt idx="80930">
                  <c:v>4.1432398575125303E-5</c:v>
                </c:pt>
                <c:pt idx="80931">
                  <c:v>4.14023124903906E-5</c:v>
                </c:pt>
                <c:pt idx="80932">
                  <c:v>4.1372437408426797E-5</c:v>
                </c:pt>
                <c:pt idx="80933">
                  <c:v>4.1342784243170199E-5</c:v>
                </c:pt>
                <c:pt idx="80934">
                  <c:v>4.1313302062917501E-5</c:v>
                </c:pt>
                <c:pt idx="80935">
                  <c:v>4.12840272474568E-5</c:v>
                </c:pt>
                <c:pt idx="80936">
                  <c:v>4.1254963434766998E-5</c:v>
                </c:pt>
                <c:pt idx="80937">
                  <c:v>4.1226128814742003E-5</c:v>
                </c:pt>
                <c:pt idx="80938">
                  <c:v>4.1197472455678501E-5</c:v>
                </c:pt>
                <c:pt idx="80939">
                  <c:v>4.1168968891724897E-5</c:v>
                </c:pt>
                <c:pt idx="80940">
                  <c:v>4.1140705434372703E-5</c:v>
                </c:pt>
                <c:pt idx="80941">
                  <c:v>4.1112638427875902E-5</c:v>
                </c:pt>
                <c:pt idx="80942">
                  <c:v>4.1084695112658698E-5</c:v>
                </c:pt>
                <c:pt idx="80943">
                  <c:v>4.1057006455957903E-5</c:v>
                </c:pt>
                <c:pt idx="80944">
                  <c:v>4.1029510612133897E-5</c:v>
                </c:pt>
                <c:pt idx="80945">
                  <c:v>4.1002218495123102E-5</c:v>
                </c:pt>
                <c:pt idx="80946">
                  <c:v>4.0975068259285797E-5</c:v>
                </c:pt>
                <c:pt idx="80947">
                  <c:v>4.0948129026219303E-5</c:v>
                </c:pt>
                <c:pt idx="80948">
                  <c:v>4.0921338950283798E-5</c:v>
                </c:pt>
                <c:pt idx="80949">
                  <c:v>4.0894774429034401E-5</c:v>
                </c:pt>
                <c:pt idx="80950">
                  <c:v>4.0868409996619502E-5</c:v>
                </c:pt>
                <c:pt idx="80951">
                  <c:v>4.0842158341547501E-5</c:v>
                </c:pt>
                <c:pt idx="80952">
                  <c:v>4.0816114051267498E-5</c:v>
                </c:pt>
                <c:pt idx="80953">
                  <c:v>4.0790269849821898E-5</c:v>
                </c:pt>
                <c:pt idx="80954">
                  <c:v>4.0764640289125998E-5</c:v>
                </c:pt>
                <c:pt idx="80955">
                  <c:v>4.0739108953857801E-5</c:v>
                </c:pt>
                <c:pt idx="80956">
                  <c:v>4.0713781345402802E-5</c:v>
                </c:pt>
                <c:pt idx="80957">
                  <c:v>4.0688653825782199E-5</c:v>
                </c:pt>
                <c:pt idx="80958">
                  <c:v>4.0663657273398699E-5</c:v>
                </c:pt>
                <c:pt idx="80959">
                  <c:v>4.0638857171870802E-5</c:v>
                </c:pt>
                <c:pt idx="80960">
                  <c:v>4.0614235331304398E-5</c:v>
                </c:pt>
                <c:pt idx="80961">
                  <c:v>4.0589795389678302E-5</c:v>
                </c:pt>
                <c:pt idx="80962">
                  <c:v>4.0565537346992601E-5</c:v>
                </c:pt>
                <c:pt idx="80963">
                  <c:v>4.0541406633565202E-5</c:v>
                </c:pt>
                <c:pt idx="80964">
                  <c:v>4.0517443267162903E-5</c:v>
                </c:pt>
                <c:pt idx="80965">
                  <c:v>4.0493636333849301E-5</c:v>
                </c:pt>
                <c:pt idx="80966">
                  <c:v>4.0470022213412503E-5</c:v>
                </c:pt>
                <c:pt idx="80967">
                  <c:v>4.0446524508297403E-5</c:v>
                </c:pt>
                <c:pt idx="80968">
                  <c:v>4.0423208702122799E-5</c:v>
                </c:pt>
                <c:pt idx="80969">
                  <c:v>4.0400089346803698E-5</c:v>
                </c:pt>
                <c:pt idx="80970">
                  <c:v>4.0377144614467397E-5</c:v>
                </c:pt>
                <c:pt idx="80971">
                  <c:v>4.0354327211389298E-5</c:v>
                </c:pt>
                <c:pt idx="80972">
                  <c:v>4.0331669879378798E-5</c:v>
                </c:pt>
                <c:pt idx="80973">
                  <c:v>4.0309125324711197E-5</c:v>
                </c:pt>
                <c:pt idx="80974">
                  <c:v>4.0286824514623697E-5</c:v>
                </c:pt>
                <c:pt idx="80975">
                  <c:v>4.02646401198581E-5</c:v>
                </c:pt>
                <c:pt idx="80976">
                  <c:v>4.0242586692329503E-5</c:v>
                </c:pt>
                <c:pt idx="80977">
                  <c:v>4.0220729715656503E-5</c:v>
                </c:pt>
                <c:pt idx="80978">
                  <c:v>4.0198996430262903E-5</c:v>
                </c:pt>
                <c:pt idx="80979">
                  <c:v>4.0177441405830898E-5</c:v>
                </c:pt>
                <c:pt idx="80980">
                  <c:v>4.01559991587419E-5</c:v>
                </c:pt>
                <c:pt idx="80981">
                  <c:v>4.0134702430805198E-5</c:v>
                </c:pt>
                <c:pt idx="80982">
                  <c:v>4.0113587601808797E-5</c:v>
                </c:pt>
                <c:pt idx="80983">
                  <c:v>4.0092607378028299E-5</c:v>
                </c:pt>
                <c:pt idx="80984">
                  <c:v>4.0071754483506097E-5</c:v>
                </c:pt>
                <c:pt idx="80985">
                  <c:v>4.0051090763881803E-5</c:v>
                </c:pt>
                <c:pt idx="80986">
                  <c:v>4.0030572563409799E-5</c:v>
                </c:pt>
                <c:pt idx="80987">
                  <c:v>4.0010181692196097E-5</c:v>
                </c:pt>
                <c:pt idx="80988">
                  <c:v>3.9989914512261701E-5</c:v>
                </c:pt>
                <c:pt idx="80989">
                  <c:v>3.9969803765416098E-5</c:v>
                </c:pt>
                <c:pt idx="80990">
                  <c:v>3.9949816709849997E-5</c:v>
                </c:pt>
                <c:pt idx="80991">
                  <c:v>3.99299933633301E-5</c:v>
                </c:pt>
                <c:pt idx="80992">
                  <c:v>3.9910304622026201E-5</c:v>
                </c:pt>
                <c:pt idx="80993">
                  <c:v>3.98907250200864E-5</c:v>
                </c:pt>
                <c:pt idx="80994">
                  <c:v>3.98713309550658E-5</c:v>
                </c:pt>
                <c:pt idx="80995">
                  <c:v>3.9852020563557703E-5</c:v>
                </c:pt>
                <c:pt idx="80996">
                  <c:v>3.9832884795032401E-5</c:v>
                </c:pt>
                <c:pt idx="80997">
                  <c:v>3.9813887269701802E-5</c:v>
                </c:pt>
                <c:pt idx="80998">
                  <c:v>3.9794984331820201E-5</c:v>
                </c:pt>
                <c:pt idx="80999">
                  <c:v>3.9776277844794101E-5</c:v>
                </c:pt>
                <c:pt idx="81000">
                  <c:v>3.9757662307238199E-5</c:v>
                </c:pt>
                <c:pt idx="81001">
                  <c:v>3.9739155909046497E-5</c:v>
                </c:pt>
                <c:pt idx="81002">
                  <c:v>3.9720802305964699E-5</c:v>
                </c:pt>
                <c:pt idx="81003">
                  <c:v>3.9702616049908102E-5</c:v>
                </c:pt>
                <c:pt idx="81004">
                  <c:v>3.96845171053428E-5</c:v>
                </c:pt>
                <c:pt idx="81005">
                  <c:v>3.9666545490035801E-5</c:v>
                </c:pt>
                <c:pt idx="81006">
                  <c:v>3.96486793761142E-5</c:v>
                </c:pt>
                <c:pt idx="81007">
                  <c:v>3.9631038816878599E-5</c:v>
                </c:pt>
                <c:pt idx="81008">
                  <c:v>3.9613409171579399E-5</c:v>
                </c:pt>
                <c:pt idx="81009">
                  <c:v>3.9595972339157002E-5</c:v>
                </c:pt>
                <c:pt idx="81010">
                  <c:v>3.9578633732162402E-5</c:v>
                </c:pt>
                <c:pt idx="81011">
                  <c:v>3.9561389712616801E-5</c:v>
                </c:pt>
                <c:pt idx="81012">
                  <c:v>3.9544334867969203E-5</c:v>
                </c:pt>
                <c:pt idx="81013">
                  <c:v>3.9527345506940003E-5</c:v>
                </c:pt>
                <c:pt idx="81014">
                  <c:v>3.9510498027084402E-5</c:v>
                </c:pt>
                <c:pt idx="81015">
                  <c:v>3.9493777876487002E-5</c:v>
                </c:pt>
                <c:pt idx="81016">
                  <c:v>3.9477145037380999E-5</c:v>
                </c:pt>
                <c:pt idx="81017">
                  <c:v>3.9460675907321301E-5</c:v>
                </c:pt>
                <c:pt idx="81018">
                  <c:v>3.94443013647105E-5</c:v>
                </c:pt>
                <c:pt idx="81019">
                  <c:v>3.94280395994428E-5</c:v>
                </c:pt>
                <c:pt idx="81020">
                  <c:v>3.9411897887475802E-5</c:v>
                </c:pt>
                <c:pt idx="81021">
                  <c:v>3.9395858038915301E-5</c:v>
                </c:pt>
                <c:pt idx="81022">
                  <c:v>3.9379956433549503E-5</c:v>
                </c:pt>
                <c:pt idx="81023">
                  <c:v>3.9364156691590297E-5</c:v>
                </c:pt>
                <c:pt idx="81024">
                  <c:v>3.9348440623143701E-5</c:v>
                </c:pt>
                <c:pt idx="81025">
                  <c:v>3.9332884625764598E-5</c:v>
                </c:pt>
                <c:pt idx="81026">
                  <c:v>3.9317383198067498E-5</c:v>
                </c:pt>
                <c:pt idx="81027">
                  <c:v>3.9302081859204898E-5</c:v>
                </c:pt>
                <c:pt idx="81028">
                  <c:v>3.9286798710236299E-5</c:v>
                </c:pt>
                <c:pt idx="81029">
                  <c:v>3.9271646528504802E-5</c:v>
                </c:pt>
                <c:pt idx="81030">
                  <c:v>3.9256632589967901E-5</c:v>
                </c:pt>
                <c:pt idx="81031">
                  <c:v>3.9241731428774101E-5</c:v>
                </c:pt>
                <c:pt idx="81032">
                  <c:v>3.92268957511987E-5</c:v>
                </c:pt>
                <c:pt idx="81033">
                  <c:v>3.9212209230754497E-5</c:v>
                </c:pt>
                <c:pt idx="81034">
                  <c:v>3.9197610021801699E-5</c:v>
                </c:pt>
                <c:pt idx="81035">
                  <c:v>3.9183087210403803E-5</c:v>
                </c:pt>
                <c:pt idx="81036">
                  <c:v>3.9168706280179301E-5</c:v>
                </c:pt>
                <c:pt idx="81037">
                  <c:v>3.9154398109531003E-5</c:v>
                </c:pt>
                <c:pt idx="81038">
                  <c:v>3.9140250009950203E-5</c:v>
                </c:pt>
                <c:pt idx="81039">
                  <c:v>3.9126141928136301E-5</c:v>
                </c:pt>
                <c:pt idx="81040">
                  <c:v>3.91121429856867E-5</c:v>
                </c:pt>
                <c:pt idx="81041">
                  <c:v>3.9098253182601197E-5</c:v>
                </c:pt>
                <c:pt idx="81042">
                  <c:v>3.90844688809011E-5</c:v>
                </c:pt>
                <c:pt idx="81043">
                  <c:v>3.9070793718565303E-5</c:v>
                </c:pt>
                <c:pt idx="81044">
                  <c:v>3.9057202229742001E-5</c:v>
                </c:pt>
                <c:pt idx="81045">
                  <c:v>3.9043716242304099E-5</c:v>
                </c:pt>
                <c:pt idx="81046">
                  <c:v>3.9030310290399898E-5</c:v>
                </c:pt>
                <c:pt idx="81047">
                  <c:v>3.9017013477859998E-5</c:v>
                </c:pt>
                <c:pt idx="81048">
                  <c:v>3.9003843994578299E-5</c:v>
                </c:pt>
                <c:pt idx="81049">
                  <c:v>3.8990747270872803E-5</c:v>
                </c:pt>
                <c:pt idx="81050">
                  <c:v>3.8977719668764601E-5</c:v>
                </c:pt>
                <c:pt idx="81051">
                  <c:v>3.8964801206020598E-5</c:v>
                </c:pt>
                <c:pt idx="81052">
                  <c:v>3.8951980968704501E-5</c:v>
                </c:pt>
                <c:pt idx="81053">
                  <c:v>3.8939233490964398E-5</c:v>
                </c:pt>
                <c:pt idx="81054">
                  <c:v>3.8926642446312999E-5</c:v>
                </c:pt>
                <c:pt idx="81055">
                  <c:v>3.89140805054922E-5</c:v>
                </c:pt>
                <c:pt idx="81056">
                  <c:v>3.8901638617971898E-5</c:v>
                </c:pt>
                <c:pt idx="81057">
                  <c:v>3.8889240386197303E-5</c:v>
                </c:pt>
                <c:pt idx="81058">
                  <c:v>3.88769949495327E-5</c:v>
                </c:pt>
                <c:pt idx="81059">
                  <c:v>3.8864804082550102E-5</c:v>
                </c:pt>
                <c:pt idx="81060">
                  <c:v>3.8852704165037701E-5</c:v>
                </c:pt>
                <c:pt idx="81061">
                  <c:v>3.8840698834974298E-5</c:v>
                </c:pt>
                <c:pt idx="81062">
                  <c:v>3.8828769902465899E-5</c:v>
                </c:pt>
                <c:pt idx="81063">
                  <c:v>3.8816964661236798E-5</c:v>
                </c:pt>
                <c:pt idx="81064">
                  <c:v>3.8805192161817097E-5</c:v>
                </c:pt>
                <c:pt idx="81065">
                  <c:v>3.8793554267613197E-5</c:v>
                </c:pt>
                <c:pt idx="81066">
                  <c:v>3.8781949115218601E-5</c:v>
                </c:pt>
                <c:pt idx="81067">
                  <c:v>3.8770445826230598E-5</c:v>
                </c:pt>
                <c:pt idx="81068">
                  <c:v>3.8759040762670297E-5</c:v>
                </c:pt>
                <c:pt idx="81069">
                  <c:v>3.8747708458686302E-5</c:v>
                </c:pt>
                <c:pt idx="81070">
                  <c:v>3.8736430724384297E-5</c:v>
                </c:pt>
                <c:pt idx="81071">
                  <c:v>3.8725323975086199E-5</c:v>
                </c:pt>
                <c:pt idx="81072">
                  <c:v>3.8714235415682197E-5</c:v>
                </c:pt>
                <c:pt idx="81073">
                  <c:v>3.8703215977875502E-5</c:v>
                </c:pt>
                <c:pt idx="81074">
                  <c:v>3.8692323869327097E-5</c:v>
                </c:pt>
                <c:pt idx="81075">
                  <c:v>3.8681431760778603E-5</c:v>
                </c:pt>
                <c:pt idx="81076">
                  <c:v>3.8670696085318903E-5</c:v>
                </c:pt>
                <c:pt idx="81077">
                  <c:v>3.8660007703583701E-5</c:v>
                </c:pt>
                <c:pt idx="81078">
                  <c:v>3.86493884434458E-5</c:v>
                </c:pt>
                <c:pt idx="81079">
                  <c:v>3.8638874684693299E-5</c:v>
                </c:pt>
                <c:pt idx="81080">
                  <c:v>3.8628437323495698E-5</c:v>
                </c:pt>
                <c:pt idx="81081">
                  <c:v>3.8618043618043898E-5</c:v>
                </c:pt>
                <c:pt idx="81082">
                  <c:v>3.8607777241850299E-5</c:v>
                </c:pt>
                <c:pt idx="81083">
                  <c:v>3.8597536331508302E-5</c:v>
                </c:pt>
                <c:pt idx="81084">
                  <c:v>3.8587415474467E-5</c:v>
                </c:pt>
                <c:pt idx="81085">
                  <c:v>3.8577290979446803E-5</c:v>
                </c:pt>
                <c:pt idx="81086">
                  <c:v>3.8567315641557798E-5</c:v>
                </c:pt>
                <c:pt idx="81087">
                  <c:v>3.8557394873350899E-5</c:v>
                </c:pt>
                <c:pt idx="81088">
                  <c:v>3.8547546864720102E-5</c:v>
                </c:pt>
                <c:pt idx="81089">
                  <c:v>3.85377752536442E-5</c:v>
                </c:pt>
                <c:pt idx="81090">
                  <c:v>3.8528090954059701E-5</c:v>
                </c:pt>
                <c:pt idx="81091">
                  <c:v>3.85184393962845E-5</c:v>
                </c:pt>
                <c:pt idx="81092">
                  <c:v>3.8508875150000697E-5</c:v>
                </c:pt>
                <c:pt idx="81093">
                  <c:v>3.8499350921483697E-5</c:v>
                </c:pt>
                <c:pt idx="81094">
                  <c:v>3.8489943108288598E-5</c:v>
                </c:pt>
                <c:pt idx="81095">
                  <c:v>3.8480575312860303E-5</c:v>
                </c:pt>
                <c:pt idx="81096">
                  <c:v>3.8471287552965798E-5</c:v>
                </c:pt>
                <c:pt idx="81097">
                  <c:v>3.8462072552647401E-5</c:v>
                </c:pt>
                <c:pt idx="81098">
                  <c:v>3.8452919397968799E-5</c:v>
                </c:pt>
                <c:pt idx="81099">
                  <c:v>3.8443879020633203E-5</c:v>
                </c:pt>
                <c:pt idx="81100">
                  <c:v>3.8434824091382298E-5</c:v>
                </c:pt>
                <c:pt idx="81101">
                  <c:v>3.8425900129368502E-5</c:v>
                </c:pt>
                <c:pt idx="81102">
                  <c:v>3.84169870812911E-5</c:v>
                </c:pt>
                <c:pt idx="81103">
                  <c:v>3.84081977244932E-5</c:v>
                </c:pt>
                <c:pt idx="81104">
                  <c:v>3.8399448385462199E-5</c:v>
                </c:pt>
                <c:pt idx="81105">
                  <c:v>3.8390746340155602E-5</c:v>
                </c:pt>
                <c:pt idx="81106">
                  <c:v>3.8382131606340402E-5</c:v>
                </c:pt>
                <c:pt idx="81107">
                  <c:v>3.8373585994122502E-5</c:v>
                </c:pt>
                <c:pt idx="81108">
                  <c:v>3.8365091313607998E-5</c:v>
                </c:pt>
                <c:pt idx="81109">
                  <c:v>3.8356673030648401E-5</c:v>
                </c:pt>
                <c:pt idx="81110">
                  <c:v>3.8348305679392097E-5</c:v>
                </c:pt>
                <c:pt idx="81111">
                  <c:v>3.8339978345902603E-5</c:v>
                </c:pt>
                <c:pt idx="81112">
                  <c:v>3.8331709220074097E-5</c:v>
                </c:pt>
                <c:pt idx="81113">
                  <c:v>3.8323538319673403E-5</c:v>
                </c:pt>
                <c:pt idx="81114">
                  <c:v>3.8315440178848803E-5</c:v>
                </c:pt>
                <c:pt idx="81115">
                  <c:v>3.8307382055791102E-5</c:v>
                </c:pt>
                <c:pt idx="81116">
                  <c:v>3.82993748644367E-5</c:v>
                </c:pt>
                <c:pt idx="81117">
                  <c:v>3.8291422242764397E-5</c:v>
                </c:pt>
                <c:pt idx="81118">
                  <c:v>3.82835132768378E-5</c:v>
                </c:pt>
                <c:pt idx="81119">
                  <c:v>3.8275713450275402E-5</c:v>
                </c:pt>
                <c:pt idx="81120">
                  <c:v>3.8267968193395097E-5</c:v>
                </c:pt>
                <c:pt idx="81121">
                  <c:v>3.8260255678324002E-5</c:v>
                </c:pt>
                <c:pt idx="81122">
                  <c:v>3.8252597732935101E-5</c:v>
                </c:pt>
                <c:pt idx="81123">
                  <c:v>3.82450016331859E-5</c:v>
                </c:pt>
                <c:pt idx="81124">
                  <c:v>3.8237481930991601E-5</c:v>
                </c:pt>
                <c:pt idx="81125">
                  <c:v>3.8229976780712598E-5</c:v>
                </c:pt>
                <c:pt idx="81126">
                  <c:v>3.8222584407776601E-5</c:v>
                </c:pt>
                <c:pt idx="81127">
                  <c:v>3.8215206586755799E-5</c:v>
                </c:pt>
                <c:pt idx="81128">
                  <c:v>3.8207876059459502E-5</c:v>
                </c:pt>
                <c:pt idx="81129">
                  <c:v>3.8200592825887698E-5</c:v>
                </c:pt>
                <c:pt idx="81130">
                  <c:v>3.8193400541786098E-5</c:v>
                </c:pt>
                <c:pt idx="81131">
                  <c:v>3.8186273741302998E-5</c:v>
                </c:pt>
                <c:pt idx="81132">
                  <c:v>3.8179168768692802E-5</c:v>
                </c:pt>
                <c:pt idx="81133">
                  <c:v>3.8172147469595102E-5</c:v>
                </c:pt>
                <c:pt idx="81134">
                  <c:v>3.8165129808476202E-5</c:v>
                </c:pt>
                <c:pt idx="81135">
                  <c:v>3.8158181268954602E-5</c:v>
                </c:pt>
                <c:pt idx="81136">
                  <c:v>3.8151330954860903E-5</c:v>
                </c:pt>
                <c:pt idx="81137">
                  <c:v>3.8144487916724797E-5</c:v>
                </c:pt>
                <c:pt idx="81138">
                  <c:v>3.8137703086249503E-5</c:v>
                </c:pt>
                <c:pt idx="81139">
                  <c:v>3.8131001929286901E-5</c:v>
                </c:pt>
                <c:pt idx="81140">
                  <c:v>3.8124297134345397E-5</c:v>
                </c:pt>
                <c:pt idx="81141">
                  <c:v>3.8117657823022401E-5</c:v>
                </c:pt>
                <c:pt idx="81142">
                  <c:v>3.81110912712756E-5</c:v>
                </c:pt>
                <c:pt idx="81143">
                  <c:v>3.8104546547401703E-5</c:v>
                </c:pt>
                <c:pt idx="81144">
                  <c:v>3.8098056393209797E-5</c:v>
                </c:pt>
                <c:pt idx="81145">
                  <c:v>3.8091613532742499E-5</c:v>
                </c:pt>
                <c:pt idx="81146">
                  <c:v>3.8085254345787703E-5</c:v>
                </c:pt>
                <c:pt idx="81147">
                  <c:v>3.8078916986705701E-5</c:v>
                </c:pt>
                <c:pt idx="81148">
                  <c:v>3.8072601455496597E-5</c:v>
                </c:pt>
                <c:pt idx="81149">
                  <c:v>3.8066358683863601E-5</c:v>
                </c:pt>
                <c:pt idx="81150">
                  <c:v>3.8060170481912799E-5</c:v>
                </c:pt>
                <c:pt idx="81151">
                  <c:v>3.805401865975E-5</c:v>
                </c:pt>
                <c:pt idx="81152">
                  <c:v>3.8047892303438898E-5</c:v>
                </c:pt>
                <c:pt idx="81153">
                  <c:v>3.8041878724470701E-5</c:v>
                </c:pt>
                <c:pt idx="81154">
                  <c:v>3.8035901525290703E-5</c:v>
                </c:pt>
                <c:pt idx="81155">
                  <c:v>3.8029902498237802E-5</c:v>
                </c:pt>
                <c:pt idx="81156">
                  <c:v>3.8023994420655099E-5</c:v>
                </c:pt>
                <c:pt idx="81157">
                  <c:v>3.8018104532966397E-5</c:v>
                </c:pt>
                <c:pt idx="81158">
                  <c:v>3.8012291042832698E-5</c:v>
                </c:pt>
                <c:pt idx="81159">
                  <c:v>3.8006495742593001E-5</c:v>
                </c:pt>
                <c:pt idx="81160">
                  <c:v>3.8000769563950598E-5</c:v>
                </c:pt>
                <c:pt idx="81161">
                  <c:v>3.79940502170939E-5</c:v>
                </c:pt>
                <c:pt idx="81162">
                  <c:v>3.9660735637880902E-5</c:v>
                </c:pt>
                <c:pt idx="81163">
                  <c:v>3.8628364563919597E-5</c:v>
                </c:pt>
                <c:pt idx="81164">
                  <c:v>3.9279282646020901E-5</c:v>
                </c:pt>
                <c:pt idx="81165">
                  <c:v>3.8040696381358403E-5</c:v>
                </c:pt>
                <c:pt idx="81166">
                  <c:v>3.8113888876978301E-5</c:v>
                </c:pt>
                <c:pt idx="81167">
                  <c:v>3.8883754314156202E-5</c:v>
                </c:pt>
                <c:pt idx="81168">
                  <c:v>3.8402929931180497E-5</c:v>
                </c:pt>
                <c:pt idx="81169">
                  <c:v>3.8701011362718398E-5</c:v>
                </c:pt>
                <c:pt idx="81170">
                  <c:v>3.79746488761157E-5</c:v>
                </c:pt>
                <c:pt idx="81171">
                  <c:v>3.8305133784888299E-5</c:v>
                </c:pt>
                <c:pt idx="81172">
                  <c:v>3.7952555430820198E-5</c:v>
                </c:pt>
                <c:pt idx="81173">
                  <c:v>3.8446520193247097E-5</c:v>
                </c:pt>
                <c:pt idx="81174">
                  <c:v>3.83471342502162E-5</c:v>
                </c:pt>
                <c:pt idx="81175">
                  <c:v>3.8427329855039702E-5</c:v>
                </c:pt>
                <c:pt idx="81176">
                  <c:v>3.8032325392123298E-5</c:v>
                </c:pt>
                <c:pt idx="81177">
                  <c:v>3.7931196857243797E-5</c:v>
                </c:pt>
                <c:pt idx="81178">
                  <c:v>3.8011992728570503E-5</c:v>
                </c:pt>
                <c:pt idx="81179">
                  <c:v>3.7925652577541802E-5</c:v>
                </c:pt>
                <c:pt idx="81180">
                  <c:v>3.7920439353911199E-5</c:v>
                </c:pt>
                <c:pt idx="81181">
                  <c:v>3.8306148780975498E-5</c:v>
                </c:pt>
                <c:pt idx="81182">
                  <c:v>3.8124962884467102E-5</c:v>
                </c:pt>
                <c:pt idx="81183">
                  <c:v>3.8152498746057999E-5</c:v>
                </c:pt>
                <c:pt idx="81184">
                  <c:v>3.79850389435887E-5</c:v>
                </c:pt>
                <c:pt idx="81185">
                  <c:v>3.8109421439003199E-5</c:v>
                </c:pt>
                <c:pt idx="81186">
                  <c:v>3.7798414268763702E-5</c:v>
                </c:pt>
                <c:pt idx="81187">
                  <c:v>4.2440326069481698E-5</c:v>
                </c:pt>
                <c:pt idx="81188">
                  <c:v>3.8783487980254001E-5</c:v>
                </c:pt>
                <c:pt idx="81189">
                  <c:v>4.1155606595566503E-5</c:v>
                </c:pt>
                <c:pt idx="81190">
                  <c:v>3.7767633330076899E-5</c:v>
                </c:pt>
                <c:pt idx="81191">
                  <c:v>3.9713551814202199E-5</c:v>
                </c:pt>
                <c:pt idx="81192">
                  <c:v>3.8699417928000899E-5</c:v>
                </c:pt>
                <c:pt idx="81193">
                  <c:v>3.9388873119605698E-5</c:v>
                </c:pt>
                <c:pt idx="81194">
                  <c:v>3.8039768696762601E-5</c:v>
                </c:pt>
                <c:pt idx="81195">
                  <c:v>3.8214657251955901E-5</c:v>
                </c:pt>
                <c:pt idx="81196">
                  <c:v>3.8850481359986602E-5</c:v>
                </c:pt>
                <c:pt idx="81197">
                  <c:v>3.8463706005131799E-5</c:v>
                </c:pt>
                <c:pt idx="81198">
                  <c:v>3.8563241105293903E-5</c:v>
                </c:pt>
                <c:pt idx="81199">
                  <c:v>3.7854093534406302E-5</c:v>
                </c:pt>
                <c:pt idx="81200">
                  <c:v>3.8125588616821901E-5</c:v>
                </c:pt>
                <c:pt idx="81201">
                  <c:v>3.8299804145935903E-5</c:v>
                </c:pt>
                <c:pt idx="81202">
                  <c:v>3.8222860894165899E-5</c:v>
                </c:pt>
                <c:pt idx="81203">
                  <c:v>3.8074413168942603E-5</c:v>
                </c:pt>
                <c:pt idx="81204">
                  <c:v>3.7863082980038598E-5</c:v>
                </c:pt>
                <c:pt idx="81205">
                  <c:v>3.7986752431606901E-5</c:v>
                </c:pt>
                <c:pt idx="81206">
                  <c:v>3.7831810914212797E-5</c:v>
                </c:pt>
                <c:pt idx="81207">
                  <c:v>4.0780105337034897E-5</c:v>
                </c:pt>
                <c:pt idx="81208">
                  <c:v>3.8450256397482001E-5</c:v>
                </c:pt>
                <c:pt idx="81209">
                  <c:v>3.9892034692456898E-5</c:v>
                </c:pt>
                <c:pt idx="81210">
                  <c:v>3.7758763937745203E-5</c:v>
                </c:pt>
                <c:pt idx="81211">
                  <c:v>3.8696896808687598E-5</c:v>
                </c:pt>
                <c:pt idx="81212">
                  <c:v>3.8559679524041699E-5</c:v>
                </c:pt>
                <c:pt idx="81213">
                  <c:v>3.8650439819321002E-5</c:v>
                </c:pt>
                <c:pt idx="81214">
                  <c:v>3.8186550227692303E-5</c:v>
                </c:pt>
                <c:pt idx="81215">
                  <c:v>3.7730504118371701E-5</c:v>
                </c:pt>
                <c:pt idx="81216">
                  <c:v>3.8854148442624103E-5</c:v>
                </c:pt>
                <c:pt idx="81217">
                  <c:v>3.8069367292337099E-5</c:v>
                </c:pt>
                <c:pt idx="81218">
                  <c:v>3.8892707380000502E-5</c:v>
                </c:pt>
                <c:pt idx="81219">
                  <c:v>3.78715376427863E-5</c:v>
                </c:pt>
                <c:pt idx="81220">
                  <c:v>3.8366611988749403E-5</c:v>
                </c:pt>
                <c:pt idx="81221">
                  <c:v>3.7742578570032499E-5</c:v>
                </c:pt>
                <c:pt idx="81222">
                  <c:v>4.2356303310953101E-5</c:v>
                </c:pt>
                <c:pt idx="81223">
                  <c:v>3.8475460314657498E-5</c:v>
                </c:pt>
                <c:pt idx="81224">
                  <c:v>4.0867787902243402E-5</c:v>
                </c:pt>
                <c:pt idx="81225">
                  <c:v>3.7654237530659898E-5</c:v>
                </c:pt>
                <c:pt idx="81226">
                  <c:v>3.9593396650161601E-5</c:v>
                </c:pt>
                <c:pt idx="81227">
                  <c:v>3.8467362173832899E-5</c:v>
                </c:pt>
                <c:pt idx="81228">
                  <c:v>3.9161644963314797E-5</c:v>
                </c:pt>
                <c:pt idx="81229">
                  <c:v>3.7940844777040197E-5</c:v>
                </c:pt>
                <c:pt idx="81230">
                  <c:v>3.8123387639643597E-5</c:v>
                </c:pt>
                <c:pt idx="81231">
                  <c:v>3.8653844967484501E-5</c:v>
                </c:pt>
                <c:pt idx="81232">
                  <c:v>3.82842590624932E-5</c:v>
                </c:pt>
                <c:pt idx="81233">
                  <c:v>3.8487687561428201E-5</c:v>
                </c:pt>
                <c:pt idx="81234">
                  <c:v>3.7682842958019999E-5</c:v>
                </c:pt>
                <c:pt idx="81235">
                  <c:v>3.8696547562722103E-5</c:v>
                </c:pt>
                <c:pt idx="81236">
                  <c:v>3.8200705603230697E-5</c:v>
                </c:pt>
                <c:pt idx="81237">
                  <c:v>3.8466459955088801E-5</c:v>
                </c:pt>
                <c:pt idx="81238">
                  <c:v>3.7911115214228603E-5</c:v>
                </c:pt>
                <c:pt idx="81239">
                  <c:v>3.7677393265767003E-5</c:v>
                </c:pt>
                <c:pt idx="81240">
                  <c:v>3.85206112696323E-5</c:v>
                </c:pt>
                <c:pt idx="81241">
                  <c:v>3.7925838114460903E-5</c:v>
                </c:pt>
                <c:pt idx="81242">
                  <c:v>3.86264437111095E-5</c:v>
                </c:pt>
                <c:pt idx="81243">
                  <c:v>3.7845518818358E-5</c:v>
                </c:pt>
                <c:pt idx="81244">
                  <c:v>3.8213082007132498E-5</c:v>
                </c:pt>
                <c:pt idx="81245">
                  <c:v>3.7610978324664797E-5</c:v>
                </c:pt>
                <c:pt idx="81246">
                  <c:v>3.7582547520287301E-5</c:v>
                </c:pt>
                <c:pt idx="81247">
                  <c:v>3.8146306906128302E-5</c:v>
                </c:pt>
                <c:pt idx="81248">
                  <c:v>3.7784426240250502E-5</c:v>
                </c:pt>
                <c:pt idx="81249">
                  <c:v>3.8300880987662802E-5</c:v>
                </c:pt>
                <c:pt idx="81250">
                  <c:v>3.7946585507597801E-5</c:v>
                </c:pt>
                <c:pt idx="81251">
                  <c:v>3.8103822589619099E-5</c:v>
                </c:pt>
                <c:pt idx="81252">
                  <c:v>3.77856085833628E-5</c:v>
                </c:pt>
                <c:pt idx="81253">
                  <c:v>3.7601832445943701E-5</c:v>
                </c:pt>
                <c:pt idx="81254">
                  <c:v>3.9727874536765699E-5</c:v>
                </c:pt>
                <c:pt idx="81255">
                  <c:v>3.82058024115395E-5</c:v>
                </c:pt>
                <c:pt idx="81256">
                  <c:v>3.90477762266528E-5</c:v>
                </c:pt>
                <c:pt idx="81257">
                  <c:v>3.7804646126460298E-5</c:v>
                </c:pt>
                <c:pt idx="81258">
                  <c:v>3.8101024983916398E-5</c:v>
                </c:pt>
                <c:pt idx="81259">
                  <c:v>3.8453366869362098E-5</c:v>
                </c:pt>
                <c:pt idx="81260">
                  <c:v>3.8148300518514602E-5</c:v>
                </c:pt>
                <c:pt idx="81261">
                  <c:v>3.8397527532652E-5</c:v>
                </c:pt>
                <c:pt idx="81262">
                  <c:v>3.75478957721498E-5</c:v>
                </c:pt>
                <c:pt idx="81263">
                  <c:v>3.7890091334702501E-5</c:v>
                </c:pt>
                <c:pt idx="81264">
                  <c:v>3.8008867704775198E-5</c:v>
                </c:pt>
                <c:pt idx="81265">
                  <c:v>3.78806071239524E-5</c:v>
                </c:pt>
                <c:pt idx="81266">
                  <c:v>3.8038429920561598E-5</c:v>
                </c:pt>
                <c:pt idx="81267">
                  <c:v>3.7751498894067501E-5</c:v>
                </c:pt>
                <c:pt idx="81268">
                  <c:v>3.78445474780165E-5</c:v>
                </c:pt>
                <c:pt idx="81269">
                  <c:v>3.7677109503420097E-5</c:v>
                </c:pt>
                <c:pt idx="81270">
                  <c:v>3.7736394006060402E-5</c:v>
                </c:pt>
                <c:pt idx="81271">
                  <c:v>3.7615882320096703E-5</c:v>
                </c:pt>
                <c:pt idx="81272">
                  <c:v>4.1364914068253697E-5</c:v>
                </c:pt>
                <c:pt idx="81273">
                  <c:v>3.8156977097969502E-5</c:v>
                </c:pt>
                <c:pt idx="81274">
                  <c:v>3.9948346966411898E-5</c:v>
                </c:pt>
                <c:pt idx="81275">
                  <c:v>3.7666672142222503E-5</c:v>
                </c:pt>
                <c:pt idx="81276">
                  <c:v>3.8879603380337398E-5</c:v>
                </c:pt>
                <c:pt idx="81277">
                  <c:v>3.8339134334819398E-5</c:v>
                </c:pt>
                <c:pt idx="81278">
                  <c:v>3.8549100281670703E-5</c:v>
                </c:pt>
                <c:pt idx="81279">
                  <c:v>3.8134137867018601E-5</c:v>
                </c:pt>
                <c:pt idx="81280">
                  <c:v>3.7745012377854403E-5</c:v>
                </c:pt>
                <c:pt idx="81281">
                  <c:v>3.86740466638002E-5</c:v>
                </c:pt>
                <c:pt idx="81282">
                  <c:v>3.7897963920841E-5</c:v>
                </c:pt>
                <c:pt idx="81283">
                  <c:v>3.8897720514796701E-5</c:v>
                </c:pt>
                <c:pt idx="81284">
                  <c:v>3.7720688851550201E-5</c:v>
                </c:pt>
                <c:pt idx="81285">
                  <c:v>3.8216541724978001E-5</c:v>
                </c:pt>
                <c:pt idx="81286">
                  <c:v>3.7570061977021403E-5</c:v>
                </c:pt>
                <c:pt idx="81287">
                  <c:v>3.7635563785443103E-5</c:v>
                </c:pt>
                <c:pt idx="81288">
                  <c:v>1.9886633381247499E-3</c:v>
                </c:pt>
                <c:pt idx="81289">
                  <c:v>1.1103912256658099E-3</c:v>
                </c:pt>
                <c:pt idx="81290">
                  <c:v>3.6839061067439599E-4</c:v>
                </c:pt>
                <c:pt idx="81291">
                  <c:v>3.42503190040588E-4</c:v>
                </c:pt>
                <c:pt idx="81292">
                  <c:v>7.9562747851014105E-4</c:v>
                </c:pt>
                <c:pt idx="81293">
                  <c:v>1.10579840838909E-3</c:v>
                </c:pt>
                <c:pt idx="81294">
                  <c:v>9.9526194389909506E-4</c:v>
                </c:pt>
                <c:pt idx="81295">
                  <c:v>6.3428428256884196E-4</c:v>
                </c:pt>
                <c:pt idx="81296">
                  <c:v>3.2015843316912602E-4</c:v>
                </c:pt>
                <c:pt idx="81297">
                  <c:v>2.4019983538892101E-4</c:v>
                </c:pt>
                <c:pt idx="81298">
                  <c:v>3.7595495814457498E-4</c:v>
                </c:pt>
                <c:pt idx="81299">
                  <c:v>5.5571895791217696E-4</c:v>
                </c:pt>
                <c:pt idx="81300">
                  <c:v>5.9399794554337903E-4</c:v>
                </c:pt>
                <c:pt idx="81301">
                  <c:v>4.42046381067485E-4</c:v>
                </c:pt>
                <c:pt idx="81302">
                  <c:v>2.2650117170996999E-4</c:v>
                </c:pt>
                <c:pt idx="81303">
                  <c:v>1.16318224172574E-4</c:v>
                </c:pt>
                <c:pt idx="81304">
                  <c:v>1.64057040819898E-4</c:v>
                </c:pt>
                <c:pt idx="81305">
                  <c:v>2.7911312645301201E-4</c:v>
                </c:pt>
                <c:pt idx="81306">
                  <c:v>3.3162222825922099E-4</c:v>
                </c:pt>
                <c:pt idx="81307">
                  <c:v>2.70981137873605E-4</c:v>
                </c:pt>
                <c:pt idx="81308">
                  <c:v>1.5433019143529201E-4</c:v>
                </c:pt>
                <c:pt idx="81309">
                  <c:v>7.5270872912369696E-5</c:v>
                </c:pt>
                <c:pt idx="81310">
                  <c:v>7.8564647992607206E-5</c:v>
                </c:pt>
                <c:pt idx="81311">
                  <c:v>1.3327968190424101E-4</c:v>
                </c:pt>
                <c:pt idx="81312">
                  <c:v>1.7455103807151301E-4</c:v>
                </c:pt>
                <c:pt idx="81313">
                  <c:v>1.64132157806307E-4</c:v>
                </c:pt>
                <c:pt idx="81314">
                  <c:v>1.1395645560696699E-4</c:v>
                </c:pt>
                <c:pt idx="81315">
                  <c:v>6.4717038185335696E-5</c:v>
                </c:pt>
                <c:pt idx="81316">
                  <c:v>4.87555880681612E-5</c:v>
                </c:pt>
                <c:pt idx="81317">
                  <c:v>6.6872235038317699E-5</c:v>
                </c:pt>
                <c:pt idx="81318">
                  <c:v>9.3873153673484894E-5</c:v>
                </c:pt>
                <c:pt idx="81319">
                  <c:v>1.02801401226316E-4</c:v>
                </c:pt>
                <c:pt idx="81320">
                  <c:v>8.6194297182373703E-5</c:v>
                </c:pt>
                <c:pt idx="81321">
                  <c:v>5.8463825553189997E-5</c:v>
                </c:pt>
                <c:pt idx="81322">
                  <c:v>4.0773626096779501E-5</c:v>
                </c:pt>
                <c:pt idx="81323">
                  <c:v>4.3047675717389198E-5</c:v>
                </c:pt>
                <c:pt idx="81324">
                  <c:v>5.7631215895526098E-5</c:v>
                </c:pt>
                <c:pt idx="81325">
                  <c:v>6.8214729253668297E-5</c:v>
                </c:pt>
                <c:pt idx="81326">
                  <c:v>6.4644009398762096E-5</c:v>
                </c:pt>
                <c:pt idx="81327">
                  <c:v>5.0359558372292702E-5</c:v>
                </c:pt>
                <c:pt idx="81328">
                  <c:v>3.7234432966215502E-5</c:v>
                </c:pt>
                <c:pt idx="81329">
                  <c:v>3.4187174605904201E-5</c:v>
                </c:pt>
                <c:pt idx="81330">
                  <c:v>4.02316618419718E-5</c:v>
                </c:pt>
                <c:pt idx="81331">
                  <c:v>4.71079183625989E-5</c:v>
                </c:pt>
                <c:pt idx="81332">
                  <c:v>4.7573001211276298E-5</c:v>
                </c:pt>
                <c:pt idx="81333">
                  <c:v>4.1229974158341099E-5</c:v>
                </c:pt>
                <c:pt idx="81334">
                  <c:v>3.34508185915183E-5</c:v>
                </c:pt>
                <c:pt idx="81335">
                  <c:v>2.9759070457657799E-5</c:v>
                </c:pt>
                <c:pt idx="81336">
                  <c:v>3.1301846320275197E-5</c:v>
                </c:pt>
                <c:pt idx="81337">
                  <c:v>3.48583744198549E-5</c:v>
                </c:pt>
                <c:pt idx="81338">
                  <c:v>3.63519720849581E-5</c:v>
                </c:pt>
                <c:pt idx="81339">
                  <c:v>3.42692837875802E-5</c:v>
                </c:pt>
                <c:pt idx="81340">
                  <c:v>3.0316197808133401E-5</c:v>
                </c:pt>
                <c:pt idx="81341">
                  <c:v>2.74156100203982E-5</c:v>
                </c:pt>
                <c:pt idx="81342">
                  <c:v>2.71625540335663E-5</c:v>
                </c:pt>
                <c:pt idx="81343">
                  <c:v>2.8797900085919499E-5</c:v>
                </c:pt>
                <c:pt idx="81344">
                  <c:v>3.0221426641219299E-5</c:v>
                </c:pt>
                <c:pt idx="81345">
                  <c:v>2.99050043395255E-5</c:v>
                </c:pt>
                <c:pt idx="81346">
                  <c:v>2.8041406039847098E-5</c:v>
                </c:pt>
                <c:pt idx="81347">
                  <c:v>2.6105955839739201E-5</c:v>
                </c:pt>
                <c:pt idx="81348">
                  <c:v>2.54205133387586E-5</c:v>
                </c:pt>
                <c:pt idx="81349">
                  <c:v>2.6060190066346001E-5</c:v>
                </c:pt>
                <c:pt idx="81350">
                  <c:v>2.69865304289851E-5</c:v>
                </c:pt>
                <c:pt idx="81351">
                  <c:v>2.71136032097274E-5</c:v>
                </c:pt>
                <c:pt idx="81352">
                  <c:v>2.62424055108568E-5</c:v>
                </c:pt>
                <c:pt idx="81353">
                  <c:v>2.5070856281672601E-5</c:v>
                </c:pt>
                <c:pt idx="81354">
                  <c:v>2.4429646146018099E-5</c:v>
                </c:pt>
                <c:pt idx="81355">
                  <c:v>2.45479841396445E-5</c:v>
                </c:pt>
                <c:pt idx="81356">
                  <c:v>2.4977858629426899E-5</c:v>
                </c:pt>
                <c:pt idx="81357">
                  <c:v>2.5109724447247599E-5</c:v>
                </c:pt>
                <c:pt idx="81358">
                  <c:v>2.4716224288567901E-5</c:v>
                </c:pt>
                <c:pt idx="81359">
                  <c:v>2.40598801610759E-5</c:v>
                </c:pt>
                <c:pt idx="81360">
                  <c:v>2.35717870964436E-5</c:v>
                </c:pt>
                <c:pt idx="81361">
                  <c:v>2.3463557226932601E-5</c:v>
                </c:pt>
                <c:pt idx="81362">
                  <c:v>2.3601556677022001E-5</c:v>
                </c:pt>
                <c:pt idx="81363">
                  <c:v>2.3686545318923901E-5</c:v>
                </c:pt>
                <c:pt idx="81364">
                  <c:v>2.3527798475697599E-5</c:v>
                </c:pt>
                <c:pt idx="81365">
                  <c:v>2.3176109607447901E-5</c:v>
                </c:pt>
                <c:pt idx="81366">
                  <c:v>2.2838099539512799E-5</c:v>
                </c:pt>
                <c:pt idx="81367">
                  <c:v>2.2679514586343399E-5</c:v>
                </c:pt>
                <c:pt idx="81368">
                  <c:v>2.26948941417504E-5</c:v>
                </c:pt>
                <c:pt idx="81369">
                  <c:v>2.27396903937915E-5</c:v>
                </c:pt>
                <c:pt idx="81370">
                  <c:v>2.2674343199469102E-5</c:v>
                </c:pt>
                <c:pt idx="81371">
                  <c:v>2.2481199266621799E-5</c:v>
                </c:pt>
                <c:pt idx="81372">
                  <c:v>2.2259984689299E-5</c:v>
                </c:pt>
                <c:pt idx="81373">
                  <c:v>2.2122012524050701E-5</c:v>
                </c:pt>
                <c:pt idx="81374">
                  <c:v>2.2091291612014202E-5</c:v>
                </c:pt>
                <c:pt idx="81375">
                  <c:v>2.2098221961641701E-5</c:v>
                </c:pt>
                <c:pt idx="81376">
                  <c:v>2.2057221940485801E-5</c:v>
                </c:pt>
                <c:pt idx="81377">
                  <c:v>2.1943344108876799E-5</c:v>
                </c:pt>
                <c:pt idx="81378">
                  <c:v>2.18020541069563E-5</c:v>
                </c:pt>
                <c:pt idx="81379">
                  <c:v>2.16956632357323E-5</c:v>
                </c:pt>
                <c:pt idx="81380">
                  <c:v>2.1646472305292301E-5</c:v>
                </c:pt>
                <c:pt idx="81381">
                  <c:v>2.16259868466295E-5</c:v>
                </c:pt>
                <c:pt idx="81382">
                  <c:v>2.1589794414467199E-5</c:v>
                </c:pt>
                <c:pt idx="81383">
                  <c:v>2.1517918867175501E-5</c:v>
                </c:pt>
                <c:pt idx="81384">
                  <c:v>2.1425950762932199E-5</c:v>
                </c:pt>
                <c:pt idx="81385">
                  <c:v>2.1345158529584299E-5</c:v>
                </c:pt>
                <c:pt idx="81386">
                  <c:v>2.12925278901821E-5</c:v>
                </c:pt>
                <c:pt idx="81387">
                  <c:v>2.1260530047584301E-5</c:v>
                </c:pt>
                <c:pt idx="81388">
                  <c:v>2.1227626348263601E-5</c:v>
                </c:pt>
                <c:pt idx="81389">
                  <c:v>2.1178528186283101E-5</c:v>
                </c:pt>
                <c:pt idx="81390">
                  <c:v>2.11158676393097E-5</c:v>
                </c:pt>
                <c:pt idx="81391">
                  <c:v>2.1054664102848599E-5</c:v>
                </c:pt>
                <c:pt idx="81392">
                  <c:v>2.1007843315601301E-5</c:v>
                </c:pt>
                <c:pt idx="81393">
                  <c:v>2.0975296138203699E-5</c:v>
                </c:pt>
                <c:pt idx="81394">
                  <c:v>2.0945899450453002E-5</c:v>
                </c:pt>
                <c:pt idx="81395">
                  <c:v>2.0909184968331802E-5</c:v>
                </c:pt>
                <c:pt idx="81396">
                  <c:v>2.0863815734628602E-5</c:v>
                </c:pt>
                <c:pt idx="81397">
                  <c:v>2.08180190384155E-5</c:v>
                </c:pt>
                <c:pt idx="81398">
                  <c:v>2.07795565074775E-5</c:v>
                </c:pt>
                <c:pt idx="81399">
                  <c:v>2.0749905161210299E-5</c:v>
                </c:pt>
                <c:pt idx="81400">
                  <c:v>2.0723366105812598E-5</c:v>
                </c:pt>
                <c:pt idx="81401">
                  <c:v>2.0693862097687102E-5</c:v>
                </c:pt>
                <c:pt idx="81402">
                  <c:v>2.0659803340095099E-5</c:v>
                </c:pt>
                <c:pt idx="81403">
                  <c:v>2.06251206691377E-5</c:v>
                </c:pt>
                <c:pt idx="81404">
                  <c:v>2.05941178137436E-5</c:v>
                </c:pt>
                <c:pt idx="81405">
                  <c:v>2.05680371436756E-5</c:v>
                </c:pt>
                <c:pt idx="81406">
                  <c:v>2.0544277504086501E-5</c:v>
                </c:pt>
                <c:pt idx="81407">
                  <c:v>2.0519870304269699E-5</c:v>
                </c:pt>
                <c:pt idx="81408">
                  <c:v>2.0493469492066699E-5</c:v>
                </c:pt>
                <c:pt idx="81409">
                  <c:v>2.0466510250116698E-5</c:v>
                </c:pt>
                <c:pt idx="81410">
                  <c:v>2.04412808670895E-5</c:v>
                </c:pt>
                <c:pt idx="81411">
                  <c:v>2.0418781787157099E-5</c:v>
                </c:pt>
                <c:pt idx="81412">
                  <c:v>2.0398254491738E-5</c:v>
                </c:pt>
                <c:pt idx="81413">
                  <c:v>2.0377954569994499E-5</c:v>
                </c:pt>
                <c:pt idx="81414">
                  <c:v>2.03568233700935E-5</c:v>
                </c:pt>
                <c:pt idx="81415">
                  <c:v>2.03354065888561E-5</c:v>
                </c:pt>
                <c:pt idx="81416">
                  <c:v>2.0314784705988101E-5</c:v>
                </c:pt>
                <c:pt idx="81417">
                  <c:v>2.0295978174544901E-5</c:v>
                </c:pt>
                <c:pt idx="81418">
                  <c:v>2.02785340661649E-5</c:v>
                </c:pt>
                <c:pt idx="81419">
                  <c:v>2.0261628378648301E-5</c:v>
                </c:pt>
                <c:pt idx="81420">
                  <c:v>2.0244484403519901E-5</c:v>
                </c:pt>
                <c:pt idx="81421">
                  <c:v>2.0227142158546499E-5</c:v>
                </c:pt>
                <c:pt idx="81422">
                  <c:v>2.02104583877372E-5</c:v>
                </c:pt>
                <c:pt idx="81423">
                  <c:v>2.01947550522163E-5</c:v>
                </c:pt>
                <c:pt idx="81424">
                  <c:v>2.0180154024274099E-5</c:v>
                </c:pt>
                <c:pt idx="81425">
                  <c:v>2.0165993191767501E-5</c:v>
                </c:pt>
                <c:pt idx="81426">
                  <c:v>2.0151926946709901E-5</c:v>
                </c:pt>
                <c:pt idx="81427">
                  <c:v>2.0137849787715799E-5</c:v>
                </c:pt>
                <c:pt idx="81428">
                  <c:v>2.01242728508078E-5</c:v>
                </c:pt>
                <c:pt idx="81429">
                  <c:v>2.0111297999392301E-5</c:v>
                </c:pt>
                <c:pt idx="81430">
                  <c:v>2.00990507437382E-5</c:v>
                </c:pt>
                <c:pt idx="81431">
                  <c:v>2.0087205484742299E-5</c:v>
                </c:pt>
                <c:pt idx="81432">
                  <c:v>2.0075613065273501E-5</c:v>
                </c:pt>
                <c:pt idx="81433">
                  <c:v>2.00641625269782E-5</c:v>
                </c:pt>
                <c:pt idx="81434">
                  <c:v>2.0052932086400701E-5</c:v>
                </c:pt>
                <c:pt idx="81435">
                  <c:v>2.0042241885676001E-5</c:v>
                </c:pt>
                <c:pt idx="81436">
                  <c:v>2.0032000975334099E-5</c:v>
                </c:pt>
                <c:pt idx="81437">
                  <c:v>2.00222475541523E-5</c:v>
                </c:pt>
                <c:pt idx="81438">
                  <c:v>2.0012575987493599E-5</c:v>
                </c:pt>
                <c:pt idx="81439">
                  <c:v>2.0003213649033599E-5</c:v>
                </c:pt>
                <c:pt idx="81440">
                  <c:v>1.9994002286693999E-5</c:v>
                </c:pt>
                <c:pt idx="81441">
                  <c:v>1.9985111066489501E-5</c:v>
                </c:pt>
                <c:pt idx="81442">
                  <c:v>1.9976623661932502E-5</c:v>
                </c:pt>
                <c:pt idx="81443">
                  <c:v>1.9968458218500001E-5</c:v>
                </c:pt>
                <c:pt idx="81444">
                  <c:v>1.9960467398050201E-5</c:v>
                </c:pt>
                <c:pt idx="81445">
                  <c:v>1.9952703951275901E-5</c:v>
                </c:pt>
                <c:pt idx="81446">
                  <c:v>1.99450441868976E-5</c:v>
                </c:pt>
                <c:pt idx="81447">
                  <c:v>1.9937786419177401E-5</c:v>
                </c:pt>
                <c:pt idx="81448">
                  <c:v>1.99307069124188E-5</c:v>
                </c:pt>
                <c:pt idx="81449">
                  <c:v>1.99238456843887E-5</c:v>
                </c:pt>
                <c:pt idx="81450">
                  <c:v>1.99172081920551E-5</c:v>
                </c:pt>
                <c:pt idx="81451">
                  <c:v>1.9910776245524199E-5</c:v>
                </c:pt>
                <c:pt idx="81452">
                  <c:v>1.9904520740965402E-5</c:v>
                </c:pt>
                <c:pt idx="81453">
                  <c:v>1.9898492610082E-5</c:v>
                </c:pt>
                <c:pt idx="81454">
                  <c:v>1.9892511772923199E-5</c:v>
                </c:pt>
                <c:pt idx="81455">
                  <c:v>1.98868510778993E-5</c:v>
                </c:pt>
                <c:pt idx="81456">
                  <c:v>1.9881341358996E-5</c:v>
                </c:pt>
                <c:pt idx="81457">
                  <c:v>1.9876024452969401E-5</c:v>
                </c:pt>
                <c:pt idx="81458">
                  <c:v>1.9870743926730901E-5</c:v>
                </c:pt>
                <c:pt idx="81459">
                  <c:v>1.9865694412146698E-5</c:v>
                </c:pt>
                <c:pt idx="81460">
                  <c:v>1.9860794054693498E-5</c:v>
                </c:pt>
                <c:pt idx="81461">
                  <c:v>1.98560737771913E-5</c:v>
                </c:pt>
                <c:pt idx="81462">
                  <c:v>1.9851415345328901E-5</c:v>
                </c:pt>
                <c:pt idx="81463">
                  <c:v>1.9846951545332599E-5</c:v>
                </c:pt>
                <c:pt idx="81464">
                  <c:v>1.9842560504912399E-5</c:v>
                </c:pt>
                <c:pt idx="81465">
                  <c:v>1.9838387743220698E-5</c:v>
                </c:pt>
                <c:pt idx="81466">
                  <c:v>1.98343004740309E-5</c:v>
                </c:pt>
                <c:pt idx="81467">
                  <c:v>1.9830316887237101E-5</c:v>
                </c:pt>
                <c:pt idx="81468">
                  <c:v>1.9826484276563901E-5</c:v>
                </c:pt>
                <c:pt idx="81469">
                  <c:v>1.9822704416583299E-5</c:v>
                </c:pt>
                <c:pt idx="81470">
                  <c:v>1.9819040971924602E-5</c:v>
                </c:pt>
                <c:pt idx="81471">
                  <c:v>1.9815541236312101E-5</c:v>
                </c:pt>
                <c:pt idx="81472">
                  <c:v>1.98120633285726E-5</c:v>
                </c:pt>
                <c:pt idx="81473">
                  <c:v>1.9808750948868699E-5</c:v>
                </c:pt>
                <c:pt idx="81474">
                  <c:v>1.98055440705502E-5</c:v>
                </c:pt>
                <c:pt idx="81475">
                  <c:v>1.98023499251576E-5</c:v>
                </c:pt>
                <c:pt idx="81476">
                  <c:v>1.9799301298917302E-5</c:v>
                </c:pt>
                <c:pt idx="81477">
                  <c:v>1.9796289052464999E-5</c:v>
                </c:pt>
                <c:pt idx="81478">
                  <c:v>1.9793373212451098E-5</c:v>
                </c:pt>
                <c:pt idx="81479">
                  <c:v>1.9790602891589501E-5</c:v>
                </c:pt>
                <c:pt idx="81480">
                  <c:v>1.97877961909398E-5</c:v>
                </c:pt>
                <c:pt idx="81481">
                  <c:v>1.9785164113272899E-5</c:v>
                </c:pt>
                <c:pt idx="81482">
                  <c:v>1.97825502255E-5</c:v>
                </c:pt>
                <c:pt idx="81483">
                  <c:v>1.97800327441655E-5</c:v>
                </c:pt>
                <c:pt idx="81484">
                  <c:v>1.9777591660385999E-5</c:v>
                </c:pt>
                <c:pt idx="81485">
                  <c:v>1.9775206965277899E-5</c:v>
                </c:pt>
                <c:pt idx="81486">
                  <c:v>1.9772860468947302E-5</c:v>
                </c:pt>
                <c:pt idx="81487">
                  <c:v>1.9770626749959801E-5</c:v>
                </c:pt>
                <c:pt idx="81488">
                  <c:v>1.9768367565120601E-5</c:v>
                </c:pt>
                <c:pt idx="81489">
                  <c:v>1.9766188415815099E-5</c:v>
                </c:pt>
                <c:pt idx="81490">
                  <c:v>1.97641456907149E-5</c:v>
                </c:pt>
                <c:pt idx="81491">
                  <c:v>1.9762019292102199E-5</c:v>
                </c:pt>
                <c:pt idx="81492">
                  <c:v>1.97600365936523E-5</c:v>
                </c:pt>
                <c:pt idx="81493">
                  <c:v>1.9758075723075301E-5</c:v>
                </c:pt>
                <c:pt idx="81494">
                  <c:v>1.9756169422180399E-5</c:v>
                </c:pt>
                <c:pt idx="81495">
                  <c:v>1.97542649402749E-5</c:v>
                </c:pt>
                <c:pt idx="81496">
                  <c:v>1.97524732357124E-5</c:v>
                </c:pt>
                <c:pt idx="81497">
                  <c:v>1.9750745195779001E-5</c:v>
                </c:pt>
                <c:pt idx="81498">
                  <c:v>1.97490153368563E-5</c:v>
                </c:pt>
                <c:pt idx="81499">
                  <c:v>1.9747380065382499E-5</c:v>
                </c:pt>
                <c:pt idx="81500">
                  <c:v>1.9745702957152399E-5</c:v>
                </c:pt>
                <c:pt idx="81501">
                  <c:v>1.9744069504668001E-5</c:v>
                </c:pt>
                <c:pt idx="81502">
                  <c:v>1.9742528820643201E-5</c:v>
                </c:pt>
                <c:pt idx="81503">
                  <c:v>1.9740982679650201E-5</c:v>
                </c:pt>
                <c:pt idx="81504">
                  <c:v>1.97395220311591E-5</c:v>
                </c:pt>
                <c:pt idx="81505">
                  <c:v>1.97380049939966E-5</c:v>
                </c:pt>
                <c:pt idx="81506">
                  <c:v>1.9736569811357199E-5</c:v>
                </c:pt>
                <c:pt idx="81507">
                  <c:v>1.97351764654741E-5</c:v>
                </c:pt>
                <c:pt idx="81508">
                  <c:v>1.9733861336135299E-5</c:v>
                </c:pt>
                <c:pt idx="81509">
                  <c:v>1.9732482542167401E-5</c:v>
                </c:pt>
                <c:pt idx="81510">
                  <c:v>1.97311346710194E-5</c:v>
                </c:pt>
                <c:pt idx="81511">
                  <c:v>1.972982136067E-5</c:v>
                </c:pt>
                <c:pt idx="81512">
                  <c:v>1.9728573533939201E-5</c:v>
                </c:pt>
                <c:pt idx="81513">
                  <c:v>1.9727309336303699E-5</c:v>
                </c:pt>
                <c:pt idx="81514">
                  <c:v>1.97261724679265E-5</c:v>
                </c:pt>
                <c:pt idx="81515">
                  <c:v>1.9724913727259301E-5</c:v>
                </c:pt>
                <c:pt idx="81516">
                  <c:v>1.9723758668988002E-5</c:v>
                </c:pt>
                <c:pt idx="81517">
                  <c:v>1.9722543584066399E-5</c:v>
                </c:pt>
                <c:pt idx="81518">
                  <c:v>1.9721530406968699E-5</c:v>
                </c:pt>
                <c:pt idx="81519">
                  <c:v>1.97203953575809E-5</c:v>
                </c:pt>
                <c:pt idx="81520">
                  <c:v>1.9719267584150701E-5</c:v>
                </c:pt>
                <c:pt idx="81521">
                  <c:v>1.97182125702966E-5</c:v>
                </c:pt>
                <c:pt idx="81522">
                  <c:v>1.9717112081707499E-5</c:v>
                </c:pt>
                <c:pt idx="81523">
                  <c:v>1.9716098904609701E-5</c:v>
                </c:pt>
                <c:pt idx="81524">
                  <c:v>1.9715093003469499E-5</c:v>
                </c:pt>
                <c:pt idx="81525">
                  <c:v>1.9714110749191601E-5</c:v>
                </c:pt>
                <c:pt idx="81526">
                  <c:v>1.97131321328925E-5</c:v>
                </c:pt>
                <c:pt idx="81527">
                  <c:v>1.9712184439413199E-5</c:v>
                </c:pt>
                <c:pt idx="81528">
                  <c:v>1.97112494788598E-5</c:v>
                </c:pt>
                <c:pt idx="81529">
                  <c:v>1.9710263586603102E-5</c:v>
                </c:pt>
                <c:pt idx="81530">
                  <c:v>1.97093359020073E-5</c:v>
                </c:pt>
                <c:pt idx="81531">
                  <c:v>1.97083863895387E-5</c:v>
                </c:pt>
                <c:pt idx="81532">
                  <c:v>1.9707566025317701E-5</c:v>
                </c:pt>
                <c:pt idx="81533">
                  <c:v>1.97066437976901E-5</c:v>
                </c:pt>
                <c:pt idx="81534">
                  <c:v>1.9705730665009499E-5</c:v>
                </c:pt>
                <c:pt idx="81535">
                  <c:v>1.97049139387673E-5</c:v>
                </c:pt>
                <c:pt idx="81536">
                  <c:v>1.9704033547896001E-5</c:v>
                </c:pt>
                <c:pt idx="81537">
                  <c:v>1.97031658899505E-5</c:v>
                </c:pt>
                <c:pt idx="81538">
                  <c:v>1.97023218788672E-5</c:v>
                </c:pt>
                <c:pt idx="81539">
                  <c:v>1.9701532437466099E-5</c:v>
                </c:pt>
                <c:pt idx="81540">
                  <c:v>1.9700728444149701E-5</c:v>
                </c:pt>
                <c:pt idx="81541">
                  <c:v>1.97000044863671E-5</c:v>
                </c:pt>
                <c:pt idx="81542">
                  <c:v>1.9699189579114301E-5</c:v>
                </c:pt>
                <c:pt idx="81543">
                  <c:v>1.9698372852872099E-5</c:v>
                </c:pt>
                <c:pt idx="81544">
                  <c:v>1.9697590687428601E-5</c:v>
                </c:pt>
                <c:pt idx="81545">
                  <c:v>1.9696833987836699E-5</c:v>
                </c:pt>
                <c:pt idx="81546">
                  <c:v>1.96960991161177E-5</c:v>
                </c:pt>
                <c:pt idx="81547">
                  <c:v>1.96952696569497E-5</c:v>
                </c:pt>
                <c:pt idx="81548">
                  <c:v>1.9694613001775E-5</c:v>
                </c:pt>
                <c:pt idx="81549">
                  <c:v>1.9693798094522201E-5</c:v>
                </c:pt>
                <c:pt idx="81550">
                  <c:v>1.96931305254111E-5</c:v>
                </c:pt>
                <c:pt idx="81551">
                  <c:v>1.9692432033480199E-5</c:v>
                </c:pt>
                <c:pt idx="81552">
                  <c:v>1.96916735148989E-5</c:v>
                </c:pt>
                <c:pt idx="81553">
                  <c:v>1.9690965928020901E-5</c:v>
                </c:pt>
                <c:pt idx="81554">
                  <c:v>1.9690267436089898E-5</c:v>
                </c:pt>
                <c:pt idx="81555">
                  <c:v>1.9689588953042399E-5</c:v>
                </c:pt>
                <c:pt idx="81556">
                  <c:v>1.9688875909196199E-5</c:v>
                </c:pt>
                <c:pt idx="81557">
                  <c:v>1.9688179236254699E-5</c:v>
                </c:pt>
                <c:pt idx="81558">
                  <c:v>1.9687511667143601E-5</c:v>
                </c:pt>
                <c:pt idx="81559">
                  <c:v>1.9686796804308001E-5</c:v>
                </c:pt>
                <c:pt idx="81560">
                  <c:v>1.96861910808366E-5</c:v>
                </c:pt>
                <c:pt idx="81561">
                  <c:v>1.9685530787683099E-5</c:v>
                </c:pt>
                <c:pt idx="81562">
                  <c:v>1.9684859580593201E-5</c:v>
                </c:pt>
                <c:pt idx="81563">
                  <c:v>1.9684233848238401E-5</c:v>
                </c:pt>
                <c:pt idx="81564">
                  <c:v>1.9683524442371001E-5</c:v>
                </c:pt>
                <c:pt idx="81565">
                  <c:v>1.9682875063153902E-5</c:v>
                </c:pt>
                <c:pt idx="81566">
                  <c:v>1.9682274796650701E-5</c:v>
                </c:pt>
                <c:pt idx="81567">
                  <c:v>1.9681589037645601E-5</c:v>
                </c:pt>
                <c:pt idx="81568">
                  <c:v>1.96809214685345E-5</c:v>
                </c:pt>
                <c:pt idx="81569">
                  <c:v>1.9680328477988998E-5</c:v>
                </c:pt>
                <c:pt idx="81570">
                  <c:v>1.9679664546856701E-5</c:v>
                </c:pt>
                <c:pt idx="81571">
                  <c:v>1.9679100660141602E-5</c:v>
                </c:pt>
                <c:pt idx="81572">
                  <c:v>1.9678420358104601E-5</c:v>
                </c:pt>
                <c:pt idx="81573">
                  <c:v>1.96777582459617E-5</c:v>
                </c:pt>
                <c:pt idx="81574">
                  <c:v>1.96771852642996E-5</c:v>
                </c:pt>
                <c:pt idx="81575">
                  <c:v>1.9676559531944801E-5</c:v>
                </c:pt>
                <c:pt idx="81576">
                  <c:v>1.9675944713526399E-5</c:v>
                </c:pt>
                <c:pt idx="81577">
                  <c:v>1.96753317140974E-5</c:v>
                </c:pt>
                <c:pt idx="81578">
                  <c:v>1.9674698705785E-5</c:v>
                </c:pt>
                <c:pt idx="81579">
                  <c:v>1.967410389625E-5</c:v>
                </c:pt>
                <c:pt idx="81580">
                  <c:v>1.96735327335773E-5</c:v>
                </c:pt>
                <c:pt idx="81581">
                  <c:v>1.9672907001222501E-5</c:v>
                </c:pt>
                <c:pt idx="81582">
                  <c:v>1.9672253984026601E-5</c:v>
                </c:pt>
                <c:pt idx="81583">
                  <c:v>1.9671704649226699E-5</c:v>
                </c:pt>
                <c:pt idx="81584">
                  <c:v>1.9671069821924899E-5</c:v>
                </c:pt>
                <c:pt idx="81585">
                  <c:v>1.9670551409944899E-5</c:v>
                </c:pt>
                <c:pt idx="81586">
                  <c:v>1.9669952962431102E-5</c:v>
                </c:pt>
                <c:pt idx="81587">
                  <c:v>1.9669270841404799E-5</c:v>
                </c:pt>
                <c:pt idx="81588">
                  <c:v>1.96687833522447E-5</c:v>
                </c:pt>
                <c:pt idx="81589">
                  <c:v>1.9668161257868599E-5</c:v>
                </c:pt>
                <c:pt idx="81590">
                  <c:v>1.96675609913655E-5</c:v>
                </c:pt>
                <c:pt idx="81591">
                  <c:v>1.9667038941406601E-5</c:v>
                </c:pt>
                <c:pt idx="81592">
                  <c:v>1.9666431398945901E-5</c:v>
                </c:pt>
                <c:pt idx="81593">
                  <c:v>1.96658857021248E-5</c:v>
                </c:pt>
                <c:pt idx="81594">
                  <c:v>1.96652563317912E-5</c:v>
                </c:pt>
                <c:pt idx="81595">
                  <c:v>1.96647342818324E-5</c:v>
                </c:pt>
                <c:pt idx="81596">
                  <c:v>1.9664073988678899E-5</c:v>
                </c:pt>
                <c:pt idx="81597">
                  <c:v>1.9663555576698899E-5</c:v>
                </c:pt>
                <c:pt idx="81598">
                  <c:v>1.9662949853227501E-5</c:v>
                </c:pt>
                <c:pt idx="81599">
                  <c:v>1.9662315025925599E-5</c:v>
                </c:pt>
                <c:pt idx="81600">
                  <c:v>1.9661765691125799E-5</c:v>
                </c:pt>
                <c:pt idx="81601">
                  <c:v>1.9661243641166999E-5</c:v>
                </c:pt>
                <c:pt idx="81602">
                  <c:v>1.96606706595048E-5</c:v>
                </c:pt>
                <c:pt idx="81603">
                  <c:v>1.9660126781673201E-5</c:v>
                </c:pt>
                <c:pt idx="81604">
                  <c:v>1.9659481040434902E-5</c:v>
                </c:pt>
                <c:pt idx="81605">
                  <c:v>1.9658977180370099E-5</c:v>
                </c:pt>
                <c:pt idx="81606">
                  <c:v>1.96584333025385E-5</c:v>
                </c:pt>
                <c:pt idx="81607">
                  <c:v>1.9657823941088299E-5</c:v>
                </c:pt>
                <c:pt idx="81608">
                  <c:v>1.9657276425277801E-5</c:v>
                </c:pt>
                <c:pt idx="81609">
                  <c:v>1.9656719814520299E-5</c:v>
                </c:pt>
                <c:pt idx="81610">
                  <c:v>1.96561049961019E-5</c:v>
                </c:pt>
                <c:pt idx="81611">
                  <c:v>1.9655513824545799E-5</c:v>
                </c:pt>
                <c:pt idx="81612">
                  <c:v>1.9654988136608099E-5</c:v>
                </c:pt>
                <c:pt idx="81613">
                  <c:v>1.9654433344840099E-5</c:v>
                </c:pt>
                <c:pt idx="81614">
                  <c:v>1.9653778508654799E-5</c:v>
                </c:pt>
                <c:pt idx="81615">
                  <c:v>1.9653289200505201E-5</c:v>
                </c:pt>
                <c:pt idx="81616">
                  <c:v>1.9652718037832501E-5</c:v>
                </c:pt>
                <c:pt idx="81617">
                  <c:v>1.9652197806863101E-5</c:v>
                </c:pt>
                <c:pt idx="81618">
                  <c:v>1.96515611605719E-5</c:v>
                </c:pt>
                <c:pt idx="81619">
                  <c:v>1.9651066395454099E-5</c:v>
                </c:pt>
                <c:pt idx="81620">
                  <c:v>1.9650511603686E-5</c:v>
                </c:pt>
                <c:pt idx="81621">
                  <c:v>1.96499986486742E-5</c:v>
                </c:pt>
                <c:pt idx="81622">
                  <c:v>1.96493674593512E-5</c:v>
                </c:pt>
                <c:pt idx="81623">
                  <c:v>1.9648841771413599E-5</c:v>
                </c:pt>
                <c:pt idx="81624">
                  <c:v>1.9648241504910399E-5</c:v>
                </c:pt>
                <c:pt idx="81625">
                  <c:v>1.9647770386654901E-5</c:v>
                </c:pt>
                <c:pt idx="81626">
                  <c:v>1.9647084627649801E-5</c:v>
                </c:pt>
                <c:pt idx="81627">
                  <c:v>1.9646633518277701E-5</c:v>
                </c:pt>
                <c:pt idx="81628">
                  <c:v>1.9646056898636699E-5</c:v>
                </c:pt>
                <c:pt idx="81629">
                  <c:v>1.96454566321336E-5</c:v>
                </c:pt>
                <c:pt idx="81630">
                  <c:v>1.96448781935033E-5</c:v>
                </c:pt>
                <c:pt idx="81631">
                  <c:v>1.9644379790406701E-5</c:v>
                </c:pt>
                <c:pt idx="81632">
                  <c:v>1.9643790437839902E-5</c:v>
                </c:pt>
                <c:pt idx="81633">
                  <c:v>1.9643330233520801E-5</c:v>
                </c:pt>
                <c:pt idx="81634">
                  <c:v>1.9642695406219001E-5</c:v>
                </c:pt>
                <c:pt idx="81635">
                  <c:v>1.96422297449317E-5</c:v>
                </c:pt>
                <c:pt idx="81636">
                  <c:v>1.9641711332951699E-5</c:v>
                </c:pt>
                <c:pt idx="81637">
                  <c:v>1.9641140170279E-5</c:v>
                </c:pt>
                <c:pt idx="81638">
                  <c:v>1.9640512618934698E-5</c:v>
                </c:pt>
                <c:pt idx="81639">
                  <c:v>1.9639937818283202E-5</c:v>
                </c:pt>
                <c:pt idx="81640">
                  <c:v>1.96393848455045E-5</c:v>
                </c:pt>
                <c:pt idx="81641">
                  <c:v>1.9638930098153702E-5</c:v>
                </c:pt>
                <c:pt idx="81642">
                  <c:v>1.9638342564576299E-5</c:v>
                </c:pt>
                <c:pt idx="81643">
                  <c:v>1.96377841348294E-5</c:v>
                </c:pt>
                <c:pt idx="81644">
                  <c:v>1.9637247532955401E-5</c:v>
                </c:pt>
                <c:pt idx="81645">
                  <c:v>1.9636683646240299E-5</c:v>
                </c:pt>
                <c:pt idx="81646">
                  <c:v>1.9636081560747701E-5</c:v>
                </c:pt>
                <c:pt idx="81647">
                  <c:v>1.9635510398075001E-5</c:v>
                </c:pt>
                <c:pt idx="81648">
                  <c:v>1.9634997443063202E-5</c:v>
                </c:pt>
                <c:pt idx="81649">
                  <c:v>1.96344990399666E-5</c:v>
                </c:pt>
                <c:pt idx="81650">
                  <c:v>1.9633924239315099E-5</c:v>
                </c:pt>
                <c:pt idx="81651">
                  <c:v>1.9633444026112601E-5</c:v>
                </c:pt>
                <c:pt idx="81652">
                  <c:v>1.9632818293757699E-5</c:v>
                </c:pt>
                <c:pt idx="81653">
                  <c:v>1.9632227122201601E-5</c:v>
                </c:pt>
                <c:pt idx="81654">
                  <c:v>1.96316941583064E-5</c:v>
                </c:pt>
                <c:pt idx="81655">
                  <c:v>1.9631126633612398E-5</c:v>
                </c:pt>
                <c:pt idx="81656">
                  <c:v>1.9630637325462899E-5</c:v>
                </c:pt>
                <c:pt idx="81657">
                  <c:v>1.9630097085610002E-5</c:v>
                </c:pt>
                <c:pt idx="81658">
                  <c:v>1.9629516827990301E-5</c:v>
                </c:pt>
                <c:pt idx="81659">
                  <c:v>1.96289875020739E-5</c:v>
                </c:pt>
                <c:pt idx="81660">
                  <c:v>1.9628367226687301E-5</c:v>
                </c:pt>
                <c:pt idx="81661">
                  <c:v>1.9627917936304601E-5</c:v>
                </c:pt>
                <c:pt idx="81662">
                  <c:v>1.96272521861829E-5</c:v>
                </c:pt>
                <c:pt idx="81663">
                  <c:v>1.9626722860266499E-5</c:v>
                </c:pt>
                <c:pt idx="81664">
                  <c:v>1.9626291759777801E-5</c:v>
                </c:pt>
                <c:pt idx="81665">
                  <c:v>1.96257151401369E-5</c:v>
                </c:pt>
                <c:pt idx="81666">
                  <c:v>1.9625149434432401E-5</c:v>
                </c:pt>
                <c:pt idx="81667">
                  <c:v>1.9624587366706698E-5</c:v>
                </c:pt>
                <c:pt idx="81668">
                  <c:v>1.9623985281214101E-5</c:v>
                </c:pt>
                <c:pt idx="81669">
                  <c:v>1.9623494154075201E-5</c:v>
                </c:pt>
                <c:pt idx="81670">
                  <c:v>1.9622968466137499E-5</c:v>
                </c:pt>
                <c:pt idx="81671">
                  <c:v>1.9622362742666199E-5</c:v>
                </c:pt>
                <c:pt idx="81672">
                  <c:v>1.96218024939299E-5</c:v>
                </c:pt>
                <c:pt idx="81673">
                  <c:v>1.9621347746579E-5</c:v>
                </c:pt>
                <c:pt idx="81674">
                  <c:v>1.9620794773800299E-5</c:v>
                </c:pt>
                <c:pt idx="81675">
                  <c:v>1.9620163584477299E-5</c:v>
                </c:pt>
                <c:pt idx="81676">
                  <c:v>1.9619672457338301E-5</c:v>
                </c:pt>
                <c:pt idx="81677">
                  <c:v>1.9619110389612602E-5</c:v>
                </c:pt>
                <c:pt idx="81678">
                  <c:v>1.9618550140876299E-5</c:v>
                </c:pt>
                <c:pt idx="81679">
                  <c:v>1.96179498743732E-5</c:v>
                </c:pt>
                <c:pt idx="81680">
                  <c:v>1.9617438738350801E-5</c:v>
                </c:pt>
                <c:pt idx="81681">
                  <c:v>1.96168948605191E-5</c:v>
                </c:pt>
                <c:pt idx="81682">
                  <c:v>1.9616321878857E-5</c:v>
                </c:pt>
                <c:pt idx="81683">
                  <c:v>1.96158089238452E-5</c:v>
                </c:pt>
                <c:pt idx="81684">
                  <c:v>1.9615232304204299E-5</c:v>
                </c:pt>
                <c:pt idx="81685">
                  <c:v>1.9614679331425601E-5</c:v>
                </c:pt>
                <c:pt idx="81686">
                  <c:v>1.9614148186519701E-5</c:v>
                </c:pt>
                <c:pt idx="81687">
                  <c:v>1.9613604308688099E-5</c:v>
                </c:pt>
                <c:pt idx="81688">
                  <c:v>1.9613040421973E-5</c:v>
                </c:pt>
                <c:pt idx="81689">
                  <c:v>1.9612511096056602E-5</c:v>
                </c:pt>
                <c:pt idx="81690">
                  <c:v>1.9611925381468599E-5</c:v>
                </c:pt>
                <c:pt idx="81691">
                  <c:v>1.9611417883424999E-5</c:v>
                </c:pt>
                <c:pt idx="81692">
                  <c:v>1.9610863091656901E-5</c:v>
                </c:pt>
                <c:pt idx="81693">
                  <c:v>1.9610248273238499E-5</c:v>
                </c:pt>
                <c:pt idx="81694">
                  <c:v>1.9609791706898199E-5</c:v>
                </c:pt>
                <c:pt idx="81695">
                  <c:v>1.9609242372098399E-5</c:v>
                </c:pt>
                <c:pt idx="81696">
                  <c:v>1.9608640286605798E-5</c:v>
                </c:pt>
                <c:pt idx="81697">
                  <c:v>1.9608069123933099E-5</c:v>
                </c:pt>
                <c:pt idx="81698">
                  <c:v>1.9607543435995501E-5</c:v>
                </c:pt>
                <c:pt idx="81699">
                  <c:v>1.9606946807471101E-5</c:v>
                </c:pt>
                <c:pt idx="81700">
                  <c:v>1.9606528439908299E-5</c:v>
                </c:pt>
                <c:pt idx="81701">
                  <c:v>1.9606000932981301E-5</c:v>
                </c:pt>
                <c:pt idx="81702">
                  <c:v>1.9605367924668799E-5</c:v>
                </c:pt>
                <c:pt idx="81703">
                  <c:v>1.9604827684816E-5</c:v>
                </c:pt>
                <c:pt idx="81704">
                  <c:v>1.9604300177888901E-5</c:v>
                </c:pt>
                <c:pt idx="81705">
                  <c:v>1.9603705368353999E-5</c:v>
                </c:pt>
                <c:pt idx="81706">
                  <c:v>1.9603252439992499E-5</c:v>
                </c:pt>
                <c:pt idx="81707">
                  <c:v>1.9602626707637699E-5</c:v>
                </c:pt>
                <c:pt idx="81708">
                  <c:v>1.96020337170921E-5</c:v>
                </c:pt>
                <c:pt idx="81709">
                  <c:v>1.9601566236815398E-5</c:v>
                </c:pt>
                <c:pt idx="81710">
                  <c:v>1.9600989617174501E-5</c:v>
                </c:pt>
                <c:pt idx="81711">
                  <c:v>1.96004439203534E-5</c:v>
                </c:pt>
                <c:pt idx="81712">
                  <c:v>1.9599832739913799E-5</c:v>
                </c:pt>
                <c:pt idx="81713">
                  <c:v>1.9599319784901999E-5</c:v>
                </c:pt>
                <c:pt idx="81714">
                  <c:v>1.9598790458985601E-5</c:v>
                </c:pt>
                <c:pt idx="81715">
                  <c:v>1.9598233848228099E-5</c:v>
                </c:pt>
                <c:pt idx="81716">
                  <c:v>1.9597628124756701E-5</c:v>
                </c:pt>
                <c:pt idx="81717">
                  <c:v>1.95971642824588E-5</c:v>
                </c:pt>
                <c:pt idx="81718">
                  <c:v>1.9596622223616601E-5</c:v>
                </c:pt>
                <c:pt idx="81719">
                  <c:v>1.95960728888167E-5</c:v>
                </c:pt>
                <c:pt idx="81720">
                  <c:v>1.95954398805043E-5</c:v>
                </c:pt>
                <c:pt idx="81721">
                  <c:v>1.9594917830545499E-5</c:v>
                </c:pt>
                <c:pt idx="81722">
                  <c:v>1.9594404875533699E-5</c:v>
                </c:pt>
                <c:pt idx="81723">
                  <c:v>1.9593799152062302E-5</c:v>
                </c:pt>
                <c:pt idx="81724">
                  <c:v>1.9593262550188201E-5</c:v>
                </c:pt>
                <c:pt idx="81725">
                  <c:v>1.9592776880017499E-5</c:v>
                </c:pt>
                <c:pt idx="81726">
                  <c:v>1.9592207536334199E-5</c:v>
                </c:pt>
                <c:pt idx="81727">
                  <c:v>1.95916418306297E-5</c:v>
                </c:pt>
                <c:pt idx="81728">
                  <c:v>1.95910779439146E-5</c:v>
                </c:pt>
                <c:pt idx="81729">
                  <c:v>1.9590579540817998E-5</c:v>
                </c:pt>
                <c:pt idx="81730">
                  <c:v>1.9589986550272398E-5</c:v>
                </c:pt>
                <c:pt idx="81731">
                  <c:v>1.95894499483984E-5</c:v>
                </c:pt>
                <c:pt idx="81732">
                  <c:v>1.9588902432587899E-5</c:v>
                </c:pt>
                <c:pt idx="81733">
                  <c:v>1.9588329450925799E-5</c:v>
                </c:pt>
                <c:pt idx="81734">
                  <c:v>1.95877364603803E-5</c:v>
                </c:pt>
                <c:pt idx="81735">
                  <c:v>1.95871962205274E-5</c:v>
                </c:pt>
                <c:pt idx="81736">
                  <c:v>1.95866305148229E-5</c:v>
                </c:pt>
                <c:pt idx="81737">
                  <c:v>1.9586135749705099E-5</c:v>
                </c:pt>
                <c:pt idx="81738">
                  <c:v>1.9585590052884099E-5</c:v>
                </c:pt>
                <c:pt idx="81739">
                  <c:v>1.95850043382961E-5</c:v>
                </c:pt>
                <c:pt idx="81740">
                  <c:v>1.9584525944083001E-5</c:v>
                </c:pt>
                <c:pt idx="81741">
                  <c:v>1.9583903849706999E-5</c:v>
                </c:pt>
                <c:pt idx="81742">
                  <c:v>1.95833417819813E-5</c:v>
                </c:pt>
                <c:pt idx="81743">
                  <c:v>1.9582803361117799E-5</c:v>
                </c:pt>
                <c:pt idx="81744">
                  <c:v>1.9582334061851701E-5</c:v>
                </c:pt>
                <c:pt idx="81745">
                  <c:v>1.95817247004015E-5</c:v>
                </c:pt>
                <c:pt idx="81746">
                  <c:v>1.95812081074109E-5</c:v>
                </c:pt>
                <c:pt idx="81747">
                  <c:v>1.9580611478886601E-5</c:v>
                </c:pt>
                <c:pt idx="81748">
                  <c:v>1.9580080333980701E-5</c:v>
                </c:pt>
                <c:pt idx="81749">
                  <c:v>1.9579563740990101E-5</c:v>
                </c:pt>
                <c:pt idx="81750">
                  <c:v>1.95789798453916E-5</c:v>
                </c:pt>
                <c:pt idx="81751">
                  <c:v>1.9578455976443399E-5</c:v>
                </c:pt>
                <c:pt idx="81752">
                  <c:v>1.95778920897283E-5</c:v>
                </c:pt>
                <c:pt idx="81753">
                  <c:v>1.95773209270556E-5</c:v>
                </c:pt>
                <c:pt idx="81754">
                  <c:v>1.9576757040340501E-5</c:v>
                </c:pt>
                <c:pt idx="81755">
                  <c:v>1.9576220438466401E-5</c:v>
                </c:pt>
                <c:pt idx="81756">
                  <c:v>1.9575687474571199E-5</c:v>
                </c:pt>
                <c:pt idx="81757">
                  <c:v>1.9575079932110401E-5</c:v>
                </c:pt>
                <c:pt idx="81758">
                  <c:v>1.95745287783211E-5</c:v>
                </c:pt>
                <c:pt idx="81759">
                  <c:v>1.9574061298044398E-5</c:v>
                </c:pt>
                <c:pt idx="81760">
                  <c:v>1.9573464669520002E-5</c:v>
                </c:pt>
                <c:pt idx="81761">
                  <c:v>1.9572971723391702E-5</c:v>
                </c:pt>
                <c:pt idx="81762">
                  <c:v>1.95723550859839E-5</c:v>
                </c:pt>
                <c:pt idx="81763">
                  <c:v>1.9571853044908501E-5</c:v>
                </c:pt>
                <c:pt idx="81764">
                  <c:v>1.9571236407500698E-5</c:v>
                </c:pt>
                <c:pt idx="81765">
                  <c:v>1.9570770746213401E-5</c:v>
                </c:pt>
                <c:pt idx="81766">
                  <c:v>1.9570152289816199E-5</c:v>
                </c:pt>
                <c:pt idx="81767">
                  <c:v>1.9569608411984501E-5</c:v>
                </c:pt>
                <c:pt idx="81768">
                  <c:v>1.9569068172131699E-5</c:v>
                </c:pt>
                <c:pt idx="81769">
                  <c:v>1.9568497009458999E-5</c:v>
                </c:pt>
                <c:pt idx="81770">
                  <c:v>1.9567911294871E-5</c:v>
                </c:pt>
                <c:pt idx="81771">
                  <c:v>1.9567391063901599E-5</c:v>
                </c:pt>
                <c:pt idx="81772">
                  <c:v>1.9566883565858E-5</c:v>
                </c:pt>
                <c:pt idx="81773">
                  <c:v>1.9566306946217099E-5</c:v>
                </c:pt>
                <c:pt idx="81774">
                  <c:v>1.9565743059502E-5</c:v>
                </c:pt>
                <c:pt idx="81775">
                  <c:v>1.95652264665114E-5</c:v>
                </c:pt>
                <c:pt idx="81776">
                  <c:v>1.9564677131711499E-5</c:v>
                </c:pt>
                <c:pt idx="81777">
                  <c:v>1.9564073227229501E-5</c:v>
                </c:pt>
                <c:pt idx="81778">
                  <c:v>1.9563531168387299E-5</c:v>
                </c:pt>
                <c:pt idx="81779">
                  <c:v>1.9562987290555601E-5</c:v>
                </c:pt>
                <c:pt idx="81780">
                  <c:v>1.9562423403840498E-5</c:v>
                </c:pt>
                <c:pt idx="81781">
                  <c:v>1.9561941371648599E-5</c:v>
                </c:pt>
                <c:pt idx="81782">
                  <c:v>1.9561273802537502E-5</c:v>
                </c:pt>
                <c:pt idx="81783">
                  <c:v>1.9560820874176002E-5</c:v>
                </c:pt>
                <c:pt idx="81784">
                  <c:v>1.95602642634185E-5</c:v>
                </c:pt>
                <c:pt idx="81785">
                  <c:v>1.9559602151275599E-5</c:v>
                </c:pt>
                <c:pt idx="81786">
                  <c:v>1.95591055671684E-5</c:v>
                </c:pt>
                <c:pt idx="81787">
                  <c:v>1.9558516214601699E-5</c:v>
                </c:pt>
                <c:pt idx="81788">
                  <c:v>1.9558003259589899E-5</c:v>
                </c:pt>
                <c:pt idx="81789">
                  <c:v>1.9557479390641702E-5</c:v>
                </c:pt>
                <c:pt idx="81790">
                  <c:v>1.95568663912127E-5</c:v>
                </c:pt>
                <c:pt idx="81791">
                  <c:v>1.95563352463068E-5</c:v>
                </c:pt>
                <c:pt idx="81792">
                  <c:v>1.95558441191679E-5</c:v>
                </c:pt>
                <c:pt idx="81793">
                  <c:v>1.9555238395696499E-5</c:v>
                </c:pt>
                <c:pt idx="81794">
                  <c:v>1.9554683603928401E-5</c:v>
                </c:pt>
                <c:pt idx="81795">
                  <c:v>1.9554163372959E-5</c:v>
                </c:pt>
                <c:pt idx="81796">
                  <c:v>1.9553597667254501E-5</c:v>
                </c:pt>
                <c:pt idx="81797">
                  <c:v>1.9553057427401698E-5</c:v>
                </c:pt>
                <c:pt idx="81798">
                  <c:v>1.9552464436856098E-5</c:v>
                </c:pt>
                <c:pt idx="81799">
                  <c:v>1.9551962395780699E-5</c:v>
                </c:pt>
                <c:pt idx="81800">
                  <c:v>1.9551391233108E-5</c:v>
                </c:pt>
                <c:pt idx="81801">
                  <c:v>1.95508837350644E-5</c:v>
                </c:pt>
                <c:pt idx="81802">
                  <c:v>1.9550261640688401E-5</c:v>
                </c:pt>
                <c:pt idx="81803">
                  <c:v>1.9549699572962699E-5</c:v>
                </c:pt>
                <c:pt idx="81804">
                  <c:v>1.9549177523003901E-5</c:v>
                </c:pt>
                <c:pt idx="81805">
                  <c:v>1.95486445591087E-5</c:v>
                </c:pt>
                <c:pt idx="81806">
                  <c:v>1.9548069758457101E-5</c:v>
                </c:pt>
                <c:pt idx="81807">
                  <c:v>1.95476040971698E-5</c:v>
                </c:pt>
                <c:pt idx="81808">
                  <c:v>1.9546949260984602E-5</c:v>
                </c:pt>
                <c:pt idx="81809">
                  <c:v>1.9546421754057499E-5</c:v>
                </c:pt>
                <c:pt idx="81810">
                  <c:v>1.9545868781278801E-5</c:v>
                </c:pt>
                <c:pt idx="81811">
                  <c:v>1.9545339455362399E-5</c:v>
                </c:pt>
                <c:pt idx="81812">
                  <c:v>1.9544757378753298E-5</c:v>
                </c:pt>
                <c:pt idx="81813">
                  <c:v>1.9544197130016999E-5</c:v>
                </c:pt>
                <c:pt idx="81814">
                  <c:v>1.9543665985111201E-5</c:v>
                </c:pt>
                <c:pt idx="81815">
                  <c:v>1.9543087546480799E-5</c:v>
                </c:pt>
                <c:pt idx="81816">
                  <c:v>1.9542536392691599E-5</c:v>
                </c:pt>
                <c:pt idx="81817">
                  <c:v>1.9541979781934101E-5</c:v>
                </c:pt>
                <c:pt idx="81818">
                  <c:v>1.9541455912985802E-5</c:v>
                </c:pt>
                <c:pt idx="81819">
                  <c:v>1.9540844732546298E-5</c:v>
                </c:pt>
                <c:pt idx="81820">
                  <c:v>1.9540368157322502E-5</c:v>
                </c:pt>
                <c:pt idx="81821">
                  <c:v>1.95397551578935E-5</c:v>
                </c:pt>
                <c:pt idx="81822">
                  <c:v>1.9539287677616799E-5</c:v>
                </c:pt>
                <c:pt idx="81823">
                  <c:v>1.9538736523827501E-5</c:v>
                </c:pt>
                <c:pt idx="81824">
                  <c:v>1.9538058040779998E-5</c:v>
                </c:pt>
                <c:pt idx="81825">
                  <c:v>1.9537561456672901E-5</c:v>
                </c:pt>
                <c:pt idx="81826">
                  <c:v>1.9537097614374899E-5</c:v>
                </c:pt>
                <c:pt idx="81827">
                  <c:v>1.9536402760422799E-5</c:v>
                </c:pt>
                <c:pt idx="81828">
                  <c:v>1.9535931642167301E-5</c:v>
                </c:pt>
                <c:pt idx="81829">
                  <c:v>1.95353259186959E-5</c:v>
                </c:pt>
                <c:pt idx="81830">
                  <c:v>1.95348166016629E-5</c:v>
                </c:pt>
                <c:pt idx="81831">
                  <c:v>1.9534261809894802E-5</c:v>
                </c:pt>
                <c:pt idx="81832">
                  <c:v>1.9533697923179699E-5</c:v>
                </c:pt>
                <c:pt idx="81833">
                  <c:v>1.9533146769390401E-5</c:v>
                </c:pt>
                <c:pt idx="81834">
                  <c:v>1.9532524675014402E-5</c:v>
                </c:pt>
                <c:pt idx="81835">
                  <c:v>1.9532011720002598E-5</c:v>
                </c:pt>
                <c:pt idx="81836">
                  <c:v>1.9531506040948399E-5</c:v>
                </c:pt>
                <c:pt idx="81837">
                  <c:v>1.9530927602318099E-5</c:v>
                </c:pt>
                <c:pt idx="81838">
                  <c:v>1.95303764485288E-5</c:v>
                </c:pt>
                <c:pt idx="81839">
                  <c:v>1.95298598555382E-5</c:v>
                </c:pt>
                <c:pt idx="81840">
                  <c:v>1.95292268472258E-5</c:v>
                </c:pt>
                <c:pt idx="81841">
                  <c:v>1.9528741177055101E-5</c:v>
                </c:pt>
                <c:pt idx="81842">
                  <c:v>1.95281427295413E-5</c:v>
                </c:pt>
                <c:pt idx="81843">
                  <c:v>1.9527518816175901E-5</c:v>
                </c:pt>
                <c:pt idx="81844">
                  <c:v>1.9527122276485901E-5</c:v>
                </c:pt>
                <c:pt idx="81845">
                  <c:v>1.9526502001099299E-5</c:v>
                </c:pt>
                <c:pt idx="81846">
                  <c:v>1.9525936295394799E-5</c:v>
                </c:pt>
                <c:pt idx="81847">
                  <c:v>1.9525386960594901E-5</c:v>
                </c:pt>
                <c:pt idx="81848">
                  <c:v>1.95248630916467E-5</c:v>
                </c:pt>
                <c:pt idx="81849">
                  <c:v>1.95242246263661E-5</c:v>
                </c:pt>
                <c:pt idx="81850">
                  <c:v>1.9523737137205899E-5</c:v>
                </c:pt>
                <c:pt idx="81851">
                  <c:v>1.9523149603628601E-5</c:v>
                </c:pt>
                <c:pt idx="81852">
                  <c:v>1.9522645743563798E-5</c:v>
                </c:pt>
                <c:pt idx="81853">
                  <c:v>1.9522074580891099E-5</c:v>
                </c:pt>
                <c:pt idx="81854">
                  <c:v>1.9521545254974599E-5</c:v>
                </c:pt>
                <c:pt idx="81855">
                  <c:v>1.9520994101185399E-5</c:v>
                </c:pt>
                <c:pt idx="81856">
                  <c:v>1.9520395653671599E-5</c:v>
                </c:pt>
                <c:pt idx="81857">
                  <c:v>1.9519851775839901E-5</c:v>
                </c:pt>
                <c:pt idx="81858">
                  <c:v>1.9519293346092999E-5</c:v>
                </c:pt>
                <c:pt idx="81859">
                  <c:v>1.9518707631505101E-5</c:v>
                </c:pt>
                <c:pt idx="81860">
                  <c:v>1.9518207409419099E-5</c:v>
                </c:pt>
                <c:pt idx="81861">
                  <c:v>1.9517712644301399E-5</c:v>
                </c:pt>
                <c:pt idx="81862">
                  <c:v>1.9517081454978301E-5</c:v>
                </c:pt>
                <c:pt idx="81863">
                  <c:v>1.95165630429983E-5</c:v>
                </c:pt>
                <c:pt idx="81864">
                  <c:v>1.9516004613251402E-5</c:v>
                </c:pt>
                <c:pt idx="81865">
                  <c:v>1.9515420717652901E-5</c:v>
                </c:pt>
                <c:pt idx="81866">
                  <c:v>1.9514862287905999E-5</c:v>
                </c:pt>
                <c:pt idx="81867">
                  <c:v>1.9514376617735299E-5</c:v>
                </c:pt>
                <c:pt idx="81868">
                  <c:v>1.9513801817083701E-5</c:v>
                </c:pt>
                <c:pt idx="81869">
                  <c:v>1.9513176084728901E-5</c:v>
                </c:pt>
                <c:pt idx="81870">
                  <c:v>1.9512692233547599E-5</c:v>
                </c:pt>
                <c:pt idx="81871">
                  <c:v>1.9512119251885499E-5</c:v>
                </c:pt>
                <c:pt idx="81872">
                  <c:v>1.9511568098096201E-5</c:v>
                </c:pt>
                <c:pt idx="81873">
                  <c:v>1.95110260392539E-5</c:v>
                </c:pt>
                <c:pt idx="81874">
                  <c:v>1.95104548765812E-5</c:v>
                </c:pt>
                <c:pt idx="81875">
                  <c:v>1.9509925550664799E-5</c:v>
                </c:pt>
                <c:pt idx="81876">
                  <c:v>1.95094235095894E-5</c:v>
                </c:pt>
                <c:pt idx="81877">
                  <c:v>1.95087723113829E-5</c:v>
                </c:pt>
                <c:pt idx="81878">
                  <c:v>1.9508252080413499E-5</c:v>
                </c:pt>
                <c:pt idx="81879">
                  <c:v>1.9507706383592398E-5</c:v>
                </c:pt>
                <c:pt idx="81880">
                  <c:v>1.95071152120363E-5</c:v>
                </c:pt>
                <c:pt idx="81881">
                  <c:v>1.9506554963300001E-5</c:v>
                </c:pt>
                <c:pt idx="81882">
                  <c:v>1.95060238183942E-5</c:v>
                </c:pt>
                <c:pt idx="81883">
                  <c:v>1.9505523596308201E-5</c:v>
                </c:pt>
                <c:pt idx="81884">
                  <c:v>1.9504923329805E-5</c:v>
                </c:pt>
                <c:pt idx="81885">
                  <c:v>1.9504377632984001E-5</c:v>
                </c:pt>
                <c:pt idx="81886">
                  <c:v>1.9503864677972201E-5</c:v>
                </c:pt>
                <c:pt idx="81887">
                  <c:v>1.95033171621617E-5</c:v>
                </c:pt>
                <c:pt idx="81888">
                  <c:v>1.95026841538493E-5</c:v>
                </c:pt>
                <c:pt idx="81889">
                  <c:v>1.95021129911766E-5</c:v>
                </c:pt>
                <c:pt idx="81890">
                  <c:v>1.9501590941217701E-5</c:v>
                </c:pt>
                <c:pt idx="81891">
                  <c:v>1.9500965208862901E-5</c:v>
                </c:pt>
                <c:pt idx="81892">
                  <c:v>1.95005541172577E-5</c:v>
                </c:pt>
                <c:pt idx="81893">
                  <c:v>1.94999265659135E-5</c:v>
                </c:pt>
                <c:pt idx="81894">
                  <c:v>1.9499435438774499E-5</c:v>
                </c:pt>
                <c:pt idx="81895">
                  <c:v>1.9498807887430299E-5</c:v>
                </c:pt>
                <c:pt idx="81896">
                  <c:v>1.9498338588164202E-5</c:v>
                </c:pt>
                <c:pt idx="81897">
                  <c:v>1.9497741959639801E-5</c:v>
                </c:pt>
                <c:pt idx="81898">
                  <c:v>1.9497170796967101E-5</c:v>
                </c:pt>
                <c:pt idx="81899">
                  <c:v>1.94966414710507E-5</c:v>
                </c:pt>
                <c:pt idx="81900">
                  <c:v>1.9495977539918399E-5</c:v>
                </c:pt>
                <c:pt idx="81901">
                  <c:v>1.94954991457053E-5</c:v>
                </c:pt>
                <c:pt idx="81902">
                  <c:v>1.94950171135133E-5</c:v>
                </c:pt>
                <c:pt idx="81903">
                  <c:v>1.9494400476105501E-5</c:v>
                </c:pt>
                <c:pt idx="81904">
                  <c:v>1.9493922081892399E-5</c:v>
                </c:pt>
                <c:pt idx="81905">
                  <c:v>1.9493330910336199E-5</c:v>
                </c:pt>
                <c:pt idx="81906">
                  <c:v>1.9492723367875401E-5</c:v>
                </c:pt>
                <c:pt idx="81907">
                  <c:v>1.9492168576107401E-5</c:v>
                </c:pt>
                <c:pt idx="81908">
                  <c:v>1.9491671992000199E-5</c:v>
                </c:pt>
                <c:pt idx="81909">
                  <c:v>1.94911081052851E-5</c:v>
                </c:pt>
                <c:pt idx="81910">
                  <c:v>1.9490526028675999E-5</c:v>
                </c:pt>
                <c:pt idx="81911">
                  <c:v>1.9490027625579401E-5</c:v>
                </c:pt>
                <c:pt idx="81912">
                  <c:v>1.94894892047159E-5</c:v>
                </c:pt>
                <c:pt idx="81913">
                  <c:v>1.9488865291350501E-5</c:v>
                </c:pt>
                <c:pt idx="81914">
                  <c:v>1.9488328689476499E-5</c:v>
                </c:pt>
                <c:pt idx="81915">
                  <c:v>1.94877047761111E-5</c:v>
                </c:pt>
                <c:pt idx="81916">
                  <c:v>1.9487213648972102E-5</c:v>
                </c:pt>
                <c:pt idx="81917">
                  <c:v>1.94866788660875E-5</c:v>
                </c:pt>
                <c:pt idx="81918">
                  <c:v>1.9486125893308801E-5</c:v>
                </c:pt>
                <c:pt idx="81919">
                  <c:v>1.9485558368614898E-5</c:v>
                </c:pt>
                <c:pt idx="81920">
                  <c:v>1.94850035768468E-5</c:v>
                </c:pt>
                <c:pt idx="81921">
                  <c:v>1.94844833458774E-5</c:v>
                </c:pt>
                <c:pt idx="81922">
                  <c:v>1.94839522009715E-5</c:v>
                </c:pt>
                <c:pt idx="81923">
                  <c:v>1.9483393771224699E-5</c:v>
                </c:pt>
                <c:pt idx="81924">
                  <c:v>1.9482815332594301E-5</c:v>
                </c:pt>
                <c:pt idx="81925">
                  <c:v>1.9482276911730898E-5</c:v>
                </c:pt>
                <c:pt idx="81926">
                  <c:v>1.94816675502807E-5</c:v>
                </c:pt>
                <c:pt idx="81927">
                  <c:v>1.9481123672448999E-5</c:v>
                </c:pt>
                <c:pt idx="81928">
                  <c:v>1.9480652554193501E-5</c:v>
                </c:pt>
                <c:pt idx="81929">
                  <c:v>1.9479974071145999E-5</c:v>
                </c:pt>
                <c:pt idx="81930">
                  <c:v>1.9479488400975202E-5</c:v>
                </c:pt>
                <c:pt idx="81931">
                  <c:v>1.94789809029317E-5</c:v>
                </c:pt>
                <c:pt idx="81932">
                  <c:v>1.9478376998449699E-5</c:v>
                </c:pt>
                <c:pt idx="81933">
                  <c:v>1.9477893147268299E-5</c:v>
                </c:pt>
                <c:pt idx="81934">
                  <c:v>1.9477332898532E-5</c:v>
                </c:pt>
                <c:pt idx="81935">
                  <c:v>1.9476683519315002E-5</c:v>
                </c:pt>
                <c:pt idx="81936">
                  <c:v>1.94761287275469E-5</c:v>
                </c:pt>
                <c:pt idx="81937">
                  <c:v>1.9475599401630498E-5</c:v>
                </c:pt>
                <c:pt idx="81938">
                  <c:v>1.9475095541565699E-5</c:v>
                </c:pt>
                <c:pt idx="81939">
                  <c:v>1.9474517102935399E-5</c:v>
                </c:pt>
                <c:pt idx="81940">
                  <c:v>1.94740205188282E-5</c:v>
                </c:pt>
                <c:pt idx="81941">
                  <c:v>1.94734384422191E-5</c:v>
                </c:pt>
                <c:pt idx="81942">
                  <c:v>1.9472874555503899E-5</c:v>
                </c:pt>
                <c:pt idx="81943">
                  <c:v>1.9472407075227201E-5</c:v>
                </c:pt>
                <c:pt idx="81944">
                  <c:v>1.9471788618829999E-5</c:v>
                </c:pt>
                <c:pt idx="81945">
                  <c:v>1.9471201085252701E-5</c:v>
                </c:pt>
                <c:pt idx="81946">
                  <c:v>1.9470697225187898E-5</c:v>
                </c:pt>
                <c:pt idx="81947">
                  <c:v>1.9470104234642298E-5</c:v>
                </c:pt>
                <c:pt idx="81948">
                  <c:v>1.9469553080853099E-5</c:v>
                </c:pt>
                <c:pt idx="81949">
                  <c:v>1.9468910977593599E-5</c:v>
                </c:pt>
                <c:pt idx="81950">
                  <c:v>1.94684598682215E-5</c:v>
                </c:pt>
                <c:pt idx="81951">
                  <c:v>1.9467954189167399E-5</c:v>
                </c:pt>
                <c:pt idx="81952">
                  <c:v>1.94673793885158E-5</c:v>
                </c:pt>
                <c:pt idx="81953">
                  <c:v>1.9466788216959699E-5</c:v>
                </c:pt>
                <c:pt idx="81954">
                  <c:v>1.94663098227466E-5</c:v>
                </c:pt>
                <c:pt idx="81955">
                  <c:v>1.9465667719487101E-5</c:v>
                </c:pt>
                <c:pt idx="81956">
                  <c:v>1.94651256606448E-5</c:v>
                </c:pt>
                <c:pt idx="81957">
                  <c:v>1.94645563169615E-5</c:v>
                </c:pt>
                <c:pt idx="81958">
                  <c:v>1.94640342670027E-5</c:v>
                </c:pt>
                <c:pt idx="81959">
                  <c:v>1.94634649233194E-5</c:v>
                </c:pt>
                <c:pt idx="81960">
                  <c:v>1.9462962882244001E-5</c:v>
                </c:pt>
                <c:pt idx="81961">
                  <c:v>1.94623808056349E-5</c:v>
                </c:pt>
                <c:pt idx="81962">
                  <c:v>1.9461847841739699E-5</c:v>
                </c:pt>
                <c:pt idx="81963">
                  <c:v>1.9461280317045799E-5</c:v>
                </c:pt>
                <c:pt idx="81964">
                  <c:v>1.9460771000012799E-5</c:v>
                </c:pt>
                <c:pt idx="81965">
                  <c:v>1.94601798284566E-5</c:v>
                </c:pt>
                <c:pt idx="81966">
                  <c:v>1.94596123037627E-5</c:v>
                </c:pt>
                <c:pt idx="81967">
                  <c:v>1.9459062968962799E-5</c:v>
                </c:pt>
                <c:pt idx="81968">
                  <c:v>1.9458542737993402E-5</c:v>
                </c:pt>
                <c:pt idx="81969">
                  <c:v>1.94579952221829E-5</c:v>
                </c:pt>
                <c:pt idx="81970">
                  <c:v>1.9457425878499601E-5</c:v>
                </c:pt>
                <c:pt idx="81971">
                  <c:v>1.9456874724710401E-5</c:v>
                </c:pt>
                <c:pt idx="81972">
                  <c:v>1.9456309019005901E-5</c:v>
                </c:pt>
                <c:pt idx="81973">
                  <c:v>1.9455712390481501E-5</c:v>
                </c:pt>
                <c:pt idx="81974">
                  <c:v>1.9455197616480301E-5</c:v>
                </c:pt>
                <c:pt idx="81975">
                  <c:v>1.9454639186733399E-5</c:v>
                </c:pt>
                <c:pt idx="81976">
                  <c:v>1.9454049834166701E-5</c:v>
                </c:pt>
                <c:pt idx="81977">
                  <c:v>1.9453573258942901E-5</c:v>
                </c:pt>
                <c:pt idx="81978">
                  <c:v>1.94529366126517E-5</c:v>
                </c:pt>
                <c:pt idx="81979">
                  <c:v>1.9452430933597501E-5</c:v>
                </c:pt>
                <c:pt idx="81980">
                  <c:v>1.9451832486083701E-5</c:v>
                </c:pt>
                <c:pt idx="81981">
                  <c:v>1.9451319531071901E-5</c:v>
                </c:pt>
                <c:pt idx="81982">
                  <c:v>1.94508011190919E-5</c:v>
                </c:pt>
                <c:pt idx="81983">
                  <c:v>1.9450193576631099E-5</c:v>
                </c:pt>
                <c:pt idx="81984">
                  <c:v>1.94497115444392E-5</c:v>
                </c:pt>
                <c:pt idx="81985">
                  <c:v>1.94491185538936E-5</c:v>
                </c:pt>
                <c:pt idx="81986">
                  <c:v>1.9448565581115E-5</c:v>
                </c:pt>
                <c:pt idx="81987">
                  <c:v>1.9448003513389301E-5</c:v>
                </c:pt>
                <c:pt idx="81988">
                  <c:v>1.9447437807684802E-5</c:v>
                </c:pt>
                <c:pt idx="81989">
                  <c:v>1.94468848349061E-5</c:v>
                </c:pt>
                <c:pt idx="81990">
                  <c:v>1.9446419173618799E-5</c:v>
                </c:pt>
                <c:pt idx="81991">
                  <c:v>1.9445844372967299E-5</c:v>
                </c:pt>
                <c:pt idx="81992">
                  <c:v>1.94452659343369E-5</c:v>
                </c:pt>
                <c:pt idx="81993">
                  <c:v>1.9444702047621801E-5</c:v>
                </c:pt>
                <c:pt idx="81994">
                  <c:v>1.9444159988779598E-5</c:v>
                </c:pt>
                <c:pt idx="81995">
                  <c:v>1.9443583369138701E-5</c:v>
                </c:pt>
                <c:pt idx="81996">
                  <c:v>1.94430958799785E-5</c:v>
                </c:pt>
                <c:pt idx="81997">
                  <c:v>1.9442548364167999E-5</c:v>
                </c:pt>
                <c:pt idx="81998">
                  <c:v>1.9441975382505899E-5</c:v>
                </c:pt>
                <c:pt idx="81999">
                  <c:v>1.94414369616425E-5</c:v>
                </c:pt>
                <c:pt idx="82000">
                  <c:v>1.94408967217896E-5</c:v>
                </c:pt>
                <c:pt idx="82001">
                  <c:v>1.9440311007201699E-5</c:v>
                </c:pt>
                <c:pt idx="82002">
                  <c:v>1.9439743482507799E-5</c:v>
                </c:pt>
                <c:pt idx="82003">
                  <c:v>1.9439195966697301E-5</c:v>
                </c:pt>
                <c:pt idx="82004">
                  <c:v>1.943860843312E-5</c:v>
                </c:pt>
                <c:pt idx="82005">
                  <c:v>1.9438159142737301E-5</c:v>
                </c:pt>
                <c:pt idx="82006">
                  <c:v>1.9437506125541401E-5</c:v>
                </c:pt>
                <c:pt idx="82007">
                  <c:v>1.9437082301010401E-5</c:v>
                </c:pt>
                <c:pt idx="82008">
                  <c:v>1.9436540242168101E-5</c:v>
                </c:pt>
                <c:pt idx="82009">
                  <c:v>1.9435858121141802E-5</c:v>
                </c:pt>
                <c:pt idx="82010">
                  <c:v>1.9435397916822701E-5</c:v>
                </c:pt>
                <c:pt idx="82011">
                  <c:v>1.9434824935160601E-5</c:v>
                </c:pt>
                <c:pt idx="82012">
                  <c:v>1.9434255591477301E-5</c:v>
                </c:pt>
                <c:pt idx="82013">
                  <c:v>1.94337080756668E-5</c:v>
                </c:pt>
                <c:pt idx="82014">
                  <c:v>1.9433147826930501E-5</c:v>
                </c:pt>
                <c:pt idx="82015">
                  <c:v>1.9432629414950501E-5</c:v>
                </c:pt>
                <c:pt idx="82016">
                  <c:v>1.9432034605415501E-5</c:v>
                </c:pt>
                <c:pt idx="82017">
                  <c:v>1.9431525288382599E-5</c:v>
                </c:pt>
                <c:pt idx="82018">
                  <c:v>1.9430975953582701E-5</c:v>
                </c:pt>
                <c:pt idx="82019">
                  <c:v>1.9430459360592101E-5</c:v>
                </c:pt>
                <c:pt idx="82020">
                  <c:v>1.94298518181313E-5</c:v>
                </c:pt>
                <c:pt idx="82021">
                  <c:v>1.94292624655645E-5</c:v>
                </c:pt>
                <c:pt idx="82022">
                  <c:v>1.9428796804277199E-5</c:v>
                </c:pt>
                <c:pt idx="82023">
                  <c:v>1.94282583834138E-5</c:v>
                </c:pt>
                <c:pt idx="82024">
                  <c:v>1.9427623556111899E-5</c:v>
                </c:pt>
                <c:pt idx="82025">
                  <c:v>1.94271433429094E-5</c:v>
                </c:pt>
                <c:pt idx="82026">
                  <c:v>1.9426532162469802E-5</c:v>
                </c:pt>
                <c:pt idx="82027">
                  <c:v>1.94260355783626E-5</c:v>
                </c:pt>
                <c:pt idx="82028">
                  <c:v>1.9425449863774699E-5</c:v>
                </c:pt>
                <c:pt idx="82029">
                  <c:v>1.9424964193603999E-5</c:v>
                </c:pt>
                <c:pt idx="82030">
                  <c:v>1.9424358470132602E-5</c:v>
                </c:pt>
                <c:pt idx="82031">
                  <c:v>1.9423765479587002E-5</c:v>
                </c:pt>
                <c:pt idx="82032">
                  <c:v>1.9423259800532799E-5</c:v>
                </c:pt>
                <c:pt idx="82033">
                  <c:v>1.9422694094828299E-5</c:v>
                </c:pt>
                <c:pt idx="82034">
                  <c:v>1.94221502169967E-5</c:v>
                </c:pt>
                <c:pt idx="82035">
                  <c:v>1.9421624529059099E-5</c:v>
                </c:pt>
                <c:pt idx="82036">
                  <c:v>1.9421051547396901E-5</c:v>
                </c:pt>
                <c:pt idx="82037">
                  <c:v>1.9420496755628901E-5</c:v>
                </c:pt>
                <c:pt idx="82038">
                  <c:v>1.9420025637373301E-5</c:v>
                </c:pt>
                <c:pt idx="82039">
                  <c:v>1.94194180949125E-5</c:v>
                </c:pt>
                <c:pt idx="82040">
                  <c:v>1.9418857846176299E-5</c:v>
                </c:pt>
                <c:pt idx="82041">
                  <c:v>1.9418259398662499E-5</c:v>
                </c:pt>
                <c:pt idx="82042">
                  <c:v>1.94177009689156E-5</c:v>
                </c:pt>
                <c:pt idx="82043">
                  <c:v>1.9417293515289199E-5</c:v>
                </c:pt>
                <c:pt idx="82044">
                  <c:v>1.94167314475635E-5</c:v>
                </c:pt>
                <c:pt idx="82045">
                  <c:v>1.9416151189943799E-5</c:v>
                </c:pt>
                <c:pt idx="82046">
                  <c:v>1.9415481801843301E-5</c:v>
                </c:pt>
                <c:pt idx="82047">
                  <c:v>1.94150088645984E-5</c:v>
                </c:pt>
                <c:pt idx="82048">
                  <c:v>1.94144813576713E-5</c:v>
                </c:pt>
                <c:pt idx="82049">
                  <c:v>1.9413946574786702E-5</c:v>
                </c:pt>
                <c:pt idx="82050">
                  <c:v>1.9413462723605301E-5</c:v>
                </c:pt>
                <c:pt idx="82051">
                  <c:v>1.94128188013565E-5</c:v>
                </c:pt>
                <c:pt idx="82052">
                  <c:v>1.9412300389376499E-5</c:v>
                </c:pt>
                <c:pt idx="82053">
                  <c:v>1.9411751054576601E-5</c:v>
                </c:pt>
                <c:pt idx="82054">
                  <c:v>1.9411147150094601E-5</c:v>
                </c:pt>
                <c:pt idx="82055">
                  <c:v>1.9410679669817899E-5</c:v>
                </c:pt>
                <c:pt idx="82056">
                  <c:v>1.9410201275604801E-5</c:v>
                </c:pt>
                <c:pt idx="82057">
                  <c:v>1.9409630112932101E-5</c:v>
                </c:pt>
                <c:pt idx="82058">
                  <c:v>1.9409051674301699E-5</c:v>
                </c:pt>
                <c:pt idx="82059">
                  <c:v>1.9408445950830399E-5</c:v>
                </c:pt>
                <c:pt idx="82060">
                  <c:v>1.9407985746511299E-5</c:v>
                </c:pt>
                <c:pt idx="82061">
                  <c:v>1.94074054888915E-5</c:v>
                </c:pt>
                <c:pt idx="82062">
                  <c:v>1.9406839783187001E-5</c:v>
                </c:pt>
                <c:pt idx="82063">
                  <c:v>1.9406246792641499E-5</c:v>
                </c:pt>
                <c:pt idx="82064">
                  <c:v>1.9405732018640299E-5</c:v>
                </c:pt>
                <c:pt idx="82065">
                  <c:v>1.9405146304052299E-5</c:v>
                </c:pt>
                <c:pt idx="82066">
                  <c:v>1.9404609702178301E-5</c:v>
                </c:pt>
                <c:pt idx="82067">
                  <c:v>1.94040840142407E-5</c:v>
                </c:pt>
                <c:pt idx="82068">
                  <c:v>1.94035692402395E-5</c:v>
                </c:pt>
                <c:pt idx="82069">
                  <c:v>1.9403018086450202E-5</c:v>
                </c:pt>
                <c:pt idx="82070">
                  <c:v>1.9402483303565501E-5</c:v>
                </c:pt>
                <c:pt idx="82071">
                  <c:v>1.94018921320094E-5</c:v>
                </c:pt>
                <c:pt idx="82072">
                  <c:v>1.94013791769976E-5</c:v>
                </c:pt>
                <c:pt idx="82073">
                  <c:v>1.9400755263632201E-5</c:v>
                </c:pt>
                <c:pt idx="82074">
                  <c:v>1.9400249584578001E-5</c:v>
                </c:pt>
                <c:pt idx="82075">
                  <c:v>1.93997548194602E-5</c:v>
                </c:pt>
                <c:pt idx="82076">
                  <c:v>1.9399074517423301E-5</c:v>
                </c:pt>
                <c:pt idx="82077">
                  <c:v>1.9398621589061801E-5</c:v>
                </c:pt>
                <c:pt idx="82078">
                  <c:v>1.93980959011242E-5</c:v>
                </c:pt>
                <c:pt idx="82079">
                  <c:v>1.9397519281483299E-5</c:v>
                </c:pt>
                <c:pt idx="82080">
                  <c:v>1.9397028154344301E-5</c:v>
                </c:pt>
                <c:pt idx="82081">
                  <c:v>1.9396413335925899E-5</c:v>
                </c:pt>
                <c:pt idx="82082">
                  <c:v>1.9395854906179001E-5</c:v>
                </c:pt>
                <c:pt idx="82083">
                  <c:v>1.93953073903685E-5</c:v>
                </c:pt>
                <c:pt idx="82084">
                  <c:v>1.9394890841795101E-5</c:v>
                </c:pt>
                <c:pt idx="82085">
                  <c:v>1.9394272385397899E-5</c:v>
                </c:pt>
                <c:pt idx="82086">
                  <c:v>1.93937157746404E-5</c:v>
                </c:pt>
                <c:pt idx="82087">
                  <c:v>1.9393188267713399E-5</c:v>
                </c:pt>
                <c:pt idx="82088">
                  <c:v>1.93926443898818E-5</c:v>
                </c:pt>
                <c:pt idx="82089">
                  <c:v>1.9392005924601101E-5</c:v>
                </c:pt>
                <c:pt idx="82090">
                  <c:v>1.9391520254430398E-5</c:v>
                </c:pt>
                <c:pt idx="82091">
                  <c:v>1.9390960005694099E-5</c:v>
                </c:pt>
                <c:pt idx="82092">
                  <c:v>1.9390487068449201E-5</c:v>
                </c:pt>
                <c:pt idx="82093">
                  <c:v>1.9389903172850599E-5</c:v>
                </c:pt>
                <c:pt idx="82094">
                  <c:v>1.9389375665923601E-5</c:v>
                </c:pt>
                <c:pt idx="82095">
                  <c:v>1.93888372450601E-5</c:v>
                </c:pt>
                <c:pt idx="82096">
                  <c:v>1.9388295186217901E-5</c:v>
                </c:pt>
                <c:pt idx="82097">
                  <c:v>1.9387736756470999E-5</c:v>
                </c:pt>
                <c:pt idx="82098">
                  <c:v>1.9387160136830099E-5</c:v>
                </c:pt>
                <c:pt idx="82099">
                  <c:v>1.9386639905860698E-5</c:v>
                </c:pt>
                <c:pt idx="82100">
                  <c:v>1.9386079657124399E-5</c:v>
                </c:pt>
                <c:pt idx="82101">
                  <c:v>1.93855703400914E-5</c:v>
                </c:pt>
                <c:pt idx="82102">
                  <c:v>1.9384995539439801E-5</c:v>
                </c:pt>
                <c:pt idx="82103">
                  <c:v>1.9384508050279699E-5</c:v>
                </c:pt>
                <c:pt idx="82104">
                  <c:v>1.9383922335691699E-5</c:v>
                </c:pt>
                <c:pt idx="82105">
                  <c:v>1.9383369362913099E-5</c:v>
                </c:pt>
                <c:pt idx="82106">
                  <c:v>1.9382814571145001E-5</c:v>
                </c:pt>
                <c:pt idx="82107">
                  <c:v>1.9382248865440501E-5</c:v>
                </c:pt>
                <c:pt idx="82108">
                  <c:v>1.938170134963E-5</c:v>
                </c:pt>
                <c:pt idx="82109">
                  <c:v>1.93811792996712E-5</c:v>
                </c:pt>
                <c:pt idx="82110">
                  <c:v>1.9380633602850098E-5</c:v>
                </c:pt>
                <c:pt idx="82111">
                  <c:v>1.9380104276933701E-5</c:v>
                </c:pt>
                <c:pt idx="82112">
                  <c:v>1.9379553123144399E-5</c:v>
                </c:pt>
                <c:pt idx="82113">
                  <c:v>1.9379043806111399E-5</c:v>
                </c:pt>
                <c:pt idx="82114">
                  <c:v>1.9378487195353999E-5</c:v>
                </c:pt>
                <c:pt idx="82115">
                  <c:v>1.9377894204808399E-5</c:v>
                </c:pt>
                <c:pt idx="82116">
                  <c:v>1.93774139916059E-5</c:v>
                </c:pt>
                <c:pt idx="82117">
                  <c:v>1.9376826458028501E-5</c:v>
                </c:pt>
                <c:pt idx="82118">
                  <c:v>1.9376280761207501E-5</c:v>
                </c:pt>
                <c:pt idx="82119">
                  <c:v>1.9375755073269799E-5</c:v>
                </c:pt>
                <c:pt idx="82120">
                  <c:v>1.9375214833417E-5</c:v>
                </c:pt>
                <c:pt idx="82121">
                  <c:v>1.93746982404264E-5</c:v>
                </c:pt>
                <c:pt idx="82122">
                  <c:v>1.93741252587643E-5</c:v>
                </c:pt>
                <c:pt idx="82123">
                  <c:v>1.9373550458112701E-5</c:v>
                </c:pt>
                <c:pt idx="82124">
                  <c:v>1.9373064787941998E-5</c:v>
                </c:pt>
                <c:pt idx="82125">
                  <c:v>1.9372482711332799E-5</c:v>
                </c:pt>
                <c:pt idx="82126">
                  <c:v>1.93719934031833E-5</c:v>
                </c:pt>
                <c:pt idx="82127">
                  <c:v>1.9371469534235099E-5</c:v>
                </c:pt>
                <c:pt idx="82128">
                  <c:v>1.9370860172784901E-5</c:v>
                </c:pt>
                <c:pt idx="82129">
                  <c:v>1.93703326658579E-5</c:v>
                </c:pt>
                <c:pt idx="82130">
                  <c:v>1.9369812434888401E-5</c:v>
                </c:pt>
                <c:pt idx="82131">
                  <c:v>1.93692321772687E-5</c:v>
                </c:pt>
                <c:pt idx="82132">
                  <c:v>1.9368753783055601E-5</c:v>
                </c:pt>
                <c:pt idx="82133">
                  <c:v>1.93681462405948E-5</c:v>
                </c:pt>
                <c:pt idx="82134">
                  <c:v>1.9367584172869101E-5</c:v>
                </c:pt>
                <c:pt idx="82135">
                  <c:v>1.9367103959666599E-5</c:v>
                </c:pt>
                <c:pt idx="82136">
                  <c:v>1.93665455299197E-5</c:v>
                </c:pt>
                <c:pt idx="82137">
                  <c:v>1.9365983462194001E-5</c:v>
                </c:pt>
                <c:pt idx="82138">
                  <c:v>1.9365488697076199E-5</c:v>
                </c:pt>
                <c:pt idx="82139">
                  <c:v>1.9364946638234E-5</c:v>
                </c:pt>
                <c:pt idx="82140">
                  <c:v>1.9364390027476498E-5</c:v>
                </c:pt>
                <c:pt idx="82141">
                  <c:v>1.9363855244591802E-5</c:v>
                </c:pt>
                <c:pt idx="82142">
                  <c:v>1.9363356841495301E-5</c:v>
                </c:pt>
                <c:pt idx="82143">
                  <c:v>1.9362769307917898E-5</c:v>
                </c:pt>
                <c:pt idx="82144">
                  <c:v>1.9362249076948501E-5</c:v>
                </c:pt>
                <c:pt idx="82145">
                  <c:v>1.9361668819328801E-5</c:v>
                </c:pt>
                <c:pt idx="82146">
                  <c:v>1.9361137674422901E-5</c:v>
                </c:pt>
                <c:pt idx="82147">
                  <c:v>1.9360662918188599E-5</c:v>
                </c:pt>
                <c:pt idx="82148">
                  <c:v>1.9360093574505299E-5</c:v>
                </c:pt>
                <c:pt idx="82149">
                  <c:v>1.9359542420716001E-5</c:v>
                </c:pt>
                <c:pt idx="82150">
                  <c:v>1.93590112758102E-5</c:v>
                </c:pt>
                <c:pt idx="82151">
                  <c:v>1.9358474673936099E-5</c:v>
                </c:pt>
                <c:pt idx="82152">
                  <c:v>1.9357898054295199E-5</c:v>
                </c:pt>
                <c:pt idx="82153">
                  <c:v>1.93573323485907E-5</c:v>
                </c:pt>
                <c:pt idx="82154">
                  <c:v>1.9356775737833201E-5</c:v>
                </c:pt>
                <c:pt idx="82155">
                  <c:v>1.93563300854294E-5</c:v>
                </c:pt>
                <c:pt idx="82156">
                  <c:v>1.9355764379724901E-5</c:v>
                </c:pt>
                <c:pt idx="82157">
                  <c:v>1.9355180484126302E-5</c:v>
                </c:pt>
                <c:pt idx="82158">
                  <c:v>1.9354696632944999E-5</c:v>
                </c:pt>
                <c:pt idx="82159">
                  <c:v>1.9354092728463002E-5</c:v>
                </c:pt>
                <c:pt idx="82160">
                  <c:v>1.9353585230419399E-5</c:v>
                </c:pt>
                <c:pt idx="82161">
                  <c:v>1.93530231626937E-5</c:v>
                </c:pt>
                <c:pt idx="82162">
                  <c:v>1.9352544768480601E-5</c:v>
                </c:pt>
                <c:pt idx="82163">
                  <c:v>1.9351984519744299E-5</c:v>
                </c:pt>
                <c:pt idx="82164">
                  <c:v>1.93514297279762E-5</c:v>
                </c:pt>
                <c:pt idx="82165">
                  <c:v>1.9350884031155201E-5</c:v>
                </c:pt>
                <c:pt idx="82166">
                  <c:v>1.9350407455931401E-5</c:v>
                </c:pt>
                <c:pt idx="82167">
                  <c:v>1.93498308362905E-5</c:v>
                </c:pt>
                <c:pt idx="82168">
                  <c:v>1.9349381545907801E-5</c:v>
                </c:pt>
                <c:pt idx="82169">
                  <c:v>1.9348766727489399E-5</c:v>
                </c:pt>
                <c:pt idx="82170">
                  <c:v>1.9348250134498799E-5</c:v>
                </c:pt>
                <c:pt idx="82171">
                  <c:v>1.93476553249639E-5</c:v>
                </c:pt>
                <c:pt idx="82172">
                  <c:v>1.9347136912983802E-5</c:v>
                </c:pt>
                <c:pt idx="82173">
                  <c:v>1.9346647604834299E-5</c:v>
                </c:pt>
                <c:pt idx="82174">
                  <c:v>1.9346069166204001E-5</c:v>
                </c:pt>
                <c:pt idx="82175">
                  <c:v>1.9345508917467699E-5</c:v>
                </c:pt>
                <c:pt idx="82176">
                  <c:v>1.9344970496604199E-5</c:v>
                </c:pt>
                <c:pt idx="82177">
                  <c:v>1.93444338947302E-5</c:v>
                </c:pt>
                <c:pt idx="82178">
                  <c:v>1.93439827853581E-5</c:v>
                </c:pt>
                <c:pt idx="82179">
                  <c:v>1.9343431631568799E-5</c:v>
                </c:pt>
                <c:pt idx="82180">
                  <c:v>1.93428932107054E-5</c:v>
                </c:pt>
                <c:pt idx="82181">
                  <c:v>1.9342312953085601E-5</c:v>
                </c:pt>
                <c:pt idx="82182">
                  <c:v>1.93417818081798E-5</c:v>
                </c:pt>
                <c:pt idx="82183">
                  <c:v>1.9341232473379898E-5</c:v>
                </c:pt>
                <c:pt idx="82184">
                  <c:v>1.9340714061399901E-5</c:v>
                </c:pt>
                <c:pt idx="82185">
                  <c:v>1.9340204744366898E-5</c:v>
                </c:pt>
                <c:pt idx="82186">
                  <c:v>1.9339629943715402E-5</c:v>
                </c:pt>
                <c:pt idx="82187">
                  <c:v>1.9339142454555299E-5</c:v>
                </c:pt>
                <c:pt idx="82188">
                  <c:v>1.9338533093105101E-5</c:v>
                </c:pt>
                <c:pt idx="82189">
                  <c:v>1.9338020138093301E-5</c:v>
                </c:pt>
                <c:pt idx="82190">
                  <c:v>1.93374817172298E-5</c:v>
                </c:pt>
                <c:pt idx="82191">
                  <c:v>1.9336934201419401E-5</c:v>
                </c:pt>
                <c:pt idx="82192">
                  <c:v>1.9336426703375801E-5</c:v>
                </c:pt>
                <c:pt idx="82193">
                  <c:v>1.9335919205332199E-5</c:v>
                </c:pt>
                <c:pt idx="82194">
                  <c:v>1.9335326214786599E-5</c:v>
                </c:pt>
                <c:pt idx="82195">
                  <c:v>1.9334869648446298E-5</c:v>
                </c:pt>
                <c:pt idx="82196">
                  <c:v>1.9334282114869001E-5</c:v>
                </c:pt>
                <c:pt idx="82197">
                  <c:v>1.93337655218784E-5</c:v>
                </c:pt>
                <c:pt idx="82198">
                  <c:v>1.93331743503222E-5</c:v>
                </c:pt>
                <c:pt idx="82199">
                  <c:v>1.9332692318130301E-5</c:v>
                </c:pt>
                <c:pt idx="82200">
                  <c:v>1.9332168449182101E-5</c:v>
                </c:pt>
                <c:pt idx="82201">
                  <c:v>1.9331593648530499E-5</c:v>
                </c:pt>
                <c:pt idx="82202">
                  <c:v>1.93310497706989E-5</c:v>
                </c:pt>
                <c:pt idx="82203">
                  <c:v>1.9330502254888398E-5</c:v>
                </c:pt>
                <c:pt idx="82204">
                  <c:v>1.9330042050569301E-5</c:v>
                </c:pt>
                <c:pt idx="82205">
                  <c:v>1.9329536371515099E-5</c:v>
                </c:pt>
                <c:pt idx="82206">
                  <c:v>1.9328956113895401E-5</c:v>
                </c:pt>
                <c:pt idx="82207">
                  <c:v>1.9328439520904801E-5</c:v>
                </c:pt>
                <c:pt idx="82208">
                  <c:v>1.9327924746903601E-5</c:v>
                </c:pt>
                <c:pt idx="82209">
                  <c:v>1.9327444533701099E-5</c:v>
                </c:pt>
                <c:pt idx="82210">
                  <c:v>1.9326820620335601E-5</c:v>
                </c:pt>
                <c:pt idx="82211">
                  <c:v>1.9326254914631098E-5</c:v>
                </c:pt>
                <c:pt idx="82212">
                  <c:v>1.9325787434354401E-5</c:v>
                </c:pt>
                <c:pt idx="82213">
                  <c:v>1.9325199900777099E-5</c:v>
                </c:pt>
                <c:pt idx="82214">
                  <c:v>1.9324721506564001E-5</c:v>
                </c:pt>
                <c:pt idx="82215">
                  <c:v>1.93241812667111E-5</c:v>
                </c:pt>
                <c:pt idx="82216">
                  <c:v>1.93236592167523E-5</c:v>
                </c:pt>
                <c:pt idx="82217">
                  <c:v>1.93230916920584E-5</c:v>
                </c:pt>
                <c:pt idx="82218">
                  <c:v>1.9322484149597599E-5</c:v>
                </c:pt>
                <c:pt idx="82219">
                  <c:v>1.93220457731513E-5</c:v>
                </c:pt>
                <c:pt idx="82220">
                  <c:v>1.93214928003727E-5</c:v>
                </c:pt>
                <c:pt idx="82221">
                  <c:v>1.9321034415043E-5</c:v>
                </c:pt>
                <c:pt idx="82222">
                  <c:v>1.9320495994179499E-5</c:v>
                </c:pt>
                <c:pt idx="82223">
                  <c:v>1.9319968487252502E-5</c:v>
                </c:pt>
                <c:pt idx="82224">
                  <c:v>1.9319420971442E-5</c:v>
                </c:pt>
                <c:pt idx="82225">
                  <c:v>1.9318837075843499E-5</c:v>
                </c:pt>
                <c:pt idx="82226">
                  <c:v>1.9318342310725701E-5</c:v>
                </c:pt>
                <c:pt idx="82227">
                  <c:v>1.93177584151272E-5</c:v>
                </c:pt>
                <c:pt idx="82228">
                  <c:v>1.93172272702213E-5</c:v>
                </c:pt>
                <c:pt idx="82229">
                  <c:v>1.93166706594639E-5</c:v>
                </c:pt>
                <c:pt idx="82230">
                  <c:v>1.9316170437377901E-5</c:v>
                </c:pt>
                <c:pt idx="82231">
                  <c:v>1.9315717509016401E-5</c:v>
                </c:pt>
                <c:pt idx="82232">
                  <c:v>1.9315153622301299E-5</c:v>
                </c:pt>
                <c:pt idx="82233">
                  <c:v>1.93145915545756E-5</c:v>
                </c:pt>
                <c:pt idx="82234">
                  <c:v>1.9314049495733299E-5</c:v>
                </c:pt>
                <c:pt idx="82235">
                  <c:v>1.93135638255626E-5</c:v>
                </c:pt>
                <c:pt idx="82236">
                  <c:v>1.93129926628899E-5</c:v>
                </c:pt>
                <c:pt idx="82237">
                  <c:v>1.9312506992719099E-5</c:v>
                </c:pt>
                <c:pt idx="82238">
                  <c:v>1.9311997675686099E-5</c:v>
                </c:pt>
                <c:pt idx="82239">
                  <c:v>1.9311495634610799E-5</c:v>
                </c:pt>
                <c:pt idx="82240">
                  <c:v>1.9310899006086402E-5</c:v>
                </c:pt>
                <c:pt idx="82241">
                  <c:v>1.9310431525809701E-5</c:v>
                </c:pt>
                <c:pt idx="82242">
                  <c:v>1.9309925846755501E-5</c:v>
                </c:pt>
                <c:pt idx="82243">
                  <c:v>1.9309301933390099E-5</c:v>
                </c:pt>
                <c:pt idx="82244">
                  <c:v>1.9308781702420701E-5</c:v>
                </c:pt>
                <c:pt idx="82245">
                  <c:v>1.93082578334725E-5</c:v>
                </c:pt>
                <c:pt idx="82246">
                  <c:v>1.9307737602503002E-5</c:v>
                </c:pt>
                <c:pt idx="82247">
                  <c:v>1.9307226466480599E-5</c:v>
                </c:pt>
                <c:pt idx="82248">
                  <c:v>1.9306698959553601E-5</c:v>
                </c:pt>
                <c:pt idx="82249">
                  <c:v>1.9306135072838501E-5</c:v>
                </c:pt>
                <c:pt idx="82250">
                  <c:v>1.9305611203890301E-5</c:v>
                </c:pt>
                <c:pt idx="82251">
                  <c:v>1.9305109162814902E-5</c:v>
                </c:pt>
                <c:pt idx="82252">
                  <c:v>1.9304592569824301E-5</c:v>
                </c:pt>
                <c:pt idx="82253">
                  <c:v>1.9304023226141002E-5</c:v>
                </c:pt>
                <c:pt idx="82254">
                  <c:v>1.93035484699067E-5</c:v>
                </c:pt>
                <c:pt idx="82255">
                  <c:v>1.9302986402181001E-5</c:v>
                </c:pt>
                <c:pt idx="82256">
                  <c:v>1.93025243788725E-5</c:v>
                </c:pt>
                <c:pt idx="82257">
                  <c:v>1.9301964130136201E-5</c:v>
                </c:pt>
                <c:pt idx="82258">
                  <c:v>1.9301365682622401E-5</c:v>
                </c:pt>
                <c:pt idx="82259">
                  <c:v>1.93008381756954E-5</c:v>
                </c:pt>
                <c:pt idx="82260">
                  <c:v>1.9300417989143201E-5</c:v>
                </c:pt>
                <c:pt idx="82261">
                  <c:v>1.9299899577163201E-5</c:v>
                </c:pt>
                <c:pt idx="82262">
                  <c:v>1.9299346604384499E-5</c:v>
                </c:pt>
                <c:pt idx="82263">
                  <c:v>1.92987827176694E-5</c:v>
                </c:pt>
                <c:pt idx="82264">
                  <c:v>1.92982170119649E-5</c:v>
                </c:pt>
                <c:pt idx="82265">
                  <c:v>1.9297720427857698E-5</c:v>
                </c:pt>
                <c:pt idx="82266">
                  <c:v>1.9297276594443301E-5</c:v>
                </c:pt>
                <c:pt idx="82267">
                  <c:v>1.9296645405120199E-5</c:v>
                </c:pt>
                <c:pt idx="82268">
                  <c:v>1.9296188838779899E-5</c:v>
                </c:pt>
                <c:pt idx="82269">
                  <c:v>1.9295663150842302E-5</c:v>
                </c:pt>
                <c:pt idx="82270">
                  <c:v>1.9295121092000001E-5</c:v>
                </c:pt>
                <c:pt idx="82271">
                  <c:v>1.9294609955977699E-5</c:v>
                </c:pt>
                <c:pt idx="82272">
                  <c:v>1.9293996956548599E-5</c:v>
                </c:pt>
                <c:pt idx="82273">
                  <c:v>1.9293602235848101E-5</c:v>
                </c:pt>
                <c:pt idx="82274">
                  <c:v>1.9292963770567399E-5</c:v>
                </c:pt>
                <c:pt idx="82275">
                  <c:v>1.9292467186460299E-5</c:v>
                </c:pt>
                <c:pt idx="82276">
                  <c:v>1.9291934222564999E-5</c:v>
                </c:pt>
                <c:pt idx="82277">
                  <c:v>1.9291408534627401E-5</c:v>
                </c:pt>
                <c:pt idx="82278">
                  <c:v>1.9290921045467302E-5</c:v>
                </c:pt>
                <c:pt idx="82279">
                  <c:v>1.92904280993389E-5</c:v>
                </c:pt>
                <c:pt idx="82280">
                  <c:v>1.9289900592411899E-5</c:v>
                </c:pt>
                <c:pt idx="82281">
                  <c:v>1.9289382180431898E-5</c:v>
                </c:pt>
                <c:pt idx="82282">
                  <c:v>1.9288832845632E-5</c:v>
                </c:pt>
                <c:pt idx="82283">
                  <c:v>1.9288347175461199E-5</c:v>
                </c:pt>
                <c:pt idx="82284">
                  <c:v>1.9287756003905101E-5</c:v>
                </c:pt>
                <c:pt idx="82285">
                  <c:v>1.92872848856496E-5</c:v>
                </c:pt>
                <c:pt idx="82286">
                  <c:v>1.9286739188828499E-5</c:v>
                </c:pt>
                <c:pt idx="82287">
                  <c:v>1.92862426047213E-5</c:v>
                </c:pt>
                <c:pt idx="82288">
                  <c:v>1.9285733287688301E-5</c:v>
                </c:pt>
                <c:pt idx="82289">
                  <c:v>1.9285223970655399E-5</c:v>
                </c:pt>
                <c:pt idx="82290">
                  <c:v>1.9284600057289898E-5</c:v>
                </c:pt>
                <c:pt idx="82291">
                  <c:v>1.92841798707377E-5</c:v>
                </c:pt>
                <c:pt idx="82292">
                  <c:v>1.9283639630884901E-5</c:v>
                </c:pt>
                <c:pt idx="82293">
                  <c:v>1.9283137589809498E-5</c:v>
                </c:pt>
                <c:pt idx="82294">
                  <c:v>1.9282544599263898E-5</c:v>
                </c:pt>
                <c:pt idx="82295">
                  <c:v>1.9282115317764699E-5</c:v>
                </c:pt>
                <c:pt idx="82296">
                  <c:v>1.9281538698123798E-5</c:v>
                </c:pt>
                <c:pt idx="82297">
                  <c:v>1.9281013010186099E-5</c:v>
                </c:pt>
                <c:pt idx="82298">
                  <c:v>1.9280521883047199E-5</c:v>
                </c:pt>
                <c:pt idx="82299">
                  <c:v>1.9279974367236702E-5</c:v>
                </c:pt>
                <c:pt idx="82300">
                  <c:v>1.9279490516055399E-5</c:v>
                </c:pt>
                <c:pt idx="82301">
                  <c:v>1.9278886611573402E-5</c:v>
                </c:pt>
                <c:pt idx="82302">
                  <c:v>1.9278402760392099E-5</c:v>
                </c:pt>
                <c:pt idx="82303">
                  <c:v>1.9277944375062399E-5</c:v>
                </c:pt>
                <c:pt idx="82304">
                  <c:v>1.9277404135209501E-5</c:v>
                </c:pt>
                <c:pt idx="82305">
                  <c:v>1.9276843886473199E-5</c:v>
                </c:pt>
                <c:pt idx="82306">
                  <c:v>1.9276321836514398E-5</c:v>
                </c:pt>
                <c:pt idx="82307">
                  <c:v>1.9275794329587401E-5</c:v>
                </c:pt>
                <c:pt idx="82308">
                  <c:v>1.92752759176074E-5</c:v>
                </c:pt>
                <c:pt idx="82309">
                  <c:v>1.9274828446214101E-5</c:v>
                </c:pt>
                <c:pt idx="82310">
                  <c:v>1.9274311853223501E-5</c:v>
                </c:pt>
                <c:pt idx="82311">
                  <c:v>1.9273806174169301E-5</c:v>
                </c:pt>
                <c:pt idx="82312">
                  <c:v>1.9273285943199901E-5</c:v>
                </c:pt>
                <c:pt idx="82313">
                  <c:v>1.92727075045696E-5</c:v>
                </c:pt>
                <c:pt idx="82314">
                  <c:v>1.9272198187536601E-5</c:v>
                </c:pt>
                <c:pt idx="82315">
                  <c:v>1.9271701603429399E-5</c:v>
                </c:pt>
                <c:pt idx="82316">
                  <c:v>1.9271188648417599E-5</c:v>
                </c:pt>
                <c:pt idx="82317">
                  <c:v>1.92707138921833E-5</c:v>
                </c:pt>
                <c:pt idx="82318">
                  <c:v>1.9270097254775498E-5</c:v>
                </c:pt>
                <c:pt idx="82319">
                  <c:v>1.9269611584604701E-5</c:v>
                </c:pt>
                <c:pt idx="82320">
                  <c:v>1.9269096810603501E-5</c:v>
                </c:pt>
                <c:pt idx="82321">
                  <c:v>1.9268620235379799E-5</c:v>
                </c:pt>
                <c:pt idx="82322">
                  <c:v>1.9268132746219601E-5</c:v>
                </c:pt>
                <c:pt idx="82323">
                  <c:v>1.9267621610197201E-5</c:v>
                </c:pt>
                <c:pt idx="82324">
                  <c:v>1.9267010429757701E-5</c:v>
                </c:pt>
                <c:pt idx="82325">
                  <c:v>1.9266468370915401E-5</c:v>
                </c:pt>
                <c:pt idx="82326">
                  <c:v>1.9266013623564501E-5</c:v>
                </c:pt>
                <c:pt idx="82327">
                  <c:v>1.92654970305739E-5</c:v>
                </c:pt>
                <c:pt idx="82328">
                  <c:v>1.9265024093328999E-5</c:v>
                </c:pt>
                <c:pt idx="82329">
                  <c:v>1.9264471120550301E-5</c:v>
                </c:pt>
                <c:pt idx="82330">
                  <c:v>1.9263981812400699E-5</c:v>
                </c:pt>
                <c:pt idx="82331">
                  <c:v>1.9263430658611499E-5</c:v>
                </c:pt>
                <c:pt idx="82332">
                  <c:v>1.92629795492394E-5</c:v>
                </c:pt>
                <c:pt idx="82333">
                  <c:v>1.92624065675773E-5</c:v>
                </c:pt>
                <c:pt idx="82334">
                  <c:v>1.9261959096184E-5</c:v>
                </c:pt>
                <c:pt idx="82335">
                  <c:v>1.9261402485426498E-5</c:v>
                </c:pt>
                <c:pt idx="82336">
                  <c:v>1.92608422366902E-5</c:v>
                </c:pt>
                <c:pt idx="82337">
                  <c:v>1.9260362023487701E-5</c:v>
                </c:pt>
                <c:pt idx="82338">
                  <c:v>1.9259890905232199E-5</c:v>
                </c:pt>
                <c:pt idx="82339">
                  <c:v>1.9259317923570099E-5</c:v>
                </c:pt>
                <c:pt idx="82340">
                  <c:v>1.9258801330579401E-5</c:v>
                </c:pt>
                <c:pt idx="82341">
                  <c:v>1.92582774616312E-5</c:v>
                </c:pt>
                <c:pt idx="82342">
                  <c:v>1.9257815438322699E-5</c:v>
                </c:pt>
                <c:pt idx="82343">
                  <c:v>1.92573315871414E-5</c:v>
                </c:pt>
                <c:pt idx="82344">
                  <c:v>1.92567622434581E-5</c:v>
                </c:pt>
                <c:pt idx="82345">
                  <c:v>1.9256238374509899E-5</c:v>
                </c:pt>
                <c:pt idx="82346">
                  <c:v>1.9255783627158999E-5</c:v>
                </c:pt>
                <c:pt idx="82347">
                  <c:v>1.9255170627730001E-5</c:v>
                </c:pt>
                <c:pt idx="82348">
                  <c:v>1.9254723156336698E-5</c:v>
                </c:pt>
                <c:pt idx="82349">
                  <c:v>1.92542338481871E-5</c:v>
                </c:pt>
                <c:pt idx="82350">
                  <c:v>1.9253704522270699E-5</c:v>
                </c:pt>
                <c:pt idx="82351">
                  <c:v>1.9253238860983402E-5</c:v>
                </c:pt>
                <c:pt idx="82352">
                  <c:v>1.92527113540564E-5</c:v>
                </c:pt>
                <c:pt idx="82353">
                  <c:v>1.9252203856012801E-5</c:v>
                </c:pt>
                <c:pt idx="82354">
                  <c:v>1.9251643607276499E-5</c:v>
                </c:pt>
                <c:pt idx="82355">
                  <c:v>1.9251121557317701E-5</c:v>
                </c:pt>
                <c:pt idx="82356">
                  <c:v>1.9250679542892599E-5</c:v>
                </c:pt>
                <c:pt idx="82357">
                  <c:v>1.9250102923251699E-5</c:v>
                </c:pt>
                <c:pt idx="82358">
                  <c:v>1.92496881936677E-5</c:v>
                </c:pt>
                <c:pt idx="82359">
                  <c:v>1.92491716006771E-5</c:v>
                </c:pt>
                <c:pt idx="82360">
                  <c:v>1.9248613170930201E-5</c:v>
                </c:pt>
                <c:pt idx="82361">
                  <c:v>1.9248071112087901E-5</c:v>
                </c:pt>
                <c:pt idx="82362">
                  <c:v>1.9247598174842999E-5</c:v>
                </c:pt>
                <c:pt idx="82363">
                  <c:v>1.9247047021053701E-5</c:v>
                </c:pt>
                <c:pt idx="82364">
                  <c:v>1.9246561350883002E-5</c:v>
                </c:pt>
                <c:pt idx="82365">
                  <c:v>1.9246106603532102E-5</c:v>
                </c:pt>
                <c:pt idx="82366">
                  <c:v>1.9245582734583901E-5</c:v>
                </c:pt>
                <c:pt idx="82367">
                  <c:v>1.9245127987233001E-5</c:v>
                </c:pt>
                <c:pt idx="82368">
                  <c:v>1.92445222637616E-5</c:v>
                </c:pt>
                <c:pt idx="82369">
                  <c:v>1.92440766113577E-5</c:v>
                </c:pt>
                <c:pt idx="82370">
                  <c:v>1.92435600183671E-5</c:v>
                </c:pt>
                <c:pt idx="82371">
                  <c:v>1.92430652532494E-5</c:v>
                </c:pt>
                <c:pt idx="82372">
                  <c:v>1.9242508642491901E-5</c:v>
                </c:pt>
                <c:pt idx="82373">
                  <c:v>1.9241968402639001E-5</c:v>
                </c:pt>
                <c:pt idx="82374">
                  <c:v>1.9241537302150401E-5</c:v>
                </c:pt>
                <c:pt idx="82375">
                  <c:v>1.9241037080064399E-5</c:v>
                </c:pt>
                <c:pt idx="82376">
                  <c:v>1.92404968402116E-5</c:v>
                </c:pt>
                <c:pt idx="82377">
                  <c:v>1.92399584193481E-5</c:v>
                </c:pt>
                <c:pt idx="82378">
                  <c:v>1.9239483663113801E-5</c:v>
                </c:pt>
                <c:pt idx="82379">
                  <c:v>1.92389579751762E-5</c:v>
                </c:pt>
                <c:pt idx="82380">
                  <c:v>1.9238492313888899E-5</c:v>
                </c:pt>
                <c:pt idx="82381">
                  <c:v>1.9237950255046599E-5</c:v>
                </c:pt>
                <c:pt idx="82382">
                  <c:v>1.92374172911514E-5</c:v>
                </c:pt>
                <c:pt idx="82383">
                  <c:v>1.9237038941355398E-5</c:v>
                </c:pt>
                <c:pt idx="82384">
                  <c:v>1.92364987015026E-5</c:v>
                </c:pt>
                <c:pt idx="82385">
                  <c:v>1.9236040316172899E-5</c:v>
                </c:pt>
                <c:pt idx="82386">
                  <c:v>1.92354600585531E-5</c:v>
                </c:pt>
                <c:pt idx="82387">
                  <c:v>1.9234972569393001E-5</c:v>
                </c:pt>
                <c:pt idx="82388">
                  <c:v>1.9234468709328202E-5</c:v>
                </c:pt>
                <c:pt idx="82389">
                  <c:v>1.9233924831496599E-5</c:v>
                </c:pt>
                <c:pt idx="82390">
                  <c:v>1.9233395505580099E-5</c:v>
                </c:pt>
                <c:pt idx="82391">
                  <c:v>1.9233017155784199E-5</c:v>
                </c:pt>
                <c:pt idx="82392">
                  <c:v>1.92324278032174E-5</c:v>
                </c:pt>
                <c:pt idx="82393">
                  <c:v>1.92318857443752E-5</c:v>
                </c:pt>
                <c:pt idx="82394">
                  <c:v>1.92314801097382E-5</c:v>
                </c:pt>
                <c:pt idx="82395">
                  <c:v>1.92309671547264E-5</c:v>
                </c:pt>
                <c:pt idx="82396">
                  <c:v>1.9230385078117299E-5</c:v>
                </c:pt>
                <c:pt idx="82397">
                  <c:v>1.9229877580073699E-5</c:v>
                </c:pt>
                <c:pt idx="82398">
                  <c:v>1.9229411918786398E-5</c:v>
                </c:pt>
                <c:pt idx="82399">
                  <c:v>1.9228957171435498E-5</c:v>
                </c:pt>
                <c:pt idx="82400">
                  <c:v>1.9228415112593201E-5</c:v>
                </c:pt>
                <c:pt idx="82401">
                  <c:v>1.9227902157581401E-5</c:v>
                </c:pt>
                <c:pt idx="82402">
                  <c:v>1.9227409211453101E-5</c:v>
                </c:pt>
                <c:pt idx="82403">
                  <c:v>1.92269199033035E-5</c:v>
                </c:pt>
                <c:pt idx="82404">
                  <c:v>1.9226414224249301E-5</c:v>
                </c:pt>
                <c:pt idx="82405">
                  <c:v>1.9225823052693199E-5</c:v>
                </c:pt>
                <c:pt idx="82406">
                  <c:v>1.92253846762469E-5</c:v>
                </c:pt>
                <c:pt idx="82407">
                  <c:v>1.9224951756768901E-5</c:v>
                </c:pt>
                <c:pt idx="82408">
                  <c:v>1.92244697245769E-5</c:v>
                </c:pt>
                <c:pt idx="82409">
                  <c:v>1.9223904018872401E-5</c:v>
                </c:pt>
                <c:pt idx="82410">
                  <c:v>1.92234620044474E-5</c:v>
                </c:pt>
                <c:pt idx="82411">
                  <c:v>1.9222981791244799E-5</c:v>
                </c:pt>
                <c:pt idx="82412">
                  <c:v>1.9222388800699301E-5</c:v>
                </c:pt>
                <c:pt idx="82413">
                  <c:v>1.92219249584014E-5</c:v>
                </c:pt>
                <c:pt idx="82414">
                  <c:v>1.9221482943976301E-5</c:v>
                </c:pt>
                <c:pt idx="82415">
                  <c:v>1.92209354281658E-5</c:v>
                </c:pt>
                <c:pt idx="82416">
                  <c:v>1.9220433387090499E-5</c:v>
                </c:pt>
                <c:pt idx="82417">
                  <c:v>1.9219975001760799E-5</c:v>
                </c:pt>
                <c:pt idx="82418">
                  <c:v>1.9219456589780799E-5</c:v>
                </c:pt>
                <c:pt idx="82419">
                  <c:v>1.9218867237213999E-5</c:v>
                </c:pt>
                <c:pt idx="82420">
                  <c:v>1.9218372472096201E-5</c:v>
                </c:pt>
                <c:pt idx="82421">
                  <c:v>1.92178758879891E-5</c:v>
                </c:pt>
                <c:pt idx="82422">
                  <c:v>1.9217462977394499E-5</c:v>
                </c:pt>
                <c:pt idx="82423">
                  <c:v>1.9216984583181299E-5</c:v>
                </c:pt>
                <c:pt idx="82424">
                  <c:v>1.9216464352211901E-5</c:v>
                </c:pt>
                <c:pt idx="82425">
                  <c:v>1.9215980501030599E-5</c:v>
                </c:pt>
                <c:pt idx="82426">
                  <c:v>1.9215436623198901E-5</c:v>
                </c:pt>
                <c:pt idx="82427">
                  <c:v>1.9214945496060002E-5</c:v>
                </c:pt>
                <c:pt idx="82428">
                  <c:v>1.9214436179026999E-5</c:v>
                </c:pt>
                <c:pt idx="82429">
                  <c:v>1.9213946870877401E-5</c:v>
                </c:pt>
                <c:pt idx="82430">
                  <c:v>1.9213463019696102E-5</c:v>
                </c:pt>
                <c:pt idx="82431">
                  <c:v>1.9212937331758399E-5</c:v>
                </c:pt>
                <c:pt idx="82432">
                  <c:v>1.9212509869248599E-5</c:v>
                </c:pt>
                <c:pt idx="82433">
                  <c:v>1.9212055121897699E-5</c:v>
                </c:pt>
                <c:pt idx="82434">
                  <c:v>1.9211558537790599E-5</c:v>
                </c:pt>
                <c:pt idx="82435">
                  <c:v>1.9211027392884699E-5</c:v>
                </c:pt>
                <c:pt idx="82436">
                  <c:v>1.9210439859307402E-5</c:v>
                </c:pt>
                <c:pt idx="82437">
                  <c:v>1.92100633285008E-5</c:v>
                </c:pt>
                <c:pt idx="82438">
                  <c:v>1.9209606762160601E-5</c:v>
                </c:pt>
                <c:pt idx="82439">
                  <c:v>1.9209071979275901E-5</c:v>
                </c:pt>
                <c:pt idx="82440">
                  <c:v>1.9208506273571398E-5</c:v>
                </c:pt>
                <c:pt idx="82441">
                  <c:v>1.92080915439874E-5</c:v>
                </c:pt>
                <c:pt idx="82442">
                  <c:v>1.9207554942113402E-5</c:v>
                </c:pt>
                <c:pt idx="82443">
                  <c:v>1.92070674529532E-5</c:v>
                </c:pt>
                <c:pt idx="82444">
                  <c:v>1.9206592696718899E-5</c:v>
                </c:pt>
                <c:pt idx="82445">
                  <c:v>1.9206112483516302E-5</c:v>
                </c:pt>
                <c:pt idx="82446">
                  <c:v>1.92056049854728E-5</c:v>
                </c:pt>
                <c:pt idx="82447">
                  <c:v>1.9205088392482099E-5</c:v>
                </c:pt>
                <c:pt idx="82448">
                  <c:v>1.9204684576834599E-5</c:v>
                </c:pt>
                <c:pt idx="82449">
                  <c:v>1.9204142517992299E-5</c:v>
                </c:pt>
                <c:pt idx="82450">
                  <c:v>1.9203658666811E-5</c:v>
                </c:pt>
                <c:pt idx="82451">
                  <c:v>1.92031511687674E-5</c:v>
                </c:pt>
                <c:pt idx="82452">
                  <c:v>1.92026163858827E-5</c:v>
                </c:pt>
                <c:pt idx="82453">
                  <c:v>1.9202083421987498E-5</c:v>
                </c:pt>
                <c:pt idx="82454">
                  <c:v>1.92016505025094E-5</c:v>
                </c:pt>
                <c:pt idx="82455">
                  <c:v>1.9201186660211499E-5</c:v>
                </c:pt>
                <c:pt idx="82456">
                  <c:v>1.9200668248231499E-5</c:v>
                </c:pt>
                <c:pt idx="82457">
                  <c:v>1.9200218957848901E-5</c:v>
                </c:pt>
                <c:pt idx="82458">
                  <c:v>1.91997569345404E-5</c:v>
                </c:pt>
                <c:pt idx="82459">
                  <c:v>1.9199191228835799E-5</c:v>
                </c:pt>
                <c:pt idx="82460">
                  <c:v>1.9198741938453202E-5</c:v>
                </c:pt>
                <c:pt idx="82461">
                  <c:v>1.91982726391871E-5</c:v>
                </c:pt>
                <c:pt idx="82462">
                  <c:v>1.9197752408217601E-5</c:v>
                </c:pt>
                <c:pt idx="82463">
                  <c:v>1.91972958418774E-5</c:v>
                </c:pt>
                <c:pt idx="82464">
                  <c:v>1.9196777429897301E-5</c:v>
                </c:pt>
                <c:pt idx="82465">
                  <c:v>1.9196242647012699E-5</c:v>
                </c:pt>
                <c:pt idx="82466">
                  <c:v>1.91958151845029E-5</c:v>
                </c:pt>
                <c:pt idx="82467">
                  <c:v>1.9195316781406301E-5</c:v>
                </c:pt>
                <c:pt idx="82468">
                  <c:v>1.9194812921341498E-5</c:v>
                </c:pt>
                <c:pt idx="82469">
                  <c:v>1.9194329070160199E-5</c:v>
                </c:pt>
                <c:pt idx="82470">
                  <c:v>1.9193867046851699E-5</c:v>
                </c:pt>
                <c:pt idx="82471">
                  <c:v>1.9193415937479599E-5</c:v>
                </c:pt>
                <c:pt idx="82472">
                  <c:v>1.9192908439436E-5</c:v>
                </c:pt>
                <c:pt idx="82473">
                  <c:v>1.9192368199583099E-5</c:v>
                </c:pt>
                <c:pt idx="82474">
                  <c:v>1.91919643839356E-5</c:v>
                </c:pt>
                <c:pt idx="82475">
                  <c:v>1.9191475075785999E-5</c:v>
                </c:pt>
                <c:pt idx="82476">
                  <c:v>1.9190967577742399E-5</c:v>
                </c:pt>
                <c:pt idx="82477">
                  <c:v>1.9190474631614099E-5</c:v>
                </c:pt>
                <c:pt idx="82478">
                  <c:v>1.9189992599422099E-5</c:v>
                </c:pt>
                <c:pt idx="82479">
                  <c:v>1.9189506929251399E-5</c:v>
                </c:pt>
                <c:pt idx="82480">
                  <c:v>1.9189012164133601E-5</c:v>
                </c:pt>
                <c:pt idx="82481">
                  <c:v>1.9188564692740302E-5</c:v>
                </c:pt>
                <c:pt idx="82482">
                  <c:v>1.9188120859325901E-5</c:v>
                </c:pt>
                <c:pt idx="82483">
                  <c:v>1.9187555153621401E-5</c:v>
                </c:pt>
                <c:pt idx="82484">
                  <c:v>1.9187084035365802E-5</c:v>
                </c:pt>
                <c:pt idx="82485">
                  <c:v>1.9186649296898402E-5</c:v>
                </c:pt>
                <c:pt idx="82486">
                  <c:v>1.9186123608960801E-5</c:v>
                </c:pt>
                <c:pt idx="82487">
                  <c:v>1.91856961464509E-5</c:v>
                </c:pt>
                <c:pt idx="82488">
                  <c:v>1.91852068383014E-5</c:v>
                </c:pt>
                <c:pt idx="82489">
                  <c:v>1.9184602933819399E-5</c:v>
                </c:pt>
                <c:pt idx="82490">
                  <c:v>1.9184162738383798E-5</c:v>
                </c:pt>
                <c:pt idx="82491">
                  <c:v>1.9183697077096399E-5</c:v>
                </c:pt>
                <c:pt idx="82492">
                  <c:v>1.9183255062671399E-5</c:v>
                </c:pt>
                <c:pt idx="82493">
                  <c:v>1.9182823962182701E-5</c:v>
                </c:pt>
                <c:pt idx="82494">
                  <c:v>1.91822473425418E-5</c:v>
                </c:pt>
                <c:pt idx="82495">
                  <c:v>1.91818053281168E-5</c:v>
                </c:pt>
                <c:pt idx="82496">
                  <c:v>1.91813323908718E-5</c:v>
                </c:pt>
                <c:pt idx="82497">
                  <c:v>1.9180904928362E-5</c:v>
                </c:pt>
                <c:pt idx="82498">
                  <c:v>1.91803301277105E-5</c:v>
                </c:pt>
                <c:pt idx="82499">
                  <c:v>1.9179899027221799E-5</c:v>
                </c:pt>
                <c:pt idx="82500">
                  <c:v>1.9179484297637801E-5</c:v>
                </c:pt>
                <c:pt idx="82501">
                  <c:v>1.9178934962838001E-5</c:v>
                </c:pt>
                <c:pt idx="82502">
                  <c:v>1.9178429283783802E-5</c:v>
                </c:pt>
                <c:pt idx="82503">
                  <c:v>1.9177899957867299E-5</c:v>
                </c:pt>
                <c:pt idx="82504">
                  <c:v>1.91775052371668E-5</c:v>
                </c:pt>
                <c:pt idx="82505">
                  <c:v>1.9177088688593398E-5</c:v>
                </c:pt>
                <c:pt idx="82506">
                  <c:v>1.9176522982888899E-5</c:v>
                </c:pt>
                <c:pt idx="82507">
                  <c:v>1.9176102796336599E-5</c:v>
                </c:pt>
                <c:pt idx="82508">
                  <c:v>1.9175580746377801E-5</c:v>
                </c:pt>
                <c:pt idx="82509">
                  <c:v>1.91751678357832E-5</c:v>
                </c:pt>
                <c:pt idx="82510">
                  <c:v>1.9174649423803199E-5</c:v>
                </c:pt>
                <c:pt idx="82511">
                  <c:v>1.9174185581505299E-5</c:v>
                </c:pt>
                <c:pt idx="82512">
                  <c:v>1.9173670807504099E-5</c:v>
                </c:pt>
                <c:pt idx="82513">
                  <c:v>1.91732506209519E-5</c:v>
                </c:pt>
                <c:pt idx="82514">
                  <c:v>1.91727376659401E-5</c:v>
                </c:pt>
                <c:pt idx="82515">
                  <c:v>1.9172248357790499E-5</c:v>
                </c:pt>
                <c:pt idx="82516">
                  <c:v>1.9171795429428999E-5</c:v>
                </c:pt>
                <c:pt idx="82517">
                  <c:v>1.9171304302290099E-5</c:v>
                </c:pt>
                <c:pt idx="82518">
                  <c:v>1.9170851373928599E-5</c:v>
                </c:pt>
                <c:pt idx="82519">
                  <c:v>1.9170396626577699E-5</c:v>
                </c:pt>
                <c:pt idx="82520">
                  <c:v>1.9169945517205599E-5</c:v>
                </c:pt>
                <c:pt idx="82521">
                  <c:v>1.91693816304905E-5</c:v>
                </c:pt>
                <c:pt idx="82522">
                  <c:v>1.91689996427158E-5</c:v>
                </c:pt>
                <c:pt idx="82523">
                  <c:v>1.91684921446722E-5</c:v>
                </c:pt>
                <c:pt idx="82524">
                  <c:v>1.9167986465618001E-5</c:v>
                </c:pt>
                <c:pt idx="82525">
                  <c:v>1.9167509890394299E-5</c:v>
                </c:pt>
                <c:pt idx="82526">
                  <c:v>1.91670333151706E-5</c:v>
                </c:pt>
                <c:pt idx="82527">
                  <c:v>1.9166567653883299E-5</c:v>
                </c:pt>
                <c:pt idx="82528">
                  <c:v>1.91661238204688E-5</c:v>
                </c:pt>
                <c:pt idx="82529">
                  <c:v>1.9165696357958899E-5</c:v>
                </c:pt>
                <c:pt idx="82530">
                  <c:v>1.9165134290233298E-5</c:v>
                </c:pt>
                <c:pt idx="82531">
                  <c:v>1.9164657715009498E-5</c:v>
                </c:pt>
                <c:pt idx="82532">
                  <c:v>1.91642484423937E-5</c:v>
                </c:pt>
                <c:pt idx="82533">
                  <c:v>1.9163740944350101E-5</c:v>
                </c:pt>
                <c:pt idx="82534">
                  <c:v>1.91632334463066E-5</c:v>
                </c:pt>
                <c:pt idx="82535">
                  <c:v>1.9162809621775499E-5</c:v>
                </c:pt>
                <c:pt idx="82536">
                  <c:v>1.91623876162339E-5</c:v>
                </c:pt>
                <c:pt idx="82537">
                  <c:v>1.9161958334734701E-5</c:v>
                </c:pt>
                <c:pt idx="82538">
                  <c:v>1.9161370801157301E-5</c:v>
                </c:pt>
                <c:pt idx="82539">
                  <c:v>1.91609778994462E-5</c:v>
                </c:pt>
                <c:pt idx="82540">
                  <c:v>1.91604685824132E-5</c:v>
                </c:pt>
                <c:pt idx="82541">
                  <c:v>1.9159948351443799E-5</c:v>
                </c:pt>
                <c:pt idx="82542">
                  <c:v>1.9159471776219999E-5</c:v>
                </c:pt>
                <c:pt idx="82543">
                  <c:v>1.9159124349243902E-5</c:v>
                </c:pt>
                <c:pt idx="82544">
                  <c:v>1.9158658687956601E-5</c:v>
                </c:pt>
                <c:pt idx="82545">
                  <c:v>1.9158171198796501E-5</c:v>
                </c:pt>
                <c:pt idx="82546">
                  <c:v>1.9157634596922401E-5</c:v>
                </c:pt>
                <c:pt idx="82547">
                  <c:v>1.9157221686327799E-5</c:v>
                </c:pt>
                <c:pt idx="82548">
                  <c:v>1.91567323781783E-5</c:v>
                </c:pt>
                <c:pt idx="82549">
                  <c:v>1.9156235794071101E-5</c:v>
                </c:pt>
                <c:pt idx="82550">
                  <c:v>1.91558265214553E-5</c:v>
                </c:pt>
                <c:pt idx="82551">
                  <c:v>1.91553353943164E-5</c:v>
                </c:pt>
                <c:pt idx="82552">
                  <c:v>1.9154860638082E-5</c:v>
                </c:pt>
                <c:pt idx="82553">
                  <c:v>1.91544040717417E-5</c:v>
                </c:pt>
                <c:pt idx="82554">
                  <c:v>1.9153947505401502E-5</c:v>
                </c:pt>
                <c:pt idx="82555">
                  <c:v>1.9153507309965799E-5</c:v>
                </c:pt>
                <c:pt idx="82556">
                  <c:v>1.91530234587845E-5</c:v>
                </c:pt>
                <c:pt idx="82557">
                  <c:v>1.91525996342534E-5</c:v>
                </c:pt>
                <c:pt idx="82558">
                  <c:v>1.9152133972966099E-5</c:v>
                </c:pt>
                <c:pt idx="82559">
                  <c:v>1.9151666492689401E-5</c:v>
                </c:pt>
                <c:pt idx="82560">
                  <c:v>1.9151186279486899E-5</c:v>
                </c:pt>
                <c:pt idx="82561">
                  <c:v>1.91506915143691E-5</c:v>
                </c:pt>
                <c:pt idx="82562">
                  <c:v>1.91502567759017E-5</c:v>
                </c:pt>
                <c:pt idx="82563">
                  <c:v>1.9149820218444798E-5</c:v>
                </c:pt>
                <c:pt idx="82564">
                  <c:v>1.9149354557157501E-5</c:v>
                </c:pt>
                <c:pt idx="82565">
                  <c:v>1.9148908904753602E-5</c:v>
                </c:pt>
                <c:pt idx="82566">
                  <c:v>1.9148425053572299E-5</c:v>
                </c:pt>
                <c:pt idx="82567">
                  <c:v>1.9147901184624102E-5</c:v>
                </c:pt>
                <c:pt idx="82568">
                  <c:v>1.9147539205732799E-5</c:v>
                </c:pt>
                <c:pt idx="82569">
                  <c:v>1.91469553101342E-5</c:v>
                </c:pt>
                <c:pt idx="82570">
                  <c:v>1.91464987437939E-5</c:v>
                </c:pt>
                <c:pt idx="82571">
                  <c:v>1.9146142221870802E-5</c:v>
                </c:pt>
                <c:pt idx="82572">
                  <c:v>1.9145629266858998E-5</c:v>
                </c:pt>
                <c:pt idx="82573">
                  <c:v>1.9145223632222001E-5</c:v>
                </c:pt>
                <c:pt idx="82574">
                  <c:v>1.9144690668326799E-5</c:v>
                </c:pt>
                <c:pt idx="82575">
                  <c:v>1.9144306861562698E-5</c:v>
                </c:pt>
                <c:pt idx="82576">
                  <c:v>1.9143884856021001E-5</c:v>
                </c:pt>
                <c:pt idx="82577">
                  <c:v>1.9143344616168199E-5</c:v>
                </c:pt>
                <c:pt idx="82578">
                  <c:v>1.9142849851050401E-5</c:v>
                </c:pt>
                <c:pt idx="82579">
                  <c:v>1.91424114746042E-5</c:v>
                </c:pt>
                <c:pt idx="82580">
                  <c:v>1.9141980374115499E-5</c:v>
                </c:pt>
                <c:pt idx="82581">
                  <c:v>1.9141527445753999E-5</c:v>
                </c:pt>
                <c:pt idx="82582">
                  <c:v>1.9141094526275999E-5</c:v>
                </c:pt>
                <c:pt idx="82583">
                  <c:v>1.9140607037115801E-5</c:v>
                </c:pt>
                <c:pt idx="82584">
                  <c:v>1.9140106815029901E-5</c:v>
                </c:pt>
                <c:pt idx="82585">
                  <c:v>1.91397011803929E-5</c:v>
                </c:pt>
                <c:pt idx="82586">
                  <c:v>1.9139197320328101E-5</c:v>
                </c:pt>
                <c:pt idx="82587">
                  <c:v>1.9138815332553299E-5</c:v>
                </c:pt>
                <c:pt idx="82588">
                  <c:v>1.9138349671266001E-5</c:v>
                </c:pt>
                <c:pt idx="82589">
                  <c:v>1.9137865820084698E-5</c:v>
                </c:pt>
                <c:pt idx="82590">
                  <c:v>1.9137378330924599E-5</c:v>
                </c:pt>
                <c:pt idx="82591">
                  <c:v>1.91369399544783E-5</c:v>
                </c:pt>
                <c:pt idx="82592">
                  <c:v>1.9136530681862499E-5</c:v>
                </c:pt>
                <c:pt idx="82593">
                  <c:v>1.9136095943395099E-5</c:v>
                </c:pt>
                <c:pt idx="82594">
                  <c:v>1.91355757124256E-5</c:v>
                </c:pt>
                <c:pt idx="82595">
                  <c:v>1.9135091861244301E-5</c:v>
                </c:pt>
                <c:pt idx="82596">
                  <c:v>1.91347426152788E-5</c:v>
                </c:pt>
                <c:pt idx="82597">
                  <c:v>1.9134266040055102E-5</c:v>
                </c:pt>
                <c:pt idx="82598">
                  <c:v>1.9133838577545299E-5</c:v>
                </c:pt>
                <c:pt idx="82599">
                  <c:v>1.9133300156681798E-5</c:v>
                </c:pt>
                <c:pt idx="82600">
                  <c:v>1.9132869056193199E-5</c:v>
                </c:pt>
                <c:pt idx="82601">
                  <c:v>1.9132448869640902E-5</c:v>
                </c:pt>
                <c:pt idx="82602">
                  <c:v>1.9131966837448999E-5</c:v>
                </c:pt>
                <c:pt idx="82603">
                  <c:v>1.9131566659780199E-5</c:v>
                </c:pt>
                <c:pt idx="82604">
                  <c:v>1.9131161025143201E-5</c:v>
                </c:pt>
                <c:pt idx="82605">
                  <c:v>1.9130606233375201E-5</c:v>
                </c:pt>
                <c:pt idx="82606">
                  <c:v>1.91302024177276E-5</c:v>
                </c:pt>
                <c:pt idx="82607">
                  <c:v>1.91296621778747E-5</c:v>
                </c:pt>
                <c:pt idx="82608">
                  <c:v>1.9129294742015201E-5</c:v>
                </c:pt>
                <c:pt idx="82609">
                  <c:v>1.9128825442749099E-5</c:v>
                </c:pt>
                <c:pt idx="82610">
                  <c:v>1.9128472558804801E-5</c:v>
                </c:pt>
                <c:pt idx="82611">
                  <c:v>1.9127966879750599E-5</c:v>
                </c:pt>
                <c:pt idx="82612">
                  <c:v>1.91274702956434E-5</c:v>
                </c:pt>
                <c:pt idx="82613">
                  <c:v>1.9127088307868699E-5</c:v>
                </c:pt>
                <c:pt idx="82614">
                  <c:v>1.91265753528569E-5</c:v>
                </c:pt>
                <c:pt idx="82615">
                  <c:v>1.9126135157421201E-5</c:v>
                </c:pt>
                <c:pt idx="82616">
                  <c:v>1.9125707694911401E-5</c:v>
                </c:pt>
                <c:pt idx="82617">
                  <c:v>1.9125278413412198E-5</c:v>
                </c:pt>
                <c:pt idx="82618">
                  <c:v>1.9124805476167199E-5</c:v>
                </c:pt>
                <c:pt idx="82619">
                  <c:v>1.9124314349028299E-5</c:v>
                </c:pt>
                <c:pt idx="82620">
                  <c:v>1.9123908714391301E-5</c:v>
                </c:pt>
                <c:pt idx="82621">
                  <c:v>1.9123399397358302E-5</c:v>
                </c:pt>
                <c:pt idx="82622">
                  <c:v>1.9123111997032501E-5</c:v>
                </c:pt>
                <c:pt idx="82623">
                  <c:v>1.9122542653349201E-5</c:v>
                </c:pt>
                <c:pt idx="82624">
                  <c:v>1.91221497516381E-5</c:v>
                </c:pt>
                <c:pt idx="82625">
                  <c:v>1.9121660443488502E-5</c:v>
                </c:pt>
                <c:pt idx="82626">
                  <c:v>1.91211820492754E-5</c:v>
                </c:pt>
                <c:pt idx="82627">
                  <c:v>1.9120763681712601E-5</c:v>
                </c:pt>
                <c:pt idx="82628">
                  <c:v>1.9120368961012001E-5</c:v>
                </c:pt>
                <c:pt idx="82629">
                  <c:v>1.9119928765576299E-5</c:v>
                </c:pt>
                <c:pt idx="82630">
                  <c:v>1.91195013030665E-5</c:v>
                </c:pt>
                <c:pt idx="82631">
                  <c:v>1.91189974430017E-5</c:v>
                </c:pt>
                <c:pt idx="82632">
                  <c:v>1.9118531781714399E-5</c:v>
                </c:pt>
                <c:pt idx="82633">
                  <c:v>1.91181079571834E-5</c:v>
                </c:pt>
                <c:pt idx="82634">
                  <c:v>1.9117673218715899E-5</c:v>
                </c:pt>
                <c:pt idx="82635">
                  <c:v>1.91173348866869E-5</c:v>
                </c:pt>
                <c:pt idx="82636">
                  <c:v>1.9116838302579702E-5</c:v>
                </c:pt>
                <c:pt idx="82637">
                  <c:v>1.9116350813419599E-5</c:v>
                </c:pt>
                <c:pt idx="82638">
                  <c:v>1.9115959730697799E-5</c:v>
                </c:pt>
                <c:pt idx="82639">
                  <c:v>1.91155140782939E-5</c:v>
                </c:pt>
                <c:pt idx="82640">
                  <c:v>1.9115110262646299E-5</c:v>
                </c:pt>
                <c:pt idx="82641">
                  <c:v>1.9114604583592202E-5</c:v>
                </c:pt>
                <c:pt idx="82642">
                  <c:v>1.9114148017251901E-5</c:v>
                </c:pt>
                <c:pt idx="82643">
                  <c:v>1.9113724192720801E-5</c:v>
                </c:pt>
                <c:pt idx="82644">
                  <c:v>1.9113249436486499E-5</c:v>
                </c:pt>
                <c:pt idx="82645">
                  <c:v>1.9112809241050898E-5</c:v>
                </c:pt>
                <c:pt idx="82646">
                  <c:v>1.9112356312689399E-5</c:v>
                </c:pt>
                <c:pt idx="82647">
                  <c:v>1.91119797818828E-5</c:v>
                </c:pt>
                <c:pt idx="82648">
                  <c:v>1.9111566871288199E-5</c:v>
                </c:pt>
                <c:pt idx="82649">
                  <c:v>1.9111110304947898E-5</c:v>
                </c:pt>
                <c:pt idx="82650">
                  <c:v>1.9110706489300399E-5</c:v>
                </c:pt>
                <c:pt idx="82651">
                  <c:v>1.9110244465991899E-5</c:v>
                </c:pt>
                <c:pt idx="82652">
                  <c:v>1.9109811546513801E-5</c:v>
                </c:pt>
                <c:pt idx="82653">
                  <c:v>1.9109356799162901E-5</c:v>
                </c:pt>
                <c:pt idx="82654">
                  <c:v>1.91088984138332E-5</c:v>
                </c:pt>
                <c:pt idx="82655">
                  <c:v>1.9108449123450599E-5</c:v>
                </c:pt>
                <c:pt idx="82656">
                  <c:v>1.9108101696474501E-5</c:v>
                </c:pt>
                <c:pt idx="82657">
                  <c:v>1.9107650587102402E-5</c:v>
                </c:pt>
                <c:pt idx="82658">
                  <c:v>1.9107190382783301E-5</c:v>
                </c:pt>
                <c:pt idx="82659">
                  <c:v>1.9106766558252299E-5</c:v>
                </c:pt>
                <c:pt idx="82660">
                  <c:v>1.91063463717001E-5</c:v>
                </c:pt>
                <c:pt idx="82661">
                  <c:v>1.91058370546671E-5</c:v>
                </c:pt>
                <c:pt idx="82662">
                  <c:v>1.9105444152955901E-5</c:v>
                </c:pt>
                <c:pt idx="82663">
                  <c:v>1.9105003957520198E-5</c:v>
                </c:pt>
                <c:pt idx="82664">
                  <c:v>1.9104601960862099E-5</c:v>
                </c:pt>
                <c:pt idx="82665">
                  <c:v>1.9104063539998599E-5</c:v>
                </c:pt>
                <c:pt idx="82666">
                  <c:v>1.9103721569990699E-5</c:v>
                </c:pt>
                <c:pt idx="82667">
                  <c:v>1.9103314116364301E-5</c:v>
                </c:pt>
                <c:pt idx="82668">
                  <c:v>1.9102835722151199E-5</c:v>
                </c:pt>
                <c:pt idx="82669">
                  <c:v>1.91023900697473E-5</c:v>
                </c:pt>
                <c:pt idx="82670">
                  <c:v>1.9101922589470598E-5</c:v>
                </c:pt>
                <c:pt idx="82671">
                  <c:v>1.9101571524515799E-5</c:v>
                </c:pt>
                <c:pt idx="82672">
                  <c:v>1.9101118596154299E-5</c:v>
                </c:pt>
                <c:pt idx="82673">
                  <c:v>1.9100742065347701E-5</c:v>
                </c:pt>
                <c:pt idx="82674">
                  <c:v>1.91002854990074E-5</c:v>
                </c:pt>
                <c:pt idx="82675">
                  <c:v>1.9099839846603599E-5</c:v>
                </c:pt>
                <c:pt idx="82676">
                  <c:v>1.9099401470157301E-5</c:v>
                </c:pt>
                <c:pt idx="82677">
                  <c:v>1.9099030396319001E-5</c:v>
                </c:pt>
                <c:pt idx="82678">
                  <c:v>1.90985647350317E-5</c:v>
                </c:pt>
                <c:pt idx="82679">
                  <c:v>1.9098115444649001E-5</c:v>
                </c:pt>
                <c:pt idx="82680">
                  <c:v>1.9097718904959001E-5</c:v>
                </c:pt>
                <c:pt idx="82681">
                  <c:v>1.90972750715446E-5</c:v>
                </c:pt>
                <c:pt idx="82682">
                  <c:v>1.9096865798928799E-5</c:v>
                </c:pt>
                <c:pt idx="82683">
                  <c:v>1.9096420146524899E-5</c:v>
                </c:pt>
                <c:pt idx="82684">
                  <c:v>1.90959672181634E-5</c:v>
                </c:pt>
                <c:pt idx="82685">
                  <c:v>1.9095576135441702E-5</c:v>
                </c:pt>
                <c:pt idx="82686">
                  <c:v>1.9095125026069598E-5</c:v>
                </c:pt>
                <c:pt idx="82687">
                  <c:v>1.9094641174888201E-5</c:v>
                </c:pt>
                <c:pt idx="82688">
                  <c:v>1.9094302842859199E-5</c:v>
                </c:pt>
                <c:pt idx="82689">
                  <c:v>1.90938553714659E-5</c:v>
                </c:pt>
                <c:pt idx="82690">
                  <c:v>1.90934060810832E-5</c:v>
                </c:pt>
                <c:pt idx="82691">
                  <c:v>1.9093073206022399E-5</c:v>
                </c:pt>
                <c:pt idx="82692">
                  <c:v>1.9092563888989399E-5</c:v>
                </c:pt>
                <c:pt idx="82693">
                  <c:v>1.9092174625257E-5</c:v>
                </c:pt>
                <c:pt idx="82694">
                  <c:v>1.9091712601948499E-5</c:v>
                </c:pt>
                <c:pt idx="82695">
                  <c:v>1.9091316062258601E-5</c:v>
                </c:pt>
                <c:pt idx="82696">
                  <c:v>1.9090877685812299E-5</c:v>
                </c:pt>
                <c:pt idx="82697">
                  <c:v>1.9090432033408399E-5</c:v>
                </c:pt>
                <c:pt idx="82698">
                  <c:v>1.9090046407654898E-5</c:v>
                </c:pt>
                <c:pt idx="82699">
                  <c:v>1.90896935237106E-5</c:v>
                </c:pt>
                <c:pt idx="82700">
                  <c:v>1.9089216948486898E-5</c:v>
                </c:pt>
                <c:pt idx="82701">
                  <c:v>1.9088789485977001E-5</c:v>
                </c:pt>
                <c:pt idx="82702">
                  <c:v>1.9088280168944001E-5</c:v>
                </c:pt>
                <c:pt idx="82703">
                  <c:v>1.9087956388830201E-5</c:v>
                </c:pt>
                <c:pt idx="82704">
                  <c:v>1.90874980035005E-5</c:v>
                </c:pt>
                <c:pt idx="82705">
                  <c:v>1.9087052351096601E-5</c:v>
                </c:pt>
                <c:pt idx="82706">
                  <c:v>1.9086603060714E-5</c:v>
                </c:pt>
                <c:pt idx="82707">
                  <c:v>1.90862738236319E-5</c:v>
                </c:pt>
                <c:pt idx="82708">
                  <c:v>1.90858390851645E-5</c:v>
                </c:pt>
                <c:pt idx="82709">
                  <c:v>1.9085424355580499E-5</c:v>
                </c:pt>
                <c:pt idx="82710">
                  <c:v>1.90849877981236E-5</c:v>
                </c:pt>
                <c:pt idx="82711">
                  <c:v>1.90845858014654E-5</c:v>
                </c:pt>
                <c:pt idx="82712">
                  <c:v>1.9084200175711899E-5</c:v>
                </c:pt>
                <c:pt idx="82713">
                  <c:v>1.9083749066339799E-5</c:v>
                </c:pt>
                <c:pt idx="82714">
                  <c:v>1.9083394363406101E-5</c:v>
                </c:pt>
                <c:pt idx="82715">
                  <c:v>1.90829305211082E-5</c:v>
                </c:pt>
                <c:pt idx="82716">
                  <c:v>1.90824739547679E-5</c:v>
                </c:pt>
                <c:pt idx="82717">
                  <c:v>1.9082055587205101E-5</c:v>
                </c:pt>
                <c:pt idx="82718">
                  <c:v>1.90816481335787E-5</c:v>
                </c:pt>
                <c:pt idx="82719">
                  <c:v>1.9081220671068901E-5</c:v>
                </c:pt>
                <c:pt idx="82720">
                  <c:v>1.9080842321272899E-5</c:v>
                </c:pt>
                <c:pt idx="82721">
                  <c:v>1.9080393030890301E-5</c:v>
                </c:pt>
                <c:pt idx="82722">
                  <c:v>1.90799837582745E-5</c:v>
                </c:pt>
                <c:pt idx="82723">
                  <c:v>1.9079601770499701E-5</c:v>
                </c:pt>
                <c:pt idx="82724">
                  <c:v>1.9079150661127601E-5</c:v>
                </c:pt>
                <c:pt idx="82725">
                  <c:v>1.90787577594165E-5</c:v>
                </c:pt>
                <c:pt idx="82726">
                  <c:v>1.9078350305790099E-5</c:v>
                </c:pt>
                <c:pt idx="82727">
                  <c:v>1.9077886463492201E-5</c:v>
                </c:pt>
                <c:pt idx="82728">
                  <c:v>1.90775353985373E-5</c:v>
                </c:pt>
                <c:pt idx="82729">
                  <c:v>1.90771370398579E-5</c:v>
                </c:pt>
                <c:pt idx="82730">
                  <c:v>1.9076667740591798E-5</c:v>
                </c:pt>
                <c:pt idx="82731">
                  <c:v>1.9076283933827599E-5</c:v>
                </c:pt>
                <c:pt idx="82732">
                  <c:v>1.9075885575148301E-5</c:v>
                </c:pt>
                <c:pt idx="82733">
                  <c:v>1.9075447198701999E-5</c:v>
                </c:pt>
                <c:pt idx="82734">
                  <c:v>1.90750834008213E-5</c:v>
                </c:pt>
                <c:pt idx="82735">
                  <c:v>1.90746523003327E-5</c:v>
                </c:pt>
                <c:pt idx="82736">
                  <c:v>1.9074239389738098E-5</c:v>
                </c:pt>
                <c:pt idx="82737">
                  <c:v>1.9073853763984499E-5</c:v>
                </c:pt>
                <c:pt idx="82738">
                  <c:v>1.9073460862273401E-5</c:v>
                </c:pt>
                <c:pt idx="82739">
                  <c:v>1.9073080693487999E-5</c:v>
                </c:pt>
                <c:pt idx="82740">
                  <c:v>1.9072567738476199E-5</c:v>
                </c:pt>
                <c:pt idx="82741">
                  <c:v>1.9072182112722702E-5</c:v>
                </c:pt>
                <c:pt idx="82742">
                  <c:v>1.9071800124947899E-5</c:v>
                </c:pt>
                <c:pt idx="82743">
                  <c:v>1.90713471965864E-5</c:v>
                </c:pt>
                <c:pt idx="82744">
                  <c:v>1.9070945199928301E-5</c:v>
                </c:pt>
                <c:pt idx="82745">
                  <c:v>1.90705832210369E-5</c:v>
                </c:pt>
                <c:pt idx="82746">
                  <c:v>1.9070124835707301E-5</c:v>
                </c:pt>
                <c:pt idx="82747">
                  <c:v>1.9069741028943099E-5</c:v>
                </c:pt>
                <c:pt idx="82748">
                  <c:v>1.90693717740942E-5</c:v>
                </c:pt>
                <c:pt idx="82749">
                  <c:v>1.90689206647221E-5</c:v>
                </c:pt>
                <c:pt idx="82750">
                  <c:v>1.9068555047852001E-5</c:v>
                </c:pt>
                <c:pt idx="82751">
                  <c:v>1.9068131223321002E-5</c:v>
                </c:pt>
                <c:pt idx="82752">
                  <c:v>1.9067749235546199E-5</c:v>
                </c:pt>
                <c:pt idx="82753">
                  <c:v>1.90673254110152E-5</c:v>
                </c:pt>
                <c:pt idx="82754">
                  <c:v>1.9066912500420599E-5</c:v>
                </c:pt>
                <c:pt idx="82755">
                  <c:v>1.9066523236688199E-5</c:v>
                </c:pt>
                <c:pt idx="82756">
                  <c:v>1.90660975931678E-5</c:v>
                </c:pt>
                <c:pt idx="82757">
                  <c:v>1.9065731976297701E-5</c:v>
                </c:pt>
                <c:pt idx="82758">
                  <c:v>1.9065286323893798E-5</c:v>
                </c:pt>
                <c:pt idx="82759">
                  <c:v>1.9064878870267401E-5</c:v>
                </c:pt>
                <c:pt idx="82760">
                  <c:v>1.9064487787545699E-5</c:v>
                </c:pt>
                <c:pt idx="82761">
                  <c:v>1.9064091247855699E-5</c:v>
                </c:pt>
                <c:pt idx="82762">
                  <c:v>1.9063694708165699E-5</c:v>
                </c:pt>
                <c:pt idx="82763">
                  <c:v>1.9063259969698299E-5</c:v>
                </c:pt>
                <c:pt idx="82764">
                  <c:v>1.9062903447775201E-5</c:v>
                </c:pt>
                <c:pt idx="82765">
                  <c:v>1.9062528735957999E-5</c:v>
                </c:pt>
                <c:pt idx="82766">
                  <c:v>1.90621012734482E-5</c:v>
                </c:pt>
                <c:pt idx="82767">
                  <c:v>1.9061719285673499E-5</c:v>
                </c:pt>
                <c:pt idx="82768">
                  <c:v>1.9061311832047101E-5</c:v>
                </c:pt>
                <c:pt idx="82769">
                  <c:v>1.9060889826505401E-5</c:v>
                </c:pt>
                <c:pt idx="82770">
                  <c:v>1.9060511476709501E-5</c:v>
                </c:pt>
                <c:pt idx="82771">
                  <c:v>1.90601313079242E-5</c:v>
                </c:pt>
                <c:pt idx="82772">
                  <c:v>1.9059711121372001E-5</c:v>
                </c:pt>
                <c:pt idx="82773">
                  <c:v>1.9059210899285999E-5</c:v>
                </c:pt>
                <c:pt idx="82774">
                  <c:v>1.90588816622039E-5</c:v>
                </c:pt>
                <c:pt idx="82775">
                  <c:v>1.9058466932619902E-5</c:v>
                </c:pt>
                <c:pt idx="82776">
                  <c:v>1.9058079487877E-5</c:v>
                </c:pt>
                <c:pt idx="82777">
                  <c:v>1.9057728422922099E-5</c:v>
                </c:pt>
                <c:pt idx="82778">
                  <c:v>1.90573646250414E-5</c:v>
                </c:pt>
                <c:pt idx="82779">
                  <c:v>1.9056893506785899E-5</c:v>
                </c:pt>
                <c:pt idx="82780">
                  <c:v>1.9056440578424399E-5</c:v>
                </c:pt>
                <c:pt idx="82781">
                  <c:v>1.9056100427405899E-5</c:v>
                </c:pt>
                <c:pt idx="82782">
                  <c:v>1.9055762095376798E-5</c:v>
                </c:pt>
                <c:pt idx="82783">
                  <c:v>1.90552873391425E-5</c:v>
                </c:pt>
                <c:pt idx="82784">
                  <c:v>1.9054961740039299E-5</c:v>
                </c:pt>
                <c:pt idx="82785">
                  <c:v>1.9054565200349299E-5</c:v>
                </c:pt>
                <c:pt idx="82786">
                  <c:v>1.9054157746722901E-5</c:v>
                </c:pt>
                <c:pt idx="82787">
                  <c:v>1.90537666640012E-5</c:v>
                </c:pt>
                <c:pt idx="82788">
                  <c:v>1.90533755812794E-5</c:v>
                </c:pt>
                <c:pt idx="82789">
                  <c:v>1.9052955394727202E-5</c:v>
                </c:pt>
                <c:pt idx="82790">
                  <c:v>1.9052571587962999E-5</c:v>
                </c:pt>
                <c:pt idx="82791">
                  <c:v>1.9052138668484999E-5</c:v>
                </c:pt>
                <c:pt idx="82792">
                  <c:v>1.9051787603530101E-5</c:v>
                </c:pt>
                <c:pt idx="82793">
                  <c:v>1.9051445633522201E-5</c:v>
                </c:pt>
                <c:pt idx="82794">
                  <c:v>1.9051019990001798E-5</c:v>
                </c:pt>
                <c:pt idx="82795">
                  <c:v>1.9050590708502599E-5</c:v>
                </c:pt>
                <c:pt idx="82796">
                  <c:v>1.90502341865795E-5</c:v>
                </c:pt>
                <c:pt idx="82797">
                  <c:v>1.90497758012498E-5</c:v>
                </c:pt>
                <c:pt idx="82798">
                  <c:v>1.9049450202146599E-5</c:v>
                </c:pt>
                <c:pt idx="82799">
                  <c:v>1.9049079128308201E-5</c:v>
                </c:pt>
                <c:pt idx="82800">
                  <c:v>1.9048660760745399E-5</c:v>
                </c:pt>
                <c:pt idx="82801">
                  <c:v>1.90482678590342E-5</c:v>
                </c:pt>
                <c:pt idx="82802">
                  <c:v>1.9047876776312502E-5</c:v>
                </c:pt>
                <c:pt idx="82803">
                  <c:v>1.9047476598643701E-5</c:v>
                </c:pt>
                <c:pt idx="82804">
                  <c:v>1.9047078239964301E-5</c:v>
                </c:pt>
                <c:pt idx="82805">
                  <c:v>1.9046678062295501E-5</c:v>
                </c:pt>
                <c:pt idx="82806">
                  <c:v>1.90463724720758E-5</c:v>
                </c:pt>
                <c:pt idx="82807">
                  <c:v>1.9045934095629501E-5</c:v>
                </c:pt>
                <c:pt idx="82808">
                  <c:v>1.9045570297748799E-5</c:v>
                </c:pt>
                <c:pt idx="82809">
                  <c:v>1.9045193766942299E-5</c:v>
                </c:pt>
                <c:pt idx="82810">
                  <c:v>1.9044771761400601E-5</c:v>
                </c:pt>
                <c:pt idx="82811">
                  <c:v>1.9044447981286801E-5</c:v>
                </c:pt>
                <c:pt idx="82812">
                  <c:v>1.90439805010101E-5</c:v>
                </c:pt>
                <c:pt idx="82813">
                  <c:v>1.9043633074033999E-5</c:v>
                </c:pt>
                <c:pt idx="82814">
                  <c:v>1.9043243810301701E-5</c:v>
                </c:pt>
                <c:pt idx="82815">
                  <c:v>1.90428945643362E-5</c:v>
                </c:pt>
                <c:pt idx="82816">
                  <c:v>1.90425071195932E-5</c:v>
                </c:pt>
                <c:pt idx="82817">
                  <c:v>1.9042114217882001E-5</c:v>
                </c:pt>
                <c:pt idx="82818">
                  <c:v>1.9041770428884802E-5</c:v>
                </c:pt>
                <c:pt idx="82819">
                  <c:v>1.9041322957491499E-5</c:v>
                </c:pt>
                <c:pt idx="82820">
                  <c:v>1.9041006453335299E-5</c:v>
                </c:pt>
                <c:pt idx="82821">
                  <c:v>1.9040542611037401E-5</c:v>
                </c:pt>
                <c:pt idx="82822">
                  <c:v>1.9040229744860002E-5</c:v>
                </c:pt>
                <c:pt idx="82823">
                  <c:v>1.9039896869799098E-5</c:v>
                </c:pt>
                <c:pt idx="82824">
                  <c:v>1.9039400285692002E-5</c:v>
                </c:pt>
                <c:pt idx="82825">
                  <c:v>1.90390474017477E-5</c:v>
                </c:pt>
                <c:pt idx="82826">
                  <c:v>1.9038658138015301E-5</c:v>
                </c:pt>
                <c:pt idx="82827">
                  <c:v>1.9038227037526701E-5</c:v>
                </c:pt>
                <c:pt idx="82828">
                  <c:v>1.9037956008105502E-5</c:v>
                </c:pt>
                <c:pt idx="82829">
                  <c:v>1.90376213140553E-5</c:v>
                </c:pt>
                <c:pt idx="82830">
                  <c:v>1.9037184756598401E-5</c:v>
                </c:pt>
                <c:pt idx="82831">
                  <c:v>1.90367936738767E-5</c:v>
                </c:pt>
                <c:pt idx="82832">
                  <c:v>1.9036382582271499E-5</c:v>
                </c:pt>
                <c:pt idx="82833">
                  <c:v>1.9036029698327201E-5</c:v>
                </c:pt>
                <c:pt idx="82834">
                  <c:v>1.9035658624488901E-5</c:v>
                </c:pt>
                <c:pt idx="82835">
                  <c:v>1.90352347999578E-5</c:v>
                </c:pt>
                <c:pt idx="82836">
                  <c:v>1.9034885553992401E-5</c:v>
                </c:pt>
                <c:pt idx="82837">
                  <c:v>1.90345217561116E-5</c:v>
                </c:pt>
                <c:pt idx="82838">
                  <c:v>1.9034136130358099E-5</c:v>
                </c:pt>
                <c:pt idx="82839">
                  <c:v>1.9033737771678699E-5</c:v>
                </c:pt>
                <c:pt idx="82840">
                  <c:v>1.9033395801670799E-5</c:v>
                </c:pt>
                <c:pt idx="82841">
                  <c:v>1.9033030184800699E-5</c:v>
                </c:pt>
                <c:pt idx="82842">
                  <c:v>1.90326773008565E-5</c:v>
                </c:pt>
                <c:pt idx="82843">
                  <c:v>1.9032297132071101E-5</c:v>
                </c:pt>
                <c:pt idx="82844">
                  <c:v>1.9031960619031499E-5</c:v>
                </c:pt>
                <c:pt idx="82845">
                  <c:v>1.9031516785617E-5</c:v>
                </c:pt>
                <c:pt idx="82846">
                  <c:v>1.9031213014386601E-5</c:v>
                </c:pt>
                <c:pt idx="82847">
                  <c:v>1.9030825569643598E-5</c:v>
                </c:pt>
                <c:pt idx="82848">
                  <c:v>1.9030389012186802E-5</c:v>
                </c:pt>
                <c:pt idx="82849">
                  <c:v>1.9029990653507401E-5</c:v>
                </c:pt>
                <c:pt idx="82850">
                  <c:v>1.90296941582346E-5</c:v>
                </c:pt>
                <c:pt idx="82851">
                  <c:v>1.9029270333703601E-5</c:v>
                </c:pt>
                <c:pt idx="82852">
                  <c:v>1.90289247257169E-5</c:v>
                </c:pt>
                <c:pt idx="82853">
                  <c:v>1.9028584574698501E-5</c:v>
                </c:pt>
                <c:pt idx="82854">
                  <c:v>1.9028208043891899E-5</c:v>
                </c:pt>
                <c:pt idx="82855">
                  <c:v>1.9027795133297301E-5</c:v>
                </c:pt>
                <c:pt idx="82856">
                  <c:v>1.9027442249353E-5</c:v>
                </c:pt>
                <c:pt idx="82857">
                  <c:v>1.9026987502002201E-5</c:v>
                </c:pt>
                <c:pt idx="82858">
                  <c:v>1.9026665540877699E-5</c:v>
                </c:pt>
                <c:pt idx="82859">
                  <c:v>1.9026312656933401E-5</c:v>
                </c:pt>
                <c:pt idx="82860">
                  <c:v>1.9025916117243499E-5</c:v>
                </c:pt>
                <c:pt idx="82861">
                  <c:v>1.9025630535907099E-5</c:v>
                </c:pt>
                <c:pt idx="82862">
                  <c:v>1.9025144865736399E-5</c:v>
                </c:pt>
                <c:pt idx="82863">
                  <c:v>1.9024917492060898E-5</c:v>
                </c:pt>
                <c:pt idx="82864">
                  <c:v>1.9024471839657101E-5</c:v>
                </c:pt>
                <c:pt idx="82865">
                  <c:v>1.9024151697521999E-5</c:v>
                </c:pt>
                <c:pt idx="82866">
                  <c:v>1.90237897186307E-5</c:v>
                </c:pt>
                <c:pt idx="82867">
                  <c:v>1.90233895409619E-5</c:v>
                </c:pt>
                <c:pt idx="82868">
                  <c:v>1.9023000277229598E-5</c:v>
                </c:pt>
                <c:pt idx="82869">
                  <c:v>1.9022669221158099E-5</c:v>
                </c:pt>
                <c:pt idx="82870">
                  <c:v>1.9022370906895999E-5</c:v>
                </c:pt>
                <c:pt idx="82871">
                  <c:v>1.9021979824174199E-5</c:v>
                </c:pt>
                <c:pt idx="82872">
                  <c:v>1.9021608750335899E-5</c:v>
                </c:pt>
                <c:pt idx="82873">
                  <c:v>1.90211849258049E-5</c:v>
                </c:pt>
                <c:pt idx="82874">
                  <c:v>1.9020802938030101E-5</c:v>
                </c:pt>
                <c:pt idx="82875">
                  <c:v>1.9020460968022201E-5</c:v>
                </c:pt>
                <c:pt idx="82876">
                  <c:v>1.9020064428332299E-5</c:v>
                </c:pt>
                <c:pt idx="82877">
                  <c:v>1.9019786122953499E-5</c:v>
                </c:pt>
                <c:pt idx="82878">
                  <c:v>1.9019396859221201E-5</c:v>
                </c:pt>
                <c:pt idx="82879">
                  <c:v>1.9019011233467599E-5</c:v>
                </c:pt>
                <c:pt idx="82880">
                  <c:v>1.90187292901101E-5</c:v>
                </c:pt>
                <c:pt idx="82881">
                  <c:v>1.9018387320102199E-5</c:v>
                </c:pt>
                <c:pt idx="82882">
                  <c:v>1.9017910744878501E-5</c:v>
                </c:pt>
                <c:pt idx="82883">
                  <c:v>1.9017616068595099E-5</c:v>
                </c:pt>
                <c:pt idx="82884">
                  <c:v>1.9017219528905099E-5</c:v>
                </c:pt>
                <c:pt idx="82885">
                  <c:v>1.9016835722140998E-5</c:v>
                </c:pt>
                <c:pt idx="82886">
                  <c:v>1.9016473743249699E-5</c:v>
                </c:pt>
                <c:pt idx="82887">
                  <c:v>1.9016113583347801E-5</c:v>
                </c:pt>
                <c:pt idx="82888">
                  <c:v>1.9015853467863101E-5</c:v>
                </c:pt>
                <c:pt idx="82889">
                  <c:v>1.90154369192896E-5</c:v>
                </c:pt>
                <c:pt idx="82890">
                  <c:v>1.9015094949281802E-5</c:v>
                </c:pt>
                <c:pt idx="82891">
                  <c:v>1.9014731151401099E-5</c:v>
                </c:pt>
                <c:pt idx="82892">
                  <c:v>1.9014354620594501E-5</c:v>
                </c:pt>
                <c:pt idx="82893">
                  <c:v>1.9014021745533699E-5</c:v>
                </c:pt>
                <c:pt idx="82894">
                  <c:v>1.9013697965419899E-5</c:v>
                </c:pt>
                <c:pt idx="82895">
                  <c:v>1.9013292330782901E-5</c:v>
                </c:pt>
                <c:pt idx="82896">
                  <c:v>1.9012875782209499E-5</c:v>
                </c:pt>
                <c:pt idx="82897">
                  <c:v>1.90126047527883E-5</c:v>
                </c:pt>
                <c:pt idx="82898">
                  <c:v>1.9012242773897001E-5</c:v>
                </c:pt>
                <c:pt idx="82899">
                  <c:v>1.9011871700058701E-5</c:v>
                </c:pt>
                <c:pt idx="82900">
                  <c:v>1.9011511540156799E-5</c:v>
                </c:pt>
                <c:pt idx="82901">
                  <c:v>1.90112077689264E-5</c:v>
                </c:pt>
                <c:pt idx="82902">
                  <c:v>1.9010814867215201E-5</c:v>
                </c:pt>
                <c:pt idx="82903">
                  <c:v>1.90104383364087E-5</c:v>
                </c:pt>
                <c:pt idx="82904">
                  <c:v>1.9010101823369E-5</c:v>
                </c:pt>
                <c:pt idx="82905">
                  <c:v>1.9009734387509501E-5</c:v>
                </c:pt>
                <c:pt idx="82906">
                  <c:v>1.90094069694169E-5</c:v>
                </c:pt>
                <c:pt idx="82907">
                  <c:v>1.9009075913345401E-5</c:v>
                </c:pt>
                <c:pt idx="82908">
                  <c:v>1.90086993825389E-5</c:v>
                </c:pt>
                <c:pt idx="82909">
                  <c:v>1.90083555935416E-5</c:v>
                </c:pt>
                <c:pt idx="82910">
                  <c:v>1.9008000890608E-5</c:v>
                </c:pt>
                <c:pt idx="82911">
                  <c:v>1.9007633454748399E-5</c:v>
                </c:pt>
                <c:pt idx="82912">
                  <c:v>1.9007227820111401E-5</c:v>
                </c:pt>
                <c:pt idx="82913">
                  <c:v>1.9006982256542001E-5</c:v>
                </c:pt>
                <c:pt idx="82914">
                  <c:v>1.9006613001692999E-5</c:v>
                </c:pt>
                <c:pt idx="82915">
                  <c:v>1.9006232832907699E-5</c:v>
                </c:pt>
                <c:pt idx="82916">
                  <c:v>1.9005910871783299E-5</c:v>
                </c:pt>
                <c:pt idx="82917">
                  <c:v>1.9005572539754198E-5</c:v>
                </c:pt>
                <c:pt idx="82918">
                  <c:v>1.9005288777407299E-5</c:v>
                </c:pt>
                <c:pt idx="82919">
                  <c:v>1.9004864952876199E-5</c:v>
                </c:pt>
                <c:pt idx="82920">
                  <c:v>1.9004544810741198E-5</c:v>
                </c:pt>
                <c:pt idx="82921">
                  <c:v>1.9004195564775701E-5</c:v>
                </c:pt>
                <c:pt idx="82922">
                  <c:v>1.9003851775778502E-5</c:v>
                </c:pt>
                <c:pt idx="82923">
                  <c:v>1.9003467969014299E-5</c:v>
                </c:pt>
                <c:pt idx="82924">
                  <c:v>1.9003095076186599E-5</c:v>
                </c:pt>
                <c:pt idx="82925">
                  <c:v>1.90027803910198E-5</c:v>
                </c:pt>
                <c:pt idx="82926">
                  <c:v>1.9002405679202601E-5</c:v>
                </c:pt>
                <c:pt idx="82927">
                  <c:v>1.9002111002919301E-5</c:v>
                </c:pt>
                <c:pt idx="82928">
                  <c:v>1.90017926797736E-5</c:v>
                </c:pt>
                <c:pt idx="82929">
                  <c:v>1.9001394321094301E-5</c:v>
                </c:pt>
                <c:pt idx="82930">
                  <c:v>1.9001019609277099E-5</c:v>
                </c:pt>
                <c:pt idx="82931">
                  <c:v>1.90007158380467E-5</c:v>
                </c:pt>
                <c:pt idx="82932">
                  <c:v>1.90004175237846E-5</c:v>
                </c:pt>
                <c:pt idx="82933">
                  <c:v>1.9000062820850899E-5</c:v>
                </c:pt>
                <c:pt idx="82934">
                  <c:v>1.8999751773662899E-5</c:v>
                </c:pt>
                <c:pt idx="82935">
                  <c:v>1.89993861567928E-5</c:v>
                </c:pt>
                <c:pt idx="82936">
                  <c:v>1.8998962332261699E-5</c:v>
                </c:pt>
                <c:pt idx="82937">
                  <c:v>1.8998716768692298E-5</c:v>
                </c:pt>
                <c:pt idx="82938">
                  <c:v>1.8998307496076399E-5</c:v>
                </c:pt>
                <c:pt idx="82939">
                  <c:v>1.8997981896973201E-5</c:v>
                </c:pt>
                <c:pt idx="82940">
                  <c:v>1.8997698134626299E-5</c:v>
                </c:pt>
                <c:pt idx="82941">
                  <c:v>1.89973743545124E-5</c:v>
                </c:pt>
                <c:pt idx="82942">
                  <c:v>1.89969923667377E-5</c:v>
                </c:pt>
                <c:pt idx="82943">
                  <c:v>1.89966613106662E-5</c:v>
                </c:pt>
                <c:pt idx="82944">
                  <c:v>1.8996261132997501E-5</c:v>
                </c:pt>
                <c:pt idx="82945">
                  <c:v>1.8995986465597502E-5</c:v>
                </c:pt>
                <c:pt idx="82946">
                  <c:v>1.8995619029737999E-5</c:v>
                </c:pt>
                <c:pt idx="82947">
                  <c:v>1.8995322534465201E-5</c:v>
                </c:pt>
                <c:pt idx="82948">
                  <c:v>1.8994962374563298E-5</c:v>
                </c:pt>
                <c:pt idx="82949">
                  <c:v>1.8994613128597899E-5</c:v>
                </c:pt>
                <c:pt idx="82950">
                  <c:v>1.89942838915158E-5</c:v>
                </c:pt>
                <c:pt idx="82951">
                  <c:v>1.8993978301296E-5</c:v>
                </c:pt>
                <c:pt idx="82952">
                  <c:v>1.8993583580595401E-5</c:v>
                </c:pt>
                <c:pt idx="82953">
                  <c:v>1.89932579814922E-5</c:v>
                </c:pt>
                <c:pt idx="82954">
                  <c:v>1.8992986952071098E-5</c:v>
                </c:pt>
                <c:pt idx="82955">
                  <c:v>1.8992559489561201E-5</c:v>
                </c:pt>
                <c:pt idx="82956">
                  <c:v>1.8992283003171899E-5</c:v>
                </c:pt>
                <c:pt idx="82957">
                  <c:v>1.89919774129521E-5</c:v>
                </c:pt>
                <c:pt idx="82958">
                  <c:v>1.8991626347997199E-5</c:v>
                </c:pt>
                <c:pt idx="82959">
                  <c:v>1.8991235265275501E-5</c:v>
                </c:pt>
                <c:pt idx="82960">
                  <c:v>1.89910315384623E-5</c:v>
                </c:pt>
                <c:pt idx="82961">
                  <c:v>1.8990640455740501E-5</c:v>
                </c:pt>
                <c:pt idx="82962">
                  <c:v>1.89902948477538E-5</c:v>
                </c:pt>
                <c:pt idx="82963">
                  <c:v>1.8989960153703602E-5</c:v>
                </c:pt>
                <c:pt idx="82964">
                  <c:v>1.89896018127911E-5</c:v>
                </c:pt>
                <c:pt idx="82965">
                  <c:v>1.8989247109857401E-5</c:v>
                </c:pt>
                <c:pt idx="82966">
                  <c:v>1.89889797184151E-5</c:v>
                </c:pt>
                <c:pt idx="82967">
                  <c:v>1.8988584997714501E-5</c:v>
                </c:pt>
                <c:pt idx="82968">
                  <c:v>1.8988283045473498E-5</c:v>
                </c:pt>
                <c:pt idx="82969">
                  <c:v>1.89879319805186E-5</c:v>
                </c:pt>
                <c:pt idx="82970">
                  <c:v>1.8987631847266998E-5</c:v>
                </c:pt>
                <c:pt idx="82971">
                  <c:v>1.89872753253439E-5</c:v>
                </c:pt>
                <c:pt idx="82972">
                  <c:v>1.89870388567215E-5</c:v>
                </c:pt>
                <c:pt idx="82973">
                  <c:v>1.8986611394211599E-5</c:v>
                </c:pt>
                <c:pt idx="82974">
                  <c:v>1.89862694242038E-5</c:v>
                </c:pt>
                <c:pt idx="82975">
                  <c:v>1.8986047507496602E-5</c:v>
                </c:pt>
                <c:pt idx="82976">
                  <c:v>1.89857491932344E-5</c:v>
                </c:pt>
                <c:pt idx="82977">
                  <c:v>1.8985308997798701E-5</c:v>
                </c:pt>
                <c:pt idx="82978">
                  <c:v>1.8984992493642501E-5</c:v>
                </c:pt>
                <c:pt idx="82979">
                  <c:v>1.8984737835126001E-5</c:v>
                </c:pt>
                <c:pt idx="82980">
                  <c:v>1.8984428606927402E-5</c:v>
                </c:pt>
                <c:pt idx="82981">
                  <c:v>1.8984099369845401E-5</c:v>
                </c:pt>
                <c:pt idx="82982">
                  <c:v>1.89837628568057E-5</c:v>
                </c:pt>
                <c:pt idx="82983">
                  <c:v>1.8983413610840199E-5</c:v>
                </c:pt>
                <c:pt idx="82984">
                  <c:v>1.8983053450938301E-5</c:v>
                </c:pt>
                <c:pt idx="82985">
                  <c:v>1.8982766050612601E-5</c:v>
                </c:pt>
                <c:pt idx="82986">
                  <c:v>1.8982400433742401E-5</c:v>
                </c:pt>
                <c:pt idx="82987">
                  <c:v>1.8982120309374299E-5</c:v>
                </c:pt>
                <c:pt idx="82988">
                  <c:v>1.8981769244419401E-5</c:v>
                </c:pt>
                <c:pt idx="82989">
                  <c:v>1.89814418263268E-5</c:v>
                </c:pt>
                <c:pt idx="82990">
                  <c:v>1.8981156244990399E-5</c:v>
                </c:pt>
                <c:pt idx="82991">
                  <c:v>1.8980786990141499E-5</c:v>
                </c:pt>
                <c:pt idx="82992">
                  <c:v>1.8980521417688599E-5</c:v>
                </c:pt>
                <c:pt idx="82993">
                  <c:v>1.8980184904648899E-5</c:v>
                </c:pt>
                <c:pt idx="82994">
                  <c:v>1.8979864762513898E-5</c:v>
                </c:pt>
                <c:pt idx="82995">
                  <c:v>1.8979482774739099E-5</c:v>
                </c:pt>
                <c:pt idx="82996">
                  <c:v>1.89792572200531E-5</c:v>
                </c:pt>
                <c:pt idx="82997">
                  <c:v>1.8978917069034698E-5</c:v>
                </c:pt>
                <c:pt idx="82998">
                  <c:v>1.89785641850904E-5</c:v>
                </c:pt>
                <c:pt idx="82999">
                  <c:v>1.8978234948008301E-5</c:v>
                </c:pt>
                <c:pt idx="83000">
                  <c:v>1.89779657375766E-5</c:v>
                </c:pt>
                <c:pt idx="83001">
                  <c:v>1.8977738363901201E-5</c:v>
                </c:pt>
                <c:pt idx="83002">
                  <c:v>1.8977307263412499E-5</c:v>
                </c:pt>
                <c:pt idx="83003">
                  <c:v>1.8977016225108E-5</c:v>
                </c:pt>
                <c:pt idx="83004">
                  <c:v>1.89766797120683E-5</c:v>
                </c:pt>
                <c:pt idx="83005">
                  <c:v>1.8976334104081599E-5</c:v>
                </c:pt>
                <c:pt idx="83006">
                  <c:v>1.8976117644342601E-5</c:v>
                </c:pt>
                <c:pt idx="83007">
                  <c:v>1.8975753846461902E-5</c:v>
                </c:pt>
                <c:pt idx="83008">
                  <c:v>1.8975431885337501E-5</c:v>
                </c:pt>
                <c:pt idx="83009">
                  <c:v>1.89751172001706E-5</c:v>
                </c:pt>
                <c:pt idx="83010">
                  <c:v>1.8974789782077999E-5</c:v>
                </c:pt>
                <c:pt idx="83011">
                  <c:v>1.8974529666593298E-5</c:v>
                </c:pt>
                <c:pt idx="83012">
                  <c:v>1.8974205886479501E-5</c:v>
                </c:pt>
                <c:pt idx="83013">
                  <c:v>1.8973791156895499E-5</c:v>
                </c:pt>
                <c:pt idx="83014">
                  <c:v>1.8973505575559099E-5</c:v>
                </c:pt>
                <c:pt idx="83015">
                  <c:v>1.89732090802863E-5</c:v>
                </c:pt>
                <c:pt idx="83016">
                  <c:v>1.89729435078334E-5</c:v>
                </c:pt>
                <c:pt idx="83017">
                  <c:v>1.8972619727719599E-5</c:v>
                </c:pt>
                <c:pt idx="83018">
                  <c:v>1.8972286852658699E-5</c:v>
                </c:pt>
                <c:pt idx="83019">
                  <c:v>1.89719958143542E-5</c:v>
                </c:pt>
                <c:pt idx="83020">
                  <c:v>1.89716683962615E-5</c:v>
                </c:pt>
                <c:pt idx="83021">
                  <c:v>1.8971391909872199E-5</c:v>
                </c:pt>
                <c:pt idx="83022">
                  <c:v>1.89710863196524E-5</c:v>
                </c:pt>
                <c:pt idx="83023">
                  <c:v>1.8970822566188899E-5</c:v>
                </c:pt>
                <c:pt idx="83024">
                  <c:v>1.8970480596180998E-5</c:v>
                </c:pt>
                <c:pt idx="83025">
                  <c:v>1.8970116798300299E-5</c:v>
                </c:pt>
                <c:pt idx="83026">
                  <c:v>1.8969880329677801E-5</c:v>
                </c:pt>
                <c:pt idx="83027">
                  <c:v>1.89694947039243E-5</c:v>
                </c:pt>
                <c:pt idx="83028">
                  <c:v>1.89691781997681E-5</c:v>
                </c:pt>
                <c:pt idx="83029">
                  <c:v>1.8968925360241001E-5</c:v>
                </c:pt>
                <c:pt idx="83030">
                  <c:v>1.8968554286402599E-5</c:v>
                </c:pt>
                <c:pt idx="83031">
                  <c:v>1.8968317817780199E-5</c:v>
                </c:pt>
                <c:pt idx="83032">
                  <c:v>1.8967999494634599E-5</c:v>
                </c:pt>
                <c:pt idx="83033">
                  <c:v>1.8967699361383001E-5</c:v>
                </c:pt>
                <c:pt idx="83034">
                  <c:v>1.8967424693983099E-5</c:v>
                </c:pt>
                <c:pt idx="83035">
                  <c:v>1.89670427062083E-5</c:v>
                </c:pt>
                <c:pt idx="83036">
                  <c:v>1.8966762581840202E-5</c:v>
                </c:pt>
                <c:pt idx="83037">
                  <c:v>1.8966540665132901E-5</c:v>
                </c:pt>
                <c:pt idx="83038">
                  <c:v>1.8966216885019101E-5</c:v>
                </c:pt>
                <c:pt idx="83039">
                  <c:v>1.8965905837831101E-5</c:v>
                </c:pt>
                <c:pt idx="83040">
                  <c:v>1.8965538401971602E-5</c:v>
                </c:pt>
                <c:pt idx="83041">
                  <c:v>1.8965230992762399E-5</c:v>
                </c:pt>
                <c:pt idx="83042">
                  <c:v>1.89649235835532E-5</c:v>
                </c:pt>
                <c:pt idx="83043">
                  <c:v>1.8964659830089699E-5</c:v>
                </c:pt>
                <c:pt idx="83044">
                  <c:v>1.8964426999446001E-5</c:v>
                </c:pt>
                <c:pt idx="83045">
                  <c:v>1.89640795724699E-5</c:v>
                </c:pt>
                <c:pt idx="83046">
                  <c:v>1.8963797629112401E-5</c:v>
                </c:pt>
                <c:pt idx="83047">
                  <c:v>1.8963422917295302E-5</c:v>
                </c:pt>
                <c:pt idx="83048">
                  <c:v>1.89631282410119E-5</c:v>
                </c:pt>
                <c:pt idx="83049">
                  <c:v>1.8962895410368199E-5</c:v>
                </c:pt>
                <c:pt idx="83050">
                  <c:v>1.89625334314769E-5</c:v>
                </c:pt>
                <c:pt idx="83051">
                  <c:v>1.8962196918437301E-5</c:v>
                </c:pt>
                <c:pt idx="83052">
                  <c:v>1.8962005924549899E-5</c:v>
                </c:pt>
                <c:pt idx="83053">
                  <c:v>1.89616512216162E-5</c:v>
                </c:pt>
                <c:pt idx="83054">
                  <c:v>1.8961354726343399E-5</c:v>
                </c:pt>
                <c:pt idx="83055">
                  <c:v>1.89609982044203E-5</c:v>
                </c:pt>
                <c:pt idx="83056">
                  <c:v>1.89607981155859E-5</c:v>
                </c:pt>
                <c:pt idx="83057">
                  <c:v>1.8960510715260201E-5</c:v>
                </c:pt>
                <c:pt idx="83058">
                  <c:v>1.8960146917379498E-5</c:v>
                </c:pt>
                <c:pt idx="83059">
                  <c:v>1.89599086297676E-5</c:v>
                </c:pt>
                <c:pt idx="83060">
                  <c:v>1.89595884876326E-5</c:v>
                </c:pt>
                <c:pt idx="83061">
                  <c:v>1.8959279259434E-5</c:v>
                </c:pt>
                <c:pt idx="83062">
                  <c:v>1.8958984583150599E-5</c:v>
                </c:pt>
                <c:pt idx="83063">
                  <c:v>1.8958724467665899E-5</c:v>
                </c:pt>
                <c:pt idx="83064">
                  <c:v>1.8958358850795799E-5</c:v>
                </c:pt>
                <c:pt idx="83065">
                  <c:v>1.8958144210046201E-5</c:v>
                </c:pt>
                <c:pt idx="83066">
                  <c:v>1.89578295248793E-5</c:v>
                </c:pt>
                <c:pt idx="83067">
                  <c:v>1.8957571228384E-5</c:v>
                </c:pt>
                <c:pt idx="83068">
                  <c:v>1.89572219824186E-5</c:v>
                </c:pt>
                <c:pt idx="83069">
                  <c:v>1.8956910935230601E-5</c:v>
                </c:pt>
                <c:pt idx="83070">
                  <c:v>1.89566271728836E-5</c:v>
                </c:pt>
                <c:pt idx="83071">
                  <c:v>1.8956348867504902E-5</c:v>
                </c:pt>
                <c:pt idx="83072">
                  <c:v>1.89561178558506E-5</c:v>
                </c:pt>
                <c:pt idx="83073">
                  <c:v>1.8955819541588399E-5</c:v>
                </c:pt>
                <c:pt idx="83074">
                  <c:v>1.8955450286739499E-5</c:v>
                </c:pt>
                <c:pt idx="83075">
                  <c:v>1.89552010851912E-5</c:v>
                </c:pt>
                <c:pt idx="83076">
                  <c:v>1.8954879124066799E-5</c:v>
                </c:pt>
                <c:pt idx="83077">
                  <c:v>1.8954564438899999E-5</c:v>
                </c:pt>
                <c:pt idx="83078">
                  <c:v>1.8954342522192801E-5</c:v>
                </c:pt>
                <c:pt idx="83079">
                  <c:v>1.8954046026919999E-5</c:v>
                </c:pt>
                <c:pt idx="83080">
                  <c:v>1.8953793187392899E-5</c:v>
                </c:pt>
                <c:pt idx="83081">
                  <c:v>1.8953416656586301E-5</c:v>
                </c:pt>
                <c:pt idx="83082">
                  <c:v>1.8953180187963901E-5</c:v>
                </c:pt>
                <c:pt idx="83083">
                  <c:v>1.89528909686487E-5</c:v>
                </c:pt>
                <c:pt idx="83084">
                  <c:v>1.8952627215185199E-5</c:v>
                </c:pt>
                <c:pt idx="83085">
                  <c:v>1.8952330719912401E-5</c:v>
                </c:pt>
                <c:pt idx="83086">
                  <c:v>1.8952008758788E-5</c:v>
                </c:pt>
                <c:pt idx="83087">
                  <c:v>1.8951755919260901E-5</c:v>
                </c:pt>
                <c:pt idx="83088">
                  <c:v>1.8951495803776201E-5</c:v>
                </c:pt>
                <c:pt idx="83089">
                  <c:v>1.8951217498397499E-5</c:v>
                </c:pt>
                <c:pt idx="83090">
                  <c:v>1.8950859157485E-5</c:v>
                </c:pt>
                <c:pt idx="83091">
                  <c:v>1.8950648154714101E-5</c:v>
                </c:pt>
                <c:pt idx="83092">
                  <c:v>1.8950358935399001E-5</c:v>
                </c:pt>
                <c:pt idx="83093">
                  <c:v>1.8950047888210998E-5</c:v>
                </c:pt>
                <c:pt idx="83094">
                  <c:v>1.8949755030917E-5</c:v>
                </c:pt>
                <c:pt idx="83095">
                  <c:v>1.8949514924315698E-5</c:v>
                </c:pt>
                <c:pt idx="83096">
                  <c:v>1.89491802302655E-5</c:v>
                </c:pt>
                <c:pt idx="83097">
                  <c:v>1.89489001058973E-5</c:v>
                </c:pt>
                <c:pt idx="83098">
                  <c:v>1.89486017916352E-5</c:v>
                </c:pt>
                <c:pt idx="83099">
                  <c:v>1.8948359866044501E-5</c:v>
                </c:pt>
                <c:pt idx="83100">
                  <c:v>1.89480924746022E-5</c:v>
                </c:pt>
                <c:pt idx="83101">
                  <c:v>1.8947801436297599E-5</c:v>
                </c:pt>
                <c:pt idx="83102">
                  <c:v>1.8947468561236801E-5</c:v>
                </c:pt>
                <c:pt idx="83103">
                  <c:v>1.89472357305931E-5</c:v>
                </c:pt>
                <c:pt idx="83104">
                  <c:v>1.8946957425214299E-5</c:v>
                </c:pt>
                <c:pt idx="83105">
                  <c:v>1.8946619093185301E-5</c:v>
                </c:pt>
                <c:pt idx="83106">
                  <c:v>1.8946342606795999E-5</c:v>
                </c:pt>
                <c:pt idx="83107">
                  <c:v>1.8946077034343E-5</c:v>
                </c:pt>
                <c:pt idx="83108">
                  <c:v>1.8945802366943099E-5</c:v>
                </c:pt>
                <c:pt idx="83109">
                  <c:v>1.8945545889437199E-5</c:v>
                </c:pt>
                <c:pt idx="83110">
                  <c:v>1.89452621270903E-5</c:v>
                </c:pt>
                <c:pt idx="83111">
                  <c:v>1.8945020201499601E-5</c:v>
                </c:pt>
                <c:pt idx="83112">
                  <c:v>1.8944765542983101E-5</c:v>
                </c:pt>
                <c:pt idx="83113">
                  <c:v>1.8944518160424199E-5</c:v>
                </c:pt>
                <c:pt idx="83114">
                  <c:v>1.8944234398077201E-5</c:v>
                </c:pt>
                <c:pt idx="83115">
                  <c:v>1.8943968825624301E-5</c:v>
                </c:pt>
                <c:pt idx="83116">
                  <c:v>1.8943617760669399E-5</c:v>
                </c:pt>
                <c:pt idx="83117">
                  <c:v>1.8943319446407299E-5</c:v>
                </c:pt>
                <c:pt idx="83118">
                  <c:v>1.8943079339806001E-5</c:v>
                </c:pt>
                <c:pt idx="83119">
                  <c:v>1.89428174053319E-5</c:v>
                </c:pt>
                <c:pt idx="83120">
                  <c:v>1.8942550013889599E-5</c:v>
                </c:pt>
                <c:pt idx="83121">
                  <c:v>1.89422480616486E-5</c:v>
                </c:pt>
                <c:pt idx="83122">
                  <c:v>1.89419861271745E-5</c:v>
                </c:pt>
                <c:pt idx="83123">
                  <c:v>1.89417078217957E-5</c:v>
                </c:pt>
                <c:pt idx="83124">
                  <c:v>1.8941493181046098E-5</c:v>
                </c:pt>
                <c:pt idx="83125">
                  <c:v>1.89411330211442E-5</c:v>
                </c:pt>
                <c:pt idx="83126">
                  <c:v>1.8940931113320399E-5</c:v>
                </c:pt>
                <c:pt idx="83127">
                  <c:v>1.8940634618047601E-5</c:v>
                </c:pt>
                <c:pt idx="83128">
                  <c:v>1.8940381778520501E-5</c:v>
                </c:pt>
                <c:pt idx="83129">
                  <c:v>1.8940061636385501E-5</c:v>
                </c:pt>
                <c:pt idx="83130">
                  <c:v>1.8939819710794799E-5</c:v>
                </c:pt>
                <c:pt idx="83131">
                  <c:v>1.8939548681373701E-5</c:v>
                </c:pt>
                <c:pt idx="83132">
                  <c:v>1.8939239453175098E-5</c:v>
                </c:pt>
                <c:pt idx="83133">
                  <c:v>1.8939050278277099E-5</c:v>
                </c:pt>
                <c:pt idx="83134">
                  <c:v>1.8938781067845401E-5</c:v>
                </c:pt>
                <c:pt idx="83135">
                  <c:v>1.8938519133371301E-5</c:v>
                </c:pt>
                <c:pt idx="83136">
                  <c:v>1.8938264474854801E-5</c:v>
                </c:pt>
                <c:pt idx="83137">
                  <c:v>1.89379115909105E-5</c:v>
                </c:pt>
                <c:pt idx="83138">
                  <c:v>1.89376223715954E-5</c:v>
                </c:pt>
                <c:pt idx="83139">
                  <c:v>1.89374059118563E-5</c:v>
                </c:pt>
                <c:pt idx="83140">
                  <c:v>1.8937189452117299E-5</c:v>
                </c:pt>
                <c:pt idx="83141">
                  <c:v>1.8936869309982298E-5</c:v>
                </c:pt>
                <c:pt idx="83142">
                  <c:v>1.8936601918540001E-5</c:v>
                </c:pt>
                <c:pt idx="83143">
                  <c:v>1.8936329070129401E-5</c:v>
                </c:pt>
                <c:pt idx="83144">
                  <c:v>1.89361180673586E-5</c:v>
                </c:pt>
                <c:pt idx="83145">
                  <c:v>1.8935845218948099E-5</c:v>
                </c:pt>
                <c:pt idx="83146">
                  <c:v>1.8935637854156101E-5</c:v>
                </c:pt>
                <c:pt idx="83147">
                  <c:v>1.8935294065158801E-5</c:v>
                </c:pt>
                <c:pt idx="83148">
                  <c:v>1.89349721040344E-5</c:v>
                </c:pt>
                <c:pt idx="83149">
                  <c:v>1.8934815670945699E-5</c:v>
                </c:pt>
                <c:pt idx="83150">
                  <c:v>1.8934499166789499E-5</c:v>
                </c:pt>
                <c:pt idx="83151">
                  <c:v>1.8934215404442501E-5</c:v>
                </c:pt>
                <c:pt idx="83152">
                  <c:v>1.8933935280074399E-5</c:v>
                </c:pt>
                <c:pt idx="83153">
                  <c:v>1.8933702449430701E-5</c:v>
                </c:pt>
                <c:pt idx="83154">
                  <c:v>1.8933476894744699E-5</c:v>
                </c:pt>
                <c:pt idx="83155">
                  <c:v>1.8933225874206999E-5</c:v>
                </c:pt>
                <c:pt idx="83156">
                  <c:v>1.8932907551061399E-5</c:v>
                </c:pt>
                <c:pt idx="83157">
                  <c:v>1.8932696548290602E-5</c:v>
                </c:pt>
                <c:pt idx="83158">
                  <c:v>1.89324655366363E-5</c:v>
                </c:pt>
                <c:pt idx="83159">
                  <c:v>1.8932150851469501E-5</c:v>
                </c:pt>
                <c:pt idx="83160">
                  <c:v>1.8931887098006E-5</c:v>
                </c:pt>
                <c:pt idx="83161">
                  <c:v>1.8931654267362299E-5</c:v>
                </c:pt>
                <c:pt idx="83162">
                  <c:v>1.89313723240048E-5</c:v>
                </c:pt>
                <c:pt idx="83163">
                  <c:v>1.8931050362880301E-5</c:v>
                </c:pt>
                <c:pt idx="83164">
                  <c:v>1.89308630069718E-5</c:v>
                </c:pt>
                <c:pt idx="83165">
                  <c:v>1.8930684746010198E-5</c:v>
                </c:pt>
                <c:pt idx="83166">
                  <c:v>1.8930373698822199E-5</c:v>
                </c:pt>
                <c:pt idx="83167">
                  <c:v>1.8930119040305699E-5</c:v>
                </c:pt>
                <c:pt idx="83168">
                  <c:v>1.8929908037534901E-5</c:v>
                </c:pt>
                <c:pt idx="83169">
                  <c:v>1.8929669749923101E-5</c:v>
                </c:pt>
                <c:pt idx="83170">
                  <c:v>1.8929313227999999E-5</c:v>
                </c:pt>
                <c:pt idx="83171">
                  <c:v>1.8929076759377501E-5</c:v>
                </c:pt>
                <c:pt idx="83172">
                  <c:v>1.89287911780411E-5</c:v>
                </c:pt>
                <c:pt idx="83173">
                  <c:v>1.8928594727185599E-5</c:v>
                </c:pt>
                <c:pt idx="83174">
                  <c:v>1.8928301869891601E-5</c:v>
                </c:pt>
                <c:pt idx="83175">
                  <c:v>1.8928023564512801E-5</c:v>
                </c:pt>
                <c:pt idx="83176">
                  <c:v>1.8927858036477098E-5</c:v>
                </c:pt>
                <c:pt idx="83177">
                  <c:v>1.8927574274130199E-5</c:v>
                </c:pt>
                <c:pt idx="83178">
                  <c:v>1.8927363271359402E-5</c:v>
                </c:pt>
                <c:pt idx="83179">
                  <c:v>1.89270667760866E-5</c:v>
                </c:pt>
                <c:pt idx="83180">
                  <c:v>1.8926784832729E-5</c:v>
                </c:pt>
                <c:pt idx="83181">
                  <c:v>1.8926504708360901E-5</c:v>
                </c:pt>
                <c:pt idx="83182">
                  <c:v>1.8926328266388699E-5</c:v>
                </c:pt>
                <c:pt idx="83183">
                  <c:v>1.8926091797766299E-5</c:v>
                </c:pt>
                <c:pt idx="83184">
                  <c:v>1.8925808035419299E-5</c:v>
                </c:pt>
                <c:pt idx="83185">
                  <c:v>1.89255879377015E-5</c:v>
                </c:pt>
                <c:pt idx="83186">
                  <c:v>1.8925298718386299E-5</c:v>
                </c:pt>
                <c:pt idx="83187">
                  <c:v>1.8925091353594298E-5</c:v>
                </c:pt>
                <c:pt idx="83188">
                  <c:v>1.8924842152045999E-5</c:v>
                </c:pt>
                <c:pt idx="83189">
                  <c:v>1.8924549294752099E-5</c:v>
                </c:pt>
                <c:pt idx="83190">
                  <c:v>1.8924343748949499E-5</c:v>
                </c:pt>
                <c:pt idx="83191">
                  <c:v>1.89240399777191E-5</c:v>
                </c:pt>
                <c:pt idx="83192">
                  <c:v>1.8923807147075398E-5</c:v>
                </c:pt>
                <c:pt idx="83193">
                  <c:v>1.8923561583505899E-5</c:v>
                </c:pt>
                <c:pt idx="83194">
                  <c:v>1.89233342098305E-5</c:v>
                </c:pt>
                <c:pt idx="83195">
                  <c:v>1.8923059542430599E-5</c:v>
                </c:pt>
                <c:pt idx="83196">
                  <c:v>1.8922826711786901E-5</c:v>
                </c:pt>
                <c:pt idx="83197">
                  <c:v>1.8922539311461201E-5</c:v>
                </c:pt>
                <c:pt idx="83198">
                  <c:v>1.8922346498584399E-5</c:v>
                </c:pt>
                <c:pt idx="83199">
                  <c:v>1.8922093659057299E-5</c:v>
                </c:pt>
                <c:pt idx="83200">
                  <c:v>1.8921871742349998E-5</c:v>
                </c:pt>
                <c:pt idx="83201">
                  <c:v>1.8921573428087902E-5</c:v>
                </c:pt>
                <c:pt idx="83202">
                  <c:v>1.8921387891168699E-5</c:v>
                </c:pt>
                <c:pt idx="83203">
                  <c:v>1.8921136870631E-5</c:v>
                </c:pt>
                <c:pt idx="83204">
                  <c:v>1.8920938600786E-5</c:v>
                </c:pt>
                <c:pt idx="83205">
                  <c:v>1.8920667571364899E-5</c:v>
                </c:pt>
                <c:pt idx="83206">
                  <c:v>1.89203692571027E-5</c:v>
                </c:pt>
                <c:pt idx="83207">
                  <c:v>1.8920185539173E-5</c:v>
                </c:pt>
                <c:pt idx="83208">
                  <c:v>1.89199345186353E-5</c:v>
                </c:pt>
                <c:pt idx="83209">
                  <c:v>1.89196598512353E-5</c:v>
                </c:pt>
                <c:pt idx="83210">
                  <c:v>1.8919427020591701E-5</c:v>
                </c:pt>
                <c:pt idx="83211">
                  <c:v>1.8919176000054001E-5</c:v>
                </c:pt>
                <c:pt idx="83212">
                  <c:v>1.8918928617495099E-5</c:v>
                </c:pt>
                <c:pt idx="83213">
                  <c:v>1.8918715795734901E-5</c:v>
                </c:pt>
                <c:pt idx="83214">
                  <c:v>1.89184320333879E-5</c:v>
                </c:pt>
                <c:pt idx="83215">
                  <c:v>1.8918222849606499E-5</c:v>
                </c:pt>
                <c:pt idx="83216">
                  <c:v>1.8918039131676799E-5</c:v>
                </c:pt>
                <c:pt idx="83217">
                  <c:v>1.89177953870967E-5</c:v>
                </c:pt>
                <c:pt idx="83218">
                  <c:v>1.8917522538686202E-5</c:v>
                </c:pt>
                <c:pt idx="83219">
                  <c:v>1.8917253328254501E-5</c:v>
                </c:pt>
                <c:pt idx="83220">
                  <c:v>1.8917095076176301E-5</c:v>
                </c:pt>
                <c:pt idx="83221">
                  <c:v>1.8916791304946E-5</c:v>
                </c:pt>
                <c:pt idx="83222">
                  <c:v>1.8916600311058601E-5</c:v>
                </c:pt>
                <c:pt idx="83223">
                  <c:v>1.89163365575951E-5</c:v>
                </c:pt>
                <c:pt idx="83224">
                  <c:v>1.89161437447183E-5</c:v>
                </c:pt>
                <c:pt idx="83225">
                  <c:v>1.89159163710428E-5</c:v>
                </c:pt>
                <c:pt idx="83226">
                  <c:v>1.8915710825240199E-5</c:v>
                </c:pt>
                <c:pt idx="83227">
                  <c:v>1.89154270628933E-5</c:v>
                </c:pt>
                <c:pt idx="83228">
                  <c:v>1.89150905498536E-5</c:v>
                </c:pt>
                <c:pt idx="83229">
                  <c:v>1.8914937754743699E-5</c:v>
                </c:pt>
                <c:pt idx="83230">
                  <c:v>1.89147194760153E-5</c:v>
                </c:pt>
                <c:pt idx="83231">
                  <c:v>1.89144593605306E-5</c:v>
                </c:pt>
                <c:pt idx="83232">
                  <c:v>1.8914248357759799E-5</c:v>
                </c:pt>
                <c:pt idx="83233">
                  <c:v>1.8914019165094901E-5</c:v>
                </c:pt>
                <c:pt idx="83234">
                  <c:v>1.89138245332288E-5</c:v>
                </c:pt>
                <c:pt idx="83235">
                  <c:v>1.8913580788648701E-5</c:v>
                </c:pt>
                <c:pt idx="83236">
                  <c:v>1.8913362509920299E-5</c:v>
                </c:pt>
                <c:pt idx="83237">
                  <c:v>1.89130623766687E-5</c:v>
                </c:pt>
                <c:pt idx="83238">
                  <c:v>1.8912820451077998E-5</c:v>
                </c:pt>
                <c:pt idx="83239">
                  <c:v>1.89125785254873E-5</c:v>
                </c:pt>
                <c:pt idx="83240">
                  <c:v>1.8912411178462201E-5</c:v>
                </c:pt>
                <c:pt idx="83241">
                  <c:v>1.8912238374468901E-5</c:v>
                </c:pt>
                <c:pt idx="83242">
                  <c:v>1.89118891285034E-5</c:v>
                </c:pt>
                <c:pt idx="83243">
                  <c:v>1.8911699953605401E-5</c:v>
                </c:pt>
                <c:pt idx="83244">
                  <c:v>1.8911476217908802E-5</c:v>
                </c:pt>
                <c:pt idx="83245">
                  <c:v>1.8911223378381699E-5</c:v>
                </c:pt>
                <c:pt idx="83246">
                  <c:v>1.8911085135186999E-5</c:v>
                </c:pt>
                <c:pt idx="83247">
                  <c:v>1.8910830476670499E-5</c:v>
                </c:pt>
                <c:pt idx="83248">
                  <c:v>1.8910579456132799E-5</c:v>
                </c:pt>
                <c:pt idx="83249">
                  <c:v>1.8910339349531599E-5</c:v>
                </c:pt>
                <c:pt idx="83250">
                  <c:v>1.8910102880909101E-5</c:v>
                </c:pt>
                <c:pt idx="83251">
                  <c:v>1.8909859136328999E-5</c:v>
                </c:pt>
                <c:pt idx="83252">
                  <c:v>1.8909628124674799E-5</c:v>
                </c:pt>
                <c:pt idx="83253">
                  <c:v>1.8909389837062901E-5</c:v>
                </c:pt>
                <c:pt idx="83254">
                  <c:v>1.8909200662165E-5</c:v>
                </c:pt>
                <c:pt idx="83255">
                  <c:v>1.8908958736574301E-5</c:v>
                </c:pt>
                <c:pt idx="83256">
                  <c:v>1.89087459148141E-5</c:v>
                </c:pt>
                <c:pt idx="83257">
                  <c:v>1.8908507627202201E-5</c:v>
                </c:pt>
                <c:pt idx="83258">
                  <c:v>1.89082966244314E-5</c:v>
                </c:pt>
                <c:pt idx="83259">
                  <c:v>1.8908163838204901E-5</c:v>
                </c:pt>
                <c:pt idx="83260">
                  <c:v>1.8907872799900401E-5</c:v>
                </c:pt>
                <c:pt idx="83261">
                  <c:v>1.8907650883193101E-5</c:v>
                </c:pt>
                <c:pt idx="83262">
                  <c:v>1.8907465346274E-5</c:v>
                </c:pt>
                <c:pt idx="83263">
                  <c:v>1.8907194316852801E-5</c:v>
                </c:pt>
                <c:pt idx="83264">
                  <c:v>1.8907001503976099E-5</c:v>
                </c:pt>
                <c:pt idx="83265">
                  <c:v>1.8906783225247599E-5</c:v>
                </c:pt>
                <c:pt idx="83266">
                  <c:v>1.8906546756625199E-5</c:v>
                </c:pt>
                <c:pt idx="83267">
                  <c:v>1.8906268451246399E-5</c:v>
                </c:pt>
                <c:pt idx="83268">
                  <c:v>1.8906090190284899E-5</c:v>
                </c:pt>
                <c:pt idx="83269">
                  <c:v>1.8905830074800199E-5</c:v>
                </c:pt>
                <c:pt idx="83270">
                  <c:v>1.89056645467645E-5</c:v>
                </c:pt>
                <c:pt idx="83271">
                  <c:v>1.8905513570643999E-5</c:v>
                </c:pt>
                <c:pt idx="83272">
                  <c:v>1.8905211618403E-5</c:v>
                </c:pt>
                <c:pt idx="83273">
                  <c:v>1.8905033357441402E-5</c:v>
                </c:pt>
                <c:pt idx="83274">
                  <c:v>1.8904769603977901E-5</c:v>
                </c:pt>
                <c:pt idx="83275">
                  <c:v>1.8904567696154101E-5</c:v>
                </c:pt>
                <c:pt idx="83276">
                  <c:v>1.89043603313621E-5</c:v>
                </c:pt>
                <c:pt idx="83277">
                  <c:v>1.8904114767792601E-5</c:v>
                </c:pt>
                <c:pt idx="83278">
                  <c:v>1.8903883756138401E-5</c:v>
                </c:pt>
                <c:pt idx="83279">
                  <c:v>1.89037273230497E-5</c:v>
                </c:pt>
                <c:pt idx="83280">
                  <c:v>1.8903498130384799E-5</c:v>
                </c:pt>
                <c:pt idx="83281">
                  <c:v>1.8903248928836601E-5</c:v>
                </c:pt>
                <c:pt idx="83282">
                  <c:v>1.8903043383034E-5</c:v>
                </c:pt>
                <c:pt idx="83283">
                  <c:v>1.89027650776552E-5</c:v>
                </c:pt>
                <c:pt idx="83284">
                  <c:v>1.8902590454672501E-5</c:v>
                </c:pt>
                <c:pt idx="83285">
                  <c:v>1.8902428564615598E-5</c:v>
                </c:pt>
                <c:pt idx="83286">
                  <c:v>1.89022484846646E-5</c:v>
                </c:pt>
                <c:pt idx="83287">
                  <c:v>1.8902017473010401E-5</c:v>
                </c:pt>
                <c:pt idx="83288">
                  <c:v>1.8901771909440901E-5</c:v>
                </c:pt>
                <c:pt idx="83289">
                  <c:v>1.8901606381405101E-5</c:v>
                </c:pt>
                <c:pt idx="83290">
                  <c:v>1.8901328076026399E-5</c:v>
                </c:pt>
                <c:pt idx="83291">
                  <c:v>1.8901131625170799E-5</c:v>
                </c:pt>
                <c:pt idx="83292">
                  <c:v>1.8900933355325799E-5</c:v>
                </c:pt>
                <c:pt idx="83293">
                  <c:v>1.8900691429735199E-5</c:v>
                </c:pt>
                <c:pt idx="83294">
                  <c:v>1.8900458599091501E-5</c:v>
                </c:pt>
                <c:pt idx="83295">
                  <c:v>1.8900258510257101E-5</c:v>
                </c:pt>
                <c:pt idx="83296">
                  <c:v>1.8900100258178999E-5</c:v>
                </c:pt>
                <c:pt idx="83297">
                  <c:v>1.8899920178228099E-5</c:v>
                </c:pt>
                <c:pt idx="83298">
                  <c:v>1.8899690985563201E-5</c:v>
                </c:pt>
                <c:pt idx="83299">
                  <c:v>1.8899447240983099E-5</c:v>
                </c:pt>
                <c:pt idx="83300">
                  <c:v>1.88992307812441E-5</c:v>
                </c:pt>
                <c:pt idx="83301">
                  <c:v>1.8899021597462699E-5</c:v>
                </c:pt>
                <c:pt idx="83302">
                  <c:v>1.8898799680755501E-5</c:v>
                </c:pt>
                <c:pt idx="83303">
                  <c:v>1.88986541616032E-5</c:v>
                </c:pt>
                <c:pt idx="83304">
                  <c:v>1.8898472262662802E-5</c:v>
                </c:pt>
                <c:pt idx="83305">
                  <c:v>1.8898146663559601E-5</c:v>
                </c:pt>
                <c:pt idx="83306">
                  <c:v>1.8898008420364901E-5</c:v>
                </c:pt>
                <c:pt idx="83307">
                  <c:v>1.8897839254350401E-5</c:v>
                </c:pt>
                <c:pt idx="83308">
                  <c:v>1.8897639165516001E-5</c:v>
                </c:pt>
                <c:pt idx="83309">
                  <c:v>1.8897440895671001E-5</c:v>
                </c:pt>
                <c:pt idx="83310">
                  <c:v>1.8897162590292299E-5</c:v>
                </c:pt>
                <c:pt idx="83311">
                  <c:v>1.8896960682468499E-5</c:v>
                </c:pt>
                <c:pt idx="83312">
                  <c:v>1.8896840629167899E-5</c:v>
                </c:pt>
                <c:pt idx="83313">
                  <c:v>1.8896558685810298E-5</c:v>
                </c:pt>
                <c:pt idx="83314">
                  <c:v>1.8896347683039501E-5</c:v>
                </c:pt>
                <c:pt idx="83315">
                  <c:v>1.88961421372369E-5</c:v>
                </c:pt>
                <c:pt idx="83316">
                  <c:v>1.8895972971222401E-5</c:v>
                </c:pt>
                <c:pt idx="83317">
                  <c:v>1.8895729226642298E-5</c:v>
                </c:pt>
                <c:pt idx="83318">
                  <c:v>1.8895581888500601E-5</c:v>
                </c:pt>
                <c:pt idx="83319">
                  <c:v>1.8895356333814599E-5</c:v>
                </c:pt>
                <c:pt idx="83320">
                  <c:v>1.8895192624768202E-5</c:v>
                </c:pt>
                <c:pt idx="83321">
                  <c:v>1.88950016308809E-5</c:v>
                </c:pt>
                <c:pt idx="83322">
                  <c:v>1.88947778951842E-5</c:v>
                </c:pt>
                <c:pt idx="83323">
                  <c:v>1.8894557797466401E-5</c:v>
                </c:pt>
                <c:pt idx="83324">
                  <c:v>1.8894364984589598E-5</c:v>
                </c:pt>
                <c:pt idx="83325">
                  <c:v>1.889415034384E-5</c:v>
                </c:pt>
                <c:pt idx="83326">
                  <c:v>1.8893930246122198E-5</c:v>
                </c:pt>
                <c:pt idx="83327">
                  <c:v>1.88937156053726E-5</c:v>
                </c:pt>
                <c:pt idx="83328">
                  <c:v>1.8893562810262699E-5</c:v>
                </c:pt>
                <c:pt idx="83329">
                  <c:v>1.88933172466932E-5</c:v>
                </c:pt>
                <c:pt idx="83330">
                  <c:v>1.8893151718657501E-5</c:v>
                </c:pt>
                <c:pt idx="83331">
                  <c:v>1.88929825526429E-5</c:v>
                </c:pt>
                <c:pt idx="83332">
                  <c:v>1.88928006537026E-5</c:v>
                </c:pt>
                <c:pt idx="83333">
                  <c:v>1.8892558728111901E-5</c:v>
                </c:pt>
                <c:pt idx="83334">
                  <c:v>1.88923440873623E-5</c:v>
                </c:pt>
                <c:pt idx="83335">
                  <c:v>1.8892193111241799E-5</c:v>
                </c:pt>
                <c:pt idx="83336">
                  <c:v>1.8891942090704099E-5</c:v>
                </c:pt>
                <c:pt idx="83337">
                  <c:v>1.8891765648731999E-5</c:v>
                </c:pt>
                <c:pt idx="83338">
                  <c:v>1.8891554645961201E-5</c:v>
                </c:pt>
                <c:pt idx="83339">
                  <c:v>1.8891369109041999E-5</c:v>
                </c:pt>
                <c:pt idx="83340">
                  <c:v>1.8891192667069801E-5</c:v>
                </c:pt>
                <c:pt idx="83341">
                  <c:v>1.88909798453096E-5</c:v>
                </c:pt>
                <c:pt idx="83342">
                  <c:v>1.8890839783125601E-5</c:v>
                </c:pt>
                <c:pt idx="83343">
                  <c:v>1.8890574210672599E-5</c:v>
                </c:pt>
                <c:pt idx="83344">
                  <c:v>1.88904286915204E-5</c:v>
                </c:pt>
                <c:pt idx="83345">
                  <c:v>1.8890186765929701E-5</c:v>
                </c:pt>
                <c:pt idx="83346">
                  <c:v>1.8890024875872799E-5</c:v>
                </c:pt>
                <c:pt idx="83347">
                  <c:v>1.88897756743245E-5</c:v>
                </c:pt>
                <c:pt idx="83348">
                  <c:v>1.8889615603257001E-5</c:v>
                </c:pt>
                <c:pt idx="83349">
                  <c:v>1.88894482562318E-5</c:v>
                </c:pt>
                <c:pt idx="83350">
                  <c:v>1.8889233615482199E-5</c:v>
                </c:pt>
                <c:pt idx="83351">
                  <c:v>1.88891226571286E-5</c:v>
                </c:pt>
                <c:pt idx="83352">
                  <c:v>1.8888795239035999E-5</c:v>
                </c:pt>
                <c:pt idx="83353">
                  <c:v>1.88886388059473E-5</c:v>
                </c:pt>
                <c:pt idx="83354">
                  <c:v>1.88884205272188E-5</c:v>
                </c:pt>
                <c:pt idx="83355">
                  <c:v>1.8888218619395102E-5</c:v>
                </c:pt>
                <c:pt idx="83356">
                  <c:v>1.8888133126893101E-5</c:v>
                </c:pt>
                <c:pt idx="83357">
                  <c:v>1.8887934857048101E-5</c:v>
                </c:pt>
                <c:pt idx="83358">
                  <c:v>1.8887771148001799E-5</c:v>
                </c:pt>
                <c:pt idx="83359">
                  <c:v>1.8887452824856199E-5</c:v>
                </c:pt>
                <c:pt idx="83360">
                  <c:v>1.8887358237407201E-5</c:v>
                </c:pt>
                <c:pt idx="83361">
                  <c:v>1.8887179976445599E-5</c:v>
                </c:pt>
                <c:pt idx="83362">
                  <c:v>1.88870108104311E-5</c:v>
                </c:pt>
                <c:pt idx="83363">
                  <c:v>1.8886787074734501E-5</c:v>
                </c:pt>
                <c:pt idx="83364">
                  <c:v>1.8886625184677501E-5</c:v>
                </c:pt>
                <c:pt idx="83365">
                  <c:v>1.8886392354033901E-5</c:v>
                </c:pt>
                <c:pt idx="83366">
                  <c:v>1.8886199541157101E-5</c:v>
                </c:pt>
                <c:pt idx="83367">
                  <c:v>1.8886019461206201E-5</c:v>
                </c:pt>
                <c:pt idx="83368">
                  <c:v>1.8885859390138699E-5</c:v>
                </c:pt>
                <c:pt idx="83369">
                  <c:v>1.8885659301304299E-5</c:v>
                </c:pt>
                <c:pt idx="83370">
                  <c:v>1.88855283340672E-5</c:v>
                </c:pt>
                <c:pt idx="83371">
                  <c:v>1.8885315512306998E-5</c:v>
                </c:pt>
                <c:pt idx="83372">
                  <c:v>1.8885117242461998E-5</c:v>
                </c:pt>
                <c:pt idx="83373">
                  <c:v>1.8884917153627602E-5</c:v>
                </c:pt>
                <c:pt idx="83374">
                  <c:v>1.8884751625591899E-5</c:v>
                </c:pt>
                <c:pt idx="83375">
                  <c:v>1.8884577002609199E-5</c:v>
                </c:pt>
                <c:pt idx="83376">
                  <c:v>1.8884407836594599E-5</c:v>
                </c:pt>
                <c:pt idx="83377">
                  <c:v>1.8884273231378801E-5</c:v>
                </c:pt>
                <c:pt idx="83378">
                  <c:v>1.8884036762756299E-5</c:v>
                </c:pt>
                <c:pt idx="83379">
                  <c:v>1.8883803932112601E-5</c:v>
                </c:pt>
                <c:pt idx="83380">
                  <c:v>1.8883631128119301E-5</c:v>
                </c:pt>
                <c:pt idx="83381">
                  <c:v>1.8883496522903398E-5</c:v>
                </c:pt>
                <c:pt idx="83382">
                  <c:v>1.88832946150797E-5</c:v>
                </c:pt>
                <c:pt idx="83383">
                  <c:v>1.8883149095927399E-5</c:v>
                </c:pt>
                <c:pt idx="83384">
                  <c:v>1.8882858057622801E-5</c:v>
                </c:pt>
                <c:pt idx="83385">
                  <c:v>1.8882738004322201E-5</c:v>
                </c:pt>
                <c:pt idx="83386">
                  <c:v>1.8882541553466601E-5</c:v>
                </c:pt>
                <c:pt idx="83387">
                  <c:v>1.8882352378568598E-5</c:v>
                </c:pt>
                <c:pt idx="83388">
                  <c:v>1.8882177755585899E-5</c:v>
                </c:pt>
                <c:pt idx="83389">
                  <c:v>1.8882037693401799E-5</c:v>
                </c:pt>
                <c:pt idx="83390">
                  <c:v>1.8881864889408499E-5</c:v>
                </c:pt>
                <c:pt idx="83391">
                  <c:v>1.88816775334999E-5</c:v>
                </c:pt>
                <c:pt idx="83392">
                  <c:v>1.8881491996580701E-5</c:v>
                </c:pt>
                <c:pt idx="83393">
                  <c:v>1.8881295545725199E-5</c:v>
                </c:pt>
                <c:pt idx="83394">
                  <c:v>1.8881150026572899E-5</c:v>
                </c:pt>
                <c:pt idx="83395">
                  <c:v>1.8880979041568901E-5</c:v>
                </c:pt>
                <c:pt idx="83396">
                  <c:v>1.88807844097028E-5</c:v>
                </c:pt>
                <c:pt idx="83397">
                  <c:v>1.8880606148741201E-5</c:v>
                </c:pt>
                <c:pt idx="83398">
                  <c:v>1.88804569916101E-5</c:v>
                </c:pt>
                <c:pt idx="83399">
                  <c:v>1.88801968761254E-5</c:v>
                </c:pt>
                <c:pt idx="83400">
                  <c:v>1.8880042262026099E-5</c:v>
                </c:pt>
                <c:pt idx="83401">
                  <c:v>1.8879909475799599E-5</c:v>
                </c:pt>
                <c:pt idx="83402">
                  <c:v>1.8879731214838099E-5</c:v>
                </c:pt>
                <c:pt idx="83403">
                  <c:v>1.8879609342548099E-5</c:v>
                </c:pt>
                <c:pt idx="83404">
                  <c:v>1.88793674169574E-5</c:v>
                </c:pt>
                <c:pt idx="83405">
                  <c:v>1.8879238268709701E-5</c:v>
                </c:pt>
                <c:pt idx="83406">
                  <c:v>1.8879001800087301E-5</c:v>
                </c:pt>
                <c:pt idx="83407">
                  <c:v>1.8878881746786701E-5</c:v>
                </c:pt>
                <c:pt idx="83408">
                  <c:v>1.8878663468058201E-5</c:v>
                </c:pt>
                <c:pt idx="83409">
                  <c:v>1.8878563423640999E-5</c:v>
                </c:pt>
                <c:pt idx="83410">
                  <c:v>1.8878330592997399E-5</c:v>
                </c:pt>
                <c:pt idx="83411">
                  <c:v>1.88781978067709E-5</c:v>
                </c:pt>
                <c:pt idx="83412">
                  <c:v>1.88779613381485E-5</c:v>
                </c:pt>
                <c:pt idx="83413">
                  <c:v>1.8877810362027999E-5</c:v>
                </c:pt>
                <c:pt idx="83414">
                  <c:v>1.88776266440982E-5</c:v>
                </c:pt>
                <c:pt idx="83415">
                  <c:v>1.8877552065532699E-5</c:v>
                </c:pt>
                <c:pt idx="83416">
                  <c:v>1.8877293769037398E-5</c:v>
                </c:pt>
                <c:pt idx="83417">
                  <c:v>1.8877166439779099E-5</c:v>
                </c:pt>
                <c:pt idx="83418">
                  <c:v>1.88769754458917E-5</c:v>
                </c:pt>
                <c:pt idx="83419">
                  <c:v>1.8876829926739501E-5</c:v>
                </c:pt>
                <c:pt idx="83420">
                  <c:v>1.8876584363169999E-5</c:v>
                </c:pt>
                <c:pt idx="83421">
                  <c:v>1.8876440663007102E-5</c:v>
                </c:pt>
                <c:pt idx="83422">
                  <c:v>1.88762787729502E-5</c:v>
                </c:pt>
                <c:pt idx="83423">
                  <c:v>1.88761514436919E-5</c:v>
                </c:pt>
                <c:pt idx="83424">
                  <c:v>1.8875985915656202E-5</c:v>
                </c:pt>
                <c:pt idx="83425">
                  <c:v>1.8875756722991399E-5</c:v>
                </c:pt>
                <c:pt idx="83426">
                  <c:v>1.88756566785742E-5</c:v>
                </c:pt>
                <c:pt idx="83427">
                  <c:v>1.8875412933994102E-5</c:v>
                </c:pt>
                <c:pt idx="83428">
                  <c:v>1.8875321984523901E-5</c:v>
                </c:pt>
                <c:pt idx="83429">
                  <c:v>1.8875158275477598E-5</c:v>
                </c:pt>
                <c:pt idx="83430">
                  <c:v>1.8874952729675001E-5</c:v>
                </c:pt>
                <c:pt idx="83431">
                  <c:v>1.8874756278819401E-5</c:v>
                </c:pt>
                <c:pt idx="83432">
                  <c:v>1.88746616913704E-5</c:v>
                </c:pt>
                <c:pt idx="83433">
                  <c:v>1.88744888873771E-5</c:v>
                </c:pt>
                <c:pt idx="83434">
                  <c:v>1.8874301531468501E-5</c:v>
                </c:pt>
                <c:pt idx="83435">
                  <c:v>1.8874119632528201E-5</c:v>
                </c:pt>
                <c:pt idx="83436">
                  <c:v>1.8873957742471299E-5</c:v>
                </c:pt>
                <c:pt idx="83437">
                  <c:v>1.8873788576456701E-5</c:v>
                </c:pt>
                <c:pt idx="83438">
                  <c:v>1.88736539712409E-5</c:v>
                </c:pt>
                <c:pt idx="83439">
                  <c:v>1.8873473891289901E-5</c:v>
                </c:pt>
                <c:pt idx="83440">
                  <c:v>1.8873306544264799E-5</c:v>
                </c:pt>
                <c:pt idx="83441">
                  <c:v>1.88731464731973E-5</c:v>
                </c:pt>
                <c:pt idx="83442">
                  <c:v>1.88730082300026E-5</c:v>
                </c:pt>
                <c:pt idx="83443">
                  <c:v>1.8872848158935098E-5</c:v>
                </c:pt>
                <c:pt idx="83444">
                  <c:v>1.8872677173931199E-5</c:v>
                </c:pt>
                <c:pt idx="83445">
                  <c:v>1.88724334293511E-5</c:v>
                </c:pt>
                <c:pt idx="83446">
                  <c:v>1.88722951861564E-5</c:v>
                </c:pt>
                <c:pt idx="83447">
                  <c:v>1.88721533049829E-5</c:v>
                </c:pt>
                <c:pt idx="83448">
                  <c:v>1.8872015061788302E-5</c:v>
                </c:pt>
                <c:pt idx="83449">
                  <c:v>1.8871885913540599E-5</c:v>
                </c:pt>
                <c:pt idx="83450">
                  <c:v>1.8871713109547299E-5</c:v>
                </c:pt>
                <c:pt idx="83451">
                  <c:v>1.88715202966705E-5</c:v>
                </c:pt>
                <c:pt idx="83452">
                  <c:v>1.8871420252253301E-5</c:v>
                </c:pt>
                <c:pt idx="83453">
                  <c:v>1.8871241991291801E-5</c:v>
                </c:pt>
                <c:pt idx="83454">
                  <c:v>1.8871081920224201E-5</c:v>
                </c:pt>
                <c:pt idx="83455">
                  <c:v>1.8870910935220298E-5</c:v>
                </c:pt>
                <c:pt idx="83456">
                  <c:v>1.8870765416068001E-5</c:v>
                </c:pt>
                <c:pt idx="83457">
                  <c:v>1.8870567146223001E-5</c:v>
                </c:pt>
                <c:pt idx="83458">
                  <c:v>1.88704398169648E-5</c:v>
                </c:pt>
                <c:pt idx="83459">
                  <c:v>1.8870303392759501E-5</c:v>
                </c:pt>
                <c:pt idx="83460">
                  <c:v>1.8870168787543699E-5</c:v>
                </c:pt>
                <c:pt idx="83461">
                  <c:v>1.8869932318921201E-5</c:v>
                </c:pt>
                <c:pt idx="83462">
                  <c:v>1.88697813428007E-5</c:v>
                </c:pt>
                <c:pt idx="83463">
                  <c:v>1.88696631084895E-5</c:v>
                </c:pt>
                <c:pt idx="83464">
                  <c:v>1.8869539417210001E-5</c:v>
                </c:pt>
                <c:pt idx="83465">
                  <c:v>1.8869335690396801E-5</c:v>
                </c:pt>
                <c:pt idx="83466">
                  <c:v>1.8869166524382301E-5</c:v>
                </c:pt>
                <c:pt idx="83467">
                  <c:v>1.8869051928049902E-5</c:v>
                </c:pt>
                <c:pt idx="83468">
                  <c:v>1.8868848201236701E-5</c:v>
                </c:pt>
                <c:pt idx="83469">
                  <c:v>1.8868708139052601E-5</c:v>
                </c:pt>
                <c:pt idx="83470">
                  <c:v>1.88686208275612E-5</c:v>
                </c:pt>
                <c:pt idx="83471">
                  <c:v>1.8868433471652699E-5</c:v>
                </c:pt>
                <c:pt idx="83472">
                  <c:v>1.8868280676542802E-5</c:v>
                </c:pt>
                <c:pt idx="83473">
                  <c:v>1.8868193365051401E-5</c:v>
                </c:pt>
                <c:pt idx="83474">
                  <c:v>1.8867969629354799E-5</c:v>
                </c:pt>
                <c:pt idx="83475">
                  <c:v>1.88677822734462E-5</c:v>
                </c:pt>
                <c:pt idx="83476">
                  <c:v>1.8867624021368101E-5</c:v>
                </c:pt>
                <c:pt idx="83477">
                  <c:v>1.8867491235141598E-5</c:v>
                </c:pt>
                <c:pt idx="83478">
                  <c:v>1.88673475349788E-5</c:v>
                </c:pt>
                <c:pt idx="83479">
                  <c:v>1.8867229300667501E-5</c:v>
                </c:pt>
                <c:pt idx="83480">
                  <c:v>1.8867069229599999E-5</c:v>
                </c:pt>
                <c:pt idx="83481">
                  <c:v>1.88669528142782E-5</c:v>
                </c:pt>
                <c:pt idx="83482">
                  <c:v>1.8866796381189501E-5</c:v>
                </c:pt>
                <c:pt idx="83483">
                  <c:v>1.8866629034164399E-5</c:v>
                </c:pt>
                <c:pt idx="83484">
                  <c:v>1.8866465325117998E-5</c:v>
                </c:pt>
                <c:pt idx="83485">
                  <c:v>1.88663270819234E-5</c:v>
                </c:pt>
                <c:pt idx="83486">
                  <c:v>1.8866126993089E-5</c:v>
                </c:pt>
                <c:pt idx="83487">
                  <c:v>1.8866032405639999E-5</c:v>
                </c:pt>
                <c:pt idx="83488">
                  <c:v>1.88658723345725E-5</c:v>
                </c:pt>
                <c:pt idx="83489">
                  <c:v>1.88657522812719E-5</c:v>
                </c:pt>
                <c:pt idx="83490">
                  <c:v>1.88655358215328E-5</c:v>
                </c:pt>
                <c:pt idx="83491">
                  <c:v>1.8865444872062701E-5</c:v>
                </c:pt>
                <c:pt idx="83492">
                  <c:v>1.8865244783228301E-5</c:v>
                </c:pt>
                <c:pt idx="83493">
                  <c:v>1.88651647476945E-5</c:v>
                </c:pt>
                <c:pt idx="83494">
                  <c:v>1.8865004676626999E-5</c:v>
                </c:pt>
                <c:pt idx="83495">
                  <c:v>1.8864802768803202E-5</c:v>
                </c:pt>
                <c:pt idx="83496">
                  <c:v>1.8864668163587299E-5</c:v>
                </c:pt>
                <c:pt idx="83497">
                  <c:v>1.8864540834329101E-5</c:v>
                </c:pt>
                <c:pt idx="83498">
                  <c:v>1.8864404410123801E-5</c:v>
                </c:pt>
                <c:pt idx="83499">
                  <c:v>1.8864244339056299E-5</c:v>
                </c:pt>
                <c:pt idx="83500">
                  <c:v>1.88641297427239E-5</c:v>
                </c:pt>
                <c:pt idx="83501">
                  <c:v>1.8863976947613999E-5</c:v>
                </c:pt>
                <c:pt idx="83502">
                  <c:v>1.8863831428461701E-5</c:v>
                </c:pt>
                <c:pt idx="83503">
                  <c:v>1.8863665900425999E-5</c:v>
                </c:pt>
                <c:pt idx="83504">
                  <c:v>1.8863547666114799E-5</c:v>
                </c:pt>
                <c:pt idx="83505">
                  <c:v>1.8863367586163801E-5</c:v>
                </c:pt>
                <c:pt idx="83506">
                  <c:v>1.88632475328632E-5</c:v>
                </c:pt>
                <c:pt idx="83507">
                  <c:v>1.8863156583392999E-5</c:v>
                </c:pt>
                <c:pt idx="83508">
                  <c:v>1.8862923752749301E-5</c:v>
                </c:pt>
                <c:pt idx="83509">
                  <c:v>1.8862834622268599E-5</c:v>
                </c:pt>
                <c:pt idx="83510">
                  <c:v>1.8862676370190501E-5</c:v>
                </c:pt>
                <c:pt idx="83511">
                  <c:v>1.88625308510382E-5</c:v>
                </c:pt>
                <c:pt idx="83512">
                  <c:v>1.8862383512896499E-5</c:v>
                </c:pt>
                <c:pt idx="83513">
                  <c:v>1.8862234355765402E-5</c:v>
                </c:pt>
                <c:pt idx="83514">
                  <c:v>1.8862090655602501E-5</c:v>
                </c:pt>
                <c:pt idx="83515">
                  <c:v>1.8861939679482E-5</c:v>
                </c:pt>
                <c:pt idx="83516">
                  <c:v>1.8861850549001301E-5</c:v>
                </c:pt>
                <c:pt idx="83517">
                  <c:v>1.8861654098145701E-5</c:v>
                </c:pt>
                <c:pt idx="83518">
                  <c:v>1.88615649676649E-5</c:v>
                </c:pt>
                <c:pt idx="83519">
                  <c:v>1.8861392163671601E-5</c:v>
                </c:pt>
                <c:pt idx="83520">
                  <c:v>1.8861264834413302E-5</c:v>
                </c:pt>
                <c:pt idx="83521">
                  <c:v>1.88611065823352E-5</c:v>
                </c:pt>
                <c:pt idx="83522">
                  <c:v>1.88609737961087E-5</c:v>
                </c:pt>
                <c:pt idx="83523">
                  <c:v>1.8860897398553799E-5</c:v>
                </c:pt>
                <c:pt idx="83524">
                  <c:v>1.88607100426452E-5</c:v>
                </c:pt>
                <c:pt idx="83525">
                  <c:v>1.8860617274185599E-5</c:v>
                </c:pt>
                <c:pt idx="83526">
                  <c:v>1.8860484487959201E-5</c:v>
                </c:pt>
                <c:pt idx="83527">
                  <c:v>1.8860300770029399E-5</c:v>
                </c:pt>
                <c:pt idx="83528">
                  <c:v>1.8860173440771201E-5</c:v>
                </c:pt>
                <c:pt idx="83529">
                  <c:v>1.8860029740608301E-5</c:v>
                </c:pt>
                <c:pt idx="83530">
                  <c:v>1.8859889678424201E-5</c:v>
                </c:pt>
                <c:pt idx="83531">
                  <c:v>1.8859758711187199E-5</c:v>
                </c:pt>
                <c:pt idx="83532">
                  <c:v>1.8859596821130301E-5</c:v>
                </c:pt>
                <c:pt idx="83533">
                  <c:v>1.8859493138734299E-5</c:v>
                </c:pt>
                <c:pt idx="83534">
                  <c:v>1.8859322153730301E-5</c:v>
                </c:pt>
                <c:pt idx="83535">
                  <c:v>1.88592257472919E-5</c:v>
                </c:pt>
                <c:pt idx="83536">
                  <c:v>1.8859072952182002E-5</c:v>
                </c:pt>
                <c:pt idx="83537">
                  <c:v>1.8858900148188699E-5</c:v>
                </c:pt>
                <c:pt idx="83538">
                  <c:v>1.88587910088245E-5</c:v>
                </c:pt>
                <c:pt idx="83539">
                  <c:v>1.8858665498555601E-5</c:v>
                </c:pt>
                <c:pt idx="83540">
                  <c:v>1.88585399882868E-5</c:v>
                </c:pt>
                <c:pt idx="83541">
                  <c:v>1.8858354451367601E-5</c:v>
                </c:pt>
                <c:pt idx="83542">
                  <c:v>1.88582853297703E-5</c:v>
                </c:pt>
                <c:pt idx="83543">
                  <c:v>1.8858128896681599E-5</c:v>
                </c:pt>
                <c:pt idx="83544">
                  <c:v>1.8857926988857802E-5</c:v>
                </c:pt>
                <c:pt idx="83545">
                  <c:v>1.8857856048271101E-5</c:v>
                </c:pt>
                <c:pt idx="83546">
                  <c:v>1.8857777831726701E-5</c:v>
                </c:pt>
                <c:pt idx="83547">
                  <c:v>1.8857659597415501E-5</c:v>
                </c:pt>
                <c:pt idx="83548">
                  <c:v>1.8857481336453899E-5</c:v>
                </c:pt>
                <c:pt idx="83549">
                  <c:v>1.8857346731238101E-5</c:v>
                </c:pt>
                <c:pt idx="83550">
                  <c:v>1.8857226677937399E-5</c:v>
                </c:pt>
                <c:pt idx="83551">
                  <c:v>1.88571375474567E-5</c:v>
                </c:pt>
                <c:pt idx="83552">
                  <c:v>1.88569392776117E-5</c:v>
                </c:pt>
                <c:pt idx="83553">
                  <c:v>1.8856815586332201E-5</c:v>
                </c:pt>
                <c:pt idx="83554">
                  <c:v>1.88567410077667E-5</c:v>
                </c:pt>
                <c:pt idx="83555">
                  <c:v>1.88565481948899E-5</c:v>
                </c:pt>
                <c:pt idx="83556">
                  <c:v>1.88564263225999E-5</c:v>
                </c:pt>
                <c:pt idx="83557">
                  <c:v>1.8856297174352201E-5</c:v>
                </c:pt>
                <c:pt idx="83558">
                  <c:v>1.8856248061638298E-5</c:v>
                </c:pt>
                <c:pt idx="83559">
                  <c:v>1.88561061804649E-5</c:v>
                </c:pt>
                <c:pt idx="83560">
                  <c:v>1.88559170055669E-5</c:v>
                </c:pt>
                <c:pt idx="83561">
                  <c:v>1.88557696674252E-5</c:v>
                </c:pt>
                <c:pt idx="83562">
                  <c:v>1.8855673260986802E-5</c:v>
                </c:pt>
                <c:pt idx="83563">
                  <c:v>1.8855582311516601E-5</c:v>
                </c:pt>
                <c:pt idx="83564">
                  <c:v>1.88554022315657E-5</c:v>
                </c:pt>
                <c:pt idx="83565">
                  <c:v>1.8855285816243799E-5</c:v>
                </c:pt>
                <c:pt idx="83566">
                  <c:v>1.8855178495869E-5</c:v>
                </c:pt>
                <c:pt idx="83567">
                  <c:v>1.8855012967833301E-5</c:v>
                </c:pt>
                <c:pt idx="83568">
                  <c:v>1.8854907466447899E-5</c:v>
                </c:pt>
                <c:pt idx="83569">
                  <c:v>1.88548056030413E-5</c:v>
                </c:pt>
                <c:pt idx="83570">
                  <c:v>1.88546819117619E-5</c:v>
                </c:pt>
                <c:pt idx="83571">
                  <c:v>1.8854540030588399E-5</c:v>
                </c:pt>
                <c:pt idx="83572">
                  <c:v>1.8854412701330199E-5</c:v>
                </c:pt>
                <c:pt idx="83573">
                  <c:v>1.8854276277124899E-5</c:v>
                </c:pt>
                <c:pt idx="83574">
                  <c:v>1.8854179870686501E-5</c:v>
                </c:pt>
                <c:pt idx="83575">
                  <c:v>1.8854003428714299E-5</c:v>
                </c:pt>
                <c:pt idx="83576">
                  <c:v>1.8853901565307799E-5</c:v>
                </c:pt>
                <c:pt idx="83577">
                  <c:v>1.88537997019012E-5</c:v>
                </c:pt>
                <c:pt idx="83578">
                  <c:v>1.8853748770197901E-5</c:v>
                </c:pt>
                <c:pt idx="83579">
                  <c:v>1.8853588699130301E-5</c:v>
                </c:pt>
                <c:pt idx="83580">
                  <c:v>1.8853437723009901E-5</c:v>
                </c:pt>
                <c:pt idx="83581">
                  <c:v>1.8853334040613801E-5</c:v>
                </c:pt>
                <c:pt idx="83582">
                  <c:v>1.8853188521461599E-5</c:v>
                </c:pt>
                <c:pt idx="83583">
                  <c:v>1.8853035726351701E-5</c:v>
                </c:pt>
                <c:pt idx="83584">
                  <c:v>1.8852919311029799E-5</c:v>
                </c:pt>
                <c:pt idx="83585">
                  <c:v>1.8852784705814001E-5</c:v>
                </c:pt>
                <c:pt idx="83586">
                  <c:v>1.8852731955121298E-5</c:v>
                </c:pt>
                <c:pt idx="83587">
                  <c:v>1.88525737030432E-5</c:v>
                </c:pt>
                <c:pt idx="83588">
                  <c:v>1.88524354598485E-5</c:v>
                </c:pt>
                <c:pt idx="83589">
                  <c:v>1.8852328139473701E-5</c:v>
                </c:pt>
                <c:pt idx="83590">
                  <c:v>1.8852242646971701E-5</c:v>
                </c:pt>
                <c:pt idx="83591">
                  <c:v>1.8852104403777099E-5</c:v>
                </c:pt>
                <c:pt idx="83592">
                  <c:v>1.8851966160582399E-5</c:v>
                </c:pt>
                <c:pt idx="83593">
                  <c:v>1.8851893401006199E-5</c:v>
                </c:pt>
                <c:pt idx="83594">
                  <c:v>1.8851753338822201E-5</c:v>
                </c:pt>
                <c:pt idx="83595">
                  <c:v>1.8851613276638101E-5</c:v>
                </c:pt>
                <c:pt idx="83596">
                  <c:v>1.8851495042326901E-5</c:v>
                </c:pt>
                <c:pt idx="83597">
                  <c:v>1.8851387721952098E-5</c:v>
                </c:pt>
                <c:pt idx="83598">
                  <c:v>1.8851198547054099E-5</c:v>
                </c:pt>
                <c:pt idx="83599">
                  <c:v>1.8851114873541499E-5</c:v>
                </c:pt>
                <c:pt idx="83600">
                  <c:v>1.8851045751944201E-5</c:v>
                </c:pt>
                <c:pt idx="83601">
                  <c:v>1.88508711289614E-5</c:v>
                </c:pt>
                <c:pt idx="83602">
                  <c:v>1.88507492566714E-5</c:v>
                </c:pt>
                <c:pt idx="83603">
                  <c:v>1.8850671040127101E-5</c:v>
                </c:pt>
                <c:pt idx="83604">
                  <c:v>1.8850536434911202E-5</c:v>
                </c:pt>
                <c:pt idx="83605">
                  <c:v>1.8850476408260902E-5</c:v>
                </c:pt>
                <c:pt idx="83606">
                  <c:v>1.88502999662887E-5</c:v>
                </c:pt>
                <c:pt idx="83607">
                  <c:v>1.8850163542083498E-5</c:v>
                </c:pt>
                <c:pt idx="83608">
                  <c:v>1.88500671356451E-5</c:v>
                </c:pt>
                <c:pt idx="83609">
                  <c:v>1.88499871001113E-5</c:v>
                </c:pt>
                <c:pt idx="83610">
                  <c:v>1.88498670468107E-5</c:v>
                </c:pt>
                <c:pt idx="83611">
                  <c:v>1.8849774278351099E-5</c:v>
                </c:pt>
                <c:pt idx="83612">
                  <c:v>1.8849679690902101E-5</c:v>
                </c:pt>
                <c:pt idx="83613">
                  <c:v>1.8849555999622701E-5</c:v>
                </c:pt>
                <c:pt idx="83614">
                  <c:v>1.8849481421057101E-5</c:v>
                </c:pt>
                <c:pt idx="83615">
                  <c:v>1.88492685992969E-5</c:v>
                </c:pt>
                <c:pt idx="83616">
                  <c:v>1.8849168554879701E-5</c:v>
                </c:pt>
                <c:pt idx="83617">
                  <c:v>1.88490375876427E-5</c:v>
                </c:pt>
                <c:pt idx="83618">
                  <c:v>1.8848912077373801E-5</c:v>
                </c:pt>
                <c:pt idx="83619">
                  <c:v>1.88488193089142E-5</c:v>
                </c:pt>
                <c:pt idx="83620">
                  <c:v>1.8848711988539401E-5</c:v>
                </c:pt>
                <c:pt idx="83621">
                  <c:v>1.8848668332793699E-5</c:v>
                </c:pt>
                <c:pt idx="83622">
                  <c:v>1.88484991667792E-5</c:v>
                </c:pt>
                <c:pt idx="83623">
                  <c:v>1.8848357285605699E-5</c:v>
                </c:pt>
                <c:pt idx="83624">
                  <c:v>1.8848271793103801E-5</c:v>
                </c:pt>
                <c:pt idx="83625">
                  <c:v>1.8848171748686599E-5</c:v>
                </c:pt>
                <c:pt idx="83626">
                  <c:v>1.8848077161237601E-5</c:v>
                </c:pt>
                <c:pt idx="83627">
                  <c:v>1.8847958926926401E-5</c:v>
                </c:pt>
                <c:pt idx="83628">
                  <c:v>1.8847851606551598E-5</c:v>
                </c:pt>
                <c:pt idx="83629">
                  <c:v>1.8847758838092001E-5</c:v>
                </c:pt>
                <c:pt idx="83630">
                  <c:v>1.8847600586013899E-5</c:v>
                </c:pt>
                <c:pt idx="83631">
                  <c:v>1.8847458704840399E-5</c:v>
                </c:pt>
                <c:pt idx="83632">
                  <c:v>1.8847425963031101E-5</c:v>
                </c:pt>
                <c:pt idx="83633">
                  <c:v>1.8847309547709301E-5</c:v>
                </c:pt>
                <c:pt idx="83634">
                  <c:v>1.88471603905782E-5</c:v>
                </c:pt>
                <c:pt idx="83635">
                  <c:v>1.88471567525994E-5</c:v>
                </c:pt>
                <c:pt idx="83636">
                  <c:v>1.8846938473871001E-5</c:v>
                </c:pt>
                <c:pt idx="83637">
                  <c:v>1.8846885723178299E-5</c:v>
                </c:pt>
                <c:pt idx="83638">
                  <c:v>1.8846771126845899E-5</c:v>
                </c:pt>
                <c:pt idx="83639">
                  <c:v>1.88466983672697E-5</c:v>
                </c:pt>
                <c:pt idx="83640">
                  <c:v>1.8846612874767699E-5</c:v>
                </c:pt>
                <c:pt idx="83641">
                  <c:v>1.8846410966943899E-5</c:v>
                </c:pt>
                <c:pt idx="83642">
                  <c:v>1.884636185423E-5</c:v>
                </c:pt>
                <c:pt idx="83643">
                  <c:v>1.88461926882155E-5</c:v>
                </c:pt>
                <c:pt idx="83644">
                  <c:v>1.8846159946406301E-5</c:v>
                </c:pt>
                <c:pt idx="83645">
                  <c:v>1.8845979866455299E-5</c:v>
                </c:pt>
                <c:pt idx="83646">
                  <c:v>1.8845901649911001E-5</c:v>
                </c:pt>
                <c:pt idx="83647">
                  <c:v>1.8845801605493799E-5</c:v>
                </c:pt>
                <c:pt idx="83648">
                  <c:v>1.88457015610766E-5</c:v>
                </c:pt>
                <c:pt idx="83649">
                  <c:v>1.8845610611606399E-5</c:v>
                </c:pt>
                <c:pt idx="83650">
                  <c:v>1.88454378076131E-5</c:v>
                </c:pt>
                <c:pt idx="83651">
                  <c:v>1.8845410522771999E-5</c:v>
                </c:pt>
                <c:pt idx="83652">
                  <c:v>1.8845283193513798E-5</c:v>
                </c:pt>
                <c:pt idx="83653">
                  <c:v>1.8845208614948199E-5</c:v>
                </c:pt>
                <c:pt idx="83654">
                  <c:v>1.8845033991965499E-5</c:v>
                </c:pt>
                <c:pt idx="83655">
                  <c:v>1.88449066627072E-5</c:v>
                </c:pt>
                <c:pt idx="83656">
                  <c:v>1.88447902473854E-5</c:v>
                </c:pt>
                <c:pt idx="83657">
                  <c:v>1.8844797523343001E-5</c:v>
                </c:pt>
                <c:pt idx="83658">
                  <c:v>1.8844686564989402E-5</c:v>
                </c:pt>
                <c:pt idx="83659">
                  <c:v>1.8844546502805301E-5</c:v>
                </c:pt>
                <c:pt idx="83660">
                  <c:v>1.8844522855943099E-5</c:v>
                </c:pt>
                <c:pt idx="83661">
                  <c:v>1.88443882507272E-5</c:v>
                </c:pt>
                <c:pt idx="83662">
                  <c:v>1.8844288206310001E-5</c:v>
                </c:pt>
                <c:pt idx="83663">
                  <c:v>1.8844162696041201E-5</c:v>
                </c:pt>
                <c:pt idx="83664">
                  <c:v>1.8844028090825301E-5</c:v>
                </c:pt>
                <c:pt idx="83665">
                  <c:v>1.8844002624973699E-5</c:v>
                </c:pt>
                <c:pt idx="83666">
                  <c:v>1.8843871657736599E-5</c:v>
                </c:pt>
                <c:pt idx="83667">
                  <c:v>1.8843749785446599E-5</c:v>
                </c:pt>
                <c:pt idx="83668">
                  <c:v>1.8843658835976402E-5</c:v>
                </c:pt>
                <c:pt idx="83669">
                  <c:v>1.8843544239643998E-5</c:v>
                </c:pt>
                <c:pt idx="83670">
                  <c:v>1.88434387382586E-5</c:v>
                </c:pt>
                <c:pt idx="83671">
                  <c:v>1.8843347788788399E-5</c:v>
                </c:pt>
                <c:pt idx="83672">
                  <c:v>1.88432277354877E-5</c:v>
                </c:pt>
                <c:pt idx="83673">
                  <c:v>1.8843198631657301E-5</c:v>
                </c:pt>
                <c:pt idx="83674">
                  <c:v>1.8843034922610999E-5</c:v>
                </c:pt>
                <c:pt idx="83675">
                  <c:v>1.8842953068087799E-5</c:v>
                </c:pt>
                <c:pt idx="83676">
                  <c:v>1.88428530236706E-5</c:v>
                </c:pt>
                <c:pt idx="83677">
                  <c:v>1.88427293323912E-5</c:v>
                </c:pt>
                <c:pt idx="83678">
                  <c:v>1.8842696590581899E-5</c:v>
                </c:pt>
                <c:pt idx="83679">
                  <c:v>1.8842494682758102E-5</c:v>
                </c:pt>
                <c:pt idx="83680">
                  <c:v>1.8842467397917099E-5</c:v>
                </c:pt>
                <c:pt idx="83681">
                  <c:v>1.8842358258552798E-5</c:v>
                </c:pt>
                <c:pt idx="83682">
                  <c:v>1.8842245481209799E-5</c:v>
                </c:pt>
                <c:pt idx="83683">
                  <c:v>1.88421436178032E-5</c:v>
                </c:pt>
                <c:pt idx="83684">
                  <c:v>1.8842098143068102E-5</c:v>
                </c:pt>
                <c:pt idx="83685">
                  <c:v>1.8841916244127801E-5</c:v>
                </c:pt>
                <c:pt idx="83686">
                  <c:v>1.8841894416254999E-5</c:v>
                </c:pt>
                <c:pt idx="83687">
                  <c:v>1.8841859855456301E-5</c:v>
                </c:pt>
                <c:pt idx="83688">
                  <c:v>1.8841717974282801E-5</c:v>
                </c:pt>
                <c:pt idx="83689">
                  <c:v>1.8841670680558299E-5</c:v>
                </c:pt>
                <c:pt idx="83690">
                  <c:v>1.8841543351300101E-5</c:v>
                </c:pt>
                <c:pt idx="83691">
                  <c:v>1.8841459677787501E-5</c:v>
                </c:pt>
                <c:pt idx="83692">
                  <c:v>1.8841270502889498E-5</c:v>
                </c:pt>
                <c:pt idx="83693">
                  <c:v>1.88412468560273E-5</c:v>
                </c:pt>
                <c:pt idx="83694">
                  <c:v>1.8841117707779601E-5</c:v>
                </c:pt>
                <c:pt idx="83695">
                  <c:v>1.88410776900128E-5</c:v>
                </c:pt>
                <c:pt idx="83696">
                  <c:v>1.8840884877136001E-5</c:v>
                </c:pt>
                <c:pt idx="83697">
                  <c:v>1.88408776011784E-5</c:v>
                </c:pt>
                <c:pt idx="83698">
                  <c:v>1.8840726625057899E-5</c:v>
                </c:pt>
                <c:pt idx="83699">
                  <c:v>1.88406538654817E-5</c:v>
                </c:pt>
                <c:pt idx="83700">
                  <c:v>1.8840610209736001E-5</c:v>
                </c:pt>
                <c:pt idx="83701">
                  <c:v>1.88404737855308E-5</c:v>
                </c:pt>
                <c:pt idx="83702">
                  <c:v>1.8840357370209E-5</c:v>
                </c:pt>
                <c:pt idx="83703">
                  <c:v>1.8840250049834099E-5</c:v>
                </c:pt>
                <c:pt idx="83704">
                  <c:v>1.8840208213077899E-5</c:v>
                </c:pt>
                <c:pt idx="83705">
                  <c:v>1.88400845217984E-5</c:v>
                </c:pt>
                <c:pt idx="83706">
                  <c:v>1.8840002667275301E-5</c:v>
                </c:pt>
                <c:pt idx="83707">
                  <c:v>1.8839939002646099E-5</c:v>
                </c:pt>
                <c:pt idx="83708">
                  <c:v>1.8839789845514998E-5</c:v>
                </c:pt>
                <c:pt idx="83709">
                  <c:v>1.8839784388546801E-5</c:v>
                </c:pt>
                <c:pt idx="83710">
                  <c:v>1.8839660697267401E-5</c:v>
                </c:pt>
                <c:pt idx="83711">
                  <c:v>1.8839542462956201E-5</c:v>
                </c:pt>
                <c:pt idx="83712">
                  <c:v>1.8839440599549599E-5</c:v>
                </c:pt>
                <c:pt idx="83713">
                  <c:v>1.8839344193111201E-5</c:v>
                </c:pt>
                <c:pt idx="83714">
                  <c:v>1.8839280528481999E-5</c:v>
                </c:pt>
                <c:pt idx="83715">
                  <c:v>1.8839209587895301E-5</c:v>
                </c:pt>
                <c:pt idx="83716">
                  <c:v>1.8839036783902002E-5</c:v>
                </c:pt>
                <c:pt idx="83717">
                  <c:v>1.8839074982679402E-5</c:v>
                </c:pt>
                <c:pt idx="83718">
                  <c:v>1.88389385584742E-5</c:v>
                </c:pt>
                <c:pt idx="83719">
                  <c:v>1.88388221431524E-5</c:v>
                </c:pt>
                <c:pt idx="83720">
                  <c:v>1.8838749383576201E-5</c:v>
                </c:pt>
                <c:pt idx="83721">
                  <c:v>1.88386165973498E-5</c:v>
                </c:pt>
                <c:pt idx="83722">
                  <c:v>1.8838549294741801E-5</c:v>
                </c:pt>
                <c:pt idx="83723">
                  <c:v>1.8838494725059701E-5</c:v>
                </c:pt>
                <c:pt idx="83724">
                  <c:v>1.88384055945789E-5</c:v>
                </c:pt>
                <c:pt idx="83725">
                  <c:v>1.88383401109604E-5</c:v>
                </c:pt>
                <c:pt idx="83726">
                  <c:v>1.8838201867765801E-5</c:v>
                </c:pt>
                <c:pt idx="83727">
                  <c:v>1.88381673069671E-5</c:v>
                </c:pt>
                <c:pt idx="83728">
                  <c:v>1.8838065443560501E-5</c:v>
                </c:pt>
                <c:pt idx="83729">
                  <c:v>1.8837894458556599E-5</c:v>
                </c:pt>
                <c:pt idx="83730">
                  <c:v>1.8837896277545999E-5</c:v>
                </c:pt>
                <c:pt idx="83731">
                  <c:v>1.8837763491319499E-5</c:v>
                </c:pt>
                <c:pt idx="83732">
                  <c:v>1.88376507139765E-5</c:v>
                </c:pt>
                <c:pt idx="83733">
                  <c:v>1.8837608877220201E-5</c:v>
                </c:pt>
                <c:pt idx="83734">
                  <c:v>1.8837527022697001E-5</c:v>
                </c:pt>
                <c:pt idx="83735">
                  <c:v>1.8837448806152699E-5</c:v>
                </c:pt>
                <c:pt idx="83736">
                  <c:v>1.88373742275871E-5</c:v>
                </c:pt>
                <c:pt idx="83737">
                  <c:v>1.8837276002159302E-5</c:v>
                </c:pt>
                <c:pt idx="83738">
                  <c:v>1.8837225070455999E-5</c:v>
                </c:pt>
                <c:pt idx="83739">
                  <c:v>1.8837034076568701E-5</c:v>
                </c:pt>
                <c:pt idx="83740">
                  <c:v>1.8836975868907801E-5</c:v>
                </c:pt>
                <c:pt idx="83741">
                  <c:v>1.88368812814588E-5</c:v>
                </c:pt>
                <c:pt idx="83742">
                  <c:v>1.8836846720660099E-5</c:v>
                </c:pt>
                <c:pt idx="83743">
                  <c:v>1.8836735762306499E-5</c:v>
                </c:pt>
                <c:pt idx="83744">
                  <c:v>1.8836666640709198E-5</c:v>
                </c:pt>
                <c:pt idx="83745">
                  <c:v>1.88365702342708E-5</c:v>
                </c:pt>
                <c:pt idx="83746">
                  <c:v>1.8836468370864202E-5</c:v>
                </c:pt>
                <c:pt idx="83747">
                  <c:v>1.8836326489690701E-5</c:v>
                </c:pt>
                <c:pt idx="83748">
                  <c:v>1.8836381059372801E-5</c:v>
                </c:pt>
                <c:pt idx="83749">
                  <c:v>1.8836261006072201E-5</c:v>
                </c:pt>
                <c:pt idx="83750">
                  <c:v>1.8836144590750299E-5</c:v>
                </c:pt>
                <c:pt idx="83751">
                  <c:v>1.88360518222908E-5</c:v>
                </c:pt>
                <c:pt idx="83752">
                  <c:v>1.88360336323967E-5</c:v>
                </c:pt>
                <c:pt idx="83753">
                  <c:v>1.8835937225958299E-5</c:v>
                </c:pt>
                <c:pt idx="83754">
                  <c:v>1.8835849914466999E-5</c:v>
                </c:pt>
                <c:pt idx="83755">
                  <c:v>1.8835766240954399E-5</c:v>
                </c:pt>
                <c:pt idx="83756">
                  <c:v>1.8835669834516001E-5</c:v>
                </c:pt>
                <c:pt idx="83757">
                  <c:v>1.8835624359780899E-5</c:v>
                </c:pt>
                <c:pt idx="83758">
                  <c:v>1.8835553419194201E-5</c:v>
                </c:pt>
                <c:pt idx="83759">
                  <c:v>1.8835437003872401E-5</c:v>
                </c:pt>
                <c:pt idx="83760">
                  <c:v>1.8835375158232599E-5</c:v>
                </c:pt>
                <c:pt idx="83761">
                  <c:v>1.88352860277519E-5</c:v>
                </c:pt>
                <c:pt idx="83762">
                  <c:v>1.8835216906154501E-5</c:v>
                </c:pt>
                <c:pt idx="83763">
                  <c:v>1.8835096852853901E-5</c:v>
                </c:pt>
                <c:pt idx="83764">
                  <c:v>1.8835124137695002E-5</c:v>
                </c:pt>
                <c:pt idx="83765">
                  <c:v>1.8834980437532101E-5</c:v>
                </c:pt>
                <c:pt idx="83766">
                  <c:v>1.8834931324818199E-5</c:v>
                </c:pt>
                <c:pt idx="83767">
                  <c:v>1.8834834918379801E-5</c:v>
                </c:pt>
                <c:pt idx="83768">
                  <c:v>1.8834782167687101E-5</c:v>
                </c:pt>
                <c:pt idx="83769">
                  <c:v>1.8834665752365301E-5</c:v>
                </c:pt>
                <c:pt idx="83770">
                  <c:v>1.8834594811778499E-5</c:v>
                </c:pt>
                <c:pt idx="83771">
                  <c:v>1.8834505681297701E-5</c:v>
                </c:pt>
                <c:pt idx="83772">
                  <c:v>1.88344329217216E-5</c:v>
                </c:pt>
                <c:pt idx="83773">
                  <c:v>1.8834347429219599E-5</c:v>
                </c:pt>
                <c:pt idx="83774">
                  <c:v>1.8834287402569299E-5</c:v>
                </c:pt>
                <c:pt idx="83775">
                  <c:v>1.8834245565813001E-5</c:v>
                </c:pt>
                <c:pt idx="83776">
                  <c:v>1.8834101865650199E-5</c:v>
                </c:pt>
                <c:pt idx="83777">
                  <c:v>1.88340418389998E-5</c:v>
                </c:pt>
                <c:pt idx="83778">
                  <c:v>1.8833959984476698E-5</c:v>
                </c:pt>
                <c:pt idx="83779">
                  <c:v>1.8833825379260799E-5</c:v>
                </c:pt>
                <c:pt idx="83780">
                  <c:v>1.8833841750165498E-5</c:v>
                </c:pt>
                <c:pt idx="83781">
                  <c:v>1.8833752619684701E-5</c:v>
                </c:pt>
                <c:pt idx="83782">
                  <c:v>1.8833652575267499E-5</c:v>
                </c:pt>
                <c:pt idx="83783">
                  <c:v>1.88335452548927E-5</c:v>
                </c:pt>
                <c:pt idx="83784">
                  <c:v>1.8833423382602602E-5</c:v>
                </c:pt>
                <c:pt idx="83785">
                  <c:v>1.8833366993931098E-5</c:v>
                </c:pt>
                <c:pt idx="83786">
                  <c:v>1.8833385183825202E-5</c:v>
                </c:pt>
                <c:pt idx="83787">
                  <c:v>1.8833259673556299E-5</c:v>
                </c:pt>
                <c:pt idx="83788">
                  <c:v>1.88332051038742E-5</c:v>
                </c:pt>
                <c:pt idx="83789">
                  <c:v>1.8833179638022601E-5</c:v>
                </c:pt>
                <c:pt idx="83790">
                  <c:v>1.8833095964510001E-5</c:v>
                </c:pt>
                <c:pt idx="83791">
                  <c:v>1.88330286619021E-5</c:v>
                </c:pt>
                <c:pt idx="83792">
                  <c:v>1.8832912246580198E-5</c:v>
                </c:pt>
                <c:pt idx="83793">
                  <c:v>1.8832784917322001E-5</c:v>
                </c:pt>
                <c:pt idx="83794">
                  <c:v>1.88326885108836E-5</c:v>
                </c:pt>
                <c:pt idx="83795">
                  <c:v>1.8832721252692901E-5</c:v>
                </c:pt>
                <c:pt idx="83796">
                  <c:v>1.8832583009498201E-5</c:v>
                </c:pt>
                <c:pt idx="83797">
                  <c:v>1.88325575436465E-5</c:v>
                </c:pt>
                <c:pt idx="83798">
                  <c:v>1.8832464775187001E-5</c:v>
                </c:pt>
                <c:pt idx="83799">
                  <c:v>1.8832372006727399E-5</c:v>
                </c:pt>
                <c:pt idx="83800">
                  <c:v>1.88323156180559E-5</c:v>
                </c:pt>
                <c:pt idx="83801">
                  <c:v>1.8832308342098299E-5</c:v>
                </c:pt>
                <c:pt idx="83802">
                  <c:v>1.8832150090020099E-5</c:v>
                </c:pt>
                <c:pt idx="83803">
                  <c:v>1.8832146452041299E-5</c:v>
                </c:pt>
                <c:pt idx="83804">
                  <c:v>1.8832031855708899E-5</c:v>
                </c:pt>
                <c:pt idx="83805">
                  <c:v>1.8832010027836101E-5</c:v>
                </c:pt>
                <c:pt idx="83806">
                  <c:v>1.8831933630281101E-5</c:v>
                </c:pt>
                <c:pt idx="83807">
                  <c:v>1.8831795387086499E-5</c:v>
                </c:pt>
                <c:pt idx="83808">
                  <c:v>1.8831775378202999E-5</c:v>
                </c:pt>
                <c:pt idx="83809">
                  <c:v>1.8831648048944798E-5</c:v>
                </c:pt>
                <c:pt idx="83810">
                  <c:v>1.8831615307135501E-5</c:v>
                </c:pt>
                <c:pt idx="83811">
                  <c:v>1.8831593479262699E-5</c:v>
                </c:pt>
                <c:pt idx="83812">
                  <c:v>1.8831462512025599E-5</c:v>
                </c:pt>
                <c:pt idx="83813">
                  <c:v>1.88314352271846E-5</c:v>
                </c:pt>
                <c:pt idx="83814">
                  <c:v>1.8831313354894499E-5</c:v>
                </c:pt>
                <c:pt idx="83815">
                  <c:v>1.88312078535091E-5</c:v>
                </c:pt>
                <c:pt idx="83816">
                  <c:v>1.8831175111699799E-5</c:v>
                </c:pt>
                <c:pt idx="83817">
                  <c:v>1.8831138731911799E-5</c:v>
                </c:pt>
                <c:pt idx="83818">
                  <c:v>1.8831047782441601E-5</c:v>
                </c:pt>
                <c:pt idx="83819">
                  <c:v>1.8830929548130401E-5</c:v>
                </c:pt>
                <c:pt idx="83820">
                  <c:v>1.88309513760032E-5</c:v>
                </c:pt>
                <c:pt idx="83821">
                  <c:v>1.8830824046744999E-5</c:v>
                </c:pt>
                <c:pt idx="83822">
                  <c:v>1.8830709450412501E-5</c:v>
                </c:pt>
                <c:pt idx="83823">
                  <c:v>1.8830771296052299E-5</c:v>
                </c:pt>
                <c:pt idx="83824">
                  <c:v>1.8830623957910599E-5</c:v>
                </c:pt>
                <c:pt idx="83825">
                  <c:v>1.8830553017323799E-5</c:v>
                </c:pt>
                <c:pt idx="83826">
                  <c:v>1.8830476619768901E-5</c:v>
                </c:pt>
                <c:pt idx="83827">
                  <c:v>1.88304420589702E-5</c:v>
                </c:pt>
                <c:pt idx="83828">
                  <c:v>1.8830412955139801E-5</c:v>
                </c:pt>
                <c:pt idx="83829">
                  <c:v>1.8830285625881499E-5</c:v>
                </c:pt>
                <c:pt idx="83830">
                  <c:v>1.88302492460934E-5</c:v>
                </c:pt>
                <c:pt idx="83831">
                  <c:v>1.8830156477633901E-5</c:v>
                </c:pt>
                <c:pt idx="83832">
                  <c:v>1.8830030967364999E-5</c:v>
                </c:pt>
                <c:pt idx="83833">
                  <c:v>1.8830047338269698E-5</c:v>
                </c:pt>
                <c:pt idx="83834">
                  <c:v>1.8829969121725298E-5</c:v>
                </c:pt>
                <c:pt idx="83835">
                  <c:v>1.88299236469902E-5</c:v>
                </c:pt>
                <c:pt idx="83836">
                  <c:v>1.8829821783583601E-5</c:v>
                </c:pt>
                <c:pt idx="83837">
                  <c:v>1.88297508429969E-5</c:v>
                </c:pt>
                <c:pt idx="83838">
                  <c:v>1.8829709006240602E-5</c:v>
                </c:pt>
                <c:pt idx="83839">
                  <c:v>1.8829683540388901E-5</c:v>
                </c:pt>
                <c:pt idx="83840">
                  <c:v>1.88296107808128E-5</c:v>
                </c:pt>
                <c:pt idx="83841">
                  <c:v>1.8829481632565199E-5</c:v>
                </c:pt>
                <c:pt idx="83842">
                  <c:v>1.88294307008619E-5</c:v>
                </c:pt>
                <c:pt idx="83843">
                  <c:v>1.88294125109678E-5</c:v>
                </c:pt>
                <c:pt idx="83844">
                  <c:v>1.8829308828571801E-5</c:v>
                </c:pt>
                <c:pt idx="83845">
                  <c:v>1.8829245163942701E-5</c:v>
                </c:pt>
                <c:pt idx="83846">
                  <c:v>1.88291523954831E-5</c:v>
                </c:pt>
                <c:pt idx="83847">
                  <c:v>1.8829117834684398E-5</c:v>
                </c:pt>
                <c:pt idx="83848">
                  <c:v>1.8829137843567898E-5</c:v>
                </c:pt>
                <c:pt idx="83849">
                  <c:v>1.8829023247235499E-5</c:v>
                </c:pt>
                <c:pt idx="83850">
                  <c:v>1.88290359801613E-5</c:v>
                </c:pt>
                <c:pt idx="83851">
                  <c:v>1.8828834072337499E-5</c:v>
                </c:pt>
                <c:pt idx="83852">
                  <c:v>1.8828790416591801E-5</c:v>
                </c:pt>
                <c:pt idx="83853">
                  <c:v>1.88287194760051E-5</c:v>
                </c:pt>
                <c:pt idx="83854">
                  <c:v>1.8828694010153399E-5</c:v>
                </c:pt>
                <c:pt idx="83855">
                  <c:v>1.8828623069566702E-5</c:v>
                </c:pt>
                <c:pt idx="83856">
                  <c:v>1.8828621250577301E-5</c:v>
                </c:pt>
                <c:pt idx="83857">
                  <c:v>1.8828513930202499E-5</c:v>
                </c:pt>
                <c:pt idx="83858">
                  <c:v>1.8828424799721702E-5</c:v>
                </c:pt>
                <c:pt idx="83859">
                  <c:v>1.8828401152859401E-5</c:v>
                </c:pt>
                <c:pt idx="83860">
                  <c:v>1.88283920579124E-5</c:v>
                </c:pt>
                <c:pt idx="83861">
                  <c:v>1.8828222891897901E-5</c:v>
                </c:pt>
                <c:pt idx="83862">
                  <c:v>1.8828139218385301E-5</c:v>
                </c:pt>
                <c:pt idx="83863">
                  <c:v>1.88281337614171E-5</c:v>
                </c:pt>
                <c:pt idx="83864">
                  <c:v>1.88280682777986E-5</c:v>
                </c:pt>
                <c:pt idx="83865">
                  <c:v>1.8827959138434401E-5</c:v>
                </c:pt>
                <c:pt idx="83866">
                  <c:v>1.8827922758646299E-5</c:v>
                </c:pt>
                <c:pt idx="83867">
                  <c:v>1.8827924577635699E-5</c:v>
                </c:pt>
                <c:pt idx="83868">
                  <c:v>1.8827806343324499E-5</c:v>
                </c:pt>
                <c:pt idx="83869">
                  <c:v>1.8827711755875501E-5</c:v>
                </c:pt>
                <c:pt idx="83870">
                  <c:v>1.8827655367204002E-5</c:v>
                </c:pt>
                <c:pt idx="83871">
                  <c:v>1.8827682652045001E-5</c:v>
                </c:pt>
                <c:pt idx="83872">
                  <c:v>1.8827598978532499E-5</c:v>
                </c:pt>
                <c:pt idx="83873">
                  <c:v>1.8827544408850399E-5</c:v>
                </c:pt>
                <c:pt idx="83874">
                  <c:v>1.8827427993528501E-5</c:v>
                </c:pt>
                <c:pt idx="83875">
                  <c:v>1.8827426174539101E-5</c:v>
                </c:pt>
                <c:pt idx="83876">
                  <c:v>1.8827311578206701E-5</c:v>
                </c:pt>
                <c:pt idx="83877">
                  <c:v>1.88272970262915E-5</c:v>
                </c:pt>
                <c:pt idx="83878">
                  <c:v>1.8827204257831899E-5</c:v>
                </c:pt>
                <c:pt idx="83879">
                  <c:v>1.8827195162884901E-5</c:v>
                </c:pt>
                <c:pt idx="83880">
                  <c:v>1.8827118765329901E-5</c:v>
                </c:pt>
                <c:pt idx="83881">
                  <c:v>1.8827067833626599E-5</c:v>
                </c:pt>
                <c:pt idx="83882">
                  <c:v>1.8826967789209499E-5</c:v>
                </c:pt>
                <c:pt idx="83883">
                  <c:v>1.8826942323357802E-5</c:v>
                </c:pt>
                <c:pt idx="83884">
                  <c:v>1.8826956875272999E-5</c:v>
                </c:pt>
                <c:pt idx="83885">
                  <c:v>1.8826794985216101E-5</c:v>
                </c:pt>
                <c:pt idx="83886">
                  <c:v>1.8826798623194901E-5</c:v>
                </c:pt>
                <c:pt idx="83887">
                  <c:v>1.8826734958565801E-5</c:v>
                </c:pt>
                <c:pt idx="83888">
                  <c:v>1.8826614905265201E-5</c:v>
                </c:pt>
                <c:pt idx="83889">
                  <c:v>1.8826560335582999E-5</c:v>
                </c:pt>
                <c:pt idx="83890">
                  <c:v>1.8826598534360501E-5</c:v>
                </c:pt>
                <c:pt idx="83891">
                  <c:v>1.88264748430811E-5</c:v>
                </c:pt>
                <c:pt idx="83892">
                  <c:v>1.8826443920261199E-5</c:v>
                </c:pt>
                <c:pt idx="83893">
                  <c:v>1.88263365998864E-5</c:v>
                </c:pt>
                <c:pt idx="83894">
                  <c:v>1.88263566087699E-5</c:v>
                </c:pt>
                <c:pt idx="83895">
                  <c:v>1.8826205632649399E-5</c:v>
                </c:pt>
                <c:pt idx="83896">
                  <c:v>1.88261892617447E-5</c:v>
                </c:pt>
                <c:pt idx="83897">
                  <c:v>1.88261565199355E-5</c:v>
                </c:pt>
                <c:pt idx="83898">
                  <c:v>1.8826089217327501E-5</c:v>
                </c:pt>
                <c:pt idx="83899">
                  <c:v>1.8825996448867998E-5</c:v>
                </c:pt>
                <c:pt idx="83900">
                  <c:v>1.8826021914719601E-5</c:v>
                </c:pt>
                <c:pt idx="83901">
                  <c:v>1.8825905499397801E-5</c:v>
                </c:pt>
                <c:pt idx="83902">
                  <c:v>1.8825836377800402E-5</c:v>
                </c:pt>
                <c:pt idx="83903">
                  <c:v>1.8825856386683902E-5</c:v>
                </c:pt>
                <c:pt idx="83904">
                  <c:v>1.88258381967899E-5</c:v>
                </c:pt>
                <c:pt idx="83905">
                  <c:v>1.8825719962478598E-5</c:v>
                </c:pt>
                <c:pt idx="83906">
                  <c:v>1.88256381079555E-5</c:v>
                </c:pt>
                <c:pt idx="83907">
                  <c:v>1.8825572624336901E-5</c:v>
                </c:pt>
                <c:pt idx="83908">
                  <c:v>1.8825574443326301E-5</c:v>
                </c:pt>
                <c:pt idx="83909">
                  <c:v>1.88254998647608E-5</c:v>
                </c:pt>
                <c:pt idx="83910">
                  <c:v>1.88254780368879E-5</c:v>
                </c:pt>
                <c:pt idx="83911">
                  <c:v>1.8825354345608499E-5</c:v>
                </c:pt>
                <c:pt idx="83912">
                  <c:v>1.88253034139052E-5</c:v>
                </c:pt>
                <c:pt idx="83913">
                  <c:v>1.8825297956936999E-5</c:v>
                </c:pt>
                <c:pt idx="83914">
                  <c:v>1.8825205188477398E-5</c:v>
                </c:pt>
                <c:pt idx="83915">
                  <c:v>1.8825207007466798E-5</c:v>
                </c:pt>
                <c:pt idx="83916">
                  <c:v>1.88250687642722E-5</c:v>
                </c:pt>
                <c:pt idx="83917">
                  <c:v>1.8825070583261499E-5</c:v>
                </c:pt>
                <c:pt idx="83918">
                  <c:v>1.8825005099643001E-5</c:v>
                </c:pt>
                <c:pt idx="83919">
                  <c:v>1.88249832717702E-5</c:v>
                </c:pt>
                <c:pt idx="83920">
                  <c:v>1.88249250641093E-5</c:v>
                </c:pt>
                <c:pt idx="83921">
                  <c:v>1.8824877770384801E-5</c:v>
                </c:pt>
                <c:pt idx="83922">
                  <c:v>1.8824766812031201E-5</c:v>
                </c:pt>
                <c:pt idx="83923">
                  <c:v>1.8824797734851001E-5</c:v>
                </c:pt>
                <c:pt idx="83924">
                  <c:v>1.8824643120751699E-5</c:v>
                </c:pt>
                <c:pt idx="83925">
                  <c:v>1.8824699509423199E-5</c:v>
                </c:pt>
                <c:pt idx="83926">
                  <c:v>1.8824624930857701E-5</c:v>
                </c:pt>
                <c:pt idx="83927">
                  <c:v>1.88245085155358E-5</c:v>
                </c:pt>
                <c:pt idx="83928">
                  <c:v>1.88244757737266E-5</c:v>
                </c:pt>
                <c:pt idx="83929">
                  <c:v>1.88245303434087E-5</c:v>
                </c:pt>
                <c:pt idx="83930">
                  <c:v>1.88244193850551E-5</c:v>
                </c:pt>
                <c:pt idx="83931">
                  <c:v>1.8824324797606099E-5</c:v>
                </c:pt>
                <c:pt idx="83932">
                  <c:v>1.8824239305104099E-5</c:v>
                </c:pt>
                <c:pt idx="83933">
                  <c:v>1.88241556315916E-5</c:v>
                </c:pt>
                <c:pt idx="83934">
                  <c:v>1.8824117432814102E-5</c:v>
                </c:pt>
                <c:pt idx="83935">
                  <c:v>1.8824121070792899E-5</c:v>
                </c:pt>
                <c:pt idx="83936">
                  <c:v>1.8824057406163802E-5</c:v>
                </c:pt>
                <c:pt idx="83937">
                  <c:v>1.88239573617466E-5</c:v>
                </c:pt>
                <c:pt idx="83938">
                  <c:v>1.8823982827598199E-5</c:v>
                </c:pt>
                <c:pt idx="83939">
                  <c:v>1.8823942809831398E-5</c:v>
                </c:pt>
                <c:pt idx="83940">
                  <c:v>1.8823870050255199E-5</c:v>
                </c:pt>
                <c:pt idx="83941">
                  <c:v>1.8823831851477701E-5</c:v>
                </c:pt>
                <c:pt idx="83942">
                  <c:v>1.8823709979187701E-5</c:v>
                </c:pt>
                <c:pt idx="83943">
                  <c:v>1.8823737264028801E-5</c:v>
                </c:pt>
                <c:pt idx="83944">
                  <c:v>1.88236190297175E-5</c:v>
                </c:pt>
                <c:pt idx="83945">
                  <c:v>1.88235680980142E-5</c:v>
                </c:pt>
                <c:pt idx="83946">
                  <c:v>1.8823562641046E-5</c:v>
                </c:pt>
                <c:pt idx="83947">
                  <c:v>1.8823542632162601E-5</c:v>
                </c:pt>
                <c:pt idx="83948">
                  <c:v>1.8823468053596998E-5</c:v>
                </c:pt>
                <c:pt idx="83949">
                  <c:v>1.8823429854819599E-5</c:v>
                </c:pt>
                <c:pt idx="83950">
                  <c:v>1.88233843800845E-5</c:v>
                </c:pt>
                <c:pt idx="83951">
                  <c:v>1.88233334483812E-5</c:v>
                </c:pt>
                <c:pt idx="83952">
                  <c:v>1.8823277059709701E-5</c:v>
                </c:pt>
                <c:pt idx="83953">
                  <c:v>1.8823215214069899E-5</c:v>
                </c:pt>
                <c:pt idx="83954">
                  <c:v>1.8823235222953399E-5</c:v>
                </c:pt>
                <c:pt idx="83955">
                  <c:v>1.88231315405574E-5</c:v>
                </c:pt>
                <c:pt idx="83956">
                  <c:v>1.88231333595468E-5</c:v>
                </c:pt>
                <c:pt idx="83957">
                  <c:v>1.8823122445610399E-5</c:v>
                </c:pt>
                <c:pt idx="83958">
                  <c:v>1.8823044229065999E-5</c:v>
                </c:pt>
                <c:pt idx="83959">
                  <c:v>1.8822971469489902E-5</c:v>
                </c:pt>
                <c:pt idx="83960">
                  <c:v>1.8822978745447499E-5</c:v>
                </c:pt>
                <c:pt idx="83961">
                  <c:v>1.8822885976987901E-5</c:v>
                </c:pt>
                <c:pt idx="83962">
                  <c:v>1.88228586921468E-5</c:v>
                </c:pt>
                <c:pt idx="83963">
                  <c:v>1.8822800484485901E-5</c:v>
                </c:pt>
                <c:pt idx="83964">
                  <c:v>1.8822771380655501E-5</c:v>
                </c:pt>
                <c:pt idx="83965">
                  <c:v>1.8822742276825001E-5</c:v>
                </c:pt>
                <c:pt idx="83966">
                  <c:v>1.88227295438992E-5</c:v>
                </c:pt>
                <c:pt idx="83967">
                  <c:v>1.8822665879270099E-5</c:v>
                </c:pt>
                <c:pt idx="83968">
                  <c:v>1.8822625861503201E-5</c:v>
                </c:pt>
                <c:pt idx="83969">
                  <c:v>1.8822544006980001E-5</c:v>
                </c:pt>
                <c:pt idx="83970">
                  <c:v>1.8822565834852901E-5</c:v>
                </c:pt>
                <c:pt idx="83971">
                  <c:v>1.8822502170223699E-5</c:v>
                </c:pt>
                <c:pt idx="83972">
                  <c:v>1.8822514903149601E-5</c:v>
                </c:pt>
                <c:pt idx="83973">
                  <c:v>1.8822380297933698E-5</c:v>
                </c:pt>
                <c:pt idx="83974">
                  <c:v>1.8822376659954901E-5</c:v>
                </c:pt>
                <c:pt idx="83975">
                  <c:v>1.8822333004209199E-5</c:v>
                </c:pt>
                <c:pt idx="83976">
                  <c:v>1.8822292986442301E-5</c:v>
                </c:pt>
                <c:pt idx="83977">
                  <c:v>1.88223020813894E-5</c:v>
                </c:pt>
                <c:pt idx="83978">
                  <c:v>1.8822287529474101E-5</c:v>
                </c:pt>
                <c:pt idx="83979">
                  <c:v>1.8822229321813201E-5</c:v>
                </c:pt>
                <c:pt idx="83980">
                  <c:v>1.8822116544470201E-5</c:v>
                </c:pt>
                <c:pt idx="83981">
                  <c:v>1.8822180209099302E-5</c:v>
                </c:pt>
                <c:pt idx="83982">
                  <c:v>1.8822072888724499E-5</c:v>
                </c:pt>
                <c:pt idx="83983">
                  <c:v>1.8822061974788102E-5</c:v>
                </c:pt>
                <c:pt idx="83984">
                  <c:v>1.8822058336809301E-5</c:v>
                </c:pt>
                <c:pt idx="83985">
                  <c:v>1.8821983758243702E-5</c:v>
                </c:pt>
                <c:pt idx="83986">
                  <c:v>1.8821978301275501E-5</c:v>
                </c:pt>
                <c:pt idx="83987">
                  <c:v>1.8821994672180201E-5</c:v>
                </c:pt>
                <c:pt idx="83988">
                  <c:v>1.88218291441444E-5</c:v>
                </c:pt>
                <c:pt idx="83989">
                  <c:v>1.8821874618879499E-5</c:v>
                </c:pt>
                <c:pt idx="83990">
                  <c:v>1.8821858247974901E-5</c:v>
                </c:pt>
                <c:pt idx="83991">
                  <c:v>1.8821838239091499E-5</c:v>
                </c:pt>
                <c:pt idx="83992">
                  <c:v>1.88217654795153E-5</c:v>
                </c:pt>
                <c:pt idx="83993">
                  <c:v>1.8821698176907399E-5</c:v>
                </c:pt>
                <c:pt idx="83994">
                  <c:v>1.88217127288226E-5</c:v>
                </c:pt>
                <c:pt idx="83995">
                  <c:v>1.8821638150257099E-5</c:v>
                </c:pt>
                <c:pt idx="83996">
                  <c:v>1.8821678168023899E-5</c:v>
                </c:pt>
                <c:pt idx="83997">
                  <c:v>1.8821656340151101E-5</c:v>
                </c:pt>
                <c:pt idx="83998">
                  <c:v>1.8821549019776302E-5</c:v>
                </c:pt>
                <c:pt idx="83999">
                  <c:v>1.8821549019776302E-5</c:v>
                </c:pt>
                <c:pt idx="84000">
                  <c:v>1.88215144589776E-5</c:v>
                </c:pt>
                <c:pt idx="84001">
                  <c:v>1.8821499907062399E-5</c:v>
                </c:pt>
                <c:pt idx="84002">
                  <c:v>1.8821519915945801E-5</c:v>
                </c:pt>
                <c:pt idx="84003">
                  <c:v>1.8821485355147201E-5</c:v>
                </c:pt>
                <c:pt idx="84004">
                  <c:v>1.88214544323273E-5</c:v>
                </c:pt>
                <c:pt idx="84005">
                  <c:v>1.8821394405677E-5</c:v>
                </c:pt>
                <c:pt idx="84006">
                  <c:v>1.8821356206899499E-5</c:v>
                </c:pt>
                <c:pt idx="84007">
                  <c:v>1.8821321646100801E-5</c:v>
                </c:pt>
                <c:pt idx="84008">
                  <c:v>1.8821341654984301E-5</c:v>
                </c:pt>
                <c:pt idx="84009">
                  <c:v>1.8821221601683701E-5</c:v>
                </c:pt>
                <c:pt idx="84010">
                  <c:v>1.8821296180249199E-5</c:v>
                </c:pt>
                <c:pt idx="84011">
                  <c:v>1.88213380170055E-5</c:v>
                </c:pt>
                <c:pt idx="84012">
                  <c:v>1.8821183402906199E-5</c:v>
                </c:pt>
                <c:pt idx="84013">
                  <c:v>1.8821161575033299E-5</c:v>
                </c:pt>
                <c:pt idx="84014">
                  <c:v>1.88211888598744E-5</c:v>
                </c:pt>
                <c:pt idx="84015">
                  <c:v>1.8821179764927399E-5</c:v>
                </c:pt>
                <c:pt idx="84016">
                  <c:v>1.88211324712029E-5</c:v>
                </c:pt>
                <c:pt idx="84017">
                  <c:v>1.8821074263542E-5</c:v>
                </c:pt>
                <c:pt idx="84018">
                  <c:v>1.8821085177478401E-5</c:v>
                </c:pt>
                <c:pt idx="84019">
                  <c:v>1.88210578926373E-5</c:v>
                </c:pt>
                <c:pt idx="84020">
                  <c:v>1.8820974219124801E-5</c:v>
                </c:pt>
                <c:pt idx="84021">
                  <c:v>1.8820943296304901E-5</c:v>
                </c:pt>
                <c:pt idx="84022">
                  <c:v>1.88209396583261E-5</c:v>
                </c:pt>
                <c:pt idx="84023">
                  <c:v>1.8820908735506199E-5</c:v>
                </c:pt>
                <c:pt idx="84024">
                  <c:v>1.88208559848135E-5</c:v>
                </c:pt>
                <c:pt idx="84025">
                  <c:v>1.8820972400135401E-5</c:v>
                </c:pt>
                <c:pt idx="84026">
                  <c:v>1.8820896002580402E-5</c:v>
                </c:pt>
                <c:pt idx="84027">
                  <c:v>1.8820799596142E-5</c:v>
                </c:pt>
                <c:pt idx="84028">
                  <c:v>1.8820808691089001E-5</c:v>
                </c:pt>
                <c:pt idx="84029">
                  <c:v>1.8820825061993701E-5</c:v>
                </c:pt>
                <c:pt idx="84030">
                  <c:v>1.8820808691089001E-5</c:v>
                </c:pt>
                <c:pt idx="84031">
                  <c:v>1.8820763216354E-5</c:v>
                </c:pt>
                <c:pt idx="84032">
                  <c:v>1.8820748664438701E-5</c:v>
                </c:pt>
                <c:pt idx="84033">
                  <c:v>1.88206813618308E-5</c:v>
                </c:pt>
                <c:pt idx="84034">
                  <c:v>1.8820657714968601E-5</c:v>
                </c:pt>
                <c:pt idx="84035">
                  <c:v>1.8820610421244099E-5</c:v>
                </c:pt>
                <c:pt idx="84036">
                  <c:v>1.8820686818799001E-5</c:v>
                </c:pt>
                <c:pt idx="84037">
                  <c:v>1.8820614059222899E-5</c:v>
                </c:pt>
                <c:pt idx="84038">
                  <c:v>1.88205594895408E-5</c:v>
                </c:pt>
                <c:pt idx="84039">
                  <c:v>1.8820594050339399E-5</c:v>
                </c:pt>
                <c:pt idx="84040">
                  <c:v>1.88205976883182E-5</c:v>
                </c:pt>
                <c:pt idx="84041">
                  <c:v>1.8820575860445401E-5</c:v>
                </c:pt>
                <c:pt idx="84042">
                  <c:v>1.8820570403477201E-5</c:v>
                </c:pt>
                <c:pt idx="84043">
                  <c:v>1.8820504919858599E-5</c:v>
                </c:pt>
                <c:pt idx="84044">
                  <c:v>1.8820470359059999E-5</c:v>
                </c:pt>
                <c:pt idx="84045">
                  <c:v>1.8820475816028199E-5</c:v>
                </c:pt>
                <c:pt idx="84046">
                  <c:v>1.8820494005922201E-5</c:v>
                </c:pt>
                <c:pt idx="84047">
                  <c:v>1.8820453988155299E-5</c:v>
                </c:pt>
                <c:pt idx="84048">
                  <c:v>1.8820388504536799E-5</c:v>
                </c:pt>
                <c:pt idx="84049">
                  <c:v>1.8820357581716999E-5</c:v>
                </c:pt>
                <c:pt idx="84050">
                  <c:v>1.8820403056452102E-5</c:v>
                </c:pt>
                <c:pt idx="84051">
                  <c:v>1.8820366676664E-5</c:v>
                </c:pt>
                <c:pt idx="84052">
                  <c:v>1.88203466677805E-5</c:v>
                </c:pt>
                <c:pt idx="84053">
                  <c:v>1.8820253899321001E-5</c:v>
                </c:pt>
                <c:pt idx="84054">
                  <c:v>1.8820353943738199E-5</c:v>
                </c:pt>
                <c:pt idx="84055">
                  <c:v>1.8820268451236199E-5</c:v>
                </c:pt>
                <c:pt idx="84056">
                  <c:v>1.8820281184162E-5</c:v>
                </c:pt>
                <c:pt idx="84057">
                  <c:v>1.8820248442352699E-5</c:v>
                </c:pt>
                <c:pt idx="84058">
                  <c:v>1.8820293917087801E-5</c:v>
                </c:pt>
                <c:pt idx="84059">
                  <c:v>1.8820323020918302E-5</c:v>
                </c:pt>
                <c:pt idx="84060">
                  <c:v>1.8820186596712998E-5</c:v>
                </c:pt>
                <c:pt idx="84061">
                  <c:v>1.8820181139744801E-5</c:v>
                </c:pt>
                <c:pt idx="84062">
                  <c:v>1.8820133846020299E-5</c:v>
                </c:pt>
                <c:pt idx="84063">
                  <c:v>1.88201120181475E-5</c:v>
                </c:pt>
                <c:pt idx="84064">
                  <c:v>1.8820192053681199E-5</c:v>
                </c:pt>
                <c:pt idx="84065">
                  <c:v>1.88201047421899E-5</c:v>
                </c:pt>
                <c:pt idx="84066">
                  <c:v>1.8820062905433601E-5</c:v>
                </c:pt>
                <c:pt idx="84067">
                  <c:v>1.8820101104211099E-5</c:v>
                </c:pt>
                <c:pt idx="84068">
                  <c:v>1.8820135665009699E-5</c:v>
                </c:pt>
                <c:pt idx="84069">
                  <c:v>1.88200519914972E-5</c:v>
                </c:pt>
                <c:pt idx="84070">
                  <c:v>1.8820062905433601E-5</c:v>
                </c:pt>
                <c:pt idx="84071">
                  <c:v>1.8819995602825701E-5</c:v>
                </c:pt>
                <c:pt idx="84072">
                  <c:v>1.8820035620592501E-5</c:v>
                </c:pt>
                <c:pt idx="84073">
                  <c:v>1.8820021068677299E-5</c:v>
                </c:pt>
                <c:pt idx="84074">
                  <c:v>1.8820011973730299E-5</c:v>
                </c:pt>
                <c:pt idx="84075">
                  <c:v>1.8820004697772701E-5</c:v>
                </c:pt>
                <c:pt idx="84076">
                  <c:v>1.8820010154740898E-5</c:v>
                </c:pt>
                <c:pt idx="84077">
                  <c:v>1.8819942852132899E-5</c:v>
                </c:pt>
                <c:pt idx="84078">
                  <c:v>1.8820008335751502E-5</c:v>
                </c:pt>
                <c:pt idx="84079">
                  <c:v>1.88199046533555E-5</c:v>
                </c:pt>
                <c:pt idx="84080">
                  <c:v>1.88199101103237E-5</c:v>
                </c:pt>
                <c:pt idx="84081">
                  <c:v>1.8819893739419099E-5</c:v>
                </c:pt>
                <c:pt idx="84082">
                  <c:v>1.88199101103237E-5</c:v>
                </c:pt>
                <c:pt idx="84083">
                  <c:v>1.8819862816599201E-5</c:v>
                </c:pt>
                <c:pt idx="84084">
                  <c:v>1.8819873730535599E-5</c:v>
                </c:pt>
                <c:pt idx="84085">
                  <c:v>1.8819871911546198E-5</c:v>
                </c:pt>
                <c:pt idx="84086">
                  <c:v>1.88198555406416E-5</c:v>
                </c:pt>
                <c:pt idx="84087">
                  <c:v>1.88198246178217E-5</c:v>
                </c:pt>
                <c:pt idx="84088">
                  <c:v>1.88197936950019E-5</c:v>
                </c:pt>
                <c:pt idx="84089">
                  <c:v>1.88197682291502E-5</c:v>
                </c:pt>
                <c:pt idx="84090">
                  <c:v>1.88197664101608E-5</c:v>
                </c:pt>
                <c:pt idx="84091">
                  <c:v>1.8819764591171399E-5</c:v>
                </c:pt>
                <c:pt idx="84092">
                  <c:v>1.88198282558005E-5</c:v>
                </c:pt>
                <c:pt idx="84093">
                  <c:v>1.8819797332980701E-5</c:v>
                </c:pt>
                <c:pt idx="84094">
                  <c:v>1.88197664101608E-5</c:v>
                </c:pt>
                <c:pt idx="84095">
                  <c:v>1.8819719116436301E-5</c:v>
                </c:pt>
                <c:pt idx="84096">
                  <c:v>1.8819697288563499E-5</c:v>
                </c:pt>
                <c:pt idx="84097">
                  <c:v>1.8819731849362098E-5</c:v>
                </c:pt>
                <c:pt idx="84098">
                  <c:v>1.8819719116436301E-5</c:v>
                </c:pt>
                <c:pt idx="84099">
                  <c:v>1.8819688193616501E-5</c:v>
                </c:pt>
                <c:pt idx="84100">
                  <c:v>1.8819702745531699E-5</c:v>
                </c:pt>
                <c:pt idx="84101">
                  <c:v>1.8819635442923798E-5</c:v>
                </c:pt>
                <c:pt idx="84102">
                  <c:v>1.8819617253029699E-5</c:v>
                </c:pt>
                <c:pt idx="84103">
                  <c:v>1.8819660908775401E-5</c:v>
                </c:pt>
                <c:pt idx="84104">
                  <c:v>1.8819660908775401E-5</c:v>
                </c:pt>
                <c:pt idx="84105">
                  <c:v>1.88195881491993E-5</c:v>
                </c:pt>
                <c:pt idx="84106">
                  <c:v>1.88196299859555E-5</c:v>
                </c:pt>
                <c:pt idx="84107">
                  <c:v>1.8819573597284E-5</c:v>
                </c:pt>
                <c:pt idx="84108">
                  <c:v>1.8819573597284E-5</c:v>
                </c:pt>
                <c:pt idx="84109">
                  <c:v>1.88195917871781E-5</c:v>
                </c:pt>
                <c:pt idx="84110">
                  <c:v>1.8819549950421801E-5</c:v>
                </c:pt>
                <c:pt idx="84111">
                  <c:v>1.88195353985066E-5</c:v>
                </c:pt>
                <c:pt idx="84112">
                  <c:v>1.8819468095898601E-5</c:v>
                </c:pt>
                <c:pt idx="84113">
                  <c:v>1.88195317605278E-5</c:v>
                </c:pt>
                <c:pt idx="84114">
                  <c:v>1.88195099326549E-5</c:v>
                </c:pt>
                <c:pt idx="84115">
                  <c:v>1.88195117516443E-5</c:v>
                </c:pt>
                <c:pt idx="84116">
                  <c:v>1.8819551769411202E-5</c:v>
                </c:pt>
                <c:pt idx="84117">
                  <c:v>1.8819479009834999E-5</c:v>
                </c:pt>
                <c:pt idx="84118">
                  <c:v>1.88194553629728E-5</c:v>
                </c:pt>
                <c:pt idx="84119">
                  <c:v>1.8819466276909201E-5</c:v>
                </c:pt>
                <c:pt idx="84120">
                  <c:v>1.88194771908457E-5</c:v>
                </c:pt>
                <c:pt idx="84121">
                  <c:v>1.8819489923771501E-5</c:v>
                </c:pt>
                <c:pt idx="84122">
                  <c:v>1.8819428078131699E-5</c:v>
                </c:pt>
                <c:pt idx="84123">
                  <c:v>1.8819406250258901E-5</c:v>
                </c:pt>
                <c:pt idx="84124">
                  <c:v>1.8819433535100002E-5</c:v>
                </c:pt>
                <c:pt idx="84125">
                  <c:v>1.8819524484570101E-5</c:v>
                </c:pt>
                <c:pt idx="84126">
                  <c:v>1.8819411707227101E-5</c:v>
                </c:pt>
                <c:pt idx="84127">
                  <c:v>1.8819422621163499E-5</c:v>
                </c:pt>
                <c:pt idx="84128">
                  <c:v>1.8819406250258901E-5</c:v>
                </c:pt>
                <c:pt idx="84129">
                  <c:v>1.8819424440152899E-5</c:v>
                </c:pt>
                <c:pt idx="84130">
                  <c:v>1.8819377146428498E-5</c:v>
                </c:pt>
                <c:pt idx="84131">
                  <c:v>1.8819404431269501E-5</c:v>
                </c:pt>
                <c:pt idx="84132">
                  <c:v>1.8819422621163499E-5</c:v>
                </c:pt>
                <c:pt idx="84133">
                  <c:v>1.8819384422386099E-5</c:v>
                </c:pt>
                <c:pt idx="84134">
                  <c:v>1.8819353499566201E-5</c:v>
                </c:pt>
                <c:pt idx="84135">
                  <c:v>1.8819344404619201E-5</c:v>
                </c:pt>
                <c:pt idx="84136">
                  <c:v>1.8819326214725199E-5</c:v>
                </c:pt>
                <c:pt idx="84137">
                  <c:v>1.8819322576746301E-5</c:v>
                </c:pt>
                <c:pt idx="84138">
                  <c:v>1.8819358956534399E-5</c:v>
                </c:pt>
                <c:pt idx="84139">
                  <c:v>1.88192734640325E-5</c:v>
                </c:pt>
                <c:pt idx="84140">
                  <c:v>1.8819308024831099E-5</c:v>
                </c:pt>
                <c:pt idx="84141">
                  <c:v>1.8819297110894698E-5</c:v>
                </c:pt>
                <c:pt idx="84142">
                  <c:v>1.8819298929884098E-5</c:v>
                </c:pt>
                <c:pt idx="84143">
                  <c:v>1.8819351680576801E-5</c:v>
                </c:pt>
                <c:pt idx="84144">
                  <c:v>1.8819246179191399E-5</c:v>
                </c:pt>
                <c:pt idx="84145">
                  <c:v>1.88193171197781E-5</c:v>
                </c:pt>
                <c:pt idx="84146">
                  <c:v>1.88192807399901E-5</c:v>
                </c:pt>
                <c:pt idx="84147">
                  <c:v>1.8819291653926501E-5</c:v>
                </c:pt>
                <c:pt idx="84148">
                  <c:v>1.88192207133398E-5</c:v>
                </c:pt>
                <c:pt idx="84149">
                  <c:v>1.8819269826053601E-5</c:v>
                </c:pt>
                <c:pt idx="84150">
                  <c:v>1.88193207577569E-5</c:v>
                </c:pt>
                <c:pt idx="84151">
                  <c:v>1.8819295291905302E-5</c:v>
                </c:pt>
                <c:pt idx="84152">
                  <c:v>1.88192207133398E-5</c:v>
                </c:pt>
                <c:pt idx="84153">
                  <c:v>1.8819227989297401E-5</c:v>
                </c:pt>
                <c:pt idx="84154">
                  <c:v>1.8819235265255001E-5</c:v>
                </c:pt>
                <c:pt idx="84155">
                  <c:v>1.8819242541212599E-5</c:v>
                </c:pt>
                <c:pt idx="84156">
                  <c:v>1.8819189790519899E-5</c:v>
                </c:pt>
                <c:pt idx="84157">
                  <c:v>1.8819227989297401E-5</c:v>
                </c:pt>
                <c:pt idx="84158">
                  <c:v>1.8819164324668199E-5</c:v>
                </c:pt>
                <c:pt idx="84159">
                  <c:v>1.88192007044563E-5</c:v>
                </c:pt>
                <c:pt idx="84160">
                  <c:v>1.8819231627276201E-5</c:v>
                </c:pt>
                <c:pt idx="84161">
                  <c:v>1.8819215256371501E-5</c:v>
                </c:pt>
                <c:pt idx="84162">
                  <c:v>1.88191370398272E-5</c:v>
                </c:pt>
                <c:pt idx="84163">
                  <c:v>1.88192007044563E-5</c:v>
                </c:pt>
                <c:pt idx="84164">
                  <c:v>1.8819086108123901E-5</c:v>
                </c:pt>
                <c:pt idx="84165">
                  <c:v>1.8819162505678799E-5</c:v>
                </c:pt>
                <c:pt idx="84166">
                  <c:v>1.8819122487911999E-5</c:v>
                </c:pt>
                <c:pt idx="84167">
                  <c:v>1.8819140677806E-5</c:v>
                </c:pt>
                <c:pt idx="84168">
                  <c:v>1.8819140677806E-5</c:v>
                </c:pt>
                <c:pt idx="84169">
                  <c:v>1.88191388588166E-5</c:v>
                </c:pt>
                <c:pt idx="84170">
                  <c:v>1.8819118849933202E-5</c:v>
                </c:pt>
                <c:pt idx="84171">
                  <c:v>1.8819098841049702E-5</c:v>
                </c:pt>
                <c:pt idx="84172">
                  <c:v>1.8819107935996699E-5</c:v>
                </c:pt>
                <c:pt idx="84173">
                  <c:v>1.88191370398272E-5</c:v>
                </c:pt>
                <c:pt idx="84174">
                  <c:v>1.8819149772753001E-5</c:v>
                </c:pt>
                <c:pt idx="84175">
                  <c:v>1.88191424967954E-5</c:v>
                </c:pt>
                <c:pt idx="84176">
                  <c:v>1.8819031538441801E-5</c:v>
                </c:pt>
                <c:pt idx="84177">
                  <c:v>1.8819086108123901E-5</c:v>
                </c:pt>
                <c:pt idx="84178">
                  <c:v>1.8819093384081501E-5</c:v>
                </c:pt>
                <c:pt idx="84179">
                  <c:v>1.8819097022060301E-5</c:v>
                </c:pt>
                <c:pt idx="84180">
                  <c:v>1.8819086108123901E-5</c:v>
                </c:pt>
                <c:pt idx="84181">
                  <c:v>1.8819033357431201E-5</c:v>
                </c:pt>
                <c:pt idx="84182">
                  <c:v>1.8819055185304E-5</c:v>
                </c:pt>
                <c:pt idx="84183">
                  <c:v>1.88190151675372E-5</c:v>
                </c:pt>
                <c:pt idx="84184">
                  <c:v>1.8819040633388798E-5</c:v>
                </c:pt>
                <c:pt idx="84185">
                  <c:v>1.8819027900463001E-5</c:v>
                </c:pt>
                <c:pt idx="84186">
                  <c:v>1.88190770131769E-5</c:v>
                </c:pt>
                <c:pt idx="84187">
                  <c:v>1.8819042452378199E-5</c:v>
                </c:pt>
                <c:pt idx="84188">
                  <c:v>1.8819093384081501E-5</c:v>
                </c:pt>
                <c:pt idx="84189">
                  <c:v>1.88190624612616E-5</c:v>
                </c:pt>
                <c:pt idx="84190">
                  <c:v>1.88190751941875E-5</c:v>
                </c:pt>
                <c:pt idx="84191">
                  <c:v>1.8818987882696099E-5</c:v>
                </c:pt>
                <c:pt idx="84192">
                  <c:v>1.88190024346113E-5</c:v>
                </c:pt>
                <c:pt idx="84193">
                  <c:v>1.8818984244717299E-5</c:v>
                </c:pt>
                <c:pt idx="84194">
                  <c:v>1.88190042536007E-5</c:v>
                </c:pt>
                <c:pt idx="84195">
                  <c:v>1.8818956959876201E-5</c:v>
                </c:pt>
                <c:pt idx="84196">
                  <c:v>1.8819040633388798E-5</c:v>
                </c:pt>
                <c:pt idx="84197">
                  <c:v>1.88190024346113E-5</c:v>
                </c:pt>
                <c:pt idx="84198">
                  <c:v>1.88190169865266E-5</c:v>
                </c:pt>
                <c:pt idx="84199">
                  <c:v>1.8819011529558301E-5</c:v>
                </c:pt>
                <c:pt idx="84200">
                  <c:v>1.8818978787749102E-5</c:v>
                </c:pt>
                <c:pt idx="84201">
                  <c:v>1.8818947864929201E-5</c:v>
                </c:pt>
                <c:pt idx="84202">
                  <c:v>1.8818993339664299E-5</c:v>
                </c:pt>
                <c:pt idx="84203">
                  <c:v>1.88190024346113E-5</c:v>
                </c:pt>
                <c:pt idx="84204">
                  <c:v>1.8818953321897401E-5</c:v>
                </c:pt>
                <c:pt idx="84205">
                  <c:v>1.8818989701685499E-5</c:v>
                </c:pt>
                <c:pt idx="84206">
                  <c:v>1.8818967873812701E-5</c:v>
                </c:pt>
                <c:pt idx="84207">
                  <c:v>1.88190151675372E-5</c:v>
                </c:pt>
                <c:pt idx="84208">
                  <c:v>1.8818956959876201E-5</c:v>
                </c:pt>
                <c:pt idx="84209">
                  <c:v>1.88189642358339E-5</c:v>
                </c:pt>
                <c:pt idx="84210">
                  <c:v>1.8818926037056399E-5</c:v>
                </c:pt>
                <c:pt idx="84211">
                  <c:v>1.8818958778865602E-5</c:v>
                </c:pt>
                <c:pt idx="84212">
                  <c:v>1.8818956959876201E-5</c:v>
                </c:pt>
                <c:pt idx="84213">
                  <c:v>1.8818916942109401E-5</c:v>
                </c:pt>
                <c:pt idx="84214">
                  <c:v>1.88189387699822E-5</c:v>
                </c:pt>
                <c:pt idx="84215">
                  <c:v>1.8818927856045799E-5</c:v>
                </c:pt>
                <c:pt idx="84216">
                  <c:v>1.8818929675035199E-5</c:v>
                </c:pt>
                <c:pt idx="84217">
                  <c:v>1.8818929675035199E-5</c:v>
                </c:pt>
                <c:pt idx="84218">
                  <c:v>1.8818904209183499E-5</c:v>
                </c:pt>
                <c:pt idx="84219">
                  <c:v>1.88188878382789E-5</c:v>
                </c:pt>
                <c:pt idx="84220">
                  <c:v>1.8818949683918601E-5</c:v>
                </c:pt>
                <c:pt idx="84221">
                  <c:v>1.8818907847162299E-5</c:v>
                </c:pt>
                <c:pt idx="84222">
                  <c:v>1.8818898752215301E-5</c:v>
                </c:pt>
                <c:pt idx="84223">
                  <c:v>1.8818856915459E-5</c:v>
                </c:pt>
                <c:pt idx="84224">
                  <c:v>1.8818969692802101E-5</c:v>
                </c:pt>
                <c:pt idx="84225">
                  <c:v>1.8818924218066999E-5</c:v>
                </c:pt>
                <c:pt idx="84226">
                  <c:v>1.8818896933225901E-5</c:v>
                </c:pt>
                <c:pt idx="84227">
                  <c:v>1.8818895114236501E-5</c:v>
                </c:pt>
                <c:pt idx="84228">
                  <c:v>1.88188823813107E-5</c:v>
                </c:pt>
                <c:pt idx="84229">
                  <c:v>1.8818875105353099E-5</c:v>
                </c:pt>
                <c:pt idx="84230">
                  <c:v>1.8818918761098801E-5</c:v>
                </c:pt>
                <c:pt idx="84231">
                  <c:v>1.8818871467374299E-5</c:v>
                </c:pt>
                <c:pt idx="84232">
                  <c:v>1.8818836906575601E-5</c:v>
                </c:pt>
                <c:pt idx="84233">
                  <c:v>1.88188787433319E-5</c:v>
                </c:pt>
                <c:pt idx="84234">
                  <c:v>1.88188860192895E-5</c:v>
                </c:pt>
                <c:pt idx="84235">
                  <c:v>1.8818836906575601E-5</c:v>
                </c:pt>
                <c:pt idx="84236">
                  <c:v>1.88188787433319E-5</c:v>
                </c:pt>
                <c:pt idx="84237">
                  <c:v>1.8818909666151699E-5</c:v>
                </c:pt>
                <c:pt idx="84238">
                  <c:v>1.88188878382789E-5</c:v>
                </c:pt>
                <c:pt idx="84239">
                  <c:v>1.88188241736498E-5</c:v>
                </c:pt>
                <c:pt idx="84240">
                  <c:v>1.8818846001522599E-5</c:v>
                </c:pt>
                <c:pt idx="84241">
                  <c:v>1.8818820535671E-5</c:v>
                </c:pt>
                <c:pt idx="84242">
                  <c:v>1.8818911485141099E-5</c:v>
                </c:pt>
                <c:pt idx="84243">
                  <c:v>1.8818862372427302E-5</c:v>
                </c:pt>
                <c:pt idx="84244">
                  <c:v>1.8818873286363699E-5</c:v>
                </c:pt>
                <c:pt idx="84245">
                  <c:v>1.8818851458490799E-5</c:v>
                </c:pt>
                <c:pt idx="84246">
                  <c:v>1.8818856915459E-5</c:v>
                </c:pt>
                <c:pt idx="84247">
                  <c:v>1.8818853277480199E-5</c:v>
                </c:pt>
                <c:pt idx="84248">
                  <c:v>1.8818795069819299E-5</c:v>
                </c:pt>
                <c:pt idx="84249">
                  <c:v>1.88188787433319E-5</c:v>
                </c:pt>
                <c:pt idx="84250">
                  <c:v>1.8818813259713399E-5</c:v>
                </c:pt>
                <c:pt idx="84251">
                  <c:v>1.88187987077981E-5</c:v>
                </c:pt>
                <c:pt idx="84252">
                  <c:v>1.8818771422957101E-5</c:v>
                </c:pt>
                <c:pt idx="84253">
                  <c:v>1.88188041647663E-5</c:v>
                </c:pt>
                <c:pt idx="84254">
                  <c:v>1.8818835087586201E-5</c:v>
                </c:pt>
                <c:pt idx="84255">
                  <c:v>1.8818836906575601E-5</c:v>
                </c:pt>
                <c:pt idx="84256">
                  <c:v>1.8818811440723999E-5</c:v>
                </c:pt>
                <c:pt idx="84257">
                  <c:v>1.88187605090207E-5</c:v>
                </c:pt>
                <c:pt idx="84258">
                  <c:v>1.8818769603967701E-5</c:v>
                </c:pt>
                <c:pt idx="84259">
                  <c:v>1.88188041647663E-5</c:v>
                </c:pt>
                <c:pt idx="84260">
                  <c:v>1.8818831449607401E-5</c:v>
                </c:pt>
                <c:pt idx="84261">
                  <c:v>1.8818851458490799E-5</c:v>
                </c:pt>
                <c:pt idx="84262">
                  <c:v>1.8818771422957101E-5</c:v>
                </c:pt>
                <c:pt idx="84263">
                  <c:v>1.8818813259713399E-5</c:v>
                </c:pt>
                <c:pt idx="84264">
                  <c:v>1.8818771422957101E-5</c:v>
                </c:pt>
                <c:pt idx="84265">
                  <c:v>1.8818833268596801E-5</c:v>
                </c:pt>
                <c:pt idx="84266">
                  <c:v>1.88188005267875E-5</c:v>
                </c:pt>
                <c:pt idx="84267">
                  <c:v>1.88187659659889E-5</c:v>
                </c:pt>
                <c:pt idx="84268">
                  <c:v>1.8818853277480199E-5</c:v>
                </c:pt>
                <c:pt idx="84269">
                  <c:v>1.88188259926392E-5</c:v>
                </c:pt>
                <c:pt idx="84270">
                  <c:v>1.8818789612851099E-5</c:v>
                </c:pt>
                <c:pt idx="84271">
                  <c:v>1.8818835087586201E-5</c:v>
                </c:pt>
                <c:pt idx="84272">
                  <c:v>1.88187659659889E-5</c:v>
                </c:pt>
                <c:pt idx="84273">
                  <c:v>1.8818735043168999E-5</c:v>
                </c:pt>
                <c:pt idx="84274">
                  <c:v>1.8818749595084201E-5</c:v>
                </c:pt>
                <c:pt idx="84275">
                  <c:v>1.88187659659889E-5</c:v>
                </c:pt>
                <c:pt idx="84276">
                  <c:v>1.88188023457769E-5</c:v>
                </c:pt>
                <c:pt idx="84277">
                  <c:v>1.8818820535671E-5</c:v>
                </c:pt>
                <c:pt idx="84278">
                  <c:v>1.8818735043168999E-5</c:v>
                </c:pt>
                <c:pt idx="84279">
                  <c:v>1.8818809621734501E-5</c:v>
                </c:pt>
                <c:pt idx="84280">
                  <c:v>1.8818815078702799E-5</c:v>
                </c:pt>
                <c:pt idx="84281">
                  <c:v>1.8818715034285601E-5</c:v>
                </c:pt>
                <c:pt idx="84282">
                  <c:v>1.8818771422957101E-5</c:v>
                </c:pt>
                <c:pt idx="84283">
                  <c:v>1.8818780517904101E-5</c:v>
                </c:pt>
                <c:pt idx="84284">
                  <c:v>1.8818780517904101E-5</c:v>
                </c:pt>
                <c:pt idx="84285">
                  <c:v>1.88188005267875E-5</c:v>
                </c:pt>
                <c:pt idx="84286">
                  <c:v>1.8818727767211399E-5</c:v>
                </c:pt>
                <c:pt idx="84287">
                  <c:v>1.8818727767211399E-5</c:v>
                </c:pt>
                <c:pt idx="84288">
                  <c:v>2.9349129647016501E-2</c:v>
                </c:pt>
                <c:pt idx="84289">
                  <c:v>1.9826114177703899E-2</c:v>
                </c:pt>
                <c:pt idx="84290">
                  <c:v>1.0718069970607799E-2</c:v>
                </c:pt>
                <c:pt idx="84291">
                  <c:v>5.6279115378856702E-3</c:v>
                </c:pt>
                <c:pt idx="84292">
                  <c:v>4.1108005680143798E-3</c:v>
                </c:pt>
                <c:pt idx="84293">
                  <c:v>3.5186426248401399E-3</c:v>
                </c:pt>
                <c:pt idx="84294">
                  <c:v>3.6675792653113599E-3</c:v>
                </c:pt>
                <c:pt idx="84295">
                  <c:v>4.9186688847839798E-3</c:v>
                </c:pt>
                <c:pt idx="84296">
                  <c:v>6.8126926198601697E-3</c:v>
                </c:pt>
                <c:pt idx="84297">
                  <c:v>7.7557507902383804E-3</c:v>
                </c:pt>
                <c:pt idx="84298">
                  <c:v>7.6833255589008297E-3</c:v>
                </c:pt>
                <c:pt idx="84299">
                  <c:v>6.8135401234030698E-3</c:v>
                </c:pt>
                <c:pt idx="84300">
                  <c:v>5.4617384448647499E-3</c:v>
                </c:pt>
                <c:pt idx="84301">
                  <c:v>3.9584375917911504E-3</c:v>
                </c:pt>
                <c:pt idx="84302">
                  <c:v>2.65686237253249E-3</c:v>
                </c:pt>
                <c:pt idx="84303">
                  <c:v>1.7126253806054601E-3</c:v>
                </c:pt>
                <c:pt idx="84304">
                  <c:v>1.21950206812471E-3</c:v>
                </c:pt>
                <c:pt idx="84305">
                  <c:v>1.12114544026554E-3</c:v>
                </c:pt>
                <c:pt idx="84306">
                  <c:v>1.23056629672647E-3</c:v>
                </c:pt>
                <c:pt idx="84307">
                  <c:v>1.3469030382111699E-3</c:v>
                </c:pt>
                <c:pt idx="84308">
                  <c:v>1.4470038004219499E-3</c:v>
                </c:pt>
                <c:pt idx="84309">
                  <c:v>1.4909531455487E-3</c:v>
                </c:pt>
                <c:pt idx="84310">
                  <c:v>1.4577494002878701E-3</c:v>
                </c:pt>
                <c:pt idx="84311">
                  <c:v>1.3096377952024299E-3</c:v>
                </c:pt>
                <c:pt idx="84312">
                  <c:v>1.0851186234504E-3</c:v>
                </c:pt>
                <c:pt idx="84313">
                  <c:v>8.6449418449774395E-4</c:v>
                </c:pt>
                <c:pt idx="84314">
                  <c:v>6.9502473343163696E-4</c:v>
                </c:pt>
                <c:pt idx="84315">
                  <c:v>6.0537847457453598E-4</c:v>
                </c:pt>
                <c:pt idx="84316">
                  <c:v>5.9883529320359198E-4</c:v>
                </c:pt>
                <c:pt idx="84317">
                  <c:v>6.5466115484014197E-4</c:v>
                </c:pt>
                <c:pt idx="84318">
                  <c:v>7.3360744863748605E-4</c:v>
                </c:pt>
                <c:pt idx="84319">
                  <c:v>7.9534755786880905E-4</c:v>
                </c:pt>
                <c:pt idx="84320">
                  <c:v>8.1813416909426505E-4</c:v>
                </c:pt>
                <c:pt idx="84321">
                  <c:v>7.8917259816080299E-4</c:v>
                </c:pt>
                <c:pt idx="84322">
                  <c:v>7.2210794314742099E-4</c:v>
                </c:pt>
                <c:pt idx="84323">
                  <c:v>6.4089836087077899E-4</c:v>
                </c:pt>
                <c:pt idx="84324">
                  <c:v>5.6754401884973103E-4</c:v>
                </c:pt>
                <c:pt idx="84325">
                  <c:v>5.1548139890655897E-4</c:v>
                </c:pt>
                <c:pt idx="84326">
                  <c:v>4.8741619684733499E-4</c:v>
                </c:pt>
                <c:pt idx="84327">
                  <c:v>4.7825963702052799E-4</c:v>
                </c:pt>
                <c:pt idx="84328">
                  <c:v>4.8022402916103601E-4</c:v>
                </c:pt>
                <c:pt idx="84329">
                  <c:v>4.8683589557185802E-4</c:v>
                </c:pt>
                <c:pt idx="84330">
                  <c:v>4.9414840759709499E-4</c:v>
                </c:pt>
                <c:pt idx="84331">
                  <c:v>5.0043722148984703E-4</c:v>
                </c:pt>
                <c:pt idx="84332">
                  <c:v>5.0276564434170701E-4</c:v>
                </c:pt>
                <c:pt idx="84333">
                  <c:v>4.9731991020962596E-4</c:v>
                </c:pt>
                <c:pt idx="84334">
                  <c:v>4.82410134281963E-4</c:v>
                </c:pt>
                <c:pt idx="84335">
                  <c:v>4.5978170237503902E-4</c:v>
                </c:pt>
                <c:pt idx="84336">
                  <c:v>4.3445924529805801E-4</c:v>
                </c:pt>
                <c:pt idx="84337">
                  <c:v>4.1306807543151102E-4</c:v>
                </c:pt>
                <c:pt idx="84338">
                  <c:v>3.9900539559312197E-4</c:v>
                </c:pt>
                <c:pt idx="84339">
                  <c:v>3.9353259489871599E-4</c:v>
                </c:pt>
                <c:pt idx="84340">
                  <c:v>3.9492870564572502E-4</c:v>
                </c:pt>
                <c:pt idx="84341">
                  <c:v>3.9943377487361399E-4</c:v>
                </c:pt>
                <c:pt idx="84342">
                  <c:v>4.0300370892509802E-4</c:v>
                </c:pt>
                <c:pt idx="84343">
                  <c:v>4.0290312608703998E-4</c:v>
                </c:pt>
                <c:pt idx="84344">
                  <c:v>3.9845396531745802E-4</c:v>
                </c:pt>
                <c:pt idx="84345">
                  <c:v>3.9074890082701997E-4</c:v>
                </c:pt>
                <c:pt idx="84346">
                  <c:v>3.8173989742063002E-4</c:v>
                </c:pt>
                <c:pt idx="84347">
                  <c:v>3.7324026925489301E-4</c:v>
                </c:pt>
                <c:pt idx="84348">
                  <c:v>3.6631955299526399E-4</c:v>
                </c:pt>
                <c:pt idx="84349">
                  <c:v>3.6121904850006098E-4</c:v>
                </c:pt>
                <c:pt idx="84350">
                  <c:v>3.5763325286097797E-4</c:v>
                </c:pt>
                <c:pt idx="84351">
                  <c:v>3.5507802385836802E-4</c:v>
                </c:pt>
                <c:pt idx="84352">
                  <c:v>3.5312399268150302E-4</c:v>
                </c:pt>
                <c:pt idx="84353">
                  <c:v>3.5142977139912502E-4</c:v>
                </c:pt>
                <c:pt idx="84354">
                  <c:v>3.4967565443366799E-4</c:v>
                </c:pt>
                <c:pt idx="84355">
                  <c:v>3.4752712235785999E-4</c:v>
                </c:pt>
                <c:pt idx="84356">
                  <c:v>3.4469793899916102E-4</c:v>
                </c:pt>
                <c:pt idx="84357">
                  <c:v>3.41085426043719E-4</c:v>
                </c:pt>
                <c:pt idx="84358">
                  <c:v>3.3686083042994098E-4</c:v>
                </c:pt>
                <c:pt idx="84359">
                  <c:v>3.3244420774280998E-4</c:v>
                </c:pt>
                <c:pt idx="84360">
                  <c:v>3.2835203455761102E-4</c:v>
                </c:pt>
                <c:pt idx="84361">
                  <c:v>3.2483701943419901E-4</c:v>
                </c:pt>
                <c:pt idx="84362">
                  <c:v>3.2207893673330502E-4</c:v>
                </c:pt>
                <c:pt idx="84363">
                  <c:v>3.2001439831219603E-4</c:v>
                </c:pt>
                <c:pt idx="84364">
                  <c:v>3.1827524071559299E-4</c:v>
                </c:pt>
                <c:pt idx="84365">
                  <c:v>3.1648299773223698E-4</c:v>
                </c:pt>
                <c:pt idx="84366">
                  <c:v>3.14403878292069E-4</c:v>
                </c:pt>
                <c:pt idx="84367">
                  <c:v>3.1200109515339098E-4</c:v>
                </c:pt>
                <c:pt idx="84368">
                  <c:v>3.0938218696974202E-4</c:v>
                </c:pt>
                <c:pt idx="84369">
                  <c:v>3.0670166597701598E-4</c:v>
                </c:pt>
                <c:pt idx="84370">
                  <c:v>3.0407868325710302E-4</c:v>
                </c:pt>
                <c:pt idx="84371">
                  <c:v>3.0156029970385102E-4</c:v>
                </c:pt>
                <c:pt idx="84372">
                  <c:v>2.9914267361164098E-4</c:v>
                </c:pt>
                <c:pt idx="84373">
                  <c:v>2.9681029263883802E-4</c:v>
                </c:pt>
                <c:pt idx="84374">
                  <c:v>2.9456155607476798E-4</c:v>
                </c:pt>
                <c:pt idx="84375">
                  <c:v>2.92409706162289E-4</c:v>
                </c:pt>
                <c:pt idx="84376">
                  <c:v>2.9036303749308001E-4</c:v>
                </c:pt>
                <c:pt idx="84377">
                  <c:v>2.88403680315241E-4</c:v>
                </c:pt>
                <c:pt idx="84378">
                  <c:v>2.8648748411796998E-4</c:v>
                </c:pt>
                <c:pt idx="84379">
                  <c:v>2.8455920983105898E-4</c:v>
                </c:pt>
                <c:pt idx="84380">
                  <c:v>2.8258102247491501E-4</c:v>
                </c:pt>
                <c:pt idx="84381">
                  <c:v>2.8055117581971001E-4</c:v>
                </c:pt>
                <c:pt idx="84382">
                  <c:v>2.7850180049426799E-4</c:v>
                </c:pt>
                <c:pt idx="84383">
                  <c:v>2.7648280956782401E-4</c:v>
                </c:pt>
                <c:pt idx="84384">
                  <c:v>2.74536752840504E-4</c:v>
                </c:pt>
                <c:pt idx="84385">
                  <c:v>2.72679171757773E-4</c:v>
                </c:pt>
                <c:pt idx="84386">
                  <c:v>2.7089551440440102E-4</c:v>
                </c:pt>
                <c:pt idx="84387">
                  <c:v>2.6915929629467401E-4</c:v>
                </c:pt>
                <c:pt idx="84388">
                  <c:v>2.674353600014E-4</c:v>
                </c:pt>
                <c:pt idx="84389">
                  <c:v>2.6570665067993099E-4</c:v>
                </c:pt>
                <c:pt idx="84390">
                  <c:v>2.6396769681014099E-4</c:v>
                </c:pt>
                <c:pt idx="84391">
                  <c:v>2.62232089880854E-4</c:v>
                </c:pt>
                <c:pt idx="84392">
                  <c:v>2.6051211170852201E-4</c:v>
                </c:pt>
                <c:pt idx="84393">
                  <c:v>2.5881847250275298E-4</c:v>
                </c:pt>
                <c:pt idx="84394">
                  <c:v>2.5715513038449E-4</c:v>
                </c:pt>
                <c:pt idx="84395">
                  <c:v>2.5552001898177001E-4</c:v>
                </c:pt>
                <c:pt idx="84396">
                  <c:v>2.53910111496225E-4</c:v>
                </c:pt>
                <c:pt idx="84397">
                  <c:v>2.5232302141375802E-4</c:v>
                </c:pt>
                <c:pt idx="84398">
                  <c:v>2.50759156187996E-4</c:v>
                </c:pt>
                <c:pt idx="84399">
                  <c:v>2.49217293458059E-4</c:v>
                </c:pt>
                <c:pt idx="84400">
                  <c:v>2.4769711308181302E-4</c:v>
                </c:pt>
                <c:pt idx="84401">
                  <c:v>2.4619130999781202E-4</c:v>
                </c:pt>
                <c:pt idx="84402">
                  <c:v>2.4469656636938399E-4</c:v>
                </c:pt>
                <c:pt idx="84403">
                  <c:v>2.4320934608112999E-4</c:v>
                </c:pt>
                <c:pt idx="84404">
                  <c:v>2.41729998379014E-4</c:v>
                </c:pt>
                <c:pt idx="84405">
                  <c:v>2.4026127357501499E-4</c:v>
                </c:pt>
                <c:pt idx="84406">
                  <c:v>2.38810476730578E-4</c:v>
                </c:pt>
                <c:pt idx="84407">
                  <c:v>2.37380227190442E-4</c:v>
                </c:pt>
                <c:pt idx="84408">
                  <c:v>2.35971878282726E-4</c:v>
                </c:pt>
                <c:pt idx="84409">
                  <c:v>2.3458334908355E-4</c:v>
                </c:pt>
                <c:pt idx="84410">
                  <c:v>2.3321252956520801E-4</c:v>
                </c:pt>
                <c:pt idx="84411">
                  <c:v>2.3185303143691299E-4</c:v>
                </c:pt>
                <c:pt idx="84412">
                  <c:v>2.30504389037378E-4</c:v>
                </c:pt>
                <c:pt idx="84413">
                  <c:v>2.2916645684745201E-4</c:v>
                </c:pt>
                <c:pt idx="84414">
                  <c:v>2.2783929307479401E-4</c:v>
                </c:pt>
                <c:pt idx="84415">
                  <c:v>2.2649718448519701E-4</c:v>
                </c:pt>
                <c:pt idx="84416">
                  <c:v>2.25102092372253E-4</c:v>
                </c:pt>
                <c:pt idx="84417">
                  <c:v>2.2369490761775499E-4</c:v>
                </c:pt>
                <c:pt idx="84418">
                  <c:v>2.2230092145036901E-4</c:v>
                </c:pt>
                <c:pt idx="84419">
                  <c:v>2.2093961888458599E-4</c:v>
                </c:pt>
                <c:pt idx="84420">
                  <c:v>2.1962194296065699E-4</c:v>
                </c:pt>
                <c:pt idx="84421">
                  <c:v>2.1834715153090699E-4</c:v>
                </c:pt>
                <c:pt idx="84422">
                  <c:v>2.17109016375616E-4</c:v>
                </c:pt>
                <c:pt idx="84423">
                  <c:v>2.15895619476214E-4</c:v>
                </c:pt>
                <c:pt idx="84424">
                  <c:v>2.1469617786351599E-4</c:v>
                </c:pt>
                <c:pt idx="84425">
                  <c:v>2.13500927202403E-4</c:v>
                </c:pt>
                <c:pt idx="84426">
                  <c:v>2.12306724279188E-4</c:v>
                </c:pt>
                <c:pt idx="84427">
                  <c:v>2.11113409022801E-4</c:v>
                </c:pt>
                <c:pt idx="84428">
                  <c:v>2.0992525969632E-4</c:v>
                </c:pt>
                <c:pt idx="84429">
                  <c:v>2.0874715119134599E-4</c:v>
                </c:pt>
                <c:pt idx="84430">
                  <c:v>2.07583128940314E-4</c:v>
                </c:pt>
                <c:pt idx="84431">
                  <c:v>2.0643750031013001E-4</c:v>
                </c:pt>
                <c:pt idx="84432">
                  <c:v>2.0530923211481401E-4</c:v>
                </c:pt>
                <c:pt idx="84433">
                  <c:v>2.0419906650204201E-4</c:v>
                </c:pt>
                <c:pt idx="84434">
                  <c:v>2.0310348190832899E-4</c:v>
                </c:pt>
                <c:pt idx="84435">
                  <c:v>2.02021517907269E-4</c:v>
                </c:pt>
                <c:pt idx="84436">
                  <c:v>2.0095055515412201E-4</c:v>
                </c:pt>
                <c:pt idx="84437">
                  <c:v>1.99888934730552E-4</c:v>
                </c:pt>
                <c:pt idx="84438">
                  <c:v>1.98835899936967E-4</c:v>
                </c:pt>
                <c:pt idx="84439">
                  <c:v>1.9779191643465299E-4</c:v>
                </c:pt>
                <c:pt idx="84440">
                  <c:v>1.9675628573168099E-4</c:v>
                </c:pt>
                <c:pt idx="84441">
                  <c:v>1.95729517145082E-4</c:v>
                </c:pt>
                <c:pt idx="84442">
                  <c:v>1.94711305084638E-4</c:v>
                </c:pt>
                <c:pt idx="84443">
                  <c:v>1.9370256632100799E-4</c:v>
                </c:pt>
                <c:pt idx="84444">
                  <c:v>1.9270270422566701E-4</c:v>
                </c:pt>
                <c:pt idx="84445">
                  <c:v>1.91710932995193E-4</c:v>
                </c:pt>
                <c:pt idx="84446">
                  <c:v>1.9072768918704201E-4</c:v>
                </c:pt>
                <c:pt idx="84447">
                  <c:v>1.89753074664622E-4</c:v>
                </c:pt>
                <c:pt idx="84448">
                  <c:v>1.8878675473388301E-4</c:v>
                </c:pt>
                <c:pt idx="84449">
                  <c:v>1.8782778352033401E-4</c:v>
                </c:pt>
                <c:pt idx="84450">
                  <c:v>1.8687749980017499E-4</c:v>
                </c:pt>
                <c:pt idx="84451">
                  <c:v>1.8593385175336101E-4</c:v>
                </c:pt>
                <c:pt idx="84452">
                  <c:v>1.8499772704672101E-4</c:v>
                </c:pt>
                <c:pt idx="84453">
                  <c:v>1.8406810704618701E-4</c:v>
                </c:pt>
                <c:pt idx="84454">
                  <c:v>1.8314537010155599E-4</c:v>
                </c:pt>
                <c:pt idx="84455">
                  <c:v>1.82229166966863E-4</c:v>
                </c:pt>
                <c:pt idx="84456">
                  <c:v>1.8131907563656601E-4</c:v>
                </c:pt>
                <c:pt idx="84457">
                  <c:v>1.8041559087578199E-4</c:v>
                </c:pt>
                <c:pt idx="84458">
                  <c:v>1.79518799996004E-4</c:v>
                </c:pt>
                <c:pt idx="84459">
                  <c:v>1.7862855747807801E-4</c:v>
                </c:pt>
                <c:pt idx="84460">
                  <c:v>1.7774566367734199E-4</c:v>
                </c:pt>
                <c:pt idx="84461">
                  <c:v>1.7686921637505301E-4</c:v>
                </c:pt>
                <c:pt idx="84462">
                  <c:v>1.75999433849938E-4</c:v>
                </c:pt>
                <c:pt idx="84463">
                  <c:v>1.7513560305815201E-4</c:v>
                </c:pt>
                <c:pt idx="84464">
                  <c:v>1.74278509803116E-4</c:v>
                </c:pt>
                <c:pt idx="84465">
                  <c:v>1.7342741193715499E-4</c:v>
                </c:pt>
                <c:pt idx="84466">
                  <c:v>1.7258187290281101E-4</c:v>
                </c:pt>
                <c:pt idx="84467">
                  <c:v>1.71742009115405E-4</c:v>
                </c:pt>
                <c:pt idx="84468">
                  <c:v>1.70908198924735E-4</c:v>
                </c:pt>
                <c:pt idx="84469">
                  <c:v>1.70080384123139E-4</c:v>
                </c:pt>
                <c:pt idx="84470">
                  <c:v>1.6925901581998901E-4</c:v>
                </c:pt>
                <c:pt idx="84471">
                  <c:v>1.68443162692711E-4</c:v>
                </c:pt>
                <c:pt idx="84472">
                  <c:v>1.6763289750088001E-4</c:v>
                </c:pt>
                <c:pt idx="84473">
                  <c:v>1.6682974819559601E-4</c:v>
                </c:pt>
                <c:pt idx="84474">
                  <c:v>1.66030658874661E-4</c:v>
                </c:pt>
                <c:pt idx="84475">
                  <c:v>1.6523833619430699E-4</c:v>
                </c:pt>
                <c:pt idx="84476">
                  <c:v>1.64451179443859E-4</c:v>
                </c:pt>
                <c:pt idx="84477">
                  <c:v>1.63669843459502E-4</c:v>
                </c:pt>
                <c:pt idx="84478">
                  <c:v>1.6289421182591501E-4</c:v>
                </c:pt>
                <c:pt idx="84479">
                  <c:v>1.62123222253285E-4</c:v>
                </c:pt>
                <c:pt idx="84480">
                  <c:v>1.61357878823765E-4</c:v>
                </c:pt>
                <c:pt idx="84481">
                  <c:v>1.60597744979896E-4</c:v>
                </c:pt>
                <c:pt idx="84482">
                  <c:v>1.59843111759983E-4</c:v>
                </c:pt>
                <c:pt idx="84483">
                  <c:v>1.5909373178146801E-4</c:v>
                </c:pt>
                <c:pt idx="84484">
                  <c:v>1.5834980877116301E-4</c:v>
                </c:pt>
                <c:pt idx="84485">
                  <c:v>1.5761087706778201E-4</c:v>
                </c:pt>
                <c:pt idx="84486">
                  <c:v>1.5687741688452699E-4</c:v>
                </c:pt>
                <c:pt idx="84487">
                  <c:v>1.56148526002653E-4</c:v>
                </c:pt>
                <c:pt idx="84488">
                  <c:v>1.5542496112175299E-4</c:v>
                </c:pt>
                <c:pt idx="84489">
                  <c:v>1.54705907334574E-4</c:v>
                </c:pt>
                <c:pt idx="84490">
                  <c:v>1.53992514242418E-4</c:v>
                </c:pt>
                <c:pt idx="84491">
                  <c:v>1.5328309382312E-4</c:v>
                </c:pt>
                <c:pt idx="84492">
                  <c:v>1.52579115820117E-4</c:v>
                </c:pt>
                <c:pt idx="84493">
                  <c:v>1.51879765326157E-4</c:v>
                </c:pt>
                <c:pt idx="84494">
                  <c:v>1.5118523151613799E-4</c:v>
                </c:pt>
                <c:pt idx="84495">
                  <c:v>1.5049510693643199E-4</c:v>
                </c:pt>
                <c:pt idx="84496">
                  <c:v>1.4981026470195499E-4</c:v>
                </c:pt>
                <c:pt idx="84497">
                  <c:v>1.49128885823302E-4</c:v>
                </c:pt>
                <c:pt idx="84498">
                  <c:v>1.4845091209281201E-4</c:v>
                </c:pt>
                <c:pt idx="84499">
                  <c:v>1.47777347592637E-4</c:v>
                </c:pt>
                <c:pt idx="84500">
                  <c:v>1.4710819232277599E-4</c:v>
                </c:pt>
                <c:pt idx="84501">
                  <c:v>1.46443679113872E-4</c:v>
                </c:pt>
                <c:pt idx="84502">
                  <c:v>1.45783080370165E-4</c:v>
                </c:pt>
                <c:pt idx="84503">
                  <c:v>1.4512689085677299E-4</c:v>
                </c:pt>
                <c:pt idx="84504">
                  <c:v>1.4447544526774401E-4</c:v>
                </c:pt>
                <c:pt idx="84505">
                  <c:v>1.4382737572304899E-4</c:v>
                </c:pt>
                <c:pt idx="84506">
                  <c:v>1.4318489411380101E-4</c:v>
                </c:pt>
                <c:pt idx="84507">
                  <c:v>1.4254542475100601E-4</c:v>
                </c:pt>
                <c:pt idx="84508">
                  <c:v>1.41910437378101E-4</c:v>
                </c:pt>
                <c:pt idx="84509">
                  <c:v>1.41279815579764E-4</c:v>
                </c:pt>
                <c:pt idx="84510">
                  <c:v>1.4065344294067499E-4</c:v>
                </c:pt>
                <c:pt idx="84511">
                  <c:v>1.40030620968901E-4</c:v>
                </c:pt>
                <c:pt idx="84512">
                  <c:v>1.3941255747340601E-4</c:v>
                </c:pt>
                <c:pt idx="84513">
                  <c:v>1.3879819016437999E-4</c:v>
                </c:pt>
                <c:pt idx="84514">
                  <c:v>1.38188028358854E-4</c:v>
                </c:pt>
                <c:pt idx="84515">
                  <c:v>1.3760459842160301E-4</c:v>
                </c:pt>
                <c:pt idx="84516">
                  <c:v>1.3705517631024101E-4</c:v>
                </c:pt>
                <c:pt idx="84517">
                  <c:v>1.3652103370986901E-4</c:v>
                </c:pt>
                <c:pt idx="84518">
                  <c:v>1.3599710655398699E-4</c:v>
                </c:pt>
                <c:pt idx="84519">
                  <c:v>1.35481779580004E-4</c:v>
                </c:pt>
                <c:pt idx="84520">
                  <c:v>1.3497374311555199E-4</c:v>
                </c:pt>
                <c:pt idx="84521">
                  <c:v>1.34472153149545E-4</c:v>
                </c:pt>
                <c:pt idx="84522">
                  <c:v>1.3397839211393199E-4</c:v>
                </c:pt>
                <c:pt idx="84523">
                  <c:v>1.3349099026527299E-4</c:v>
                </c:pt>
                <c:pt idx="84524">
                  <c:v>1.3300859427545201E-4</c:v>
                </c:pt>
                <c:pt idx="84525">
                  <c:v>1.32529763504863E-4</c:v>
                </c:pt>
                <c:pt idx="84526">
                  <c:v>1.3205157301854299E-4</c:v>
                </c:pt>
                <c:pt idx="84527">
                  <c:v>1.31573018734343E-4</c:v>
                </c:pt>
                <c:pt idx="84528">
                  <c:v>1.3109401334077101E-4</c:v>
                </c:pt>
                <c:pt idx="84529">
                  <c:v>1.30614076624624E-4</c:v>
                </c:pt>
                <c:pt idx="84530">
                  <c:v>1.3013520219828901E-4</c:v>
                </c:pt>
                <c:pt idx="84531">
                  <c:v>1.29656822537072E-4</c:v>
                </c:pt>
                <c:pt idx="84532">
                  <c:v>1.2918037828057999E-4</c:v>
                </c:pt>
                <c:pt idx="84533">
                  <c:v>1.2870576756540699E-4</c:v>
                </c:pt>
                <c:pt idx="84534">
                  <c:v>1.28234038129449E-4</c:v>
                </c:pt>
                <c:pt idx="84535">
                  <c:v>1.2776412768289501E-4</c:v>
                </c:pt>
                <c:pt idx="84536">
                  <c:v>1.2729781155940199E-4</c:v>
                </c:pt>
                <c:pt idx="84537">
                  <c:v>1.26833954709582E-4</c:v>
                </c:pt>
                <c:pt idx="84538">
                  <c:v>1.2637255713343601E-4</c:v>
                </c:pt>
                <c:pt idx="84539">
                  <c:v>1.2591505947057201E-4</c:v>
                </c:pt>
                <c:pt idx="84540">
                  <c:v>1.2546006473712599E-4</c:v>
                </c:pt>
                <c:pt idx="84541">
                  <c:v>1.25008707982488E-4</c:v>
                </c:pt>
                <c:pt idx="84542">
                  <c:v>1.24560436233878E-4</c:v>
                </c:pt>
                <c:pt idx="84543">
                  <c:v>1.2411479838192501E-4</c:v>
                </c:pt>
                <c:pt idx="84544">
                  <c:v>1.2367199815344101E-4</c:v>
                </c:pt>
                <c:pt idx="84545">
                  <c:v>1.23231686302461E-4</c:v>
                </c:pt>
                <c:pt idx="84546">
                  <c:v>1.2279373186174799E-4</c:v>
                </c:pt>
                <c:pt idx="84547">
                  <c:v>1.2235820759087801E-4</c:v>
                </c:pt>
                <c:pt idx="84548">
                  <c:v>1.21924684208352E-4</c:v>
                </c:pt>
                <c:pt idx="84549">
                  <c:v>1.2149295071139901E-4</c:v>
                </c:pt>
                <c:pt idx="84550">
                  <c:v>1.21063574624713E-4</c:v>
                </c:pt>
                <c:pt idx="84551">
                  <c:v>1.2063600297551599E-4</c:v>
                </c:pt>
                <c:pt idx="84552">
                  <c:v>1.20210403110832E-4</c:v>
                </c:pt>
                <c:pt idx="84553">
                  <c:v>1.19787604489829E-4</c:v>
                </c:pt>
                <c:pt idx="84554">
                  <c:v>1.19366573926527E-4</c:v>
                </c:pt>
                <c:pt idx="84555">
                  <c:v>1.1894807539647501E-4</c:v>
                </c:pt>
                <c:pt idx="84556">
                  <c:v>1.1853150499519E-4</c:v>
                </c:pt>
                <c:pt idx="84557">
                  <c:v>1.1811710282927399E-4</c:v>
                </c:pt>
                <c:pt idx="84558">
                  <c:v>1.17704526928719E-4</c:v>
                </c:pt>
                <c:pt idx="84559">
                  <c:v>1.17294162919279E-4</c:v>
                </c:pt>
                <c:pt idx="84560">
                  <c:v>1.16885661554989E-4</c:v>
                </c:pt>
                <c:pt idx="84561">
                  <c:v>1.1647980136331201E-4</c:v>
                </c:pt>
                <c:pt idx="84562">
                  <c:v>1.1607527994783601E-4</c:v>
                </c:pt>
                <c:pt idx="84563">
                  <c:v>1.15673035907093E-4</c:v>
                </c:pt>
                <c:pt idx="84564">
                  <c:v>1.15272763650864E-4</c:v>
                </c:pt>
                <c:pt idx="84565">
                  <c:v>1.14874070277438E-4</c:v>
                </c:pt>
                <c:pt idx="84566">
                  <c:v>1.14477290480863E-4</c:v>
                </c:pt>
                <c:pt idx="84567">
                  <c:v>1.14082555228379E-4</c:v>
                </c:pt>
                <c:pt idx="84568">
                  <c:v>1.1368960986146701E-4</c:v>
                </c:pt>
                <c:pt idx="84569">
                  <c:v>1.13298563519493E-4</c:v>
                </c:pt>
                <c:pt idx="84570">
                  <c:v>1.1290917609585501E-4</c:v>
                </c:pt>
                <c:pt idx="84571">
                  <c:v>1.12521622213535E-4</c:v>
                </c:pt>
                <c:pt idx="84572">
                  <c:v>1.12136374809779E-4</c:v>
                </c:pt>
                <c:pt idx="84573">
                  <c:v>1.1175317922607099E-4</c:v>
                </c:pt>
                <c:pt idx="84574">
                  <c:v>1.1137163528474E-4</c:v>
                </c:pt>
                <c:pt idx="84575">
                  <c:v>1.10991939436644E-4</c:v>
                </c:pt>
                <c:pt idx="84576">
                  <c:v>1.10613553260919E-4</c:v>
                </c:pt>
                <c:pt idx="84577">
                  <c:v>1.10237604530994E-4</c:v>
                </c:pt>
                <c:pt idx="84578">
                  <c:v>1.0986332927132E-4</c:v>
                </c:pt>
                <c:pt idx="84579">
                  <c:v>1.09490851173177E-4</c:v>
                </c:pt>
                <c:pt idx="84580">
                  <c:v>1.0911985737038801E-4</c:v>
                </c:pt>
                <c:pt idx="84581">
                  <c:v>1.08750784420408E-4</c:v>
                </c:pt>
                <c:pt idx="84582">
                  <c:v>1.08384134364314E-4</c:v>
                </c:pt>
                <c:pt idx="84583">
                  <c:v>1.08017957245465E-4</c:v>
                </c:pt>
                <c:pt idx="84584">
                  <c:v>1.07654195744544E-4</c:v>
                </c:pt>
                <c:pt idx="84585">
                  <c:v>1.07291962194722E-4</c:v>
                </c:pt>
                <c:pt idx="84586">
                  <c:v>1.0693171498132899E-4</c:v>
                </c:pt>
                <c:pt idx="84587">
                  <c:v>1.0657337406883E-4</c:v>
                </c:pt>
                <c:pt idx="84588">
                  <c:v>1.0621561523294099E-4</c:v>
                </c:pt>
                <c:pt idx="84589">
                  <c:v>1.05860592157114E-4</c:v>
                </c:pt>
                <c:pt idx="84590">
                  <c:v>1.05506951513235E-4</c:v>
                </c:pt>
                <c:pt idx="84591">
                  <c:v>1.0515495523577599E-4</c:v>
                </c:pt>
                <c:pt idx="84592">
                  <c:v>1.0480419587111101E-4</c:v>
                </c:pt>
                <c:pt idx="84593">
                  <c:v>1.04455371911172E-4</c:v>
                </c:pt>
                <c:pt idx="84594">
                  <c:v>1.04108396044467E-4</c:v>
                </c:pt>
                <c:pt idx="84595">
                  <c:v>1.0376286081736901E-4</c:v>
                </c:pt>
                <c:pt idx="84596">
                  <c:v>1.0341878805775199E-4</c:v>
                </c:pt>
                <c:pt idx="84597">
                  <c:v>1.03076148661785E-4</c:v>
                </c:pt>
                <c:pt idx="84598">
                  <c:v>1.0273554653395E-4</c:v>
                </c:pt>
                <c:pt idx="84599">
                  <c:v>1.02396232250612E-4</c:v>
                </c:pt>
                <c:pt idx="84600">
                  <c:v>1.02058664197102E-4</c:v>
                </c:pt>
                <c:pt idx="84601">
                  <c:v>1.01722471299581E-4</c:v>
                </c:pt>
                <c:pt idx="84602">
                  <c:v>1.0138784273294699E-4</c:v>
                </c:pt>
                <c:pt idx="84603">
                  <c:v>1.0105483670486099E-4</c:v>
                </c:pt>
                <c:pt idx="84604">
                  <c:v>1.00723205832764E-4</c:v>
                </c:pt>
                <c:pt idx="84605">
                  <c:v>1.00393197499216E-4</c:v>
                </c:pt>
                <c:pt idx="84606">
                  <c:v>1.0006482625613E-4</c:v>
                </c:pt>
                <c:pt idx="84607">
                  <c:v>9.9738143035210696E-5</c:v>
                </c:pt>
                <c:pt idx="84608">
                  <c:v>9.9412471172399805E-5</c:v>
                </c:pt>
                <c:pt idx="84609">
                  <c:v>9.9088589195162099E-5</c:v>
                </c:pt>
                <c:pt idx="84610">
                  <c:v>9.8766053270082894E-5</c:v>
                </c:pt>
                <c:pt idx="84611">
                  <c:v>9.8445139883551706E-5</c:v>
                </c:pt>
                <c:pt idx="84612">
                  <c:v>9.81254925136454E-5</c:v>
                </c:pt>
                <c:pt idx="84613">
                  <c:v>9.7807373094838099E-5</c:v>
                </c:pt>
                <c:pt idx="84614">
                  <c:v>9.7490650659892695E-5</c:v>
                </c:pt>
                <c:pt idx="84615">
                  <c:v>9.7175594419241006E-5</c:v>
                </c:pt>
                <c:pt idx="84616">
                  <c:v>9.6861840575002107E-5</c:v>
                </c:pt>
                <c:pt idx="84617">
                  <c:v>9.6549301815684898E-5</c:v>
                </c:pt>
                <c:pt idx="84618">
                  <c:v>9.6238312835339497E-5</c:v>
                </c:pt>
                <c:pt idx="84619">
                  <c:v>9.59283934207633E-5</c:v>
                </c:pt>
                <c:pt idx="84620">
                  <c:v>9.5620445790700601E-5</c:v>
                </c:pt>
                <c:pt idx="84621">
                  <c:v>9.5313494966831099E-5</c:v>
                </c:pt>
                <c:pt idx="84622">
                  <c:v>9.5008079370018095E-5</c:v>
                </c:pt>
                <c:pt idx="84623">
                  <c:v>9.4704031653236598E-5</c:v>
                </c:pt>
                <c:pt idx="84624">
                  <c:v>9.4401031674351503E-5</c:v>
                </c:pt>
                <c:pt idx="84625">
                  <c:v>9.4099952548276606E-5</c:v>
                </c:pt>
                <c:pt idx="84626">
                  <c:v>9.3799710157327395E-5</c:v>
                </c:pt>
                <c:pt idx="84627">
                  <c:v>9.3500937509816099E-5</c:v>
                </c:pt>
                <c:pt idx="84628">
                  <c:v>9.3203430878929794E-5</c:v>
                </c:pt>
                <c:pt idx="84629">
                  <c:v>9.2907437647227198E-5</c:v>
                </c:pt>
                <c:pt idx="84630">
                  <c:v>9.2613154265563894E-5</c:v>
                </c:pt>
                <c:pt idx="84631">
                  <c:v>9.2319431132637005E-5</c:v>
                </c:pt>
                <c:pt idx="84632">
                  <c:v>9.2027352366130799E-5</c:v>
                </c:pt>
                <c:pt idx="84633">
                  <c:v>9.1736277681775405E-5</c:v>
                </c:pt>
                <c:pt idx="84634">
                  <c:v>9.1447051090653999E-5</c:v>
                </c:pt>
                <c:pt idx="84635">
                  <c:v>9.1158821305725696E-5</c:v>
                </c:pt>
                <c:pt idx="84636">
                  <c:v>9.0871741122100502E-5</c:v>
                </c:pt>
                <c:pt idx="84637">
                  <c:v>9.0585992438718704E-5</c:v>
                </c:pt>
                <c:pt idx="84638">
                  <c:v>9.0301531599834602E-5</c:v>
                </c:pt>
                <c:pt idx="84639">
                  <c:v>9.0018096670974005E-5</c:v>
                </c:pt>
                <c:pt idx="84640">
                  <c:v>8.9736342488322393E-5</c:v>
                </c:pt>
                <c:pt idx="84641">
                  <c:v>8.9455599663779099E-5</c:v>
                </c:pt>
                <c:pt idx="84642">
                  <c:v>8.9176195615436895E-5</c:v>
                </c:pt>
                <c:pt idx="84643">
                  <c:v>8.8898144895210903E-5</c:v>
                </c:pt>
                <c:pt idx="84644">
                  <c:v>8.8620872702449601E-5</c:v>
                </c:pt>
                <c:pt idx="84645">
                  <c:v>8.8345143012702506E-5</c:v>
                </c:pt>
                <c:pt idx="84646">
                  <c:v>8.8070482888724696E-5</c:v>
                </c:pt>
                <c:pt idx="84647">
                  <c:v>8.7797016021795598E-5</c:v>
                </c:pt>
                <c:pt idx="84648">
                  <c:v>8.75247496878728E-5</c:v>
                </c:pt>
                <c:pt idx="84649">
                  <c:v>8.7253698438871706E-5</c:v>
                </c:pt>
                <c:pt idx="84650">
                  <c:v>8.6983913206495304E-5</c:v>
                </c:pt>
                <c:pt idx="84651">
                  <c:v>8.6715212091803605E-5</c:v>
                </c:pt>
                <c:pt idx="84652">
                  <c:v>8.6447711510118097E-5</c:v>
                </c:pt>
                <c:pt idx="84653">
                  <c:v>8.61813896335661E-5</c:v>
                </c:pt>
                <c:pt idx="84654">
                  <c:v>8.5915882664267001E-5</c:v>
                </c:pt>
                <c:pt idx="84655">
                  <c:v>8.5652245616074706E-5</c:v>
                </c:pt>
                <c:pt idx="84656">
                  <c:v>8.5389008745551096E-5</c:v>
                </c:pt>
                <c:pt idx="84657">
                  <c:v>8.5127205238677602E-5</c:v>
                </c:pt>
                <c:pt idx="84658">
                  <c:v>8.4866485849488499E-5</c:v>
                </c:pt>
                <c:pt idx="84659">
                  <c:v>8.4607010649051504E-5</c:v>
                </c:pt>
                <c:pt idx="84660">
                  <c:v>8.4348401287570596E-5</c:v>
                </c:pt>
                <c:pt idx="84661">
                  <c:v>8.4091319877188693E-5</c:v>
                </c:pt>
                <c:pt idx="84662">
                  <c:v>8.3834718680009205E-5</c:v>
                </c:pt>
                <c:pt idx="84663">
                  <c:v>8.35799583001062E-5</c:v>
                </c:pt>
                <c:pt idx="84664">
                  <c:v>8.3325605373829603E-5</c:v>
                </c:pt>
                <c:pt idx="84665">
                  <c:v>8.3072824054397602E-5</c:v>
                </c:pt>
                <c:pt idx="84666">
                  <c:v>8.2821083196904497E-5</c:v>
                </c:pt>
                <c:pt idx="84667">
                  <c:v>8.2570244558155496E-5</c:v>
                </c:pt>
                <c:pt idx="84668">
                  <c:v>8.2320322690066004E-5</c:v>
                </c:pt>
                <c:pt idx="84669">
                  <c:v>8.2071623182855506E-5</c:v>
                </c:pt>
                <c:pt idx="84670">
                  <c:v>8.1824393419083194E-5</c:v>
                </c:pt>
                <c:pt idx="84671">
                  <c:v>8.1577512901276404E-5</c:v>
                </c:pt>
                <c:pt idx="84672">
                  <c:v>8.1332342233508798E-5</c:v>
                </c:pt>
                <c:pt idx="84673">
                  <c:v>8.1087768194265704E-5</c:v>
                </c:pt>
                <c:pt idx="84674">
                  <c:v>8.0844351032283198E-5</c:v>
                </c:pt>
                <c:pt idx="84675">
                  <c:v>8.0602148955222206E-5</c:v>
                </c:pt>
                <c:pt idx="84676">
                  <c:v>8.0360667197965099E-5</c:v>
                </c:pt>
                <c:pt idx="84677">
                  <c:v>8.0120422353502404E-5</c:v>
                </c:pt>
                <c:pt idx="84678">
                  <c:v>7.9881137935444699E-5</c:v>
                </c:pt>
                <c:pt idx="84679">
                  <c:v>7.9642595665063695E-5</c:v>
                </c:pt>
                <c:pt idx="84680">
                  <c:v>7.9405072028748705E-5</c:v>
                </c:pt>
                <c:pt idx="84681">
                  <c:v>7.9169090895447894E-5</c:v>
                </c:pt>
                <c:pt idx="84682">
                  <c:v>7.8933691838756204E-5</c:v>
                </c:pt>
                <c:pt idx="84683">
                  <c:v>7.8699624282307896E-5</c:v>
                </c:pt>
                <c:pt idx="84684">
                  <c:v>7.8466095146723105E-5</c:v>
                </c:pt>
                <c:pt idx="84685">
                  <c:v>7.8233839303720702E-5</c:v>
                </c:pt>
                <c:pt idx="84686">
                  <c:v>7.8002543887123506E-5</c:v>
                </c:pt>
                <c:pt idx="84687">
                  <c:v>7.7771896030753797E-5</c:v>
                </c:pt>
                <c:pt idx="84688">
                  <c:v>7.7542586950585205E-5</c:v>
                </c:pt>
                <c:pt idx="84689">
                  <c:v>7.7314158261287998E-5</c:v>
                </c:pt>
                <c:pt idx="84690">
                  <c:v>7.7086791861802299E-5</c:v>
                </c:pt>
                <c:pt idx="84691">
                  <c:v>7.6860014814883498E-5</c:v>
                </c:pt>
                <c:pt idx="84692">
                  <c:v>7.6634285505861003E-5</c:v>
                </c:pt>
                <c:pt idx="84693">
                  <c:v>7.6402953709475696E-5</c:v>
                </c:pt>
                <c:pt idx="84694">
                  <c:v>7.6168820669408901E-5</c:v>
                </c:pt>
                <c:pt idx="84695">
                  <c:v>7.5933312473352998E-5</c:v>
                </c:pt>
                <c:pt idx="84696">
                  <c:v>7.5698590080719401E-5</c:v>
                </c:pt>
                <c:pt idx="84697">
                  <c:v>7.5466516136657406E-5</c:v>
                </c:pt>
                <c:pt idx="84698">
                  <c:v>7.5237418059259599E-5</c:v>
                </c:pt>
                <c:pt idx="84699">
                  <c:v>7.5011375884059803E-5</c:v>
                </c:pt>
                <c:pt idx="84700">
                  <c:v>7.4792485975194695E-5</c:v>
                </c:pt>
                <c:pt idx="84701">
                  <c:v>7.4570991273503696E-5</c:v>
                </c:pt>
                <c:pt idx="84702">
                  <c:v>7.4341522122267607E-5</c:v>
                </c:pt>
                <c:pt idx="84703">
                  <c:v>7.4118790507782196E-5</c:v>
                </c:pt>
                <c:pt idx="84704">
                  <c:v>7.3896866524592001E-5</c:v>
                </c:pt>
                <c:pt idx="84705">
                  <c:v>7.3675560997798998E-5</c:v>
                </c:pt>
                <c:pt idx="84706">
                  <c:v>7.3455528763588504E-5</c:v>
                </c:pt>
                <c:pt idx="84707">
                  <c:v>7.3235925810877207E-5</c:v>
                </c:pt>
                <c:pt idx="84708">
                  <c:v>7.30179599486291E-5</c:v>
                </c:pt>
                <c:pt idx="84709">
                  <c:v>7.2800801717676195E-5</c:v>
                </c:pt>
                <c:pt idx="84710">
                  <c:v>7.2584698500577401E-5</c:v>
                </c:pt>
                <c:pt idx="84711">
                  <c:v>7.2369817644357695E-5</c:v>
                </c:pt>
                <c:pt idx="84712">
                  <c:v>7.2155628004111295E-5</c:v>
                </c:pt>
                <c:pt idx="84713">
                  <c:v>7.1942231443245005E-5</c:v>
                </c:pt>
                <c:pt idx="84714">
                  <c:v>7.1729002229403704E-5</c:v>
                </c:pt>
                <c:pt idx="84715">
                  <c:v>7.1517650212626904E-5</c:v>
                </c:pt>
                <c:pt idx="84716">
                  <c:v>7.1306509198620902E-5</c:v>
                </c:pt>
                <c:pt idx="84717">
                  <c:v>7.1096786996349706E-5</c:v>
                </c:pt>
                <c:pt idx="84718">
                  <c:v>7.0887872425373603E-5</c:v>
                </c:pt>
                <c:pt idx="84719">
                  <c:v>7.0680187491234405E-5</c:v>
                </c:pt>
                <c:pt idx="84720">
                  <c:v>7.0473171945195699E-5</c:v>
                </c:pt>
                <c:pt idx="84721">
                  <c:v>7.0267014962155399E-5</c:v>
                </c:pt>
                <c:pt idx="84722">
                  <c:v>7.0062233135104206E-5</c:v>
                </c:pt>
                <c:pt idx="84723">
                  <c:v>6.9858258939348202E-5</c:v>
                </c:pt>
                <c:pt idx="84724">
                  <c:v>6.96552815497853E-5</c:v>
                </c:pt>
                <c:pt idx="84725">
                  <c:v>6.9453628384508206E-5</c:v>
                </c:pt>
                <c:pt idx="84726">
                  <c:v>6.9252302637323696E-5</c:v>
                </c:pt>
                <c:pt idx="84727">
                  <c:v>6.9052235630806495E-5</c:v>
                </c:pt>
                <c:pt idx="84728">
                  <c:v>6.8853027187287794E-5</c:v>
                </c:pt>
                <c:pt idx="84729">
                  <c:v>6.8654837377835106E-5</c:v>
                </c:pt>
                <c:pt idx="84730">
                  <c:v>6.8457440647762296E-5</c:v>
                </c:pt>
                <c:pt idx="84731">
                  <c:v>6.8260844273027006E-5</c:v>
                </c:pt>
                <c:pt idx="84732">
                  <c:v>6.8065222876612097E-5</c:v>
                </c:pt>
                <c:pt idx="84733">
                  <c:v>6.7870474595110904E-5</c:v>
                </c:pt>
                <c:pt idx="84734">
                  <c:v>6.7676512117032002E-5</c:v>
                </c:pt>
                <c:pt idx="84735">
                  <c:v>6.7483771999832202E-5</c:v>
                </c:pt>
                <c:pt idx="84736">
                  <c:v>6.7291279265191406E-5</c:v>
                </c:pt>
                <c:pt idx="84737">
                  <c:v>6.7100198066327694E-5</c:v>
                </c:pt>
                <c:pt idx="84738">
                  <c:v>6.69097862555645E-5</c:v>
                </c:pt>
                <c:pt idx="84739">
                  <c:v>6.6720436734613004E-5</c:v>
                </c:pt>
                <c:pt idx="84740">
                  <c:v>6.6531727497931597E-5</c:v>
                </c:pt>
                <c:pt idx="84741">
                  <c:v>6.6343643993604901E-5</c:v>
                </c:pt>
                <c:pt idx="84742">
                  <c:v>6.6156622779089998E-5</c:v>
                </c:pt>
                <c:pt idx="84743">
                  <c:v>6.5970329160336405E-5</c:v>
                </c:pt>
                <c:pt idx="84744">
                  <c:v>6.57847267575562E-5</c:v>
                </c:pt>
                <c:pt idx="84745">
                  <c:v>6.5600172092672397E-5</c:v>
                </c:pt>
                <c:pt idx="84746">
                  <c:v>6.5416425059083795E-5</c:v>
                </c:pt>
                <c:pt idx="84747">
                  <c:v>6.5233449277002405E-5</c:v>
                </c:pt>
                <c:pt idx="84748">
                  <c:v>6.5051157434936599E-5</c:v>
                </c:pt>
                <c:pt idx="84749">
                  <c:v>6.4869513153098497E-5</c:v>
                </c:pt>
                <c:pt idx="84750">
                  <c:v>6.4688771090004607E-5</c:v>
                </c:pt>
                <c:pt idx="84751">
                  <c:v>6.4509178628213704E-5</c:v>
                </c:pt>
                <c:pt idx="84752">
                  <c:v>6.4329986344091594E-5</c:v>
                </c:pt>
                <c:pt idx="84753">
                  <c:v>6.4151310652960105E-5</c:v>
                </c:pt>
                <c:pt idx="84754">
                  <c:v>6.39739228063263E-5</c:v>
                </c:pt>
                <c:pt idx="84755">
                  <c:v>6.3796731410548104E-5</c:v>
                </c:pt>
                <c:pt idx="84756">
                  <c:v>6.3620660512242493E-5</c:v>
                </c:pt>
                <c:pt idx="84757">
                  <c:v>6.3445280829910202E-5</c:v>
                </c:pt>
                <c:pt idx="84758">
                  <c:v>6.3270352256950005E-5</c:v>
                </c:pt>
                <c:pt idx="84759">
                  <c:v>6.3096311350818696E-5</c:v>
                </c:pt>
                <c:pt idx="84760">
                  <c:v>6.2922983488533605E-5</c:v>
                </c:pt>
                <c:pt idx="84761">
                  <c:v>6.2750397773925201E-5</c:v>
                </c:pt>
                <c:pt idx="84762">
                  <c:v>6.2578677898272899E-5</c:v>
                </c:pt>
                <c:pt idx="84763">
                  <c:v>6.2407249060925096E-5</c:v>
                </c:pt>
                <c:pt idx="84764">
                  <c:v>6.2236940721049905E-5</c:v>
                </c:pt>
                <c:pt idx="84765">
                  <c:v>6.2067345425020903E-5</c:v>
                </c:pt>
                <c:pt idx="84766">
                  <c:v>6.18980848230421E-5</c:v>
                </c:pt>
                <c:pt idx="84767">
                  <c:v>6.1729580920655294E-5</c:v>
                </c:pt>
                <c:pt idx="84768">
                  <c:v>6.1562132032122504E-5</c:v>
                </c:pt>
                <c:pt idx="84769">
                  <c:v>6.1394610384013504E-5</c:v>
                </c:pt>
                <c:pt idx="84770">
                  <c:v>6.1228398408275098E-5</c:v>
                </c:pt>
                <c:pt idx="84771">
                  <c:v>6.1062826716806699E-5</c:v>
                </c:pt>
                <c:pt idx="84772">
                  <c:v>6.0897822550032301E-5</c:v>
                </c:pt>
                <c:pt idx="84773">
                  <c:v>6.07333095103968E-5</c:v>
                </c:pt>
                <c:pt idx="84774">
                  <c:v>6.0569673223653801E-5</c:v>
                </c:pt>
                <c:pt idx="84775">
                  <c:v>6.0406673583202098E-5</c:v>
                </c:pt>
                <c:pt idx="84776">
                  <c:v>6.02442560193594E-5</c:v>
                </c:pt>
                <c:pt idx="84777">
                  <c:v>6.0082456911914098E-5</c:v>
                </c:pt>
                <c:pt idx="84778">
                  <c:v>5.99212253291626E-5</c:v>
                </c:pt>
                <c:pt idx="84779">
                  <c:v>5.9760794101748602E-5</c:v>
                </c:pt>
                <c:pt idx="84780">
                  <c:v>5.9601159591693397E-5</c:v>
                </c:pt>
                <c:pt idx="84781">
                  <c:v>5.9441834309836897E-5</c:v>
                </c:pt>
                <c:pt idx="84782">
                  <c:v>5.9283134760335101E-5</c:v>
                </c:pt>
                <c:pt idx="84783">
                  <c:v>5.9125210100319203E-5</c:v>
                </c:pt>
                <c:pt idx="84784">
                  <c:v>5.8967896620742997E-5</c:v>
                </c:pt>
                <c:pt idx="84785">
                  <c:v>5.8811147027881802E-5</c:v>
                </c:pt>
                <c:pt idx="84786">
                  <c:v>5.8655001339502599E-5</c:v>
                </c:pt>
                <c:pt idx="84787">
                  <c:v>5.8499568694969599E-5</c:v>
                </c:pt>
                <c:pt idx="84788">
                  <c:v>5.8344958233647103E-5</c:v>
                </c:pt>
                <c:pt idx="84789">
                  <c:v>5.81904205319006E-5</c:v>
                </c:pt>
                <c:pt idx="84790">
                  <c:v>5.8036737755173797E-5</c:v>
                </c:pt>
                <c:pt idx="84791">
                  <c:v>5.7883549743564799E-5</c:v>
                </c:pt>
                <c:pt idx="84792">
                  <c:v>5.7731165725272203E-5</c:v>
                </c:pt>
                <c:pt idx="84793">
                  <c:v>5.7579491112846901E-5</c:v>
                </c:pt>
                <c:pt idx="84794">
                  <c:v>5.7427689171163399E-5</c:v>
                </c:pt>
                <c:pt idx="84795">
                  <c:v>5.7277098676422597E-5</c:v>
                </c:pt>
                <c:pt idx="84796">
                  <c:v>5.7126922911265899E-5</c:v>
                </c:pt>
                <c:pt idx="84797">
                  <c:v>5.6977452913997702E-5</c:v>
                </c:pt>
                <c:pt idx="84798">
                  <c:v>5.6828524975571802E-5</c:v>
                </c:pt>
                <c:pt idx="84799">
                  <c:v>5.6679997214814702E-5</c:v>
                </c:pt>
                <c:pt idx="84800">
                  <c:v>5.6532186135882498E-5</c:v>
                </c:pt>
                <c:pt idx="84801">
                  <c:v>5.6384724302915897E-5</c:v>
                </c:pt>
                <c:pt idx="84802">
                  <c:v>5.6238004617625902E-5</c:v>
                </c:pt>
                <c:pt idx="84803">
                  <c:v>5.6091957958415198E-5</c:v>
                </c:pt>
                <c:pt idx="84804">
                  <c:v>5.5946416978258599E-5</c:v>
                </c:pt>
                <c:pt idx="84805">
                  <c:v>5.5801214330131202E-5</c:v>
                </c:pt>
                <c:pt idx="84806">
                  <c:v>5.5656932090641897E-5</c:v>
                </c:pt>
                <c:pt idx="84807">
                  <c:v>5.5512715334771201E-5</c:v>
                </c:pt>
                <c:pt idx="84808">
                  <c:v>5.5369466281263198E-5</c:v>
                </c:pt>
                <c:pt idx="84809">
                  <c:v>5.5226693802978803E-5</c:v>
                </c:pt>
                <c:pt idx="84810">
                  <c:v>5.5084103223634897E-5</c:v>
                </c:pt>
                <c:pt idx="84811">
                  <c:v>5.4942505812505301E-5</c:v>
                </c:pt>
                <c:pt idx="84812">
                  <c:v>5.4801483202027198E-5</c:v>
                </c:pt>
                <c:pt idx="84813">
                  <c:v>5.4660456953570199E-5</c:v>
                </c:pt>
                <c:pt idx="84814">
                  <c:v>5.45204275113065E-5</c:v>
                </c:pt>
                <c:pt idx="84815">
                  <c:v>5.4380783694796298E-5</c:v>
                </c:pt>
                <c:pt idx="84816">
                  <c:v>5.4241652833297903E-5</c:v>
                </c:pt>
                <c:pt idx="84817">
                  <c:v>5.4103311413200599E-5</c:v>
                </c:pt>
                <c:pt idx="84818">
                  <c:v>5.3964860853739103E-5</c:v>
                </c:pt>
                <c:pt idx="84819">
                  <c:v>5.3827505325898501E-5</c:v>
                </c:pt>
                <c:pt idx="84820">
                  <c:v>5.3690262575401E-5</c:v>
                </c:pt>
                <c:pt idx="84821">
                  <c:v>5.3553929319605197E-5</c:v>
                </c:pt>
                <c:pt idx="84822">
                  <c:v>5.3417843446368399E-5</c:v>
                </c:pt>
                <c:pt idx="84823">
                  <c:v>5.3282386943465099E-5</c:v>
                </c:pt>
                <c:pt idx="84824">
                  <c:v>5.3147465223446502E-5</c:v>
                </c:pt>
                <c:pt idx="84825">
                  <c:v>5.3012790885986801E-5</c:v>
                </c:pt>
                <c:pt idx="84826">
                  <c:v>5.2878760470775901E-5</c:v>
                </c:pt>
                <c:pt idx="84827">
                  <c:v>5.2745366701856303E-5</c:v>
                </c:pt>
                <c:pt idx="84828">
                  <c:v>5.2612471336033202E-5</c:v>
                </c:pt>
                <c:pt idx="84829">
                  <c:v>5.2480037993518602E-5</c:v>
                </c:pt>
                <c:pt idx="84830">
                  <c:v>5.2348030294524499E-5</c:v>
                </c:pt>
                <c:pt idx="84831">
                  <c:v>5.2216473704902503E-5</c:v>
                </c:pt>
                <c:pt idx="84832">
                  <c:v>5.20853318448644E-5</c:v>
                </c:pt>
                <c:pt idx="84833">
                  <c:v>5.1954859372926903E-5</c:v>
                </c:pt>
                <c:pt idx="84834">
                  <c:v>5.1824812544509802E-5</c:v>
                </c:pt>
                <c:pt idx="84835">
                  <c:v>5.1695573347387802E-5</c:v>
                </c:pt>
                <c:pt idx="84836">
                  <c:v>5.1566214096965302E-5</c:v>
                </c:pt>
                <c:pt idx="84837">
                  <c:v>5.1437637011986199E-5</c:v>
                </c:pt>
                <c:pt idx="84838">
                  <c:v>5.1309460104675997E-5</c:v>
                </c:pt>
                <c:pt idx="84839">
                  <c:v>5.1181799790356301E-5</c:v>
                </c:pt>
                <c:pt idx="84840">
                  <c:v>5.1054794312221902E-5</c:v>
                </c:pt>
                <c:pt idx="84841">
                  <c:v>5.0927850679727298E-5</c:v>
                </c:pt>
                <c:pt idx="84842">
                  <c:v>5.0801816541934399E-5</c:v>
                </c:pt>
                <c:pt idx="84843">
                  <c:v>5.0675960665103102E-5</c:v>
                </c:pt>
                <c:pt idx="84844">
                  <c:v>5.0550668674986803E-5</c:v>
                </c:pt>
                <c:pt idx="84845">
                  <c:v>5.0425769586581703E-5</c:v>
                </c:pt>
                <c:pt idx="84846">
                  <c:v>5.0301339797442799E-5</c:v>
                </c:pt>
                <c:pt idx="84847">
                  <c:v>5.0177332013845403E-5</c:v>
                </c:pt>
                <c:pt idx="84848">
                  <c:v>5.0053884478984401E-5</c:v>
                </c:pt>
                <c:pt idx="84849">
                  <c:v>4.9930698878597502E-5</c:v>
                </c:pt>
                <c:pt idx="84850">
                  <c:v>4.9808233598014299E-5</c:v>
                </c:pt>
                <c:pt idx="84851">
                  <c:v>4.9686095735523897E-5</c:v>
                </c:pt>
                <c:pt idx="84852">
                  <c:v>4.9564492655918002E-5</c:v>
                </c:pt>
                <c:pt idx="84853">
                  <c:v>4.9443126044934602E-5</c:v>
                </c:pt>
                <c:pt idx="84854">
                  <c:v>4.9322366976412E-5</c:v>
                </c:pt>
                <c:pt idx="84855">
                  <c:v>4.9201931688003201E-5</c:v>
                </c:pt>
                <c:pt idx="84856">
                  <c:v>4.9082009354606298E-5</c:v>
                </c:pt>
                <c:pt idx="84857">
                  <c:v>4.89626690978184E-5</c:v>
                </c:pt>
                <c:pt idx="84858">
                  <c:v>4.8843456170288798E-5</c:v>
                </c:pt>
                <c:pt idx="84859">
                  <c:v>4.8724905354902202E-5</c:v>
                </c:pt>
                <c:pt idx="84860">
                  <c:v>4.8606478230794898E-5</c:v>
                </c:pt>
                <c:pt idx="84861">
                  <c:v>4.8488775064470199E-5</c:v>
                </c:pt>
                <c:pt idx="84862">
                  <c:v>4.8371264711022397E-5</c:v>
                </c:pt>
                <c:pt idx="84863">
                  <c:v>4.82543218822684E-5</c:v>
                </c:pt>
                <c:pt idx="84864">
                  <c:v>4.8138015699805699E-5</c:v>
                </c:pt>
                <c:pt idx="84865">
                  <c:v>4.80219678138383E-5</c:v>
                </c:pt>
                <c:pt idx="84866">
                  <c:v>4.7906349209370098E-5</c:v>
                </c:pt>
                <c:pt idx="84867">
                  <c:v>4.7791098040761399E-5</c:v>
                </c:pt>
                <c:pt idx="84868">
                  <c:v>4.7675970563432202E-5</c:v>
                </c:pt>
                <c:pt idx="84869">
                  <c:v>4.7561763494741199E-5</c:v>
                </c:pt>
                <c:pt idx="84870">
                  <c:v>4.7447698307223598E-5</c:v>
                </c:pt>
                <c:pt idx="84871">
                  <c:v>4.7333956899819902E-5</c:v>
                </c:pt>
                <c:pt idx="84872">
                  <c:v>4.7220994019880898E-5</c:v>
                </c:pt>
                <c:pt idx="84873">
                  <c:v>4.7108227590797503E-5</c:v>
                </c:pt>
                <c:pt idx="84874">
                  <c:v>4.6995661250548403E-5</c:v>
                </c:pt>
                <c:pt idx="84875">
                  <c:v>4.68843572889455E-5</c:v>
                </c:pt>
                <c:pt idx="84876">
                  <c:v>4.6772434870945303E-5</c:v>
                </c:pt>
                <c:pt idx="84877">
                  <c:v>4.6661436499562101E-5</c:v>
                </c:pt>
                <c:pt idx="84878">
                  <c:v>4.6551172999897999E-5</c:v>
                </c:pt>
                <c:pt idx="84879">
                  <c:v>4.6440985897788798E-5</c:v>
                </c:pt>
                <c:pt idx="84880">
                  <c:v>4.6331169869517901E-5</c:v>
                </c:pt>
                <c:pt idx="84881">
                  <c:v>4.6221579395933097E-5</c:v>
                </c:pt>
                <c:pt idx="84882">
                  <c:v>4.61122835986316E-5</c:v>
                </c:pt>
                <c:pt idx="84883">
                  <c:v>4.6003216993994997E-5</c:v>
                </c:pt>
                <c:pt idx="84884">
                  <c:v>4.5894874347140999E-5</c:v>
                </c:pt>
                <c:pt idx="84885">
                  <c:v>4.57865207863506E-5</c:v>
                </c:pt>
                <c:pt idx="84886">
                  <c:v>4.5678720198338899E-5</c:v>
                </c:pt>
                <c:pt idx="84887">
                  <c:v>4.5573451643576798E-5</c:v>
                </c:pt>
                <c:pt idx="84888">
                  <c:v>4.5464850700227503E-5</c:v>
                </c:pt>
                <c:pt idx="84889">
                  <c:v>4.5358541683526703E-5</c:v>
                </c:pt>
                <c:pt idx="84890">
                  <c:v>4.5253116695675999E-5</c:v>
                </c:pt>
                <c:pt idx="84891">
                  <c:v>4.5148244680604E-5</c:v>
                </c:pt>
                <c:pt idx="84892">
                  <c:v>4.5043230784358497E-5</c:v>
                </c:pt>
                <c:pt idx="84893">
                  <c:v>4.49383805971593E-5</c:v>
                </c:pt>
                <c:pt idx="84894">
                  <c:v>4.4833781430497799E-5</c:v>
                </c:pt>
                <c:pt idx="84895">
                  <c:v>4.4728960347128998E-5</c:v>
                </c:pt>
                <c:pt idx="84896">
                  <c:v>4.4624623114941601E-5</c:v>
                </c:pt>
                <c:pt idx="84897">
                  <c:v>4.4520653318613802E-5</c:v>
                </c:pt>
                <c:pt idx="84898">
                  <c:v>4.44171309936792E-5</c:v>
                </c:pt>
                <c:pt idx="84899">
                  <c:v>4.43142016592901E-5</c:v>
                </c:pt>
                <c:pt idx="84900">
                  <c:v>4.4212032662471797E-5</c:v>
                </c:pt>
                <c:pt idx="84901">
                  <c:v>4.4109288865001899E-5</c:v>
                </c:pt>
                <c:pt idx="84902">
                  <c:v>4.4007687392877401E-5</c:v>
                </c:pt>
                <c:pt idx="84903">
                  <c:v>4.3906595237785998E-5</c:v>
                </c:pt>
                <c:pt idx="84904">
                  <c:v>4.3805612222058699E-5</c:v>
                </c:pt>
                <c:pt idx="84905">
                  <c:v>4.3704865674953901E-5</c:v>
                </c:pt>
                <c:pt idx="84906">
                  <c:v>4.3604548409348401E-5</c:v>
                </c:pt>
                <c:pt idx="84907">
                  <c:v>4.3504285713424899E-5</c:v>
                </c:pt>
                <c:pt idx="84908">
                  <c:v>4.3404892494436401E-5</c:v>
                </c:pt>
                <c:pt idx="84909">
                  <c:v>4.3305695726303397E-5</c:v>
                </c:pt>
                <c:pt idx="84910">
                  <c:v>4.3206684495089603E-5</c:v>
                </c:pt>
                <c:pt idx="84911">
                  <c:v>4.3108568206662299E-5</c:v>
                </c:pt>
                <c:pt idx="84912">
                  <c:v>4.3009786168113398E-5</c:v>
                </c:pt>
                <c:pt idx="84913">
                  <c:v>4.2912361095659401E-5</c:v>
                </c:pt>
                <c:pt idx="84914">
                  <c:v>4.2814990592887598E-5</c:v>
                </c:pt>
                <c:pt idx="84915">
                  <c:v>4.27177801611833E-5</c:v>
                </c:pt>
                <c:pt idx="84916">
                  <c:v>4.2621035390766297E-5</c:v>
                </c:pt>
                <c:pt idx="84917">
                  <c:v>4.2524534364929402E-5</c:v>
                </c:pt>
                <c:pt idx="84918">
                  <c:v>4.24280769948382E-5</c:v>
                </c:pt>
                <c:pt idx="84919">
                  <c:v>4.2332092561991899E-5</c:v>
                </c:pt>
                <c:pt idx="84920">
                  <c:v>4.2236097215209197E-5</c:v>
                </c:pt>
                <c:pt idx="84921">
                  <c:v>4.2140723962802399E-5</c:v>
                </c:pt>
                <c:pt idx="84922">
                  <c:v>4.2046034650411497E-5</c:v>
                </c:pt>
                <c:pt idx="84923">
                  <c:v>4.1951210732804598E-5</c:v>
                </c:pt>
                <c:pt idx="84924">
                  <c:v>4.1857234464259798E-5</c:v>
                </c:pt>
                <c:pt idx="84925">
                  <c:v>4.1763196350075298E-5</c:v>
                </c:pt>
                <c:pt idx="84926">
                  <c:v>4.1669845813885297E-5</c:v>
                </c:pt>
                <c:pt idx="84927">
                  <c:v>4.1576404328225201E-5</c:v>
                </c:pt>
                <c:pt idx="84928">
                  <c:v>4.1483457607682801E-5</c:v>
                </c:pt>
                <c:pt idx="84929">
                  <c:v>4.1390885598957498E-5</c:v>
                </c:pt>
                <c:pt idx="84930">
                  <c:v>4.1298273572465398E-5</c:v>
                </c:pt>
                <c:pt idx="84931">
                  <c:v>4.1206203604815501E-5</c:v>
                </c:pt>
                <c:pt idx="84932">
                  <c:v>4.1116119973594302E-5</c:v>
                </c:pt>
                <c:pt idx="84933">
                  <c:v>4.1023267840500901E-5</c:v>
                </c:pt>
                <c:pt idx="84934">
                  <c:v>4.09323693020269E-5</c:v>
                </c:pt>
                <c:pt idx="84935">
                  <c:v>4.0841627196641598E-5</c:v>
                </c:pt>
                <c:pt idx="84936">
                  <c:v>4.07512452511583E-5</c:v>
                </c:pt>
                <c:pt idx="84937">
                  <c:v>4.0661416278453503E-5</c:v>
                </c:pt>
                <c:pt idx="84938">
                  <c:v>4.0571365389041603E-5</c:v>
                </c:pt>
                <c:pt idx="84939">
                  <c:v>4.0481667383573997E-5</c:v>
                </c:pt>
                <c:pt idx="84940">
                  <c:v>4.0392245864495601E-5</c:v>
                </c:pt>
                <c:pt idx="84941">
                  <c:v>4.0302988054463599E-5</c:v>
                </c:pt>
                <c:pt idx="84942">
                  <c:v>4.02160330850165E-5</c:v>
                </c:pt>
                <c:pt idx="84943">
                  <c:v>4.0126276871888001E-5</c:v>
                </c:pt>
                <c:pt idx="84944">
                  <c:v>4.0038466977421201E-5</c:v>
                </c:pt>
                <c:pt idx="84945">
                  <c:v>3.9950802602106699E-5</c:v>
                </c:pt>
                <c:pt idx="84946">
                  <c:v>3.9863363781478297E-5</c:v>
                </c:pt>
                <c:pt idx="84947">
                  <c:v>3.9776252378942397E-5</c:v>
                </c:pt>
                <c:pt idx="84948">
                  <c:v>3.9689424738753601E-5</c:v>
                </c:pt>
                <c:pt idx="84949">
                  <c:v>3.9602600736543502E-5</c:v>
                </c:pt>
                <c:pt idx="84950">
                  <c:v>3.9516096876468503E-5</c:v>
                </c:pt>
                <c:pt idx="84951">
                  <c:v>3.94316302845254E-5</c:v>
                </c:pt>
                <c:pt idx="84952">
                  <c:v>3.9344573451671702E-5</c:v>
                </c:pt>
                <c:pt idx="84953">
                  <c:v>3.92595866287593E-5</c:v>
                </c:pt>
                <c:pt idx="84954">
                  <c:v>3.9174625271698501E-5</c:v>
                </c:pt>
                <c:pt idx="84955">
                  <c:v>3.9089634810807197E-5</c:v>
                </c:pt>
                <c:pt idx="84956">
                  <c:v>3.9005008147796602E-5</c:v>
                </c:pt>
                <c:pt idx="84957">
                  <c:v>3.8920759834582E-5</c:v>
                </c:pt>
                <c:pt idx="84958">
                  <c:v>3.88366643164772E-5</c:v>
                </c:pt>
                <c:pt idx="84959">
                  <c:v>3.8752692489651997E-5</c:v>
                </c:pt>
                <c:pt idx="84960">
                  <c:v>3.8670834328513599E-5</c:v>
                </c:pt>
                <c:pt idx="84961">
                  <c:v>3.8586167647736201E-5</c:v>
                </c:pt>
                <c:pt idx="84962">
                  <c:v>3.8503527321154197E-5</c:v>
                </c:pt>
                <c:pt idx="84963">
                  <c:v>3.8421116187237203E-5</c:v>
                </c:pt>
                <c:pt idx="84964">
                  <c:v>3.8338886952260502E-5</c:v>
                </c:pt>
                <c:pt idx="84965">
                  <c:v>3.8256781408563297E-5</c:v>
                </c:pt>
                <c:pt idx="84966">
                  <c:v>3.8174766814336201E-5</c:v>
                </c:pt>
                <c:pt idx="84967">
                  <c:v>3.8093294278951402E-5</c:v>
                </c:pt>
                <c:pt idx="84968">
                  <c:v>3.8012211007298902E-5</c:v>
                </c:pt>
                <c:pt idx="84969">
                  <c:v>3.7931105907773599E-5</c:v>
                </c:pt>
                <c:pt idx="84970">
                  <c:v>3.78506520064548E-5</c:v>
                </c:pt>
                <c:pt idx="84971">
                  <c:v>3.77703727281187E-5</c:v>
                </c:pt>
                <c:pt idx="84972">
                  <c:v>3.7690355384256698E-5</c:v>
                </c:pt>
                <c:pt idx="84973">
                  <c:v>3.7610258004860898E-5</c:v>
                </c:pt>
                <c:pt idx="84974">
                  <c:v>3.7530717236222699E-5</c:v>
                </c:pt>
                <c:pt idx="84975">
                  <c:v>3.7451092794071903E-5</c:v>
                </c:pt>
                <c:pt idx="84976">
                  <c:v>3.7371843063738197E-5</c:v>
                </c:pt>
                <c:pt idx="84977">
                  <c:v>3.7294732464943101E-5</c:v>
                </c:pt>
                <c:pt idx="84978">
                  <c:v>3.7214416806818897E-5</c:v>
                </c:pt>
                <c:pt idx="84979">
                  <c:v>3.7136298487894203E-5</c:v>
                </c:pt>
                <c:pt idx="84980">
                  <c:v>3.7058398447698003E-5</c:v>
                </c:pt>
                <c:pt idx="84981">
                  <c:v>3.6980698496336097E-5</c:v>
                </c:pt>
                <c:pt idx="84982">
                  <c:v>3.6903093132423203E-5</c:v>
                </c:pt>
                <c:pt idx="84983">
                  <c:v>3.6825476854573901E-5</c:v>
                </c:pt>
                <c:pt idx="84984">
                  <c:v>3.6748679121956202E-5</c:v>
                </c:pt>
                <c:pt idx="84985">
                  <c:v>3.6672226997325197E-5</c:v>
                </c:pt>
                <c:pt idx="84986">
                  <c:v>3.6595254641724703E-5</c:v>
                </c:pt>
                <c:pt idx="84987">
                  <c:v>3.6519209970720099E-5</c:v>
                </c:pt>
                <c:pt idx="84988">
                  <c:v>3.6443419958231998E-5</c:v>
                </c:pt>
                <c:pt idx="84989">
                  <c:v>3.6367589927976897E-5</c:v>
                </c:pt>
                <c:pt idx="84990">
                  <c:v>3.6292080039857003E-5</c:v>
                </c:pt>
                <c:pt idx="84991">
                  <c:v>3.6216508306097199E-5</c:v>
                </c:pt>
                <c:pt idx="84992">
                  <c:v>3.6141380405752002E-5</c:v>
                </c:pt>
                <c:pt idx="84993">
                  <c:v>3.6066434404347099E-5</c:v>
                </c:pt>
                <c:pt idx="84994">
                  <c:v>3.5993201890960302E-5</c:v>
                </c:pt>
                <c:pt idx="84995">
                  <c:v>3.5917666536988697E-5</c:v>
                </c:pt>
                <c:pt idx="84996">
                  <c:v>3.58438592229504E-5</c:v>
                </c:pt>
                <c:pt idx="84997">
                  <c:v>3.5769877285929397E-5</c:v>
                </c:pt>
                <c:pt idx="84998">
                  <c:v>3.5696364648174501E-5</c:v>
                </c:pt>
                <c:pt idx="84999">
                  <c:v>3.56230375473387E-5</c:v>
                </c:pt>
                <c:pt idx="85000">
                  <c:v>3.5549801395973197E-5</c:v>
                </c:pt>
                <c:pt idx="85001">
                  <c:v>3.5476728953653899E-5</c:v>
                </c:pt>
                <c:pt idx="85002">
                  <c:v>3.5404646041570197E-5</c:v>
                </c:pt>
                <c:pt idx="85003">
                  <c:v>3.5331693652551601E-5</c:v>
                </c:pt>
                <c:pt idx="85004">
                  <c:v>3.5259996366221498E-5</c:v>
                </c:pt>
                <c:pt idx="85005">
                  <c:v>3.5188149922760197E-5</c:v>
                </c:pt>
                <c:pt idx="85006">
                  <c:v>3.5116612707497498E-5</c:v>
                </c:pt>
                <c:pt idx="85007">
                  <c:v>3.50449518009555E-5</c:v>
                </c:pt>
                <c:pt idx="85008">
                  <c:v>3.4973450965480899E-5</c:v>
                </c:pt>
                <c:pt idx="85009">
                  <c:v>3.4902393963420797E-5</c:v>
                </c:pt>
                <c:pt idx="85010">
                  <c:v>3.4831482480512898E-5</c:v>
                </c:pt>
                <c:pt idx="85011">
                  <c:v>3.4762200812110698E-5</c:v>
                </c:pt>
                <c:pt idx="85012">
                  <c:v>3.4690518077695702E-5</c:v>
                </c:pt>
                <c:pt idx="85013">
                  <c:v>3.4620683436514803E-5</c:v>
                </c:pt>
                <c:pt idx="85014">
                  <c:v>3.4550987038528499E-5</c:v>
                </c:pt>
                <c:pt idx="85015">
                  <c:v>3.4481130569474799E-5</c:v>
                </c:pt>
                <c:pt idx="85016">
                  <c:v>3.4411776141496402E-5</c:v>
                </c:pt>
                <c:pt idx="85017">
                  <c:v>3.4342454455327202E-5</c:v>
                </c:pt>
                <c:pt idx="85018">
                  <c:v>3.4273492929059999E-5</c:v>
                </c:pt>
                <c:pt idx="85019">
                  <c:v>3.4204913390567499E-5</c:v>
                </c:pt>
                <c:pt idx="85020">
                  <c:v>3.4136231988668401E-5</c:v>
                </c:pt>
                <c:pt idx="85021">
                  <c:v>3.4068118111463298E-5</c:v>
                </c:pt>
                <c:pt idx="85022">
                  <c:v>3.4000036976067302E-5</c:v>
                </c:pt>
                <c:pt idx="85023">
                  <c:v>3.3932250516954803E-5</c:v>
                </c:pt>
                <c:pt idx="85024">
                  <c:v>3.3864624128909802E-5</c:v>
                </c:pt>
                <c:pt idx="85025">
                  <c:v>3.3797077776398503E-5</c:v>
                </c:pt>
                <c:pt idx="85026">
                  <c:v>3.3729524147929597E-5</c:v>
                </c:pt>
                <c:pt idx="85027">
                  <c:v>3.3662458008620902E-5</c:v>
                </c:pt>
                <c:pt idx="85028">
                  <c:v>3.35967197315767E-5</c:v>
                </c:pt>
                <c:pt idx="85029">
                  <c:v>3.35288641508669E-5</c:v>
                </c:pt>
                <c:pt idx="85030">
                  <c:v>3.3462809369666502E-5</c:v>
                </c:pt>
                <c:pt idx="85031">
                  <c:v>3.3396783692296601E-5</c:v>
                </c:pt>
                <c:pt idx="85032">
                  <c:v>3.3330827136524001E-5</c:v>
                </c:pt>
                <c:pt idx="85033">
                  <c:v>3.32649760821368E-5</c:v>
                </c:pt>
                <c:pt idx="85034">
                  <c:v>3.3199481549672803E-5</c:v>
                </c:pt>
                <c:pt idx="85035">
                  <c:v>3.3133797842310701E-5</c:v>
                </c:pt>
                <c:pt idx="85036">
                  <c:v>3.3068899938370999E-5</c:v>
                </c:pt>
                <c:pt idx="85037">
                  <c:v>3.3003972930600901E-5</c:v>
                </c:pt>
                <c:pt idx="85038">
                  <c:v>3.2939409720711403E-5</c:v>
                </c:pt>
                <c:pt idx="85039">
                  <c:v>3.2875042961677502E-5</c:v>
                </c:pt>
                <c:pt idx="85040">
                  <c:v>3.2810756238177398E-5</c:v>
                </c:pt>
                <c:pt idx="85041">
                  <c:v>3.27465713780839E-5</c:v>
                </c:pt>
                <c:pt idx="85042">
                  <c:v>3.2682626624591601E-5</c:v>
                </c:pt>
                <c:pt idx="85043">
                  <c:v>3.2618732802802697E-5</c:v>
                </c:pt>
                <c:pt idx="85044">
                  <c:v>3.2555133657297099E-5</c:v>
                </c:pt>
                <c:pt idx="85045">
                  <c:v>3.2492502214154201E-5</c:v>
                </c:pt>
                <c:pt idx="85046">
                  <c:v>3.2428844860987697E-5</c:v>
                </c:pt>
                <c:pt idx="85047">
                  <c:v>3.2365973311243599E-5</c:v>
                </c:pt>
                <c:pt idx="85048">
                  <c:v>3.2303323678206598E-5</c:v>
                </c:pt>
                <c:pt idx="85049">
                  <c:v>3.22409032378346E-5</c:v>
                </c:pt>
                <c:pt idx="85050">
                  <c:v>3.21784245898016E-5</c:v>
                </c:pt>
                <c:pt idx="85051">
                  <c:v>3.2116338843479698E-5</c:v>
                </c:pt>
                <c:pt idx="85052">
                  <c:v>3.2054351322585703E-5</c:v>
                </c:pt>
                <c:pt idx="85053">
                  <c:v>3.1992381991585703E-5</c:v>
                </c:pt>
                <c:pt idx="85054">
                  <c:v>3.1932115234667401E-5</c:v>
                </c:pt>
                <c:pt idx="85055">
                  <c:v>3.1869774829829098E-5</c:v>
                </c:pt>
                <c:pt idx="85056">
                  <c:v>3.1808653147891198E-5</c:v>
                </c:pt>
                <c:pt idx="85057">
                  <c:v>3.1747942557558397E-5</c:v>
                </c:pt>
                <c:pt idx="85058">
                  <c:v>3.16871337417979E-5</c:v>
                </c:pt>
                <c:pt idx="85059">
                  <c:v>3.1626557756681002E-5</c:v>
                </c:pt>
                <c:pt idx="85060">
                  <c:v>3.15661673084833E-5</c:v>
                </c:pt>
                <c:pt idx="85061">
                  <c:v>3.15057404804975E-5</c:v>
                </c:pt>
                <c:pt idx="85062">
                  <c:v>3.1445655622519498E-5</c:v>
                </c:pt>
                <c:pt idx="85063">
                  <c:v>3.1386291084345403E-5</c:v>
                </c:pt>
                <c:pt idx="85064">
                  <c:v>3.1326144380727803E-5</c:v>
                </c:pt>
                <c:pt idx="85065">
                  <c:v>3.1266881705960299E-5</c:v>
                </c:pt>
                <c:pt idx="85066">
                  <c:v>3.12077208945993E-5</c:v>
                </c:pt>
                <c:pt idx="85067">
                  <c:v>3.1148694688454297E-5</c:v>
                </c:pt>
                <c:pt idx="85068">
                  <c:v>3.1089773983694599E-5</c:v>
                </c:pt>
                <c:pt idx="85069">
                  <c:v>3.1030940590426299E-5</c:v>
                </c:pt>
                <c:pt idx="85070">
                  <c:v>3.0972270906204398E-5</c:v>
                </c:pt>
                <c:pt idx="85071">
                  <c:v>3.0913852242520099E-5</c:v>
                </c:pt>
                <c:pt idx="85072">
                  <c:v>3.0856528610456701E-5</c:v>
                </c:pt>
                <c:pt idx="85073">
                  <c:v>3.07976297335699E-5</c:v>
                </c:pt>
                <c:pt idx="85074">
                  <c:v>3.07399932353292E-5</c:v>
                </c:pt>
                <c:pt idx="85075">
                  <c:v>3.06822585116606E-5</c:v>
                </c:pt>
                <c:pt idx="85076">
                  <c:v>3.0624978535343002E-5</c:v>
                </c:pt>
                <c:pt idx="85077">
                  <c:v>3.0567742214771001E-5</c:v>
                </c:pt>
                <c:pt idx="85078">
                  <c:v>3.0510540454997701E-5</c:v>
                </c:pt>
                <c:pt idx="85079">
                  <c:v>3.0453544241026999E-5</c:v>
                </c:pt>
                <c:pt idx="85080">
                  <c:v>3.0396573492907899E-5</c:v>
                </c:pt>
                <c:pt idx="85081">
                  <c:v>3.0340697776409801E-5</c:v>
                </c:pt>
                <c:pt idx="85082">
                  <c:v>3.0283676096587401E-5</c:v>
                </c:pt>
                <c:pt idx="85083">
                  <c:v>3.0227611205191399E-5</c:v>
                </c:pt>
                <c:pt idx="85084">
                  <c:v>3.0171673643053499E-5</c:v>
                </c:pt>
                <c:pt idx="85085">
                  <c:v>3.0115976187516901E-5</c:v>
                </c:pt>
                <c:pt idx="85086">
                  <c:v>3.0060127755859901E-5</c:v>
                </c:pt>
                <c:pt idx="85087">
                  <c:v>3.00046158372424E-5</c:v>
                </c:pt>
                <c:pt idx="85088">
                  <c:v>2.9949067538837001E-5</c:v>
                </c:pt>
                <c:pt idx="85089">
                  <c:v>2.9893702958361202E-5</c:v>
                </c:pt>
                <c:pt idx="85090">
                  <c:v>2.9838898626621799E-5</c:v>
                </c:pt>
                <c:pt idx="85091">
                  <c:v>2.9784063372062499E-5</c:v>
                </c:pt>
                <c:pt idx="85092">
                  <c:v>2.9729257221333699E-5</c:v>
                </c:pt>
                <c:pt idx="85093">
                  <c:v>2.9674851248273599E-5</c:v>
                </c:pt>
                <c:pt idx="85094">
                  <c:v>2.96204816550016E-5</c:v>
                </c:pt>
                <c:pt idx="85095">
                  <c:v>2.95661866402952E-5</c:v>
                </c:pt>
                <c:pt idx="85096">
                  <c:v>2.9512209948734401E-5</c:v>
                </c:pt>
                <c:pt idx="85097">
                  <c:v>2.9458193239406699E-5</c:v>
                </c:pt>
                <c:pt idx="85098">
                  <c:v>2.9404414817690798E-5</c:v>
                </c:pt>
                <c:pt idx="85099">
                  <c:v>2.93510474875802E-5</c:v>
                </c:pt>
                <c:pt idx="85100">
                  <c:v>2.92974909825716E-5</c:v>
                </c:pt>
                <c:pt idx="85101">
                  <c:v>2.92444819933735E-5</c:v>
                </c:pt>
                <c:pt idx="85102">
                  <c:v>2.91915039269952E-5</c:v>
                </c:pt>
                <c:pt idx="85103">
                  <c:v>2.9138638637960001E-5</c:v>
                </c:pt>
                <c:pt idx="85104">
                  <c:v>2.9085915230098201E-5</c:v>
                </c:pt>
                <c:pt idx="85105">
                  <c:v>2.9033317332505201E-5</c:v>
                </c:pt>
                <c:pt idx="85106">
                  <c:v>2.89808067464037E-5</c:v>
                </c:pt>
                <c:pt idx="85107">
                  <c:v>2.89284162136028E-5</c:v>
                </c:pt>
                <c:pt idx="85108">
                  <c:v>2.88763585558627E-5</c:v>
                </c:pt>
                <c:pt idx="85109">
                  <c:v>2.8825417757616399E-5</c:v>
                </c:pt>
                <c:pt idx="85110">
                  <c:v>2.8772565201506899E-5</c:v>
                </c:pt>
                <c:pt idx="85111">
                  <c:v>2.872098593798E-5</c:v>
                </c:pt>
                <c:pt idx="85112">
                  <c:v>2.86697122646729E-5</c:v>
                </c:pt>
                <c:pt idx="85113">
                  <c:v>2.8618378564715399E-5</c:v>
                </c:pt>
                <c:pt idx="85114">
                  <c:v>2.85672904283274E-5</c:v>
                </c:pt>
                <c:pt idx="85115">
                  <c:v>2.8516322345240001E-5</c:v>
                </c:pt>
                <c:pt idx="85116">
                  <c:v>2.8465387003962001E-5</c:v>
                </c:pt>
                <c:pt idx="85117">
                  <c:v>2.84144862234825E-5</c:v>
                </c:pt>
                <c:pt idx="85118">
                  <c:v>2.83639874396613E-5</c:v>
                </c:pt>
                <c:pt idx="85119">
                  <c:v>2.8314016162767099E-5</c:v>
                </c:pt>
                <c:pt idx="85120">
                  <c:v>2.8263335480005501E-5</c:v>
                </c:pt>
                <c:pt idx="85121">
                  <c:v>2.8213455152581398E-5</c:v>
                </c:pt>
                <c:pt idx="85122">
                  <c:v>2.8163691240479201E-5</c:v>
                </c:pt>
                <c:pt idx="85123">
                  <c:v>2.8113825464970398E-5</c:v>
                </c:pt>
                <c:pt idx="85124">
                  <c:v>2.8064201615052301E-5</c:v>
                </c:pt>
                <c:pt idx="85125">
                  <c:v>2.8014586860081201E-5</c:v>
                </c:pt>
                <c:pt idx="85126">
                  <c:v>2.79653104371391E-5</c:v>
                </c:pt>
                <c:pt idx="85127">
                  <c:v>2.79158921330236E-5</c:v>
                </c:pt>
                <c:pt idx="85128">
                  <c:v>2.7866666641784801E-5</c:v>
                </c:pt>
                <c:pt idx="85129">
                  <c:v>2.7818394300993501E-5</c:v>
                </c:pt>
                <c:pt idx="85130">
                  <c:v>2.7769365260610401E-5</c:v>
                </c:pt>
                <c:pt idx="85131">
                  <c:v>2.7720785510609898E-5</c:v>
                </c:pt>
                <c:pt idx="85132">
                  <c:v>2.7672436772263599E-5</c:v>
                </c:pt>
                <c:pt idx="85133">
                  <c:v>2.7624044378171699E-5</c:v>
                </c:pt>
                <c:pt idx="85134">
                  <c:v>2.75760448857909E-5</c:v>
                </c:pt>
                <c:pt idx="85135">
                  <c:v>2.7527916245162501E-5</c:v>
                </c:pt>
                <c:pt idx="85136">
                  <c:v>2.7479885829961899E-5</c:v>
                </c:pt>
                <c:pt idx="85137">
                  <c:v>2.7432140996097601E-5</c:v>
                </c:pt>
                <c:pt idx="85138">
                  <c:v>2.73844107141485E-5</c:v>
                </c:pt>
                <c:pt idx="85139">
                  <c:v>2.7337076971889501E-5</c:v>
                </c:pt>
                <c:pt idx="85140">
                  <c:v>2.7289668651064898E-5</c:v>
                </c:pt>
                <c:pt idx="85141">
                  <c:v>2.7242667783866599E-5</c:v>
                </c:pt>
                <c:pt idx="85142">
                  <c:v>2.71957032964565E-5</c:v>
                </c:pt>
                <c:pt idx="85143">
                  <c:v>2.7148849767399999E-5</c:v>
                </c:pt>
                <c:pt idx="85144">
                  <c:v>2.71021635853685E-5</c:v>
                </c:pt>
                <c:pt idx="85145">
                  <c:v>2.70554537564749E-5</c:v>
                </c:pt>
                <c:pt idx="85146">
                  <c:v>2.70089021796593E-5</c:v>
                </c:pt>
                <c:pt idx="85147">
                  <c:v>2.69626216322649E-5</c:v>
                </c:pt>
                <c:pt idx="85148">
                  <c:v>2.6916248316410898E-5</c:v>
                </c:pt>
                <c:pt idx="85149">
                  <c:v>2.6869980501942299E-5</c:v>
                </c:pt>
                <c:pt idx="85150">
                  <c:v>2.6824996893992698E-5</c:v>
                </c:pt>
                <c:pt idx="85151">
                  <c:v>2.6778323444887102E-5</c:v>
                </c:pt>
                <c:pt idx="85152">
                  <c:v>2.6732937840279199E-5</c:v>
                </c:pt>
                <c:pt idx="85153">
                  <c:v>2.6687510398915E-5</c:v>
                </c:pt>
                <c:pt idx="85154">
                  <c:v>2.66421429842012E-5</c:v>
                </c:pt>
                <c:pt idx="85155">
                  <c:v>2.65968847088516E-5</c:v>
                </c:pt>
                <c:pt idx="85156">
                  <c:v>2.6551737391855602E-5</c:v>
                </c:pt>
                <c:pt idx="85157">
                  <c:v>2.6506659196456901E-5</c:v>
                </c:pt>
                <c:pt idx="85158">
                  <c:v>2.6461753805051598E-5</c:v>
                </c:pt>
                <c:pt idx="85159">
                  <c:v>2.6416937544127002E-5</c:v>
                </c:pt>
                <c:pt idx="85160">
                  <c:v>2.6372341380920298E-5</c:v>
                </c:pt>
                <c:pt idx="85161">
                  <c:v>2.6328105377615399E-5</c:v>
                </c:pt>
                <c:pt idx="85162">
                  <c:v>2.62835765170166E-5</c:v>
                </c:pt>
                <c:pt idx="85163">
                  <c:v>2.6239400540362099E-5</c:v>
                </c:pt>
                <c:pt idx="85164">
                  <c:v>2.6195573809673099E-5</c:v>
                </c:pt>
                <c:pt idx="85165">
                  <c:v>2.6151650672545701E-5</c:v>
                </c:pt>
                <c:pt idx="85166">
                  <c:v>2.6107783924089701E-5</c:v>
                </c:pt>
                <c:pt idx="85167">
                  <c:v>2.6064195481012599E-5</c:v>
                </c:pt>
                <c:pt idx="85168">
                  <c:v>2.6020490622613599E-5</c:v>
                </c:pt>
                <c:pt idx="85169">
                  <c:v>2.5976878532674201E-5</c:v>
                </c:pt>
                <c:pt idx="85170">
                  <c:v>2.59335938608274E-5</c:v>
                </c:pt>
                <c:pt idx="85171">
                  <c:v>2.5890525648719601E-5</c:v>
                </c:pt>
                <c:pt idx="85172">
                  <c:v>2.58474374277284E-5</c:v>
                </c:pt>
                <c:pt idx="85173">
                  <c:v>2.5804401957429901E-5</c:v>
                </c:pt>
                <c:pt idx="85174">
                  <c:v>2.5761662982404202E-5</c:v>
                </c:pt>
                <c:pt idx="85175">
                  <c:v>2.5719205950736099E-5</c:v>
                </c:pt>
                <c:pt idx="85176">
                  <c:v>2.5676685254438801E-5</c:v>
                </c:pt>
                <c:pt idx="85177">
                  <c:v>2.5634240955696401E-5</c:v>
                </c:pt>
                <c:pt idx="85178">
                  <c:v>2.5592022211640101E-5</c:v>
                </c:pt>
                <c:pt idx="85179">
                  <c:v>2.55497179750819E-5</c:v>
                </c:pt>
                <c:pt idx="85180">
                  <c:v>2.55075556196971E-5</c:v>
                </c:pt>
                <c:pt idx="85181">
                  <c:v>2.5465637008892399E-5</c:v>
                </c:pt>
                <c:pt idx="85182">
                  <c:v>2.5423727493034699E-5</c:v>
                </c:pt>
                <c:pt idx="85183">
                  <c:v>2.5382041712873598E-5</c:v>
                </c:pt>
                <c:pt idx="85184">
                  <c:v>2.5340734282508499E-5</c:v>
                </c:pt>
                <c:pt idx="85185">
                  <c:v>2.52992249443196E-5</c:v>
                </c:pt>
                <c:pt idx="85186">
                  <c:v>2.5257872039219398E-5</c:v>
                </c:pt>
                <c:pt idx="85187">
                  <c:v>2.5216662834281999E-5</c:v>
                </c:pt>
                <c:pt idx="85188">
                  <c:v>2.5175701011903601E-5</c:v>
                </c:pt>
                <c:pt idx="85189">
                  <c:v>2.5134700990747701E-5</c:v>
                </c:pt>
                <c:pt idx="85190">
                  <c:v>2.5093861040659201E-5</c:v>
                </c:pt>
                <c:pt idx="85191">
                  <c:v>2.5053090212168199E-5</c:v>
                </c:pt>
                <c:pt idx="85192">
                  <c:v>2.50124139711261E-5</c:v>
                </c:pt>
                <c:pt idx="85193">
                  <c:v>2.4971868697320998E-5</c:v>
                </c:pt>
                <c:pt idx="85194">
                  <c:v>2.4931518055382202E-5</c:v>
                </c:pt>
                <c:pt idx="85195">
                  <c:v>2.4891065550036701E-5</c:v>
                </c:pt>
                <c:pt idx="85196">
                  <c:v>2.4851125999703099E-5</c:v>
                </c:pt>
                <c:pt idx="85197">
                  <c:v>2.4811566618154801E-5</c:v>
                </c:pt>
                <c:pt idx="85198">
                  <c:v>2.4771119569777501E-5</c:v>
                </c:pt>
                <c:pt idx="85199">
                  <c:v>2.4731383746257099E-5</c:v>
                </c:pt>
                <c:pt idx="85200">
                  <c:v>2.4691742510185601E-5</c:v>
                </c:pt>
                <c:pt idx="85201">
                  <c:v>2.46522595261922E-5</c:v>
                </c:pt>
                <c:pt idx="85202">
                  <c:v>2.461277290422E-5</c:v>
                </c:pt>
                <c:pt idx="85203">
                  <c:v>2.45735118369339E-5</c:v>
                </c:pt>
                <c:pt idx="85204">
                  <c:v>2.45344217546517E-5</c:v>
                </c:pt>
                <c:pt idx="85205">
                  <c:v>2.4495155230397399E-5</c:v>
                </c:pt>
                <c:pt idx="85206">
                  <c:v>2.4456147002638301E-5</c:v>
                </c:pt>
                <c:pt idx="85207">
                  <c:v>2.4417149688815701E-5</c:v>
                </c:pt>
                <c:pt idx="85208">
                  <c:v>2.43782997131348E-5</c:v>
                </c:pt>
                <c:pt idx="85209">
                  <c:v>2.4339586161659099E-5</c:v>
                </c:pt>
                <c:pt idx="85210">
                  <c:v>2.4301092707901299E-5</c:v>
                </c:pt>
                <c:pt idx="85211">
                  <c:v>2.4262559236376499E-5</c:v>
                </c:pt>
                <c:pt idx="85212">
                  <c:v>2.4224267690442499E-5</c:v>
                </c:pt>
                <c:pt idx="85213">
                  <c:v>2.4186192604247501E-5</c:v>
                </c:pt>
                <c:pt idx="85214">
                  <c:v>2.4148252123268301E-5</c:v>
                </c:pt>
                <c:pt idx="85215">
                  <c:v>2.41101297433488E-5</c:v>
                </c:pt>
                <c:pt idx="85216">
                  <c:v>2.4072260202956399E-5</c:v>
                </c:pt>
                <c:pt idx="85217">
                  <c:v>2.40344033954898E-5</c:v>
                </c:pt>
                <c:pt idx="85218">
                  <c:v>2.3996590243768899E-5</c:v>
                </c:pt>
                <c:pt idx="85219">
                  <c:v>2.3959102691151198E-5</c:v>
                </c:pt>
                <c:pt idx="85220">
                  <c:v>2.3921633328427601E-5</c:v>
                </c:pt>
                <c:pt idx="85221">
                  <c:v>2.38843149418244E-5</c:v>
                </c:pt>
                <c:pt idx="85222">
                  <c:v>2.3846776457503401E-5</c:v>
                </c:pt>
                <c:pt idx="85223">
                  <c:v>2.3809807316865799E-5</c:v>
                </c:pt>
                <c:pt idx="85224">
                  <c:v>2.3772818167344701E-5</c:v>
                </c:pt>
                <c:pt idx="85225">
                  <c:v>2.3735852664685801E-5</c:v>
                </c:pt>
                <c:pt idx="85226">
                  <c:v>2.3699138182564601E-5</c:v>
                </c:pt>
                <c:pt idx="85227">
                  <c:v>2.36624928220408E-5</c:v>
                </c:pt>
                <c:pt idx="85228">
                  <c:v>2.3625838366569999E-5</c:v>
                </c:pt>
                <c:pt idx="85229">
                  <c:v>2.3589329430251399E-5</c:v>
                </c:pt>
                <c:pt idx="85230">
                  <c:v>2.3553067876491699E-5</c:v>
                </c:pt>
                <c:pt idx="85231">
                  <c:v>2.3516555302194299E-5</c:v>
                </c:pt>
                <c:pt idx="85232">
                  <c:v>2.34804592764704E-5</c:v>
                </c:pt>
                <c:pt idx="85233">
                  <c:v>2.3444254111382199E-5</c:v>
                </c:pt>
                <c:pt idx="85234">
                  <c:v>2.3408187189488699E-5</c:v>
                </c:pt>
                <c:pt idx="85235">
                  <c:v>2.33720838878071E-5</c:v>
                </c:pt>
                <c:pt idx="85236">
                  <c:v>2.33362570725148E-5</c:v>
                </c:pt>
                <c:pt idx="85237">
                  <c:v>2.3300794055103301E-5</c:v>
                </c:pt>
                <c:pt idx="85238">
                  <c:v>2.3265076379175301E-5</c:v>
                </c:pt>
                <c:pt idx="85239">
                  <c:v>2.3229813450598199E-5</c:v>
                </c:pt>
                <c:pt idx="85240">
                  <c:v>2.3194263121695298E-5</c:v>
                </c:pt>
                <c:pt idx="85241">
                  <c:v>2.3159005650086301E-5</c:v>
                </c:pt>
                <c:pt idx="85242">
                  <c:v>2.3123910068534301E-5</c:v>
                </c:pt>
                <c:pt idx="85243">
                  <c:v>2.3088794478098899E-5</c:v>
                </c:pt>
                <c:pt idx="85244">
                  <c:v>2.30538880714448E-5</c:v>
                </c:pt>
                <c:pt idx="85245">
                  <c:v>2.3019021682557599E-5</c:v>
                </c:pt>
                <c:pt idx="85246">
                  <c:v>2.2984162569628101E-5</c:v>
                </c:pt>
                <c:pt idx="85247">
                  <c:v>2.2949456251808402E-5</c:v>
                </c:pt>
                <c:pt idx="85248">
                  <c:v>2.2914882720215199E-5</c:v>
                </c:pt>
                <c:pt idx="85249">
                  <c:v>2.28801436605863E-5</c:v>
                </c:pt>
                <c:pt idx="85250">
                  <c:v>2.2845719286124202E-5</c:v>
                </c:pt>
                <c:pt idx="85251">
                  <c:v>2.2811345843365399E-5</c:v>
                </c:pt>
                <c:pt idx="85252">
                  <c:v>2.2777263438911201E-5</c:v>
                </c:pt>
                <c:pt idx="85253">
                  <c:v>2.2743073714082099E-5</c:v>
                </c:pt>
                <c:pt idx="85254">
                  <c:v>2.2709064069203999E-5</c:v>
                </c:pt>
                <c:pt idx="85255">
                  <c:v>2.26751490117749E-5</c:v>
                </c:pt>
                <c:pt idx="85256">
                  <c:v>2.26416032091947E-5</c:v>
                </c:pt>
                <c:pt idx="85257">
                  <c:v>2.2607524442719299E-5</c:v>
                </c:pt>
                <c:pt idx="85258">
                  <c:v>2.2573885871679498E-5</c:v>
                </c:pt>
                <c:pt idx="85259">
                  <c:v>2.2540381905855601E-5</c:v>
                </c:pt>
                <c:pt idx="85260">
                  <c:v>2.2507092580781301E-5</c:v>
                </c:pt>
                <c:pt idx="85261">
                  <c:v>2.2473814169643501E-5</c:v>
                </c:pt>
                <c:pt idx="85262">
                  <c:v>2.2440499378717501E-5</c:v>
                </c:pt>
                <c:pt idx="85263">
                  <c:v>2.2407215510611399E-5</c:v>
                </c:pt>
                <c:pt idx="85264">
                  <c:v>2.2374235413735699E-5</c:v>
                </c:pt>
                <c:pt idx="85265">
                  <c:v>2.2341086150845499E-5</c:v>
                </c:pt>
                <c:pt idx="85266">
                  <c:v>2.2308175175567202E-5</c:v>
                </c:pt>
                <c:pt idx="85267">
                  <c:v>2.2275222363532501E-5</c:v>
                </c:pt>
                <c:pt idx="85268">
                  <c:v>2.22425514948554E-5</c:v>
                </c:pt>
                <c:pt idx="85269">
                  <c:v>2.2209929738892202E-5</c:v>
                </c:pt>
                <c:pt idx="85270">
                  <c:v>2.2177204300533001E-5</c:v>
                </c:pt>
                <c:pt idx="85271">
                  <c:v>2.21449954551645E-5</c:v>
                </c:pt>
                <c:pt idx="85272">
                  <c:v>2.2112726583145599E-5</c:v>
                </c:pt>
                <c:pt idx="85273">
                  <c:v>2.2080374037614099E-5</c:v>
                </c:pt>
                <c:pt idx="85274">
                  <c:v>2.20481742871925E-5</c:v>
                </c:pt>
                <c:pt idx="85275">
                  <c:v>2.2016036382410699E-5</c:v>
                </c:pt>
                <c:pt idx="85276">
                  <c:v>2.1984067643643401E-5</c:v>
                </c:pt>
                <c:pt idx="85277">
                  <c:v>2.19524026761064E-5</c:v>
                </c:pt>
                <c:pt idx="85278">
                  <c:v>2.19205267057987E-5</c:v>
                </c:pt>
                <c:pt idx="85279">
                  <c:v>2.1888990886509402E-5</c:v>
                </c:pt>
                <c:pt idx="85280">
                  <c:v>2.18572822632268E-5</c:v>
                </c:pt>
                <c:pt idx="85281">
                  <c:v>2.18256573134568E-5</c:v>
                </c:pt>
                <c:pt idx="85282">
                  <c:v>2.17940305446973E-5</c:v>
                </c:pt>
                <c:pt idx="85283">
                  <c:v>2.1762685719295401E-5</c:v>
                </c:pt>
                <c:pt idx="85284">
                  <c:v>2.1731191736762398E-5</c:v>
                </c:pt>
                <c:pt idx="85285">
                  <c:v>2.1700003344449201E-5</c:v>
                </c:pt>
                <c:pt idx="85286">
                  <c:v>2.1668853150913499E-5</c:v>
                </c:pt>
                <c:pt idx="85287">
                  <c:v>2.1637799363816201E-5</c:v>
                </c:pt>
                <c:pt idx="85288">
                  <c:v>2.1606929294648601E-5</c:v>
                </c:pt>
                <c:pt idx="85289">
                  <c:v>2.1576093786279701E-5</c:v>
                </c:pt>
                <c:pt idx="85290">
                  <c:v>2.1545312847592898E-5</c:v>
                </c:pt>
                <c:pt idx="85291">
                  <c:v>2.1514733816729899E-5</c:v>
                </c:pt>
                <c:pt idx="85292">
                  <c:v>2.1484025637619201E-5</c:v>
                </c:pt>
                <c:pt idx="85293">
                  <c:v>2.1453561203088601E-5</c:v>
                </c:pt>
                <c:pt idx="85294">
                  <c:v>2.1423084035632201E-5</c:v>
                </c:pt>
                <c:pt idx="85295">
                  <c:v>2.1392626877059202E-5</c:v>
                </c:pt>
                <c:pt idx="85296">
                  <c:v>2.1362382540246499E-5</c:v>
                </c:pt>
                <c:pt idx="85297">
                  <c:v>2.1332249161787301E-5</c:v>
                </c:pt>
                <c:pt idx="85298">
                  <c:v>2.1302175809978501E-5</c:v>
                </c:pt>
                <c:pt idx="85299">
                  <c:v>2.1272082449286201E-5</c:v>
                </c:pt>
                <c:pt idx="85300">
                  <c:v>2.1242090952000601E-5</c:v>
                </c:pt>
                <c:pt idx="85301">
                  <c:v>2.1212390493019501E-5</c:v>
                </c:pt>
                <c:pt idx="85302">
                  <c:v>2.1182393538765599E-5</c:v>
                </c:pt>
                <c:pt idx="85303">
                  <c:v>2.11528385989368E-5</c:v>
                </c:pt>
                <c:pt idx="85304">
                  <c:v>2.1123070837347799E-5</c:v>
                </c:pt>
                <c:pt idx="85305">
                  <c:v>2.10936996154487E-5</c:v>
                </c:pt>
                <c:pt idx="85306">
                  <c:v>2.1064237444079501E-5</c:v>
                </c:pt>
                <c:pt idx="85307">
                  <c:v>2.1034744349890399E-5</c:v>
                </c:pt>
                <c:pt idx="85308">
                  <c:v>2.1005385860917199E-5</c:v>
                </c:pt>
                <c:pt idx="85309">
                  <c:v>2.0976141968276399E-5</c:v>
                </c:pt>
                <c:pt idx="85310">
                  <c:v>2.0947021766915E-5</c:v>
                </c:pt>
                <c:pt idx="85311">
                  <c:v>2.0918112568324401E-5</c:v>
                </c:pt>
                <c:pt idx="85312">
                  <c:v>2.08890287467511E-5</c:v>
                </c:pt>
                <c:pt idx="85313">
                  <c:v>2.0860254153376401E-5</c:v>
                </c:pt>
                <c:pt idx="85314">
                  <c:v>2.0831419533351399E-5</c:v>
                </c:pt>
                <c:pt idx="85315">
                  <c:v>2.0802704966627099E-5</c:v>
                </c:pt>
                <c:pt idx="85316">
                  <c:v>2.07740467885742E-5</c:v>
                </c:pt>
                <c:pt idx="85317">
                  <c:v>2.07454577321187E-5</c:v>
                </c:pt>
                <c:pt idx="85318">
                  <c:v>2.0716955987154499E-5</c:v>
                </c:pt>
                <c:pt idx="85319">
                  <c:v>2.0688537915702899E-5</c:v>
                </c:pt>
                <c:pt idx="85320">
                  <c:v>2.0660185327869799E-5</c:v>
                </c:pt>
                <c:pt idx="85321">
                  <c:v>2.0632031009881801E-5</c:v>
                </c:pt>
                <c:pt idx="85322">
                  <c:v>2.0603787561412901E-5</c:v>
                </c:pt>
                <c:pt idx="85323">
                  <c:v>2.0575604139594398E-5</c:v>
                </c:pt>
                <c:pt idx="85324">
                  <c:v>2.0547449821606299E-5</c:v>
                </c:pt>
                <c:pt idx="85325">
                  <c:v>2.05195847229334E-5</c:v>
                </c:pt>
                <c:pt idx="85326">
                  <c:v>2.0491705072345199E-5</c:v>
                </c:pt>
                <c:pt idx="85327">
                  <c:v>2.04640946321888E-5</c:v>
                </c:pt>
                <c:pt idx="85328">
                  <c:v>2.0430248696357002E-5</c:v>
                </c:pt>
                <c:pt idx="85329">
                  <c:v>2.0338222384452799E-5</c:v>
                </c:pt>
                <c:pt idx="85330">
                  <c:v>2.0207273337291499E-5</c:v>
                </c:pt>
                <c:pt idx="85331">
                  <c:v>2.0052848412888101E-5</c:v>
                </c:pt>
                <c:pt idx="85332">
                  <c:v>1.9885268557118299E-5</c:v>
                </c:pt>
                <c:pt idx="85333">
                  <c:v>1.9707662431756001E-5</c:v>
                </c:pt>
                <c:pt idx="85334">
                  <c:v>1.9519857232808102E-5</c:v>
                </c:pt>
                <c:pt idx="85335">
                  <c:v>1.93226369447075E-5</c:v>
                </c:pt>
                <c:pt idx="85336">
                  <c:v>1.91180261026602E-5</c:v>
                </c:pt>
                <c:pt idx="85337">
                  <c:v>1.89094662346179E-5</c:v>
                </c:pt>
                <c:pt idx="85338">
                  <c:v>1.8701342924032401E-5</c:v>
                </c:pt>
                <c:pt idx="85339">
                  <c:v>1.8497876226319901E-5</c:v>
                </c:pt>
                <c:pt idx="85340">
                  <c:v>1.8301505406270701E-5</c:v>
                </c:pt>
                <c:pt idx="85341">
                  <c:v>1.8114062186214101E-5</c:v>
                </c:pt>
                <c:pt idx="85342">
                  <c:v>1.7935586583916999E-5</c:v>
                </c:pt>
                <c:pt idx="85343">
                  <c:v>1.7765563825378201E-5</c:v>
                </c:pt>
                <c:pt idx="85344">
                  <c:v>1.7602049410925301E-5</c:v>
                </c:pt>
                <c:pt idx="85345">
                  <c:v>1.74439410329796E-5</c:v>
                </c:pt>
                <c:pt idx="85346">
                  <c:v>1.7290558389504399E-5</c:v>
                </c:pt>
                <c:pt idx="85347">
                  <c:v>1.7142689102911401E-5</c:v>
                </c:pt>
                <c:pt idx="85348">
                  <c:v>1.7001611922751201E-5</c:v>
                </c:pt>
                <c:pt idx="85349">
                  <c:v>1.6868269085534899E-5</c:v>
                </c:pt>
                <c:pt idx="85350">
                  <c:v>1.6742511434131299E-5</c:v>
                </c:pt>
                <c:pt idx="85351">
                  <c:v>1.6623132978566001E-5</c:v>
                </c:pt>
                <c:pt idx="85352">
                  <c:v>1.6508201952092299E-5</c:v>
                </c:pt>
                <c:pt idx="85353">
                  <c:v>1.6396956198150299E-5</c:v>
                </c:pt>
                <c:pt idx="85354">
                  <c:v>1.6288717233692299E-5</c:v>
                </c:pt>
                <c:pt idx="85355">
                  <c:v>1.61835068865912E-5</c:v>
                </c:pt>
                <c:pt idx="85356">
                  <c:v>1.6082096408354102E-5</c:v>
                </c:pt>
                <c:pt idx="85357">
                  <c:v>1.5984065612428801E-5</c:v>
                </c:pt>
                <c:pt idx="85358">
                  <c:v>1.5889134374447201E-5</c:v>
                </c:pt>
                <c:pt idx="85359">
                  <c:v>1.5796875231899301E-5</c:v>
                </c:pt>
                <c:pt idx="85360">
                  <c:v>1.5706718841102001E-5</c:v>
                </c:pt>
                <c:pt idx="85361">
                  <c:v>1.5618212273693599E-5</c:v>
                </c:pt>
                <c:pt idx="85362">
                  <c:v>1.5531264580204199E-5</c:v>
                </c:pt>
                <c:pt idx="85363">
                  <c:v>1.5445941244251999E-5</c:v>
                </c:pt>
                <c:pt idx="85364">
                  <c:v>1.53621313074836E-5</c:v>
                </c:pt>
                <c:pt idx="85365">
                  <c:v>1.5280034858733399E-5</c:v>
                </c:pt>
                <c:pt idx="85366">
                  <c:v>1.5199652807496E-5</c:v>
                </c:pt>
                <c:pt idx="85367">
                  <c:v>1.51210288095172E-5</c:v>
                </c:pt>
                <c:pt idx="85368">
                  <c:v>1.50441601363127E-5</c:v>
                </c:pt>
                <c:pt idx="85369">
                  <c:v>1.4968986761232399E-5</c:v>
                </c:pt>
                <c:pt idx="85370">
                  <c:v>1.48952640302014E-5</c:v>
                </c:pt>
                <c:pt idx="85371">
                  <c:v>1.48231411003508E-5</c:v>
                </c:pt>
                <c:pt idx="85372">
                  <c:v>1.47526216096594E-5</c:v>
                </c:pt>
                <c:pt idx="85373">
                  <c:v>1.46838829095941E-5</c:v>
                </c:pt>
                <c:pt idx="85374">
                  <c:v>1.46168595165364E-5</c:v>
                </c:pt>
                <c:pt idx="85375">
                  <c:v>1.45517069540802E-5</c:v>
                </c:pt>
                <c:pt idx="85376">
                  <c:v>1.4488305168924901E-5</c:v>
                </c:pt>
                <c:pt idx="85377">
                  <c:v>1.44265513881692E-5</c:v>
                </c:pt>
                <c:pt idx="85378">
                  <c:v>1.43661964102648E-5</c:v>
                </c:pt>
                <c:pt idx="85379">
                  <c:v>1.4307329365692599E-5</c:v>
                </c:pt>
                <c:pt idx="85380">
                  <c:v>1.42499566209153E-5</c:v>
                </c:pt>
                <c:pt idx="85381">
                  <c:v>1.4194121831678801E-5</c:v>
                </c:pt>
                <c:pt idx="85382">
                  <c:v>1.41396731123678E-5</c:v>
                </c:pt>
                <c:pt idx="85383">
                  <c:v>1.40865067805862E-5</c:v>
                </c:pt>
                <c:pt idx="85384">
                  <c:v>1.4023877156432699E-5</c:v>
                </c:pt>
                <c:pt idx="85385">
                  <c:v>1.38742880153586E-5</c:v>
                </c:pt>
                <c:pt idx="85386">
                  <c:v>1.36976259454968E-5</c:v>
                </c:pt>
                <c:pt idx="85387">
                  <c:v>1.3507298717740899E-5</c:v>
                </c:pt>
                <c:pt idx="85388">
                  <c:v>1.33097119032755E-5</c:v>
                </c:pt>
                <c:pt idx="85389">
                  <c:v>1.31046799651813E-5</c:v>
                </c:pt>
                <c:pt idx="85390">
                  <c:v>1.28904448501999E-5</c:v>
                </c:pt>
                <c:pt idx="85391">
                  <c:v>1.2666481779888299E-5</c:v>
                </c:pt>
                <c:pt idx="85392">
                  <c:v>1.2436137694749101E-5</c:v>
                </c:pt>
                <c:pt idx="85393">
                  <c:v>1.22035971799051E-5</c:v>
                </c:pt>
                <c:pt idx="85394">
                  <c:v>1.19729975267546E-5</c:v>
                </c:pt>
                <c:pt idx="85395">
                  <c:v>1.1747120879590499E-5</c:v>
                </c:pt>
                <c:pt idx="85396">
                  <c:v>1.15269103844184E-5</c:v>
                </c:pt>
                <c:pt idx="85397">
                  <c:v>1.13135174615309E-5</c:v>
                </c:pt>
                <c:pt idx="85398">
                  <c:v>1.11076278699329E-5</c:v>
                </c:pt>
                <c:pt idx="85399">
                  <c:v>1.09093170976848E-5</c:v>
                </c:pt>
                <c:pt idx="85400">
                  <c:v>1.0717953955463599E-5</c:v>
                </c:pt>
                <c:pt idx="85401">
                  <c:v>1.0533066415519E-5</c:v>
                </c:pt>
                <c:pt idx="85402">
                  <c:v>1.03542806755286E-5</c:v>
                </c:pt>
                <c:pt idx="85403">
                  <c:v>1.01826517493464E-5</c:v>
                </c:pt>
                <c:pt idx="85404">
                  <c:v>1.0018912689702099E-5</c:v>
                </c:pt>
                <c:pt idx="85405">
                  <c:v>9.8632699518930201E-6</c:v>
                </c:pt>
                <c:pt idx="85406">
                  <c:v>9.7156462288694507E-6</c:v>
                </c:pt>
                <c:pt idx="85407">
                  <c:v>9.5743962447158992E-6</c:v>
                </c:pt>
                <c:pt idx="85408">
                  <c:v>9.4380739028565603E-6</c:v>
                </c:pt>
                <c:pt idx="85409">
                  <c:v>9.3066073532099802E-6</c:v>
                </c:pt>
                <c:pt idx="85410">
                  <c:v>9.1799993242602795E-6</c:v>
                </c:pt>
                <c:pt idx="85411">
                  <c:v>9.0585535872378403E-6</c:v>
                </c:pt>
                <c:pt idx="85412">
                  <c:v>8.9426876002107798E-6</c:v>
                </c:pt>
                <c:pt idx="85413">
                  <c:v>8.8316182882408595E-6</c:v>
                </c:pt>
                <c:pt idx="85414">
                  <c:v>8.72506279847585E-6</c:v>
                </c:pt>
                <c:pt idx="85415">
                  <c:v>8.6220461525954306E-6</c:v>
                </c:pt>
                <c:pt idx="85416">
                  <c:v>8.5223018686519902E-6</c:v>
                </c:pt>
                <c:pt idx="85417">
                  <c:v>8.4256389527581598E-6</c:v>
                </c:pt>
                <c:pt idx="85418">
                  <c:v>8.3323348007979803E-6</c:v>
                </c:pt>
                <c:pt idx="85419">
                  <c:v>8.1730076999520002E-6</c:v>
                </c:pt>
                <c:pt idx="85420">
                  <c:v>7.9765777627471801E-6</c:v>
                </c:pt>
                <c:pt idx="85421">
                  <c:v>7.7715130828437395E-6</c:v>
                </c:pt>
                <c:pt idx="85422">
                  <c:v>7.5669581747206402E-6</c:v>
                </c:pt>
                <c:pt idx="85423">
                  <c:v>7.3656019594636703E-6</c:v>
                </c:pt>
                <c:pt idx="85424">
                  <c:v>7.1651984399068203E-6</c:v>
                </c:pt>
                <c:pt idx="85425">
                  <c:v>6.9622215050912902E-6</c:v>
                </c:pt>
                <c:pt idx="85426">
                  <c:v>6.7560849856818103E-6</c:v>
                </c:pt>
                <c:pt idx="85427">
                  <c:v>6.5497870309627598E-6</c:v>
                </c:pt>
                <c:pt idx="85428">
                  <c:v>6.3471434259554397E-6</c:v>
                </c:pt>
                <c:pt idx="85429">
                  <c:v>6.1509513216151399E-6</c:v>
                </c:pt>
                <c:pt idx="85430">
                  <c:v>5.9620756474032499E-6</c:v>
                </c:pt>
                <c:pt idx="85431">
                  <c:v>5.7799393289315099E-6</c:v>
                </c:pt>
                <c:pt idx="85432">
                  <c:v>5.6044264056254204E-6</c:v>
                </c:pt>
                <c:pt idx="85433">
                  <c:v>5.4353963605535699E-6</c:v>
                </c:pt>
                <c:pt idx="85434">
                  <c:v>5.2727618822245901E-6</c:v>
                </c:pt>
                <c:pt idx="85435">
                  <c:v>5.1162351155653596E-6</c:v>
                </c:pt>
                <c:pt idx="85436">
                  <c:v>4.9656268856779198E-6</c:v>
                </c:pt>
                <c:pt idx="85437">
                  <c:v>4.8209208216576397E-6</c:v>
                </c:pt>
                <c:pt idx="85438">
                  <c:v>4.6827199184917802E-6</c:v>
                </c:pt>
                <c:pt idx="85439">
                  <c:v>4.5516312638938004E-6</c:v>
                </c:pt>
                <c:pt idx="85440">
                  <c:v>4.4274815991229801E-6</c:v>
                </c:pt>
                <c:pt idx="85441">
                  <c:v>4.3095428736705799E-6</c:v>
                </c:pt>
                <c:pt idx="85442">
                  <c:v>4.1967664401454402E-6</c:v>
                </c:pt>
                <c:pt idx="85443">
                  <c:v>4.0882450775825402E-6</c:v>
                </c:pt>
                <c:pt idx="85444">
                  <c:v>3.9841820580477403E-6</c:v>
                </c:pt>
                <c:pt idx="85445">
                  <c:v>3.8850616874697203E-6</c:v>
                </c:pt>
                <c:pt idx="85446">
                  <c:v>3.7911431718384902E-6</c:v>
                </c:pt>
                <c:pt idx="85447">
                  <c:v>3.7021397929493101E-6</c:v>
                </c:pt>
                <c:pt idx="85448">
                  <c:v>3.6177650599711299E-6</c:v>
                </c:pt>
                <c:pt idx="85449">
                  <c:v>3.5371615467738601E-6</c:v>
                </c:pt>
                <c:pt idx="85450">
                  <c:v>3.4600104754645098E-6</c:v>
                </c:pt>
                <c:pt idx="85451">
                  <c:v>3.3860640087368699E-6</c:v>
                </c:pt>
                <c:pt idx="85452">
                  <c:v>3.3156090921693202E-6</c:v>
                </c:pt>
                <c:pt idx="85453">
                  <c:v>3.2279069728247102E-6</c:v>
                </c:pt>
                <c:pt idx="85454">
                  <c:v>3.1102226785151301E-6</c:v>
                </c:pt>
                <c:pt idx="85455">
                  <c:v>2.99247835755523E-6</c:v>
                </c:pt>
                <c:pt idx="85456">
                  <c:v>2.8782576464436699E-6</c:v>
                </c:pt>
                <c:pt idx="85457">
                  <c:v>2.76802984444657E-6</c:v>
                </c:pt>
                <c:pt idx="85458">
                  <c:v>2.66006691163057E-6</c:v>
                </c:pt>
                <c:pt idx="85459">
                  <c:v>2.5525055207253899E-6</c:v>
                </c:pt>
                <c:pt idx="85460">
                  <c:v>2.4452938305330501E-6</c:v>
                </c:pt>
                <c:pt idx="85461">
                  <c:v>2.3398706616717399E-6</c:v>
                </c:pt>
                <c:pt idx="85462">
                  <c:v>2.2382646420737699E-6</c:v>
                </c:pt>
                <c:pt idx="85463">
                  <c:v>2.1414568891486898E-6</c:v>
                </c:pt>
                <c:pt idx="85464">
                  <c:v>2.04928869607102E-6</c:v>
                </c:pt>
                <c:pt idx="85465">
                  <c:v>1.96133441932034E-6</c:v>
                </c:pt>
                <c:pt idx="85466">
                  <c:v>1.8772060457195001E-6</c:v>
                </c:pt>
                <c:pt idx="85467">
                  <c:v>1.79686833234882E-6</c:v>
                </c:pt>
                <c:pt idx="85468">
                  <c:v>1.7203520883413201E-6</c:v>
                </c:pt>
                <c:pt idx="85469">
                  <c:v>1.6475883057864899E-6</c:v>
                </c:pt>
                <c:pt idx="85470">
                  <c:v>1.5785069535923E-6</c:v>
                </c:pt>
                <c:pt idx="85471">
                  <c:v>1.51300230299967E-6</c:v>
                </c:pt>
                <c:pt idx="85472">
                  <c:v>1.45136482387898E-6</c:v>
                </c:pt>
                <c:pt idx="85473">
                  <c:v>1.39354449402163E-6</c:v>
                </c:pt>
                <c:pt idx="85474">
                  <c:v>1.3394294455793E-6</c:v>
                </c:pt>
                <c:pt idx="85475">
                  <c:v>1.28842464164336E-6</c:v>
                </c:pt>
                <c:pt idx="85476">
                  <c:v>1.2401084177326999E-6</c:v>
                </c:pt>
                <c:pt idx="85477">
                  <c:v>1.19420190003439E-6</c:v>
                </c:pt>
                <c:pt idx="85478">
                  <c:v>1.15088948859921E-6</c:v>
                </c:pt>
                <c:pt idx="85479">
                  <c:v>1.1103142014690099E-6</c:v>
                </c:pt>
                <c:pt idx="85480">
                  <c:v>1.0725067340899801E-6</c:v>
                </c:pt>
                <c:pt idx="85481">
                  <c:v>1.03718741684133E-6</c:v>
                </c:pt>
                <c:pt idx="85482">
                  <c:v>1.00396357538557E-6</c:v>
                </c:pt>
                <c:pt idx="85483">
                  <c:v>9.7251631814287997E-7</c:v>
                </c:pt>
                <c:pt idx="85484">
                  <c:v>9.4283103635461895E-7</c:v>
                </c:pt>
                <c:pt idx="85485">
                  <c:v>9.1481746267163502E-7</c:v>
                </c:pt>
                <c:pt idx="85486">
                  <c:v>8.88618558292365E-7</c:v>
                </c:pt>
                <c:pt idx="85487">
                  <c:v>8.6398864596049005E-7</c:v>
                </c:pt>
                <c:pt idx="85488">
                  <c:v>8.4085917251286404E-7</c:v>
                </c:pt>
                <c:pt idx="85489">
                  <c:v>8.19092178971914E-7</c:v>
                </c:pt>
                <c:pt idx="85490">
                  <c:v>7.9857898072077702E-7</c:v>
                </c:pt>
                <c:pt idx="85491">
                  <c:v>7.7921902175148695E-7</c:v>
                </c:pt>
                <c:pt idx="85492">
                  <c:v>7.6095858503322202E-7</c:v>
                </c:pt>
                <c:pt idx="85493">
                  <c:v>7.4376470138304295E-7</c:v>
                </c:pt>
                <c:pt idx="85494">
                  <c:v>7.2748645152387304E-7</c:v>
                </c:pt>
                <c:pt idx="85495">
                  <c:v>7.1215089292309099E-7</c:v>
                </c:pt>
                <c:pt idx="85496">
                  <c:v>6.9775353495060699E-7</c:v>
                </c:pt>
                <c:pt idx="85497">
                  <c:v>6.8415312171055099E-7</c:v>
                </c:pt>
                <c:pt idx="85498">
                  <c:v>6.71309010158439E-7</c:v>
                </c:pt>
                <c:pt idx="85499">
                  <c:v>6.5922205294555201E-7</c:v>
                </c:pt>
                <c:pt idx="85500">
                  <c:v>6.4775849750731098E-7</c:v>
                </c:pt>
                <c:pt idx="85501">
                  <c:v>6.3688167983855195E-7</c:v>
                </c:pt>
                <c:pt idx="85502">
                  <c:v>6.2664332745043804E-7</c:v>
                </c:pt>
                <c:pt idx="85503">
                  <c:v>6.16981083112478E-7</c:v>
                </c:pt>
                <c:pt idx="85504">
                  <c:v>6.07889887760393E-7</c:v>
                </c:pt>
                <c:pt idx="85505">
                  <c:v>5.9927151596639295E-7</c:v>
                </c:pt>
                <c:pt idx="85506">
                  <c:v>5.9115251360708498E-7</c:v>
                </c:pt>
                <c:pt idx="85507">
                  <c:v>5.8343511000202905E-7</c:v>
                </c:pt>
                <c:pt idx="85508">
                  <c:v>5.7612101045379002E-7</c:v>
                </c:pt>
                <c:pt idx="85509">
                  <c:v>5.6921686564237504E-7</c:v>
                </c:pt>
                <c:pt idx="85510">
                  <c:v>5.6266816272909605E-7</c:v>
                </c:pt>
                <c:pt idx="85511">
                  <c:v>5.5648632724114598E-7</c:v>
                </c:pt>
                <c:pt idx="85512">
                  <c:v>5.5062253068172098E-7</c:v>
                </c:pt>
                <c:pt idx="85513">
                  <c:v>5.4509558822246596E-7</c:v>
                </c:pt>
                <c:pt idx="85514">
                  <c:v>5.3944626188240395E-7</c:v>
                </c:pt>
                <c:pt idx="85515">
                  <c:v>5.33647266820481E-7</c:v>
                </c:pt>
                <c:pt idx="85516">
                  <c:v>5.2811219575232805E-7</c:v>
                </c:pt>
                <c:pt idx="85517">
                  <c:v>5.2283212426118595E-7</c:v>
                </c:pt>
                <c:pt idx="85518">
                  <c:v>5.1784530796794602E-7</c:v>
                </c:pt>
                <c:pt idx="85519">
                  <c:v>5.1439729986668702E-7</c:v>
                </c:pt>
                <c:pt idx="85520">
                  <c:v>5.09116034663748E-7</c:v>
                </c:pt>
                <c:pt idx="85521">
                  <c:v>5.0514620397734699E-7</c:v>
                </c:pt>
                <c:pt idx="85522">
                  <c:v>5.0201879275846295E-7</c:v>
                </c:pt>
                <c:pt idx="85523">
                  <c:v>4.9876035745910496E-7</c:v>
                </c:pt>
                <c:pt idx="85524">
                  <c:v>4.9525499434821498E-7</c:v>
                </c:pt>
                <c:pt idx="85525">
                  <c:v>4.9151520897794398E-7</c:v>
                </c:pt>
                <c:pt idx="85526">
                  <c:v>4.8769527438707904E-7</c:v>
                </c:pt>
                <c:pt idx="85527">
                  <c:v>4.8523435225433797E-7</c:v>
                </c:pt>
                <c:pt idx="85528">
                  <c:v>4.8289638243659304E-7</c:v>
                </c:pt>
                <c:pt idx="85529">
                  <c:v>4.7927807145242696E-7</c:v>
                </c:pt>
                <c:pt idx="85530">
                  <c:v>4.7698949856567197E-7</c:v>
                </c:pt>
                <c:pt idx="85531">
                  <c:v>4.7530346591884202E-7</c:v>
                </c:pt>
                <c:pt idx="85532">
                  <c:v>4.7304706640716198E-7</c:v>
                </c:pt>
                <c:pt idx="85533">
                  <c:v>4.7024172999954301E-7</c:v>
                </c:pt>
                <c:pt idx="85534">
                  <c:v>4.6723275204385599E-7</c:v>
                </c:pt>
                <c:pt idx="85535">
                  <c:v>4.6696831645931498E-7</c:v>
                </c:pt>
                <c:pt idx="85536">
                  <c:v>4.6567421918552999E-7</c:v>
                </c:pt>
                <c:pt idx="85537">
                  <c:v>4.6317521196215202E-7</c:v>
                </c:pt>
                <c:pt idx="85538">
                  <c:v>4.5989546038072202E-7</c:v>
                </c:pt>
                <c:pt idx="85539">
                  <c:v>4.5936931769574601E-7</c:v>
                </c:pt>
                <c:pt idx="85540">
                  <c:v>4.5874995180383901E-7</c:v>
                </c:pt>
                <c:pt idx="85541">
                  <c:v>4.5738627818536802E-7</c:v>
                </c:pt>
                <c:pt idx="85542">
                  <c:v>4.5537223059000098E-7</c:v>
                </c:pt>
                <c:pt idx="85543">
                  <c:v>4.5304744844543203E-7</c:v>
                </c:pt>
                <c:pt idx="85544">
                  <c:v>4.50770471616124E-7</c:v>
                </c:pt>
                <c:pt idx="85545">
                  <c:v>4.5101737100594598E-7</c:v>
                </c:pt>
                <c:pt idx="85546">
                  <c:v>4.5037018026050598E-7</c:v>
                </c:pt>
                <c:pt idx="85547">
                  <c:v>4.4835459789283097E-7</c:v>
                </c:pt>
                <c:pt idx="85548">
                  <c:v>4.4567968870978802E-7</c:v>
                </c:pt>
                <c:pt idx="85549">
                  <c:v>4.4555991962624798E-7</c:v>
                </c:pt>
                <c:pt idx="85550">
                  <c:v>4.4536037080433701E-7</c:v>
                </c:pt>
                <c:pt idx="85551">
                  <c:v>4.4444158220358098E-7</c:v>
                </c:pt>
                <c:pt idx="85552">
                  <c:v>4.4297490831013398E-7</c:v>
                </c:pt>
                <c:pt idx="85553">
                  <c:v>4.4137749455330798E-7</c:v>
                </c:pt>
                <c:pt idx="85554">
                  <c:v>4.3986401010442901E-7</c:v>
                </c:pt>
                <c:pt idx="85555">
                  <c:v>4.3847580855072E-7</c:v>
                </c:pt>
                <c:pt idx="85556">
                  <c:v>4.3911427383136502E-7</c:v>
                </c:pt>
                <c:pt idx="85557">
                  <c:v>4.38235247202101E-7</c:v>
                </c:pt>
                <c:pt idx="85558">
                  <c:v>4.36298392969547E-7</c:v>
                </c:pt>
                <c:pt idx="85559">
                  <c:v>4.34772800872452E-7</c:v>
                </c:pt>
                <c:pt idx="85560">
                  <c:v>4.3460170218168102E-7</c:v>
                </c:pt>
                <c:pt idx="85561">
                  <c:v>4.3394169324528802E-7</c:v>
                </c:pt>
                <c:pt idx="85562">
                  <c:v>4.3280678596602202E-7</c:v>
                </c:pt>
                <c:pt idx="85563">
                  <c:v>4.3153409023943802E-7</c:v>
                </c:pt>
                <c:pt idx="85564">
                  <c:v>4.3050394538113302E-7</c:v>
                </c:pt>
                <c:pt idx="85565">
                  <c:v>4.2991393911506801E-7</c:v>
                </c:pt>
                <c:pt idx="85566">
                  <c:v>4.2920075316032998E-7</c:v>
                </c:pt>
                <c:pt idx="85567">
                  <c:v>4.28193374091279E-7</c:v>
                </c:pt>
                <c:pt idx="85568">
                  <c:v>4.2748166606543199E-7</c:v>
                </c:pt>
                <c:pt idx="85569">
                  <c:v>4.2681523382270799E-7</c:v>
                </c:pt>
                <c:pt idx="85570">
                  <c:v>4.2608121475495901E-7</c:v>
                </c:pt>
                <c:pt idx="85571">
                  <c:v>4.2522040644143999E-7</c:v>
                </c:pt>
                <c:pt idx="85572">
                  <c:v>4.2454365711819301E-7</c:v>
                </c:pt>
                <c:pt idx="85573">
                  <c:v>4.2386582776998699E-7</c:v>
                </c:pt>
                <c:pt idx="85574">
                  <c:v>4.22975830360883E-7</c:v>
                </c:pt>
                <c:pt idx="85575">
                  <c:v>4.2240370135004902E-7</c:v>
                </c:pt>
                <c:pt idx="85576">
                  <c:v>4.21802155869955E-7</c:v>
                </c:pt>
                <c:pt idx="85577">
                  <c:v>4.21110172510453E-7</c:v>
                </c:pt>
                <c:pt idx="85578">
                  <c:v>4.2061421368089198E-7</c:v>
                </c:pt>
                <c:pt idx="85579">
                  <c:v>4.1977077103183499E-7</c:v>
                </c:pt>
                <c:pt idx="85580">
                  <c:v>4.1944434769902701E-7</c:v>
                </c:pt>
                <c:pt idx="85581">
                  <c:v>4.1905562397914801E-7</c:v>
                </c:pt>
                <c:pt idx="85582">
                  <c:v>4.18518453670913E-7</c:v>
                </c:pt>
                <c:pt idx="85583">
                  <c:v>4.1779961179599901E-7</c:v>
                </c:pt>
                <c:pt idx="85584">
                  <c:v>4.1698254449329402E-7</c:v>
                </c:pt>
                <c:pt idx="85585">
                  <c:v>4.1665245475996899E-7</c:v>
                </c:pt>
                <c:pt idx="85586">
                  <c:v>4.16236900946387E-7</c:v>
                </c:pt>
                <c:pt idx="85587">
                  <c:v>4.1532160821589102E-7</c:v>
                </c:pt>
                <c:pt idx="85588">
                  <c:v>4.15027557210124E-7</c:v>
                </c:pt>
                <c:pt idx="85589">
                  <c:v>4.1478290313534698E-7</c:v>
                </c:pt>
                <c:pt idx="85590">
                  <c:v>4.1438468656451701E-7</c:v>
                </c:pt>
                <c:pt idx="85591">
                  <c:v>4.13800307796919E-7</c:v>
                </c:pt>
                <c:pt idx="85592">
                  <c:v>4.1311250242870301E-7</c:v>
                </c:pt>
                <c:pt idx="85593">
                  <c:v>4.1240664927499898E-7</c:v>
                </c:pt>
                <c:pt idx="85594">
                  <c:v>4.1218112301066899E-7</c:v>
                </c:pt>
                <c:pt idx="85595">
                  <c:v>4.1184404153682403E-7</c:v>
                </c:pt>
                <c:pt idx="85596">
                  <c:v>4.11066224614842E-7</c:v>
                </c:pt>
                <c:pt idx="85597">
                  <c:v>4.1069358758249997E-7</c:v>
                </c:pt>
                <c:pt idx="85598">
                  <c:v>4.1044984300242499E-7</c:v>
                </c:pt>
                <c:pt idx="85599">
                  <c:v>4.1009732854036E-7</c:v>
                </c:pt>
                <c:pt idx="85600">
                  <c:v>4.0960935621114897E-7</c:v>
                </c:pt>
                <c:pt idx="85601">
                  <c:v>4.0906999743128799E-7</c:v>
                </c:pt>
                <c:pt idx="85602">
                  <c:v>4.0852845017980102E-7</c:v>
                </c:pt>
                <c:pt idx="85603">
                  <c:v>4.0807739765114098E-7</c:v>
                </c:pt>
                <c:pt idx="85604">
                  <c:v>4.0770228793007898E-7</c:v>
                </c:pt>
                <c:pt idx="85605">
                  <c:v>4.0728593830863199E-7</c:v>
                </c:pt>
                <c:pt idx="85606">
                  <c:v>4.0698256498217202E-7</c:v>
                </c:pt>
                <c:pt idx="85607">
                  <c:v>4.0662277456249301E-7</c:v>
                </c:pt>
                <c:pt idx="85608">
                  <c:v>4.06252610218871E-7</c:v>
                </c:pt>
                <c:pt idx="85609">
                  <c:v>4.0581500115877102E-7</c:v>
                </c:pt>
                <c:pt idx="85610">
                  <c:v>4.0537690892961098E-7</c:v>
                </c:pt>
                <c:pt idx="85611">
                  <c:v>4.0528470890421902E-7</c:v>
                </c:pt>
                <c:pt idx="85612">
                  <c:v>4.0487725527782501E-7</c:v>
                </c:pt>
                <c:pt idx="85613">
                  <c:v>4.0439638837597201E-7</c:v>
                </c:pt>
                <c:pt idx="85614">
                  <c:v>4.0411376289739602E-7</c:v>
                </c:pt>
                <c:pt idx="85615">
                  <c:v>4.0382670363214899E-7</c:v>
                </c:pt>
                <c:pt idx="85616">
                  <c:v>4.03521539737994E-7</c:v>
                </c:pt>
                <c:pt idx="85617">
                  <c:v>4.0316774629900502E-7</c:v>
                </c:pt>
                <c:pt idx="85618">
                  <c:v>4.0281275914821901E-7</c:v>
                </c:pt>
                <c:pt idx="85619">
                  <c:v>4.0245001287075903E-7</c:v>
                </c:pt>
                <c:pt idx="85620">
                  <c:v>4.0231176967608901E-7</c:v>
                </c:pt>
                <c:pt idx="85621">
                  <c:v>4.0197014072873598E-7</c:v>
                </c:pt>
                <c:pt idx="85622">
                  <c:v>4.0157354419534402E-7</c:v>
                </c:pt>
                <c:pt idx="85623">
                  <c:v>4.0134418100024103E-7</c:v>
                </c:pt>
                <c:pt idx="85624">
                  <c:v>4.0110074905896898E-7</c:v>
                </c:pt>
                <c:pt idx="85625">
                  <c:v>4.0081337715491801E-7</c:v>
                </c:pt>
                <c:pt idx="85626">
                  <c:v>4.00511510179058E-7</c:v>
                </c:pt>
                <c:pt idx="85627">
                  <c:v>4.0021251379584999E-7</c:v>
                </c:pt>
                <c:pt idx="85628">
                  <c:v>3.9989677702578801E-7</c:v>
                </c:pt>
                <c:pt idx="85629">
                  <c:v>3.9981148347578699E-7</c:v>
                </c:pt>
                <c:pt idx="85630">
                  <c:v>3.9948349694896003E-7</c:v>
                </c:pt>
                <c:pt idx="85631">
                  <c:v>3.9915985894367602E-7</c:v>
                </c:pt>
                <c:pt idx="85632">
                  <c:v>3.98969604020749E-7</c:v>
                </c:pt>
                <c:pt idx="85633">
                  <c:v>3.9876351820566898E-7</c:v>
                </c:pt>
                <c:pt idx="85634">
                  <c:v>3.98507950194471E-7</c:v>
                </c:pt>
                <c:pt idx="85635">
                  <c:v>3.9823919451009699E-7</c:v>
                </c:pt>
                <c:pt idx="85636">
                  <c:v>3.9797455997359098E-7</c:v>
                </c:pt>
                <c:pt idx="85637">
                  <c:v>3.9772771742718802E-7</c:v>
                </c:pt>
                <c:pt idx="85638">
                  <c:v>3.9750665337123802E-7</c:v>
                </c:pt>
                <c:pt idx="85639">
                  <c:v>3.9726410250295901E-7</c:v>
                </c:pt>
                <c:pt idx="85640">
                  <c:v>3.9702922549622599E-7</c:v>
                </c:pt>
                <c:pt idx="85641">
                  <c:v>3.9681231100985299E-7</c:v>
                </c:pt>
                <c:pt idx="85642">
                  <c:v>3.9660946526964798E-7</c:v>
                </c:pt>
                <c:pt idx="85643">
                  <c:v>3.9638257476326501E-7</c:v>
                </c:pt>
                <c:pt idx="85644">
                  <c:v>3.9620294955966502E-7</c:v>
                </c:pt>
                <c:pt idx="85645">
                  <c:v>3.9600561763108999E-7</c:v>
                </c:pt>
                <c:pt idx="85646">
                  <c:v>3.9581115629516701E-7</c:v>
                </c:pt>
                <c:pt idx="85647">
                  <c:v>3.9559671449751498E-7</c:v>
                </c:pt>
                <c:pt idx="85648">
                  <c:v>3.9541387764074898E-7</c:v>
                </c:pt>
                <c:pt idx="85649">
                  <c:v>3.9522493011645602E-7</c:v>
                </c:pt>
                <c:pt idx="85650">
                  <c:v>3.9501085780102601E-7</c:v>
                </c:pt>
                <c:pt idx="85651">
                  <c:v>3.9483188629674302E-7</c:v>
                </c:pt>
                <c:pt idx="85652">
                  <c:v>3.9467823853556199E-7</c:v>
                </c:pt>
                <c:pt idx="85653">
                  <c:v>3.9444890376216801E-7</c:v>
                </c:pt>
                <c:pt idx="85654">
                  <c:v>3.9429247067346301E-7</c:v>
                </c:pt>
                <c:pt idx="85655">
                  <c:v>3.9412461205756699E-7</c:v>
                </c:pt>
                <c:pt idx="85656">
                  <c:v>3.9395081330440002E-7</c:v>
                </c:pt>
                <c:pt idx="85657">
                  <c:v>3.9376612903652099E-7</c:v>
                </c:pt>
                <c:pt idx="85658">
                  <c:v>3.9360216419481699E-7</c:v>
                </c:pt>
                <c:pt idx="85659">
                  <c:v>3.9343166235994399E-7</c:v>
                </c:pt>
                <c:pt idx="85660">
                  <c:v>3.9327497347585402E-7</c:v>
                </c:pt>
                <c:pt idx="85661">
                  <c:v>3.9310671695602698E-7</c:v>
                </c:pt>
                <c:pt idx="85662">
                  <c:v>3.9295221654356299E-7</c:v>
                </c:pt>
                <c:pt idx="85663">
                  <c:v>3.9279450447793399E-7</c:v>
                </c:pt>
                <c:pt idx="85664">
                  <c:v>3.9263699136427E-7</c:v>
                </c:pt>
                <c:pt idx="85665">
                  <c:v>3.9248479311026998E-7</c:v>
                </c:pt>
                <c:pt idx="85666">
                  <c:v>3.92346493072182E-7</c:v>
                </c:pt>
                <c:pt idx="85667">
                  <c:v>3.92198529652887E-7</c:v>
                </c:pt>
                <c:pt idx="85668">
                  <c:v>3.9204857671393299E-7</c:v>
                </c:pt>
                <c:pt idx="85669">
                  <c:v>3.9188512346299799E-7</c:v>
                </c:pt>
                <c:pt idx="85670">
                  <c:v>3.9174781818473997E-7</c:v>
                </c:pt>
                <c:pt idx="85671">
                  <c:v>3.9161514564511901E-7</c:v>
                </c:pt>
                <c:pt idx="85672">
                  <c:v>3.9145226082837299E-7</c:v>
                </c:pt>
                <c:pt idx="85673">
                  <c:v>3.9132427787080799E-7</c:v>
                </c:pt>
                <c:pt idx="85674">
                  <c:v>3.9117583128245299E-7</c:v>
                </c:pt>
                <c:pt idx="85675">
                  <c:v>3.9104048710214599E-7</c:v>
                </c:pt>
                <c:pt idx="85676">
                  <c:v>3.9089681536097498E-7</c:v>
                </c:pt>
                <c:pt idx="85677">
                  <c:v>3.9079094449334699E-7</c:v>
                </c:pt>
                <c:pt idx="85678">
                  <c:v>3.9064869383764702E-7</c:v>
                </c:pt>
                <c:pt idx="85679">
                  <c:v>3.9051874978213201E-7</c:v>
                </c:pt>
                <c:pt idx="85680">
                  <c:v>3.9039596799739203E-7</c:v>
                </c:pt>
                <c:pt idx="85681">
                  <c:v>3.9026355125315599E-7</c:v>
                </c:pt>
                <c:pt idx="85682">
                  <c:v>3.9013437458379501E-7</c:v>
                </c:pt>
                <c:pt idx="85683">
                  <c:v>3.90008153772214E-7</c:v>
                </c:pt>
                <c:pt idx="85684">
                  <c:v>3.8989196582406299E-7</c:v>
                </c:pt>
                <c:pt idx="85685">
                  <c:v>3.8976767768872399E-7</c:v>
                </c:pt>
                <c:pt idx="85686">
                  <c:v>3.8963713677730999E-7</c:v>
                </c:pt>
                <c:pt idx="85687">
                  <c:v>3.8951938563513998E-7</c:v>
                </c:pt>
                <c:pt idx="85688">
                  <c:v>3.8940882518545502E-7</c:v>
                </c:pt>
                <c:pt idx="85689">
                  <c:v>3.8927737477933999E-7</c:v>
                </c:pt>
                <c:pt idx="85690">
                  <c:v>3.89175369264194E-7</c:v>
                </c:pt>
                <c:pt idx="85691">
                  <c:v>3.8906037502783901E-7</c:v>
                </c:pt>
                <c:pt idx="85692">
                  <c:v>3.8895211673661802E-7</c:v>
                </c:pt>
                <c:pt idx="85693">
                  <c:v>3.8885116282472101E-7</c:v>
                </c:pt>
                <c:pt idx="85694">
                  <c:v>3.8872181562510398E-7</c:v>
                </c:pt>
                <c:pt idx="85695">
                  <c:v>3.88620435387566E-7</c:v>
                </c:pt>
                <c:pt idx="85696">
                  <c:v>3.8849941574881102E-7</c:v>
                </c:pt>
                <c:pt idx="85697">
                  <c:v>3.8838928162476799E-7</c:v>
                </c:pt>
                <c:pt idx="85698">
                  <c:v>3.8827897697046902E-7</c:v>
                </c:pt>
                <c:pt idx="85699">
                  <c:v>3.8816318692624902E-7</c:v>
                </c:pt>
                <c:pt idx="85700">
                  <c:v>3.88063142509054E-7</c:v>
                </c:pt>
                <c:pt idx="85701">
                  <c:v>3.8796144963271202E-7</c:v>
                </c:pt>
                <c:pt idx="85702">
                  <c:v>3.87857426176197E-7</c:v>
                </c:pt>
                <c:pt idx="85703">
                  <c:v>3.8777446320636902E-7</c:v>
                </c:pt>
                <c:pt idx="85704">
                  <c:v>3.8763198517699498E-7</c:v>
                </c:pt>
                <c:pt idx="85705">
                  <c:v>3.8754620845793402E-7</c:v>
                </c:pt>
                <c:pt idx="85706">
                  <c:v>3.8744587982364502E-7</c:v>
                </c:pt>
                <c:pt idx="85707">
                  <c:v>3.8732693496967798E-7</c:v>
                </c:pt>
                <c:pt idx="85708">
                  <c:v>3.8723911188753899E-7</c:v>
                </c:pt>
                <c:pt idx="85709">
                  <c:v>3.8712596506229602E-7</c:v>
                </c:pt>
                <c:pt idx="85710">
                  <c:v>3.8705442761966001E-7</c:v>
                </c:pt>
                <c:pt idx="85711">
                  <c:v>3.8692479620294799E-7</c:v>
                </c:pt>
                <c:pt idx="85712">
                  <c:v>3.8684254377585598E-7</c:v>
                </c:pt>
                <c:pt idx="85713">
                  <c:v>3.8673866242788801E-7</c:v>
                </c:pt>
                <c:pt idx="85714">
                  <c:v>3.8664387602693798E-7</c:v>
                </c:pt>
                <c:pt idx="85715">
                  <c:v>3.8653760725537701E-7</c:v>
                </c:pt>
                <c:pt idx="85716">
                  <c:v>3.8645612221443999E-7</c:v>
                </c:pt>
                <c:pt idx="85717">
                  <c:v>3.8635261034869499E-7</c:v>
                </c:pt>
                <c:pt idx="85718">
                  <c:v>3.8625580600637498E-7</c:v>
                </c:pt>
                <c:pt idx="85719">
                  <c:v>3.8616232700405801E-7</c:v>
                </c:pt>
                <c:pt idx="85720">
                  <c:v>3.86074134439696E-7</c:v>
                </c:pt>
                <c:pt idx="85721">
                  <c:v>3.8595908335992098E-7</c:v>
                </c:pt>
                <c:pt idx="85722">
                  <c:v>3.8587793937949702E-7</c:v>
                </c:pt>
                <c:pt idx="85723">
                  <c:v>3.8579136685257201E-7</c:v>
                </c:pt>
                <c:pt idx="85724">
                  <c:v>3.8569959315282197E-7</c:v>
                </c:pt>
                <c:pt idx="85725">
                  <c:v>3.8560077086913198E-7</c:v>
                </c:pt>
                <c:pt idx="85726">
                  <c:v>3.8550709291485001E-7</c:v>
                </c:pt>
                <c:pt idx="85727">
                  <c:v>3.8541179492312902E-7</c:v>
                </c:pt>
                <c:pt idx="85728">
                  <c:v>3.8533812585228599E-7</c:v>
                </c:pt>
                <c:pt idx="85729">
                  <c:v>3.8523202761098197E-7</c:v>
                </c:pt>
                <c:pt idx="85730">
                  <c:v>3.8514650668730599E-7</c:v>
                </c:pt>
                <c:pt idx="85731">
                  <c:v>3.85056608820378E-7</c:v>
                </c:pt>
                <c:pt idx="85732">
                  <c:v>3.8496810361721198E-7</c:v>
                </c:pt>
                <c:pt idx="85733">
                  <c:v>3.8488431641781099E-7</c:v>
                </c:pt>
                <c:pt idx="85734">
                  <c:v>3.8480311559396801E-7</c:v>
                </c:pt>
                <c:pt idx="85735">
                  <c:v>3.8471134189421703E-7</c:v>
                </c:pt>
                <c:pt idx="85736">
                  <c:v>3.8461251961052799E-7</c:v>
                </c:pt>
                <c:pt idx="85737">
                  <c:v>3.84546979148581E-7</c:v>
                </c:pt>
                <c:pt idx="85738">
                  <c:v>3.84463305636018E-7</c:v>
                </c:pt>
                <c:pt idx="85739">
                  <c:v>3.8434950511145898E-7</c:v>
                </c:pt>
                <c:pt idx="85740">
                  <c:v>3.8427484128078499E-7</c:v>
                </c:pt>
                <c:pt idx="85741">
                  <c:v>3.84200347980368E-7</c:v>
                </c:pt>
                <c:pt idx="85742">
                  <c:v>3.8411621972045401E-7</c:v>
                </c:pt>
                <c:pt idx="85743">
                  <c:v>3.8402495761147298E-7</c:v>
                </c:pt>
                <c:pt idx="85744">
                  <c:v>3.8394173884626102E-7</c:v>
                </c:pt>
                <c:pt idx="85745">
                  <c:v>3.8385678635677302E-7</c:v>
                </c:pt>
                <c:pt idx="85746">
                  <c:v>3.83782975177383E-7</c:v>
                </c:pt>
                <c:pt idx="85747">
                  <c:v>3.8369859112208402E-7</c:v>
                </c:pt>
                <c:pt idx="85748">
                  <c:v>3.8360025200745398E-7</c:v>
                </c:pt>
                <c:pt idx="85749">
                  <c:v>3.8353149989234199E-7</c:v>
                </c:pt>
                <c:pt idx="85750">
                  <c:v>3.8345368125192202E-7</c:v>
                </c:pt>
                <c:pt idx="85751">
                  <c:v>3.8336881402756299E-7</c:v>
                </c:pt>
                <c:pt idx="85752">
                  <c:v>3.8328465734593898E-7</c:v>
                </c:pt>
                <c:pt idx="85753">
                  <c:v>3.8320033013405897E-7</c:v>
                </c:pt>
                <c:pt idx="85754">
                  <c:v>3.8311571870508498E-7</c:v>
                </c:pt>
                <c:pt idx="85755">
                  <c:v>3.8304449390125202E-7</c:v>
                </c:pt>
                <c:pt idx="85756">
                  <c:v>3.8297432070066898E-7</c:v>
                </c:pt>
                <c:pt idx="85757">
                  <c:v>3.8288132486741201E-7</c:v>
                </c:pt>
                <c:pt idx="85758">
                  <c:v>3.82829142608898E-7</c:v>
                </c:pt>
                <c:pt idx="85759">
                  <c:v>3.8272619917734097E-7</c:v>
                </c:pt>
                <c:pt idx="85760">
                  <c:v>3.8265673651949301E-7</c:v>
                </c:pt>
                <c:pt idx="85761">
                  <c:v>3.82576246238386E-7</c:v>
                </c:pt>
                <c:pt idx="85762">
                  <c:v>3.8248214195846199E-7</c:v>
                </c:pt>
                <c:pt idx="85763">
                  <c:v>3.82424417466609E-7</c:v>
                </c:pt>
                <c:pt idx="85764">
                  <c:v>3.82330682668908E-7</c:v>
                </c:pt>
                <c:pt idx="85765">
                  <c:v>3.8227531717893699E-7</c:v>
                </c:pt>
                <c:pt idx="85766">
                  <c:v>3.8219209841372498E-7</c:v>
                </c:pt>
                <c:pt idx="85767">
                  <c:v>3.8211351238715002E-7</c:v>
                </c:pt>
                <c:pt idx="85768">
                  <c:v>3.8203589269869601E-7</c:v>
                </c:pt>
                <c:pt idx="85769">
                  <c:v>3.81966145823753E-7</c:v>
                </c:pt>
                <c:pt idx="85770">
                  <c:v>3.8189440942915098E-7</c:v>
                </c:pt>
                <c:pt idx="85771">
                  <c:v>3.81806472660173E-7</c:v>
                </c:pt>
                <c:pt idx="85772">
                  <c:v>3.8174945871105598E-7</c:v>
                </c:pt>
                <c:pt idx="85773">
                  <c:v>3.8165669025147498E-7</c:v>
                </c:pt>
                <c:pt idx="85774">
                  <c:v>3.8158466963977802E-7</c:v>
                </c:pt>
                <c:pt idx="85775">
                  <c:v>3.8150517411850202E-7</c:v>
                </c:pt>
                <c:pt idx="85776">
                  <c:v>3.8145950043144699E-7</c:v>
                </c:pt>
                <c:pt idx="85777">
                  <c:v>3.8135854651954999E-7</c:v>
                </c:pt>
                <c:pt idx="85778">
                  <c:v>3.81294597673332E-7</c:v>
                </c:pt>
                <c:pt idx="85779">
                  <c:v>3.8121501688692698E-7</c:v>
                </c:pt>
                <c:pt idx="85780">
                  <c:v>3.8114771427899499E-7</c:v>
                </c:pt>
                <c:pt idx="85781">
                  <c:v>3.8107074828985798E-7</c:v>
                </c:pt>
                <c:pt idx="85782">
                  <c:v>3.8099233279353902E-7</c:v>
                </c:pt>
                <c:pt idx="85783">
                  <c:v>3.8090567500148598E-7</c:v>
                </c:pt>
                <c:pt idx="85784">
                  <c:v>3.8084218090261899E-7</c:v>
                </c:pt>
                <c:pt idx="85785">
                  <c:v>3.8078891861914599E-7</c:v>
                </c:pt>
                <c:pt idx="85786">
                  <c:v>3.80713117920095E-7</c:v>
                </c:pt>
                <c:pt idx="85787">
                  <c:v>3.8064928276071399E-7</c:v>
                </c:pt>
                <c:pt idx="85788">
                  <c:v>3.8056001017139399E-7</c:v>
                </c:pt>
                <c:pt idx="85789">
                  <c:v>3.8049662975936398E-7</c:v>
                </c:pt>
                <c:pt idx="85790">
                  <c:v>3.8042492178647102E-7</c:v>
                </c:pt>
                <c:pt idx="85791">
                  <c:v>3.80359921337004E-7</c:v>
                </c:pt>
                <c:pt idx="85792">
                  <c:v>3.8027022242204101E-7</c:v>
                </c:pt>
                <c:pt idx="85793">
                  <c:v>3.8021045156710898E-7</c:v>
                </c:pt>
                <c:pt idx="85794">
                  <c:v>3.8013476455489602E-7</c:v>
                </c:pt>
                <c:pt idx="85795">
                  <c:v>3.8008519709364903E-7</c:v>
                </c:pt>
                <c:pt idx="85796">
                  <c:v>3.8000132462912001E-7</c:v>
                </c:pt>
                <c:pt idx="85797">
                  <c:v>3.7993703472238801E-7</c:v>
                </c:pt>
                <c:pt idx="85798">
                  <c:v>3.7987618384249799E-7</c:v>
                </c:pt>
                <c:pt idx="85799">
                  <c:v>3.7980427691763902E-7</c:v>
                </c:pt>
                <c:pt idx="85800">
                  <c:v>3.7974047017996797E-7</c:v>
                </c:pt>
                <c:pt idx="85801">
                  <c:v>3.7966796639921101E-7</c:v>
                </c:pt>
                <c:pt idx="85802">
                  <c:v>3.79609872425135E-7</c:v>
                </c:pt>
                <c:pt idx="85803">
                  <c:v>3.7952148090880698E-7</c:v>
                </c:pt>
                <c:pt idx="85804">
                  <c:v>3.7946136899336098E-7</c:v>
                </c:pt>
                <c:pt idx="85805">
                  <c:v>3.79387842031065E-7</c:v>
                </c:pt>
                <c:pt idx="85806">
                  <c:v>3.7932889540570598E-7</c:v>
                </c:pt>
                <c:pt idx="85807">
                  <c:v>3.7925317997178301E-7</c:v>
                </c:pt>
                <c:pt idx="85808">
                  <c:v>3.7919610917924702E-7</c:v>
                </c:pt>
                <c:pt idx="85809">
                  <c:v>3.7913298456260199E-7</c:v>
                </c:pt>
                <c:pt idx="85810">
                  <c:v>3.7906121974629101E-7</c:v>
                </c:pt>
                <c:pt idx="85811">
                  <c:v>3.7898971072536401E-7</c:v>
                </c:pt>
                <c:pt idx="85812">
                  <c:v>3.7891990700700299E-7</c:v>
                </c:pt>
                <c:pt idx="85813">
                  <c:v>3.78865394168315E-7</c:v>
                </c:pt>
                <c:pt idx="85814">
                  <c:v>3.7878902503507598E-7</c:v>
                </c:pt>
                <c:pt idx="85815">
                  <c:v>3.7872874258937399E-7</c:v>
                </c:pt>
                <c:pt idx="85816">
                  <c:v>3.78659848365714E-7</c:v>
                </c:pt>
                <c:pt idx="85817">
                  <c:v>3.78591863636757E-7</c:v>
                </c:pt>
                <c:pt idx="85818">
                  <c:v>3.7853391177122799E-7</c:v>
                </c:pt>
                <c:pt idx="85819">
                  <c:v>3.7846118061679601E-7</c:v>
                </c:pt>
                <c:pt idx="85820">
                  <c:v>3.7840354139007099E-7</c:v>
                </c:pt>
                <c:pt idx="85821">
                  <c:v>3.7834476529496902E-7</c:v>
                </c:pt>
                <c:pt idx="85822">
                  <c:v>3.78287751345852E-7</c:v>
                </c:pt>
                <c:pt idx="85823">
                  <c:v>3.7819810927430797E-7</c:v>
                </c:pt>
                <c:pt idx="85824">
                  <c:v>3.78134046741252E-7</c:v>
                </c:pt>
                <c:pt idx="85825">
                  <c:v>3.7806597674716597E-7</c:v>
                </c:pt>
                <c:pt idx="85826">
                  <c:v>3.7801882513122099E-7</c:v>
                </c:pt>
                <c:pt idx="85827">
                  <c:v>3.7795956586705902E-7</c:v>
                </c:pt>
                <c:pt idx="85828">
                  <c:v>3.7787967244184999E-7</c:v>
                </c:pt>
                <c:pt idx="85829">
                  <c:v>3.7782660911034301E-7</c:v>
                </c:pt>
                <c:pt idx="85830">
                  <c:v>3.7776865724481499E-7</c:v>
                </c:pt>
                <c:pt idx="85831">
                  <c:v>3.7768927541037598E-7</c:v>
                </c:pt>
                <c:pt idx="85832">
                  <c:v>3.7763211935271102E-7</c:v>
                </c:pt>
                <c:pt idx="85833">
                  <c:v>3.7756635151708901E-7</c:v>
                </c:pt>
                <c:pt idx="85834">
                  <c:v>3.7749688885924099E-7</c:v>
                </c:pt>
                <c:pt idx="85835">
                  <c:v>3.7745365943919698E-7</c:v>
                </c:pt>
                <c:pt idx="85836">
                  <c:v>3.77397100237431E-7</c:v>
                </c:pt>
                <c:pt idx="85837">
                  <c:v>3.7732039004367797E-7</c:v>
                </c:pt>
                <c:pt idx="85838">
                  <c:v>3.7726422874584402E-7</c:v>
                </c:pt>
                <c:pt idx="85839">
                  <c:v>3.7719800616287102E-7</c:v>
                </c:pt>
                <c:pt idx="85840">
                  <c:v>3.7714025324930802E-7</c:v>
                </c:pt>
                <c:pt idx="85841">
                  <c:v>3.7707368960582201E-7</c:v>
                </c:pt>
                <c:pt idx="85842">
                  <c:v>3.7700607435908698E-7</c:v>
                </c:pt>
                <c:pt idx="85843">
                  <c:v>3.7695264154535798E-7</c:v>
                </c:pt>
                <c:pt idx="85844">
                  <c:v>3.7689417808906001E-7</c:v>
                </c:pt>
                <c:pt idx="85845">
                  <c:v>3.7681886055906901E-7</c:v>
                </c:pt>
                <c:pt idx="85846">
                  <c:v>3.7676431929867201E-7</c:v>
                </c:pt>
                <c:pt idx="85847">
                  <c:v>3.76690849179795E-7</c:v>
                </c:pt>
                <c:pt idx="85848">
                  <c:v>3.7664383967239701E-7</c:v>
                </c:pt>
                <c:pt idx="85849">
                  <c:v>3.7658818996533201E-7</c:v>
                </c:pt>
                <c:pt idx="85850">
                  <c:v>3.7652168316526502E-7</c:v>
                </c:pt>
                <c:pt idx="85851">
                  <c:v>3.7644622352672698E-7</c:v>
                </c:pt>
                <c:pt idx="85852">
                  <c:v>3.7640018035744999E-7</c:v>
                </c:pt>
                <c:pt idx="85853">
                  <c:v>3.76334611473794E-7</c:v>
                </c:pt>
                <c:pt idx="85854">
                  <c:v>3.76288056713747E-7</c:v>
                </c:pt>
                <c:pt idx="85855">
                  <c:v>3.7621649084940198E-7</c:v>
                </c:pt>
                <c:pt idx="85856">
                  <c:v>3.76153366232757E-7</c:v>
                </c:pt>
                <c:pt idx="85857">
                  <c:v>3.7609632386193002E-7</c:v>
                </c:pt>
                <c:pt idx="85858">
                  <c:v>3.7604286262649101E-7</c:v>
                </c:pt>
                <c:pt idx="85859">
                  <c:v>3.7597368418573698E-7</c:v>
                </c:pt>
                <c:pt idx="85860">
                  <c:v>3.75905926830455E-7</c:v>
                </c:pt>
                <c:pt idx="85861">
                  <c:v>3.75849424472108E-7</c:v>
                </c:pt>
                <c:pt idx="85862">
                  <c:v>3.7579039258162099E-7</c:v>
                </c:pt>
                <c:pt idx="85863">
                  <c:v>3.75747845282604E-7</c:v>
                </c:pt>
                <c:pt idx="85864">
                  <c:v>3.7569233768408599E-7</c:v>
                </c:pt>
                <c:pt idx="85865">
                  <c:v>3.7561019894383202E-7</c:v>
                </c:pt>
                <c:pt idx="85866">
                  <c:v>3.7555381027232199E-7</c:v>
                </c:pt>
                <c:pt idx="85867">
                  <c:v>3.7549952480730998E-7</c:v>
                </c:pt>
                <c:pt idx="85868">
                  <c:v>3.75434808574937E-7</c:v>
                </c:pt>
                <c:pt idx="85869">
                  <c:v>3.7537557773248398E-7</c:v>
                </c:pt>
                <c:pt idx="85870">
                  <c:v>3.75312112055326E-7</c:v>
                </c:pt>
                <c:pt idx="85871">
                  <c:v>3.7525236962210302E-7</c:v>
                </c:pt>
                <c:pt idx="85872">
                  <c:v>3.7520464957197001E-7</c:v>
                </c:pt>
                <c:pt idx="85873">
                  <c:v>3.7514791983994698E-7</c:v>
                </c:pt>
                <c:pt idx="85874">
                  <c:v>3.7508974060074299E-7</c:v>
                </c:pt>
                <c:pt idx="85875">
                  <c:v>3.7503264138649699E-7</c:v>
                </c:pt>
                <c:pt idx="85876">
                  <c:v>3.7498145388781299E-7</c:v>
                </c:pt>
                <c:pt idx="85877">
                  <c:v>3.7491975035663901E-7</c:v>
                </c:pt>
                <c:pt idx="85878">
                  <c:v>3.7486520909624201E-7</c:v>
                </c:pt>
                <c:pt idx="85879">
                  <c:v>3.7481049730558901E-7</c:v>
                </c:pt>
                <c:pt idx="85880">
                  <c:v>3.7472415215233902E-7</c:v>
                </c:pt>
                <c:pt idx="85881">
                  <c:v>3.7467890479092603E-7</c:v>
                </c:pt>
                <c:pt idx="85882">
                  <c:v>3.7461401802829599E-7</c:v>
                </c:pt>
                <c:pt idx="85883">
                  <c:v>3.7455993151524998E-7</c:v>
                </c:pt>
                <c:pt idx="85884">
                  <c:v>3.74496949007153E-7</c:v>
                </c:pt>
                <c:pt idx="85885">
                  <c:v>3.7443609812726198E-7</c:v>
                </c:pt>
                <c:pt idx="85886">
                  <c:v>3.7438371691678201E-7</c:v>
                </c:pt>
                <c:pt idx="85887">
                  <c:v>3.7432411659210598E-7</c:v>
                </c:pt>
                <c:pt idx="85888">
                  <c:v>3.7429541066558201E-7</c:v>
                </c:pt>
                <c:pt idx="85889">
                  <c:v>3.7422049103952299E-7</c:v>
                </c:pt>
                <c:pt idx="85890">
                  <c:v>3.7415631481962898E-7</c:v>
                </c:pt>
                <c:pt idx="85891">
                  <c:v>3.7411146536214801E-7</c:v>
                </c:pt>
                <c:pt idx="85892">
                  <c:v>3.7404765862447702E-7</c:v>
                </c:pt>
                <c:pt idx="85893">
                  <c:v>3.7399905750135097E-7</c:v>
                </c:pt>
                <c:pt idx="85894">
                  <c:v>3.7393775187410901E-7</c:v>
                </c:pt>
                <c:pt idx="85895">
                  <c:v>3.7387940210464903E-7</c:v>
                </c:pt>
                <c:pt idx="85896">
                  <c:v>3.7381929018920399E-7</c:v>
                </c:pt>
                <c:pt idx="85897">
                  <c:v>3.7378472939053598E-7</c:v>
                </c:pt>
                <c:pt idx="85898">
                  <c:v>3.7371228245319799E-7</c:v>
                </c:pt>
                <c:pt idx="85899">
                  <c:v>3.73662913943917E-7</c:v>
                </c:pt>
                <c:pt idx="85900">
                  <c:v>3.7360214832915501E-7</c:v>
                </c:pt>
                <c:pt idx="85901">
                  <c:v>3.7354541859713198E-7</c:v>
                </c:pt>
                <c:pt idx="85902">
                  <c:v>3.7349698800426299E-7</c:v>
                </c:pt>
                <c:pt idx="85903">
                  <c:v>3.7342667269513201E-7</c:v>
                </c:pt>
                <c:pt idx="85904">
                  <c:v>3.7337315461627398E-7</c:v>
                </c:pt>
                <c:pt idx="85905">
                  <c:v>3.7331233215809302E-7</c:v>
                </c:pt>
                <c:pt idx="85906">
                  <c:v>3.7327171753531698E-7</c:v>
                </c:pt>
                <c:pt idx="85907">
                  <c:v>3.7323255241972198E-7</c:v>
                </c:pt>
                <c:pt idx="85908">
                  <c:v>3.7317209944376399E-7</c:v>
                </c:pt>
                <c:pt idx="85909">
                  <c:v>3.7310172729121399E-7</c:v>
                </c:pt>
                <c:pt idx="85910">
                  <c:v>3.7304749866962099E-7</c:v>
                </c:pt>
                <c:pt idx="85911">
                  <c:v>3.7299932387213598E-7</c:v>
                </c:pt>
                <c:pt idx="85912">
                  <c:v>3.72941144632932E-7</c:v>
                </c:pt>
                <c:pt idx="85913">
                  <c:v>3.72888052879716E-7</c:v>
                </c:pt>
                <c:pt idx="85914">
                  <c:v>3.7281833442648301E-7</c:v>
                </c:pt>
                <c:pt idx="85915">
                  <c:v>3.7278346098901201E-7</c:v>
                </c:pt>
                <c:pt idx="85916">
                  <c:v>3.7272548070177399E-7</c:v>
                </c:pt>
                <c:pt idx="85917">
                  <c:v>3.7265419905452301E-7</c:v>
                </c:pt>
                <c:pt idx="85918">
                  <c:v>3.7261088436935102E-7</c:v>
                </c:pt>
                <c:pt idx="85919">
                  <c:v>3.7256549489939099E-7</c:v>
                </c:pt>
                <c:pt idx="85920">
                  <c:v>3.72497254375048E-7</c:v>
                </c:pt>
                <c:pt idx="85921">
                  <c:v>3.72452149122182E-7</c:v>
                </c:pt>
                <c:pt idx="85922">
                  <c:v>3.7239652783682702E-7</c:v>
                </c:pt>
                <c:pt idx="85923">
                  <c:v>3.7234693195387102E-7</c:v>
                </c:pt>
                <c:pt idx="85924">
                  <c:v>3.7227832194730602E-7</c:v>
                </c:pt>
                <c:pt idx="85925">
                  <c:v>3.72221620636992E-7</c:v>
                </c:pt>
                <c:pt idx="85926">
                  <c:v>3.72169949969248E-7</c:v>
                </c:pt>
                <c:pt idx="85927">
                  <c:v>3.7211387393654102E-7</c:v>
                </c:pt>
                <c:pt idx="85928">
                  <c:v>3.7206589809102303E-7</c:v>
                </c:pt>
                <c:pt idx="85929">
                  <c:v>3.7201024838395798E-7</c:v>
                </c:pt>
                <c:pt idx="85930">
                  <c:v>3.7195283653090898E-7</c:v>
                </c:pt>
                <c:pt idx="85931">
                  <c:v>3.7190724810898299E-7</c:v>
                </c:pt>
                <c:pt idx="85932">
                  <c:v>3.7184088341746299E-7</c:v>
                </c:pt>
                <c:pt idx="85933">
                  <c:v>3.7179364653638897E-7</c:v>
                </c:pt>
                <c:pt idx="85934">
                  <c:v>3.7173765576881103E-7</c:v>
                </c:pt>
                <c:pt idx="85935">
                  <c:v>3.7169237998568897E-7</c:v>
                </c:pt>
                <c:pt idx="85936">
                  <c:v>3.7163866295486498E-7</c:v>
                </c:pt>
                <c:pt idx="85937">
                  <c:v>3.7158142163207199E-7</c:v>
                </c:pt>
                <c:pt idx="85938">
                  <c:v>3.7152895515646399E-7</c:v>
                </c:pt>
                <c:pt idx="85939">
                  <c:v>3.7146912745811299E-7</c:v>
                </c:pt>
                <c:pt idx="85940">
                  <c:v>3.7141072084523298E-7</c:v>
                </c:pt>
                <c:pt idx="85941">
                  <c:v>3.7135887964723198E-7</c:v>
                </c:pt>
                <c:pt idx="85942">
                  <c:v>3.7130081409486598E-7</c:v>
                </c:pt>
                <c:pt idx="85943">
                  <c:v>3.7127338714526601E-7</c:v>
                </c:pt>
                <c:pt idx="85944">
                  <c:v>3.7120534557288899E-7</c:v>
                </c:pt>
                <c:pt idx="85945">
                  <c:v>3.7115893292138898E-7</c:v>
                </c:pt>
                <c:pt idx="85946">
                  <c:v>3.71091005035851E-7</c:v>
                </c:pt>
                <c:pt idx="85947">
                  <c:v>3.7103515637681999E-7</c:v>
                </c:pt>
                <c:pt idx="85948">
                  <c:v>3.71001760868239E-7</c:v>
                </c:pt>
                <c:pt idx="85949">
                  <c:v>3.7094383742442E-7</c:v>
                </c:pt>
                <c:pt idx="85950">
                  <c:v>3.70879519095979E-7</c:v>
                </c:pt>
                <c:pt idx="85951">
                  <c:v>3.7082182302583501E-7</c:v>
                </c:pt>
                <c:pt idx="85952">
                  <c:v>3.7078061154716098E-7</c:v>
                </c:pt>
                <c:pt idx="85953">
                  <c:v>3.7070438452246901E-7</c:v>
                </c:pt>
                <c:pt idx="85954">
                  <c:v>3.7068119240757401E-7</c:v>
                </c:pt>
                <c:pt idx="85955">
                  <c:v>3.7059936630612398E-7</c:v>
                </c:pt>
                <c:pt idx="85956">
                  <c:v>3.7056778978694601E-7</c:v>
                </c:pt>
                <c:pt idx="85957">
                  <c:v>3.7051154322398398E-7</c:v>
                </c:pt>
                <c:pt idx="85958">
                  <c:v>3.70478488775916E-7</c:v>
                </c:pt>
                <c:pt idx="85959">
                  <c:v>3.7039015410300598E-7</c:v>
                </c:pt>
                <c:pt idx="85960">
                  <c:v>3.7034664046586798E-7</c:v>
                </c:pt>
                <c:pt idx="85961">
                  <c:v>3.7028257793281201E-7</c:v>
                </c:pt>
                <c:pt idx="85962">
                  <c:v>3.70226558743525E-7</c:v>
                </c:pt>
                <c:pt idx="85963">
                  <c:v>3.7017255749560702E-7</c:v>
                </c:pt>
                <c:pt idx="85964">
                  <c:v>3.7014123677181498E-7</c:v>
                </c:pt>
                <c:pt idx="85965">
                  <c:v>3.7006230968472701E-7</c:v>
                </c:pt>
                <c:pt idx="85966">
                  <c:v>3.7002646990913501E-7</c:v>
                </c:pt>
                <c:pt idx="85967">
                  <c:v>3.6997371921643202E-7</c:v>
                </c:pt>
                <c:pt idx="85968">
                  <c:v>3.69903602859267E-7</c:v>
                </c:pt>
                <c:pt idx="85969">
                  <c:v>3.6986276086281599E-7</c:v>
                </c:pt>
                <c:pt idx="85970">
                  <c:v>3.6980765116823001E-7</c:v>
                </c:pt>
                <c:pt idx="85971">
                  <c:v>3.6976408068767299E-7</c:v>
                </c:pt>
                <c:pt idx="85972">
                  <c:v>3.6971042050026902E-7</c:v>
                </c:pt>
                <c:pt idx="85973">
                  <c:v>3.6965766980756598E-7</c:v>
                </c:pt>
                <c:pt idx="85974">
                  <c:v>3.6959988847229402E-7</c:v>
                </c:pt>
                <c:pt idx="85975">
                  <c:v>3.69541112377192E-7</c:v>
                </c:pt>
                <c:pt idx="85976">
                  <c:v>3.69487992202267E-7</c:v>
                </c:pt>
                <c:pt idx="85977">
                  <c:v>3.6942955716767798E-7</c:v>
                </c:pt>
                <c:pt idx="85978">
                  <c:v>3.69385787735155E-7</c:v>
                </c:pt>
                <c:pt idx="85979">
                  <c:v>3.6933002434125202E-7</c:v>
                </c:pt>
                <c:pt idx="85980">
                  <c:v>3.69268065014694E-7</c:v>
                </c:pt>
                <c:pt idx="85981">
                  <c:v>3.6922000390404698E-7</c:v>
                </c:pt>
                <c:pt idx="85982">
                  <c:v>3.69176717640585E-7</c:v>
                </c:pt>
                <c:pt idx="85983">
                  <c:v>3.6912476275574601E-7</c:v>
                </c:pt>
                <c:pt idx="85984">
                  <c:v>3.6905524325447898E-7</c:v>
                </c:pt>
                <c:pt idx="85985">
                  <c:v>3.6900146938023702E-7</c:v>
                </c:pt>
                <c:pt idx="85986">
                  <c:v>3.6895636412737103E-7</c:v>
                </c:pt>
                <c:pt idx="85987">
                  <c:v>3.68913561032969E-7</c:v>
                </c:pt>
                <c:pt idx="85988">
                  <c:v>3.6887178112010599E-7</c:v>
                </c:pt>
                <c:pt idx="85989">
                  <c:v>3.68793592997463E-7</c:v>
                </c:pt>
                <c:pt idx="85990">
                  <c:v>3.68750420420838E-7</c:v>
                </c:pt>
                <c:pt idx="85991">
                  <c:v>3.6869892028335E-7</c:v>
                </c:pt>
                <c:pt idx="85992">
                  <c:v>3.6863900731987098E-7</c:v>
                </c:pt>
                <c:pt idx="85993">
                  <c:v>3.6859654528598201E-7</c:v>
                </c:pt>
                <c:pt idx="85994">
                  <c:v>3.6853833762506801E-7</c:v>
                </c:pt>
                <c:pt idx="85995">
                  <c:v>3.6849633033852998E-7</c:v>
                </c:pt>
                <c:pt idx="85996">
                  <c:v>3.68431443575901E-7</c:v>
                </c:pt>
                <c:pt idx="85997">
                  <c:v>3.6837221273344799E-7</c:v>
                </c:pt>
                <c:pt idx="85998">
                  <c:v>3.68323469501775E-7</c:v>
                </c:pt>
                <c:pt idx="85999">
                  <c:v>3.68265887118469E-7</c:v>
                </c:pt>
                <c:pt idx="86000">
                  <c:v>3.68211800605423E-7</c:v>
                </c:pt>
                <c:pt idx="86001">
                  <c:v>3.68170731235295E-7</c:v>
                </c:pt>
                <c:pt idx="86002">
                  <c:v>3.6812571124755799E-7</c:v>
                </c:pt>
                <c:pt idx="86003">
                  <c:v>3.6806295611313502E-7</c:v>
                </c:pt>
                <c:pt idx="86004">
                  <c:v>3.6800798852709699E-7</c:v>
                </c:pt>
                <c:pt idx="86005">
                  <c:v>3.6795105984310799E-7</c:v>
                </c:pt>
                <c:pt idx="86006">
                  <c:v>3.6790743251913201E-7</c:v>
                </c:pt>
                <c:pt idx="86007">
                  <c:v>3.67851100691041E-7</c:v>
                </c:pt>
                <c:pt idx="86008">
                  <c:v>3.6779857737201398E-7</c:v>
                </c:pt>
                <c:pt idx="86009">
                  <c:v>3.67739772855202E-7</c:v>
                </c:pt>
                <c:pt idx="86010">
                  <c:v>3.6768651057173001E-7</c:v>
                </c:pt>
                <c:pt idx="86011">
                  <c:v>3.6763699995390198E-7</c:v>
                </c:pt>
                <c:pt idx="86012">
                  <c:v>3.6760721400241902E-7</c:v>
                </c:pt>
                <c:pt idx="86013">
                  <c:v>3.6753749554918597E-7</c:v>
                </c:pt>
                <c:pt idx="86014">
                  <c:v>3.6749145237990898E-7</c:v>
                </c:pt>
                <c:pt idx="86015">
                  <c:v>3.6742520137522698E-7</c:v>
                </c:pt>
                <c:pt idx="86016">
                  <c:v>3.6738359199262002E-7</c:v>
                </c:pt>
                <c:pt idx="86017">
                  <c:v>3.67330898143337E-7</c:v>
                </c:pt>
                <c:pt idx="86018">
                  <c:v>3.6728957297782498E-7</c:v>
                </c:pt>
                <c:pt idx="86019">
                  <c:v>3.6722113350151599E-7</c:v>
                </c:pt>
                <c:pt idx="86020">
                  <c:v>3.6717113971462801E-7</c:v>
                </c:pt>
                <c:pt idx="86021">
                  <c:v>3.6711389839183502E-7</c:v>
                </c:pt>
                <c:pt idx="86022">
                  <c:v>3.6706077821691002E-7</c:v>
                </c:pt>
                <c:pt idx="86023">
                  <c:v>3.6701590033771899E-7</c:v>
                </c:pt>
                <c:pt idx="86024">
                  <c:v>3.6696269489766601E-7</c:v>
                </c:pt>
                <c:pt idx="86025">
                  <c:v>3.66906846238635E-7</c:v>
                </c:pt>
                <c:pt idx="86026">
                  <c:v>3.6686387261397602E-7</c:v>
                </c:pt>
                <c:pt idx="86027">
                  <c:v>3.6679770687442199E-7</c:v>
                </c:pt>
                <c:pt idx="86028">
                  <c:v>3.6674563830274602E-7</c:v>
                </c:pt>
                <c:pt idx="86029">
                  <c:v>3.6669950986834E-7</c:v>
                </c:pt>
                <c:pt idx="86030">
                  <c:v>3.6665451830231198E-7</c:v>
                </c:pt>
                <c:pt idx="86031">
                  <c:v>3.6658806834566301E-7</c:v>
                </c:pt>
                <c:pt idx="86032">
                  <c:v>3.6654910218203398E-7</c:v>
                </c:pt>
                <c:pt idx="86033">
                  <c:v>3.6648216905632601E-7</c:v>
                </c:pt>
                <c:pt idx="86034">
                  <c:v>3.66428707820887E-7</c:v>
                </c:pt>
                <c:pt idx="86035">
                  <c:v>3.6639869449572902E-7</c:v>
                </c:pt>
                <c:pt idx="86036">
                  <c:v>3.6632363276112301E-7</c:v>
                </c:pt>
                <c:pt idx="86037">
                  <c:v>3.66265368256791E-7</c:v>
                </c:pt>
                <c:pt idx="86038">
                  <c:v>3.6620738796955303E-7</c:v>
                </c:pt>
                <c:pt idx="86039">
                  <c:v>3.6617382193071498E-7</c:v>
                </c:pt>
                <c:pt idx="86040">
                  <c:v>3.6610231290978898E-7</c:v>
                </c:pt>
                <c:pt idx="86041">
                  <c:v>3.6606849107556601E-7</c:v>
                </c:pt>
                <c:pt idx="86042">
                  <c:v>3.6601610986508598E-7</c:v>
                </c:pt>
                <c:pt idx="86043">
                  <c:v>3.6596262020793802E-7</c:v>
                </c:pt>
                <c:pt idx="86044">
                  <c:v>3.6589685237231601E-7</c:v>
                </c:pt>
                <c:pt idx="86045">
                  <c:v>3.6585160501090302E-7</c:v>
                </c:pt>
                <c:pt idx="86046">
                  <c:v>3.6579825746230199E-7</c:v>
                </c:pt>
                <c:pt idx="86047">
                  <c:v>3.6575590911525101E-7</c:v>
                </c:pt>
                <c:pt idx="86048">
                  <c:v>3.6569440453604298E-7</c:v>
                </c:pt>
                <c:pt idx="86049">
                  <c:v>3.6563474736794898E-7</c:v>
                </c:pt>
                <c:pt idx="86050">
                  <c:v>3.6558242300088703E-7</c:v>
                </c:pt>
                <c:pt idx="86051">
                  <c:v>3.65530979706819E-7</c:v>
                </c:pt>
                <c:pt idx="86052">
                  <c:v>3.65471805707784E-7</c:v>
                </c:pt>
                <c:pt idx="86053">
                  <c:v>3.6541908343679102E-7</c:v>
                </c:pt>
                <c:pt idx="86054">
                  <c:v>3.6539029224513802E-7</c:v>
                </c:pt>
                <c:pt idx="86055">
                  <c:v>3.6533620573209202E-7</c:v>
                </c:pt>
                <c:pt idx="86056">
                  <c:v>3.65280641290156E-7</c:v>
                </c:pt>
                <c:pt idx="86057">
                  <c:v>3.6522453683574001E-7</c:v>
                </c:pt>
                <c:pt idx="86058">
                  <c:v>3.6517403145808197E-7</c:v>
                </c:pt>
                <c:pt idx="86059">
                  <c:v>3.65119717571361E-7</c:v>
                </c:pt>
                <c:pt idx="86060">
                  <c:v>3.6506600054053701E-7</c:v>
                </c:pt>
                <c:pt idx="86061">
                  <c:v>3.6502495959211998E-7</c:v>
                </c:pt>
                <c:pt idx="86062">
                  <c:v>3.6495899280453201E-7</c:v>
                </c:pt>
                <c:pt idx="86063">
                  <c:v>3.6490149568635399E-7</c:v>
                </c:pt>
                <c:pt idx="86064">
                  <c:v>3.64859602086654E-7</c:v>
                </c:pt>
                <c:pt idx="86065">
                  <c:v>3.6481077358985198E-7</c:v>
                </c:pt>
                <c:pt idx="86066">
                  <c:v>3.6476654940997801E-7</c:v>
                </c:pt>
                <c:pt idx="86067">
                  <c:v>3.6470052577897102E-7</c:v>
                </c:pt>
                <c:pt idx="86068">
                  <c:v>3.6463475794334901E-7</c:v>
                </c:pt>
                <c:pt idx="86069">
                  <c:v>3.6459510965869402E-7</c:v>
                </c:pt>
                <c:pt idx="86070">
                  <c:v>3.6453988627727101E-7</c:v>
                </c:pt>
                <c:pt idx="86071">
                  <c:v>3.6449839058150299E-7</c:v>
                </c:pt>
                <c:pt idx="86072">
                  <c:v>3.6444606621444098E-7</c:v>
                </c:pt>
                <c:pt idx="86073">
                  <c:v>3.6439030282053901E-7</c:v>
                </c:pt>
                <c:pt idx="86074">
                  <c:v>3.6434610706237399E-7</c:v>
                </c:pt>
                <c:pt idx="86075">
                  <c:v>3.6427044847187099E-7</c:v>
                </c:pt>
                <c:pt idx="86076">
                  <c:v>3.64227275895246E-7</c:v>
                </c:pt>
                <c:pt idx="86077">
                  <c:v>3.64172109357241E-7</c:v>
                </c:pt>
                <c:pt idx="86078">
                  <c:v>3.6413021575754101E-7</c:v>
                </c:pt>
                <c:pt idx="86079">
                  <c:v>3.6407695347406801E-7</c:v>
                </c:pt>
                <c:pt idx="86080">
                  <c:v>3.6403670833351498E-7</c:v>
                </c:pt>
                <c:pt idx="86081">
                  <c:v>3.63971651040629E-7</c:v>
                </c:pt>
                <c:pt idx="86082">
                  <c:v>3.6392859215084199E-7</c:v>
                </c:pt>
                <c:pt idx="86083">
                  <c:v>3.6387527302395002E-7</c:v>
                </c:pt>
                <c:pt idx="86084">
                  <c:v>3.6380762935550598E-7</c:v>
                </c:pt>
                <c:pt idx="86085">
                  <c:v>3.6376525258674498E-7</c:v>
                </c:pt>
                <c:pt idx="86086">
                  <c:v>3.6371596934259298E-7</c:v>
                </c:pt>
                <c:pt idx="86087">
                  <c:v>3.6365182154440803E-7</c:v>
                </c:pt>
                <c:pt idx="86088">
                  <c:v>3.63605039410686E-7</c:v>
                </c:pt>
                <c:pt idx="86089">
                  <c:v>3.6356209420773698E-7</c:v>
                </c:pt>
                <c:pt idx="86090">
                  <c:v>3.6351056564853902E-7</c:v>
                </c:pt>
                <c:pt idx="86091">
                  <c:v>3.6345488751976502E-7</c:v>
                </c:pt>
                <c:pt idx="86092">
                  <c:v>3.6340463793749201E-7</c:v>
                </c:pt>
                <c:pt idx="86093">
                  <c:v>3.63346345011451E-7</c:v>
                </c:pt>
                <c:pt idx="86094">
                  <c:v>3.6328424357634498E-7</c:v>
                </c:pt>
                <c:pt idx="86095">
                  <c:v>3.6324203733784099E-7</c:v>
                </c:pt>
                <c:pt idx="86096">
                  <c:v>3.6318999718787403E-7</c:v>
                </c:pt>
                <c:pt idx="86097">
                  <c:v>3.6313380746833001E-7</c:v>
                </c:pt>
                <c:pt idx="86098">
                  <c:v>3.6309404549683698E-7</c:v>
                </c:pt>
                <c:pt idx="86099">
                  <c:v>3.6304908235251798E-7</c:v>
                </c:pt>
                <c:pt idx="86100">
                  <c:v>3.62983740842537E-7</c:v>
                </c:pt>
                <c:pt idx="86101">
                  <c:v>3.6293212701821202E-7</c:v>
                </c:pt>
                <c:pt idx="86102">
                  <c:v>3.6286621707404302E-7</c:v>
                </c:pt>
                <c:pt idx="86103">
                  <c:v>3.62825034017078E-7</c:v>
                </c:pt>
                <c:pt idx="86104">
                  <c:v>3.6277219805924698E-7</c:v>
                </c:pt>
                <c:pt idx="86105">
                  <c:v>3.6271950420996301E-7</c:v>
                </c:pt>
                <c:pt idx="86106">
                  <c:v>3.6266837355469798E-7</c:v>
                </c:pt>
                <c:pt idx="86107">
                  <c:v>3.6261090485822901E-7</c:v>
                </c:pt>
                <c:pt idx="86108">
                  <c:v>3.6255497093406998E-7</c:v>
                </c:pt>
                <c:pt idx="86109">
                  <c:v>3.6251833535061398E-7</c:v>
                </c:pt>
                <c:pt idx="86110">
                  <c:v>3.6246262880013102E-7</c:v>
                </c:pt>
                <c:pt idx="86111">
                  <c:v>3.62406581189134E-7</c:v>
                </c:pt>
                <c:pt idx="86112">
                  <c:v>3.6236548339729801E-7</c:v>
                </c:pt>
                <c:pt idx="86113">
                  <c:v>3.62314438007161E-7</c:v>
                </c:pt>
                <c:pt idx="86114">
                  <c:v>3.6226273891770699E-7</c:v>
                </c:pt>
                <c:pt idx="86115">
                  <c:v>3.6221186405782699E-7</c:v>
                </c:pt>
                <c:pt idx="86116">
                  <c:v>3.62156242772471E-7</c:v>
                </c:pt>
                <c:pt idx="86117">
                  <c:v>3.6208780329616301E-7</c:v>
                </c:pt>
                <c:pt idx="86118">
                  <c:v>3.6204886555424299E-7</c:v>
                </c:pt>
                <c:pt idx="86119">
                  <c:v>3.6199540431880397E-7</c:v>
                </c:pt>
                <c:pt idx="86120">
                  <c:v>3.6194194308336602E-7</c:v>
                </c:pt>
                <c:pt idx="86121">
                  <c:v>3.61899481049477E-7</c:v>
                </c:pt>
                <c:pt idx="86122">
                  <c:v>3.6183271845402498E-7</c:v>
                </c:pt>
                <c:pt idx="86123">
                  <c:v>3.61797617642878E-7</c:v>
                </c:pt>
                <c:pt idx="86124">
                  <c:v>3.6173830153529702E-7</c:v>
                </c:pt>
                <c:pt idx="86125">
                  <c:v>3.6168566452943201E-7</c:v>
                </c:pt>
                <c:pt idx="86126">
                  <c:v>3.6162285255159098E-7</c:v>
                </c:pt>
                <c:pt idx="86127">
                  <c:v>3.6156970395495602E-7</c:v>
                </c:pt>
                <c:pt idx="86128">
                  <c:v>3.61537502158171E-7</c:v>
                </c:pt>
                <c:pt idx="86129">
                  <c:v>3.6148355775367199E-7</c:v>
                </c:pt>
                <c:pt idx="86130">
                  <c:v>3.6143325132798001E-7</c:v>
                </c:pt>
                <c:pt idx="86131">
                  <c:v>3.6136884773441098E-7</c:v>
                </c:pt>
                <c:pt idx="86132">
                  <c:v>3.6132789205112198E-7</c:v>
                </c:pt>
                <c:pt idx="86133">
                  <c:v>3.61273862381495E-7</c:v>
                </c:pt>
                <c:pt idx="86134">
                  <c:v>3.6122520441494999E-7</c:v>
                </c:pt>
                <c:pt idx="86135">
                  <c:v>3.6116551882514598E-7</c:v>
                </c:pt>
                <c:pt idx="86136">
                  <c:v>3.6111484291723199E-7</c:v>
                </c:pt>
                <c:pt idx="86137">
                  <c:v>3.6106462175666799E-7</c:v>
                </c:pt>
                <c:pt idx="86138">
                  <c:v>3.6102235867474498E-7</c:v>
                </c:pt>
                <c:pt idx="86139">
                  <c:v>3.6095769928579102E-7</c:v>
                </c:pt>
                <c:pt idx="86140">
                  <c:v>3.6091643096369802E-7</c:v>
                </c:pt>
                <c:pt idx="86141">
                  <c:v>3.6084648513679001E-7</c:v>
                </c:pt>
                <c:pt idx="86142">
                  <c:v>3.6080814425076803E-7</c:v>
                </c:pt>
                <c:pt idx="86143">
                  <c:v>3.6075661569157102E-7</c:v>
                </c:pt>
                <c:pt idx="86144">
                  <c:v>3.6070747455596601E-7</c:v>
                </c:pt>
                <c:pt idx="86145">
                  <c:v>3.6064270148017401E-7</c:v>
                </c:pt>
                <c:pt idx="86146">
                  <c:v>3.6060183106201299E-7</c:v>
                </c:pt>
                <c:pt idx="86147">
                  <c:v>3.6055843111171302E-7</c:v>
                </c:pt>
                <c:pt idx="86148">
                  <c:v>3.6050579410584802E-7</c:v>
                </c:pt>
                <c:pt idx="86149">
                  <c:v>3.6044116313860302E-7</c:v>
                </c:pt>
                <c:pt idx="86150">
                  <c:v>3.60398217935654E-7</c:v>
                </c:pt>
                <c:pt idx="86151">
                  <c:v>3.6034725781064502E-7</c:v>
                </c:pt>
                <c:pt idx="86152">
                  <c:v>3.6029575767315702E-7</c:v>
                </c:pt>
                <c:pt idx="86153">
                  <c:v>3.6024295013703501E-7</c:v>
                </c:pt>
                <c:pt idx="86154">
                  <c:v>3.6018778359903102E-7</c:v>
                </c:pt>
                <c:pt idx="86155">
                  <c:v>3.6012926329931398E-7</c:v>
                </c:pt>
                <c:pt idx="86156">
                  <c:v>3.6008674442200599E-7</c:v>
                </c:pt>
                <c:pt idx="86157">
                  <c:v>3.6003370951220901E-7</c:v>
                </c:pt>
                <c:pt idx="86158">
                  <c:v>3.5999201486447397E-7</c:v>
                </c:pt>
                <c:pt idx="86159">
                  <c:v>3.5992547964269798E-7</c:v>
                </c:pt>
                <c:pt idx="86160">
                  <c:v>3.5987852697871901E-7</c:v>
                </c:pt>
                <c:pt idx="86161">
                  <c:v>3.5982679946755498E-7</c:v>
                </c:pt>
                <c:pt idx="86162">
                  <c:v>3.5977379297946701E-7</c:v>
                </c:pt>
                <c:pt idx="86163">
                  <c:v>3.5973994272353599E-7</c:v>
                </c:pt>
                <c:pt idx="86164">
                  <c:v>3.5967954659099601E-7</c:v>
                </c:pt>
                <c:pt idx="86165">
                  <c:v>3.5962565902991601E-7</c:v>
                </c:pt>
                <c:pt idx="86166">
                  <c:v>3.5957594946012203E-7</c:v>
                </c:pt>
                <c:pt idx="86167">
                  <c:v>3.5952717780673998E-7</c:v>
                </c:pt>
                <c:pt idx="86168">
                  <c:v>3.5948511367678298E-7</c:v>
                </c:pt>
                <c:pt idx="86169">
                  <c:v>3.5942929343946199E-7</c:v>
                </c:pt>
                <c:pt idx="86170">
                  <c:v>3.5937065945290701E-7</c:v>
                </c:pt>
                <c:pt idx="86171">
                  <c:v>3.5932762898482901E-7</c:v>
                </c:pt>
                <c:pt idx="86172">
                  <c:v>3.5927283192904698E-7</c:v>
                </c:pt>
                <c:pt idx="86173">
                  <c:v>3.5922451502301598E-7</c:v>
                </c:pt>
                <c:pt idx="86174">
                  <c:v>3.5915951457354801E-7</c:v>
                </c:pt>
                <c:pt idx="86175">
                  <c:v>3.5912069051846603E-7</c:v>
                </c:pt>
                <c:pt idx="86176">
                  <c:v>3.59057253263018E-7</c:v>
                </c:pt>
                <c:pt idx="86177">
                  <c:v>3.5902598938264403E-7</c:v>
                </c:pt>
                <c:pt idx="86178">
                  <c:v>3.5895490668735901E-7</c:v>
                </c:pt>
                <c:pt idx="86179">
                  <c:v>3.58915713150054E-7</c:v>
                </c:pt>
                <c:pt idx="86180">
                  <c:v>3.5884590943169299E-7</c:v>
                </c:pt>
                <c:pt idx="86181">
                  <c:v>3.5881029702977701E-7</c:v>
                </c:pt>
                <c:pt idx="86182">
                  <c:v>3.5875487469638798E-7</c:v>
                </c:pt>
                <c:pt idx="86183">
                  <c:v>3.5869504699803698E-7</c:v>
                </c:pt>
                <c:pt idx="86184">
                  <c:v>3.5865372183252502E-7</c:v>
                </c:pt>
                <c:pt idx="86185">
                  <c:v>3.5858801084032198E-7</c:v>
                </c:pt>
                <c:pt idx="86186">
                  <c:v>3.58539296030358E-7</c:v>
                </c:pt>
                <c:pt idx="86187">
                  <c:v>3.5850061408382301E-7</c:v>
                </c:pt>
                <c:pt idx="86188">
                  <c:v>3.5845087609232001E-7</c:v>
                </c:pt>
                <c:pt idx="86189">
                  <c:v>3.5839494216816098E-7</c:v>
                </c:pt>
                <c:pt idx="86190">
                  <c:v>3.58344948381273E-7</c:v>
                </c:pt>
                <c:pt idx="86191">
                  <c:v>3.58287508106514E-7</c:v>
                </c:pt>
                <c:pt idx="86192">
                  <c:v>3.5824260180561401E-7</c:v>
                </c:pt>
                <c:pt idx="86193">
                  <c:v>3.5820076504933198E-7</c:v>
                </c:pt>
                <c:pt idx="86194">
                  <c:v>3.5814682064483302E-7</c:v>
                </c:pt>
                <c:pt idx="86195">
                  <c:v>3.5809739529213402E-7</c:v>
                </c:pt>
                <c:pt idx="86196">
                  <c:v>3.5803250852950399E-7</c:v>
                </c:pt>
                <c:pt idx="86197">
                  <c:v>3.5797711461782498E-7</c:v>
                </c:pt>
                <c:pt idx="86198">
                  <c:v>3.57943747530953E-7</c:v>
                </c:pt>
                <c:pt idx="86199">
                  <c:v>3.5789119579021602E-7</c:v>
                </c:pt>
                <c:pt idx="86200">
                  <c:v>3.5783443763648398E-7</c:v>
                </c:pt>
                <c:pt idx="86201">
                  <c:v>3.5778577966993902E-7</c:v>
                </c:pt>
                <c:pt idx="86202">
                  <c:v>3.5772390560850898E-7</c:v>
                </c:pt>
                <c:pt idx="86203">
                  <c:v>3.5768832162830201E-7</c:v>
                </c:pt>
                <c:pt idx="86204">
                  <c:v>3.5761809158430001E-7</c:v>
                </c:pt>
                <c:pt idx="86205">
                  <c:v>3.5758003491537201E-7</c:v>
                </c:pt>
                <c:pt idx="86206">
                  <c:v>3.5753078009292901E-7</c:v>
                </c:pt>
                <c:pt idx="86207">
                  <c:v>3.57476977796978E-7</c:v>
                </c:pt>
                <c:pt idx="86208">
                  <c:v>3.5742797876991998E-7</c:v>
                </c:pt>
                <c:pt idx="86209">
                  <c:v>3.5737647863243199E-7</c:v>
                </c:pt>
                <c:pt idx="86210">
                  <c:v>3.5731201819544399E-7</c:v>
                </c:pt>
                <c:pt idx="86211">
                  <c:v>3.5727396152651599E-7</c:v>
                </c:pt>
                <c:pt idx="86212">
                  <c:v>3.5722291613637898E-7</c:v>
                </c:pt>
                <c:pt idx="86213">
                  <c:v>3.5717300761461999E-7</c:v>
                </c:pt>
                <c:pt idx="86214">
                  <c:v>3.5713165402739801E-7</c:v>
                </c:pt>
                <c:pt idx="86215">
                  <c:v>3.5707085999092701E-7</c:v>
                </c:pt>
                <c:pt idx="86216">
                  <c:v>3.5701668821275202E-7</c:v>
                </c:pt>
                <c:pt idx="86217">
                  <c:v>3.56966211256804E-7</c:v>
                </c:pt>
                <c:pt idx="86218">
                  <c:v>3.56903342435544E-7</c:v>
                </c:pt>
                <c:pt idx="86219">
                  <c:v>3.5685459920387101E-7</c:v>
                </c:pt>
                <c:pt idx="86220">
                  <c:v>3.5681514987118098E-7</c:v>
                </c:pt>
                <c:pt idx="86221">
                  <c:v>3.5676526977113099E-7</c:v>
                </c:pt>
                <c:pt idx="86222">
                  <c:v>3.5670885267791201E-7</c:v>
                </c:pt>
                <c:pt idx="86223">
                  <c:v>3.5666144526658199E-7</c:v>
                </c:pt>
                <c:pt idx="86224">
                  <c:v>3.5660619346344902E-7</c:v>
                </c:pt>
                <c:pt idx="86225">
                  <c:v>3.56549975322196E-7</c:v>
                </c:pt>
                <c:pt idx="86226">
                  <c:v>3.5649583196573102E-7</c:v>
                </c:pt>
                <c:pt idx="86227">
                  <c:v>3.5645967955133502E-7</c:v>
                </c:pt>
                <c:pt idx="86228">
                  <c:v>3.5639206430459998E-7</c:v>
                </c:pt>
                <c:pt idx="86229">
                  <c:v>3.5634337791634602E-7</c:v>
                </c:pt>
                <c:pt idx="86230">
                  <c:v>3.5630321804092102E-7</c:v>
                </c:pt>
                <c:pt idx="86231">
                  <c:v>3.5625333794087097E-7</c:v>
                </c:pt>
                <c:pt idx="86232">
                  <c:v>3.5620357152765802E-7</c:v>
                </c:pt>
                <c:pt idx="86233">
                  <c:v>3.5614820603768701E-7</c:v>
                </c:pt>
                <c:pt idx="86234">
                  <c:v>3.5609113524515102E-7</c:v>
                </c:pt>
                <c:pt idx="86235">
                  <c:v>3.5605111747827302E-7</c:v>
                </c:pt>
                <c:pt idx="86236">
                  <c:v>3.5599529724095202E-7</c:v>
                </c:pt>
                <c:pt idx="86237">
                  <c:v>3.5593743064055198E-7</c:v>
                </c:pt>
                <c:pt idx="86238">
                  <c:v>3.5589505387179098E-7</c:v>
                </c:pt>
                <c:pt idx="86239">
                  <c:v>3.5583320823207E-7</c:v>
                </c:pt>
                <c:pt idx="86240">
                  <c:v>3.5578398183133702E-7</c:v>
                </c:pt>
                <c:pt idx="86241">
                  <c:v>3.55746834657111E-7</c:v>
                </c:pt>
                <c:pt idx="86242">
                  <c:v>3.5567614986575801E-7</c:v>
                </c:pt>
                <c:pt idx="86243">
                  <c:v>3.5564514178076902E-7</c:v>
                </c:pt>
                <c:pt idx="86244">
                  <c:v>3.5558338140617702E-7</c:v>
                </c:pt>
                <c:pt idx="86245">
                  <c:v>3.5554316468733299E-7</c:v>
                </c:pt>
                <c:pt idx="86246">
                  <c:v>3.5549260246625599E-7</c:v>
                </c:pt>
                <c:pt idx="86247">
                  <c:v>3.5543862964004802E-7</c:v>
                </c:pt>
                <c:pt idx="86248">
                  <c:v>3.5539085274649498E-7</c:v>
                </c:pt>
                <c:pt idx="86249">
                  <c:v>3.55338585222853E-7</c:v>
                </c:pt>
                <c:pt idx="86250">
                  <c:v>3.55279894392879E-7</c:v>
                </c:pt>
                <c:pt idx="86251">
                  <c:v>3.5522683106137302E-7</c:v>
                </c:pt>
                <c:pt idx="86252">
                  <c:v>3.5518698382475101E-7</c:v>
                </c:pt>
                <c:pt idx="86253">
                  <c:v>3.5512786666913598E-7</c:v>
                </c:pt>
                <c:pt idx="86254">
                  <c:v>3.5507818552105201E-7</c:v>
                </c:pt>
                <c:pt idx="86255">
                  <c:v>3.5501531669979201E-7</c:v>
                </c:pt>
                <c:pt idx="86256">
                  <c:v>3.5497777162163402E-7</c:v>
                </c:pt>
                <c:pt idx="86257">
                  <c:v>3.5492470829012798E-7</c:v>
                </c:pt>
                <c:pt idx="86258">
                  <c:v>3.5487511240717098E-7</c:v>
                </c:pt>
                <c:pt idx="86259">
                  <c:v>3.5481579629958999E-7</c:v>
                </c:pt>
                <c:pt idx="86260">
                  <c:v>3.5475193271849998E-7</c:v>
                </c:pt>
                <c:pt idx="86261">
                  <c:v>3.54724818407703E-7</c:v>
                </c:pt>
                <c:pt idx="86262">
                  <c:v>3.5467334669192502E-7</c:v>
                </c:pt>
                <c:pt idx="86263">
                  <c:v>3.54623239218199E-7</c:v>
                </c:pt>
                <c:pt idx="86264">
                  <c:v>3.54573472804987E-7</c:v>
                </c:pt>
                <c:pt idx="86265">
                  <c:v>3.5452433166938098E-7</c:v>
                </c:pt>
                <c:pt idx="86266">
                  <c:v>3.5447217783257699E-7</c:v>
                </c:pt>
                <c:pt idx="86267">
                  <c:v>3.54421672454919E-7</c:v>
                </c:pt>
                <c:pt idx="86268">
                  <c:v>3.5437238921076599E-7</c:v>
                </c:pt>
                <c:pt idx="86269">
                  <c:v>3.5431889955361802E-7</c:v>
                </c:pt>
                <c:pt idx="86270">
                  <c:v>3.5427282796263197E-7</c:v>
                </c:pt>
                <c:pt idx="86271">
                  <c:v>3.5421285815573398E-7</c:v>
                </c:pt>
                <c:pt idx="86272">
                  <c:v>3.5416942978372401E-7</c:v>
                </c:pt>
                <c:pt idx="86273">
                  <c:v>3.54099512378525E-7</c:v>
                </c:pt>
                <c:pt idx="86274">
                  <c:v>3.5406060305831499E-7</c:v>
                </c:pt>
                <c:pt idx="86275">
                  <c:v>3.5402044318288999E-7</c:v>
                </c:pt>
                <c:pt idx="86276">
                  <c:v>3.53973945266262E-7</c:v>
                </c:pt>
                <c:pt idx="86277">
                  <c:v>3.53921961959713E-7</c:v>
                </c:pt>
                <c:pt idx="86278">
                  <c:v>3.5386946706239499E-7</c:v>
                </c:pt>
                <c:pt idx="86279">
                  <c:v>3.5382336704969898E-7</c:v>
                </c:pt>
                <c:pt idx="86280">
                  <c:v>3.5375532547732302E-7</c:v>
                </c:pt>
                <c:pt idx="86281">
                  <c:v>3.53715137180188E-7</c:v>
                </c:pt>
                <c:pt idx="86282">
                  <c:v>3.5365812323107098E-7</c:v>
                </c:pt>
                <c:pt idx="86283">
                  <c:v>3.5360767469683202E-7</c:v>
                </c:pt>
                <c:pt idx="86284">
                  <c:v>3.5355620298105303E-7</c:v>
                </c:pt>
                <c:pt idx="86285">
                  <c:v>3.5350885241314203E-7</c:v>
                </c:pt>
                <c:pt idx="86286">
                  <c:v>3.5345479432180598E-7</c:v>
                </c:pt>
                <c:pt idx="86287">
                  <c:v>3.5340545423423501E-7</c:v>
                </c:pt>
                <c:pt idx="86288">
                  <c:v>3.5334508652340499E-7</c:v>
                </c:pt>
                <c:pt idx="86289">
                  <c:v>3.5329372849446399E-7</c:v>
                </c:pt>
                <c:pt idx="86290">
                  <c:v>3.5325783187545302E-7</c:v>
                </c:pt>
                <c:pt idx="86291">
                  <c:v>3.5321062341608901E-7</c:v>
                </c:pt>
                <c:pt idx="86292">
                  <c:v>3.5316034541210699E-7</c:v>
                </c:pt>
                <c:pt idx="86293">
                  <c:v>3.5309435020280901E-7</c:v>
                </c:pt>
                <c:pt idx="86294">
                  <c:v>3.5305819778841402E-7</c:v>
                </c:pt>
                <c:pt idx="86295">
                  <c:v>3.5301181355862301E-7</c:v>
                </c:pt>
                <c:pt idx="86296">
                  <c:v>3.5295784073241499E-7</c:v>
                </c:pt>
                <c:pt idx="86297">
                  <c:v>3.5290113942210197E-7</c:v>
                </c:pt>
                <c:pt idx="86298">
                  <c:v>3.5284764976495401E-7</c:v>
                </c:pt>
                <c:pt idx="86299">
                  <c:v>3.5279808230370701E-7</c:v>
                </c:pt>
                <c:pt idx="86300">
                  <c:v>3.5275047594041098E-7</c:v>
                </c:pt>
                <c:pt idx="86301">
                  <c:v>3.5270019793642902E-7</c:v>
                </c:pt>
                <c:pt idx="86302">
                  <c:v>3.5263749964542502E-7</c:v>
                </c:pt>
                <c:pt idx="86303">
                  <c:v>3.5259870401205299E-7</c:v>
                </c:pt>
                <c:pt idx="86304">
                  <c:v>3.5255877151030301E-7</c:v>
                </c:pt>
                <c:pt idx="86305">
                  <c:v>3.5248746144134202E-7</c:v>
                </c:pt>
                <c:pt idx="86306">
                  <c:v>3.5246361562713002E-7</c:v>
                </c:pt>
                <c:pt idx="86307">
                  <c:v>3.52401315240059E-7</c:v>
                </c:pt>
                <c:pt idx="86308">
                  <c:v>3.5235518680565303E-7</c:v>
                </c:pt>
                <c:pt idx="86309">
                  <c:v>3.52315595364416E-7</c:v>
                </c:pt>
                <c:pt idx="86310">
                  <c:v>3.5225190231358299E-7</c:v>
                </c:pt>
                <c:pt idx="86311">
                  <c:v>3.5220304539507202E-7</c:v>
                </c:pt>
                <c:pt idx="86312">
                  <c:v>3.5215552429690401E-7</c:v>
                </c:pt>
                <c:pt idx="86313">
                  <c:v>3.5210382520745E-7</c:v>
                </c:pt>
                <c:pt idx="86314">
                  <c:v>3.52042377471662E-7</c:v>
                </c:pt>
                <c:pt idx="86315">
                  <c:v>3.5200662296119802E-7</c:v>
                </c:pt>
                <c:pt idx="86316">
                  <c:v>3.5194446468267399E-7</c:v>
                </c:pt>
                <c:pt idx="86317">
                  <c:v>3.51896488837156E-7</c:v>
                </c:pt>
                <c:pt idx="86318">
                  <c:v>3.5185880165045102E-7</c:v>
                </c:pt>
                <c:pt idx="86319">
                  <c:v>3.5178774737687501E-7</c:v>
                </c:pt>
                <c:pt idx="86320">
                  <c:v>3.5174045365238298E-7</c:v>
                </c:pt>
                <c:pt idx="86321">
                  <c:v>3.5170171486242902E-7</c:v>
                </c:pt>
                <c:pt idx="86322">
                  <c:v>3.5166121392649101E-7</c:v>
                </c:pt>
                <c:pt idx="86323">
                  <c:v>3.51610168536354E-7</c:v>
                </c:pt>
                <c:pt idx="86324">
                  <c:v>3.5155360933458702E-7</c:v>
                </c:pt>
                <c:pt idx="86325">
                  <c:v>3.5151040833625302E-7</c:v>
                </c:pt>
                <c:pt idx="86326">
                  <c:v>3.51443020463193E-7</c:v>
                </c:pt>
                <c:pt idx="86327">
                  <c:v>3.5140479326401001E-7</c:v>
                </c:pt>
                <c:pt idx="86328">
                  <c:v>3.5135442999489902E-7</c:v>
                </c:pt>
                <c:pt idx="86329">
                  <c:v>3.5129463071825702E-7</c:v>
                </c:pt>
                <c:pt idx="86330">
                  <c:v>3.5124551800436197E-7</c:v>
                </c:pt>
                <c:pt idx="86331">
                  <c:v>3.5120427810397798E-7</c:v>
                </c:pt>
                <c:pt idx="86332">
                  <c:v>3.51148997879136E-7</c:v>
                </c:pt>
                <c:pt idx="86333">
                  <c:v>3.5109647456010899E-7</c:v>
                </c:pt>
                <c:pt idx="86334">
                  <c:v>3.5104611129099799E-7</c:v>
                </c:pt>
                <c:pt idx="86335">
                  <c:v>3.5099887440992498E-7</c:v>
                </c:pt>
                <c:pt idx="86336">
                  <c:v>3.5097389172733502E-7</c:v>
                </c:pt>
                <c:pt idx="86337">
                  <c:v>3.5091227346129001E-7</c:v>
                </c:pt>
                <c:pt idx="86338">
                  <c:v>3.5085403737866701E-7</c:v>
                </c:pt>
                <c:pt idx="86339">
                  <c:v>3.5081566807093601E-7</c:v>
                </c:pt>
                <c:pt idx="86340">
                  <c:v>3.5075112236881999E-7</c:v>
                </c:pt>
                <c:pt idx="86341">
                  <c:v>3.5072693549409398E-7</c:v>
                </c:pt>
                <c:pt idx="86342">
                  <c:v>3.5065841075265801E-7</c:v>
                </c:pt>
                <c:pt idx="86343">
                  <c:v>3.5060818959209401E-7</c:v>
                </c:pt>
                <c:pt idx="86344">
                  <c:v>3.50547679772717E-7</c:v>
                </c:pt>
                <c:pt idx="86345">
                  <c:v>3.5050342717113402E-7</c:v>
                </c:pt>
                <c:pt idx="86346">
                  <c:v>3.5047639812546502E-7</c:v>
                </c:pt>
                <c:pt idx="86347">
                  <c:v>3.5041503565480499E-7</c:v>
                </c:pt>
                <c:pt idx="86348">
                  <c:v>3.5036441659031002E-7</c:v>
                </c:pt>
                <c:pt idx="86349">
                  <c:v>3.5032246614719E-7</c:v>
                </c:pt>
                <c:pt idx="86350">
                  <c:v>3.5026059208576001E-7</c:v>
                </c:pt>
                <c:pt idx="86351">
                  <c:v>3.5019621691390099E-7</c:v>
                </c:pt>
                <c:pt idx="86352">
                  <c:v>3.5015344224120802E-7</c:v>
                </c:pt>
                <c:pt idx="86353">
                  <c:v>3.5011555610253698E-7</c:v>
                </c:pt>
                <c:pt idx="86354">
                  <c:v>3.5006596021958098E-7</c:v>
                </c:pt>
                <c:pt idx="86355">
                  <c:v>3.5001809806090002E-7</c:v>
                </c:pt>
                <c:pt idx="86356">
                  <c:v>3.4995593978237599E-7</c:v>
                </c:pt>
                <c:pt idx="86357">
                  <c:v>3.4991830943908997E-7</c:v>
                </c:pt>
                <c:pt idx="86358">
                  <c:v>3.49863512383308E-7</c:v>
                </c:pt>
                <c:pt idx="86359">
                  <c:v>3.4981079011231502E-7</c:v>
                </c:pt>
                <c:pt idx="86360">
                  <c:v>3.4974971185874898E-7</c:v>
                </c:pt>
                <c:pt idx="86361">
                  <c:v>3.4971412787854201E-7</c:v>
                </c:pt>
                <c:pt idx="86362">
                  <c:v>3.4965768236361301E-7</c:v>
                </c:pt>
                <c:pt idx="86363">
                  <c:v>3.4960876860168397E-7</c:v>
                </c:pt>
                <c:pt idx="86364">
                  <c:v>3.4955903061018003E-7</c:v>
                </c:pt>
                <c:pt idx="86365">
                  <c:v>3.4952688565681498E-7</c:v>
                </c:pt>
                <c:pt idx="86366">
                  <c:v>3.49453529224775E-7</c:v>
                </c:pt>
                <c:pt idx="86367">
                  <c:v>3.4940742921207899E-7</c:v>
                </c:pt>
                <c:pt idx="86368">
                  <c:v>3.4936536508212199E-7</c:v>
                </c:pt>
                <c:pt idx="86369">
                  <c:v>3.4930826586787599E-7</c:v>
                </c:pt>
                <c:pt idx="86370">
                  <c:v>3.4927154501929202E-7</c:v>
                </c:pt>
                <c:pt idx="86371">
                  <c:v>3.4921058045256401E-7</c:v>
                </c:pt>
                <c:pt idx="86372">
                  <c:v>3.4916425306619198E-7</c:v>
                </c:pt>
                <c:pt idx="86373">
                  <c:v>3.49117613041017E-7</c:v>
                </c:pt>
                <c:pt idx="86374">
                  <c:v>3.4906656765088E-7</c:v>
                </c:pt>
                <c:pt idx="86375">
                  <c:v>3.49015863321256E-7</c:v>
                </c:pt>
                <c:pt idx="86376">
                  <c:v>3.4898192780019599E-7</c:v>
                </c:pt>
                <c:pt idx="86377">
                  <c:v>3.4889853850472703E-7</c:v>
                </c:pt>
                <c:pt idx="86378">
                  <c:v>3.4887307265307701E-7</c:v>
                </c:pt>
                <c:pt idx="86379">
                  <c:v>3.4881827559729599E-7</c:v>
                </c:pt>
                <c:pt idx="86380">
                  <c:v>3.4877839993896503E-7</c:v>
                </c:pt>
                <c:pt idx="86381">
                  <c:v>3.4871723642027101E-7</c:v>
                </c:pt>
                <c:pt idx="86382">
                  <c:v>3.4866039300140999E-7</c:v>
                </c:pt>
                <c:pt idx="86383">
                  <c:v>3.4861267295127602E-7</c:v>
                </c:pt>
                <c:pt idx="86384">
                  <c:v>3.4856745401157198E-7</c:v>
                </c:pt>
                <c:pt idx="86385">
                  <c:v>3.48517744441779E-7</c:v>
                </c:pt>
                <c:pt idx="86386">
                  <c:v>3.48482217304991E-7</c:v>
                </c:pt>
                <c:pt idx="86387">
                  <c:v>3.4841590945688902E-7</c:v>
                </c:pt>
                <c:pt idx="86388">
                  <c:v>3.4837398743548002E-7</c:v>
                </c:pt>
                <c:pt idx="86389">
                  <c:v>3.48328200061587E-7</c:v>
                </c:pt>
                <c:pt idx="86390">
                  <c:v>3.4826959449674199E-7</c:v>
                </c:pt>
                <c:pt idx="86391">
                  <c:v>3.4823250416593499E-7</c:v>
                </c:pt>
                <c:pt idx="86392">
                  <c:v>3.4817043115253899E-7</c:v>
                </c:pt>
                <c:pt idx="86393">
                  <c:v>3.4813984939319198E-7</c:v>
                </c:pt>
                <c:pt idx="86394">
                  <c:v>3.4806652138286101E-7</c:v>
                </c:pt>
                <c:pt idx="86395">
                  <c:v>3.4803019843820901E-7</c:v>
                </c:pt>
                <c:pt idx="86396">
                  <c:v>3.4797153602994502E-7</c:v>
                </c:pt>
                <c:pt idx="86397">
                  <c:v>3.4793606573657598E-7</c:v>
                </c:pt>
                <c:pt idx="86398">
                  <c:v>3.4787956337822802E-7</c:v>
                </c:pt>
                <c:pt idx="86399">
                  <c:v>3.4783366231749803E-7</c:v>
                </c:pt>
                <c:pt idx="86400">
                  <c:v>3.4778133795043702E-7</c:v>
                </c:pt>
                <c:pt idx="86401">
                  <c:v>3.4772628509927001E-7</c:v>
                </c:pt>
                <c:pt idx="86402">
                  <c:v>3.47676007095288E-7</c:v>
                </c:pt>
                <c:pt idx="86403">
                  <c:v>3.4762797440634998E-7</c:v>
                </c:pt>
                <c:pt idx="86404">
                  <c:v>3.4758144806801299E-7</c:v>
                </c:pt>
                <c:pt idx="86405">
                  <c:v>3.4754185662677602E-7</c:v>
                </c:pt>
                <c:pt idx="86406">
                  <c:v>3.47483592122444E-7</c:v>
                </c:pt>
                <c:pt idx="86407">
                  <c:v>3.4744047638923798E-7</c:v>
                </c:pt>
                <c:pt idx="86408">
                  <c:v>3.47404551348518E-7</c:v>
                </c:pt>
                <c:pt idx="86409">
                  <c:v>3.4733329812297598E-7</c:v>
                </c:pt>
                <c:pt idx="86410">
                  <c:v>3.47288278135238E-7</c:v>
                </c:pt>
                <c:pt idx="86411">
                  <c:v>3.4725118780443101E-7</c:v>
                </c:pt>
                <c:pt idx="86412">
                  <c:v>3.4719033692454099E-7</c:v>
                </c:pt>
                <c:pt idx="86413">
                  <c:v>3.4714261687440702E-7</c:v>
                </c:pt>
                <c:pt idx="86414">
                  <c:v>3.4709003671196099E-7</c:v>
                </c:pt>
                <c:pt idx="86415">
                  <c:v>3.4705004736679299E-7</c:v>
                </c:pt>
                <c:pt idx="86416">
                  <c:v>3.47003862088968E-7</c:v>
                </c:pt>
                <c:pt idx="86417">
                  <c:v>3.4694636497079098E-7</c:v>
                </c:pt>
                <c:pt idx="86418">
                  <c:v>3.46888043623039E-7</c:v>
                </c:pt>
                <c:pt idx="86419">
                  <c:v>3.468520617389E-7</c:v>
                </c:pt>
                <c:pt idx="86420">
                  <c:v>3.4679345617405499E-7</c:v>
                </c:pt>
                <c:pt idx="86421">
                  <c:v>3.4674582138905E-7</c:v>
                </c:pt>
                <c:pt idx="86422">
                  <c:v>3.4670097193156798E-7</c:v>
                </c:pt>
                <c:pt idx="86423">
                  <c:v>3.4664972758946501E-7</c:v>
                </c:pt>
                <c:pt idx="86424">
                  <c:v>3.46606981338482E-7</c:v>
                </c:pt>
                <c:pt idx="86425">
                  <c:v>3.4654701153158401E-7</c:v>
                </c:pt>
                <c:pt idx="86426">
                  <c:v>3.4650994962248703E-7</c:v>
                </c:pt>
                <c:pt idx="86427">
                  <c:v>3.4646475910449199E-7</c:v>
                </c:pt>
                <c:pt idx="86428">
                  <c:v>3.4639714385775701E-7</c:v>
                </c:pt>
                <c:pt idx="86429">
                  <c:v>3.4636710211088902E-7</c:v>
                </c:pt>
                <c:pt idx="86430">
                  <c:v>3.4630116374501101E-7</c:v>
                </c:pt>
                <c:pt idx="86431">
                  <c:v>3.4626756928446401E-7</c:v>
                </c:pt>
                <c:pt idx="86432">
                  <c:v>3.4620680366970202E-7</c:v>
                </c:pt>
                <c:pt idx="86433">
                  <c:v>3.46161641573417E-7</c:v>
                </c:pt>
                <c:pt idx="86434">
                  <c:v>3.4611352361935101E-7</c:v>
                </c:pt>
                <c:pt idx="86435">
                  <c:v>3.4605872656356898E-7</c:v>
                </c:pt>
                <c:pt idx="86436">
                  <c:v>3.4601706033754401E-7</c:v>
                </c:pt>
                <c:pt idx="86437">
                  <c:v>3.4597331932673098E-7</c:v>
                </c:pt>
                <c:pt idx="86438">
                  <c:v>3.4592113706821697E-7</c:v>
                </c:pt>
                <c:pt idx="86439">
                  <c:v>3.4586912533995902E-7</c:v>
                </c:pt>
                <c:pt idx="86440">
                  <c:v>3.4581583463477701E-7</c:v>
                </c:pt>
                <c:pt idx="86441">
                  <c:v>3.4577513474687299E-7</c:v>
                </c:pt>
                <c:pt idx="86442">
                  <c:v>3.4573082530187099E-7</c:v>
                </c:pt>
                <c:pt idx="86443">
                  <c:v>3.4567597140266999E-7</c:v>
                </c:pt>
                <c:pt idx="86444">
                  <c:v>3.4562827977424599E-7</c:v>
                </c:pt>
                <c:pt idx="86445">
                  <c:v>3.4557834283077698E-7</c:v>
                </c:pt>
                <c:pt idx="86446">
                  <c:v>3.4553315231278301E-7</c:v>
                </c:pt>
                <c:pt idx="86447">
                  <c:v>3.4547133509477098E-7</c:v>
                </c:pt>
                <c:pt idx="86448">
                  <c:v>3.4542136972959302E-7</c:v>
                </c:pt>
                <c:pt idx="86449">
                  <c:v>3.4538240356596398E-7</c:v>
                </c:pt>
                <c:pt idx="86450">
                  <c:v>3.4532521908659001E-7</c:v>
                </c:pt>
                <c:pt idx="86451">
                  <c:v>3.45290146697153E-7</c:v>
                </c:pt>
                <c:pt idx="86452">
                  <c:v>3.4522221881161402E-7</c:v>
                </c:pt>
                <c:pt idx="86453">
                  <c:v>3.4518640745773102E-7</c:v>
                </c:pt>
                <c:pt idx="86454">
                  <c:v>3.45140108493069E-7</c:v>
                </c:pt>
                <c:pt idx="86455">
                  <c:v>3.4508286717027701E-7</c:v>
                </c:pt>
                <c:pt idx="86456">
                  <c:v>3.4504788004596802E-7</c:v>
                </c:pt>
                <c:pt idx="86457">
                  <c:v>3.4500081369515101E-7</c:v>
                </c:pt>
                <c:pt idx="86458">
                  <c:v>3.4494544820518101E-7</c:v>
                </c:pt>
                <c:pt idx="86459">
                  <c:v>3.4488439837332402E-7</c:v>
                </c:pt>
                <c:pt idx="86460">
                  <c:v>3.44853134492951E-7</c:v>
                </c:pt>
                <c:pt idx="86461">
                  <c:v>3.4479407418075399E-7</c:v>
                </c:pt>
                <c:pt idx="86462">
                  <c:v>3.4474962262720499E-7</c:v>
                </c:pt>
                <c:pt idx="86463">
                  <c:v>3.4468718013158602E-7</c:v>
                </c:pt>
                <c:pt idx="86464">
                  <c:v>3.4465642784198302E-7</c:v>
                </c:pt>
                <c:pt idx="86465">
                  <c:v>3.4461297104826398E-7</c:v>
                </c:pt>
                <c:pt idx="86466">
                  <c:v>3.44544730523921E-7</c:v>
                </c:pt>
                <c:pt idx="86467">
                  <c:v>3.4450559383003602E-7</c:v>
                </c:pt>
                <c:pt idx="86468">
                  <c:v>3.4445014307493698E-7</c:v>
                </c:pt>
                <c:pt idx="86469">
                  <c:v>3.4441308116584E-7</c:v>
                </c:pt>
                <c:pt idx="86470">
                  <c:v>3.4435888096595601E-7</c:v>
                </c:pt>
                <c:pt idx="86471">
                  <c:v>3.44323183298911E-7</c:v>
                </c:pt>
                <c:pt idx="86472">
                  <c:v>3.44260655538164E-7</c:v>
                </c:pt>
                <c:pt idx="86473">
                  <c:v>3.44217141901026E-7</c:v>
                </c:pt>
                <c:pt idx="86474">
                  <c:v>3.4415981531310498E-7</c:v>
                </c:pt>
                <c:pt idx="86475">
                  <c:v>3.4412619243084898E-7</c:v>
                </c:pt>
                <c:pt idx="86476">
                  <c:v>3.4407781868139901E-7</c:v>
                </c:pt>
                <c:pt idx="86477">
                  <c:v>3.44021657383564E-7</c:v>
                </c:pt>
                <c:pt idx="86478">
                  <c:v>3.4396296655359001E-7</c:v>
                </c:pt>
                <c:pt idx="86479">
                  <c:v>3.43934630109288E-7</c:v>
                </c:pt>
                <c:pt idx="86480">
                  <c:v>3.43876251918118E-7</c:v>
                </c:pt>
                <c:pt idx="86481">
                  <c:v>3.4382694025225699E-7</c:v>
                </c:pt>
                <c:pt idx="86482">
                  <c:v>3.4377927704554199E-7</c:v>
                </c:pt>
                <c:pt idx="86483">
                  <c:v>3.4373840662738102E-7</c:v>
                </c:pt>
                <c:pt idx="86484">
                  <c:v>3.4368969181741699E-7</c:v>
                </c:pt>
                <c:pt idx="86485">
                  <c:v>3.4364404655207203E-7</c:v>
                </c:pt>
                <c:pt idx="86486">
                  <c:v>3.4359720757492998E-7</c:v>
                </c:pt>
                <c:pt idx="86487">
                  <c:v>3.4355338129898898E-7</c:v>
                </c:pt>
                <c:pt idx="86488">
                  <c:v>3.4348013855378699E-7</c:v>
                </c:pt>
                <c:pt idx="86489">
                  <c:v>3.4343094057476301E-7</c:v>
                </c:pt>
                <c:pt idx="86490">
                  <c:v>3.4340268939558898E-7</c:v>
                </c:pt>
                <c:pt idx="86491">
                  <c:v>3.4334360066168301E-7</c:v>
                </c:pt>
                <c:pt idx="86492">
                  <c:v>3.4329130471633102E-7</c:v>
                </c:pt>
                <c:pt idx="86493">
                  <c:v>3.4324600051149901E-7</c:v>
                </c:pt>
                <c:pt idx="86494">
                  <c:v>3.4320189001846302E-7</c:v>
                </c:pt>
                <c:pt idx="86495">
                  <c:v>3.43164742844237E-7</c:v>
                </c:pt>
                <c:pt idx="86496">
                  <c:v>3.4310798469050502E-7</c:v>
                </c:pt>
                <c:pt idx="86497">
                  <c:v>3.4304966334275399E-7</c:v>
                </c:pt>
                <c:pt idx="86498">
                  <c:v>3.4303400298085799E-7</c:v>
                </c:pt>
                <c:pt idx="86499">
                  <c:v>3.4295794648642202E-7</c:v>
                </c:pt>
                <c:pt idx="86500">
                  <c:v>3.4291480233150598E-7</c:v>
                </c:pt>
                <c:pt idx="86501">
                  <c:v>3.42855173585122E-7</c:v>
                </c:pt>
                <c:pt idx="86502">
                  <c:v>3.4282581395928002E-7</c:v>
                </c:pt>
                <c:pt idx="86503">
                  <c:v>3.4277707072760698E-7</c:v>
                </c:pt>
                <c:pt idx="86504">
                  <c:v>3.4272503057764002E-7</c:v>
                </c:pt>
                <c:pt idx="86505">
                  <c:v>3.4268782655999498E-7</c:v>
                </c:pt>
                <c:pt idx="86506">
                  <c:v>3.42630784189168E-7</c:v>
                </c:pt>
                <c:pt idx="86507">
                  <c:v>3.4257359970979398E-7</c:v>
                </c:pt>
                <c:pt idx="86508">
                  <c:v>3.4252738601026099E-7</c:v>
                </c:pt>
                <c:pt idx="86509">
                  <c:v>3.42483758686285E-7</c:v>
                </c:pt>
                <c:pt idx="86510">
                  <c:v>3.4244749258505202E-7</c:v>
                </c:pt>
                <c:pt idx="86511">
                  <c:v>3.4239573665217899E-7</c:v>
                </c:pt>
                <c:pt idx="86512">
                  <c:v>3.42338978498447E-7</c:v>
                </c:pt>
                <c:pt idx="86513">
                  <c:v>3.4230438927806999E-7</c:v>
                </c:pt>
                <c:pt idx="86514">
                  <c:v>3.4225303124912898E-7</c:v>
                </c:pt>
                <c:pt idx="86515">
                  <c:v>3.4219115718769899E-7</c:v>
                </c:pt>
                <c:pt idx="86516">
                  <c:v>3.4214491506645599E-7</c:v>
                </c:pt>
                <c:pt idx="86517">
                  <c:v>3.42110070050694E-7</c:v>
                </c:pt>
                <c:pt idx="86518">
                  <c:v>3.4206780696877098E-7</c:v>
                </c:pt>
                <c:pt idx="86519">
                  <c:v>3.4201306675640797E-7</c:v>
                </c:pt>
                <c:pt idx="86520">
                  <c:v>3.4196546039311199E-7</c:v>
                </c:pt>
                <c:pt idx="86521">
                  <c:v>3.4191884878964603E-7</c:v>
                </c:pt>
                <c:pt idx="86522">
                  <c:v>3.4186658126600399E-7</c:v>
                </c:pt>
                <c:pt idx="86523">
                  <c:v>3.41815734827833E-7</c:v>
                </c:pt>
                <c:pt idx="86524">
                  <c:v>3.4178117402916499E-7</c:v>
                </c:pt>
                <c:pt idx="86525">
                  <c:v>3.41729872843643E-7</c:v>
                </c:pt>
                <c:pt idx="86526">
                  <c:v>3.4167038620580602E-7</c:v>
                </c:pt>
                <c:pt idx="86527">
                  <c:v>3.41630197908671E-7</c:v>
                </c:pt>
                <c:pt idx="86528">
                  <c:v>3.4157704931203599E-7</c:v>
                </c:pt>
                <c:pt idx="86529">
                  <c:v>3.4153720207541498E-7</c:v>
                </c:pt>
                <c:pt idx="86530">
                  <c:v>3.4147691962971299E-7</c:v>
                </c:pt>
                <c:pt idx="86531">
                  <c:v>3.4144647997891298E-7</c:v>
                </c:pt>
                <c:pt idx="86532">
                  <c:v>3.4139256399612302E-7</c:v>
                </c:pt>
                <c:pt idx="86533">
                  <c:v>3.4133725534957199E-7</c:v>
                </c:pt>
                <c:pt idx="86534">
                  <c:v>3.4129675441363398E-7</c:v>
                </c:pt>
                <c:pt idx="86535">
                  <c:v>3.4125687875530302E-7</c:v>
                </c:pt>
                <c:pt idx="86536">
                  <c:v>3.41197022635242E-7</c:v>
                </c:pt>
                <c:pt idx="86537">
                  <c:v>3.4115745961571499E-7</c:v>
                </c:pt>
                <c:pt idx="86538">
                  <c:v>3.4109933721993002E-7</c:v>
                </c:pt>
                <c:pt idx="86539">
                  <c:v>3.4106642488040998E-7</c:v>
                </c:pt>
                <c:pt idx="86540">
                  <c:v>3.4100818879778698E-7</c:v>
                </c:pt>
                <c:pt idx="86541">
                  <c:v>3.4096765944013901E-7</c:v>
                </c:pt>
                <c:pt idx="86542">
                  <c:v>3.4093110912181199E-7</c:v>
                </c:pt>
                <c:pt idx="86543">
                  <c:v>3.4087636890944803E-7</c:v>
                </c:pt>
                <c:pt idx="86544">
                  <c:v>3.4083143418683898E-7</c:v>
                </c:pt>
                <c:pt idx="86545">
                  <c:v>3.4077791610798201E-7</c:v>
                </c:pt>
                <c:pt idx="86546">
                  <c:v>3.4071192089868403E-7</c:v>
                </c:pt>
                <c:pt idx="86547">
                  <c:v>3.4068915510943001E-7</c:v>
                </c:pt>
                <c:pt idx="86548">
                  <c:v>3.4063020848407198E-7</c:v>
                </c:pt>
                <c:pt idx="86549">
                  <c:v>3.405868937989E-7</c:v>
                </c:pt>
                <c:pt idx="86550">
                  <c:v>3.4054318120979598E-7</c:v>
                </c:pt>
                <c:pt idx="86551">
                  <c:v>3.4048287034238498E-7</c:v>
                </c:pt>
                <c:pt idx="86552">
                  <c:v>3.40443733648499E-7</c:v>
                </c:pt>
                <c:pt idx="86553">
                  <c:v>3.40394961995116E-7</c:v>
                </c:pt>
                <c:pt idx="86554">
                  <c:v>3.4035099361062701E-7</c:v>
                </c:pt>
                <c:pt idx="86555">
                  <c:v>3.4030759366032699E-7</c:v>
                </c:pt>
                <c:pt idx="86556">
                  <c:v>3.4024367323581801E-7</c:v>
                </c:pt>
                <c:pt idx="86557">
                  <c:v>3.4022198747152299E-7</c:v>
                </c:pt>
                <c:pt idx="86558">
                  <c:v>3.4016110816992301E-7</c:v>
                </c:pt>
                <c:pt idx="86559">
                  <c:v>3.4011793559329801E-7</c:v>
                </c:pt>
                <c:pt idx="86560">
                  <c:v>3.4006151850007898E-7</c:v>
                </c:pt>
                <c:pt idx="86561">
                  <c:v>3.4003096516244098E-7</c:v>
                </c:pt>
                <c:pt idx="86562">
                  <c:v>3.3998799153778199E-7</c:v>
                </c:pt>
                <c:pt idx="86563">
                  <c:v>3.3992006365224402E-7</c:v>
                </c:pt>
                <c:pt idx="86564">
                  <c:v>3.3986989933509898E-7</c:v>
                </c:pt>
                <c:pt idx="86565">
                  <c:v>3.39844206109774E-7</c:v>
                </c:pt>
                <c:pt idx="86566">
                  <c:v>3.3979119962168598E-7</c:v>
                </c:pt>
                <c:pt idx="86567">
                  <c:v>3.3973370250350801E-7</c:v>
                </c:pt>
                <c:pt idx="86568">
                  <c:v>3.3969840274039598E-7</c:v>
                </c:pt>
                <c:pt idx="86569">
                  <c:v>3.3964442991418801E-7</c:v>
                </c:pt>
                <c:pt idx="86570">
                  <c:v>3.395884107249E-7</c:v>
                </c:pt>
                <c:pt idx="86571">
                  <c:v>3.3954688660742202E-7</c:v>
                </c:pt>
                <c:pt idx="86572">
                  <c:v>3.3951030786738599E-7</c:v>
                </c:pt>
                <c:pt idx="86573">
                  <c:v>3.3944834854082702E-7</c:v>
                </c:pt>
                <c:pt idx="86574">
                  <c:v>3.39415009875665E-7</c:v>
                </c:pt>
                <c:pt idx="86575">
                  <c:v>3.3936385079869101E-7</c:v>
                </c:pt>
                <c:pt idx="86576">
                  <c:v>3.3931701182154902E-7</c:v>
                </c:pt>
                <c:pt idx="86577">
                  <c:v>3.3925175557669702E-7</c:v>
                </c:pt>
                <c:pt idx="86578">
                  <c:v>3.3922964348676001E-7</c:v>
                </c:pt>
                <c:pt idx="86579">
                  <c:v>3.3918536246346802E-7</c:v>
                </c:pt>
                <c:pt idx="86580">
                  <c:v>3.39119566206136E-7</c:v>
                </c:pt>
                <c:pt idx="86581">
                  <c:v>3.3908727914422301E-7</c:v>
                </c:pt>
                <c:pt idx="86582">
                  <c:v>3.3903788221323302E-7</c:v>
                </c:pt>
                <c:pt idx="86583">
                  <c:v>3.3898666629284001E-7</c:v>
                </c:pt>
                <c:pt idx="86584">
                  <c:v>3.3893374506988002E-7</c:v>
                </c:pt>
                <c:pt idx="86585">
                  <c:v>3.3888852613017699E-7</c:v>
                </c:pt>
                <c:pt idx="86586">
                  <c:v>3.38856750659033E-7</c:v>
                </c:pt>
                <c:pt idx="86587">
                  <c:v>3.3879283023452402E-7</c:v>
                </c:pt>
                <c:pt idx="86588">
                  <c:v>3.3875846838782298E-7</c:v>
                </c:pt>
                <c:pt idx="86589">
                  <c:v>3.3870463767016201E-7</c:v>
                </c:pt>
                <c:pt idx="86590">
                  <c:v>3.3866362514345399E-7</c:v>
                </c:pt>
                <c:pt idx="86591">
                  <c:v>3.3862758641589602E-7</c:v>
                </c:pt>
                <c:pt idx="86592">
                  <c:v>3.3857341463772199E-7</c:v>
                </c:pt>
                <c:pt idx="86593">
                  <c:v>3.3852293768177301E-7</c:v>
                </c:pt>
                <c:pt idx="86594">
                  <c:v>3.3846424685179901E-7</c:v>
                </c:pt>
                <c:pt idx="86595">
                  <c:v>3.38430595547834E-7</c:v>
                </c:pt>
                <c:pt idx="86596">
                  <c:v>3.3837980595308203E-7</c:v>
                </c:pt>
                <c:pt idx="86597">
                  <c:v>3.38333961735771E-7</c:v>
                </c:pt>
                <c:pt idx="86598">
                  <c:v>3.3829152812359098E-7</c:v>
                </c:pt>
                <c:pt idx="86599">
                  <c:v>3.3824971978901901E-7</c:v>
                </c:pt>
                <c:pt idx="86600">
                  <c:v>3.3820327871581E-7</c:v>
                </c:pt>
                <c:pt idx="86601">
                  <c:v>3.3813981303865101E-7</c:v>
                </c:pt>
                <c:pt idx="86602">
                  <c:v>3.38093542495699E-7</c:v>
                </c:pt>
                <c:pt idx="86603">
                  <c:v>3.3806472288233598E-7</c:v>
                </c:pt>
                <c:pt idx="86604">
                  <c:v>3.38010551104162E-7</c:v>
                </c:pt>
                <c:pt idx="86605">
                  <c:v>3.3795345188991601E-7</c:v>
                </c:pt>
                <c:pt idx="86606">
                  <c:v>3.3792377962527098E-7</c:v>
                </c:pt>
                <c:pt idx="86607">
                  <c:v>3.3786847097871899E-7</c:v>
                </c:pt>
                <c:pt idx="86608">
                  <c:v>3.37811883355243E-7</c:v>
                </c:pt>
                <c:pt idx="86609">
                  <c:v>3.3778013630580998E-7</c:v>
                </c:pt>
                <c:pt idx="86610">
                  <c:v>3.3772587926250703E-7</c:v>
                </c:pt>
                <c:pt idx="86611">
                  <c:v>3.3768714047255301E-7</c:v>
                </c:pt>
                <c:pt idx="86612">
                  <c:v>3.3763930673558201E-7</c:v>
                </c:pt>
                <c:pt idx="86613">
                  <c:v>3.37596873123403E-7</c:v>
                </c:pt>
                <c:pt idx="86614">
                  <c:v>3.3754312767087E-7</c:v>
                </c:pt>
                <c:pt idx="86615">
                  <c:v>3.3749270755833999E-7</c:v>
                </c:pt>
                <c:pt idx="86616">
                  <c:v>3.3744527172530102E-7</c:v>
                </c:pt>
                <c:pt idx="86617">
                  <c:v>3.3740437288542998E-7</c:v>
                </c:pt>
                <c:pt idx="86618">
                  <c:v>3.3737043736437002E-7</c:v>
                </c:pt>
                <c:pt idx="86619">
                  <c:v>3.3731106441337001E-7</c:v>
                </c:pt>
                <c:pt idx="86620">
                  <c:v>3.37262406446825E-7</c:v>
                </c:pt>
                <c:pt idx="86621">
                  <c:v>3.3722253078849499E-7</c:v>
                </c:pt>
                <c:pt idx="86622">
                  <c:v>3.3717037695168999E-7</c:v>
                </c:pt>
                <c:pt idx="86623">
                  <c:v>3.3713396874190901E-7</c:v>
                </c:pt>
                <c:pt idx="86624">
                  <c:v>3.37069451461503E-7</c:v>
                </c:pt>
                <c:pt idx="86625">
                  <c:v>3.37030428454455E-7</c:v>
                </c:pt>
                <c:pt idx="86626">
                  <c:v>3.3699623713801001E-7</c:v>
                </c:pt>
                <c:pt idx="86627">
                  <c:v>3.3695422985147198E-7</c:v>
                </c:pt>
                <c:pt idx="86628">
                  <c:v>3.3688704093037798E-7</c:v>
                </c:pt>
                <c:pt idx="86629">
                  <c:v>3.3684497680042098E-7</c:v>
                </c:pt>
                <c:pt idx="86630">
                  <c:v>3.3679901889627201E-7</c:v>
                </c:pt>
                <c:pt idx="86631">
                  <c:v>3.3676258226478202E-7</c:v>
                </c:pt>
                <c:pt idx="86632">
                  <c:v>3.3669715548967398E-7</c:v>
                </c:pt>
                <c:pt idx="86633">
                  <c:v>3.3667120646896402E-7</c:v>
                </c:pt>
                <c:pt idx="86634">
                  <c:v>3.3661549991848E-7</c:v>
                </c:pt>
                <c:pt idx="86635">
                  <c:v>3.3659122777862601E-7</c:v>
                </c:pt>
                <c:pt idx="86636">
                  <c:v>3.3653176956249798E-7</c:v>
                </c:pt>
                <c:pt idx="86637">
                  <c:v>3.3648117891971202E-7</c:v>
                </c:pt>
                <c:pt idx="86638">
                  <c:v>3.3643209462752598E-7</c:v>
                </c:pt>
                <c:pt idx="86639">
                  <c:v>3.3639000207585902E-7</c:v>
                </c:pt>
                <c:pt idx="86640">
                  <c:v>3.3633156704127E-7</c:v>
                </c:pt>
                <c:pt idx="86641">
                  <c:v>3.3629953577474199E-7</c:v>
                </c:pt>
                <c:pt idx="86642">
                  <c:v>3.3625170203777099E-7</c:v>
                </c:pt>
                <c:pt idx="86643">
                  <c:v>3.36201509298917E-7</c:v>
                </c:pt>
                <c:pt idx="86644">
                  <c:v>3.36152567115278E-7</c:v>
                </c:pt>
                <c:pt idx="86645">
                  <c:v>3.36102488063261E-7</c:v>
                </c:pt>
                <c:pt idx="86646">
                  <c:v>3.3608239391469402E-7</c:v>
                </c:pt>
                <c:pt idx="86647">
                  <c:v>3.3602967164370099E-7</c:v>
                </c:pt>
                <c:pt idx="86648">
                  <c:v>3.3597402193663599E-7</c:v>
                </c:pt>
                <c:pt idx="86649">
                  <c:v>3.35920304905812E-7</c:v>
                </c:pt>
                <c:pt idx="86650">
                  <c:v>3.3588730730116399E-7</c:v>
                </c:pt>
                <c:pt idx="86651">
                  <c:v>3.3584629477445602E-7</c:v>
                </c:pt>
                <c:pt idx="86652">
                  <c:v>3.3579070191080999E-7</c:v>
                </c:pt>
                <c:pt idx="86653">
                  <c:v>3.35742555535035E-7</c:v>
                </c:pt>
                <c:pt idx="86654">
                  <c:v>3.3570734103704998E-7</c:v>
                </c:pt>
                <c:pt idx="86655">
                  <c:v>3.3566635693205198E-7</c:v>
                </c:pt>
                <c:pt idx="86656">
                  <c:v>3.35604369183784E-7</c:v>
                </c:pt>
                <c:pt idx="86657">
                  <c:v>3.3556344192220401E-7</c:v>
                </c:pt>
                <c:pt idx="86658">
                  <c:v>3.3551808087395298E-7</c:v>
                </c:pt>
                <c:pt idx="86659">
                  <c:v>3.3546461963851502E-7</c:v>
                </c:pt>
                <c:pt idx="86660">
                  <c:v>3.35421219688214E-7</c:v>
                </c:pt>
                <c:pt idx="86661">
                  <c:v>3.3537367016833699E-7</c:v>
                </c:pt>
                <c:pt idx="86662">
                  <c:v>3.35329559675301E-7</c:v>
                </c:pt>
                <c:pt idx="86663">
                  <c:v>3.3529747156535402E-7</c:v>
                </c:pt>
                <c:pt idx="86664">
                  <c:v>3.35234375370419E-7</c:v>
                </c:pt>
                <c:pt idx="86665">
                  <c:v>3.3520586839585999E-7</c:v>
                </c:pt>
                <c:pt idx="86666">
                  <c:v>3.35147973373751E-7</c:v>
                </c:pt>
                <c:pt idx="86667">
                  <c:v>3.35098718551308E-7</c:v>
                </c:pt>
                <c:pt idx="86668">
                  <c:v>3.3506566410324002E-7</c:v>
                </c:pt>
                <c:pt idx="86669">
                  <c:v>3.3502109886285299E-7</c:v>
                </c:pt>
                <c:pt idx="86670">
                  <c:v>3.3497911999802401E-7</c:v>
                </c:pt>
                <c:pt idx="86671">
                  <c:v>3.3491801332274902E-7</c:v>
                </c:pt>
                <c:pt idx="86672">
                  <c:v>3.3488794315417202E-7</c:v>
                </c:pt>
                <c:pt idx="86673">
                  <c:v>3.34828541781462E-7</c:v>
                </c:pt>
                <c:pt idx="86674">
                  <c:v>3.3478221439509102E-7</c:v>
                </c:pt>
                <c:pt idx="86675">
                  <c:v>3.3473980920462001E-7</c:v>
                </c:pt>
                <c:pt idx="86676">
                  <c:v>3.34692401793291E-7</c:v>
                </c:pt>
                <c:pt idx="86677">
                  <c:v>3.3464675652794498E-7</c:v>
                </c:pt>
                <c:pt idx="86678">
                  <c:v>3.3460324289080798E-7</c:v>
                </c:pt>
                <c:pt idx="86679">
                  <c:v>3.3456979053880802E-7</c:v>
                </c:pt>
                <c:pt idx="86680">
                  <c:v>3.3451229342063E-7</c:v>
                </c:pt>
                <c:pt idx="86681">
                  <c:v>3.3445562053202599E-7</c:v>
                </c:pt>
                <c:pt idx="86682">
                  <c:v>3.3442680091866303E-7</c:v>
                </c:pt>
                <c:pt idx="86683">
                  <c:v>3.3437930824220498E-7</c:v>
                </c:pt>
                <c:pt idx="86684">
                  <c:v>3.3433451562814298E-7</c:v>
                </c:pt>
                <c:pt idx="86685">
                  <c:v>3.34288500880575E-7</c:v>
                </c:pt>
                <c:pt idx="86686">
                  <c:v>3.3422639944546999E-7</c:v>
                </c:pt>
                <c:pt idx="86687">
                  <c:v>3.3419772194065402E-7</c:v>
                </c:pt>
                <c:pt idx="86688">
                  <c:v>3.3415099665035102E-7</c:v>
                </c:pt>
                <c:pt idx="86689">
                  <c:v>3.3410373134756799E-7</c:v>
                </c:pt>
                <c:pt idx="86690">
                  <c:v>3.3406948318770499E-7</c:v>
                </c:pt>
                <c:pt idx="86691">
                  <c:v>3.3401565247004301E-7</c:v>
                </c:pt>
                <c:pt idx="86692">
                  <c:v>3.3397807897017602E-7</c:v>
                </c:pt>
                <c:pt idx="86693">
                  <c:v>3.3393632747902302E-7</c:v>
                </c:pt>
                <c:pt idx="86694">
                  <c:v>3.33883463099483E-7</c:v>
                </c:pt>
                <c:pt idx="86695">
                  <c:v>3.33842848476706E-7</c:v>
                </c:pt>
                <c:pt idx="86696">
                  <c:v>3.3379288311152798E-7</c:v>
                </c:pt>
                <c:pt idx="86697">
                  <c:v>3.3375090424669901E-7</c:v>
                </c:pt>
                <c:pt idx="86698">
                  <c:v>3.33710062250248E-7</c:v>
                </c:pt>
                <c:pt idx="86699">
                  <c:v>3.3365262197548899E-7</c:v>
                </c:pt>
                <c:pt idx="86700">
                  <c:v>3.3361374107698799E-7</c:v>
                </c:pt>
                <c:pt idx="86701">
                  <c:v>3.3356008088958301E-7</c:v>
                </c:pt>
                <c:pt idx="86702">
                  <c:v>3.3352517903040301E-7</c:v>
                </c:pt>
                <c:pt idx="86703">
                  <c:v>3.3345600058964898E-7</c:v>
                </c:pt>
                <c:pt idx="86704">
                  <c:v>3.3343602012791999E-7</c:v>
                </c:pt>
                <c:pt idx="86705">
                  <c:v>3.3339514970975902E-7</c:v>
                </c:pt>
                <c:pt idx="86706">
                  <c:v>3.3332995030832498E-7</c:v>
                </c:pt>
                <c:pt idx="86707">
                  <c:v>3.3328910831187402E-7</c:v>
                </c:pt>
                <c:pt idx="86708">
                  <c:v>3.3323377124361302E-7</c:v>
                </c:pt>
                <c:pt idx="86709">
                  <c:v>3.3320256420665802E-7</c:v>
                </c:pt>
                <c:pt idx="86710">
                  <c:v>3.3315001246592199E-7</c:v>
                </c:pt>
                <c:pt idx="86711">
                  <c:v>3.33109255734598E-7</c:v>
                </c:pt>
                <c:pt idx="86712">
                  <c:v>3.3308356250927302E-7</c:v>
                </c:pt>
                <c:pt idx="86713">
                  <c:v>3.3302563906545402E-7</c:v>
                </c:pt>
                <c:pt idx="86714">
                  <c:v>3.3297510526608702E-7</c:v>
                </c:pt>
                <c:pt idx="86715">
                  <c:v>3.3294131185357401E-7</c:v>
                </c:pt>
                <c:pt idx="86716">
                  <c:v>3.32882422071634E-7</c:v>
                </c:pt>
                <c:pt idx="86717">
                  <c:v>3.3284112532783199E-7</c:v>
                </c:pt>
                <c:pt idx="86718">
                  <c:v>3.3278797673119698E-7</c:v>
                </c:pt>
                <c:pt idx="86719">
                  <c:v>3.3275387067988002E-7</c:v>
                </c:pt>
                <c:pt idx="86720">
                  <c:v>3.3270899280068999E-7</c:v>
                </c:pt>
                <c:pt idx="86721">
                  <c:v>3.32669515046291E-7</c:v>
                </c:pt>
                <c:pt idx="86722">
                  <c:v>3.3263060572608099E-7</c:v>
                </c:pt>
                <c:pt idx="86723">
                  <c:v>3.3258731946261801E-7</c:v>
                </c:pt>
                <c:pt idx="86724">
                  <c:v>3.3252499065383703E-7</c:v>
                </c:pt>
                <c:pt idx="86725">
                  <c:v>3.3248579711653297E-7</c:v>
                </c:pt>
                <c:pt idx="86726">
                  <c:v>3.3242866948057802E-7</c:v>
                </c:pt>
                <c:pt idx="86727">
                  <c:v>3.3239237495763502E-7</c:v>
                </c:pt>
                <c:pt idx="86728">
                  <c:v>3.3235033924938799E-7</c:v>
                </c:pt>
                <c:pt idx="86729">
                  <c:v>3.32310065687125E-7</c:v>
                </c:pt>
                <c:pt idx="86730">
                  <c:v>3.3226854156964702E-7</c:v>
                </c:pt>
                <c:pt idx="86731">
                  <c:v>3.32220167820196E-7</c:v>
                </c:pt>
                <c:pt idx="86732">
                  <c:v>3.3216468864338801E-7</c:v>
                </c:pt>
                <c:pt idx="86733">
                  <c:v>3.3212586458830602E-7</c:v>
                </c:pt>
                <c:pt idx="86734">
                  <c:v>3.3207402339030502E-7</c:v>
                </c:pt>
                <c:pt idx="86735">
                  <c:v>3.3203426141881199E-7</c:v>
                </c:pt>
                <c:pt idx="86736">
                  <c:v>3.3199276572304402E-7</c:v>
                </c:pt>
                <c:pt idx="86737">
                  <c:v>3.3195007631547902E-7</c:v>
                </c:pt>
                <c:pt idx="86738">
                  <c:v>3.3190210046996098E-7</c:v>
                </c:pt>
                <c:pt idx="86739">
                  <c:v>3.3186267955898101E-7</c:v>
                </c:pt>
                <c:pt idx="86740">
                  <c:v>3.3182371339535198E-7</c:v>
                </c:pt>
                <c:pt idx="86741">
                  <c:v>3.3176834790538102E-7</c:v>
                </c:pt>
                <c:pt idx="86742">
                  <c:v>3.3173122915286502E-7</c:v>
                </c:pt>
                <c:pt idx="86743">
                  <c:v>3.31676631049049E-7</c:v>
                </c:pt>
                <c:pt idx="86744">
                  <c:v>3.3164005230901202E-7</c:v>
                </c:pt>
                <c:pt idx="86745">
                  <c:v>3.3159594181597598E-7</c:v>
                </c:pt>
                <c:pt idx="86746">
                  <c:v>3.3154441325677897E-7</c:v>
                </c:pt>
                <c:pt idx="86747">
                  <c:v>3.3150487865896102E-7</c:v>
                </c:pt>
                <c:pt idx="86748">
                  <c:v>3.3146855571430901E-7</c:v>
                </c:pt>
                <c:pt idx="86749">
                  <c:v>3.3142569577648802E-7</c:v>
                </c:pt>
                <c:pt idx="86750">
                  <c:v>3.3137138188976699E-7</c:v>
                </c:pt>
                <c:pt idx="86751">
                  <c:v>3.31332074665624E-7</c:v>
                </c:pt>
                <c:pt idx="86752">
                  <c:v>3.3129435905721002E-7</c:v>
                </c:pt>
                <c:pt idx="86753">
                  <c:v>3.3124521792160501E-7</c:v>
                </c:pt>
                <c:pt idx="86754">
                  <c:v>3.3119076192633699E-7</c:v>
                </c:pt>
                <c:pt idx="86755">
                  <c:v>3.31157849586816E-7</c:v>
                </c:pt>
                <c:pt idx="86756">
                  <c:v>3.3111172115241098E-7</c:v>
                </c:pt>
                <c:pt idx="86757">
                  <c:v>3.3107326657955101E-7</c:v>
                </c:pt>
                <c:pt idx="86758">
                  <c:v>3.3102048746513901E-7</c:v>
                </c:pt>
                <c:pt idx="86759">
                  <c:v>3.3096949891842097E-7</c:v>
                </c:pt>
                <c:pt idx="86760">
                  <c:v>3.30929594838381E-7</c:v>
                </c:pt>
                <c:pt idx="86761">
                  <c:v>3.3089045814449502E-7</c:v>
                </c:pt>
                <c:pt idx="86762">
                  <c:v>3.3083941275435801E-7</c:v>
                </c:pt>
                <c:pt idx="86763">
                  <c:v>3.3079132322200198E-7</c:v>
                </c:pt>
                <c:pt idx="86764">
                  <c:v>3.3074556426981898E-7</c:v>
                </c:pt>
                <c:pt idx="86765">
                  <c:v>3.3070523386413702E-7</c:v>
                </c:pt>
                <c:pt idx="86766">
                  <c:v>3.3066677929127801E-7</c:v>
                </c:pt>
                <c:pt idx="86767">
                  <c:v>3.3063213322748203E-7</c:v>
                </c:pt>
                <c:pt idx="86768">
                  <c:v>3.3057833093153001E-7</c:v>
                </c:pt>
                <c:pt idx="86769">
                  <c:v>3.3054126902243302E-7</c:v>
                </c:pt>
                <c:pt idx="86770">
                  <c:v>3.3048166869775699E-7</c:v>
                </c:pt>
                <c:pt idx="86771">
                  <c:v>3.3044244673874399E-7</c:v>
                </c:pt>
                <c:pt idx="86772">
                  <c:v>3.30387962321765E-7</c:v>
                </c:pt>
                <c:pt idx="86773">
                  <c:v>3.3036573654499101E-7</c:v>
                </c:pt>
                <c:pt idx="86774">
                  <c:v>3.3032344504135798E-7</c:v>
                </c:pt>
                <c:pt idx="86775">
                  <c:v>3.3028291568371102E-7</c:v>
                </c:pt>
                <c:pt idx="86776">
                  <c:v>3.3022908496604899E-7</c:v>
                </c:pt>
                <c:pt idx="86777">
                  <c:v>3.3017803957591198E-7</c:v>
                </c:pt>
                <c:pt idx="86778">
                  <c:v>3.3014279665621902E-7</c:v>
                </c:pt>
                <c:pt idx="86779">
                  <c:v>3.3009942512762802E-7</c:v>
                </c:pt>
                <c:pt idx="86780">
                  <c:v>3.3004027955030297E-7</c:v>
                </c:pt>
                <c:pt idx="86781">
                  <c:v>3.3001902011164898E-7</c:v>
                </c:pt>
                <c:pt idx="86782">
                  <c:v>3.29968685264248E-7</c:v>
                </c:pt>
                <c:pt idx="86783">
                  <c:v>3.2992008414112201E-7</c:v>
                </c:pt>
                <c:pt idx="86784">
                  <c:v>3.29868697690472E-7</c:v>
                </c:pt>
                <c:pt idx="86785">
                  <c:v>3.2982620723487301E-7</c:v>
                </c:pt>
                <c:pt idx="86786">
                  <c:v>3.29792584352617E-7</c:v>
                </c:pt>
                <c:pt idx="86787">
                  <c:v>3.2974088526316299E-7</c:v>
                </c:pt>
                <c:pt idx="86788">
                  <c:v>3.2970342545013399E-7</c:v>
                </c:pt>
                <c:pt idx="86789">
                  <c:v>3.29659627595902E-7</c:v>
                </c:pt>
                <c:pt idx="86790">
                  <c:v>3.2961219176286202E-7</c:v>
                </c:pt>
                <c:pt idx="86791">
                  <c:v>3.2956805284811702E-7</c:v>
                </c:pt>
                <c:pt idx="86792">
                  <c:v>3.29530706721926E-7</c:v>
                </c:pt>
                <c:pt idx="86793">
                  <c:v>3.2947883710221499E-7</c:v>
                </c:pt>
                <c:pt idx="86794">
                  <c:v>3.2944095096354399E-7</c:v>
                </c:pt>
                <c:pt idx="86795">
                  <c:v>3.2939237826212801E-7</c:v>
                </c:pt>
                <c:pt idx="86796">
                  <c:v>3.2934278237917201E-7</c:v>
                </c:pt>
                <c:pt idx="86797">
                  <c:v>3.2930745419435002E-7</c:v>
                </c:pt>
                <c:pt idx="86798">
                  <c:v>3.2927064808063701E-7</c:v>
                </c:pt>
                <c:pt idx="86799">
                  <c:v>3.2922562809289999E-7</c:v>
                </c:pt>
                <c:pt idx="86800">
                  <c:v>3.2917512271524201E-7</c:v>
                </c:pt>
                <c:pt idx="86801">
                  <c:v>3.2914380199144901E-7</c:v>
                </c:pt>
                <c:pt idx="86802">
                  <c:v>3.2909289870986001E-7</c:v>
                </c:pt>
                <c:pt idx="86803">
                  <c:v>3.2904662816690699E-7</c:v>
                </c:pt>
                <c:pt idx="86804">
                  <c:v>3.2899509960770999E-7</c:v>
                </c:pt>
                <c:pt idx="86805">
                  <c:v>3.28965086282551E-7</c:v>
                </c:pt>
                <c:pt idx="86806">
                  <c:v>3.28898835277869E-7</c:v>
                </c:pt>
                <c:pt idx="86807">
                  <c:v>3.2886734402382E-7</c:v>
                </c:pt>
                <c:pt idx="86808">
                  <c:v>3.2882684308788199E-7</c:v>
                </c:pt>
                <c:pt idx="86809">
                  <c:v>3.2878958222681799E-7</c:v>
                </c:pt>
                <c:pt idx="86810">
                  <c:v>3.2873830946300602E-7</c:v>
                </c:pt>
                <c:pt idx="86811">
                  <c:v>3.2870039490262602E-7</c:v>
                </c:pt>
                <c:pt idx="86812">
                  <c:v>3.2865290222616702E-7</c:v>
                </c:pt>
                <c:pt idx="86813">
                  <c:v>3.2859793464012899E-7</c:v>
                </c:pt>
                <c:pt idx="86814">
                  <c:v>3.2857758469617698E-7</c:v>
                </c:pt>
                <c:pt idx="86815">
                  <c:v>3.2852511822056798E-7</c:v>
                </c:pt>
                <c:pt idx="86816">
                  <c:v>3.2849212061592002E-7</c:v>
                </c:pt>
                <c:pt idx="86817">
                  <c:v>3.2844164365997099E-7</c:v>
                </c:pt>
                <c:pt idx="86818">
                  <c:v>3.2840279118318E-7</c:v>
                </c:pt>
                <c:pt idx="86819">
                  <c:v>3.2835811225595498E-7</c:v>
                </c:pt>
                <c:pt idx="86820">
                  <c:v>3.2832977581165302E-7</c:v>
                </c:pt>
                <c:pt idx="86821">
                  <c:v>3.2826810070218899E-7</c:v>
                </c:pt>
                <c:pt idx="86822">
                  <c:v>3.2823217566146902E-7</c:v>
                </c:pt>
                <c:pt idx="86823">
                  <c:v>3.2816922157508099E-7</c:v>
                </c:pt>
                <c:pt idx="86824">
                  <c:v>3.2814423889249198E-7</c:v>
                </c:pt>
                <c:pt idx="86825">
                  <c:v>3.28096291468683E-7</c:v>
                </c:pt>
                <c:pt idx="86826">
                  <c:v>3.28064146515317E-7</c:v>
                </c:pt>
                <c:pt idx="86827">
                  <c:v>3.2801307270346998E-7</c:v>
                </c:pt>
                <c:pt idx="86828">
                  <c:v>3.2797214544189099E-7</c:v>
                </c:pt>
                <c:pt idx="86829">
                  <c:v>3.2792638648970698E-7</c:v>
                </c:pt>
                <c:pt idx="86830">
                  <c:v>3.2789051829240602E-7</c:v>
                </c:pt>
                <c:pt idx="86831">
                  <c:v>3.2782864423097598E-7</c:v>
                </c:pt>
                <c:pt idx="86832">
                  <c:v>3.2780414471744703E-7</c:v>
                </c:pt>
                <c:pt idx="86833">
                  <c:v>3.2773613156678002E-7</c:v>
                </c:pt>
                <c:pt idx="86834">
                  <c:v>3.2771427527222798E-7</c:v>
                </c:pt>
                <c:pt idx="86835">
                  <c:v>3.2765137802925897E-7</c:v>
                </c:pt>
                <c:pt idx="86836">
                  <c:v>3.2763202284513698E-7</c:v>
                </c:pt>
                <c:pt idx="86837">
                  <c:v>3.27573701497386E-7</c:v>
                </c:pt>
                <c:pt idx="86838">
                  <c:v>3.2754294920778198E-7</c:v>
                </c:pt>
                <c:pt idx="86839">
                  <c:v>3.27508274722277E-7</c:v>
                </c:pt>
                <c:pt idx="86840">
                  <c:v>3.2744671329965101E-7</c:v>
                </c:pt>
                <c:pt idx="86841">
                  <c:v>3.2739814059823402E-7</c:v>
                </c:pt>
                <c:pt idx="86842">
                  <c:v>3.2737310107222599E-7</c:v>
                </c:pt>
                <c:pt idx="86843">
                  <c:v>3.2733282750996301E-7</c:v>
                </c:pt>
                <c:pt idx="86844">
                  <c:v>3.27272658751099E-7</c:v>
                </c:pt>
                <c:pt idx="86845">
                  <c:v>3.2723414733482101E-7</c:v>
                </c:pt>
                <c:pt idx="86846">
                  <c:v>3.2718924103392098E-7</c:v>
                </c:pt>
                <c:pt idx="86847">
                  <c:v>3.2716434361646E-7</c:v>
                </c:pt>
                <c:pt idx="86848">
                  <c:v>3.2711258768358702E-7</c:v>
                </c:pt>
                <c:pt idx="86849">
                  <c:v>3.2707006880627897E-7</c:v>
                </c:pt>
                <c:pt idx="86850">
                  <c:v>3.2702465091460898E-7</c:v>
                </c:pt>
                <c:pt idx="86851">
                  <c:v>3.26988555343633E-7</c:v>
                </c:pt>
                <c:pt idx="86852">
                  <c:v>3.2693773732717101E-7</c:v>
                </c:pt>
                <c:pt idx="86853">
                  <c:v>3.2690741136320898E-7</c:v>
                </c:pt>
                <c:pt idx="86854">
                  <c:v>3.2686310191820698E-7</c:v>
                </c:pt>
                <c:pt idx="86855">
                  <c:v>3.2682032724551401E-7</c:v>
                </c:pt>
                <c:pt idx="86856">
                  <c:v>3.26772152448029E-7</c:v>
                </c:pt>
                <c:pt idx="86857">
                  <c:v>3.2673136729499701E-7</c:v>
                </c:pt>
                <c:pt idx="86858">
                  <c:v>3.2667233540451001E-7</c:v>
                </c:pt>
                <c:pt idx="86859">
                  <c:v>3.2664738114363001E-7</c:v>
                </c:pt>
                <c:pt idx="86860">
                  <c:v>3.2658900295246001E-7</c:v>
                </c:pt>
                <c:pt idx="86861">
                  <c:v>3.2655884751875398E-7</c:v>
                </c:pt>
                <c:pt idx="86862">
                  <c:v>3.2649867875989003E-7</c:v>
                </c:pt>
                <c:pt idx="86863">
                  <c:v>3.2647730563439799E-7</c:v>
                </c:pt>
                <c:pt idx="86864">
                  <c:v>3.2643930580889002E-7</c:v>
                </c:pt>
                <c:pt idx="86865">
                  <c:v>3.26387095128666E-7</c:v>
                </c:pt>
                <c:pt idx="86866">
                  <c:v>3.2635853131068902E-7</c:v>
                </c:pt>
                <c:pt idx="86867">
                  <c:v>3.2631322710585701E-7</c:v>
                </c:pt>
                <c:pt idx="86868">
                  <c:v>3.2626203960717201E-7</c:v>
                </c:pt>
                <c:pt idx="86869">
                  <c:v>3.2622259027448298E-7</c:v>
                </c:pt>
                <c:pt idx="86870">
                  <c:v>3.26176120779564E-7</c:v>
                </c:pt>
                <c:pt idx="86871">
                  <c:v>3.26137239881064E-7</c:v>
                </c:pt>
                <c:pt idx="86872">
                  <c:v>3.2610392963761099E-7</c:v>
                </c:pt>
                <c:pt idx="86873">
                  <c:v>3.2605316846456802E-7</c:v>
                </c:pt>
                <c:pt idx="86874">
                  <c:v>3.2601369071016998E-7</c:v>
                </c:pt>
                <c:pt idx="86875">
                  <c:v>3.2597131394140899E-7</c:v>
                </c:pt>
                <c:pt idx="86876">
                  <c:v>3.2593786158940898E-7</c:v>
                </c:pt>
                <c:pt idx="86877">
                  <c:v>3.2588198450866901E-7</c:v>
                </c:pt>
                <c:pt idx="86878">
                  <c:v>3.2584409836999802E-7</c:v>
                </c:pt>
                <c:pt idx="86879">
                  <c:v>3.2579197295490298E-7</c:v>
                </c:pt>
                <c:pt idx="86880">
                  <c:v>3.2577153774582299E-7</c:v>
                </c:pt>
                <c:pt idx="86881">
                  <c:v>3.2570520147601201E-7</c:v>
                </c:pt>
                <c:pt idx="86882">
                  <c:v>3.2567152175033698E-7</c:v>
                </c:pt>
                <c:pt idx="86883">
                  <c:v>3.2564318530603502E-7</c:v>
                </c:pt>
                <c:pt idx="86884">
                  <c:v>3.2559520946051603E-7</c:v>
                </c:pt>
                <c:pt idx="86885">
                  <c:v>3.2555846019022299E-7</c:v>
                </c:pt>
                <c:pt idx="86886">
                  <c:v>3.2550960327171202E-7</c:v>
                </c:pt>
                <c:pt idx="86887">
                  <c:v>3.2547202977184503E-7</c:v>
                </c:pt>
                <c:pt idx="86888">
                  <c:v>3.2542362760068499E-7</c:v>
                </c:pt>
                <c:pt idx="86889">
                  <c:v>3.2538611094423702E-7</c:v>
                </c:pt>
                <c:pt idx="86890">
                  <c:v>3.2533912985854798E-7</c:v>
                </c:pt>
                <c:pt idx="86891">
                  <c:v>3.25306217519028E-7</c:v>
                </c:pt>
                <c:pt idx="86892">
                  <c:v>3.2525403526051399E-7</c:v>
                </c:pt>
                <c:pt idx="86893">
                  <c:v>3.25205462559097E-7</c:v>
                </c:pt>
                <c:pt idx="86894">
                  <c:v>3.2515944781152902E-7</c:v>
                </c:pt>
                <c:pt idx="86895">
                  <c:v>3.2513116821064598E-7</c:v>
                </c:pt>
                <c:pt idx="86896">
                  <c:v>3.25091235708896E-7</c:v>
                </c:pt>
                <c:pt idx="86897">
                  <c:v>3.2506144975741299E-7</c:v>
                </c:pt>
                <c:pt idx="86898">
                  <c:v>3.2499815461051201E-7</c:v>
                </c:pt>
                <c:pt idx="86899">
                  <c:v>3.2496720336894198E-7</c:v>
                </c:pt>
                <c:pt idx="86900">
                  <c:v>3.2491246315657902E-7</c:v>
                </c:pt>
                <c:pt idx="86901">
                  <c:v>3.24864402045932E-7</c:v>
                </c:pt>
                <c:pt idx="86902">
                  <c:v>3.2483822565154702E-7</c:v>
                </c:pt>
                <c:pt idx="86903">
                  <c:v>3.2479022138431901E-7</c:v>
                </c:pt>
                <c:pt idx="86904">
                  <c:v>3.2475699640599497E-7</c:v>
                </c:pt>
                <c:pt idx="86905">
                  <c:v>3.2472723887622102E-7</c:v>
                </c:pt>
                <c:pt idx="86906">
                  <c:v>3.2468042832078899E-7</c:v>
                </c:pt>
                <c:pt idx="86907">
                  <c:v>3.2462676813338502E-7</c:v>
                </c:pt>
                <c:pt idx="86908">
                  <c:v>3.2460221177643699E-7</c:v>
                </c:pt>
                <c:pt idx="86909">
                  <c:v>3.2454332199449699E-7</c:v>
                </c:pt>
                <c:pt idx="86910">
                  <c:v>3.2452189202558699E-7</c:v>
                </c:pt>
                <c:pt idx="86911">
                  <c:v>3.2446186537526998E-7</c:v>
                </c:pt>
                <c:pt idx="86912">
                  <c:v>3.2442639508189999E-7</c:v>
                </c:pt>
                <c:pt idx="86913">
                  <c:v>3.2437614549962798E-7</c:v>
                </c:pt>
                <c:pt idx="86914">
                  <c:v>3.2433698038403199E-7</c:v>
                </c:pt>
                <c:pt idx="86915">
                  <c:v>3.2430602914246302E-7</c:v>
                </c:pt>
                <c:pt idx="86916">
                  <c:v>3.2426208917968298E-7</c:v>
                </c:pt>
                <c:pt idx="86917">
                  <c:v>3.2422028084511101E-7</c:v>
                </c:pt>
                <c:pt idx="86918">
                  <c:v>3.2417548823104901E-7</c:v>
                </c:pt>
                <c:pt idx="86919">
                  <c:v>3.2414573070127501E-7</c:v>
                </c:pt>
                <c:pt idx="86920">
                  <c:v>3.2409502637165101E-7</c:v>
                </c:pt>
                <c:pt idx="86921">
                  <c:v>3.2405881711383699E-7</c:v>
                </c:pt>
                <c:pt idx="86922">
                  <c:v>3.2401095495515598E-7</c:v>
                </c:pt>
                <c:pt idx="86923">
                  <c:v>3.2396101801168697E-7</c:v>
                </c:pt>
                <c:pt idx="86924">
                  <c:v>3.2393930382568199E-7</c:v>
                </c:pt>
                <c:pt idx="86925">
                  <c:v>3.2388999215982002E-7</c:v>
                </c:pt>
                <c:pt idx="86926">
                  <c:v>3.2384539849772398E-7</c:v>
                </c:pt>
                <c:pt idx="86927">
                  <c:v>3.2379222147938002E-7</c:v>
                </c:pt>
                <c:pt idx="86928">
                  <c:v>3.2378434866586801E-7</c:v>
                </c:pt>
                <c:pt idx="86929">
                  <c:v>3.2372264513469402E-7</c:v>
                </c:pt>
                <c:pt idx="86930">
                  <c:v>3.23696355053471E-7</c:v>
                </c:pt>
                <c:pt idx="86931">
                  <c:v>3.23640676924697E-7</c:v>
                </c:pt>
                <c:pt idx="86932">
                  <c:v>3.2359767487832901E-7</c:v>
                </c:pt>
                <c:pt idx="86933">
                  <c:v>3.23569196325479E-7</c:v>
                </c:pt>
                <c:pt idx="86934">
                  <c:v>3.2352045309380602E-7</c:v>
                </c:pt>
                <c:pt idx="86935">
                  <c:v>3.2347040246349902E-7</c:v>
                </c:pt>
                <c:pt idx="86936">
                  <c:v>3.2344382816518202E-7</c:v>
                </c:pt>
                <c:pt idx="86937">
                  <c:v>3.2338735422854402E-7</c:v>
                </c:pt>
                <c:pt idx="86938">
                  <c:v>3.2336384947484502E-7</c:v>
                </c:pt>
                <c:pt idx="86939">
                  <c:v>3.23326048601302E-7</c:v>
                </c:pt>
                <c:pt idx="86940">
                  <c:v>3.2327585586244801E-7</c:v>
                </c:pt>
                <c:pt idx="86941">
                  <c:v>3.23245103572844E-7</c:v>
                </c:pt>
                <c:pt idx="86942">
                  <c:v>3.2319780984835202E-7</c:v>
                </c:pt>
                <c:pt idx="86943">
                  <c:v>3.2315961107087798E-7</c:v>
                </c:pt>
                <c:pt idx="86944">
                  <c:v>3.2311154996023101E-7</c:v>
                </c:pt>
                <c:pt idx="86945">
                  <c:v>3.2307352171301302E-7</c:v>
                </c:pt>
                <c:pt idx="86946">
                  <c:v>3.2302543218065699E-7</c:v>
                </c:pt>
                <c:pt idx="86947">
                  <c:v>3.2299382723977001E-7</c:v>
                </c:pt>
                <c:pt idx="86948">
                  <c:v>3.2294767038365498E-7</c:v>
                </c:pt>
                <c:pt idx="86949">
                  <c:v>3.2289787554873302E-7</c:v>
                </c:pt>
                <c:pt idx="86950">
                  <c:v>3.2285586826219499E-7</c:v>
                </c:pt>
                <c:pt idx="86951">
                  <c:v>3.2283722362080901E-7</c:v>
                </c:pt>
                <c:pt idx="86952">
                  <c:v>3.22789048823324E-7</c:v>
                </c:pt>
                <c:pt idx="86953">
                  <c:v>3.2273916872327401E-7</c:v>
                </c:pt>
                <c:pt idx="86954">
                  <c:v>3.2272748740069801E-7</c:v>
                </c:pt>
                <c:pt idx="86955">
                  <c:v>3.2265708682643901E-7</c:v>
                </c:pt>
                <c:pt idx="86956">
                  <c:v>3.2262087756862499E-7</c:v>
                </c:pt>
                <c:pt idx="86957">
                  <c:v>3.2257929660772799E-7</c:v>
                </c:pt>
                <c:pt idx="86958">
                  <c:v>3.2253947779281599E-7</c:v>
                </c:pt>
                <c:pt idx="86959">
                  <c:v>3.22510544492616E-7</c:v>
                </c:pt>
                <c:pt idx="86960">
                  <c:v>3.2246057912743698E-7</c:v>
                </c:pt>
                <c:pt idx="86961">
                  <c:v>3.2243437431134199E-7</c:v>
                </c:pt>
                <c:pt idx="86962">
                  <c:v>3.2238759217762002E-7</c:v>
                </c:pt>
                <c:pt idx="86963">
                  <c:v>3.2233947422355398E-7</c:v>
                </c:pt>
                <c:pt idx="86964">
                  <c:v>3.22300337529669E-7</c:v>
                </c:pt>
                <c:pt idx="86965">
                  <c:v>3.2226779467237103E-7</c:v>
                </c:pt>
                <c:pt idx="86966">
                  <c:v>3.2222223467215398E-7</c:v>
                </c:pt>
                <c:pt idx="86967">
                  <c:v>3.2218522960647501E-7</c:v>
                </c:pt>
                <c:pt idx="86968">
                  <c:v>3.22134951602493E-7</c:v>
                </c:pt>
                <c:pt idx="86969">
                  <c:v>3.22096411764505E-7</c:v>
                </c:pt>
                <c:pt idx="86970">
                  <c:v>3.22070491165505E-7</c:v>
                </c:pt>
                <c:pt idx="86971">
                  <c:v>3.2201910471485499E-7</c:v>
                </c:pt>
                <c:pt idx="86972">
                  <c:v>3.2198715871345501E-7</c:v>
                </c:pt>
                <c:pt idx="86973">
                  <c:v>3.2193298693528002E-7</c:v>
                </c:pt>
                <c:pt idx="86974">
                  <c:v>3.21898369293194E-7</c:v>
                </c:pt>
                <c:pt idx="86975">
                  <c:v>3.21853889317936E-7</c:v>
                </c:pt>
                <c:pt idx="86976">
                  <c:v>3.2180960829464301E-7</c:v>
                </c:pt>
                <c:pt idx="86977">
                  <c:v>3.2178553510675598E-7</c:v>
                </c:pt>
                <c:pt idx="86978">
                  <c:v>3.2173426234294301E-7</c:v>
                </c:pt>
                <c:pt idx="86979">
                  <c:v>3.2171709563044699E-7</c:v>
                </c:pt>
                <c:pt idx="86980">
                  <c:v>3.21657154245258E-7</c:v>
                </c:pt>
                <c:pt idx="86981">
                  <c:v>3.21631375754805E-7</c:v>
                </c:pt>
                <c:pt idx="86982">
                  <c:v>3.2157026907953E-7</c:v>
                </c:pt>
                <c:pt idx="86983">
                  <c:v>3.2154841278497802E-7</c:v>
                </c:pt>
                <c:pt idx="86984">
                  <c:v>3.21493189403554E-7</c:v>
                </c:pt>
                <c:pt idx="86985">
                  <c:v>3.2145823070095497E-7</c:v>
                </c:pt>
                <c:pt idx="86986">
                  <c:v>3.2141124961526699E-7</c:v>
                </c:pt>
                <c:pt idx="86987">
                  <c:v>3.21375608791641E-7</c:v>
                </c:pt>
                <c:pt idx="86988">
                  <c:v>3.2133638683262699E-7</c:v>
                </c:pt>
                <c:pt idx="86989">
                  <c:v>3.2129702276506599E-7</c:v>
                </c:pt>
                <c:pt idx="86990">
                  <c:v>3.2125944926519899E-7</c:v>
                </c:pt>
                <c:pt idx="86991">
                  <c:v>3.2119399406838099E-7</c:v>
                </c:pt>
                <c:pt idx="86992">
                  <c:v>3.2118649073709099E-7</c:v>
                </c:pt>
                <c:pt idx="86993">
                  <c:v>3.21140930736874E-7</c:v>
                </c:pt>
                <c:pt idx="86994">
                  <c:v>3.2110565939547102E-7</c:v>
                </c:pt>
                <c:pt idx="86995">
                  <c:v>3.2105847935781602E-7</c:v>
                </c:pt>
                <c:pt idx="86996">
                  <c:v>3.2101650049298801E-7</c:v>
                </c:pt>
                <c:pt idx="86997">
                  <c:v>3.2100047064886899E-7</c:v>
                </c:pt>
                <c:pt idx="86998">
                  <c:v>3.2093740287564298E-7</c:v>
                </c:pt>
                <c:pt idx="86999">
                  <c:v>3.2091011803459E-7</c:v>
                </c:pt>
                <c:pt idx="87000">
                  <c:v>3.2086481382975799E-7</c:v>
                </c:pt>
                <c:pt idx="87001">
                  <c:v>3.2081854328680498E-7</c:v>
                </c:pt>
                <c:pt idx="87002">
                  <c:v>3.2076687261906098E-7</c:v>
                </c:pt>
                <c:pt idx="87003">
                  <c:v>3.20745186854765E-7</c:v>
                </c:pt>
                <c:pt idx="87004">
                  <c:v>3.2070141742224202E-7</c:v>
                </c:pt>
                <c:pt idx="87005">
                  <c:v>3.2067339361674401E-7</c:v>
                </c:pt>
                <c:pt idx="87006">
                  <c:v>3.2063115895653001E-7</c:v>
                </c:pt>
                <c:pt idx="87007">
                  <c:v>3.2059108434623298E-7</c:v>
                </c:pt>
                <c:pt idx="87008">
                  <c:v>3.2055686460807898E-7</c:v>
                </c:pt>
                <c:pt idx="87009">
                  <c:v>3.2051437415248101E-7</c:v>
                </c:pt>
                <c:pt idx="87010">
                  <c:v>3.2046838782662198E-7</c:v>
                </c:pt>
                <c:pt idx="87011">
                  <c:v>3.2044499675976102E-7</c:v>
                </c:pt>
                <c:pt idx="87012">
                  <c:v>3.2038744279816498E-7</c:v>
                </c:pt>
                <c:pt idx="87013">
                  <c:v>3.2034932928581801E-7</c:v>
                </c:pt>
                <c:pt idx="87014">
                  <c:v>3.2031005048338599E-7</c:v>
                </c:pt>
                <c:pt idx="87015">
                  <c:v>3.2028407304096602E-7</c:v>
                </c:pt>
                <c:pt idx="87016">
                  <c:v>3.20224813776804E-7</c:v>
                </c:pt>
                <c:pt idx="87017">
                  <c:v>3.2019096352087202E-7</c:v>
                </c:pt>
                <c:pt idx="87018">
                  <c:v>3.2014554562920202E-7</c:v>
                </c:pt>
                <c:pt idx="87019">
                  <c:v>3.2010163408813199E-7</c:v>
                </c:pt>
                <c:pt idx="87020">
                  <c:v>3.2007673667067101E-7</c:v>
                </c:pt>
                <c:pt idx="87021">
                  <c:v>3.2003887895370998E-7</c:v>
                </c:pt>
                <c:pt idx="87022">
                  <c:v>3.2000673400034398E-7</c:v>
                </c:pt>
                <c:pt idx="87023">
                  <c:v>3.19958473937732E-7</c:v>
                </c:pt>
                <c:pt idx="87024">
                  <c:v>3.19921042546412E-7</c:v>
                </c:pt>
                <c:pt idx="87025">
                  <c:v>3.1989537774279603E-7</c:v>
                </c:pt>
                <c:pt idx="87026">
                  <c:v>3.1983591952666799E-7</c:v>
                </c:pt>
                <c:pt idx="87027">
                  <c:v>3.1980962944544402E-7</c:v>
                </c:pt>
                <c:pt idx="87028">
                  <c:v>3.1975361025615701E-7</c:v>
                </c:pt>
                <c:pt idx="87029">
                  <c:v>3.1971654834705998E-7</c:v>
                </c:pt>
                <c:pt idx="87030">
                  <c:v>3.19675507398642E-7</c:v>
                </c:pt>
                <c:pt idx="87031">
                  <c:v>3.1963699598236401E-7</c:v>
                </c:pt>
                <c:pt idx="87032">
                  <c:v>3.1958589374880799E-7</c:v>
                </c:pt>
                <c:pt idx="87033">
                  <c:v>3.1956361112861502E-7</c:v>
                </c:pt>
                <c:pt idx="87034">
                  <c:v>3.1952990298122998E-7</c:v>
                </c:pt>
                <c:pt idx="87035">
                  <c:v>3.19493466349741E-7</c:v>
                </c:pt>
                <c:pt idx="87036">
                  <c:v>3.1944921374815701E-7</c:v>
                </c:pt>
                <c:pt idx="87037">
                  <c:v>3.1940945177666398E-7</c:v>
                </c:pt>
                <c:pt idx="87038">
                  <c:v>3.1937673838911001E-7</c:v>
                </c:pt>
                <c:pt idx="87039">
                  <c:v>3.1932538036016901E-7</c:v>
                </c:pt>
                <c:pt idx="87040">
                  <c:v>3.1928880162013203E-7</c:v>
                </c:pt>
                <c:pt idx="87041">
                  <c:v>3.1926333576848302E-7</c:v>
                </c:pt>
                <c:pt idx="87042">
                  <c:v>3.1921797472023199E-7</c:v>
                </c:pt>
                <c:pt idx="87043">
                  <c:v>3.1917201681608302E-7</c:v>
                </c:pt>
                <c:pt idx="87044">
                  <c:v>3.1913762654767202E-7</c:v>
                </c:pt>
                <c:pt idx="87045">
                  <c:v>3.1909942777019698E-7</c:v>
                </c:pt>
                <c:pt idx="87046">
                  <c:v>3.19070210252903E-7</c:v>
                </c:pt>
                <c:pt idx="87047">
                  <c:v>3.1901441843729101E-7</c:v>
                </c:pt>
                <c:pt idx="87048">
                  <c:v>3.1899153896120001E-7</c:v>
                </c:pt>
                <c:pt idx="87049">
                  <c:v>3.18936315579776E-7</c:v>
                </c:pt>
                <c:pt idx="87050">
                  <c:v>3.1890058949102198E-7</c:v>
                </c:pt>
                <c:pt idx="87051">
                  <c:v>3.1885630846772999E-7</c:v>
                </c:pt>
                <c:pt idx="87052">
                  <c:v>3.1883800488685702E-7</c:v>
                </c:pt>
                <c:pt idx="87053">
                  <c:v>3.1879949347057898E-7</c:v>
                </c:pt>
                <c:pt idx="87054">
                  <c:v>3.1873884154265403E-7</c:v>
                </c:pt>
                <c:pt idx="87055">
                  <c:v>3.18710760893737E-7</c:v>
                </c:pt>
                <c:pt idx="87056">
                  <c:v>3.18661022902233E-7</c:v>
                </c:pt>
                <c:pt idx="87057">
                  <c:v>3.1864155403127402E-7</c:v>
                </c:pt>
                <c:pt idx="87058">
                  <c:v>3.1857757676334602E-7</c:v>
                </c:pt>
                <c:pt idx="87059">
                  <c:v>3.1856211535341598E-7</c:v>
                </c:pt>
                <c:pt idx="87060">
                  <c:v>3.1852783877184302E-7</c:v>
                </c:pt>
                <c:pt idx="87061">
                  <c:v>3.18478498684272E-7</c:v>
                </c:pt>
                <c:pt idx="87062">
                  <c:v>3.1844433578953602E-7</c:v>
                </c:pt>
                <c:pt idx="87063">
                  <c:v>3.1840326641940898E-7</c:v>
                </c:pt>
                <c:pt idx="87064">
                  <c:v>3.18371974117326E-7</c:v>
                </c:pt>
                <c:pt idx="87065">
                  <c:v>3.1833837965678E-7</c:v>
                </c:pt>
                <c:pt idx="87066">
                  <c:v>3.18293274403913E-7</c:v>
                </c:pt>
                <c:pt idx="87067">
                  <c:v>3.1825496193960103E-7</c:v>
                </c:pt>
                <c:pt idx="87068">
                  <c:v>3.1820499657442301E-7</c:v>
                </c:pt>
                <c:pt idx="87069">
                  <c:v>3.1818916568227001E-7</c:v>
                </c:pt>
                <c:pt idx="87070">
                  <c:v>3.1813615919418199E-7</c:v>
                </c:pt>
                <c:pt idx="87071">
                  <c:v>3.18090116024905E-7</c:v>
                </c:pt>
                <c:pt idx="87072">
                  <c:v>3.1805791422811998E-7</c:v>
                </c:pt>
                <c:pt idx="87073">
                  <c:v>3.18010620503628E-7</c:v>
                </c:pt>
                <c:pt idx="87074">
                  <c:v>3.1798055033505101E-7</c:v>
                </c:pt>
                <c:pt idx="87075">
                  <c:v>3.1793985044714698E-7</c:v>
                </c:pt>
                <c:pt idx="87076">
                  <c:v>3.17898951607276E-7</c:v>
                </c:pt>
                <c:pt idx="87077">
                  <c:v>3.1786419185664298E-7</c:v>
                </c:pt>
                <c:pt idx="87078">
                  <c:v>3.1782965947968499E-7</c:v>
                </c:pt>
                <c:pt idx="87079">
                  <c:v>3.1780166409589599E-7</c:v>
                </c:pt>
                <c:pt idx="87080">
                  <c:v>3.17753716672087E-7</c:v>
                </c:pt>
                <c:pt idx="87081">
                  <c:v>3.1771782005307598E-7</c:v>
                </c:pt>
                <c:pt idx="87082">
                  <c:v>3.1767285690875697E-7</c:v>
                </c:pt>
                <c:pt idx="87083">
                  <c:v>3.17653899628567E-7</c:v>
                </c:pt>
                <c:pt idx="87084">
                  <c:v>3.17607998567837E-7</c:v>
                </c:pt>
                <c:pt idx="87085">
                  <c:v>3.1755783425069202E-7</c:v>
                </c:pt>
                <c:pt idx="87086">
                  <c:v>3.1752196605339101E-7</c:v>
                </c:pt>
                <c:pt idx="87087">
                  <c:v>3.1748987794344398E-7</c:v>
                </c:pt>
                <c:pt idx="87088">
                  <c:v>3.1745324235998798E-7</c:v>
                </c:pt>
                <c:pt idx="87089">
                  <c:v>3.1743064710099102E-7</c:v>
                </c:pt>
                <c:pt idx="87090">
                  <c:v>3.1737496897221702E-7</c:v>
                </c:pt>
                <c:pt idx="87091">
                  <c:v>3.1733034688841102E-7</c:v>
                </c:pt>
                <c:pt idx="87092">
                  <c:v>3.1728882277093399E-7</c:v>
                </c:pt>
                <c:pt idx="87093">
                  <c:v>3.1725278404337597E-7</c:v>
                </c:pt>
                <c:pt idx="87094">
                  <c:v>3.17231268809337E-7</c:v>
                </c:pt>
                <c:pt idx="87095">
                  <c:v>3.1717772230877001E-7</c:v>
                </c:pt>
                <c:pt idx="87096">
                  <c:v>3.1714228043711099E-7</c:v>
                </c:pt>
                <c:pt idx="87097">
                  <c:v>3.1710476378066201E-7</c:v>
                </c:pt>
                <c:pt idx="87098">
                  <c:v>3.1707901371191801E-7</c:v>
                </c:pt>
                <c:pt idx="87099">
                  <c:v>3.1703530112281399E-7</c:v>
                </c:pt>
                <c:pt idx="87100">
                  <c:v>3.1699897817816199E-7</c:v>
                </c:pt>
                <c:pt idx="87101">
                  <c:v>3.1695307711743199E-7</c:v>
                </c:pt>
                <c:pt idx="87102">
                  <c:v>3.1691914159637199E-7</c:v>
                </c:pt>
                <c:pt idx="87103">
                  <c:v>3.1688537660556898E-7</c:v>
                </c:pt>
                <c:pt idx="87104">
                  <c:v>3.1685723911323299E-7</c:v>
                </c:pt>
                <c:pt idx="87105">
                  <c:v>3.1680792744737103E-7</c:v>
                </c:pt>
                <c:pt idx="87106">
                  <c:v>3.1676677281211601E-7</c:v>
                </c:pt>
                <c:pt idx="87107">
                  <c:v>3.1673167200096899E-7</c:v>
                </c:pt>
                <c:pt idx="87108">
                  <c:v>3.16692194246571E-7</c:v>
                </c:pt>
                <c:pt idx="87109">
                  <c:v>3.1665913979850302E-7</c:v>
                </c:pt>
                <c:pt idx="87110">
                  <c:v>3.16627250640522E-7</c:v>
                </c:pt>
                <c:pt idx="87111">
                  <c:v>3.1658350962970898E-7</c:v>
                </c:pt>
                <c:pt idx="87112">
                  <c:v>3.1654849408369099E-7</c:v>
                </c:pt>
                <c:pt idx="87113">
                  <c:v>3.1651180165681602E-7</c:v>
                </c:pt>
                <c:pt idx="87114">
                  <c:v>3.16481049367212E-7</c:v>
                </c:pt>
                <c:pt idx="87115">
                  <c:v>3.1642710496271299E-7</c:v>
                </c:pt>
                <c:pt idx="87116">
                  <c:v>3.1640783504371902E-7</c:v>
                </c:pt>
                <c:pt idx="87117">
                  <c:v>3.1636099606657798E-7</c:v>
                </c:pt>
                <c:pt idx="87118">
                  <c:v>3.1631836350243301E-7</c:v>
                </c:pt>
                <c:pt idx="87119">
                  <c:v>3.16287497525991E-7</c:v>
                </c:pt>
                <c:pt idx="87120">
                  <c:v>3.1623801532987299E-7</c:v>
                </c:pt>
                <c:pt idx="87121">
                  <c:v>3.16206381967277E-7</c:v>
                </c:pt>
                <c:pt idx="87122">
                  <c:v>3.1617241802450698E-7</c:v>
                </c:pt>
                <c:pt idx="87123">
                  <c:v>3.1613436135557999E-7</c:v>
                </c:pt>
                <c:pt idx="87124">
                  <c:v>3.1610179007657301E-7</c:v>
                </c:pt>
                <c:pt idx="87125">
                  <c:v>3.1606904826730902E-7</c:v>
                </c:pt>
                <c:pt idx="87126">
                  <c:v>3.1602681360709502E-7</c:v>
                </c:pt>
                <c:pt idx="87127">
                  <c:v>3.1599424232808799E-7</c:v>
                </c:pt>
                <c:pt idx="87128">
                  <c:v>3.1592657023793399E-7</c:v>
                </c:pt>
                <c:pt idx="87129">
                  <c:v>3.1590587923346902E-7</c:v>
                </c:pt>
                <c:pt idx="87130">
                  <c:v>3.1587401849719701E-7</c:v>
                </c:pt>
                <c:pt idx="87131">
                  <c:v>3.15851906407261E-7</c:v>
                </c:pt>
                <c:pt idx="87132">
                  <c:v>3.1580708537148899E-7</c:v>
                </c:pt>
                <c:pt idx="87133">
                  <c:v>3.1575504522152197E-7</c:v>
                </c:pt>
                <c:pt idx="87134">
                  <c:v>3.1573324577038901E-7</c:v>
                </c:pt>
                <c:pt idx="87135">
                  <c:v>3.1569732072966898E-7</c:v>
                </c:pt>
                <c:pt idx="87136">
                  <c:v>3.1564121627525299E-7</c:v>
                </c:pt>
                <c:pt idx="87137">
                  <c:v>3.1561518198941501E-7</c:v>
                </c:pt>
                <c:pt idx="87138">
                  <c:v>3.1558238333673201E-7</c:v>
                </c:pt>
                <c:pt idx="87139">
                  <c:v>3.1553872759104701E-7</c:v>
                </c:pt>
                <c:pt idx="87140">
                  <c:v>3.1550658263768101E-7</c:v>
                </c:pt>
                <c:pt idx="87141">
                  <c:v>3.1545789624942699E-7</c:v>
                </c:pt>
                <c:pt idx="87142">
                  <c:v>3.15430895625468E-7</c:v>
                </c:pt>
                <c:pt idx="87143">
                  <c:v>3.1538189659840999E-7</c:v>
                </c:pt>
                <c:pt idx="87144">
                  <c:v>3.1535060429632701E-7</c:v>
                </c:pt>
                <c:pt idx="87145">
                  <c:v>3.1532331945527398E-7</c:v>
                </c:pt>
                <c:pt idx="87146">
                  <c:v>3.1528824706583702E-7</c:v>
                </c:pt>
                <c:pt idx="87147">
                  <c:v>3.1524689347861599E-7</c:v>
                </c:pt>
                <c:pt idx="87148">
                  <c:v>3.15219097046793E-7</c:v>
                </c:pt>
                <c:pt idx="87149">
                  <c:v>3.1517578236162102E-7</c:v>
                </c:pt>
                <c:pt idx="87150">
                  <c:v>3.1514329634774201E-7</c:v>
                </c:pt>
                <c:pt idx="87151">
                  <c:v>3.1510509757026702E-7</c:v>
                </c:pt>
                <c:pt idx="87152">
                  <c:v>3.1506905884271001E-7</c:v>
                </c:pt>
                <c:pt idx="87153">
                  <c:v>3.1503117270403901E-7</c:v>
                </c:pt>
                <c:pt idx="87154">
                  <c:v>3.1498476005253901E-7</c:v>
                </c:pt>
                <c:pt idx="87155">
                  <c:v>3.1496227848037998E-7</c:v>
                </c:pt>
                <c:pt idx="87156">
                  <c:v>3.1492612606598398E-7</c:v>
                </c:pt>
                <c:pt idx="87157">
                  <c:v>3.1488653462474801E-7</c:v>
                </c:pt>
                <c:pt idx="87158">
                  <c:v>3.1485632234762301E-7</c:v>
                </c:pt>
                <c:pt idx="87159">
                  <c:v>3.14804310619365E-7</c:v>
                </c:pt>
                <c:pt idx="87160">
                  <c:v>3.1479012818636002E-7</c:v>
                </c:pt>
                <c:pt idx="87161">
                  <c:v>3.1474232287109798E-7</c:v>
                </c:pt>
                <c:pt idx="87162">
                  <c:v>3.14694574399255E-7</c:v>
                </c:pt>
                <c:pt idx="87163">
                  <c:v>3.14665300038541E-7</c:v>
                </c:pt>
                <c:pt idx="87164">
                  <c:v>3.1463093819184001E-7</c:v>
                </c:pt>
                <c:pt idx="87165">
                  <c:v>3.14587254024445E-7</c:v>
                </c:pt>
                <c:pt idx="87166">
                  <c:v>3.14552522695522E-7</c:v>
                </c:pt>
                <c:pt idx="87167">
                  <c:v>3.1451608606403201E-7</c:v>
                </c:pt>
                <c:pt idx="87168">
                  <c:v>3.1448618642571102E-7</c:v>
                </c:pt>
                <c:pt idx="87169">
                  <c:v>3.1444920978174201E-7</c:v>
                </c:pt>
                <c:pt idx="87170">
                  <c:v>3.1440598036169799E-7</c:v>
                </c:pt>
                <c:pt idx="87171">
                  <c:v>3.1438273140338398E-7</c:v>
                </c:pt>
                <c:pt idx="87172">
                  <c:v>3.14344902108132E-7</c:v>
                </c:pt>
                <c:pt idx="87173">
                  <c:v>3.1429357250090101E-7</c:v>
                </c:pt>
                <c:pt idx="87174">
                  <c:v>3.1427464364241999E-7</c:v>
                </c:pt>
                <c:pt idx="87175">
                  <c:v>3.14218368657748E-7</c:v>
                </c:pt>
                <c:pt idx="87176">
                  <c:v>3.1418329626831099E-7</c:v>
                </c:pt>
                <c:pt idx="87177">
                  <c:v>3.1417562240676499E-7</c:v>
                </c:pt>
                <c:pt idx="87178">
                  <c:v>3.1410880296789401E-7</c:v>
                </c:pt>
                <c:pt idx="87179">
                  <c:v>3.14085269792486E-7</c:v>
                </c:pt>
                <c:pt idx="87180">
                  <c:v>3.1406113976117901E-7</c:v>
                </c:pt>
                <c:pt idx="87181">
                  <c:v>3.1400460898112199E-7</c:v>
                </c:pt>
                <c:pt idx="87182">
                  <c:v>3.1397331667903901E-7</c:v>
                </c:pt>
                <c:pt idx="87183">
                  <c:v>3.1393832955473002E-7</c:v>
                </c:pt>
                <c:pt idx="87184">
                  <c:v>3.1391323318530297E-7</c:v>
                </c:pt>
                <c:pt idx="87185">
                  <c:v>3.1387995136356002E-7</c:v>
                </c:pt>
                <c:pt idx="87186">
                  <c:v>3.1382603538077102E-7</c:v>
                </c:pt>
                <c:pt idx="87187">
                  <c:v>3.1378931453218699E-7</c:v>
                </c:pt>
                <c:pt idx="87188">
                  <c:v>3.1377155096379299E-7</c:v>
                </c:pt>
                <c:pt idx="87189">
                  <c:v>3.1371669706459199E-7</c:v>
                </c:pt>
                <c:pt idx="87190">
                  <c:v>3.1368932695841099E-7</c:v>
                </c:pt>
                <c:pt idx="87191">
                  <c:v>3.1363538255391198E-7</c:v>
                </c:pt>
                <c:pt idx="87192">
                  <c:v>3.13614663127737E-7</c:v>
                </c:pt>
                <c:pt idx="87193">
                  <c:v>3.1358669616565701E-7</c:v>
                </c:pt>
                <c:pt idx="87194">
                  <c:v>3.1353744134321502E-7</c:v>
                </c:pt>
                <c:pt idx="87195">
                  <c:v>3.1350899121207503E-7</c:v>
                </c:pt>
                <c:pt idx="87196">
                  <c:v>3.1347713047580301E-7</c:v>
                </c:pt>
                <c:pt idx="87197">
                  <c:v>3.13434043164307E-7</c:v>
                </c:pt>
                <c:pt idx="87198">
                  <c:v>3.13408463625819E-7</c:v>
                </c:pt>
                <c:pt idx="87199">
                  <c:v>3.1336375627688503E-7</c:v>
                </c:pt>
                <c:pt idx="87200">
                  <c:v>3.1332973549069699E-7</c:v>
                </c:pt>
                <c:pt idx="87201">
                  <c:v>3.1330009164776097E-7</c:v>
                </c:pt>
                <c:pt idx="87202">
                  <c:v>3.13269453044995E-7</c:v>
                </c:pt>
                <c:pt idx="87203">
                  <c:v>3.1321440019382899E-7</c:v>
                </c:pt>
                <c:pt idx="87204">
                  <c:v>3.1319635240834E-7</c:v>
                </c:pt>
                <c:pt idx="87205">
                  <c:v>3.1316076842813398E-7</c:v>
                </c:pt>
                <c:pt idx="87206">
                  <c:v>3.1311896009356101E-7</c:v>
                </c:pt>
                <c:pt idx="87207">
                  <c:v>3.1308428560805602E-7</c:v>
                </c:pt>
                <c:pt idx="87208">
                  <c:v>3.13037986643394E-7</c:v>
                </c:pt>
                <c:pt idx="87209">
                  <c:v>3.13007433305756E-7</c:v>
                </c:pt>
                <c:pt idx="87210">
                  <c:v>3.1297773261940202E-7</c:v>
                </c:pt>
                <c:pt idx="87211">
                  <c:v>3.1294052860175699E-7</c:v>
                </c:pt>
                <c:pt idx="87212">
                  <c:v>3.1290167612496599E-7</c:v>
                </c:pt>
                <c:pt idx="87213">
                  <c:v>3.1286836588151398E-7</c:v>
                </c:pt>
                <c:pt idx="87214">
                  <c:v>3.1283744306165302E-7</c:v>
                </c:pt>
                <c:pt idx="87215">
                  <c:v>3.1279392942451502E-7</c:v>
                </c:pt>
                <c:pt idx="87216">
                  <c:v>3.1277062362278198E-7</c:v>
                </c:pt>
                <c:pt idx="87217">
                  <c:v>3.1271642342289899E-7</c:v>
                </c:pt>
                <c:pt idx="87218">
                  <c:v>3.1269826195057201E-7</c:v>
                </c:pt>
                <c:pt idx="87219">
                  <c:v>3.12663047452588E-7</c:v>
                </c:pt>
                <c:pt idx="87220">
                  <c:v>3.12624791831695E-7</c:v>
                </c:pt>
                <c:pt idx="87221">
                  <c:v>3.1260196919902201E-7</c:v>
                </c:pt>
                <c:pt idx="87222">
                  <c:v>3.1255885346581598E-7</c:v>
                </c:pt>
                <c:pt idx="87223">
                  <c:v>3.1250502274815501E-7</c:v>
                </c:pt>
                <c:pt idx="87224">
                  <c:v>3.1248265486283302E-7</c:v>
                </c:pt>
                <c:pt idx="87225">
                  <c:v>3.1243885700860098E-7</c:v>
                </c:pt>
                <c:pt idx="87226">
                  <c:v>3.1240492148754102E-7</c:v>
                </c:pt>
                <c:pt idx="87227">
                  <c:v>3.1238587894222302E-7</c:v>
                </c:pt>
                <c:pt idx="87228">
                  <c:v>3.1235515507432902E-7</c:v>
                </c:pt>
                <c:pt idx="87229">
                  <c:v>3.1231283514898699E-7</c:v>
                </c:pt>
                <c:pt idx="87230">
                  <c:v>3.1227938279698698E-7</c:v>
                </c:pt>
                <c:pt idx="87231">
                  <c:v>3.1223837027027901E-7</c:v>
                </c:pt>
                <c:pt idx="87232">
                  <c:v>3.1219974516716299E-7</c:v>
                </c:pt>
                <c:pt idx="87233">
                  <c:v>3.1216484330798298E-7</c:v>
                </c:pt>
                <c:pt idx="87234">
                  <c:v>3.1212334761221401E-7</c:v>
                </c:pt>
                <c:pt idx="87235">
                  <c:v>3.1208574569063801E-7</c:v>
                </c:pt>
                <c:pt idx="87236">
                  <c:v>3.1205826189761902E-7</c:v>
                </c:pt>
                <c:pt idx="87237">
                  <c:v>3.12022052639804E-7</c:v>
                </c:pt>
                <c:pt idx="87238">
                  <c:v>3.1199485306387899E-7</c:v>
                </c:pt>
                <c:pt idx="87239">
                  <c:v>3.1195790484162E-7</c:v>
                </c:pt>
                <c:pt idx="87240">
                  <c:v>3.1191115112960698E-7</c:v>
                </c:pt>
                <c:pt idx="87241">
                  <c:v>3.1189878768600502E-7</c:v>
                </c:pt>
                <c:pt idx="87242">
                  <c:v>3.11851692913479E-7</c:v>
                </c:pt>
                <c:pt idx="87243">
                  <c:v>3.1180809401121202E-7</c:v>
                </c:pt>
                <c:pt idx="87244">
                  <c:v>3.1177583537100899E-7</c:v>
                </c:pt>
                <c:pt idx="87245">
                  <c:v>3.1174744208328802E-7</c:v>
                </c:pt>
                <c:pt idx="87246">
                  <c:v>3.11709953848549E-7</c:v>
                </c:pt>
                <c:pt idx="87247">
                  <c:v>3.1167337510851201E-7</c:v>
                </c:pt>
                <c:pt idx="87248">
                  <c:v>3.1164543656814198E-7</c:v>
                </c:pt>
                <c:pt idx="87249">
                  <c:v>3.11608886249814E-7</c:v>
                </c:pt>
                <c:pt idx="87250">
                  <c:v>3.1157276225712801E-7</c:v>
                </c:pt>
                <c:pt idx="87251">
                  <c:v>3.1152467272477198E-7</c:v>
                </c:pt>
                <c:pt idx="87252">
                  <c:v>3.11481556991566E-7</c:v>
                </c:pt>
                <c:pt idx="87253">
                  <c:v>3.11473058900447E-7</c:v>
                </c:pt>
                <c:pt idx="87254">
                  <c:v>3.1142636203185301E-7</c:v>
                </c:pt>
                <c:pt idx="87255">
                  <c:v>3.1139694556259201E-7</c:v>
                </c:pt>
                <c:pt idx="87256">
                  <c:v>3.1136391953623399E-7</c:v>
                </c:pt>
                <c:pt idx="87257">
                  <c:v>3.11331973534834E-7</c:v>
                </c:pt>
                <c:pt idx="87258">
                  <c:v>3.1128925570556E-7</c:v>
                </c:pt>
                <c:pt idx="87259">
                  <c:v>3.1127143529374697E-7</c:v>
                </c:pt>
                <c:pt idx="87260">
                  <c:v>3.1123781241149102E-7</c:v>
                </c:pt>
                <c:pt idx="87261">
                  <c:v>3.1118779020289398E-7</c:v>
                </c:pt>
                <c:pt idx="87262">
                  <c:v>3.1116852028390001E-7</c:v>
                </c:pt>
                <c:pt idx="87263">
                  <c:v>3.1112426768231698E-7</c:v>
                </c:pt>
                <c:pt idx="87264">
                  <c:v>3.1109166798159999E-7</c:v>
                </c:pt>
                <c:pt idx="87265">
                  <c:v>3.1105483344617802E-7</c:v>
                </c:pt>
                <c:pt idx="87266">
                  <c:v>3.11033005573336E-7</c:v>
                </c:pt>
                <c:pt idx="87267">
                  <c:v>3.1097479791242201E-7</c:v>
                </c:pt>
                <c:pt idx="87268">
                  <c:v>3.10961667082665E-7</c:v>
                </c:pt>
                <c:pt idx="87269">
                  <c:v>3.1091917662706702E-7</c:v>
                </c:pt>
                <c:pt idx="87270">
                  <c:v>3.1088373475540699E-7</c:v>
                </c:pt>
                <c:pt idx="87271">
                  <c:v>3.10849998186313E-7</c:v>
                </c:pt>
                <c:pt idx="87272">
                  <c:v>3.1083763474271098E-7</c:v>
                </c:pt>
                <c:pt idx="87273">
                  <c:v>3.10779284973251E-7</c:v>
                </c:pt>
                <c:pt idx="87274">
                  <c:v>3.1076223194759202E-7</c:v>
                </c:pt>
                <c:pt idx="87275">
                  <c:v>3.1072030992618201E-7</c:v>
                </c:pt>
                <c:pt idx="87276">
                  <c:v>3.1068043426785099E-7</c:v>
                </c:pt>
                <c:pt idx="87277">
                  <c:v>3.1064283234627499E-7</c:v>
                </c:pt>
                <c:pt idx="87278">
                  <c:v>3.1060937999427599E-7</c:v>
                </c:pt>
                <c:pt idx="87279">
                  <c:v>3.1056970328791099E-7</c:v>
                </c:pt>
                <c:pt idx="87280">
                  <c:v>3.1054872806635098E-7</c:v>
                </c:pt>
                <c:pt idx="87281">
                  <c:v>3.1051516202751399E-7</c:v>
                </c:pt>
                <c:pt idx="87282">
                  <c:v>3.1046261028677701E-7</c:v>
                </c:pt>
                <c:pt idx="87283">
                  <c:v>3.10422592519899E-7</c:v>
                </c:pt>
                <c:pt idx="87284">
                  <c:v>3.1041057013681E-7</c:v>
                </c:pt>
                <c:pt idx="87285">
                  <c:v>3.1037046710480301E-7</c:v>
                </c:pt>
                <c:pt idx="87286">
                  <c:v>3.1033377467792899E-7</c:v>
                </c:pt>
                <c:pt idx="87287">
                  <c:v>3.1031271419124101E-7</c:v>
                </c:pt>
                <c:pt idx="87288">
                  <c:v>0.206012338399887</c:v>
                </c:pt>
                <c:pt idx="87289">
                  <c:v>0.175028786063194</c:v>
                </c:pt>
                <c:pt idx="87290">
                  <c:v>0.139291286468506</c:v>
                </c:pt>
                <c:pt idx="87291">
                  <c:v>0.107006542384624</c:v>
                </c:pt>
                <c:pt idx="87292">
                  <c:v>8.3859831094741794E-2</c:v>
                </c:pt>
                <c:pt idx="87293">
                  <c:v>7.3845833539962796E-2</c:v>
                </c:pt>
                <c:pt idx="87294">
                  <c:v>7.6827220618724795E-2</c:v>
                </c:pt>
                <c:pt idx="87295">
                  <c:v>8.6086809635162395E-2</c:v>
                </c:pt>
                <c:pt idx="87296">
                  <c:v>9.2068426311016097E-2</c:v>
                </c:pt>
                <c:pt idx="87297">
                  <c:v>9.0244568884372697E-2</c:v>
                </c:pt>
                <c:pt idx="87298">
                  <c:v>8.1647813320159898E-2</c:v>
                </c:pt>
                <c:pt idx="87299">
                  <c:v>5.7053972035646501E-2</c:v>
                </c:pt>
                <c:pt idx="87300">
                  <c:v>4.3272659182548502E-2</c:v>
                </c:pt>
                <c:pt idx="87301">
                  <c:v>5.2322551608085598E-2</c:v>
                </c:pt>
                <c:pt idx="87302">
                  <c:v>5.2558630704879802E-2</c:v>
                </c:pt>
                <c:pt idx="87303">
                  <c:v>4.3060198426246601E-2</c:v>
                </c:pt>
                <c:pt idx="87304">
                  <c:v>3.7411581724882098E-2</c:v>
                </c:pt>
                <c:pt idx="87305">
                  <c:v>3.8753319531679202E-2</c:v>
                </c:pt>
                <c:pt idx="87306">
                  <c:v>4.1753247380256701E-2</c:v>
                </c:pt>
                <c:pt idx="87307">
                  <c:v>4.17150557041168E-2</c:v>
                </c:pt>
                <c:pt idx="87308">
                  <c:v>3.8710508495569201E-2</c:v>
                </c:pt>
                <c:pt idx="87309">
                  <c:v>3.5298250615596799E-2</c:v>
                </c:pt>
                <c:pt idx="87310">
                  <c:v>3.38674709200859E-2</c:v>
                </c:pt>
                <c:pt idx="87311">
                  <c:v>3.4726846963167197E-2</c:v>
                </c:pt>
                <c:pt idx="87312">
                  <c:v>3.6066278815269498E-2</c:v>
                </c:pt>
                <c:pt idx="87313">
                  <c:v>3.5956464707851403E-2</c:v>
                </c:pt>
                <c:pt idx="87314">
                  <c:v>3.4341558814048802E-2</c:v>
                </c:pt>
                <c:pt idx="87315">
                  <c:v>3.2712951302528402E-2</c:v>
                </c:pt>
                <c:pt idx="87316">
                  <c:v>3.2184533774852801E-2</c:v>
                </c:pt>
                <c:pt idx="87317">
                  <c:v>3.2624837011098903E-2</c:v>
                </c:pt>
                <c:pt idx="87318">
                  <c:v>3.3203829079866402E-2</c:v>
                </c:pt>
                <c:pt idx="87319">
                  <c:v>3.3259764313697801E-2</c:v>
                </c:pt>
                <c:pt idx="87320">
                  <c:v>3.26706953346729E-2</c:v>
                </c:pt>
                <c:pt idx="87321">
                  <c:v>3.1819034367799801E-2</c:v>
                </c:pt>
                <c:pt idx="87322">
                  <c:v>3.1237855553627E-2</c:v>
                </c:pt>
                <c:pt idx="87323">
                  <c:v>3.1200373545289001E-2</c:v>
                </c:pt>
                <c:pt idx="87324">
                  <c:v>3.1521160155534703E-2</c:v>
                </c:pt>
                <c:pt idx="87325">
                  <c:v>3.1726647168397903E-2</c:v>
                </c:pt>
                <c:pt idx="87326">
                  <c:v>3.1505309045314803E-2</c:v>
                </c:pt>
                <c:pt idx="87327">
                  <c:v>3.10261957347393E-2</c:v>
                </c:pt>
                <c:pt idx="87328">
                  <c:v>3.0633237212896399E-2</c:v>
                </c:pt>
                <c:pt idx="87329">
                  <c:v>3.0533887445926701E-2</c:v>
                </c:pt>
                <c:pt idx="87330">
                  <c:v>3.0643951147794699E-2</c:v>
                </c:pt>
                <c:pt idx="87331">
                  <c:v>3.0748758465051599E-2</c:v>
                </c:pt>
                <c:pt idx="87332">
                  <c:v>3.0673969537019698E-2</c:v>
                </c:pt>
                <c:pt idx="87333">
                  <c:v>3.0434386804699901E-2</c:v>
                </c:pt>
                <c:pt idx="87334">
                  <c:v>3.0179426074028001E-2</c:v>
                </c:pt>
                <c:pt idx="87335">
                  <c:v>3.0050147324800498E-2</c:v>
                </c:pt>
                <c:pt idx="87336">
                  <c:v>3.0063133686780898E-2</c:v>
                </c:pt>
                <c:pt idx="87337">
                  <c:v>3.0134977772831899E-2</c:v>
                </c:pt>
                <c:pt idx="87338">
                  <c:v>3.0111653730273299E-2</c:v>
                </c:pt>
                <c:pt idx="87339">
                  <c:v>2.99699157476425E-2</c:v>
                </c:pt>
                <c:pt idx="87340">
                  <c:v>2.9816417023539502E-2</c:v>
                </c:pt>
                <c:pt idx="87341">
                  <c:v>2.9719300568103801E-2</c:v>
                </c:pt>
                <c:pt idx="87342">
                  <c:v>2.9711993411183399E-2</c:v>
                </c:pt>
                <c:pt idx="87343">
                  <c:v>2.9726933687925301E-2</c:v>
                </c:pt>
                <c:pt idx="87344">
                  <c:v>2.9706470668315901E-2</c:v>
                </c:pt>
                <c:pt idx="87345">
                  <c:v>2.9641022905707401E-2</c:v>
                </c:pt>
                <c:pt idx="87346">
                  <c:v>2.9558988288044898E-2</c:v>
                </c:pt>
                <c:pt idx="87347">
                  <c:v>2.9485803097486499E-2</c:v>
                </c:pt>
                <c:pt idx="87348">
                  <c:v>2.94428449124098E-2</c:v>
                </c:pt>
                <c:pt idx="87349">
                  <c:v>2.9434401541948301E-2</c:v>
                </c:pt>
                <c:pt idx="87350">
                  <c:v>2.9429018497466999E-2</c:v>
                </c:pt>
                <c:pt idx="87351">
                  <c:v>2.94028259813786E-2</c:v>
                </c:pt>
                <c:pt idx="87352">
                  <c:v>2.9355935752391801E-2</c:v>
                </c:pt>
                <c:pt idx="87353">
                  <c:v>2.9301559552550299E-2</c:v>
                </c:pt>
                <c:pt idx="87354">
                  <c:v>2.92791612446308E-2</c:v>
                </c:pt>
                <c:pt idx="87355">
                  <c:v>2.92675737291575E-2</c:v>
                </c:pt>
                <c:pt idx="87356">
                  <c:v>2.9254408553242701E-2</c:v>
                </c:pt>
                <c:pt idx="87357">
                  <c:v>2.92312391102314E-2</c:v>
                </c:pt>
                <c:pt idx="87358">
                  <c:v>2.92002707719803E-2</c:v>
                </c:pt>
                <c:pt idx="87359">
                  <c:v>2.9170751571655301E-2</c:v>
                </c:pt>
                <c:pt idx="87360">
                  <c:v>2.9159173369407699E-2</c:v>
                </c:pt>
                <c:pt idx="87361">
                  <c:v>2.9150502756238001E-2</c:v>
                </c:pt>
                <c:pt idx="87362">
                  <c:v>2.9135277494788201E-2</c:v>
                </c:pt>
                <c:pt idx="87363">
                  <c:v>2.9114853590726901E-2</c:v>
                </c:pt>
                <c:pt idx="87364">
                  <c:v>2.90891155600548E-2</c:v>
                </c:pt>
                <c:pt idx="87365">
                  <c:v>2.9079880565404899E-2</c:v>
                </c:pt>
                <c:pt idx="87366">
                  <c:v>2.9070014134049402E-2</c:v>
                </c:pt>
                <c:pt idx="87367">
                  <c:v>2.9056141152977898E-2</c:v>
                </c:pt>
                <c:pt idx="87368">
                  <c:v>2.9039146378636398E-2</c:v>
                </c:pt>
                <c:pt idx="87369">
                  <c:v>2.9022650793194799E-2</c:v>
                </c:pt>
                <c:pt idx="87370">
                  <c:v>2.9009301215410201E-2</c:v>
                </c:pt>
                <c:pt idx="87371">
                  <c:v>2.9004640877246898E-2</c:v>
                </c:pt>
                <c:pt idx="87372">
                  <c:v>2.89857406169176E-2</c:v>
                </c:pt>
                <c:pt idx="87373">
                  <c:v>2.8972888365387899E-2</c:v>
                </c:pt>
                <c:pt idx="87374">
                  <c:v>2.8960950672626499E-2</c:v>
                </c:pt>
                <c:pt idx="87375">
                  <c:v>2.8950292617082599E-2</c:v>
                </c:pt>
                <c:pt idx="87376">
                  <c:v>2.8939122334122699E-2</c:v>
                </c:pt>
                <c:pt idx="87377">
                  <c:v>2.8927104547619799E-2</c:v>
                </c:pt>
                <c:pt idx="87378">
                  <c:v>2.8914675116539001E-2</c:v>
                </c:pt>
                <c:pt idx="87379">
                  <c:v>2.8902690857648902E-2</c:v>
                </c:pt>
                <c:pt idx="87380">
                  <c:v>2.8894281014800099E-2</c:v>
                </c:pt>
                <c:pt idx="87381">
                  <c:v>2.88806315511465E-2</c:v>
                </c:pt>
                <c:pt idx="87382">
                  <c:v>2.8870956972241402E-2</c:v>
                </c:pt>
                <c:pt idx="87383">
                  <c:v>2.8861096128821401E-2</c:v>
                </c:pt>
                <c:pt idx="87384">
                  <c:v>2.88500785827637E-2</c:v>
                </c:pt>
                <c:pt idx="87385">
                  <c:v>2.8838684782385798E-2</c:v>
                </c:pt>
                <c:pt idx="87386">
                  <c:v>2.8827650472521799E-2</c:v>
                </c:pt>
                <c:pt idx="87387">
                  <c:v>2.8819987550377801E-2</c:v>
                </c:pt>
                <c:pt idx="87388">
                  <c:v>2.8807394206523899E-2</c:v>
                </c:pt>
                <c:pt idx="87389">
                  <c:v>2.8798284009099E-2</c:v>
                </c:pt>
                <c:pt idx="87390">
                  <c:v>2.8788974508643199E-2</c:v>
                </c:pt>
                <c:pt idx="87391">
                  <c:v>2.8778892010450401E-2</c:v>
                </c:pt>
                <c:pt idx="87392">
                  <c:v>2.8768127784132999E-2</c:v>
                </c:pt>
                <c:pt idx="87393">
                  <c:v>2.87572555243969E-2</c:v>
                </c:pt>
                <c:pt idx="87394">
                  <c:v>2.8754217550158501E-2</c:v>
                </c:pt>
                <c:pt idx="87395">
                  <c:v>2.87381038069725E-2</c:v>
                </c:pt>
                <c:pt idx="87396">
                  <c:v>2.8729770332574799E-2</c:v>
                </c:pt>
                <c:pt idx="87397">
                  <c:v>2.8720548376440998E-2</c:v>
                </c:pt>
                <c:pt idx="87398">
                  <c:v>2.8711402788758299E-2</c:v>
                </c:pt>
                <c:pt idx="87399">
                  <c:v>2.87036448717117E-2</c:v>
                </c:pt>
                <c:pt idx="87400">
                  <c:v>2.86955814808607E-2</c:v>
                </c:pt>
                <c:pt idx="87401">
                  <c:v>2.86858566105366E-2</c:v>
                </c:pt>
                <c:pt idx="87402">
                  <c:v>2.8675701469182999E-2</c:v>
                </c:pt>
                <c:pt idx="87403">
                  <c:v>2.8671981766819898E-2</c:v>
                </c:pt>
                <c:pt idx="87404">
                  <c:v>2.8658656403422401E-2</c:v>
                </c:pt>
                <c:pt idx="87405">
                  <c:v>2.86509282886982E-2</c:v>
                </c:pt>
                <c:pt idx="87406">
                  <c:v>2.8642576187849E-2</c:v>
                </c:pt>
                <c:pt idx="87407">
                  <c:v>2.8633348643779699E-2</c:v>
                </c:pt>
                <c:pt idx="87408">
                  <c:v>2.8626956045627601E-2</c:v>
                </c:pt>
                <c:pt idx="87409">
                  <c:v>2.86174863576889E-2</c:v>
                </c:pt>
                <c:pt idx="87410">
                  <c:v>2.8610181063413599E-2</c:v>
                </c:pt>
                <c:pt idx="87411">
                  <c:v>2.86007951945066E-2</c:v>
                </c:pt>
                <c:pt idx="87412">
                  <c:v>2.85981725901365E-2</c:v>
                </c:pt>
                <c:pt idx="87413">
                  <c:v>2.8586056083440801E-2</c:v>
                </c:pt>
                <c:pt idx="87414">
                  <c:v>2.8582002967595999E-2</c:v>
                </c:pt>
                <c:pt idx="87415">
                  <c:v>2.8577771037817001E-2</c:v>
                </c:pt>
                <c:pt idx="87416">
                  <c:v>2.8569186106324199E-2</c:v>
                </c:pt>
                <c:pt idx="87417">
                  <c:v>2.8558634221553799E-2</c:v>
                </c:pt>
                <c:pt idx="87418">
                  <c:v>2.85490993410349E-2</c:v>
                </c:pt>
                <c:pt idx="87419">
                  <c:v>2.8551094233989702E-2</c:v>
                </c:pt>
                <c:pt idx="87420">
                  <c:v>2.85378284752369E-2</c:v>
                </c:pt>
                <c:pt idx="87421">
                  <c:v>2.85297054797411E-2</c:v>
                </c:pt>
                <c:pt idx="87422">
                  <c:v>2.8528241440653801E-2</c:v>
                </c:pt>
                <c:pt idx="87423">
                  <c:v>2.85236071795225E-2</c:v>
                </c:pt>
                <c:pt idx="87424">
                  <c:v>2.8513051569461802E-2</c:v>
                </c:pt>
                <c:pt idx="87425">
                  <c:v>2.8500258922576901E-2</c:v>
                </c:pt>
                <c:pt idx="87426">
                  <c:v>2.84941699355841E-2</c:v>
                </c:pt>
                <c:pt idx="87427">
                  <c:v>2.8487974777817698E-2</c:v>
                </c:pt>
                <c:pt idx="87428">
                  <c:v>2.84783076494932E-2</c:v>
                </c:pt>
                <c:pt idx="87429">
                  <c:v>2.8474552556872399E-2</c:v>
                </c:pt>
                <c:pt idx="87430">
                  <c:v>2.8468262404203401E-2</c:v>
                </c:pt>
                <c:pt idx="87431">
                  <c:v>2.845867164433E-2</c:v>
                </c:pt>
                <c:pt idx="87432">
                  <c:v>2.84503381699324E-2</c:v>
                </c:pt>
                <c:pt idx="87433">
                  <c:v>2.8442513197660401E-2</c:v>
                </c:pt>
                <c:pt idx="87434">
                  <c:v>2.8436450287699699E-2</c:v>
                </c:pt>
                <c:pt idx="87435">
                  <c:v>2.8433322906494099E-2</c:v>
                </c:pt>
                <c:pt idx="87436">
                  <c:v>2.8428953140974E-2</c:v>
                </c:pt>
                <c:pt idx="87437">
                  <c:v>2.8420839458704002E-2</c:v>
                </c:pt>
                <c:pt idx="87438">
                  <c:v>2.84106880426407E-2</c:v>
                </c:pt>
                <c:pt idx="87439">
                  <c:v>2.8417013585567499E-2</c:v>
                </c:pt>
                <c:pt idx="87440">
                  <c:v>2.8407717123627701E-2</c:v>
                </c:pt>
                <c:pt idx="87441">
                  <c:v>2.8394833207130401E-2</c:v>
                </c:pt>
                <c:pt idx="87442">
                  <c:v>2.83936001360416E-2</c:v>
                </c:pt>
                <c:pt idx="87443">
                  <c:v>2.8387838974595101E-2</c:v>
                </c:pt>
                <c:pt idx="87444">
                  <c:v>2.8377806767821302E-2</c:v>
                </c:pt>
                <c:pt idx="87445">
                  <c:v>2.83725913614035E-2</c:v>
                </c:pt>
                <c:pt idx="87446">
                  <c:v>2.8365589678287499E-2</c:v>
                </c:pt>
                <c:pt idx="87447">
                  <c:v>2.83617712557316E-2</c:v>
                </c:pt>
                <c:pt idx="87448">
                  <c:v>2.8359474614262602E-2</c:v>
                </c:pt>
                <c:pt idx="87449">
                  <c:v>2.8353309258818599E-2</c:v>
                </c:pt>
                <c:pt idx="87450">
                  <c:v>2.8343841433525099E-2</c:v>
                </c:pt>
                <c:pt idx="87451">
                  <c:v>2.83389203250408E-2</c:v>
                </c:pt>
                <c:pt idx="87452">
                  <c:v>2.8331417590379701E-2</c:v>
                </c:pt>
                <c:pt idx="87453">
                  <c:v>2.8329133987426799E-2</c:v>
                </c:pt>
                <c:pt idx="87454">
                  <c:v>2.83275414258242E-2</c:v>
                </c:pt>
                <c:pt idx="87455">
                  <c:v>2.8320807963609699E-2</c:v>
                </c:pt>
                <c:pt idx="87456">
                  <c:v>2.8310375288128901E-2</c:v>
                </c:pt>
                <c:pt idx="87457">
                  <c:v>2.83107906579971E-2</c:v>
                </c:pt>
                <c:pt idx="87458">
                  <c:v>2.8304809704422999E-2</c:v>
                </c:pt>
                <c:pt idx="87459">
                  <c:v>2.8294842690229399E-2</c:v>
                </c:pt>
                <c:pt idx="87460">
                  <c:v>2.8293339535594E-2</c:v>
                </c:pt>
                <c:pt idx="87461">
                  <c:v>2.8287254273891501E-2</c:v>
                </c:pt>
                <c:pt idx="87462">
                  <c:v>2.82774399966002E-2</c:v>
                </c:pt>
                <c:pt idx="87463">
                  <c:v>2.82838698476553E-2</c:v>
                </c:pt>
                <c:pt idx="87464">
                  <c:v>2.8277693316340401E-2</c:v>
                </c:pt>
                <c:pt idx="87465">
                  <c:v>2.8263196349143999E-2</c:v>
                </c:pt>
                <c:pt idx="87466">
                  <c:v>2.8262013569474199E-2</c:v>
                </c:pt>
                <c:pt idx="87467">
                  <c:v>2.8255734592676201E-2</c:v>
                </c:pt>
                <c:pt idx="87468">
                  <c:v>2.8250291943550099E-2</c:v>
                </c:pt>
                <c:pt idx="87469">
                  <c:v>2.8243428096175201E-2</c:v>
                </c:pt>
                <c:pt idx="87470">
                  <c:v>2.8244888409972201E-2</c:v>
                </c:pt>
                <c:pt idx="87471">
                  <c:v>2.8242267668247199E-2</c:v>
                </c:pt>
                <c:pt idx="87472">
                  <c:v>2.8234047815203701E-2</c:v>
                </c:pt>
                <c:pt idx="87473">
                  <c:v>2.8226749971509001E-2</c:v>
                </c:pt>
                <c:pt idx="87474">
                  <c:v>2.8221124783158299E-2</c:v>
                </c:pt>
                <c:pt idx="87475">
                  <c:v>2.82219741493464E-2</c:v>
                </c:pt>
                <c:pt idx="87476">
                  <c:v>2.8220476582646401E-2</c:v>
                </c:pt>
                <c:pt idx="87477">
                  <c:v>2.82136965543032E-2</c:v>
                </c:pt>
                <c:pt idx="87478">
                  <c:v>2.8203941881656699E-2</c:v>
                </c:pt>
                <c:pt idx="87479">
                  <c:v>2.8210237622261099E-2</c:v>
                </c:pt>
                <c:pt idx="87480">
                  <c:v>2.82045770436525E-2</c:v>
                </c:pt>
                <c:pt idx="87481">
                  <c:v>2.8190504759550102E-2</c:v>
                </c:pt>
                <c:pt idx="87482">
                  <c:v>2.8190094977617298E-2</c:v>
                </c:pt>
                <c:pt idx="87483">
                  <c:v>2.8183901682496099E-2</c:v>
                </c:pt>
                <c:pt idx="87484">
                  <c:v>2.8183236718177799E-2</c:v>
                </c:pt>
                <c:pt idx="87485">
                  <c:v>2.8178924694657301E-2</c:v>
                </c:pt>
                <c:pt idx="87486">
                  <c:v>2.81712412834168E-2</c:v>
                </c:pt>
                <c:pt idx="87487">
                  <c:v>2.81677916646004E-2</c:v>
                </c:pt>
                <c:pt idx="87488">
                  <c:v>2.8162544593214999E-2</c:v>
                </c:pt>
                <c:pt idx="87489">
                  <c:v>2.81570870429277E-2</c:v>
                </c:pt>
                <c:pt idx="87490">
                  <c:v>2.8154654428362801E-2</c:v>
                </c:pt>
                <c:pt idx="87491">
                  <c:v>2.8151050209999098E-2</c:v>
                </c:pt>
                <c:pt idx="87492">
                  <c:v>2.8146917000412899E-2</c:v>
                </c:pt>
                <c:pt idx="87493">
                  <c:v>2.8143927454948401E-2</c:v>
                </c:pt>
                <c:pt idx="87494">
                  <c:v>2.8138577938079799E-2</c:v>
                </c:pt>
                <c:pt idx="87495">
                  <c:v>2.8133934363722801E-2</c:v>
                </c:pt>
                <c:pt idx="87496">
                  <c:v>2.8135240077972402E-2</c:v>
                </c:pt>
                <c:pt idx="87497">
                  <c:v>2.8126887977123299E-2</c:v>
                </c:pt>
                <c:pt idx="87498">
                  <c:v>2.8131393715739299E-2</c:v>
                </c:pt>
                <c:pt idx="87499">
                  <c:v>2.81306579709053E-2</c:v>
                </c:pt>
                <c:pt idx="87500">
                  <c:v>2.8120294213295E-2</c:v>
                </c:pt>
                <c:pt idx="87501">
                  <c:v>2.81181018799543E-2</c:v>
                </c:pt>
                <c:pt idx="87502">
                  <c:v>2.8117930516600598E-2</c:v>
                </c:pt>
                <c:pt idx="87503">
                  <c:v>2.8106093406677201E-2</c:v>
                </c:pt>
                <c:pt idx="87504">
                  <c:v>2.8111804276704799E-2</c:v>
                </c:pt>
                <c:pt idx="87505">
                  <c:v>2.8113512322306598E-2</c:v>
                </c:pt>
                <c:pt idx="87506">
                  <c:v>2.81047057360411E-2</c:v>
                </c:pt>
                <c:pt idx="87507">
                  <c:v>2.80912425369024E-2</c:v>
                </c:pt>
                <c:pt idx="87508">
                  <c:v>2.8101488947868399E-2</c:v>
                </c:pt>
                <c:pt idx="87509">
                  <c:v>2.8101731091737799E-2</c:v>
                </c:pt>
                <c:pt idx="87510">
                  <c:v>2.8098966926336299E-2</c:v>
                </c:pt>
                <c:pt idx="87511">
                  <c:v>2.80908867716789E-2</c:v>
                </c:pt>
                <c:pt idx="87512">
                  <c:v>2.80815381556749E-2</c:v>
                </c:pt>
                <c:pt idx="87513">
                  <c:v>2.8076538816094398E-2</c:v>
                </c:pt>
                <c:pt idx="87514">
                  <c:v>2.8075840324163399E-2</c:v>
                </c:pt>
                <c:pt idx="87515">
                  <c:v>2.8075097128748901E-2</c:v>
                </c:pt>
                <c:pt idx="87516">
                  <c:v>2.80712768435478E-2</c:v>
                </c:pt>
                <c:pt idx="87517">
                  <c:v>2.80651226639748E-2</c:v>
                </c:pt>
                <c:pt idx="87518">
                  <c:v>2.8059577569365501E-2</c:v>
                </c:pt>
                <c:pt idx="87519">
                  <c:v>2.8056317940354399E-2</c:v>
                </c:pt>
                <c:pt idx="87520">
                  <c:v>2.80543640255928E-2</c:v>
                </c:pt>
                <c:pt idx="87521">
                  <c:v>2.8050890192389499E-2</c:v>
                </c:pt>
                <c:pt idx="87522">
                  <c:v>2.8045579791069E-2</c:v>
                </c:pt>
                <c:pt idx="87523">
                  <c:v>2.8040084987878799E-2</c:v>
                </c:pt>
                <c:pt idx="87524">
                  <c:v>2.8036093339324001E-2</c:v>
                </c:pt>
                <c:pt idx="87525">
                  <c:v>2.8033399954438199E-2</c:v>
                </c:pt>
                <c:pt idx="87526">
                  <c:v>2.8030347079038599E-2</c:v>
                </c:pt>
                <c:pt idx="87527">
                  <c:v>2.80262734740973E-2</c:v>
                </c:pt>
                <c:pt idx="87528">
                  <c:v>2.80220825225115E-2</c:v>
                </c:pt>
                <c:pt idx="87529">
                  <c:v>2.80186533927918E-2</c:v>
                </c:pt>
                <c:pt idx="87530">
                  <c:v>2.8015824034810101E-2</c:v>
                </c:pt>
                <c:pt idx="87531">
                  <c:v>2.80129630118609E-2</c:v>
                </c:pt>
                <c:pt idx="87532">
                  <c:v>2.8009567409753799E-2</c:v>
                </c:pt>
                <c:pt idx="87533">
                  <c:v>2.80057694762945E-2</c:v>
                </c:pt>
                <c:pt idx="87534">
                  <c:v>2.8002051636576701E-2</c:v>
                </c:pt>
                <c:pt idx="87535">
                  <c:v>2.79987957328558E-2</c:v>
                </c:pt>
                <c:pt idx="87536">
                  <c:v>2.7995869517326299E-2</c:v>
                </c:pt>
                <c:pt idx="87537">
                  <c:v>2.7992639690637599E-2</c:v>
                </c:pt>
                <c:pt idx="87538">
                  <c:v>2.7989149093627898E-2</c:v>
                </c:pt>
                <c:pt idx="87539">
                  <c:v>2.79857348650694E-2</c:v>
                </c:pt>
                <c:pt idx="87540">
                  <c:v>2.7982620522379899E-2</c:v>
                </c:pt>
                <c:pt idx="87541">
                  <c:v>2.7979789301752999E-2</c:v>
                </c:pt>
                <c:pt idx="87542">
                  <c:v>2.7976788580417598E-2</c:v>
                </c:pt>
                <c:pt idx="87543">
                  <c:v>2.7973508462309799E-2</c:v>
                </c:pt>
                <c:pt idx="87544">
                  <c:v>2.797039039433E-2</c:v>
                </c:pt>
                <c:pt idx="87545">
                  <c:v>2.79674101620913E-2</c:v>
                </c:pt>
                <c:pt idx="87546">
                  <c:v>2.7964498847723E-2</c:v>
                </c:pt>
                <c:pt idx="87547">
                  <c:v>2.7961524203419699E-2</c:v>
                </c:pt>
                <c:pt idx="87548">
                  <c:v>2.7958536520600302E-2</c:v>
                </c:pt>
                <c:pt idx="87549">
                  <c:v>2.7955625206232099E-2</c:v>
                </c:pt>
                <c:pt idx="87550">
                  <c:v>2.79527362436056E-2</c:v>
                </c:pt>
                <c:pt idx="87551">
                  <c:v>2.7949851006269399E-2</c:v>
                </c:pt>
                <c:pt idx="87552">
                  <c:v>2.7946954593062401E-2</c:v>
                </c:pt>
                <c:pt idx="87553">
                  <c:v>2.7944039553403799E-2</c:v>
                </c:pt>
                <c:pt idx="87554">
                  <c:v>2.7941130101680801E-2</c:v>
                </c:pt>
                <c:pt idx="87555">
                  <c:v>2.79383845627308E-2</c:v>
                </c:pt>
                <c:pt idx="87556">
                  <c:v>2.7935640886426E-2</c:v>
                </c:pt>
                <c:pt idx="87557">
                  <c:v>2.7932865545153601E-2</c:v>
                </c:pt>
                <c:pt idx="87558">
                  <c:v>2.7930097654461899E-2</c:v>
                </c:pt>
                <c:pt idx="87559">
                  <c:v>2.79273502528667E-2</c:v>
                </c:pt>
                <c:pt idx="87560">
                  <c:v>2.7924634516239201E-2</c:v>
                </c:pt>
                <c:pt idx="87561">
                  <c:v>2.7921915054321299E-2</c:v>
                </c:pt>
                <c:pt idx="87562">
                  <c:v>2.7919195592403401E-2</c:v>
                </c:pt>
                <c:pt idx="87563">
                  <c:v>2.7916481718421E-2</c:v>
                </c:pt>
                <c:pt idx="87564">
                  <c:v>2.79138199985027E-2</c:v>
                </c:pt>
                <c:pt idx="87565">
                  <c:v>2.79112104326487E-2</c:v>
                </c:pt>
                <c:pt idx="87566">
                  <c:v>2.7908604592084899E-2</c:v>
                </c:pt>
                <c:pt idx="87567">
                  <c:v>2.79060248285532E-2</c:v>
                </c:pt>
                <c:pt idx="87568">
                  <c:v>2.7903439477086098E-2</c:v>
                </c:pt>
                <c:pt idx="87569">
                  <c:v>2.7900857850909198E-2</c:v>
                </c:pt>
                <c:pt idx="87570">
                  <c:v>2.7898270636797E-2</c:v>
                </c:pt>
                <c:pt idx="87571">
                  <c:v>2.7895746752619702E-2</c:v>
                </c:pt>
                <c:pt idx="87572">
                  <c:v>2.7893250808119802E-2</c:v>
                </c:pt>
                <c:pt idx="87573">
                  <c:v>2.7890760451555301E-2</c:v>
                </c:pt>
                <c:pt idx="87574">
                  <c:v>2.7888273820281001E-2</c:v>
                </c:pt>
                <c:pt idx="87575">
                  <c:v>2.7885789051651899E-2</c:v>
                </c:pt>
                <c:pt idx="87576">
                  <c:v>2.7883356437087101E-2</c:v>
                </c:pt>
                <c:pt idx="87577">
                  <c:v>2.7880892157554599E-2</c:v>
                </c:pt>
                <c:pt idx="87578">
                  <c:v>2.7878463268280002E-2</c:v>
                </c:pt>
                <c:pt idx="87579">
                  <c:v>2.7876077219843899E-2</c:v>
                </c:pt>
                <c:pt idx="87580">
                  <c:v>2.7873678132891599E-2</c:v>
                </c:pt>
                <c:pt idx="87581">
                  <c:v>2.78713181614876E-2</c:v>
                </c:pt>
                <c:pt idx="87582">
                  <c:v>2.78689786791801E-2</c:v>
                </c:pt>
                <c:pt idx="87583">
                  <c:v>2.78666242957115E-2</c:v>
                </c:pt>
                <c:pt idx="87584">
                  <c:v>2.7864253148436501E-2</c:v>
                </c:pt>
                <c:pt idx="87585">
                  <c:v>2.7861980721354498E-2</c:v>
                </c:pt>
                <c:pt idx="87586">
                  <c:v>2.78597045689821E-2</c:v>
                </c:pt>
                <c:pt idx="87587">
                  <c:v>2.7857420966029198E-2</c:v>
                </c:pt>
                <c:pt idx="87588">
                  <c:v>2.7855141088366502E-2</c:v>
                </c:pt>
                <c:pt idx="87589">
                  <c:v>2.78528854250908E-2</c:v>
                </c:pt>
                <c:pt idx="87590">
                  <c:v>2.7850637212395699E-2</c:v>
                </c:pt>
                <c:pt idx="87591">
                  <c:v>2.7848394587636001E-2</c:v>
                </c:pt>
                <c:pt idx="87592">
                  <c:v>2.7846192941069599E-2</c:v>
                </c:pt>
                <c:pt idx="87593">
                  <c:v>2.7844019234180398E-2</c:v>
                </c:pt>
                <c:pt idx="87594">
                  <c:v>2.7841834351420399E-2</c:v>
                </c:pt>
                <c:pt idx="87595">
                  <c:v>2.78396364301443E-2</c:v>
                </c:pt>
                <c:pt idx="87596">
                  <c:v>2.7837524190545099E-2</c:v>
                </c:pt>
                <c:pt idx="87597">
                  <c:v>2.7835410088300701E-2</c:v>
                </c:pt>
                <c:pt idx="87598">
                  <c:v>2.7833273634314499E-2</c:v>
                </c:pt>
                <c:pt idx="87599">
                  <c:v>2.7831120416521998E-2</c:v>
                </c:pt>
                <c:pt idx="87600">
                  <c:v>2.7829041704535502E-2</c:v>
                </c:pt>
                <c:pt idx="87601">
                  <c:v>2.7826976031065001E-2</c:v>
                </c:pt>
                <c:pt idx="87602">
                  <c:v>2.78248973190784E-2</c:v>
                </c:pt>
                <c:pt idx="87603">
                  <c:v>2.78228241950274E-2</c:v>
                </c:pt>
                <c:pt idx="87604">
                  <c:v>2.78207659721375E-2</c:v>
                </c:pt>
                <c:pt idx="87605">
                  <c:v>2.7818784117698701E-2</c:v>
                </c:pt>
                <c:pt idx="87606">
                  <c:v>2.7816766873002101E-2</c:v>
                </c:pt>
                <c:pt idx="87607">
                  <c:v>2.78147011995316E-2</c:v>
                </c:pt>
                <c:pt idx="87608">
                  <c:v>2.7812747284770001E-2</c:v>
                </c:pt>
                <c:pt idx="87609">
                  <c:v>2.7810811996459999E-2</c:v>
                </c:pt>
                <c:pt idx="87610">
                  <c:v>2.7808839455246901E-2</c:v>
                </c:pt>
                <c:pt idx="87611">
                  <c:v>2.7806844562292099E-2</c:v>
                </c:pt>
                <c:pt idx="87612">
                  <c:v>2.7805637568235401E-2</c:v>
                </c:pt>
                <c:pt idx="87613">
                  <c:v>2.78062280267477E-2</c:v>
                </c:pt>
                <c:pt idx="87614">
                  <c:v>2.7809312567114799E-2</c:v>
                </c:pt>
                <c:pt idx="87615">
                  <c:v>2.7808221057057401E-2</c:v>
                </c:pt>
                <c:pt idx="87616">
                  <c:v>2.7802918106317499E-2</c:v>
                </c:pt>
                <c:pt idx="87617">
                  <c:v>2.77983136475086E-2</c:v>
                </c:pt>
                <c:pt idx="87618">
                  <c:v>2.7797365561127701E-2</c:v>
                </c:pt>
                <c:pt idx="87619">
                  <c:v>2.7797875925898601E-2</c:v>
                </c:pt>
                <c:pt idx="87620">
                  <c:v>2.77995225042105E-2</c:v>
                </c:pt>
                <c:pt idx="87621">
                  <c:v>2.7790913358330699E-2</c:v>
                </c:pt>
                <c:pt idx="87622">
                  <c:v>2.77949851006269E-2</c:v>
                </c:pt>
                <c:pt idx="87623">
                  <c:v>2.7799481526017199E-2</c:v>
                </c:pt>
                <c:pt idx="87624">
                  <c:v>2.7796600013971301E-2</c:v>
                </c:pt>
                <c:pt idx="87625">
                  <c:v>2.7788136154413199E-2</c:v>
                </c:pt>
                <c:pt idx="87626">
                  <c:v>2.7781646698713299E-2</c:v>
                </c:pt>
                <c:pt idx="87627">
                  <c:v>2.7781225740909601E-2</c:v>
                </c:pt>
                <c:pt idx="87628">
                  <c:v>2.7799569070339199E-2</c:v>
                </c:pt>
                <c:pt idx="87629">
                  <c:v>2.7797650545835498E-2</c:v>
                </c:pt>
                <c:pt idx="87630">
                  <c:v>2.7787772938609099E-2</c:v>
                </c:pt>
                <c:pt idx="87631">
                  <c:v>2.77758985757828E-2</c:v>
                </c:pt>
                <c:pt idx="87632">
                  <c:v>2.77882199734449E-2</c:v>
                </c:pt>
                <c:pt idx="87633">
                  <c:v>2.77931150048971E-2</c:v>
                </c:pt>
                <c:pt idx="87634">
                  <c:v>2.77835242450237E-2</c:v>
                </c:pt>
                <c:pt idx="87635">
                  <c:v>2.7770005166530599E-2</c:v>
                </c:pt>
                <c:pt idx="87636">
                  <c:v>2.7765579521656002E-2</c:v>
                </c:pt>
                <c:pt idx="87637">
                  <c:v>2.7787489816546398E-2</c:v>
                </c:pt>
                <c:pt idx="87638">
                  <c:v>2.7791397646069499E-2</c:v>
                </c:pt>
                <c:pt idx="87639">
                  <c:v>2.77844052761793E-2</c:v>
                </c:pt>
                <c:pt idx="87640">
                  <c:v>2.7760405093431501E-2</c:v>
                </c:pt>
                <c:pt idx="87641">
                  <c:v>2.7765361592173601E-2</c:v>
                </c:pt>
                <c:pt idx="87642">
                  <c:v>2.7784246951341601E-2</c:v>
                </c:pt>
                <c:pt idx="87643">
                  <c:v>2.7788925915956501E-2</c:v>
                </c:pt>
                <c:pt idx="87644">
                  <c:v>2.7773533016443301E-2</c:v>
                </c:pt>
                <c:pt idx="87645">
                  <c:v>2.77558043599129E-2</c:v>
                </c:pt>
                <c:pt idx="87646">
                  <c:v>2.7752840891480401E-2</c:v>
                </c:pt>
                <c:pt idx="87647">
                  <c:v>2.77790185064077E-2</c:v>
                </c:pt>
                <c:pt idx="87648">
                  <c:v>2.7782909572124499E-2</c:v>
                </c:pt>
                <c:pt idx="87649">
                  <c:v>2.7772193774581001E-2</c:v>
                </c:pt>
                <c:pt idx="87650">
                  <c:v>2.7748288586735701E-2</c:v>
                </c:pt>
                <c:pt idx="87651">
                  <c:v>2.7753243222832701E-2</c:v>
                </c:pt>
                <c:pt idx="87652">
                  <c:v>2.7776235714554801E-2</c:v>
                </c:pt>
                <c:pt idx="87653">
                  <c:v>2.7780640870332701E-2</c:v>
                </c:pt>
                <c:pt idx="87654">
                  <c:v>2.77611371129751E-2</c:v>
                </c:pt>
                <c:pt idx="87655">
                  <c:v>2.7740459889173501E-2</c:v>
                </c:pt>
                <c:pt idx="87656">
                  <c:v>2.77459248900414E-2</c:v>
                </c:pt>
                <c:pt idx="87657">
                  <c:v>2.77485493570566E-2</c:v>
                </c:pt>
                <c:pt idx="87658">
                  <c:v>2.7736568823456799E-2</c:v>
                </c:pt>
                <c:pt idx="87659">
                  <c:v>2.7741426602006E-2</c:v>
                </c:pt>
                <c:pt idx="87660">
                  <c:v>2.7747279033064801E-2</c:v>
                </c:pt>
                <c:pt idx="87661">
                  <c:v>2.7746533975005198E-2</c:v>
                </c:pt>
                <c:pt idx="87662">
                  <c:v>2.7739660814404501E-2</c:v>
                </c:pt>
                <c:pt idx="87663">
                  <c:v>2.7733104303479202E-2</c:v>
                </c:pt>
                <c:pt idx="87664">
                  <c:v>2.7731366455555E-2</c:v>
                </c:pt>
                <c:pt idx="87665">
                  <c:v>2.77332756668329E-2</c:v>
                </c:pt>
                <c:pt idx="87666">
                  <c:v>2.7725422754883801E-2</c:v>
                </c:pt>
                <c:pt idx="87667">
                  <c:v>2.7725506573915499E-2</c:v>
                </c:pt>
                <c:pt idx="87668">
                  <c:v>2.7727967128157598E-2</c:v>
                </c:pt>
                <c:pt idx="87669">
                  <c:v>2.77270562946796E-2</c:v>
                </c:pt>
                <c:pt idx="87670">
                  <c:v>2.7721967548131901E-2</c:v>
                </c:pt>
                <c:pt idx="87671">
                  <c:v>2.7716943994164502E-2</c:v>
                </c:pt>
                <c:pt idx="87672">
                  <c:v>2.7729844674467999E-2</c:v>
                </c:pt>
                <c:pt idx="87673">
                  <c:v>2.77148559689522E-2</c:v>
                </c:pt>
                <c:pt idx="87674">
                  <c:v>2.7721505612134899E-2</c:v>
                </c:pt>
                <c:pt idx="87675">
                  <c:v>2.7731793001294101E-2</c:v>
                </c:pt>
                <c:pt idx="87676">
                  <c:v>2.7730977162718801E-2</c:v>
                </c:pt>
                <c:pt idx="87677">
                  <c:v>2.7720691636204699E-2</c:v>
                </c:pt>
                <c:pt idx="87678">
                  <c:v>2.7713246643543198E-2</c:v>
                </c:pt>
                <c:pt idx="87679">
                  <c:v>2.7714941650628998E-2</c:v>
                </c:pt>
                <c:pt idx="87680">
                  <c:v>2.7730884030461301E-2</c:v>
                </c:pt>
                <c:pt idx="87681">
                  <c:v>2.7711255475878702E-2</c:v>
                </c:pt>
                <c:pt idx="87682">
                  <c:v>2.77092140167952E-2</c:v>
                </c:pt>
                <c:pt idx="87683">
                  <c:v>2.7712875977158501E-2</c:v>
                </c:pt>
                <c:pt idx="87684">
                  <c:v>2.7714287862181702E-2</c:v>
                </c:pt>
                <c:pt idx="87685">
                  <c:v>2.7709338814020198E-2</c:v>
                </c:pt>
                <c:pt idx="87686">
                  <c:v>2.77020316570997E-2</c:v>
                </c:pt>
                <c:pt idx="87687">
                  <c:v>2.7700699865817999E-2</c:v>
                </c:pt>
                <c:pt idx="87688">
                  <c:v>2.7697438374161699E-2</c:v>
                </c:pt>
                <c:pt idx="87689">
                  <c:v>2.7696829289197901E-2</c:v>
                </c:pt>
                <c:pt idx="87690">
                  <c:v>2.76958532631397E-2</c:v>
                </c:pt>
                <c:pt idx="87691">
                  <c:v>2.76942513883114E-2</c:v>
                </c:pt>
                <c:pt idx="87692">
                  <c:v>2.7692945674061799E-2</c:v>
                </c:pt>
                <c:pt idx="87693">
                  <c:v>2.76949238032103E-2</c:v>
                </c:pt>
                <c:pt idx="87694">
                  <c:v>2.7697300538420701E-2</c:v>
                </c:pt>
                <c:pt idx="87695">
                  <c:v>2.7695585042238201E-2</c:v>
                </c:pt>
                <c:pt idx="87696">
                  <c:v>2.7691237628459899E-2</c:v>
                </c:pt>
                <c:pt idx="87697">
                  <c:v>2.76885684579611E-2</c:v>
                </c:pt>
                <c:pt idx="87698">
                  <c:v>2.7698939666152E-2</c:v>
                </c:pt>
                <c:pt idx="87699">
                  <c:v>2.7686886489391299E-2</c:v>
                </c:pt>
                <c:pt idx="87700">
                  <c:v>2.76880525052547E-2</c:v>
                </c:pt>
                <c:pt idx="87701">
                  <c:v>2.7689144015312198E-2</c:v>
                </c:pt>
                <c:pt idx="87702">
                  <c:v>2.7687227353453601E-2</c:v>
                </c:pt>
                <c:pt idx="87703">
                  <c:v>2.76833027601242E-2</c:v>
                </c:pt>
                <c:pt idx="87704">
                  <c:v>2.76819448918104E-2</c:v>
                </c:pt>
                <c:pt idx="87705">
                  <c:v>2.7680935338139499E-2</c:v>
                </c:pt>
                <c:pt idx="87706">
                  <c:v>2.7681630104780201E-2</c:v>
                </c:pt>
                <c:pt idx="87707">
                  <c:v>2.7680449187755599E-2</c:v>
                </c:pt>
                <c:pt idx="87708">
                  <c:v>2.7677699923515299E-2</c:v>
                </c:pt>
                <c:pt idx="87709">
                  <c:v>2.7678109705448099E-2</c:v>
                </c:pt>
                <c:pt idx="87710">
                  <c:v>2.7676703408360499E-2</c:v>
                </c:pt>
                <c:pt idx="87711">
                  <c:v>2.7678154408931701E-2</c:v>
                </c:pt>
                <c:pt idx="87712">
                  <c:v>2.7676837518811202E-2</c:v>
                </c:pt>
                <c:pt idx="87713">
                  <c:v>2.7673449367284799E-2</c:v>
                </c:pt>
                <c:pt idx="87714">
                  <c:v>2.7674041688442199E-2</c:v>
                </c:pt>
                <c:pt idx="87715">
                  <c:v>2.7671806514263202E-2</c:v>
                </c:pt>
                <c:pt idx="87716">
                  <c:v>2.7672838419675799E-2</c:v>
                </c:pt>
                <c:pt idx="87717">
                  <c:v>2.7671677991747901E-2</c:v>
                </c:pt>
                <c:pt idx="87718">
                  <c:v>2.7668822556734099E-2</c:v>
                </c:pt>
                <c:pt idx="87719">
                  <c:v>2.7669379487633702E-2</c:v>
                </c:pt>
                <c:pt idx="87720">
                  <c:v>2.76678707450628E-2</c:v>
                </c:pt>
                <c:pt idx="87721">
                  <c:v>2.76693422347307E-2</c:v>
                </c:pt>
                <c:pt idx="87722">
                  <c:v>2.7667945250868801E-2</c:v>
                </c:pt>
                <c:pt idx="87723">
                  <c:v>2.7664437890052799E-2</c:v>
                </c:pt>
                <c:pt idx="87724">
                  <c:v>2.7667848393320999E-2</c:v>
                </c:pt>
                <c:pt idx="87725">
                  <c:v>2.76626776903868E-2</c:v>
                </c:pt>
                <c:pt idx="87726">
                  <c:v>2.7663689106702801E-2</c:v>
                </c:pt>
                <c:pt idx="87727">
                  <c:v>2.76624970138073E-2</c:v>
                </c:pt>
                <c:pt idx="87728">
                  <c:v>2.7659609913825999E-2</c:v>
                </c:pt>
                <c:pt idx="87729">
                  <c:v>2.7664935216307598E-2</c:v>
                </c:pt>
                <c:pt idx="87730">
                  <c:v>2.7658767998218502E-2</c:v>
                </c:pt>
                <c:pt idx="87731">
                  <c:v>2.7660327032208401E-2</c:v>
                </c:pt>
                <c:pt idx="87732">
                  <c:v>2.7659004554152499E-2</c:v>
                </c:pt>
                <c:pt idx="87733">
                  <c:v>2.76555828750134E-2</c:v>
                </c:pt>
                <c:pt idx="87734">
                  <c:v>2.7663111686706501E-2</c:v>
                </c:pt>
                <c:pt idx="87735">
                  <c:v>2.7654051780700701E-2</c:v>
                </c:pt>
                <c:pt idx="87736">
                  <c:v>2.7655212208628599E-2</c:v>
                </c:pt>
                <c:pt idx="87737">
                  <c:v>2.76541449129581E-2</c:v>
                </c:pt>
                <c:pt idx="87738">
                  <c:v>2.7651324868202199E-2</c:v>
                </c:pt>
                <c:pt idx="87739">
                  <c:v>2.7659628540277498E-2</c:v>
                </c:pt>
                <c:pt idx="87740">
                  <c:v>2.7650469914078699E-2</c:v>
                </c:pt>
                <c:pt idx="87741">
                  <c:v>2.76520531624556E-2</c:v>
                </c:pt>
                <c:pt idx="87742">
                  <c:v>2.7650866657495499E-2</c:v>
                </c:pt>
                <c:pt idx="87743">
                  <c:v>2.7647649869322801E-2</c:v>
                </c:pt>
                <c:pt idx="87744">
                  <c:v>2.7656665071844999E-2</c:v>
                </c:pt>
                <c:pt idx="87745">
                  <c:v>2.7646398171782501E-2</c:v>
                </c:pt>
                <c:pt idx="87746">
                  <c:v>2.7647731825709301E-2</c:v>
                </c:pt>
                <c:pt idx="87747">
                  <c:v>2.7646480128169101E-2</c:v>
                </c:pt>
                <c:pt idx="87748">
                  <c:v>2.7643410488963099E-2</c:v>
                </c:pt>
                <c:pt idx="87749">
                  <c:v>2.7655441313981999E-2</c:v>
                </c:pt>
                <c:pt idx="87750">
                  <c:v>2.7642451226711301E-2</c:v>
                </c:pt>
                <c:pt idx="87751">
                  <c:v>2.76440102607012E-2</c:v>
                </c:pt>
                <c:pt idx="87752">
                  <c:v>2.7642857283353799E-2</c:v>
                </c:pt>
                <c:pt idx="87753">
                  <c:v>2.76407022029161E-2</c:v>
                </c:pt>
                <c:pt idx="87754">
                  <c:v>2.7642996981740001E-2</c:v>
                </c:pt>
                <c:pt idx="87755">
                  <c:v>2.7643520385026901E-2</c:v>
                </c:pt>
                <c:pt idx="87756">
                  <c:v>2.76404451578856E-2</c:v>
                </c:pt>
                <c:pt idx="87757">
                  <c:v>2.7640851214528101E-2</c:v>
                </c:pt>
                <c:pt idx="87758">
                  <c:v>2.76389662176371E-2</c:v>
                </c:pt>
                <c:pt idx="87759">
                  <c:v>2.7639731764793399E-2</c:v>
                </c:pt>
                <c:pt idx="87760">
                  <c:v>2.7637975290417699E-2</c:v>
                </c:pt>
                <c:pt idx="87761">
                  <c:v>2.7635227888822601E-2</c:v>
                </c:pt>
                <c:pt idx="87762">
                  <c:v>2.76478100568056E-2</c:v>
                </c:pt>
                <c:pt idx="87763">
                  <c:v>2.7634039521217301E-2</c:v>
                </c:pt>
                <c:pt idx="87764">
                  <c:v>2.7636049315333401E-2</c:v>
                </c:pt>
                <c:pt idx="87765">
                  <c:v>2.76351664215326E-2</c:v>
                </c:pt>
                <c:pt idx="87766">
                  <c:v>2.7631569653749501E-2</c:v>
                </c:pt>
                <c:pt idx="87767">
                  <c:v>2.7634833008050901E-2</c:v>
                </c:pt>
                <c:pt idx="87768">
                  <c:v>2.7634525671601299E-2</c:v>
                </c:pt>
                <c:pt idx="87769">
                  <c:v>2.7630636468529701E-2</c:v>
                </c:pt>
                <c:pt idx="87770">
                  <c:v>2.76399608701468E-2</c:v>
                </c:pt>
                <c:pt idx="87771">
                  <c:v>2.7628725394606601E-2</c:v>
                </c:pt>
                <c:pt idx="87772">
                  <c:v>2.7629613876342801E-2</c:v>
                </c:pt>
                <c:pt idx="87773">
                  <c:v>2.7628399431705499E-2</c:v>
                </c:pt>
                <c:pt idx="87774">
                  <c:v>2.7630530297756199E-2</c:v>
                </c:pt>
                <c:pt idx="87775">
                  <c:v>2.7629602700471899E-2</c:v>
                </c:pt>
                <c:pt idx="87776">
                  <c:v>2.7631221339106601E-2</c:v>
                </c:pt>
                <c:pt idx="87777">
                  <c:v>2.7628371492028202E-2</c:v>
                </c:pt>
                <c:pt idx="87778">
                  <c:v>2.76264436542988E-2</c:v>
                </c:pt>
                <c:pt idx="87779">
                  <c:v>2.7626227587461499E-2</c:v>
                </c:pt>
                <c:pt idx="87780">
                  <c:v>2.7626372873783101E-2</c:v>
                </c:pt>
                <c:pt idx="87781">
                  <c:v>2.7623923495411901E-2</c:v>
                </c:pt>
                <c:pt idx="87782">
                  <c:v>2.7629747986793501E-2</c:v>
                </c:pt>
                <c:pt idx="87783">
                  <c:v>2.7623400092124901E-2</c:v>
                </c:pt>
                <c:pt idx="87784">
                  <c:v>2.7624761685728999E-2</c:v>
                </c:pt>
                <c:pt idx="87785">
                  <c:v>2.7622768655419402E-2</c:v>
                </c:pt>
                <c:pt idx="87786">
                  <c:v>2.7623662725091001E-2</c:v>
                </c:pt>
                <c:pt idx="87787">
                  <c:v>2.7621805667877201E-2</c:v>
                </c:pt>
                <c:pt idx="87788">
                  <c:v>2.76221875101328E-2</c:v>
                </c:pt>
                <c:pt idx="87789">
                  <c:v>2.7619319036603002E-2</c:v>
                </c:pt>
                <c:pt idx="87790">
                  <c:v>2.7627212926745401E-2</c:v>
                </c:pt>
                <c:pt idx="87791">
                  <c:v>2.76181381195784E-2</c:v>
                </c:pt>
                <c:pt idx="87792">
                  <c:v>2.7619095519185101E-2</c:v>
                </c:pt>
                <c:pt idx="87793">
                  <c:v>2.7617124840617201E-2</c:v>
                </c:pt>
                <c:pt idx="87794">
                  <c:v>2.7623420581221601E-2</c:v>
                </c:pt>
                <c:pt idx="87795">
                  <c:v>2.76169292628765E-2</c:v>
                </c:pt>
                <c:pt idx="87796">
                  <c:v>2.76179984211922E-2</c:v>
                </c:pt>
                <c:pt idx="87797">
                  <c:v>2.76154018938541E-2</c:v>
                </c:pt>
                <c:pt idx="87798">
                  <c:v>2.7622230350971201E-2</c:v>
                </c:pt>
                <c:pt idx="87799">
                  <c:v>2.7614202350377998E-2</c:v>
                </c:pt>
                <c:pt idx="87800">
                  <c:v>2.7614906430244401E-2</c:v>
                </c:pt>
                <c:pt idx="87801">
                  <c:v>2.761260420084E-2</c:v>
                </c:pt>
                <c:pt idx="87802">
                  <c:v>2.7621654793620099E-2</c:v>
                </c:pt>
                <c:pt idx="87803">
                  <c:v>2.76123285293579E-2</c:v>
                </c:pt>
                <c:pt idx="87804">
                  <c:v>2.7613520622253401E-2</c:v>
                </c:pt>
                <c:pt idx="87805">
                  <c:v>2.7611121535301202E-2</c:v>
                </c:pt>
                <c:pt idx="87806">
                  <c:v>2.7619292959570899E-2</c:v>
                </c:pt>
                <c:pt idx="87807">
                  <c:v>2.7610113844275499E-2</c:v>
                </c:pt>
                <c:pt idx="87808">
                  <c:v>2.7610827237367599E-2</c:v>
                </c:pt>
                <c:pt idx="87809">
                  <c:v>2.7608938515186299E-2</c:v>
                </c:pt>
                <c:pt idx="87810">
                  <c:v>2.76136472821236E-2</c:v>
                </c:pt>
                <c:pt idx="87811">
                  <c:v>2.76140291243792E-2</c:v>
                </c:pt>
                <c:pt idx="87812">
                  <c:v>2.7609372511506101E-2</c:v>
                </c:pt>
                <c:pt idx="87813">
                  <c:v>2.7617091313004501E-2</c:v>
                </c:pt>
                <c:pt idx="87814">
                  <c:v>2.76070777326822E-2</c:v>
                </c:pt>
                <c:pt idx="87815">
                  <c:v>2.76189725846052E-2</c:v>
                </c:pt>
                <c:pt idx="87816">
                  <c:v>2.7627108618617099E-2</c:v>
                </c:pt>
                <c:pt idx="87817">
                  <c:v>2.76215355843306E-2</c:v>
                </c:pt>
                <c:pt idx="87818">
                  <c:v>2.7610275894403499E-2</c:v>
                </c:pt>
                <c:pt idx="87819">
                  <c:v>2.7620231732726101E-2</c:v>
                </c:pt>
                <c:pt idx="87820">
                  <c:v>2.7615528553724299E-2</c:v>
                </c:pt>
                <c:pt idx="87821">
                  <c:v>2.76114083826542E-2</c:v>
                </c:pt>
                <c:pt idx="87822">
                  <c:v>2.7620555832982101E-2</c:v>
                </c:pt>
                <c:pt idx="87823">
                  <c:v>2.76198890060186E-2</c:v>
                </c:pt>
                <c:pt idx="87824">
                  <c:v>2.7609962970018401E-2</c:v>
                </c:pt>
                <c:pt idx="87825">
                  <c:v>2.7607684955000902E-2</c:v>
                </c:pt>
                <c:pt idx="87826">
                  <c:v>2.76064369827509E-2</c:v>
                </c:pt>
                <c:pt idx="87827">
                  <c:v>2.76084896177053E-2</c:v>
                </c:pt>
                <c:pt idx="87828">
                  <c:v>2.7614122256636599E-2</c:v>
                </c:pt>
                <c:pt idx="87829">
                  <c:v>2.7610819786786998E-2</c:v>
                </c:pt>
                <c:pt idx="87830">
                  <c:v>2.76027247309685E-2</c:v>
                </c:pt>
                <c:pt idx="87831">
                  <c:v>2.7615504339337401E-2</c:v>
                </c:pt>
                <c:pt idx="87832">
                  <c:v>2.7617070823907901E-2</c:v>
                </c:pt>
                <c:pt idx="87833">
                  <c:v>2.7618164196610399E-2</c:v>
                </c:pt>
                <c:pt idx="87834">
                  <c:v>2.7614034712314599E-2</c:v>
                </c:pt>
                <c:pt idx="87835">
                  <c:v>2.7608700096607201E-2</c:v>
                </c:pt>
                <c:pt idx="87836">
                  <c:v>2.7607942000031499E-2</c:v>
                </c:pt>
                <c:pt idx="87837">
                  <c:v>2.7610233053565001E-2</c:v>
                </c:pt>
                <c:pt idx="87838">
                  <c:v>2.7610780671238899E-2</c:v>
                </c:pt>
                <c:pt idx="87839">
                  <c:v>2.76081990450621E-2</c:v>
                </c:pt>
                <c:pt idx="87840">
                  <c:v>2.7605561539530699E-2</c:v>
                </c:pt>
                <c:pt idx="87841">
                  <c:v>2.7605175971984901E-2</c:v>
                </c:pt>
                <c:pt idx="87842">
                  <c:v>2.7605548501014699E-2</c:v>
                </c:pt>
                <c:pt idx="87843">
                  <c:v>2.76040975004435E-2</c:v>
                </c:pt>
                <c:pt idx="87844">
                  <c:v>2.7601141482591601E-2</c:v>
                </c:pt>
                <c:pt idx="87845">
                  <c:v>2.7599351480603201E-2</c:v>
                </c:pt>
                <c:pt idx="87846">
                  <c:v>2.7599267661571499E-2</c:v>
                </c:pt>
                <c:pt idx="87847">
                  <c:v>2.7599103748798402E-2</c:v>
                </c:pt>
                <c:pt idx="87848">
                  <c:v>2.7597777545452101E-2</c:v>
                </c:pt>
                <c:pt idx="87849">
                  <c:v>2.7596425265073801E-2</c:v>
                </c:pt>
                <c:pt idx="87850">
                  <c:v>2.7596071362495402E-2</c:v>
                </c:pt>
                <c:pt idx="87851">
                  <c:v>2.75961756706238E-2</c:v>
                </c:pt>
                <c:pt idx="87852">
                  <c:v>2.7595689520239799E-2</c:v>
                </c:pt>
                <c:pt idx="87853">
                  <c:v>2.7594484388828298E-2</c:v>
                </c:pt>
                <c:pt idx="87854">
                  <c:v>2.7593381702899902E-2</c:v>
                </c:pt>
                <c:pt idx="87855">
                  <c:v>2.7592882513999901E-2</c:v>
                </c:pt>
                <c:pt idx="87856">
                  <c:v>2.759257145226E-2</c:v>
                </c:pt>
                <c:pt idx="87857">
                  <c:v>2.75917984545231E-2</c:v>
                </c:pt>
                <c:pt idx="87858">
                  <c:v>2.7590865269303301E-2</c:v>
                </c:pt>
                <c:pt idx="87859">
                  <c:v>2.7590308338403698E-2</c:v>
                </c:pt>
                <c:pt idx="87860">
                  <c:v>2.75900904089212E-2</c:v>
                </c:pt>
                <c:pt idx="87861">
                  <c:v>2.7589764446020099E-2</c:v>
                </c:pt>
                <c:pt idx="87862">
                  <c:v>2.7589131146669402E-2</c:v>
                </c:pt>
                <c:pt idx="87863">
                  <c:v>2.7588460594415699E-2</c:v>
                </c:pt>
                <c:pt idx="87864">
                  <c:v>2.7588007971644402E-2</c:v>
                </c:pt>
                <c:pt idx="87865">
                  <c:v>2.7587659657001499E-2</c:v>
                </c:pt>
                <c:pt idx="87866">
                  <c:v>2.7587158605456401E-2</c:v>
                </c:pt>
                <c:pt idx="87867">
                  <c:v>2.7586501091718701E-2</c:v>
                </c:pt>
                <c:pt idx="87868">
                  <c:v>2.7585892006754899E-2</c:v>
                </c:pt>
                <c:pt idx="87869">
                  <c:v>2.7585521340370199E-2</c:v>
                </c:pt>
                <c:pt idx="87870">
                  <c:v>2.7585143223404902E-2</c:v>
                </c:pt>
                <c:pt idx="87871">
                  <c:v>2.7584595605731E-2</c:v>
                </c:pt>
                <c:pt idx="87872">
                  <c:v>2.7584014460444398E-2</c:v>
                </c:pt>
                <c:pt idx="87873">
                  <c:v>2.7583610266447098E-2</c:v>
                </c:pt>
                <c:pt idx="87874">
                  <c:v>2.75832358747721E-2</c:v>
                </c:pt>
                <c:pt idx="87875">
                  <c:v>2.75827534496784E-2</c:v>
                </c:pt>
                <c:pt idx="87876">
                  <c:v>2.7582205832004599E-2</c:v>
                </c:pt>
                <c:pt idx="87877">
                  <c:v>2.7581727132201202E-2</c:v>
                </c:pt>
                <c:pt idx="87878">
                  <c:v>2.7581322938203801E-2</c:v>
                </c:pt>
                <c:pt idx="87879">
                  <c:v>2.75808908045292E-2</c:v>
                </c:pt>
                <c:pt idx="87880">
                  <c:v>2.7580395340919502E-2</c:v>
                </c:pt>
                <c:pt idx="87881">
                  <c:v>2.7579892426729199E-2</c:v>
                </c:pt>
                <c:pt idx="87882">
                  <c:v>2.7579443529248199E-2</c:v>
                </c:pt>
                <c:pt idx="87883">
                  <c:v>2.7579026296734799E-2</c:v>
                </c:pt>
                <c:pt idx="87884">
                  <c:v>2.75785829871893E-2</c:v>
                </c:pt>
                <c:pt idx="87885">
                  <c:v>2.7578104287385899E-2</c:v>
                </c:pt>
                <c:pt idx="87886">
                  <c:v>2.7577655389905E-2</c:v>
                </c:pt>
                <c:pt idx="87887">
                  <c:v>2.7577249333262398E-2</c:v>
                </c:pt>
                <c:pt idx="87888">
                  <c:v>2.7576809749007201E-2</c:v>
                </c:pt>
                <c:pt idx="87889">
                  <c:v>2.7576353400945702E-2</c:v>
                </c:pt>
                <c:pt idx="87890">
                  <c:v>2.7575941756367701E-2</c:v>
                </c:pt>
                <c:pt idx="87891">
                  <c:v>2.7575518935918801E-2</c:v>
                </c:pt>
                <c:pt idx="87892">
                  <c:v>2.7575097978115099E-2</c:v>
                </c:pt>
                <c:pt idx="87893">
                  <c:v>2.7574667707085599E-2</c:v>
                </c:pt>
                <c:pt idx="87894">
                  <c:v>2.7574246749281901E-2</c:v>
                </c:pt>
                <c:pt idx="87895">
                  <c:v>2.7573831379413601E-2</c:v>
                </c:pt>
                <c:pt idx="87896">
                  <c:v>2.7573434635996801E-2</c:v>
                </c:pt>
                <c:pt idx="87897">
                  <c:v>2.7573004364967301E-2</c:v>
                </c:pt>
                <c:pt idx="87898">
                  <c:v>2.7572613209486001E-2</c:v>
                </c:pt>
                <c:pt idx="87899">
                  <c:v>2.7572231367230401E-2</c:v>
                </c:pt>
                <c:pt idx="87900">
                  <c:v>2.75718253105879E-2</c:v>
                </c:pt>
                <c:pt idx="87901">
                  <c:v>2.7571411803364702E-2</c:v>
                </c:pt>
                <c:pt idx="87902">
                  <c:v>2.7571007609367398E-2</c:v>
                </c:pt>
                <c:pt idx="87903">
                  <c:v>2.7570622041821501E-2</c:v>
                </c:pt>
                <c:pt idx="87904">
                  <c:v>2.7570253238081901E-2</c:v>
                </c:pt>
                <c:pt idx="87905">
                  <c:v>2.75698285549879E-2</c:v>
                </c:pt>
                <c:pt idx="87906">
                  <c:v>2.7569454163312902E-2</c:v>
                </c:pt>
                <c:pt idx="87907">
                  <c:v>2.7569092810153999E-2</c:v>
                </c:pt>
                <c:pt idx="87908">
                  <c:v>2.7568716555833799E-2</c:v>
                </c:pt>
                <c:pt idx="87909">
                  <c:v>2.7568316087126701E-2</c:v>
                </c:pt>
                <c:pt idx="87910">
                  <c:v>2.75679249316454E-2</c:v>
                </c:pt>
                <c:pt idx="87911">
                  <c:v>2.75675542652607E-2</c:v>
                </c:pt>
                <c:pt idx="87912">
                  <c:v>2.75671910494566E-2</c:v>
                </c:pt>
                <c:pt idx="87913">
                  <c:v>2.75667998939753E-2</c:v>
                </c:pt>
                <c:pt idx="87914">
                  <c:v>2.7566425502300301E-2</c:v>
                </c:pt>
                <c:pt idx="87915">
                  <c:v>2.7566064149141301E-2</c:v>
                </c:pt>
                <c:pt idx="87916">
                  <c:v>2.7565700933337201E-2</c:v>
                </c:pt>
                <c:pt idx="87917">
                  <c:v>2.7565337717533101E-2</c:v>
                </c:pt>
                <c:pt idx="87918">
                  <c:v>2.75649782270193E-2</c:v>
                </c:pt>
                <c:pt idx="87919">
                  <c:v>2.75646094232798E-2</c:v>
                </c:pt>
                <c:pt idx="87920">
                  <c:v>2.75642462074757E-2</c:v>
                </c:pt>
                <c:pt idx="87921">
                  <c:v>2.75638960301876E-2</c:v>
                </c:pt>
                <c:pt idx="87922">
                  <c:v>2.75635458528996E-2</c:v>
                </c:pt>
                <c:pt idx="87923">
                  <c:v>2.7563195675611499E-2</c:v>
                </c:pt>
                <c:pt idx="87924">
                  <c:v>2.75628473609686E-2</c:v>
                </c:pt>
                <c:pt idx="87925">
                  <c:v>2.7562500908970802E-2</c:v>
                </c:pt>
                <c:pt idx="87926">
                  <c:v>2.7562163770198801E-2</c:v>
                </c:pt>
                <c:pt idx="87927">
                  <c:v>2.75618173182011E-2</c:v>
                </c:pt>
                <c:pt idx="87928">
                  <c:v>2.7561463415622701E-2</c:v>
                </c:pt>
                <c:pt idx="87929">
                  <c:v>2.7561137452721599E-2</c:v>
                </c:pt>
                <c:pt idx="87930">
                  <c:v>2.75607891380787E-2</c:v>
                </c:pt>
                <c:pt idx="87931">
                  <c:v>2.7560457587242099E-2</c:v>
                </c:pt>
                <c:pt idx="87932">
                  <c:v>2.7560131624341001E-2</c:v>
                </c:pt>
                <c:pt idx="87933">
                  <c:v>2.7559801936149601E-2</c:v>
                </c:pt>
                <c:pt idx="87934">
                  <c:v>2.7559466660022701E-2</c:v>
                </c:pt>
                <c:pt idx="87935">
                  <c:v>2.7559136971831301E-2</c:v>
                </c:pt>
                <c:pt idx="87936">
                  <c:v>2.7558809146285099E-2</c:v>
                </c:pt>
                <c:pt idx="87937">
                  <c:v>2.7558481320738799E-2</c:v>
                </c:pt>
                <c:pt idx="87938">
                  <c:v>2.7558175846934301E-2</c:v>
                </c:pt>
                <c:pt idx="87939">
                  <c:v>2.7557834982871999E-2</c:v>
                </c:pt>
                <c:pt idx="87940">
                  <c:v>2.7557533234357799E-2</c:v>
                </c:pt>
                <c:pt idx="87941">
                  <c:v>2.7557235211133999E-2</c:v>
                </c:pt>
                <c:pt idx="87942">
                  <c:v>2.7556912973523098E-2</c:v>
                </c:pt>
                <c:pt idx="87943">
                  <c:v>2.7556583285331698E-2</c:v>
                </c:pt>
                <c:pt idx="87944">
                  <c:v>2.7556272223591801E-2</c:v>
                </c:pt>
                <c:pt idx="87945">
                  <c:v>2.7555976063013101E-2</c:v>
                </c:pt>
                <c:pt idx="87946">
                  <c:v>2.7555655688047399E-2</c:v>
                </c:pt>
                <c:pt idx="87947">
                  <c:v>2.7555344626307501E-2</c:v>
                </c:pt>
                <c:pt idx="87948">
                  <c:v>2.75550466030836E-2</c:v>
                </c:pt>
                <c:pt idx="87949">
                  <c:v>2.75547429919243E-2</c:v>
                </c:pt>
                <c:pt idx="87950">
                  <c:v>2.7554435655474701E-2</c:v>
                </c:pt>
                <c:pt idx="87951">
                  <c:v>2.7554135769605598E-2</c:v>
                </c:pt>
                <c:pt idx="87952">
                  <c:v>2.7553837746381801E-2</c:v>
                </c:pt>
                <c:pt idx="87953">
                  <c:v>2.7553543448448198E-2</c:v>
                </c:pt>
                <c:pt idx="87954">
                  <c:v>2.7553252875804901E-2</c:v>
                </c:pt>
                <c:pt idx="87955">
                  <c:v>2.75529604405165E-2</c:v>
                </c:pt>
                <c:pt idx="87956">
                  <c:v>2.7552673593163501E-2</c:v>
                </c:pt>
                <c:pt idx="87957">
                  <c:v>2.75523830205202E-2</c:v>
                </c:pt>
                <c:pt idx="87958">
                  <c:v>2.7552090585231798E-2</c:v>
                </c:pt>
                <c:pt idx="87959">
                  <c:v>2.7551803737878799E-2</c:v>
                </c:pt>
                <c:pt idx="87960">
                  <c:v>2.7551516890525801E-2</c:v>
                </c:pt>
                <c:pt idx="87961">
                  <c:v>2.7551231905817999E-2</c:v>
                </c:pt>
                <c:pt idx="87962">
                  <c:v>2.7550958096981101E-2</c:v>
                </c:pt>
                <c:pt idx="87963">
                  <c:v>2.7550671249628102E-2</c:v>
                </c:pt>
                <c:pt idx="87964">
                  <c:v>2.7550406754016901E-2</c:v>
                </c:pt>
                <c:pt idx="87965">
                  <c:v>2.7550119906663902E-2</c:v>
                </c:pt>
                <c:pt idx="87966">
                  <c:v>2.75498479604721E-2</c:v>
                </c:pt>
                <c:pt idx="87967">
                  <c:v>2.75495797395706E-2</c:v>
                </c:pt>
                <c:pt idx="87968">
                  <c:v>2.7549311518669101E-2</c:v>
                </c:pt>
                <c:pt idx="87969">
                  <c:v>2.7549043297767601E-2</c:v>
                </c:pt>
                <c:pt idx="87970">
                  <c:v>2.7548775076866198E-2</c:v>
                </c:pt>
                <c:pt idx="87971">
                  <c:v>2.75484900921583E-2</c:v>
                </c:pt>
                <c:pt idx="87972">
                  <c:v>2.75481250137091E-2</c:v>
                </c:pt>
                <c:pt idx="87973">
                  <c:v>2.7547717094421401E-2</c:v>
                </c:pt>
                <c:pt idx="87974">
                  <c:v>2.7547266334295301E-2</c:v>
                </c:pt>
                <c:pt idx="87975">
                  <c:v>2.7546789497137101E-2</c:v>
                </c:pt>
                <c:pt idx="87976">
                  <c:v>2.75462847203016E-2</c:v>
                </c:pt>
                <c:pt idx="87977">
                  <c:v>2.7545750141143799E-2</c:v>
                </c:pt>
                <c:pt idx="87978">
                  <c:v>2.7545206248760199E-2</c:v>
                </c:pt>
                <c:pt idx="87979">
                  <c:v>2.7544643729925201E-2</c:v>
                </c:pt>
                <c:pt idx="87980">
                  <c:v>2.7544062584638599E-2</c:v>
                </c:pt>
                <c:pt idx="87981">
                  <c:v>2.7543477714061699E-2</c:v>
                </c:pt>
                <c:pt idx="87982">
                  <c:v>2.7542889118194601E-2</c:v>
                </c:pt>
                <c:pt idx="87983">
                  <c:v>2.7542294934392E-2</c:v>
                </c:pt>
                <c:pt idx="87984">
                  <c:v>2.75416914373636E-2</c:v>
                </c:pt>
                <c:pt idx="87985">
                  <c:v>2.75410991162062E-2</c:v>
                </c:pt>
                <c:pt idx="87986">
                  <c:v>2.7540504932403599E-2</c:v>
                </c:pt>
                <c:pt idx="87987">
                  <c:v>2.7539916336536401E-2</c:v>
                </c:pt>
                <c:pt idx="87988">
                  <c:v>2.7539331465959601E-2</c:v>
                </c:pt>
                <c:pt idx="87989">
                  <c:v>2.7538750320672999E-2</c:v>
                </c:pt>
                <c:pt idx="87990">
                  <c:v>2.7538178488612199E-2</c:v>
                </c:pt>
                <c:pt idx="87991">
                  <c:v>2.7537617832422302E-2</c:v>
                </c:pt>
                <c:pt idx="87992">
                  <c:v>2.75370646268129E-2</c:v>
                </c:pt>
                <c:pt idx="87993">
                  <c:v>2.7536513283848801E-2</c:v>
                </c:pt>
                <c:pt idx="87994">
                  <c:v>2.7535973116755499E-2</c:v>
                </c:pt>
                <c:pt idx="87995">
                  <c:v>2.7535445988178298E-2</c:v>
                </c:pt>
                <c:pt idx="87996">
                  <c:v>2.7534928172826802E-2</c:v>
                </c:pt>
                <c:pt idx="87997">
                  <c:v>2.7534415945410701E-2</c:v>
                </c:pt>
                <c:pt idx="87998">
                  <c:v>2.7533913031220401E-2</c:v>
                </c:pt>
                <c:pt idx="87999">
                  <c:v>2.7533426880836501E-2</c:v>
                </c:pt>
                <c:pt idx="88000">
                  <c:v>2.7532940730452499E-2</c:v>
                </c:pt>
                <c:pt idx="88001">
                  <c:v>2.7532473206520101E-2</c:v>
                </c:pt>
                <c:pt idx="88002">
                  <c:v>2.7532009407877901E-2</c:v>
                </c:pt>
                <c:pt idx="88003">
                  <c:v>2.7531553059816399E-2</c:v>
                </c:pt>
                <c:pt idx="88004">
                  <c:v>2.75311060249805E-2</c:v>
                </c:pt>
                <c:pt idx="88005">
                  <c:v>2.7530672028660799E-2</c:v>
                </c:pt>
                <c:pt idx="88006">
                  <c:v>2.7530243620276399E-2</c:v>
                </c:pt>
                <c:pt idx="88007">
                  <c:v>2.75298207998276E-2</c:v>
                </c:pt>
                <c:pt idx="88008">
                  <c:v>2.7529412880539901E-2</c:v>
                </c:pt>
                <c:pt idx="88009">
                  <c:v>2.75290012359619E-2</c:v>
                </c:pt>
                <c:pt idx="88010">
                  <c:v>2.7528606355190301E-2</c:v>
                </c:pt>
                <c:pt idx="88011">
                  <c:v>2.7528211474418599E-2</c:v>
                </c:pt>
                <c:pt idx="88012">
                  <c:v>2.7527827769517899E-2</c:v>
                </c:pt>
                <c:pt idx="88013">
                  <c:v>2.7527442201972001E-2</c:v>
                </c:pt>
                <c:pt idx="88014">
                  <c:v>2.7527067810296998E-2</c:v>
                </c:pt>
                <c:pt idx="88015">
                  <c:v>2.7526704594492898E-2</c:v>
                </c:pt>
                <c:pt idx="88016">
                  <c:v>2.7526346966624302E-2</c:v>
                </c:pt>
                <c:pt idx="88017">
                  <c:v>2.7525989338755601E-2</c:v>
                </c:pt>
                <c:pt idx="88018">
                  <c:v>2.7525635436177202E-2</c:v>
                </c:pt>
                <c:pt idx="88019">
                  <c:v>2.75252815335989E-2</c:v>
                </c:pt>
                <c:pt idx="88020">
                  <c:v>2.75249537080526E-2</c:v>
                </c:pt>
                <c:pt idx="88021">
                  <c:v>2.7524607256054899E-2</c:v>
                </c:pt>
                <c:pt idx="88022">
                  <c:v>2.7524270117282899E-2</c:v>
                </c:pt>
                <c:pt idx="88023">
                  <c:v>2.75239497423172E-2</c:v>
                </c:pt>
                <c:pt idx="88024">
                  <c:v>2.75236275047064E-2</c:v>
                </c:pt>
                <c:pt idx="88025">
                  <c:v>2.7523297816515E-2</c:v>
                </c:pt>
                <c:pt idx="88026">
                  <c:v>2.7522983029484801E-2</c:v>
                </c:pt>
                <c:pt idx="88027">
                  <c:v>2.7522681280970601E-2</c:v>
                </c:pt>
                <c:pt idx="88028">
                  <c:v>2.75223571807146E-2</c:v>
                </c:pt>
                <c:pt idx="88029">
                  <c:v>2.7522055432200401E-2</c:v>
                </c:pt>
                <c:pt idx="88030">
                  <c:v>2.7521757408976499E-2</c:v>
                </c:pt>
                <c:pt idx="88031">
                  <c:v>2.7521457523107501E-2</c:v>
                </c:pt>
                <c:pt idx="88032">
                  <c:v>2.75211594998837E-2</c:v>
                </c:pt>
                <c:pt idx="88033">
                  <c:v>2.7520868927240399E-2</c:v>
                </c:pt>
                <c:pt idx="88034">
                  <c:v>2.7520582079887401E-2</c:v>
                </c:pt>
                <c:pt idx="88035">
                  <c:v>2.7520293369889301E-2</c:v>
                </c:pt>
                <c:pt idx="88036">
                  <c:v>2.7520008385181399E-2</c:v>
                </c:pt>
                <c:pt idx="88037">
                  <c:v>2.7519728988409001E-2</c:v>
                </c:pt>
                <c:pt idx="88038">
                  <c:v>2.7519447728991502E-2</c:v>
                </c:pt>
                <c:pt idx="88039">
                  <c:v>2.7519172057509401E-2</c:v>
                </c:pt>
                <c:pt idx="88040">
                  <c:v>2.7518903836607898E-2</c:v>
                </c:pt>
                <c:pt idx="88041">
                  <c:v>2.75186318904161E-2</c:v>
                </c:pt>
                <c:pt idx="88042">
                  <c:v>2.7518365532159798E-2</c:v>
                </c:pt>
                <c:pt idx="88043">
                  <c:v>2.7518093585968E-2</c:v>
                </c:pt>
                <c:pt idx="88044">
                  <c:v>2.7517829090356799E-2</c:v>
                </c:pt>
                <c:pt idx="88045">
                  <c:v>2.75175683200359E-2</c:v>
                </c:pt>
                <c:pt idx="88046">
                  <c:v>2.7517311275005299E-2</c:v>
                </c:pt>
                <c:pt idx="88047">
                  <c:v>2.7517056092619899E-2</c:v>
                </c:pt>
                <c:pt idx="88048">
                  <c:v>2.7516799047589299E-2</c:v>
                </c:pt>
                <c:pt idx="88049">
                  <c:v>2.7516542002558701E-2</c:v>
                </c:pt>
                <c:pt idx="88050">
                  <c:v>2.7516294270753899E-2</c:v>
                </c:pt>
                <c:pt idx="88051">
                  <c:v>2.7516050264239301E-2</c:v>
                </c:pt>
                <c:pt idx="88052">
                  <c:v>2.7515802532434502E-2</c:v>
                </c:pt>
                <c:pt idx="88053">
                  <c:v>2.75155566632748E-2</c:v>
                </c:pt>
                <c:pt idx="88054">
                  <c:v>2.7515310794115101E-2</c:v>
                </c:pt>
                <c:pt idx="88055">
                  <c:v>2.7515070512890798E-2</c:v>
                </c:pt>
                <c:pt idx="88056">
                  <c:v>2.7514843270182599E-2</c:v>
                </c:pt>
                <c:pt idx="88057">
                  <c:v>2.7514593675732599E-2</c:v>
                </c:pt>
                <c:pt idx="88058">
                  <c:v>2.7514362707734101E-2</c:v>
                </c:pt>
                <c:pt idx="88059">
                  <c:v>2.7514133602380801E-2</c:v>
                </c:pt>
                <c:pt idx="88060">
                  <c:v>2.75138970464468E-2</c:v>
                </c:pt>
                <c:pt idx="88061">
                  <c:v>2.7513673529028899E-2</c:v>
                </c:pt>
                <c:pt idx="88062">
                  <c:v>2.7513435110449801E-2</c:v>
                </c:pt>
                <c:pt idx="88063">
                  <c:v>2.75132171809673E-2</c:v>
                </c:pt>
                <c:pt idx="88064">
                  <c:v>2.7512991800904298E-2</c:v>
                </c:pt>
                <c:pt idx="88065">
                  <c:v>2.7512764558196099E-2</c:v>
                </c:pt>
                <c:pt idx="88066">
                  <c:v>2.75125447660685E-2</c:v>
                </c:pt>
                <c:pt idx="88067">
                  <c:v>2.75123286992312E-2</c:v>
                </c:pt>
                <c:pt idx="88068">
                  <c:v>2.75121089071035E-2</c:v>
                </c:pt>
                <c:pt idx="88069">
                  <c:v>2.75119002908468E-2</c:v>
                </c:pt>
                <c:pt idx="88070">
                  <c:v>2.75116842240095E-2</c:v>
                </c:pt>
                <c:pt idx="88071">
                  <c:v>2.7511466294526998E-2</c:v>
                </c:pt>
                <c:pt idx="88072">
                  <c:v>2.7511250227689701E-2</c:v>
                </c:pt>
                <c:pt idx="88073">
                  <c:v>2.75110509246588E-2</c:v>
                </c:pt>
                <c:pt idx="88074">
                  <c:v>2.7510832995176301E-2</c:v>
                </c:pt>
                <c:pt idx="88075">
                  <c:v>2.75106281042099E-2</c:v>
                </c:pt>
                <c:pt idx="88076">
                  <c:v>2.7510428801178901E-2</c:v>
                </c:pt>
                <c:pt idx="88077">
                  <c:v>2.7510227635502801E-2</c:v>
                </c:pt>
                <c:pt idx="88078">
                  <c:v>2.7510020881891199E-2</c:v>
                </c:pt>
                <c:pt idx="88079">
                  <c:v>2.7509819716215099E-2</c:v>
                </c:pt>
                <c:pt idx="88080">
                  <c:v>2.7509622275829301E-2</c:v>
                </c:pt>
                <c:pt idx="88081">
                  <c:v>2.75094248354435E-2</c:v>
                </c:pt>
                <c:pt idx="88082">
                  <c:v>2.75092292577028E-2</c:v>
                </c:pt>
                <c:pt idx="88083">
                  <c:v>2.75090280920267E-2</c:v>
                </c:pt>
                <c:pt idx="88084">
                  <c:v>2.7508832514286E-2</c:v>
                </c:pt>
                <c:pt idx="88085">
                  <c:v>2.7508642524480799E-2</c:v>
                </c:pt>
                <c:pt idx="88086">
                  <c:v>2.7508452534675602E-2</c:v>
                </c:pt>
                <c:pt idx="88087">
                  <c:v>2.75082681328058E-2</c:v>
                </c:pt>
                <c:pt idx="88088">
                  <c:v>2.7508081868290901E-2</c:v>
                </c:pt>
                <c:pt idx="88089">
                  <c:v>2.7507886290550201E-2</c:v>
                </c:pt>
                <c:pt idx="88090">
                  <c:v>2.75077037513256E-2</c:v>
                </c:pt>
                <c:pt idx="88091">
                  <c:v>2.7507519349455799E-2</c:v>
                </c:pt>
                <c:pt idx="88092">
                  <c:v>2.7507331222295799E-2</c:v>
                </c:pt>
                <c:pt idx="88093">
                  <c:v>2.75071579962969E-2</c:v>
                </c:pt>
                <c:pt idx="88094">
                  <c:v>2.75069754570723E-2</c:v>
                </c:pt>
                <c:pt idx="88095">
                  <c:v>2.7506791055202501E-2</c:v>
                </c:pt>
                <c:pt idx="88096">
                  <c:v>2.7506608515977901E-2</c:v>
                </c:pt>
                <c:pt idx="88097">
                  <c:v>2.7506435289978998E-2</c:v>
                </c:pt>
                <c:pt idx="88098">
                  <c:v>2.7506269514560699E-2</c:v>
                </c:pt>
                <c:pt idx="88099">
                  <c:v>2.7506086975336099E-2</c:v>
                </c:pt>
                <c:pt idx="88100">
                  <c:v>2.75059156119823E-2</c:v>
                </c:pt>
                <c:pt idx="88101">
                  <c:v>2.75057461112738E-2</c:v>
                </c:pt>
                <c:pt idx="88102">
                  <c:v>2.7505565434694301E-2</c:v>
                </c:pt>
                <c:pt idx="88103">
                  <c:v>2.75053959339857E-2</c:v>
                </c:pt>
                <c:pt idx="88104">
                  <c:v>2.7505237609148001E-2</c:v>
                </c:pt>
                <c:pt idx="88105">
                  <c:v>2.7505055069923401E-2</c:v>
                </c:pt>
                <c:pt idx="88106">
                  <c:v>2.75048930197954E-2</c:v>
                </c:pt>
                <c:pt idx="88107">
                  <c:v>2.75047309696674E-2</c:v>
                </c:pt>
                <c:pt idx="88108">
                  <c:v>2.7504563331604E-2</c:v>
                </c:pt>
                <c:pt idx="88109">
                  <c:v>2.7504399418830899E-2</c:v>
                </c:pt>
                <c:pt idx="88110">
                  <c:v>2.7504239231348E-2</c:v>
                </c:pt>
                <c:pt idx="88111">
                  <c:v>2.7504075318574898E-2</c:v>
                </c:pt>
                <c:pt idx="88112">
                  <c:v>2.75039169937372E-2</c:v>
                </c:pt>
                <c:pt idx="88113">
                  <c:v>2.75037549436092E-2</c:v>
                </c:pt>
                <c:pt idx="88114">
                  <c:v>2.75035947561264E-2</c:v>
                </c:pt>
                <c:pt idx="88115">
                  <c:v>2.75034382939339E-2</c:v>
                </c:pt>
                <c:pt idx="88116">
                  <c:v>2.75032855570316E-2</c:v>
                </c:pt>
                <c:pt idx="88117">
                  <c:v>2.75031309574842E-2</c:v>
                </c:pt>
                <c:pt idx="88118">
                  <c:v>2.7502972632646599E-2</c:v>
                </c:pt>
                <c:pt idx="88119">
                  <c:v>2.7502825483679799E-2</c:v>
                </c:pt>
                <c:pt idx="88120">
                  <c:v>2.7502670884132399E-2</c:v>
                </c:pt>
                <c:pt idx="88121">
                  <c:v>2.7502514421939898E-2</c:v>
                </c:pt>
                <c:pt idx="88122">
                  <c:v>2.7502365410327901E-2</c:v>
                </c:pt>
                <c:pt idx="88123">
                  <c:v>2.7502214536070799E-2</c:v>
                </c:pt>
                <c:pt idx="88124">
                  <c:v>2.7502076700329801E-2</c:v>
                </c:pt>
                <c:pt idx="88125">
                  <c:v>2.7501916512846999E-2</c:v>
                </c:pt>
                <c:pt idx="88126">
                  <c:v>2.7501773089170501E-2</c:v>
                </c:pt>
                <c:pt idx="88127">
                  <c:v>2.7501631528139101E-2</c:v>
                </c:pt>
                <c:pt idx="88128">
                  <c:v>2.7501480653881999E-2</c:v>
                </c:pt>
                <c:pt idx="88129">
                  <c:v>2.7501333504915199E-2</c:v>
                </c:pt>
                <c:pt idx="88130">
                  <c:v>2.7501188218593601E-2</c:v>
                </c:pt>
                <c:pt idx="88131">
                  <c:v>2.7501070871949199E-2</c:v>
                </c:pt>
                <c:pt idx="88132">
                  <c:v>2.7500908821821199E-2</c:v>
                </c:pt>
                <c:pt idx="88133">
                  <c:v>2.7500770986080201E-2</c:v>
                </c:pt>
                <c:pt idx="88134">
                  <c:v>2.75006350129843E-2</c:v>
                </c:pt>
                <c:pt idx="88135">
                  <c:v>2.7500484138727199E-2</c:v>
                </c:pt>
                <c:pt idx="88136">
                  <c:v>2.7500350028276398E-2</c:v>
                </c:pt>
                <c:pt idx="88137">
                  <c:v>2.75002103298903E-2</c:v>
                </c:pt>
                <c:pt idx="88138">
                  <c:v>2.75000911206007E-2</c:v>
                </c:pt>
                <c:pt idx="88139">
                  <c:v>2.7499940246343599E-2</c:v>
                </c:pt>
                <c:pt idx="88140">
                  <c:v>2.7499804273247701E-2</c:v>
                </c:pt>
                <c:pt idx="88141">
                  <c:v>2.7499670162796998E-2</c:v>
                </c:pt>
                <c:pt idx="88142">
                  <c:v>2.74995379149914E-2</c:v>
                </c:pt>
                <c:pt idx="88143">
                  <c:v>2.7499401941895499E-2</c:v>
                </c:pt>
                <c:pt idx="88144">
                  <c:v>2.7499267831444699E-2</c:v>
                </c:pt>
                <c:pt idx="88145">
                  <c:v>2.74991486221552E-2</c:v>
                </c:pt>
                <c:pt idx="88146">
                  <c:v>2.7499005198478699E-2</c:v>
                </c:pt>
                <c:pt idx="88147">
                  <c:v>2.7498882263898902E-2</c:v>
                </c:pt>
                <c:pt idx="88148">
                  <c:v>2.7498753741383601E-2</c:v>
                </c:pt>
                <c:pt idx="88149">
                  <c:v>2.7498625218868301E-2</c:v>
                </c:pt>
                <c:pt idx="88150">
                  <c:v>2.7498492971062698E-2</c:v>
                </c:pt>
                <c:pt idx="88151">
                  <c:v>2.7498366311192499E-2</c:v>
                </c:pt>
                <c:pt idx="88152">
                  <c:v>2.7498237788677202E-2</c:v>
                </c:pt>
                <c:pt idx="88153">
                  <c:v>2.7498116716742502E-2</c:v>
                </c:pt>
                <c:pt idx="88154">
                  <c:v>2.74979919195175E-2</c:v>
                </c:pt>
                <c:pt idx="88155">
                  <c:v>2.74978708475828E-2</c:v>
                </c:pt>
                <c:pt idx="88156">
                  <c:v>2.7497746050357801E-2</c:v>
                </c:pt>
                <c:pt idx="88157">
                  <c:v>2.7497623115778001E-2</c:v>
                </c:pt>
                <c:pt idx="88158">
                  <c:v>2.7497498318552999E-2</c:v>
                </c:pt>
                <c:pt idx="88159">
                  <c:v>2.7497377246618299E-2</c:v>
                </c:pt>
                <c:pt idx="88160">
                  <c:v>2.7497254312038401E-2</c:v>
                </c:pt>
                <c:pt idx="88161">
                  <c:v>2.7497138828039201E-2</c:v>
                </c:pt>
                <c:pt idx="88162">
                  <c:v>2.7497015893459299E-2</c:v>
                </c:pt>
                <c:pt idx="88163">
                  <c:v>2.7496905997395502E-2</c:v>
                </c:pt>
                <c:pt idx="88164">
                  <c:v>2.7496783062815701E-2</c:v>
                </c:pt>
                <c:pt idx="88165">
                  <c:v>2.7496661990881001E-2</c:v>
                </c:pt>
                <c:pt idx="88166">
                  <c:v>2.7496548369526901E-2</c:v>
                </c:pt>
                <c:pt idx="88167">
                  <c:v>2.7496440336108201E-2</c:v>
                </c:pt>
                <c:pt idx="88168">
                  <c:v>2.74963099509478E-2</c:v>
                </c:pt>
                <c:pt idx="88169">
                  <c:v>2.7496200054883999E-2</c:v>
                </c:pt>
                <c:pt idx="88170">
                  <c:v>2.7496088296175E-2</c:v>
                </c:pt>
                <c:pt idx="88171">
                  <c:v>2.74959746748209E-2</c:v>
                </c:pt>
                <c:pt idx="88172">
                  <c:v>2.74958591908217E-2</c:v>
                </c:pt>
                <c:pt idx="88173">
                  <c:v>2.7495747432112701E-2</c:v>
                </c:pt>
                <c:pt idx="88174">
                  <c:v>2.74956319481134E-2</c:v>
                </c:pt>
                <c:pt idx="88175">
                  <c:v>2.7495520189404501E-2</c:v>
                </c:pt>
                <c:pt idx="88176">
                  <c:v>2.7495408430695499E-2</c:v>
                </c:pt>
                <c:pt idx="88177">
                  <c:v>2.7495300397276899E-2</c:v>
                </c:pt>
                <c:pt idx="88178">
                  <c:v>2.74951942265034E-2</c:v>
                </c:pt>
                <c:pt idx="88179">
                  <c:v>2.74950936436653E-2</c:v>
                </c:pt>
                <c:pt idx="88180">
                  <c:v>2.7494974434375801E-2</c:v>
                </c:pt>
                <c:pt idx="88181">
                  <c:v>2.74948589503765E-2</c:v>
                </c:pt>
                <c:pt idx="88182">
                  <c:v>2.7494756504893299E-2</c:v>
                </c:pt>
                <c:pt idx="88183">
                  <c:v>2.7494659647345501E-2</c:v>
                </c:pt>
                <c:pt idx="88184">
                  <c:v>2.7494544163346301E-2</c:v>
                </c:pt>
                <c:pt idx="88185">
                  <c:v>2.74944361299276E-2</c:v>
                </c:pt>
                <c:pt idx="88186">
                  <c:v>2.7494337409734702E-2</c:v>
                </c:pt>
                <c:pt idx="88187">
                  <c:v>2.7494229376316098E-2</c:v>
                </c:pt>
                <c:pt idx="88188">
                  <c:v>2.7494126930832901E-2</c:v>
                </c:pt>
                <c:pt idx="88189">
                  <c:v>2.7494020760059398E-2</c:v>
                </c:pt>
                <c:pt idx="88190">
                  <c:v>2.7493918314576201E-2</c:v>
                </c:pt>
                <c:pt idx="88191">
                  <c:v>2.74938158690929E-2</c:v>
                </c:pt>
                <c:pt idx="88192">
                  <c:v>2.74937078356743E-2</c:v>
                </c:pt>
                <c:pt idx="88193">
                  <c:v>2.7493605390191099E-2</c:v>
                </c:pt>
                <c:pt idx="88194">
                  <c:v>2.7493502944707902E-2</c:v>
                </c:pt>
                <c:pt idx="88195">
                  <c:v>2.7493407949805301E-2</c:v>
                </c:pt>
                <c:pt idx="88196">
                  <c:v>2.7493309229612298E-2</c:v>
                </c:pt>
                <c:pt idx="88197">
                  <c:v>2.7493203058838799E-2</c:v>
                </c:pt>
                <c:pt idx="88198">
                  <c:v>2.74931043386459E-2</c:v>
                </c:pt>
                <c:pt idx="88199">
                  <c:v>2.7493007481098199E-2</c:v>
                </c:pt>
                <c:pt idx="88200">
                  <c:v>2.7492908760905301E-2</c:v>
                </c:pt>
                <c:pt idx="88201">
                  <c:v>2.7492810040712402E-2</c:v>
                </c:pt>
                <c:pt idx="88202">
                  <c:v>2.7492716908454898E-2</c:v>
                </c:pt>
                <c:pt idx="88203">
                  <c:v>2.74926200509071E-2</c:v>
                </c:pt>
                <c:pt idx="88204">
                  <c:v>2.7492521330714201E-2</c:v>
                </c:pt>
                <c:pt idx="88205">
                  <c:v>2.7492422610521299E-2</c:v>
                </c:pt>
                <c:pt idx="88206">
                  <c:v>2.7492327615618699E-2</c:v>
                </c:pt>
                <c:pt idx="88207">
                  <c:v>2.7492189779877701E-2</c:v>
                </c:pt>
                <c:pt idx="88208">
                  <c:v>2.7492010965943298E-2</c:v>
                </c:pt>
                <c:pt idx="88209">
                  <c:v>2.7491791173815699E-2</c:v>
                </c:pt>
                <c:pt idx="88210">
                  <c:v>2.7491537854075401E-2</c:v>
                </c:pt>
                <c:pt idx="88211">
                  <c:v>2.74912603199482E-2</c:v>
                </c:pt>
                <c:pt idx="88212">
                  <c:v>2.7490958571434E-2</c:v>
                </c:pt>
                <c:pt idx="88213">
                  <c:v>2.74906419217587E-2</c:v>
                </c:pt>
                <c:pt idx="88214">
                  <c:v>2.7490306645631801E-2</c:v>
                </c:pt>
                <c:pt idx="88215">
                  <c:v>2.7489958330988901E-2</c:v>
                </c:pt>
                <c:pt idx="88216">
                  <c:v>2.74896007031202E-2</c:v>
                </c:pt>
                <c:pt idx="88217">
                  <c:v>2.74892374873161E-2</c:v>
                </c:pt>
                <c:pt idx="88218">
                  <c:v>2.7488864958286299E-2</c:v>
                </c:pt>
                <c:pt idx="88219">
                  <c:v>2.7488494291901599E-2</c:v>
                </c:pt>
                <c:pt idx="88220">
                  <c:v>2.74881199002266E-2</c:v>
                </c:pt>
                <c:pt idx="88221">
                  <c:v>2.7487745508551601E-2</c:v>
                </c:pt>
                <c:pt idx="88222">
                  <c:v>2.7487378567457199E-2</c:v>
                </c:pt>
                <c:pt idx="88223">
                  <c:v>2.7487007901072499E-2</c:v>
                </c:pt>
                <c:pt idx="88224">
                  <c:v>2.74868626147509E-2</c:v>
                </c:pt>
                <c:pt idx="88225">
                  <c:v>2.7495438233017901E-2</c:v>
                </c:pt>
                <c:pt idx="88226">
                  <c:v>2.7503717690706302E-2</c:v>
                </c:pt>
                <c:pt idx="88227">
                  <c:v>2.7496024966239901E-2</c:v>
                </c:pt>
                <c:pt idx="88228">
                  <c:v>2.7487451210617998E-2</c:v>
                </c:pt>
                <c:pt idx="88229">
                  <c:v>2.74972468614578E-2</c:v>
                </c:pt>
                <c:pt idx="88230">
                  <c:v>2.7488198131322899E-2</c:v>
                </c:pt>
                <c:pt idx="88231">
                  <c:v>2.7491372078657102E-2</c:v>
                </c:pt>
                <c:pt idx="88232">
                  <c:v>2.7494471520185498E-2</c:v>
                </c:pt>
                <c:pt idx="88233">
                  <c:v>2.74912137538195E-2</c:v>
                </c:pt>
                <c:pt idx="88234">
                  <c:v>2.7486501261591901E-2</c:v>
                </c:pt>
                <c:pt idx="88235">
                  <c:v>2.7486296370625499E-2</c:v>
                </c:pt>
                <c:pt idx="88236">
                  <c:v>2.7495350688695901E-2</c:v>
                </c:pt>
                <c:pt idx="88237">
                  <c:v>2.7485832571983299E-2</c:v>
                </c:pt>
                <c:pt idx="88238">
                  <c:v>2.7497196570038799E-2</c:v>
                </c:pt>
                <c:pt idx="88239">
                  <c:v>2.7497822418808899E-2</c:v>
                </c:pt>
                <c:pt idx="88240">
                  <c:v>2.7486823499202701E-2</c:v>
                </c:pt>
                <c:pt idx="88241">
                  <c:v>2.74835675954819E-2</c:v>
                </c:pt>
                <c:pt idx="88242">
                  <c:v>2.75097601115704E-2</c:v>
                </c:pt>
                <c:pt idx="88243">
                  <c:v>2.75128204375505E-2</c:v>
                </c:pt>
                <c:pt idx="88244">
                  <c:v>2.7508258819580099E-2</c:v>
                </c:pt>
                <c:pt idx="88245">
                  <c:v>2.7495687827467901E-2</c:v>
                </c:pt>
                <c:pt idx="88246">
                  <c:v>2.7498433366417899E-2</c:v>
                </c:pt>
                <c:pt idx="88247">
                  <c:v>2.75247506797314E-2</c:v>
                </c:pt>
                <c:pt idx="88248">
                  <c:v>2.7510209009051299E-2</c:v>
                </c:pt>
                <c:pt idx="88249">
                  <c:v>2.7483370155095999E-2</c:v>
                </c:pt>
                <c:pt idx="88250">
                  <c:v>2.7506595477461801E-2</c:v>
                </c:pt>
                <c:pt idx="88251">
                  <c:v>2.74887848645449E-2</c:v>
                </c:pt>
                <c:pt idx="88252">
                  <c:v>2.7492279186844801E-2</c:v>
                </c:pt>
                <c:pt idx="88253">
                  <c:v>2.7519142255187E-2</c:v>
                </c:pt>
                <c:pt idx="88254">
                  <c:v>2.7518706396222101E-2</c:v>
                </c:pt>
                <c:pt idx="88255">
                  <c:v>2.7496743947267501E-2</c:v>
                </c:pt>
                <c:pt idx="88256">
                  <c:v>2.7492266148328798E-2</c:v>
                </c:pt>
                <c:pt idx="88257">
                  <c:v>2.75117252022028E-2</c:v>
                </c:pt>
                <c:pt idx="88258">
                  <c:v>2.7487484738230698E-2</c:v>
                </c:pt>
                <c:pt idx="88259">
                  <c:v>2.7488309890031801E-2</c:v>
                </c:pt>
                <c:pt idx="88260">
                  <c:v>2.7497921139001801E-2</c:v>
                </c:pt>
                <c:pt idx="88261">
                  <c:v>2.7493817731738101E-2</c:v>
                </c:pt>
                <c:pt idx="88262">
                  <c:v>2.7481887489557301E-2</c:v>
                </c:pt>
                <c:pt idx="88263">
                  <c:v>2.7487752959132201E-2</c:v>
                </c:pt>
                <c:pt idx="88264">
                  <c:v>2.7479600161314E-2</c:v>
                </c:pt>
                <c:pt idx="88265">
                  <c:v>2.7480604127049401E-2</c:v>
                </c:pt>
                <c:pt idx="88266">
                  <c:v>2.74816770106554E-2</c:v>
                </c:pt>
                <c:pt idx="88267">
                  <c:v>2.7480477467179298E-2</c:v>
                </c:pt>
                <c:pt idx="88268">
                  <c:v>2.7478985488414799E-2</c:v>
                </c:pt>
                <c:pt idx="88269">
                  <c:v>2.7479274198412899E-2</c:v>
                </c:pt>
                <c:pt idx="88270">
                  <c:v>2.7482368052005799E-2</c:v>
                </c:pt>
                <c:pt idx="88271">
                  <c:v>2.7482645586133E-2</c:v>
                </c:pt>
                <c:pt idx="88272">
                  <c:v>2.74938698858023E-2</c:v>
                </c:pt>
                <c:pt idx="88273">
                  <c:v>2.7491981163621001E-2</c:v>
                </c:pt>
                <c:pt idx="88274">
                  <c:v>2.7482043951749802E-2</c:v>
                </c:pt>
                <c:pt idx="88275">
                  <c:v>2.7481647208333002E-2</c:v>
                </c:pt>
                <c:pt idx="88276">
                  <c:v>2.7496574446559001E-2</c:v>
                </c:pt>
                <c:pt idx="88277">
                  <c:v>2.7480114251375198E-2</c:v>
                </c:pt>
                <c:pt idx="88278">
                  <c:v>2.7488084509968799E-2</c:v>
                </c:pt>
                <c:pt idx="88279">
                  <c:v>2.74940114468336E-2</c:v>
                </c:pt>
                <c:pt idx="88280">
                  <c:v>2.7486126869916899E-2</c:v>
                </c:pt>
                <c:pt idx="88281">
                  <c:v>2.7478089556098002E-2</c:v>
                </c:pt>
                <c:pt idx="88282">
                  <c:v>2.74877827614546E-2</c:v>
                </c:pt>
                <c:pt idx="88283">
                  <c:v>2.7477102354168899E-2</c:v>
                </c:pt>
                <c:pt idx="88284">
                  <c:v>2.7480147778987898E-2</c:v>
                </c:pt>
                <c:pt idx="88285">
                  <c:v>2.7482826262712499E-2</c:v>
                </c:pt>
                <c:pt idx="88286">
                  <c:v>2.74796131998301E-2</c:v>
                </c:pt>
                <c:pt idx="88287">
                  <c:v>2.7476049959659601E-2</c:v>
                </c:pt>
                <c:pt idx="88288">
                  <c:v>2.7482461184263202E-2</c:v>
                </c:pt>
                <c:pt idx="88289">
                  <c:v>2.7476811781525601E-2</c:v>
                </c:pt>
                <c:pt idx="88290">
                  <c:v>2.74823494255543E-2</c:v>
                </c:pt>
                <c:pt idx="88291">
                  <c:v>2.74827070534229E-2</c:v>
                </c:pt>
                <c:pt idx="88292">
                  <c:v>2.7477666735649098E-2</c:v>
                </c:pt>
                <c:pt idx="88293">
                  <c:v>2.7476137503981601E-2</c:v>
                </c:pt>
                <c:pt idx="88294">
                  <c:v>2.7486493811011301E-2</c:v>
                </c:pt>
                <c:pt idx="88295">
                  <c:v>2.74767000228167E-2</c:v>
                </c:pt>
                <c:pt idx="88296">
                  <c:v>2.7484849095344498E-2</c:v>
                </c:pt>
                <c:pt idx="88297">
                  <c:v>2.7486853301525099E-2</c:v>
                </c:pt>
                <c:pt idx="88298">
                  <c:v>2.7479426935315101E-2</c:v>
                </c:pt>
                <c:pt idx="88299">
                  <c:v>2.7475716546177899E-2</c:v>
                </c:pt>
                <c:pt idx="88300">
                  <c:v>2.7489488944411299E-2</c:v>
                </c:pt>
                <c:pt idx="88301">
                  <c:v>2.74753421545029E-2</c:v>
                </c:pt>
                <c:pt idx="88302">
                  <c:v>2.7481378987431498E-2</c:v>
                </c:pt>
                <c:pt idx="88303">
                  <c:v>2.7484588325023599E-2</c:v>
                </c:pt>
                <c:pt idx="88304">
                  <c:v>2.74788197129965E-2</c:v>
                </c:pt>
                <c:pt idx="88305">
                  <c:v>2.7474295347929001E-2</c:v>
                </c:pt>
                <c:pt idx="88306">
                  <c:v>2.7486193925142299E-2</c:v>
                </c:pt>
                <c:pt idx="88307">
                  <c:v>2.7474310249090202E-2</c:v>
                </c:pt>
                <c:pt idx="88308">
                  <c:v>2.7479665353894199E-2</c:v>
                </c:pt>
                <c:pt idx="88309">
                  <c:v>2.7481753379106501E-2</c:v>
                </c:pt>
                <c:pt idx="88310">
                  <c:v>2.7476804330945001E-2</c:v>
                </c:pt>
                <c:pt idx="88311">
                  <c:v>2.7473669499158901E-2</c:v>
                </c:pt>
                <c:pt idx="88312">
                  <c:v>2.74842325598002E-2</c:v>
                </c:pt>
                <c:pt idx="88313">
                  <c:v>2.74741668254137E-2</c:v>
                </c:pt>
                <c:pt idx="88314">
                  <c:v>2.74806562811136E-2</c:v>
                </c:pt>
                <c:pt idx="88315">
                  <c:v>2.7482332661747901E-2</c:v>
                </c:pt>
                <c:pt idx="88316">
                  <c:v>2.7476413175463701E-2</c:v>
                </c:pt>
                <c:pt idx="88317">
                  <c:v>2.7473455294966701E-2</c:v>
                </c:pt>
                <c:pt idx="88318">
                  <c:v>2.7485830709338199E-2</c:v>
                </c:pt>
                <c:pt idx="88319">
                  <c:v>2.7473639696836499E-2</c:v>
                </c:pt>
                <c:pt idx="88320">
                  <c:v>2.7480652555823298E-2</c:v>
                </c:pt>
                <c:pt idx="88321">
                  <c:v>2.7482924982905398E-2</c:v>
                </c:pt>
                <c:pt idx="88322">
                  <c:v>2.7476392686367E-2</c:v>
                </c:pt>
                <c:pt idx="88323">
                  <c:v>2.7472697198390999E-2</c:v>
                </c:pt>
                <c:pt idx="88324">
                  <c:v>2.7487168088555301E-2</c:v>
                </c:pt>
                <c:pt idx="88325">
                  <c:v>2.7472697198390999E-2</c:v>
                </c:pt>
                <c:pt idx="88326">
                  <c:v>2.7479087933898E-2</c:v>
                </c:pt>
                <c:pt idx="88327">
                  <c:v>2.7481703087687499E-2</c:v>
                </c:pt>
                <c:pt idx="88328">
                  <c:v>2.7475768700242001E-2</c:v>
                </c:pt>
                <c:pt idx="88329">
                  <c:v>2.7471968904137601E-2</c:v>
                </c:pt>
                <c:pt idx="88330">
                  <c:v>2.74853557348251E-2</c:v>
                </c:pt>
                <c:pt idx="88331">
                  <c:v>2.7472138404846198E-2</c:v>
                </c:pt>
                <c:pt idx="88332">
                  <c:v>2.74781528860331E-2</c:v>
                </c:pt>
                <c:pt idx="88333">
                  <c:v>2.7480468153953601E-2</c:v>
                </c:pt>
                <c:pt idx="88334">
                  <c:v>2.7474954724311801E-2</c:v>
                </c:pt>
                <c:pt idx="88335">
                  <c:v>2.7471544221043601E-2</c:v>
                </c:pt>
                <c:pt idx="88336">
                  <c:v>2.7483429759740802E-2</c:v>
                </c:pt>
                <c:pt idx="88337">
                  <c:v>2.7471821755170801E-2</c:v>
                </c:pt>
                <c:pt idx="88338">
                  <c:v>2.74781528860331E-2</c:v>
                </c:pt>
                <c:pt idx="88339">
                  <c:v>2.7480158954858801E-2</c:v>
                </c:pt>
                <c:pt idx="88340">
                  <c:v>2.7474291622638699E-2</c:v>
                </c:pt>
                <c:pt idx="88341">
                  <c:v>2.7471037581562999E-2</c:v>
                </c:pt>
                <c:pt idx="88342">
                  <c:v>2.7484457939863201E-2</c:v>
                </c:pt>
                <c:pt idx="88343">
                  <c:v>2.7471169829368602E-2</c:v>
                </c:pt>
                <c:pt idx="88344">
                  <c:v>2.74776890873909E-2</c:v>
                </c:pt>
                <c:pt idx="88345">
                  <c:v>2.7479898184537901E-2</c:v>
                </c:pt>
                <c:pt idx="88346">
                  <c:v>2.74738240987062E-2</c:v>
                </c:pt>
                <c:pt idx="88347">
                  <c:v>2.7470368891954401E-2</c:v>
                </c:pt>
                <c:pt idx="88348">
                  <c:v>2.7485154569149E-2</c:v>
                </c:pt>
                <c:pt idx="88349">
                  <c:v>2.7470478788018199E-2</c:v>
                </c:pt>
                <c:pt idx="88350">
                  <c:v>2.7476847171783499E-2</c:v>
                </c:pt>
                <c:pt idx="88351">
                  <c:v>2.74792090058327E-2</c:v>
                </c:pt>
                <c:pt idx="88352">
                  <c:v>2.7473315596580498E-2</c:v>
                </c:pt>
                <c:pt idx="88353">
                  <c:v>2.7469804510474202E-2</c:v>
                </c:pt>
                <c:pt idx="88354">
                  <c:v>2.74842865765095E-2</c:v>
                </c:pt>
                <c:pt idx="88355">
                  <c:v>2.7470035478472699E-2</c:v>
                </c:pt>
                <c:pt idx="88356">
                  <c:v>2.74766068905592E-2</c:v>
                </c:pt>
                <c:pt idx="88357">
                  <c:v>2.7478788048028901E-2</c:v>
                </c:pt>
                <c:pt idx="88358">
                  <c:v>2.7472702786326401E-2</c:v>
                </c:pt>
                <c:pt idx="88359">
                  <c:v>2.7469322085380499E-2</c:v>
                </c:pt>
                <c:pt idx="88360">
                  <c:v>2.7484672144055401E-2</c:v>
                </c:pt>
                <c:pt idx="88361">
                  <c:v>2.7469465509057E-2</c:v>
                </c:pt>
                <c:pt idx="88362">
                  <c:v>2.7475925162434599E-2</c:v>
                </c:pt>
                <c:pt idx="88363">
                  <c:v>2.7478305622935299E-2</c:v>
                </c:pt>
                <c:pt idx="88364">
                  <c:v>2.7472328394651399E-2</c:v>
                </c:pt>
                <c:pt idx="88365">
                  <c:v>2.7468815445900002E-2</c:v>
                </c:pt>
                <c:pt idx="88366">
                  <c:v>2.74838358163834E-2</c:v>
                </c:pt>
                <c:pt idx="88367">
                  <c:v>2.7468979358673099E-2</c:v>
                </c:pt>
                <c:pt idx="88368">
                  <c:v>2.7475325390696501E-2</c:v>
                </c:pt>
                <c:pt idx="88369">
                  <c:v>2.7477610856294601E-2</c:v>
                </c:pt>
                <c:pt idx="88370">
                  <c:v>2.7471726760268201E-2</c:v>
                </c:pt>
                <c:pt idx="88371">
                  <c:v>2.7468316257000001E-2</c:v>
                </c:pt>
                <c:pt idx="88372">
                  <c:v>2.7483394369483001E-2</c:v>
                </c:pt>
                <c:pt idx="88373">
                  <c:v>2.746850438416E-2</c:v>
                </c:pt>
                <c:pt idx="88374">
                  <c:v>2.74749472737312E-2</c:v>
                </c:pt>
                <c:pt idx="88375">
                  <c:v>2.7477156370878199E-2</c:v>
                </c:pt>
                <c:pt idx="88376">
                  <c:v>2.74711735546589E-2</c:v>
                </c:pt>
                <c:pt idx="88377">
                  <c:v>2.74678245186806E-2</c:v>
                </c:pt>
                <c:pt idx="88378">
                  <c:v>2.7483582496643101E-2</c:v>
                </c:pt>
                <c:pt idx="88379">
                  <c:v>2.7468040585517901E-2</c:v>
                </c:pt>
                <c:pt idx="88380">
                  <c:v>2.7474837377667399E-2</c:v>
                </c:pt>
                <c:pt idx="88381">
                  <c:v>2.7477040886878999E-2</c:v>
                </c:pt>
                <c:pt idx="88382">
                  <c:v>2.74707358330488E-2</c:v>
                </c:pt>
                <c:pt idx="88383">
                  <c:v>2.74673532694578E-2</c:v>
                </c:pt>
                <c:pt idx="88384">
                  <c:v>2.7484295889735201E-2</c:v>
                </c:pt>
                <c:pt idx="88385">
                  <c:v>2.7467455714941E-2</c:v>
                </c:pt>
                <c:pt idx="88386">
                  <c:v>2.7473995462059999E-2</c:v>
                </c:pt>
                <c:pt idx="88387">
                  <c:v>2.74765137583017E-2</c:v>
                </c:pt>
                <c:pt idx="88388">
                  <c:v>2.7470463886857002E-2</c:v>
                </c:pt>
                <c:pt idx="88389">
                  <c:v>2.7466895058751099E-2</c:v>
                </c:pt>
                <c:pt idx="88390">
                  <c:v>2.7482790872454602E-2</c:v>
                </c:pt>
                <c:pt idx="88391">
                  <c:v>2.7467060834169402E-2</c:v>
                </c:pt>
                <c:pt idx="88392">
                  <c:v>2.74734124541283E-2</c:v>
                </c:pt>
                <c:pt idx="88393">
                  <c:v>2.7475720271468201E-2</c:v>
                </c:pt>
                <c:pt idx="88394">
                  <c:v>2.74698212742806E-2</c:v>
                </c:pt>
                <c:pt idx="88395">
                  <c:v>2.7466442435979802E-2</c:v>
                </c:pt>
                <c:pt idx="88396">
                  <c:v>2.74822302162647E-2</c:v>
                </c:pt>
                <c:pt idx="88397">
                  <c:v>2.7466630563139902E-2</c:v>
                </c:pt>
                <c:pt idx="88398">
                  <c:v>2.74731628596783E-2</c:v>
                </c:pt>
                <c:pt idx="88399">
                  <c:v>2.7475338429212601E-2</c:v>
                </c:pt>
                <c:pt idx="88400">
                  <c:v>2.7469255030155199E-2</c:v>
                </c:pt>
                <c:pt idx="88401">
                  <c:v>2.74659749120474E-2</c:v>
                </c:pt>
                <c:pt idx="88402">
                  <c:v>2.7482757344841999E-2</c:v>
                </c:pt>
                <c:pt idx="88403">
                  <c:v>2.7466125786304502E-2</c:v>
                </c:pt>
                <c:pt idx="88404">
                  <c:v>2.7472788468003301E-2</c:v>
                </c:pt>
                <c:pt idx="88405">
                  <c:v>2.74750869721174E-2</c:v>
                </c:pt>
                <c:pt idx="88406">
                  <c:v>2.7468904852867099E-2</c:v>
                </c:pt>
                <c:pt idx="88407">
                  <c:v>2.74655167013407E-2</c:v>
                </c:pt>
                <c:pt idx="88408">
                  <c:v>2.74827070534229E-2</c:v>
                </c:pt>
                <c:pt idx="88409">
                  <c:v>2.74656992405653E-2</c:v>
                </c:pt>
                <c:pt idx="88410">
                  <c:v>2.7472550049424199E-2</c:v>
                </c:pt>
                <c:pt idx="88411">
                  <c:v>2.74748578667641E-2</c:v>
                </c:pt>
                <c:pt idx="88412">
                  <c:v>2.7468487620353699E-2</c:v>
                </c:pt>
                <c:pt idx="88413">
                  <c:v>2.7465082705020901E-2</c:v>
                </c:pt>
                <c:pt idx="88414">
                  <c:v>2.7482917532324801E-2</c:v>
                </c:pt>
                <c:pt idx="88415">
                  <c:v>2.7465183287859001E-2</c:v>
                </c:pt>
                <c:pt idx="88416">
                  <c:v>2.7471780776977501E-2</c:v>
                </c:pt>
                <c:pt idx="88417">
                  <c:v>2.7474289759993602E-2</c:v>
                </c:pt>
                <c:pt idx="88418">
                  <c:v>2.7468163520097701E-2</c:v>
                </c:pt>
                <c:pt idx="88419">
                  <c:v>2.7464652433991401E-2</c:v>
                </c:pt>
                <c:pt idx="88420">
                  <c:v>2.7481587603688198E-2</c:v>
                </c:pt>
                <c:pt idx="88421">
                  <c:v>2.7464812621474301E-2</c:v>
                </c:pt>
                <c:pt idx="88422">
                  <c:v>2.7471305802464499E-2</c:v>
                </c:pt>
                <c:pt idx="88423">
                  <c:v>2.7473622933030101E-2</c:v>
                </c:pt>
                <c:pt idx="88424">
                  <c:v>2.7467580512165999E-2</c:v>
                </c:pt>
                <c:pt idx="88425">
                  <c:v>2.7464237064123199E-2</c:v>
                </c:pt>
                <c:pt idx="88426">
                  <c:v>2.7481175959110302E-2</c:v>
                </c:pt>
                <c:pt idx="88427">
                  <c:v>2.74644084274769E-2</c:v>
                </c:pt>
                <c:pt idx="88428">
                  <c:v>2.7471071109175699E-2</c:v>
                </c:pt>
                <c:pt idx="88429">
                  <c:v>2.74733118712902E-2</c:v>
                </c:pt>
                <c:pt idx="88430">
                  <c:v>2.7467094361782102E-2</c:v>
                </c:pt>
                <c:pt idx="88431">
                  <c:v>2.7463810518384001E-2</c:v>
                </c:pt>
                <c:pt idx="88432">
                  <c:v>2.7481550350785301E-2</c:v>
                </c:pt>
                <c:pt idx="88433">
                  <c:v>2.7463940903544402E-2</c:v>
                </c:pt>
                <c:pt idx="88434">
                  <c:v>2.7470691129565201E-2</c:v>
                </c:pt>
                <c:pt idx="88435">
                  <c:v>2.74730417877436E-2</c:v>
                </c:pt>
                <c:pt idx="88436">
                  <c:v>2.7466749772429501E-2</c:v>
                </c:pt>
                <c:pt idx="88437">
                  <c:v>2.7463376522064199E-2</c:v>
                </c:pt>
                <c:pt idx="88438">
                  <c:v>2.74813827127218E-2</c:v>
                </c:pt>
                <c:pt idx="88439">
                  <c:v>2.7463544160127602E-2</c:v>
                </c:pt>
                <c:pt idx="88440">
                  <c:v>2.7470503002405201E-2</c:v>
                </c:pt>
                <c:pt idx="88441">
                  <c:v>2.7472829446196601E-2</c:v>
                </c:pt>
                <c:pt idx="88442">
                  <c:v>2.7466339990496601E-2</c:v>
                </c:pt>
                <c:pt idx="88443">
                  <c:v>2.7462970465421701E-2</c:v>
                </c:pt>
                <c:pt idx="88444">
                  <c:v>2.74816565215588E-2</c:v>
                </c:pt>
                <c:pt idx="88445">
                  <c:v>2.74630561470985E-2</c:v>
                </c:pt>
                <c:pt idx="88446">
                  <c:v>2.7469778433442098E-2</c:v>
                </c:pt>
                <c:pt idx="88447">
                  <c:v>2.74723172187805E-2</c:v>
                </c:pt>
                <c:pt idx="88448">
                  <c:v>2.7466051280498501E-2</c:v>
                </c:pt>
                <c:pt idx="88449">
                  <c:v>2.74625588208437E-2</c:v>
                </c:pt>
                <c:pt idx="88450">
                  <c:v>2.7480347082018901E-2</c:v>
                </c:pt>
                <c:pt idx="88451">
                  <c:v>2.7462709695100802E-2</c:v>
                </c:pt>
                <c:pt idx="88452">
                  <c:v>2.7469312772154801E-2</c:v>
                </c:pt>
                <c:pt idx="88453">
                  <c:v>2.7471676468849199E-2</c:v>
                </c:pt>
                <c:pt idx="88454">
                  <c:v>2.7465499937534301E-2</c:v>
                </c:pt>
                <c:pt idx="88455">
                  <c:v>2.7462173253297799E-2</c:v>
                </c:pt>
                <c:pt idx="88456">
                  <c:v>2.7479859068989702E-2</c:v>
                </c:pt>
                <c:pt idx="88457">
                  <c:v>2.7462320402264599E-2</c:v>
                </c:pt>
                <c:pt idx="88458">
                  <c:v>2.7469087392091699E-2</c:v>
                </c:pt>
                <c:pt idx="88459">
                  <c:v>2.7471356093883501E-2</c:v>
                </c:pt>
                <c:pt idx="88460">
                  <c:v>2.7465017512440699E-2</c:v>
                </c:pt>
                <c:pt idx="88461">
                  <c:v>2.7461761608719801E-2</c:v>
                </c:pt>
                <c:pt idx="88462">
                  <c:v>2.7480190619826299E-2</c:v>
                </c:pt>
                <c:pt idx="88463">
                  <c:v>2.7461875230073901E-2</c:v>
                </c:pt>
                <c:pt idx="88464">
                  <c:v>2.7468740940094001E-2</c:v>
                </c:pt>
                <c:pt idx="88465">
                  <c:v>2.7471117675304399E-2</c:v>
                </c:pt>
                <c:pt idx="88466">
                  <c:v>2.7464689686894399E-2</c:v>
                </c:pt>
                <c:pt idx="88467">
                  <c:v>2.7461349964141801E-2</c:v>
                </c:pt>
                <c:pt idx="88468">
                  <c:v>2.74800304323435E-2</c:v>
                </c:pt>
                <c:pt idx="88469">
                  <c:v>2.7461452409625099E-2</c:v>
                </c:pt>
                <c:pt idx="88470">
                  <c:v>2.7468265965580899E-2</c:v>
                </c:pt>
                <c:pt idx="88471">
                  <c:v>2.74707023054361E-2</c:v>
                </c:pt>
                <c:pt idx="88472">
                  <c:v>2.74643208831549E-2</c:v>
                </c:pt>
                <c:pt idx="88473">
                  <c:v>2.7460949495434799E-2</c:v>
                </c:pt>
                <c:pt idx="88474">
                  <c:v>2.74794921278954E-2</c:v>
                </c:pt>
                <c:pt idx="88475">
                  <c:v>2.74610593914986E-2</c:v>
                </c:pt>
                <c:pt idx="88476">
                  <c:v>2.74678580462933E-2</c:v>
                </c:pt>
                <c:pt idx="88477">
                  <c:v>2.7470247820019701E-2</c:v>
                </c:pt>
                <c:pt idx="88478">
                  <c:v>2.74638701230288E-2</c:v>
                </c:pt>
                <c:pt idx="88479">
                  <c:v>2.7460549026727701E-2</c:v>
                </c:pt>
                <c:pt idx="88480">
                  <c:v>2.74792164564133E-2</c:v>
                </c:pt>
                <c:pt idx="88481">
                  <c:v>2.74607166647911E-2</c:v>
                </c:pt>
                <c:pt idx="88482">
                  <c:v>2.7467848733067499E-2</c:v>
                </c:pt>
                <c:pt idx="88483">
                  <c:v>2.74701453745365E-2</c:v>
                </c:pt>
                <c:pt idx="88484">
                  <c:v>2.7463443577289599E-2</c:v>
                </c:pt>
                <c:pt idx="88485">
                  <c:v>2.7460183948278399E-2</c:v>
                </c:pt>
                <c:pt idx="88486">
                  <c:v>2.7479864656925201E-2</c:v>
                </c:pt>
                <c:pt idx="88487">
                  <c:v>2.7460234239697501E-2</c:v>
                </c:pt>
                <c:pt idx="88488">
                  <c:v>2.7467191219329799E-2</c:v>
                </c:pt>
                <c:pt idx="88489">
                  <c:v>2.74697951972485E-2</c:v>
                </c:pt>
                <c:pt idx="88490">
                  <c:v>2.7463274076581001E-2</c:v>
                </c:pt>
                <c:pt idx="88491">
                  <c:v>2.7459798380732502E-2</c:v>
                </c:pt>
                <c:pt idx="88492">
                  <c:v>2.7478549629449799E-2</c:v>
                </c:pt>
                <c:pt idx="88493">
                  <c:v>2.74598952382803E-2</c:v>
                </c:pt>
                <c:pt idx="88494">
                  <c:v>2.7466665953397699E-2</c:v>
                </c:pt>
                <c:pt idx="88495">
                  <c:v>2.7469130232930201E-2</c:v>
                </c:pt>
                <c:pt idx="88496">
                  <c:v>2.7462769299745601E-2</c:v>
                </c:pt>
                <c:pt idx="88497">
                  <c:v>2.7459423989057499E-2</c:v>
                </c:pt>
                <c:pt idx="88498">
                  <c:v>2.74777766317129E-2</c:v>
                </c:pt>
                <c:pt idx="88499">
                  <c:v>2.74595394730568E-2</c:v>
                </c:pt>
                <c:pt idx="88500">
                  <c:v>2.74664331227541E-2</c:v>
                </c:pt>
                <c:pt idx="88501">
                  <c:v>2.7468748390674601E-2</c:v>
                </c:pt>
                <c:pt idx="88502">
                  <c:v>2.7462253347039198E-2</c:v>
                </c:pt>
                <c:pt idx="88503">
                  <c:v>2.74590346962214E-2</c:v>
                </c:pt>
                <c:pt idx="88504">
                  <c:v>2.7477974072098701E-2</c:v>
                </c:pt>
                <c:pt idx="88505">
                  <c:v>2.7459112927317599E-2</c:v>
                </c:pt>
                <c:pt idx="88506">
                  <c:v>2.7466051280498501E-2</c:v>
                </c:pt>
                <c:pt idx="88507">
                  <c:v>2.7468485757708602E-2</c:v>
                </c:pt>
                <c:pt idx="88508">
                  <c:v>2.74618938565254E-2</c:v>
                </c:pt>
                <c:pt idx="88509">
                  <c:v>2.7458421885967199E-2</c:v>
                </c:pt>
                <c:pt idx="88510">
                  <c:v>2.7477502822876001E-2</c:v>
                </c:pt>
                <c:pt idx="88511">
                  <c:v>2.74582877755165E-2</c:v>
                </c:pt>
                <c:pt idx="88512">
                  <c:v>2.7465036138892202E-2</c:v>
                </c:pt>
                <c:pt idx="88513">
                  <c:v>2.7467375621199601E-2</c:v>
                </c:pt>
                <c:pt idx="88514">
                  <c:v>2.7460725978016898E-2</c:v>
                </c:pt>
                <c:pt idx="88515">
                  <c:v>2.7457201853394501E-2</c:v>
                </c:pt>
                <c:pt idx="88516">
                  <c:v>2.74750869721174E-2</c:v>
                </c:pt>
                <c:pt idx="88517">
                  <c:v>2.74568703025579E-2</c:v>
                </c:pt>
                <c:pt idx="88518">
                  <c:v>2.7463613077998199E-2</c:v>
                </c:pt>
                <c:pt idx="88519">
                  <c:v>2.7465745806694E-2</c:v>
                </c:pt>
                <c:pt idx="88520">
                  <c:v>2.74589341133833E-2</c:v>
                </c:pt>
                <c:pt idx="88521">
                  <c:v>2.74554248899221E-2</c:v>
                </c:pt>
                <c:pt idx="88522">
                  <c:v>2.7474505826830899E-2</c:v>
                </c:pt>
                <c:pt idx="88523">
                  <c:v>2.7454998344182999E-2</c:v>
                </c:pt>
                <c:pt idx="88524">
                  <c:v>2.7461808174848602E-2</c:v>
                </c:pt>
                <c:pt idx="88525">
                  <c:v>2.7463987469673198E-2</c:v>
                </c:pt>
                <c:pt idx="88526">
                  <c:v>2.74571105837822E-2</c:v>
                </c:pt>
                <c:pt idx="88527">
                  <c:v>2.7453619986772499E-2</c:v>
                </c:pt>
                <c:pt idx="88528">
                  <c:v>2.7474235743284201E-2</c:v>
                </c:pt>
                <c:pt idx="88529">
                  <c:v>2.74532716721296E-2</c:v>
                </c:pt>
                <c:pt idx="88530">
                  <c:v>2.7460129931569099E-2</c:v>
                </c:pt>
                <c:pt idx="88531">
                  <c:v>2.7462441474199299E-2</c:v>
                </c:pt>
                <c:pt idx="88532">
                  <c:v>2.7455626055598301E-2</c:v>
                </c:pt>
                <c:pt idx="88533">
                  <c:v>2.7452144771814301E-2</c:v>
                </c:pt>
                <c:pt idx="88534">
                  <c:v>2.7473188936710399E-2</c:v>
                </c:pt>
                <c:pt idx="88535">
                  <c:v>2.74518989026547E-2</c:v>
                </c:pt>
                <c:pt idx="88536">
                  <c:v>2.7458770200610199E-2</c:v>
                </c:pt>
                <c:pt idx="88537">
                  <c:v>2.7461100369691901E-2</c:v>
                </c:pt>
                <c:pt idx="88538">
                  <c:v>2.74543277919292E-2</c:v>
                </c:pt>
                <c:pt idx="88539">
                  <c:v>2.7450876310467699E-2</c:v>
                </c:pt>
                <c:pt idx="88540">
                  <c:v>2.7472550049424199E-2</c:v>
                </c:pt>
                <c:pt idx="88541">
                  <c:v>2.7450673282146398E-2</c:v>
                </c:pt>
                <c:pt idx="88542">
                  <c:v>2.7457587420940399E-2</c:v>
                </c:pt>
                <c:pt idx="88543">
                  <c:v>2.74598971009254E-2</c:v>
                </c:pt>
                <c:pt idx="88544">
                  <c:v>2.7453105896711402E-2</c:v>
                </c:pt>
                <c:pt idx="88545">
                  <c:v>2.7449710294604301E-2</c:v>
                </c:pt>
                <c:pt idx="88546">
                  <c:v>2.7472540736198401E-2</c:v>
                </c:pt>
                <c:pt idx="88547">
                  <c:v>2.74495389312506E-2</c:v>
                </c:pt>
                <c:pt idx="88548">
                  <c:v>2.74565406143665E-2</c:v>
                </c:pt>
                <c:pt idx="88549">
                  <c:v>2.7458881959319101E-2</c:v>
                </c:pt>
                <c:pt idx="88550">
                  <c:v>2.7452053502201999E-2</c:v>
                </c:pt>
                <c:pt idx="88551">
                  <c:v>2.74486858397722E-2</c:v>
                </c:pt>
                <c:pt idx="88552">
                  <c:v>2.7471857145428699E-2</c:v>
                </c:pt>
                <c:pt idx="88553">
                  <c:v>2.7473047375678999E-2</c:v>
                </c:pt>
                <c:pt idx="88554">
                  <c:v>2.7469500899314901E-2</c:v>
                </c:pt>
                <c:pt idx="88555">
                  <c:v>2.7465259656310099E-2</c:v>
                </c:pt>
                <c:pt idx="88556">
                  <c:v>2.74656061083078E-2</c:v>
                </c:pt>
                <c:pt idx="88557">
                  <c:v>2.7466587722301501E-2</c:v>
                </c:pt>
                <c:pt idx="88558">
                  <c:v>2.74647045880556E-2</c:v>
                </c:pt>
                <c:pt idx="88559">
                  <c:v>2.7463521808385901E-2</c:v>
                </c:pt>
                <c:pt idx="88560">
                  <c:v>2.74646691977978E-2</c:v>
                </c:pt>
                <c:pt idx="88561">
                  <c:v>2.7464536949992201E-2</c:v>
                </c:pt>
                <c:pt idx="88562">
                  <c:v>2.7462311089038901E-2</c:v>
                </c:pt>
                <c:pt idx="88563">
                  <c:v>2.74610929191113E-2</c:v>
                </c:pt>
                <c:pt idx="88564">
                  <c:v>2.7461122721433601E-2</c:v>
                </c:pt>
                <c:pt idx="88565">
                  <c:v>2.7460148558020599E-2</c:v>
                </c:pt>
                <c:pt idx="88566">
                  <c:v>2.7458652853965801E-2</c:v>
                </c:pt>
                <c:pt idx="88567">
                  <c:v>2.7458541095256798E-2</c:v>
                </c:pt>
                <c:pt idx="88568">
                  <c:v>2.7459107339382199E-2</c:v>
                </c:pt>
                <c:pt idx="88569">
                  <c:v>2.7458634227514302E-2</c:v>
                </c:pt>
                <c:pt idx="88570">
                  <c:v>2.7458034455776201E-2</c:v>
                </c:pt>
                <c:pt idx="88571">
                  <c:v>2.7458352968096698E-2</c:v>
                </c:pt>
                <c:pt idx="88572">
                  <c:v>2.7458311989903499E-2</c:v>
                </c:pt>
                <c:pt idx="88573">
                  <c:v>2.7457451447844498E-2</c:v>
                </c:pt>
                <c:pt idx="88574">
                  <c:v>2.7456970885396E-2</c:v>
                </c:pt>
                <c:pt idx="88575">
                  <c:v>2.7457123622298199E-2</c:v>
                </c:pt>
                <c:pt idx="88576">
                  <c:v>2.74567622691393E-2</c:v>
                </c:pt>
                <c:pt idx="88577">
                  <c:v>0.23791868984699199</c:v>
                </c:pt>
                <c:pt idx="88578">
                  <c:v>0.23098844289779699</c:v>
                </c:pt>
                <c:pt idx="88579">
                  <c:v>0.22335866093635601</c:v>
                </c:pt>
                <c:pt idx="88580">
                  <c:v>0.219484537839889</c:v>
                </c:pt>
                <c:pt idx="88581">
                  <c:v>0.216542929410934</c:v>
                </c:pt>
                <c:pt idx="88582">
                  <c:v>0.20960678160190599</c:v>
                </c:pt>
                <c:pt idx="88583">
                  <c:v>0.19871693849563599</c:v>
                </c:pt>
                <c:pt idx="88584">
                  <c:v>0.186460927128792</c:v>
                </c:pt>
                <c:pt idx="88585">
                  <c:v>0.17406351864337899</c:v>
                </c:pt>
                <c:pt idx="88586">
                  <c:v>0.16005763411521901</c:v>
                </c:pt>
                <c:pt idx="88587">
                  <c:v>0.14162744581699399</c:v>
                </c:pt>
                <c:pt idx="88588">
                  <c:v>0.11563616245985001</c:v>
                </c:pt>
                <c:pt idx="88589">
                  <c:v>8.1384599208831801E-2</c:v>
                </c:pt>
                <c:pt idx="88590">
                  <c:v>5.0667934119701399E-2</c:v>
                </c:pt>
                <c:pt idx="88591">
                  <c:v>2.9241250827908499E-2</c:v>
                </c:pt>
                <c:pt idx="88592">
                  <c:v>1.68385077267885E-2</c:v>
                </c:pt>
                <c:pt idx="88593">
                  <c:v>1.1845693923532999E-2</c:v>
                </c:pt>
                <c:pt idx="88594">
                  <c:v>1.2142715975642201E-2</c:v>
                </c:pt>
                <c:pt idx="88595">
                  <c:v>1.5643535181880001E-2</c:v>
                </c:pt>
                <c:pt idx="88596">
                  <c:v>2.0041987299919101E-2</c:v>
                </c:pt>
                <c:pt idx="88597">
                  <c:v>2.3264978080987899E-2</c:v>
                </c:pt>
                <c:pt idx="88598">
                  <c:v>2.4242479354143101E-2</c:v>
                </c:pt>
                <c:pt idx="88599">
                  <c:v>2.3151366040110598E-2</c:v>
                </c:pt>
                <c:pt idx="88600">
                  <c:v>2.0874949172139199E-2</c:v>
                </c:pt>
                <c:pt idx="88601">
                  <c:v>1.8370710313320202E-2</c:v>
                </c:pt>
                <c:pt idx="88602">
                  <c:v>1.6234144568443298E-2</c:v>
                </c:pt>
                <c:pt idx="88603">
                  <c:v>1.46392583847046E-2</c:v>
                </c:pt>
                <c:pt idx="88604">
                  <c:v>1.33983800187707E-2</c:v>
                </c:pt>
                <c:pt idx="88605">
                  <c:v>1.22319981455803E-2</c:v>
                </c:pt>
                <c:pt idx="88606">
                  <c:v>1.09377047047019E-2</c:v>
                </c:pt>
                <c:pt idx="88607">
                  <c:v>9.7009129822254198E-3</c:v>
                </c:pt>
                <c:pt idx="88608">
                  <c:v>8.03018361330032E-3</c:v>
                </c:pt>
                <c:pt idx="88609">
                  <c:v>5.7037677615881001E-3</c:v>
                </c:pt>
                <c:pt idx="88610">
                  <c:v>3.3412540797144201E-3</c:v>
                </c:pt>
                <c:pt idx="88611">
                  <c:v>1.74697453621775E-3</c:v>
                </c:pt>
                <c:pt idx="88612">
                  <c:v>1.4213144313544E-3</c:v>
                </c:pt>
                <c:pt idx="88613">
                  <c:v>2.3390180431306401E-3</c:v>
                </c:pt>
                <c:pt idx="88614">
                  <c:v>3.6009748000651598E-3</c:v>
                </c:pt>
                <c:pt idx="88615">
                  <c:v>4.2699901387095503E-3</c:v>
                </c:pt>
                <c:pt idx="88616">
                  <c:v>3.9364029653370398E-3</c:v>
                </c:pt>
                <c:pt idx="88617">
                  <c:v>2.9001922812312798E-3</c:v>
                </c:pt>
                <c:pt idx="88618">
                  <c:v>1.79180118720979E-3</c:v>
                </c:pt>
                <c:pt idx="88619">
                  <c:v>1.0692278156057E-3</c:v>
                </c:pt>
                <c:pt idx="88620">
                  <c:v>9.3124853447079702E-4</c:v>
                </c:pt>
                <c:pt idx="88621">
                  <c:v>1.36952591128647E-3</c:v>
                </c:pt>
                <c:pt idx="88622">
                  <c:v>1.98002066463232E-3</c:v>
                </c:pt>
                <c:pt idx="88623">
                  <c:v>2.1895775571465501E-3</c:v>
                </c:pt>
                <c:pt idx="88624">
                  <c:v>2.00646044686437E-3</c:v>
                </c:pt>
                <c:pt idx="88625">
                  <c:v>1.6358568100258699E-3</c:v>
                </c:pt>
                <c:pt idx="88626">
                  <c:v>1.1709245154634101E-3</c:v>
                </c:pt>
                <c:pt idx="88627">
                  <c:v>7.6124339830130295E-4</c:v>
                </c:pt>
                <c:pt idx="88628">
                  <c:v>6.1744987033307596E-4</c:v>
                </c:pt>
                <c:pt idx="88629">
                  <c:v>7.6691707363352201E-4</c:v>
                </c:pt>
                <c:pt idx="88630">
                  <c:v>1.0064115049317501E-3</c:v>
                </c:pt>
                <c:pt idx="88631">
                  <c:v>1.10858073458076E-3</c:v>
                </c:pt>
                <c:pt idx="88632">
                  <c:v>1.0191218461841299E-3</c:v>
                </c:pt>
                <c:pt idx="88633">
                  <c:v>8.2952255615964499E-4</c:v>
                </c:pt>
                <c:pt idx="88634">
                  <c:v>6.4697547350078799E-4</c:v>
                </c:pt>
                <c:pt idx="88635">
                  <c:v>5.2403885638341297E-4</c:v>
                </c:pt>
                <c:pt idx="88636">
                  <c:v>4.6770399785600603E-4</c:v>
                </c:pt>
                <c:pt idx="88637">
                  <c:v>4.8069015610963101E-4</c:v>
                </c:pt>
                <c:pt idx="88638">
                  <c:v>5.6010595289990295E-4</c:v>
                </c:pt>
                <c:pt idx="88639">
                  <c:v>6.3610880170017503E-4</c:v>
                </c:pt>
                <c:pt idx="88640">
                  <c:v>6.1339221429079804E-4</c:v>
                </c:pt>
                <c:pt idx="88641">
                  <c:v>5.15246763825417E-4</c:v>
                </c:pt>
                <c:pt idx="88642">
                  <c:v>4.28606115747243E-4</c:v>
                </c:pt>
                <c:pt idx="88643">
                  <c:v>3.78735479898751E-4</c:v>
                </c:pt>
                <c:pt idx="88644">
                  <c:v>3.53740324499085E-4</c:v>
                </c:pt>
                <c:pt idx="88645">
                  <c:v>3.50875721778721E-4</c:v>
                </c:pt>
                <c:pt idx="88646">
                  <c:v>3.7318631075322601E-4</c:v>
                </c:pt>
                <c:pt idx="88647">
                  <c:v>3.9844511775299901E-4</c:v>
                </c:pt>
                <c:pt idx="88648">
                  <c:v>3.9456141530536099E-4</c:v>
                </c:pt>
                <c:pt idx="88649">
                  <c:v>3.5227288026362701E-4</c:v>
                </c:pt>
                <c:pt idx="88650">
                  <c:v>2.9788495157845302E-4</c:v>
                </c:pt>
                <c:pt idx="88651">
                  <c:v>2.6583700673654703E-4</c:v>
                </c:pt>
                <c:pt idx="88652">
                  <c:v>2.5983122759498699E-4</c:v>
                </c:pt>
                <c:pt idx="88653">
                  <c:v>2.6337767485529201E-4</c:v>
                </c:pt>
                <c:pt idx="88654">
                  <c:v>2.6611273642629401E-4</c:v>
                </c:pt>
                <c:pt idx="88655">
                  <c:v>2.6588211767375502E-4</c:v>
                </c:pt>
                <c:pt idx="88656">
                  <c:v>2.5990602443925998E-4</c:v>
                </c:pt>
                <c:pt idx="88657">
                  <c:v>2.4313204630743701E-4</c:v>
                </c:pt>
                <c:pt idx="88658">
                  <c:v>2.1895846293773499E-4</c:v>
                </c:pt>
                <c:pt idx="88659">
                  <c:v>1.9944019732065499E-4</c:v>
                </c:pt>
                <c:pt idx="88660">
                  <c:v>1.9233561761211601E-4</c:v>
                </c:pt>
                <c:pt idx="88661">
                  <c:v>1.9370143127162001E-4</c:v>
                </c:pt>
                <c:pt idx="88662">
                  <c:v>1.9625973072834299E-4</c:v>
                </c:pt>
                <c:pt idx="88663">
                  <c:v>1.9536956096999399E-4</c:v>
                </c:pt>
                <c:pt idx="88664">
                  <c:v>1.9005288777407299E-4</c:v>
                </c:pt>
                <c:pt idx="88665">
                  <c:v>1.81315146619454E-4</c:v>
                </c:pt>
                <c:pt idx="88666">
                  <c:v>1.7106783343478999E-4</c:v>
                </c:pt>
                <c:pt idx="88667">
                  <c:v>1.6268540639430301E-4</c:v>
                </c:pt>
                <c:pt idx="88668">
                  <c:v>1.5855432138778299E-4</c:v>
                </c:pt>
                <c:pt idx="88669">
                  <c:v>1.5858704864513099E-4</c:v>
                </c:pt>
                <c:pt idx="88670">
                  <c:v>1.5946791972964999E-4</c:v>
                </c:pt>
                <c:pt idx="88671">
                  <c:v>1.5806691953912399E-4</c:v>
                </c:pt>
                <c:pt idx="88672">
                  <c:v>1.5400545089505599E-4</c:v>
                </c:pt>
                <c:pt idx="88673">
                  <c:v>1.4853698667138799E-4</c:v>
                </c:pt>
                <c:pt idx="88674">
                  <c:v>1.4300573093351001E-4</c:v>
                </c:pt>
                <c:pt idx="88675">
                  <c:v>1.3840761675965E-4</c:v>
                </c:pt>
                <c:pt idx="88676">
                  <c:v>1.3551756273955101E-4</c:v>
                </c:pt>
                <c:pt idx="88677">
                  <c:v>1.3437411689665201E-4</c:v>
                </c:pt>
                <c:pt idx="88678">
                  <c:v>1.33577559608966E-4</c:v>
                </c:pt>
                <c:pt idx="88679">
                  <c:v>1.3177705113776001E-4</c:v>
                </c:pt>
                <c:pt idx="88680">
                  <c:v>1.2869358761236099E-4</c:v>
                </c:pt>
                <c:pt idx="88681">
                  <c:v>1.24999191029929E-4</c:v>
                </c:pt>
                <c:pt idx="88682">
                  <c:v>1.21559198305477E-4</c:v>
                </c:pt>
                <c:pt idx="88683">
                  <c:v>1.18734358693473E-4</c:v>
                </c:pt>
                <c:pt idx="88684">
                  <c:v>1.16650873678736E-4</c:v>
                </c:pt>
                <c:pt idx="88685">
                  <c:v>1.15225077024661E-4</c:v>
                </c:pt>
                <c:pt idx="88686">
                  <c:v>1.13974027044605E-4</c:v>
                </c:pt>
                <c:pt idx="88687">
                  <c:v>1.12293651909567E-4</c:v>
                </c:pt>
                <c:pt idx="88688">
                  <c:v>1.10026514448691E-4</c:v>
                </c:pt>
                <c:pt idx="88689">
                  <c:v>1.07544015918393E-4</c:v>
                </c:pt>
                <c:pt idx="88690">
                  <c:v>1.0527462291065599E-4</c:v>
                </c:pt>
                <c:pt idx="88691">
                  <c:v>1.0336793638998601E-4</c:v>
                </c:pt>
                <c:pt idx="88692">
                  <c:v>1.01778990938328E-4</c:v>
                </c:pt>
                <c:pt idx="88693">
                  <c:v>1.00406679848675E-4</c:v>
                </c:pt>
                <c:pt idx="88694">
                  <c:v>9.9068893177900504E-5</c:v>
                </c:pt>
                <c:pt idx="88695">
                  <c:v>9.7544681921135594E-5</c:v>
                </c:pt>
                <c:pt idx="88696">
                  <c:v>9.57747834036127E-5</c:v>
                </c:pt>
                <c:pt idx="88697">
                  <c:v>9.3931084848009104E-5</c:v>
                </c:pt>
                <c:pt idx="88698">
                  <c:v>9.2226648121140897E-5</c:v>
                </c:pt>
                <c:pt idx="88699">
                  <c:v>9.0725181507878006E-5</c:v>
                </c:pt>
                <c:pt idx="88700">
                  <c:v>8.9364715677220401E-5</c:v>
                </c:pt>
                <c:pt idx="88701">
                  <c:v>8.8066961325239404E-5</c:v>
                </c:pt>
                <c:pt idx="88702">
                  <c:v>8.6763822764623897E-5</c:v>
                </c:pt>
                <c:pt idx="88703">
                  <c:v>8.5390449385158704E-5</c:v>
                </c:pt>
                <c:pt idx="88704">
                  <c:v>8.39376079966314E-5</c:v>
                </c:pt>
                <c:pt idx="88705">
                  <c:v>8.2482300058472902E-5</c:v>
                </c:pt>
                <c:pt idx="88706">
                  <c:v>8.1118792877532501E-5</c:v>
                </c:pt>
                <c:pt idx="88707">
                  <c:v>7.9870114859659198E-5</c:v>
                </c:pt>
                <c:pt idx="88708">
                  <c:v>7.8691547969356206E-5</c:v>
                </c:pt>
                <c:pt idx="88709">
                  <c:v>7.75335138314404E-5</c:v>
                </c:pt>
                <c:pt idx="88710">
                  <c:v>7.63711504987441E-5</c:v>
                </c:pt>
                <c:pt idx="88711">
                  <c:v>7.5192649092059596E-5</c:v>
                </c:pt>
                <c:pt idx="88712">
                  <c:v>7.4003030022140606E-5</c:v>
                </c:pt>
                <c:pt idx="88713">
                  <c:v>7.2833849117159803E-5</c:v>
                </c:pt>
                <c:pt idx="88714">
                  <c:v>7.1721915446687503E-5</c:v>
                </c:pt>
                <c:pt idx="88715">
                  <c:v>7.0672162109985893E-5</c:v>
                </c:pt>
                <c:pt idx="88716">
                  <c:v>6.9658264692407101E-5</c:v>
                </c:pt>
                <c:pt idx="88717">
                  <c:v>6.8653527705464499E-5</c:v>
                </c:pt>
                <c:pt idx="88718">
                  <c:v>6.7649722041096498E-5</c:v>
                </c:pt>
                <c:pt idx="88719">
                  <c:v>6.6649874497670694E-5</c:v>
                </c:pt>
                <c:pt idx="88720">
                  <c:v>6.5660962718538899E-5</c:v>
                </c:pt>
                <c:pt idx="88721">
                  <c:v>6.4695173932705102E-5</c:v>
                </c:pt>
                <c:pt idx="88722">
                  <c:v>6.3773011788725799E-5</c:v>
                </c:pt>
                <c:pt idx="88723">
                  <c:v>6.2883103964850307E-5</c:v>
                </c:pt>
                <c:pt idx="88724">
                  <c:v>6.2015518778935102E-5</c:v>
                </c:pt>
                <c:pt idx="88725">
                  <c:v>6.11592622590251E-5</c:v>
                </c:pt>
                <c:pt idx="88726">
                  <c:v>6.0307622334221398E-5</c:v>
                </c:pt>
                <c:pt idx="88727">
                  <c:v>5.9461825003381798E-5</c:v>
                </c:pt>
                <c:pt idx="88728">
                  <c:v>5.86293899687007E-5</c:v>
                </c:pt>
                <c:pt idx="88729">
                  <c:v>5.7817349443212199E-5</c:v>
                </c:pt>
                <c:pt idx="88730">
                  <c:v>5.7028089941013598E-5</c:v>
                </c:pt>
                <c:pt idx="88731">
                  <c:v>5.6258493714267402E-5</c:v>
                </c:pt>
                <c:pt idx="88732">
                  <c:v>5.5502681789221201E-5</c:v>
                </c:pt>
                <c:pt idx="88733">
                  <c:v>5.4756274039391401E-5</c:v>
                </c:pt>
                <c:pt idx="88734">
                  <c:v>5.4017866204958402E-5</c:v>
                </c:pt>
                <c:pt idx="88735">
                  <c:v>5.3289644711185199E-5</c:v>
                </c:pt>
                <c:pt idx="88736">
                  <c:v>5.2574898290913599E-5</c:v>
                </c:pt>
                <c:pt idx="88737">
                  <c:v>5.1876129873562597E-5</c:v>
                </c:pt>
                <c:pt idx="88738">
                  <c:v>5.1192379032727297E-5</c:v>
                </c:pt>
                <c:pt idx="88739">
                  <c:v>5.05214920849539E-5</c:v>
                </c:pt>
                <c:pt idx="88740">
                  <c:v>4.9860562285175601E-5</c:v>
                </c:pt>
                <c:pt idx="88741">
                  <c:v>4.9208450946025598E-5</c:v>
                </c:pt>
                <c:pt idx="88742">
                  <c:v>4.8565281758783399E-5</c:v>
                </c:pt>
                <c:pt idx="88743">
                  <c:v>4.7932306188158698E-5</c:v>
                </c:pt>
                <c:pt idx="88744">
                  <c:v>4.7311055823229301E-5</c:v>
                </c:pt>
                <c:pt idx="88745">
                  <c:v>4.6701763494638699E-5</c:v>
                </c:pt>
                <c:pt idx="88746">
                  <c:v>4.6103650674922399E-5</c:v>
                </c:pt>
                <c:pt idx="88747">
                  <c:v>4.5514942030422403E-5</c:v>
                </c:pt>
                <c:pt idx="88748">
                  <c:v>4.4935088226338903E-5</c:v>
                </c:pt>
                <c:pt idx="88749">
                  <c:v>4.4363707274896997E-5</c:v>
                </c:pt>
                <c:pt idx="88750">
                  <c:v>4.3801126594189602E-5</c:v>
                </c:pt>
                <c:pt idx="88751">
                  <c:v>4.3248306610621498E-5</c:v>
                </c:pt>
                <c:pt idx="88752">
                  <c:v>4.2705174564616802E-5</c:v>
                </c:pt>
                <c:pt idx="88753">
                  <c:v>4.2171788663836203E-5</c:v>
                </c:pt>
                <c:pt idx="88754">
                  <c:v>4.1647166654001901E-5</c:v>
                </c:pt>
                <c:pt idx="88755">
                  <c:v>4.1131082980427898E-5</c:v>
                </c:pt>
                <c:pt idx="88756">
                  <c:v>4.0622831875225502E-5</c:v>
                </c:pt>
                <c:pt idx="88757">
                  <c:v>4.0122518839780201E-5</c:v>
                </c:pt>
                <c:pt idx="88758">
                  <c:v>3.9630562241654802E-5</c:v>
                </c:pt>
                <c:pt idx="88759">
                  <c:v>3.9146936614997699E-5</c:v>
                </c:pt>
                <c:pt idx="88760">
                  <c:v>3.8671649235766401E-5</c:v>
                </c:pt>
                <c:pt idx="88761">
                  <c:v>3.82043108402286E-5</c:v>
                </c:pt>
                <c:pt idx="88762">
                  <c:v>3.7744517612736699E-5</c:v>
                </c:pt>
                <c:pt idx="88763">
                  <c:v>3.7292014894774197E-5</c:v>
                </c:pt>
                <c:pt idx="88764">
                  <c:v>3.6846715374849703E-5</c:v>
                </c:pt>
                <c:pt idx="88765">
                  <c:v>3.6408739106263999E-5</c:v>
                </c:pt>
                <c:pt idx="88766">
                  <c:v>3.5978013329440701E-5</c:v>
                </c:pt>
                <c:pt idx="88767">
                  <c:v>3.5554523492464802E-5</c:v>
                </c:pt>
                <c:pt idx="88768">
                  <c:v>3.5138062230544199E-5</c:v>
                </c:pt>
                <c:pt idx="88769">
                  <c:v>3.4728283935692202E-5</c:v>
                </c:pt>
                <c:pt idx="88770">
                  <c:v>3.43251958838664E-5</c:v>
                </c:pt>
                <c:pt idx="88771">
                  <c:v>3.39287435053848E-5</c:v>
                </c:pt>
                <c:pt idx="88772">
                  <c:v>3.3538733987370499E-5</c:v>
                </c:pt>
                <c:pt idx="88773">
                  <c:v>3.3155090932268602E-5</c:v>
                </c:pt>
                <c:pt idx="88774">
                  <c:v>3.2777865271782503E-5</c:v>
                </c:pt>
                <c:pt idx="88775">
                  <c:v>3.2406896934844499E-5</c:v>
                </c:pt>
                <c:pt idx="88776">
                  <c:v>3.2042127713793902E-5</c:v>
                </c:pt>
                <c:pt idx="88777">
                  <c:v>3.1683215638622601E-5</c:v>
                </c:pt>
                <c:pt idx="88778">
                  <c:v>3.1330262572737397E-5</c:v>
                </c:pt>
                <c:pt idx="88779">
                  <c:v>3.0983086617197801E-5</c:v>
                </c:pt>
                <c:pt idx="88780">
                  <c:v>3.06415131490212E-5</c:v>
                </c:pt>
                <c:pt idx="88781">
                  <c:v>3.03057749988511E-5</c:v>
                </c:pt>
                <c:pt idx="88782">
                  <c:v>2.9975541110616201E-5</c:v>
                </c:pt>
                <c:pt idx="88783">
                  <c:v>2.96508405881468E-5</c:v>
                </c:pt>
                <c:pt idx="88784">
                  <c:v>2.9333854399737899E-5</c:v>
                </c:pt>
                <c:pt idx="88785">
                  <c:v>2.90217267320258E-5</c:v>
                </c:pt>
                <c:pt idx="88786">
                  <c:v>2.8714764994219901E-5</c:v>
                </c:pt>
                <c:pt idx="88787">
                  <c:v>2.8412814572220699E-5</c:v>
                </c:pt>
                <c:pt idx="88788">
                  <c:v>2.8114820452174199E-5</c:v>
                </c:pt>
                <c:pt idx="88789">
                  <c:v>2.7821050025522699E-5</c:v>
                </c:pt>
                <c:pt idx="88790">
                  <c:v>2.7531805244507299E-5</c:v>
                </c:pt>
                <c:pt idx="88791">
                  <c:v>2.7246815079706701E-5</c:v>
                </c:pt>
                <c:pt idx="88792">
                  <c:v>2.69655265583424E-5</c:v>
                </c:pt>
                <c:pt idx="88793">
                  <c:v>2.6688210709835399E-5</c:v>
                </c:pt>
                <c:pt idx="88794">
                  <c:v>2.64149166468997E-5</c:v>
                </c:pt>
                <c:pt idx="88795">
                  <c:v>2.61453806160716E-5</c:v>
                </c:pt>
                <c:pt idx="88796">
                  <c:v>2.5879224267555401E-5</c:v>
                </c:pt>
                <c:pt idx="88797">
                  <c:v>2.56168241321575E-5</c:v>
                </c:pt>
                <c:pt idx="88798">
                  <c:v>2.53580910793971E-5</c:v>
                </c:pt>
                <c:pt idx="88799">
                  <c:v>2.5102623112616099E-5</c:v>
                </c:pt>
                <c:pt idx="88800">
                  <c:v>2.48505421041045E-5</c:v>
                </c:pt>
                <c:pt idx="88801">
                  <c:v>2.46017934841802E-5</c:v>
                </c:pt>
                <c:pt idx="88802">
                  <c:v>2.4356437279493501E-5</c:v>
                </c:pt>
                <c:pt idx="88803">
                  <c:v>2.4114166080835299E-5</c:v>
                </c:pt>
                <c:pt idx="88804">
                  <c:v>2.3875050828792101E-5</c:v>
                </c:pt>
                <c:pt idx="88805">
                  <c:v>2.3639078790438399E-5</c:v>
                </c:pt>
                <c:pt idx="88806">
                  <c:v>2.3406195396091799E-5</c:v>
                </c:pt>
                <c:pt idx="88807">
                  <c:v>2.3176271497504799E-5</c:v>
                </c:pt>
                <c:pt idx="88808">
                  <c:v>2.2949276171857501E-5</c:v>
                </c:pt>
                <c:pt idx="88809">
                  <c:v>2.27252421609592E-5</c:v>
                </c:pt>
                <c:pt idx="88810">
                  <c:v>2.2504069420392601E-5</c:v>
                </c:pt>
                <c:pt idx="88811">
                  <c:v>2.2285854356596199E-5</c:v>
                </c:pt>
                <c:pt idx="88812">
                  <c:v>2.2070275008445599E-5</c:v>
                </c:pt>
                <c:pt idx="88813">
                  <c:v>2.1857566025573801E-5</c:v>
                </c:pt>
                <c:pt idx="88814">
                  <c:v>2.16475855268072E-5</c:v>
                </c:pt>
                <c:pt idx="88815">
                  <c:v>2.1440237105707601E-5</c:v>
                </c:pt>
                <c:pt idx="88816">
                  <c:v>2.12354934774339E-5</c:v>
                </c:pt>
                <c:pt idx="88817">
                  <c:v>2.1033527445979399E-5</c:v>
                </c:pt>
                <c:pt idx="88818">
                  <c:v>2.0833987946389199E-5</c:v>
                </c:pt>
                <c:pt idx="88819">
                  <c:v>2.0637115085264698E-5</c:v>
                </c:pt>
                <c:pt idx="88820">
                  <c:v>2.0442683307919699E-5</c:v>
                </c:pt>
                <c:pt idx="88821">
                  <c:v>2.02507490030257E-5</c:v>
                </c:pt>
                <c:pt idx="88822">
                  <c:v>2.0061210307176201E-5</c:v>
                </c:pt>
                <c:pt idx="88823">
                  <c:v>1.9874174540745999E-5</c:v>
                </c:pt>
                <c:pt idx="88824">
                  <c:v>1.9689490727614601E-5</c:v>
                </c:pt>
                <c:pt idx="88825">
                  <c:v>1.9507122487993901E-5</c:v>
                </c:pt>
                <c:pt idx="88826">
                  <c:v>1.93271407624707E-5</c:v>
                </c:pt>
                <c:pt idx="88827">
                  <c:v>1.9149401850882E-5</c:v>
                </c:pt>
                <c:pt idx="88828">
                  <c:v>1.8973983969772201E-5</c:v>
                </c:pt>
                <c:pt idx="88829">
                  <c:v>1.8800788893713599E-5</c:v>
                </c:pt>
                <c:pt idx="88830">
                  <c:v>1.8629734768183001E-5</c:v>
                </c:pt>
                <c:pt idx="88831">
                  <c:v>1.8460990759194801E-5</c:v>
                </c:pt>
                <c:pt idx="88832">
                  <c:v>1.8294391338713501E-5</c:v>
                </c:pt>
                <c:pt idx="88833">
                  <c:v>1.8129838281311102E-5</c:v>
                </c:pt>
                <c:pt idx="88834">
                  <c:v>1.7967462554224801E-5</c:v>
                </c:pt>
                <c:pt idx="88835">
                  <c:v>1.78071204572916E-5</c:v>
                </c:pt>
                <c:pt idx="88836">
                  <c:v>1.7648955690674501E-5</c:v>
                </c:pt>
                <c:pt idx="88837">
                  <c:v>1.7492715414846299E-5</c:v>
                </c:pt>
                <c:pt idx="88838">
                  <c:v>1.7338454199489199E-5</c:v>
                </c:pt>
                <c:pt idx="88839">
                  <c:v>1.7186259356094501E-5</c:v>
                </c:pt>
                <c:pt idx="88840">
                  <c:v>1.7035876226145801E-5</c:v>
                </c:pt>
                <c:pt idx="88841">
                  <c:v>1.6887579477042901E-5</c:v>
                </c:pt>
                <c:pt idx="88842">
                  <c:v>1.6741112631279999E-5</c:v>
                </c:pt>
                <c:pt idx="88843">
                  <c:v>1.6596579371253001E-5</c:v>
                </c:pt>
                <c:pt idx="88844">
                  <c:v>1.64537959790323E-5</c:v>
                </c:pt>
                <c:pt idx="88845">
                  <c:v>1.6313057130901099E-5</c:v>
                </c:pt>
                <c:pt idx="88846">
                  <c:v>1.6173959011212001E-5</c:v>
                </c:pt>
                <c:pt idx="88847">
                  <c:v>1.6036756278481301E-5</c:v>
                </c:pt>
                <c:pt idx="88848">
                  <c:v>1.5901297956588698E-5</c:v>
                </c:pt>
                <c:pt idx="88849">
                  <c:v>1.57676240633009E-5</c:v>
                </c:pt>
                <c:pt idx="88850">
                  <c:v>1.56356090883492E-5</c:v>
                </c:pt>
                <c:pt idx="88851">
                  <c:v>1.5505280316574499E-5</c:v>
                </c:pt>
                <c:pt idx="88852">
                  <c:v>1.53767541632988E-5</c:v>
                </c:pt>
                <c:pt idx="88853">
                  <c:v>1.5249851458065699E-5</c:v>
                </c:pt>
                <c:pt idx="88854">
                  <c:v>1.51245440065395E-5</c:v>
                </c:pt>
                <c:pt idx="88855">
                  <c:v>1.50009682329255E-5</c:v>
                </c:pt>
                <c:pt idx="88856">
                  <c:v>1.4878896763548301E-5</c:v>
                </c:pt>
                <c:pt idx="88857">
                  <c:v>1.4758442375750801E-5</c:v>
                </c:pt>
                <c:pt idx="88858">
                  <c:v>1.4639606888522401E-5</c:v>
                </c:pt>
                <c:pt idx="88859">
                  <c:v>1.4522277524520199E-5</c:v>
                </c:pt>
                <c:pt idx="88860">
                  <c:v>1.44065534186666E-5</c:v>
                </c:pt>
                <c:pt idx="88861">
                  <c:v>1.42922026498127E-5</c:v>
                </c:pt>
                <c:pt idx="88862">
                  <c:v>1.4179404388414699E-5</c:v>
                </c:pt>
                <c:pt idx="88863">
                  <c:v>1.4068063137529E-5</c:v>
                </c:pt>
                <c:pt idx="88864">
                  <c:v>1.3958275303593799E-5</c:v>
                </c:pt>
                <c:pt idx="88865">
                  <c:v>1.38498626256478E-5</c:v>
                </c:pt>
                <c:pt idx="88866">
                  <c:v>1.3742808732786201E-5</c:v>
                </c:pt>
                <c:pt idx="88867">
                  <c:v>1.3637253687193201E-5</c:v>
                </c:pt>
                <c:pt idx="88868">
                  <c:v>1.3533098353946101E-5</c:v>
                </c:pt>
                <c:pt idx="88869">
                  <c:v>1.34303008962888E-5</c:v>
                </c:pt>
                <c:pt idx="88870">
                  <c:v>1.3328708519111399E-5</c:v>
                </c:pt>
                <c:pt idx="88871">
                  <c:v>1.3228703210188499E-5</c:v>
                </c:pt>
                <c:pt idx="88872">
                  <c:v>1.3129804756317701E-5</c:v>
                </c:pt>
                <c:pt idx="88873">
                  <c:v>1.3032295100856599E-5</c:v>
                </c:pt>
                <c:pt idx="88874">
                  <c:v>1.2936082384840099E-5</c:v>
                </c:pt>
                <c:pt idx="88875">
                  <c:v>1.2841155694331999E-5</c:v>
                </c:pt>
                <c:pt idx="88876">
                  <c:v>1.2747493201459301E-5</c:v>
                </c:pt>
                <c:pt idx="88877">
                  <c:v>1.2655017599172401E-5</c:v>
                </c:pt>
                <c:pt idx="88878">
                  <c:v>1.25637589007965E-5</c:v>
                </c:pt>
                <c:pt idx="88879">
                  <c:v>1.24737971418654E-5</c:v>
                </c:pt>
                <c:pt idx="88880">
                  <c:v>1.23849140436505E-5</c:v>
                </c:pt>
                <c:pt idx="88881">
                  <c:v>1.2297290595597599E-5</c:v>
                </c:pt>
                <c:pt idx="88882">
                  <c:v>1.2210760360176199E-5</c:v>
                </c:pt>
                <c:pt idx="88883">
                  <c:v>1.21254297482665E-5</c:v>
                </c:pt>
                <c:pt idx="88884">
                  <c:v>1.2041159607179001E-5</c:v>
                </c:pt>
                <c:pt idx="88885">
                  <c:v>1.19582045954303E-5</c:v>
                </c:pt>
                <c:pt idx="88886">
                  <c:v>1.18761563498993E-5</c:v>
                </c:pt>
                <c:pt idx="88887">
                  <c:v>1.1795230420830201E-5</c:v>
                </c:pt>
                <c:pt idx="88888">
                  <c:v>1.1715519576682701E-5</c:v>
                </c:pt>
                <c:pt idx="88889">
                  <c:v>1.16367909868131E-5</c:v>
                </c:pt>
                <c:pt idx="88890">
                  <c:v>1.15590682980837E-5</c:v>
                </c:pt>
                <c:pt idx="88891">
                  <c:v>1.1482457921374599E-5</c:v>
                </c:pt>
                <c:pt idx="88892">
                  <c:v>1.14068589027738E-5</c:v>
                </c:pt>
                <c:pt idx="88893">
                  <c:v>1.13322957986384E-5</c:v>
                </c:pt>
                <c:pt idx="88894">
                  <c:v>1.1258692211413301E-5</c:v>
                </c:pt>
                <c:pt idx="88895">
                  <c:v>1.11860699689714E-5</c:v>
                </c:pt>
                <c:pt idx="88896">
                  <c:v>1.1114450899185599E-5</c:v>
                </c:pt>
                <c:pt idx="88897">
                  <c:v>1.1043790436815499E-5</c:v>
                </c:pt>
                <c:pt idx="88898">
                  <c:v>1.0974117685691499E-5</c:v>
                </c:pt>
                <c:pt idx="88899">
                  <c:v>1.09052689367672E-5</c:v>
                </c:pt>
                <c:pt idx="88900">
                  <c:v>1.08374833871494E-5</c:v>
                </c:pt>
                <c:pt idx="88901">
                  <c:v>1.0770493645395599E-5</c:v>
                </c:pt>
                <c:pt idx="88902">
                  <c:v>1.070456164598E-5</c:v>
                </c:pt>
                <c:pt idx="88903">
                  <c:v>1.0639349056873499E-5</c:v>
                </c:pt>
                <c:pt idx="88904">
                  <c:v>1.05750768852886E-5</c:v>
                </c:pt>
                <c:pt idx="88905">
                  <c:v>1.05116923805326E-5</c:v>
                </c:pt>
                <c:pt idx="88906">
                  <c:v>1.0449180990690399E-5</c:v>
                </c:pt>
                <c:pt idx="88907">
                  <c:v>1.03874845081009E-5</c:v>
                </c:pt>
                <c:pt idx="88908">
                  <c:v>1.0326670235372199E-5</c:v>
                </c:pt>
                <c:pt idx="88909">
                  <c:v>1.0266601748298899E-5</c:v>
                </c:pt>
                <c:pt idx="88910">
                  <c:v>1.02074627648108E-5</c:v>
                </c:pt>
                <c:pt idx="88911">
                  <c:v>1.01489949884126E-5</c:v>
                </c:pt>
                <c:pt idx="88912">
                  <c:v>1.0091390322486399E-5</c:v>
                </c:pt>
                <c:pt idx="88913">
                  <c:v>1.00345896498766E-5</c:v>
                </c:pt>
                <c:pt idx="88914">
                  <c:v>9.9784729172824899E-6</c:v>
                </c:pt>
                <c:pt idx="88915">
                  <c:v>9.9233357104822096E-6</c:v>
                </c:pt>
                <c:pt idx="88916">
                  <c:v>9.8687869467539696E-6</c:v>
                </c:pt>
                <c:pt idx="88917">
                  <c:v>9.8149594123242406E-6</c:v>
                </c:pt>
                <c:pt idx="88918">
                  <c:v>9.7619504231261106E-6</c:v>
                </c:pt>
                <c:pt idx="88919">
                  <c:v>9.7095908131450398E-6</c:v>
                </c:pt>
                <c:pt idx="88920">
                  <c:v>9.6580506578902697E-6</c:v>
                </c:pt>
                <c:pt idx="88921">
                  <c:v>9.6071216830750893E-6</c:v>
                </c:pt>
                <c:pt idx="88922">
                  <c:v>9.5569694167352298E-6</c:v>
                </c:pt>
                <c:pt idx="88923">
                  <c:v>9.5073701231740398E-6</c:v>
                </c:pt>
                <c:pt idx="88924">
                  <c:v>9.4586503109894693E-6</c:v>
                </c:pt>
                <c:pt idx="88925">
                  <c:v>9.4104934760252894E-6</c:v>
                </c:pt>
                <c:pt idx="88926">
                  <c:v>9.3630051196669194E-6</c:v>
                </c:pt>
                <c:pt idx="88927">
                  <c:v>9.3162061602925001E-6</c:v>
                </c:pt>
                <c:pt idx="88928">
                  <c:v>9.2699792730854807E-6</c:v>
                </c:pt>
                <c:pt idx="88929">
                  <c:v>9.2244217739789696E-6</c:v>
                </c:pt>
                <c:pt idx="88930">
                  <c:v>9.1794945547008006E-6</c:v>
                </c:pt>
                <c:pt idx="88931">
                  <c:v>9.1352330855443092E-6</c:v>
                </c:pt>
                <c:pt idx="88932">
                  <c:v>9.0915154942194897E-6</c:v>
                </c:pt>
                <c:pt idx="88933">
                  <c:v>9.0484618340269696E-6</c:v>
                </c:pt>
                <c:pt idx="88934">
                  <c:v>9.0059784270124493E-6</c:v>
                </c:pt>
                <c:pt idx="88935">
                  <c:v>8.9640489022713205E-6</c:v>
                </c:pt>
                <c:pt idx="88936">
                  <c:v>8.9227405624114908E-6</c:v>
                </c:pt>
                <c:pt idx="88937">
                  <c:v>8.8820552264223807E-6</c:v>
                </c:pt>
                <c:pt idx="88938">
                  <c:v>8.8419192252331396E-6</c:v>
                </c:pt>
                <c:pt idx="88939">
                  <c:v>8.8022443378576992E-6</c:v>
                </c:pt>
                <c:pt idx="88940">
                  <c:v>8.7632006398052892E-6</c:v>
                </c:pt>
                <c:pt idx="88941">
                  <c:v>8.7246853581746092E-6</c:v>
                </c:pt>
                <c:pt idx="88942">
                  <c:v>8.6867039499338699E-6</c:v>
                </c:pt>
                <c:pt idx="88943">
                  <c:v>8.6492891568923403E-6</c:v>
                </c:pt>
                <c:pt idx="88944">
                  <c:v>8.6123372966539995E-6</c:v>
                </c:pt>
                <c:pt idx="88945">
                  <c:v>8.5758883869857493E-6</c:v>
                </c:pt>
                <c:pt idx="88946">
                  <c:v>8.5399988165590895E-6</c:v>
                </c:pt>
                <c:pt idx="88947">
                  <c:v>8.5046349340700494E-6</c:v>
                </c:pt>
                <c:pt idx="88948">
                  <c:v>8.4696957856067507E-6</c:v>
                </c:pt>
                <c:pt idx="88949">
                  <c:v>8.4353323472896608E-6</c:v>
                </c:pt>
                <c:pt idx="88950">
                  <c:v>8.4013663581572507E-6</c:v>
                </c:pt>
                <c:pt idx="88951">
                  <c:v>8.3679678937187401E-6</c:v>
                </c:pt>
                <c:pt idx="88952">
                  <c:v>8.3349032138357904E-6</c:v>
                </c:pt>
                <c:pt idx="88953">
                  <c:v>8.3023660408798605E-6</c:v>
                </c:pt>
                <c:pt idx="88954">
                  <c:v>8.2704254964483004E-6</c:v>
                </c:pt>
                <c:pt idx="88955">
                  <c:v>8.2387568909325603E-6</c:v>
                </c:pt>
                <c:pt idx="88956">
                  <c:v>8.2075866885134002E-6</c:v>
                </c:pt>
                <c:pt idx="88957">
                  <c:v>8.1768348536570607E-6</c:v>
                </c:pt>
                <c:pt idx="88958">
                  <c:v>8.1466250776429694E-6</c:v>
                </c:pt>
                <c:pt idx="88959">
                  <c:v>8.1166945165023208E-6</c:v>
                </c:pt>
                <c:pt idx="88960">
                  <c:v>8.0872714534052698E-6</c:v>
                </c:pt>
                <c:pt idx="88961">
                  <c:v>8.0582594819134101E-6</c:v>
                </c:pt>
                <c:pt idx="88962">
                  <c:v>8.02960039436584E-6</c:v>
                </c:pt>
                <c:pt idx="88963">
                  <c:v>8.0014506238512695E-6</c:v>
                </c:pt>
                <c:pt idx="88964">
                  <c:v>7.9736309999134392E-6</c:v>
                </c:pt>
                <c:pt idx="88965">
                  <c:v>7.9461970017291605E-6</c:v>
                </c:pt>
                <c:pt idx="88966">
                  <c:v>7.9191986515070295E-6</c:v>
                </c:pt>
                <c:pt idx="88967">
                  <c:v>7.8925686466391198E-6</c:v>
                </c:pt>
                <c:pt idx="88968">
                  <c:v>7.8662760643055696E-6</c:v>
                </c:pt>
                <c:pt idx="88969">
                  <c:v>7.8404436862911098E-6</c:v>
                </c:pt>
                <c:pt idx="88970">
                  <c:v>7.81485414336203E-6</c:v>
                </c:pt>
                <c:pt idx="88971">
                  <c:v>7.7897184382891299E-6</c:v>
                </c:pt>
                <c:pt idx="88972">
                  <c:v>7.7649692684644799E-6</c:v>
                </c:pt>
                <c:pt idx="88973">
                  <c:v>7.7404956755344807E-6</c:v>
                </c:pt>
                <c:pt idx="88974">
                  <c:v>7.7163404057500901E-6</c:v>
                </c:pt>
                <c:pt idx="88975">
                  <c:v>7.6927053669351204E-6</c:v>
                </c:pt>
                <c:pt idx="88976">
                  <c:v>7.6692522270605002E-6</c:v>
                </c:pt>
                <c:pt idx="88977">
                  <c:v>7.6461956268758496E-6</c:v>
                </c:pt>
                <c:pt idx="88978">
                  <c:v>7.6233527579461199E-6</c:v>
                </c:pt>
                <c:pt idx="88979">
                  <c:v>7.6010583143215601E-6</c:v>
                </c:pt>
                <c:pt idx="88980">
                  <c:v>7.5789594120578798E-6</c:v>
                </c:pt>
                <c:pt idx="88981">
                  <c:v>7.5571101660898404E-6</c:v>
                </c:pt>
                <c:pt idx="88982">
                  <c:v>7.5356820161687202E-6</c:v>
                </c:pt>
                <c:pt idx="88983">
                  <c:v>7.5145453592995199E-6</c:v>
                </c:pt>
                <c:pt idx="88984">
                  <c:v>7.4936606324627098E-6</c:v>
                </c:pt>
                <c:pt idx="88985">
                  <c:v>7.4731451604748102E-6</c:v>
                </c:pt>
                <c:pt idx="88986">
                  <c:v>7.4528452387312402E-6</c:v>
                </c:pt>
                <c:pt idx="88987">
                  <c:v>7.4329082053736801E-6</c:v>
                </c:pt>
                <c:pt idx="88988">
                  <c:v>7.4132271947746597E-6</c:v>
                </c:pt>
                <c:pt idx="88989">
                  <c:v>7.3938872446888101E-6</c:v>
                </c:pt>
                <c:pt idx="88990">
                  <c:v>7.3747305577853703E-6</c:v>
                </c:pt>
                <c:pt idx="88991">
                  <c:v>7.3558876465540396E-6</c:v>
                </c:pt>
                <c:pt idx="88992">
                  <c:v>7.3373767008888501E-6</c:v>
                </c:pt>
                <c:pt idx="88993">
                  <c:v>7.3190494731534298E-6</c:v>
                </c:pt>
                <c:pt idx="88994">
                  <c:v>7.3010642154258701E-6</c:v>
                </c:pt>
                <c:pt idx="88995">
                  <c:v>7.2833036028896501E-6</c:v>
                </c:pt>
                <c:pt idx="88996">
                  <c:v>7.2657921919017099E-6</c:v>
                </c:pt>
                <c:pt idx="88997">
                  <c:v>7.24857545719715E-6</c:v>
                </c:pt>
                <c:pt idx="88998">
                  <c:v>7.23162111171405E-6</c:v>
                </c:pt>
                <c:pt idx="88999">
                  <c:v>7.2147759055951602E-6</c:v>
                </c:pt>
                <c:pt idx="89000">
                  <c:v>7.1983045017986999E-6</c:v>
                </c:pt>
                <c:pt idx="89001">
                  <c:v>7.1820350058260399E-6</c:v>
                </c:pt>
                <c:pt idx="89002">
                  <c:v>7.1660215326119197E-6</c:v>
                </c:pt>
                <c:pt idx="89003">
                  <c:v>7.1501940510643197E-6</c:v>
                </c:pt>
                <c:pt idx="89004">
                  <c:v>7.1346394179272499E-6</c:v>
                </c:pt>
                <c:pt idx="89005">
                  <c:v>7.11926350049907E-6</c:v>
                </c:pt>
                <c:pt idx="89006">
                  <c:v>7.1041768023860598E-6</c:v>
                </c:pt>
                <c:pt idx="89007">
                  <c:v>7.0893120209802899E-6</c:v>
                </c:pt>
                <c:pt idx="89008">
                  <c:v>7.0746368692198303E-6</c:v>
                </c:pt>
                <c:pt idx="89009">
                  <c:v>7.0601749939669398E-6</c:v>
                </c:pt>
                <c:pt idx="89010">
                  <c:v>7.0459400376421399E-6</c:v>
                </c:pt>
                <c:pt idx="89011">
                  <c:v>7.0319015321729197E-6</c:v>
                </c:pt>
                <c:pt idx="89012">
                  <c:v>7.0180672082642601E-6</c:v>
                </c:pt>
                <c:pt idx="89013">
                  <c:v>7.0044402491475904E-6</c:v>
                </c:pt>
                <c:pt idx="89014">
                  <c:v>6.9910283855279002E-6</c:v>
                </c:pt>
                <c:pt idx="89015">
                  <c:v>6.9778470788151E-6</c:v>
                </c:pt>
                <c:pt idx="89016">
                  <c:v>6.9647330747102404E-6</c:v>
                </c:pt>
                <c:pt idx="89017">
                  <c:v>6.9519396674877498E-6</c:v>
                </c:pt>
                <c:pt idx="89018">
                  <c:v>6.9392644945764897E-6</c:v>
                </c:pt>
                <c:pt idx="89019">
                  <c:v>6.9268089646357103E-6</c:v>
                </c:pt>
                <c:pt idx="89020">
                  <c:v>6.9145480665611103E-6</c:v>
                </c:pt>
                <c:pt idx="89021">
                  <c:v>6.90238402967225E-6</c:v>
                </c:pt>
                <c:pt idx="89022">
                  <c:v>6.8904960244253701E-6</c:v>
                </c:pt>
                <c:pt idx="89023">
                  <c:v>6.8787567215622403E-6</c:v>
                </c:pt>
                <c:pt idx="89024">
                  <c:v>6.8671160988742503E-6</c:v>
                </c:pt>
                <c:pt idx="89025">
                  <c:v>6.8557960730686301E-6</c:v>
                </c:pt>
                <c:pt idx="89026">
                  <c:v>6.8445629040070301E-6</c:v>
                </c:pt>
                <c:pt idx="89027">
                  <c:v>6.8335093601490396E-6</c:v>
                </c:pt>
                <c:pt idx="89028">
                  <c:v>6.82263635098934E-6</c:v>
                </c:pt>
                <c:pt idx="89029">
                  <c:v>6.8118451963528102E-6</c:v>
                </c:pt>
                <c:pt idx="89030">
                  <c:v>6.8013000600330997E-6</c:v>
                </c:pt>
                <c:pt idx="89031">
                  <c:v>6.7909413701272603E-6</c:v>
                </c:pt>
                <c:pt idx="89032">
                  <c:v>6.7805726757796998E-6</c:v>
                </c:pt>
                <c:pt idx="89033">
                  <c:v>6.7704736466112098E-6</c:v>
                </c:pt>
                <c:pt idx="89034">
                  <c:v>6.7605278672999702E-6</c:v>
                </c:pt>
                <c:pt idx="89035">
                  <c:v>6.7507357925933303E-6</c:v>
                </c:pt>
                <c:pt idx="89036">
                  <c:v>6.7410223891783997E-6</c:v>
                </c:pt>
                <c:pt idx="89037">
                  <c:v>6.7314981606614302E-6</c:v>
                </c:pt>
                <c:pt idx="89038">
                  <c:v>6.7221972130937502E-6</c:v>
                </c:pt>
                <c:pt idx="89039">
                  <c:v>6.7129494709661197E-6</c:v>
                </c:pt>
                <c:pt idx="89040">
                  <c:v>6.7037817643722502E-6</c:v>
                </c:pt>
                <c:pt idx="89041">
                  <c:v>6.6948332460015098E-6</c:v>
                </c:pt>
                <c:pt idx="89042">
                  <c:v>6.6860479819297299E-6</c:v>
                </c:pt>
                <c:pt idx="89043">
                  <c:v>6.6773759499483302E-6</c:v>
                </c:pt>
                <c:pt idx="89044">
                  <c:v>6.6688567130768198E-6</c:v>
                </c:pt>
                <c:pt idx="89045">
                  <c:v>6.6603597588255104E-6</c:v>
                </c:pt>
                <c:pt idx="89046">
                  <c:v>6.6520210566523002E-6</c:v>
                </c:pt>
                <c:pt idx="89047">
                  <c:v>6.6438260546419803E-6</c:v>
                </c:pt>
                <c:pt idx="89048">
                  <c:v>6.6357752075418796E-6</c:v>
                </c:pt>
                <c:pt idx="89049">
                  <c:v>6.6278535086894399E-6</c:v>
                </c:pt>
                <c:pt idx="89050">
                  <c:v>6.6200113906234003E-6</c:v>
                </c:pt>
                <c:pt idx="89051">
                  <c:v>6.6123348005930902E-6</c:v>
                </c:pt>
                <c:pt idx="89052">
                  <c:v>6.6047414293279897E-6</c:v>
                </c:pt>
                <c:pt idx="89053">
                  <c:v>6.5973486016446301E-6</c:v>
                </c:pt>
                <c:pt idx="89054">
                  <c:v>6.5899284891202098E-6</c:v>
                </c:pt>
                <c:pt idx="89055">
                  <c:v>6.5827243815874698E-6</c:v>
                </c:pt>
                <c:pt idx="89056">
                  <c:v>6.5755175455706203E-6</c:v>
                </c:pt>
                <c:pt idx="89057">
                  <c:v>6.5685635490808602E-6</c:v>
                </c:pt>
                <c:pt idx="89058">
                  <c:v>6.5615827224974097E-6</c:v>
                </c:pt>
                <c:pt idx="89059">
                  <c:v>6.5548133534321096E-6</c:v>
                </c:pt>
                <c:pt idx="89060">
                  <c:v>6.5481294768687803E-6</c:v>
                </c:pt>
                <c:pt idx="89061">
                  <c:v>6.5415324570494704E-6</c:v>
                </c:pt>
                <c:pt idx="89062">
                  <c:v>6.5349940996384299E-6</c:v>
                </c:pt>
                <c:pt idx="89063">
                  <c:v>6.5286458266200498E-6</c:v>
                </c:pt>
                <c:pt idx="89064">
                  <c:v>6.5223111960221996E-6</c:v>
                </c:pt>
                <c:pt idx="89065">
                  <c:v>6.5160365920746699E-6</c:v>
                </c:pt>
                <c:pt idx="89066">
                  <c:v>6.5098911363747902E-6</c:v>
                </c:pt>
                <c:pt idx="89067">
                  <c:v>6.5039821492973698E-6</c:v>
                </c:pt>
                <c:pt idx="89068">
                  <c:v>6.49796356810839E-6</c:v>
                </c:pt>
                <c:pt idx="89069">
                  <c:v>6.4921587181743201E-6</c:v>
                </c:pt>
                <c:pt idx="89070">
                  <c:v>6.4863402258197303E-6</c:v>
                </c:pt>
                <c:pt idx="89071">
                  <c:v>6.4807595663296499E-6</c:v>
                </c:pt>
                <c:pt idx="89072">
                  <c:v>6.47516026219819E-6</c:v>
                </c:pt>
                <c:pt idx="89073">
                  <c:v>6.4696278059273001E-6</c:v>
                </c:pt>
                <c:pt idx="89074">
                  <c:v>6.46417629468488E-6</c:v>
                </c:pt>
                <c:pt idx="89075">
                  <c:v>6.4589257817715398E-6</c:v>
                </c:pt>
                <c:pt idx="89076">
                  <c:v>6.4536152422078902E-6</c:v>
                </c:pt>
                <c:pt idx="89077">
                  <c:v>6.44846295472235E-6</c:v>
                </c:pt>
                <c:pt idx="89078">
                  <c:v>6.4434543673996797E-6</c:v>
                </c:pt>
                <c:pt idx="89079">
                  <c:v>6.4383802964584902E-6</c:v>
                </c:pt>
                <c:pt idx="89080">
                  <c:v>6.4334649323427601E-6</c:v>
                </c:pt>
                <c:pt idx="89081">
                  <c:v>6.4286155065929102E-6</c:v>
                </c:pt>
                <c:pt idx="89082">
                  <c:v>6.4238397499138997E-6</c:v>
                </c:pt>
                <c:pt idx="89083">
                  <c:v>6.4192072386504202E-6</c:v>
                </c:pt>
                <c:pt idx="89084">
                  <c:v>6.4144551288336498E-6</c:v>
                </c:pt>
                <c:pt idx="89085">
                  <c:v>6.4099072005774403E-6</c:v>
                </c:pt>
                <c:pt idx="89086">
                  <c:v>6.4054229369503404E-6</c:v>
                </c:pt>
                <c:pt idx="89087">
                  <c:v>6.4009745983639698E-6</c:v>
                </c:pt>
                <c:pt idx="89088">
                  <c:v>6.3966795096348497E-6</c:v>
                </c:pt>
                <c:pt idx="89089">
                  <c:v>6.3923898778739402E-6</c:v>
                </c:pt>
                <c:pt idx="89090">
                  <c:v>6.3882143876980999E-6</c:v>
                </c:pt>
                <c:pt idx="89091">
                  <c:v>6.3830966610112202E-6</c:v>
                </c:pt>
                <c:pt idx="89092">
                  <c:v>6.30824661129736E-6</c:v>
                </c:pt>
                <c:pt idx="89093">
                  <c:v>6.3095067162066698E-6</c:v>
                </c:pt>
                <c:pt idx="89094">
                  <c:v>6.3137467805063403E-6</c:v>
                </c:pt>
                <c:pt idx="89095">
                  <c:v>6.25529446551809E-6</c:v>
                </c:pt>
                <c:pt idx="89096">
                  <c:v>6.2335352595255202E-6</c:v>
                </c:pt>
                <c:pt idx="89097">
                  <c:v>6.2429958234133698E-6</c:v>
                </c:pt>
                <c:pt idx="89098">
                  <c:v>6.2026952036831096E-6</c:v>
                </c:pt>
                <c:pt idx="89099">
                  <c:v>6.1626278693438499E-6</c:v>
                </c:pt>
                <c:pt idx="89100">
                  <c:v>6.1636674217879798E-6</c:v>
                </c:pt>
                <c:pt idx="89101">
                  <c:v>6.1466462284443003E-6</c:v>
                </c:pt>
                <c:pt idx="89102">
                  <c:v>6.1137156990298502E-6</c:v>
                </c:pt>
                <c:pt idx="89103">
                  <c:v>6.1100204220565502E-6</c:v>
                </c:pt>
                <c:pt idx="89104">
                  <c:v>6.1045543588988999E-6</c:v>
                </c:pt>
                <c:pt idx="89105">
                  <c:v>6.0759343796235001E-6</c:v>
                </c:pt>
                <c:pt idx="89106">
                  <c:v>6.0612214838329203E-6</c:v>
                </c:pt>
                <c:pt idx="89107">
                  <c:v>6.05809373155353E-6</c:v>
                </c:pt>
                <c:pt idx="89108">
                  <c:v>6.0386678342183603E-6</c:v>
                </c:pt>
                <c:pt idx="89109">
                  <c:v>6.0203683460713398E-6</c:v>
                </c:pt>
                <c:pt idx="89110">
                  <c:v>6.0140309869893801E-6</c:v>
                </c:pt>
                <c:pt idx="89111">
                  <c:v>5.9980484365951304E-6</c:v>
                </c:pt>
                <c:pt idx="89112">
                  <c:v>5.9757403505500398E-6</c:v>
                </c:pt>
                <c:pt idx="89113">
                  <c:v>5.9638305174303199E-6</c:v>
                </c:pt>
                <c:pt idx="89114">
                  <c:v>5.9511739891604503E-6</c:v>
                </c:pt>
                <c:pt idx="89115">
                  <c:v>5.9311832956154797E-6</c:v>
                </c:pt>
                <c:pt idx="89116">
                  <c:v>5.9164808590139703E-6</c:v>
                </c:pt>
                <c:pt idx="89117">
                  <c:v>5.9045992202300104E-6</c:v>
                </c:pt>
                <c:pt idx="89118">
                  <c:v>5.8866453400696602E-6</c:v>
                </c:pt>
                <c:pt idx="89119">
                  <c:v>5.8701393754745402E-6</c:v>
                </c:pt>
                <c:pt idx="89120">
                  <c:v>5.8587329476722499E-6</c:v>
                </c:pt>
                <c:pt idx="89121">
                  <c:v>5.84439658268821E-6</c:v>
                </c:pt>
                <c:pt idx="89122">
                  <c:v>5.82872644372401E-6</c:v>
                </c:pt>
                <c:pt idx="89123">
                  <c:v>5.8169148360320799E-6</c:v>
                </c:pt>
                <c:pt idx="89124">
                  <c:v>5.8041296142619103E-6</c:v>
                </c:pt>
                <c:pt idx="89125">
                  <c:v>5.7891579672286803E-6</c:v>
                </c:pt>
                <c:pt idx="89126">
                  <c:v>5.7764596022025199E-6</c:v>
                </c:pt>
                <c:pt idx="89127">
                  <c:v>5.7649435802886703E-6</c:v>
                </c:pt>
                <c:pt idx="89128">
                  <c:v>5.7511533668730399E-6</c:v>
                </c:pt>
                <c:pt idx="89129">
                  <c:v>5.7382849263376599E-6</c:v>
                </c:pt>
                <c:pt idx="89130">
                  <c:v>5.7265456234745199E-6</c:v>
                </c:pt>
                <c:pt idx="89131">
                  <c:v>5.71347982258885E-6</c:v>
                </c:pt>
                <c:pt idx="89132">
                  <c:v>5.7003744586836496E-6</c:v>
                </c:pt>
                <c:pt idx="89133">
                  <c:v>5.68859422855894E-6</c:v>
                </c:pt>
                <c:pt idx="89134">
                  <c:v>5.6764502005535203E-6</c:v>
                </c:pt>
                <c:pt idx="89135">
                  <c:v>5.6636795306985698E-6</c:v>
                </c:pt>
                <c:pt idx="89136">
                  <c:v>5.6518329074606299E-6</c:v>
                </c:pt>
                <c:pt idx="89137">
                  <c:v>5.6402177506242904E-6</c:v>
                </c:pt>
                <c:pt idx="89138">
                  <c:v>5.6278895499417601E-6</c:v>
                </c:pt>
                <c:pt idx="89139">
                  <c:v>5.61626438866369E-6</c:v>
                </c:pt>
                <c:pt idx="89140">
                  <c:v>5.6050239436444801E-6</c:v>
                </c:pt>
                <c:pt idx="89141">
                  <c:v>5.59353247808758E-6</c:v>
                </c:pt>
                <c:pt idx="89142">
                  <c:v>5.5821724345150903E-6</c:v>
                </c:pt>
                <c:pt idx="89143">
                  <c:v>5.5712553148623598E-6</c:v>
                </c:pt>
                <c:pt idx="89144">
                  <c:v>5.5602422435185897E-6</c:v>
                </c:pt>
                <c:pt idx="89145">
                  <c:v>5.5492023420811199E-6</c:v>
                </c:pt>
                <c:pt idx="89146">
                  <c:v>5.5385253290296498E-6</c:v>
                </c:pt>
                <c:pt idx="89147">
                  <c:v>5.5279765547311399E-6</c:v>
                </c:pt>
                <c:pt idx="89148">
                  <c:v>5.5172977226902697E-6</c:v>
                </c:pt>
                <c:pt idx="89149">
                  <c:v>5.5068394431145904E-6</c:v>
                </c:pt>
                <c:pt idx="89150">
                  <c:v>5.4966308198345402E-6</c:v>
                </c:pt>
                <c:pt idx="89151">
                  <c:v>5.4862534852873102E-6</c:v>
                </c:pt>
                <c:pt idx="89152">
                  <c:v>5.4760830607847302E-6</c:v>
                </c:pt>
                <c:pt idx="89153">
                  <c:v>5.4661059039062803E-6</c:v>
                </c:pt>
                <c:pt idx="89154">
                  <c:v>5.4561405704589603E-6</c:v>
                </c:pt>
                <c:pt idx="89155">
                  <c:v>5.4463171181851101E-6</c:v>
                </c:pt>
                <c:pt idx="89156">
                  <c:v>5.4366214499168598E-6</c:v>
                </c:pt>
                <c:pt idx="89157">
                  <c:v>5.4269803513307099E-6</c:v>
                </c:pt>
                <c:pt idx="89158">
                  <c:v>5.4173560783965496E-6</c:v>
                </c:pt>
                <c:pt idx="89159">
                  <c:v>5.4080255722510603E-6</c:v>
                </c:pt>
                <c:pt idx="89160">
                  <c:v>5.3987178034731204E-6</c:v>
                </c:pt>
                <c:pt idx="89161">
                  <c:v>5.3895014389127002E-6</c:v>
                </c:pt>
                <c:pt idx="89162">
                  <c:v>5.3804101298737797E-6</c:v>
                </c:pt>
                <c:pt idx="89163">
                  <c:v>5.3713088163931397E-6</c:v>
                </c:pt>
                <c:pt idx="89164">
                  <c:v>5.3623612075171002E-6</c:v>
                </c:pt>
                <c:pt idx="89165">
                  <c:v>5.35360231879167E-6</c:v>
                </c:pt>
                <c:pt idx="89166">
                  <c:v>5.3448929975275001E-6</c:v>
                </c:pt>
                <c:pt idx="89167">
                  <c:v>5.3362068683782101E-6</c:v>
                </c:pt>
                <c:pt idx="89168">
                  <c:v>5.3277017286745797E-6</c:v>
                </c:pt>
                <c:pt idx="89169">
                  <c:v>5.3191779443295698E-6</c:v>
                </c:pt>
                <c:pt idx="89170">
                  <c:v>5.3108724387129803E-6</c:v>
                </c:pt>
                <c:pt idx="89171">
                  <c:v>5.3025300985609698E-6</c:v>
                </c:pt>
                <c:pt idx="89172">
                  <c:v>5.29435192220262E-6</c:v>
                </c:pt>
                <c:pt idx="89173">
                  <c:v>5.2862601478409496E-6</c:v>
                </c:pt>
                <c:pt idx="89174">
                  <c:v>5.2782497732550803E-6</c:v>
                </c:pt>
                <c:pt idx="89175">
                  <c:v>5.2702562243211997E-6</c:v>
                </c:pt>
                <c:pt idx="89176">
                  <c:v>5.2625719035859203E-6</c:v>
                </c:pt>
                <c:pt idx="89177">
                  <c:v>5.2547566156135897E-6</c:v>
                </c:pt>
                <c:pt idx="89178">
                  <c:v>5.24700544701773E-6</c:v>
                </c:pt>
                <c:pt idx="89179">
                  <c:v>5.2393761507119103E-6</c:v>
                </c:pt>
                <c:pt idx="89180">
                  <c:v>5.2318896450742597E-6</c:v>
                </c:pt>
                <c:pt idx="89181">
                  <c:v>5.2244854487071296E-6</c:v>
                </c:pt>
                <c:pt idx="89182">
                  <c:v>5.2171076276863502E-6</c:v>
                </c:pt>
                <c:pt idx="89183">
                  <c:v>5.2098766900599003E-6</c:v>
                </c:pt>
                <c:pt idx="89184">
                  <c:v>5.2025666263944004E-6</c:v>
                </c:pt>
                <c:pt idx="89185">
                  <c:v>5.1955485105281704E-6</c:v>
                </c:pt>
                <c:pt idx="89186">
                  <c:v>5.1884608183172498E-6</c:v>
                </c:pt>
                <c:pt idx="89187">
                  <c:v>5.1814740800182301E-6</c:v>
                </c:pt>
                <c:pt idx="89188">
                  <c:v>5.1746142162301103E-6</c:v>
                </c:pt>
                <c:pt idx="89189">
                  <c:v>5.1677543524419897E-6</c:v>
                </c:pt>
                <c:pt idx="89190">
                  <c:v>5.1610695663839604E-6</c:v>
                </c:pt>
                <c:pt idx="89191">
                  <c:v>5.15436886416865E-6</c:v>
                </c:pt>
                <c:pt idx="89192">
                  <c:v>5.1477954912115803E-6</c:v>
                </c:pt>
                <c:pt idx="89193">
                  <c:v>5.1412212087598198E-6</c:v>
                </c:pt>
                <c:pt idx="89194">
                  <c:v>5.13480381414411E-6</c:v>
                </c:pt>
                <c:pt idx="89195">
                  <c:v>5.1283604989293997E-6</c:v>
                </c:pt>
                <c:pt idx="89196">
                  <c:v>5.1220513341832E-6</c:v>
                </c:pt>
                <c:pt idx="89197">
                  <c:v>5.1157589950889798E-6</c:v>
                </c:pt>
                <c:pt idx="89198">
                  <c:v>5.1096449169563104E-6</c:v>
                </c:pt>
                <c:pt idx="89199">
                  <c:v>5.1035012802458402E-6</c:v>
                </c:pt>
                <c:pt idx="89200">
                  <c:v>5.0974331315956104E-6</c:v>
                </c:pt>
                <c:pt idx="89201">
                  <c:v>5.0914636631205204E-6</c:v>
                </c:pt>
                <c:pt idx="89202">
                  <c:v>5.0855528570536998E-6</c:v>
                </c:pt>
                <c:pt idx="89203">
                  <c:v>5.0796597861335596E-6</c:v>
                </c:pt>
                <c:pt idx="89204">
                  <c:v>5.07382173964288E-6</c:v>
                </c:pt>
                <c:pt idx="89205">
                  <c:v>5.0681528591667302E-6</c:v>
                </c:pt>
                <c:pt idx="89206">
                  <c:v>5.0624967116164001E-6</c:v>
                </c:pt>
                <c:pt idx="89207">
                  <c:v>5.0568992264743403E-6</c:v>
                </c:pt>
                <c:pt idx="89208">
                  <c:v>5.0513731366663697E-6</c:v>
                </c:pt>
                <c:pt idx="89209">
                  <c:v>5.0458229452488004E-6</c:v>
                </c:pt>
                <c:pt idx="89210">
                  <c:v>5.0404669309500596E-6</c:v>
                </c:pt>
                <c:pt idx="89211">
                  <c:v>5.0350909077678799E-6</c:v>
                </c:pt>
                <c:pt idx="89212">
                  <c:v>5.02980719829793E-6</c:v>
                </c:pt>
                <c:pt idx="89213">
                  <c:v>5.0245484999322798E-6</c:v>
                </c:pt>
                <c:pt idx="89214">
                  <c:v>5.0193511924590001E-6</c:v>
                </c:pt>
                <c:pt idx="89215">
                  <c:v>5.0142693908128396E-6</c:v>
                </c:pt>
                <c:pt idx="89216">
                  <c:v>5.0091198318113996E-6</c:v>
                </c:pt>
                <c:pt idx="89217">
                  <c:v>5.00412352266721E-6</c:v>
                </c:pt>
                <c:pt idx="89218">
                  <c:v>4.9991808737104301E-6</c:v>
                </c:pt>
                <c:pt idx="89219">
                  <c:v>4.9943078010983299E-6</c:v>
                </c:pt>
                <c:pt idx="89220">
                  <c:v>4.9894256335392103E-6</c:v>
                </c:pt>
                <c:pt idx="89221">
                  <c:v>4.98464351039729E-6</c:v>
                </c:pt>
                <c:pt idx="89222">
                  <c:v>4.9798654799815301E-6</c:v>
                </c:pt>
                <c:pt idx="89223">
                  <c:v>4.9751452024793303E-6</c:v>
                </c:pt>
                <c:pt idx="89224">
                  <c:v>4.97052178616286E-6</c:v>
                </c:pt>
                <c:pt idx="89225">
                  <c:v>4.9659006435831501E-6</c:v>
                </c:pt>
                <c:pt idx="89226">
                  <c:v>4.9613731789577304E-6</c:v>
                </c:pt>
                <c:pt idx="89227">
                  <c:v>4.9569325710763198E-6</c:v>
                </c:pt>
                <c:pt idx="89228">
                  <c:v>4.9524437599757204E-6</c:v>
                </c:pt>
                <c:pt idx="89229">
                  <c:v>4.9481277528684603E-6</c:v>
                </c:pt>
                <c:pt idx="89230">
                  <c:v>4.9437221605330697E-6</c:v>
                </c:pt>
                <c:pt idx="89231">
                  <c:v>4.9394989218853897E-6</c:v>
                </c:pt>
                <c:pt idx="89232">
                  <c:v>4.9351920097251397E-6</c:v>
                </c:pt>
                <c:pt idx="89233">
                  <c:v>4.9309483074466698E-6</c:v>
                </c:pt>
                <c:pt idx="89234">
                  <c:v>4.9267755457549398E-6</c:v>
                </c:pt>
                <c:pt idx="89235">
                  <c:v>4.9227373892790604E-6</c:v>
                </c:pt>
                <c:pt idx="89236">
                  <c:v>4.9186810429091599E-6</c:v>
                </c:pt>
                <c:pt idx="89237">
                  <c:v>4.9146406126965303E-6</c:v>
                </c:pt>
                <c:pt idx="89238">
                  <c:v>4.9106856749858699E-6</c:v>
                </c:pt>
                <c:pt idx="89239">
                  <c:v>4.9067866711993702E-6</c:v>
                </c:pt>
                <c:pt idx="89240">
                  <c:v>4.9029013098333996E-6</c:v>
                </c:pt>
                <c:pt idx="89241">
                  <c:v>4.8990154937200697E-6</c:v>
                </c:pt>
                <c:pt idx="89242">
                  <c:v>4.8953170335153101E-6</c:v>
                </c:pt>
                <c:pt idx="89243">
                  <c:v>4.8915030674834304E-6</c:v>
                </c:pt>
                <c:pt idx="89244">
                  <c:v>4.8878287088882601E-6</c:v>
                </c:pt>
                <c:pt idx="89245">
                  <c:v>4.8841793613973997E-6</c:v>
                </c:pt>
                <c:pt idx="89246">
                  <c:v>4.8804795369505899E-6</c:v>
                </c:pt>
                <c:pt idx="89247">
                  <c:v>4.8769011300464601E-6</c:v>
                </c:pt>
                <c:pt idx="89248">
                  <c:v>4.8733068069850603E-6</c:v>
                </c:pt>
                <c:pt idx="89249">
                  <c:v>4.8698389036872001E-6</c:v>
                </c:pt>
                <c:pt idx="89250">
                  <c:v>4.8664214773452798E-6</c:v>
                </c:pt>
                <c:pt idx="89251">
                  <c:v>4.8629362936480902E-6</c:v>
                </c:pt>
                <c:pt idx="89252">
                  <c:v>4.8596375563647598E-6</c:v>
                </c:pt>
                <c:pt idx="89253">
                  <c:v>4.8562010306341099E-6</c:v>
                </c:pt>
                <c:pt idx="89254">
                  <c:v>4.8529227569815703E-6</c:v>
                </c:pt>
                <c:pt idx="89255">
                  <c:v>4.8496199269720802E-6</c:v>
                </c:pt>
                <c:pt idx="89256">
                  <c:v>4.8464198698638896E-6</c:v>
                </c:pt>
                <c:pt idx="89257">
                  <c:v>4.8431979848828599E-6</c:v>
                </c:pt>
                <c:pt idx="89258">
                  <c:v>4.83999656353262E-6</c:v>
                </c:pt>
                <c:pt idx="89259">
                  <c:v>4.83680787510821E-6</c:v>
                </c:pt>
                <c:pt idx="89260">
                  <c:v>4.8338069973397103E-6</c:v>
                </c:pt>
                <c:pt idx="89261">
                  <c:v>4.83068834000733E-6</c:v>
                </c:pt>
                <c:pt idx="89262">
                  <c:v>4.8276892812282304E-6</c:v>
                </c:pt>
                <c:pt idx="89263">
                  <c:v>4.8247438826365396E-6</c:v>
                </c:pt>
                <c:pt idx="89264">
                  <c:v>4.8217184485110903E-6</c:v>
                </c:pt>
                <c:pt idx="89265">
                  <c:v>4.8188408072746799E-6</c:v>
                </c:pt>
                <c:pt idx="89266">
                  <c:v>4.8159554353333104E-6</c:v>
                </c:pt>
                <c:pt idx="89267">
                  <c:v>4.8131037146958997E-6</c:v>
                </c:pt>
                <c:pt idx="89268">
                  <c:v>4.8102187975018802E-6</c:v>
                </c:pt>
                <c:pt idx="89269">
                  <c:v>4.8075635277200499E-6</c:v>
                </c:pt>
                <c:pt idx="89270">
                  <c:v>4.8046731535578104E-6</c:v>
                </c:pt>
                <c:pt idx="89271">
                  <c:v>4.8019396672316404E-6</c:v>
                </c:pt>
                <c:pt idx="89272">
                  <c:v>4.7992552936193499E-6</c:v>
                </c:pt>
                <c:pt idx="89273">
                  <c:v>4.7966373131203E-6</c:v>
                </c:pt>
                <c:pt idx="89274">
                  <c:v>4.7939442993083503E-6</c:v>
                </c:pt>
                <c:pt idx="89275">
                  <c:v>4.7913508751662499E-6</c:v>
                </c:pt>
                <c:pt idx="89276">
                  <c:v>4.7887674554658596E-6</c:v>
                </c:pt>
                <c:pt idx="89277">
                  <c:v>4.7862558858469103E-6</c:v>
                </c:pt>
                <c:pt idx="89278">
                  <c:v>4.7837547754170398E-6</c:v>
                </c:pt>
                <c:pt idx="89279">
                  <c:v>4.7812245611567101E-6</c:v>
                </c:pt>
                <c:pt idx="89280">
                  <c:v>4.7787339099158999E-6</c:v>
                </c:pt>
                <c:pt idx="89281">
                  <c:v>4.7762964641151501E-6</c:v>
                </c:pt>
                <c:pt idx="89282">
                  <c:v>4.7739349611220001E-6</c:v>
                </c:pt>
                <c:pt idx="89283">
                  <c:v>4.7715648179291798E-6</c:v>
                </c:pt>
                <c:pt idx="89284">
                  <c:v>4.7691983127151599E-6</c:v>
                </c:pt>
                <c:pt idx="89285">
                  <c:v>4.76683817396406E-6</c:v>
                </c:pt>
                <c:pt idx="89286">
                  <c:v>4.7645353333791701E-6</c:v>
                </c:pt>
                <c:pt idx="89287">
                  <c:v>4.7622888814657901E-6</c:v>
                </c:pt>
                <c:pt idx="89288">
                  <c:v>4.76000514026964E-6</c:v>
                </c:pt>
                <c:pt idx="89289">
                  <c:v>4.7578637349943199E-6</c:v>
                </c:pt>
                <c:pt idx="89290">
                  <c:v>4.7556386562064299E-6</c:v>
                </c:pt>
                <c:pt idx="89291">
                  <c:v>4.7534913392155397E-6</c:v>
                </c:pt>
                <c:pt idx="89292">
                  <c:v>4.7513412937405502E-6</c:v>
                </c:pt>
                <c:pt idx="89293">
                  <c:v>4.7491757868556297E-6</c:v>
                </c:pt>
                <c:pt idx="89294">
                  <c:v>4.7471971811319202E-6</c:v>
                </c:pt>
                <c:pt idx="89295">
                  <c:v>4.7450284910155503E-6</c:v>
                </c:pt>
                <c:pt idx="89296">
                  <c:v>4.7429975893464896E-6</c:v>
                </c:pt>
                <c:pt idx="89297">
                  <c:v>4.7410121624125202E-6</c:v>
                </c:pt>
                <c:pt idx="89298">
                  <c:v>4.7389667088282303E-6</c:v>
                </c:pt>
                <c:pt idx="89299">
                  <c:v>4.7369603635161201E-6</c:v>
                </c:pt>
                <c:pt idx="89300">
                  <c:v>4.7350158638437304E-6</c:v>
                </c:pt>
                <c:pt idx="89301">
                  <c:v>4.73311592941172E-6</c:v>
                </c:pt>
                <c:pt idx="89302">
                  <c:v>4.7312355491158104E-6</c:v>
                </c:pt>
                <c:pt idx="89303">
                  <c:v>4.7293897296185597E-6</c:v>
                </c:pt>
                <c:pt idx="89304">
                  <c:v>4.7275252654799303E-6</c:v>
                </c:pt>
                <c:pt idx="89305">
                  <c:v>4.7256294237740804E-6</c:v>
                </c:pt>
                <c:pt idx="89306">
                  <c:v>4.7237786020559699E-6</c:v>
                </c:pt>
                <c:pt idx="89307">
                  <c:v>4.7220655687851797E-6</c:v>
                </c:pt>
                <c:pt idx="89308">
                  <c:v>4.7202174755511797E-6</c:v>
                </c:pt>
                <c:pt idx="89309">
                  <c:v>4.7185203584376697E-6</c:v>
                </c:pt>
                <c:pt idx="89310">
                  <c:v>4.7167759475996701E-6</c:v>
                </c:pt>
                <c:pt idx="89311">
                  <c:v>4.7150520003924603E-6</c:v>
                </c:pt>
                <c:pt idx="89312">
                  <c:v>4.7133644329733198E-6</c:v>
                </c:pt>
                <c:pt idx="89313">
                  <c:v>4.7116718633333204E-6</c:v>
                </c:pt>
                <c:pt idx="89314">
                  <c:v>4.7099933908612002E-6</c:v>
                </c:pt>
                <c:pt idx="89315">
                  <c:v>4.7084408834052704E-6</c:v>
                </c:pt>
                <c:pt idx="89316">
                  <c:v>4.7067787818377804E-6</c:v>
                </c:pt>
                <c:pt idx="89317">
                  <c:v>4.7051303226908203E-6</c:v>
                </c:pt>
                <c:pt idx="89318">
                  <c:v>4.7035482566570897E-6</c:v>
                </c:pt>
                <c:pt idx="89319">
                  <c:v>4.7020266720210202E-6</c:v>
                </c:pt>
                <c:pt idx="89320">
                  <c:v>4.70052646051045E-6</c:v>
                </c:pt>
                <c:pt idx="89321">
                  <c:v>4.6989407564979004E-6</c:v>
                </c:pt>
                <c:pt idx="89322">
                  <c:v>4.6973823373264201E-6</c:v>
                </c:pt>
                <c:pt idx="89323">
                  <c:v>4.6960467443568598E-6</c:v>
                </c:pt>
                <c:pt idx="89324">
                  <c:v>4.6944978748797397E-6</c:v>
                </c:pt>
                <c:pt idx="89325">
                  <c:v>4.69301585326321E-6</c:v>
                </c:pt>
                <c:pt idx="89326">
                  <c:v>4.6915902203181801E-6</c:v>
                </c:pt>
                <c:pt idx="89327">
                  <c:v>4.6902000576665202E-6</c:v>
                </c:pt>
                <c:pt idx="89328">
                  <c:v>4.6887744247214903E-6</c:v>
                </c:pt>
                <c:pt idx="89329">
                  <c:v>4.68738835479599E-6</c:v>
                </c:pt>
                <c:pt idx="89330">
                  <c:v>4.6860609472787499E-6</c:v>
                </c:pt>
                <c:pt idx="89331">
                  <c:v>4.6847135308780699E-6</c:v>
                </c:pt>
                <c:pt idx="89332">
                  <c:v>4.6833692977088504E-6</c:v>
                </c:pt>
                <c:pt idx="89333">
                  <c:v>4.6820232455502298E-6</c:v>
                </c:pt>
                <c:pt idx="89334">
                  <c:v>4.6807458602415897E-6</c:v>
                </c:pt>
                <c:pt idx="89335">
                  <c:v>4.6794980335107496E-6</c:v>
                </c:pt>
                <c:pt idx="89336">
                  <c:v>4.6781456148892201E-6</c:v>
                </c:pt>
                <c:pt idx="89337">
                  <c:v>4.6768627726123702E-6</c:v>
                </c:pt>
                <c:pt idx="89338">
                  <c:v>4.67559902972425E-6</c:v>
                </c:pt>
                <c:pt idx="89339">
                  <c:v>4.6744739847781602E-6</c:v>
                </c:pt>
                <c:pt idx="89340">
                  <c:v>4.67322433905792E-6</c:v>
                </c:pt>
                <c:pt idx="89341">
                  <c:v>4.6720520003873398E-6</c:v>
                </c:pt>
                <c:pt idx="89342">
                  <c:v>4.6707773435627999E-6</c:v>
                </c:pt>
                <c:pt idx="89343">
                  <c:v>4.6696559365955198E-6</c:v>
                </c:pt>
                <c:pt idx="89344">
                  <c:v>4.6684544940944803E-6</c:v>
                </c:pt>
                <c:pt idx="89345">
                  <c:v>4.6672776079503802E-6</c:v>
                </c:pt>
                <c:pt idx="89346">
                  <c:v>4.6661666601721697E-6</c:v>
                </c:pt>
                <c:pt idx="89347">
                  <c:v>4.6651161937916203E-6</c:v>
                </c:pt>
                <c:pt idx="89348">
                  <c:v>4.6639702304673898E-6</c:v>
                </c:pt>
                <c:pt idx="89349">
                  <c:v>4.6629188545921403E-6</c:v>
                </c:pt>
                <c:pt idx="89350">
                  <c:v>4.6619147724413804E-6</c:v>
                </c:pt>
                <c:pt idx="89351">
                  <c:v>4.6607542572019198E-6</c:v>
                </c:pt>
                <c:pt idx="89352">
                  <c:v>4.6597469918197004E-6</c:v>
                </c:pt>
                <c:pt idx="89353">
                  <c:v>4.6586569624196298E-6</c:v>
                </c:pt>
                <c:pt idx="89354">
                  <c:v>4.65759694634471E-6</c:v>
                </c:pt>
                <c:pt idx="89355">
                  <c:v>4.6566019591409696E-6</c:v>
                </c:pt>
                <c:pt idx="89356">
                  <c:v>4.65567018181901E-6</c:v>
                </c:pt>
                <c:pt idx="89357">
                  <c:v>4.6546952034987001E-6</c:v>
                </c:pt>
                <c:pt idx="89358">
                  <c:v>4.65367975266418E-6</c:v>
                </c:pt>
                <c:pt idx="89359">
                  <c:v>4.6527325139322801E-6</c:v>
                </c:pt>
                <c:pt idx="89360">
                  <c:v>4.6516893235093499E-6</c:v>
                </c:pt>
                <c:pt idx="89361">
                  <c:v>4.6507516344718203E-6</c:v>
                </c:pt>
                <c:pt idx="89362">
                  <c:v>4.64983668280183E-6</c:v>
                </c:pt>
                <c:pt idx="89363">
                  <c:v>4.6489003580063598E-6</c:v>
                </c:pt>
                <c:pt idx="89364">
                  <c:v>4.6480331548082202E-6</c:v>
                </c:pt>
                <c:pt idx="89365">
                  <c:v>4.6471463974739899E-6</c:v>
                </c:pt>
                <c:pt idx="89366">
                  <c:v>4.6462005229841503E-6</c:v>
                </c:pt>
                <c:pt idx="89367">
                  <c:v>4.6453724280581801E-6</c:v>
                </c:pt>
                <c:pt idx="89368">
                  <c:v>4.6444911276921596E-6</c:v>
                </c:pt>
                <c:pt idx="89369">
                  <c:v>4.6435930016741597E-6</c:v>
                </c:pt>
                <c:pt idx="89370">
                  <c:v>4.6427676352322999E-6</c:v>
                </c:pt>
                <c:pt idx="89371">
                  <c:v>4.6419477257586601E-6</c:v>
                </c:pt>
                <c:pt idx="89372">
                  <c:v>4.64115601062076E-6</c:v>
                </c:pt>
                <c:pt idx="89373">
                  <c:v>4.6403088163060602E-6</c:v>
                </c:pt>
                <c:pt idx="89374">
                  <c:v>4.6395389290410102E-6</c:v>
                </c:pt>
                <c:pt idx="89375">
                  <c:v>4.6386830945266402E-6</c:v>
                </c:pt>
                <c:pt idx="89376">
                  <c:v>4.6379168452403999E-6</c:v>
                </c:pt>
                <c:pt idx="89377">
                  <c:v>4.6371637836273302E-6</c:v>
                </c:pt>
                <c:pt idx="89378">
                  <c:v>4.6363779802050001E-6</c:v>
                </c:pt>
                <c:pt idx="89379">
                  <c:v>4.6356758502952297E-6</c:v>
                </c:pt>
                <c:pt idx="89380">
                  <c:v>4.6348541218321796E-6</c:v>
                </c:pt>
                <c:pt idx="89381">
                  <c:v>4.6341524466697601E-6</c:v>
                </c:pt>
                <c:pt idx="89382">
                  <c:v>4.6333288992172996E-6</c:v>
                </c:pt>
                <c:pt idx="89383">
                  <c:v>4.6326931624207603E-6</c:v>
                </c:pt>
                <c:pt idx="89384">
                  <c:v>4.6320001274580102E-6</c:v>
                </c:pt>
                <c:pt idx="89385">
                  <c:v>4.6312679842230898E-6</c:v>
                </c:pt>
                <c:pt idx="89386">
                  <c:v>4.6305872274388102E-6</c:v>
                </c:pt>
                <c:pt idx="89387">
                  <c:v>4.6298455345095101E-6</c:v>
                </c:pt>
                <c:pt idx="89388">
                  <c:v>4.62915204479941E-6</c:v>
                </c:pt>
                <c:pt idx="89389">
                  <c:v>4.6285340431495604E-6</c:v>
                </c:pt>
                <c:pt idx="89390">
                  <c:v>4.6278637455543503E-6</c:v>
                </c:pt>
                <c:pt idx="89391">
                  <c:v>4.6272366489574796E-6</c:v>
                </c:pt>
                <c:pt idx="89392">
                  <c:v>4.6265809032774996E-6</c:v>
                </c:pt>
                <c:pt idx="89393">
                  <c:v>4.6259774535428699E-6</c:v>
                </c:pt>
                <c:pt idx="89394">
                  <c:v>4.6253603613877203E-6</c:v>
                </c:pt>
                <c:pt idx="89395">
                  <c:v>4.6246450438047802E-6</c:v>
                </c:pt>
                <c:pt idx="89396">
                  <c:v>4.6239965740824101E-6</c:v>
                </c:pt>
                <c:pt idx="89397">
                  <c:v>4.6234531509981E-6</c:v>
                </c:pt>
                <c:pt idx="89398">
                  <c:v>4.6228933570091604E-6</c:v>
                </c:pt>
                <c:pt idx="89399">
                  <c:v>4.6223135541367802E-6</c:v>
                </c:pt>
                <c:pt idx="89400">
                  <c:v>4.6216728151193803E-6</c:v>
                </c:pt>
                <c:pt idx="89401">
                  <c:v>4.6211584958655303E-6</c:v>
                </c:pt>
                <c:pt idx="89402">
                  <c:v>4.6205977923818898E-6</c:v>
                </c:pt>
                <c:pt idx="89403">
                  <c:v>4.6200266297091696E-6</c:v>
                </c:pt>
                <c:pt idx="89404">
                  <c:v>4.6194618334993703E-6</c:v>
                </c:pt>
                <c:pt idx="89405">
                  <c:v>4.6188729356799698E-6</c:v>
                </c:pt>
                <c:pt idx="89406">
                  <c:v>4.6183449740055999E-6</c:v>
                </c:pt>
                <c:pt idx="89407">
                  <c:v>4.6177842705219501E-6</c:v>
                </c:pt>
                <c:pt idx="89408">
                  <c:v>4.6173377086233796E-6</c:v>
                </c:pt>
                <c:pt idx="89409">
                  <c:v>4.61682657260099E-6</c:v>
                </c:pt>
                <c:pt idx="89410">
                  <c:v>4.6162799662852203E-6</c:v>
                </c:pt>
                <c:pt idx="89411">
                  <c:v>4.6158024815667903E-6</c:v>
                </c:pt>
                <c:pt idx="89412">
                  <c:v>4.6152326831361296E-6</c:v>
                </c:pt>
                <c:pt idx="89413">
                  <c:v>4.6147633838700097E-6</c:v>
                </c:pt>
                <c:pt idx="89414">
                  <c:v>4.6142245082592101E-6</c:v>
                </c:pt>
                <c:pt idx="89415">
                  <c:v>4.6138065954437496E-6</c:v>
                </c:pt>
                <c:pt idx="89416">
                  <c:v>4.61330319012632E-6</c:v>
                </c:pt>
                <c:pt idx="89417">
                  <c:v>4.6128457142913299E-6</c:v>
                </c:pt>
                <c:pt idx="89418">
                  <c:v>4.6123041101964199E-6</c:v>
                </c:pt>
                <c:pt idx="89419">
                  <c:v>4.6118902901071098E-6</c:v>
                </c:pt>
                <c:pt idx="89420">
                  <c:v>4.61145555163967E-6</c:v>
                </c:pt>
                <c:pt idx="89421">
                  <c:v>4.6109553295536898E-6</c:v>
                </c:pt>
                <c:pt idx="89422">
                  <c:v>4.6105137698759799E-6</c:v>
                </c:pt>
                <c:pt idx="89423">
                  <c:v>4.6101181396807104E-6</c:v>
                </c:pt>
                <c:pt idx="89424">
                  <c:v>4.6096411097096296E-6</c:v>
                </c:pt>
                <c:pt idx="89425">
                  <c:v>4.6091658987279499E-6</c:v>
                </c:pt>
                <c:pt idx="89426">
                  <c:v>4.6087652663118197E-6</c:v>
                </c:pt>
                <c:pt idx="89427">
                  <c:v>4.6083587221801298E-6</c:v>
                </c:pt>
                <c:pt idx="89428">
                  <c:v>4.6079017010924897E-6</c:v>
                </c:pt>
                <c:pt idx="89429">
                  <c:v>4.6075765567366E-6</c:v>
                </c:pt>
                <c:pt idx="89430">
                  <c:v>4.6072104851191398E-6</c:v>
                </c:pt>
                <c:pt idx="89431">
                  <c:v>4.6067580115050103E-6</c:v>
                </c:pt>
                <c:pt idx="89432">
                  <c:v>4.6063605623203296E-6</c:v>
                </c:pt>
                <c:pt idx="89433">
                  <c:v>4.6059399210207596E-6</c:v>
                </c:pt>
                <c:pt idx="89434">
                  <c:v>4.60565797766321E-6</c:v>
                </c:pt>
                <c:pt idx="89435">
                  <c:v>4.6051836761762397E-6</c:v>
                </c:pt>
                <c:pt idx="89436">
                  <c:v>4.6048344302107597E-6</c:v>
                </c:pt>
                <c:pt idx="89437">
                  <c:v>4.60453020423302E-6</c:v>
                </c:pt>
                <c:pt idx="89438">
                  <c:v>4.6041282075748296E-6</c:v>
                </c:pt>
                <c:pt idx="89439">
                  <c:v>4.60379624200868E-6</c:v>
                </c:pt>
                <c:pt idx="89440">
                  <c:v>4.6034228944336098E-6</c:v>
                </c:pt>
                <c:pt idx="89441">
                  <c:v>4.60303954241681E-6</c:v>
                </c:pt>
                <c:pt idx="89442">
                  <c:v>4.6027125790715201E-6</c:v>
                </c:pt>
                <c:pt idx="89443">
                  <c:v>4.6024165385460896E-6</c:v>
                </c:pt>
                <c:pt idx="89444">
                  <c:v>4.6021064008527901E-6</c:v>
                </c:pt>
                <c:pt idx="89445">
                  <c:v>4.6017521526664504E-6</c:v>
                </c:pt>
                <c:pt idx="89446">
                  <c:v>4.6014083636691802E-6</c:v>
                </c:pt>
                <c:pt idx="89447">
                  <c:v>4.6010272853891399E-6</c:v>
                </c:pt>
                <c:pt idx="89448">
                  <c:v>4.6007226046640401E-6</c:v>
                </c:pt>
                <c:pt idx="89449">
                  <c:v>4.6004752221051604E-6</c:v>
                </c:pt>
                <c:pt idx="89450">
                  <c:v>4.6001478040125204E-6</c:v>
                </c:pt>
                <c:pt idx="89451">
                  <c:v>4.5998058340046597E-6</c:v>
                </c:pt>
                <c:pt idx="89452">
                  <c:v>4.5994975153007502E-6</c:v>
                </c:pt>
                <c:pt idx="89453">
                  <c:v>4.5992651394044498E-6</c:v>
                </c:pt>
                <c:pt idx="89454">
                  <c:v>4.5988776946614996E-6</c:v>
                </c:pt>
                <c:pt idx="89455">
                  <c:v>4.5986271288711603E-6</c:v>
                </c:pt>
                <c:pt idx="89456">
                  <c:v>4.59830289400998E-6</c:v>
                </c:pt>
                <c:pt idx="89457">
                  <c:v>4.5980955292179698E-6</c:v>
                </c:pt>
                <c:pt idx="89458">
                  <c:v>4.5977749323355999E-6</c:v>
                </c:pt>
                <c:pt idx="89459">
                  <c:v>4.5974597924214297E-6</c:v>
                </c:pt>
                <c:pt idx="89460">
                  <c:v>4.5971642066433602E-6</c:v>
                </c:pt>
                <c:pt idx="89461">
                  <c:v>4.5969036364112998E-6</c:v>
                </c:pt>
                <c:pt idx="89462">
                  <c:v>4.5967094592924704E-6</c:v>
                </c:pt>
                <c:pt idx="89463">
                  <c:v>4.5964115997776398E-6</c:v>
                </c:pt>
                <c:pt idx="89464">
                  <c:v>4.5961660362081602E-6</c:v>
                </c:pt>
                <c:pt idx="89465">
                  <c:v>4.5959232011227902E-6</c:v>
                </c:pt>
                <c:pt idx="89466">
                  <c:v>4.5955912355566397E-6</c:v>
                </c:pt>
                <c:pt idx="89467">
                  <c:v>4.5954120651003896E-6</c:v>
                </c:pt>
                <c:pt idx="89468">
                  <c:v>4.5951842366775997E-6</c:v>
                </c:pt>
                <c:pt idx="89469">
                  <c:v>4.5949354898766598E-6</c:v>
                </c:pt>
                <c:pt idx="89470">
                  <c:v>4.5947176658955902E-6</c:v>
                </c:pt>
                <c:pt idx="89471">
                  <c:v>4.5944293560751299E-6</c:v>
                </c:pt>
                <c:pt idx="89472">
                  <c:v>4.5941837925056504E-6</c:v>
                </c:pt>
                <c:pt idx="89473">
                  <c:v>4.5940105337649601E-6</c:v>
                </c:pt>
                <c:pt idx="89474">
                  <c:v>4.5937890718050801E-6</c:v>
                </c:pt>
                <c:pt idx="89475">
                  <c:v>4.5935025809740199E-6</c:v>
                </c:pt>
                <c:pt idx="89476">
                  <c:v>4.59330431112903E-6</c:v>
                </c:pt>
                <c:pt idx="89477">
                  <c:v>4.5930455598863798E-6</c:v>
                </c:pt>
                <c:pt idx="89478">
                  <c:v>4.5928709369036403E-6</c:v>
                </c:pt>
                <c:pt idx="89479">
                  <c:v>4.5926785787742102E-6</c:v>
                </c:pt>
                <c:pt idx="89480">
                  <c:v>4.5924093683424897E-6</c:v>
                </c:pt>
                <c:pt idx="89481">
                  <c:v>4.5921806304249904E-6</c:v>
                </c:pt>
                <c:pt idx="89482">
                  <c:v>4.59202829006244E-6</c:v>
                </c:pt>
                <c:pt idx="89483">
                  <c:v>4.5918040996184598E-6</c:v>
                </c:pt>
                <c:pt idx="89484">
                  <c:v>4.59163402410923E-6</c:v>
                </c:pt>
                <c:pt idx="89485">
                  <c:v>4.5914166548755003E-6</c:v>
                </c:pt>
                <c:pt idx="89486">
                  <c:v>4.5912443056295203E-6</c:v>
                </c:pt>
                <c:pt idx="89487">
                  <c:v>4.5910369408375101E-6</c:v>
                </c:pt>
                <c:pt idx="89488">
                  <c:v>4.5908204810984898E-6</c:v>
                </c:pt>
                <c:pt idx="89489">
                  <c:v>4.5906954255770003E-6</c:v>
                </c:pt>
                <c:pt idx="89490">
                  <c:v>4.59045122624957E-6</c:v>
                </c:pt>
                <c:pt idx="89491">
                  <c:v>4.59032980870688E-6</c:v>
                </c:pt>
                <c:pt idx="89492">
                  <c:v>4.5901460907771303E-6</c:v>
                </c:pt>
                <c:pt idx="89493">
                  <c:v>4.5898764255980504E-6</c:v>
                </c:pt>
                <c:pt idx="89494">
                  <c:v>4.5897691052232403E-6</c:v>
                </c:pt>
                <c:pt idx="89495">
                  <c:v>4.5895931179984498E-6</c:v>
                </c:pt>
                <c:pt idx="89496">
                  <c:v>4.5894676077296001E-6</c:v>
                </c:pt>
                <c:pt idx="89497">
                  <c:v>4.5892002162872797E-6</c:v>
                </c:pt>
                <c:pt idx="89498">
                  <c:v>4.58903195976745E-6</c:v>
                </c:pt>
                <c:pt idx="89499">
                  <c:v>4.5889146349509196E-6</c:v>
                </c:pt>
                <c:pt idx="89500">
                  <c:v>4.5887204578321004E-6</c:v>
                </c:pt>
                <c:pt idx="89501">
                  <c:v>4.5885963118052999E-6</c:v>
                </c:pt>
                <c:pt idx="89502">
                  <c:v>4.5883643906563503E-6</c:v>
                </c:pt>
                <c:pt idx="89503">
                  <c:v>4.5882607082603499E-6</c:v>
                </c:pt>
                <c:pt idx="89504">
                  <c:v>4.5881315600126999E-6</c:v>
                </c:pt>
                <c:pt idx="89505">
                  <c:v>4.5879078243160603E-6</c:v>
                </c:pt>
                <c:pt idx="89506">
                  <c:v>4.58778322354192E-6</c:v>
                </c:pt>
                <c:pt idx="89507">
                  <c:v>4.5876954573031997E-6</c:v>
                </c:pt>
                <c:pt idx="89508">
                  <c:v>4.5875362957303903E-6</c:v>
                </c:pt>
                <c:pt idx="89509">
                  <c:v>4.5873721319367203E-6</c:v>
                </c:pt>
                <c:pt idx="89510">
                  <c:v>4.5872434384364203E-6</c:v>
                </c:pt>
                <c:pt idx="89511">
                  <c:v>4.5870924623159201E-6</c:v>
                </c:pt>
                <c:pt idx="89512">
                  <c:v>4.58701242678217E-6</c:v>
                </c:pt>
                <c:pt idx="89513">
                  <c:v>4.5868141569371801E-6</c:v>
                </c:pt>
                <c:pt idx="89514">
                  <c:v>4.58669910585741E-6</c:v>
                </c:pt>
                <c:pt idx="89515">
                  <c:v>4.5866026994190204E-6</c:v>
                </c:pt>
                <c:pt idx="89516">
                  <c:v>4.58644990430912E-6</c:v>
                </c:pt>
                <c:pt idx="89517">
                  <c:v>4.5863039304094897E-6</c:v>
                </c:pt>
                <c:pt idx="89518">
                  <c:v>4.5862334445700998E-6</c:v>
                </c:pt>
                <c:pt idx="89519">
                  <c:v>4.5860592763347103E-6</c:v>
                </c:pt>
                <c:pt idx="89520">
                  <c:v>4.5859551391913598E-6</c:v>
                </c:pt>
                <c:pt idx="89521">
                  <c:v>4.5857955228711902E-6</c:v>
                </c:pt>
                <c:pt idx="89522">
                  <c:v>4.5857109398639304E-6</c:v>
                </c:pt>
                <c:pt idx="89523">
                  <c:v>4.5855053940613297E-6</c:v>
                </c:pt>
                <c:pt idx="89524">
                  <c:v>4.5854731069994201E-6</c:v>
                </c:pt>
                <c:pt idx="89525">
                  <c:v>4.5852611947339003E-6</c:v>
                </c:pt>
                <c:pt idx="89526">
                  <c:v>4.58518661616836E-6</c:v>
                </c:pt>
                <c:pt idx="89527">
                  <c:v>4.5850711103412297E-6</c:v>
                </c:pt>
                <c:pt idx="89528">
                  <c:v>4.5850756578147403E-6</c:v>
                </c:pt>
                <c:pt idx="89529">
                  <c:v>4.5848119043512304E-6</c:v>
                </c:pt>
                <c:pt idx="89530">
                  <c:v>4.5847705223422997E-6</c:v>
                </c:pt>
                <c:pt idx="89531">
                  <c:v>4.5846259126847102E-6</c:v>
                </c:pt>
                <c:pt idx="89532">
                  <c:v>4.5845458771509601E-6</c:v>
                </c:pt>
                <c:pt idx="89533">
                  <c:v>4.5844144551665497E-6</c:v>
                </c:pt>
                <c:pt idx="89534">
                  <c:v>4.5843298721592899E-6</c:v>
                </c:pt>
                <c:pt idx="89535">
                  <c:v>4.58425256510964E-6</c:v>
                </c:pt>
                <c:pt idx="89536">
                  <c:v>4.5841579776606497E-6</c:v>
                </c:pt>
                <c:pt idx="89537">
                  <c:v>4.5840292841603497E-6</c:v>
                </c:pt>
                <c:pt idx="89538">
                  <c:v>4.5839060476282603E-6</c:v>
                </c:pt>
                <c:pt idx="89539">
                  <c:v>4.58381782664219E-6</c:v>
                </c:pt>
                <c:pt idx="89540">
                  <c:v>4.5837205107091003E-6</c:v>
                </c:pt>
                <c:pt idx="89541">
                  <c:v>4.58361046185019E-6</c:v>
                </c:pt>
                <c:pt idx="89542">
                  <c:v>4.5835640776203996E-6</c:v>
                </c:pt>
                <c:pt idx="89543">
                  <c:v>4.5834794946131296E-6</c:v>
                </c:pt>
                <c:pt idx="89544">
                  <c:v>4.5833862714061996E-6</c:v>
                </c:pt>
                <c:pt idx="89545">
                  <c:v>4.5832753130525799E-6</c:v>
                </c:pt>
                <c:pt idx="89546">
                  <c:v>4.5831775423721402E-6</c:v>
                </c:pt>
                <c:pt idx="89547">
                  <c:v>4.5830897761334199E-6</c:v>
                </c:pt>
                <c:pt idx="89548">
                  <c:v>4.58302565675695E-6</c:v>
                </c:pt>
                <c:pt idx="89549">
                  <c:v>4.5829374357708696E-6</c:v>
                </c:pt>
                <c:pt idx="89550">
                  <c:v>4.5828460315533499E-6</c:v>
                </c:pt>
                <c:pt idx="89551">
                  <c:v>4.58277600046131E-6</c:v>
                </c:pt>
                <c:pt idx="89552">
                  <c:v>4.5826459427189598E-6</c:v>
                </c:pt>
                <c:pt idx="89553">
                  <c:v>4.5826391215086898E-6</c:v>
                </c:pt>
                <c:pt idx="89554">
                  <c:v>4.5825295273971304E-6</c:v>
                </c:pt>
                <c:pt idx="89555">
                  <c:v>4.5824067456123902E-6</c:v>
                </c:pt>
                <c:pt idx="89556">
                  <c:v>4.5823626351193499E-6</c:v>
                </c:pt>
                <c:pt idx="89557">
                  <c:v>4.5823094296792996E-6</c:v>
                </c:pt>
                <c:pt idx="89558">
                  <c:v>4.5822148422303102E-6</c:v>
                </c:pt>
                <c:pt idx="89559">
                  <c:v>4.5821520870958904E-6</c:v>
                </c:pt>
                <c:pt idx="89560">
                  <c:v>4.5820729610568404E-6</c:v>
                </c:pt>
                <c:pt idx="89561">
                  <c:v>4.5820552259101499E-6</c:v>
                </c:pt>
                <c:pt idx="89562">
                  <c:v>4.5819656406820303E-6</c:v>
                </c:pt>
                <c:pt idx="89563">
                  <c:v>4.5818974285793999E-6</c:v>
                </c:pt>
                <c:pt idx="89564">
                  <c:v>4.5817910176992899E-6</c:v>
                </c:pt>
                <c:pt idx="89565">
                  <c:v>4.5817096179234804E-6</c:v>
                </c:pt>
                <c:pt idx="89566">
                  <c:v>4.5816268539056199E-6</c:v>
                </c:pt>
                <c:pt idx="89567">
                  <c:v>4.5815913836122499E-6</c:v>
                </c:pt>
                <c:pt idx="89568">
                  <c:v>4.5815295379725302E-6</c:v>
                </c:pt>
                <c:pt idx="89569">
                  <c:v>4.58147815152188E-6</c:v>
                </c:pt>
                <c:pt idx="89570">
                  <c:v>4.5813876567990502E-6</c:v>
                </c:pt>
                <c:pt idx="89571">
                  <c:v>4.5813112592440996E-6</c:v>
                </c:pt>
                <c:pt idx="89572">
                  <c:v>4.5812389544153103E-6</c:v>
                </c:pt>
                <c:pt idx="89573">
                  <c:v>4.5811725613020801E-6</c:v>
                </c:pt>
                <c:pt idx="89574">
                  <c:v>4.5811189011146797E-6</c:v>
                </c:pt>
                <c:pt idx="89575">
                  <c:v>4.5811302697984502E-6</c:v>
                </c:pt>
                <c:pt idx="89576">
                  <c:v>4.5809688344888897E-6</c:v>
                </c:pt>
                <c:pt idx="89577">
                  <c:v>4.5809474613633896E-6</c:v>
                </c:pt>
                <c:pt idx="89578">
                  <c:v>4.5809051698597597E-6</c:v>
                </c:pt>
                <c:pt idx="89579">
                  <c:v>4.5808137656422298E-6</c:v>
                </c:pt>
                <c:pt idx="89580">
                  <c:v>4.5807878450432301E-6</c:v>
                </c:pt>
                <c:pt idx="89581">
                  <c:v>4.5808101276634303E-6</c:v>
                </c:pt>
                <c:pt idx="89582">
                  <c:v>4.5806968955730596E-6</c:v>
                </c:pt>
                <c:pt idx="89583">
                  <c:v>4.5806514208379701E-6</c:v>
                </c:pt>
                <c:pt idx="89584">
                  <c:v>4.5805954869138102E-6</c:v>
                </c:pt>
                <c:pt idx="89585">
                  <c:v>4.5805609261151403E-6</c:v>
                </c:pt>
                <c:pt idx="89586">
                  <c:v>4.5805422814737497E-6</c:v>
                </c:pt>
                <c:pt idx="89587">
                  <c:v>4.5805045374436304E-6</c:v>
                </c:pt>
                <c:pt idx="89588">
                  <c:v>4.5803612920281003E-6</c:v>
                </c:pt>
                <c:pt idx="89589">
                  <c:v>4.5803426473867199E-6</c:v>
                </c:pt>
                <c:pt idx="89590">
                  <c:v>4.5802626118529596E-6</c:v>
                </c:pt>
                <c:pt idx="89591">
                  <c:v>4.5802580643794499E-6</c:v>
                </c:pt>
                <c:pt idx="89592">
                  <c:v>4.5801966734870803E-6</c:v>
                </c:pt>
                <c:pt idx="89593">
                  <c:v>4.5801507440046399E-6</c:v>
                </c:pt>
                <c:pt idx="89594">
                  <c:v>4.5800788939231998E-6</c:v>
                </c:pt>
                <c:pt idx="89595">
                  <c:v>4.5800638872606197E-6</c:v>
                </c:pt>
                <c:pt idx="89596">
                  <c:v>4.5800661609973801E-6</c:v>
                </c:pt>
                <c:pt idx="89597">
                  <c:v>4.5800325096934102E-6</c:v>
                </c:pt>
                <c:pt idx="89598">
                  <c:v>4.5799788495060099E-6</c:v>
                </c:pt>
                <c:pt idx="89599">
                  <c:v>4.5799270083080004E-6</c:v>
                </c:pt>
                <c:pt idx="89600">
                  <c:v>4.5798133214702796E-6</c:v>
                </c:pt>
                <c:pt idx="89601">
                  <c:v>4.5798274186381596E-6</c:v>
                </c:pt>
                <c:pt idx="89602">
                  <c:v>4.5797637540090397E-6</c:v>
                </c:pt>
                <c:pt idx="89603">
                  <c:v>4.5796909944328996E-6</c:v>
                </c:pt>
                <c:pt idx="89604">
                  <c:v>4.5797492020938097E-6</c:v>
                </c:pt>
                <c:pt idx="89605">
                  <c:v>4.5796296035405299E-6</c:v>
                </c:pt>
                <c:pt idx="89606">
                  <c:v>4.5796255108143703E-6</c:v>
                </c:pt>
                <c:pt idx="89607">
                  <c:v>4.5795300138706799E-6</c:v>
                </c:pt>
                <c:pt idx="89608">
                  <c:v>4.5795691221428603E-6</c:v>
                </c:pt>
                <c:pt idx="89609">
                  <c:v>4.5793935896654198E-6</c:v>
                </c:pt>
                <c:pt idx="89610">
                  <c:v>4.5794645302521497E-6</c:v>
                </c:pt>
                <c:pt idx="89611">
                  <c:v>4.5794040488544902E-6</c:v>
                </c:pt>
                <c:pt idx="89612">
                  <c:v>4.5794363359163998E-6</c:v>
                </c:pt>
                <c:pt idx="89613">
                  <c:v>4.57935993836145E-6</c:v>
                </c:pt>
                <c:pt idx="89614">
                  <c:v>4.5793617573508502E-6</c:v>
                </c:pt>
                <c:pt idx="89615">
                  <c:v>4.5793185563525202E-6</c:v>
                </c:pt>
                <c:pt idx="89616">
                  <c:v>4.5792348828399596E-6</c:v>
                </c:pt>
                <c:pt idx="89617">
                  <c:v>4.5791489355906404E-6</c:v>
                </c:pt>
                <c:pt idx="89618">
                  <c:v>4.5791571210429504E-6</c:v>
                </c:pt>
                <c:pt idx="89619">
                  <c:v>4.5792130549671103E-6</c:v>
                </c:pt>
                <c:pt idx="89620">
                  <c:v>4.5791230149916399E-6</c:v>
                </c:pt>
                <c:pt idx="89621">
                  <c:v>4.5790475269313902E-6</c:v>
                </c:pt>
                <c:pt idx="89622">
                  <c:v>4.5790529838996E-6</c:v>
                </c:pt>
                <c:pt idx="89623">
                  <c:v>4.5790407057211303E-6</c:v>
                </c:pt>
                <c:pt idx="89624">
                  <c:v>4.5790397962264302E-6</c:v>
                </c:pt>
                <c:pt idx="89625">
                  <c:v>4.5789538489771101E-6</c:v>
                </c:pt>
                <c:pt idx="89626">
                  <c:v>4.5789233809045999E-6</c:v>
                </c:pt>
                <c:pt idx="89627">
                  <c:v>4.5789142859575796E-6</c:v>
                </c:pt>
                <c:pt idx="89628">
                  <c:v>4.5788920033373904E-6</c:v>
                </c:pt>
                <c:pt idx="89629">
                  <c:v>4.5788287934556104E-6</c:v>
                </c:pt>
                <c:pt idx="89630">
                  <c:v>4.5788151510350897E-6</c:v>
                </c:pt>
                <c:pt idx="89631">
                  <c:v>4.5788228817400497E-6</c:v>
                </c:pt>
                <c:pt idx="89632">
                  <c:v>4.5787660383211898E-6</c:v>
                </c:pt>
                <c:pt idx="89633">
                  <c:v>4.5786937334923997E-6</c:v>
                </c:pt>
                <c:pt idx="89634">
                  <c:v>4.5787205635861003E-6</c:v>
                </c:pt>
                <c:pt idx="89635">
                  <c:v>4.5786919145030003E-6</c:v>
                </c:pt>
                <c:pt idx="89636">
                  <c:v>4.5787051021761701E-6</c:v>
                </c:pt>
                <c:pt idx="89637">
                  <c:v>4.5786064220010303E-6</c:v>
                </c:pt>
                <c:pt idx="89638">
                  <c:v>4.5786177906847999E-6</c:v>
                </c:pt>
                <c:pt idx="89639">
                  <c:v>4.5785845941281903E-6</c:v>
                </c:pt>
                <c:pt idx="89640">
                  <c:v>4.5785222937411197E-6</c:v>
                </c:pt>
                <c:pt idx="89641">
                  <c:v>4.5785518523189197E-6</c:v>
                </c:pt>
                <c:pt idx="89642">
                  <c:v>4.5784918256686103E-6</c:v>
                </c:pt>
                <c:pt idx="89643">
                  <c:v>4.5784840949636401E-6</c:v>
                </c:pt>
                <c:pt idx="89644">
                  <c:v>4.5784731810272197E-6</c:v>
                </c:pt>
                <c:pt idx="89645">
                  <c:v>4.5784845497109902E-6</c:v>
                </c:pt>
                <c:pt idx="89646">
                  <c:v>4.5784599933540499E-6</c:v>
                </c:pt>
                <c:pt idx="89647">
                  <c:v>4.5784190660924702E-6</c:v>
                </c:pt>
                <c:pt idx="89648">
                  <c:v>4.5783699533785702E-6</c:v>
                </c:pt>
                <c:pt idx="89649">
                  <c:v>4.5784304347762398E-6</c:v>
                </c:pt>
                <c:pt idx="89650">
                  <c:v>4.5783071982441504E-6</c:v>
                </c:pt>
                <c:pt idx="89651">
                  <c:v>4.5783176574332199E-6</c:v>
                </c:pt>
                <c:pt idx="89652">
                  <c:v>4.5783440327795697E-6</c:v>
                </c:pt>
                <c:pt idx="89653">
                  <c:v>4.5782262532156901E-6</c:v>
                </c:pt>
                <c:pt idx="89654">
                  <c:v>4.5782221604895304E-6</c:v>
                </c:pt>
                <c:pt idx="89655">
                  <c:v>4.5782594497722997E-6</c:v>
                </c:pt>
                <c:pt idx="89656">
                  <c:v>4.5782026063534397E-6</c:v>
                </c:pt>
                <c:pt idx="89657">
                  <c:v>4.57820351584815E-6</c:v>
                </c:pt>
                <c:pt idx="89658">
                  <c:v>4.5781689550494801E-6</c:v>
                </c:pt>
                <c:pt idx="89659">
                  <c:v>4.5781939661537797E-6</c:v>
                </c:pt>
                <c:pt idx="89660">
                  <c:v>4.5781530388921999E-6</c:v>
                </c:pt>
                <c:pt idx="89661">
                  <c:v>4.5781162043567798E-6</c:v>
                </c:pt>
                <c:pt idx="89662">
                  <c:v>4.5781584958604097E-6</c:v>
                </c:pt>
                <c:pt idx="89663">
                  <c:v>4.5781571316183502E-6</c:v>
                </c:pt>
                <c:pt idx="89664">
                  <c:v>4.5781007429468403E-6</c:v>
                </c:pt>
                <c:pt idx="89665">
                  <c:v>4.5780871005263196E-6</c:v>
                </c:pt>
                <c:pt idx="89666">
                  <c:v>4.5780948312312796E-6</c:v>
                </c:pt>
                <c:pt idx="89667">
                  <c:v>4.5780720938637404E-6</c:v>
                </c:pt>
                <c:pt idx="89668">
                  <c:v>4.5780375330650696E-6</c:v>
                </c:pt>
                <c:pt idx="89669">
                  <c:v>4.5779934225720396E-6</c:v>
                </c:pt>
                <c:pt idx="89670">
                  <c:v>4.5779934225720396E-6</c:v>
                </c:pt>
                <c:pt idx="89671">
                  <c:v>4.57800433650846E-6</c:v>
                </c:pt>
                <c:pt idx="89672">
                  <c:v>4.5779984247929002E-6</c:v>
                </c:pt>
                <c:pt idx="89673">
                  <c:v>4.5779570427839602E-6</c:v>
                </c:pt>
                <c:pt idx="89674">
                  <c:v>4.5779024731018597E-6</c:v>
                </c:pt>
                <c:pt idx="89675">
                  <c:v>4.5779274842061602E-6</c:v>
                </c:pt>
                <c:pt idx="89676">
                  <c:v>4.5778519961459097E-6</c:v>
                </c:pt>
                <c:pt idx="89677">
                  <c:v>4.5778874664392796E-6</c:v>
                </c:pt>
                <c:pt idx="89678">
                  <c:v>4.5778510866512104E-6</c:v>
                </c:pt>
                <c:pt idx="89679">
                  <c:v>4.5779033825965598E-6</c:v>
                </c:pt>
                <c:pt idx="89680">
                  <c:v>4.5777669583912896E-6</c:v>
                </c:pt>
                <c:pt idx="89681">
                  <c:v>4.57780424767407E-6</c:v>
                </c:pt>
                <c:pt idx="89682">
                  <c:v>4.5777956074743997E-6</c:v>
                </c:pt>
                <c:pt idx="89683">
                  <c:v>4.5777628656651401E-6</c:v>
                </c:pt>
                <c:pt idx="89684">
                  <c:v>4.5777519517287104E-6</c:v>
                </c:pt>
                <c:pt idx="89685">
                  <c:v>4.5777883315167898E-6</c:v>
                </c:pt>
                <c:pt idx="89686">
                  <c:v>4.5777510422340103E-6</c:v>
                </c:pt>
                <c:pt idx="89687">
                  <c:v>4.57778332929593E-6</c:v>
                </c:pt>
                <c:pt idx="89688">
                  <c:v>4.5776569095323802E-6</c:v>
                </c:pt>
                <c:pt idx="89689">
                  <c:v>4.5776769184158201E-6</c:v>
                </c:pt>
                <c:pt idx="89690">
                  <c:v>4.5777187551720999E-6</c:v>
                </c:pt>
                <c:pt idx="89691">
                  <c:v>4.5776782826578702E-6</c:v>
                </c:pt>
                <c:pt idx="89692">
                  <c:v>4.5776769184158201E-6</c:v>
                </c:pt>
                <c:pt idx="89693">
                  <c:v>4.5776969272992599E-6</c:v>
                </c:pt>
                <c:pt idx="89694">
                  <c:v>4.5776887418469397E-6</c:v>
                </c:pt>
                <c:pt idx="89695">
                  <c:v>4.5777087507303804E-6</c:v>
                </c:pt>
                <c:pt idx="89696">
                  <c:v>4.5776250772178198E-6</c:v>
                </c:pt>
                <c:pt idx="89697">
                  <c:v>4.5775673243042598E-6</c:v>
                </c:pt>
                <c:pt idx="89698">
                  <c:v>4.57760506833438E-6</c:v>
                </c:pt>
                <c:pt idx="89699">
                  <c:v>4.5776018851029204E-6</c:v>
                </c:pt>
                <c:pt idx="89700">
                  <c:v>4.5775896069244499E-6</c:v>
                </c:pt>
                <c:pt idx="89701">
                  <c:v>4.5775977923767599E-6</c:v>
                </c:pt>
                <c:pt idx="89702">
                  <c:v>4.5775891521770998E-6</c:v>
                </c:pt>
                <c:pt idx="89703">
                  <c:v>4.57756959804101E-6</c:v>
                </c:pt>
                <c:pt idx="89704">
                  <c:v>4.5775277612847301E-6</c:v>
                </c:pt>
                <c:pt idx="89705">
                  <c:v>4.5775582293572404E-6</c:v>
                </c:pt>
                <c:pt idx="89706">
                  <c:v>4.57749820270692E-6</c:v>
                </c:pt>
                <c:pt idx="89707">
                  <c:v>4.5775445869367104E-6</c:v>
                </c:pt>
                <c:pt idx="89708">
                  <c:v>4.5774959289701698E-6</c:v>
                </c:pt>
                <c:pt idx="89709">
                  <c:v>4.5774613681714999E-6</c:v>
                </c:pt>
                <c:pt idx="89710">
                  <c:v>4.5775041144224798E-6</c:v>
                </c:pt>
                <c:pt idx="89711">
                  <c:v>4.5775095713906896E-6</c:v>
                </c:pt>
                <c:pt idx="89712">
                  <c:v>4.5774659156450096E-6</c:v>
                </c:pt>
                <c:pt idx="89713">
                  <c:v>4.5774631871609E-6</c:v>
                </c:pt>
                <c:pt idx="89714">
                  <c:v>4.5774886530125497E-6</c:v>
                </c:pt>
                <c:pt idx="89715">
                  <c:v>4.5774636419082501E-6</c:v>
                </c:pt>
                <c:pt idx="89716">
                  <c:v>4.5774359023198502E-6</c:v>
                </c:pt>
                <c:pt idx="89717">
                  <c:v>4.5774968384648699E-6</c:v>
                </c:pt>
                <c:pt idx="89718">
                  <c:v>4.5774704631185201E-6</c:v>
                </c:pt>
                <c:pt idx="89719">
                  <c:v>4.5774354475725002E-6</c:v>
                </c:pt>
                <c:pt idx="89720">
                  <c:v>4.5774104364681997E-6</c:v>
                </c:pt>
                <c:pt idx="89721">
                  <c:v>4.5774240788887297E-6</c:v>
                </c:pt>
                <c:pt idx="89722">
                  <c:v>4.5774304453516396E-6</c:v>
                </c:pt>
                <c:pt idx="89723">
                  <c:v>4.57744090454071E-6</c:v>
                </c:pt>
                <c:pt idx="89724">
                  <c:v>4.5773545025440399E-6</c:v>
                </c:pt>
                <c:pt idx="89725">
                  <c:v>4.57735632153344E-6</c:v>
                </c:pt>
                <c:pt idx="89726">
                  <c:v>4.5774299906042904E-6</c:v>
                </c:pt>
                <c:pt idx="89727">
                  <c:v>4.5773867896059503E-6</c:v>
                </c:pt>
                <c:pt idx="89728">
                  <c:v>4.5773213059874302E-6</c:v>
                </c:pt>
                <c:pt idx="89729">
                  <c:v>4.5773640522384102E-6</c:v>
                </c:pt>
                <c:pt idx="89730">
                  <c:v>4.5773526835546397E-6</c:v>
                </c:pt>
                <c:pt idx="89731">
                  <c:v>4.5772944758937203E-6</c:v>
                </c:pt>
                <c:pt idx="89732">
                  <c:v>4.5773190322506699E-6</c:v>
                </c:pt>
                <c:pt idx="89733">
                  <c:v>4.5773194869980199E-6</c:v>
                </c:pt>
                <c:pt idx="89734">
                  <c:v>4.57734859082848E-6</c:v>
                </c:pt>
                <c:pt idx="89735">
                  <c:v>4.5773090278089504E-6</c:v>
                </c:pt>
                <c:pt idx="89736">
                  <c:v>4.5772521843900904E-6</c:v>
                </c:pt>
                <c:pt idx="89737">
                  <c:v>4.5772449084324796E-6</c:v>
                </c:pt>
                <c:pt idx="89738">
                  <c:v>4.5773235797241796E-6</c:v>
                </c:pt>
                <c:pt idx="89739">
                  <c:v>4.5772676458000197E-6</c:v>
                </c:pt>
                <c:pt idx="89740">
                  <c:v>4.5773617785016498E-6</c:v>
                </c:pt>
                <c:pt idx="89741">
                  <c:v>4.57729083791492E-6</c:v>
                </c:pt>
                <c:pt idx="89742">
                  <c:v>4.5772517296427404E-6</c:v>
                </c:pt>
                <c:pt idx="89743">
                  <c:v>4.57722808278049E-6</c:v>
                </c:pt>
                <c:pt idx="89744">
                  <c:v>4.5772458179271797E-6</c:v>
                </c:pt>
                <c:pt idx="89745">
                  <c:v>4.5772785597364401E-6</c:v>
                </c:pt>
                <c:pt idx="89746">
                  <c:v>4.5772453631798297E-6</c:v>
                </c:pt>
                <c:pt idx="89747">
                  <c:v>4.5772712837788302E-6</c:v>
                </c:pt>
                <c:pt idx="89748">
                  <c:v>4.5772731027682303E-6</c:v>
                </c:pt>
                <c:pt idx="89749">
                  <c:v>4.57729902336723E-6</c:v>
                </c:pt>
                <c:pt idx="89750">
                  <c:v>4.5771944314765304E-6</c:v>
                </c:pt>
                <c:pt idx="89751">
                  <c:v>4.5771903387503698E-6</c:v>
                </c:pt>
                <c:pt idx="89752">
                  <c:v>4.5771857912768601E-6</c:v>
                </c:pt>
                <c:pt idx="89753">
                  <c:v>4.5772367229801603E-6</c:v>
                </c:pt>
                <c:pt idx="89754">
                  <c:v>4.5771903387503698E-6</c:v>
                </c:pt>
                <c:pt idx="89755">
                  <c:v>4.57719215773977E-6</c:v>
                </c:pt>
                <c:pt idx="89756">
                  <c:v>4.5772185330861299E-6</c:v>
                </c:pt>
                <c:pt idx="89757">
                  <c:v>4.5771939767291803E-6</c:v>
                </c:pt>
                <c:pt idx="89758">
                  <c:v>4.5772389967169198E-6</c:v>
                </c:pt>
                <c:pt idx="89759">
                  <c:v>4.5772094381391096E-6</c:v>
                </c:pt>
                <c:pt idx="89760">
                  <c:v>4.5771680561301798E-6</c:v>
                </c:pt>
                <c:pt idx="89761">
                  <c:v>4.57716259916197E-6</c:v>
                </c:pt>
                <c:pt idx="89762">
                  <c:v>4.5772180783387697E-6</c:v>
                </c:pt>
                <c:pt idx="89763">
                  <c:v>4.5772362682328102E-6</c:v>
                </c:pt>
                <c:pt idx="89764">
                  <c:v>4.5771780605719001E-6</c:v>
                </c:pt>
                <c:pt idx="89765">
                  <c:v>4.5771712393616301E-6</c:v>
                </c:pt>
                <c:pt idx="89766">
                  <c:v>4.5772285375278401E-6</c:v>
                </c:pt>
                <c:pt idx="89767">
                  <c:v>4.57709120382788E-6</c:v>
                </c:pt>
                <c:pt idx="89768">
                  <c:v>4.5771648728987202E-6</c:v>
                </c:pt>
                <c:pt idx="89769">
                  <c:v>4.5771162149321796E-6</c:v>
                </c:pt>
                <c:pt idx="89770">
                  <c:v>4.5771498662361401E-6</c:v>
                </c:pt>
                <c:pt idx="89771">
                  <c:v>4.5771025725116496E-6</c:v>
                </c:pt>
                <c:pt idx="89772">
                  <c:v>4.5771466830046898E-6</c:v>
                </c:pt>
                <c:pt idx="89773">
                  <c:v>4.57713485957356E-6</c:v>
                </c:pt>
                <c:pt idx="89774">
                  <c:v>4.5771853365295101E-6</c:v>
                </c:pt>
                <c:pt idx="89775">
                  <c:v>4.5771284931106501E-6</c:v>
                </c:pt>
                <c:pt idx="89776">
                  <c:v>4.5771153054374702E-6</c:v>
                </c:pt>
                <c:pt idx="89777">
                  <c:v>4.5771494114887901E-6</c:v>
                </c:pt>
                <c:pt idx="89778">
                  <c:v>4.5771271288686E-6</c:v>
                </c:pt>
                <c:pt idx="89779">
                  <c:v>4.5771112127113198E-6</c:v>
                </c:pt>
                <c:pt idx="89780">
                  <c:v>4.5770875658490704E-6</c:v>
                </c:pt>
                <c:pt idx="89781">
                  <c:v>4.57707710666E-6</c:v>
                </c:pt>
                <c:pt idx="89782">
                  <c:v>4.5770661927235804E-6</c:v>
                </c:pt>
                <c:pt idx="89783">
                  <c:v>4.5770807446388096E-6</c:v>
                </c:pt>
                <c:pt idx="89784">
                  <c:v>4.5770852921123202E-6</c:v>
                </c:pt>
                <c:pt idx="89785">
                  <c:v>4.5770952965540303E-6</c:v>
                </c:pt>
                <c:pt idx="89786">
                  <c:v>4.5771544137096498E-6</c:v>
                </c:pt>
                <c:pt idx="89787">
                  <c:v>4.57713485957356E-6</c:v>
                </c:pt>
                <c:pt idx="89788">
                  <c:v>4.5770575525239102E-6</c:v>
                </c:pt>
                <c:pt idx="89789">
                  <c:v>4.5770498218189502E-6</c:v>
                </c:pt>
                <c:pt idx="89790">
                  <c:v>4.57702844869345E-6</c:v>
                </c:pt>
                <c:pt idx="89791">
                  <c:v>4.5770757424179498E-6</c:v>
                </c:pt>
                <c:pt idx="89792">
                  <c:v>4.5771012082696003E-6</c:v>
                </c:pt>
                <c:pt idx="89793">
                  <c:v>4.57706391898682E-6</c:v>
                </c:pt>
                <c:pt idx="89794">
                  <c:v>4.5771025725116496E-6</c:v>
                </c:pt>
                <c:pt idx="89795">
                  <c:v>4.5770807446388096E-6</c:v>
                </c:pt>
                <c:pt idx="89796">
                  <c:v>4.5771075747325102E-6</c:v>
                </c:pt>
                <c:pt idx="89797">
                  <c:v>4.5771098484692604E-6</c:v>
                </c:pt>
                <c:pt idx="89798">
                  <c:v>4.57707756140735E-6</c:v>
                </c:pt>
                <c:pt idx="89799">
                  <c:v>4.5770029828418004E-6</c:v>
                </c:pt>
                <c:pt idx="89800">
                  <c:v>4.5770370888931203E-6</c:v>
                </c:pt>
                <c:pt idx="89801">
                  <c:v>4.5769875214318702E-6</c:v>
                </c:pt>
                <c:pt idx="89802">
                  <c:v>4.5770543692924599E-6</c:v>
                </c:pt>
                <c:pt idx="89803">
                  <c:v>4.5770270844513999E-6</c:v>
                </c:pt>
                <c:pt idx="89804">
                  <c:v>4.57702844869345E-6</c:v>
                </c:pt>
                <c:pt idx="89805">
                  <c:v>4.5770516408083503E-6</c:v>
                </c:pt>
                <c:pt idx="89806">
                  <c:v>4.57707710666E-6</c:v>
                </c:pt>
                <c:pt idx="89807">
                  <c:v>4.5770425458613301E-6</c:v>
                </c:pt>
                <c:pt idx="89808">
                  <c:v>4.5770366341457702E-6</c:v>
                </c:pt>
                <c:pt idx="89809">
                  <c:v>4.5770666474709304E-6</c:v>
                </c:pt>
                <c:pt idx="89810">
                  <c:v>4.5770511860610003E-6</c:v>
                </c:pt>
                <c:pt idx="89811">
                  <c:v>4.5770398173772298E-6</c:v>
                </c:pt>
                <c:pt idx="89812">
                  <c:v>4.5770602810080197E-6</c:v>
                </c:pt>
                <c:pt idx="89813">
                  <c:v>4.5770057113259099E-6</c:v>
                </c:pt>
                <c:pt idx="89814">
                  <c:v>4.5769834287057199E-6</c:v>
                </c:pt>
                <c:pt idx="89815">
                  <c:v>4.5770393626298798E-6</c:v>
                </c:pt>
                <c:pt idx="89816">
                  <c:v>4.5769761527480998E-6</c:v>
                </c:pt>
                <c:pt idx="89817">
                  <c:v>4.5769852476951201E-6</c:v>
                </c:pt>
                <c:pt idx="89818">
                  <c:v>4.5769593270961204E-6</c:v>
                </c:pt>
                <c:pt idx="89819">
                  <c:v>4.5770088945573704E-6</c:v>
                </c:pt>
                <c:pt idx="89820">
                  <c:v>4.5769943426421403E-6</c:v>
                </c:pt>
                <c:pt idx="89821">
                  <c:v>4.5770057113259099E-6</c:v>
                </c:pt>
                <c:pt idx="89822">
                  <c:v>4.5770507313136502E-6</c:v>
                </c:pt>
                <c:pt idx="89823">
                  <c:v>4.5770329961669597E-6</c:v>
                </c:pt>
                <c:pt idx="89824">
                  <c:v>4.5770402721245799E-6</c:v>
                </c:pt>
                <c:pt idx="89825">
                  <c:v>4.57698433820042E-6</c:v>
                </c:pt>
                <c:pt idx="89826">
                  <c:v>4.5769888856739297E-6</c:v>
                </c:pt>
                <c:pt idx="89827">
                  <c:v>4.5770188989990899E-6</c:v>
                </c:pt>
                <c:pt idx="89828">
                  <c:v>4.5770229917252402E-6</c:v>
                </c:pt>
                <c:pt idx="89829">
                  <c:v>4.5770093493047204E-6</c:v>
                </c:pt>
                <c:pt idx="89830">
                  <c:v>4.5769734242640004E-6</c:v>
                </c:pt>
                <c:pt idx="89831">
                  <c:v>4.5769502321491001E-6</c:v>
                </c:pt>
                <c:pt idx="89832">
                  <c:v>4.5769688767904898E-6</c:v>
                </c:pt>
                <c:pt idx="89833">
                  <c:v>4.5769497774017501E-6</c:v>
                </c:pt>
                <c:pt idx="89834">
                  <c:v>4.5769738790113496E-6</c:v>
                </c:pt>
                <c:pt idx="89835">
                  <c:v>4.5769716052745901E-6</c:v>
                </c:pt>
                <c:pt idx="89836">
                  <c:v>4.5769793359795602E-6</c:v>
                </c:pt>
                <c:pt idx="89837">
                  <c:v>4.5769966163788897E-6</c:v>
                </c:pt>
                <c:pt idx="89838">
                  <c:v>4.5770011638524002E-6</c:v>
                </c:pt>
                <c:pt idx="89839">
                  <c:v>4.5769374992232804E-6</c:v>
                </c:pt>
                <c:pt idx="89840">
                  <c:v>4.5769784264848601E-6</c:v>
                </c:pt>
                <c:pt idx="89841">
                  <c:v>4.57692749478156E-6</c:v>
                </c:pt>
                <c:pt idx="89842">
                  <c:v>4.5769802454742603E-6</c:v>
                </c:pt>
                <c:pt idx="89843">
                  <c:v>4.5770111682941197E-6</c:v>
                </c:pt>
                <c:pt idx="89844">
                  <c:v>4.5769647840643302E-6</c:v>
                </c:pt>
                <c:pt idx="89845">
                  <c:v>4.5769929784000902E-6</c:v>
                </c:pt>
                <c:pt idx="89846">
                  <c:v>4.5770329961669597E-6</c:v>
                </c:pt>
                <c:pt idx="89847">
                  <c:v>4.5769829739583699E-6</c:v>
                </c:pt>
                <c:pt idx="89848">
                  <c:v>4.5770534597977496E-6</c:v>
                </c:pt>
                <c:pt idx="89849">
                  <c:v>4.5769652388116802E-6</c:v>
                </c:pt>
                <c:pt idx="89850">
                  <c:v>4.5769857024424701E-6</c:v>
                </c:pt>
                <c:pt idx="89851">
                  <c:v>4.5770366341457702E-6</c:v>
                </c:pt>
                <c:pt idx="89852">
                  <c:v>4.57702026324114E-6</c:v>
                </c:pt>
                <c:pt idx="89853">
                  <c:v>4.57693522548652E-6</c:v>
                </c:pt>
                <c:pt idx="89854">
                  <c:v>4.5769807002216103E-6</c:v>
                </c:pt>
                <c:pt idx="89855">
                  <c:v>4.5769907046633298E-6</c:v>
                </c:pt>
                <c:pt idx="89856">
                  <c:v>4.5770166252623304E-6</c:v>
                </c:pt>
                <c:pt idx="89857">
                  <c:v>4.5769452299282403E-6</c:v>
                </c:pt>
                <c:pt idx="89858">
                  <c:v>4.5769593270961204E-6</c:v>
                </c:pt>
                <c:pt idx="89859">
                  <c:v>4.5769766074954498E-6</c:v>
                </c:pt>
                <c:pt idx="89860">
                  <c:v>4.5769861571898201E-6</c:v>
                </c:pt>
                <c:pt idx="89861">
                  <c:v>4.5769456846755904E-6</c:v>
                </c:pt>
                <c:pt idx="89862">
                  <c:v>4.5768974814563998E-6</c:v>
                </c:pt>
                <c:pt idx="89863">
                  <c:v>4.5769761527480998E-6</c:v>
                </c:pt>
                <c:pt idx="89864">
                  <c:v>4.5769420466967901E-6</c:v>
                </c:pt>
                <c:pt idx="89865">
                  <c:v>4.5769656935590302E-6</c:v>
                </c:pt>
                <c:pt idx="89866">
                  <c:v>4.5769547796226098E-6</c:v>
                </c:pt>
                <c:pt idx="89867">
                  <c:v>4.57694886790705E-6</c:v>
                </c:pt>
                <c:pt idx="89868">
                  <c:v>4.5769502321491001E-6</c:v>
                </c:pt>
                <c:pt idx="89869">
                  <c:v>4.5769511416438002E-6</c:v>
                </c:pt>
                <c:pt idx="89870">
                  <c:v>4.5769220378133502E-6</c:v>
                </c:pt>
                <c:pt idx="89871">
                  <c:v>4.5769761527480998E-6</c:v>
                </c:pt>
                <c:pt idx="89872">
                  <c:v>4.5769802454742603E-6</c:v>
                </c:pt>
                <c:pt idx="89873">
                  <c:v>4.5769088501401703E-6</c:v>
                </c:pt>
                <c:pt idx="89874">
                  <c:v>4.5769670578010804E-6</c:v>
                </c:pt>
                <c:pt idx="89875">
                  <c:v>4.5769538701279097E-6</c:v>
                </c:pt>
                <c:pt idx="89876">
                  <c:v>4.5769779717375101E-6</c:v>
                </c:pt>
                <c:pt idx="89877">
                  <c:v>4.5769229473080503E-6</c:v>
                </c:pt>
                <c:pt idx="89878">
                  <c:v>4.5769329517497698E-6</c:v>
                </c:pt>
                <c:pt idx="89879">
                  <c:v>4.57694886790705E-6</c:v>
                </c:pt>
                <c:pt idx="89880">
                  <c:v>4.5769511416438002E-6</c:v>
                </c:pt>
                <c:pt idx="89881">
                  <c:v>4.5769756980007497E-6</c:v>
                </c:pt>
                <c:pt idx="89882">
                  <c:v>4.5770034375891597E-6</c:v>
                </c:pt>
                <c:pt idx="89883">
                  <c:v>4.5769261305395099E-6</c:v>
                </c:pt>
                <c:pt idx="89884">
                  <c:v>4.5769411372020798E-6</c:v>
                </c:pt>
                <c:pt idx="89885">
                  <c:v>4.5768892960040796E-6</c:v>
                </c:pt>
                <c:pt idx="89886">
                  <c:v>4.5770043470838598E-6</c:v>
                </c:pt>
                <c:pt idx="89887">
                  <c:v>4.57696251032758E-6</c:v>
                </c:pt>
                <c:pt idx="89888">
                  <c:v>4.5769575081067202E-6</c:v>
                </c:pt>
                <c:pt idx="89889">
                  <c:v>4.5768856580252802E-6</c:v>
                </c:pt>
                <c:pt idx="89890">
                  <c:v>4.5769306780130103E-6</c:v>
                </c:pt>
                <c:pt idx="89891">
                  <c:v>4.5769747885060497E-6</c:v>
                </c:pt>
                <c:pt idx="89892">
                  <c:v>4.5769393182126797E-6</c:v>
                </c:pt>
                <c:pt idx="89893">
                  <c:v>4.5768651943944903E-6</c:v>
                </c:pt>
                <c:pt idx="89894">
                  <c:v>4.5769788812322102E-6</c:v>
                </c:pt>
                <c:pt idx="89895">
                  <c:v>4.5769420466967901E-6</c:v>
                </c:pt>
                <c:pt idx="89896">
                  <c:v>4.5769006646878603E-6</c:v>
                </c:pt>
                <c:pt idx="89897">
                  <c:v>4.5769202188239399E-6</c:v>
                </c:pt>
                <c:pt idx="89898">
                  <c:v>4.5768761083309098E-6</c:v>
                </c:pt>
                <c:pt idx="89899">
                  <c:v>4.5769697862851899E-6</c:v>
                </c:pt>
                <c:pt idx="89900">
                  <c:v>4.5769529606332097E-6</c:v>
                </c:pt>
                <c:pt idx="89901">
                  <c:v>4.5768765630782599E-6</c:v>
                </c:pt>
                <c:pt idx="89902">
                  <c:v>4.5769297685183102E-6</c:v>
                </c:pt>
                <c:pt idx="89903">
                  <c:v>4.5769202188239399E-6</c:v>
                </c:pt>
                <c:pt idx="89904">
                  <c:v>4.5769888856739297E-6</c:v>
                </c:pt>
                <c:pt idx="89905">
                  <c:v>4.57691294286633E-6</c:v>
                </c:pt>
                <c:pt idx="89906">
                  <c:v>4.5768842937832199E-6</c:v>
                </c:pt>
                <c:pt idx="89907">
                  <c:v>4.5769115786242798E-6</c:v>
                </c:pt>
                <c:pt idx="89908">
                  <c:v>4.5769261305395099E-6</c:v>
                </c:pt>
                <c:pt idx="89909">
                  <c:v>4.5769425014441401E-6</c:v>
                </c:pt>
                <c:pt idx="89910">
                  <c:v>4.5769293137709602E-6</c:v>
                </c:pt>
                <c:pt idx="89911">
                  <c:v>4.5768988456984499E-6</c:v>
                </c:pt>
                <c:pt idx="89912">
                  <c:v>4.57691294286633E-6</c:v>
                </c:pt>
                <c:pt idx="89913">
                  <c:v>4.5769747885060497E-6</c:v>
                </c:pt>
                <c:pt idx="89914">
                  <c:v>4.5769570533593702E-6</c:v>
                </c:pt>
                <c:pt idx="89915">
                  <c:v>4.5769188545818898E-6</c:v>
                </c:pt>
                <c:pt idx="89916">
                  <c:v>4.5769697862851899E-6</c:v>
                </c:pt>
                <c:pt idx="89917">
                  <c:v>4.5769284042762601E-6</c:v>
                </c:pt>
                <c:pt idx="89918">
                  <c:v>4.5769756980007497E-6</c:v>
                </c:pt>
                <c:pt idx="89919">
                  <c:v>1.3988632708787901E-2</c:v>
                </c:pt>
                <c:pt idx="89920">
                  <c:v>9.6354810521006602E-3</c:v>
                </c:pt>
                <c:pt idx="89921">
                  <c:v>7.5306929647922499E-3</c:v>
                </c:pt>
                <c:pt idx="89922">
                  <c:v>6.5549518913030598E-3</c:v>
                </c:pt>
                <c:pt idx="89923">
                  <c:v>4.2675253935158296E-3</c:v>
                </c:pt>
                <c:pt idx="89924">
                  <c:v>3.2399648334830999E-3</c:v>
                </c:pt>
                <c:pt idx="89925">
                  <c:v>4.4680018909275497E-3</c:v>
                </c:pt>
                <c:pt idx="89926">
                  <c:v>4.6017128042876703E-3</c:v>
                </c:pt>
                <c:pt idx="89927">
                  <c:v>6.2784384936094301E-3</c:v>
                </c:pt>
                <c:pt idx="89928">
                  <c:v>3.42608639039099E-3</c:v>
                </c:pt>
                <c:pt idx="89929">
                  <c:v>7.66335520893335E-3</c:v>
                </c:pt>
                <c:pt idx="89930">
                  <c:v>2.8175644110888199E-3</c:v>
                </c:pt>
                <c:pt idx="89931">
                  <c:v>6.6471230238676097E-3</c:v>
                </c:pt>
                <c:pt idx="89932">
                  <c:v>6.8341195583343497E-3</c:v>
                </c:pt>
                <c:pt idx="89933">
                  <c:v>2.9564097058028E-3</c:v>
                </c:pt>
                <c:pt idx="89934">
                  <c:v>6.2158573418855702E-3</c:v>
                </c:pt>
                <c:pt idx="89935">
                  <c:v>3.3257217146456198E-3</c:v>
                </c:pt>
                <c:pt idx="89936">
                  <c:v>4.4026155956089497E-3</c:v>
                </c:pt>
                <c:pt idx="89937">
                  <c:v>5.5883978493511703E-3</c:v>
                </c:pt>
                <c:pt idx="89938">
                  <c:v>4.6427599154412798E-3</c:v>
                </c:pt>
                <c:pt idx="89939">
                  <c:v>2.9539382085204098E-3</c:v>
                </c:pt>
                <c:pt idx="89940">
                  <c:v>2.92267138138413E-3</c:v>
                </c:pt>
                <c:pt idx="89941">
                  <c:v>3.8749037776142402E-3</c:v>
                </c:pt>
                <c:pt idx="89942">
                  <c:v>2.5666318833827998E-3</c:v>
                </c:pt>
                <c:pt idx="89943">
                  <c:v>2.6177042163908499E-3</c:v>
                </c:pt>
                <c:pt idx="89944">
                  <c:v>3.28085408546031E-3</c:v>
                </c:pt>
                <c:pt idx="89945">
                  <c:v>3.5134083591401599E-3</c:v>
                </c:pt>
                <c:pt idx="89946">
                  <c:v>3.08810686692596E-3</c:v>
                </c:pt>
                <c:pt idx="89947">
                  <c:v>2.8095231391489501E-3</c:v>
                </c:pt>
                <c:pt idx="89948">
                  <c:v>3.14461160451174E-3</c:v>
                </c:pt>
                <c:pt idx="89949">
                  <c:v>3.4613732714206002E-3</c:v>
                </c:pt>
                <c:pt idx="89950">
                  <c:v>3.2902259845286599E-3</c:v>
                </c:pt>
                <c:pt idx="89951">
                  <c:v>2.8712272178381699E-3</c:v>
                </c:pt>
                <c:pt idx="89952">
                  <c:v>2.6504148263484201E-3</c:v>
                </c:pt>
                <c:pt idx="89953">
                  <c:v>2.7463284786790601E-3</c:v>
                </c:pt>
                <c:pt idx="89954">
                  <c:v>2.8297181706875602E-3</c:v>
                </c:pt>
                <c:pt idx="89955">
                  <c:v>2.6843638624995999E-3</c:v>
                </c:pt>
                <c:pt idx="89956">
                  <c:v>2.4413587525486898E-3</c:v>
                </c:pt>
                <c:pt idx="89957">
                  <c:v>2.37762951292098E-3</c:v>
                </c:pt>
                <c:pt idx="89958">
                  <c:v>2.6250684168189799E-3</c:v>
                </c:pt>
                <c:pt idx="89959">
                  <c:v>2.5682391133159399E-3</c:v>
                </c:pt>
                <c:pt idx="89960">
                  <c:v>2.3591951467096801E-3</c:v>
                </c:pt>
                <c:pt idx="89961">
                  <c:v>2.4341477546840902E-3</c:v>
                </c:pt>
                <c:pt idx="89962">
                  <c:v>2.5782682932913299E-3</c:v>
                </c:pt>
                <c:pt idx="89963">
                  <c:v>2.4929712526500199E-3</c:v>
                </c:pt>
                <c:pt idx="89964">
                  <c:v>2.3659996222704701E-3</c:v>
                </c:pt>
                <c:pt idx="89965">
                  <c:v>2.4003591388464E-3</c:v>
                </c:pt>
                <c:pt idx="89966">
                  <c:v>2.4617647286504498E-3</c:v>
                </c:pt>
                <c:pt idx="89967">
                  <c:v>2.4072551168501399E-3</c:v>
                </c:pt>
                <c:pt idx="89968">
                  <c:v>2.3079919628799001E-3</c:v>
                </c:pt>
                <c:pt idx="89969">
                  <c:v>2.3312431294470999E-3</c:v>
                </c:pt>
                <c:pt idx="89970">
                  <c:v>2.3932645563036199E-3</c:v>
                </c:pt>
                <c:pt idx="89971">
                  <c:v>2.3468302097171601E-3</c:v>
                </c:pt>
                <c:pt idx="89972">
                  <c:v>2.2907543461769802E-3</c:v>
                </c:pt>
                <c:pt idx="89973">
                  <c:v>2.3296235594898501E-3</c:v>
                </c:pt>
                <c:pt idx="89974">
                  <c:v>2.3667372297495599E-3</c:v>
                </c:pt>
                <c:pt idx="89975">
                  <c:v>2.33593094162643E-3</c:v>
                </c:pt>
                <c:pt idx="89976">
                  <c:v>2.3012259043753199E-3</c:v>
                </c:pt>
                <c:pt idx="89977">
                  <c:v>2.3379276972264099E-3</c:v>
                </c:pt>
                <c:pt idx="89978">
                  <c:v>2.3557539097964798E-3</c:v>
                </c:pt>
                <c:pt idx="89979">
                  <c:v>2.3170618806034301E-3</c:v>
                </c:pt>
                <c:pt idx="89980">
                  <c:v>2.3002119269221999E-3</c:v>
                </c:pt>
                <c:pt idx="89981">
                  <c:v>2.3245627526193901E-3</c:v>
                </c:pt>
                <c:pt idx="89982">
                  <c:v>2.32732039876282E-3</c:v>
                </c:pt>
                <c:pt idx="89983">
                  <c:v>2.30250461027026E-3</c:v>
                </c:pt>
                <c:pt idx="89984">
                  <c:v>2.2943709045648601E-3</c:v>
                </c:pt>
                <c:pt idx="89985">
                  <c:v>2.3104127030819598E-3</c:v>
                </c:pt>
                <c:pt idx="89986">
                  <c:v>2.3185235913842899E-3</c:v>
                </c:pt>
                <c:pt idx="89987">
                  <c:v>2.3059521336108398E-3</c:v>
                </c:pt>
                <c:pt idx="89988">
                  <c:v>2.29598488658667E-3</c:v>
                </c:pt>
                <c:pt idx="89989">
                  <c:v>2.3033188190311202E-3</c:v>
                </c:pt>
                <c:pt idx="89990">
                  <c:v>2.3108173627406402E-3</c:v>
                </c:pt>
                <c:pt idx="89991">
                  <c:v>2.3032638709992201E-3</c:v>
                </c:pt>
                <c:pt idx="89992">
                  <c:v>2.2940337657928501E-3</c:v>
                </c:pt>
                <c:pt idx="89993">
                  <c:v>2.2962361108511699E-3</c:v>
                </c:pt>
                <c:pt idx="89994">
                  <c:v>2.3013602476567E-3</c:v>
                </c:pt>
                <c:pt idx="89995">
                  <c:v>2.2981427609920502E-3</c:v>
                </c:pt>
                <c:pt idx="89996">
                  <c:v>2.2914123255759499E-3</c:v>
                </c:pt>
                <c:pt idx="89997">
                  <c:v>2.2912467829883099E-3</c:v>
                </c:pt>
                <c:pt idx="89998">
                  <c:v>1.1386264115572E-2</c:v>
                </c:pt>
                <c:pt idx="89999">
                  <c:v>9.6281226724386198E-3</c:v>
                </c:pt>
                <c:pt idx="90000">
                  <c:v>7.3789283633232099E-3</c:v>
                </c:pt>
                <c:pt idx="90001">
                  <c:v>5.4705846123397402E-3</c:v>
                </c:pt>
                <c:pt idx="90002">
                  <c:v>3.7926249206066101E-3</c:v>
                </c:pt>
                <c:pt idx="90003">
                  <c:v>1.9926351960748399E-3</c:v>
                </c:pt>
                <c:pt idx="90004">
                  <c:v>6.8079720949754097E-4</c:v>
                </c:pt>
                <c:pt idx="90005">
                  <c:v>1.32119003683329E-3</c:v>
                </c:pt>
                <c:pt idx="90006">
                  <c:v>1.0600351961329601E-3</c:v>
                </c:pt>
                <c:pt idx="90007">
                  <c:v>7.7177694765850902E-4</c:v>
                </c:pt>
                <c:pt idx="90008">
                  <c:v>1.9502572249621201E-3</c:v>
                </c:pt>
                <c:pt idx="90009">
                  <c:v>1.87582336366177E-3</c:v>
                </c:pt>
                <c:pt idx="90010">
                  <c:v>1.86495180241764E-3</c:v>
                </c:pt>
                <c:pt idx="90011">
                  <c:v>2.6109784375876201E-3</c:v>
                </c:pt>
                <c:pt idx="90012">
                  <c:v>2.0992045756429399E-3</c:v>
                </c:pt>
                <c:pt idx="90013">
                  <c:v>2.1078481804579501E-3</c:v>
                </c:pt>
                <c:pt idx="90014">
                  <c:v>2.1804461721330898E-3</c:v>
                </c:pt>
                <c:pt idx="90015">
                  <c:v>1.49762479122728E-3</c:v>
                </c:pt>
                <c:pt idx="90016">
                  <c:v>1.3794552069157401E-3</c:v>
                </c:pt>
                <c:pt idx="90017">
                  <c:v>1.1518363608047401E-3</c:v>
                </c:pt>
                <c:pt idx="90018">
                  <c:v>5.9260381385684003E-4</c:v>
                </c:pt>
                <c:pt idx="90019">
                  <c:v>5.6066090473905195E-4</c:v>
                </c:pt>
                <c:pt idx="90020">
                  <c:v>3.7706262082792802E-4</c:v>
                </c:pt>
                <c:pt idx="90021">
                  <c:v>9.0600806288421195E-5</c:v>
                </c:pt>
                <c:pt idx="90022">
                  <c:v>1.9195648201275601E-4</c:v>
                </c:pt>
                <c:pt idx="90023">
                  <c:v>1.91334998817183E-4</c:v>
                </c:pt>
                <c:pt idx="90024">
                  <c:v>1.2020661961287299E-4</c:v>
                </c:pt>
                <c:pt idx="90025">
                  <c:v>2.9150757472962098E-4</c:v>
                </c:pt>
                <c:pt idx="90026">
                  <c:v>3.60589125193655E-4</c:v>
                </c:pt>
                <c:pt idx="90027">
                  <c:v>3.1765917083248501E-4</c:v>
                </c:pt>
                <c:pt idx="90028">
                  <c:v>4.0480663301423197E-4</c:v>
                </c:pt>
                <c:pt idx="90029">
                  <c:v>4.18513518525288E-4</c:v>
                </c:pt>
                <c:pt idx="90030">
                  <c:v>3.1311216298490801E-4</c:v>
                </c:pt>
                <c:pt idx="90031">
                  <c:v>3.0978041468188199E-4</c:v>
                </c:pt>
                <c:pt idx="90032">
                  <c:v>2.6211759541183699E-4</c:v>
                </c:pt>
                <c:pt idx="90033">
                  <c:v>1.4885756536386899E-4</c:v>
                </c:pt>
                <c:pt idx="90034">
                  <c:v>1.30736792925745E-4</c:v>
                </c:pt>
                <c:pt idx="90035">
                  <c:v>9.8261800303589593E-5</c:v>
                </c:pt>
                <c:pt idx="90036">
                  <c:v>3.4599208447616602E-5</c:v>
                </c:pt>
                <c:pt idx="90037">
                  <c:v>4.3549582187551998E-5</c:v>
                </c:pt>
                <c:pt idx="90038">
                  <c:v>5.0278966227779199E-5</c:v>
                </c:pt>
                <c:pt idx="90039">
                  <c:v>2.45681203523418E-5</c:v>
                </c:pt>
                <c:pt idx="90040">
                  <c:v>5.7578508858569E-5</c:v>
                </c:pt>
                <c:pt idx="90041">
                  <c:v>6.8121640651952502E-5</c:v>
                </c:pt>
                <c:pt idx="90042">
                  <c:v>5.8971563703380498E-5</c:v>
                </c:pt>
                <c:pt idx="90043">
                  <c:v>8.5333114839159006E-5</c:v>
                </c:pt>
                <c:pt idx="90044">
                  <c:v>8.2278173067606999E-5</c:v>
                </c:pt>
                <c:pt idx="90045">
                  <c:v>6.9612971856258796E-5</c:v>
                </c:pt>
                <c:pt idx="90046">
                  <c:v>7.8911354648880701E-5</c:v>
                </c:pt>
                <c:pt idx="90047">
                  <c:v>6.2603678088635206E-5</c:v>
                </c:pt>
                <c:pt idx="90048">
                  <c:v>4.7648838517488898E-5</c:v>
                </c:pt>
                <c:pt idx="90049">
                  <c:v>4.7983590775402297E-5</c:v>
                </c:pt>
                <c:pt idx="90050">
                  <c:v>3.0616705771535601E-5</c:v>
                </c:pt>
                <c:pt idx="90051">
                  <c:v>2.22106773435371E-5</c:v>
                </c:pt>
                <c:pt idx="90052">
                  <c:v>2.3697119104326699E-5</c:v>
                </c:pt>
                <c:pt idx="90053">
                  <c:v>1.36757726068026E-5</c:v>
                </c:pt>
                <c:pt idx="90054">
                  <c:v>1.4503070815408099E-5</c:v>
                </c:pt>
                <c:pt idx="90055">
                  <c:v>1.8959444787469699E-5</c:v>
                </c:pt>
                <c:pt idx="90056">
                  <c:v>1.52855282067321E-5</c:v>
                </c:pt>
                <c:pt idx="90057">
                  <c:v>2.03127801796654E-5</c:v>
                </c:pt>
                <c:pt idx="90058">
                  <c:v>2.3652230083826001E-5</c:v>
                </c:pt>
                <c:pt idx="90059">
                  <c:v>2.13132771023083E-5</c:v>
                </c:pt>
                <c:pt idx="90060">
                  <c:v>2.48961041506845E-5</c:v>
                </c:pt>
                <c:pt idx="90061">
                  <c:v>2.4387538360315399E-5</c:v>
                </c:pt>
                <c:pt idx="90062">
                  <c:v>2.1093110262881998E-5</c:v>
                </c:pt>
                <c:pt idx="90063">
                  <c:v>2.1981533791404201E-5</c:v>
                </c:pt>
                <c:pt idx="90064">
                  <c:v>1.8999116946361001E-5</c:v>
                </c:pt>
                <c:pt idx="90065">
                  <c:v>1.5986353901098499E-5</c:v>
                </c:pt>
                <c:pt idx="90066">
                  <c:v>1.6040356058510999E-5</c:v>
                </c:pt>
                <c:pt idx="90067">
                  <c:v>1.3332504749996599E-5</c:v>
                </c:pt>
                <c:pt idx="90068">
                  <c:v>1.21409748317092E-5</c:v>
                </c:pt>
                <c:pt idx="90069">
                  <c:v>1.2786459592462101E-5</c:v>
                </c:pt>
                <c:pt idx="90070">
                  <c:v>1.14862405098393E-5</c:v>
                </c:pt>
                <c:pt idx="90071">
                  <c:v>1.19297847049893E-5</c:v>
                </c:pt>
                <c:pt idx="90072">
                  <c:v>1.29098925754079E-5</c:v>
                </c:pt>
                <c:pt idx="90073">
                  <c:v>1.2413476724759699E-5</c:v>
                </c:pt>
                <c:pt idx="90074">
                  <c:v>1.3264273547974899E-5</c:v>
                </c:pt>
                <c:pt idx="90075">
                  <c:v>1.3749156096309899E-5</c:v>
                </c:pt>
                <c:pt idx="90076">
                  <c:v>1.3228467651060799E-5</c:v>
                </c:pt>
                <c:pt idx="90077">
                  <c:v>1.36696653498802E-5</c:v>
                </c:pt>
                <c:pt idx="90078">
                  <c:v>1.34352776512969E-5</c:v>
                </c:pt>
                <c:pt idx="90079">
                  <c:v>1.27604616864119E-5</c:v>
                </c:pt>
                <c:pt idx="90080">
                  <c:v>1.2825130397686699E-5</c:v>
                </c:pt>
                <c:pt idx="90081">
                  <c:v>1.22912315418944E-5</c:v>
                </c:pt>
                <c:pt idx="90082">
                  <c:v>1.1792938494181701E-5</c:v>
                </c:pt>
                <c:pt idx="90083">
                  <c:v>1.18422467494384E-5</c:v>
                </c:pt>
                <c:pt idx="90084">
                  <c:v>1.1450346391939099E-5</c:v>
                </c:pt>
                <c:pt idx="90085">
                  <c:v>1.13251817310811E-5</c:v>
                </c:pt>
                <c:pt idx="90086">
                  <c:v>1.1500063919811499E-5</c:v>
                </c:pt>
                <c:pt idx="90087">
                  <c:v>1.1335346243868099E-5</c:v>
                </c:pt>
                <c:pt idx="90088">
                  <c:v>1.14539570859051E-5</c:v>
                </c:pt>
                <c:pt idx="90089">
                  <c:v>1.16288229037309E-5</c:v>
                </c:pt>
                <c:pt idx="90090">
                  <c:v>1.15413067760528E-5</c:v>
                </c:pt>
                <c:pt idx="90091">
                  <c:v>1.1672798791551001E-5</c:v>
                </c:pt>
                <c:pt idx="90092">
                  <c:v>1.17139070425765E-5</c:v>
                </c:pt>
                <c:pt idx="90093">
                  <c:v>1.15953307613381E-5</c:v>
                </c:pt>
                <c:pt idx="90094">
                  <c:v>1.1641721357591499E-5</c:v>
                </c:pt>
                <c:pt idx="90095">
                  <c:v>1.1562815416255001E-5</c:v>
                </c:pt>
                <c:pt idx="90096">
                  <c:v>1.14381018647691E-5</c:v>
                </c:pt>
                <c:pt idx="90097">
                  <c:v>1.14414988274803E-5</c:v>
                </c:pt>
                <c:pt idx="90098">
                  <c:v>1.13421083369758E-5</c:v>
                </c:pt>
                <c:pt idx="90099">
                  <c:v>1.1276340046606501E-5</c:v>
                </c:pt>
                <c:pt idx="90100">
                  <c:v>1.12950010588975E-5</c:v>
                </c:pt>
                <c:pt idx="90101">
                  <c:v>1.12383186205989E-5</c:v>
                </c:pt>
                <c:pt idx="90102">
                  <c:v>1.12416919364478E-5</c:v>
                </c:pt>
                <c:pt idx="90103">
                  <c:v>1.12776551759453E-5</c:v>
                </c:pt>
                <c:pt idx="90104">
                  <c:v>1.1255892786721199E-5</c:v>
                </c:pt>
                <c:pt idx="90105">
                  <c:v>1.12871848614304E-5</c:v>
                </c:pt>
                <c:pt idx="90106">
                  <c:v>1.1309457477182201E-5</c:v>
                </c:pt>
                <c:pt idx="90107">
                  <c:v>1.12922998596332E-5</c:v>
                </c:pt>
                <c:pt idx="90108">
                  <c:v>1.1312897186144301E-5</c:v>
                </c:pt>
                <c:pt idx="90109">
                  <c:v>1.1306929081911201E-5</c:v>
                </c:pt>
                <c:pt idx="90110">
                  <c:v>1.12837769847829E-5</c:v>
                </c:pt>
                <c:pt idx="90111">
                  <c:v>1.1288040695944799E-5</c:v>
                </c:pt>
                <c:pt idx="90112">
                  <c:v>1.12665256892797E-5</c:v>
                </c:pt>
                <c:pt idx="90113">
                  <c:v>1.1247791917412499E-5</c:v>
                </c:pt>
                <c:pt idx="90114">
                  <c:v>1.1248010196140999E-5</c:v>
                </c:pt>
                <c:pt idx="90115">
                  <c:v>1.1230117706873E-5</c:v>
                </c:pt>
                <c:pt idx="90116">
                  <c:v>1.1224987247260299E-5</c:v>
                </c:pt>
                <c:pt idx="90117">
                  <c:v>1.1228918083361401E-5</c:v>
                </c:pt>
                <c:pt idx="90118">
                  <c:v>1.12208499558619E-5</c:v>
                </c:pt>
                <c:pt idx="90119">
                  <c:v>1.1226267815800401E-5</c:v>
                </c:pt>
                <c:pt idx="90120">
                  <c:v>1.12311390694231E-5</c:v>
                </c:pt>
                <c:pt idx="90121">
                  <c:v>1.1228149560338399E-5</c:v>
                </c:pt>
                <c:pt idx="90122">
                  <c:v>1.1234588782826901E-5</c:v>
                </c:pt>
                <c:pt idx="90123">
                  <c:v>1.1235460078751199E-5</c:v>
                </c:pt>
                <c:pt idx="90124">
                  <c:v>1.12321104097646E-5</c:v>
                </c:pt>
                <c:pt idx="90125">
                  <c:v>1.1234984413022201E-5</c:v>
                </c:pt>
                <c:pt idx="90126">
                  <c:v>1.1231094504182699E-5</c:v>
                </c:pt>
                <c:pt idx="90127">
                  <c:v>1.12275020001107E-5</c:v>
                </c:pt>
                <c:pt idx="90128">
                  <c:v>1.12275993160438E-5</c:v>
                </c:pt>
                <c:pt idx="90129">
                  <c:v>1.1222932698728999E-5</c:v>
                </c:pt>
                <c:pt idx="90130">
                  <c:v>1.12210636871168E-5</c:v>
                </c:pt>
                <c:pt idx="90131">
                  <c:v>1.12210018414771E-5</c:v>
                </c:pt>
                <c:pt idx="90132">
                  <c:v>1.12181796794175E-5</c:v>
                </c:pt>
                <c:pt idx="90133">
                  <c:v>1.12188727143803E-5</c:v>
                </c:pt>
                <c:pt idx="90134">
                  <c:v>1.12193865788868E-5</c:v>
                </c:pt>
                <c:pt idx="90135">
                  <c:v>1.12184779936797E-5</c:v>
                </c:pt>
                <c:pt idx="90136">
                  <c:v>1.1220005944778701E-5</c:v>
                </c:pt>
                <c:pt idx="90137">
                  <c:v>1.1220286069146799E-5</c:v>
                </c:pt>
                <c:pt idx="90138">
                  <c:v>1.1220163287362101E-5</c:v>
                </c:pt>
                <c:pt idx="90139">
                  <c:v>1.12210682345904E-5</c:v>
                </c:pt>
                <c:pt idx="90140">
                  <c:v>1.1220618034713001E-5</c:v>
                </c:pt>
                <c:pt idx="90141">
                  <c:v>1.1220068699913099E-5</c:v>
                </c:pt>
                <c:pt idx="90142">
                  <c:v>1.12201896627084E-5</c:v>
                </c:pt>
                <c:pt idx="90143">
                  <c:v>1.12189500214299E-5</c:v>
                </c:pt>
                <c:pt idx="90144">
                  <c:v>1.12188681669068E-5</c:v>
                </c:pt>
                <c:pt idx="90145">
                  <c:v>1.12184961835737E-5</c:v>
                </c:pt>
                <c:pt idx="90146">
                  <c:v>1.12177649498335E-5</c:v>
                </c:pt>
                <c:pt idx="90147">
                  <c:v>1.1217716746614299E-5</c:v>
                </c:pt>
                <c:pt idx="90148">
                  <c:v>1.1217616702197099E-5</c:v>
                </c:pt>
                <c:pt idx="90149">
                  <c:v>1.1217318387934901E-5</c:v>
                </c:pt>
                <c:pt idx="90150">
                  <c:v>1.12175675894832E-5</c:v>
                </c:pt>
                <c:pt idx="90151">
                  <c:v>1.1217562132515E-5</c:v>
                </c:pt>
                <c:pt idx="90152">
                  <c:v>1.12176112452289E-5</c:v>
                </c:pt>
                <c:pt idx="90153">
                  <c:v>1.1217754035897099E-5</c:v>
                </c:pt>
                <c:pt idx="90154">
                  <c:v>1.1217596693313699E-5</c:v>
                </c:pt>
                <c:pt idx="90155">
                  <c:v>1.12177231130772E-5</c:v>
                </c:pt>
                <c:pt idx="90156">
                  <c:v>1.1217952305742099E-5</c:v>
                </c:pt>
                <c:pt idx="90157">
                  <c:v>1.1217654900974601E-5</c:v>
                </c:pt>
                <c:pt idx="90158">
                  <c:v>1.1217756764381199E-5</c:v>
                </c:pt>
                <c:pt idx="90159">
                  <c:v>1.1217513019801101E-5</c:v>
                </c:pt>
                <c:pt idx="90160">
                  <c:v>1.1217293831578E-5</c:v>
                </c:pt>
                <c:pt idx="90161">
                  <c:v>1.12174129753839E-5</c:v>
                </c:pt>
                <c:pt idx="90162">
                  <c:v>1.12172156150336E-5</c:v>
                </c:pt>
                <c:pt idx="90163">
                  <c:v>1.12170928332489E-5</c:v>
                </c:pt>
                <c:pt idx="90164">
                  <c:v>1.12172483568429E-5</c:v>
                </c:pt>
                <c:pt idx="90165">
                  <c:v>1.12172128865495E-5</c:v>
                </c:pt>
                <c:pt idx="90166">
                  <c:v>1.12171455839416E-5</c:v>
                </c:pt>
                <c:pt idx="90167">
                  <c:v>1.12172947410727E-5</c:v>
                </c:pt>
                <c:pt idx="90168">
                  <c:v>1.12171874206979E-5</c:v>
                </c:pt>
                <c:pt idx="90169">
                  <c:v>1.1217262908758099E-5</c:v>
                </c:pt>
                <c:pt idx="90170">
                  <c:v>1.1217183782719099E-5</c:v>
                </c:pt>
                <c:pt idx="90171">
                  <c:v>1.12174220703309E-5</c:v>
                </c:pt>
                <c:pt idx="90172">
                  <c:v>1.1217201972613099E-5</c:v>
                </c:pt>
                <c:pt idx="90173">
                  <c:v>1.1217251085327E-5</c:v>
                </c:pt>
                <c:pt idx="90174">
                  <c:v>1.12172092485707E-5</c:v>
                </c:pt>
                <c:pt idx="90175">
                  <c:v>1.12171346700052E-5</c:v>
                </c:pt>
                <c:pt idx="90176">
                  <c:v>1.12171337605105E-5</c:v>
                </c:pt>
                <c:pt idx="90177">
                  <c:v>1.1217120118090001E-5</c:v>
                </c:pt>
                <c:pt idx="90178">
                  <c:v>1.1217119208595301E-5</c:v>
                </c:pt>
                <c:pt idx="90179">
                  <c:v>1.12171346700052E-5</c:v>
                </c:pt>
                <c:pt idx="90180">
                  <c:v>1.1217198334634301E-5</c:v>
                </c:pt>
                <c:pt idx="90181">
                  <c:v>1.1217160135856801E-5</c:v>
                </c:pt>
                <c:pt idx="90182">
                  <c:v>1.1217160135856801E-5</c:v>
                </c:pt>
                <c:pt idx="90183">
                  <c:v>1.12172356239171E-5</c:v>
                </c:pt>
                <c:pt idx="90184">
                  <c:v>1.1217177416256201E-5</c:v>
                </c:pt>
                <c:pt idx="90185">
                  <c:v>1.12171546788886E-5</c:v>
                </c:pt>
                <c:pt idx="90186">
                  <c:v>1.1217100109206501E-5</c:v>
                </c:pt>
                <c:pt idx="90187">
                  <c:v>1.1217158316867401E-5</c:v>
                </c:pt>
                <c:pt idx="90188">
                  <c:v>1.1217046449019099E-5</c:v>
                </c:pt>
                <c:pt idx="90189">
                  <c:v>1.1217061910429001E-5</c:v>
                </c:pt>
                <c:pt idx="90190">
                  <c:v>1.1217238352401201E-5</c:v>
                </c:pt>
                <c:pt idx="90191">
                  <c:v>1.1217157407372701E-5</c:v>
                </c:pt>
                <c:pt idx="90192">
                  <c:v>1.12170737338602E-5</c:v>
                </c:pt>
                <c:pt idx="90193">
                  <c:v>1.12171537693939E-5</c:v>
                </c:pt>
                <c:pt idx="90194">
                  <c:v>1.1217163773835599E-5</c:v>
                </c:pt>
                <c:pt idx="90195">
                  <c:v>1.12171510409098E-5</c:v>
                </c:pt>
                <c:pt idx="90196">
                  <c:v>1.1217046449019099E-5</c:v>
                </c:pt>
                <c:pt idx="90197">
                  <c:v>1.12170937427436E-5</c:v>
                </c:pt>
                <c:pt idx="90198">
                  <c:v>1.1217101928195899E-5</c:v>
                </c:pt>
                <c:pt idx="90199">
                  <c:v>1.1217020983167501E-5</c:v>
                </c:pt>
                <c:pt idx="90200">
                  <c:v>1.1217000974284001E-5</c:v>
                </c:pt>
                <c:pt idx="90201">
                  <c:v>1.1217064638913099E-5</c:v>
                </c:pt>
                <c:pt idx="90202">
                  <c:v>1.1217081919312501E-5</c:v>
                </c:pt>
                <c:pt idx="90203">
                  <c:v>1.1217180144740301E-5</c:v>
                </c:pt>
                <c:pt idx="90204">
                  <c:v>1.12171082946588E-5</c:v>
                </c:pt>
                <c:pt idx="90205">
                  <c:v>1.1216947314096599E-5</c:v>
                </c:pt>
                <c:pt idx="90206">
                  <c:v>1.1217068276892E-5</c:v>
                </c:pt>
                <c:pt idx="90207">
                  <c:v>1.12170937427436E-5</c:v>
                </c:pt>
                <c:pt idx="90208">
                  <c:v>1.12170728243655E-5</c:v>
                </c:pt>
                <c:pt idx="90209">
                  <c:v>1.12170355350827E-5</c:v>
                </c:pt>
                <c:pt idx="90210">
                  <c:v>1.12170564534608E-5</c:v>
                </c:pt>
                <c:pt idx="90211">
                  <c:v>1.12170491775032E-5</c:v>
                </c:pt>
                <c:pt idx="90212">
                  <c:v>1.12170146167046E-5</c:v>
                </c:pt>
                <c:pt idx="90213">
                  <c:v>1.12171337605105E-5</c:v>
                </c:pt>
                <c:pt idx="90214">
                  <c:v>1.1217100109206501E-5</c:v>
                </c:pt>
                <c:pt idx="90215">
                  <c:v>1.1217120118090001E-5</c:v>
                </c:pt>
                <c:pt idx="90216">
                  <c:v>1.12171073851641E-5</c:v>
                </c:pt>
                <c:pt idx="90217">
                  <c:v>1.1217198334634301E-5</c:v>
                </c:pt>
                <c:pt idx="90218">
                  <c:v>1.12170373540721E-5</c:v>
                </c:pt>
                <c:pt idx="90219">
                  <c:v>1.12171173896059E-5</c:v>
                </c:pt>
                <c:pt idx="90220">
                  <c:v>1.12170155261993E-5</c:v>
                </c:pt>
                <c:pt idx="90221">
                  <c:v>1.12169909698423E-5</c:v>
                </c:pt>
                <c:pt idx="90222">
                  <c:v>1.1217081919312501E-5</c:v>
                </c:pt>
                <c:pt idx="90223">
                  <c:v>1.12171928776661E-5</c:v>
                </c:pt>
                <c:pt idx="90224">
                  <c:v>1.1216941857128401E-5</c:v>
                </c:pt>
                <c:pt idx="90225">
                  <c:v>1.12169682324748E-5</c:v>
                </c:pt>
                <c:pt idx="90226">
                  <c:v>1.12168754640152E-5</c:v>
                </c:pt>
                <c:pt idx="90227">
                  <c:v>1.12170182546834E-5</c:v>
                </c:pt>
                <c:pt idx="90228">
                  <c:v>1.12169282147079E-5</c:v>
                </c:pt>
                <c:pt idx="90229">
                  <c:v>1.12170873762807E-5</c:v>
                </c:pt>
                <c:pt idx="90230">
                  <c:v>1.1217026440135699E-5</c:v>
                </c:pt>
                <c:pt idx="90231">
                  <c:v>1.12170473585138E-5</c:v>
                </c:pt>
                <c:pt idx="90232">
                  <c:v>1.1216983693884699E-5</c:v>
                </c:pt>
                <c:pt idx="90233">
                  <c:v>1.12170328065986E-5</c:v>
                </c:pt>
                <c:pt idx="90234">
                  <c:v>1.12169536805595E-5</c:v>
                </c:pt>
                <c:pt idx="90235">
                  <c:v>1.12170910142595E-5</c:v>
                </c:pt>
                <c:pt idx="90236">
                  <c:v>1.1217099199711801E-5</c:v>
                </c:pt>
                <c:pt idx="90237">
                  <c:v>1.12169336716761E-5</c:v>
                </c:pt>
                <c:pt idx="90238">
                  <c:v>1.12169364001602E-5</c:v>
                </c:pt>
                <c:pt idx="90239">
                  <c:v>1.12171082946588E-5</c:v>
                </c:pt>
                <c:pt idx="90240">
                  <c:v>1.1216964594495999E-5</c:v>
                </c:pt>
                <c:pt idx="90241">
                  <c:v>1.1217006431252199E-5</c:v>
                </c:pt>
                <c:pt idx="90242">
                  <c:v>1.12169764179271E-5</c:v>
                </c:pt>
                <c:pt idx="90243">
                  <c:v>1.12169591375277E-5</c:v>
                </c:pt>
                <c:pt idx="90244">
                  <c:v>1.1217039173061501E-5</c:v>
                </c:pt>
                <c:pt idx="90245">
                  <c:v>1.12169691419695E-5</c:v>
                </c:pt>
                <c:pt idx="90246">
                  <c:v>1.1216912753298E-5</c:v>
                </c:pt>
                <c:pt idx="90247">
                  <c:v>1.12170373540721E-5</c:v>
                </c:pt>
                <c:pt idx="90248">
                  <c:v>1.1216881830478101E-5</c:v>
                </c:pt>
                <c:pt idx="90249">
                  <c:v>1.1216912753298E-5</c:v>
                </c:pt>
                <c:pt idx="90250">
                  <c:v>1.12170291686198E-5</c:v>
                </c:pt>
                <c:pt idx="90251">
                  <c:v>1.1216907296329699E-5</c:v>
                </c:pt>
                <c:pt idx="90252">
                  <c:v>7.3225885629653903E-2</c:v>
                </c:pt>
                <c:pt idx="90253">
                  <c:v>4.7718599438667297E-2</c:v>
                </c:pt>
                <c:pt idx="90254">
                  <c:v>4.58460375666618E-2</c:v>
                </c:pt>
                <c:pt idx="90255">
                  <c:v>4.9319993704557398E-2</c:v>
                </c:pt>
                <c:pt idx="90256">
                  <c:v>5.34963794052601E-2</c:v>
                </c:pt>
                <c:pt idx="90257">
                  <c:v>5.7084325700998299E-2</c:v>
                </c:pt>
                <c:pt idx="90258">
                  <c:v>5.9509739279747002E-2</c:v>
                </c:pt>
                <c:pt idx="90259">
                  <c:v>6.0652125626802403E-2</c:v>
                </c:pt>
                <c:pt idx="90260">
                  <c:v>6.0527518391609199E-2</c:v>
                </c:pt>
                <c:pt idx="90261">
                  <c:v>5.9278815984726001E-2</c:v>
                </c:pt>
                <c:pt idx="90262">
                  <c:v>5.7237900793552399E-2</c:v>
                </c:pt>
                <c:pt idx="90263">
                  <c:v>5.4832581430673599E-2</c:v>
                </c:pt>
                <c:pt idx="90264">
                  <c:v>5.2328743040561697E-2</c:v>
                </c:pt>
                <c:pt idx="90265">
                  <c:v>5.0098296254873297E-2</c:v>
                </c:pt>
                <c:pt idx="90266">
                  <c:v>4.82387207448483E-2</c:v>
                </c:pt>
                <c:pt idx="90267">
                  <c:v>4.6960648149252E-2</c:v>
                </c:pt>
                <c:pt idx="90268">
                  <c:v>4.6172238886356402E-2</c:v>
                </c:pt>
                <c:pt idx="90269">
                  <c:v>4.5706473290920299E-2</c:v>
                </c:pt>
                <c:pt idx="90270">
                  <c:v>4.5110344886779799E-2</c:v>
                </c:pt>
                <c:pt idx="90271">
                  <c:v>4.44960817694664E-2</c:v>
                </c:pt>
                <c:pt idx="90272">
                  <c:v>4.3541673570871402E-2</c:v>
                </c:pt>
                <c:pt idx="90273">
                  <c:v>4.1648626327514697E-2</c:v>
                </c:pt>
                <c:pt idx="90274">
                  <c:v>3.8997702300548602E-2</c:v>
                </c:pt>
                <c:pt idx="90275">
                  <c:v>3.6618310958147098E-2</c:v>
                </c:pt>
                <c:pt idx="90276">
                  <c:v>3.5383373498916598E-2</c:v>
                </c:pt>
                <c:pt idx="90277">
                  <c:v>3.51681001484394E-2</c:v>
                </c:pt>
                <c:pt idx="90278">
                  <c:v>3.5378854721784599E-2</c:v>
                </c:pt>
                <c:pt idx="90279">
                  <c:v>3.5459056496620199E-2</c:v>
                </c:pt>
                <c:pt idx="90280">
                  <c:v>3.5012688487768201E-2</c:v>
                </c:pt>
                <c:pt idx="90281">
                  <c:v>3.4222807735204697E-2</c:v>
                </c:pt>
                <c:pt idx="90282">
                  <c:v>3.3879395574331297E-2</c:v>
                </c:pt>
                <c:pt idx="90283">
                  <c:v>3.4536357969045597E-2</c:v>
                </c:pt>
                <c:pt idx="90284">
                  <c:v>3.4848436713218703E-2</c:v>
                </c:pt>
                <c:pt idx="90285">
                  <c:v>3.42817567288876E-2</c:v>
                </c:pt>
                <c:pt idx="90286">
                  <c:v>3.3677641302347197E-2</c:v>
                </c:pt>
                <c:pt idx="90287">
                  <c:v>3.3718753606081002E-2</c:v>
                </c:pt>
                <c:pt idx="90288">
                  <c:v>3.3874608576297802E-2</c:v>
                </c:pt>
                <c:pt idx="90289">
                  <c:v>3.3461198210716303E-2</c:v>
                </c:pt>
                <c:pt idx="90290">
                  <c:v>3.27176488935947E-2</c:v>
                </c:pt>
                <c:pt idx="90291">
                  <c:v>3.2333225011825603E-2</c:v>
                </c:pt>
                <c:pt idx="90292">
                  <c:v>3.2188415527343701E-2</c:v>
                </c:pt>
                <c:pt idx="90293">
                  <c:v>3.1913883984088898E-2</c:v>
                </c:pt>
                <c:pt idx="90294">
                  <c:v>3.1354889273643501E-2</c:v>
                </c:pt>
                <c:pt idx="90295">
                  <c:v>3.0891111120581599E-2</c:v>
                </c:pt>
                <c:pt idx="90296">
                  <c:v>3.06733995676041E-2</c:v>
                </c:pt>
                <c:pt idx="90297">
                  <c:v>3.0459437519311901E-2</c:v>
                </c:pt>
                <c:pt idx="90298">
                  <c:v>3.0212983489036602E-2</c:v>
                </c:pt>
                <c:pt idx="90299">
                  <c:v>2.99275685101748E-2</c:v>
                </c:pt>
                <c:pt idx="90300">
                  <c:v>2.9692402109503701E-2</c:v>
                </c:pt>
                <c:pt idx="90301">
                  <c:v>2.9550576582550999E-2</c:v>
                </c:pt>
                <c:pt idx="90302">
                  <c:v>2.94458847492933E-2</c:v>
                </c:pt>
                <c:pt idx="90303">
                  <c:v>2.92988047003746E-2</c:v>
                </c:pt>
                <c:pt idx="90304">
                  <c:v>2.9101669788360599E-2</c:v>
                </c:pt>
                <c:pt idx="90305">
                  <c:v>2.88605969399214E-2</c:v>
                </c:pt>
                <c:pt idx="90306">
                  <c:v>2.8684148564934699E-2</c:v>
                </c:pt>
                <c:pt idx="90307">
                  <c:v>2.85052601248026E-2</c:v>
                </c:pt>
                <c:pt idx="90308">
                  <c:v>2.8355197980999901E-2</c:v>
                </c:pt>
                <c:pt idx="90309">
                  <c:v>2.8183793649077402E-2</c:v>
                </c:pt>
                <c:pt idx="90310">
                  <c:v>2.7971070259809501E-2</c:v>
                </c:pt>
                <c:pt idx="90311">
                  <c:v>2.7776338160038001E-2</c:v>
                </c:pt>
                <c:pt idx="90312">
                  <c:v>2.75798812508583E-2</c:v>
                </c:pt>
                <c:pt idx="90313">
                  <c:v>2.7399159967899302E-2</c:v>
                </c:pt>
                <c:pt idx="90314">
                  <c:v>2.7250681072473502E-2</c:v>
                </c:pt>
                <c:pt idx="90315">
                  <c:v>2.70810481160879E-2</c:v>
                </c:pt>
                <c:pt idx="90316">
                  <c:v>2.6896586641669301E-2</c:v>
                </c:pt>
                <c:pt idx="90317">
                  <c:v>2.6752581819891898E-2</c:v>
                </c:pt>
                <c:pt idx="90318">
                  <c:v>2.6620624586939801E-2</c:v>
                </c:pt>
                <c:pt idx="90319">
                  <c:v>2.6482852175831802E-2</c:v>
                </c:pt>
                <c:pt idx="90320">
                  <c:v>2.6340324431657802E-2</c:v>
                </c:pt>
                <c:pt idx="90321">
                  <c:v>2.62218024581671E-2</c:v>
                </c:pt>
                <c:pt idx="90322">
                  <c:v>2.6111252605915101E-2</c:v>
                </c:pt>
                <c:pt idx="90323">
                  <c:v>2.59870775043964E-2</c:v>
                </c:pt>
                <c:pt idx="90324">
                  <c:v>2.5867233052849801E-2</c:v>
                </c:pt>
                <c:pt idx="90325">
                  <c:v>2.5770450010895701E-2</c:v>
                </c:pt>
                <c:pt idx="90326">
                  <c:v>2.56797000765801E-2</c:v>
                </c:pt>
                <c:pt idx="90327">
                  <c:v>2.5589404627680799E-2</c:v>
                </c:pt>
                <c:pt idx="90328">
                  <c:v>2.5508813560008999E-2</c:v>
                </c:pt>
                <c:pt idx="90329">
                  <c:v>2.5454426184296601E-2</c:v>
                </c:pt>
                <c:pt idx="90330">
                  <c:v>2.5379460304975499E-2</c:v>
                </c:pt>
                <c:pt idx="90331">
                  <c:v>2.5319181382656101E-2</c:v>
                </c:pt>
                <c:pt idx="90332">
                  <c:v>2.52658724784851E-2</c:v>
                </c:pt>
                <c:pt idx="90333">
                  <c:v>2.5217272341251401E-2</c:v>
                </c:pt>
                <c:pt idx="90334">
                  <c:v>2.5170614942908301E-2</c:v>
                </c:pt>
                <c:pt idx="90335">
                  <c:v>2.5126347318291699E-2</c:v>
                </c:pt>
                <c:pt idx="90336">
                  <c:v>2.50883754342794E-2</c:v>
                </c:pt>
                <c:pt idx="90337">
                  <c:v>2.5054499506950399E-2</c:v>
                </c:pt>
                <c:pt idx="90338">
                  <c:v>2.5023084133863501E-2</c:v>
                </c:pt>
                <c:pt idx="90339">
                  <c:v>2.4992601945996298E-2</c:v>
                </c:pt>
                <c:pt idx="90340">
                  <c:v>2.4965075775981001E-2</c:v>
                </c:pt>
                <c:pt idx="90341">
                  <c:v>2.49402243643999E-2</c:v>
                </c:pt>
                <c:pt idx="90342">
                  <c:v>2.4917855858802799E-2</c:v>
                </c:pt>
                <c:pt idx="90343">
                  <c:v>2.48969905078411E-2</c:v>
                </c:pt>
                <c:pt idx="90344">
                  <c:v>2.4877566844224899E-2</c:v>
                </c:pt>
                <c:pt idx="90345">
                  <c:v>2.48598549515009E-2</c:v>
                </c:pt>
                <c:pt idx="90346">
                  <c:v>2.4843914434313798E-2</c:v>
                </c:pt>
                <c:pt idx="90347">
                  <c:v>2.4829637259244901E-2</c:v>
                </c:pt>
                <c:pt idx="90348">
                  <c:v>2.4816296994686099E-2</c:v>
                </c:pt>
                <c:pt idx="90349">
                  <c:v>2.4803528562188201E-2</c:v>
                </c:pt>
                <c:pt idx="90350">
                  <c:v>2.4791706353426E-2</c:v>
                </c:pt>
                <c:pt idx="90351">
                  <c:v>2.4781499058008201E-2</c:v>
                </c:pt>
                <c:pt idx="90352">
                  <c:v>2.4772159755229999E-2</c:v>
                </c:pt>
                <c:pt idx="90353">
                  <c:v>2.4763217195868499E-2</c:v>
                </c:pt>
                <c:pt idx="90354">
                  <c:v>2.47545652091503E-2</c:v>
                </c:pt>
                <c:pt idx="90355">
                  <c:v>2.47464329004288E-2</c:v>
                </c:pt>
                <c:pt idx="90356">
                  <c:v>2.4738959968090099E-2</c:v>
                </c:pt>
                <c:pt idx="90357">
                  <c:v>2.4731956422329001E-2</c:v>
                </c:pt>
                <c:pt idx="90358">
                  <c:v>2.47251763939858E-2</c:v>
                </c:pt>
                <c:pt idx="90359">
                  <c:v>2.47186664491892E-2</c:v>
                </c:pt>
                <c:pt idx="90360">
                  <c:v>2.4712570011615798E-2</c:v>
                </c:pt>
                <c:pt idx="90361">
                  <c:v>2.47069653123617E-2</c:v>
                </c:pt>
                <c:pt idx="90362">
                  <c:v>2.4701759219169599E-2</c:v>
                </c:pt>
                <c:pt idx="90363">
                  <c:v>2.46967300772667E-2</c:v>
                </c:pt>
                <c:pt idx="90364">
                  <c:v>2.46919207274914E-2</c:v>
                </c:pt>
                <c:pt idx="90365">
                  <c:v>2.46874149888754E-2</c:v>
                </c:pt>
                <c:pt idx="90366">
                  <c:v>2.4683183059096302E-2</c:v>
                </c:pt>
                <c:pt idx="90367">
                  <c:v>2.4679115042090399E-2</c:v>
                </c:pt>
                <c:pt idx="90368">
                  <c:v>2.46751569211483E-2</c:v>
                </c:pt>
                <c:pt idx="90369">
                  <c:v>2.4671364575624501E-2</c:v>
                </c:pt>
                <c:pt idx="90370">
                  <c:v>2.4667747318744701E-2</c:v>
                </c:pt>
                <c:pt idx="90371">
                  <c:v>2.46643014252186E-2</c:v>
                </c:pt>
                <c:pt idx="90372">
                  <c:v>2.4660935625433901E-2</c:v>
                </c:pt>
                <c:pt idx="90373">
                  <c:v>2.46576592326164E-2</c:v>
                </c:pt>
                <c:pt idx="90374">
                  <c:v>2.4654515087604498E-2</c:v>
                </c:pt>
                <c:pt idx="90375">
                  <c:v>2.4651510640978799E-2</c:v>
                </c:pt>
                <c:pt idx="90376">
                  <c:v>2.46486067771912E-2</c:v>
                </c:pt>
                <c:pt idx="90377">
                  <c:v>2.4645777419209501E-2</c:v>
                </c:pt>
                <c:pt idx="90378">
                  <c:v>2.4643026292324101E-2</c:v>
                </c:pt>
                <c:pt idx="90379">
                  <c:v>2.4640386924147599E-2</c:v>
                </c:pt>
                <c:pt idx="90380">
                  <c:v>2.4637844413518899E-2</c:v>
                </c:pt>
                <c:pt idx="90381">
                  <c:v>2.4635376408696199E-2</c:v>
                </c:pt>
                <c:pt idx="90382">
                  <c:v>2.4632962420582799E-2</c:v>
                </c:pt>
                <c:pt idx="90383">
                  <c:v>2.46306117624044E-2</c:v>
                </c:pt>
                <c:pt idx="90384">
                  <c:v>2.4628348648548098E-2</c:v>
                </c:pt>
                <c:pt idx="90385">
                  <c:v>2.4626141414046301E-2</c:v>
                </c:pt>
                <c:pt idx="90386">
                  <c:v>2.4623975157737701E-2</c:v>
                </c:pt>
                <c:pt idx="90387">
                  <c:v>2.4621862918138501E-2</c:v>
                </c:pt>
                <c:pt idx="90388">
                  <c:v>2.4619812145829201E-2</c:v>
                </c:pt>
                <c:pt idx="90389">
                  <c:v>2.4617796763777702E-2</c:v>
                </c:pt>
                <c:pt idx="90390">
                  <c:v>2.4615846574306498E-2</c:v>
                </c:pt>
                <c:pt idx="90391">
                  <c:v>2.46139261871576E-2</c:v>
                </c:pt>
                <c:pt idx="90392">
                  <c:v>2.4612041190266599E-2</c:v>
                </c:pt>
                <c:pt idx="90393">
                  <c:v>2.4610206484794599E-2</c:v>
                </c:pt>
                <c:pt idx="90394">
                  <c:v>2.4608418345451299E-2</c:v>
                </c:pt>
                <c:pt idx="90395">
                  <c:v>2.46066637337208E-2</c:v>
                </c:pt>
                <c:pt idx="90396">
                  <c:v>2.4604938924312598E-2</c:v>
                </c:pt>
                <c:pt idx="90397">
                  <c:v>2.46032476425171E-2</c:v>
                </c:pt>
                <c:pt idx="90398">
                  <c:v>2.4601597338914899E-2</c:v>
                </c:pt>
                <c:pt idx="90399">
                  <c:v>2.4599969387054402E-2</c:v>
                </c:pt>
                <c:pt idx="90400">
                  <c:v>2.4598374962806702E-2</c:v>
                </c:pt>
                <c:pt idx="90401">
                  <c:v>2.4596808478236198E-2</c:v>
                </c:pt>
                <c:pt idx="90402">
                  <c:v>2.4595268070697798E-2</c:v>
                </c:pt>
                <c:pt idx="90403">
                  <c:v>2.4593748152256002E-2</c:v>
                </c:pt>
                <c:pt idx="90404">
                  <c:v>2.4592258036136599E-2</c:v>
                </c:pt>
                <c:pt idx="90405">
                  <c:v>2.4590795859694502E-2</c:v>
                </c:pt>
                <c:pt idx="90406">
                  <c:v>2.4589350447058698E-2</c:v>
                </c:pt>
                <c:pt idx="90407">
                  <c:v>2.45879273861647E-2</c:v>
                </c:pt>
                <c:pt idx="90408">
                  <c:v>2.4586524814367301E-2</c:v>
                </c:pt>
                <c:pt idx="90409">
                  <c:v>2.4585146456956902E-2</c:v>
                </c:pt>
                <c:pt idx="90410">
                  <c:v>2.4583788588643098E-2</c:v>
                </c:pt>
                <c:pt idx="90411">
                  <c:v>2.45824474841356E-2</c:v>
                </c:pt>
                <c:pt idx="90412">
                  <c:v>2.4581126868724799E-2</c:v>
                </c:pt>
                <c:pt idx="90413">
                  <c:v>2.4579821154475202E-2</c:v>
                </c:pt>
                <c:pt idx="90414">
                  <c:v>2.4578537791967399E-2</c:v>
                </c:pt>
                <c:pt idx="90415">
                  <c:v>2.45772618800402E-2</c:v>
                </c:pt>
                <c:pt idx="90416">
                  <c:v>2.4576013907790201E-2</c:v>
                </c:pt>
                <c:pt idx="90417">
                  <c:v>2.4574771523475699E-2</c:v>
                </c:pt>
                <c:pt idx="90418">
                  <c:v>2.45735496282578E-2</c:v>
                </c:pt>
                <c:pt idx="90419">
                  <c:v>2.4572337046265599E-2</c:v>
                </c:pt>
                <c:pt idx="90420">
                  <c:v>2.4571144953370101E-2</c:v>
                </c:pt>
                <c:pt idx="90421">
                  <c:v>2.4569964036345499E-2</c:v>
                </c:pt>
                <c:pt idx="90422">
                  <c:v>2.45688017457724E-2</c:v>
                </c:pt>
                <c:pt idx="90423">
                  <c:v>2.45676394551992E-2</c:v>
                </c:pt>
                <c:pt idx="90424">
                  <c:v>2.4566505104303402E-2</c:v>
                </c:pt>
                <c:pt idx="90425">
                  <c:v>2.45653726160526E-2</c:v>
                </c:pt>
                <c:pt idx="90426">
                  <c:v>2.45642568916082E-2</c:v>
                </c:pt>
                <c:pt idx="90427">
                  <c:v>2.4563150480389599E-2</c:v>
                </c:pt>
                <c:pt idx="90428">
                  <c:v>2.4562060832977298E-2</c:v>
                </c:pt>
                <c:pt idx="90429">
                  <c:v>2.4560976773500401E-2</c:v>
                </c:pt>
                <c:pt idx="90430">
                  <c:v>2.45599132031202E-2</c:v>
                </c:pt>
                <c:pt idx="90431">
                  <c:v>2.455884963274E-2</c:v>
                </c:pt>
                <c:pt idx="90432">
                  <c:v>2.4557795375585601E-2</c:v>
                </c:pt>
                <c:pt idx="90433">
                  <c:v>2.4556756019592299E-2</c:v>
                </c:pt>
                <c:pt idx="90434">
                  <c:v>2.4555724114179601E-2</c:v>
                </c:pt>
                <c:pt idx="90435">
                  <c:v>2.4554705247282999E-2</c:v>
                </c:pt>
                <c:pt idx="90436">
                  <c:v>2.45536919683218E-2</c:v>
                </c:pt>
                <c:pt idx="90437">
                  <c:v>2.4552693590521799E-2</c:v>
                </c:pt>
                <c:pt idx="90438">
                  <c:v>2.4551704525947599E-2</c:v>
                </c:pt>
                <c:pt idx="90439">
                  <c:v>2.45507191866636E-2</c:v>
                </c:pt>
                <c:pt idx="90440">
                  <c:v>2.4549741297960299E-2</c:v>
                </c:pt>
                <c:pt idx="90441">
                  <c:v>2.4548778310418101E-2</c:v>
                </c:pt>
                <c:pt idx="90442">
                  <c:v>2.4547817185521102E-2</c:v>
                </c:pt>
                <c:pt idx="90443">
                  <c:v>2.4546870961785299E-2</c:v>
                </c:pt>
                <c:pt idx="90444">
                  <c:v>2.4545930325984899E-2</c:v>
                </c:pt>
                <c:pt idx="90445">
                  <c:v>2.4544999003410301E-2</c:v>
                </c:pt>
                <c:pt idx="90446">
                  <c:v>2.4544069543480901E-2</c:v>
                </c:pt>
                <c:pt idx="90447">
                  <c:v>2.4543156847357799E-2</c:v>
                </c:pt>
                <c:pt idx="90448">
                  <c:v>2.4542247876524901E-2</c:v>
                </c:pt>
                <c:pt idx="90449">
                  <c:v>2.45413519442081E-2</c:v>
                </c:pt>
                <c:pt idx="90450">
                  <c:v>2.4540452286601101E-2</c:v>
                </c:pt>
                <c:pt idx="90451">
                  <c:v>2.4539565667510001E-2</c:v>
                </c:pt>
                <c:pt idx="90452">
                  <c:v>2.4538686498999599E-2</c:v>
                </c:pt>
                <c:pt idx="90453">
                  <c:v>2.4537818506359999E-2</c:v>
                </c:pt>
                <c:pt idx="90454">
                  <c:v>2.4536948651075401E-2</c:v>
                </c:pt>
                <c:pt idx="90455">
                  <c:v>2.45360918343067E-2</c:v>
                </c:pt>
                <c:pt idx="90456">
                  <c:v>2.45352387428284E-2</c:v>
                </c:pt>
                <c:pt idx="90457">
                  <c:v>2.4534393101930601E-2</c:v>
                </c:pt>
                <c:pt idx="90458">
                  <c:v>2.4533560499548902E-2</c:v>
                </c:pt>
                <c:pt idx="90459">
                  <c:v>2.45327297598124E-2</c:v>
                </c:pt>
                <c:pt idx="90460">
                  <c:v>2.45319027453661E-2</c:v>
                </c:pt>
                <c:pt idx="90461">
                  <c:v>2.45310813188553E-2</c:v>
                </c:pt>
                <c:pt idx="90462">
                  <c:v>2.45302692055702E-2</c:v>
                </c:pt>
                <c:pt idx="90463">
                  <c:v>2.4529466405510899E-2</c:v>
                </c:pt>
                <c:pt idx="90464">
                  <c:v>2.4528663605451601E-2</c:v>
                </c:pt>
                <c:pt idx="90465">
                  <c:v>2.4527875706553501E-2</c:v>
                </c:pt>
                <c:pt idx="90466">
                  <c:v>2.4527089670300501E-2</c:v>
                </c:pt>
                <c:pt idx="90467">
                  <c:v>2.4526303634047501E-2</c:v>
                </c:pt>
                <c:pt idx="90468">
                  <c:v>2.45255287736654E-2</c:v>
                </c:pt>
                <c:pt idx="90469">
                  <c:v>2.4524755775928501E-2</c:v>
                </c:pt>
                <c:pt idx="90470">
                  <c:v>2.4523992091417299E-2</c:v>
                </c:pt>
                <c:pt idx="90471">
                  <c:v>2.4523235857486701E-2</c:v>
                </c:pt>
                <c:pt idx="90472">
                  <c:v>2.4522483348846401E-2</c:v>
                </c:pt>
                <c:pt idx="90473">
                  <c:v>2.4521742016077E-2</c:v>
                </c:pt>
                <c:pt idx="90474">
                  <c:v>2.4520993232726999E-2</c:v>
                </c:pt>
                <c:pt idx="90475">
                  <c:v>2.4520263075828601E-2</c:v>
                </c:pt>
                <c:pt idx="90476">
                  <c:v>2.4519536644220401E-2</c:v>
                </c:pt>
                <c:pt idx="90477">
                  <c:v>2.4518810212612201E-2</c:v>
                </c:pt>
                <c:pt idx="90478">
                  <c:v>2.45180893689394E-2</c:v>
                </c:pt>
                <c:pt idx="90479">
                  <c:v>2.4517374113202099E-2</c:v>
                </c:pt>
                <c:pt idx="90480">
                  <c:v>2.45166700333357E-2</c:v>
                </c:pt>
                <c:pt idx="90481">
                  <c:v>2.4515949189662899E-2</c:v>
                </c:pt>
                <c:pt idx="90482">
                  <c:v>2.4515226483345001E-2</c:v>
                </c:pt>
                <c:pt idx="90483">
                  <c:v>2.45145056396723E-2</c:v>
                </c:pt>
                <c:pt idx="90484">
                  <c:v>2.4513790383934999E-2</c:v>
                </c:pt>
                <c:pt idx="90485">
                  <c:v>2.45130807161331E-2</c:v>
                </c:pt>
                <c:pt idx="90486">
                  <c:v>2.4512367323041E-2</c:v>
                </c:pt>
                <c:pt idx="90487">
                  <c:v>2.45116613805294E-2</c:v>
                </c:pt>
                <c:pt idx="90488">
                  <c:v>2.45109610259533E-2</c:v>
                </c:pt>
                <c:pt idx="90489">
                  <c:v>2.45102550834417E-2</c:v>
                </c:pt>
                <c:pt idx="90490">
                  <c:v>2.4509565904736502E-2</c:v>
                </c:pt>
                <c:pt idx="90491">
                  <c:v>2.4508871138095901E-2</c:v>
                </c:pt>
                <c:pt idx="90492">
                  <c:v>2.4508185684680901E-2</c:v>
                </c:pt>
                <c:pt idx="90493">
                  <c:v>2.4507500231266001E-2</c:v>
                </c:pt>
                <c:pt idx="90494">
                  <c:v>2.4506822228431702E-2</c:v>
                </c:pt>
                <c:pt idx="90495">
                  <c:v>2.4506149813532802E-2</c:v>
                </c:pt>
                <c:pt idx="90496">
                  <c:v>2.45054811239243E-2</c:v>
                </c:pt>
                <c:pt idx="90497">
                  <c:v>2.4504806846380199E-2</c:v>
                </c:pt>
                <c:pt idx="90498">
                  <c:v>2.4504141882062E-2</c:v>
                </c:pt>
                <c:pt idx="90499">
                  <c:v>2.4503488093614599E-2</c:v>
                </c:pt>
                <c:pt idx="90500">
                  <c:v>2.45028305798769E-2</c:v>
                </c:pt>
                <c:pt idx="90501">
                  <c:v>2.4502184242010099E-2</c:v>
                </c:pt>
                <c:pt idx="90502">
                  <c:v>2.4501534178853E-2</c:v>
                </c:pt>
                <c:pt idx="90503">
                  <c:v>2.45008878409863E-2</c:v>
                </c:pt>
                <c:pt idx="90504">
                  <c:v>2.4500258266925801E-2</c:v>
                </c:pt>
                <c:pt idx="90505">
                  <c:v>2.4499619379639601E-2</c:v>
                </c:pt>
                <c:pt idx="90506">
                  <c:v>2.44989916682243E-2</c:v>
                </c:pt>
                <c:pt idx="90507">
                  <c:v>2.4498369544744499E-2</c:v>
                </c:pt>
                <c:pt idx="90508">
                  <c:v>2.4497749283909801E-2</c:v>
                </c:pt>
                <c:pt idx="90509">
                  <c:v>2.4497127160429899E-2</c:v>
                </c:pt>
                <c:pt idx="90510">
                  <c:v>2.4496514350175899E-2</c:v>
                </c:pt>
                <c:pt idx="90511">
                  <c:v>2.4495908990502399E-2</c:v>
                </c:pt>
                <c:pt idx="90512">
                  <c:v>2.4495296180248299E-2</c:v>
                </c:pt>
                <c:pt idx="90513">
                  <c:v>2.4494696408510201E-2</c:v>
                </c:pt>
                <c:pt idx="90514">
                  <c:v>2.4494104087352801E-2</c:v>
                </c:pt>
                <c:pt idx="90515">
                  <c:v>2.44935173541307E-2</c:v>
                </c:pt>
                <c:pt idx="90516">
                  <c:v>2.44929194450378E-2</c:v>
                </c:pt>
                <c:pt idx="90517">
                  <c:v>2.4492338299751299E-2</c:v>
                </c:pt>
                <c:pt idx="90518">
                  <c:v>2.4491760879754999E-2</c:v>
                </c:pt>
                <c:pt idx="90519">
                  <c:v>2.4491179734468502E-2</c:v>
                </c:pt>
                <c:pt idx="90520">
                  <c:v>2.44906116276979E-2</c:v>
                </c:pt>
                <c:pt idx="90521">
                  <c:v>2.44900397956371E-2</c:v>
                </c:pt>
                <c:pt idx="90522">
                  <c:v>2.4489473551511799E-2</c:v>
                </c:pt>
                <c:pt idx="90523">
                  <c:v>2.4488918483257301E-2</c:v>
                </c:pt>
                <c:pt idx="90524">
                  <c:v>2.4488361552357701E-2</c:v>
                </c:pt>
                <c:pt idx="90525">
                  <c:v>2.4487812072038598E-2</c:v>
                </c:pt>
                <c:pt idx="90526">
                  <c:v>2.4487257003784201E-2</c:v>
                </c:pt>
                <c:pt idx="90527">
                  <c:v>2.4486713111400601E-2</c:v>
                </c:pt>
                <c:pt idx="90528">
                  <c:v>2.4486169219017001E-2</c:v>
                </c:pt>
                <c:pt idx="90529">
                  <c:v>2.4485636502504401E-2</c:v>
                </c:pt>
                <c:pt idx="90530">
                  <c:v>2.4485101923346499E-2</c:v>
                </c:pt>
                <c:pt idx="90531">
                  <c:v>2.4484574794769301E-2</c:v>
                </c:pt>
                <c:pt idx="90532">
                  <c:v>2.4484040215611499E-2</c:v>
                </c:pt>
                <c:pt idx="90533">
                  <c:v>2.44835242629051E-2</c:v>
                </c:pt>
                <c:pt idx="90534">
                  <c:v>2.4483002722263301E-2</c:v>
                </c:pt>
                <c:pt idx="90535">
                  <c:v>2.4482483044266701E-2</c:v>
                </c:pt>
                <c:pt idx="90536">
                  <c:v>2.4481974542140999E-2</c:v>
                </c:pt>
                <c:pt idx="90537">
                  <c:v>2.44814660400152E-2</c:v>
                </c:pt>
                <c:pt idx="90538">
                  <c:v>2.4480964988470098E-2</c:v>
                </c:pt>
                <c:pt idx="90539">
                  <c:v>2.4480460211634601E-2</c:v>
                </c:pt>
                <c:pt idx="90540">
                  <c:v>2.44799610227346E-2</c:v>
                </c:pt>
                <c:pt idx="90541">
                  <c:v>2.4479459971189499E-2</c:v>
                </c:pt>
                <c:pt idx="90542">
                  <c:v>2.4478962644934599E-2</c:v>
                </c:pt>
                <c:pt idx="90543">
                  <c:v>2.4478463456034699E-2</c:v>
                </c:pt>
                <c:pt idx="90544">
                  <c:v>2.4477947503328299E-2</c:v>
                </c:pt>
                <c:pt idx="90545">
                  <c:v>2.44774241000414E-2</c:v>
                </c:pt>
                <c:pt idx="90546">
                  <c:v>2.4476900696754501E-2</c:v>
                </c:pt>
                <c:pt idx="90547">
                  <c:v>2.4476377293467501E-2</c:v>
                </c:pt>
                <c:pt idx="90548">
                  <c:v>2.4475853890180602E-2</c:v>
                </c:pt>
                <c:pt idx="90549">
                  <c:v>2.4475337937474199E-2</c:v>
                </c:pt>
                <c:pt idx="90550">
                  <c:v>2.4474818259477601E-2</c:v>
                </c:pt>
                <c:pt idx="90551">
                  <c:v>2.4474296718835799E-2</c:v>
                </c:pt>
                <c:pt idx="90552">
                  <c:v>2.4473778903484299E-2</c:v>
                </c:pt>
                <c:pt idx="90553">
                  <c:v>2.4473259225487699E-2</c:v>
                </c:pt>
                <c:pt idx="90554">
                  <c:v>2.4472741410136199E-2</c:v>
                </c:pt>
                <c:pt idx="90555">
                  <c:v>2.4472227320075E-2</c:v>
                </c:pt>
                <c:pt idx="90556">
                  <c:v>2.4471716955304101E-2</c:v>
                </c:pt>
                <c:pt idx="90557">
                  <c:v>2.4471208453178399E-2</c:v>
                </c:pt>
                <c:pt idx="90558">
                  <c:v>2.4470694363117201E-2</c:v>
                </c:pt>
                <c:pt idx="90559">
                  <c:v>2.4470193311572099E-2</c:v>
                </c:pt>
                <c:pt idx="90560">
                  <c:v>2.44696903973818E-2</c:v>
                </c:pt>
                <c:pt idx="90561">
                  <c:v>2.4469185620546299E-2</c:v>
                </c:pt>
                <c:pt idx="90562">
                  <c:v>2.4468692019581802E-2</c:v>
                </c:pt>
                <c:pt idx="90563">
                  <c:v>2.4468183517455999E-2</c:v>
                </c:pt>
                <c:pt idx="90564">
                  <c:v>2.4467691779136699E-2</c:v>
                </c:pt>
                <c:pt idx="90565">
                  <c:v>2.4467196315527E-2</c:v>
                </c:pt>
                <c:pt idx="90566">
                  <c:v>2.4466710165142999E-2</c:v>
                </c:pt>
                <c:pt idx="90567">
                  <c:v>2.4466216564178501E-2</c:v>
                </c:pt>
                <c:pt idx="90568">
                  <c:v>2.4465732276439701E-2</c:v>
                </c:pt>
                <c:pt idx="90569">
                  <c:v>2.44652461260557E-2</c:v>
                </c:pt>
                <c:pt idx="90570">
                  <c:v>2.44647674262524E-2</c:v>
                </c:pt>
                <c:pt idx="90571">
                  <c:v>2.4464281275868398E-2</c:v>
                </c:pt>
                <c:pt idx="90572">
                  <c:v>2.44638063013554E-2</c:v>
                </c:pt>
                <c:pt idx="90573">
                  <c:v>2.4463331326842301E-2</c:v>
                </c:pt>
                <c:pt idx="90574">
                  <c:v>2.4462863802909799E-2</c:v>
                </c:pt>
                <c:pt idx="90575">
                  <c:v>2.44623869657517E-2</c:v>
                </c:pt>
                <c:pt idx="90576">
                  <c:v>2.4461926892399798E-2</c:v>
                </c:pt>
                <c:pt idx="90577">
                  <c:v>2.4461453780531901E-2</c:v>
                </c:pt>
                <c:pt idx="90578">
                  <c:v>2.4460993707179999E-2</c:v>
                </c:pt>
                <c:pt idx="90579">
                  <c:v>2.44605392217636E-2</c:v>
                </c:pt>
                <c:pt idx="90580">
                  <c:v>2.4460077285766602E-2</c:v>
                </c:pt>
                <c:pt idx="90581">
                  <c:v>2.44596228003502E-2</c:v>
                </c:pt>
                <c:pt idx="90582">
                  <c:v>2.4459168314933801E-2</c:v>
                </c:pt>
                <c:pt idx="90583">
                  <c:v>2.4458717554807701E-2</c:v>
                </c:pt>
                <c:pt idx="90584">
                  <c:v>2.44582649320364E-2</c:v>
                </c:pt>
                <c:pt idx="90585">
                  <c:v>2.4457823485136001E-2</c:v>
                </c:pt>
                <c:pt idx="90586">
                  <c:v>2.4457376450300199E-2</c:v>
                </c:pt>
                <c:pt idx="90587">
                  <c:v>2.44569405913353E-2</c:v>
                </c:pt>
                <c:pt idx="90588">
                  <c:v>2.44565028697252E-2</c:v>
                </c:pt>
                <c:pt idx="90589">
                  <c:v>2.44560595601797E-2</c:v>
                </c:pt>
                <c:pt idx="90590">
                  <c:v>2.4455631151795401E-2</c:v>
                </c:pt>
                <c:pt idx="90591">
                  <c:v>2.4455197155475599E-2</c:v>
                </c:pt>
                <c:pt idx="90592">
                  <c:v>2.4454765021800998E-2</c:v>
                </c:pt>
                <c:pt idx="90593">
                  <c:v>2.4454345926642401E-2</c:v>
                </c:pt>
                <c:pt idx="90594">
                  <c:v>2.44539137929678E-2</c:v>
                </c:pt>
                <c:pt idx="90595">
                  <c:v>2.4453489109873799E-2</c:v>
                </c:pt>
                <c:pt idx="90596">
                  <c:v>2.4453077465295799E-2</c:v>
                </c:pt>
                <c:pt idx="90597">
                  <c:v>2.4452652782201802E-2</c:v>
                </c:pt>
                <c:pt idx="90598">
                  <c:v>2.4452235549688301E-2</c:v>
                </c:pt>
                <c:pt idx="90599">
                  <c:v>2.4451818317174901E-2</c:v>
                </c:pt>
                <c:pt idx="90600">
                  <c:v>2.44514122605324E-2</c:v>
                </c:pt>
                <c:pt idx="90601">
                  <c:v>2.44510024785996E-2</c:v>
                </c:pt>
                <c:pt idx="90602">
                  <c:v>2.4450588971376402E-2</c:v>
                </c:pt>
                <c:pt idx="90603">
                  <c:v>2.4450190365314501E-2</c:v>
                </c:pt>
                <c:pt idx="90604">
                  <c:v>2.4449784308672E-2</c:v>
                </c:pt>
                <c:pt idx="90605">
                  <c:v>2.4449380114674599E-2</c:v>
                </c:pt>
                <c:pt idx="90606">
                  <c:v>2.44489908218384E-2</c:v>
                </c:pt>
                <c:pt idx="90607">
                  <c:v>2.4448590353131301E-2</c:v>
                </c:pt>
                <c:pt idx="90608">
                  <c:v>2.4448189884424199E-2</c:v>
                </c:pt>
                <c:pt idx="90609">
                  <c:v>2.44478136301041E-2</c:v>
                </c:pt>
                <c:pt idx="90610">
                  <c:v>2.4447426199913001E-2</c:v>
                </c:pt>
                <c:pt idx="90611">
                  <c:v>2.4447040632367099E-2</c:v>
                </c:pt>
                <c:pt idx="90612">
                  <c:v>2.4446660652756701E-2</c:v>
                </c:pt>
                <c:pt idx="90613">
                  <c:v>2.4446276947856001E-2</c:v>
                </c:pt>
                <c:pt idx="90614">
                  <c:v>2.4445902556180898E-2</c:v>
                </c:pt>
                <c:pt idx="90615">
                  <c:v>2.4445533752441399E-2</c:v>
                </c:pt>
                <c:pt idx="90616">
                  <c:v>2.44451593607664E-2</c:v>
                </c:pt>
                <c:pt idx="90617">
                  <c:v>2.4444790557026901E-2</c:v>
                </c:pt>
                <c:pt idx="90618">
                  <c:v>2.4444423615932499E-2</c:v>
                </c:pt>
                <c:pt idx="90619">
                  <c:v>2.4444060400128399E-2</c:v>
                </c:pt>
                <c:pt idx="90620">
                  <c:v>2.4443693459034001E-2</c:v>
                </c:pt>
                <c:pt idx="90621">
                  <c:v>2.4443337693810501E-2</c:v>
                </c:pt>
                <c:pt idx="90622">
                  <c:v>2.44429782032967E-2</c:v>
                </c:pt>
                <c:pt idx="90623">
                  <c:v>2.4442618712782901E-2</c:v>
                </c:pt>
                <c:pt idx="90624">
                  <c:v>2.4442262947559398E-2</c:v>
                </c:pt>
                <c:pt idx="90625">
                  <c:v>2.4441905319690701E-2</c:v>
                </c:pt>
                <c:pt idx="90626">
                  <c:v>2.4441551417112298E-2</c:v>
                </c:pt>
                <c:pt idx="90627">
                  <c:v>2.44412049651146E-2</c:v>
                </c:pt>
                <c:pt idx="90628">
                  <c:v>2.4440860375762E-2</c:v>
                </c:pt>
                <c:pt idx="90629">
                  <c:v>2.4440510198473899E-2</c:v>
                </c:pt>
                <c:pt idx="90630">
                  <c:v>2.4440163746476201E-2</c:v>
                </c:pt>
                <c:pt idx="90631">
                  <c:v>2.4439830332994499E-2</c:v>
                </c:pt>
                <c:pt idx="90632">
                  <c:v>2.4439485743641898E-2</c:v>
                </c:pt>
                <c:pt idx="90633">
                  <c:v>2.44391392916441E-2</c:v>
                </c:pt>
                <c:pt idx="90634">
                  <c:v>2.44388040155172E-2</c:v>
                </c:pt>
                <c:pt idx="90635">
                  <c:v>2.44384668767452E-2</c:v>
                </c:pt>
                <c:pt idx="90636">
                  <c:v>2.4438131600618401E-2</c:v>
                </c:pt>
                <c:pt idx="90637">
                  <c:v>2.4437801912427001E-2</c:v>
                </c:pt>
                <c:pt idx="90638">
                  <c:v>2.44374722242355E-2</c:v>
                </c:pt>
                <c:pt idx="90639">
                  <c:v>2.4437140673398999E-2</c:v>
                </c:pt>
                <c:pt idx="90640">
                  <c:v>2.4436814710497901E-2</c:v>
                </c:pt>
                <c:pt idx="90641">
                  <c:v>2.44364831596613E-2</c:v>
                </c:pt>
                <c:pt idx="90642">
                  <c:v>2.44361609220505E-2</c:v>
                </c:pt>
                <c:pt idx="90643">
                  <c:v>2.4435836821794499E-2</c:v>
                </c:pt>
                <c:pt idx="90644">
                  <c:v>2.4435518309473998E-2</c:v>
                </c:pt>
                <c:pt idx="90645">
                  <c:v>2.4435199797153501E-2</c:v>
                </c:pt>
                <c:pt idx="90646">
                  <c:v>2.44348831474781E-2</c:v>
                </c:pt>
                <c:pt idx="90647">
                  <c:v>2.4434568360447901E-2</c:v>
                </c:pt>
                <c:pt idx="90648">
                  <c:v>2.44342498481274E-2</c:v>
                </c:pt>
                <c:pt idx="90649">
                  <c:v>2.4433938786387398E-2</c:v>
                </c:pt>
                <c:pt idx="90650">
                  <c:v>2.4433627724647501E-2</c:v>
                </c:pt>
                <c:pt idx="90651">
                  <c:v>2.44333166629076E-2</c:v>
                </c:pt>
                <c:pt idx="90652">
                  <c:v>2.4433009326458002E-2</c:v>
                </c:pt>
                <c:pt idx="90653">
                  <c:v>2.44327038526535E-2</c:v>
                </c:pt>
                <c:pt idx="90654">
                  <c:v>2.44323946535587E-2</c:v>
                </c:pt>
                <c:pt idx="90655">
                  <c:v>2.4432094767689701E-2</c:v>
                </c:pt>
                <c:pt idx="90656">
                  <c:v>2.4431791156530401E-2</c:v>
                </c:pt>
                <c:pt idx="90657">
                  <c:v>2.4431491270661299E-2</c:v>
                </c:pt>
                <c:pt idx="90658">
                  <c:v>2.44311913847923E-2</c:v>
                </c:pt>
                <c:pt idx="90659">
                  <c:v>2.4430897086858801E-2</c:v>
                </c:pt>
                <c:pt idx="90660">
                  <c:v>2.4430595338344602E-2</c:v>
                </c:pt>
                <c:pt idx="90661">
                  <c:v>2.44303103536367E-2</c:v>
                </c:pt>
                <c:pt idx="90662">
                  <c:v>2.4430012330412899E-2</c:v>
                </c:pt>
                <c:pt idx="90663">
                  <c:v>2.4429721757769599E-2</c:v>
                </c:pt>
                <c:pt idx="90664">
                  <c:v>2.4429433047771398E-2</c:v>
                </c:pt>
                <c:pt idx="90665">
                  <c:v>2.4429144337773299E-2</c:v>
                </c:pt>
                <c:pt idx="90666">
                  <c:v>2.4428853765130001E-2</c:v>
                </c:pt>
                <c:pt idx="90667">
                  <c:v>2.44285687804222E-2</c:v>
                </c:pt>
                <c:pt idx="90668">
                  <c:v>2.4428281933069201E-2</c:v>
                </c:pt>
                <c:pt idx="90669">
                  <c:v>2.4428002536296799E-2</c:v>
                </c:pt>
                <c:pt idx="90670">
                  <c:v>2.44277212768793E-2</c:v>
                </c:pt>
                <c:pt idx="90671">
                  <c:v>2.4427441880106902E-2</c:v>
                </c:pt>
                <c:pt idx="90672">
                  <c:v>2.4427164345979701E-2</c:v>
                </c:pt>
                <c:pt idx="90673">
                  <c:v>2.4426884949207299E-2</c:v>
                </c:pt>
                <c:pt idx="90674">
                  <c:v>2.44266111403704E-2</c:v>
                </c:pt>
                <c:pt idx="90675">
                  <c:v>2.44263354688883E-2</c:v>
                </c:pt>
                <c:pt idx="90676">
                  <c:v>2.4426065385341599E-2</c:v>
                </c:pt>
                <c:pt idx="90677">
                  <c:v>2.44257897138596E-2</c:v>
                </c:pt>
                <c:pt idx="90678">
                  <c:v>2.4425517767667802E-2</c:v>
                </c:pt>
                <c:pt idx="90679">
                  <c:v>2.44252532720566E-2</c:v>
                </c:pt>
                <c:pt idx="90680">
                  <c:v>2.4424986913800201E-2</c:v>
                </c:pt>
                <c:pt idx="90681">
                  <c:v>2.4424716830253601E-2</c:v>
                </c:pt>
                <c:pt idx="90682">
                  <c:v>2.44244579225779E-2</c:v>
                </c:pt>
                <c:pt idx="90683">
                  <c:v>2.4424195289611799E-2</c:v>
                </c:pt>
                <c:pt idx="90684">
                  <c:v>2.44239345192909E-2</c:v>
                </c:pt>
                <c:pt idx="90685">
                  <c:v>2.4423673748970001E-2</c:v>
                </c:pt>
                <c:pt idx="90686">
                  <c:v>2.4423411116004001E-2</c:v>
                </c:pt>
                <c:pt idx="90687">
                  <c:v>2.44231559336185E-2</c:v>
                </c:pt>
                <c:pt idx="90688">
                  <c:v>2.4422900751233101E-2</c:v>
                </c:pt>
                <c:pt idx="90689">
                  <c:v>2.44226437062025E-2</c:v>
                </c:pt>
                <c:pt idx="90690">
                  <c:v>2.4422392249107399E-2</c:v>
                </c:pt>
                <c:pt idx="90691">
                  <c:v>2.44221333414316E-2</c:v>
                </c:pt>
                <c:pt idx="90692">
                  <c:v>2.4421887472271898E-2</c:v>
                </c:pt>
                <c:pt idx="90693">
                  <c:v>2.4421637877821901E-2</c:v>
                </c:pt>
                <c:pt idx="90694">
                  <c:v>2.4421384558081599E-2</c:v>
                </c:pt>
                <c:pt idx="90695">
                  <c:v>2.4421153590083101E-2</c:v>
                </c:pt>
                <c:pt idx="90696">
                  <c:v>2.44209226220846E-2</c:v>
                </c:pt>
                <c:pt idx="90697">
                  <c:v>2.4420689791440998E-2</c:v>
                </c:pt>
                <c:pt idx="90698">
                  <c:v>2.4420462548732799E-2</c:v>
                </c:pt>
                <c:pt idx="90699">
                  <c:v>2.44202297180891E-2</c:v>
                </c:pt>
                <c:pt idx="90700">
                  <c:v>2.44200006127358E-2</c:v>
                </c:pt>
                <c:pt idx="90701">
                  <c:v>2.4419782683253299E-2</c:v>
                </c:pt>
                <c:pt idx="90702">
                  <c:v>2.4419555440545099E-2</c:v>
                </c:pt>
                <c:pt idx="90703">
                  <c:v>2.4419333785772299E-2</c:v>
                </c:pt>
                <c:pt idx="90704">
                  <c:v>2.44191139936447E-2</c:v>
                </c:pt>
                <c:pt idx="90705">
                  <c:v>2.4418896064162199E-2</c:v>
                </c:pt>
                <c:pt idx="90706">
                  <c:v>2.4418674409389499E-2</c:v>
                </c:pt>
                <c:pt idx="90707">
                  <c:v>2.4418456479907001E-2</c:v>
                </c:pt>
                <c:pt idx="90708">
                  <c:v>2.4418236687779399E-2</c:v>
                </c:pt>
                <c:pt idx="90709">
                  <c:v>2.44180243462324E-2</c:v>
                </c:pt>
                <c:pt idx="90710">
                  <c:v>2.4417812004685398E-2</c:v>
                </c:pt>
                <c:pt idx="90711">
                  <c:v>2.4417601525783501E-2</c:v>
                </c:pt>
                <c:pt idx="90712">
                  <c:v>2.4417394772171998E-2</c:v>
                </c:pt>
                <c:pt idx="90713">
                  <c:v>2.44171768426895E-2</c:v>
                </c:pt>
                <c:pt idx="90714">
                  <c:v>2.4416971951723099E-2</c:v>
                </c:pt>
                <c:pt idx="90715">
                  <c:v>2.4416763335466399E-2</c:v>
                </c:pt>
                <c:pt idx="90716">
                  <c:v>2.4416554719209699E-2</c:v>
                </c:pt>
                <c:pt idx="90717">
                  <c:v>2.4416351690888401E-2</c:v>
                </c:pt>
                <c:pt idx="90718">
                  <c:v>2.4416148662567101E-2</c:v>
                </c:pt>
                <c:pt idx="90719">
                  <c:v>2.4415947496891001E-2</c:v>
                </c:pt>
                <c:pt idx="90720">
                  <c:v>2.4415742605924599E-2</c:v>
                </c:pt>
                <c:pt idx="90721">
                  <c:v>2.4415545165538802E-2</c:v>
                </c:pt>
                <c:pt idx="90722">
                  <c:v>2.4415342137217501E-2</c:v>
                </c:pt>
                <c:pt idx="90723">
                  <c:v>2.44151446968317E-2</c:v>
                </c:pt>
                <c:pt idx="90724">
                  <c:v>2.4414947256445899E-2</c:v>
                </c:pt>
                <c:pt idx="90725">
                  <c:v>2.4414746090769799E-2</c:v>
                </c:pt>
                <c:pt idx="90726">
                  <c:v>2.44145542383194E-2</c:v>
                </c:pt>
                <c:pt idx="90727">
                  <c:v>2.4414360523223901E-2</c:v>
                </c:pt>
                <c:pt idx="90728">
                  <c:v>2.4414164945483201E-2</c:v>
                </c:pt>
                <c:pt idx="90729">
                  <c:v>2.4413971230387702E-2</c:v>
                </c:pt>
                <c:pt idx="90730">
                  <c:v>2.4413781240582501E-2</c:v>
                </c:pt>
                <c:pt idx="90731">
                  <c:v>2.4413580074906401E-2</c:v>
                </c:pt>
                <c:pt idx="90732">
                  <c:v>2.4413399398326902E-2</c:v>
                </c:pt>
                <c:pt idx="90733">
                  <c:v>2.4413209408521701E-2</c:v>
                </c:pt>
                <c:pt idx="90734">
                  <c:v>2.4413023144006701E-2</c:v>
                </c:pt>
                <c:pt idx="90735">
                  <c:v>2.4412829428911199E-2</c:v>
                </c:pt>
                <c:pt idx="90736">
                  <c:v>2.4412641301751099E-2</c:v>
                </c:pt>
                <c:pt idx="90737">
                  <c:v>2.44124606251717E-2</c:v>
                </c:pt>
                <c:pt idx="90738">
                  <c:v>2.44122743606567E-2</c:v>
                </c:pt>
                <c:pt idx="90739">
                  <c:v>2.4412093684077301E-2</c:v>
                </c:pt>
                <c:pt idx="90740">
                  <c:v>2.4411909282207499E-2</c:v>
                </c:pt>
                <c:pt idx="90741">
                  <c:v>2.4411726742982899E-2</c:v>
                </c:pt>
                <c:pt idx="90742">
                  <c:v>2.4411544203758202E-2</c:v>
                </c:pt>
                <c:pt idx="90743">
                  <c:v>2.4411369115114202E-2</c:v>
                </c:pt>
                <c:pt idx="90744">
                  <c:v>2.4411179125309001E-2</c:v>
                </c:pt>
                <c:pt idx="90745">
                  <c:v>2.4411007761955299E-2</c:v>
                </c:pt>
                <c:pt idx="90746">
                  <c:v>2.4410832673311199E-2</c:v>
                </c:pt>
                <c:pt idx="90747">
                  <c:v>2.4410655722022102E-2</c:v>
                </c:pt>
                <c:pt idx="90748">
                  <c:v>2.4410476908087699E-2</c:v>
                </c:pt>
                <c:pt idx="90749">
                  <c:v>2.4410301819443699E-2</c:v>
                </c:pt>
                <c:pt idx="90750">
                  <c:v>2.4410126730799699E-2</c:v>
                </c:pt>
                <c:pt idx="90751">
                  <c:v>2.4409955367445901E-2</c:v>
                </c:pt>
                <c:pt idx="90752">
                  <c:v>2.44097784161568E-2</c:v>
                </c:pt>
                <c:pt idx="90753">
                  <c:v>2.44096182286739E-2</c:v>
                </c:pt>
                <c:pt idx="90754">
                  <c:v>2.44094412773848E-2</c:v>
                </c:pt>
                <c:pt idx="90755">
                  <c:v>2.4409269914031001E-2</c:v>
                </c:pt>
                <c:pt idx="90756">
                  <c:v>2.4409104138612799E-2</c:v>
                </c:pt>
                <c:pt idx="90757">
                  <c:v>2.4408929049968699E-2</c:v>
                </c:pt>
                <c:pt idx="90758">
                  <c:v>2.4408765137195601E-2</c:v>
                </c:pt>
                <c:pt idx="90759">
                  <c:v>2.4408597499132201E-2</c:v>
                </c:pt>
                <c:pt idx="90760">
                  <c:v>2.4408427998423601E-2</c:v>
                </c:pt>
                <c:pt idx="90761">
                  <c:v>2.4408264085650399E-2</c:v>
                </c:pt>
                <c:pt idx="90762">
                  <c:v>2.4408094584941899E-2</c:v>
                </c:pt>
                <c:pt idx="90763">
                  <c:v>2.44079306721687E-2</c:v>
                </c:pt>
                <c:pt idx="90764">
                  <c:v>2.4407768622040801E-2</c:v>
                </c:pt>
                <c:pt idx="90765">
                  <c:v>2.44076065719128E-2</c:v>
                </c:pt>
                <c:pt idx="90766">
                  <c:v>2.4407448247075102E-2</c:v>
                </c:pt>
                <c:pt idx="90767">
                  <c:v>2.4407284334302001E-2</c:v>
                </c:pt>
                <c:pt idx="90768">
                  <c:v>2.4407124146819101E-2</c:v>
                </c:pt>
                <c:pt idx="90769">
                  <c:v>2.4406958371400798E-2</c:v>
                </c:pt>
                <c:pt idx="90770">
                  <c:v>2.44068074971437E-2</c:v>
                </c:pt>
                <c:pt idx="90771">
                  <c:v>2.44066454470158E-2</c:v>
                </c:pt>
                <c:pt idx="90772">
                  <c:v>2.4406494572758699E-2</c:v>
                </c:pt>
                <c:pt idx="90773">
                  <c:v>2.4406338110566101E-2</c:v>
                </c:pt>
                <c:pt idx="90774">
                  <c:v>2.4406183511018802E-2</c:v>
                </c:pt>
                <c:pt idx="90775">
                  <c:v>2.44060270488262E-2</c:v>
                </c:pt>
                <c:pt idx="90776">
                  <c:v>2.44058705866337E-2</c:v>
                </c:pt>
                <c:pt idx="90777">
                  <c:v>2.44057159870863E-2</c:v>
                </c:pt>
                <c:pt idx="90778">
                  <c:v>2.4405563250184101E-2</c:v>
                </c:pt>
                <c:pt idx="90779">
                  <c:v>2.44054142385721E-2</c:v>
                </c:pt>
                <c:pt idx="90780">
                  <c:v>2.44052670896053E-2</c:v>
                </c:pt>
                <c:pt idx="90781">
                  <c:v>2.44051124900579E-2</c:v>
                </c:pt>
                <c:pt idx="90782">
                  <c:v>2.4404959753155701E-2</c:v>
                </c:pt>
                <c:pt idx="90783">
                  <c:v>2.44048144668341E-2</c:v>
                </c:pt>
                <c:pt idx="90784">
                  <c:v>2.44046673178673E-2</c:v>
                </c:pt>
                <c:pt idx="90785">
                  <c:v>2.44045201689005E-2</c:v>
                </c:pt>
                <c:pt idx="90786">
                  <c:v>2.44043655693531E-2</c:v>
                </c:pt>
                <c:pt idx="90787">
                  <c:v>2.4404225870966901E-2</c:v>
                </c:pt>
                <c:pt idx="90788">
                  <c:v>2.4404073134064699E-2</c:v>
                </c:pt>
                <c:pt idx="90789">
                  <c:v>2.4403927847743E-2</c:v>
                </c:pt>
                <c:pt idx="90790">
                  <c:v>2.44037862867117E-2</c:v>
                </c:pt>
                <c:pt idx="90791">
                  <c:v>2.4403642863035199E-2</c:v>
                </c:pt>
                <c:pt idx="90792">
                  <c:v>2.4403501302003899E-2</c:v>
                </c:pt>
                <c:pt idx="90793">
                  <c:v>2.44033560156822E-2</c:v>
                </c:pt>
                <c:pt idx="90794">
                  <c:v>2.4403212592005698E-2</c:v>
                </c:pt>
                <c:pt idx="90795">
                  <c:v>2.44030803442001E-2</c:v>
                </c:pt>
                <c:pt idx="90796">
                  <c:v>2.44029406458139E-2</c:v>
                </c:pt>
                <c:pt idx="90797">
                  <c:v>2.4402795359492298E-2</c:v>
                </c:pt>
                <c:pt idx="90798">
                  <c:v>2.44026631116867E-2</c:v>
                </c:pt>
                <c:pt idx="90799">
                  <c:v>2.44025159627199E-2</c:v>
                </c:pt>
                <c:pt idx="90800">
                  <c:v>2.4402379989623999E-2</c:v>
                </c:pt>
                <c:pt idx="90801">
                  <c:v>2.44022458791733E-2</c:v>
                </c:pt>
                <c:pt idx="90802">
                  <c:v>2.44021061807871E-2</c:v>
                </c:pt>
                <c:pt idx="90803">
                  <c:v>2.4401968345045998E-2</c:v>
                </c:pt>
                <c:pt idx="90804">
                  <c:v>2.4401834234595299E-2</c:v>
                </c:pt>
                <c:pt idx="90805">
                  <c:v>2.4401705712079998E-2</c:v>
                </c:pt>
                <c:pt idx="90806">
                  <c:v>2.4401569738984101E-2</c:v>
                </c:pt>
                <c:pt idx="90807">
                  <c:v>2.4401441216468801E-2</c:v>
                </c:pt>
                <c:pt idx="90808">
                  <c:v>2.44013052433729E-2</c:v>
                </c:pt>
                <c:pt idx="90809">
                  <c:v>2.4401169270276999E-2</c:v>
                </c:pt>
                <c:pt idx="90810">
                  <c:v>2.4401033297181102E-2</c:v>
                </c:pt>
                <c:pt idx="90811">
                  <c:v>2.4400912225246402E-2</c:v>
                </c:pt>
                <c:pt idx="90812">
                  <c:v>2.4400778114795699E-2</c:v>
                </c:pt>
                <c:pt idx="90813">
                  <c:v>2.4400651454925499E-2</c:v>
                </c:pt>
                <c:pt idx="90814">
                  <c:v>2.4400522932410199E-2</c:v>
                </c:pt>
                <c:pt idx="90815">
                  <c:v>2.4400394409894902E-2</c:v>
                </c:pt>
                <c:pt idx="90816">
                  <c:v>2.4400265887379601E-2</c:v>
                </c:pt>
                <c:pt idx="90817">
                  <c:v>2.4400139227509499E-2</c:v>
                </c:pt>
                <c:pt idx="90818">
                  <c:v>2.4400005117058698E-2</c:v>
                </c:pt>
                <c:pt idx="90819">
                  <c:v>2.43998859077692E-2</c:v>
                </c:pt>
                <c:pt idx="90820">
                  <c:v>2.4399762973189298E-2</c:v>
                </c:pt>
                <c:pt idx="90821">
                  <c:v>2.4399640038609501E-2</c:v>
                </c:pt>
                <c:pt idx="90822">
                  <c:v>2.43995096534491E-2</c:v>
                </c:pt>
                <c:pt idx="90823">
                  <c:v>2.4399384856224102E-2</c:v>
                </c:pt>
                <c:pt idx="90824">
                  <c:v>2.4399265646934499E-2</c:v>
                </c:pt>
                <c:pt idx="90825">
                  <c:v>2.4399142712354702E-2</c:v>
                </c:pt>
                <c:pt idx="90826">
                  <c:v>2.43990179151297E-2</c:v>
                </c:pt>
                <c:pt idx="90827">
                  <c:v>2.4398900568485302E-2</c:v>
                </c:pt>
                <c:pt idx="90828">
                  <c:v>2.4398779496550602E-2</c:v>
                </c:pt>
                <c:pt idx="90829">
                  <c:v>2.4398658424615902E-2</c:v>
                </c:pt>
                <c:pt idx="90830">
                  <c:v>2.4398539215326299E-2</c:v>
                </c:pt>
                <c:pt idx="90831">
                  <c:v>2.4398421868681901E-2</c:v>
                </c:pt>
                <c:pt idx="90832">
                  <c:v>2.4398304522037499E-2</c:v>
                </c:pt>
                <c:pt idx="90833">
                  <c:v>2.4398181587457698E-2</c:v>
                </c:pt>
                <c:pt idx="90834">
                  <c:v>2.4398066103458401E-2</c:v>
                </c:pt>
                <c:pt idx="90835">
                  <c:v>2.4397946894168802E-2</c:v>
                </c:pt>
                <c:pt idx="90836">
                  <c:v>2.4397833272814699E-2</c:v>
                </c:pt>
                <c:pt idx="90837">
                  <c:v>2.43977215141058E-2</c:v>
                </c:pt>
                <c:pt idx="90838">
                  <c:v>2.4397604167461399E-2</c:v>
                </c:pt>
                <c:pt idx="90839">
                  <c:v>2.4397484958171799E-2</c:v>
                </c:pt>
                <c:pt idx="90840">
                  <c:v>2.4397373199462901E-2</c:v>
                </c:pt>
                <c:pt idx="90841">
                  <c:v>2.4397261440753899E-2</c:v>
                </c:pt>
                <c:pt idx="90842">
                  <c:v>2.4397149682045E-2</c:v>
                </c:pt>
                <c:pt idx="90843">
                  <c:v>2.4397032335400599E-2</c:v>
                </c:pt>
                <c:pt idx="90844">
                  <c:v>2.43969205766916E-2</c:v>
                </c:pt>
                <c:pt idx="90845">
                  <c:v>2.4396812543273E-2</c:v>
                </c:pt>
                <c:pt idx="90846">
                  <c:v>2.4396700784564001E-2</c:v>
                </c:pt>
                <c:pt idx="90847">
                  <c:v>2.43965908885002E-2</c:v>
                </c:pt>
                <c:pt idx="90848">
                  <c:v>2.4396480992436399E-2</c:v>
                </c:pt>
                <c:pt idx="90849">
                  <c:v>2.43963692337275E-2</c:v>
                </c:pt>
                <c:pt idx="90850">
                  <c:v>2.4396259337663598E-2</c:v>
                </c:pt>
                <c:pt idx="90851">
                  <c:v>2.4396158754825599E-2</c:v>
                </c:pt>
                <c:pt idx="90852">
                  <c:v>2.43960469961166E-2</c:v>
                </c:pt>
                <c:pt idx="90853">
                  <c:v>2.4395940825343101E-2</c:v>
                </c:pt>
                <c:pt idx="90854">
                  <c:v>2.43958383798599E-2</c:v>
                </c:pt>
                <c:pt idx="90855">
                  <c:v>2.43957303464413E-2</c:v>
                </c:pt>
                <c:pt idx="90856">
                  <c:v>2.4395626038312902E-2</c:v>
                </c:pt>
                <c:pt idx="90857">
                  <c:v>2.4395525455474801E-2</c:v>
                </c:pt>
                <c:pt idx="90858">
                  <c:v>2.43954285979271E-2</c:v>
                </c:pt>
                <c:pt idx="90859">
                  <c:v>2.4395339190959899E-2</c:v>
                </c:pt>
                <c:pt idx="90860">
                  <c:v>2.4395242333412202E-2</c:v>
                </c:pt>
                <c:pt idx="90861">
                  <c:v>2.43951454758644E-2</c:v>
                </c:pt>
                <c:pt idx="90862">
                  <c:v>2.4395054206252102E-2</c:v>
                </c:pt>
                <c:pt idx="90863">
                  <c:v>2.43949647992849E-2</c:v>
                </c:pt>
                <c:pt idx="90864">
                  <c:v>2.4394871667027501E-2</c:v>
                </c:pt>
                <c:pt idx="90865">
                  <c:v>2.43947822600603E-2</c:v>
                </c:pt>
                <c:pt idx="90866">
                  <c:v>2.4394683539867401E-2</c:v>
                </c:pt>
                <c:pt idx="90867">
                  <c:v>2.4394597858190498E-2</c:v>
                </c:pt>
                <c:pt idx="90868">
                  <c:v>2.4394510313868498E-2</c:v>
                </c:pt>
                <c:pt idx="90869">
                  <c:v>2.4394420906901401E-2</c:v>
                </c:pt>
                <c:pt idx="90870">
                  <c:v>2.4394327774643901E-2</c:v>
                </c:pt>
                <c:pt idx="90871">
                  <c:v>2.4394247680902498E-2</c:v>
                </c:pt>
                <c:pt idx="90872">
                  <c:v>2.4394160136580498E-2</c:v>
                </c:pt>
                <c:pt idx="90873">
                  <c:v>2.4394070729613301E-2</c:v>
                </c:pt>
                <c:pt idx="90874">
                  <c:v>2.4393990635871901E-2</c:v>
                </c:pt>
                <c:pt idx="90875">
                  <c:v>2.43939012289047E-2</c:v>
                </c:pt>
                <c:pt idx="90876">
                  <c:v>2.43938192725182E-2</c:v>
                </c:pt>
                <c:pt idx="90877">
                  <c:v>2.4393735453486401E-2</c:v>
                </c:pt>
                <c:pt idx="90878">
                  <c:v>2.4393653497099901E-2</c:v>
                </c:pt>
                <c:pt idx="90879">
                  <c:v>2.4393569678068199E-2</c:v>
                </c:pt>
                <c:pt idx="90880">
                  <c:v>2.4393489584326699E-2</c:v>
                </c:pt>
                <c:pt idx="90881">
                  <c:v>2.4393402040004699E-2</c:v>
                </c:pt>
                <c:pt idx="90882">
                  <c:v>2.4393321946263299E-2</c:v>
                </c:pt>
                <c:pt idx="90883">
                  <c:v>2.4393236264586501E-2</c:v>
                </c:pt>
                <c:pt idx="90884">
                  <c:v>2.4393159896135299E-2</c:v>
                </c:pt>
                <c:pt idx="90885">
                  <c:v>2.4393079802393899E-2</c:v>
                </c:pt>
                <c:pt idx="90886">
                  <c:v>2.4392997846007399E-2</c:v>
                </c:pt>
                <c:pt idx="90887">
                  <c:v>2.4392927065491701E-2</c:v>
                </c:pt>
                <c:pt idx="90888">
                  <c:v>2.4392835795879399E-2</c:v>
                </c:pt>
                <c:pt idx="90889">
                  <c:v>2.4392766878008801E-2</c:v>
                </c:pt>
                <c:pt idx="90890">
                  <c:v>2.4392686784267401E-2</c:v>
                </c:pt>
                <c:pt idx="90891">
                  <c:v>2.4392606690526002E-2</c:v>
                </c:pt>
                <c:pt idx="90892">
                  <c:v>2.4392528459429699E-2</c:v>
                </c:pt>
                <c:pt idx="90893">
                  <c:v>2.4392452090978602E-2</c:v>
                </c:pt>
                <c:pt idx="90894">
                  <c:v>2.43923757225275E-2</c:v>
                </c:pt>
                <c:pt idx="90895">
                  <c:v>2.4392297491431202E-2</c:v>
                </c:pt>
                <c:pt idx="90896">
                  <c:v>2.43922211229801E-2</c:v>
                </c:pt>
                <c:pt idx="90897">
                  <c:v>2.4392146617174201E-2</c:v>
                </c:pt>
                <c:pt idx="90898">
                  <c:v>2.4392073974013301E-2</c:v>
                </c:pt>
                <c:pt idx="90899">
                  <c:v>2.43919976055622E-2</c:v>
                </c:pt>
                <c:pt idx="90900">
                  <c:v>2.4391921237111099E-2</c:v>
                </c:pt>
                <c:pt idx="90901">
                  <c:v>2.4391846731305102E-2</c:v>
                </c:pt>
                <c:pt idx="90902">
                  <c:v>2.4391779676079701E-2</c:v>
                </c:pt>
                <c:pt idx="90903">
                  <c:v>2.43917014449835E-2</c:v>
                </c:pt>
                <c:pt idx="90904">
                  <c:v>2.4391625076532399E-2</c:v>
                </c:pt>
                <c:pt idx="90905">
                  <c:v>2.43915542960167E-2</c:v>
                </c:pt>
                <c:pt idx="90906">
                  <c:v>2.4391481652855901E-2</c:v>
                </c:pt>
                <c:pt idx="90907">
                  <c:v>2.4391403421759598E-2</c:v>
                </c:pt>
                <c:pt idx="90908">
                  <c:v>2.4391336366534198E-2</c:v>
                </c:pt>
                <c:pt idx="90909">
                  <c:v>2.4391261860728299E-2</c:v>
                </c:pt>
                <c:pt idx="90910">
                  <c:v>2.4391189217567399E-2</c:v>
                </c:pt>
                <c:pt idx="90911">
                  <c:v>2.4391114711761499E-2</c:v>
                </c:pt>
                <c:pt idx="90912">
                  <c:v>2.4391045793891002E-2</c:v>
                </c:pt>
                <c:pt idx="90913">
                  <c:v>2.43909768760204E-2</c:v>
                </c:pt>
                <c:pt idx="90914">
                  <c:v>2.4390909820795101E-2</c:v>
                </c:pt>
                <c:pt idx="90915">
                  <c:v>2.4390839040279399E-2</c:v>
                </c:pt>
                <c:pt idx="90916">
                  <c:v>2.4390764534473398E-2</c:v>
                </c:pt>
                <c:pt idx="90917">
                  <c:v>2.43906993418932E-2</c:v>
                </c:pt>
                <c:pt idx="90918">
                  <c:v>2.4390630424022699E-2</c:v>
                </c:pt>
                <c:pt idx="90919">
                  <c:v>2.4390559643507E-2</c:v>
                </c:pt>
                <c:pt idx="90920">
                  <c:v>2.43904925882816E-2</c:v>
                </c:pt>
                <c:pt idx="90921">
                  <c:v>2.4390421807765999E-2</c:v>
                </c:pt>
                <c:pt idx="90922">
                  <c:v>2.4390354752540599E-2</c:v>
                </c:pt>
                <c:pt idx="90923">
                  <c:v>2.43902895599604E-2</c:v>
                </c:pt>
                <c:pt idx="90924">
                  <c:v>2.4390218779444701E-2</c:v>
                </c:pt>
                <c:pt idx="90925">
                  <c:v>2.4390151724219301E-2</c:v>
                </c:pt>
                <c:pt idx="90926">
                  <c:v>2.4390082806348801E-2</c:v>
                </c:pt>
                <c:pt idx="90927">
                  <c:v>2.4390017613768598E-2</c:v>
                </c:pt>
                <c:pt idx="90928">
                  <c:v>2.43899468332529E-2</c:v>
                </c:pt>
                <c:pt idx="90929">
                  <c:v>2.43898797780275E-2</c:v>
                </c:pt>
                <c:pt idx="90930">
                  <c:v>2.43898127228022E-2</c:v>
                </c:pt>
                <c:pt idx="90931">
                  <c:v>2.4389749392867099E-2</c:v>
                </c:pt>
                <c:pt idx="90932">
                  <c:v>2.4389686062932001E-2</c:v>
                </c:pt>
                <c:pt idx="90933">
                  <c:v>2.4389615282416299E-2</c:v>
                </c:pt>
                <c:pt idx="90934">
                  <c:v>2.4389553815126402E-2</c:v>
                </c:pt>
                <c:pt idx="90935">
                  <c:v>2.4389479309320498E-2</c:v>
                </c:pt>
                <c:pt idx="90936">
                  <c:v>2.4389421567320799E-2</c:v>
                </c:pt>
                <c:pt idx="90937">
                  <c:v>2.43893545120955E-2</c:v>
                </c:pt>
                <c:pt idx="90938">
                  <c:v>2.4389289319515201E-2</c:v>
                </c:pt>
                <c:pt idx="90939">
                  <c:v>2.4389229714870501E-2</c:v>
                </c:pt>
                <c:pt idx="90940">
                  <c:v>2.4389162659645101E-2</c:v>
                </c:pt>
                <c:pt idx="90941">
                  <c:v>2.438909932971E-2</c:v>
                </c:pt>
                <c:pt idx="90942">
                  <c:v>2.4389037862420099E-2</c:v>
                </c:pt>
                <c:pt idx="90943">
                  <c:v>2.4388974532485001E-2</c:v>
                </c:pt>
                <c:pt idx="90944">
                  <c:v>2.4388909339904799E-2</c:v>
                </c:pt>
                <c:pt idx="90945">
                  <c:v>2.4388851597905201E-2</c:v>
                </c:pt>
                <c:pt idx="90946">
                  <c:v>2.4388784542679801E-2</c:v>
                </c:pt>
                <c:pt idx="90947">
                  <c:v>2.4388721212744699E-2</c:v>
                </c:pt>
                <c:pt idx="90948">
                  <c:v>2.4388659745454799E-2</c:v>
                </c:pt>
                <c:pt idx="90949">
                  <c:v>2.43885964155197E-2</c:v>
                </c:pt>
                <c:pt idx="90950">
                  <c:v>2.4388533085584599E-2</c:v>
                </c:pt>
                <c:pt idx="90951">
                  <c:v>2.4388475343585E-2</c:v>
                </c:pt>
                <c:pt idx="90952">
                  <c:v>2.4388415738940201E-2</c:v>
                </c:pt>
                <c:pt idx="90953">
                  <c:v>2.4388350546359999E-2</c:v>
                </c:pt>
                <c:pt idx="90954">
                  <c:v>2.4388290941715199E-2</c:v>
                </c:pt>
                <c:pt idx="90955">
                  <c:v>2.43882313370705E-2</c:v>
                </c:pt>
                <c:pt idx="90956">
                  <c:v>2.43881717324257E-2</c:v>
                </c:pt>
                <c:pt idx="90957">
                  <c:v>2.4388108402490598E-2</c:v>
                </c:pt>
                <c:pt idx="90958">
                  <c:v>2.4388052523136101E-2</c:v>
                </c:pt>
                <c:pt idx="90959">
                  <c:v>2.4387992918491402E-2</c:v>
                </c:pt>
                <c:pt idx="90960">
                  <c:v>2.43879295885563E-2</c:v>
                </c:pt>
                <c:pt idx="90961">
                  <c:v>2.43878699839115E-2</c:v>
                </c:pt>
                <c:pt idx="90962">
                  <c:v>2.4387812241911899E-2</c:v>
                </c:pt>
                <c:pt idx="90963">
                  <c:v>2.4387752637267099E-2</c:v>
                </c:pt>
                <c:pt idx="90964">
                  <c:v>2.4387698620557799E-2</c:v>
                </c:pt>
                <c:pt idx="90965">
                  <c:v>2.4387635290622701E-2</c:v>
                </c:pt>
                <c:pt idx="90966">
                  <c:v>2.4387575685977901E-2</c:v>
                </c:pt>
                <c:pt idx="90967">
                  <c:v>2.4387523531913799E-2</c:v>
                </c:pt>
                <c:pt idx="90968">
                  <c:v>2.4387463927268999E-2</c:v>
                </c:pt>
                <c:pt idx="90969">
                  <c:v>2.4387402459979099E-2</c:v>
                </c:pt>
                <c:pt idx="90970">
                  <c:v>2.43873447179794E-2</c:v>
                </c:pt>
                <c:pt idx="90971">
                  <c:v>2.4387294426560398E-2</c:v>
                </c:pt>
                <c:pt idx="90972">
                  <c:v>2.4387234821915599E-2</c:v>
                </c:pt>
                <c:pt idx="90973">
                  <c:v>2.4387175217270799E-2</c:v>
                </c:pt>
                <c:pt idx="90974">
                  <c:v>2.4387121200561499E-2</c:v>
                </c:pt>
                <c:pt idx="90975">
                  <c:v>2.4387063458561901E-2</c:v>
                </c:pt>
                <c:pt idx="90976">
                  <c:v>2.4387009441852601E-2</c:v>
                </c:pt>
                <c:pt idx="90977">
                  <c:v>2.4386949837207801E-2</c:v>
                </c:pt>
                <c:pt idx="90978">
                  <c:v>2.43868995457888E-2</c:v>
                </c:pt>
                <c:pt idx="90979">
                  <c:v>2.4386841803789101E-2</c:v>
                </c:pt>
                <c:pt idx="90980">
                  <c:v>2.4386787787079801E-2</c:v>
                </c:pt>
                <c:pt idx="90981">
                  <c:v>2.4386731907725299E-2</c:v>
                </c:pt>
                <c:pt idx="90982">
                  <c:v>2.4386676028370899E-2</c:v>
                </c:pt>
                <c:pt idx="90983">
                  <c:v>2.43866257369518E-2</c:v>
                </c:pt>
                <c:pt idx="90984">
                  <c:v>2.4386567994952198E-2</c:v>
                </c:pt>
                <c:pt idx="90985">
                  <c:v>2.4386515840887999E-2</c:v>
                </c:pt>
                <c:pt idx="90986">
                  <c:v>2.43864636868238E-2</c:v>
                </c:pt>
                <c:pt idx="90987">
                  <c:v>2.4386411532759701E-2</c:v>
                </c:pt>
                <c:pt idx="90988">
                  <c:v>2.4386351928114901E-2</c:v>
                </c:pt>
                <c:pt idx="90989">
                  <c:v>2.43863016366959E-2</c:v>
                </c:pt>
                <c:pt idx="90990">
                  <c:v>2.4386243894696201E-2</c:v>
                </c:pt>
                <c:pt idx="90991">
                  <c:v>2.4386191740632099E-2</c:v>
                </c:pt>
                <c:pt idx="90992">
                  <c:v>2.4386141449213E-2</c:v>
                </c:pt>
                <c:pt idx="90993">
                  <c:v>2.4386085569858499E-2</c:v>
                </c:pt>
                <c:pt idx="90994">
                  <c:v>2.4386031553149199E-2</c:v>
                </c:pt>
                <c:pt idx="90995">
                  <c:v>2.43859868496656E-2</c:v>
                </c:pt>
                <c:pt idx="90996">
                  <c:v>2.4385927245020901E-2</c:v>
                </c:pt>
                <c:pt idx="90997">
                  <c:v>2.4385875090956698E-2</c:v>
                </c:pt>
                <c:pt idx="90998">
                  <c:v>2.43858247995377E-2</c:v>
                </c:pt>
                <c:pt idx="90999">
                  <c:v>2.4385772645473501E-2</c:v>
                </c:pt>
                <c:pt idx="91000">
                  <c:v>2.4385718628764201E-2</c:v>
                </c:pt>
                <c:pt idx="91001">
                  <c:v>2.4385666474699998E-2</c:v>
                </c:pt>
                <c:pt idx="91002">
                  <c:v>2.4385621771216399E-2</c:v>
                </c:pt>
                <c:pt idx="91003">
                  <c:v>2.4385564029216801E-2</c:v>
                </c:pt>
                <c:pt idx="91004">
                  <c:v>2.4385519325733199E-2</c:v>
                </c:pt>
                <c:pt idx="91005">
                  <c:v>2.4385463446378701E-2</c:v>
                </c:pt>
                <c:pt idx="91006">
                  <c:v>2.43854150176048E-2</c:v>
                </c:pt>
                <c:pt idx="91007">
                  <c:v>2.4385364726185799E-2</c:v>
                </c:pt>
                <c:pt idx="91008">
                  <c:v>2.4385314434766801E-2</c:v>
                </c:pt>
                <c:pt idx="91009">
                  <c:v>2.43852660059929E-2</c:v>
                </c:pt>
                <c:pt idx="91010">
                  <c:v>2.43852119892836E-2</c:v>
                </c:pt>
                <c:pt idx="91011">
                  <c:v>2.4385163560509699E-2</c:v>
                </c:pt>
                <c:pt idx="91012">
                  <c:v>2.4385113269090701E-2</c:v>
                </c:pt>
                <c:pt idx="91013">
                  <c:v>2.4385062977671599E-2</c:v>
                </c:pt>
                <c:pt idx="91014">
                  <c:v>2.4385012686252601E-2</c:v>
                </c:pt>
                <c:pt idx="91015">
                  <c:v>2.4384966120123901E-2</c:v>
                </c:pt>
                <c:pt idx="91016">
                  <c:v>2.4384915828704799E-2</c:v>
                </c:pt>
                <c:pt idx="91017">
                  <c:v>2.4384867399930898E-2</c:v>
                </c:pt>
                <c:pt idx="91018">
                  <c:v>2.4384828284382799E-2</c:v>
                </c:pt>
                <c:pt idx="91019">
                  <c:v>2.4384774267673499E-2</c:v>
                </c:pt>
                <c:pt idx="91020">
                  <c:v>2.43847277015448E-2</c:v>
                </c:pt>
                <c:pt idx="91021">
                  <c:v>2.4384677410125701E-2</c:v>
                </c:pt>
                <c:pt idx="91022">
                  <c:v>2.4384632706642099E-2</c:v>
                </c:pt>
                <c:pt idx="91023">
                  <c:v>2.4384582415223101E-2</c:v>
                </c:pt>
                <c:pt idx="91024">
                  <c:v>2.4384532123804099E-2</c:v>
                </c:pt>
                <c:pt idx="91025">
                  <c:v>2.43844874203205E-2</c:v>
                </c:pt>
                <c:pt idx="91026">
                  <c:v>2.4384437128901499E-2</c:v>
                </c:pt>
                <c:pt idx="91027">
                  <c:v>2.4384396150708199E-2</c:v>
                </c:pt>
                <c:pt idx="91028">
                  <c:v>2.4384347721934301E-2</c:v>
                </c:pt>
                <c:pt idx="91029">
                  <c:v>2.4384301155805602E-2</c:v>
                </c:pt>
                <c:pt idx="91030">
                  <c:v>2.4384252727031701E-2</c:v>
                </c:pt>
                <c:pt idx="91031">
                  <c:v>2.4384202435612699E-2</c:v>
                </c:pt>
                <c:pt idx="91032">
                  <c:v>2.43841577321291E-2</c:v>
                </c:pt>
                <c:pt idx="91033">
                  <c:v>2.4384113028645502E-2</c:v>
                </c:pt>
                <c:pt idx="91034">
                  <c:v>2.4384066462516799E-2</c:v>
                </c:pt>
                <c:pt idx="91035">
                  <c:v>2.43840217590332E-2</c:v>
                </c:pt>
                <c:pt idx="91036">
                  <c:v>2.4383973330259299E-2</c:v>
                </c:pt>
                <c:pt idx="91037">
                  <c:v>2.43839286267757E-2</c:v>
                </c:pt>
                <c:pt idx="91038">
                  <c:v>2.4383883923292202E-2</c:v>
                </c:pt>
                <c:pt idx="91039">
                  <c:v>2.43838410824537E-2</c:v>
                </c:pt>
                <c:pt idx="91040">
                  <c:v>2.4383790791034698E-2</c:v>
                </c:pt>
                <c:pt idx="91041">
                  <c:v>2.4383747950196301E-2</c:v>
                </c:pt>
                <c:pt idx="91042">
                  <c:v>2.4383701384067501E-2</c:v>
                </c:pt>
                <c:pt idx="91043">
                  <c:v>2.43836585432291E-2</c:v>
                </c:pt>
                <c:pt idx="91044">
                  <c:v>2.4383615702390699E-2</c:v>
                </c:pt>
                <c:pt idx="91045">
                  <c:v>2.43835709989071E-2</c:v>
                </c:pt>
                <c:pt idx="91046">
                  <c:v>2.4383530020713799E-2</c:v>
                </c:pt>
                <c:pt idx="91047">
                  <c:v>2.43834834545851E-2</c:v>
                </c:pt>
                <c:pt idx="91048">
                  <c:v>2.43834368884563E-2</c:v>
                </c:pt>
                <c:pt idx="91049">
                  <c:v>2.4383399635553402E-2</c:v>
                </c:pt>
                <c:pt idx="91050">
                  <c:v>2.4383354932069799E-2</c:v>
                </c:pt>
                <c:pt idx="91051">
                  <c:v>2.43833083659411E-2</c:v>
                </c:pt>
                <c:pt idx="91052">
                  <c:v>2.4383263662457501E-2</c:v>
                </c:pt>
                <c:pt idx="91053">
                  <c:v>2.4383224546909301E-2</c:v>
                </c:pt>
                <c:pt idx="91054">
                  <c:v>2.4383179843425699E-2</c:v>
                </c:pt>
                <c:pt idx="91055">
                  <c:v>2.43831351399422E-2</c:v>
                </c:pt>
                <c:pt idx="91056">
                  <c:v>2.4383092299103699E-2</c:v>
                </c:pt>
                <c:pt idx="91057">
                  <c:v>2.4383051320910398E-2</c:v>
                </c:pt>
                <c:pt idx="91058">
                  <c:v>2.43830066174269E-2</c:v>
                </c:pt>
                <c:pt idx="91059">
                  <c:v>2.43829656392336E-2</c:v>
                </c:pt>
                <c:pt idx="91060">
                  <c:v>2.4382920935750001E-2</c:v>
                </c:pt>
                <c:pt idx="91061">
                  <c:v>2.4382881820201902E-2</c:v>
                </c:pt>
                <c:pt idx="91062">
                  <c:v>2.43828389793634E-2</c:v>
                </c:pt>
                <c:pt idx="91063">
                  <c:v>2.4382796138524999E-2</c:v>
                </c:pt>
                <c:pt idx="91064">
                  <c:v>2.4382758885622E-2</c:v>
                </c:pt>
                <c:pt idx="91065">
                  <c:v>2.4382708594202999E-2</c:v>
                </c:pt>
                <c:pt idx="91066">
                  <c:v>2.43826694786549E-2</c:v>
                </c:pt>
                <c:pt idx="91067">
                  <c:v>2.4382624775171301E-2</c:v>
                </c:pt>
                <c:pt idx="91068">
                  <c:v>2.4382591247558601E-2</c:v>
                </c:pt>
                <c:pt idx="91069">
                  <c:v>2.43825484067202E-2</c:v>
                </c:pt>
                <c:pt idx="91070">
                  <c:v>2.4382509291172E-2</c:v>
                </c:pt>
                <c:pt idx="91071">
                  <c:v>2.4382464587688401E-2</c:v>
                </c:pt>
                <c:pt idx="91072">
                  <c:v>2.438242174685E-2</c:v>
                </c:pt>
                <c:pt idx="91073">
                  <c:v>2.4382386356592199E-2</c:v>
                </c:pt>
                <c:pt idx="91074">
                  <c:v>2.4382343515753701E-2</c:v>
                </c:pt>
                <c:pt idx="91075">
                  <c:v>2.4382302537560501E-2</c:v>
                </c:pt>
                <c:pt idx="91076">
                  <c:v>2.4382257834076899E-2</c:v>
                </c:pt>
                <c:pt idx="91077">
                  <c:v>2.4382222443819001E-2</c:v>
                </c:pt>
                <c:pt idx="91078">
                  <c:v>2.43821851909161E-2</c:v>
                </c:pt>
                <c:pt idx="91079">
                  <c:v>2.43821460753679E-2</c:v>
                </c:pt>
                <c:pt idx="91080">
                  <c:v>2.4382103234529499E-2</c:v>
                </c:pt>
                <c:pt idx="91081">
                  <c:v>2.43820659816265E-2</c:v>
                </c:pt>
                <c:pt idx="91082">
                  <c:v>2.4382019415497801E-2</c:v>
                </c:pt>
                <c:pt idx="91083">
                  <c:v>2.4381985887885101E-2</c:v>
                </c:pt>
                <c:pt idx="91084">
                  <c:v>2.4381946772337001E-2</c:v>
                </c:pt>
                <c:pt idx="91085">
                  <c:v>2.4381909519434E-2</c:v>
                </c:pt>
                <c:pt idx="91086">
                  <c:v>2.4381864815950401E-2</c:v>
                </c:pt>
                <c:pt idx="91087">
                  <c:v>2.4381827563047399E-2</c:v>
                </c:pt>
                <c:pt idx="91088">
                  <c:v>2.4381788447499299E-2</c:v>
                </c:pt>
                <c:pt idx="91089">
                  <c:v>2.4381747469305999E-2</c:v>
                </c:pt>
                <c:pt idx="91090">
                  <c:v>2.43817083537579E-2</c:v>
                </c:pt>
                <c:pt idx="91091">
                  <c:v>2.4381672963499999E-2</c:v>
                </c:pt>
                <c:pt idx="91092">
                  <c:v>2.4381635710597E-2</c:v>
                </c:pt>
                <c:pt idx="91093">
                  <c:v>2.4381600320339199E-2</c:v>
                </c:pt>
                <c:pt idx="91094">
                  <c:v>2.4381559342145899E-2</c:v>
                </c:pt>
                <c:pt idx="91095">
                  <c:v>2.4381518363952599E-2</c:v>
                </c:pt>
                <c:pt idx="91096">
                  <c:v>2.4381482973694801E-2</c:v>
                </c:pt>
                <c:pt idx="91097">
                  <c:v>2.4381441995501501E-2</c:v>
                </c:pt>
                <c:pt idx="91098">
                  <c:v>2.4381408467888801E-2</c:v>
                </c:pt>
                <c:pt idx="91099">
                  <c:v>2.43813712149859E-2</c:v>
                </c:pt>
                <c:pt idx="91100">
                  <c:v>2.43813320994377E-2</c:v>
                </c:pt>
                <c:pt idx="91101">
                  <c:v>2.4381289258599299E-2</c:v>
                </c:pt>
                <c:pt idx="91102">
                  <c:v>2.4381253868341401E-2</c:v>
                </c:pt>
                <c:pt idx="91103">
                  <c:v>2.4381212890148201E-2</c:v>
                </c:pt>
                <c:pt idx="91104">
                  <c:v>2.4381183087825799E-2</c:v>
                </c:pt>
                <c:pt idx="91105">
                  <c:v>2.43811514228582E-2</c:v>
                </c:pt>
                <c:pt idx="91106">
                  <c:v>2.4381108582019799E-2</c:v>
                </c:pt>
                <c:pt idx="91107">
                  <c:v>2.4381067603826499E-2</c:v>
                </c:pt>
                <c:pt idx="91108">
                  <c:v>2.43810303509235E-2</c:v>
                </c:pt>
                <c:pt idx="91109">
                  <c:v>2.4381000548601098E-2</c:v>
                </c:pt>
                <c:pt idx="91110">
                  <c:v>2.4380959570407899E-2</c:v>
                </c:pt>
                <c:pt idx="91111">
                  <c:v>2.43809223175049E-2</c:v>
                </c:pt>
                <c:pt idx="91112">
                  <c:v>2.43808887898922E-2</c:v>
                </c:pt>
                <c:pt idx="91113">
                  <c:v>2.4380851536989202E-2</c:v>
                </c:pt>
                <c:pt idx="91114">
                  <c:v>2.4380819872021699E-2</c:v>
                </c:pt>
                <c:pt idx="91115">
                  <c:v>2.4380777031183201E-2</c:v>
                </c:pt>
                <c:pt idx="91116">
                  <c:v>2.4380743503570598E-2</c:v>
                </c:pt>
                <c:pt idx="91117">
                  <c:v>2.43807062506676E-2</c:v>
                </c:pt>
                <c:pt idx="91118">
                  <c:v>2.43806745857E-2</c:v>
                </c:pt>
                <c:pt idx="91119">
                  <c:v>2.4380642920732502E-2</c:v>
                </c:pt>
                <c:pt idx="91120">
                  <c:v>2.43806056678295E-2</c:v>
                </c:pt>
                <c:pt idx="91121">
                  <c:v>2.4380570277571699E-2</c:v>
                </c:pt>
                <c:pt idx="91122">
                  <c:v>2.43805330246687E-2</c:v>
                </c:pt>
                <c:pt idx="91123">
                  <c:v>2.4380499497056E-2</c:v>
                </c:pt>
                <c:pt idx="91124">
                  <c:v>2.4380467832088502E-2</c:v>
                </c:pt>
                <c:pt idx="91125">
                  <c:v>2.4380428716540298E-2</c:v>
                </c:pt>
                <c:pt idx="91126">
                  <c:v>2.4380393326282501E-2</c:v>
                </c:pt>
                <c:pt idx="91127">
                  <c:v>2.4380357936024701E-2</c:v>
                </c:pt>
                <c:pt idx="91128">
                  <c:v>2.4380324408412E-2</c:v>
                </c:pt>
                <c:pt idx="91129">
                  <c:v>2.43802834302187E-2</c:v>
                </c:pt>
                <c:pt idx="91130">
                  <c:v>2.43802554905415E-2</c:v>
                </c:pt>
                <c:pt idx="91131">
                  <c:v>2.43802219629288E-2</c:v>
                </c:pt>
                <c:pt idx="91132">
                  <c:v>2.43801828473806E-2</c:v>
                </c:pt>
                <c:pt idx="91133">
                  <c:v>2.4380153045058198E-2</c:v>
                </c:pt>
                <c:pt idx="91134">
                  <c:v>2.4380115792155301E-2</c:v>
                </c:pt>
                <c:pt idx="91135">
                  <c:v>2.4380085989832899E-2</c:v>
                </c:pt>
                <c:pt idx="91136">
                  <c:v>2.4380046874284699E-2</c:v>
                </c:pt>
                <c:pt idx="91137">
                  <c:v>2.4380017071962402E-2</c:v>
                </c:pt>
                <c:pt idx="91138">
                  <c:v>2.43799798190594E-2</c:v>
                </c:pt>
                <c:pt idx="91139">
                  <c:v>2.4379950016737002E-2</c:v>
                </c:pt>
                <c:pt idx="91140">
                  <c:v>2.4379910901188798E-2</c:v>
                </c:pt>
                <c:pt idx="91141">
                  <c:v>2.4379881098866501E-2</c:v>
                </c:pt>
                <c:pt idx="91142">
                  <c:v>2.4379847571253801E-2</c:v>
                </c:pt>
                <c:pt idx="91143">
                  <c:v>2.43798121809959E-2</c:v>
                </c:pt>
                <c:pt idx="91144">
                  <c:v>2.4379782378673599E-2</c:v>
                </c:pt>
                <c:pt idx="91145">
                  <c:v>2.4379746988415701E-2</c:v>
                </c:pt>
                <c:pt idx="91146">
                  <c:v>2.43797190487385E-2</c:v>
                </c:pt>
                <c:pt idx="91147">
                  <c:v>2.4379681795835498E-2</c:v>
                </c:pt>
                <c:pt idx="91148">
                  <c:v>2.43796519935131E-2</c:v>
                </c:pt>
                <c:pt idx="91149">
                  <c:v>2.43796166032553E-2</c:v>
                </c:pt>
                <c:pt idx="91150">
                  <c:v>2.4379579350352301E-2</c:v>
                </c:pt>
                <c:pt idx="91151">
                  <c:v>2.4379553273320202E-2</c:v>
                </c:pt>
                <c:pt idx="91152">
                  <c:v>2.4379519745707501E-2</c:v>
                </c:pt>
                <c:pt idx="91153">
                  <c:v>2.43794824928045E-2</c:v>
                </c:pt>
                <c:pt idx="91154">
                  <c:v>2.4379458278417601E-2</c:v>
                </c:pt>
                <c:pt idx="91155">
                  <c:v>2.4379424750804901E-2</c:v>
                </c:pt>
                <c:pt idx="91156">
                  <c:v>2.4379387497901899E-2</c:v>
                </c:pt>
                <c:pt idx="91157">
                  <c:v>2.43793558329344E-2</c:v>
                </c:pt>
                <c:pt idx="91158">
                  <c:v>2.4379324167966801E-2</c:v>
                </c:pt>
                <c:pt idx="91159">
                  <c:v>2.4379294365644399E-2</c:v>
                </c:pt>
                <c:pt idx="91160">
                  <c:v>2.4379262700676901E-2</c:v>
                </c:pt>
                <c:pt idx="91161">
                  <c:v>2.4379229173064201E-2</c:v>
                </c:pt>
                <c:pt idx="91162">
                  <c:v>2.4379201233387E-2</c:v>
                </c:pt>
                <c:pt idx="91163">
                  <c:v>2.4379169568419502E-2</c:v>
                </c:pt>
                <c:pt idx="91164">
                  <c:v>2.43791341781616E-2</c:v>
                </c:pt>
                <c:pt idx="91165">
                  <c:v>2.43791062384844E-2</c:v>
                </c:pt>
                <c:pt idx="91166">
                  <c:v>2.43790727108717E-2</c:v>
                </c:pt>
                <c:pt idx="91167">
                  <c:v>2.4379042908549298E-2</c:v>
                </c:pt>
                <c:pt idx="91168">
                  <c:v>2.4379007518291501E-2</c:v>
                </c:pt>
                <c:pt idx="91169">
                  <c:v>2.4378983303904499E-2</c:v>
                </c:pt>
                <c:pt idx="91170">
                  <c:v>2.4378949776291899E-2</c:v>
                </c:pt>
                <c:pt idx="91171">
                  <c:v>2.4378919973969501E-2</c:v>
                </c:pt>
                <c:pt idx="91172">
                  <c:v>2.4378886446356801E-2</c:v>
                </c:pt>
                <c:pt idx="91173">
                  <c:v>2.43788585066795E-2</c:v>
                </c:pt>
                <c:pt idx="91174">
                  <c:v>2.4378828704357199E-2</c:v>
                </c:pt>
                <c:pt idx="91175">
                  <c:v>2.4378793314099301E-2</c:v>
                </c:pt>
                <c:pt idx="91176">
                  <c:v>2.4378767237067198E-2</c:v>
                </c:pt>
                <c:pt idx="91177">
                  <c:v>2.4378731846809401E-2</c:v>
                </c:pt>
                <c:pt idx="91178">
                  <c:v>2.4378698319196701E-2</c:v>
                </c:pt>
                <c:pt idx="91179">
                  <c:v>2.4378674104809799E-2</c:v>
                </c:pt>
                <c:pt idx="91180">
                  <c:v>2.4378640577197099E-2</c:v>
                </c:pt>
                <c:pt idx="91181">
                  <c:v>2.43786089122295E-2</c:v>
                </c:pt>
                <c:pt idx="91182">
                  <c:v>2.4378582835197501E-2</c:v>
                </c:pt>
                <c:pt idx="91183">
                  <c:v>2.4378553032875099E-2</c:v>
                </c:pt>
                <c:pt idx="91184">
                  <c:v>2.43785213679075E-2</c:v>
                </c:pt>
                <c:pt idx="91185">
                  <c:v>2.43784934282303E-2</c:v>
                </c:pt>
                <c:pt idx="91186">
                  <c:v>2.43784673511982E-2</c:v>
                </c:pt>
                <c:pt idx="91187">
                  <c:v>2.4378437548875798E-2</c:v>
                </c:pt>
                <c:pt idx="91188">
                  <c:v>2.4378402158618001E-2</c:v>
                </c:pt>
                <c:pt idx="91189">
                  <c:v>2.4378370493650402E-2</c:v>
                </c:pt>
                <c:pt idx="91190">
                  <c:v>2.4378340691328101E-2</c:v>
                </c:pt>
                <c:pt idx="91191">
                  <c:v>2.4378307163715401E-2</c:v>
                </c:pt>
                <c:pt idx="91192">
                  <c:v>2.4378290399908999E-2</c:v>
                </c:pt>
                <c:pt idx="91193">
                  <c:v>2.4378256872296299E-2</c:v>
                </c:pt>
                <c:pt idx="91194">
                  <c:v>2.4378228932619098E-2</c:v>
                </c:pt>
                <c:pt idx="91195">
                  <c:v>2.43781972676516E-2</c:v>
                </c:pt>
                <c:pt idx="91196">
                  <c:v>2.4378165602684E-2</c:v>
                </c:pt>
                <c:pt idx="91197">
                  <c:v>2.43781376630068E-2</c:v>
                </c:pt>
                <c:pt idx="91198">
                  <c:v>2.43781115859747E-2</c:v>
                </c:pt>
                <c:pt idx="91199">
                  <c:v>2.4378083646297399E-2</c:v>
                </c:pt>
                <c:pt idx="91200">
                  <c:v>2.4378051981329901E-2</c:v>
                </c:pt>
                <c:pt idx="91201">
                  <c:v>2.43780240416527E-2</c:v>
                </c:pt>
                <c:pt idx="91202">
                  <c:v>2.4377996101975399E-2</c:v>
                </c:pt>
                <c:pt idx="91203">
                  <c:v>2.4377966299653098E-2</c:v>
                </c:pt>
                <c:pt idx="91204">
                  <c:v>2.4377940222620999E-2</c:v>
                </c:pt>
                <c:pt idx="91205">
                  <c:v>2.4377908557653399E-2</c:v>
                </c:pt>
                <c:pt idx="91206">
                  <c:v>2.43778824806213E-2</c:v>
                </c:pt>
                <c:pt idx="91207">
                  <c:v>2.4377850815653801E-2</c:v>
                </c:pt>
                <c:pt idx="91208">
                  <c:v>2.4377821013331399E-2</c:v>
                </c:pt>
                <c:pt idx="91209">
                  <c:v>2.4377791211009001E-2</c:v>
                </c:pt>
                <c:pt idx="91210">
                  <c:v>2.43777688592672E-2</c:v>
                </c:pt>
                <c:pt idx="91211">
                  <c:v>2.4377739056944899E-2</c:v>
                </c:pt>
                <c:pt idx="91212">
                  <c:v>2.43777148425579E-2</c:v>
                </c:pt>
                <c:pt idx="91213">
                  <c:v>2.43776813149452E-2</c:v>
                </c:pt>
                <c:pt idx="91214">
                  <c:v>2.4377658963203399E-2</c:v>
                </c:pt>
                <c:pt idx="91215">
                  <c:v>2.4377629160881001E-2</c:v>
                </c:pt>
                <c:pt idx="91216">
                  <c:v>2.4377599358558599E-2</c:v>
                </c:pt>
                <c:pt idx="91217">
                  <c:v>2.4377569556236298E-2</c:v>
                </c:pt>
                <c:pt idx="91218">
                  <c:v>2.4377543479204199E-2</c:v>
                </c:pt>
                <c:pt idx="91219">
                  <c:v>2.4377513676881801E-2</c:v>
                </c:pt>
                <c:pt idx="91220">
                  <c:v>2.4377489462494802E-2</c:v>
                </c:pt>
                <c:pt idx="91221">
                  <c:v>2.4377463385462799E-2</c:v>
                </c:pt>
                <c:pt idx="91222">
                  <c:v>2.4377433583140401E-2</c:v>
                </c:pt>
                <c:pt idx="91223">
                  <c:v>2.4377403780817999E-2</c:v>
                </c:pt>
                <c:pt idx="91224">
                  <c:v>2.4377379566431E-2</c:v>
                </c:pt>
                <c:pt idx="91225">
                  <c:v>2.4377355352044099E-2</c:v>
                </c:pt>
                <c:pt idx="91226">
                  <c:v>2.4377327412366898E-2</c:v>
                </c:pt>
                <c:pt idx="91227">
                  <c:v>2.4377295747399299E-2</c:v>
                </c:pt>
                <c:pt idx="91228">
                  <c:v>2.4377269670367199E-2</c:v>
                </c:pt>
                <c:pt idx="91229">
                  <c:v>2.43772435933352E-2</c:v>
                </c:pt>
                <c:pt idx="91230">
                  <c:v>2.4377219378948201E-2</c:v>
                </c:pt>
                <c:pt idx="91231">
                  <c:v>2.4377191439271001E-2</c:v>
                </c:pt>
                <c:pt idx="91232">
                  <c:v>2.4377165362238901E-2</c:v>
                </c:pt>
                <c:pt idx="91233">
                  <c:v>2.4377141147851899E-2</c:v>
                </c:pt>
                <c:pt idx="91234">
                  <c:v>2.4377107620239299E-2</c:v>
                </c:pt>
                <c:pt idx="91235">
                  <c:v>2.43770834058523E-2</c:v>
                </c:pt>
                <c:pt idx="91236">
                  <c:v>2.43770554661751E-2</c:v>
                </c:pt>
                <c:pt idx="91237">
                  <c:v>2.4377029389143001E-2</c:v>
                </c:pt>
                <c:pt idx="91238">
                  <c:v>2.4376999586820599E-2</c:v>
                </c:pt>
                <c:pt idx="91239">
                  <c:v>2.4376977235078801E-2</c:v>
                </c:pt>
                <c:pt idx="91240">
                  <c:v>2.4376953020691899E-2</c:v>
                </c:pt>
                <c:pt idx="91241">
                  <c:v>2.43769269436598E-2</c:v>
                </c:pt>
                <c:pt idx="91242">
                  <c:v>2.4376904591917999E-2</c:v>
                </c:pt>
                <c:pt idx="91243">
                  <c:v>2.4376871064305299E-2</c:v>
                </c:pt>
                <c:pt idx="91244">
                  <c:v>2.4376850575208699E-2</c:v>
                </c:pt>
                <c:pt idx="91245">
                  <c:v>2.4376818910241099E-2</c:v>
                </c:pt>
                <c:pt idx="91246">
                  <c:v>2.4376790970563899E-2</c:v>
                </c:pt>
                <c:pt idx="91247">
                  <c:v>2.4376768618822101E-2</c:v>
                </c:pt>
                <c:pt idx="91248">
                  <c:v>2.4376735091209401E-2</c:v>
                </c:pt>
                <c:pt idx="91249">
                  <c:v>2.43767183274031E-2</c:v>
                </c:pt>
                <c:pt idx="91250">
                  <c:v>2.4376688525080702E-2</c:v>
                </c:pt>
                <c:pt idx="91251">
                  <c:v>2.43766587227583E-2</c:v>
                </c:pt>
                <c:pt idx="91252">
                  <c:v>2.4376640096306801E-2</c:v>
                </c:pt>
                <c:pt idx="91253">
                  <c:v>2.4376614019274701E-2</c:v>
                </c:pt>
                <c:pt idx="91254">
                  <c:v>2.4376586079597501E-2</c:v>
                </c:pt>
                <c:pt idx="91255">
                  <c:v>2.43765655905008E-2</c:v>
                </c:pt>
                <c:pt idx="91256">
                  <c:v>2.43765376508236E-2</c:v>
                </c:pt>
                <c:pt idx="91257">
                  <c:v>2.4376513436436702E-2</c:v>
                </c:pt>
                <c:pt idx="91258">
                  <c:v>2.43764836341143E-2</c:v>
                </c:pt>
                <c:pt idx="91259">
                  <c:v>2.4376461282372499E-2</c:v>
                </c:pt>
                <c:pt idx="91260">
                  <c:v>2.4376435205340399E-2</c:v>
                </c:pt>
                <c:pt idx="91261">
                  <c:v>2.43764109909534E-2</c:v>
                </c:pt>
                <c:pt idx="91262">
                  <c:v>2.4376384913921401E-2</c:v>
                </c:pt>
                <c:pt idx="91263">
                  <c:v>2.4376360699534399E-2</c:v>
                </c:pt>
                <c:pt idx="91264">
                  <c:v>2.4376334622502299E-2</c:v>
                </c:pt>
                <c:pt idx="91265">
                  <c:v>2.4376310408115401E-2</c:v>
                </c:pt>
                <c:pt idx="91266">
                  <c:v>2.4376282468438201E-2</c:v>
                </c:pt>
                <c:pt idx="91267">
                  <c:v>2.4376256391406101E-2</c:v>
                </c:pt>
                <c:pt idx="91268">
                  <c:v>2.4376232177019098E-2</c:v>
                </c:pt>
                <c:pt idx="91269">
                  <c:v>2.43762154132128E-2</c:v>
                </c:pt>
                <c:pt idx="91270">
                  <c:v>2.43761818856001E-2</c:v>
                </c:pt>
                <c:pt idx="91271">
                  <c:v>2.4376161396503501E-2</c:v>
                </c:pt>
                <c:pt idx="91272">
                  <c:v>2.4376137182116502E-2</c:v>
                </c:pt>
                <c:pt idx="91273">
                  <c:v>2.43761129677296E-2</c:v>
                </c:pt>
                <c:pt idx="91274">
                  <c:v>2.4376092478632899E-2</c:v>
                </c:pt>
                <c:pt idx="91275">
                  <c:v>2.43760608136654E-2</c:v>
                </c:pt>
                <c:pt idx="91276">
                  <c:v>2.4376044049859099E-2</c:v>
                </c:pt>
                <c:pt idx="91277">
                  <c:v>2.4376016110181802E-2</c:v>
                </c:pt>
                <c:pt idx="91278">
                  <c:v>2.43759863078594E-2</c:v>
                </c:pt>
                <c:pt idx="91279">
                  <c:v>2.4375950917601599E-2</c:v>
                </c:pt>
                <c:pt idx="91280">
                  <c:v>2.4375915527343799E-2</c:v>
                </c:pt>
                <c:pt idx="91281">
                  <c:v>2.4375874549150502E-2</c:v>
                </c:pt>
                <c:pt idx="91282">
                  <c:v>2.4375833570957201E-2</c:v>
                </c:pt>
                <c:pt idx="91283">
                  <c:v>2.43757907301188E-2</c:v>
                </c:pt>
                <c:pt idx="91284">
                  <c:v>2.43757516145706E-2</c:v>
                </c:pt>
                <c:pt idx="91285">
                  <c:v>2.43757031857967E-2</c:v>
                </c:pt>
                <c:pt idx="91286">
                  <c:v>2.4375658482313201E-2</c:v>
                </c:pt>
                <c:pt idx="91287">
                  <c:v>2.43756100535393E-2</c:v>
                </c:pt>
                <c:pt idx="91288">
                  <c:v>2.43755634874105E-2</c:v>
                </c:pt>
                <c:pt idx="91289">
                  <c:v>2.43755150586367E-2</c:v>
                </c:pt>
                <c:pt idx="91290">
                  <c:v>2.4375466629862799E-2</c:v>
                </c:pt>
                <c:pt idx="91291">
                  <c:v>2.43754144757986E-2</c:v>
                </c:pt>
                <c:pt idx="91292">
                  <c:v>2.4375362321734401E-2</c:v>
                </c:pt>
                <c:pt idx="91293">
                  <c:v>2.4375312030315399E-2</c:v>
                </c:pt>
                <c:pt idx="91294">
                  <c:v>2.4375252425670599E-2</c:v>
                </c:pt>
                <c:pt idx="91295">
                  <c:v>2.4375202134251601E-2</c:v>
                </c:pt>
                <c:pt idx="91296">
                  <c:v>2.43751518428326E-2</c:v>
                </c:pt>
                <c:pt idx="91297">
                  <c:v>2.4375099688768401E-2</c:v>
                </c:pt>
                <c:pt idx="91298">
                  <c:v>2.4375047534704201E-2</c:v>
                </c:pt>
                <c:pt idx="91299">
                  <c:v>2.4374993517994901E-2</c:v>
                </c:pt>
                <c:pt idx="91300">
                  <c:v>2.4374939501285602E-2</c:v>
                </c:pt>
                <c:pt idx="91301">
                  <c:v>2.4374887347221399E-2</c:v>
                </c:pt>
                <c:pt idx="91302">
                  <c:v>2.43748351931572E-2</c:v>
                </c:pt>
                <c:pt idx="91303">
                  <c:v>2.4374777451157601E-2</c:v>
                </c:pt>
                <c:pt idx="91304">
                  <c:v>2.4374723434448201E-2</c:v>
                </c:pt>
                <c:pt idx="91305">
                  <c:v>2.4374673143029199E-2</c:v>
                </c:pt>
                <c:pt idx="91306">
                  <c:v>2.4374611675739299E-2</c:v>
                </c:pt>
                <c:pt idx="91307">
                  <c:v>2.4374563246965401E-2</c:v>
                </c:pt>
                <c:pt idx="91308">
                  <c:v>2.4374511092901199E-2</c:v>
                </c:pt>
                <c:pt idx="91309">
                  <c:v>2.43744589388371E-2</c:v>
                </c:pt>
                <c:pt idx="91310">
                  <c:v>2.4374403059482599E-2</c:v>
                </c:pt>
                <c:pt idx="91311">
                  <c:v>2.4374350905418399E-2</c:v>
                </c:pt>
                <c:pt idx="91312">
                  <c:v>2.43742913007736E-2</c:v>
                </c:pt>
                <c:pt idx="91313">
                  <c:v>2.4374241009354598E-2</c:v>
                </c:pt>
                <c:pt idx="91314">
                  <c:v>2.4374186992645298E-2</c:v>
                </c:pt>
                <c:pt idx="91315">
                  <c:v>2.4374134838581099E-2</c:v>
                </c:pt>
                <c:pt idx="91316">
                  <c:v>2.4374084547162101E-2</c:v>
                </c:pt>
                <c:pt idx="91317">
                  <c:v>2.4374026805162399E-2</c:v>
                </c:pt>
                <c:pt idx="91318">
                  <c:v>2.43739746510983E-2</c:v>
                </c:pt>
                <c:pt idx="91319">
                  <c:v>2.4373922497034101E-2</c:v>
                </c:pt>
                <c:pt idx="91320">
                  <c:v>2.4373862892389301E-2</c:v>
                </c:pt>
                <c:pt idx="91321">
                  <c:v>2.4373812600970299E-2</c:v>
                </c:pt>
                <c:pt idx="91322">
                  <c:v>2.43737548589706E-2</c:v>
                </c:pt>
                <c:pt idx="91323">
                  <c:v>2.4373710155487099E-2</c:v>
                </c:pt>
                <c:pt idx="91324">
                  <c:v>2.4373650550842299E-2</c:v>
                </c:pt>
                <c:pt idx="91325">
                  <c:v>2.4373596534132999E-2</c:v>
                </c:pt>
                <c:pt idx="91326">
                  <c:v>2.4373548105359098E-2</c:v>
                </c:pt>
                <c:pt idx="91327">
                  <c:v>2.4373494088649798E-2</c:v>
                </c:pt>
                <c:pt idx="91328">
                  <c:v>2.4373438209295301E-2</c:v>
                </c:pt>
                <c:pt idx="91329">
                  <c:v>2.43733841925859E-2</c:v>
                </c:pt>
                <c:pt idx="91330">
                  <c:v>2.4373328313231499E-2</c:v>
                </c:pt>
                <c:pt idx="91331">
                  <c:v>2.4373281747102699E-2</c:v>
                </c:pt>
                <c:pt idx="91332">
                  <c:v>2.4373224005103101E-2</c:v>
                </c:pt>
                <c:pt idx="91333">
                  <c:v>2.4373173713684099E-2</c:v>
                </c:pt>
                <c:pt idx="91334">
                  <c:v>2.4373125284910199E-2</c:v>
                </c:pt>
                <c:pt idx="91335">
                  <c:v>2.4373071268200899E-2</c:v>
                </c:pt>
                <c:pt idx="91336">
                  <c:v>2.4373017251491502E-2</c:v>
                </c:pt>
                <c:pt idx="91337">
                  <c:v>2.43729669600725E-2</c:v>
                </c:pt>
                <c:pt idx="91338">
                  <c:v>2.4372909218072902E-2</c:v>
                </c:pt>
                <c:pt idx="91339">
                  <c:v>2.43728589266539E-2</c:v>
                </c:pt>
                <c:pt idx="91340">
                  <c:v>2.4372806772589701E-2</c:v>
                </c:pt>
                <c:pt idx="91341">
                  <c:v>2.43727508932352E-2</c:v>
                </c:pt>
                <c:pt idx="91342">
                  <c:v>2.43727043271065E-2</c:v>
                </c:pt>
                <c:pt idx="91343">
                  <c:v>2.4372648447751999E-2</c:v>
                </c:pt>
                <c:pt idx="91344">
                  <c:v>2.4372600018978102E-2</c:v>
                </c:pt>
                <c:pt idx="91345">
                  <c:v>2.43725497275591E-2</c:v>
                </c:pt>
                <c:pt idx="91346">
                  <c:v>2.43724957108498E-2</c:v>
                </c:pt>
                <c:pt idx="91347">
                  <c:v>2.4372443556785601E-2</c:v>
                </c:pt>
                <c:pt idx="91348">
                  <c:v>2.4372398853301998E-2</c:v>
                </c:pt>
                <c:pt idx="91349">
                  <c:v>2.4372344836592699E-2</c:v>
                </c:pt>
                <c:pt idx="91350">
                  <c:v>2.4372290819883301E-2</c:v>
                </c:pt>
                <c:pt idx="91351">
                  <c:v>2.4372242391109501E-2</c:v>
                </c:pt>
                <c:pt idx="91352">
                  <c:v>2.4372192099690399E-2</c:v>
                </c:pt>
                <c:pt idx="91353">
                  <c:v>2.4372141808271401E-2</c:v>
                </c:pt>
                <c:pt idx="91354">
                  <c:v>2.43720859289169E-2</c:v>
                </c:pt>
                <c:pt idx="91355">
                  <c:v>2.4372041225433402E-2</c:v>
                </c:pt>
                <c:pt idx="91356">
                  <c:v>2.4371987208724001E-2</c:v>
                </c:pt>
                <c:pt idx="91357">
                  <c:v>2.4371933192014701E-2</c:v>
                </c:pt>
                <c:pt idx="91358">
                  <c:v>2.4371886625886002E-2</c:v>
                </c:pt>
                <c:pt idx="91359">
                  <c:v>2.43718363344669E-2</c:v>
                </c:pt>
                <c:pt idx="91360">
                  <c:v>2.4371786043047901E-2</c:v>
                </c:pt>
                <c:pt idx="91361">
                  <c:v>2.4371733888983699E-2</c:v>
                </c:pt>
                <c:pt idx="91362">
                  <c:v>2.4371678009629302E-2</c:v>
                </c:pt>
                <c:pt idx="91363">
                  <c:v>2.4371633306145699E-2</c:v>
                </c:pt>
                <c:pt idx="91364">
                  <c:v>2.4371590465307201E-2</c:v>
                </c:pt>
                <c:pt idx="91365">
                  <c:v>2.4371536448597901E-2</c:v>
                </c:pt>
                <c:pt idx="91366">
                  <c:v>2.4371482431888601E-2</c:v>
                </c:pt>
                <c:pt idx="91367">
                  <c:v>2.4371443316340401E-2</c:v>
                </c:pt>
                <c:pt idx="91368">
                  <c:v>2.4371385574340799E-2</c:v>
                </c:pt>
                <c:pt idx="91369">
                  <c:v>2.4371337145566899E-2</c:v>
                </c:pt>
                <c:pt idx="91370">
                  <c:v>2.43712849915028E-2</c:v>
                </c:pt>
                <c:pt idx="91371">
                  <c:v>2.4371238425374E-2</c:v>
                </c:pt>
                <c:pt idx="91372">
                  <c:v>2.43711844086647E-2</c:v>
                </c:pt>
                <c:pt idx="91373">
                  <c:v>2.4371137842536E-2</c:v>
                </c:pt>
                <c:pt idx="91374">
                  <c:v>2.4371087551116902E-2</c:v>
                </c:pt>
                <c:pt idx="91375">
                  <c:v>2.4371039122343102E-2</c:v>
                </c:pt>
                <c:pt idx="91376">
                  <c:v>2.4370994418859499E-2</c:v>
                </c:pt>
                <c:pt idx="91377">
                  <c:v>2.43709422647953E-2</c:v>
                </c:pt>
                <c:pt idx="91378">
                  <c:v>2.4370893836021399E-2</c:v>
                </c:pt>
                <c:pt idx="91379">
                  <c:v>2.43708472698927E-2</c:v>
                </c:pt>
                <c:pt idx="91380">
                  <c:v>2.43707951158285E-2</c:v>
                </c:pt>
                <c:pt idx="91381">
                  <c:v>2.4370752274990099E-2</c:v>
                </c:pt>
                <c:pt idx="91382">
                  <c:v>2.4370701983571101E-2</c:v>
                </c:pt>
                <c:pt idx="91383">
                  <c:v>2.4370655417442301E-2</c:v>
                </c:pt>
                <c:pt idx="91384">
                  <c:v>2.4370603263378102E-2</c:v>
                </c:pt>
                <c:pt idx="91385">
                  <c:v>2.4370556697249399E-2</c:v>
                </c:pt>
                <c:pt idx="91386">
                  <c:v>2.4370508268475501E-2</c:v>
                </c:pt>
                <c:pt idx="91387">
                  <c:v>2.4370459839701701E-2</c:v>
                </c:pt>
                <c:pt idx="91388">
                  <c:v>2.4370413273572901E-2</c:v>
                </c:pt>
                <c:pt idx="91389">
                  <c:v>2.4370372295379601E-2</c:v>
                </c:pt>
                <c:pt idx="91390">
                  <c:v>2.4370318278670301E-2</c:v>
                </c:pt>
                <c:pt idx="91391">
                  <c:v>2.4370271712541601E-2</c:v>
                </c:pt>
                <c:pt idx="91392">
                  <c:v>2.4370225146412901E-2</c:v>
                </c:pt>
                <c:pt idx="91393">
                  <c:v>2.4370174854993799E-2</c:v>
                </c:pt>
                <c:pt idx="91394">
                  <c:v>2.43701282888651E-2</c:v>
                </c:pt>
                <c:pt idx="91395">
                  <c:v>2.4370083585381501E-2</c:v>
                </c:pt>
                <c:pt idx="91396">
                  <c:v>2.4370037019252801E-2</c:v>
                </c:pt>
                <c:pt idx="91397">
                  <c:v>2.4369990453124001E-2</c:v>
                </c:pt>
                <c:pt idx="91398">
                  <c:v>2.4369943886995302E-2</c:v>
                </c:pt>
                <c:pt idx="91399">
                  <c:v>2.4369889870286002E-2</c:v>
                </c:pt>
                <c:pt idx="91400">
                  <c:v>2.4369850754737798E-2</c:v>
                </c:pt>
                <c:pt idx="91401">
                  <c:v>2.4369802325963998E-2</c:v>
                </c:pt>
                <c:pt idx="91402">
                  <c:v>2.4369757622480399E-2</c:v>
                </c:pt>
                <c:pt idx="91403">
                  <c:v>2.43697054684162E-2</c:v>
                </c:pt>
                <c:pt idx="91404">
                  <c:v>2.4369658902287501E-2</c:v>
                </c:pt>
                <c:pt idx="91405">
                  <c:v>2.4369616061448999E-2</c:v>
                </c:pt>
                <c:pt idx="91406">
                  <c:v>2.4369569495320299E-2</c:v>
                </c:pt>
                <c:pt idx="91407">
                  <c:v>2.4369526654481902E-2</c:v>
                </c:pt>
                <c:pt idx="91408">
                  <c:v>2.4369478225708001E-2</c:v>
                </c:pt>
                <c:pt idx="91409">
                  <c:v>2.4369433522224399E-2</c:v>
                </c:pt>
                <c:pt idx="91410">
                  <c:v>2.4369385093450501E-2</c:v>
                </c:pt>
                <c:pt idx="91411">
                  <c:v>2.43693422526121E-2</c:v>
                </c:pt>
                <c:pt idx="91412">
                  <c:v>2.4369290098547901E-2</c:v>
                </c:pt>
                <c:pt idx="91413">
                  <c:v>2.4369249120354701E-2</c:v>
                </c:pt>
                <c:pt idx="91414">
                  <c:v>2.4369202554225901E-2</c:v>
                </c:pt>
                <c:pt idx="91415">
                  <c:v>2.43691615760326E-2</c:v>
                </c:pt>
                <c:pt idx="91416">
                  <c:v>2.4369111284613599E-2</c:v>
                </c:pt>
                <c:pt idx="91417">
                  <c:v>2.436906658113E-2</c:v>
                </c:pt>
                <c:pt idx="91418">
                  <c:v>2.43690256029367E-2</c:v>
                </c:pt>
                <c:pt idx="91419">
                  <c:v>2.4368973448872601E-2</c:v>
                </c:pt>
                <c:pt idx="91420">
                  <c:v>2.4368930608034099E-2</c:v>
                </c:pt>
                <c:pt idx="91421">
                  <c:v>2.4368889629840799E-2</c:v>
                </c:pt>
                <c:pt idx="91422">
                  <c:v>2.4368844926357301E-2</c:v>
                </c:pt>
                <c:pt idx="91423">
                  <c:v>2.43687964975834E-2</c:v>
                </c:pt>
                <c:pt idx="91424">
                  <c:v>2.4368753656744999E-2</c:v>
                </c:pt>
                <c:pt idx="91425">
                  <c:v>2.43687108159065E-2</c:v>
                </c:pt>
                <c:pt idx="91426">
                  <c:v>2.43686623871326E-2</c:v>
                </c:pt>
                <c:pt idx="91427">
                  <c:v>2.4368617683649101E-2</c:v>
                </c:pt>
                <c:pt idx="91428">
                  <c:v>2.43685748428106E-2</c:v>
                </c:pt>
                <c:pt idx="91429">
                  <c:v>2.4368526414036699E-2</c:v>
                </c:pt>
                <c:pt idx="91430">
                  <c:v>2.4368483573198301E-2</c:v>
                </c:pt>
                <c:pt idx="91431">
                  <c:v>2.4368438869714699E-2</c:v>
                </c:pt>
                <c:pt idx="91432">
                  <c:v>2.4368397891521398E-2</c:v>
                </c:pt>
                <c:pt idx="91433">
                  <c:v>2.43683531880379E-2</c:v>
                </c:pt>
                <c:pt idx="91434">
                  <c:v>2.4368310347199398E-2</c:v>
                </c:pt>
                <c:pt idx="91435">
                  <c:v>2.4368263781070699E-2</c:v>
                </c:pt>
                <c:pt idx="91436">
                  <c:v>2.4368220940232301E-2</c:v>
                </c:pt>
                <c:pt idx="91437">
                  <c:v>2.43681780993938E-2</c:v>
                </c:pt>
                <c:pt idx="91438">
                  <c:v>2.43681315332651E-2</c:v>
                </c:pt>
                <c:pt idx="91439">
                  <c:v>2.4368092417717001E-2</c:v>
                </c:pt>
                <c:pt idx="91440">
                  <c:v>2.4368042126297899E-2</c:v>
                </c:pt>
                <c:pt idx="91441">
                  <c:v>2.43680104613304E-2</c:v>
                </c:pt>
                <c:pt idx="91442">
                  <c:v>2.4367962032556499E-2</c:v>
                </c:pt>
                <c:pt idx="91443">
                  <c:v>2.4367919191718102E-2</c:v>
                </c:pt>
                <c:pt idx="91444">
                  <c:v>2.43678763508797E-2</c:v>
                </c:pt>
                <c:pt idx="91445">
                  <c:v>2.43678353726864E-2</c:v>
                </c:pt>
                <c:pt idx="91446">
                  <c:v>2.4367790669202801E-2</c:v>
                </c:pt>
                <c:pt idx="91447">
                  <c:v>2.43677478283644E-2</c:v>
                </c:pt>
                <c:pt idx="91448">
                  <c:v>2.43677068501711E-2</c:v>
                </c:pt>
                <c:pt idx="91449">
                  <c:v>2.4367664009332698E-2</c:v>
                </c:pt>
                <c:pt idx="91450">
                  <c:v>2.43676193058491E-2</c:v>
                </c:pt>
                <c:pt idx="91451">
                  <c:v>2.4367576465010601E-2</c:v>
                </c:pt>
                <c:pt idx="91452">
                  <c:v>2.4367535486817402E-2</c:v>
                </c:pt>
                <c:pt idx="91453">
                  <c:v>2.4367494508624101E-2</c:v>
                </c:pt>
                <c:pt idx="91454">
                  <c:v>2.43674460798502E-2</c:v>
                </c:pt>
                <c:pt idx="91455">
                  <c:v>2.4367408826947198E-2</c:v>
                </c:pt>
                <c:pt idx="91456">
                  <c:v>2.4367365986108801E-2</c:v>
                </c:pt>
                <c:pt idx="91457">
                  <c:v>2.4367326870560601E-2</c:v>
                </c:pt>
                <c:pt idx="91458">
                  <c:v>2.43672840297222E-2</c:v>
                </c:pt>
                <c:pt idx="91459">
                  <c:v>2.4367244914174101E-2</c:v>
                </c:pt>
                <c:pt idx="91460">
                  <c:v>2.43671964854002E-2</c:v>
                </c:pt>
                <c:pt idx="91461">
                  <c:v>2.4367161095142399E-2</c:v>
                </c:pt>
                <c:pt idx="91462">
                  <c:v>2.4367120116949099E-2</c:v>
                </c:pt>
                <c:pt idx="91463">
                  <c:v>2.43670754134655E-2</c:v>
                </c:pt>
                <c:pt idx="91464">
                  <c:v>2.4367036297917401E-2</c:v>
                </c:pt>
                <c:pt idx="91465">
                  <c:v>2.4366993457078899E-2</c:v>
                </c:pt>
                <c:pt idx="91466">
                  <c:v>2.4366956204176001E-2</c:v>
                </c:pt>
                <c:pt idx="91467">
                  <c:v>2.4366909638047201E-2</c:v>
                </c:pt>
                <c:pt idx="91468">
                  <c:v>2.4366872385144199E-2</c:v>
                </c:pt>
                <c:pt idx="91469">
                  <c:v>2.4366831406950899E-2</c:v>
                </c:pt>
                <c:pt idx="91470">
                  <c:v>2.43667867034674E-2</c:v>
                </c:pt>
                <c:pt idx="91471">
                  <c:v>2.4366751313209499E-2</c:v>
                </c:pt>
                <c:pt idx="91472">
                  <c:v>2.4366708472371101E-2</c:v>
                </c:pt>
                <c:pt idx="91473">
                  <c:v>2.4366667494177801E-2</c:v>
                </c:pt>
                <c:pt idx="91474">
                  <c:v>2.43666246533394E-2</c:v>
                </c:pt>
                <c:pt idx="91475">
                  <c:v>2.4366589263081499E-2</c:v>
                </c:pt>
                <c:pt idx="91476">
                  <c:v>2.4366542696952799E-2</c:v>
                </c:pt>
                <c:pt idx="91477">
                  <c:v>2.4366505444049801E-2</c:v>
                </c:pt>
                <c:pt idx="91478">
                  <c:v>2.4366466328501701E-2</c:v>
                </c:pt>
                <c:pt idx="91479">
                  <c:v>2.4366427212953599E-2</c:v>
                </c:pt>
                <c:pt idx="91480">
                  <c:v>2.43663843721151E-2</c:v>
                </c:pt>
                <c:pt idx="91481">
                  <c:v>2.4366343393921901E-2</c:v>
                </c:pt>
                <c:pt idx="91482">
                  <c:v>2.43663024157286E-2</c:v>
                </c:pt>
                <c:pt idx="91483">
                  <c:v>2.4366267025470699E-2</c:v>
                </c:pt>
                <c:pt idx="91484">
                  <c:v>2.4366231635212902E-2</c:v>
                </c:pt>
                <c:pt idx="91485">
                  <c:v>2.4366188794374501E-2</c:v>
                </c:pt>
                <c:pt idx="91486">
                  <c:v>2.4366149678826301E-2</c:v>
                </c:pt>
                <c:pt idx="91487">
                  <c:v>2.4366108700633101E-2</c:v>
                </c:pt>
                <c:pt idx="91488">
                  <c:v>2.4366063997149499E-2</c:v>
                </c:pt>
                <c:pt idx="91489">
                  <c:v>2.4366030469536799E-2</c:v>
                </c:pt>
                <c:pt idx="91490">
                  <c:v>2.43659932166338E-2</c:v>
                </c:pt>
                <c:pt idx="91491">
                  <c:v>2.43659522384405E-2</c:v>
                </c:pt>
                <c:pt idx="91492">
                  <c:v>2.4365911260247199E-2</c:v>
                </c:pt>
                <c:pt idx="91493">
                  <c:v>2.4365874007344201E-2</c:v>
                </c:pt>
                <c:pt idx="91494">
                  <c:v>2.4365833029151001E-2</c:v>
                </c:pt>
                <c:pt idx="91495">
                  <c:v>2.43657976388931E-2</c:v>
                </c:pt>
                <c:pt idx="91496">
                  <c:v>2.4365756660699799E-2</c:v>
                </c:pt>
                <c:pt idx="91497">
                  <c:v>2.43657175451517E-2</c:v>
                </c:pt>
                <c:pt idx="91498">
                  <c:v>2.4365680292248702E-2</c:v>
                </c:pt>
                <c:pt idx="91499">
                  <c:v>2.4365644901990901E-2</c:v>
                </c:pt>
                <c:pt idx="91500">
                  <c:v>2.43656095117331E-2</c:v>
                </c:pt>
                <c:pt idx="91501">
                  <c:v>2.43655629456043E-2</c:v>
                </c:pt>
                <c:pt idx="91502">
                  <c:v>2.43655294179916E-2</c:v>
                </c:pt>
                <c:pt idx="91503">
                  <c:v>2.4365492165088602E-2</c:v>
                </c:pt>
                <c:pt idx="91504">
                  <c:v>2.4365453049540499E-2</c:v>
                </c:pt>
                <c:pt idx="91505">
                  <c:v>2.43654139339924E-2</c:v>
                </c:pt>
                <c:pt idx="91506">
                  <c:v>2.4365374818444301E-2</c:v>
                </c:pt>
                <c:pt idx="91507">
                  <c:v>2.4365337565541299E-2</c:v>
                </c:pt>
                <c:pt idx="91508">
                  <c:v>2.4365296587348002E-2</c:v>
                </c:pt>
                <c:pt idx="91509">
                  <c:v>2.4365261197090201E-2</c:v>
                </c:pt>
                <c:pt idx="91510">
                  <c:v>2.4365222081542001E-2</c:v>
                </c:pt>
                <c:pt idx="91511">
                  <c:v>2.4365184828638999E-2</c:v>
                </c:pt>
                <c:pt idx="91512">
                  <c:v>2.4365149438381199E-2</c:v>
                </c:pt>
                <c:pt idx="91513">
                  <c:v>2.4365108460187902E-2</c:v>
                </c:pt>
                <c:pt idx="91514">
                  <c:v>2.43650786578655E-2</c:v>
                </c:pt>
                <c:pt idx="91515">
                  <c:v>2.4365035817027099E-2</c:v>
                </c:pt>
                <c:pt idx="91516">
                  <c:v>2.43649985641241E-2</c:v>
                </c:pt>
                <c:pt idx="91517">
                  <c:v>2.43649631738663E-2</c:v>
                </c:pt>
                <c:pt idx="91518">
                  <c:v>2.4364925920963301E-2</c:v>
                </c:pt>
                <c:pt idx="91519">
                  <c:v>2.4364888668060299E-2</c:v>
                </c:pt>
                <c:pt idx="91520">
                  <c:v>2.4364853277802499E-2</c:v>
                </c:pt>
                <c:pt idx="91521">
                  <c:v>2.4364810436964E-2</c:v>
                </c:pt>
                <c:pt idx="91522">
                  <c:v>2.4364784359931901E-2</c:v>
                </c:pt>
                <c:pt idx="91523">
                  <c:v>2.4364737793803201E-2</c:v>
                </c:pt>
                <c:pt idx="91524">
                  <c:v>2.43647024035454E-2</c:v>
                </c:pt>
                <c:pt idx="91525">
                  <c:v>2.43646688759327E-2</c:v>
                </c:pt>
                <c:pt idx="91526">
                  <c:v>2.43646334856749E-2</c:v>
                </c:pt>
                <c:pt idx="91527">
                  <c:v>2.4364598095416998E-2</c:v>
                </c:pt>
                <c:pt idx="91528">
                  <c:v>2.4364562705159201E-2</c:v>
                </c:pt>
                <c:pt idx="91529">
                  <c:v>2.4364523589611099E-2</c:v>
                </c:pt>
                <c:pt idx="91530">
                  <c:v>2.4364488199353201E-2</c:v>
                </c:pt>
                <c:pt idx="91531">
                  <c:v>2.4364449083805102E-2</c:v>
                </c:pt>
                <c:pt idx="91532">
                  <c:v>2.4364413693547301E-2</c:v>
                </c:pt>
                <c:pt idx="91533">
                  <c:v>2.436438575387E-2</c:v>
                </c:pt>
                <c:pt idx="91534">
                  <c:v>2.4364346638321901E-2</c:v>
                </c:pt>
                <c:pt idx="91535">
                  <c:v>2.4364307522773701E-2</c:v>
                </c:pt>
                <c:pt idx="91536">
                  <c:v>2.4364277720451299E-2</c:v>
                </c:pt>
                <c:pt idx="91537">
                  <c:v>2.4364234879612898E-2</c:v>
                </c:pt>
                <c:pt idx="91538">
                  <c:v>2.4364206939935702E-2</c:v>
                </c:pt>
                <c:pt idx="91539">
                  <c:v>2.4364171549677901E-2</c:v>
                </c:pt>
                <c:pt idx="91540">
                  <c:v>2.4364132434129701E-2</c:v>
                </c:pt>
                <c:pt idx="91541">
                  <c:v>2.43640970438719E-2</c:v>
                </c:pt>
                <c:pt idx="91542">
                  <c:v>2.4364061653613999E-2</c:v>
                </c:pt>
                <c:pt idx="91543">
                  <c:v>2.43640225380659E-2</c:v>
                </c:pt>
                <c:pt idx="91544">
                  <c:v>2.4363992735743498E-2</c:v>
                </c:pt>
                <c:pt idx="91545">
                  <c:v>2.4363953620195399E-2</c:v>
                </c:pt>
                <c:pt idx="91546">
                  <c:v>2.4363920092582699E-2</c:v>
                </c:pt>
                <c:pt idx="91547">
                  <c:v>2.4363886564969999E-2</c:v>
                </c:pt>
                <c:pt idx="91548">
                  <c:v>2.4363851174712198E-2</c:v>
                </c:pt>
                <c:pt idx="91549">
                  <c:v>2.43638213723898E-2</c:v>
                </c:pt>
                <c:pt idx="91550">
                  <c:v>2.4363784119486798E-2</c:v>
                </c:pt>
                <c:pt idx="91551">
                  <c:v>2.43637543171644E-2</c:v>
                </c:pt>
                <c:pt idx="91552">
                  <c:v>2.4363715201616301E-2</c:v>
                </c:pt>
                <c:pt idx="91553">
                  <c:v>2.43636798113585E-2</c:v>
                </c:pt>
                <c:pt idx="91554">
                  <c:v>2.4363644421100599E-2</c:v>
                </c:pt>
                <c:pt idx="91555">
                  <c:v>2.4363610893487899E-2</c:v>
                </c:pt>
                <c:pt idx="91556">
                  <c:v>2.4363577365875199E-2</c:v>
                </c:pt>
                <c:pt idx="91557">
                  <c:v>2.43635438382626E-2</c:v>
                </c:pt>
                <c:pt idx="91558">
                  <c:v>2.4363506585359601E-2</c:v>
                </c:pt>
                <c:pt idx="91559">
                  <c:v>2.43634767830372E-2</c:v>
                </c:pt>
                <c:pt idx="91560">
                  <c:v>2.4363441392779302E-2</c:v>
                </c:pt>
                <c:pt idx="91561">
                  <c:v>2.4363409727811799E-2</c:v>
                </c:pt>
                <c:pt idx="91562">
                  <c:v>2.4363374337553999E-2</c:v>
                </c:pt>
                <c:pt idx="91563">
                  <c:v>2.4363346397876701E-2</c:v>
                </c:pt>
                <c:pt idx="91564">
                  <c:v>2.4363305419683502E-2</c:v>
                </c:pt>
                <c:pt idx="91565">
                  <c:v>2.4363273754715899E-2</c:v>
                </c:pt>
                <c:pt idx="91566">
                  <c:v>2.43632420897484E-2</c:v>
                </c:pt>
                <c:pt idx="91567">
                  <c:v>2.43632085621357E-2</c:v>
                </c:pt>
                <c:pt idx="91568">
                  <c:v>2.4363175034523E-2</c:v>
                </c:pt>
                <c:pt idx="91569">
                  <c:v>2.4363137781620001E-2</c:v>
                </c:pt>
                <c:pt idx="91570">
                  <c:v>2.4363111704587902E-2</c:v>
                </c:pt>
                <c:pt idx="91571">
                  <c:v>2.4363076314330101E-2</c:v>
                </c:pt>
                <c:pt idx="91572">
                  <c:v>2.43630409240723E-2</c:v>
                </c:pt>
                <c:pt idx="91573">
                  <c:v>2.4363009259104701E-2</c:v>
                </c:pt>
                <c:pt idx="91574">
                  <c:v>2.4362979456782299E-2</c:v>
                </c:pt>
                <c:pt idx="91575">
                  <c:v>2.4362945929169599E-2</c:v>
                </c:pt>
                <c:pt idx="91576">
                  <c:v>2.4362914264202101E-2</c:v>
                </c:pt>
                <c:pt idx="91577">
                  <c:v>2.4362884461879699E-2</c:v>
                </c:pt>
                <c:pt idx="91578">
                  <c:v>2.43628453463316E-2</c:v>
                </c:pt>
                <c:pt idx="91579">
                  <c:v>2.43628192692995E-2</c:v>
                </c:pt>
                <c:pt idx="91580">
                  <c:v>2.43627857416868E-2</c:v>
                </c:pt>
                <c:pt idx="91581">
                  <c:v>2.4362754076719301E-2</c:v>
                </c:pt>
                <c:pt idx="91582">
                  <c:v>2.4362716823816299E-2</c:v>
                </c:pt>
                <c:pt idx="91583">
                  <c:v>2.4362685158848801E-2</c:v>
                </c:pt>
                <c:pt idx="91584">
                  <c:v>2.4362651631236101E-2</c:v>
                </c:pt>
                <c:pt idx="91585">
                  <c:v>2.4362618103623401E-2</c:v>
                </c:pt>
                <c:pt idx="91586">
                  <c:v>2.43625901639462E-2</c:v>
                </c:pt>
                <c:pt idx="91587">
                  <c:v>2.43625566363335E-2</c:v>
                </c:pt>
                <c:pt idx="91588">
                  <c:v>2.43625231087208E-2</c:v>
                </c:pt>
                <c:pt idx="91589">
                  <c:v>2.4362493306398399E-2</c:v>
                </c:pt>
                <c:pt idx="91590">
                  <c:v>2.4362463504076001E-2</c:v>
                </c:pt>
                <c:pt idx="91591">
                  <c:v>2.4362433701753599E-2</c:v>
                </c:pt>
                <c:pt idx="91592">
                  <c:v>2.4362400174140899E-2</c:v>
                </c:pt>
                <c:pt idx="91593">
                  <c:v>2.4362370371818501E-2</c:v>
                </c:pt>
                <c:pt idx="91594">
                  <c:v>2.4362336844205901E-2</c:v>
                </c:pt>
                <c:pt idx="91595">
                  <c:v>2.43623070418835E-2</c:v>
                </c:pt>
                <c:pt idx="91596">
                  <c:v>2.43622735142708E-2</c:v>
                </c:pt>
                <c:pt idx="91597">
                  <c:v>2.4362249299883801E-2</c:v>
                </c:pt>
                <c:pt idx="91598">
                  <c:v>2.4362212046980899E-2</c:v>
                </c:pt>
                <c:pt idx="91599">
                  <c:v>2.4362182244658501E-2</c:v>
                </c:pt>
                <c:pt idx="91600">
                  <c:v>2.43621543049812E-2</c:v>
                </c:pt>
                <c:pt idx="91601">
                  <c:v>2.43621189147234E-2</c:v>
                </c:pt>
                <c:pt idx="91602">
                  <c:v>2.4362089112401002E-2</c:v>
                </c:pt>
                <c:pt idx="91603">
                  <c:v>2.4362063035368899E-2</c:v>
                </c:pt>
                <c:pt idx="91604">
                  <c:v>2.43620257824659E-2</c:v>
                </c:pt>
                <c:pt idx="91605">
                  <c:v>2.4361995980143599E-2</c:v>
                </c:pt>
                <c:pt idx="91606">
                  <c:v>2.4361968040466302E-2</c:v>
                </c:pt>
                <c:pt idx="91607">
                  <c:v>2.4361936375498799E-2</c:v>
                </c:pt>
                <c:pt idx="91608">
                  <c:v>2.4361908435821499E-2</c:v>
                </c:pt>
                <c:pt idx="91609">
                  <c:v>2.4361874908208899E-2</c:v>
                </c:pt>
                <c:pt idx="91610">
                  <c:v>2.4361846968531602E-2</c:v>
                </c:pt>
                <c:pt idx="91611">
                  <c:v>2.4361815303564099E-2</c:v>
                </c:pt>
                <c:pt idx="91612">
                  <c:v>2.4361781775951399E-2</c:v>
                </c:pt>
                <c:pt idx="91613">
                  <c:v>2.43617556989193E-2</c:v>
                </c:pt>
                <c:pt idx="91614">
                  <c:v>2.4361724033951801E-2</c:v>
                </c:pt>
                <c:pt idx="91615">
                  <c:v>2.4361694231629399E-2</c:v>
                </c:pt>
                <c:pt idx="91616">
                  <c:v>2.4361660704016699E-2</c:v>
                </c:pt>
                <c:pt idx="91617">
                  <c:v>2.43616346269846E-2</c:v>
                </c:pt>
                <c:pt idx="91618">
                  <c:v>2.4361604824662202E-2</c:v>
                </c:pt>
                <c:pt idx="91619">
                  <c:v>2.4361578747630099E-2</c:v>
                </c:pt>
                <c:pt idx="91620">
                  <c:v>2.43615489453077E-2</c:v>
                </c:pt>
                <c:pt idx="91621">
                  <c:v>2.4361517280340202E-2</c:v>
                </c:pt>
                <c:pt idx="91622">
                  <c:v>2.4361491203308099E-2</c:v>
                </c:pt>
                <c:pt idx="91623">
                  <c:v>2.43614595383406E-2</c:v>
                </c:pt>
                <c:pt idx="91624">
                  <c:v>2.4361429736018202E-2</c:v>
                </c:pt>
                <c:pt idx="91625">
                  <c:v>2.43613999336958E-2</c:v>
                </c:pt>
                <c:pt idx="91626">
                  <c:v>2.4361370131373399E-2</c:v>
                </c:pt>
                <c:pt idx="91627">
                  <c:v>2.4361344054341299E-2</c:v>
                </c:pt>
                <c:pt idx="91628">
                  <c:v>2.4361314252018901E-2</c:v>
                </c:pt>
                <c:pt idx="91629">
                  <c:v>2.43612863123417E-2</c:v>
                </c:pt>
                <c:pt idx="91630">
                  <c:v>2.4361260235309601E-2</c:v>
                </c:pt>
                <c:pt idx="91631">
                  <c:v>2.4361228570342099E-2</c:v>
                </c:pt>
                <c:pt idx="91632">
                  <c:v>2.4361202493309999E-2</c:v>
                </c:pt>
                <c:pt idx="91633">
                  <c:v>2.43611708283424E-2</c:v>
                </c:pt>
                <c:pt idx="91634">
                  <c:v>2.4361141026020001E-2</c:v>
                </c:pt>
                <c:pt idx="91635">
                  <c:v>2.4361114948987999E-2</c:v>
                </c:pt>
                <c:pt idx="91636">
                  <c:v>2.4361088871955899E-2</c:v>
                </c:pt>
                <c:pt idx="91637">
                  <c:v>2.43610572069883E-2</c:v>
                </c:pt>
                <c:pt idx="91638">
                  <c:v>2.43610292673111E-2</c:v>
                </c:pt>
                <c:pt idx="91639">
                  <c:v>2.4360999464988702E-2</c:v>
                </c:pt>
                <c:pt idx="91640">
                  <c:v>2.4360971525311501E-2</c:v>
                </c:pt>
                <c:pt idx="91641">
                  <c:v>2.4360945448279402E-2</c:v>
                </c:pt>
                <c:pt idx="91642">
                  <c:v>2.4360913783311799E-2</c:v>
                </c:pt>
                <c:pt idx="91643">
                  <c:v>2.4360885843634598E-2</c:v>
                </c:pt>
                <c:pt idx="91644">
                  <c:v>2.4360859766602499E-2</c:v>
                </c:pt>
                <c:pt idx="91645">
                  <c:v>2.4360828101635E-2</c:v>
                </c:pt>
                <c:pt idx="91646">
                  <c:v>2.43608020246029E-2</c:v>
                </c:pt>
                <c:pt idx="91647">
                  <c:v>2.4360777810215901E-2</c:v>
                </c:pt>
                <c:pt idx="91648">
                  <c:v>2.4360749870538701E-2</c:v>
                </c:pt>
                <c:pt idx="91649">
                  <c:v>2.4360723793506601E-2</c:v>
                </c:pt>
                <c:pt idx="91650">
                  <c:v>2.43606939911842E-2</c:v>
                </c:pt>
                <c:pt idx="91651">
                  <c:v>2.4360666051507E-2</c:v>
                </c:pt>
                <c:pt idx="91652">
                  <c:v>2.43606399744749E-2</c:v>
                </c:pt>
                <c:pt idx="91653">
                  <c:v>2.43606120347977E-2</c:v>
                </c:pt>
                <c:pt idx="91654">
                  <c:v>2.4360582232475302E-2</c:v>
                </c:pt>
                <c:pt idx="91655">
                  <c:v>2.4360561743378601E-2</c:v>
                </c:pt>
                <c:pt idx="91656">
                  <c:v>2.43605263531208E-2</c:v>
                </c:pt>
                <c:pt idx="91657">
                  <c:v>2.4360502138733899E-2</c:v>
                </c:pt>
                <c:pt idx="91658">
                  <c:v>2.43604779243469E-2</c:v>
                </c:pt>
                <c:pt idx="91659">
                  <c:v>2.4360446259379401E-2</c:v>
                </c:pt>
                <c:pt idx="91660">
                  <c:v>2.4360420182347301E-2</c:v>
                </c:pt>
                <c:pt idx="91661">
                  <c:v>2.4360395967960399E-2</c:v>
                </c:pt>
                <c:pt idx="91662">
                  <c:v>2.4360366165638001E-2</c:v>
                </c:pt>
                <c:pt idx="91663">
                  <c:v>2.4360341951250999E-2</c:v>
                </c:pt>
                <c:pt idx="91664">
                  <c:v>2.43603102862835E-2</c:v>
                </c:pt>
                <c:pt idx="91665">
                  <c:v>2.43602842092514E-2</c:v>
                </c:pt>
                <c:pt idx="91666">
                  <c:v>2.43602637201548E-2</c:v>
                </c:pt>
                <c:pt idx="91667">
                  <c:v>2.4360239505767801E-2</c:v>
                </c:pt>
                <c:pt idx="91668">
                  <c:v>2.4360205978155101E-2</c:v>
                </c:pt>
                <c:pt idx="91669">
                  <c:v>2.43601817637682E-2</c:v>
                </c:pt>
                <c:pt idx="91670">
                  <c:v>2.4360157549381301E-2</c:v>
                </c:pt>
                <c:pt idx="91671">
                  <c:v>2.43601277470589E-2</c:v>
                </c:pt>
                <c:pt idx="91672">
                  <c:v>2.4360103532671901E-2</c:v>
                </c:pt>
                <c:pt idx="91673">
                  <c:v>2.4360077455639801E-2</c:v>
                </c:pt>
                <c:pt idx="91674">
                  <c:v>2.4360051378607799E-2</c:v>
                </c:pt>
                <c:pt idx="91675">
                  <c:v>2.4360025301575699E-2</c:v>
                </c:pt>
                <c:pt idx="91676">
                  <c:v>2.4360002949833901E-2</c:v>
                </c:pt>
                <c:pt idx="91677">
                  <c:v>2.43599750101566E-2</c:v>
                </c:pt>
                <c:pt idx="91678">
                  <c:v>2.4359950795769698E-2</c:v>
                </c:pt>
                <c:pt idx="91679">
                  <c:v>2.4359922856092502E-2</c:v>
                </c:pt>
                <c:pt idx="91680">
                  <c:v>2.4359898641705499E-2</c:v>
                </c:pt>
                <c:pt idx="91681">
                  <c:v>2.4359874427318601E-2</c:v>
                </c:pt>
                <c:pt idx="91682">
                  <c:v>2.43598464876413E-2</c:v>
                </c:pt>
                <c:pt idx="91683">
                  <c:v>2.43598204106092E-2</c:v>
                </c:pt>
                <c:pt idx="91684">
                  <c:v>2.43597999215126E-2</c:v>
                </c:pt>
                <c:pt idx="91685">
                  <c:v>2.4359770119190199E-2</c:v>
                </c:pt>
                <c:pt idx="91686">
                  <c:v>2.43597459048033E-2</c:v>
                </c:pt>
                <c:pt idx="91687">
                  <c:v>2.4359721690416301E-2</c:v>
                </c:pt>
                <c:pt idx="91688">
                  <c:v>2.4359693750739101E-2</c:v>
                </c:pt>
                <c:pt idx="91689">
                  <c:v>2.4359669536352199E-2</c:v>
                </c:pt>
                <c:pt idx="91690">
                  <c:v>2.43596453219652E-2</c:v>
                </c:pt>
                <c:pt idx="91691">
                  <c:v>2.4359621107578298E-2</c:v>
                </c:pt>
                <c:pt idx="91692">
                  <c:v>2.4359595030546199E-2</c:v>
                </c:pt>
                <c:pt idx="91693">
                  <c:v>2.4359572678804401E-2</c:v>
                </c:pt>
                <c:pt idx="91694">
                  <c:v>2.4359548464417499E-2</c:v>
                </c:pt>
                <c:pt idx="91695">
                  <c:v>2.43595223873854E-2</c:v>
                </c:pt>
                <c:pt idx="91696">
                  <c:v>2.43594963103533E-2</c:v>
                </c:pt>
                <c:pt idx="91697">
                  <c:v>2.4359473958611499E-2</c:v>
                </c:pt>
                <c:pt idx="91698">
                  <c:v>2.4359447881579399E-2</c:v>
                </c:pt>
                <c:pt idx="91699">
                  <c:v>2.4359427392482799E-2</c:v>
                </c:pt>
                <c:pt idx="91700">
                  <c:v>2.4359397590160401E-2</c:v>
                </c:pt>
                <c:pt idx="91701">
                  <c:v>2.4359371513128301E-2</c:v>
                </c:pt>
                <c:pt idx="91702">
                  <c:v>2.4359352886676799E-2</c:v>
                </c:pt>
                <c:pt idx="91703">
                  <c:v>2.4359326809644699E-2</c:v>
                </c:pt>
                <c:pt idx="91704">
                  <c:v>2.4359302595257801E-2</c:v>
                </c:pt>
                <c:pt idx="91705">
                  <c:v>2.43592746555805E-2</c:v>
                </c:pt>
                <c:pt idx="91706">
                  <c:v>2.4359250441193601E-2</c:v>
                </c:pt>
                <c:pt idx="91707">
                  <c:v>2.4359231814742099E-2</c:v>
                </c:pt>
                <c:pt idx="91708">
                  <c:v>2.4359203875064898E-2</c:v>
                </c:pt>
                <c:pt idx="91709">
                  <c:v>2.4359185248613399E-2</c:v>
                </c:pt>
                <c:pt idx="91710">
                  <c:v>2.43591591715813E-2</c:v>
                </c:pt>
                <c:pt idx="91711">
                  <c:v>2.43591330945492E-2</c:v>
                </c:pt>
                <c:pt idx="91712">
                  <c:v>2.4359116330742801E-2</c:v>
                </c:pt>
                <c:pt idx="91713">
                  <c:v>2.4359088391065601E-2</c:v>
                </c:pt>
                <c:pt idx="91714">
                  <c:v>2.4359064176678699E-2</c:v>
                </c:pt>
                <c:pt idx="91715">
                  <c:v>2.43590399622917E-2</c:v>
                </c:pt>
                <c:pt idx="91716">
                  <c:v>2.43590194731951E-2</c:v>
                </c:pt>
                <c:pt idx="91717">
                  <c:v>2.4358995258808101E-2</c:v>
                </c:pt>
                <c:pt idx="91718">
                  <c:v>2.43589654564858E-2</c:v>
                </c:pt>
                <c:pt idx="91719">
                  <c:v>2.4358950555324499E-2</c:v>
                </c:pt>
                <c:pt idx="91720">
                  <c:v>2.4358926340937601E-2</c:v>
                </c:pt>
                <c:pt idx="91721">
                  <c:v>2.4358902126550699E-2</c:v>
                </c:pt>
                <c:pt idx="91722">
                  <c:v>2.43588779121637E-2</c:v>
                </c:pt>
                <c:pt idx="91723">
                  <c:v>2.4358853697776801E-2</c:v>
                </c:pt>
                <c:pt idx="91724">
                  <c:v>2.4358831346035E-2</c:v>
                </c:pt>
                <c:pt idx="91725">
                  <c:v>2.4358808994293199E-2</c:v>
                </c:pt>
                <c:pt idx="91726">
                  <c:v>2.4358786642551401E-2</c:v>
                </c:pt>
                <c:pt idx="91727">
                  <c:v>2.43587642908096E-2</c:v>
                </c:pt>
                <c:pt idx="91728">
                  <c:v>2.4358740076422698E-2</c:v>
                </c:pt>
                <c:pt idx="91729">
                  <c:v>2.43587158620358E-2</c:v>
                </c:pt>
                <c:pt idx="91730">
                  <c:v>2.4358691647648801E-2</c:v>
                </c:pt>
                <c:pt idx="91731">
                  <c:v>2.4358674883842499E-2</c:v>
                </c:pt>
                <c:pt idx="91732">
                  <c:v>2.4358652532100698E-2</c:v>
                </c:pt>
                <c:pt idx="91733">
                  <c:v>2.4358630180358901E-2</c:v>
                </c:pt>
                <c:pt idx="91734">
                  <c:v>2.43586022406817E-2</c:v>
                </c:pt>
                <c:pt idx="91735">
                  <c:v>2.4358587339520399E-2</c:v>
                </c:pt>
                <c:pt idx="91736">
                  <c:v>2.4358559399843199E-2</c:v>
                </c:pt>
                <c:pt idx="91737">
                  <c:v>2.4358538910746599E-2</c:v>
                </c:pt>
                <c:pt idx="91738">
                  <c:v>2.4358512833714499E-2</c:v>
                </c:pt>
                <c:pt idx="91739">
                  <c:v>2.43584960699081E-2</c:v>
                </c:pt>
                <c:pt idx="91740">
                  <c:v>2.4358475580811501E-2</c:v>
                </c:pt>
                <c:pt idx="91741">
                  <c:v>2.4358449503779401E-2</c:v>
                </c:pt>
                <c:pt idx="91742">
                  <c:v>2.4358425289392499E-2</c:v>
                </c:pt>
                <c:pt idx="91743">
                  <c:v>2.4358406662941E-2</c:v>
                </c:pt>
                <c:pt idx="91744">
                  <c:v>2.4358386173844299E-2</c:v>
                </c:pt>
                <c:pt idx="91745">
                  <c:v>2.4358363822102502E-2</c:v>
                </c:pt>
                <c:pt idx="91746">
                  <c:v>2.43583396077156E-2</c:v>
                </c:pt>
                <c:pt idx="91747">
                  <c:v>2.4358320981264101E-2</c:v>
                </c:pt>
                <c:pt idx="91748">
                  <c:v>2.4358298629522299E-2</c:v>
                </c:pt>
                <c:pt idx="91749">
                  <c:v>2.4358274415135401E-2</c:v>
                </c:pt>
                <c:pt idx="91750">
                  <c:v>2.4358250200748399E-2</c:v>
                </c:pt>
                <c:pt idx="91751">
                  <c:v>2.4358235299587298E-2</c:v>
                </c:pt>
                <c:pt idx="91752">
                  <c:v>2.4358212947845501E-2</c:v>
                </c:pt>
                <c:pt idx="91753">
                  <c:v>2.43581850081682E-2</c:v>
                </c:pt>
                <c:pt idx="91754">
                  <c:v>2.4358168244361902E-2</c:v>
                </c:pt>
                <c:pt idx="91755">
                  <c:v>2.4358144029974899E-2</c:v>
                </c:pt>
                <c:pt idx="91756">
                  <c:v>2.4358127266168601E-2</c:v>
                </c:pt>
                <c:pt idx="91757">
                  <c:v>2.4358103051781599E-2</c:v>
                </c:pt>
                <c:pt idx="91758">
                  <c:v>2.4358086287975301E-2</c:v>
                </c:pt>
                <c:pt idx="91759">
                  <c:v>2.4358065798878701E-2</c:v>
                </c:pt>
                <c:pt idx="91760">
                  <c:v>2.4358041584491699E-2</c:v>
                </c:pt>
                <c:pt idx="91761">
                  <c:v>2.4358022958040199E-2</c:v>
                </c:pt>
                <c:pt idx="91762">
                  <c:v>2.4357998743653301E-2</c:v>
                </c:pt>
                <c:pt idx="91763">
                  <c:v>2.4357980117201802E-2</c:v>
                </c:pt>
                <c:pt idx="91764">
                  <c:v>2.4357959628105198E-2</c:v>
                </c:pt>
                <c:pt idx="91765">
                  <c:v>2.4357939139008501E-2</c:v>
                </c:pt>
                <c:pt idx="91766">
                  <c:v>2.43579167872667E-2</c:v>
                </c:pt>
                <c:pt idx="91767">
                  <c:v>2.4357898160815201E-2</c:v>
                </c:pt>
                <c:pt idx="91768">
                  <c:v>2.4357877671718601E-2</c:v>
                </c:pt>
                <c:pt idx="91769">
                  <c:v>2.4357860907912199E-2</c:v>
                </c:pt>
                <c:pt idx="91770">
                  <c:v>2.4357838556170502E-2</c:v>
                </c:pt>
                <c:pt idx="91771">
                  <c:v>2.4357818067073801E-2</c:v>
                </c:pt>
                <c:pt idx="91772">
                  <c:v>2.4357795715332E-2</c:v>
                </c:pt>
                <c:pt idx="91773">
                  <c:v>2.4357773363590199E-2</c:v>
                </c:pt>
                <c:pt idx="91774">
                  <c:v>2.43577547371388E-2</c:v>
                </c:pt>
                <c:pt idx="91775">
                  <c:v>2.4357736110687301E-2</c:v>
                </c:pt>
                <c:pt idx="91776">
                  <c:v>2.4357717484235802E-2</c:v>
                </c:pt>
                <c:pt idx="91777">
                  <c:v>2.4357695132494001E-2</c:v>
                </c:pt>
                <c:pt idx="91778">
                  <c:v>2.43576746433973E-2</c:v>
                </c:pt>
                <c:pt idx="91779">
                  <c:v>2.4357659742236099E-2</c:v>
                </c:pt>
                <c:pt idx="91780">
                  <c:v>2.4357635527849201E-2</c:v>
                </c:pt>
                <c:pt idx="91781">
                  <c:v>2.4357615038752601E-2</c:v>
                </c:pt>
                <c:pt idx="91782">
                  <c:v>2.43575945496559E-2</c:v>
                </c:pt>
                <c:pt idx="91783">
                  <c:v>2.4357574060559301E-2</c:v>
                </c:pt>
                <c:pt idx="91784">
                  <c:v>2.4357555434107801E-2</c:v>
                </c:pt>
                <c:pt idx="91785">
                  <c:v>2.4357534945011101E-2</c:v>
                </c:pt>
                <c:pt idx="91786">
                  <c:v>2.4357521906495101E-2</c:v>
                </c:pt>
                <c:pt idx="91787">
                  <c:v>2.4357497692108099E-2</c:v>
                </c:pt>
                <c:pt idx="91788">
                  <c:v>2.43574790656567E-2</c:v>
                </c:pt>
                <c:pt idx="91789">
                  <c:v>2.4357462301850302E-2</c:v>
                </c:pt>
                <c:pt idx="91790">
                  <c:v>2.4357436224818198E-2</c:v>
                </c:pt>
                <c:pt idx="91791">
                  <c:v>2.4357421323657001E-2</c:v>
                </c:pt>
                <c:pt idx="91792">
                  <c:v>2.43574045598507E-2</c:v>
                </c:pt>
                <c:pt idx="91793">
                  <c:v>2.4357380345463801E-2</c:v>
                </c:pt>
                <c:pt idx="91794">
                  <c:v>2.4357363581657399E-2</c:v>
                </c:pt>
                <c:pt idx="91795">
                  <c:v>2.4357343092560799E-2</c:v>
                </c:pt>
                <c:pt idx="91796">
                  <c:v>2.4357326328754401E-2</c:v>
                </c:pt>
                <c:pt idx="91797">
                  <c:v>2.4357307702302902E-2</c:v>
                </c:pt>
                <c:pt idx="91798">
                  <c:v>2.4357281625270798E-2</c:v>
                </c:pt>
                <c:pt idx="91799">
                  <c:v>2.4357266724109702E-2</c:v>
                </c:pt>
                <c:pt idx="91800">
                  <c:v>2.4357244372367901E-2</c:v>
                </c:pt>
                <c:pt idx="91801">
                  <c:v>2.4357227608561498E-2</c:v>
                </c:pt>
                <c:pt idx="91802">
                  <c:v>2.4357208982109999E-2</c:v>
                </c:pt>
                <c:pt idx="91803">
                  <c:v>2.4357192218303701E-2</c:v>
                </c:pt>
                <c:pt idx="91804">
                  <c:v>2.4357171729207001E-2</c:v>
                </c:pt>
                <c:pt idx="91805">
                  <c:v>2.4357151240110401E-2</c:v>
                </c:pt>
                <c:pt idx="91806">
                  <c:v>2.4357132613658902E-2</c:v>
                </c:pt>
                <c:pt idx="91807">
                  <c:v>2.4357117712497701E-2</c:v>
                </c:pt>
                <c:pt idx="91808">
                  <c:v>2.4357099086046202E-2</c:v>
                </c:pt>
                <c:pt idx="91809">
                  <c:v>2.4357080459594699E-2</c:v>
                </c:pt>
                <c:pt idx="91810">
                  <c:v>2.43570618331432E-2</c:v>
                </c:pt>
                <c:pt idx="91811">
                  <c:v>2.4357045069336902E-2</c:v>
                </c:pt>
                <c:pt idx="91812">
                  <c:v>2.43570283055306E-2</c:v>
                </c:pt>
                <c:pt idx="91813">
                  <c:v>2.4357005953788799E-2</c:v>
                </c:pt>
                <c:pt idx="91814">
                  <c:v>2.4356992915272699E-2</c:v>
                </c:pt>
                <c:pt idx="91815">
                  <c:v>2.4356970563530901E-2</c:v>
                </c:pt>
                <c:pt idx="91816">
                  <c:v>2.43569537997246E-2</c:v>
                </c:pt>
                <c:pt idx="91817">
                  <c:v>2.43569351732731E-2</c:v>
                </c:pt>
                <c:pt idx="91818">
                  <c:v>2.4356918409466698E-2</c:v>
                </c:pt>
                <c:pt idx="91819">
                  <c:v>2.43569016456604E-2</c:v>
                </c:pt>
                <c:pt idx="91820">
                  <c:v>2.4356883019208901E-2</c:v>
                </c:pt>
                <c:pt idx="91821">
                  <c:v>2.43568606674671E-2</c:v>
                </c:pt>
                <c:pt idx="91822">
                  <c:v>2.43568476289511E-2</c:v>
                </c:pt>
                <c:pt idx="91823">
                  <c:v>2.43568271398544E-2</c:v>
                </c:pt>
                <c:pt idx="91824">
                  <c:v>2.4356810376048098E-2</c:v>
                </c:pt>
                <c:pt idx="91825">
                  <c:v>2.4356791749596599E-2</c:v>
                </c:pt>
                <c:pt idx="91826">
                  <c:v>2.4356776848435398E-2</c:v>
                </c:pt>
                <c:pt idx="91827">
                  <c:v>2.4356756359338799E-2</c:v>
                </c:pt>
                <c:pt idx="91828">
                  <c:v>2.43567451834679E-2</c:v>
                </c:pt>
                <c:pt idx="91829">
                  <c:v>2.4356722831726099E-2</c:v>
                </c:pt>
                <c:pt idx="91830">
                  <c:v>2.4356704205274599E-2</c:v>
                </c:pt>
                <c:pt idx="91831">
                  <c:v>2.4356691166758499E-2</c:v>
                </c:pt>
                <c:pt idx="91832">
                  <c:v>2.4356670677661899E-2</c:v>
                </c:pt>
                <c:pt idx="91833">
                  <c:v>2.43566520512104E-2</c:v>
                </c:pt>
                <c:pt idx="91834">
                  <c:v>2.4356637150049199E-2</c:v>
                </c:pt>
                <c:pt idx="91835">
                  <c:v>2.4356620386242901E-2</c:v>
                </c:pt>
                <c:pt idx="91836">
                  <c:v>2.43565980345011E-2</c:v>
                </c:pt>
                <c:pt idx="91837">
                  <c:v>2.4356581270694701E-2</c:v>
                </c:pt>
                <c:pt idx="91838">
                  <c:v>2.4356566369533501E-2</c:v>
                </c:pt>
                <c:pt idx="91839">
                  <c:v>2.4356553331017501E-2</c:v>
                </c:pt>
                <c:pt idx="91840">
                  <c:v>2.4356534704565998E-2</c:v>
                </c:pt>
                <c:pt idx="91841">
                  <c:v>2.4356519803404801E-2</c:v>
                </c:pt>
                <c:pt idx="91842">
                  <c:v>2.4356501176953298E-2</c:v>
                </c:pt>
                <c:pt idx="91843">
                  <c:v>2.4356478825211501E-2</c:v>
                </c:pt>
                <c:pt idx="91844">
                  <c:v>2.43564695119858E-2</c:v>
                </c:pt>
                <c:pt idx="91845">
                  <c:v>2.4356449022889099E-2</c:v>
                </c:pt>
                <c:pt idx="91846">
                  <c:v>2.4356432259082801E-2</c:v>
                </c:pt>
                <c:pt idx="91847">
                  <c:v>2.4356413632631298E-2</c:v>
                </c:pt>
                <c:pt idx="91848">
                  <c:v>2.43564024567604E-2</c:v>
                </c:pt>
                <c:pt idx="91849">
                  <c:v>2.4356387555599199E-2</c:v>
                </c:pt>
                <c:pt idx="91850">
                  <c:v>2.4356367066502599E-2</c:v>
                </c:pt>
                <c:pt idx="91851">
                  <c:v>2.4356354027986499E-2</c:v>
                </c:pt>
                <c:pt idx="91852">
                  <c:v>2.4356333538889899E-2</c:v>
                </c:pt>
                <c:pt idx="91853">
                  <c:v>2.43563167750835E-2</c:v>
                </c:pt>
                <c:pt idx="91854">
                  <c:v>2.4356303736567501E-2</c:v>
                </c:pt>
                <c:pt idx="91855">
                  <c:v>2.4356283247470901E-2</c:v>
                </c:pt>
                <c:pt idx="91856">
                  <c:v>2.43562683463097E-2</c:v>
                </c:pt>
                <c:pt idx="91857">
                  <c:v>2.4356253445148499E-2</c:v>
                </c:pt>
                <c:pt idx="91858">
                  <c:v>2.4356236681342101E-2</c:v>
                </c:pt>
                <c:pt idx="91859">
                  <c:v>2.4356219917535799E-2</c:v>
                </c:pt>
                <c:pt idx="91860">
                  <c:v>2.4356203153729401E-2</c:v>
                </c:pt>
                <c:pt idx="91861">
                  <c:v>2.43561882525682E-2</c:v>
                </c:pt>
                <c:pt idx="91862">
                  <c:v>2.4356177076697402E-2</c:v>
                </c:pt>
                <c:pt idx="91863">
                  <c:v>2.4356152862310399E-2</c:v>
                </c:pt>
                <c:pt idx="91864">
                  <c:v>2.4356143549084702E-2</c:v>
                </c:pt>
                <c:pt idx="91865">
                  <c:v>2.4356126785278299E-2</c:v>
                </c:pt>
                <c:pt idx="91866">
                  <c:v>2.4356110021472002E-2</c:v>
                </c:pt>
                <c:pt idx="91867">
                  <c:v>2.4356091395020499E-2</c:v>
                </c:pt>
                <c:pt idx="91868">
                  <c:v>2.4356082081794701E-2</c:v>
                </c:pt>
                <c:pt idx="91869">
                  <c:v>2.4356065317988399E-2</c:v>
                </c:pt>
                <c:pt idx="91870">
                  <c:v>2.4356044828891699E-2</c:v>
                </c:pt>
                <c:pt idx="91871">
                  <c:v>2.4356029927730598E-2</c:v>
                </c:pt>
                <c:pt idx="91872">
                  <c:v>2.43560131639242E-2</c:v>
                </c:pt>
                <c:pt idx="91873">
                  <c:v>2.43560001254082E-2</c:v>
                </c:pt>
                <c:pt idx="91874">
                  <c:v>2.4355985224247E-2</c:v>
                </c:pt>
                <c:pt idx="91875">
                  <c:v>2.4355972185730899E-2</c:v>
                </c:pt>
                <c:pt idx="91876">
                  <c:v>2.4355957284569699E-2</c:v>
                </c:pt>
                <c:pt idx="91877">
                  <c:v>2.4355940520763401E-2</c:v>
                </c:pt>
                <c:pt idx="91878">
                  <c:v>2.4355920031666801E-2</c:v>
                </c:pt>
                <c:pt idx="91879">
                  <c:v>2.4355906993150701E-2</c:v>
                </c:pt>
                <c:pt idx="91880">
                  <c:v>2.4355893954634701E-2</c:v>
                </c:pt>
                <c:pt idx="91881">
                  <c:v>2.4355880916118601E-2</c:v>
                </c:pt>
                <c:pt idx="91882">
                  <c:v>2.43558660149574E-2</c:v>
                </c:pt>
                <c:pt idx="91883">
                  <c:v>2.4355847388505901E-2</c:v>
                </c:pt>
                <c:pt idx="91884">
                  <c:v>2.4355836212634999E-2</c:v>
                </c:pt>
                <c:pt idx="91885">
                  <c:v>2.4355821311473801E-2</c:v>
                </c:pt>
                <c:pt idx="91886">
                  <c:v>2.4355802685022299E-2</c:v>
                </c:pt>
                <c:pt idx="91887">
                  <c:v>2.4355787783861198E-2</c:v>
                </c:pt>
                <c:pt idx="91888">
                  <c:v>2.43557784706354E-2</c:v>
                </c:pt>
                <c:pt idx="91889">
                  <c:v>2.4355759844183901E-2</c:v>
                </c:pt>
                <c:pt idx="91890">
                  <c:v>2.43557449430227E-2</c:v>
                </c:pt>
                <c:pt idx="91891">
                  <c:v>2.4355731904506701E-2</c:v>
                </c:pt>
                <c:pt idx="91892">
                  <c:v>2.43557095527649E-2</c:v>
                </c:pt>
                <c:pt idx="91893">
                  <c:v>2.4355694651603699E-2</c:v>
                </c:pt>
                <c:pt idx="91894">
                  <c:v>2.4355685338378001E-2</c:v>
                </c:pt>
                <c:pt idx="91895">
                  <c:v>2.4355672299861901E-2</c:v>
                </c:pt>
                <c:pt idx="91896">
                  <c:v>2.43556573987007E-2</c:v>
                </c:pt>
                <c:pt idx="91897">
                  <c:v>2.4355638772249201E-2</c:v>
                </c:pt>
                <c:pt idx="91898">
                  <c:v>2.4355623871088E-2</c:v>
                </c:pt>
                <c:pt idx="91899">
                  <c:v>2.4355612695217101E-2</c:v>
                </c:pt>
                <c:pt idx="91900">
                  <c:v>2.4355601519346199E-2</c:v>
                </c:pt>
                <c:pt idx="91901">
                  <c:v>2.4355581030249599E-2</c:v>
                </c:pt>
                <c:pt idx="91902">
                  <c:v>2.4355571717023902E-2</c:v>
                </c:pt>
                <c:pt idx="91903">
                  <c:v>2.4355558678507801E-2</c:v>
                </c:pt>
                <c:pt idx="91904">
                  <c:v>2.4355540052056299E-2</c:v>
                </c:pt>
                <c:pt idx="91905">
                  <c:v>2.4355523288250001E-2</c:v>
                </c:pt>
                <c:pt idx="91906">
                  <c:v>2.4355512112379098E-2</c:v>
                </c:pt>
                <c:pt idx="91907">
                  <c:v>2.4355497211217901E-2</c:v>
                </c:pt>
                <c:pt idx="91908">
                  <c:v>2.4355487897992099E-2</c:v>
                </c:pt>
                <c:pt idx="91909">
                  <c:v>2.4355472996830899E-2</c:v>
                </c:pt>
                <c:pt idx="91910">
                  <c:v>2.4355459958314899E-2</c:v>
                </c:pt>
                <c:pt idx="91911">
                  <c:v>2.4355443194508601E-2</c:v>
                </c:pt>
                <c:pt idx="91912">
                  <c:v>2.4355430155992501E-2</c:v>
                </c:pt>
                <c:pt idx="91913">
                  <c:v>2.43554208427668E-2</c:v>
                </c:pt>
                <c:pt idx="91914">
                  <c:v>2.4355404078960401E-2</c:v>
                </c:pt>
                <c:pt idx="91915">
                  <c:v>2.4355389177799201E-2</c:v>
                </c:pt>
                <c:pt idx="91916">
                  <c:v>2.4355376139283201E-2</c:v>
                </c:pt>
                <c:pt idx="91917">
                  <c:v>2.4355361238122E-2</c:v>
                </c:pt>
                <c:pt idx="91918">
                  <c:v>2.4355346336960799E-2</c:v>
                </c:pt>
                <c:pt idx="91919">
                  <c:v>2.4355335161089901E-2</c:v>
                </c:pt>
                <c:pt idx="91920">
                  <c:v>2.4355316534638401E-2</c:v>
                </c:pt>
                <c:pt idx="91921">
                  <c:v>2.43553072214127E-2</c:v>
                </c:pt>
                <c:pt idx="91922">
                  <c:v>2.43552923202515E-2</c:v>
                </c:pt>
                <c:pt idx="91923">
                  <c:v>2.4355275556445101E-2</c:v>
                </c:pt>
                <c:pt idx="91924">
                  <c:v>2.4355269968509698E-2</c:v>
                </c:pt>
                <c:pt idx="91925">
                  <c:v>2.4355251342058199E-2</c:v>
                </c:pt>
                <c:pt idx="91926">
                  <c:v>2.4355234578251801E-2</c:v>
                </c:pt>
                <c:pt idx="91927">
                  <c:v>2.4355225265026099E-2</c:v>
                </c:pt>
                <c:pt idx="91928">
                  <c:v>2.4355210363864899E-2</c:v>
                </c:pt>
                <c:pt idx="91929">
                  <c:v>2.4355197325348799E-2</c:v>
                </c:pt>
                <c:pt idx="91930">
                  <c:v>2.4355188012123101E-2</c:v>
                </c:pt>
                <c:pt idx="91931">
                  <c:v>2.43551731109619E-2</c:v>
                </c:pt>
                <c:pt idx="91932">
                  <c:v>2.4355161935091001E-2</c:v>
                </c:pt>
                <c:pt idx="91933">
                  <c:v>2.43551451712847E-2</c:v>
                </c:pt>
                <c:pt idx="91934">
                  <c:v>2.4355135858058902E-2</c:v>
                </c:pt>
                <c:pt idx="91935">
                  <c:v>2.4355120956897701E-2</c:v>
                </c:pt>
                <c:pt idx="91936">
                  <c:v>2.43551060557365E-2</c:v>
                </c:pt>
                <c:pt idx="91937">
                  <c:v>2.4355094879865601E-2</c:v>
                </c:pt>
                <c:pt idx="91938">
                  <c:v>2.4355081841349598E-2</c:v>
                </c:pt>
                <c:pt idx="91939">
                  <c:v>2.4355068802833599E-2</c:v>
                </c:pt>
                <c:pt idx="91940">
                  <c:v>2.4355061352252998E-2</c:v>
                </c:pt>
                <c:pt idx="91941">
                  <c:v>2.4355042725801499E-2</c:v>
                </c:pt>
                <c:pt idx="91942">
                  <c:v>2.4355029687285399E-2</c:v>
                </c:pt>
                <c:pt idx="91943">
                  <c:v>2.4355020374059701E-2</c:v>
                </c:pt>
                <c:pt idx="91944">
                  <c:v>2.4355003610253299E-2</c:v>
                </c:pt>
                <c:pt idx="91945">
                  <c:v>2.4354994297027598E-2</c:v>
                </c:pt>
                <c:pt idx="91946">
                  <c:v>2.43549849838018E-2</c:v>
                </c:pt>
                <c:pt idx="91947">
                  <c:v>2.4354968219995499E-2</c:v>
                </c:pt>
                <c:pt idx="91948">
                  <c:v>2.43549570441246E-2</c:v>
                </c:pt>
                <c:pt idx="91949">
                  <c:v>2.4354942142963399E-2</c:v>
                </c:pt>
                <c:pt idx="91950">
                  <c:v>2.43549291044474E-2</c:v>
                </c:pt>
                <c:pt idx="91951">
                  <c:v>2.43549104779959E-2</c:v>
                </c:pt>
                <c:pt idx="91952">
                  <c:v>2.4354906752705598E-2</c:v>
                </c:pt>
                <c:pt idx="91953">
                  <c:v>2.4354893714189502E-2</c:v>
                </c:pt>
                <c:pt idx="91954">
                  <c:v>2.4354880675673499E-2</c:v>
                </c:pt>
                <c:pt idx="91955">
                  <c:v>2.4354873225092898E-2</c:v>
                </c:pt>
                <c:pt idx="91956">
                  <c:v>2.4354858323931701E-2</c:v>
                </c:pt>
                <c:pt idx="91957">
                  <c:v>2.43548434227705E-2</c:v>
                </c:pt>
                <c:pt idx="91958">
                  <c:v>2.4354832246899601E-2</c:v>
                </c:pt>
                <c:pt idx="91959">
                  <c:v>2.4354817345738401E-2</c:v>
                </c:pt>
                <c:pt idx="91960">
                  <c:v>2.4354808032512699E-2</c:v>
                </c:pt>
                <c:pt idx="91961">
                  <c:v>2.4354798719286901E-2</c:v>
                </c:pt>
                <c:pt idx="91962">
                  <c:v>2.43547819554806E-2</c:v>
                </c:pt>
                <c:pt idx="91963">
                  <c:v>2.4354772642254802E-2</c:v>
                </c:pt>
                <c:pt idx="91964">
                  <c:v>2.4354757741093601E-2</c:v>
                </c:pt>
                <c:pt idx="91965">
                  <c:v>2.43547484278679E-2</c:v>
                </c:pt>
                <c:pt idx="91966">
                  <c:v>2.4354737251997001E-2</c:v>
                </c:pt>
                <c:pt idx="91967">
                  <c:v>2.4354724213481001E-2</c:v>
                </c:pt>
                <c:pt idx="91968">
                  <c:v>2.4354711174964901E-2</c:v>
                </c:pt>
                <c:pt idx="91969">
                  <c:v>2.4354698136448898E-2</c:v>
                </c:pt>
                <c:pt idx="91970">
                  <c:v>2.4354690685868301E-2</c:v>
                </c:pt>
                <c:pt idx="91971">
                  <c:v>2.4354679509997399E-2</c:v>
                </c:pt>
                <c:pt idx="91972">
                  <c:v>2.4354664608836198E-2</c:v>
                </c:pt>
                <c:pt idx="91973">
                  <c:v>2.4354653432965299E-2</c:v>
                </c:pt>
                <c:pt idx="91974">
                  <c:v>2.4354642257094401E-2</c:v>
                </c:pt>
                <c:pt idx="91975">
                  <c:v>2.43546292185783E-2</c:v>
                </c:pt>
                <c:pt idx="91976">
                  <c:v>2.4354619905352599E-2</c:v>
                </c:pt>
                <c:pt idx="91977">
                  <c:v>2.4354608729481701E-2</c:v>
                </c:pt>
                <c:pt idx="91978">
                  <c:v>2.43545938283205E-2</c:v>
                </c:pt>
                <c:pt idx="91979">
                  <c:v>2.4354582652449601E-2</c:v>
                </c:pt>
                <c:pt idx="91980">
                  <c:v>2.4354571476578699E-2</c:v>
                </c:pt>
                <c:pt idx="91981">
                  <c:v>2.4354554712772401E-2</c:v>
                </c:pt>
                <c:pt idx="91982">
                  <c:v>2.4354552850127199E-2</c:v>
                </c:pt>
                <c:pt idx="91983">
                  <c:v>2.43545398116112E-2</c:v>
                </c:pt>
                <c:pt idx="91984">
                  <c:v>2.4354524910449999E-2</c:v>
                </c:pt>
                <c:pt idx="91985">
                  <c:v>2.4354515597224201E-2</c:v>
                </c:pt>
                <c:pt idx="91986">
                  <c:v>2.4354502558708201E-2</c:v>
                </c:pt>
                <c:pt idx="91987">
                  <c:v>2.4354495108127601E-2</c:v>
                </c:pt>
                <c:pt idx="91988">
                  <c:v>2.4354482069611601E-2</c:v>
                </c:pt>
                <c:pt idx="91989">
                  <c:v>2.43544727563858E-2</c:v>
                </c:pt>
                <c:pt idx="91990">
                  <c:v>2.43544597178698E-2</c:v>
                </c:pt>
                <c:pt idx="91991">
                  <c:v>2.4354448541998901E-2</c:v>
                </c:pt>
                <c:pt idx="91992">
                  <c:v>2.4354441091418301E-2</c:v>
                </c:pt>
                <c:pt idx="91993">
                  <c:v>2.4354429915547399E-2</c:v>
                </c:pt>
                <c:pt idx="91994">
                  <c:v>2.4354415014386201E-2</c:v>
                </c:pt>
                <c:pt idx="91995">
                  <c:v>2.4354407563805601E-2</c:v>
                </c:pt>
                <c:pt idx="91996">
                  <c:v>2.43543926626444E-2</c:v>
                </c:pt>
                <c:pt idx="91997">
                  <c:v>2.4354383349418599E-2</c:v>
                </c:pt>
                <c:pt idx="91998">
                  <c:v>2.43543721735477E-2</c:v>
                </c:pt>
                <c:pt idx="91999">
                  <c:v>2.4354360997676901E-2</c:v>
                </c:pt>
                <c:pt idx="92000">
                  <c:v>2.4354353547096301E-2</c:v>
                </c:pt>
                <c:pt idx="92001">
                  <c:v>2.4354340508580201E-2</c:v>
                </c:pt>
                <c:pt idx="92002">
                  <c:v>2.4354321882128702E-2</c:v>
                </c:pt>
                <c:pt idx="92003">
                  <c:v>2.4354316294193299E-2</c:v>
                </c:pt>
                <c:pt idx="92004">
                  <c:v>2.43543051183224E-2</c:v>
                </c:pt>
                <c:pt idx="92005">
                  <c:v>2.4354301393032102E-2</c:v>
                </c:pt>
                <c:pt idx="92006">
                  <c:v>2.43542846292257E-2</c:v>
                </c:pt>
                <c:pt idx="92007">
                  <c:v>2.4354273453354801E-2</c:v>
                </c:pt>
                <c:pt idx="92008">
                  <c:v>2.4354262277483898E-2</c:v>
                </c:pt>
                <c:pt idx="92009">
                  <c:v>2.4354256689548499E-2</c:v>
                </c:pt>
                <c:pt idx="92010">
                  <c:v>2.4354245513677601E-2</c:v>
                </c:pt>
                <c:pt idx="92011">
                  <c:v>2.4354236200451799E-2</c:v>
                </c:pt>
                <c:pt idx="92012">
                  <c:v>2.4354225024581001E-2</c:v>
                </c:pt>
                <c:pt idx="92013">
                  <c:v>2.43542101234198E-2</c:v>
                </c:pt>
                <c:pt idx="92014">
                  <c:v>2.4354200810194002E-2</c:v>
                </c:pt>
                <c:pt idx="92015">
                  <c:v>2.4354191496968301E-2</c:v>
                </c:pt>
                <c:pt idx="92016">
                  <c:v>2.4354185909032801E-2</c:v>
                </c:pt>
                <c:pt idx="92017">
                  <c:v>2.43541710078716E-2</c:v>
                </c:pt>
                <c:pt idx="92018">
                  <c:v>2.4354161694645899E-2</c:v>
                </c:pt>
                <c:pt idx="92019">
                  <c:v>2.4354150518775E-2</c:v>
                </c:pt>
                <c:pt idx="92020">
                  <c:v>2.43541449308395E-2</c:v>
                </c:pt>
                <c:pt idx="92021">
                  <c:v>2.4354131892323501E-2</c:v>
                </c:pt>
                <c:pt idx="92022">
                  <c:v>2.4354118853807501E-2</c:v>
                </c:pt>
                <c:pt idx="92023">
                  <c:v>2.4354111403226901E-2</c:v>
                </c:pt>
                <c:pt idx="92024">
                  <c:v>2.4354098364710801E-2</c:v>
                </c:pt>
                <c:pt idx="92025">
                  <c:v>2.4354092776775398E-2</c:v>
                </c:pt>
                <c:pt idx="92026">
                  <c:v>2.4354077875614201E-2</c:v>
                </c:pt>
                <c:pt idx="92027">
                  <c:v>2.4354068562388399E-2</c:v>
                </c:pt>
                <c:pt idx="92028">
                  <c:v>2.4354062974453E-2</c:v>
                </c:pt>
                <c:pt idx="92029">
                  <c:v>2.43540499359369E-2</c:v>
                </c:pt>
                <c:pt idx="92030">
                  <c:v>2.4354048073291799E-2</c:v>
                </c:pt>
                <c:pt idx="92031">
                  <c:v>2.4354031309485401E-2</c:v>
                </c:pt>
                <c:pt idx="92032">
                  <c:v>2.43540219962597E-2</c:v>
                </c:pt>
                <c:pt idx="92033">
                  <c:v>2.4354012683033902E-2</c:v>
                </c:pt>
                <c:pt idx="92034">
                  <c:v>2.4354005232453301E-2</c:v>
                </c:pt>
                <c:pt idx="92035">
                  <c:v>2.4353992193937302E-2</c:v>
                </c:pt>
                <c:pt idx="92036">
                  <c:v>2.4353982880711601E-2</c:v>
                </c:pt>
                <c:pt idx="92037">
                  <c:v>2.43539698421955E-2</c:v>
                </c:pt>
                <c:pt idx="92038">
                  <c:v>2.4353964254260101E-2</c:v>
                </c:pt>
                <c:pt idx="92039">
                  <c:v>2.4353956803679501E-2</c:v>
                </c:pt>
                <c:pt idx="92040">
                  <c:v>2.4353940039873099E-2</c:v>
                </c:pt>
                <c:pt idx="92041">
                  <c:v>2.43539363145828E-2</c:v>
                </c:pt>
                <c:pt idx="92042">
                  <c:v>2.4353927001357099E-2</c:v>
                </c:pt>
                <c:pt idx="92043">
                  <c:v>2.4353913962840999E-2</c:v>
                </c:pt>
                <c:pt idx="92044">
                  <c:v>2.4353904649615302E-2</c:v>
                </c:pt>
                <c:pt idx="92045">
                  <c:v>2.4353897199034701E-2</c:v>
                </c:pt>
                <c:pt idx="92046">
                  <c:v>2.4353886023163799E-2</c:v>
                </c:pt>
                <c:pt idx="92047">
                  <c:v>2.4353876709938101E-2</c:v>
                </c:pt>
                <c:pt idx="92048">
                  <c:v>2.43538673967123E-2</c:v>
                </c:pt>
                <c:pt idx="92049">
                  <c:v>2.4353856220841401E-2</c:v>
                </c:pt>
                <c:pt idx="92050">
                  <c:v>2.4353845044970499E-2</c:v>
                </c:pt>
                <c:pt idx="92051">
                  <c:v>2.4353839457035099E-2</c:v>
                </c:pt>
                <c:pt idx="92052">
                  <c:v>2.43538338690996E-2</c:v>
                </c:pt>
                <c:pt idx="92053">
                  <c:v>2.43538208305836E-2</c:v>
                </c:pt>
                <c:pt idx="92054">
                  <c:v>2.4353811517357798E-2</c:v>
                </c:pt>
                <c:pt idx="92055">
                  <c:v>2.4353802204132101E-2</c:v>
                </c:pt>
                <c:pt idx="92056">
                  <c:v>2.4353794753551501E-2</c:v>
                </c:pt>
                <c:pt idx="92057">
                  <c:v>2.43537873029709E-2</c:v>
                </c:pt>
                <c:pt idx="92058">
                  <c:v>2.4353777989745098E-2</c:v>
                </c:pt>
                <c:pt idx="92059">
                  <c:v>2.43537668138742E-2</c:v>
                </c:pt>
                <c:pt idx="92060">
                  <c:v>2.43537612259388E-2</c:v>
                </c:pt>
                <c:pt idx="92061">
                  <c:v>2.4353750050067902E-2</c:v>
                </c:pt>
                <c:pt idx="92062">
                  <c:v>2.4353737011551899E-2</c:v>
                </c:pt>
                <c:pt idx="92063">
                  <c:v>2.43537332862616E-2</c:v>
                </c:pt>
                <c:pt idx="92064">
                  <c:v>2.43537202477455E-2</c:v>
                </c:pt>
                <c:pt idx="92065">
                  <c:v>2.4353710934519799E-2</c:v>
                </c:pt>
                <c:pt idx="92066">
                  <c:v>2.4353707209229501E-2</c:v>
                </c:pt>
                <c:pt idx="92067">
                  <c:v>2.4353690445423098E-2</c:v>
                </c:pt>
                <c:pt idx="92068">
                  <c:v>2.4353684857487699E-2</c:v>
                </c:pt>
                <c:pt idx="92069">
                  <c:v>2.4353677406907099E-2</c:v>
                </c:pt>
                <c:pt idx="92070">
                  <c:v>2.43536662310362E-2</c:v>
                </c:pt>
                <c:pt idx="92071">
                  <c:v>2.43536606431007E-2</c:v>
                </c:pt>
                <c:pt idx="92072">
                  <c:v>2.4353649467229802E-2</c:v>
                </c:pt>
                <c:pt idx="92073">
                  <c:v>2.4353647604584701E-2</c:v>
                </c:pt>
                <c:pt idx="92074">
                  <c:v>2.43536327034235E-2</c:v>
                </c:pt>
                <c:pt idx="92075">
                  <c:v>2.4353623390197698E-2</c:v>
                </c:pt>
                <c:pt idx="92076">
                  <c:v>2.4353617802262299E-2</c:v>
                </c:pt>
                <c:pt idx="92077">
                  <c:v>2.43536066263914E-2</c:v>
                </c:pt>
                <c:pt idx="92078">
                  <c:v>2.43535991758108E-2</c:v>
                </c:pt>
                <c:pt idx="92079">
                  <c:v>2.4353589862585099E-2</c:v>
                </c:pt>
                <c:pt idx="92080">
                  <c:v>2.4353586137294801E-2</c:v>
                </c:pt>
                <c:pt idx="92081">
                  <c:v>2.4353574961423902E-2</c:v>
                </c:pt>
                <c:pt idx="92082">
                  <c:v>2.4353563785552999E-2</c:v>
                </c:pt>
                <c:pt idx="92083">
                  <c:v>2.4353556334972399E-2</c:v>
                </c:pt>
                <c:pt idx="92084">
                  <c:v>2.4353547021746601E-2</c:v>
                </c:pt>
                <c:pt idx="92085">
                  <c:v>2.4353535845875698E-2</c:v>
                </c:pt>
                <c:pt idx="92086">
                  <c:v>2.4353528395295101E-2</c:v>
                </c:pt>
                <c:pt idx="92087">
                  <c:v>2.4353520944714501E-2</c:v>
                </c:pt>
                <c:pt idx="92088">
                  <c:v>2.4353513494134001E-2</c:v>
                </c:pt>
                <c:pt idx="92089">
                  <c:v>2.4353509768843599E-2</c:v>
                </c:pt>
                <c:pt idx="92090">
                  <c:v>2.4353498592972801E-2</c:v>
                </c:pt>
                <c:pt idx="92091">
                  <c:v>2.4353487417101902E-2</c:v>
                </c:pt>
                <c:pt idx="92092">
                  <c:v>2.4353479966521301E-2</c:v>
                </c:pt>
                <c:pt idx="92093">
                  <c:v>2.4353472515940701E-2</c:v>
                </c:pt>
                <c:pt idx="92094">
                  <c:v>2.4353468790650399E-2</c:v>
                </c:pt>
                <c:pt idx="92095">
                  <c:v>2.4353459477424601E-2</c:v>
                </c:pt>
                <c:pt idx="92096">
                  <c:v>2.4353446438908601E-2</c:v>
                </c:pt>
                <c:pt idx="92097">
                  <c:v>2.4353438988328001E-2</c:v>
                </c:pt>
                <c:pt idx="92098">
                  <c:v>2.4353429675102199E-2</c:v>
                </c:pt>
                <c:pt idx="92099">
                  <c:v>2.4353422224521599E-2</c:v>
                </c:pt>
                <c:pt idx="92100">
                  <c:v>2.43534166365862E-2</c:v>
                </c:pt>
                <c:pt idx="92101">
                  <c:v>2.4353407323360401E-2</c:v>
                </c:pt>
                <c:pt idx="92102">
                  <c:v>2.4353399872779801E-2</c:v>
                </c:pt>
                <c:pt idx="92103">
                  <c:v>2.43533961474896E-2</c:v>
                </c:pt>
                <c:pt idx="92104">
                  <c:v>2.43533831089735E-2</c:v>
                </c:pt>
                <c:pt idx="92105">
                  <c:v>2.4353375658392899E-2</c:v>
                </c:pt>
                <c:pt idx="92106">
                  <c:v>2.43533626198769E-2</c:v>
                </c:pt>
                <c:pt idx="92107">
                  <c:v>2.4353358894586601E-2</c:v>
                </c:pt>
                <c:pt idx="92108">
                  <c:v>2.43533495813608E-2</c:v>
                </c:pt>
                <c:pt idx="92109">
                  <c:v>2.4353347718715699E-2</c:v>
                </c:pt>
                <c:pt idx="92110">
                  <c:v>2.4353334680199599E-2</c:v>
                </c:pt>
                <c:pt idx="92111">
                  <c:v>2.4353327229618998E-2</c:v>
                </c:pt>
                <c:pt idx="92112">
                  <c:v>2.4353319779038402E-2</c:v>
                </c:pt>
                <c:pt idx="92113">
                  <c:v>2.43533160537481E-2</c:v>
                </c:pt>
                <c:pt idx="92114">
                  <c:v>2.43533104658127E-2</c:v>
                </c:pt>
                <c:pt idx="92115">
                  <c:v>2.4353299289941802E-2</c:v>
                </c:pt>
                <c:pt idx="92116">
                  <c:v>2.4353288114070899E-2</c:v>
                </c:pt>
                <c:pt idx="92117">
                  <c:v>2.4353280663490299E-2</c:v>
                </c:pt>
                <c:pt idx="92118">
                  <c:v>2.4353273212909698E-2</c:v>
                </c:pt>
                <c:pt idx="92119">
                  <c:v>2.4353273212909698E-2</c:v>
                </c:pt>
                <c:pt idx="92120">
                  <c:v>2.4353260174393598E-2</c:v>
                </c:pt>
                <c:pt idx="92121">
                  <c:v>2.4353254586458199E-2</c:v>
                </c:pt>
                <c:pt idx="92122">
                  <c:v>2.4353247135877599E-2</c:v>
                </c:pt>
                <c:pt idx="92123">
                  <c:v>2.4353237822651901E-2</c:v>
                </c:pt>
                <c:pt idx="92124">
                  <c:v>2.4353230372071301E-2</c:v>
                </c:pt>
                <c:pt idx="92125">
                  <c:v>2.4353217333555201E-2</c:v>
                </c:pt>
                <c:pt idx="92126">
                  <c:v>2.4353213608264899E-2</c:v>
                </c:pt>
                <c:pt idx="92127">
                  <c:v>2.4353211745619802E-2</c:v>
                </c:pt>
                <c:pt idx="92128">
                  <c:v>2.4353200569748899E-2</c:v>
                </c:pt>
                <c:pt idx="92129">
                  <c:v>2.4353191256523101E-2</c:v>
                </c:pt>
                <c:pt idx="92130">
                  <c:v>2.4353183805942501E-2</c:v>
                </c:pt>
                <c:pt idx="92131">
                  <c:v>2.4353180080652199E-2</c:v>
                </c:pt>
                <c:pt idx="92132">
                  <c:v>2.4353172630071598E-2</c:v>
                </c:pt>
                <c:pt idx="92133">
                  <c:v>2.43531614542007E-2</c:v>
                </c:pt>
                <c:pt idx="92134">
                  <c:v>2.43531558662653E-2</c:v>
                </c:pt>
                <c:pt idx="92135">
                  <c:v>2.4353152140974998E-2</c:v>
                </c:pt>
                <c:pt idx="92136">
                  <c:v>2.43531409651041E-2</c:v>
                </c:pt>
                <c:pt idx="92137">
                  <c:v>2.43531353771687E-2</c:v>
                </c:pt>
                <c:pt idx="92138">
                  <c:v>2.4353129789233201E-2</c:v>
                </c:pt>
                <c:pt idx="92139">
                  <c:v>2.43531204760075E-2</c:v>
                </c:pt>
                <c:pt idx="92140">
                  <c:v>2.4353111162781702E-2</c:v>
                </c:pt>
                <c:pt idx="92141">
                  <c:v>2.4353105574846299E-2</c:v>
                </c:pt>
                <c:pt idx="92142">
                  <c:v>2.4353096261620501E-2</c:v>
                </c:pt>
                <c:pt idx="92143">
                  <c:v>2.43530888110399E-2</c:v>
                </c:pt>
                <c:pt idx="92144">
                  <c:v>2.43530888110399E-2</c:v>
                </c:pt>
                <c:pt idx="92145">
                  <c:v>2.4353075772523901E-2</c:v>
                </c:pt>
                <c:pt idx="92146">
                  <c:v>2.4353070184588401E-2</c:v>
                </c:pt>
                <c:pt idx="92147">
                  <c:v>2.4353062734007801E-2</c:v>
                </c:pt>
                <c:pt idx="92148">
                  <c:v>2.43530534207821E-2</c:v>
                </c:pt>
                <c:pt idx="92149">
                  <c:v>2.4353049695491801E-2</c:v>
                </c:pt>
                <c:pt idx="92150">
                  <c:v>2.4353042244911201E-2</c:v>
                </c:pt>
                <c:pt idx="92151">
                  <c:v>2.4353036656975701E-2</c:v>
                </c:pt>
                <c:pt idx="92152">
                  <c:v>2.4353025481104799E-2</c:v>
                </c:pt>
                <c:pt idx="92153">
                  <c:v>2.4353021755814601E-2</c:v>
                </c:pt>
                <c:pt idx="92154">
                  <c:v>2.4353016167879101E-2</c:v>
                </c:pt>
                <c:pt idx="92155">
                  <c:v>2.4353008717298501E-2</c:v>
                </c:pt>
                <c:pt idx="92156">
                  <c:v>2.43530012667179E-2</c:v>
                </c:pt>
                <c:pt idx="92157">
                  <c:v>2.43529938161373E-2</c:v>
                </c:pt>
                <c:pt idx="92158">
                  <c:v>2.4352990090847002E-2</c:v>
                </c:pt>
                <c:pt idx="92159">
                  <c:v>2.4352978914976099E-2</c:v>
                </c:pt>
                <c:pt idx="92160">
                  <c:v>2.4352969601750402E-2</c:v>
                </c:pt>
                <c:pt idx="92161">
                  <c:v>2.43529677391052E-2</c:v>
                </c:pt>
                <c:pt idx="92162">
                  <c:v>2.4352958425879499E-2</c:v>
                </c:pt>
                <c:pt idx="92163">
                  <c:v>2.4352952837944E-2</c:v>
                </c:pt>
                <c:pt idx="92164">
                  <c:v>2.4352950975298899E-2</c:v>
                </c:pt>
                <c:pt idx="92165">
                  <c:v>2.4352936074137702E-2</c:v>
                </c:pt>
                <c:pt idx="92166">
                  <c:v>2.4352936074137702E-2</c:v>
                </c:pt>
                <c:pt idx="92167">
                  <c:v>2.4352924898266799E-2</c:v>
                </c:pt>
                <c:pt idx="92168">
                  <c:v>2.4352924898266799E-2</c:v>
                </c:pt>
                <c:pt idx="92169">
                  <c:v>2.4352915585041001E-2</c:v>
                </c:pt>
                <c:pt idx="92170">
                  <c:v>2.4352908134460501E-2</c:v>
                </c:pt>
                <c:pt idx="92171">
                  <c:v>2.4352900683879901E-2</c:v>
                </c:pt>
                <c:pt idx="92172">
                  <c:v>2.43528932332993E-2</c:v>
                </c:pt>
                <c:pt idx="92173">
                  <c:v>2.43528857827187E-2</c:v>
                </c:pt>
                <c:pt idx="92174">
                  <c:v>2.43528801947832E-2</c:v>
                </c:pt>
                <c:pt idx="92175">
                  <c:v>2.43528727442026E-2</c:v>
                </c:pt>
                <c:pt idx="92176">
                  <c:v>2.4352867156267201E-2</c:v>
                </c:pt>
                <c:pt idx="92177">
                  <c:v>2.4352865293622E-2</c:v>
                </c:pt>
                <c:pt idx="92178">
                  <c:v>2.4352855980396299E-2</c:v>
                </c:pt>
                <c:pt idx="92179">
                  <c:v>2.4352848529815702E-2</c:v>
                </c:pt>
                <c:pt idx="92180">
                  <c:v>2.4352841079235101E-2</c:v>
                </c:pt>
                <c:pt idx="92181">
                  <c:v>2.43528392165899E-2</c:v>
                </c:pt>
                <c:pt idx="92182">
                  <c:v>2.43528261780739E-2</c:v>
                </c:pt>
                <c:pt idx="92183">
                  <c:v>2.4352820590138401E-2</c:v>
                </c:pt>
                <c:pt idx="92184">
                  <c:v>2.4352815002203002E-2</c:v>
                </c:pt>
                <c:pt idx="92185">
                  <c:v>2.43528112769127E-2</c:v>
                </c:pt>
                <c:pt idx="92186">
                  <c:v>2.4352803826332099E-2</c:v>
                </c:pt>
                <c:pt idx="92187">
                  <c:v>2.4352796375751499E-2</c:v>
                </c:pt>
                <c:pt idx="92188">
                  <c:v>2.4352796375751499E-2</c:v>
                </c:pt>
                <c:pt idx="92189">
                  <c:v>2.4352783337235399E-2</c:v>
                </c:pt>
                <c:pt idx="92190">
                  <c:v>2.43527777493E-2</c:v>
                </c:pt>
                <c:pt idx="92191">
                  <c:v>2.4352774024009701E-2</c:v>
                </c:pt>
                <c:pt idx="92192">
                  <c:v>2.4352764710784E-2</c:v>
                </c:pt>
                <c:pt idx="92193">
                  <c:v>2.43527572602034E-2</c:v>
                </c:pt>
                <c:pt idx="92194">
                  <c:v>2.43527572602034E-2</c:v>
                </c:pt>
                <c:pt idx="92195">
                  <c:v>2.43527516722679E-2</c:v>
                </c:pt>
                <c:pt idx="92196">
                  <c:v>2.4352740496397001E-2</c:v>
                </c:pt>
                <c:pt idx="92197">
                  <c:v>2.43527386337519E-2</c:v>
                </c:pt>
                <c:pt idx="92198">
                  <c:v>2.43527311831713E-2</c:v>
                </c:pt>
                <c:pt idx="92199">
                  <c:v>2.4352727457881002E-2</c:v>
                </c:pt>
                <c:pt idx="92200">
                  <c:v>2.4352714419364901E-2</c:v>
                </c:pt>
                <c:pt idx="92201">
                  <c:v>2.4352714419364901E-2</c:v>
                </c:pt>
                <c:pt idx="92202">
                  <c:v>2.4352706968784301E-2</c:v>
                </c:pt>
                <c:pt idx="92203">
                  <c:v>2.43526976555586E-2</c:v>
                </c:pt>
                <c:pt idx="92204">
                  <c:v>2.43526976555586E-2</c:v>
                </c:pt>
                <c:pt idx="92205">
                  <c:v>2.43526846170425E-2</c:v>
                </c:pt>
                <c:pt idx="92206">
                  <c:v>2.4352679029107101E-2</c:v>
                </c:pt>
                <c:pt idx="92207">
                  <c:v>2.4352677166461899E-2</c:v>
                </c:pt>
                <c:pt idx="92208">
                  <c:v>2.43526715785265E-2</c:v>
                </c:pt>
                <c:pt idx="92209">
                  <c:v>2.4352662265300699E-2</c:v>
                </c:pt>
                <c:pt idx="92210">
                  <c:v>2.4352654814720098E-2</c:v>
                </c:pt>
                <c:pt idx="92211">
                  <c:v>2.4352652952075001E-2</c:v>
                </c:pt>
                <c:pt idx="92212">
                  <c:v>2.4352641776204099E-2</c:v>
                </c:pt>
                <c:pt idx="92213">
                  <c:v>2.43526380509138E-2</c:v>
                </c:pt>
                <c:pt idx="92214">
                  <c:v>2.43526380509138E-2</c:v>
                </c:pt>
                <c:pt idx="92215">
                  <c:v>2.4352628737688099E-2</c:v>
                </c:pt>
                <c:pt idx="92216">
                  <c:v>2.4352625012397801E-2</c:v>
                </c:pt>
                <c:pt idx="92217">
                  <c:v>2.4352615699171999E-2</c:v>
                </c:pt>
                <c:pt idx="92218">
                  <c:v>2.4352611973881701E-2</c:v>
                </c:pt>
                <c:pt idx="92219">
                  <c:v>2.43526045233011E-2</c:v>
                </c:pt>
                <c:pt idx="92220">
                  <c:v>2.4352600798010798E-2</c:v>
                </c:pt>
                <c:pt idx="92221">
                  <c:v>2.4352595210075399E-2</c:v>
                </c:pt>
                <c:pt idx="92222">
                  <c:v>2.4352585896849601E-2</c:v>
                </c:pt>
                <c:pt idx="92223">
                  <c:v>2.4352582171559299E-2</c:v>
                </c:pt>
                <c:pt idx="92224">
                  <c:v>2.4352578446269001E-2</c:v>
                </c:pt>
                <c:pt idx="92225">
                  <c:v>2.4352572858333602E-2</c:v>
                </c:pt>
                <c:pt idx="92226">
                  <c:v>2.4352567270398098E-2</c:v>
                </c:pt>
                <c:pt idx="92227">
                  <c:v>2.4352557957172401E-2</c:v>
                </c:pt>
                <c:pt idx="92228">
                  <c:v>2.4352552369236901E-2</c:v>
                </c:pt>
                <c:pt idx="92229">
                  <c:v>2.43525505065918E-2</c:v>
                </c:pt>
                <c:pt idx="92230">
                  <c:v>2.43525430560112E-2</c:v>
                </c:pt>
                <c:pt idx="92231">
                  <c:v>2.43525356054306E-2</c:v>
                </c:pt>
                <c:pt idx="92232">
                  <c:v>2.4352531880140301E-2</c:v>
                </c:pt>
                <c:pt idx="92233">
                  <c:v>2.4352528154849999E-2</c:v>
                </c:pt>
                <c:pt idx="92234">
                  <c:v>2.43525225669146E-2</c:v>
                </c:pt>
                <c:pt idx="92235">
                  <c:v>2.43525169789791E-2</c:v>
                </c:pt>
                <c:pt idx="92236">
                  <c:v>2.4352513253688798E-2</c:v>
                </c:pt>
                <c:pt idx="92237">
                  <c:v>2.4352505803108201E-2</c:v>
                </c:pt>
                <c:pt idx="92238">
                  <c:v>2.4352500215172799E-2</c:v>
                </c:pt>
                <c:pt idx="92239">
                  <c:v>2.4352492764592198E-2</c:v>
                </c:pt>
                <c:pt idx="92240">
                  <c:v>2.4352490901947001E-2</c:v>
                </c:pt>
                <c:pt idx="92241">
                  <c:v>2.43524834513664E-2</c:v>
                </c:pt>
                <c:pt idx="92242">
                  <c:v>2.43524834513664E-2</c:v>
                </c:pt>
                <c:pt idx="92243">
                  <c:v>2.4352479726076098E-2</c:v>
                </c:pt>
                <c:pt idx="92244">
                  <c:v>2.4352472275495501E-2</c:v>
                </c:pt>
                <c:pt idx="92245">
                  <c:v>2.43524629622698E-2</c:v>
                </c:pt>
                <c:pt idx="92246">
                  <c:v>2.4352459236979498E-2</c:v>
                </c:pt>
                <c:pt idx="92247">
                  <c:v>2.43524555116892E-2</c:v>
                </c:pt>
                <c:pt idx="92248">
                  <c:v>2.43524480611086E-2</c:v>
                </c:pt>
                <c:pt idx="92249">
                  <c:v>2.4352438747882801E-2</c:v>
                </c:pt>
                <c:pt idx="92250">
                  <c:v>2.4352440610527999E-2</c:v>
                </c:pt>
                <c:pt idx="92251">
                  <c:v>2.43524294346571E-2</c:v>
                </c:pt>
                <c:pt idx="92252">
                  <c:v>2.43524219840765E-2</c:v>
                </c:pt>
                <c:pt idx="92253">
                  <c:v>2.4352420121431299E-2</c:v>
                </c:pt>
                <c:pt idx="92254">
                  <c:v>2.4352416396141101E-2</c:v>
                </c:pt>
                <c:pt idx="92255">
                  <c:v>2.4352412670850698E-2</c:v>
                </c:pt>
                <c:pt idx="92256">
                  <c:v>2.4352403357625001E-2</c:v>
                </c:pt>
                <c:pt idx="92257">
                  <c:v>2.4352399632334699E-2</c:v>
                </c:pt>
                <c:pt idx="92258">
                  <c:v>2.4352397769689602E-2</c:v>
                </c:pt>
                <c:pt idx="92259">
                  <c:v>2.4352390319109001E-2</c:v>
                </c:pt>
                <c:pt idx="92260">
                  <c:v>2.4352386593818699E-2</c:v>
                </c:pt>
                <c:pt idx="92261">
                  <c:v>2.4352379143238099E-2</c:v>
                </c:pt>
                <c:pt idx="92262">
                  <c:v>2.4352371692657498E-2</c:v>
                </c:pt>
                <c:pt idx="92263">
                  <c:v>2.4352369830012301E-2</c:v>
                </c:pt>
                <c:pt idx="92264">
                  <c:v>2.43523623794317E-2</c:v>
                </c:pt>
                <c:pt idx="92265">
                  <c:v>2.4352356791496301E-2</c:v>
                </c:pt>
                <c:pt idx="92266">
                  <c:v>2.4352353066205999E-2</c:v>
                </c:pt>
                <c:pt idx="92267">
                  <c:v>2.4352343752980201E-2</c:v>
                </c:pt>
                <c:pt idx="92268">
                  <c:v>2.4352343752980201E-2</c:v>
                </c:pt>
                <c:pt idx="92269">
                  <c:v>2.4352338165044798E-2</c:v>
                </c:pt>
                <c:pt idx="92270">
                  <c:v>2.43523344397545E-2</c:v>
                </c:pt>
                <c:pt idx="92271">
                  <c:v>2.4352330714464201E-2</c:v>
                </c:pt>
                <c:pt idx="92272">
                  <c:v>2.4352323263883601E-2</c:v>
                </c:pt>
                <c:pt idx="92273">
                  <c:v>2.4352319538593299E-2</c:v>
                </c:pt>
                <c:pt idx="92274">
                  <c:v>2.4352310225367501E-2</c:v>
                </c:pt>
                <c:pt idx="92275">
                  <c:v>2.4352310225367501E-2</c:v>
                </c:pt>
                <c:pt idx="92276">
                  <c:v>2.43523065000773E-2</c:v>
                </c:pt>
                <c:pt idx="92277">
                  <c:v>2.4352297186851501E-2</c:v>
                </c:pt>
                <c:pt idx="92278">
                  <c:v>2.4352297186851501E-2</c:v>
                </c:pt>
                <c:pt idx="92279">
                  <c:v>2.43522934615612E-2</c:v>
                </c:pt>
                <c:pt idx="92280">
                  <c:v>2.4352284148335498E-2</c:v>
                </c:pt>
                <c:pt idx="92281">
                  <c:v>2.4352276697754902E-2</c:v>
                </c:pt>
                <c:pt idx="92282">
                  <c:v>2.4352271109819398E-2</c:v>
                </c:pt>
                <c:pt idx="92283">
                  <c:v>2.4352269247174301E-2</c:v>
                </c:pt>
                <c:pt idx="92284">
                  <c:v>2.43522673845291E-2</c:v>
                </c:pt>
                <c:pt idx="92285">
                  <c:v>2.4352261796593701E-2</c:v>
                </c:pt>
                <c:pt idx="92286">
                  <c:v>2.43522543460131E-2</c:v>
                </c:pt>
                <c:pt idx="92287">
                  <c:v>2.4352252483367899E-2</c:v>
                </c:pt>
                <c:pt idx="92288">
                  <c:v>2.4352245032787299E-2</c:v>
                </c:pt>
                <c:pt idx="92289">
                  <c:v>2.4352241307497E-2</c:v>
                </c:pt>
                <c:pt idx="92290">
                  <c:v>2.4352235719561601E-2</c:v>
                </c:pt>
                <c:pt idx="92291">
                  <c:v>2.43522338569164E-2</c:v>
                </c:pt>
                <c:pt idx="92292">
                  <c:v>2.4352230131626101E-2</c:v>
                </c:pt>
                <c:pt idx="92293">
                  <c:v>2.4352224543690699E-2</c:v>
                </c:pt>
                <c:pt idx="92294">
                  <c:v>2.4352215230464901E-2</c:v>
                </c:pt>
                <c:pt idx="92295">
                  <c:v>2.4352217093110098E-2</c:v>
                </c:pt>
                <c:pt idx="92296">
                  <c:v>2.43522077798843E-2</c:v>
                </c:pt>
                <c:pt idx="92297">
                  <c:v>2.4352204054593998E-2</c:v>
                </c:pt>
                <c:pt idx="92298">
                  <c:v>2.43522003293037E-2</c:v>
                </c:pt>
                <c:pt idx="92299">
                  <c:v>2.4352192878723099E-2</c:v>
                </c:pt>
                <c:pt idx="92300">
                  <c:v>2.4352191016077999E-2</c:v>
                </c:pt>
                <c:pt idx="92301">
                  <c:v>2.4352183565497398E-2</c:v>
                </c:pt>
                <c:pt idx="92302">
                  <c:v>2.4352181702852301E-2</c:v>
                </c:pt>
                <c:pt idx="92303">
                  <c:v>2.4352177977561899E-2</c:v>
                </c:pt>
                <c:pt idx="92304">
                  <c:v>2.4352174252271701E-2</c:v>
                </c:pt>
                <c:pt idx="92305">
                  <c:v>2.43521668016911E-2</c:v>
                </c:pt>
                <c:pt idx="92306">
                  <c:v>2.4352161213755601E-2</c:v>
                </c:pt>
                <c:pt idx="92307">
                  <c:v>2.43521593511105E-2</c:v>
                </c:pt>
                <c:pt idx="92308">
                  <c:v>2.43521593511105E-2</c:v>
                </c:pt>
                <c:pt idx="92309">
                  <c:v>2.4352150037884698E-2</c:v>
                </c:pt>
                <c:pt idx="92310">
                  <c:v>2.4352142587304101E-2</c:v>
                </c:pt>
                <c:pt idx="92311">
                  <c:v>2.4352140724659001E-2</c:v>
                </c:pt>
                <c:pt idx="92312">
                  <c:v>2.4352135136723501E-2</c:v>
                </c:pt>
                <c:pt idx="92313">
                  <c:v>2.4352127686142901E-2</c:v>
                </c:pt>
                <c:pt idx="92314">
                  <c:v>2.4352131411433199E-2</c:v>
                </c:pt>
                <c:pt idx="92315">
                  <c:v>2.4352123960852599E-2</c:v>
                </c:pt>
                <c:pt idx="92316">
                  <c:v>2.4352122098207502E-2</c:v>
                </c:pt>
                <c:pt idx="92317">
                  <c:v>2.4352116510271998E-2</c:v>
                </c:pt>
                <c:pt idx="92318">
                  <c:v>2.4352107197046301E-2</c:v>
                </c:pt>
                <c:pt idx="92319">
                  <c:v>2.4352101609110801E-2</c:v>
                </c:pt>
                <c:pt idx="92320">
                  <c:v>2.4352096021175398E-2</c:v>
                </c:pt>
                <c:pt idx="92321">
                  <c:v>2.4352096021175398E-2</c:v>
                </c:pt>
                <c:pt idx="92322">
                  <c:v>2.4352090433239899E-2</c:v>
                </c:pt>
                <c:pt idx="92323">
                  <c:v>2.43520848453045E-2</c:v>
                </c:pt>
                <c:pt idx="92324">
                  <c:v>2.4352082982659298E-2</c:v>
                </c:pt>
                <c:pt idx="92325">
                  <c:v>2.4352079257369E-2</c:v>
                </c:pt>
                <c:pt idx="92326">
                  <c:v>2.4352075532078701E-2</c:v>
                </c:pt>
                <c:pt idx="92327">
                  <c:v>2.4352071806788399E-2</c:v>
                </c:pt>
                <c:pt idx="92328">
                  <c:v>2.4352066218853E-2</c:v>
                </c:pt>
                <c:pt idx="92329">
                  <c:v>2.43520587682724E-2</c:v>
                </c:pt>
                <c:pt idx="92330">
                  <c:v>2.43520587682724E-2</c:v>
                </c:pt>
                <c:pt idx="92331">
                  <c:v>2.4352055042982101E-2</c:v>
                </c:pt>
                <c:pt idx="92332">
                  <c:v>2.4352049455046602E-2</c:v>
                </c:pt>
                <c:pt idx="92333">
                  <c:v>2.43520457297564E-2</c:v>
                </c:pt>
                <c:pt idx="92334">
                  <c:v>2.4352042004466098E-2</c:v>
                </c:pt>
                <c:pt idx="92335">
                  <c:v>2.43520382791758E-2</c:v>
                </c:pt>
                <c:pt idx="92336">
                  <c:v>2.4352036416530599E-2</c:v>
                </c:pt>
                <c:pt idx="92337">
                  <c:v>2.4352028965949998E-2</c:v>
                </c:pt>
                <c:pt idx="92338">
                  <c:v>2.4352023378014599E-2</c:v>
                </c:pt>
                <c:pt idx="92339">
                  <c:v>2.4352023378014599E-2</c:v>
                </c:pt>
                <c:pt idx="92340">
                  <c:v>2.4352021515369401E-2</c:v>
                </c:pt>
                <c:pt idx="92341">
                  <c:v>2.43520122021437E-2</c:v>
                </c:pt>
                <c:pt idx="92342">
                  <c:v>2.43520122021437E-2</c:v>
                </c:pt>
                <c:pt idx="92343">
                  <c:v>2.43520047515631E-2</c:v>
                </c:pt>
                <c:pt idx="92344">
                  <c:v>2.43519991636276E-2</c:v>
                </c:pt>
                <c:pt idx="92345">
                  <c:v>2.4351991713047E-2</c:v>
                </c:pt>
                <c:pt idx="92346">
                  <c:v>2.4351989850401899E-2</c:v>
                </c:pt>
                <c:pt idx="92347">
                  <c:v>2.4351987987756701E-2</c:v>
                </c:pt>
                <c:pt idx="92348">
                  <c:v>2.4351982399821299E-2</c:v>
                </c:pt>
                <c:pt idx="92349">
                  <c:v>2.4351980537176101E-2</c:v>
                </c:pt>
                <c:pt idx="92350">
                  <c:v>2.4351976811885799E-2</c:v>
                </c:pt>
                <c:pt idx="92351">
                  <c:v>2.4351969361305199E-2</c:v>
                </c:pt>
                <c:pt idx="92352">
                  <c:v>2.43519656360149E-2</c:v>
                </c:pt>
                <c:pt idx="92353">
                  <c:v>2.43519637733698E-2</c:v>
                </c:pt>
                <c:pt idx="92354">
                  <c:v>2.4351960048079501E-2</c:v>
                </c:pt>
                <c:pt idx="92355">
                  <c:v>2.4351960048079501E-2</c:v>
                </c:pt>
                <c:pt idx="92356">
                  <c:v>2.4351948872208599E-2</c:v>
                </c:pt>
                <c:pt idx="92357">
                  <c:v>2.4351947009563401E-2</c:v>
                </c:pt>
                <c:pt idx="92358">
                  <c:v>2.43519376963377E-2</c:v>
                </c:pt>
                <c:pt idx="92359">
                  <c:v>2.4351939558982901E-2</c:v>
                </c:pt>
                <c:pt idx="92360">
                  <c:v>2.4351935833692499E-2</c:v>
                </c:pt>
                <c:pt idx="92361">
                  <c:v>2.4351928383111902E-2</c:v>
                </c:pt>
                <c:pt idx="92362">
                  <c:v>2.4351928383111902E-2</c:v>
                </c:pt>
                <c:pt idx="92363">
                  <c:v>2.4351922795176499E-2</c:v>
                </c:pt>
                <c:pt idx="92364">
                  <c:v>2.4351922795176499E-2</c:v>
                </c:pt>
                <c:pt idx="92365">
                  <c:v>2.4351922795176499E-2</c:v>
                </c:pt>
                <c:pt idx="92366">
                  <c:v>2.43519116193056E-2</c:v>
                </c:pt>
                <c:pt idx="92367">
                  <c:v>2.43519097566605E-2</c:v>
                </c:pt>
                <c:pt idx="92368">
                  <c:v>2.4351904168725E-2</c:v>
                </c:pt>
                <c:pt idx="92369">
                  <c:v>2.4351902306079899E-2</c:v>
                </c:pt>
                <c:pt idx="92370">
                  <c:v>2.4351896718144399E-2</c:v>
                </c:pt>
                <c:pt idx="92371">
                  <c:v>2.4351892992854101E-2</c:v>
                </c:pt>
                <c:pt idx="92372">
                  <c:v>2.4351889267563799E-2</c:v>
                </c:pt>
                <c:pt idx="92373">
                  <c:v>2.4351885542273501E-2</c:v>
                </c:pt>
                <c:pt idx="92374">
                  <c:v>2.43518836796284E-2</c:v>
                </c:pt>
                <c:pt idx="92375">
                  <c:v>2.43518762290478E-2</c:v>
                </c:pt>
                <c:pt idx="92376">
                  <c:v>2.43518762290478E-2</c:v>
                </c:pt>
                <c:pt idx="92377">
                  <c:v>2.4351866915822001E-2</c:v>
                </c:pt>
                <c:pt idx="92378">
                  <c:v>2.4351866915822001E-2</c:v>
                </c:pt>
                <c:pt idx="92379">
                  <c:v>2.4351861327886599E-2</c:v>
                </c:pt>
                <c:pt idx="92380">
                  <c:v>2.4351859465241401E-2</c:v>
                </c:pt>
                <c:pt idx="92381">
                  <c:v>2.4351853877305998E-2</c:v>
                </c:pt>
                <c:pt idx="92382">
                  <c:v>2.4351853877305998E-2</c:v>
                </c:pt>
                <c:pt idx="92383">
                  <c:v>2.4351846426725401E-2</c:v>
                </c:pt>
                <c:pt idx="92384">
                  <c:v>2.43518427014351E-2</c:v>
                </c:pt>
                <c:pt idx="92385">
                  <c:v>2.4351840838789902E-2</c:v>
                </c:pt>
                <c:pt idx="92386">
                  <c:v>2.4351840838789902E-2</c:v>
                </c:pt>
                <c:pt idx="92387">
                  <c:v>2.4351827800273899E-2</c:v>
                </c:pt>
                <c:pt idx="92388">
                  <c:v>2.4351827800273899E-2</c:v>
                </c:pt>
                <c:pt idx="92389">
                  <c:v>2.4351827800273899E-2</c:v>
                </c:pt>
                <c:pt idx="92390">
                  <c:v>2.4351816624403E-2</c:v>
                </c:pt>
                <c:pt idx="92391">
                  <c:v>2.4351818487048201E-2</c:v>
                </c:pt>
                <c:pt idx="92392">
                  <c:v>2.4351816624403E-2</c:v>
                </c:pt>
                <c:pt idx="92393">
                  <c:v>2.4351811036467601E-2</c:v>
                </c:pt>
                <c:pt idx="92394">
                  <c:v>2.4351811036467601E-2</c:v>
                </c:pt>
                <c:pt idx="92395">
                  <c:v>2.4351803585887E-2</c:v>
                </c:pt>
                <c:pt idx="92396">
                  <c:v>2.4351799860596698E-2</c:v>
                </c:pt>
                <c:pt idx="92397">
                  <c:v>2.4351797997951501E-2</c:v>
                </c:pt>
                <c:pt idx="92398">
                  <c:v>2.4351797997951501E-2</c:v>
                </c:pt>
                <c:pt idx="92399">
                  <c:v>2.4351792410016102E-2</c:v>
                </c:pt>
                <c:pt idx="92400">
                  <c:v>2.43517830967903E-2</c:v>
                </c:pt>
                <c:pt idx="92401">
                  <c:v>2.4351781234145199E-2</c:v>
                </c:pt>
                <c:pt idx="92402">
                  <c:v>2.4351781234145199E-2</c:v>
                </c:pt>
                <c:pt idx="92403">
                  <c:v>2.4351775646209699E-2</c:v>
                </c:pt>
                <c:pt idx="92404">
                  <c:v>2.4351766332983998E-2</c:v>
                </c:pt>
                <c:pt idx="92405">
                  <c:v>2.4351766332983998E-2</c:v>
                </c:pt>
                <c:pt idx="92406">
                  <c:v>2.4351764470338801E-2</c:v>
                </c:pt>
                <c:pt idx="92407">
                  <c:v>2.4351760745048499E-2</c:v>
                </c:pt>
                <c:pt idx="92408">
                  <c:v>2.43517570197582E-2</c:v>
                </c:pt>
                <c:pt idx="92409">
                  <c:v>2.43517570197582E-2</c:v>
                </c:pt>
                <c:pt idx="92410">
                  <c:v>2.4351751431822801E-2</c:v>
                </c:pt>
                <c:pt idx="92411">
                  <c:v>2.43517495691776E-2</c:v>
                </c:pt>
                <c:pt idx="92412">
                  <c:v>2.4351740255951899E-2</c:v>
                </c:pt>
                <c:pt idx="92413">
                  <c:v>2.4351742118596999E-2</c:v>
                </c:pt>
                <c:pt idx="92414">
                  <c:v>2.4351738393306701E-2</c:v>
                </c:pt>
                <c:pt idx="92415">
                  <c:v>2.4351740255951899E-2</c:v>
                </c:pt>
                <c:pt idx="92416">
                  <c:v>2.4351732805371298E-2</c:v>
                </c:pt>
                <c:pt idx="92417">
                  <c:v>2.43517234921455E-2</c:v>
                </c:pt>
                <c:pt idx="92418">
                  <c:v>2.43517234921455E-2</c:v>
                </c:pt>
                <c:pt idx="92419">
                  <c:v>2.43517216295004E-2</c:v>
                </c:pt>
                <c:pt idx="92420">
                  <c:v>2.4351717904210101E-2</c:v>
                </c:pt>
                <c:pt idx="92421">
                  <c:v>2.4351714178919799E-2</c:v>
                </c:pt>
                <c:pt idx="92422">
                  <c:v>2.4351708590984299E-2</c:v>
                </c:pt>
                <c:pt idx="92423">
                  <c:v>2.4351706728339199E-2</c:v>
                </c:pt>
                <c:pt idx="92424">
                  <c:v>2.43517011404038E-2</c:v>
                </c:pt>
                <c:pt idx="92425">
                  <c:v>2.4351699277758598E-2</c:v>
                </c:pt>
                <c:pt idx="92426">
                  <c:v>2.4351697415113501E-2</c:v>
                </c:pt>
                <c:pt idx="92427">
                  <c:v>2.4351697415113501E-2</c:v>
                </c:pt>
                <c:pt idx="92428">
                  <c:v>2.4351688101887699E-2</c:v>
                </c:pt>
                <c:pt idx="92429">
                  <c:v>2.4351680651307099E-2</c:v>
                </c:pt>
                <c:pt idx="92430">
                  <c:v>2.43516825139523E-2</c:v>
                </c:pt>
                <c:pt idx="92431">
                  <c:v>2.4351680651307099E-2</c:v>
                </c:pt>
                <c:pt idx="92432">
                  <c:v>2.43516750633717E-2</c:v>
                </c:pt>
                <c:pt idx="92433">
                  <c:v>2.4351671338081401E-2</c:v>
                </c:pt>
                <c:pt idx="92434">
                  <c:v>2.4351665750145898E-2</c:v>
                </c:pt>
                <c:pt idx="92435">
                  <c:v>2.43516620248556E-2</c:v>
                </c:pt>
                <c:pt idx="92436">
                  <c:v>2.4351663887500801E-2</c:v>
                </c:pt>
                <c:pt idx="92437">
                  <c:v>2.4351654574274999E-2</c:v>
                </c:pt>
                <c:pt idx="92438">
                  <c:v>2.4351654574274999E-2</c:v>
                </c:pt>
                <c:pt idx="92439">
                  <c:v>2.4351654574274999E-2</c:v>
                </c:pt>
                <c:pt idx="92440">
                  <c:v>2.4351654574274999E-2</c:v>
                </c:pt>
                <c:pt idx="92441">
                  <c:v>2.4351641535759E-2</c:v>
                </c:pt>
                <c:pt idx="92442">
                  <c:v>2.4351641535759E-2</c:v>
                </c:pt>
                <c:pt idx="92443">
                  <c:v>2.4351639673113799E-2</c:v>
                </c:pt>
                <c:pt idx="92444">
                  <c:v>2.43516340851784E-2</c:v>
                </c:pt>
                <c:pt idx="92445">
                  <c:v>2.4351632222533202E-2</c:v>
                </c:pt>
                <c:pt idx="92446">
                  <c:v>2.4351624771952601E-2</c:v>
                </c:pt>
                <c:pt idx="92447">
                  <c:v>2.43516284972429E-2</c:v>
                </c:pt>
                <c:pt idx="92448">
                  <c:v>2.4351622909307501E-2</c:v>
                </c:pt>
                <c:pt idx="92449">
                  <c:v>2.4351619184017199E-2</c:v>
                </c:pt>
                <c:pt idx="92450">
                  <c:v>2.4351619184017199E-2</c:v>
                </c:pt>
                <c:pt idx="92451">
                  <c:v>2.4351613596081699E-2</c:v>
                </c:pt>
                <c:pt idx="92452">
                  <c:v>2.4351611733436598E-2</c:v>
                </c:pt>
                <c:pt idx="92453">
                  <c:v>2.43516080081463E-2</c:v>
                </c:pt>
                <c:pt idx="92454">
                  <c:v>2.43516080081463E-2</c:v>
                </c:pt>
                <c:pt idx="92455">
                  <c:v>2.4351598694920502E-2</c:v>
                </c:pt>
                <c:pt idx="92456">
                  <c:v>2.4351598694920502E-2</c:v>
                </c:pt>
                <c:pt idx="92457">
                  <c:v>2.43515949696302E-2</c:v>
                </c:pt>
                <c:pt idx="92458">
                  <c:v>2.4351591244339901E-2</c:v>
                </c:pt>
                <c:pt idx="92459">
                  <c:v>2.4351587519049599E-2</c:v>
                </c:pt>
                <c:pt idx="92460">
                  <c:v>2.4351585656404499E-2</c:v>
                </c:pt>
                <c:pt idx="92461">
                  <c:v>2.4351585656404499E-2</c:v>
                </c:pt>
                <c:pt idx="92462">
                  <c:v>2.4351578205823898E-2</c:v>
                </c:pt>
                <c:pt idx="92463">
                  <c:v>2.4351570755243301E-2</c:v>
                </c:pt>
                <c:pt idx="92464">
                  <c:v>2.4351570755243301E-2</c:v>
                </c:pt>
                <c:pt idx="92465">
                  <c:v>2.4351565167307802E-2</c:v>
                </c:pt>
                <c:pt idx="92466">
                  <c:v>2.4351568892598201E-2</c:v>
                </c:pt>
                <c:pt idx="92467">
                  <c:v>2.4351563304662701E-2</c:v>
                </c:pt>
                <c:pt idx="92468">
                  <c:v>2.43515614420176E-2</c:v>
                </c:pt>
                <c:pt idx="92469">
                  <c:v>2.4351559579372399E-2</c:v>
                </c:pt>
                <c:pt idx="92470">
                  <c:v>2.4351555854082101E-2</c:v>
                </c:pt>
                <c:pt idx="92471">
                  <c:v>2.4351553991437E-2</c:v>
                </c:pt>
                <c:pt idx="92472">
                  <c:v>2.4351544678211198E-2</c:v>
                </c:pt>
                <c:pt idx="92473">
                  <c:v>2.43515484035015E-2</c:v>
                </c:pt>
                <c:pt idx="92474">
                  <c:v>2.4351542815566101E-2</c:v>
                </c:pt>
                <c:pt idx="92475">
                  <c:v>2.4351539090275799E-2</c:v>
                </c:pt>
                <c:pt idx="92476">
                  <c:v>2.4351537227630601E-2</c:v>
                </c:pt>
                <c:pt idx="92477">
                  <c:v>2.4351529777050001E-2</c:v>
                </c:pt>
                <c:pt idx="92478">
                  <c:v>2.43515279144049E-2</c:v>
                </c:pt>
                <c:pt idx="92479">
                  <c:v>2.4351526051759699E-2</c:v>
                </c:pt>
                <c:pt idx="92480">
                  <c:v>2.4351522326469401E-2</c:v>
                </c:pt>
                <c:pt idx="92481">
                  <c:v>2.4351518601179099E-2</c:v>
                </c:pt>
                <c:pt idx="92482">
                  <c:v>2.4351518601179099E-2</c:v>
                </c:pt>
                <c:pt idx="92483">
                  <c:v>2.4351511150598502E-2</c:v>
                </c:pt>
                <c:pt idx="92484">
                  <c:v>2.4351518601179099E-2</c:v>
                </c:pt>
                <c:pt idx="92485">
                  <c:v>2.4351505562663099E-2</c:v>
                </c:pt>
                <c:pt idx="92486">
                  <c:v>2.4351503700017901E-2</c:v>
                </c:pt>
                <c:pt idx="92487">
                  <c:v>2.4351496249437301E-2</c:v>
                </c:pt>
                <c:pt idx="92488">
                  <c:v>2.43514943867922E-2</c:v>
                </c:pt>
                <c:pt idx="92489">
                  <c:v>2.4351496249437301E-2</c:v>
                </c:pt>
                <c:pt idx="92490">
                  <c:v>2.43514943867922E-2</c:v>
                </c:pt>
                <c:pt idx="92491">
                  <c:v>2.43514869362116E-2</c:v>
                </c:pt>
                <c:pt idx="92492">
                  <c:v>2.4351488798856701E-2</c:v>
                </c:pt>
                <c:pt idx="92493">
                  <c:v>2.4351483210921301E-2</c:v>
                </c:pt>
                <c:pt idx="92494">
                  <c:v>2.4351483210921301E-2</c:v>
                </c:pt>
                <c:pt idx="92495">
                  <c:v>2.4351479485630999E-2</c:v>
                </c:pt>
                <c:pt idx="92496">
                  <c:v>2.4351475760340701E-2</c:v>
                </c:pt>
                <c:pt idx="92497">
                  <c:v>2.4351472035050399E-2</c:v>
                </c:pt>
                <c:pt idx="92498">
                  <c:v>2.4351472035050399E-2</c:v>
                </c:pt>
                <c:pt idx="92499">
                  <c:v>2.4351466447114899E-2</c:v>
                </c:pt>
                <c:pt idx="92500">
                  <c:v>2.4351466447114899E-2</c:v>
                </c:pt>
                <c:pt idx="92501">
                  <c:v>2.43514608591795E-2</c:v>
                </c:pt>
                <c:pt idx="92502">
                  <c:v>2.43514589965344E-2</c:v>
                </c:pt>
                <c:pt idx="92503">
                  <c:v>2.43514534085989E-2</c:v>
                </c:pt>
                <c:pt idx="92504">
                  <c:v>2.43514534085989E-2</c:v>
                </c:pt>
                <c:pt idx="92505">
                  <c:v>2.4351449683308601E-2</c:v>
                </c:pt>
                <c:pt idx="92506">
                  <c:v>2.4351445958018299E-2</c:v>
                </c:pt>
                <c:pt idx="92507">
                  <c:v>2.4351442232728001E-2</c:v>
                </c:pt>
                <c:pt idx="92508">
                  <c:v>2.4351442232728001E-2</c:v>
                </c:pt>
                <c:pt idx="92509">
                  <c:v>2.43514403700829E-2</c:v>
                </c:pt>
                <c:pt idx="92510">
                  <c:v>2.4351434782147401E-2</c:v>
                </c:pt>
                <c:pt idx="92511">
                  <c:v>2.4351434782147401E-2</c:v>
                </c:pt>
                <c:pt idx="92512">
                  <c:v>2.43514273315668E-2</c:v>
                </c:pt>
                <c:pt idx="92513">
                  <c:v>2.43514329195023E-2</c:v>
                </c:pt>
                <c:pt idx="92514">
                  <c:v>2.4351423606276498E-2</c:v>
                </c:pt>
                <c:pt idx="92515">
                  <c:v>2.43514198809862E-2</c:v>
                </c:pt>
                <c:pt idx="92516">
                  <c:v>2.4351418018341099E-2</c:v>
                </c:pt>
                <c:pt idx="92517">
                  <c:v>2.4351416155695901E-2</c:v>
                </c:pt>
                <c:pt idx="92518">
                  <c:v>2.4351416155695901E-2</c:v>
                </c:pt>
                <c:pt idx="92519">
                  <c:v>2.4351408705115301E-2</c:v>
                </c:pt>
                <c:pt idx="92520">
                  <c:v>2.4351408705115301E-2</c:v>
                </c:pt>
                <c:pt idx="92521">
                  <c:v>2.4351403117179898E-2</c:v>
                </c:pt>
                <c:pt idx="92522">
                  <c:v>2.4351403117179898E-2</c:v>
                </c:pt>
                <c:pt idx="92523">
                  <c:v>2.43513993918896E-2</c:v>
                </c:pt>
                <c:pt idx="92524">
                  <c:v>2.43513938039541E-2</c:v>
                </c:pt>
                <c:pt idx="92525">
                  <c:v>2.43513938039541E-2</c:v>
                </c:pt>
                <c:pt idx="92526">
                  <c:v>2.43513863533735E-2</c:v>
                </c:pt>
                <c:pt idx="92527">
                  <c:v>2.4351384490728399E-2</c:v>
                </c:pt>
                <c:pt idx="92528">
                  <c:v>2.4351382628083201E-2</c:v>
                </c:pt>
                <c:pt idx="92529">
                  <c:v>2.4351377040147799E-2</c:v>
                </c:pt>
                <c:pt idx="92530">
                  <c:v>2.4351382628083201E-2</c:v>
                </c:pt>
                <c:pt idx="92531">
                  <c:v>2.4351380765438101E-2</c:v>
                </c:pt>
                <c:pt idx="92532">
                  <c:v>2.43513733148575E-2</c:v>
                </c:pt>
                <c:pt idx="92533">
                  <c:v>2.43513733148575E-2</c:v>
                </c:pt>
                <c:pt idx="92534">
                  <c:v>2.4351367726922001E-2</c:v>
                </c:pt>
                <c:pt idx="92535">
                  <c:v>2.43513658642769E-2</c:v>
                </c:pt>
                <c:pt idx="92536">
                  <c:v>2.4351364001631699E-2</c:v>
                </c:pt>
                <c:pt idx="92537">
                  <c:v>2.4351358413696299E-2</c:v>
                </c:pt>
                <c:pt idx="92538">
                  <c:v>2.4351356551051102E-2</c:v>
                </c:pt>
                <c:pt idx="92539">
                  <c:v>2.43513528257608E-2</c:v>
                </c:pt>
                <c:pt idx="92540">
                  <c:v>2.4351347237825401E-2</c:v>
                </c:pt>
                <c:pt idx="92541">
                  <c:v>2.4351347237825401E-2</c:v>
                </c:pt>
                <c:pt idx="92542">
                  <c:v>2.4351343512535099E-2</c:v>
                </c:pt>
                <c:pt idx="92543">
                  <c:v>2.4351343512535099E-2</c:v>
                </c:pt>
                <c:pt idx="92544">
                  <c:v>2.43513397872448E-2</c:v>
                </c:pt>
                <c:pt idx="92545">
                  <c:v>2.4351336061954498E-2</c:v>
                </c:pt>
                <c:pt idx="92546">
                  <c:v>2.4351336061954498E-2</c:v>
                </c:pt>
                <c:pt idx="92547">
                  <c:v>2.43513397872448E-2</c:v>
                </c:pt>
                <c:pt idx="92548">
                  <c:v>2.4351326748728801E-2</c:v>
                </c:pt>
                <c:pt idx="92549">
                  <c:v>2.4351326748728801E-2</c:v>
                </c:pt>
                <c:pt idx="92550">
                  <c:v>2.4351330474018999E-2</c:v>
                </c:pt>
                <c:pt idx="92551">
                  <c:v>2.4351321160793301E-2</c:v>
                </c:pt>
                <c:pt idx="92552">
                  <c:v>2.4351315572857898E-2</c:v>
                </c:pt>
                <c:pt idx="92553">
                  <c:v>2.4351317435502999E-2</c:v>
                </c:pt>
                <c:pt idx="92554">
                  <c:v>2.4351315572857898E-2</c:v>
                </c:pt>
                <c:pt idx="92555">
                  <c:v>2.4351313710212701E-2</c:v>
                </c:pt>
                <c:pt idx="92556">
                  <c:v>2.4351308122277301E-2</c:v>
                </c:pt>
                <c:pt idx="92557">
                  <c:v>2.4351304396987E-2</c:v>
                </c:pt>
                <c:pt idx="92558">
                  <c:v>2.43513062596321E-2</c:v>
                </c:pt>
                <c:pt idx="92559">
                  <c:v>2.4351300671696701E-2</c:v>
                </c:pt>
                <c:pt idx="92560">
                  <c:v>2.43512988090515E-2</c:v>
                </c:pt>
                <c:pt idx="92561">
                  <c:v>2.43512988090515E-2</c:v>
                </c:pt>
                <c:pt idx="92562">
                  <c:v>2.4351296946406399E-2</c:v>
                </c:pt>
                <c:pt idx="92563">
                  <c:v>2.4351291358470899E-2</c:v>
                </c:pt>
                <c:pt idx="92564">
                  <c:v>2.4351289495825799E-2</c:v>
                </c:pt>
                <c:pt idx="92565">
                  <c:v>2.4351287633180601E-2</c:v>
                </c:pt>
                <c:pt idx="92566">
                  <c:v>2.4351283907890299E-2</c:v>
                </c:pt>
                <c:pt idx="92567">
                  <c:v>2.4351282045245198E-2</c:v>
                </c:pt>
                <c:pt idx="92568">
                  <c:v>2.4351276457309699E-2</c:v>
                </c:pt>
                <c:pt idx="92569">
                  <c:v>2.4351276457309699E-2</c:v>
                </c:pt>
                <c:pt idx="92570">
                  <c:v>2.4351270869374299E-2</c:v>
                </c:pt>
                <c:pt idx="92571">
                  <c:v>2.4351267144084001E-2</c:v>
                </c:pt>
                <c:pt idx="92572">
                  <c:v>2.4351267144084001E-2</c:v>
                </c:pt>
                <c:pt idx="92573">
                  <c:v>2.4351263418793699E-2</c:v>
                </c:pt>
                <c:pt idx="92574">
                  <c:v>2.4351267144084001E-2</c:v>
                </c:pt>
                <c:pt idx="92575">
                  <c:v>2.4351255968213099E-2</c:v>
                </c:pt>
                <c:pt idx="92576">
                  <c:v>2.4351263418793699E-2</c:v>
                </c:pt>
                <c:pt idx="92577">
                  <c:v>2.4351254105567901E-2</c:v>
                </c:pt>
                <c:pt idx="92578">
                  <c:v>2.4351250380277599E-2</c:v>
                </c:pt>
                <c:pt idx="92579">
                  <c:v>2.4351248517632498E-2</c:v>
                </c:pt>
                <c:pt idx="92580">
                  <c:v>2.4351248517632498E-2</c:v>
                </c:pt>
                <c:pt idx="92581">
                  <c:v>2.43512447923422E-2</c:v>
                </c:pt>
                <c:pt idx="92582">
                  <c:v>2.4351241067051901E-2</c:v>
                </c:pt>
                <c:pt idx="92583">
                  <c:v>2.43512447923422E-2</c:v>
                </c:pt>
                <c:pt idx="92584">
                  <c:v>2.43512392044067E-2</c:v>
                </c:pt>
                <c:pt idx="92585">
                  <c:v>2.43512317538261E-2</c:v>
                </c:pt>
                <c:pt idx="92586">
                  <c:v>2.4351229891180999E-2</c:v>
                </c:pt>
                <c:pt idx="92587">
                  <c:v>2.4351237341761599E-2</c:v>
                </c:pt>
                <c:pt idx="92588">
                  <c:v>2.4351229891180999E-2</c:v>
                </c:pt>
                <c:pt idx="92589">
                  <c:v>2.4351224303245499E-2</c:v>
                </c:pt>
                <c:pt idx="92590">
                  <c:v>2.4351222440600399E-2</c:v>
                </c:pt>
                <c:pt idx="92591">
                  <c:v>2.4351222440600399E-2</c:v>
                </c:pt>
                <c:pt idx="92592">
                  <c:v>2.4351216852665E-2</c:v>
                </c:pt>
                <c:pt idx="92593">
                  <c:v>2.4351214990019798E-2</c:v>
                </c:pt>
                <c:pt idx="92594">
                  <c:v>2.4351213127374701E-2</c:v>
                </c:pt>
                <c:pt idx="92595">
                  <c:v>2.4351213127374701E-2</c:v>
                </c:pt>
                <c:pt idx="92596">
                  <c:v>2.43512112647295E-2</c:v>
                </c:pt>
                <c:pt idx="92597">
                  <c:v>2.4351203814148899E-2</c:v>
                </c:pt>
                <c:pt idx="92598">
                  <c:v>2.4351203814148899E-2</c:v>
                </c:pt>
                <c:pt idx="92599">
                  <c:v>2.43511982262135E-2</c:v>
                </c:pt>
                <c:pt idx="92600">
                  <c:v>2.4351196363568299E-2</c:v>
                </c:pt>
                <c:pt idx="92601">
                  <c:v>2.43511982262135E-2</c:v>
                </c:pt>
                <c:pt idx="92602">
                  <c:v>2.43511907756329E-2</c:v>
                </c:pt>
                <c:pt idx="92603">
                  <c:v>2.4351194500923198E-2</c:v>
                </c:pt>
                <c:pt idx="92604">
                  <c:v>2.4351187050342601E-2</c:v>
                </c:pt>
                <c:pt idx="92605">
                  <c:v>2.4351187050342601E-2</c:v>
                </c:pt>
                <c:pt idx="92606">
                  <c:v>2.43511851876974E-2</c:v>
                </c:pt>
                <c:pt idx="92607">
                  <c:v>2.4351179599762001E-2</c:v>
                </c:pt>
                <c:pt idx="92608">
                  <c:v>2.43511777371168E-2</c:v>
                </c:pt>
                <c:pt idx="92609">
                  <c:v>2.4351174011826501E-2</c:v>
                </c:pt>
                <c:pt idx="92610">
                  <c:v>2.4351172149181401E-2</c:v>
                </c:pt>
                <c:pt idx="92611">
                  <c:v>2.4351172149181401E-2</c:v>
                </c:pt>
                <c:pt idx="92612">
                  <c:v>2.43511646986008E-2</c:v>
                </c:pt>
                <c:pt idx="92613">
                  <c:v>2.4351170286536199E-2</c:v>
                </c:pt>
                <c:pt idx="92614">
                  <c:v>2.4351160973310498E-2</c:v>
                </c:pt>
                <c:pt idx="92615">
                  <c:v>2.43511646986008E-2</c:v>
                </c:pt>
                <c:pt idx="92616">
                  <c:v>2.43511572480202E-2</c:v>
                </c:pt>
                <c:pt idx="92617">
                  <c:v>2.4351155385374999E-2</c:v>
                </c:pt>
                <c:pt idx="92618">
                  <c:v>2.4351153522729901E-2</c:v>
                </c:pt>
                <c:pt idx="92619">
                  <c:v>2.4351147934794402E-2</c:v>
                </c:pt>
                <c:pt idx="92620">
                  <c:v>2.43511516600847E-2</c:v>
                </c:pt>
                <c:pt idx="92621">
                  <c:v>2.43511442095041E-2</c:v>
                </c:pt>
                <c:pt idx="92622">
                  <c:v>2.4351146072149301E-2</c:v>
                </c:pt>
                <c:pt idx="92623">
                  <c:v>2.4351146072149301E-2</c:v>
                </c:pt>
                <c:pt idx="92624">
                  <c:v>2.4351142346858999E-2</c:v>
                </c:pt>
                <c:pt idx="92625">
                  <c:v>2.43511442095041E-2</c:v>
                </c:pt>
                <c:pt idx="92626">
                  <c:v>2.4351134896278399E-2</c:v>
                </c:pt>
                <c:pt idx="92627">
                  <c:v>2.4351134896278399E-2</c:v>
                </c:pt>
                <c:pt idx="92628">
                  <c:v>2.4351129308342899E-2</c:v>
                </c:pt>
                <c:pt idx="92629">
                  <c:v>2.4351129308342899E-2</c:v>
                </c:pt>
                <c:pt idx="92630">
                  <c:v>2.4351127445697798E-2</c:v>
                </c:pt>
                <c:pt idx="92631">
                  <c:v>2.43511255830526E-2</c:v>
                </c:pt>
                <c:pt idx="92632">
                  <c:v>2.4351119995117201E-2</c:v>
                </c:pt>
                <c:pt idx="92633">
                  <c:v>2.4351119995117201E-2</c:v>
                </c:pt>
                <c:pt idx="92634">
                  <c:v>2.4351119995117201E-2</c:v>
                </c:pt>
                <c:pt idx="92635">
                  <c:v>2.4351114407181702E-2</c:v>
                </c:pt>
                <c:pt idx="92636">
                  <c:v>2.4351114407181702E-2</c:v>
                </c:pt>
                <c:pt idx="92637">
                  <c:v>2.43511106818914E-2</c:v>
                </c:pt>
                <c:pt idx="92638">
                  <c:v>2.4351105093956001E-2</c:v>
                </c:pt>
                <c:pt idx="92639">
                  <c:v>2.4351105093956001E-2</c:v>
                </c:pt>
                <c:pt idx="92640">
                  <c:v>2.4351101368665699E-2</c:v>
                </c:pt>
                <c:pt idx="92641">
                  <c:v>2.43510976433754E-2</c:v>
                </c:pt>
                <c:pt idx="92642">
                  <c:v>2.43510976433754E-2</c:v>
                </c:pt>
                <c:pt idx="92643">
                  <c:v>2.43510957807303E-2</c:v>
                </c:pt>
                <c:pt idx="92644">
                  <c:v>2.4351092055440001E-2</c:v>
                </c:pt>
                <c:pt idx="92645">
                  <c:v>2.4351093918085098E-2</c:v>
                </c:pt>
                <c:pt idx="92646">
                  <c:v>2.4351088330149599E-2</c:v>
                </c:pt>
                <c:pt idx="92647">
                  <c:v>2.4351086467504501E-2</c:v>
                </c:pt>
                <c:pt idx="92648">
                  <c:v>2.4351084604859401E-2</c:v>
                </c:pt>
                <c:pt idx="92649">
                  <c:v>2.4351082742214199E-2</c:v>
                </c:pt>
                <c:pt idx="92650">
                  <c:v>2.4351079016923901E-2</c:v>
                </c:pt>
                <c:pt idx="92651">
                  <c:v>2.4351079016923901E-2</c:v>
                </c:pt>
                <c:pt idx="92652">
                  <c:v>2.4351071566343301E-2</c:v>
                </c:pt>
                <c:pt idx="92653">
                  <c:v>2.43510771542788E-2</c:v>
                </c:pt>
                <c:pt idx="92654">
                  <c:v>2.4351071566343301E-2</c:v>
                </c:pt>
                <c:pt idx="92655">
                  <c:v>2.43510697036982E-2</c:v>
                </c:pt>
                <c:pt idx="92656">
                  <c:v>2.43510622531176E-2</c:v>
                </c:pt>
                <c:pt idx="92657">
                  <c:v>2.43510622531176E-2</c:v>
                </c:pt>
                <c:pt idx="92658">
                  <c:v>2.4351065978407901E-2</c:v>
                </c:pt>
                <c:pt idx="92659">
                  <c:v>2.4351058527827301E-2</c:v>
                </c:pt>
                <c:pt idx="92660">
                  <c:v>2.43510622531176E-2</c:v>
                </c:pt>
                <c:pt idx="92661">
                  <c:v>2.4351054802536999E-2</c:v>
                </c:pt>
                <c:pt idx="92662">
                  <c:v>2.4351052939891801E-2</c:v>
                </c:pt>
                <c:pt idx="92663">
                  <c:v>2.4351052939891801E-2</c:v>
                </c:pt>
                <c:pt idx="92664">
                  <c:v>2.4351051077246701E-2</c:v>
                </c:pt>
                <c:pt idx="92665">
                  <c:v>2.4351045489311201E-2</c:v>
                </c:pt>
                <c:pt idx="92666">
                  <c:v>2.4351045489311201E-2</c:v>
                </c:pt>
                <c:pt idx="92667">
                  <c:v>2.4351038038730601E-2</c:v>
                </c:pt>
                <c:pt idx="92668">
                  <c:v>2.4351038038730601E-2</c:v>
                </c:pt>
                <c:pt idx="92669">
                  <c:v>2.4351038038730601E-2</c:v>
                </c:pt>
                <c:pt idx="92670">
                  <c:v>2.4351034313440299E-2</c:v>
                </c:pt>
                <c:pt idx="92671">
                  <c:v>2.4351028725504899E-2</c:v>
                </c:pt>
                <c:pt idx="92672">
                  <c:v>2.4351032450795201E-2</c:v>
                </c:pt>
                <c:pt idx="92673">
                  <c:v>2.4351032450795201E-2</c:v>
                </c:pt>
                <c:pt idx="92674">
                  <c:v>2.43510231375694E-2</c:v>
                </c:pt>
                <c:pt idx="92675">
                  <c:v>2.43510231375694E-2</c:v>
                </c:pt>
                <c:pt idx="92676">
                  <c:v>2.4351019412279101E-2</c:v>
                </c:pt>
                <c:pt idx="92677">
                  <c:v>2.43510231375694E-2</c:v>
                </c:pt>
                <c:pt idx="92678">
                  <c:v>2.4351017549634001E-2</c:v>
                </c:pt>
                <c:pt idx="92679">
                  <c:v>2.4351019412279101E-2</c:v>
                </c:pt>
                <c:pt idx="92680">
                  <c:v>2.4351011961698501E-2</c:v>
                </c:pt>
                <c:pt idx="92681">
                  <c:v>2.4351008236408199E-2</c:v>
                </c:pt>
                <c:pt idx="92682">
                  <c:v>2.43510100990534E-2</c:v>
                </c:pt>
                <c:pt idx="92683">
                  <c:v>2.43510026484728E-2</c:v>
                </c:pt>
                <c:pt idx="92684">
                  <c:v>2.43510026484728E-2</c:v>
                </c:pt>
                <c:pt idx="92685">
                  <c:v>2.4351000785827599E-2</c:v>
                </c:pt>
                <c:pt idx="92686">
                  <c:v>2.4350998923182501E-2</c:v>
                </c:pt>
                <c:pt idx="92687">
                  <c:v>2.4351000785827599E-2</c:v>
                </c:pt>
                <c:pt idx="92688">
                  <c:v>2.4350995197892199E-2</c:v>
                </c:pt>
                <c:pt idx="92689">
                  <c:v>2.43509896099567E-2</c:v>
                </c:pt>
                <c:pt idx="92690">
                  <c:v>2.43509896099567E-2</c:v>
                </c:pt>
                <c:pt idx="92691">
                  <c:v>2.43509896099567E-2</c:v>
                </c:pt>
                <c:pt idx="92692">
                  <c:v>2.4350985884666401E-2</c:v>
                </c:pt>
                <c:pt idx="92693">
                  <c:v>2.4350985884666401E-2</c:v>
                </c:pt>
                <c:pt idx="92694">
                  <c:v>2.4350984022021301E-2</c:v>
                </c:pt>
                <c:pt idx="92695">
                  <c:v>2.43509747087956E-2</c:v>
                </c:pt>
                <c:pt idx="92696">
                  <c:v>2.43509765714407E-2</c:v>
                </c:pt>
                <c:pt idx="92697">
                  <c:v>2.4350978434085801E-2</c:v>
                </c:pt>
                <c:pt idx="92698">
                  <c:v>2.4350967258214899E-2</c:v>
                </c:pt>
                <c:pt idx="92699">
                  <c:v>2.4350967258214899E-2</c:v>
                </c:pt>
                <c:pt idx="92700">
                  <c:v>2.4350965395569801E-2</c:v>
                </c:pt>
                <c:pt idx="92701">
                  <c:v>2.4350967258214899E-2</c:v>
                </c:pt>
                <c:pt idx="92702">
                  <c:v>2.43509691208601E-2</c:v>
                </c:pt>
                <c:pt idx="92703">
                  <c:v>2.4350963532924701E-2</c:v>
                </c:pt>
                <c:pt idx="92704">
                  <c:v>2.4350959807634302E-2</c:v>
                </c:pt>
                <c:pt idx="92705">
                  <c:v>2.4350959807634302E-2</c:v>
                </c:pt>
                <c:pt idx="92706">
                  <c:v>2.43509560823441E-2</c:v>
                </c:pt>
                <c:pt idx="92707">
                  <c:v>2.4350950494408601E-2</c:v>
                </c:pt>
                <c:pt idx="92708">
                  <c:v>2.4350950494408601E-2</c:v>
                </c:pt>
                <c:pt idx="92709">
                  <c:v>2.43509560823441E-2</c:v>
                </c:pt>
                <c:pt idx="92710">
                  <c:v>2.43509486317635E-2</c:v>
                </c:pt>
                <c:pt idx="92711">
                  <c:v>2.43509486317635E-2</c:v>
                </c:pt>
                <c:pt idx="92712">
                  <c:v>2.4350941181182899E-2</c:v>
                </c:pt>
                <c:pt idx="92713">
                  <c:v>2.4350943043828E-2</c:v>
                </c:pt>
                <c:pt idx="92714">
                  <c:v>2.4350941181182899E-2</c:v>
                </c:pt>
                <c:pt idx="92715">
                  <c:v>2.4350933730602299E-2</c:v>
                </c:pt>
                <c:pt idx="92716">
                  <c:v>2.4350933730602299E-2</c:v>
                </c:pt>
                <c:pt idx="92717">
                  <c:v>2.4350930005312001E-2</c:v>
                </c:pt>
                <c:pt idx="92718">
                  <c:v>2.4350933730602299E-2</c:v>
                </c:pt>
                <c:pt idx="92719">
                  <c:v>2.4350926280021699E-2</c:v>
                </c:pt>
                <c:pt idx="92720">
                  <c:v>2.4350926280021699E-2</c:v>
                </c:pt>
                <c:pt idx="92721">
                  <c:v>2.4350924417376501E-2</c:v>
                </c:pt>
                <c:pt idx="92722">
                  <c:v>2.4350918829441098E-2</c:v>
                </c:pt>
                <c:pt idx="92723">
                  <c:v>2.4350916966795901E-2</c:v>
                </c:pt>
                <c:pt idx="92724">
                  <c:v>2.4350916966795901E-2</c:v>
                </c:pt>
                <c:pt idx="92725">
                  <c:v>2.4350918829441098E-2</c:v>
                </c:pt>
                <c:pt idx="92726">
                  <c:v>2.4350913241505599E-2</c:v>
                </c:pt>
                <c:pt idx="92727">
                  <c:v>2.43509095162153E-2</c:v>
                </c:pt>
                <c:pt idx="92728">
                  <c:v>2.4350907653570199E-2</c:v>
                </c:pt>
                <c:pt idx="92729">
                  <c:v>2.4350907653570199E-2</c:v>
                </c:pt>
                <c:pt idx="92730">
                  <c:v>2.4350900202989599E-2</c:v>
                </c:pt>
                <c:pt idx="92731">
                  <c:v>2.4350900202989599E-2</c:v>
                </c:pt>
                <c:pt idx="92732">
                  <c:v>2.4350898340344401E-2</c:v>
                </c:pt>
                <c:pt idx="92733">
                  <c:v>2.4350896477699301E-2</c:v>
                </c:pt>
                <c:pt idx="92734">
                  <c:v>2.4350892752408999E-2</c:v>
                </c:pt>
                <c:pt idx="92735">
                  <c:v>2.4350892752408999E-2</c:v>
                </c:pt>
                <c:pt idx="92736">
                  <c:v>2.4350890889763801E-2</c:v>
                </c:pt>
                <c:pt idx="92737">
                  <c:v>2.4350887164473499E-2</c:v>
                </c:pt>
                <c:pt idx="92738">
                  <c:v>2.43508890271187E-2</c:v>
                </c:pt>
                <c:pt idx="92739">
                  <c:v>2.43508890271187E-2</c:v>
                </c:pt>
                <c:pt idx="92740">
                  <c:v>2.4350887164473499E-2</c:v>
                </c:pt>
                <c:pt idx="92741">
                  <c:v>2.4350879713892899E-2</c:v>
                </c:pt>
                <c:pt idx="92742">
                  <c:v>2.43508815765381E-2</c:v>
                </c:pt>
                <c:pt idx="92743">
                  <c:v>2.43508759886026E-2</c:v>
                </c:pt>
                <c:pt idx="92744">
                  <c:v>2.43508759886026E-2</c:v>
                </c:pt>
                <c:pt idx="92745">
                  <c:v>2.4350872263312302E-2</c:v>
                </c:pt>
                <c:pt idx="92746">
                  <c:v>2.4350874125957499E-2</c:v>
                </c:pt>
                <c:pt idx="92747">
                  <c:v>2.4350866675376899E-2</c:v>
                </c:pt>
                <c:pt idx="92748">
                  <c:v>2.4350870400667201E-2</c:v>
                </c:pt>
                <c:pt idx="92749">
                  <c:v>2.4350866675376899E-2</c:v>
                </c:pt>
                <c:pt idx="92750">
                  <c:v>2.4350864812731701E-2</c:v>
                </c:pt>
                <c:pt idx="92751">
                  <c:v>2.4350855499506E-2</c:v>
                </c:pt>
                <c:pt idx="92752">
                  <c:v>2.4350862950086601E-2</c:v>
                </c:pt>
                <c:pt idx="92753">
                  <c:v>2.43508536368609E-2</c:v>
                </c:pt>
                <c:pt idx="92754">
                  <c:v>2.43508536368609E-2</c:v>
                </c:pt>
                <c:pt idx="92755">
                  <c:v>2.4350855499506E-2</c:v>
                </c:pt>
                <c:pt idx="92756">
                  <c:v>2.43508536368609E-2</c:v>
                </c:pt>
                <c:pt idx="92757">
                  <c:v>2.43508480489254E-2</c:v>
                </c:pt>
                <c:pt idx="92758">
                  <c:v>2.43508480489254E-2</c:v>
                </c:pt>
                <c:pt idx="92759">
                  <c:v>2.4350844323635101E-2</c:v>
                </c:pt>
                <c:pt idx="92760">
                  <c:v>2.4350840598344799E-2</c:v>
                </c:pt>
                <c:pt idx="92761">
                  <c:v>2.4350838735699602E-2</c:v>
                </c:pt>
                <c:pt idx="92762">
                  <c:v>2.4350838735699602E-2</c:v>
                </c:pt>
                <c:pt idx="92763">
                  <c:v>2.4350836873054501E-2</c:v>
                </c:pt>
                <c:pt idx="92764">
                  <c:v>2.4350833147764199E-2</c:v>
                </c:pt>
                <c:pt idx="92765">
                  <c:v>2.43508275598288E-2</c:v>
                </c:pt>
                <c:pt idx="92766">
                  <c:v>2.4350829422473901E-2</c:v>
                </c:pt>
                <c:pt idx="92767">
                  <c:v>2.4350823834538501E-2</c:v>
                </c:pt>
                <c:pt idx="92768">
                  <c:v>2.4350823834538501E-2</c:v>
                </c:pt>
                <c:pt idx="92769">
                  <c:v>2.4350823834538501E-2</c:v>
                </c:pt>
                <c:pt idx="92770">
                  <c:v>2.43508219718933E-2</c:v>
                </c:pt>
                <c:pt idx="92771">
                  <c:v>2.4350820109248199E-2</c:v>
                </c:pt>
                <c:pt idx="92772">
                  <c:v>2.4350816383957901E-2</c:v>
                </c:pt>
                <c:pt idx="92773">
                  <c:v>2.4350810796022401E-2</c:v>
                </c:pt>
                <c:pt idx="92774">
                  <c:v>2.4350812658667599E-2</c:v>
                </c:pt>
                <c:pt idx="92775">
                  <c:v>2.4350812658667599E-2</c:v>
                </c:pt>
                <c:pt idx="92776">
                  <c:v>2.4350810796022401E-2</c:v>
                </c:pt>
                <c:pt idx="92777">
                  <c:v>2.4350810796022401E-2</c:v>
                </c:pt>
                <c:pt idx="92778">
                  <c:v>2.4350807070732099E-2</c:v>
                </c:pt>
                <c:pt idx="92779">
                  <c:v>2.4350803345441801E-2</c:v>
                </c:pt>
                <c:pt idx="92780">
                  <c:v>2.4350799620151499E-2</c:v>
                </c:pt>
                <c:pt idx="92781">
                  <c:v>2.4350803345441801E-2</c:v>
                </c:pt>
                <c:pt idx="92782">
                  <c:v>2.4350797757506398E-2</c:v>
                </c:pt>
                <c:pt idx="92783">
                  <c:v>2.43507940322161E-2</c:v>
                </c:pt>
                <c:pt idx="92784">
                  <c:v>2.43507958948612E-2</c:v>
                </c:pt>
                <c:pt idx="92785">
                  <c:v>2.43507884442806E-2</c:v>
                </c:pt>
                <c:pt idx="92786">
                  <c:v>2.4350790306925801E-2</c:v>
                </c:pt>
                <c:pt idx="92787">
                  <c:v>2.43507884442806E-2</c:v>
                </c:pt>
                <c:pt idx="92788">
                  <c:v>2.43507809937E-2</c:v>
                </c:pt>
                <c:pt idx="92789">
                  <c:v>2.43507809937E-2</c:v>
                </c:pt>
                <c:pt idx="92790">
                  <c:v>2.43507809937E-2</c:v>
                </c:pt>
                <c:pt idx="92791">
                  <c:v>2.4350779131054899E-2</c:v>
                </c:pt>
                <c:pt idx="92792">
                  <c:v>2.4350777268409701E-2</c:v>
                </c:pt>
                <c:pt idx="92793">
                  <c:v>2.43507809937E-2</c:v>
                </c:pt>
                <c:pt idx="92794">
                  <c:v>2.4350771680474299E-2</c:v>
                </c:pt>
                <c:pt idx="92795">
                  <c:v>2.4350771680474299E-2</c:v>
                </c:pt>
                <c:pt idx="92796">
                  <c:v>2.4350769817829101E-2</c:v>
                </c:pt>
                <c:pt idx="92797">
                  <c:v>2.4350764229893702E-2</c:v>
                </c:pt>
                <c:pt idx="92798">
                  <c:v>2.4350764229893702E-2</c:v>
                </c:pt>
                <c:pt idx="92799">
                  <c:v>2.43507605046034E-2</c:v>
                </c:pt>
                <c:pt idx="92800">
                  <c:v>2.4350756779313101E-2</c:v>
                </c:pt>
                <c:pt idx="92801">
                  <c:v>2.43507605046034E-2</c:v>
                </c:pt>
                <c:pt idx="92802">
                  <c:v>2.4350753054022799E-2</c:v>
                </c:pt>
                <c:pt idx="92803">
                  <c:v>2.4350756779313101E-2</c:v>
                </c:pt>
                <c:pt idx="92804">
                  <c:v>2.4350753054022799E-2</c:v>
                </c:pt>
                <c:pt idx="92805">
                  <c:v>2.4350753054022799E-2</c:v>
                </c:pt>
                <c:pt idx="92806">
                  <c:v>2.4350753054022799E-2</c:v>
                </c:pt>
                <c:pt idx="92807">
                  <c:v>2.43507474660873E-2</c:v>
                </c:pt>
                <c:pt idx="92808">
                  <c:v>2.43507474660873E-2</c:v>
                </c:pt>
                <c:pt idx="92809">
                  <c:v>2.4350740015506699E-2</c:v>
                </c:pt>
                <c:pt idx="92810">
                  <c:v>2.4350740015506699E-2</c:v>
                </c:pt>
                <c:pt idx="92811">
                  <c:v>2.4350740015506699E-2</c:v>
                </c:pt>
                <c:pt idx="92812">
                  <c:v>2.4350736290216401E-2</c:v>
                </c:pt>
                <c:pt idx="92813">
                  <c:v>2.4350738152861599E-2</c:v>
                </c:pt>
                <c:pt idx="92814">
                  <c:v>2.4350738152861599E-2</c:v>
                </c:pt>
                <c:pt idx="92815">
                  <c:v>2.4350730702281002E-2</c:v>
                </c:pt>
                <c:pt idx="92816">
                  <c:v>2.43507269769907E-2</c:v>
                </c:pt>
                <c:pt idx="92817">
                  <c:v>2.43507269769907E-2</c:v>
                </c:pt>
                <c:pt idx="92818">
                  <c:v>2.43507269769907E-2</c:v>
                </c:pt>
                <c:pt idx="92819">
                  <c:v>2.43507269769907E-2</c:v>
                </c:pt>
                <c:pt idx="92820">
                  <c:v>2.4350721389055301E-2</c:v>
                </c:pt>
                <c:pt idx="92821">
                  <c:v>2.4350719526410099E-2</c:v>
                </c:pt>
                <c:pt idx="92822">
                  <c:v>2.4350719526410099E-2</c:v>
                </c:pt>
                <c:pt idx="92823">
                  <c:v>2.4350717663764902E-2</c:v>
                </c:pt>
                <c:pt idx="92824">
                  <c:v>2.4350712075829499E-2</c:v>
                </c:pt>
                <c:pt idx="92825">
                  <c:v>2.43507139384747E-2</c:v>
                </c:pt>
                <c:pt idx="92826">
                  <c:v>2.4350712075829499E-2</c:v>
                </c:pt>
                <c:pt idx="92827">
                  <c:v>2.4350708350539201E-2</c:v>
                </c:pt>
                <c:pt idx="92828">
                  <c:v>2.4350710213184398E-2</c:v>
                </c:pt>
                <c:pt idx="92829">
                  <c:v>2.4350702762603801E-2</c:v>
                </c:pt>
                <c:pt idx="92830">
                  <c:v>2.4350697174668302E-2</c:v>
                </c:pt>
                <c:pt idx="92831">
                  <c:v>2.4350702762603801E-2</c:v>
                </c:pt>
                <c:pt idx="92832">
                  <c:v>2.4350702762603801E-2</c:v>
                </c:pt>
                <c:pt idx="92833">
                  <c:v>2.4350697174668302E-2</c:v>
                </c:pt>
                <c:pt idx="92834">
                  <c:v>2.4350695312023201E-2</c:v>
                </c:pt>
                <c:pt idx="92835">
                  <c:v>2.4350693449378E-2</c:v>
                </c:pt>
                <c:pt idx="92836">
                  <c:v>2.4350695312023201E-2</c:v>
                </c:pt>
                <c:pt idx="92837">
                  <c:v>2.4350687861442601E-2</c:v>
                </c:pt>
                <c:pt idx="92838">
                  <c:v>2.4350687861442601E-2</c:v>
                </c:pt>
                <c:pt idx="92839">
                  <c:v>2.4350685998797399E-2</c:v>
                </c:pt>
                <c:pt idx="92840">
                  <c:v>2.4350685998797399E-2</c:v>
                </c:pt>
                <c:pt idx="92841">
                  <c:v>2.4350676685571698E-2</c:v>
                </c:pt>
                <c:pt idx="92842">
                  <c:v>2.4350676685571698E-2</c:v>
                </c:pt>
                <c:pt idx="92843">
                  <c:v>2.43506748229265E-2</c:v>
                </c:pt>
                <c:pt idx="92844">
                  <c:v>2.4350671097636199E-2</c:v>
                </c:pt>
                <c:pt idx="92845">
                  <c:v>2.4350671097636199E-2</c:v>
                </c:pt>
                <c:pt idx="92846">
                  <c:v>2.4350671097636199E-2</c:v>
                </c:pt>
                <c:pt idx="92847">
                  <c:v>2.43506673723459E-2</c:v>
                </c:pt>
                <c:pt idx="92848">
                  <c:v>2.43506673723459E-2</c:v>
                </c:pt>
                <c:pt idx="92849">
                  <c:v>2.4350665509700799E-2</c:v>
                </c:pt>
                <c:pt idx="92850">
                  <c:v>2.4350661784410501E-2</c:v>
                </c:pt>
                <c:pt idx="92851">
                  <c:v>2.4350661784410501E-2</c:v>
                </c:pt>
                <c:pt idx="92852">
                  <c:v>2.4350661784410501E-2</c:v>
                </c:pt>
                <c:pt idx="92853">
                  <c:v>2.4350654333829901E-2</c:v>
                </c:pt>
                <c:pt idx="92854">
                  <c:v>2.4350658059120199E-2</c:v>
                </c:pt>
                <c:pt idx="92855">
                  <c:v>2.4350654333829901E-2</c:v>
                </c:pt>
                <c:pt idx="92856">
                  <c:v>2.4350658059120199E-2</c:v>
                </c:pt>
                <c:pt idx="92857">
                  <c:v>2.4350645020604099E-2</c:v>
                </c:pt>
                <c:pt idx="92858">
                  <c:v>2.4350648745894401E-2</c:v>
                </c:pt>
                <c:pt idx="92859">
                  <c:v>2.4350645020604099E-2</c:v>
                </c:pt>
                <c:pt idx="92860">
                  <c:v>2.4350643157959002E-2</c:v>
                </c:pt>
                <c:pt idx="92861">
                  <c:v>2.4350637570023499E-2</c:v>
                </c:pt>
                <c:pt idx="92862">
                  <c:v>2.43506412953138E-2</c:v>
                </c:pt>
                <c:pt idx="92863">
                  <c:v>2.43506412953138E-2</c:v>
                </c:pt>
                <c:pt idx="92864">
                  <c:v>2.43506338447332E-2</c:v>
                </c:pt>
                <c:pt idx="92865">
                  <c:v>2.4350637570023499E-2</c:v>
                </c:pt>
                <c:pt idx="92866">
                  <c:v>2.4350635707378401E-2</c:v>
                </c:pt>
                <c:pt idx="92867">
                  <c:v>2.4350631982088099E-2</c:v>
                </c:pt>
                <c:pt idx="92868">
                  <c:v>2.4350628256797801E-2</c:v>
                </c:pt>
                <c:pt idx="92869">
                  <c:v>2.4350628256797801E-2</c:v>
                </c:pt>
                <c:pt idx="92870">
                  <c:v>2.4350624531507499E-2</c:v>
                </c:pt>
                <c:pt idx="92871">
                  <c:v>2.43506263941526E-2</c:v>
                </c:pt>
                <c:pt idx="92872">
                  <c:v>2.4350624531507499E-2</c:v>
                </c:pt>
                <c:pt idx="92873">
                  <c:v>2.4350615218281701E-2</c:v>
                </c:pt>
                <c:pt idx="92874">
                  <c:v>2.4350618943571999E-2</c:v>
                </c:pt>
                <c:pt idx="92875">
                  <c:v>2.4350617080926899E-2</c:v>
                </c:pt>
                <c:pt idx="92876">
                  <c:v>2.4350609630346302E-2</c:v>
                </c:pt>
                <c:pt idx="92877">
                  <c:v>2.4350611492991499E-2</c:v>
                </c:pt>
                <c:pt idx="92878">
                  <c:v>2.4350609630346302E-2</c:v>
                </c:pt>
                <c:pt idx="92879">
                  <c:v>2.4350609630346302E-2</c:v>
                </c:pt>
                <c:pt idx="92880">
                  <c:v>2.4350607767701201E-2</c:v>
                </c:pt>
                <c:pt idx="92881">
                  <c:v>2.4350602179765701E-2</c:v>
                </c:pt>
                <c:pt idx="92882">
                  <c:v>2.4350605905056E-2</c:v>
                </c:pt>
                <c:pt idx="92883">
                  <c:v>2.4350607767701201E-2</c:v>
                </c:pt>
                <c:pt idx="92884">
                  <c:v>2.4350602179765701E-2</c:v>
                </c:pt>
                <c:pt idx="92885">
                  <c:v>2.4350594729185101E-2</c:v>
                </c:pt>
                <c:pt idx="92886">
                  <c:v>2.4350591003894799E-2</c:v>
                </c:pt>
                <c:pt idx="92887">
                  <c:v>2.435059286654E-2</c:v>
                </c:pt>
                <c:pt idx="92888">
                  <c:v>2.4350589141249698E-2</c:v>
                </c:pt>
                <c:pt idx="92889">
                  <c:v>2.4350591003894799E-2</c:v>
                </c:pt>
                <c:pt idx="92890">
                  <c:v>2.43505854159594E-2</c:v>
                </c:pt>
                <c:pt idx="92891">
                  <c:v>2.43505854159594E-2</c:v>
                </c:pt>
                <c:pt idx="92892">
                  <c:v>2.4350583553314199E-2</c:v>
                </c:pt>
                <c:pt idx="92893">
                  <c:v>2.43505854159594E-2</c:v>
                </c:pt>
                <c:pt idx="92894">
                  <c:v>2.4350577965378799E-2</c:v>
                </c:pt>
                <c:pt idx="92895">
                  <c:v>2.4350574240088501E-2</c:v>
                </c:pt>
                <c:pt idx="92896">
                  <c:v>2.4350574240088501E-2</c:v>
                </c:pt>
                <c:pt idx="92897">
                  <c:v>2.4350577965378799E-2</c:v>
                </c:pt>
                <c:pt idx="92898">
                  <c:v>2.43505723774433E-2</c:v>
                </c:pt>
                <c:pt idx="92899">
                  <c:v>2.43505723774433E-2</c:v>
                </c:pt>
                <c:pt idx="92900">
                  <c:v>2.4350564926862699E-2</c:v>
                </c:pt>
                <c:pt idx="92901">
                  <c:v>2.43505593389273E-2</c:v>
                </c:pt>
                <c:pt idx="92902">
                  <c:v>2.4350564926862699E-2</c:v>
                </c:pt>
                <c:pt idx="92903">
                  <c:v>2.4350561201572401E-2</c:v>
                </c:pt>
                <c:pt idx="92904">
                  <c:v>2.4350564926862699E-2</c:v>
                </c:pt>
                <c:pt idx="92905">
                  <c:v>2.4350557476282099E-2</c:v>
                </c:pt>
                <c:pt idx="92906">
                  <c:v>2.43505593389273E-2</c:v>
                </c:pt>
                <c:pt idx="92907">
                  <c:v>2.4350555613636998E-2</c:v>
                </c:pt>
                <c:pt idx="92908">
                  <c:v>2.4350555613636998E-2</c:v>
                </c:pt>
                <c:pt idx="92909">
                  <c:v>2.43505518883467E-2</c:v>
                </c:pt>
                <c:pt idx="92910">
                  <c:v>2.4350550025701499E-2</c:v>
                </c:pt>
                <c:pt idx="92911">
                  <c:v>2.4350548163056401E-2</c:v>
                </c:pt>
                <c:pt idx="92912">
                  <c:v>2.4350548163056401E-2</c:v>
                </c:pt>
                <c:pt idx="92913">
                  <c:v>2.4350542575120902E-2</c:v>
                </c:pt>
                <c:pt idx="92914">
                  <c:v>2.4350540712475801E-2</c:v>
                </c:pt>
                <c:pt idx="92915">
                  <c:v>2.4350540712475801E-2</c:v>
                </c:pt>
                <c:pt idx="92916">
                  <c:v>2.4350535124540301E-2</c:v>
                </c:pt>
                <c:pt idx="92917">
                  <c:v>2.4350535124540301E-2</c:v>
                </c:pt>
                <c:pt idx="92918">
                  <c:v>2.43505388498306E-2</c:v>
                </c:pt>
                <c:pt idx="92919">
                  <c:v>2.4350531399249999E-2</c:v>
                </c:pt>
                <c:pt idx="92920">
                  <c:v>2.4350531399249999E-2</c:v>
                </c:pt>
                <c:pt idx="92921">
                  <c:v>2.4350523948669399E-2</c:v>
                </c:pt>
                <c:pt idx="92922">
                  <c:v>2.4350529536604899E-2</c:v>
                </c:pt>
                <c:pt idx="92923">
                  <c:v>2.4350529536604899E-2</c:v>
                </c:pt>
                <c:pt idx="92924">
                  <c:v>2.4350523948669399E-2</c:v>
                </c:pt>
                <c:pt idx="92925">
                  <c:v>2.4350518360734E-2</c:v>
                </c:pt>
                <c:pt idx="92926">
                  <c:v>2.4350516498088799E-2</c:v>
                </c:pt>
                <c:pt idx="92927">
                  <c:v>2.4350516498088799E-2</c:v>
                </c:pt>
                <c:pt idx="92928">
                  <c:v>2.4350516498088799E-2</c:v>
                </c:pt>
                <c:pt idx="92929">
                  <c:v>2.4350514635443701E-2</c:v>
                </c:pt>
                <c:pt idx="92930">
                  <c:v>2.4350516498088799E-2</c:v>
                </c:pt>
                <c:pt idx="92931">
                  <c:v>2.4350509047508202E-2</c:v>
                </c:pt>
                <c:pt idx="92932">
                  <c:v>2.4350509047508202E-2</c:v>
                </c:pt>
                <c:pt idx="92933">
                  <c:v>2.4350507184863101E-2</c:v>
                </c:pt>
                <c:pt idx="92934">
                  <c:v>2.43505053222179E-2</c:v>
                </c:pt>
                <c:pt idx="92935">
                  <c:v>2.4350499734282501E-2</c:v>
                </c:pt>
                <c:pt idx="92936">
                  <c:v>2.4350499734282501E-2</c:v>
                </c:pt>
                <c:pt idx="92937">
                  <c:v>2.4350497871637299E-2</c:v>
                </c:pt>
                <c:pt idx="92938">
                  <c:v>2.4350497871637299E-2</c:v>
                </c:pt>
                <c:pt idx="92939">
                  <c:v>2.4350497871637299E-2</c:v>
                </c:pt>
                <c:pt idx="92940">
                  <c:v>2.4350496008992199E-2</c:v>
                </c:pt>
                <c:pt idx="92941">
                  <c:v>2.4350497871637299E-2</c:v>
                </c:pt>
                <c:pt idx="92942">
                  <c:v>2.4350488558411602E-2</c:v>
                </c:pt>
                <c:pt idx="92943">
                  <c:v>2.4350486695766501E-2</c:v>
                </c:pt>
                <c:pt idx="92944">
                  <c:v>2.4350490421056799E-2</c:v>
                </c:pt>
                <c:pt idx="92945">
                  <c:v>2.4350479245185901E-2</c:v>
                </c:pt>
                <c:pt idx="92946">
                  <c:v>2.4350482970476098E-2</c:v>
                </c:pt>
                <c:pt idx="92947">
                  <c:v>2.4350481107831001E-2</c:v>
                </c:pt>
                <c:pt idx="92948">
                  <c:v>2.4350475519895502E-2</c:v>
                </c:pt>
                <c:pt idx="92949">
                  <c:v>2.4350473657250401E-2</c:v>
                </c:pt>
                <c:pt idx="92950">
                  <c:v>2.4350475519895502E-2</c:v>
                </c:pt>
                <c:pt idx="92951">
                  <c:v>2.4350473657250401E-2</c:v>
                </c:pt>
                <c:pt idx="92952">
                  <c:v>2.43504717946053E-2</c:v>
                </c:pt>
                <c:pt idx="92953">
                  <c:v>2.43504717946053E-2</c:v>
                </c:pt>
                <c:pt idx="92954">
                  <c:v>2.43504662066698E-2</c:v>
                </c:pt>
                <c:pt idx="92955">
                  <c:v>2.43504643440247E-2</c:v>
                </c:pt>
                <c:pt idx="92956">
                  <c:v>2.43504643440247E-2</c:v>
                </c:pt>
                <c:pt idx="92957">
                  <c:v>2.43504587560892E-2</c:v>
                </c:pt>
                <c:pt idx="92958">
                  <c:v>2.4350462481379499E-2</c:v>
                </c:pt>
                <c:pt idx="92959">
                  <c:v>2.43504587560892E-2</c:v>
                </c:pt>
                <c:pt idx="92960">
                  <c:v>2.4350456893444099E-2</c:v>
                </c:pt>
                <c:pt idx="92961">
                  <c:v>2.4350453168153801E-2</c:v>
                </c:pt>
                <c:pt idx="92962">
                  <c:v>2.4350456893444099E-2</c:v>
                </c:pt>
                <c:pt idx="92963">
                  <c:v>2.4350449442863499E-2</c:v>
                </c:pt>
                <c:pt idx="92964">
                  <c:v>2.4350449442863499E-2</c:v>
                </c:pt>
                <c:pt idx="92965">
                  <c:v>2.4350447580218301E-2</c:v>
                </c:pt>
                <c:pt idx="92966">
                  <c:v>2.4350447580218301E-2</c:v>
                </c:pt>
                <c:pt idx="92967">
                  <c:v>2.4350440129637701E-2</c:v>
                </c:pt>
                <c:pt idx="92968">
                  <c:v>2.4350436404347399E-2</c:v>
                </c:pt>
                <c:pt idx="92969">
                  <c:v>2.43504382669926E-2</c:v>
                </c:pt>
                <c:pt idx="92970">
                  <c:v>2.43504326790571E-2</c:v>
                </c:pt>
                <c:pt idx="92971">
                  <c:v>2.4350436404347399E-2</c:v>
                </c:pt>
                <c:pt idx="92972">
                  <c:v>2.4350430816412E-2</c:v>
                </c:pt>
                <c:pt idx="92973">
                  <c:v>2.4350430816412E-2</c:v>
                </c:pt>
                <c:pt idx="92974">
                  <c:v>2.4350427091121701E-2</c:v>
                </c:pt>
                <c:pt idx="92975">
                  <c:v>2.4350427091121701E-2</c:v>
                </c:pt>
                <c:pt idx="92976">
                  <c:v>2.4350428953766799E-2</c:v>
                </c:pt>
                <c:pt idx="92977">
                  <c:v>2.4350428953766799E-2</c:v>
                </c:pt>
                <c:pt idx="92978">
                  <c:v>2.4350423365831399E-2</c:v>
                </c:pt>
                <c:pt idx="92979">
                  <c:v>2.4350415915250799E-2</c:v>
                </c:pt>
                <c:pt idx="92980">
                  <c:v>2.4350419640541101E-2</c:v>
                </c:pt>
                <c:pt idx="92981">
                  <c:v>2.4350415915250799E-2</c:v>
                </c:pt>
                <c:pt idx="92982">
                  <c:v>2.4350415915250799E-2</c:v>
                </c:pt>
                <c:pt idx="92983">
                  <c:v>2.4350414052605601E-2</c:v>
                </c:pt>
                <c:pt idx="92984">
                  <c:v>2.4350414052605601E-2</c:v>
                </c:pt>
                <c:pt idx="92985">
                  <c:v>2.4350410327315299E-2</c:v>
                </c:pt>
                <c:pt idx="92986">
                  <c:v>2.4350410327315299E-2</c:v>
                </c:pt>
                <c:pt idx="92987">
                  <c:v>2.4350410327315299E-2</c:v>
                </c:pt>
                <c:pt idx="92988">
                  <c:v>2.43504047393799E-2</c:v>
                </c:pt>
                <c:pt idx="92989">
                  <c:v>2.4350402876734699E-2</c:v>
                </c:pt>
                <c:pt idx="92990">
                  <c:v>2.43503991514444E-2</c:v>
                </c:pt>
                <c:pt idx="92991">
                  <c:v>2.4350402876734699E-2</c:v>
                </c:pt>
                <c:pt idx="92992">
                  <c:v>2.43503991514444E-2</c:v>
                </c:pt>
                <c:pt idx="92993">
                  <c:v>2.4350395426154098E-2</c:v>
                </c:pt>
                <c:pt idx="92994">
                  <c:v>2.4350395426154098E-2</c:v>
                </c:pt>
                <c:pt idx="92995">
                  <c:v>2.4350393563509001E-2</c:v>
                </c:pt>
                <c:pt idx="92996">
                  <c:v>2.4350389838218699E-2</c:v>
                </c:pt>
                <c:pt idx="92997">
                  <c:v>2.4350387975573502E-2</c:v>
                </c:pt>
                <c:pt idx="92998">
                  <c:v>2.4350386112928401E-2</c:v>
                </c:pt>
                <c:pt idx="92999">
                  <c:v>2.4350382387638099E-2</c:v>
                </c:pt>
                <c:pt idx="93000">
                  <c:v>2.4350378662347801E-2</c:v>
                </c:pt>
                <c:pt idx="93001">
                  <c:v>2.4350380524992901E-2</c:v>
                </c:pt>
                <c:pt idx="93002">
                  <c:v>2.4350382387638099E-2</c:v>
                </c:pt>
                <c:pt idx="93003">
                  <c:v>2.4350376799702599E-2</c:v>
                </c:pt>
                <c:pt idx="93004">
                  <c:v>2.4350378662347801E-2</c:v>
                </c:pt>
                <c:pt idx="93005">
                  <c:v>2.4350373074412301E-2</c:v>
                </c:pt>
                <c:pt idx="93006">
                  <c:v>2.4350369349122099E-2</c:v>
                </c:pt>
                <c:pt idx="93007">
                  <c:v>2.4350369349122099E-2</c:v>
                </c:pt>
                <c:pt idx="93008">
                  <c:v>2.4350369349122099E-2</c:v>
                </c:pt>
                <c:pt idx="93009">
                  <c:v>2.43503637611866E-2</c:v>
                </c:pt>
                <c:pt idx="93010">
                  <c:v>2.4350367486476902E-2</c:v>
                </c:pt>
                <c:pt idx="93011">
                  <c:v>2.43503637611866E-2</c:v>
                </c:pt>
                <c:pt idx="93012">
                  <c:v>2.4350361898541398E-2</c:v>
                </c:pt>
                <c:pt idx="93013">
                  <c:v>2.4350356310605999E-2</c:v>
                </c:pt>
                <c:pt idx="93014">
                  <c:v>2.4350356310605999E-2</c:v>
                </c:pt>
                <c:pt idx="93015">
                  <c:v>2.4350354447960802E-2</c:v>
                </c:pt>
                <c:pt idx="93016">
                  <c:v>2.4350354447960802E-2</c:v>
                </c:pt>
                <c:pt idx="93017">
                  <c:v>2.4350352585315701E-2</c:v>
                </c:pt>
                <c:pt idx="93018">
                  <c:v>2.4350346997380298E-2</c:v>
                </c:pt>
                <c:pt idx="93019">
                  <c:v>2.4350352585315701E-2</c:v>
                </c:pt>
                <c:pt idx="93020">
                  <c:v>2.4350346997380298E-2</c:v>
                </c:pt>
                <c:pt idx="93021">
                  <c:v>2.43503451347351E-2</c:v>
                </c:pt>
                <c:pt idx="93022">
                  <c:v>2.435034327209E-2</c:v>
                </c:pt>
                <c:pt idx="93023">
                  <c:v>2.4350339546799701E-2</c:v>
                </c:pt>
                <c:pt idx="93024">
                  <c:v>2.43503376841545E-2</c:v>
                </c:pt>
                <c:pt idx="93025">
                  <c:v>2.43503376841545E-2</c:v>
                </c:pt>
                <c:pt idx="93026">
                  <c:v>2.4350335821509399E-2</c:v>
                </c:pt>
                <c:pt idx="93027">
                  <c:v>2.4350335821509399E-2</c:v>
                </c:pt>
                <c:pt idx="93028">
                  <c:v>2.4350333958864202E-2</c:v>
                </c:pt>
                <c:pt idx="93029">
                  <c:v>2.43503302335739E-2</c:v>
                </c:pt>
                <c:pt idx="93030">
                  <c:v>2.4350333958864202E-2</c:v>
                </c:pt>
                <c:pt idx="93031">
                  <c:v>2.4350320920348199E-2</c:v>
                </c:pt>
                <c:pt idx="93032">
                  <c:v>2.4350326508283601E-2</c:v>
                </c:pt>
                <c:pt idx="93033">
                  <c:v>2.4350322782993299E-2</c:v>
                </c:pt>
                <c:pt idx="93034">
                  <c:v>2.43503171950579E-2</c:v>
                </c:pt>
                <c:pt idx="93035">
                  <c:v>2.4350319057703001E-2</c:v>
                </c:pt>
                <c:pt idx="93036">
                  <c:v>2.43503171950579E-2</c:v>
                </c:pt>
                <c:pt idx="93037">
                  <c:v>2.43503116071224E-2</c:v>
                </c:pt>
                <c:pt idx="93038">
                  <c:v>2.43503116071224E-2</c:v>
                </c:pt>
                <c:pt idx="93039">
                  <c:v>2.4350307881832099E-2</c:v>
                </c:pt>
                <c:pt idx="93040">
                  <c:v>2.43503041565418E-2</c:v>
                </c:pt>
                <c:pt idx="93041">
                  <c:v>2.43503097444773E-2</c:v>
                </c:pt>
                <c:pt idx="93042">
                  <c:v>2.43503097444773E-2</c:v>
                </c:pt>
                <c:pt idx="93043">
                  <c:v>2.43503041565418E-2</c:v>
                </c:pt>
                <c:pt idx="93044">
                  <c:v>2.4350302293896699E-2</c:v>
                </c:pt>
                <c:pt idx="93045">
                  <c:v>2.4350300431251502E-2</c:v>
                </c:pt>
                <c:pt idx="93046">
                  <c:v>2.4350300431251502E-2</c:v>
                </c:pt>
                <c:pt idx="93047">
                  <c:v>2.4350292980670901E-2</c:v>
                </c:pt>
                <c:pt idx="93048">
                  <c:v>2.43502967059612E-2</c:v>
                </c:pt>
                <c:pt idx="93049">
                  <c:v>2.4350294843316099E-2</c:v>
                </c:pt>
                <c:pt idx="93050">
                  <c:v>2.4350292980670901E-2</c:v>
                </c:pt>
                <c:pt idx="93051">
                  <c:v>2.4350292980670901E-2</c:v>
                </c:pt>
                <c:pt idx="93052">
                  <c:v>2.4350285530090301E-2</c:v>
                </c:pt>
                <c:pt idx="93053">
                  <c:v>2.4350285530090301E-2</c:v>
                </c:pt>
                <c:pt idx="93054">
                  <c:v>2.43502836674452E-2</c:v>
                </c:pt>
                <c:pt idx="93055">
                  <c:v>2.4350285530090301E-2</c:v>
                </c:pt>
                <c:pt idx="93056">
                  <c:v>2.43502836674452E-2</c:v>
                </c:pt>
                <c:pt idx="93057">
                  <c:v>2.43502762168646E-2</c:v>
                </c:pt>
                <c:pt idx="93058">
                  <c:v>2.43502780795097E-2</c:v>
                </c:pt>
                <c:pt idx="93059">
                  <c:v>2.4350274354219398E-2</c:v>
                </c:pt>
                <c:pt idx="93060">
                  <c:v>2.4350274354219398E-2</c:v>
                </c:pt>
                <c:pt idx="93061">
                  <c:v>2.43502706289291E-2</c:v>
                </c:pt>
                <c:pt idx="93062">
                  <c:v>2.4350268766283999E-2</c:v>
                </c:pt>
                <c:pt idx="93063">
                  <c:v>2.4350268766283999E-2</c:v>
                </c:pt>
                <c:pt idx="93064">
                  <c:v>2.4350268766283999E-2</c:v>
                </c:pt>
                <c:pt idx="93065">
                  <c:v>2.4350266903638802E-2</c:v>
                </c:pt>
                <c:pt idx="93066">
                  <c:v>2.4350261315703399E-2</c:v>
                </c:pt>
                <c:pt idx="93067">
                  <c:v>2.4350261315703399E-2</c:v>
                </c:pt>
                <c:pt idx="93068">
                  <c:v>2.4350261315703399E-2</c:v>
                </c:pt>
                <c:pt idx="93069">
                  <c:v>2.4350253865122799E-2</c:v>
                </c:pt>
                <c:pt idx="93070">
                  <c:v>2.4350257590413101E-2</c:v>
                </c:pt>
                <c:pt idx="93071">
                  <c:v>2.4350252002477601E-2</c:v>
                </c:pt>
                <c:pt idx="93072">
                  <c:v>2.43502501398325E-2</c:v>
                </c:pt>
                <c:pt idx="93073">
                  <c:v>2.43502501398325E-2</c:v>
                </c:pt>
                <c:pt idx="93074">
                  <c:v>2.43502501398325E-2</c:v>
                </c:pt>
                <c:pt idx="93075">
                  <c:v>2.4350244551897101E-2</c:v>
                </c:pt>
                <c:pt idx="93076">
                  <c:v>2.4350244551897101E-2</c:v>
                </c:pt>
                <c:pt idx="93077">
                  <c:v>2.4350244551897101E-2</c:v>
                </c:pt>
                <c:pt idx="93078">
                  <c:v>2.4350240826606698E-2</c:v>
                </c:pt>
                <c:pt idx="93079">
                  <c:v>2.43502426892519E-2</c:v>
                </c:pt>
                <c:pt idx="93080">
                  <c:v>2.4350235238671299E-2</c:v>
                </c:pt>
                <c:pt idx="93081">
                  <c:v>2.4350237101316501E-2</c:v>
                </c:pt>
                <c:pt idx="93082">
                  <c:v>2.4350233376026102E-2</c:v>
                </c:pt>
                <c:pt idx="93083">
                  <c:v>2.4350233376026102E-2</c:v>
                </c:pt>
                <c:pt idx="93084">
                  <c:v>2.4350233376026102E-2</c:v>
                </c:pt>
                <c:pt idx="93085">
                  <c:v>2.4350227788090699E-2</c:v>
                </c:pt>
                <c:pt idx="93086">
                  <c:v>2.4350231513381001E-2</c:v>
                </c:pt>
                <c:pt idx="93087">
                  <c:v>2.43502240628004E-2</c:v>
                </c:pt>
                <c:pt idx="93088">
                  <c:v>2.43502240628004E-2</c:v>
                </c:pt>
                <c:pt idx="93089">
                  <c:v>2.4350220337510099E-2</c:v>
                </c:pt>
                <c:pt idx="93090">
                  <c:v>2.4350218474865001E-2</c:v>
                </c:pt>
                <c:pt idx="93091">
                  <c:v>2.43502166122198E-2</c:v>
                </c:pt>
                <c:pt idx="93092">
                  <c:v>2.43502166122198E-2</c:v>
                </c:pt>
                <c:pt idx="93093">
                  <c:v>2.4350214749574699E-2</c:v>
                </c:pt>
                <c:pt idx="93094">
                  <c:v>2.4350207298994099E-2</c:v>
                </c:pt>
                <c:pt idx="93095">
                  <c:v>2.43502091616392E-2</c:v>
                </c:pt>
                <c:pt idx="93096">
                  <c:v>2.43502091616392E-2</c:v>
                </c:pt>
                <c:pt idx="93097">
                  <c:v>2.4350207298994099E-2</c:v>
                </c:pt>
                <c:pt idx="93098">
                  <c:v>2.4350207298994099E-2</c:v>
                </c:pt>
                <c:pt idx="93099">
                  <c:v>2.4350207298994099E-2</c:v>
                </c:pt>
                <c:pt idx="93100">
                  <c:v>2.4350201711058599E-2</c:v>
                </c:pt>
                <c:pt idx="93101">
                  <c:v>2.4350201711058599E-2</c:v>
                </c:pt>
                <c:pt idx="93102">
                  <c:v>2.4350199848413499E-2</c:v>
                </c:pt>
                <c:pt idx="93103">
                  <c:v>2.4350194260477999E-2</c:v>
                </c:pt>
                <c:pt idx="93104">
                  <c:v>2.4350194260477999E-2</c:v>
                </c:pt>
                <c:pt idx="93105">
                  <c:v>2.4350194260477999E-2</c:v>
                </c:pt>
                <c:pt idx="93106">
                  <c:v>2.43501886725426E-2</c:v>
                </c:pt>
                <c:pt idx="93107">
                  <c:v>2.43501830846071E-2</c:v>
                </c:pt>
                <c:pt idx="93108">
                  <c:v>2.43501886725426E-2</c:v>
                </c:pt>
                <c:pt idx="93109">
                  <c:v>2.43501886725426E-2</c:v>
                </c:pt>
                <c:pt idx="93110">
                  <c:v>2.4350184947252301E-2</c:v>
                </c:pt>
                <c:pt idx="93111">
                  <c:v>2.4350184947252301E-2</c:v>
                </c:pt>
                <c:pt idx="93112">
                  <c:v>2.43501830846071E-2</c:v>
                </c:pt>
                <c:pt idx="93113">
                  <c:v>2.43501756340265E-2</c:v>
                </c:pt>
                <c:pt idx="93114">
                  <c:v>2.43501756340265E-2</c:v>
                </c:pt>
                <c:pt idx="93115">
                  <c:v>2.4350171908736201E-2</c:v>
                </c:pt>
                <c:pt idx="93116">
                  <c:v>2.4350173771381399E-2</c:v>
                </c:pt>
                <c:pt idx="93117">
                  <c:v>2.4350168183445899E-2</c:v>
                </c:pt>
                <c:pt idx="93118">
                  <c:v>2.4350171908736201E-2</c:v>
                </c:pt>
                <c:pt idx="93119">
                  <c:v>2.4350171908736201E-2</c:v>
                </c:pt>
                <c:pt idx="93120">
                  <c:v>2.4350166320800799E-2</c:v>
                </c:pt>
                <c:pt idx="93121">
                  <c:v>2.4350164458155601E-2</c:v>
                </c:pt>
                <c:pt idx="93122">
                  <c:v>2.4350158870220202E-2</c:v>
                </c:pt>
                <c:pt idx="93123">
                  <c:v>2.4350158870220202E-2</c:v>
                </c:pt>
                <c:pt idx="93124">
                  <c:v>2.4350157007575E-2</c:v>
                </c:pt>
                <c:pt idx="93125">
                  <c:v>2.4350157007575E-2</c:v>
                </c:pt>
                <c:pt idx="93126">
                  <c:v>2.4350151419639601E-2</c:v>
                </c:pt>
                <c:pt idx="93127">
                  <c:v>2.4350151419639601E-2</c:v>
                </c:pt>
                <c:pt idx="93128">
                  <c:v>2.43501551449299E-2</c:v>
                </c:pt>
                <c:pt idx="93129">
                  <c:v>2.4350147694349299E-2</c:v>
                </c:pt>
                <c:pt idx="93130">
                  <c:v>2.4350147694349299E-2</c:v>
                </c:pt>
                <c:pt idx="93131">
                  <c:v>2.43501495569944E-2</c:v>
                </c:pt>
                <c:pt idx="93132">
                  <c:v>2.43501421064138E-2</c:v>
                </c:pt>
                <c:pt idx="93133">
                  <c:v>2.43501421064138E-2</c:v>
                </c:pt>
                <c:pt idx="93134">
                  <c:v>2.4350132793188099E-2</c:v>
                </c:pt>
                <c:pt idx="93135">
                  <c:v>2.4350130930542901E-2</c:v>
                </c:pt>
                <c:pt idx="93136">
                  <c:v>2.4350138381123501E-2</c:v>
                </c:pt>
                <c:pt idx="93137">
                  <c:v>2.4350134655833199E-2</c:v>
                </c:pt>
                <c:pt idx="93138">
                  <c:v>2.4350130930542901E-2</c:v>
                </c:pt>
                <c:pt idx="93139">
                  <c:v>2.4350125342607502E-2</c:v>
                </c:pt>
                <c:pt idx="93140">
                  <c:v>2.43501290678978E-2</c:v>
                </c:pt>
                <c:pt idx="93141">
                  <c:v>2.4350123479962401E-2</c:v>
                </c:pt>
                <c:pt idx="93142">
                  <c:v>2.4350123479962401E-2</c:v>
                </c:pt>
                <c:pt idx="93143">
                  <c:v>2.4350123479962401E-2</c:v>
                </c:pt>
                <c:pt idx="93144">
                  <c:v>2.4350123479962401E-2</c:v>
                </c:pt>
                <c:pt idx="93145">
                  <c:v>2.4350125342607502E-2</c:v>
                </c:pt>
                <c:pt idx="93146">
                  <c:v>2.4350117892026901E-2</c:v>
                </c:pt>
                <c:pt idx="93147">
                  <c:v>2.4350117892026901E-2</c:v>
                </c:pt>
                <c:pt idx="93148">
                  <c:v>2.4350114166736599E-2</c:v>
                </c:pt>
                <c:pt idx="93149">
                  <c:v>2.4350114166736599E-2</c:v>
                </c:pt>
                <c:pt idx="93150">
                  <c:v>2.4350106716155999E-2</c:v>
                </c:pt>
                <c:pt idx="93151">
                  <c:v>2.43501085788012E-2</c:v>
                </c:pt>
                <c:pt idx="93152">
                  <c:v>2.4350106716155999E-2</c:v>
                </c:pt>
                <c:pt idx="93153">
                  <c:v>2.43501011282206E-2</c:v>
                </c:pt>
                <c:pt idx="93154">
                  <c:v>2.4350104853510902E-2</c:v>
                </c:pt>
                <c:pt idx="93155">
                  <c:v>2.4350099265575399E-2</c:v>
                </c:pt>
                <c:pt idx="93156">
                  <c:v>2.4350097402930301E-2</c:v>
                </c:pt>
                <c:pt idx="93157">
                  <c:v>2.4350099265575399E-2</c:v>
                </c:pt>
                <c:pt idx="93158">
                  <c:v>2.43500955402851E-2</c:v>
                </c:pt>
                <c:pt idx="93159">
                  <c:v>2.4350097402930301E-2</c:v>
                </c:pt>
                <c:pt idx="93160">
                  <c:v>2.43500955402851E-2</c:v>
                </c:pt>
                <c:pt idx="93161">
                  <c:v>2.4350089952349701E-2</c:v>
                </c:pt>
                <c:pt idx="93162">
                  <c:v>2.4350089952349701E-2</c:v>
                </c:pt>
                <c:pt idx="93163">
                  <c:v>2.43500880897045E-2</c:v>
                </c:pt>
                <c:pt idx="93164">
                  <c:v>2.43500880897045E-2</c:v>
                </c:pt>
                <c:pt idx="93165">
                  <c:v>2.4350084364414201E-2</c:v>
                </c:pt>
                <c:pt idx="93166">
                  <c:v>2.4350080639123899E-2</c:v>
                </c:pt>
                <c:pt idx="93167">
                  <c:v>2.4350080639123899E-2</c:v>
                </c:pt>
                <c:pt idx="93168">
                  <c:v>2.4350078776478799E-2</c:v>
                </c:pt>
                <c:pt idx="93169">
                  <c:v>2.43500750511885E-2</c:v>
                </c:pt>
                <c:pt idx="93170">
                  <c:v>2.4350073188543299E-2</c:v>
                </c:pt>
                <c:pt idx="93171">
                  <c:v>2.4350073188543299E-2</c:v>
                </c:pt>
                <c:pt idx="93172">
                  <c:v>2.4350073188543299E-2</c:v>
                </c:pt>
                <c:pt idx="93173">
                  <c:v>2.4350063875317601E-2</c:v>
                </c:pt>
                <c:pt idx="93174">
                  <c:v>2.4350065737962698E-2</c:v>
                </c:pt>
                <c:pt idx="93175">
                  <c:v>2.4350069463253E-2</c:v>
                </c:pt>
                <c:pt idx="93176">
                  <c:v>2.4350065737962698E-2</c:v>
                </c:pt>
                <c:pt idx="93177">
                  <c:v>2.4350058287382102E-2</c:v>
                </c:pt>
                <c:pt idx="93178">
                  <c:v>2.43500620126724E-2</c:v>
                </c:pt>
                <c:pt idx="93179">
                  <c:v>2.4350058287382102E-2</c:v>
                </c:pt>
                <c:pt idx="93180">
                  <c:v>2.4350056424737001E-2</c:v>
                </c:pt>
                <c:pt idx="93181">
                  <c:v>2.43500545620918E-2</c:v>
                </c:pt>
                <c:pt idx="93182">
                  <c:v>2.4350052699446699E-2</c:v>
                </c:pt>
                <c:pt idx="93183">
                  <c:v>2.4350052699446699E-2</c:v>
                </c:pt>
                <c:pt idx="93184">
                  <c:v>2.4350048974156401E-2</c:v>
                </c:pt>
                <c:pt idx="93185">
                  <c:v>2.4350052699446699E-2</c:v>
                </c:pt>
                <c:pt idx="93186">
                  <c:v>2.4350045248866099E-2</c:v>
                </c:pt>
                <c:pt idx="93187">
                  <c:v>2.4350045248866099E-2</c:v>
                </c:pt>
                <c:pt idx="93188">
                  <c:v>2.43500415235758E-2</c:v>
                </c:pt>
                <c:pt idx="93189">
                  <c:v>2.43500359356403E-2</c:v>
                </c:pt>
                <c:pt idx="93190">
                  <c:v>2.43500415235758E-2</c:v>
                </c:pt>
                <c:pt idx="93191">
                  <c:v>2.43500415235758E-2</c:v>
                </c:pt>
                <c:pt idx="93192">
                  <c:v>2.4350032210349998E-2</c:v>
                </c:pt>
                <c:pt idx="93193">
                  <c:v>2.4350037798285502E-2</c:v>
                </c:pt>
                <c:pt idx="93194">
                  <c:v>2.4350032210349998E-2</c:v>
                </c:pt>
                <c:pt idx="93195">
                  <c:v>2.43500284850597E-2</c:v>
                </c:pt>
                <c:pt idx="93196">
                  <c:v>2.4350032210349998E-2</c:v>
                </c:pt>
                <c:pt idx="93197">
                  <c:v>2.43500210344791E-2</c:v>
                </c:pt>
                <c:pt idx="93198">
                  <c:v>2.43500210344791E-2</c:v>
                </c:pt>
                <c:pt idx="93199">
                  <c:v>2.4350022897124301E-2</c:v>
                </c:pt>
                <c:pt idx="93200">
                  <c:v>2.4350019171833999E-2</c:v>
                </c:pt>
                <c:pt idx="93201">
                  <c:v>2.43500154465437E-2</c:v>
                </c:pt>
                <c:pt idx="93202">
                  <c:v>2.43500154465437E-2</c:v>
                </c:pt>
                <c:pt idx="93203">
                  <c:v>2.43500154465437E-2</c:v>
                </c:pt>
                <c:pt idx="93204">
                  <c:v>2.43500154465437E-2</c:v>
                </c:pt>
                <c:pt idx="93205">
                  <c:v>2.4350013583898499E-2</c:v>
                </c:pt>
                <c:pt idx="93206">
                  <c:v>2.4350009858608201E-2</c:v>
                </c:pt>
                <c:pt idx="93207">
                  <c:v>2.4350006133317999E-2</c:v>
                </c:pt>
                <c:pt idx="93208">
                  <c:v>2.4350011721253399E-2</c:v>
                </c:pt>
                <c:pt idx="93209">
                  <c:v>2.4350002408027701E-2</c:v>
                </c:pt>
                <c:pt idx="93210">
                  <c:v>2.4350004270672802E-2</c:v>
                </c:pt>
                <c:pt idx="93211">
                  <c:v>2.4349998682737298E-2</c:v>
                </c:pt>
                <c:pt idx="93212">
                  <c:v>2.4350002408027701E-2</c:v>
                </c:pt>
                <c:pt idx="93213">
                  <c:v>2.4349993094801899E-2</c:v>
                </c:pt>
                <c:pt idx="93214">
                  <c:v>2.4349996820092201E-2</c:v>
                </c:pt>
                <c:pt idx="93215">
                  <c:v>2.4349996820092201E-2</c:v>
                </c:pt>
                <c:pt idx="93216">
                  <c:v>2.4349994957447101E-2</c:v>
                </c:pt>
                <c:pt idx="93217">
                  <c:v>2.4349993094801899E-2</c:v>
                </c:pt>
                <c:pt idx="93218">
                  <c:v>2.4349981918931E-2</c:v>
                </c:pt>
                <c:pt idx="93219">
                  <c:v>2.43499875068665E-2</c:v>
                </c:pt>
                <c:pt idx="93220">
                  <c:v>2.4349985644221299E-2</c:v>
                </c:pt>
                <c:pt idx="93221">
                  <c:v>2.4349981918931E-2</c:v>
                </c:pt>
                <c:pt idx="93222">
                  <c:v>2.43499800562859E-2</c:v>
                </c:pt>
                <c:pt idx="93223">
                  <c:v>2.4349981918931E-2</c:v>
                </c:pt>
                <c:pt idx="93224">
                  <c:v>2.43499800562859E-2</c:v>
                </c:pt>
                <c:pt idx="93225">
                  <c:v>2.4349972605705299E-2</c:v>
                </c:pt>
                <c:pt idx="93226">
                  <c:v>2.4349976330995601E-2</c:v>
                </c:pt>
                <c:pt idx="93227">
                  <c:v>2.4349970743060102E-2</c:v>
                </c:pt>
                <c:pt idx="93228">
                  <c:v>2.4349972605705299E-2</c:v>
                </c:pt>
                <c:pt idx="93229">
                  <c:v>2.4349970743060102E-2</c:v>
                </c:pt>
                <c:pt idx="93230">
                  <c:v>2.4349965155124699E-2</c:v>
                </c:pt>
                <c:pt idx="93231">
                  <c:v>2.4349968880415001E-2</c:v>
                </c:pt>
                <c:pt idx="93232">
                  <c:v>2.4349965155124699E-2</c:v>
                </c:pt>
                <c:pt idx="93233">
                  <c:v>2.4349961429834401E-2</c:v>
                </c:pt>
                <c:pt idx="93234">
                  <c:v>2.4349963292479501E-2</c:v>
                </c:pt>
                <c:pt idx="93235">
                  <c:v>2.4349959567189199E-2</c:v>
                </c:pt>
                <c:pt idx="93236">
                  <c:v>2.4349959567189199E-2</c:v>
                </c:pt>
                <c:pt idx="93237">
                  <c:v>2.4349955841898901E-2</c:v>
                </c:pt>
                <c:pt idx="93238">
                  <c:v>2.43499539792538E-2</c:v>
                </c:pt>
                <c:pt idx="93239">
                  <c:v>2.4349950253963502E-2</c:v>
                </c:pt>
                <c:pt idx="93240">
                  <c:v>2.4349950253963502E-2</c:v>
                </c:pt>
                <c:pt idx="93241">
                  <c:v>2.4349950253963502E-2</c:v>
                </c:pt>
                <c:pt idx="93242">
                  <c:v>2.43499465286732E-2</c:v>
                </c:pt>
                <c:pt idx="93243">
                  <c:v>2.4349942803382901E-2</c:v>
                </c:pt>
                <c:pt idx="93244">
                  <c:v>2.43499465286732E-2</c:v>
                </c:pt>
                <c:pt idx="93245">
                  <c:v>2.4349935352802301E-2</c:v>
                </c:pt>
                <c:pt idx="93246">
                  <c:v>2.4349937215447402E-2</c:v>
                </c:pt>
                <c:pt idx="93247">
                  <c:v>2.4349935352802301E-2</c:v>
                </c:pt>
                <c:pt idx="93248">
                  <c:v>2.43499334901571E-2</c:v>
                </c:pt>
                <c:pt idx="93249">
                  <c:v>2.4349929764866801E-2</c:v>
                </c:pt>
                <c:pt idx="93250">
                  <c:v>2.43499334901571E-2</c:v>
                </c:pt>
                <c:pt idx="93251">
                  <c:v>2.4349929764866801E-2</c:v>
                </c:pt>
                <c:pt idx="93252">
                  <c:v>0.21924258768558499</c:v>
                </c:pt>
                <c:pt idx="93253">
                  <c:v>0.21354694664478299</c:v>
                </c:pt>
                <c:pt idx="93254">
                  <c:v>0.20397922396659801</c:v>
                </c:pt>
                <c:pt idx="93255">
                  <c:v>0.19017882645130199</c:v>
                </c:pt>
                <c:pt idx="93256">
                  <c:v>0.17079612612724299</c:v>
                </c:pt>
                <c:pt idx="93257">
                  <c:v>0.14382366836071001</c:v>
                </c:pt>
                <c:pt idx="93258">
                  <c:v>0.10766938328743</c:v>
                </c:pt>
                <c:pt idx="93259">
                  <c:v>8.2375600934028598E-2</c:v>
                </c:pt>
                <c:pt idx="93260">
                  <c:v>7.1406222879886599E-2</c:v>
                </c:pt>
                <c:pt idx="93261">
                  <c:v>7.3932997882366194E-2</c:v>
                </c:pt>
                <c:pt idx="93262">
                  <c:v>8.3589933812618297E-2</c:v>
                </c:pt>
                <c:pt idx="93263">
                  <c:v>9.1061741113662706E-2</c:v>
                </c:pt>
                <c:pt idx="93264">
                  <c:v>9.1606691479682895E-2</c:v>
                </c:pt>
                <c:pt idx="93265">
                  <c:v>8.6596563458442702E-2</c:v>
                </c:pt>
                <c:pt idx="93266">
                  <c:v>7.94846937060356E-2</c:v>
                </c:pt>
                <c:pt idx="93267">
                  <c:v>7.2968304157257094E-2</c:v>
                </c:pt>
                <c:pt idx="93268">
                  <c:v>6.8273089826106997E-2</c:v>
                </c:pt>
                <c:pt idx="93269">
                  <c:v>6.5471343696117401E-2</c:v>
                </c:pt>
                <c:pt idx="93270">
                  <c:v>6.4056381583213806E-2</c:v>
                </c:pt>
                <c:pt idx="93271">
                  <c:v>6.3398167490959195E-2</c:v>
                </c:pt>
                <c:pt idx="93272">
                  <c:v>6.2984667718410506E-2</c:v>
                </c:pt>
                <c:pt idx="93273">
                  <c:v>6.24963156878948E-2</c:v>
                </c:pt>
                <c:pt idx="93274">
                  <c:v>6.1790242791175801E-2</c:v>
                </c:pt>
                <c:pt idx="93275">
                  <c:v>6.0850519686937297E-2</c:v>
                </c:pt>
                <c:pt idx="93276">
                  <c:v>5.97338676452637E-2</c:v>
                </c:pt>
                <c:pt idx="93277">
                  <c:v>5.8523282408714301E-2</c:v>
                </c:pt>
                <c:pt idx="93278">
                  <c:v>5.7293858379125602E-2</c:v>
                </c:pt>
                <c:pt idx="93279">
                  <c:v>5.6091524660587297E-2</c:v>
                </c:pt>
                <c:pt idx="93280">
                  <c:v>5.4925173521041898E-2</c:v>
                </c:pt>
                <c:pt idx="93281">
                  <c:v>5.3770825266838101E-2</c:v>
                </c:pt>
                <c:pt idx="93282">
                  <c:v>5.2585564553737599E-2</c:v>
                </c:pt>
                <c:pt idx="93283">
                  <c:v>5.1326602697372402E-2</c:v>
                </c:pt>
                <c:pt idx="93284">
                  <c:v>4.9969397485256202E-2</c:v>
                </c:pt>
                <c:pt idx="93285">
                  <c:v>4.8518907278776197E-2</c:v>
                </c:pt>
                <c:pt idx="93286">
                  <c:v>4.7009814530611101E-2</c:v>
                </c:pt>
                <c:pt idx="93287">
                  <c:v>4.5494612306356402E-2</c:v>
                </c:pt>
                <c:pt idx="93288">
                  <c:v>4.4022377580404302E-2</c:v>
                </c:pt>
                <c:pt idx="93289">
                  <c:v>4.2614933103322997E-2</c:v>
                </c:pt>
                <c:pt idx="93290">
                  <c:v>4.1227031499147401E-2</c:v>
                </c:pt>
                <c:pt idx="93291">
                  <c:v>3.9825085550546598E-2</c:v>
                </c:pt>
                <c:pt idx="93292">
                  <c:v>3.8358956575393698E-2</c:v>
                </c:pt>
                <c:pt idx="93293">
                  <c:v>3.6812059581279803E-2</c:v>
                </c:pt>
                <c:pt idx="93294">
                  <c:v>3.5158179700374603E-2</c:v>
                </c:pt>
                <c:pt idx="93295">
                  <c:v>3.3532742410898202E-2</c:v>
                </c:pt>
                <c:pt idx="93296">
                  <c:v>3.1943514943122898E-2</c:v>
                </c:pt>
                <c:pt idx="93297">
                  <c:v>3.04423794150353E-2</c:v>
                </c:pt>
                <c:pt idx="93298">
                  <c:v>2.8995232656598102E-2</c:v>
                </c:pt>
                <c:pt idx="93299">
                  <c:v>2.7634257450699799E-2</c:v>
                </c:pt>
                <c:pt idx="93300">
                  <c:v>2.6296708732843399E-2</c:v>
                </c:pt>
                <c:pt idx="93301">
                  <c:v>2.5175143033266099E-2</c:v>
                </c:pt>
                <c:pt idx="93302">
                  <c:v>2.41536665707827E-2</c:v>
                </c:pt>
                <c:pt idx="93303">
                  <c:v>2.3104345425963398E-2</c:v>
                </c:pt>
                <c:pt idx="93304">
                  <c:v>2.2036788985133199E-2</c:v>
                </c:pt>
                <c:pt idx="93305">
                  <c:v>2.09776535630226E-2</c:v>
                </c:pt>
                <c:pt idx="93306">
                  <c:v>1.9948508590459799E-2</c:v>
                </c:pt>
                <c:pt idx="93307">
                  <c:v>1.8961513414978998E-2</c:v>
                </c:pt>
                <c:pt idx="93308">
                  <c:v>1.8011368811130499E-2</c:v>
                </c:pt>
                <c:pt idx="93309">
                  <c:v>1.71594396233559E-2</c:v>
                </c:pt>
                <c:pt idx="93310">
                  <c:v>1.64376366883516E-2</c:v>
                </c:pt>
                <c:pt idx="93311">
                  <c:v>1.58187635242939E-2</c:v>
                </c:pt>
                <c:pt idx="93312">
                  <c:v>1.5246870927512699E-2</c:v>
                </c:pt>
                <c:pt idx="93313">
                  <c:v>1.4638707973063001E-2</c:v>
                </c:pt>
                <c:pt idx="93314">
                  <c:v>1.40485260635614E-2</c:v>
                </c:pt>
                <c:pt idx="93315">
                  <c:v>1.3502724468708E-2</c:v>
                </c:pt>
                <c:pt idx="93316">
                  <c:v>1.30145130679011E-2</c:v>
                </c:pt>
                <c:pt idx="93317">
                  <c:v>1.25690223649144E-2</c:v>
                </c:pt>
                <c:pt idx="93318">
                  <c:v>1.21351815760136E-2</c:v>
                </c:pt>
                <c:pt idx="93319">
                  <c:v>1.1712403036654001E-2</c:v>
                </c:pt>
                <c:pt idx="93320">
                  <c:v>1.13288704305887E-2</c:v>
                </c:pt>
                <c:pt idx="93321">
                  <c:v>1.1015435680746999E-2</c:v>
                </c:pt>
                <c:pt idx="93322">
                  <c:v>1.07742985710502E-2</c:v>
                </c:pt>
                <c:pt idx="93323">
                  <c:v>1.0564561001956499E-2</c:v>
                </c:pt>
                <c:pt idx="93324">
                  <c:v>1.0354404337704201E-2</c:v>
                </c:pt>
                <c:pt idx="93325">
                  <c:v>1.0151148773729799E-2</c:v>
                </c:pt>
                <c:pt idx="93326">
                  <c:v>1.00010605528951E-2</c:v>
                </c:pt>
                <c:pt idx="93327">
                  <c:v>9.89764556288719E-3</c:v>
                </c:pt>
                <c:pt idx="93328">
                  <c:v>9.8065938800573401E-3</c:v>
                </c:pt>
                <c:pt idx="93329">
                  <c:v>9.7076706588268297E-3</c:v>
                </c:pt>
                <c:pt idx="93330">
                  <c:v>9.6062570810317993E-3</c:v>
                </c:pt>
                <c:pt idx="93331">
                  <c:v>9.5156831666827202E-3</c:v>
                </c:pt>
                <c:pt idx="93332">
                  <c:v>9.4369417056441307E-3</c:v>
                </c:pt>
                <c:pt idx="93333">
                  <c:v>9.3633653596043604E-3</c:v>
                </c:pt>
                <c:pt idx="93334">
                  <c:v>9.2947641387581808E-3</c:v>
                </c:pt>
                <c:pt idx="93335">
                  <c:v>9.2393979430198704E-3</c:v>
                </c:pt>
                <c:pt idx="93336">
                  <c:v>9.2021189630031603E-3</c:v>
                </c:pt>
                <c:pt idx="93337">
                  <c:v>9.1756442561745592E-3</c:v>
                </c:pt>
                <c:pt idx="93338">
                  <c:v>9.1504566371440905E-3</c:v>
                </c:pt>
                <c:pt idx="93339">
                  <c:v>9.1264024376869202E-3</c:v>
                </c:pt>
                <c:pt idx="93340">
                  <c:v>9.1077620163559896E-3</c:v>
                </c:pt>
                <c:pt idx="93341">
                  <c:v>9.1266790404915792E-3</c:v>
                </c:pt>
                <c:pt idx="93342">
                  <c:v>9.1173276305198704E-3</c:v>
                </c:pt>
                <c:pt idx="93343">
                  <c:v>9.0776300057768804E-3</c:v>
                </c:pt>
                <c:pt idx="93344">
                  <c:v>9.0641602873802202E-3</c:v>
                </c:pt>
                <c:pt idx="93345">
                  <c:v>9.0564731508493406E-3</c:v>
                </c:pt>
                <c:pt idx="93346">
                  <c:v>9.0479077771306003E-3</c:v>
                </c:pt>
                <c:pt idx="93347">
                  <c:v>9.0372124686837196E-3</c:v>
                </c:pt>
                <c:pt idx="93348">
                  <c:v>9.0278517454862595E-3</c:v>
                </c:pt>
                <c:pt idx="93349">
                  <c:v>9.0227341279387491E-3</c:v>
                </c:pt>
                <c:pt idx="93350">
                  <c:v>9.0206256136298197E-3</c:v>
                </c:pt>
                <c:pt idx="93351">
                  <c:v>9.0187005698680895E-3</c:v>
                </c:pt>
                <c:pt idx="93352">
                  <c:v>9.0167801827192307E-3</c:v>
                </c:pt>
                <c:pt idx="93353">
                  <c:v>9.0164914727210999E-3</c:v>
                </c:pt>
                <c:pt idx="93354">
                  <c:v>9.0177180245518702E-3</c:v>
                </c:pt>
                <c:pt idx="93355">
                  <c:v>9.0184118598699604E-3</c:v>
                </c:pt>
                <c:pt idx="93356">
                  <c:v>9.0175708755850792E-3</c:v>
                </c:pt>
                <c:pt idx="93357">
                  <c:v>9.0162791311740893E-3</c:v>
                </c:pt>
                <c:pt idx="93358">
                  <c:v>9.0154940262436901E-3</c:v>
                </c:pt>
                <c:pt idx="93359">
                  <c:v>9.0145384892821295E-3</c:v>
                </c:pt>
                <c:pt idx="93360">
                  <c:v>9.0124513953924196E-3</c:v>
                </c:pt>
                <c:pt idx="93361">
                  <c:v>9.0096043422818201E-3</c:v>
                </c:pt>
                <c:pt idx="93362">
                  <c:v>9.0070925652980804E-3</c:v>
                </c:pt>
                <c:pt idx="93363">
                  <c:v>9.0051786974072508E-3</c:v>
                </c:pt>
                <c:pt idx="93364">
                  <c:v>9.0033598244190199E-3</c:v>
                </c:pt>
                <c:pt idx="93365">
                  <c:v>9.0015307068824803E-3</c:v>
                </c:pt>
                <c:pt idx="93366">
                  <c:v>9.0002147480845503E-3</c:v>
                </c:pt>
                <c:pt idx="93367">
                  <c:v>8.9996578171849303E-3</c:v>
                </c:pt>
                <c:pt idx="93368">
                  <c:v>8.9993979781866108E-3</c:v>
                </c:pt>
                <c:pt idx="93369">
                  <c:v>8.99906828999519E-3</c:v>
                </c:pt>
                <c:pt idx="93370">
                  <c:v>8.99874605238438E-3</c:v>
                </c:pt>
                <c:pt idx="93371">
                  <c:v>8.9986333623528498E-3</c:v>
                </c:pt>
                <c:pt idx="93372">
                  <c:v>8.9986389502882992E-3</c:v>
                </c:pt>
                <c:pt idx="93373">
                  <c:v>8.9984592050314002E-3</c:v>
                </c:pt>
                <c:pt idx="93374">
                  <c:v>8.9980335906147992E-3</c:v>
                </c:pt>
                <c:pt idx="93375">
                  <c:v>8.9975539594888704E-3</c:v>
                </c:pt>
                <c:pt idx="93376">
                  <c:v>8.9970957487821596E-3</c:v>
                </c:pt>
                <c:pt idx="93377">
                  <c:v>8.99653416126967E-3</c:v>
                </c:pt>
                <c:pt idx="93378">
                  <c:v>8.9958216995000805E-3</c:v>
                </c:pt>
                <c:pt idx="93379">
                  <c:v>8.9951148256659508E-3</c:v>
                </c:pt>
                <c:pt idx="93380">
                  <c:v>8.9954398572444898E-3</c:v>
                </c:pt>
                <c:pt idx="93381">
                  <c:v>8.9953532442450506E-3</c:v>
                </c:pt>
                <c:pt idx="93382">
                  <c:v>8.9942943304777197E-3</c:v>
                </c:pt>
                <c:pt idx="93383">
                  <c:v>8.9939478784799593E-3</c:v>
                </c:pt>
                <c:pt idx="93384">
                  <c:v>8.9935092255473206E-3</c:v>
                </c:pt>
                <c:pt idx="93385">
                  <c:v>8.9932652190327592E-3</c:v>
                </c:pt>
                <c:pt idx="93386">
                  <c:v>8.99312272667885E-3</c:v>
                </c:pt>
                <c:pt idx="93387">
                  <c:v>8.9928386732935905E-3</c:v>
                </c:pt>
                <c:pt idx="93388">
                  <c:v>8.9923776686191594E-3</c:v>
                </c:pt>
                <c:pt idx="93389">
                  <c:v>8.9919334277510608E-3</c:v>
                </c:pt>
                <c:pt idx="93390">
                  <c:v>8.9916158467531204E-3</c:v>
                </c:pt>
                <c:pt idx="93391">
                  <c:v>8.9912777766585402E-3</c:v>
                </c:pt>
                <c:pt idx="93392">
                  <c:v>8.9908400550484692E-3</c:v>
                </c:pt>
                <c:pt idx="93393">
                  <c:v>8.9907031506300007E-3</c:v>
                </c:pt>
                <c:pt idx="93394">
                  <c:v>8.9901126921176893E-3</c:v>
                </c:pt>
                <c:pt idx="93395">
                  <c:v>8.9898360893130302E-3</c:v>
                </c:pt>
                <c:pt idx="93396">
                  <c:v>8.9895548298954998E-3</c:v>
                </c:pt>
                <c:pt idx="93397">
                  <c:v>8.9892623946070706E-3</c:v>
                </c:pt>
                <c:pt idx="93398">
                  <c:v>8.9889569208025898E-3</c:v>
                </c:pt>
                <c:pt idx="93399">
                  <c:v>8.9886430650949495E-3</c:v>
                </c:pt>
                <c:pt idx="93400">
                  <c:v>8.9883208274841309E-3</c:v>
                </c:pt>
                <c:pt idx="93401">
                  <c:v>8.9879930019378697E-3</c:v>
                </c:pt>
                <c:pt idx="93402">
                  <c:v>8.9876744896173495E-3</c:v>
                </c:pt>
                <c:pt idx="93403">
                  <c:v>8.9873690158128704E-3</c:v>
                </c:pt>
                <c:pt idx="93404">
                  <c:v>8.9870719239115698E-3</c:v>
                </c:pt>
                <c:pt idx="93405">
                  <c:v>8.9867720380425505E-3</c:v>
                </c:pt>
                <c:pt idx="93406">
                  <c:v>8.9866723865270597E-3</c:v>
                </c:pt>
                <c:pt idx="93407">
                  <c:v>8.9862821623682993E-3</c:v>
                </c:pt>
                <c:pt idx="93408">
                  <c:v>8.9861340820789407E-3</c:v>
                </c:pt>
                <c:pt idx="93409">
                  <c:v>8.98595340549946E-3</c:v>
                </c:pt>
                <c:pt idx="93410">
                  <c:v>8.9857410639524495E-3</c:v>
                </c:pt>
                <c:pt idx="93411">
                  <c:v>8.9855408295989106E-3</c:v>
                </c:pt>
                <c:pt idx="93412">
                  <c:v>8.9853489771485294E-3</c:v>
                </c:pt>
                <c:pt idx="93413">
                  <c:v>8.9851319789886492E-3</c:v>
                </c:pt>
                <c:pt idx="93414">
                  <c:v>8.9849010109901394E-3</c:v>
                </c:pt>
                <c:pt idx="93415">
                  <c:v>8.9846896007657103E-3</c:v>
                </c:pt>
                <c:pt idx="93416">
                  <c:v>8.9845051988959295E-3</c:v>
                </c:pt>
                <c:pt idx="93417">
                  <c:v>8.9843217283487303E-3</c:v>
                </c:pt>
                <c:pt idx="93418">
                  <c:v>8.9841233566403406E-3</c:v>
                </c:pt>
                <c:pt idx="93419">
                  <c:v>8.9844707399606705E-3</c:v>
                </c:pt>
                <c:pt idx="93420">
                  <c:v>8.9838318526744808E-3</c:v>
                </c:pt>
                <c:pt idx="93421">
                  <c:v>8.9837945997714996E-3</c:v>
                </c:pt>
                <c:pt idx="93422">
                  <c:v>8.9837135747075098E-3</c:v>
                </c:pt>
                <c:pt idx="93423">
                  <c:v>8.9836632832884806E-3</c:v>
                </c:pt>
                <c:pt idx="93424">
                  <c:v>8.9835813269019092E-3</c:v>
                </c:pt>
                <c:pt idx="93425">
                  <c:v>8.9834835380315798E-3</c:v>
                </c:pt>
                <c:pt idx="93426">
                  <c:v>8.9833876118063892E-3</c:v>
                </c:pt>
                <c:pt idx="93427">
                  <c:v>8.9833000674843805E-3</c:v>
                </c:pt>
                <c:pt idx="93428">
                  <c:v>8.98322090506554E-3</c:v>
                </c:pt>
                <c:pt idx="93429">
                  <c:v>8.9831398800015502E-3</c:v>
                </c:pt>
                <c:pt idx="93430">
                  <c:v>8.98305140435696E-3</c:v>
                </c:pt>
                <c:pt idx="93431">
                  <c:v>8.9829592034220695E-3</c:v>
                </c:pt>
                <c:pt idx="93432">
                  <c:v>8.9828856289386801E-3</c:v>
                </c:pt>
                <c:pt idx="93433">
                  <c:v>8.9828195050358807E-3</c:v>
                </c:pt>
                <c:pt idx="93434">
                  <c:v>8.9827775955200195E-3</c:v>
                </c:pt>
                <c:pt idx="93435">
                  <c:v>8.9827273041009903E-3</c:v>
                </c:pt>
                <c:pt idx="93436">
                  <c:v>8.9826863259077107E-3</c:v>
                </c:pt>
                <c:pt idx="93437">
                  <c:v>8.9826406911015493E-3</c:v>
                </c:pt>
                <c:pt idx="93438">
                  <c:v>8.9825885370373709E-3</c:v>
                </c:pt>
                <c:pt idx="93439">
                  <c:v>8.9825419709086401E-3</c:v>
                </c:pt>
                <c:pt idx="93440">
                  <c:v>8.9824972674250603E-3</c:v>
                </c:pt>
                <c:pt idx="93441">
                  <c:v>8.9824721217155509E-3</c:v>
                </c:pt>
                <c:pt idx="93442">
                  <c:v>8.9824227616190893E-3</c:v>
                </c:pt>
                <c:pt idx="93443">
                  <c:v>8.9823873713612608E-3</c:v>
                </c:pt>
                <c:pt idx="93444">
                  <c:v>8.9823445305228199E-3</c:v>
                </c:pt>
                <c:pt idx="93445">
                  <c:v>8.9823156595230103E-3</c:v>
                </c:pt>
                <c:pt idx="93446">
                  <c:v>8.9822700247168506E-3</c:v>
                </c:pt>
                <c:pt idx="93447">
                  <c:v>8.98223929107189E-3</c:v>
                </c:pt>
                <c:pt idx="93448">
                  <c:v>8.9822066947817802E-3</c:v>
                </c:pt>
                <c:pt idx="93449">
                  <c:v>8.98217875510454E-3</c:v>
                </c:pt>
                <c:pt idx="93450">
                  <c:v>8.9821480214595795E-3</c:v>
                </c:pt>
                <c:pt idx="93451">
                  <c:v>8.9821191504597699E-3</c:v>
                </c:pt>
                <c:pt idx="93452">
                  <c:v>8.9820902794599498E-3</c:v>
                </c:pt>
                <c:pt idx="93453">
                  <c:v>8.9820679277181608E-3</c:v>
                </c:pt>
                <c:pt idx="93454">
                  <c:v>8.9820465072989499E-3</c:v>
                </c:pt>
                <c:pt idx="93455">
                  <c:v>8.9820204302668606E-3</c:v>
                </c:pt>
                <c:pt idx="93456">
                  <c:v>8.9819915592670406E-3</c:v>
                </c:pt>
                <c:pt idx="93457">
                  <c:v>8.9819841086864506E-3</c:v>
                </c:pt>
                <c:pt idx="93458">
                  <c:v>8.9819421991705894E-3</c:v>
                </c:pt>
                <c:pt idx="93459">
                  <c:v>8.9819217100739496E-3</c:v>
                </c:pt>
                <c:pt idx="93460">
                  <c:v>8.9818993583321606E-3</c:v>
                </c:pt>
                <c:pt idx="93461">
                  <c:v>8.9818742126226408E-3</c:v>
                </c:pt>
                <c:pt idx="93462">
                  <c:v>8.98185651749373E-3</c:v>
                </c:pt>
                <c:pt idx="93463">
                  <c:v>8.9818378910422308E-3</c:v>
                </c:pt>
                <c:pt idx="93464">
                  <c:v>8.9818164706230198E-3</c:v>
                </c:pt>
                <c:pt idx="93465">
                  <c:v>8.9817913249135E-3</c:v>
                </c:pt>
                <c:pt idx="93466">
                  <c:v>8.9817950502038002E-3</c:v>
                </c:pt>
                <c:pt idx="93467">
                  <c:v>8.9817540720105206E-3</c:v>
                </c:pt>
                <c:pt idx="93468">
                  <c:v>8.9817503467202204E-3</c:v>
                </c:pt>
                <c:pt idx="93469">
                  <c:v>8.9817447587847692E-3</c:v>
                </c:pt>
                <c:pt idx="93470">
                  <c:v>8.9817298576235806E-3</c:v>
                </c:pt>
                <c:pt idx="93471">
                  <c:v>8.9817149564623798E-3</c:v>
                </c:pt>
                <c:pt idx="93472">
                  <c:v>8.9816972613334708E-3</c:v>
                </c:pt>
                <c:pt idx="93473">
                  <c:v>8.9816767722368206E-3</c:v>
                </c:pt>
                <c:pt idx="93474">
                  <c:v>8.9816534891724604E-3</c:v>
                </c:pt>
                <c:pt idx="93475">
                  <c:v>8.9816283434629406E-3</c:v>
                </c:pt>
                <c:pt idx="93476">
                  <c:v>8.98160226643086E-3</c:v>
                </c:pt>
                <c:pt idx="93477">
                  <c:v>8.9816274121403694E-3</c:v>
                </c:pt>
                <c:pt idx="93478">
                  <c:v>8.9816013351082802E-3</c:v>
                </c:pt>
                <c:pt idx="93479">
                  <c:v>8.9815650135278702E-3</c:v>
                </c:pt>
                <c:pt idx="93480">
                  <c:v>8.9815584942698496E-3</c:v>
                </c:pt>
                <c:pt idx="93481">
                  <c:v>8.9815482497215306E-3</c:v>
                </c:pt>
                <c:pt idx="93482">
                  <c:v>8.9815380051732098E-3</c:v>
                </c:pt>
                <c:pt idx="93483">
                  <c:v>8.9815268293023092E-3</c:v>
                </c:pt>
                <c:pt idx="93484">
                  <c:v>8.9815109968185407E-3</c:v>
                </c:pt>
                <c:pt idx="93485">
                  <c:v>8.9814905077218992E-3</c:v>
                </c:pt>
                <c:pt idx="93486">
                  <c:v>8.9814746752381307E-3</c:v>
                </c:pt>
                <c:pt idx="93487">
                  <c:v>8.9814560487866402E-3</c:v>
                </c:pt>
                <c:pt idx="93488">
                  <c:v>8.9814560487866402E-3</c:v>
                </c:pt>
                <c:pt idx="93489">
                  <c:v>8.9814374223351496E-3</c:v>
                </c:pt>
                <c:pt idx="93490">
                  <c:v>8.9814234524965304E-3</c:v>
                </c:pt>
                <c:pt idx="93491">
                  <c:v>8.9814178645610792E-3</c:v>
                </c:pt>
                <c:pt idx="93492">
                  <c:v>8.9814122766256298E-3</c:v>
                </c:pt>
                <c:pt idx="93493">
                  <c:v>8.9814029633998906E-3</c:v>
                </c:pt>
                <c:pt idx="93494">
                  <c:v>8.9813927188515698E-3</c:v>
                </c:pt>
                <c:pt idx="93495">
                  <c:v>8.98137968033552E-3</c:v>
                </c:pt>
                <c:pt idx="93496">
                  <c:v>8.9813657104969007E-3</c:v>
                </c:pt>
                <c:pt idx="93497">
                  <c:v>8.9813508093357104E-3</c:v>
                </c:pt>
                <c:pt idx="93498">
                  <c:v>8.9813349768519402E-3</c:v>
                </c:pt>
                <c:pt idx="93499">
                  <c:v>8.9813405647873896E-3</c:v>
                </c:pt>
                <c:pt idx="93500">
                  <c:v>8.9813210070133192E-3</c:v>
                </c:pt>
                <c:pt idx="93501">
                  <c:v>8.98131169378758E-3</c:v>
                </c:pt>
                <c:pt idx="93502">
                  <c:v>8.9813098311424307E-3</c:v>
                </c:pt>
                <c:pt idx="93503">
                  <c:v>8.9813051745295507E-3</c:v>
                </c:pt>
                <c:pt idx="93504">
                  <c:v>8.9812967926263792E-3</c:v>
                </c:pt>
                <c:pt idx="93505">
                  <c:v>8.9812912046909298E-3</c:v>
                </c:pt>
                <c:pt idx="93506">
                  <c:v>8.98128282278776E-3</c:v>
                </c:pt>
                <c:pt idx="93507">
                  <c:v>8.9812716469168698E-3</c:v>
                </c:pt>
                <c:pt idx="93508">
                  <c:v>8.9812595397233998E-3</c:v>
                </c:pt>
                <c:pt idx="93509">
                  <c:v>8.9812492951750807E-3</c:v>
                </c:pt>
                <c:pt idx="93510">
                  <c:v>8.98123905062676E-3</c:v>
                </c:pt>
                <c:pt idx="93511">
                  <c:v>8.9812250807881407E-3</c:v>
                </c:pt>
                <c:pt idx="93512">
                  <c:v>8.9812446385622007E-3</c:v>
                </c:pt>
                <c:pt idx="93513">
                  <c:v>8.9812166988849605E-3</c:v>
                </c:pt>
                <c:pt idx="93514">
                  <c:v>8.9812120422720892E-3</c:v>
                </c:pt>
                <c:pt idx="93515">
                  <c:v>8.9812120422720892E-3</c:v>
                </c:pt>
                <c:pt idx="93516">
                  <c:v>8.9812092483043705E-3</c:v>
                </c:pt>
                <c:pt idx="93517">
                  <c:v>8.9812073856592196E-3</c:v>
                </c:pt>
                <c:pt idx="93518">
                  <c:v>8.9812036603689194E-3</c:v>
                </c:pt>
                <c:pt idx="93519">
                  <c:v>8.9811971411109005E-3</c:v>
                </c:pt>
                <c:pt idx="93520">
                  <c:v>8.98119062185288E-3</c:v>
                </c:pt>
                <c:pt idx="93521">
                  <c:v>8.9811822399496997E-3</c:v>
                </c:pt>
                <c:pt idx="93522">
                  <c:v>8.9811738580465299E-3</c:v>
                </c:pt>
                <c:pt idx="93523">
                  <c:v>8.9811654761433601E-3</c:v>
                </c:pt>
                <c:pt idx="93524">
                  <c:v>8.9811561629176105E-3</c:v>
                </c:pt>
                <c:pt idx="93525">
                  <c:v>8.9811477810144407E-3</c:v>
                </c:pt>
                <c:pt idx="93526">
                  <c:v>8.9811366051435505E-3</c:v>
                </c:pt>
                <c:pt idx="93527">
                  <c:v>8.9811356738209707E-3</c:v>
                </c:pt>
                <c:pt idx="93528">
                  <c:v>8.9811244979500805E-3</c:v>
                </c:pt>
                <c:pt idx="93529">
                  <c:v>8.9811226353049296E-3</c:v>
                </c:pt>
                <c:pt idx="93530">
                  <c:v>8.9811226353049296E-3</c:v>
                </c:pt>
                <c:pt idx="93531">
                  <c:v>8.9811226353049296E-3</c:v>
                </c:pt>
                <c:pt idx="93532">
                  <c:v>8.9811142534017598E-3</c:v>
                </c:pt>
                <c:pt idx="93533">
                  <c:v>8.9811133220791799E-3</c:v>
                </c:pt>
                <c:pt idx="93534">
                  <c:v>8.9811086654663103E-3</c:v>
                </c:pt>
                <c:pt idx="93535">
                  <c:v>8.9811030775308592E-3</c:v>
                </c:pt>
                <c:pt idx="93536">
                  <c:v>8.9810965582728403E-3</c:v>
                </c:pt>
                <c:pt idx="93537">
                  <c:v>8.9810919016599707E-3</c:v>
                </c:pt>
                <c:pt idx="93538">
                  <c:v>8.9810853824019397E-3</c:v>
                </c:pt>
                <c:pt idx="93539">
                  <c:v>8.9810797944665007E-3</c:v>
                </c:pt>
                <c:pt idx="93540">
                  <c:v>8.9810714125633205E-3</c:v>
                </c:pt>
                <c:pt idx="93541">
                  <c:v>8.9810686185956001E-3</c:v>
                </c:pt>
                <c:pt idx="93542">
                  <c:v>8.9810658246278798E-3</c:v>
                </c:pt>
                <c:pt idx="93543">
                  <c:v>8.9810611680149997E-3</c:v>
                </c:pt>
                <c:pt idx="93544">
                  <c:v>8.9810565114021301E-3</c:v>
                </c:pt>
                <c:pt idx="93545">
                  <c:v>8.9810565114021301E-3</c:v>
                </c:pt>
                <c:pt idx="93546">
                  <c:v>8.9810518547892605E-3</c:v>
                </c:pt>
                <c:pt idx="93547">
                  <c:v>8.9810509234666807E-3</c:v>
                </c:pt>
                <c:pt idx="93548">
                  <c:v>8.9810490608215297E-3</c:v>
                </c:pt>
                <c:pt idx="93549">
                  <c:v>8.9810481294989603E-3</c:v>
                </c:pt>
                <c:pt idx="93550">
                  <c:v>8.9810434728860907E-3</c:v>
                </c:pt>
                <c:pt idx="93551">
                  <c:v>8.9810397475957905E-3</c:v>
                </c:pt>
                <c:pt idx="93552">
                  <c:v>8.9810369536280597E-3</c:v>
                </c:pt>
                <c:pt idx="93553">
                  <c:v>8.9810332283377699E-3</c:v>
                </c:pt>
                <c:pt idx="93554">
                  <c:v>8.9810285717248899E-3</c:v>
                </c:pt>
                <c:pt idx="93555">
                  <c:v>8.9810239151120203E-3</c:v>
                </c:pt>
                <c:pt idx="93556">
                  <c:v>8.9810350909829105E-3</c:v>
                </c:pt>
                <c:pt idx="93557">
                  <c:v>8.9810183271765692E-3</c:v>
                </c:pt>
                <c:pt idx="93558">
                  <c:v>8.9810183271765692E-3</c:v>
                </c:pt>
                <c:pt idx="93559">
                  <c:v>8.9810164645314199E-3</c:v>
                </c:pt>
                <c:pt idx="93560">
                  <c:v>8.9810155332088505E-3</c:v>
                </c:pt>
                <c:pt idx="93561">
                  <c:v>8.9810118079185503E-3</c:v>
                </c:pt>
                <c:pt idx="93562">
                  <c:v>8.9810080826282501E-3</c:v>
                </c:pt>
                <c:pt idx="93563">
                  <c:v>8.9810052886605297E-3</c:v>
                </c:pt>
                <c:pt idx="93564">
                  <c:v>8.9810034260153805E-3</c:v>
                </c:pt>
                <c:pt idx="93565">
                  <c:v>8.9810006320476497E-3</c:v>
                </c:pt>
                <c:pt idx="93566">
                  <c:v>8.9810080826282501E-3</c:v>
                </c:pt>
                <c:pt idx="93567">
                  <c:v>8.9809978380799294E-3</c:v>
                </c:pt>
                <c:pt idx="93568">
                  <c:v>8.9809978380799294E-3</c:v>
                </c:pt>
                <c:pt idx="93569">
                  <c:v>8.9809941127896292E-3</c:v>
                </c:pt>
                <c:pt idx="93570">
                  <c:v>8.9809931814670597E-3</c:v>
                </c:pt>
                <c:pt idx="93571">
                  <c:v>8.9809922501444799E-3</c:v>
                </c:pt>
                <c:pt idx="93572">
                  <c:v>8.9809913188219105E-3</c:v>
                </c:pt>
                <c:pt idx="93573">
                  <c:v>8.9809866622090305E-3</c:v>
                </c:pt>
                <c:pt idx="93574">
                  <c:v>8.9809866622090305E-3</c:v>
                </c:pt>
                <c:pt idx="93575">
                  <c:v>8.9809838682413101E-3</c:v>
                </c:pt>
                <c:pt idx="93576">
                  <c:v>8.9809820055961592E-3</c:v>
                </c:pt>
                <c:pt idx="93577">
                  <c:v>8.9809782803058607E-3</c:v>
                </c:pt>
                <c:pt idx="93578">
                  <c:v>8.9809866622090305E-3</c:v>
                </c:pt>
                <c:pt idx="93579">
                  <c:v>8.9809745550155605E-3</c:v>
                </c:pt>
                <c:pt idx="93580">
                  <c:v>8.9809754863381403E-3</c:v>
                </c:pt>
                <c:pt idx="93581">
                  <c:v>8.9809736236929893E-3</c:v>
                </c:pt>
                <c:pt idx="93582">
                  <c:v>8.9809726923704199E-3</c:v>
                </c:pt>
                <c:pt idx="93583">
                  <c:v>8.9809726923704199E-3</c:v>
                </c:pt>
                <c:pt idx="93584">
                  <c:v>8.9809698984026892E-3</c:v>
                </c:pt>
                <c:pt idx="93585">
                  <c:v>8.9809698984026892E-3</c:v>
                </c:pt>
                <c:pt idx="93586">
                  <c:v>8.9809680357575399E-3</c:v>
                </c:pt>
                <c:pt idx="93587">
                  <c:v>8.9809661731123907E-3</c:v>
                </c:pt>
                <c:pt idx="93588">
                  <c:v>8.9809652417898195E-3</c:v>
                </c:pt>
                <c:pt idx="93589">
                  <c:v>8.9809624478220905E-3</c:v>
                </c:pt>
                <c:pt idx="93590">
                  <c:v>8.9809605851769499E-3</c:v>
                </c:pt>
                <c:pt idx="93591">
                  <c:v>8.9809671044349705E-3</c:v>
                </c:pt>
                <c:pt idx="93592">
                  <c:v>8.9809587225318007E-3</c:v>
                </c:pt>
                <c:pt idx="93593">
                  <c:v>8.9809596538543701E-3</c:v>
                </c:pt>
                <c:pt idx="93594">
                  <c:v>8.9809587225318007E-3</c:v>
                </c:pt>
                <c:pt idx="93595">
                  <c:v>8.9809568598866497E-3</c:v>
                </c:pt>
                <c:pt idx="93596">
                  <c:v>8.9809568598866497E-3</c:v>
                </c:pt>
                <c:pt idx="93597">
                  <c:v>8.9809559285640699E-3</c:v>
                </c:pt>
                <c:pt idx="93598">
                  <c:v>8.9809540659189207E-3</c:v>
                </c:pt>
                <c:pt idx="93599">
                  <c:v>8.9809531345963495E-3</c:v>
                </c:pt>
                <c:pt idx="93600">
                  <c:v>8.9809522032737697E-3</c:v>
                </c:pt>
                <c:pt idx="93601">
                  <c:v>8.9809494093060493E-3</c:v>
                </c:pt>
                <c:pt idx="93602">
                  <c:v>8.9809503406286205E-3</c:v>
                </c:pt>
                <c:pt idx="93603">
                  <c:v>8.9809466153383307E-3</c:v>
                </c:pt>
                <c:pt idx="93604">
                  <c:v>8.9809456840157492E-3</c:v>
                </c:pt>
                <c:pt idx="93605">
                  <c:v>8.9809456840157492E-3</c:v>
                </c:pt>
                <c:pt idx="93606">
                  <c:v>8.9809438213705999E-3</c:v>
                </c:pt>
                <c:pt idx="93607">
                  <c:v>8.9809456840157492E-3</c:v>
                </c:pt>
                <c:pt idx="93608">
                  <c:v>8.9809456840157492E-3</c:v>
                </c:pt>
                <c:pt idx="93609">
                  <c:v>8.9809438213705999E-3</c:v>
                </c:pt>
                <c:pt idx="93610">
                  <c:v>8.9809447526931797E-3</c:v>
                </c:pt>
                <c:pt idx="93611">
                  <c:v>8.9809428900480305E-3</c:v>
                </c:pt>
                <c:pt idx="93612">
                  <c:v>8.9809428900480305E-3</c:v>
                </c:pt>
                <c:pt idx="93613">
                  <c:v>8.9809410274028795E-3</c:v>
                </c:pt>
                <c:pt idx="93614">
                  <c:v>8.9809410274028795E-3</c:v>
                </c:pt>
                <c:pt idx="93615">
                  <c:v>8.9809400960802997E-3</c:v>
                </c:pt>
                <c:pt idx="93616">
                  <c:v>8.9809391647577303E-3</c:v>
                </c:pt>
                <c:pt idx="93617">
                  <c:v>8.9809373021125793E-3</c:v>
                </c:pt>
                <c:pt idx="93618">
                  <c:v>8.9809354394674301E-3</c:v>
                </c:pt>
                <c:pt idx="93619">
                  <c:v>8.9809354394674301E-3</c:v>
                </c:pt>
                <c:pt idx="93620">
                  <c:v>8.9809391647577303E-3</c:v>
                </c:pt>
                <c:pt idx="93621">
                  <c:v>8.9809335768222791E-3</c:v>
                </c:pt>
                <c:pt idx="93622">
                  <c:v>8.9809354394674301E-3</c:v>
                </c:pt>
                <c:pt idx="93623">
                  <c:v>8.9809354394674301E-3</c:v>
                </c:pt>
                <c:pt idx="93624">
                  <c:v>8.9809354394674301E-3</c:v>
                </c:pt>
                <c:pt idx="93625">
                  <c:v>8.9809354394674301E-3</c:v>
                </c:pt>
                <c:pt idx="93626">
                  <c:v>8.9809354394674301E-3</c:v>
                </c:pt>
                <c:pt idx="93627">
                  <c:v>8.9809335768222791E-3</c:v>
                </c:pt>
                <c:pt idx="93628">
                  <c:v>8.9809335768222791E-3</c:v>
                </c:pt>
                <c:pt idx="93629">
                  <c:v>8.9809326454997097E-3</c:v>
                </c:pt>
                <c:pt idx="93630">
                  <c:v>8.9809307828545605E-3</c:v>
                </c:pt>
                <c:pt idx="93631">
                  <c:v>8.9809326454997097E-3</c:v>
                </c:pt>
                <c:pt idx="93632">
                  <c:v>8.9809307828545605E-3</c:v>
                </c:pt>
                <c:pt idx="93633">
                  <c:v>8.9809307828545605E-3</c:v>
                </c:pt>
                <c:pt idx="93634">
                  <c:v>8.9809289202094095E-3</c:v>
                </c:pt>
                <c:pt idx="93635">
                  <c:v>8.9809279888868297E-3</c:v>
                </c:pt>
                <c:pt idx="93636">
                  <c:v>8.9809270575642603E-3</c:v>
                </c:pt>
                <c:pt idx="93637">
                  <c:v>8.9809261262416805E-3</c:v>
                </c:pt>
                <c:pt idx="93638">
                  <c:v>8.9809261262416805E-3</c:v>
                </c:pt>
                <c:pt idx="93639">
                  <c:v>8.9809261262416805E-3</c:v>
                </c:pt>
                <c:pt idx="93640">
                  <c:v>8.9809326454997097E-3</c:v>
                </c:pt>
                <c:pt idx="93641">
                  <c:v>8.9809261262416805E-3</c:v>
                </c:pt>
                <c:pt idx="93642">
                  <c:v>8.9809251949191093E-3</c:v>
                </c:pt>
                <c:pt idx="93643">
                  <c:v>8.9809261262416805E-3</c:v>
                </c:pt>
                <c:pt idx="93644">
                  <c:v>8.9809261262416805E-3</c:v>
                </c:pt>
                <c:pt idx="93645">
                  <c:v>8.9809261262416805E-3</c:v>
                </c:pt>
                <c:pt idx="93646">
                  <c:v>8.9809270575642603E-3</c:v>
                </c:pt>
                <c:pt idx="93647">
                  <c:v>8.9809270575642603E-3</c:v>
                </c:pt>
                <c:pt idx="93648">
                  <c:v>8.9809261262416805E-3</c:v>
                </c:pt>
                <c:pt idx="93649">
                  <c:v>8.9809261262416805E-3</c:v>
                </c:pt>
                <c:pt idx="93650">
                  <c:v>8.9809242635965399E-3</c:v>
                </c:pt>
                <c:pt idx="93651">
                  <c:v>8.9809242635965399E-3</c:v>
                </c:pt>
                <c:pt idx="93652">
                  <c:v>8.9809251949191093E-3</c:v>
                </c:pt>
                <c:pt idx="93653">
                  <c:v>8.9809242635965399E-3</c:v>
                </c:pt>
                <c:pt idx="93654">
                  <c:v>8.9809233322739601E-3</c:v>
                </c:pt>
                <c:pt idx="93655">
                  <c:v>8.9809233322739601E-3</c:v>
                </c:pt>
                <c:pt idx="93656">
                  <c:v>8.9809224009513907E-3</c:v>
                </c:pt>
                <c:pt idx="93657">
                  <c:v>8.9809205383062397E-3</c:v>
                </c:pt>
                <c:pt idx="93658">
                  <c:v>8.9809205383062397E-3</c:v>
                </c:pt>
                <c:pt idx="93659">
                  <c:v>8.9809214696288091E-3</c:v>
                </c:pt>
                <c:pt idx="93660">
                  <c:v>8.9809214696288091E-3</c:v>
                </c:pt>
                <c:pt idx="93661">
                  <c:v>8.9809186756610905E-3</c:v>
                </c:pt>
                <c:pt idx="93662">
                  <c:v>8.9809196069836599E-3</c:v>
                </c:pt>
                <c:pt idx="93663">
                  <c:v>8.9809186756610905E-3</c:v>
                </c:pt>
                <c:pt idx="93664">
                  <c:v>8.9809205383062397E-3</c:v>
                </c:pt>
                <c:pt idx="93665">
                  <c:v>8.9809196069836599E-3</c:v>
                </c:pt>
                <c:pt idx="93666">
                  <c:v>8.9809205383062397E-3</c:v>
                </c:pt>
                <c:pt idx="93667">
                  <c:v>8.9809196069836599E-3</c:v>
                </c:pt>
                <c:pt idx="93668">
                  <c:v>8.9809196069836599E-3</c:v>
                </c:pt>
                <c:pt idx="93669">
                  <c:v>8.9809186756610905E-3</c:v>
                </c:pt>
                <c:pt idx="93670">
                  <c:v>8.9809205383062397E-3</c:v>
                </c:pt>
                <c:pt idx="93671">
                  <c:v>8.9809205383062397E-3</c:v>
                </c:pt>
                <c:pt idx="93672">
                  <c:v>8.9809196069836599E-3</c:v>
                </c:pt>
                <c:pt idx="93673">
                  <c:v>8.9809196069836599E-3</c:v>
                </c:pt>
                <c:pt idx="93674">
                  <c:v>8.9809205383062397E-3</c:v>
                </c:pt>
                <c:pt idx="93675">
                  <c:v>8.9809186756610905E-3</c:v>
                </c:pt>
                <c:pt idx="93676">
                  <c:v>8.9809186756610905E-3</c:v>
                </c:pt>
                <c:pt idx="93677">
                  <c:v>8.9809186756610905E-3</c:v>
                </c:pt>
                <c:pt idx="93678">
                  <c:v>8.9809186756610905E-3</c:v>
                </c:pt>
                <c:pt idx="93679">
                  <c:v>8.9809177443385107E-3</c:v>
                </c:pt>
                <c:pt idx="93680">
                  <c:v>8.9809186756610905E-3</c:v>
                </c:pt>
                <c:pt idx="93681">
                  <c:v>8.9809177443385107E-3</c:v>
                </c:pt>
                <c:pt idx="93682">
                  <c:v>8.9809177443385107E-3</c:v>
                </c:pt>
                <c:pt idx="93683">
                  <c:v>8.9809158816933597E-3</c:v>
                </c:pt>
                <c:pt idx="93684">
                  <c:v>8.9809168130159395E-3</c:v>
                </c:pt>
                <c:pt idx="93685">
                  <c:v>8.9809168130159395E-3</c:v>
                </c:pt>
                <c:pt idx="93686">
                  <c:v>8.9809158816933597E-3</c:v>
                </c:pt>
                <c:pt idx="93687">
                  <c:v>8.9809158816933597E-3</c:v>
                </c:pt>
                <c:pt idx="93688">
                  <c:v>8.9809158816933597E-3</c:v>
                </c:pt>
                <c:pt idx="93689">
                  <c:v>8.9809158816933597E-3</c:v>
                </c:pt>
                <c:pt idx="93690">
                  <c:v>8.9809140190482105E-3</c:v>
                </c:pt>
                <c:pt idx="93691">
                  <c:v>8.9809158816933597E-3</c:v>
                </c:pt>
                <c:pt idx="93692">
                  <c:v>8.9809158816933597E-3</c:v>
                </c:pt>
                <c:pt idx="93693">
                  <c:v>8.9809158816933597E-3</c:v>
                </c:pt>
                <c:pt idx="93694">
                  <c:v>8.9809158816933597E-3</c:v>
                </c:pt>
                <c:pt idx="93695">
                  <c:v>8.9809140190482105E-3</c:v>
                </c:pt>
                <c:pt idx="93696">
                  <c:v>8.9809149503707903E-3</c:v>
                </c:pt>
                <c:pt idx="93697">
                  <c:v>8.9809149503707903E-3</c:v>
                </c:pt>
                <c:pt idx="93698">
                  <c:v>8.9809158816933597E-3</c:v>
                </c:pt>
                <c:pt idx="93699">
                  <c:v>8.9809158816933597E-3</c:v>
                </c:pt>
                <c:pt idx="93700">
                  <c:v>8.9809158816933597E-3</c:v>
                </c:pt>
                <c:pt idx="93701">
                  <c:v>8.9809168130159395E-3</c:v>
                </c:pt>
                <c:pt idx="93702">
                  <c:v>8.9809140190482105E-3</c:v>
                </c:pt>
                <c:pt idx="93703">
                  <c:v>8.9809168130159395E-3</c:v>
                </c:pt>
                <c:pt idx="93704">
                  <c:v>8.9809149503707903E-3</c:v>
                </c:pt>
                <c:pt idx="93705">
                  <c:v>8.9809158816933597E-3</c:v>
                </c:pt>
                <c:pt idx="93706">
                  <c:v>8.9809158816933597E-3</c:v>
                </c:pt>
                <c:pt idx="93707">
                  <c:v>8.9809158816933597E-3</c:v>
                </c:pt>
                <c:pt idx="93708">
                  <c:v>8.9809149503707903E-3</c:v>
                </c:pt>
                <c:pt idx="93709">
                  <c:v>8.9809158816933597E-3</c:v>
                </c:pt>
                <c:pt idx="93710">
                  <c:v>8.9809149503707903E-3</c:v>
                </c:pt>
                <c:pt idx="93711">
                  <c:v>8.9809158816933597E-3</c:v>
                </c:pt>
                <c:pt idx="93712">
                  <c:v>8.9809158816933597E-3</c:v>
                </c:pt>
                <c:pt idx="93713">
                  <c:v>8.9809140190482105E-3</c:v>
                </c:pt>
                <c:pt idx="93714">
                  <c:v>8.9809158816933597E-3</c:v>
                </c:pt>
                <c:pt idx="93715">
                  <c:v>8.9809140190482105E-3</c:v>
                </c:pt>
                <c:pt idx="93716">
                  <c:v>0.38452678918838501</c:v>
                </c:pt>
                <c:pt idx="93717">
                  <c:v>0.34829464554786699</c:v>
                </c:pt>
                <c:pt idx="93718">
                  <c:v>0.30195426940918002</c:v>
                </c:pt>
                <c:pt idx="93719">
                  <c:v>0.25339794158935502</c:v>
                </c:pt>
                <c:pt idx="93720">
                  <c:v>0.20709078013896901</c:v>
                </c:pt>
                <c:pt idx="93721">
                  <c:v>0.166193842887878</c:v>
                </c:pt>
                <c:pt idx="93722">
                  <c:v>0.132417961955071</c:v>
                </c:pt>
                <c:pt idx="93723">
                  <c:v>0.106094405055046</c:v>
                </c:pt>
                <c:pt idx="93724">
                  <c:v>8.1496603786945301E-2</c:v>
                </c:pt>
                <c:pt idx="93725">
                  <c:v>0.11601185053587</c:v>
                </c:pt>
                <c:pt idx="93726">
                  <c:v>6.3262499868869795E-2</c:v>
                </c:pt>
                <c:pt idx="93727">
                  <c:v>7.7718876302242307E-2</c:v>
                </c:pt>
                <c:pt idx="93728">
                  <c:v>8.8335722684860202E-2</c:v>
                </c:pt>
                <c:pt idx="93729">
                  <c:v>9.9187940359115601E-2</c:v>
                </c:pt>
                <c:pt idx="93730">
                  <c:v>0.10931209474802001</c:v>
                </c:pt>
                <c:pt idx="93731">
                  <c:v>0.117773875594139</c:v>
                </c:pt>
                <c:pt idx="93732">
                  <c:v>0.122569046914577</c:v>
                </c:pt>
                <c:pt idx="93733">
                  <c:v>0.123553104698658</c:v>
                </c:pt>
                <c:pt idx="93734">
                  <c:v>0.122600443661213</c:v>
                </c:pt>
                <c:pt idx="93735">
                  <c:v>0.119295388460159</c:v>
                </c:pt>
                <c:pt idx="93736">
                  <c:v>0.11438003182411199</c:v>
                </c:pt>
                <c:pt idx="93737">
                  <c:v>0.108006201684475</c:v>
                </c:pt>
                <c:pt idx="93738">
                  <c:v>0.101361818611622</c:v>
                </c:pt>
                <c:pt idx="93739">
                  <c:v>9.4980418682098403E-2</c:v>
                </c:pt>
                <c:pt idx="93740">
                  <c:v>8.9360125362873105E-2</c:v>
                </c:pt>
                <c:pt idx="93741">
                  <c:v>8.4786988794803606E-2</c:v>
                </c:pt>
                <c:pt idx="93742">
                  <c:v>8.1390053033828805E-2</c:v>
                </c:pt>
                <c:pt idx="93743">
                  <c:v>7.9169824719429002E-2</c:v>
                </c:pt>
                <c:pt idx="93744">
                  <c:v>7.8008115291595501E-2</c:v>
                </c:pt>
                <c:pt idx="93745">
                  <c:v>7.77113512158394E-2</c:v>
                </c:pt>
                <c:pt idx="93746">
                  <c:v>7.8034922480583205E-2</c:v>
                </c:pt>
                <c:pt idx="93747">
                  <c:v>7.8718766570091303E-2</c:v>
                </c:pt>
                <c:pt idx="93748">
                  <c:v>7.9518154263496399E-2</c:v>
                </c:pt>
                <c:pt idx="93749">
                  <c:v>8.0227136611938504E-2</c:v>
                </c:pt>
                <c:pt idx="93750">
                  <c:v>8.0681152641773196E-2</c:v>
                </c:pt>
                <c:pt idx="93751">
                  <c:v>8.0763362348079695E-2</c:v>
                </c:pt>
                <c:pt idx="93752">
                  <c:v>0.113991446793079</c:v>
                </c:pt>
                <c:pt idx="93753">
                  <c:v>0.11234436184167899</c:v>
                </c:pt>
                <c:pt idx="93754">
                  <c:v>0.109332345426083</c:v>
                </c:pt>
                <c:pt idx="93755">
                  <c:v>0.10504651814699199</c:v>
                </c:pt>
                <c:pt idx="93756">
                  <c:v>9.9614374339580605E-2</c:v>
                </c:pt>
                <c:pt idx="93757">
                  <c:v>9.3269467353820801E-2</c:v>
                </c:pt>
                <c:pt idx="93758">
                  <c:v>8.6194045841693906E-2</c:v>
                </c:pt>
                <c:pt idx="93759">
                  <c:v>7.8626595437526703E-2</c:v>
                </c:pt>
                <c:pt idx="93760">
                  <c:v>7.0818819105625194E-2</c:v>
                </c:pt>
                <c:pt idx="93761">
                  <c:v>6.2996983528137193E-2</c:v>
                </c:pt>
                <c:pt idx="93762">
                  <c:v>5.5478323251009001E-2</c:v>
                </c:pt>
                <c:pt idx="93763">
                  <c:v>4.84255999326706E-2</c:v>
                </c:pt>
                <c:pt idx="93764">
                  <c:v>4.2156614363193498E-2</c:v>
                </c:pt>
                <c:pt idx="93765">
                  <c:v>3.6947518587112399E-2</c:v>
                </c:pt>
                <c:pt idx="93766">
                  <c:v>3.2941099256277098E-2</c:v>
                </c:pt>
                <c:pt idx="93767">
                  <c:v>3.02880629897118E-2</c:v>
                </c:pt>
                <c:pt idx="93768">
                  <c:v>2.8927633538842201E-2</c:v>
                </c:pt>
                <c:pt idx="93769">
                  <c:v>2.7663514018058801E-2</c:v>
                </c:pt>
                <c:pt idx="93770">
                  <c:v>2.6696069166064301E-2</c:v>
                </c:pt>
                <c:pt idx="93771">
                  <c:v>2.6001792401075401E-2</c:v>
                </c:pt>
                <c:pt idx="93772">
                  <c:v>2.5418104603886601E-2</c:v>
                </c:pt>
                <c:pt idx="93773">
                  <c:v>2.4973176419734899E-2</c:v>
                </c:pt>
                <c:pt idx="93774">
                  <c:v>2.4647837504744498E-2</c:v>
                </c:pt>
                <c:pt idx="93775">
                  <c:v>2.4403227493166899E-2</c:v>
                </c:pt>
                <c:pt idx="93776">
                  <c:v>2.4190753698348999E-2</c:v>
                </c:pt>
                <c:pt idx="93777">
                  <c:v>2.4043759331107101E-2</c:v>
                </c:pt>
                <c:pt idx="93778">
                  <c:v>2.3941384628415101E-2</c:v>
                </c:pt>
                <c:pt idx="93779">
                  <c:v>2.3806720972061199E-2</c:v>
                </c:pt>
                <c:pt idx="93780">
                  <c:v>2.37134620547295E-2</c:v>
                </c:pt>
                <c:pt idx="93781">
                  <c:v>2.3636950179934502E-2</c:v>
                </c:pt>
                <c:pt idx="93782">
                  <c:v>2.35821325331926E-2</c:v>
                </c:pt>
                <c:pt idx="93783">
                  <c:v>2.3538038134574901E-2</c:v>
                </c:pt>
                <c:pt idx="93784">
                  <c:v>2.34944727271795E-2</c:v>
                </c:pt>
                <c:pt idx="93785">
                  <c:v>2.3459615185856798E-2</c:v>
                </c:pt>
                <c:pt idx="93786">
                  <c:v>2.3433905094862002E-2</c:v>
                </c:pt>
                <c:pt idx="93787">
                  <c:v>2.3394996300339699E-2</c:v>
                </c:pt>
                <c:pt idx="93788">
                  <c:v>2.33678836375475E-2</c:v>
                </c:pt>
                <c:pt idx="93789">
                  <c:v>2.33535058796406E-2</c:v>
                </c:pt>
                <c:pt idx="93790">
                  <c:v>2.3347603157162701E-2</c:v>
                </c:pt>
                <c:pt idx="93791">
                  <c:v>2.3348277434706698E-2</c:v>
                </c:pt>
                <c:pt idx="93792">
                  <c:v>2.3353496566414798E-2</c:v>
                </c:pt>
                <c:pt idx="93793">
                  <c:v>2.3352440446615198E-2</c:v>
                </c:pt>
                <c:pt idx="93794">
                  <c:v>2.3338580504059799E-2</c:v>
                </c:pt>
                <c:pt idx="93795">
                  <c:v>2.3320987820625302E-2</c:v>
                </c:pt>
                <c:pt idx="93796">
                  <c:v>2.33049653470516E-2</c:v>
                </c:pt>
                <c:pt idx="93797">
                  <c:v>2.32904404401779E-2</c:v>
                </c:pt>
                <c:pt idx="93798">
                  <c:v>2.3282691836357099E-2</c:v>
                </c:pt>
                <c:pt idx="93799">
                  <c:v>2.32756584882736E-2</c:v>
                </c:pt>
                <c:pt idx="93800">
                  <c:v>2.3269044235348701E-2</c:v>
                </c:pt>
                <c:pt idx="93801">
                  <c:v>2.32627056539059E-2</c:v>
                </c:pt>
                <c:pt idx="93802">
                  <c:v>2.3256475105881701E-2</c:v>
                </c:pt>
                <c:pt idx="93803">
                  <c:v>2.3250246420502701E-2</c:v>
                </c:pt>
                <c:pt idx="93804">
                  <c:v>2.3243894800543799E-2</c:v>
                </c:pt>
                <c:pt idx="93805">
                  <c:v>2.3237332701682999E-2</c:v>
                </c:pt>
                <c:pt idx="93806">
                  <c:v>2.32304874807596E-2</c:v>
                </c:pt>
                <c:pt idx="93807">
                  <c:v>2.3223306983709301E-2</c:v>
                </c:pt>
                <c:pt idx="93808">
                  <c:v>2.3215768858790401E-2</c:v>
                </c:pt>
                <c:pt idx="93809">
                  <c:v>2.3207852616906201E-2</c:v>
                </c:pt>
                <c:pt idx="93810">
                  <c:v>2.3199576884508102E-2</c:v>
                </c:pt>
                <c:pt idx="93811">
                  <c:v>2.3194532841444002E-2</c:v>
                </c:pt>
                <c:pt idx="93812">
                  <c:v>2.31906436383724E-2</c:v>
                </c:pt>
                <c:pt idx="93813">
                  <c:v>2.31856256723404E-2</c:v>
                </c:pt>
                <c:pt idx="93814">
                  <c:v>2.3178918287157999E-2</c:v>
                </c:pt>
                <c:pt idx="93815">
                  <c:v>2.3172004148364098E-2</c:v>
                </c:pt>
                <c:pt idx="93816">
                  <c:v>2.3165009915828701E-2</c:v>
                </c:pt>
                <c:pt idx="93817">
                  <c:v>2.31579784303904E-2</c:v>
                </c:pt>
                <c:pt idx="93818">
                  <c:v>2.31509525328875E-2</c:v>
                </c:pt>
                <c:pt idx="93819">
                  <c:v>2.3144835606217402E-2</c:v>
                </c:pt>
                <c:pt idx="93820">
                  <c:v>2.3139283061027499E-2</c:v>
                </c:pt>
                <c:pt idx="93821">
                  <c:v>2.31338646262884E-2</c:v>
                </c:pt>
                <c:pt idx="93822">
                  <c:v>2.3128615692257899E-2</c:v>
                </c:pt>
                <c:pt idx="93823">
                  <c:v>2.3123539984226199E-2</c:v>
                </c:pt>
                <c:pt idx="93824">
                  <c:v>2.3118646815419201E-2</c:v>
                </c:pt>
                <c:pt idx="93825">
                  <c:v>2.3113947361707701E-2</c:v>
                </c:pt>
                <c:pt idx="93826">
                  <c:v>2.3109437897801399E-2</c:v>
                </c:pt>
                <c:pt idx="93827">
                  <c:v>2.3105120286345499E-2</c:v>
                </c:pt>
                <c:pt idx="93828">
                  <c:v>2.31009870767593E-2</c:v>
                </c:pt>
                <c:pt idx="93829">
                  <c:v>2.3097023367881799E-2</c:v>
                </c:pt>
                <c:pt idx="93830">
                  <c:v>2.3093231022357899E-2</c:v>
                </c:pt>
                <c:pt idx="93831">
                  <c:v>2.3089585825800899E-2</c:v>
                </c:pt>
                <c:pt idx="93832">
                  <c:v>2.3086087778210598E-2</c:v>
                </c:pt>
                <c:pt idx="93833">
                  <c:v>2.30827089399099E-2</c:v>
                </c:pt>
                <c:pt idx="93834">
                  <c:v>2.30794530361891E-2</c:v>
                </c:pt>
                <c:pt idx="93835">
                  <c:v>2.3076297715306299E-2</c:v>
                </c:pt>
                <c:pt idx="93836">
                  <c:v>2.3073235526680901E-2</c:v>
                </c:pt>
                <c:pt idx="93837">
                  <c:v>2.3070253431797E-2</c:v>
                </c:pt>
                <c:pt idx="93838">
                  <c:v>2.3067345842719099E-2</c:v>
                </c:pt>
                <c:pt idx="93839">
                  <c:v>2.3064501583576199E-2</c:v>
                </c:pt>
                <c:pt idx="93840">
                  <c:v>2.3061728104949001E-2</c:v>
                </c:pt>
                <c:pt idx="93841">
                  <c:v>2.3058952763676598E-2</c:v>
                </c:pt>
                <c:pt idx="93842">
                  <c:v>2.30545848608017E-2</c:v>
                </c:pt>
                <c:pt idx="93843">
                  <c:v>2.30494737625122E-2</c:v>
                </c:pt>
                <c:pt idx="93844">
                  <c:v>2.30448003858328E-2</c:v>
                </c:pt>
                <c:pt idx="93845">
                  <c:v>2.3043593391776099E-2</c:v>
                </c:pt>
                <c:pt idx="93846">
                  <c:v>2.30421237647533E-2</c:v>
                </c:pt>
                <c:pt idx="93847">
                  <c:v>2.3040421307086899E-2</c:v>
                </c:pt>
                <c:pt idx="93848">
                  <c:v>2.3038513958454101E-2</c:v>
                </c:pt>
                <c:pt idx="93849">
                  <c:v>2.3036425933241799E-2</c:v>
                </c:pt>
                <c:pt idx="93850">
                  <c:v>2.3034190759062802E-2</c:v>
                </c:pt>
                <c:pt idx="93851">
                  <c:v>2.30318214744329E-2</c:v>
                </c:pt>
                <c:pt idx="93852">
                  <c:v>2.3029344156384499E-2</c:v>
                </c:pt>
                <c:pt idx="93853">
                  <c:v>2.3026775568723699E-2</c:v>
                </c:pt>
                <c:pt idx="93854">
                  <c:v>2.3024139925837499E-2</c:v>
                </c:pt>
                <c:pt idx="93855">
                  <c:v>2.30214446783066E-2</c:v>
                </c:pt>
                <c:pt idx="93856">
                  <c:v>2.3021265864372201E-2</c:v>
                </c:pt>
                <c:pt idx="93857">
                  <c:v>2.3020418360829398E-2</c:v>
                </c:pt>
                <c:pt idx="93858">
                  <c:v>2.3018460720777501E-2</c:v>
                </c:pt>
                <c:pt idx="93859">
                  <c:v>2.3015491664409599E-2</c:v>
                </c:pt>
                <c:pt idx="93860">
                  <c:v>2.3012828081846199E-2</c:v>
                </c:pt>
                <c:pt idx="93861">
                  <c:v>2.3011798039078699E-2</c:v>
                </c:pt>
                <c:pt idx="93862">
                  <c:v>2.30105575174093E-2</c:v>
                </c:pt>
                <c:pt idx="93863">
                  <c:v>2.3009134456515298E-2</c:v>
                </c:pt>
                <c:pt idx="93864">
                  <c:v>2.3007553070783601E-2</c:v>
                </c:pt>
                <c:pt idx="93865">
                  <c:v>2.3005830124020601E-2</c:v>
                </c:pt>
                <c:pt idx="93866">
                  <c:v>2.3003976792097099E-2</c:v>
                </c:pt>
                <c:pt idx="93867">
                  <c:v>2.3002019152045201E-2</c:v>
                </c:pt>
                <c:pt idx="93868">
                  <c:v>2.3000366985797899E-2</c:v>
                </c:pt>
                <c:pt idx="93869">
                  <c:v>2.29992177337408E-2</c:v>
                </c:pt>
                <c:pt idx="93870">
                  <c:v>2.2997338324785201E-2</c:v>
                </c:pt>
                <c:pt idx="93871">
                  <c:v>2.2996073588728901E-2</c:v>
                </c:pt>
                <c:pt idx="93872">
                  <c:v>2.299465239048E-2</c:v>
                </c:pt>
                <c:pt idx="93873">
                  <c:v>2.2993268445134201E-2</c:v>
                </c:pt>
                <c:pt idx="93874">
                  <c:v>2.2991992533206902E-2</c:v>
                </c:pt>
                <c:pt idx="93875">
                  <c:v>2.2990725934505501E-2</c:v>
                </c:pt>
                <c:pt idx="93876">
                  <c:v>2.2989310324192099E-2</c:v>
                </c:pt>
                <c:pt idx="93877">
                  <c:v>2.2988447919487998E-2</c:v>
                </c:pt>
                <c:pt idx="93878">
                  <c:v>2.2986767813563399E-2</c:v>
                </c:pt>
                <c:pt idx="93879">
                  <c:v>2.2986013442277901E-2</c:v>
                </c:pt>
                <c:pt idx="93880">
                  <c:v>2.2985145449638401E-2</c:v>
                </c:pt>
                <c:pt idx="93881">
                  <c:v>2.2984098643064499E-2</c:v>
                </c:pt>
                <c:pt idx="93882">
                  <c:v>2.2982882335781999E-2</c:v>
                </c:pt>
                <c:pt idx="93883">
                  <c:v>2.2981522604823099E-2</c:v>
                </c:pt>
                <c:pt idx="93884">
                  <c:v>2.2980036213993998E-2</c:v>
                </c:pt>
                <c:pt idx="93885">
                  <c:v>2.29784324765205E-2</c:v>
                </c:pt>
                <c:pt idx="93886">
                  <c:v>2.2978737950324998E-2</c:v>
                </c:pt>
                <c:pt idx="93887">
                  <c:v>2.2977897897362699E-2</c:v>
                </c:pt>
                <c:pt idx="93888">
                  <c:v>2.2975953295826902E-2</c:v>
                </c:pt>
                <c:pt idx="93889">
                  <c:v>2.2974394261836999E-2</c:v>
                </c:pt>
                <c:pt idx="93890">
                  <c:v>2.2973814979195602E-2</c:v>
                </c:pt>
                <c:pt idx="93891">
                  <c:v>2.2973036393523199E-2</c:v>
                </c:pt>
                <c:pt idx="93892">
                  <c:v>2.2972080856561699E-2</c:v>
                </c:pt>
                <c:pt idx="93893">
                  <c:v>2.2970963269472101E-2</c:v>
                </c:pt>
                <c:pt idx="93894">
                  <c:v>2.29697041213512E-2</c:v>
                </c:pt>
                <c:pt idx="93895">
                  <c:v>2.2968322038650499E-2</c:v>
                </c:pt>
                <c:pt idx="93896">
                  <c:v>2.2966874763369598E-2</c:v>
                </c:pt>
                <c:pt idx="93897">
                  <c:v>2.2965993732213998E-2</c:v>
                </c:pt>
                <c:pt idx="93898">
                  <c:v>2.2965233772993102E-2</c:v>
                </c:pt>
                <c:pt idx="93899">
                  <c:v>2.2964468225836698E-2</c:v>
                </c:pt>
                <c:pt idx="93900">
                  <c:v>2.2963533177971798E-2</c:v>
                </c:pt>
                <c:pt idx="93901">
                  <c:v>2.2962445393204699E-2</c:v>
                </c:pt>
                <c:pt idx="93902">
                  <c:v>2.2961221635341599E-2</c:v>
                </c:pt>
                <c:pt idx="93903">
                  <c:v>2.2961234673857699E-2</c:v>
                </c:pt>
                <c:pt idx="93904">
                  <c:v>2.2960260510444599E-2</c:v>
                </c:pt>
                <c:pt idx="93905">
                  <c:v>2.2958571091294299E-2</c:v>
                </c:pt>
                <c:pt idx="93906">
                  <c:v>2.29579340666533E-2</c:v>
                </c:pt>
                <c:pt idx="93907">
                  <c:v>2.2957123816013301E-2</c:v>
                </c:pt>
                <c:pt idx="93908">
                  <c:v>2.2956151515245399E-2</c:v>
                </c:pt>
                <c:pt idx="93909">
                  <c:v>2.29550432413816E-2</c:v>
                </c:pt>
                <c:pt idx="93910">
                  <c:v>2.29552034288645E-2</c:v>
                </c:pt>
                <c:pt idx="93911">
                  <c:v>2.2954216226935401E-2</c:v>
                </c:pt>
                <c:pt idx="93912">
                  <c:v>2.2952698171138802E-2</c:v>
                </c:pt>
                <c:pt idx="93913">
                  <c:v>2.2952154278755198E-2</c:v>
                </c:pt>
                <c:pt idx="93914">
                  <c:v>2.2951435297727599E-2</c:v>
                </c:pt>
                <c:pt idx="93915">
                  <c:v>2.2950548678636499E-2</c:v>
                </c:pt>
                <c:pt idx="93916">
                  <c:v>2.29495204985142E-2</c:v>
                </c:pt>
                <c:pt idx="93917">
                  <c:v>2.2949205711484E-2</c:v>
                </c:pt>
                <c:pt idx="93918">
                  <c:v>2.2948246449232101E-2</c:v>
                </c:pt>
                <c:pt idx="93919">
                  <c:v>2.2947408258915E-2</c:v>
                </c:pt>
                <c:pt idx="93920">
                  <c:v>2.2946935147047001E-2</c:v>
                </c:pt>
                <c:pt idx="93921">
                  <c:v>2.29462794959545E-2</c:v>
                </c:pt>
                <c:pt idx="93922">
                  <c:v>2.2945461794734001E-2</c:v>
                </c:pt>
                <c:pt idx="93923">
                  <c:v>2.2944500669837001E-2</c:v>
                </c:pt>
                <c:pt idx="93924">
                  <c:v>2.2943466901779199E-2</c:v>
                </c:pt>
                <c:pt idx="93925">
                  <c:v>2.29427758604288E-2</c:v>
                </c:pt>
                <c:pt idx="93926">
                  <c:v>2.2942088544368699E-2</c:v>
                </c:pt>
                <c:pt idx="93927">
                  <c:v>2.29416266083717E-2</c:v>
                </c:pt>
                <c:pt idx="93928">
                  <c:v>2.2941086441278499E-2</c:v>
                </c:pt>
                <c:pt idx="93929">
                  <c:v>2.29403749108315E-2</c:v>
                </c:pt>
                <c:pt idx="93930">
                  <c:v>2.2939506918191899E-2</c:v>
                </c:pt>
                <c:pt idx="93931">
                  <c:v>2.2938920184969899E-2</c:v>
                </c:pt>
                <c:pt idx="93932">
                  <c:v>2.2937966510653499E-2</c:v>
                </c:pt>
                <c:pt idx="93933">
                  <c:v>2.29374561458826E-2</c:v>
                </c:pt>
                <c:pt idx="93934">
                  <c:v>2.2936988621950202E-2</c:v>
                </c:pt>
                <c:pt idx="93935">
                  <c:v>2.2936519235372502E-2</c:v>
                </c:pt>
                <c:pt idx="93936">
                  <c:v>2.2935882210731499E-2</c:v>
                </c:pt>
                <c:pt idx="93937">
                  <c:v>2.2935086861252799E-2</c:v>
                </c:pt>
                <c:pt idx="93938">
                  <c:v>2.2934196516871501E-2</c:v>
                </c:pt>
                <c:pt idx="93939">
                  <c:v>2.2933680564165101E-2</c:v>
                </c:pt>
                <c:pt idx="93940">
                  <c:v>2.2933039814233801E-2</c:v>
                </c:pt>
                <c:pt idx="93941">
                  <c:v>2.2932641208171799E-2</c:v>
                </c:pt>
                <c:pt idx="93942">
                  <c:v>2.2931894287466999E-2</c:v>
                </c:pt>
                <c:pt idx="93943">
                  <c:v>2.2931367158889802E-2</c:v>
                </c:pt>
                <c:pt idx="93944">
                  <c:v>2.29306779801846E-2</c:v>
                </c:pt>
                <c:pt idx="93945">
                  <c:v>2.29305028915405E-2</c:v>
                </c:pt>
                <c:pt idx="93946">
                  <c:v>2.2929459810257E-2</c:v>
                </c:pt>
                <c:pt idx="93947">
                  <c:v>2.2928904742002501E-2</c:v>
                </c:pt>
                <c:pt idx="93948">
                  <c:v>2.2928731516003598E-2</c:v>
                </c:pt>
                <c:pt idx="93949">
                  <c:v>2.29279212653637E-2</c:v>
                </c:pt>
                <c:pt idx="93950">
                  <c:v>2.29274649173021E-2</c:v>
                </c:pt>
                <c:pt idx="93951">
                  <c:v>2.2926846519112601E-2</c:v>
                </c:pt>
                <c:pt idx="93952">
                  <c:v>2.2926419973373399E-2</c:v>
                </c:pt>
                <c:pt idx="93953">
                  <c:v>2.2925758734345401E-2</c:v>
                </c:pt>
                <c:pt idx="93954">
                  <c:v>2.2925263270735699E-2</c:v>
                </c:pt>
                <c:pt idx="93955">
                  <c:v>2.2924607619643201E-2</c:v>
                </c:pt>
                <c:pt idx="93956">
                  <c:v>2.29248274117708E-2</c:v>
                </c:pt>
                <c:pt idx="93957">
                  <c:v>2.2923896089196202E-2</c:v>
                </c:pt>
                <c:pt idx="93958">
                  <c:v>2.2923538461327601E-2</c:v>
                </c:pt>
                <c:pt idx="93959">
                  <c:v>2.29233950376511E-2</c:v>
                </c:pt>
                <c:pt idx="93960">
                  <c:v>2.2923056036233899E-2</c:v>
                </c:pt>
                <c:pt idx="93961">
                  <c:v>2.29225419461727E-2</c:v>
                </c:pt>
                <c:pt idx="93962">
                  <c:v>2.2921871393919001E-2</c:v>
                </c:pt>
                <c:pt idx="93963">
                  <c:v>2.2921059280633899E-2</c:v>
                </c:pt>
                <c:pt idx="93964">
                  <c:v>2.2920312359929099E-2</c:v>
                </c:pt>
                <c:pt idx="93965">
                  <c:v>2.2919828072190299E-2</c:v>
                </c:pt>
                <c:pt idx="93966">
                  <c:v>2.2919630631804501E-2</c:v>
                </c:pt>
                <c:pt idx="93967">
                  <c:v>2.29193940758705E-2</c:v>
                </c:pt>
                <c:pt idx="93968">
                  <c:v>2.2918978706002201E-2</c:v>
                </c:pt>
                <c:pt idx="93969">
                  <c:v>2.29183994233608E-2</c:v>
                </c:pt>
                <c:pt idx="93970">
                  <c:v>2.2917676717042899E-2</c:v>
                </c:pt>
                <c:pt idx="93971">
                  <c:v>2.2917455062270199E-2</c:v>
                </c:pt>
                <c:pt idx="93972">
                  <c:v>2.2916886955499701E-2</c:v>
                </c:pt>
                <c:pt idx="93973">
                  <c:v>2.2916480898857099E-2</c:v>
                </c:pt>
                <c:pt idx="93974">
                  <c:v>2.2916311398148499E-2</c:v>
                </c:pt>
                <c:pt idx="93975">
                  <c:v>2.2915961220860499E-2</c:v>
                </c:pt>
                <c:pt idx="93976">
                  <c:v>2.2915443405508999E-2</c:v>
                </c:pt>
                <c:pt idx="93977">
                  <c:v>2.29147747159004E-2</c:v>
                </c:pt>
                <c:pt idx="93978">
                  <c:v>2.2914189845323601E-2</c:v>
                </c:pt>
                <c:pt idx="93979">
                  <c:v>2.29136440902948E-2</c:v>
                </c:pt>
                <c:pt idx="93980">
                  <c:v>2.2913439199328402E-2</c:v>
                </c:pt>
                <c:pt idx="93981">
                  <c:v>2.2913083434104899E-2</c:v>
                </c:pt>
                <c:pt idx="93982">
                  <c:v>2.29128301143646E-2</c:v>
                </c:pt>
                <c:pt idx="93983">
                  <c:v>2.2912405431270599E-2</c:v>
                </c:pt>
                <c:pt idx="93984">
                  <c:v>2.2911824285984001E-2</c:v>
                </c:pt>
                <c:pt idx="93985">
                  <c:v>2.2911705076694499E-2</c:v>
                </c:pt>
                <c:pt idx="93986">
                  <c:v>2.2911010310053801E-2</c:v>
                </c:pt>
                <c:pt idx="93987">
                  <c:v>2.29110009968281E-2</c:v>
                </c:pt>
                <c:pt idx="93988">
                  <c:v>2.2910945117473599E-2</c:v>
                </c:pt>
                <c:pt idx="93989">
                  <c:v>2.2910697385668699E-2</c:v>
                </c:pt>
                <c:pt idx="93990">
                  <c:v>2.2910278290510198E-2</c:v>
                </c:pt>
                <c:pt idx="93991">
                  <c:v>2.2909704595804201E-2</c:v>
                </c:pt>
                <c:pt idx="93992">
                  <c:v>2.2908989340066899E-2</c:v>
                </c:pt>
                <c:pt idx="93993">
                  <c:v>2.29087881743908E-2</c:v>
                </c:pt>
                <c:pt idx="93994">
                  <c:v>2.2908454760909101E-2</c:v>
                </c:pt>
                <c:pt idx="93995">
                  <c:v>2.2907862439751601E-2</c:v>
                </c:pt>
                <c:pt idx="93996">
                  <c:v>2.29077320545912E-2</c:v>
                </c:pt>
                <c:pt idx="93997">
                  <c:v>2.2907420992851299E-2</c:v>
                </c:pt>
                <c:pt idx="93998">
                  <c:v>2.2906947880983401E-2</c:v>
                </c:pt>
                <c:pt idx="93999">
                  <c:v>2.2906325757503499E-2</c:v>
                </c:pt>
                <c:pt idx="94000">
                  <c:v>2.29068845510483E-2</c:v>
                </c:pt>
                <c:pt idx="94001">
                  <c:v>2.2906430065631901E-2</c:v>
                </c:pt>
                <c:pt idx="94002">
                  <c:v>2.29054391384125E-2</c:v>
                </c:pt>
                <c:pt idx="94003">
                  <c:v>2.29053795337677E-2</c:v>
                </c:pt>
                <c:pt idx="94004">
                  <c:v>2.29051299393177E-2</c:v>
                </c:pt>
                <c:pt idx="94005">
                  <c:v>2.29047145694494E-2</c:v>
                </c:pt>
                <c:pt idx="94006">
                  <c:v>2.2904150187969201E-2</c:v>
                </c:pt>
                <c:pt idx="94007">
                  <c:v>2.2904355078935599E-2</c:v>
                </c:pt>
                <c:pt idx="94008">
                  <c:v>2.2903840988874401E-2</c:v>
                </c:pt>
                <c:pt idx="94009">
                  <c:v>2.2903410717845001E-2</c:v>
                </c:pt>
                <c:pt idx="94010">
                  <c:v>2.2903392091393499E-2</c:v>
                </c:pt>
                <c:pt idx="94011">
                  <c:v>2.2903181612491601E-2</c:v>
                </c:pt>
                <c:pt idx="94012">
                  <c:v>2.2902799770236001E-2</c:v>
                </c:pt>
                <c:pt idx="94013">
                  <c:v>2.29022726416588E-2</c:v>
                </c:pt>
                <c:pt idx="94014">
                  <c:v>2.2901607677340501E-2</c:v>
                </c:pt>
                <c:pt idx="94015">
                  <c:v>2.2901402786374099E-2</c:v>
                </c:pt>
                <c:pt idx="94016">
                  <c:v>2.2901032119989399E-2</c:v>
                </c:pt>
                <c:pt idx="94017">
                  <c:v>2.2901367396116298E-2</c:v>
                </c:pt>
                <c:pt idx="94018">
                  <c:v>2.2900532931089401E-2</c:v>
                </c:pt>
                <c:pt idx="94019">
                  <c:v>2.2900782525539402E-2</c:v>
                </c:pt>
                <c:pt idx="94020">
                  <c:v>2.2900905460119299E-2</c:v>
                </c:pt>
                <c:pt idx="94021">
                  <c:v>2.2900821641087501E-2</c:v>
                </c:pt>
                <c:pt idx="94022">
                  <c:v>2.2900555282831199E-2</c:v>
                </c:pt>
                <c:pt idx="94023">
                  <c:v>2.29001268744469E-2</c:v>
                </c:pt>
                <c:pt idx="94024">
                  <c:v>2.28995494544506E-2</c:v>
                </c:pt>
                <c:pt idx="94025">
                  <c:v>2.2898847237229399E-2</c:v>
                </c:pt>
                <c:pt idx="94026">
                  <c:v>2.2899087518453601E-2</c:v>
                </c:pt>
                <c:pt idx="94027">
                  <c:v>2.28990316390991E-2</c:v>
                </c:pt>
                <c:pt idx="94028">
                  <c:v>2.2897830232977898E-2</c:v>
                </c:pt>
                <c:pt idx="94029">
                  <c:v>2.2898290306329699E-2</c:v>
                </c:pt>
                <c:pt idx="94030">
                  <c:v>2.2898554801940901E-2</c:v>
                </c:pt>
                <c:pt idx="94031">
                  <c:v>2.2898608818650201E-2</c:v>
                </c:pt>
                <c:pt idx="94032">
                  <c:v>2.28984598070383E-2</c:v>
                </c:pt>
                <c:pt idx="94033">
                  <c:v>2.2898141294717799E-2</c:v>
                </c:pt>
                <c:pt idx="94034">
                  <c:v>2.2897664457559599E-2</c:v>
                </c:pt>
                <c:pt idx="94035">
                  <c:v>2.2897044196724899E-2</c:v>
                </c:pt>
                <c:pt idx="94036">
                  <c:v>2.2896299138665199E-2</c:v>
                </c:pt>
                <c:pt idx="94037">
                  <c:v>2.2896006703376801E-2</c:v>
                </c:pt>
                <c:pt idx="94038">
                  <c:v>2.2896101698279402E-2</c:v>
                </c:pt>
                <c:pt idx="94039">
                  <c:v>2.2895175963640199E-2</c:v>
                </c:pt>
                <c:pt idx="94040">
                  <c:v>2.2895071655511901E-2</c:v>
                </c:pt>
                <c:pt idx="94041">
                  <c:v>2.2894790396094301E-2</c:v>
                </c:pt>
                <c:pt idx="94042">
                  <c:v>2.2894721478223801E-2</c:v>
                </c:pt>
                <c:pt idx="94043">
                  <c:v>2.2894369438290599E-2</c:v>
                </c:pt>
                <c:pt idx="94044">
                  <c:v>2.28942018002272E-2</c:v>
                </c:pt>
                <c:pt idx="94045">
                  <c:v>2.28938665241003E-2</c:v>
                </c:pt>
                <c:pt idx="94046">
                  <c:v>2.28940732777119E-2</c:v>
                </c:pt>
                <c:pt idx="94047">
                  <c:v>2.2893359884619699E-2</c:v>
                </c:pt>
                <c:pt idx="94048">
                  <c:v>2.2893741726875302E-2</c:v>
                </c:pt>
                <c:pt idx="94049">
                  <c:v>2.2893905639648399E-2</c:v>
                </c:pt>
                <c:pt idx="94050">
                  <c:v>2.2893873974680901E-2</c:v>
                </c:pt>
                <c:pt idx="94051">
                  <c:v>2.28936579078436E-2</c:v>
                </c:pt>
                <c:pt idx="94052">
                  <c:v>2.2893270477652598E-2</c:v>
                </c:pt>
                <c:pt idx="94053">
                  <c:v>2.2892745211720501E-2</c:v>
                </c:pt>
                <c:pt idx="94054">
                  <c:v>2.2892085835337601E-2</c:v>
                </c:pt>
                <c:pt idx="94055">
                  <c:v>2.2892707958817499E-2</c:v>
                </c:pt>
                <c:pt idx="94056">
                  <c:v>2.2892728447914099E-2</c:v>
                </c:pt>
                <c:pt idx="94057">
                  <c:v>2.2891595959663402E-2</c:v>
                </c:pt>
                <c:pt idx="94058">
                  <c:v>2.2891737520694701E-2</c:v>
                </c:pt>
                <c:pt idx="94059">
                  <c:v>2.2892059758305602E-2</c:v>
                </c:pt>
                <c:pt idx="94060">
                  <c:v>2.28921640664339E-2</c:v>
                </c:pt>
                <c:pt idx="94061">
                  <c:v>2.28920709341764E-2</c:v>
                </c:pt>
                <c:pt idx="94062">
                  <c:v>2.2891806438565199E-2</c:v>
                </c:pt>
                <c:pt idx="94063">
                  <c:v>2.2891376167535799E-2</c:v>
                </c:pt>
                <c:pt idx="94064">
                  <c:v>2.28908061981201E-2</c:v>
                </c:pt>
                <c:pt idx="94065">
                  <c:v>2.2890109568834301E-2</c:v>
                </c:pt>
                <c:pt idx="94066">
                  <c:v>2.28903219103813E-2</c:v>
                </c:pt>
                <c:pt idx="94067">
                  <c:v>2.2890470921993301E-2</c:v>
                </c:pt>
                <c:pt idx="94068">
                  <c:v>2.2889450192451501E-2</c:v>
                </c:pt>
                <c:pt idx="94069">
                  <c:v>2.2889679297804801E-2</c:v>
                </c:pt>
                <c:pt idx="94070">
                  <c:v>2.2889986634254501E-2</c:v>
                </c:pt>
                <c:pt idx="94071">
                  <c:v>2.28900853544474E-2</c:v>
                </c:pt>
                <c:pt idx="94072">
                  <c:v>2.2889984771609299E-2</c:v>
                </c:pt>
                <c:pt idx="94073">
                  <c:v>2.2889709100127199E-2</c:v>
                </c:pt>
                <c:pt idx="94074">
                  <c:v>2.2889282554388001E-2</c:v>
                </c:pt>
                <c:pt idx="94075">
                  <c:v>2.2888710722327201E-2</c:v>
                </c:pt>
                <c:pt idx="94076">
                  <c:v>2.2888017818331701E-2</c:v>
                </c:pt>
                <c:pt idx="94077">
                  <c:v>2.2888837382197401E-2</c:v>
                </c:pt>
                <c:pt idx="94078">
                  <c:v>2.28890310972929E-2</c:v>
                </c:pt>
                <c:pt idx="94079">
                  <c:v>2.2888045758008999E-2</c:v>
                </c:pt>
                <c:pt idx="94080">
                  <c:v>2.2887613624334301E-2</c:v>
                </c:pt>
                <c:pt idx="94081">
                  <c:v>2.2887930274009701E-2</c:v>
                </c:pt>
                <c:pt idx="94082">
                  <c:v>2.2888038307428402E-2</c:v>
                </c:pt>
                <c:pt idx="94083">
                  <c:v>2.2887950763106301E-2</c:v>
                </c:pt>
                <c:pt idx="94084">
                  <c:v>2.2887689992785398E-2</c:v>
                </c:pt>
                <c:pt idx="94085">
                  <c:v>2.2887270897626901E-2</c:v>
                </c:pt>
                <c:pt idx="94086">
                  <c:v>2.2886713966727298E-2</c:v>
                </c:pt>
                <c:pt idx="94087">
                  <c:v>2.2886110469698899E-2</c:v>
                </c:pt>
                <c:pt idx="94088">
                  <c:v>2.2886060178279901E-2</c:v>
                </c:pt>
                <c:pt idx="94089">
                  <c:v>2.2886086255312001E-2</c:v>
                </c:pt>
                <c:pt idx="94090">
                  <c:v>2.28861309587956E-2</c:v>
                </c:pt>
                <c:pt idx="94091">
                  <c:v>2.2885989397764199E-2</c:v>
                </c:pt>
                <c:pt idx="94092">
                  <c:v>2.28856820613146E-2</c:v>
                </c:pt>
                <c:pt idx="94093">
                  <c:v>2.2885229438543299E-2</c:v>
                </c:pt>
                <c:pt idx="94094">
                  <c:v>2.28859521448612E-2</c:v>
                </c:pt>
                <c:pt idx="94095">
                  <c:v>2.2885704413056401E-2</c:v>
                </c:pt>
                <c:pt idx="94096">
                  <c:v>2.28848550468683E-2</c:v>
                </c:pt>
                <c:pt idx="94097">
                  <c:v>2.2884972393512702E-2</c:v>
                </c:pt>
                <c:pt idx="94098">
                  <c:v>2.28848960250616E-2</c:v>
                </c:pt>
                <c:pt idx="94099">
                  <c:v>2.28846464306116E-2</c:v>
                </c:pt>
                <c:pt idx="94100">
                  <c:v>2.2884244099259401E-2</c:v>
                </c:pt>
                <c:pt idx="94101">
                  <c:v>2.28847805410624E-2</c:v>
                </c:pt>
                <c:pt idx="94102">
                  <c:v>2.2884441539645198E-2</c:v>
                </c:pt>
                <c:pt idx="94103">
                  <c:v>2.2884003818035101E-2</c:v>
                </c:pt>
                <c:pt idx="94104">
                  <c:v>2.2884156554937401E-2</c:v>
                </c:pt>
                <c:pt idx="94105">
                  <c:v>2.28841155767441E-2</c:v>
                </c:pt>
                <c:pt idx="94106">
                  <c:v>2.28838939219713E-2</c:v>
                </c:pt>
                <c:pt idx="94107">
                  <c:v>2.2883517667651201E-2</c:v>
                </c:pt>
                <c:pt idx="94108">
                  <c:v>2.2883182391524301E-2</c:v>
                </c:pt>
                <c:pt idx="94109">
                  <c:v>2.28829570114613E-2</c:v>
                </c:pt>
                <c:pt idx="94110">
                  <c:v>2.2882908582687399E-2</c:v>
                </c:pt>
                <c:pt idx="94111">
                  <c:v>2.28829719126225E-2</c:v>
                </c:pt>
                <c:pt idx="94112">
                  <c:v>2.2883001714944801E-2</c:v>
                </c:pt>
                <c:pt idx="94113">
                  <c:v>2.2882845252752301E-2</c:v>
                </c:pt>
                <c:pt idx="94114">
                  <c:v>2.2882524877786602E-2</c:v>
                </c:pt>
                <c:pt idx="94115">
                  <c:v>2.2882366552949E-2</c:v>
                </c:pt>
                <c:pt idx="94116">
                  <c:v>2.28820703923702E-2</c:v>
                </c:pt>
                <c:pt idx="94117">
                  <c:v>2.28818971663713E-2</c:v>
                </c:pt>
                <c:pt idx="94118">
                  <c:v>2.2882316261529902E-2</c:v>
                </c:pt>
                <c:pt idx="94119">
                  <c:v>2.2881690412759802E-2</c:v>
                </c:pt>
                <c:pt idx="94120">
                  <c:v>2.28816270828247E-2</c:v>
                </c:pt>
                <c:pt idx="94121">
                  <c:v>2.28814389556646E-2</c:v>
                </c:pt>
                <c:pt idx="94122">
                  <c:v>2.2881608456373201E-2</c:v>
                </c:pt>
                <c:pt idx="94123">
                  <c:v>2.28816196322441E-2</c:v>
                </c:pt>
                <c:pt idx="94124">
                  <c:v>2.2881457582116099E-2</c:v>
                </c:pt>
                <c:pt idx="94125">
                  <c:v>2.2881131619215001E-2</c:v>
                </c:pt>
                <c:pt idx="94126">
                  <c:v>2.2881224751472501E-2</c:v>
                </c:pt>
                <c:pt idx="94127">
                  <c:v>2.2880798205733299E-2</c:v>
                </c:pt>
                <c:pt idx="94128">
                  <c:v>2.2881081327796E-2</c:v>
                </c:pt>
                <c:pt idx="94129">
                  <c:v>2.28812918066978E-2</c:v>
                </c:pt>
                <c:pt idx="94130">
                  <c:v>2.2881301119923599E-2</c:v>
                </c:pt>
                <c:pt idx="94131">
                  <c:v>2.2881124168634401E-2</c:v>
                </c:pt>
                <c:pt idx="94132">
                  <c:v>2.28807870298624E-2</c:v>
                </c:pt>
                <c:pt idx="94133">
                  <c:v>2.28803027421236E-2</c:v>
                </c:pt>
                <c:pt idx="94134">
                  <c:v>2.2880440577864699E-2</c:v>
                </c:pt>
                <c:pt idx="94135">
                  <c:v>2.28803567588329E-2</c:v>
                </c:pt>
                <c:pt idx="94136">
                  <c:v>2.2879889234900499E-2</c:v>
                </c:pt>
                <c:pt idx="94137">
                  <c:v>2.28799991309643E-2</c:v>
                </c:pt>
                <c:pt idx="94138">
                  <c:v>2.2879920899868001E-2</c:v>
                </c:pt>
                <c:pt idx="94139">
                  <c:v>2.2879671305418001E-2</c:v>
                </c:pt>
                <c:pt idx="94140">
                  <c:v>2.28792652487755E-2</c:v>
                </c:pt>
                <c:pt idx="94141">
                  <c:v>2.2880211472511298E-2</c:v>
                </c:pt>
                <c:pt idx="94142">
                  <c:v>2.28799730539322E-2</c:v>
                </c:pt>
                <c:pt idx="94143">
                  <c:v>2.2879052907228501E-2</c:v>
                </c:pt>
                <c:pt idx="94144">
                  <c:v>2.28792186826468E-2</c:v>
                </c:pt>
                <c:pt idx="94145">
                  <c:v>2.28791926056147E-2</c:v>
                </c:pt>
                <c:pt idx="94146">
                  <c:v>2.2878989577293399E-2</c:v>
                </c:pt>
                <c:pt idx="94147">
                  <c:v>2.28786207735539E-2</c:v>
                </c:pt>
                <c:pt idx="94148">
                  <c:v>2.2879164665937399E-2</c:v>
                </c:pt>
                <c:pt idx="94149">
                  <c:v>2.28788554668427E-2</c:v>
                </c:pt>
                <c:pt idx="94150">
                  <c:v>2.2878509014844901E-2</c:v>
                </c:pt>
                <c:pt idx="94151">
                  <c:v>2.28787008672953E-2</c:v>
                </c:pt>
                <c:pt idx="94152">
                  <c:v>2.28786952793598E-2</c:v>
                </c:pt>
                <c:pt idx="94153">
                  <c:v>2.28785127401352E-2</c:v>
                </c:pt>
                <c:pt idx="94154">
                  <c:v>2.2878164425492301E-2</c:v>
                </c:pt>
                <c:pt idx="94155">
                  <c:v>2.2877786308527E-2</c:v>
                </c:pt>
                <c:pt idx="94156">
                  <c:v>2.28776670992374E-2</c:v>
                </c:pt>
                <c:pt idx="94157">
                  <c:v>2.2877583280205699E-2</c:v>
                </c:pt>
                <c:pt idx="94158">
                  <c:v>2.2877747192978901E-2</c:v>
                </c:pt>
                <c:pt idx="94159">
                  <c:v>2.2877812385559099E-2</c:v>
                </c:pt>
                <c:pt idx="94160">
                  <c:v>2.28776857256889E-2</c:v>
                </c:pt>
                <c:pt idx="94161">
                  <c:v>2.2877398878336001E-2</c:v>
                </c:pt>
                <c:pt idx="94162">
                  <c:v>2.2877225652337099E-2</c:v>
                </c:pt>
                <c:pt idx="94163">
                  <c:v>2.2876994684338601E-2</c:v>
                </c:pt>
                <c:pt idx="94164">
                  <c:v>2.28768512606621E-2</c:v>
                </c:pt>
                <c:pt idx="94165">
                  <c:v>2.28772889822722E-2</c:v>
                </c:pt>
                <c:pt idx="94166">
                  <c:v>2.2876700386405002E-2</c:v>
                </c:pt>
                <c:pt idx="94167">
                  <c:v>2.2876668721437399E-2</c:v>
                </c:pt>
                <c:pt idx="94168">
                  <c:v>2.28765159845352E-2</c:v>
                </c:pt>
                <c:pt idx="94169">
                  <c:v>2.2876705974340401E-2</c:v>
                </c:pt>
                <c:pt idx="94170">
                  <c:v>2.2876746952533701E-2</c:v>
                </c:pt>
                <c:pt idx="94171">
                  <c:v>2.2876607254147498E-2</c:v>
                </c:pt>
                <c:pt idx="94172">
                  <c:v>2.2876301780343101E-2</c:v>
                </c:pt>
                <c:pt idx="94173">
                  <c:v>2.2876476868987101E-2</c:v>
                </c:pt>
                <c:pt idx="94174">
                  <c:v>2.2876080125570301E-2</c:v>
                </c:pt>
                <c:pt idx="94175">
                  <c:v>2.28763408958912E-2</c:v>
                </c:pt>
                <c:pt idx="94176">
                  <c:v>2.2876579314470302E-2</c:v>
                </c:pt>
                <c:pt idx="94177">
                  <c:v>2.28766109794378E-2</c:v>
                </c:pt>
                <c:pt idx="94178">
                  <c:v>2.28764563798904E-2</c:v>
                </c:pt>
                <c:pt idx="94179">
                  <c:v>2.2876141592860201E-2</c:v>
                </c:pt>
                <c:pt idx="94180">
                  <c:v>2.28756759315729E-2</c:v>
                </c:pt>
                <c:pt idx="94181">
                  <c:v>2.2875949740409799E-2</c:v>
                </c:pt>
                <c:pt idx="94182">
                  <c:v>2.28758975863457E-2</c:v>
                </c:pt>
                <c:pt idx="94183">
                  <c:v>2.2875331342220299E-2</c:v>
                </c:pt>
                <c:pt idx="94184">
                  <c:v>2.28754673153162E-2</c:v>
                </c:pt>
                <c:pt idx="94185">
                  <c:v>2.28754132986069E-2</c:v>
                </c:pt>
                <c:pt idx="94186">
                  <c:v>2.2875182330608399E-2</c:v>
                </c:pt>
                <c:pt idx="94187">
                  <c:v>2.2874850779771801E-2</c:v>
                </c:pt>
                <c:pt idx="94188">
                  <c:v>2.28748880326748E-2</c:v>
                </c:pt>
                <c:pt idx="94189">
                  <c:v>2.2874793037772199E-2</c:v>
                </c:pt>
                <c:pt idx="94190">
                  <c:v>2.2874658927321399E-2</c:v>
                </c:pt>
                <c:pt idx="94191">
                  <c:v>2.2874725982546799E-2</c:v>
                </c:pt>
                <c:pt idx="94192">
                  <c:v>2.2874727845192001E-2</c:v>
                </c:pt>
                <c:pt idx="94193">
                  <c:v>2.2874549031257602E-2</c:v>
                </c:pt>
                <c:pt idx="94194">
                  <c:v>2.2874305024743101E-2</c:v>
                </c:pt>
                <c:pt idx="94195">
                  <c:v>2.2874346002936401E-2</c:v>
                </c:pt>
                <c:pt idx="94196">
                  <c:v>2.28742845356464E-2</c:v>
                </c:pt>
                <c:pt idx="94197">
                  <c:v>2.2874055430293101E-2</c:v>
                </c:pt>
                <c:pt idx="94198">
                  <c:v>2.2874562069773698E-2</c:v>
                </c:pt>
                <c:pt idx="94199">
                  <c:v>2.2874029353261001E-2</c:v>
                </c:pt>
                <c:pt idx="94200">
                  <c:v>2.28742845356464E-2</c:v>
                </c:pt>
                <c:pt idx="94201">
                  <c:v>2.287457883358E-2</c:v>
                </c:pt>
                <c:pt idx="94202">
                  <c:v>2.2874662652611701E-2</c:v>
                </c:pt>
                <c:pt idx="94203">
                  <c:v>2.2874554619193101E-2</c:v>
                </c:pt>
                <c:pt idx="94204">
                  <c:v>2.28742770850658E-2</c:v>
                </c:pt>
                <c:pt idx="94205">
                  <c:v>2.2873844951391199E-2</c:v>
                </c:pt>
                <c:pt idx="94206">
                  <c:v>2.2873319685459099E-2</c:v>
                </c:pt>
                <c:pt idx="94207">
                  <c:v>2.2873219102621099E-2</c:v>
                </c:pt>
                <c:pt idx="94208">
                  <c:v>2.28735841810703E-2</c:v>
                </c:pt>
                <c:pt idx="94209">
                  <c:v>2.28737462311983E-2</c:v>
                </c:pt>
                <c:pt idx="94210">
                  <c:v>2.2873714566230802E-2</c:v>
                </c:pt>
                <c:pt idx="94211">
                  <c:v>2.28735022246838E-2</c:v>
                </c:pt>
                <c:pt idx="94212">
                  <c:v>2.2873129695653902E-2</c:v>
                </c:pt>
                <c:pt idx="94213">
                  <c:v>2.2873114794492701E-2</c:v>
                </c:pt>
                <c:pt idx="94214">
                  <c:v>2.28728912770748E-2</c:v>
                </c:pt>
                <c:pt idx="94215">
                  <c:v>2.2873027250170701E-2</c:v>
                </c:pt>
                <c:pt idx="94216">
                  <c:v>2.28732284158468E-2</c:v>
                </c:pt>
                <c:pt idx="94217">
                  <c:v>2.28732340037823E-2</c:v>
                </c:pt>
                <c:pt idx="94218">
                  <c:v>2.28730533272028E-2</c:v>
                </c:pt>
                <c:pt idx="94219">
                  <c:v>2.28727161884308E-2</c:v>
                </c:pt>
                <c:pt idx="94220">
                  <c:v>2.2872250527143499E-2</c:v>
                </c:pt>
                <c:pt idx="94221">
                  <c:v>2.2872233763337101E-2</c:v>
                </c:pt>
                <c:pt idx="94222">
                  <c:v>2.2872161120176301E-2</c:v>
                </c:pt>
                <c:pt idx="94223">
                  <c:v>2.2872351109981499E-2</c:v>
                </c:pt>
                <c:pt idx="94224">
                  <c:v>2.2872429341077801E-2</c:v>
                </c:pt>
                <c:pt idx="94225">
                  <c:v>2.2872321307659201E-2</c:v>
                </c:pt>
                <c:pt idx="94226">
                  <c:v>2.2872040048241601E-2</c:v>
                </c:pt>
                <c:pt idx="94227">
                  <c:v>2.2872028872370699E-2</c:v>
                </c:pt>
                <c:pt idx="94228">
                  <c:v>2.2871669381856901E-2</c:v>
                </c:pt>
                <c:pt idx="94229">
                  <c:v>2.2871695458889001E-2</c:v>
                </c:pt>
                <c:pt idx="94230">
                  <c:v>2.28718761354685E-2</c:v>
                </c:pt>
                <c:pt idx="94231">
                  <c:v>2.2871993482112898E-2</c:v>
                </c:pt>
                <c:pt idx="94232">
                  <c:v>2.2871915251016599E-2</c:v>
                </c:pt>
                <c:pt idx="94233">
                  <c:v>2.2871669381856901E-2</c:v>
                </c:pt>
                <c:pt idx="94234">
                  <c:v>2.2871265187859501E-2</c:v>
                </c:pt>
                <c:pt idx="94235">
                  <c:v>2.2872313857078601E-2</c:v>
                </c:pt>
                <c:pt idx="94236">
                  <c:v>2.28721648454666E-2</c:v>
                </c:pt>
                <c:pt idx="94237">
                  <c:v>2.2871090099215501E-2</c:v>
                </c:pt>
                <c:pt idx="94238">
                  <c:v>2.2871281951665899E-2</c:v>
                </c:pt>
                <c:pt idx="94239">
                  <c:v>2.2871274501085299E-2</c:v>
                </c:pt>
                <c:pt idx="94240">
                  <c:v>2.28710826486349E-2</c:v>
                </c:pt>
                <c:pt idx="94241">
                  <c:v>2.2870792075991599E-2</c:v>
                </c:pt>
                <c:pt idx="94242">
                  <c:v>2.2870860993862201E-2</c:v>
                </c:pt>
                <c:pt idx="94243">
                  <c:v>2.2870797663927099E-2</c:v>
                </c:pt>
                <c:pt idx="94244">
                  <c:v>2.2870562970638299E-2</c:v>
                </c:pt>
                <c:pt idx="94245">
                  <c:v>2.2871274501085299E-2</c:v>
                </c:pt>
                <c:pt idx="94246">
                  <c:v>2.28707864880562E-2</c:v>
                </c:pt>
                <c:pt idx="94247">
                  <c:v>2.2870793938636801E-2</c:v>
                </c:pt>
                <c:pt idx="94248">
                  <c:v>2.2871091961860698E-2</c:v>
                </c:pt>
                <c:pt idx="94249">
                  <c:v>2.2871185094118101E-2</c:v>
                </c:pt>
                <c:pt idx="94250">
                  <c:v>2.2871078923344602E-2</c:v>
                </c:pt>
                <c:pt idx="94251">
                  <c:v>2.2870797663927099E-2</c:v>
                </c:pt>
                <c:pt idx="94252">
                  <c:v>2.28703636676073E-2</c:v>
                </c:pt>
                <c:pt idx="94253">
                  <c:v>2.2870311513543101E-2</c:v>
                </c:pt>
                <c:pt idx="94254">
                  <c:v>2.2870237007737201E-2</c:v>
                </c:pt>
                <c:pt idx="94255">
                  <c:v>2.28701215237379E-2</c:v>
                </c:pt>
                <c:pt idx="94256">
                  <c:v>2.2870292887091598E-2</c:v>
                </c:pt>
                <c:pt idx="94257">
                  <c:v>2.28702686727047E-2</c:v>
                </c:pt>
                <c:pt idx="94258">
                  <c:v>2.2870061919093101E-2</c:v>
                </c:pt>
                <c:pt idx="94259">
                  <c:v>2.2869693115353602E-2</c:v>
                </c:pt>
                <c:pt idx="94260">
                  <c:v>2.2870251908898302E-2</c:v>
                </c:pt>
                <c:pt idx="94261">
                  <c:v>2.28700395673513E-2</c:v>
                </c:pt>
                <c:pt idx="94262">
                  <c:v>2.2869613021612199E-2</c:v>
                </c:pt>
                <c:pt idx="94263">
                  <c:v>2.2869827225804301E-2</c:v>
                </c:pt>
                <c:pt idx="94264">
                  <c:v>2.2869842126965498E-2</c:v>
                </c:pt>
                <c:pt idx="94265">
                  <c:v>2.2869672626256901E-2</c:v>
                </c:pt>
                <c:pt idx="94266">
                  <c:v>2.28693336248398E-2</c:v>
                </c:pt>
                <c:pt idx="94267">
                  <c:v>2.2869473323225999E-2</c:v>
                </c:pt>
                <c:pt idx="94268">
                  <c:v>2.2869199514389E-2</c:v>
                </c:pt>
                <c:pt idx="94269">
                  <c:v>2.2869331762194599E-2</c:v>
                </c:pt>
                <c:pt idx="94270">
                  <c:v>2.2869572043418902E-2</c:v>
                </c:pt>
                <c:pt idx="94271">
                  <c:v>2.28696018457413E-2</c:v>
                </c:pt>
                <c:pt idx="94272">
                  <c:v>2.2869445383548698E-2</c:v>
                </c:pt>
                <c:pt idx="94273">
                  <c:v>2.2869123145937899E-2</c:v>
                </c:pt>
                <c:pt idx="94274">
                  <c:v>2.28686481714249E-2</c:v>
                </c:pt>
                <c:pt idx="94275">
                  <c:v>2.2869752719998401E-2</c:v>
                </c:pt>
                <c:pt idx="94276">
                  <c:v>2.2869767621159501E-2</c:v>
                </c:pt>
                <c:pt idx="94277">
                  <c:v>2.2868569940328601E-2</c:v>
                </c:pt>
                <c:pt idx="94278">
                  <c:v>2.2869102656841299E-2</c:v>
                </c:pt>
                <c:pt idx="94279">
                  <c:v>2.2869635373354E-2</c:v>
                </c:pt>
                <c:pt idx="94280">
                  <c:v>2.2869927808642401E-2</c:v>
                </c:pt>
                <c:pt idx="94281">
                  <c:v>2.28700060397387E-2</c:v>
                </c:pt>
                <c:pt idx="94282">
                  <c:v>2.28698793798685E-2</c:v>
                </c:pt>
                <c:pt idx="94283">
                  <c:v>2.2869586944580099E-2</c:v>
                </c:pt>
                <c:pt idx="94284">
                  <c:v>2.2869126871228201E-2</c:v>
                </c:pt>
                <c:pt idx="94285">
                  <c:v>2.2868530824780499E-2</c:v>
                </c:pt>
                <c:pt idx="94286">
                  <c:v>2.2867849096655801E-2</c:v>
                </c:pt>
                <c:pt idx="94287">
                  <c:v>2.28681173175573E-2</c:v>
                </c:pt>
                <c:pt idx="94288">
                  <c:v>2.2867916151881201E-2</c:v>
                </c:pt>
                <c:pt idx="94289">
                  <c:v>2.2867990657687201E-2</c:v>
                </c:pt>
                <c:pt idx="94290">
                  <c:v>2.28678733110428E-2</c:v>
                </c:pt>
                <c:pt idx="94291">
                  <c:v>2.2867590188980099E-2</c:v>
                </c:pt>
                <c:pt idx="94292">
                  <c:v>2.2868262603878999E-2</c:v>
                </c:pt>
                <c:pt idx="94293">
                  <c:v>2.2867884486913698E-2</c:v>
                </c:pt>
                <c:pt idx="94294">
                  <c:v>2.2867718711495399E-2</c:v>
                </c:pt>
                <c:pt idx="94295">
                  <c:v>2.2868003696203201E-2</c:v>
                </c:pt>
                <c:pt idx="94296">
                  <c:v>2.2868067026138299E-2</c:v>
                </c:pt>
                <c:pt idx="94297">
                  <c:v>2.28679422289133E-2</c:v>
                </c:pt>
                <c:pt idx="94298">
                  <c:v>2.28676460683346E-2</c:v>
                </c:pt>
                <c:pt idx="94299">
                  <c:v>2.28671953082085E-2</c:v>
                </c:pt>
                <c:pt idx="94300">
                  <c:v>2.2867919877171499E-2</c:v>
                </c:pt>
                <c:pt idx="94301">
                  <c:v>2.2867886349558799E-2</c:v>
                </c:pt>
                <c:pt idx="94302">
                  <c:v>2.2866930812597299E-2</c:v>
                </c:pt>
                <c:pt idx="94303">
                  <c:v>2.2867100313305799E-2</c:v>
                </c:pt>
                <c:pt idx="94304">
                  <c:v>2.2867070510983498E-2</c:v>
                </c:pt>
                <c:pt idx="94305">
                  <c:v>2.2866861894726798E-2</c:v>
                </c:pt>
                <c:pt idx="94306">
                  <c:v>2.2866917774081199E-2</c:v>
                </c:pt>
                <c:pt idx="94307">
                  <c:v>2.2866614162921899E-2</c:v>
                </c:pt>
                <c:pt idx="94308">
                  <c:v>2.2866541519761099E-2</c:v>
                </c:pt>
                <c:pt idx="94309">
                  <c:v>2.2866789251565899E-2</c:v>
                </c:pt>
                <c:pt idx="94310">
                  <c:v>2.2866526618599899E-2</c:v>
                </c:pt>
                <c:pt idx="94311">
                  <c:v>2.28665564209223E-2</c:v>
                </c:pt>
                <c:pt idx="94312">
                  <c:v>2.2866392508149199E-2</c:v>
                </c:pt>
                <c:pt idx="94313">
                  <c:v>2.2866519168019302E-2</c:v>
                </c:pt>
                <c:pt idx="94314">
                  <c:v>2.28662267327309E-2</c:v>
                </c:pt>
                <c:pt idx="94315">
                  <c:v>2.28661932051182E-2</c:v>
                </c:pt>
                <c:pt idx="94316">
                  <c:v>2.2866113111376801E-2</c:v>
                </c:pt>
                <c:pt idx="94317">
                  <c:v>2.2866236045956601E-2</c:v>
                </c:pt>
                <c:pt idx="94318">
                  <c:v>2.2866288200020801E-2</c:v>
                </c:pt>
                <c:pt idx="94319">
                  <c:v>2.2866155952215202E-2</c:v>
                </c:pt>
                <c:pt idx="94320">
                  <c:v>2.2865844890475301E-2</c:v>
                </c:pt>
                <c:pt idx="94321">
                  <c:v>2.2866593673825299E-2</c:v>
                </c:pt>
                <c:pt idx="94322">
                  <c:v>2.2866267710924201E-2</c:v>
                </c:pt>
                <c:pt idx="94323">
                  <c:v>2.2865928709506999E-2</c:v>
                </c:pt>
                <c:pt idx="94324">
                  <c:v>2.28661932051182E-2</c:v>
                </c:pt>
                <c:pt idx="94325">
                  <c:v>2.28662472218275E-2</c:v>
                </c:pt>
                <c:pt idx="94326">
                  <c:v>2.28661056607962E-2</c:v>
                </c:pt>
                <c:pt idx="94327">
                  <c:v>2.28657964617014E-2</c:v>
                </c:pt>
                <c:pt idx="94328">
                  <c:v>2.2865328937768901E-2</c:v>
                </c:pt>
                <c:pt idx="94329">
                  <c:v>2.2866614162921899E-2</c:v>
                </c:pt>
                <c:pt idx="94330">
                  <c:v>2.2866612300276801E-2</c:v>
                </c:pt>
                <c:pt idx="94331">
                  <c:v>2.2865384817123399E-2</c:v>
                </c:pt>
                <c:pt idx="94332">
                  <c:v>2.28658504784107E-2</c:v>
                </c:pt>
                <c:pt idx="94333">
                  <c:v>2.2866405546665199E-2</c:v>
                </c:pt>
                <c:pt idx="94334">
                  <c:v>2.28667110204697E-2</c:v>
                </c:pt>
                <c:pt idx="94335">
                  <c:v>2.28667985647917E-2</c:v>
                </c:pt>
                <c:pt idx="94336">
                  <c:v>2.2866684943437601E-2</c:v>
                </c:pt>
                <c:pt idx="94337">
                  <c:v>2.2866383194923401E-2</c:v>
                </c:pt>
                <c:pt idx="94338">
                  <c:v>2.2865928709506999E-2</c:v>
                </c:pt>
                <c:pt idx="94339">
                  <c:v>2.2865328937768901E-2</c:v>
                </c:pt>
                <c:pt idx="94340">
                  <c:v>2.28646267205477E-2</c:v>
                </c:pt>
                <c:pt idx="94341">
                  <c:v>2.2864906117320099E-2</c:v>
                </c:pt>
                <c:pt idx="94342">
                  <c:v>2.2864716127514801E-2</c:v>
                </c:pt>
                <c:pt idx="94343">
                  <c:v>2.2864796221256301E-2</c:v>
                </c:pt>
                <c:pt idx="94344">
                  <c:v>2.2864682599902202E-2</c:v>
                </c:pt>
                <c:pt idx="94345">
                  <c:v>2.2864399477839501E-2</c:v>
                </c:pt>
                <c:pt idx="94346">
                  <c:v>2.2865086793899501E-2</c:v>
                </c:pt>
                <c:pt idx="94347">
                  <c:v>2.28647068142891E-2</c:v>
                </c:pt>
                <c:pt idx="94348">
                  <c:v>2.2864542901515999E-2</c:v>
                </c:pt>
                <c:pt idx="94349">
                  <c:v>2.28648278862238E-2</c:v>
                </c:pt>
                <c:pt idx="94350">
                  <c:v>2.2864900529384599E-2</c:v>
                </c:pt>
                <c:pt idx="94351">
                  <c:v>2.2864777594804798E-2</c:v>
                </c:pt>
                <c:pt idx="94352">
                  <c:v>2.2864477708935699E-2</c:v>
                </c:pt>
                <c:pt idx="94353">
                  <c:v>2.28640213608742E-2</c:v>
                </c:pt>
                <c:pt idx="94354">
                  <c:v>2.2864816710352901E-2</c:v>
                </c:pt>
                <c:pt idx="94355">
                  <c:v>2.2864788770675701E-2</c:v>
                </c:pt>
                <c:pt idx="94356">
                  <c:v>2.28637587279081E-2</c:v>
                </c:pt>
                <c:pt idx="94357">
                  <c:v>2.28639338165522E-2</c:v>
                </c:pt>
                <c:pt idx="94358">
                  <c:v>2.2863911464810399E-2</c:v>
                </c:pt>
                <c:pt idx="94359">
                  <c:v>2.2863697260618199E-2</c:v>
                </c:pt>
                <c:pt idx="94360">
                  <c:v>2.2863855585455901E-2</c:v>
                </c:pt>
                <c:pt idx="94361">
                  <c:v>2.28634495288134E-2</c:v>
                </c:pt>
                <c:pt idx="94362">
                  <c:v>2.28633750230074E-2</c:v>
                </c:pt>
                <c:pt idx="94363">
                  <c:v>2.2863753139972701E-2</c:v>
                </c:pt>
                <c:pt idx="94364">
                  <c:v>2.2863363847136501E-2</c:v>
                </c:pt>
                <c:pt idx="94365">
                  <c:v>2.2863393649458899E-2</c:v>
                </c:pt>
                <c:pt idx="94366">
                  <c:v>2.2863231599330899E-2</c:v>
                </c:pt>
                <c:pt idx="94367">
                  <c:v>2.28635165840387E-2</c:v>
                </c:pt>
                <c:pt idx="94368">
                  <c:v>2.2863067686557801E-2</c:v>
                </c:pt>
                <c:pt idx="94369">
                  <c:v>2.2863030433654799E-2</c:v>
                </c:pt>
                <c:pt idx="94370">
                  <c:v>2.28631272912025E-2</c:v>
                </c:pt>
                <c:pt idx="94371">
                  <c:v>2.2863084450364099E-2</c:v>
                </c:pt>
                <c:pt idx="94372">
                  <c:v>2.28631403297186E-2</c:v>
                </c:pt>
                <c:pt idx="94373">
                  <c:v>2.2863000631332401E-2</c:v>
                </c:pt>
                <c:pt idx="94374">
                  <c:v>2.28626895695925E-2</c:v>
                </c:pt>
                <c:pt idx="94375">
                  <c:v>2.28636581450701E-2</c:v>
                </c:pt>
                <c:pt idx="94376">
                  <c:v>2.2863334044814099E-2</c:v>
                </c:pt>
                <c:pt idx="94377">
                  <c:v>2.28627771139145E-2</c:v>
                </c:pt>
                <c:pt idx="94378">
                  <c:v>2.2863049060106298E-2</c:v>
                </c:pt>
                <c:pt idx="94379">
                  <c:v>2.2863104939460699E-2</c:v>
                </c:pt>
                <c:pt idx="94380">
                  <c:v>2.2862968966364899E-2</c:v>
                </c:pt>
                <c:pt idx="94381">
                  <c:v>2.2862654179334599E-2</c:v>
                </c:pt>
                <c:pt idx="94382">
                  <c:v>2.2862341254949601E-2</c:v>
                </c:pt>
                <c:pt idx="94383">
                  <c:v>2.2862222045660002E-2</c:v>
                </c:pt>
                <c:pt idx="94384">
                  <c:v>2.2862209007143999E-2</c:v>
                </c:pt>
                <c:pt idx="94385">
                  <c:v>2.2862410172820102E-2</c:v>
                </c:pt>
                <c:pt idx="94386">
                  <c:v>2.28625275194645E-2</c:v>
                </c:pt>
                <c:pt idx="94387">
                  <c:v>2.28624399751425E-2</c:v>
                </c:pt>
                <c:pt idx="94388">
                  <c:v>2.2862173616886101E-2</c:v>
                </c:pt>
                <c:pt idx="94389">
                  <c:v>2.28620711714029E-2</c:v>
                </c:pt>
                <c:pt idx="94390">
                  <c:v>2.2861823439598101E-2</c:v>
                </c:pt>
                <c:pt idx="94391">
                  <c:v>2.2861745208501798E-2</c:v>
                </c:pt>
                <c:pt idx="94392">
                  <c:v>2.28620786219835E-2</c:v>
                </c:pt>
                <c:pt idx="94393">
                  <c:v>2.2862222045660002E-2</c:v>
                </c:pt>
                <c:pt idx="94394">
                  <c:v>2.28621587157249E-2</c:v>
                </c:pt>
                <c:pt idx="94395">
                  <c:v>2.2861910983920101E-2</c:v>
                </c:pt>
                <c:pt idx="94396">
                  <c:v>2.28614993393421E-2</c:v>
                </c:pt>
                <c:pt idx="94397">
                  <c:v>2.2862538695335399E-2</c:v>
                </c:pt>
                <c:pt idx="94398">
                  <c:v>2.2862415760755501E-2</c:v>
                </c:pt>
                <c:pt idx="94399">
                  <c:v>2.2861355915665599E-2</c:v>
                </c:pt>
                <c:pt idx="94400">
                  <c:v>2.2861570119857798E-2</c:v>
                </c:pt>
                <c:pt idx="94401">
                  <c:v>2.28615738451481E-2</c:v>
                </c:pt>
                <c:pt idx="94402">
                  <c:v>2.28613838553429E-2</c:v>
                </c:pt>
                <c:pt idx="94403">
                  <c:v>2.2861123085022E-2</c:v>
                </c:pt>
                <c:pt idx="94404">
                  <c:v>2.2861171513795901E-2</c:v>
                </c:pt>
                <c:pt idx="94405">
                  <c:v>2.2861117497086501E-2</c:v>
                </c:pt>
                <c:pt idx="94406">
                  <c:v>2.28609070181847E-2</c:v>
                </c:pt>
                <c:pt idx="94407">
                  <c:v>2.2861130535602601E-2</c:v>
                </c:pt>
                <c:pt idx="94408">
                  <c:v>2.2861171513795901E-2</c:v>
                </c:pt>
                <c:pt idx="94409">
                  <c:v>2.2861018776893598E-2</c:v>
                </c:pt>
                <c:pt idx="94410">
                  <c:v>2.2860687226057101E-2</c:v>
                </c:pt>
                <c:pt idx="94411">
                  <c:v>2.28616539388895E-2</c:v>
                </c:pt>
                <c:pt idx="94412">
                  <c:v>2.2861354053020502E-2</c:v>
                </c:pt>
                <c:pt idx="94413">
                  <c:v>2.28607468307018E-2</c:v>
                </c:pt>
                <c:pt idx="94414">
                  <c:v>2.2861013188958199E-2</c:v>
                </c:pt>
                <c:pt idx="94415">
                  <c:v>2.28610616177321E-2</c:v>
                </c:pt>
                <c:pt idx="94416">
                  <c:v>2.2860916331410401E-2</c:v>
                </c:pt>
                <c:pt idx="94417">
                  <c:v>2.28605903685093E-2</c:v>
                </c:pt>
                <c:pt idx="94418">
                  <c:v>2.28604972362518E-2</c:v>
                </c:pt>
                <c:pt idx="94419">
                  <c:v>2.2860195487737701E-2</c:v>
                </c:pt>
                <c:pt idx="94420">
                  <c:v>2.28606592863798E-2</c:v>
                </c:pt>
                <c:pt idx="94421">
                  <c:v>2.2860925644636099E-2</c:v>
                </c:pt>
                <c:pt idx="94422">
                  <c:v>2.2860977798700301E-2</c:v>
                </c:pt>
                <c:pt idx="94423">
                  <c:v>2.2860823199152901E-2</c:v>
                </c:pt>
                <c:pt idx="94424">
                  <c:v>2.2860495373606699E-2</c:v>
                </c:pt>
                <c:pt idx="94425">
                  <c:v>2.2860011085867899E-2</c:v>
                </c:pt>
                <c:pt idx="94426">
                  <c:v>2.2860782220959702E-2</c:v>
                </c:pt>
                <c:pt idx="94427">
                  <c:v>2.2860812023281999E-2</c:v>
                </c:pt>
                <c:pt idx="94428">
                  <c:v>2.2859692573547401E-2</c:v>
                </c:pt>
                <c:pt idx="94429">
                  <c:v>2.2859860211610801E-2</c:v>
                </c:pt>
                <c:pt idx="94430">
                  <c:v>2.28598173707724E-2</c:v>
                </c:pt>
                <c:pt idx="94431">
                  <c:v>2.2859590128064201E-2</c:v>
                </c:pt>
                <c:pt idx="94432">
                  <c:v>2.2860063239932098E-2</c:v>
                </c:pt>
                <c:pt idx="94433">
                  <c:v>2.2859543561935401E-2</c:v>
                </c:pt>
                <c:pt idx="94434">
                  <c:v>2.28599049150944E-2</c:v>
                </c:pt>
                <c:pt idx="94435">
                  <c:v>2.2860240191221199E-2</c:v>
                </c:pt>
                <c:pt idx="94436">
                  <c:v>2.2860353812575299E-2</c:v>
                </c:pt>
                <c:pt idx="94437">
                  <c:v>2.28602550923824E-2</c:v>
                </c:pt>
                <c:pt idx="94438">
                  <c:v>2.28599719703198E-2</c:v>
                </c:pt>
                <c:pt idx="94439">
                  <c:v>2.2859524935483901E-2</c:v>
                </c:pt>
                <c:pt idx="94440">
                  <c:v>2.2859150543808899E-2</c:v>
                </c:pt>
                <c:pt idx="94441">
                  <c:v>2.2859102115035099E-2</c:v>
                </c:pt>
                <c:pt idx="94442">
                  <c:v>2.2859301418066E-2</c:v>
                </c:pt>
                <c:pt idx="94443">
                  <c:v>2.28594951331615E-2</c:v>
                </c:pt>
                <c:pt idx="94444">
                  <c:v>2.2859476506710101E-2</c:v>
                </c:pt>
                <c:pt idx="94445">
                  <c:v>2.2859262302517901E-2</c:v>
                </c:pt>
                <c:pt idx="94446">
                  <c:v>2.28588823229075E-2</c:v>
                </c:pt>
                <c:pt idx="94447">
                  <c:v>2.2859280928969401E-2</c:v>
                </c:pt>
                <c:pt idx="94448">
                  <c:v>2.2859083488583599E-2</c:v>
                </c:pt>
                <c:pt idx="94449">
                  <c:v>2.2858818992972402E-2</c:v>
                </c:pt>
                <c:pt idx="94450">
                  <c:v>2.2859055548906299E-2</c:v>
                </c:pt>
                <c:pt idx="94451">
                  <c:v>2.2859074175357801E-2</c:v>
                </c:pt>
                <c:pt idx="94452">
                  <c:v>2.2858899086713801E-2</c:v>
                </c:pt>
                <c:pt idx="94453">
                  <c:v>2.2858548909425701E-2</c:v>
                </c:pt>
                <c:pt idx="94454">
                  <c:v>2.2858666256070099E-2</c:v>
                </c:pt>
                <c:pt idx="94455">
                  <c:v>2.28584054857492E-2</c:v>
                </c:pt>
                <c:pt idx="94456">
                  <c:v>2.2858563810586902E-2</c:v>
                </c:pt>
                <c:pt idx="94457">
                  <c:v>2.2858826443552999E-2</c:v>
                </c:pt>
                <c:pt idx="94458">
                  <c:v>2.2858863696456001E-2</c:v>
                </c:pt>
                <c:pt idx="94459">
                  <c:v>2.2858701646328E-2</c:v>
                </c:pt>
                <c:pt idx="94460">
                  <c:v>2.2858362644910799E-2</c:v>
                </c:pt>
                <c:pt idx="94461">
                  <c:v>2.28578671813011E-2</c:v>
                </c:pt>
                <c:pt idx="94462">
                  <c:v>2.28591859340668E-2</c:v>
                </c:pt>
                <c:pt idx="94463">
                  <c:v>2.2859230637550298E-2</c:v>
                </c:pt>
                <c:pt idx="94464">
                  <c:v>2.2857991978526102E-2</c:v>
                </c:pt>
                <c:pt idx="94465">
                  <c:v>2.2858373820781701E-2</c:v>
                </c:pt>
                <c:pt idx="94466">
                  <c:v>2.28589437901974E-2</c:v>
                </c:pt>
                <c:pt idx="94467">
                  <c:v>2.2859264165162999E-2</c:v>
                </c:pt>
                <c:pt idx="94468">
                  <c:v>2.2859344258904499E-2</c:v>
                </c:pt>
                <c:pt idx="94469">
                  <c:v>2.2859215736389198E-2</c:v>
                </c:pt>
                <c:pt idx="94470">
                  <c:v>2.28589046746492E-2</c:v>
                </c:pt>
                <c:pt idx="94471">
                  <c:v>2.2858422249555602E-2</c:v>
                </c:pt>
                <c:pt idx="94472">
                  <c:v>2.28578001260757E-2</c:v>
                </c:pt>
                <c:pt idx="94473">
                  <c:v>2.2857466712594001E-2</c:v>
                </c:pt>
                <c:pt idx="94474">
                  <c:v>2.2857775911688801E-2</c:v>
                </c:pt>
                <c:pt idx="94475">
                  <c:v>2.2857151925563798E-2</c:v>
                </c:pt>
                <c:pt idx="94476">
                  <c:v>2.28572357445955E-2</c:v>
                </c:pt>
                <c:pt idx="94477">
                  <c:v>2.2857123985886602E-2</c:v>
                </c:pt>
                <c:pt idx="94478">
                  <c:v>2.28570327162743E-2</c:v>
                </c:pt>
                <c:pt idx="94479">
                  <c:v>2.2857036441564602E-2</c:v>
                </c:pt>
                <c:pt idx="94480">
                  <c:v>2.2857036441564602E-2</c:v>
                </c:pt>
                <c:pt idx="94481">
                  <c:v>2.2856840863823901E-2</c:v>
                </c:pt>
                <c:pt idx="94482">
                  <c:v>2.2857125848531699E-2</c:v>
                </c:pt>
                <c:pt idx="94483">
                  <c:v>2.2856630384922E-2</c:v>
                </c:pt>
                <c:pt idx="94484">
                  <c:v>2.28565763682127E-2</c:v>
                </c:pt>
                <c:pt idx="94485">
                  <c:v>2.28568930178881E-2</c:v>
                </c:pt>
                <c:pt idx="94486">
                  <c:v>2.2856598719954501E-2</c:v>
                </c:pt>
                <c:pt idx="94487">
                  <c:v>2.2856647148728398E-2</c:v>
                </c:pt>
                <c:pt idx="94488">
                  <c:v>2.28564962744713E-2</c:v>
                </c:pt>
                <c:pt idx="94489">
                  <c:v>2.2856531664729101E-2</c:v>
                </c:pt>
                <c:pt idx="94490">
                  <c:v>2.2856349125504501E-2</c:v>
                </c:pt>
                <c:pt idx="94491">
                  <c:v>2.28563211858273E-2</c:v>
                </c:pt>
                <c:pt idx="94492">
                  <c:v>2.2856103256344799E-2</c:v>
                </c:pt>
                <c:pt idx="94493">
                  <c:v>2.2856896743178399E-2</c:v>
                </c:pt>
                <c:pt idx="94494">
                  <c:v>2.2856345400214199E-2</c:v>
                </c:pt>
                <c:pt idx="94495">
                  <c:v>2.2856455296278E-2</c:v>
                </c:pt>
                <c:pt idx="94496">
                  <c:v>2.2856807336211201E-2</c:v>
                </c:pt>
                <c:pt idx="94497">
                  <c:v>2.2856928408145901E-2</c:v>
                </c:pt>
                <c:pt idx="94498">
                  <c:v>2.2856833413243301E-2</c:v>
                </c:pt>
                <c:pt idx="94499">
                  <c:v>2.2856552153825802E-2</c:v>
                </c:pt>
                <c:pt idx="94500">
                  <c:v>2.28560976684094E-2</c:v>
                </c:pt>
                <c:pt idx="94501">
                  <c:v>2.2855840623378702E-2</c:v>
                </c:pt>
                <c:pt idx="94502">
                  <c:v>2.2855777293443701E-2</c:v>
                </c:pt>
                <c:pt idx="94503">
                  <c:v>2.28558834642172E-2</c:v>
                </c:pt>
                <c:pt idx="94504">
                  <c:v>2.2856082767248102E-2</c:v>
                </c:pt>
                <c:pt idx="94505">
                  <c:v>2.2856062278151498E-2</c:v>
                </c:pt>
                <c:pt idx="94506">
                  <c:v>2.2855848073959299E-2</c:v>
                </c:pt>
                <c:pt idx="94507">
                  <c:v>2.2855456918478002E-2</c:v>
                </c:pt>
                <c:pt idx="94508">
                  <c:v>2.2855939343571701E-2</c:v>
                </c:pt>
                <c:pt idx="94509">
                  <c:v>2.2855740040540699E-2</c:v>
                </c:pt>
                <c:pt idx="94510">
                  <c:v>2.28554010391235E-2</c:v>
                </c:pt>
                <c:pt idx="94511">
                  <c:v>2.2855646908283199E-2</c:v>
                </c:pt>
                <c:pt idx="94512">
                  <c:v>2.2855669260025E-2</c:v>
                </c:pt>
                <c:pt idx="94513">
                  <c:v>2.28554867208004E-2</c:v>
                </c:pt>
                <c:pt idx="94514">
                  <c:v>2.28551309555769E-2</c:v>
                </c:pt>
                <c:pt idx="94515">
                  <c:v>2.2855304181575799E-2</c:v>
                </c:pt>
                <c:pt idx="94516">
                  <c:v>2.2855041548609699E-2</c:v>
                </c:pt>
                <c:pt idx="94517">
                  <c:v>2.2855147719383202E-2</c:v>
                </c:pt>
                <c:pt idx="94518">
                  <c:v>2.2855414077639601E-2</c:v>
                </c:pt>
                <c:pt idx="94519">
                  <c:v>2.2855455055832901E-2</c:v>
                </c:pt>
                <c:pt idx="94520">
                  <c:v>2.2855287417769401E-2</c:v>
                </c:pt>
                <c:pt idx="94521">
                  <c:v>2.28549428284168E-2</c:v>
                </c:pt>
                <c:pt idx="94522">
                  <c:v>2.28544324636459E-2</c:v>
                </c:pt>
                <c:pt idx="94523">
                  <c:v>2.2855848073959299E-2</c:v>
                </c:pt>
                <c:pt idx="94524">
                  <c:v>2.2855894640088099E-2</c:v>
                </c:pt>
                <c:pt idx="94525">
                  <c:v>2.2854635491967201E-2</c:v>
                </c:pt>
                <c:pt idx="94526">
                  <c:v>2.28549502789974E-2</c:v>
                </c:pt>
                <c:pt idx="94527">
                  <c:v>2.28555276989937E-2</c:v>
                </c:pt>
                <c:pt idx="94528">
                  <c:v>2.2855851799249701E-2</c:v>
                </c:pt>
                <c:pt idx="94529">
                  <c:v>2.2855935618281399E-2</c:v>
                </c:pt>
                <c:pt idx="94530">
                  <c:v>2.2855807095766099E-2</c:v>
                </c:pt>
                <c:pt idx="94531">
                  <c:v>2.28554867208004E-2</c:v>
                </c:pt>
                <c:pt idx="94532">
                  <c:v>2.28549893945456E-2</c:v>
                </c:pt>
                <c:pt idx="94533">
                  <c:v>2.2854346781969102E-2</c:v>
                </c:pt>
                <c:pt idx="94534">
                  <c:v>2.2854138165712402E-2</c:v>
                </c:pt>
                <c:pt idx="94535">
                  <c:v>2.2854456678032899E-2</c:v>
                </c:pt>
                <c:pt idx="94536">
                  <c:v>2.28536855429411E-2</c:v>
                </c:pt>
                <c:pt idx="94537">
                  <c:v>2.28537656366825E-2</c:v>
                </c:pt>
                <c:pt idx="94538">
                  <c:v>2.2853646427393001E-2</c:v>
                </c:pt>
                <c:pt idx="94539">
                  <c:v>2.28537246584892E-2</c:v>
                </c:pt>
                <c:pt idx="94540">
                  <c:v>2.2853558883070901E-2</c:v>
                </c:pt>
                <c:pt idx="94541">
                  <c:v>2.2853558883070901E-2</c:v>
                </c:pt>
                <c:pt idx="94542">
                  <c:v>2.28533614426851E-2</c:v>
                </c:pt>
                <c:pt idx="94543">
                  <c:v>2.2853828966617602E-2</c:v>
                </c:pt>
                <c:pt idx="94544">
                  <c:v>2.28532217442989E-2</c:v>
                </c:pt>
                <c:pt idx="94545">
                  <c:v>2.2853776812553399E-2</c:v>
                </c:pt>
                <c:pt idx="94546">
                  <c:v>2.2854147478938099E-2</c:v>
                </c:pt>
                <c:pt idx="94547">
                  <c:v>2.2854289039969399E-2</c:v>
                </c:pt>
                <c:pt idx="94548">
                  <c:v>2.28542033582926E-2</c:v>
                </c:pt>
                <c:pt idx="94549">
                  <c:v>2.2853931412100799E-2</c:v>
                </c:pt>
                <c:pt idx="94550">
                  <c:v>2.2853478789329501E-2</c:v>
                </c:pt>
                <c:pt idx="94551">
                  <c:v>2.2852879017591501E-2</c:v>
                </c:pt>
                <c:pt idx="94552">
                  <c:v>2.28541828691959E-2</c:v>
                </c:pt>
                <c:pt idx="94553">
                  <c:v>2.2854410111904099E-2</c:v>
                </c:pt>
                <c:pt idx="94554">
                  <c:v>2.2853303700685501E-2</c:v>
                </c:pt>
                <c:pt idx="94555">
                  <c:v>2.2853123024106001E-2</c:v>
                </c:pt>
                <c:pt idx="94556">
                  <c:v>2.2853659465909001E-2</c:v>
                </c:pt>
                <c:pt idx="94557">
                  <c:v>2.2853931412100799E-2</c:v>
                </c:pt>
                <c:pt idx="94558">
                  <c:v>2.28539798408747E-2</c:v>
                </c:pt>
                <c:pt idx="94559">
                  <c:v>2.2853814065456401E-2</c:v>
                </c:pt>
                <c:pt idx="94560">
                  <c:v>2.2853460162877998E-2</c:v>
                </c:pt>
                <c:pt idx="94561">
                  <c:v>2.28529386222363E-2</c:v>
                </c:pt>
                <c:pt idx="94562">
                  <c:v>2.2852275520563101E-2</c:v>
                </c:pt>
                <c:pt idx="94563">
                  <c:v>2.28536315262318E-2</c:v>
                </c:pt>
                <c:pt idx="94564">
                  <c:v>2.28539947420359E-2</c:v>
                </c:pt>
                <c:pt idx="94565">
                  <c:v>2.2852994501590701E-2</c:v>
                </c:pt>
                <c:pt idx="94566">
                  <c:v>2.2852335125207901E-2</c:v>
                </c:pt>
                <c:pt idx="94567">
                  <c:v>2.2852832451462701E-2</c:v>
                </c:pt>
                <c:pt idx="94568">
                  <c:v>2.28530801832676E-2</c:v>
                </c:pt>
                <c:pt idx="94569">
                  <c:v>2.2853096947073898E-2</c:v>
                </c:pt>
                <c:pt idx="94570">
                  <c:v>2.2852912545204201E-2</c:v>
                </c:pt>
                <c:pt idx="94571">
                  <c:v>2.2852540016174299E-2</c:v>
                </c:pt>
                <c:pt idx="94572">
                  <c:v>2.2852005437016501E-2</c:v>
                </c:pt>
                <c:pt idx="94573">
                  <c:v>2.2851953282952302E-2</c:v>
                </c:pt>
                <c:pt idx="94574">
                  <c:v>2.28520445525646E-2</c:v>
                </c:pt>
                <c:pt idx="94575">
                  <c:v>2.2851603105664298E-2</c:v>
                </c:pt>
                <c:pt idx="94576">
                  <c:v>2.2851755842566501E-2</c:v>
                </c:pt>
                <c:pt idx="94577">
                  <c:v>2.2851703688502301E-2</c:v>
                </c:pt>
                <c:pt idx="94578">
                  <c:v>2.2851448506116898E-2</c:v>
                </c:pt>
                <c:pt idx="94579">
                  <c:v>2.2851483896374699E-2</c:v>
                </c:pt>
                <c:pt idx="94580">
                  <c:v>2.28511355817318E-2</c:v>
                </c:pt>
                <c:pt idx="94581">
                  <c:v>2.2851040586829199E-2</c:v>
                </c:pt>
                <c:pt idx="94582">
                  <c:v>2.2851556539535502E-2</c:v>
                </c:pt>
                <c:pt idx="94583">
                  <c:v>2.28509958833456E-2</c:v>
                </c:pt>
                <c:pt idx="94584">
                  <c:v>2.2851012647151999E-2</c:v>
                </c:pt>
                <c:pt idx="94585">
                  <c:v>2.2850830107927302E-2</c:v>
                </c:pt>
                <c:pt idx="94586">
                  <c:v>2.2851468995213502E-2</c:v>
                </c:pt>
                <c:pt idx="94587">
                  <c:v>2.2850813344121E-2</c:v>
                </c:pt>
                <c:pt idx="94588">
                  <c:v>2.28512901812792E-2</c:v>
                </c:pt>
                <c:pt idx="94589">
                  <c:v>2.2851679474115399E-2</c:v>
                </c:pt>
                <c:pt idx="94590">
                  <c:v>2.2851826623082199E-2</c:v>
                </c:pt>
                <c:pt idx="94591">
                  <c:v>2.2851753979921299E-2</c:v>
                </c:pt>
                <c:pt idx="94592">
                  <c:v>2.2851476445794099E-2</c:v>
                </c:pt>
                <c:pt idx="94593">
                  <c:v>2.2851023823022801E-2</c:v>
                </c:pt>
                <c:pt idx="94594">
                  <c:v>2.28504166007042E-2</c:v>
                </c:pt>
                <c:pt idx="94595">
                  <c:v>2.2851644083857502E-2</c:v>
                </c:pt>
                <c:pt idx="94596">
                  <c:v>2.2851878777146301E-2</c:v>
                </c:pt>
                <c:pt idx="94597">
                  <c:v>2.28507462888956E-2</c:v>
                </c:pt>
                <c:pt idx="94598">
                  <c:v>2.28506717830896E-2</c:v>
                </c:pt>
                <c:pt idx="94599">
                  <c:v>2.2851211950182901E-2</c:v>
                </c:pt>
                <c:pt idx="94600">
                  <c:v>2.2851493209600501E-2</c:v>
                </c:pt>
                <c:pt idx="94601">
                  <c:v>2.2851541638374301E-2</c:v>
                </c:pt>
                <c:pt idx="94602">
                  <c:v>2.2851366549730301E-2</c:v>
                </c:pt>
                <c:pt idx="94603">
                  <c:v>2.2851007059216499E-2</c:v>
                </c:pt>
                <c:pt idx="94604">
                  <c:v>2.28504836559296E-2</c:v>
                </c:pt>
                <c:pt idx="94605">
                  <c:v>2.28498056530952E-2</c:v>
                </c:pt>
                <c:pt idx="94606">
                  <c:v>2.2851077839732201E-2</c:v>
                </c:pt>
                <c:pt idx="94607">
                  <c:v>2.28514447808266E-2</c:v>
                </c:pt>
                <c:pt idx="94608">
                  <c:v>2.2850433364510501E-2</c:v>
                </c:pt>
                <c:pt idx="94609">
                  <c:v>2.2849859669804601E-2</c:v>
                </c:pt>
                <c:pt idx="94610">
                  <c:v>2.2850360721349699E-2</c:v>
                </c:pt>
                <c:pt idx="94611">
                  <c:v>2.2850610315799699E-2</c:v>
                </c:pt>
                <c:pt idx="94612">
                  <c:v>2.2850630804896299E-2</c:v>
                </c:pt>
                <c:pt idx="94613">
                  <c:v>2.2850435227155699E-2</c:v>
                </c:pt>
                <c:pt idx="94614">
                  <c:v>2.2850055247545201E-2</c:v>
                </c:pt>
                <c:pt idx="94615">
                  <c:v>2.2849511355161702E-2</c:v>
                </c:pt>
                <c:pt idx="94616">
                  <c:v>2.28494014590979E-2</c:v>
                </c:pt>
                <c:pt idx="94617">
                  <c:v>2.2849496454000501E-2</c:v>
                </c:pt>
                <c:pt idx="94618">
                  <c:v>2.2849097847938499E-2</c:v>
                </c:pt>
                <c:pt idx="94619">
                  <c:v>2.2849252447485899E-2</c:v>
                </c:pt>
                <c:pt idx="94620">
                  <c:v>2.28491928428412E-2</c:v>
                </c:pt>
                <c:pt idx="94621">
                  <c:v>2.2848933935165398E-2</c:v>
                </c:pt>
                <c:pt idx="94622">
                  <c:v>2.2848946973681498E-2</c:v>
                </c:pt>
                <c:pt idx="94623">
                  <c:v>2.2848613560199699E-2</c:v>
                </c:pt>
                <c:pt idx="94624">
                  <c:v>2.28485129773617E-2</c:v>
                </c:pt>
                <c:pt idx="94625">
                  <c:v>2.2849027067422902E-2</c:v>
                </c:pt>
                <c:pt idx="94626">
                  <c:v>2.2848464548587799E-2</c:v>
                </c:pt>
                <c:pt idx="94627">
                  <c:v>2.2848471999168399E-2</c:v>
                </c:pt>
                <c:pt idx="94628">
                  <c:v>2.2848289459943799E-2</c:v>
                </c:pt>
                <c:pt idx="94629">
                  <c:v>2.28489506989718E-2</c:v>
                </c:pt>
                <c:pt idx="94630">
                  <c:v>2.2848293185234101E-2</c:v>
                </c:pt>
                <c:pt idx="94631">
                  <c:v>2.2848751395940801E-2</c:v>
                </c:pt>
                <c:pt idx="94632">
                  <c:v>2.28491462767124E-2</c:v>
                </c:pt>
                <c:pt idx="94633">
                  <c:v>2.2849295288324401E-2</c:v>
                </c:pt>
                <c:pt idx="94634">
                  <c:v>2.2849217057228099E-2</c:v>
                </c:pt>
                <c:pt idx="94635">
                  <c:v>2.2848933935165398E-2</c:v>
                </c:pt>
                <c:pt idx="94636">
                  <c:v>2.2848471999168399E-2</c:v>
                </c:pt>
                <c:pt idx="94637">
                  <c:v>2.2847851738333699E-2</c:v>
                </c:pt>
                <c:pt idx="94638">
                  <c:v>2.28491462767124E-2</c:v>
                </c:pt>
                <c:pt idx="94639">
                  <c:v>2.2849379107356099E-2</c:v>
                </c:pt>
                <c:pt idx="94640">
                  <c:v>2.2848233580589301E-2</c:v>
                </c:pt>
                <c:pt idx="94641">
                  <c:v>2.2848106920719199E-2</c:v>
                </c:pt>
                <c:pt idx="94642">
                  <c:v>2.2848652675747899E-2</c:v>
                </c:pt>
                <c:pt idx="94643">
                  <c:v>2.2848939523100902E-2</c:v>
                </c:pt>
                <c:pt idx="94644">
                  <c:v>2.2848986089229601E-2</c:v>
                </c:pt>
                <c:pt idx="94645">
                  <c:v>2.2848811000585601E-2</c:v>
                </c:pt>
                <c:pt idx="94646">
                  <c:v>2.2848442196846001E-2</c:v>
                </c:pt>
                <c:pt idx="94647">
                  <c:v>2.2847905755042999E-2</c:v>
                </c:pt>
                <c:pt idx="94648">
                  <c:v>2.2847220301628099E-2</c:v>
                </c:pt>
                <c:pt idx="94649">
                  <c:v>2.2848572582006399E-2</c:v>
                </c:pt>
                <c:pt idx="94650">
                  <c:v>2.2848946973681498E-2</c:v>
                </c:pt>
                <c:pt idx="94651">
                  <c:v>2.28479150682688E-2</c:v>
                </c:pt>
                <c:pt idx="94652">
                  <c:v>2.28472705930471E-2</c:v>
                </c:pt>
                <c:pt idx="94653">
                  <c:v>2.2847779095172899E-2</c:v>
                </c:pt>
                <c:pt idx="94654">
                  <c:v>2.2848032414913198E-2</c:v>
                </c:pt>
                <c:pt idx="94655">
                  <c:v>2.28480491787195E-2</c:v>
                </c:pt>
                <c:pt idx="94656">
                  <c:v>2.28478536009789E-2</c:v>
                </c:pt>
                <c:pt idx="94657">
                  <c:v>2.2847468033432999E-2</c:v>
                </c:pt>
                <c:pt idx="94658">
                  <c:v>2.2846911102533299E-2</c:v>
                </c:pt>
                <c:pt idx="94659">
                  <c:v>2.2846866399049801E-2</c:v>
                </c:pt>
                <c:pt idx="94660">
                  <c:v>2.28469595313072E-2</c:v>
                </c:pt>
                <c:pt idx="94661">
                  <c:v>2.28464901447296E-2</c:v>
                </c:pt>
                <c:pt idx="94662">
                  <c:v>2.2846644744277E-2</c:v>
                </c:pt>
                <c:pt idx="94663">
                  <c:v>2.2846581414341899E-2</c:v>
                </c:pt>
                <c:pt idx="94664">
                  <c:v>2.2846318781375899E-2</c:v>
                </c:pt>
                <c:pt idx="94665">
                  <c:v>2.2846398875117298E-2</c:v>
                </c:pt>
                <c:pt idx="94666">
                  <c:v>2.2845989093184499E-2</c:v>
                </c:pt>
                <c:pt idx="94667">
                  <c:v>2.2845929488539699E-2</c:v>
                </c:pt>
                <c:pt idx="94668">
                  <c:v>2.2846309468150101E-2</c:v>
                </c:pt>
                <c:pt idx="94669">
                  <c:v>2.2846482694149E-2</c:v>
                </c:pt>
                <c:pt idx="94670">
                  <c:v>2.28464230895042E-2</c:v>
                </c:pt>
                <c:pt idx="94671">
                  <c:v>2.2846167907118801E-2</c:v>
                </c:pt>
                <c:pt idx="94672">
                  <c:v>2.28457283228636E-2</c:v>
                </c:pt>
                <c:pt idx="94673">
                  <c:v>2.2846564650535601E-2</c:v>
                </c:pt>
                <c:pt idx="94674">
                  <c:v>2.2846410050988201E-2</c:v>
                </c:pt>
                <c:pt idx="94675">
                  <c:v>2.2845596075058001E-2</c:v>
                </c:pt>
                <c:pt idx="94676">
                  <c:v>2.2845832630991901E-2</c:v>
                </c:pt>
                <c:pt idx="94677">
                  <c:v>2.2845838218927401E-2</c:v>
                </c:pt>
                <c:pt idx="94678">
                  <c:v>2.28456351906061E-2</c:v>
                </c:pt>
                <c:pt idx="94679">
                  <c:v>2.2845242172479598E-2</c:v>
                </c:pt>
                <c:pt idx="94680">
                  <c:v>2.2846164181828499E-2</c:v>
                </c:pt>
                <c:pt idx="94681">
                  <c:v>2.2845901548862499E-2</c:v>
                </c:pt>
                <c:pt idx="94682">
                  <c:v>2.2845221683382998E-2</c:v>
                </c:pt>
                <c:pt idx="94683">
                  <c:v>2.2845491766929599E-2</c:v>
                </c:pt>
                <c:pt idx="94684">
                  <c:v>2.2845525294542299E-2</c:v>
                </c:pt>
                <c:pt idx="94685">
                  <c:v>2.2845342755317698E-2</c:v>
                </c:pt>
                <c:pt idx="94686">
                  <c:v>2.2844972088933001E-2</c:v>
                </c:pt>
                <c:pt idx="94687">
                  <c:v>2.28452458977699E-2</c:v>
                </c:pt>
                <c:pt idx="94688">
                  <c:v>2.2844947874545999E-2</c:v>
                </c:pt>
                <c:pt idx="94689">
                  <c:v>2.2844998165965101E-2</c:v>
                </c:pt>
                <c:pt idx="94690">
                  <c:v>2.2845283150672899E-2</c:v>
                </c:pt>
                <c:pt idx="94691">
                  <c:v>2.2845324128866199E-2</c:v>
                </c:pt>
                <c:pt idx="94692">
                  <c:v>2.2845147177577001E-2</c:v>
                </c:pt>
                <c:pt idx="94693">
                  <c:v>2.2844776511192301E-2</c:v>
                </c:pt>
                <c:pt idx="94694">
                  <c:v>2.2844240069389302E-2</c:v>
                </c:pt>
                <c:pt idx="94695">
                  <c:v>2.28457357734442E-2</c:v>
                </c:pt>
                <c:pt idx="94696">
                  <c:v>2.28457823395729E-2</c:v>
                </c:pt>
                <c:pt idx="94697">
                  <c:v>2.2844441235065498E-2</c:v>
                </c:pt>
                <c:pt idx="94698">
                  <c:v>2.28447746485472E-2</c:v>
                </c:pt>
                <c:pt idx="94699">
                  <c:v>2.2845385596156099E-2</c:v>
                </c:pt>
                <c:pt idx="94700">
                  <c:v>2.2845726460218398E-2</c:v>
                </c:pt>
                <c:pt idx="94701">
                  <c:v>2.2845808416604999E-2</c:v>
                </c:pt>
                <c:pt idx="94702">
                  <c:v>2.2845664992928501E-2</c:v>
                </c:pt>
                <c:pt idx="94703">
                  <c:v>2.28453129529953E-2</c:v>
                </c:pt>
                <c:pt idx="94704">
                  <c:v>2.2844782099127801E-2</c:v>
                </c:pt>
                <c:pt idx="94705">
                  <c:v>2.2844098508358002E-2</c:v>
                </c:pt>
                <c:pt idx="94706">
                  <c:v>2.28439401835203E-2</c:v>
                </c:pt>
                <c:pt idx="94707">
                  <c:v>2.2844284772872901E-2</c:v>
                </c:pt>
                <c:pt idx="94708">
                  <c:v>2.2843377664685301E-2</c:v>
                </c:pt>
                <c:pt idx="94709">
                  <c:v>2.2843457758426701E-2</c:v>
                </c:pt>
                <c:pt idx="94710">
                  <c:v>2.2843327373266199E-2</c:v>
                </c:pt>
                <c:pt idx="94711">
                  <c:v>2.28435173630714E-2</c:v>
                </c:pt>
                <c:pt idx="94712">
                  <c:v>2.2843224927782999E-2</c:v>
                </c:pt>
                <c:pt idx="94713">
                  <c:v>2.2843215614557301E-2</c:v>
                </c:pt>
                <c:pt idx="94714">
                  <c:v>2.2843001410365101E-2</c:v>
                </c:pt>
                <c:pt idx="94715">
                  <c:v>2.2843625396490101E-2</c:v>
                </c:pt>
                <c:pt idx="94716">
                  <c:v>2.28429790586233E-2</c:v>
                </c:pt>
                <c:pt idx="94717">
                  <c:v>2.28434223681688E-2</c:v>
                </c:pt>
                <c:pt idx="94718">
                  <c:v>2.2843813523650201E-2</c:v>
                </c:pt>
                <c:pt idx="94719">
                  <c:v>2.2843951359391199E-2</c:v>
                </c:pt>
                <c:pt idx="94720">
                  <c:v>2.2843861952424101E-2</c:v>
                </c:pt>
                <c:pt idx="94721">
                  <c:v>2.2843562066554999E-2</c:v>
                </c:pt>
                <c:pt idx="94722">
                  <c:v>2.2843083366751699E-2</c:v>
                </c:pt>
                <c:pt idx="94723">
                  <c:v>2.2842437028884902E-2</c:v>
                </c:pt>
                <c:pt idx="94724">
                  <c:v>2.28440072387457E-2</c:v>
                </c:pt>
                <c:pt idx="94725">
                  <c:v>2.28442568331957E-2</c:v>
                </c:pt>
                <c:pt idx="94726">
                  <c:v>2.2843081504106501E-2</c:v>
                </c:pt>
                <c:pt idx="94727">
                  <c:v>2.2842671722173701E-2</c:v>
                </c:pt>
                <c:pt idx="94728">
                  <c:v>2.28432286530733E-2</c:v>
                </c:pt>
                <c:pt idx="94729">
                  <c:v>2.28435173630714E-2</c:v>
                </c:pt>
                <c:pt idx="94730">
                  <c:v>2.2843562066554999E-2</c:v>
                </c:pt>
                <c:pt idx="94731">
                  <c:v>2.2843377664685301E-2</c:v>
                </c:pt>
                <c:pt idx="94732">
                  <c:v>2.2842995822429699E-2</c:v>
                </c:pt>
                <c:pt idx="94733">
                  <c:v>2.2842438891529999E-2</c:v>
                </c:pt>
                <c:pt idx="94734">
                  <c:v>2.2841725498437899E-2</c:v>
                </c:pt>
                <c:pt idx="94735">
                  <c:v>2.28434428572655E-2</c:v>
                </c:pt>
                <c:pt idx="94736">
                  <c:v>2.2843822836875902E-2</c:v>
                </c:pt>
                <c:pt idx="94737">
                  <c:v>2.2842762991786E-2</c:v>
                </c:pt>
                <c:pt idx="94738">
                  <c:v>2.2841764613986001E-2</c:v>
                </c:pt>
                <c:pt idx="94739">
                  <c:v>2.2842289879918098E-2</c:v>
                </c:pt>
                <c:pt idx="94740">
                  <c:v>2.2842545062303501E-2</c:v>
                </c:pt>
                <c:pt idx="94741">
                  <c:v>2.2842565551400199E-2</c:v>
                </c:pt>
                <c:pt idx="94742">
                  <c:v>2.28423606604338E-2</c:v>
                </c:pt>
                <c:pt idx="94743">
                  <c:v>2.28419564664364E-2</c:v>
                </c:pt>
                <c:pt idx="94744">
                  <c:v>2.28413846343756E-2</c:v>
                </c:pt>
                <c:pt idx="94745">
                  <c:v>2.2841641679406201E-2</c:v>
                </c:pt>
                <c:pt idx="94746">
                  <c:v>2.2841731086373301E-2</c:v>
                </c:pt>
                <c:pt idx="94747">
                  <c:v>2.2840946912765499E-2</c:v>
                </c:pt>
                <c:pt idx="94748">
                  <c:v>2.28411089628935E-2</c:v>
                </c:pt>
                <c:pt idx="94749">
                  <c:v>2.28410419076681E-2</c:v>
                </c:pt>
                <c:pt idx="94750">
                  <c:v>2.2840768098831201E-2</c:v>
                </c:pt>
                <c:pt idx="94751">
                  <c:v>2.2841118276119201E-2</c:v>
                </c:pt>
                <c:pt idx="94752">
                  <c:v>2.2840574383735698E-2</c:v>
                </c:pt>
                <c:pt idx="94753">
                  <c:v>2.2841056808829301E-2</c:v>
                </c:pt>
                <c:pt idx="94754">
                  <c:v>2.2841416299343099E-2</c:v>
                </c:pt>
                <c:pt idx="94755">
                  <c:v>2.2841524332761799E-2</c:v>
                </c:pt>
                <c:pt idx="94756">
                  <c:v>2.2841397672891599E-2</c:v>
                </c:pt>
                <c:pt idx="94757">
                  <c:v>2.2841066122055002E-2</c:v>
                </c:pt>
                <c:pt idx="94758">
                  <c:v>2.2840555757284199E-2</c:v>
                </c:pt>
                <c:pt idx="94759">
                  <c:v>2.2840308025479299E-2</c:v>
                </c:pt>
                <c:pt idx="94760">
                  <c:v>2.28402633219957E-2</c:v>
                </c:pt>
                <c:pt idx="94761">
                  <c:v>2.2840267047285999E-2</c:v>
                </c:pt>
                <c:pt idx="94762">
                  <c:v>2.2840466350317001E-2</c:v>
                </c:pt>
                <c:pt idx="94763">
                  <c:v>2.2840430960059201E-2</c:v>
                </c:pt>
                <c:pt idx="94764">
                  <c:v>2.2840186953544599E-2</c:v>
                </c:pt>
                <c:pt idx="94765">
                  <c:v>2.2839752957224801E-2</c:v>
                </c:pt>
                <c:pt idx="94766">
                  <c:v>2.2840529680252099E-2</c:v>
                </c:pt>
                <c:pt idx="94767">
                  <c:v>2.2840317338705101E-2</c:v>
                </c:pt>
                <c:pt idx="94768">
                  <c:v>2.2839652374386801E-2</c:v>
                </c:pt>
                <c:pt idx="94769">
                  <c:v>2.2839909419417399E-2</c:v>
                </c:pt>
                <c:pt idx="94770">
                  <c:v>2.2839920595288301E-2</c:v>
                </c:pt>
                <c:pt idx="94771">
                  <c:v>2.2839719429612201E-2</c:v>
                </c:pt>
                <c:pt idx="94772">
                  <c:v>2.2839317098259902E-2</c:v>
                </c:pt>
                <c:pt idx="94773">
                  <c:v>2.2839853540062901E-2</c:v>
                </c:pt>
                <c:pt idx="94774">
                  <c:v>2.28395629674196E-2</c:v>
                </c:pt>
                <c:pt idx="94775">
                  <c:v>2.28393133729696E-2</c:v>
                </c:pt>
                <c:pt idx="94776">
                  <c:v>2.2839592769742002E-2</c:v>
                </c:pt>
                <c:pt idx="94777">
                  <c:v>2.2839624434709601E-2</c:v>
                </c:pt>
                <c:pt idx="94778">
                  <c:v>2.2839436307549501E-2</c:v>
                </c:pt>
                <c:pt idx="94779">
                  <c:v>2.28390507400036E-2</c:v>
                </c:pt>
                <c:pt idx="94780">
                  <c:v>2.2838801145553599E-2</c:v>
                </c:pt>
                <c:pt idx="94781">
                  <c:v>2.2838518023490899E-2</c:v>
                </c:pt>
                <c:pt idx="94782">
                  <c:v>2.2838730365037901E-2</c:v>
                </c:pt>
                <c:pt idx="94783">
                  <c:v>2.28386893868446E-2</c:v>
                </c:pt>
                <c:pt idx="94784">
                  <c:v>2.2838799282908401E-2</c:v>
                </c:pt>
                <c:pt idx="94785">
                  <c:v>2.2838681936264E-2</c:v>
                </c:pt>
                <c:pt idx="94786">
                  <c:v>2.28383596986532E-2</c:v>
                </c:pt>
                <c:pt idx="94787">
                  <c:v>2.2838726639747599E-2</c:v>
                </c:pt>
                <c:pt idx="94788">
                  <c:v>2.2838274016976402E-2</c:v>
                </c:pt>
                <c:pt idx="94789">
                  <c:v>2.2838536649942402E-2</c:v>
                </c:pt>
                <c:pt idx="94790">
                  <c:v>2.2838868200778999E-2</c:v>
                </c:pt>
                <c:pt idx="94791">
                  <c:v>2.28389445692301E-2</c:v>
                </c:pt>
                <c:pt idx="94792">
                  <c:v>2.2838793694972999E-2</c:v>
                </c:pt>
                <c:pt idx="94793">
                  <c:v>2.28384397923946E-2</c:v>
                </c:pt>
                <c:pt idx="94794">
                  <c:v>2.2837899625301399E-2</c:v>
                </c:pt>
                <c:pt idx="94795">
                  <c:v>2.2838428616523701E-2</c:v>
                </c:pt>
                <c:pt idx="94796">
                  <c:v>2.2838424891233399E-2</c:v>
                </c:pt>
                <c:pt idx="94797">
                  <c:v>2.2837556898593899E-2</c:v>
                </c:pt>
                <c:pt idx="94798">
                  <c:v>2.2837748751044301E-2</c:v>
                </c:pt>
                <c:pt idx="94799">
                  <c:v>2.2837702184915501E-2</c:v>
                </c:pt>
                <c:pt idx="94800">
                  <c:v>2.2837447002530101E-2</c:v>
                </c:pt>
                <c:pt idx="94801">
                  <c:v>2.2837439551949501E-2</c:v>
                </c:pt>
                <c:pt idx="94802">
                  <c:v>2.2837130352854701E-2</c:v>
                </c:pt>
                <c:pt idx="94803">
                  <c:v>2.2837033495307E-2</c:v>
                </c:pt>
                <c:pt idx="94804">
                  <c:v>2.2837378084659601E-2</c:v>
                </c:pt>
                <c:pt idx="94805">
                  <c:v>2.28369943797588E-2</c:v>
                </c:pt>
                <c:pt idx="94806">
                  <c:v>2.2837013006210299E-2</c:v>
                </c:pt>
                <c:pt idx="94807">
                  <c:v>2.28368174284697E-2</c:v>
                </c:pt>
                <c:pt idx="94808">
                  <c:v>2.2837169468402901E-2</c:v>
                </c:pt>
                <c:pt idx="94809">
                  <c:v>2.2836597636342101E-2</c:v>
                </c:pt>
                <c:pt idx="94810">
                  <c:v>2.28365436196327E-2</c:v>
                </c:pt>
                <c:pt idx="94811">
                  <c:v>2.2836767137050601E-2</c:v>
                </c:pt>
                <c:pt idx="94812">
                  <c:v>2.28365752846003E-2</c:v>
                </c:pt>
                <c:pt idx="94813">
                  <c:v>2.2836627438664402E-2</c:v>
                </c:pt>
                <c:pt idx="94814">
                  <c:v>2.2836454212665599E-2</c:v>
                </c:pt>
                <c:pt idx="94815">
                  <c:v>2.2836262360215201E-2</c:v>
                </c:pt>
                <c:pt idx="94816">
                  <c:v>2.28362809866667E-2</c:v>
                </c:pt>
                <c:pt idx="94817">
                  <c:v>2.28362418711185E-2</c:v>
                </c:pt>
                <c:pt idx="94818">
                  <c:v>2.2835986688733101E-2</c:v>
                </c:pt>
                <c:pt idx="94819">
                  <c:v>2.2836629301309599E-2</c:v>
                </c:pt>
                <c:pt idx="94820">
                  <c:v>2.2836014628410301E-2</c:v>
                </c:pt>
                <c:pt idx="94821">
                  <c:v>2.2836346179246899E-2</c:v>
                </c:pt>
                <c:pt idx="94822">
                  <c:v>2.28367261588573E-2</c:v>
                </c:pt>
                <c:pt idx="94823">
                  <c:v>2.2836843505501799E-2</c:v>
                </c:pt>
                <c:pt idx="94824">
                  <c:v>2.28367261588573E-2</c:v>
                </c:pt>
                <c:pt idx="94825">
                  <c:v>2.28363964706659E-2</c:v>
                </c:pt>
                <c:pt idx="94826">
                  <c:v>2.2835873067379001E-2</c:v>
                </c:pt>
                <c:pt idx="94827">
                  <c:v>2.28354800492525E-2</c:v>
                </c:pt>
                <c:pt idx="94828">
                  <c:v>2.28354204446077E-2</c:v>
                </c:pt>
                <c:pt idx="94829">
                  <c:v>2.28355806320906E-2</c:v>
                </c:pt>
                <c:pt idx="94830">
                  <c:v>2.2835787385702098E-2</c:v>
                </c:pt>
                <c:pt idx="94831">
                  <c:v>2.2835750132799201E-2</c:v>
                </c:pt>
                <c:pt idx="94832">
                  <c:v>2.28354949504137E-2</c:v>
                </c:pt>
                <c:pt idx="94833">
                  <c:v>2.2835046052932701E-2</c:v>
                </c:pt>
                <c:pt idx="94834">
                  <c:v>2.28356346487999E-2</c:v>
                </c:pt>
                <c:pt idx="94835">
                  <c:v>2.2835418581962599E-2</c:v>
                </c:pt>
                <c:pt idx="94836">
                  <c:v>2.2834930568933501E-2</c:v>
                </c:pt>
                <c:pt idx="94837">
                  <c:v>2.28351857513189E-2</c:v>
                </c:pt>
                <c:pt idx="94838">
                  <c:v>2.2835196927189799E-2</c:v>
                </c:pt>
                <c:pt idx="94839">
                  <c:v>2.2834984585642801E-2</c:v>
                </c:pt>
                <c:pt idx="94840">
                  <c:v>2.2834569215774501E-2</c:v>
                </c:pt>
                <c:pt idx="94841">
                  <c:v>2.2834938019514101E-2</c:v>
                </c:pt>
                <c:pt idx="94842">
                  <c:v>2.2834641858935401E-2</c:v>
                </c:pt>
                <c:pt idx="94843">
                  <c:v>2.28345450013876E-2</c:v>
                </c:pt>
                <c:pt idx="94844">
                  <c:v>2.2834826260805099E-2</c:v>
                </c:pt>
                <c:pt idx="94845">
                  <c:v>2.28348560631275E-2</c:v>
                </c:pt>
                <c:pt idx="94846">
                  <c:v>2.28346530348063E-2</c:v>
                </c:pt>
                <c:pt idx="94847">
                  <c:v>2.2834252566099202E-2</c:v>
                </c:pt>
                <c:pt idx="94848">
                  <c:v>2.2833874449133901E-2</c:v>
                </c:pt>
                <c:pt idx="94849">
                  <c:v>2.28336919099093E-2</c:v>
                </c:pt>
                <c:pt idx="94850">
                  <c:v>2.2833809256553601E-2</c:v>
                </c:pt>
                <c:pt idx="94851">
                  <c:v>2.28338539600372E-2</c:v>
                </c:pt>
                <c:pt idx="94852">
                  <c:v>2.2833960130810699E-2</c:v>
                </c:pt>
                <c:pt idx="94853">
                  <c:v>2.28338334709406E-2</c:v>
                </c:pt>
                <c:pt idx="94854">
                  <c:v>2.28334963321686E-2</c:v>
                </c:pt>
                <c:pt idx="94855">
                  <c:v>2.2833809256553601E-2</c:v>
                </c:pt>
                <c:pt idx="94856">
                  <c:v>2.2833347320556599E-2</c:v>
                </c:pt>
                <c:pt idx="94857">
                  <c:v>2.28336583822966E-2</c:v>
                </c:pt>
                <c:pt idx="94858">
                  <c:v>2.2833989933133101E-2</c:v>
                </c:pt>
                <c:pt idx="94859">
                  <c:v>2.2834064438939101E-2</c:v>
                </c:pt>
                <c:pt idx="94860">
                  <c:v>2.2833904251456299E-2</c:v>
                </c:pt>
                <c:pt idx="94861">
                  <c:v>2.2833535447716699E-2</c:v>
                </c:pt>
                <c:pt idx="94862">
                  <c:v>2.2832976654171899E-2</c:v>
                </c:pt>
                <c:pt idx="94863">
                  <c:v>2.2833498194813701E-2</c:v>
                </c:pt>
                <c:pt idx="94864">
                  <c:v>2.2833485156297701E-2</c:v>
                </c:pt>
                <c:pt idx="94865">
                  <c:v>2.2832613438367799E-2</c:v>
                </c:pt>
                <c:pt idx="94866">
                  <c:v>2.2832801565527899E-2</c:v>
                </c:pt>
                <c:pt idx="94867">
                  <c:v>2.28327568620443E-2</c:v>
                </c:pt>
                <c:pt idx="94868">
                  <c:v>2.2832486778497699E-2</c:v>
                </c:pt>
                <c:pt idx="94869">
                  <c:v>2.2832455113530201E-2</c:v>
                </c:pt>
                <c:pt idx="94870">
                  <c:v>2.2832157090306299E-2</c:v>
                </c:pt>
                <c:pt idx="94871">
                  <c:v>2.2832054644823099E-2</c:v>
                </c:pt>
                <c:pt idx="94872">
                  <c:v>2.2832371294498399E-2</c:v>
                </c:pt>
                <c:pt idx="94873">
                  <c:v>2.2832004353404E-2</c:v>
                </c:pt>
                <c:pt idx="94874">
                  <c:v>2.2832019254565201E-2</c:v>
                </c:pt>
                <c:pt idx="94875">
                  <c:v>2.2831810638308501E-2</c:v>
                </c:pt>
                <c:pt idx="94876">
                  <c:v>2.28321328759193E-2</c:v>
                </c:pt>
                <c:pt idx="94877">
                  <c:v>2.2831583395600302E-2</c:v>
                </c:pt>
                <c:pt idx="94878">
                  <c:v>2.2831521928310401E-2</c:v>
                </c:pt>
                <c:pt idx="94879">
                  <c:v>2.28317007422447E-2</c:v>
                </c:pt>
                <c:pt idx="94880">
                  <c:v>2.2831549867987602E-2</c:v>
                </c:pt>
                <c:pt idx="94881">
                  <c:v>2.28315927088261E-2</c:v>
                </c:pt>
                <c:pt idx="94882">
                  <c:v>2.2831413894891701E-2</c:v>
                </c:pt>
                <c:pt idx="94883">
                  <c:v>2.28311568498611E-2</c:v>
                </c:pt>
                <c:pt idx="94884">
                  <c:v>2.2831225767731701E-2</c:v>
                </c:pt>
                <c:pt idx="94885">
                  <c:v>2.28311829268932E-2</c:v>
                </c:pt>
                <c:pt idx="94886">
                  <c:v>2.2830918431281998E-2</c:v>
                </c:pt>
                <c:pt idx="94887">
                  <c:v>2.28315051645041E-2</c:v>
                </c:pt>
                <c:pt idx="94888">
                  <c:v>2.28308737277985E-2</c:v>
                </c:pt>
                <c:pt idx="94889">
                  <c:v>2.2831266745925002E-2</c:v>
                </c:pt>
                <c:pt idx="94890">
                  <c:v>2.2831654176116E-2</c:v>
                </c:pt>
                <c:pt idx="94891">
                  <c:v>2.2831771522760402E-2</c:v>
                </c:pt>
                <c:pt idx="94892">
                  <c:v>2.28316411375999E-2</c:v>
                </c:pt>
                <c:pt idx="94893">
                  <c:v>2.2831296548247299E-2</c:v>
                </c:pt>
                <c:pt idx="94894">
                  <c:v>2.2830758243799199E-2</c:v>
                </c:pt>
                <c:pt idx="94895">
                  <c:v>2.2830294445156999E-2</c:v>
                </c:pt>
                <c:pt idx="94896">
                  <c:v>2.28302292525768E-2</c:v>
                </c:pt>
                <c:pt idx="94897">
                  <c:v>2.2830439731478702E-2</c:v>
                </c:pt>
                <c:pt idx="94898">
                  <c:v>2.28306446224451E-2</c:v>
                </c:pt>
                <c:pt idx="94899">
                  <c:v>2.2830599918961501E-2</c:v>
                </c:pt>
                <c:pt idx="94900">
                  <c:v>2.2830333560705199E-2</c:v>
                </c:pt>
                <c:pt idx="94901">
                  <c:v>2.28298716247082E-2</c:v>
                </c:pt>
                <c:pt idx="94902">
                  <c:v>2.2830421105027199E-2</c:v>
                </c:pt>
                <c:pt idx="94903">
                  <c:v>2.2830191999673798E-2</c:v>
                </c:pt>
                <c:pt idx="94904">
                  <c:v>2.28297375142574E-2</c:v>
                </c:pt>
                <c:pt idx="94905">
                  <c:v>2.2829994559288001E-2</c:v>
                </c:pt>
                <c:pt idx="94906">
                  <c:v>2.2829996421933198E-2</c:v>
                </c:pt>
                <c:pt idx="94907">
                  <c:v>2.28297766298056E-2</c:v>
                </c:pt>
                <c:pt idx="94908">
                  <c:v>2.28293482214212E-2</c:v>
                </c:pt>
                <c:pt idx="94909">
                  <c:v>2.28296704590321E-2</c:v>
                </c:pt>
                <c:pt idx="94910">
                  <c:v>2.2829363122582401E-2</c:v>
                </c:pt>
                <c:pt idx="94911">
                  <c:v>2.2829303517937698E-2</c:v>
                </c:pt>
                <c:pt idx="94912">
                  <c:v>2.2829581052064899E-2</c:v>
                </c:pt>
                <c:pt idx="94913">
                  <c:v>2.2829605266451801E-2</c:v>
                </c:pt>
                <c:pt idx="94914">
                  <c:v>2.2829398512840299E-2</c:v>
                </c:pt>
                <c:pt idx="94915">
                  <c:v>2.28289775550365E-2</c:v>
                </c:pt>
                <c:pt idx="94916">
                  <c:v>2.28285472840071E-2</c:v>
                </c:pt>
                <c:pt idx="94917">
                  <c:v>2.2828394547104801E-2</c:v>
                </c:pt>
                <c:pt idx="94918">
                  <c:v>2.28284727782011E-2</c:v>
                </c:pt>
                <c:pt idx="94919">
                  <c:v>2.2828545421361899E-2</c:v>
                </c:pt>
                <c:pt idx="94920">
                  <c:v>2.2828644141554801E-2</c:v>
                </c:pt>
                <c:pt idx="94921">
                  <c:v>2.2828510031104102E-2</c:v>
                </c:pt>
                <c:pt idx="94922">
                  <c:v>2.2828159853816001E-2</c:v>
                </c:pt>
                <c:pt idx="94923">
                  <c:v>2.2828442975878702E-2</c:v>
                </c:pt>
                <c:pt idx="94924">
                  <c:v>2.2827960550785099E-2</c:v>
                </c:pt>
                <c:pt idx="94925">
                  <c:v>2.2828308865427999E-2</c:v>
                </c:pt>
                <c:pt idx="94926">
                  <c:v>2.2828640416264499E-2</c:v>
                </c:pt>
                <c:pt idx="94927">
                  <c:v>2.28287149220705E-2</c:v>
                </c:pt>
                <c:pt idx="94928">
                  <c:v>2.28285398334265E-2</c:v>
                </c:pt>
                <c:pt idx="94929">
                  <c:v>2.2828152403235401E-2</c:v>
                </c:pt>
                <c:pt idx="94930">
                  <c:v>2.28275787085295E-2</c:v>
                </c:pt>
                <c:pt idx="94931">
                  <c:v>2.28280760347843E-2</c:v>
                </c:pt>
                <c:pt idx="94932">
                  <c:v>2.2828061133623099E-2</c:v>
                </c:pt>
                <c:pt idx="94933">
                  <c:v>2.2827187553048099E-2</c:v>
                </c:pt>
                <c:pt idx="94934">
                  <c:v>2.2827377542853401E-2</c:v>
                </c:pt>
                <c:pt idx="94935">
                  <c:v>2.2827317938208601E-2</c:v>
                </c:pt>
                <c:pt idx="94936">
                  <c:v>2.2827042266726501E-2</c:v>
                </c:pt>
                <c:pt idx="94937">
                  <c:v>2.2826973348856E-2</c:v>
                </c:pt>
                <c:pt idx="94938">
                  <c:v>2.2826686501503001E-2</c:v>
                </c:pt>
                <c:pt idx="94939">
                  <c:v>2.28265766054392E-2</c:v>
                </c:pt>
                <c:pt idx="94940">
                  <c:v>2.2826869040727601E-2</c:v>
                </c:pt>
                <c:pt idx="94941">
                  <c:v>2.2826511412859001E-2</c:v>
                </c:pt>
                <c:pt idx="94942">
                  <c:v>2.28265225887299E-2</c:v>
                </c:pt>
                <c:pt idx="94943">
                  <c:v>2.28263065218926E-2</c:v>
                </c:pt>
                <c:pt idx="94944">
                  <c:v>2.2826591506600401E-2</c:v>
                </c:pt>
                <c:pt idx="94945">
                  <c:v>2.28260587900877E-2</c:v>
                </c:pt>
                <c:pt idx="94946">
                  <c:v>2.2825988009572001E-2</c:v>
                </c:pt>
                <c:pt idx="94947">
                  <c:v>2.2826123982667899E-2</c:v>
                </c:pt>
                <c:pt idx="94948">
                  <c:v>2.28260047733784E-2</c:v>
                </c:pt>
                <c:pt idx="94949">
                  <c:v>2.2826043888926499E-2</c:v>
                </c:pt>
                <c:pt idx="94950">
                  <c:v>2.2825852036476101E-2</c:v>
                </c:pt>
                <c:pt idx="94951">
                  <c:v>2.2825542837381401E-2</c:v>
                </c:pt>
                <c:pt idx="94952">
                  <c:v>2.2825643420219401E-2</c:v>
                </c:pt>
                <c:pt idx="94953">
                  <c:v>2.2825593128800399E-2</c:v>
                </c:pt>
                <c:pt idx="94954">
                  <c:v>2.2825315594673198E-2</c:v>
                </c:pt>
                <c:pt idx="94955">
                  <c:v>2.2825874388217898E-2</c:v>
                </c:pt>
                <c:pt idx="94956">
                  <c:v>2.2825222462415699E-2</c:v>
                </c:pt>
                <c:pt idx="94957">
                  <c:v>2.2825654596090299E-2</c:v>
                </c:pt>
                <c:pt idx="94958">
                  <c:v>2.2826042026281398E-2</c:v>
                </c:pt>
                <c:pt idx="94959">
                  <c:v>2.28261537849903E-2</c:v>
                </c:pt>
                <c:pt idx="94960">
                  <c:v>2.2826014086604101E-2</c:v>
                </c:pt>
                <c:pt idx="94961">
                  <c:v>2.2825654596090299E-2</c:v>
                </c:pt>
                <c:pt idx="94962">
                  <c:v>2.2825092077255301E-2</c:v>
                </c:pt>
                <c:pt idx="94963">
                  <c:v>2.2824589163064998E-2</c:v>
                </c:pt>
                <c:pt idx="94964">
                  <c:v>2.28245183825493E-2</c:v>
                </c:pt>
                <c:pt idx="94965">
                  <c:v>2.28247474879026E-2</c:v>
                </c:pt>
                <c:pt idx="94966">
                  <c:v>2.2824946790933599E-2</c:v>
                </c:pt>
                <c:pt idx="94967">
                  <c:v>2.2824892774224299E-2</c:v>
                </c:pt>
                <c:pt idx="94968">
                  <c:v>2.2824615240097001E-2</c:v>
                </c:pt>
                <c:pt idx="94969">
                  <c:v>2.28241290897131E-2</c:v>
                </c:pt>
                <c:pt idx="94970">
                  <c:v>2.28246748447418E-2</c:v>
                </c:pt>
                <c:pt idx="94971">
                  <c:v>2.2824436426162699E-2</c:v>
                </c:pt>
                <c:pt idx="94972">
                  <c:v>2.2823968902230301E-2</c:v>
                </c:pt>
                <c:pt idx="94973">
                  <c:v>2.28242240846157E-2</c:v>
                </c:pt>
                <c:pt idx="94974">
                  <c:v>2.28242222219706E-2</c:v>
                </c:pt>
                <c:pt idx="94975">
                  <c:v>2.28239875286818E-2</c:v>
                </c:pt>
                <c:pt idx="94976">
                  <c:v>2.2823540493845901E-2</c:v>
                </c:pt>
                <c:pt idx="94977">
                  <c:v>2.2823851555585899E-2</c:v>
                </c:pt>
                <c:pt idx="94978">
                  <c:v>2.28235311806202E-2</c:v>
                </c:pt>
                <c:pt idx="94979">
                  <c:v>2.28234697133303E-2</c:v>
                </c:pt>
                <c:pt idx="94980">
                  <c:v>2.2823747247457501E-2</c:v>
                </c:pt>
                <c:pt idx="94981">
                  <c:v>2.2823765873909E-2</c:v>
                </c:pt>
                <c:pt idx="94982">
                  <c:v>2.2823546081781401E-2</c:v>
                </c:pt>
                <c:pt idx="94983">
                  <c:v>2.2823110222816499E-2</c:v>
                </c:pt>
                <c:pt idx="94984">
                  <c:v>2.28226501494646E-2</c:v>
                </c:pt>
                <c:pt idx="94985">
                  <c:v>2.2822489961981801E-2</c:v>
                </c:pt>
                <c:pt idx="94986">
                  <c:v>2.2822560742497399E-2</c:v>
                </c:pt>
                <c:pt idx="94987">
                  <c:v>2.2822631523013101E-2</c:v>
                </c:pt>
                <c:pt idx="94988">
                  <c:v>2.2822730243206E-2</c:v>
                </c:pt>
                <c:pt idx="94989">
                  <c:v>2.2822579368948898E-2</c:v>
                </c:pt>
                <c:pt idx="94990">
                  <c:v>2.28222124278545E-2</c:v>
                </c:pt>
                <c:pt idx="94991">
                  <c:v>2.2822491824626898E-2</c:v>
                </c:pt>
                <c:pt idx="94992">
                  <c:v>2.28219907730818E-2</c:v>
                </c:pt>
                <c:pt idx="94993">
                  <c:v>2.28223409503698E-2</c:v>
                </c:pt>
                <c:pt idx="94994">
                  <c:v>2.2822679951786998E-2</c:v>
                </c:pt>
                <c:pt idx="94995">
                  <c:v>2.28227376937866E-2</c:v>
                </c:pt>
                <c:pt idx="94996">
                  <c:v>2.2822555154562E-2</c:v>
                </c:pt>
                <c:pt idx="94997">
                  <c:v>2.2822149097919499E-2</c:v>
                </c:pt>
                <c:pt idx="94998">
                  <c:v>2.2821551188826599E-2</c:v>
                </c:pt>
                <c:pt idx="94999">
                  <c:v>2.2822055965661999E-2</c:v>
                </c:pt>
                <c:pt idx="95000">
                  <c:v>2.2822028025984799E-2</c:v>
                </c:pt>
                <c:pt idx="95001">
                  <c:v>2.2821126505732502E-2</c:v>
                </c:pt>
                <c:pt idx="95002">
                  <c:v>2.2821312770247501E-2</c:v>
                </c:pt>
                <c:pt idx="95003">
                  <c:v>2.28212438523769E-2</c:v>
                </c:pt>
                <c:pt idx="95004">
                  <c:v>2.2820949554443401E-2</c:v>
                </c:pt>
                <c:pt idx="95005">
                  <c:v>2.2820871323347099E-2</c:v>
                </c:pt>
                <c:pt idx="95006">
                  <c:v>2.2820567712187802E-2</c:v>
                </c:pt>
                <c:pt idx="95007">
                  <c:v>2.2820448502898199E-2</c:v>
                </c:pt>
                <c:pt idx="95008">
                  <c:v>2.2820735350251201E-2</c:v>
                </c:pt>
                <c:pt idx="95009">
                  <c:v>2.2820366546511602E-2</c:v>
                </c:pt>
                <c:pt idx="95010">
                  <c:v>2.2820372134447101E-2</c:v>
                </c:pt>
                <c:pt idx="95011">
                  <c:v>2.2820133715868E-2</c:v>
                </c:pt>
                <c:pt idx="95012">
                  <c:v>2.2820414975285499E-2</c:v>
                </c:pt>
                <c:pt idx="95013">
                  <c:v>2.2819867357611701E-2</c:v>
                </c:pt>
                <c:pt idx="95014">
                  <c:v>2.2819789126515399E-2</c:v>
                </c:pt>
                <c:pt idx="95015">
                  <c:v>2.2819913923740401E-2</c:v>
                </c:pt>
                <c:pt idx="95016">
                  <c:v>2.2819781675934799E-2</c:v>
                </c:pt>
                <c:pt idx="95017">
                  <c:v>2.28198189288378E-2</c:v>
                </c:pt>
                <c:pt idx="95018">
                  <c:v>2.2819612175226201E-2</c:v>
                </c:pt>
                <c:pt idx="95019">
                  <c:v>2.28192806243897E-2</c:v>
                </c:pt>
                <c:pt idx="95020">
                  <c:v>2.28193812072277E-2</c:v>
                </c:pt>
                <c:pt idx="95021">
                  <c:v>2.28193197399378E-2</c:v>
                </c:pt>
                <c:pt idx="95022">
                  <c:v>2.28190254420042E-2</c:v>
                </c:pt>
                <c:pt idx="95023">
                  <c:v>2.28195823729038E-2</c:v>
                </c:pt>
                <c:pt idx="95024">
                  <c:v>2.28189043700695E-2</c:v>
                </c:pt>
                <c:pt idx="95025">
                  <c:v>2.2819342091679601E-2</c:v>
                </c:pt>
                <c:pt idx="95026">
                  <c:v>2.2819727659225499E-2</c:v>
                </c:pt>
                <c:pt idx="95027">
                  <c:v>2.2819835692644098E-2</c:v>
                </c:pt>
                <c:pt idx="95028">
                  <c:v>2.28196829557419E-2</c:v>
                </c:pt>
                <c:pt idx="95029">
                  <c:v>2.2819299250841099E-2</c:v>
                </c:pt>
                <c:pt idx="95030">
                  <c:v>2.28187162429094E-2</c:v>
                </c:pt>
                <c:pt idx="95031">
                  <c:v>2.2818202152848199E-2</c:v>
                </c:pt>
                <c:pt idx="95032">
                  <c:v>2.2818120196461698E-2</c:v>
                </c:pt>
                <c:pt idx="95033">
                  <c:v>2.2818326950073201E-2</c:v>
                </c:pt>
                <c:pt idx="95034">
                  <c:v>2.2818524390459099E-2</c:v>
                </c:pt>
                <c:pt idx="95035">
                  <c:v>2.2818462923169101E-2</c:v>
                </c:pt>
                <c:pt idx="95036">
                  <c:v>2.2818163037300099E-2</c:v>
                </c:pt>
                <c:pt idx="95037">
                  <c:v>2.2817658260464699E-2</c:v>
                </c:pt>
                <c:pt idx="95038">
                  <c:v>2.28182319551706E-2</c:v>
                </c:pt>
                <c:pt idx="95039">
                  <c:v>2.2817978635430301E-2</c:v>
                </c:pt>
                <c:pt idx="95040">
                  <c:v>2.2817460820078898E-2</c:v>
                </c:pt>
                <c:pt idx="95041">
                  <c:v>2.28177141398191E-2</c:v>
                </c:pt>
                <c:pt idx="95042">
                  <c:v>2.2817704826593399E-2</c:v>
                </c:pt>
                <c:pt idx="95043">
                  <c:v>2.2817445918917701E-2</c:v>
                </c:pt>
                <c:pt idx="95044">
                  <c:v>2.2816982120275501E-2</c:v>
                </c:pt>
                <c:pt idx="95045">
                  <c:v>2.2817326709628102E-2</c:v>
                </c:pt>
                <c:pt idx="95046">
                  <c:v>2.2816983982920602E-2</c:v>
                </c:pt>
                <c:pt idx="95047">
                  <c:v>2.2816877812147099E-2</c:v>
                </c:pt>
                <c:pt idx="95048">
                  <c:v>2.2817153483629199E-2</c:v>
                </c:pt>
                <c:pt idx="95049">
                  <c:v>2.2817157208919501E-2</c:v>
                </c:pt>
                <c:pt idx="95050">
                  <c:v>2.2816926240921E-2</c:v>
                </c:pt>
                <c:pt idx="95051">
                  <c:v>2.2816464304924001E-2</c:v>
                </c:pt>
                <c:pt idx="95052">
                  <c:v>2.2816030308604199E-2</c:v>
                </c:pt>
                <c:pt idx="95053">
                  <c:v>2.28158105164766E-2</c:v>
                </c:pt>
                <c:pt idx="95054">
                  <c:v>2.28159110993147E-2</c:v>
                </c:pt>
                <c:pt idx="95055">
                  <c:v>2.2815929725766199E-2</c:v>
                </c:pt>
                <c:pt idx="95056">
                  <c:v>2.2816020995378501E-2</c:v>
                </c:pt>
                <c:pt idx="95057">
                  <c:v>2.2815855219960199E-2</c:v>
                </c:pt>
                <c:pt idx="95058">
                  <c:v>2.28154677897692E-2</c:v>
                </c:pt>
                <c:pt idx="95059">
                  <c:v>2.2815793752670298E-2</c:v>
                </c:pt>
                <c:pt idx="95060">
                  <c:v>2.28152722120285E-2</c:v>
                </c:pt>
                <c:pt idx="95061">
                  <c:v>2.2815570235252401E-2</c:v>
                </c:pt>
                <c:pt idx="95062">
                  <c:v>2.2815901786088898E-2</c:v>
                </c:pt>
                <c:pt idx="95063">
                  <c:v>2.2815955802798299E-2</c:v>
                </c:pt>
                <c:pt idx="95064">
                  <c:v>2.2815754637122099E-2</c:v>
                </c:pt>
                <c:pt idx="95065">
                  <c:v>2.2815328091383001E-2</c:v>
                </c:pt>
                <c:pt idx="95066">
                  <c:v>2.2814704105257998E-2</c:v>
                </c:pt>
                <c:pt idx="95067">
                  <c:v>2.2815261036157601E-2</c:v>
                </c:pt>
                <c:pt idx="95068">
                  <c:v>2.2815227508544901E-2</c:v>
                </c:pt>
                <c:pt idx="95069">
                  <c:v>2.2814234718680399E-2</c:v>
                </c:pt>
                <c:pt idx="95070">
                  <c:v>2.28144116699696E-2</c:v>
                </c:pt>
                <c:pt idx="95071">
                  <c:v>2.28143315762281E-2</c:v>
                </c:pt>
                <c:pt idx="95072">
                  <c:v>2.2814013063907599E-2</c:v>
                </c:pt>
                <c:pt idx="95073">
                  <c:v>2.2813985124230399E-2</c:v>
                </c:pt>
                <c:pt idx="95074">
                  <c:v>2.2813607007265101E-2</c:v>
                </c:pt>
                <c:pt idx="95075">
                  <c:v>2.2813471034169201E-2</c:v>
                </c:pt>
                <c:pt idx="95076">
                  <c:v>2.2813810035586399E-2</c:v>
                </c:pt>
                <c:pt idx="95077">
                  <c:v>2.2813359275460202E-2</c:v>
                </c:pt>
                <c:pt idx="95078">
                  <c:v>2.2813351824879601E-2</c:v>
                </c:pt>
                <c:pt idx="95079">
                  <c:v>2.2813115268945701E-2</c:v>
                </c:pt>
                <c:pt idx="95080">
                  <c:v>2.28134896606207E-2</c:v>
                </c:pt>
                <c:pt idx="95081">
                  <c:v>2.2812893614172901E-2</c:v>
                </c:pt>
                <c:pt idx="95082">
                  <c:v>2.2812834009528202E-2</c:v>
                </c:pt>
                <c:pt idx="95083">
                  <c:v>2.28130333125591E-2</c:v>
                </c:pt>
                <c:pt idx="95084">
                  <c:v>2.2812852635979701E-2</c:v>
                </c:pt>
                <c:pt idx="95085">
                  <c:v>2.2812889888882599E-2</c:v>
                </c:pt>
                <c:pt idx="95086">
                  <c:v>2.2812679409980802E-2</c:v>
                </c:pt>
                <c:pt idx="95087">
                  <c:v>2.2812413051724399E-2</c:v>
                </c:pt>
                <c:pt idx="95088">
                  <c:v>2.2812446579337099E-2</c:v>
                </c:pt>
                <c:pt idx="95089">
                  <c:v>2.28123795241118E-2</c:v>
                </c:pt>
                <c:pt idx="95090">
                  <c:v>2.2812079638242701E-2</c:v>
                </c:pt>
                <c:pt idx="95091">
                  <c:v>2.28127427399159E-2</c:v>
                </c:pt>
                <c:pt idx="95092">
                  <c:v>2.2812070325017E-2</c:v>
                </c:pt>
                <c:pt idx="95093">
                  <c:v>2.2812470793724102E-2</c:v>
                </c:pt>
                <c:pt idx="95094">
                  <c:v>2.28128843009472E-2</c:v>
                </c:pt>
                <c:pt idx="95095">
                  <c:v>2.2813007235527E-2</c:v>
                </c:pt>
                <c:pt idx="95096">
                  <c:v>2.2812861949205399E-2</c:v>
                </c:pt>
                <c:pt idx="95097">
                  <c:v>2.2812478244304699E-2</c:v>
                </c:pt>
                <c:pt idx="95098">
                  <c:v>2.2811884060502101E-2</c:v>
                </c:pt>
                <c:pt idx="95099">
                  <c:v>2.28114314377308E-2</c:v>
                </c:pt>
                <c:pt idx="95100">
                  <c:v>2.2811349481344199E-2</c:v>
                </c:pt>
                <c:pt idx="95101">
                  <c:v>2.2811517119407598E-2</c:v>
                </c:pt>
                <c:pt idx="95102">
                  <c:v>2.2811744362115902E-2</c:v>
                </c:pt>
                <c:pt idx="95103">
                  <c:v>2.2811697795987101E-2</c:v>
                </c:pt>
                <c:pt idx="95104">
                  <c:v>2.28114109486342E-2</c:v>
                </c:pt>
                <c:pt idx="95105">
                  <c:v>2.2810904309153598E-2</c:v>
                </c:pt>
                <c:pt idx="95106">
                  <c:v>2.2811569273471801E-2</c:v>
                </c:pt>
                <c:pt idx="95107">
                  <c:v>2.28113178163767E-2</c:v>
                </c:pt>
                <c:pt idx="95108">
                  <c:v>2.28107385337353E-2</c:v>
                </c:pt>
                <c:pt idx="95109">
                  <c:v>2.2811004891991601E-2</c:v>
                </c:pt>
                <c:pt idx="95110">
                  <c:v>2.28110160678625E-2</c:v>
                </c:pt>
                <c:pt idx="95111">
                  <c:v>2.2810783237218898E-2</c:v>
                </c:pt>
                <c:pt idx="95112">
                  <c:v>2.28103213012219E-2</c:v>
                </c:pt>
                <c:pt idx="95113">
                  <c:v>2.28107534348965E-2</c:v>
                </c:pt>
                <c:pt idx="95114">
                  <c:v>2.2810414433479299E-2</c:v>
                </c:pt>
                <c:pt idx="95115">
                  <c:v>2.2810259833931899E-2</c:v>
                </c:pt>
                <c:pt idx="95116">
                  <c:v>2.2810554131865501E-2</c:v>
                </c:pt>
                <c:pt idx="95117">
                  <c:v>2.2810585796833E-2</c:v>
                </c:pt>
                <c:pt idx="95118">
                  <c:v>2.2810364142060301E-2</c:v>
                </c:pt>
                <c:pt idx="95119">
                  <c:v>2.2809917107224499E-2</c:v>
                </c:pt>
                <c:pt idx="95120">
                  <c:v>2.2809561342000999E-2</c:v>
                </c:pt>
                <c:pt idx="95121">
                  <c:v>2.2809281945228601E-2</c:v>
                </c:pt>
                <c:pt idx="95122">
                  <c:v>2.28094886988401E-2</c:v>
                </c:pt>
                <c:pt idx="95123">
                  <c:v>2.28094346821308E-2</c:v>
                </c:pt>
                <c:pt idx="95124">
                  <c:v>2.2809538990259198E-2</c:v>
                </c:pt>
                <c:pt idx="95125">
                  <c:v>2.2809384390711802E-2</c:v>
                </c:pt>
                <c:pt idx="95126">
                  <c:v>2.28090193122625E-2</c:v>
                </c:pt>
                <c:pt idx="95127">
                  <c:v>2.2809481248259499E-2</c:v>
                </c:pt>
                <c:pt idx="95128">
                  <c:v>2.28089708834887E-2</c:v>
                </c:pt>
                <c:pt idx="95129">
                  <c:v>2.2809185087680799E-2</c:v>
                </c:pt>
                <c:pt idx="95130">
                  <c:v>2.2809537127614E-2</c:v>
                </c:pt>
                <c:pt idx="95131">
                  <c:v>2.2809606045484501E-2</c:v>
                </c:pt>
                <c:pt idx="95132">
                  <c:v>2.2809425368905099E-2</c:v>
                </c:pt>
                <c:pt idx="95133">
                  <c:v>2.2809009999036799E-2</c:v>
                </c:pt>
                <c:pt idx="95134">
                  <c:v>2.2808391600847199E-2</c:v>
                </c:pt>
                <c:pt idx="95135">
                  <c:v>2.2809129208326302E-2</c:v>
                </c:pt>
                <c:pt idx="95136">
                  <c:v>2.2809118032455399E-2</c:v>
                </c:pt>
                <c:pt idx="95137">
                  <c:v>2.28079687803984E-2</c:v>
                </c:pt>
                <c:pt idx="95138">
                  <c:v>2.28081773966551E-2</c:v>
                </c:pt>
                <c:pt idx="95139">
                  <c:v>2.2808119654655502E-2</c:v>
                </c:pt>
                <c:pt idx="95140">
                  <c:v>2.2807814180851E-2</c:v>
                </c:pt>
                <c:pt idx="95141">
                  <c:v>2.28079818189144E-2</c:v>
                </c:pt>
                <c:pt idx="95142">
                  <c:v>2.2807441651821098E-2</c:v>
                </c:pt>
                <c:pt idx="95143">
                  <c:v>2.2807326167821902E-2</c:v>
                </c:pt>
                <c:pt idx="95144">
                  <c:v>2.2807897999882702E-2</c:v>
                </c:pt>
                <c:pt idx="95145">
                  <c:v>2.2807264700532001E-2</c:v>
                </c:pt>
                <c:pt idx="95146">
                  <c:v>2.2807277739048001E-2</c:v>
                </c:pt>
                <c:pt idx="95147">
                  <c:v>2.2807043045759201E-2</c:v>
                </c:pt>
                <c:pt idx="95148">
                  <c:v>2.28076316416264E-2</c:v>
                </c:pt>
                <c:pt idx="95149">
                  <c:v>2.2806810215115599E-2</c:v>
                </c:pt>
                <c:pt idx="95150">
                  <c:v>2.28075589984655E-2</c:v>
                </c:pt>
                <c:pt idx="95151">
                  <c:v>2.2808028385043099E-2</c:v>
                </c:pt>
                <c:pt idx="95152">
                  <c:v>2.2808186709880801E-2</c:v>
                </c:pt>
                <c:pt idx="95153">
                  <c:v>2.28080693632364E-2</c:v>
                </c:pt>
                <c:pt idx="95154">
                  <c:v>2.2807702422142001E-2</c:v>
                </c:pt>
                <c:pt idx="95155">
                  <c:v>2.28071212768555E-2</c:v>
                </c:pt>
                <c:pt idx="95156">
                  <c:v>2.28063557296991E-2</c:v>
                </c:pt>
                <c:pt idx="95157">
                  <c:v>2.2807823494076701E-2</c:v>
                </c:pt>
                <c:pt idx="95158">
                  <c:v>2.2808108478784599E-2</c:v>
                </c:pt>
                <c:pt idx="95159">
                  <c:v>2.2806754335761101E-2</c:v>
                </c:pt>
                <c:pt idx="95160">
                  <c:v>2.2806566208601001E-2</c:v>
                </c:pt>
                <c:pt idx="95161">
                  <c:v>2.28072013705969E-2</c:v>
                </c:pt>
                <c:pt idx="95162">
                  <c:v>2.2807518020272199E-2</c:v>
                </c:pt>
                <c:pt idx="95163">
                  <c:v>2.2807544097304299E-2</c:v>
                </c:pt>
                <c:pt idx="95164">
                  <c:v>2.2807305678725201E-2</c:v>
                </c:pt>
                <c:pt idx="95165">
                  <c:v>2.28068381547928E-2</c:v>
                </c:pt>
                <c:pt idx="95166">
                  <c:v>2.2806167602539101E-2</c:v>
                </c:pt>
                <c:pt idx="95167">
                  <c:v>2.2805314511060701E-2</c:v>
                </c:pt>
                <c:pt idx="95168">
                  <c:v>2.28072702884674E-2</c:v>
                </c:pt>
                <c:pt idx="95169">
                  <c:v>2.2807726636529E-2</c:v>
                </c:pt>
                <c:pt idx="95170">
                  <c:v>2.2806501016020799E-2</c:v>
                </c:pt>
                <c:pt idx="95171">
                  <c:v>2.2805284708738299E-2</c:v>
                </c:pt>
                <c:pt idx="95172">
                  <c:v>2.2805873304605501E-2</c:v>
                </c:pt>
                <c:pt idx="95173">
                  <c:v>2.28061601519585E-2</c:v>
                </c:pt>
                <c:pt idx="95174">
                  <c:v>2.28061601519585E-2</c:v>
                </c:pt>
                <c:pt idx="95175">
                  <c:v>2.28058975189924E-2</c:v>
                </c:pt>
                <c:pt idx="95176">
                  <c:v>2.2805411368608499E-2</c:v>
                </c:pt>
                <c:pt idx="95177">
                  <c:v>2.2804718464612999E-2</c:v>
                </c:pt>
                <c:pt idx="95178">
                  <c:v>2.2805269807577098E-2</c:v>
                </c:pt>
                <c:pt idx="95179">
                  <c:v>2.2805389016866701E-2</c:v>
                </c:pt>
                <c:pt idx="95180">
                  <c:v>2.28041559457779E-2</c:v>
                </c:pt>
                <c:pt idx="95181">
                  <c:v>2.2804321721196199E-2</c:v>
                </c:pt>
                <c:pt idx="95182">
                  <c:v>2.2804226726293599E-2</c:v>
                </c:pt>
                <c:pt idx="95183">
                  <c:v>2.2803895175457001E-2</c:v>
                </c:pt>
                <c:pt idx="95184">
                  <c:v>2.2804705426096899E-2</c:v>
                </c:pt>
                <c:pt idx="95185">
                  <c:v>2.2804079577326799E-2</c:v>
                </c:pt>
                <c:pt idx="95186">
                  <c:v>2.2804187610745399E-2</c:v>
                </c:pt>
                <c:pt idx="95187">
                  <c:v>2.2804588079452501E-2</c:v>
                </c:pt>
                <c:pt idx="95188">
                  <c:v>2.2804692387580899E-2</c:v>
                </c:pt>
                <c:pt idx="95189">
                  <c:v>2.2804535925388301E-2</c:v>
                </c:pt>
                <c:pt idx="95190">
                  <c:v>2.2804131731391002E-2</c:v>
                </c:pt>
                <c:pt idx="95191">
                  <c:v>2.2803518921136901E-2</c:v>
                </c:pt>
                <c:pt idx="95192">
                  <c:v>2.2803820669651E-2</c:v>
                </c:pt>
                <c:pt idx="95193">
                  <c:v>2.2803783416748099E-2</c:v>
                </c:pt>
                <c:pt idx="95194">
                  <c:v>2.2803131490945799E-2</c:v>
                </c:pt>
                <c:pt idx="95195">
                  <c:v>2.2803353145718599E-2</c:v>
                </c:pt>
                <c:pt idx="95196">
                  <c:v>2.2803299129009299E-2</c:v>
                </c:pt>
                <c:pt idx="95197">
                  <c:v>2.2802997380495099E-2</c:v>
                </c:pt>
                <c:pt idx="95198">
                  <c:v>2.28025689721108E-2</c:v>
                </c:pt>
                <c:pt idx="95199">
                  <c:v>2.2802624851465201E-2</c:v>
                </c:pt>
                <c:pt idx="95200">
                  <c:v>2.2802505642175699E-2</c:v>
                </c:pt>
                <c:pt idx="95201">
                  <c:v>2.2802479565143599E-2</c:v>
                </c:pt>
                <c:pt idx="95202">
                  <c:v>2.2802442312240601E-2</c:v>
                </c:pt>
                <c:pt idx="95203">
                  <c:v>2.2802457213401801E-2</c:v>
                </c:pt>
                <c:pt idx="95204">
                  <c:v>2.2802216932177499E-2</c:v>
                </c:pt>
                <c:pt idx="95205">
                  <c:v>2.2802250459790199E-2</c:v>
                </c:pt>
                <c:pt idx="95206">
                  <c:v>2.2801948711275999E-2</c:v>
                </c:pt>
                <c:pt idx="95207">
                  <c:v>2.28018760681152E-2</c:v>
                </c:pt>
                <c:pt idx="95208">
                  <c:v>2.2801818326115601E-2</c:v>
                </c:pt>
                <c:pt idx="95209">
                  <c:v>2.28018891066313E-2</c:v>
                </c:pt>
                <c:pt idx="95210">
                  <c:v>2.2801933810114899E-2</c:v>
                </c:pt>
                <c:pt idx="95211">
                  <c:v>2.2801717743277598E-2</c:v>
                </c:pt>
                <c:pt idx="95212">
                  <c:v>2.2801298648119001E-2</c:v>
                </c:pt>
                <c:pt idx="95213">
                  <c:v>2.2801486775279E-2</c:v>
                </c:pt>
                <c:pt idx="95214">
                  <c:v>2.2801430895924599E-2</c:v>
                </c:pt>
                <c:pt idx="95215">
                  <c:v>2.28011235594749E-2</c:v>
                </c:pt>
                <c:pt idx="95216">
                  <c:v>2.2801786661148099E-2</c:v>
                </c:pt>
                <c:pt idx="95217">
                  <c:v>2.2801106795668599E-2</c:v>
                </c:pt>
                <c:pt idx="95218">
                  <c:v>2.28014923632145E-2</c:v>
                </c:pt>
                <c:pt idx="95219">
                  <c:v>2.28019170463085E-2</c:v>
                </c:pt>
                <c:pt idx="95220">
                  <c:v>2.2802041843533499E-2</c:v>
                </c:pt>
                <c:pt idx="95221">
                  <c:v>2.2801885381341001E-2</c:v>
                </c:pt>
                <c:pt idx="95222">
                  <c:v>2.2801481187343601E-2</c:v>
                </c:pt>
                <c:pt idx="95223">
                  <c:v>2.28008609265089E-2</c:v>
                </c:pt>
                <c:pt idx="95224">
                  <c:v>2.2800691425800299E-2</c:v>
                </c:pt>
                <c:pt idx="95225">
                  <c:v>2.2800657898187599E-2</c:v>
                </c:pt>
                <c:pt idx="95226">
                  <c:v>2.28004716336727E-2</c:v>
                </c:pt>
                <c:pt idx="95227">
                  <c:v>2.28006932884455E-2</c:v>
                </c:pt>
                <c:pt idx="95228">
                  <c:v>2.2800635546445801E-2</c:v>
                </c:pt>
                <c:pt idx="95229">
                  <c:v>2.2800326347351099E-2</c:v>
                </c:pt>
                <c:pt idx="95230">
                  <c:v>2.2799793630838401E-2</c:v>
                </c:pt>
                <c:pt idx="95231">
                  <c:v>2.2801058366894701E-2</c:v>
                </c:pt>
                <c:pt idx="95232">
                  <c:v>2.2800829261541401E-2</c:v>
                </c:pt>
                <c:pt idx="95233">
                  <c:v>2.2799625992775002E-2</c:v>
                </c:pt>
                <c:pt idx="95234">
                  <c:v>2.27999053895474E-2</c:v>
                </c:pt>
                <c:pt idx="95235">
                  <c:v>2.27999053895474E-2</c:v>
                </c:pt>
                <c:pt idx="95236">
                  <c:v>2.2799648344516699E-2</c:v>
                </c:pt>
                <c:pt idx="95237">
                  <c:v>2.2799160331487701E-2</c:v>
                </c:pt>
                <c:pt idx="95238">
                  <c:v>2.2800387814640999E-2</c:v>
                </c:pt>
                <c:pt idx="95239">
                  <c:v>2.2800065577030199E-2</c:v>
                </c:pt>
                <c:pt idx="95240">
                  <c:v>2.2799093276262301E-2</c:v>
                </c:pt>
                <c:pt idx="95241">
                  <c:v>2.2799406200647299E-2</c:v>
                </c:pt>
                <c:pt idx="95242">
                  <c:v>2.2799426689743999E-2</c:v>
                </c:pt>
                <c:pt idx="95243">
                  <c:v>2.2799184545874599E-2</c:v>
                </c:pt>
                <c:pt idx="95244">
                  <c:v>2.2798707708716399E-2</c:v>
                </c:pt>
                <c:pt idx="95245">
                  <c:v>2.2799301892519001E-2</c:v>
                </c:pt>
                <c:pt idx="95246">
                  <c:v>2.2798959165811501E-2</c:v>
                </c:pt>
                <c:pt idx="95247">
                  <c:v>2.2798672318458599E-2</c:v>
                </c:pt>
                <c:pt idx="95248">
                  <c:v>2.2798988968133899E-2</c:v>
                </c:pt>
                <c:pt idx="95249">
                  <c:v>2.2799013182520901E-2</c:v>
                </c:pt>
                <c:pt idx="95250">
                  <c:v>2.2798771038651501E-2</c:v>
                </c:pt>
                <c:pt idx="95251">
                  <c:v>2.2798290476202999E-2</c:v>
                </c:pt>
                <c:pt idx="95252">
                  <c:v>2.2798148915171599E-2</c:v>
                </c:pt>
                <c:pt idx="95253">
                  <c:v>2.2797804325819002E-2</c:v>
                </c:pt>
                <c:pt idx="95254">
                  <c:v>2.2798249498009699E-2</c:v>
                </c:pt>
                <c:pt idx="95255">
                  <c:v>2.2798562422394801E-2</c:v>
                </c:pt>
                <c:pt idx="95256">
                  <c:v>2.2798582911491401E-2</c:v>
                </c:pt>
                <c:pt idx="95257">
                  <c:v>2.2798337042331699E-2</c:v>
                </c:pt>
                <c:pt idx="95258">
                  <c:v>2.2797852754592899E-2</c:v>
                </c:pt>
                <c:pt idx="95259">
                  <c:v>2.27971617132425E-2</c:v>
                </c:pt>
                <c:pt idx="95260">
                  <c:v>2.27989573031664E-2</c:v>
                </c:pt>
                <c:pt idx="95261">
                  <c:v>2.2799037396907799E-2</c:v>
                </c:pt>
                <c:pt idx="95262">
                  <c:v>2.2797439247369801E-2</c:v>
                </c:pt>
                <c:pt idx="95263">
                  <c:v>2.2797688841819801E-2</c:v>
                </c:pt>
                <c:pt idx="95264">
                  <c:v>2.2798409685492502E-2</c:v>
                </c:pt>
                <c:pt idx="95265">
                  <c:v>2.2798791527748101E-2</c:v>
                </c:pt>
                <c:pt idx="95266">
                  <c:v>2.27988641709089E-2</c:v>
                </c:pt>
                <c:pt idx="95267">
                  <c:v>2.2798644378781301E-2</c:v>
                </c:pt>
                <c:pt idx="95268">
                  <c:v>2.2798173129558601E-2</c:v>
                </c:pt>
                <c:pt idx="95269">
                  <c:v>2.2797480225563101E-2</c:v>
                </c:pt>
                <c:pt idx="95270">
                  <c:v>2.27965973317623E-2</c:v>
                </c:pt>
                <c:pt idx="95271">
                  <c:v>2.2797172889113398E-2</c:v>
                </c:pt>
                <c:pt idx="95272">
                  <c:v>2.2797629237175002E-2</c:v>
                </c:pt>
                <c:pt idx="95273">
                  <c:v>2.2796358913183198E-2</c:v>
                </c:pt>
                <c:pt idx="95274">
                  <c:v>2.2796560078859301E-2</c:v>
                </c:pt>
                <c:pt idx="95275">
                  <c:v>2.27971691638231E-2</c:v>
                </c:pt>
                <c:pt idx="95276">
                  <c:v>2.27974504232407E-2</c:v>
                </c:pt>
                <c:pt idx="95277">
                  <c:v>2.2797433659434301E-2</c:v>
                </c:pt>
                <c:pt idx="95278">
                  <c:v>2.2797146812081299E-2</c:v>
                </c:pt>
                <c:pt idx="95279">
                  <c:v>2.2796617820859E-2</c:v>
                </c:pt>
                <c:pt idx="95280">
                  <c:v>2.2795882076024999E-2</c:v>
                </c:pt>
                <c:pt idx="95281">
                  <c:v>2.2795250639319399E-2</c:v>
                </c:pt>
                <c:pt idx="95282">
                  <c:v>2.27953996509314E-2</c:v>
                </c:pt>
                <c:pt idx="95283">
                  <c:v>2.2795224562287299E-2</c:v>
                </c:pt>
                <c:pt idx="95284">
                  <c:v>2.2795377299189599E-2</c:v>
                </c:pt>
                <c:pt idx="95285">
                  <c:v>2.2795256227254899E-2</c:v>
                </c:pt>
                <c:pt idx="95286">
                  <c:v>2.2794887423515299E-2</c:v>
                </c:pt>
                <c:pt idx="95287">
                  <c:v>2.2794827818870499E-2</c:v>
                </c:pt>
                <c:pt idx="95288">
                  <c:v>2.2794395685195899E-2</c:v>
                </c:pt>
                <c:pt idx="95289">
                  <c:v>2.2794280201196698E-2</c:v>
                </c:pt>
                <c:pt idx="95290">
                  <c:v>2.2794710472226101E-2</c:v>
                </c:pt>
                <c:pt idx="95291">
                  <c:v>2.2794883698225001E-2</c:v>
                </c:pt>
                <c:pt idx="95292">
                  <c:v>2.2794773802161199E-2</c:v>
                </c:pt>
                <c:pt idx="95293">
                  <c:v>2.2794414311647401E-2</c:v>
                </c:pt>
                <c:pt idx="95294">
                  <c:v>2.27938257157803E-2</c:v>
                </c:pt>
                <c:pt idx="95295">
                  <c:v>2.2795137017965299E-2</c:v>
                </c:pt>
                <c:pt idx="95296">
                  <c:v>2.2794948890805199E-2</c:v>
                </c:pt>
                <c:pt idx="95297">
                  <c:v>2.2793538868427301E-2</c:v>
                </c:pt>
                <c:pt idx="95298">
                  <c:v>2.2793788462877301E-2</c:v>
                </c:pt>
                <c:pt idx="95299">
                  <c:v>2.2793754935264601E-2</c:v>
                </c:pt>
                <c:pt idx="95300">
                  <c:v>2.2793460637330999E-2</c:v>
                </c:pt>
                <c:pt idx="95301">
                  <c:v>2.2793136537075001E-2</c:v>
                </c:pt>
                <c:pt idx="95302">
                  <c:v>2.2793088108301201E-2</c:v>
                </c:pt>
                <c:pt idx="95303">
                  <c:v>2.2792967036366501E-2</c:v>
                </c:pt>
                <c:pt idx="95304">
                  <c:v>2.2792840376496301E-2</c:v>
                </c:pt>
                <c:pt idx="95305">
                  <c:v>2.2792894393205601E-2</c:v>
                </c:pt>
                <c:pt idx="95306">
                  <c:v>2.2792896255850799E-2</c:v>
                </c:pt>
                <c:pt idx="95307">
                  <c:v>2.2792633622884698E-2</c:v>
                </c:pt>
                <c:pt idx="95308">
                  <c:v>2.27924343198538E-2</c:v>
                </c:pt>
                <c:pt idx="95309">
                  <c:v>2.27923262864351E-2</c:v>
                </c:pt>
                <c:pt idx="95310">
                  <c:v>2.2792229428887398E-2</c:v>
                </c:pt>
                <c:pt idx="95311">
                  <c:v>2.2791910916566901E-2</c:v>
                </c:pt>
                <c:pt idx="95312">
                  <c:v>2.2792194038629501E-2</c:v>
                </c:pt>
                <c:pt idx="95313">
                  <c:v>2.2792212665081E-2</c:v>
                </c:pt>
                <c:pt idx="95314">
                  <c:v>2.2791964933276201E-2</c:v>
                </c:pt>
                <c:pt idx="95315">
                  <c:v>2.2791471332311599E-2</c:v>
                </c:pt>
                <c:pt idx="95316">
                  <c:v>2.2792715579271299E-2</c:v>
                </c:pt>
                <c:pt idx="95317">
                  <c:v>2.2792290896177299E-2</c:v>
                </c:pt>
                <c:pt idx="95318">
                  <c:v>2.2791409865021699E-2</c:v>
                </c:pt>
                <c:pt idx="95319">
                  <c:v>2.2791726514697099E-2</c:v>
                </c:pt>
                <c:pt idx="95320">
                  <c:v>2.27917358279228E-2</c:v>
                </c:pt>
                <c:pt idx="95321">
                  <c:v>2.27914731949568E-2</c:v>
                </c:pt>
                <c:pt idx="95322">
                  <c:v>2.2790962830185901E-2</c:v>
                </c:pt>
                <c:pt idx="95323">
                  <c:v>2.27911025285721E-2</c:v>
                </c:pt>
                <c:pt idx="95324">
                  <c:v>2.2790703922510199E-2</c:v>
                </c:pt>
                <c:pt idx="95325">
                  <c:v>2.2790851071476902E-2</c:v>
                </c:pt>
                <c:pt idx="95326">
                  <c:v>2.2791149094700799E-2</c:v>
                </c:pt>
                <c:pt idx="95327">
                  <c:v>2.2791141644120199E-2</c:v>
                </c:pt>
                <c:pt idx="95328">
                  <c:v>2.27908603847027E-2</c:v>
                </c:pt>
                <c:pt idx="95329">
                  <c:v>2.2790325805544898E-2</c:v>
                </c:pt>
                <c:pt idx="95330">
                  <c:v>2.2789699956774701E-2</c:v>
                </c:pt>
                <c:pt idx="95331">
                  <c:v>2.2789547219872499E-2</c:v>
                </c:pt>
                <c:pt idx="95332">
                  <c:v>2.27896310389042E-2</c:v>
                </c:pt>
                <c:pt idx="95333">
                  <c:v>2.2789621725678399E-2</c:v>
                </c:pt>
                <c:pt idx="95334">
                  <c:v>2.2789686918258702E-2</c:v>
                </c:pt>
                <c:pt idx="95335">
                  <c:v>2.27894764393568E-2</c:v>
                </c:pt>
                <c:pt idx="95336">
                  <c:v>2.2789008915424399E-2</c:v>
                </c:pt>
                <c:pt idx="95337">
                  <c:v>2.27896776050329E-2</c:v>
                </c:pt>
                <c:pt idx="95338">
                  <c:v>2.2789143025875098E-2</c:v>
                </c:pt>
                <c:pt idx="95339">
                  <c:v>2.2789014503359802E-2</c:v>
                </c:pt>
                <c:pt idx="95340">
                  <c:v>2.2789344191551202E-2</c:v>
                </c:pt>
                <c:pt idx="95341">
                  <c:v>2.2789364680647801E-2</c:v>
                </c:pt>
                <c:pt idx="95342">
                  <c:v>2.27891057729721E-2</c:v>
                </c:pt>
                <c:pt idx="95343">
                  <c:v>2.2788582369685201E-2</c:v>
                </c:pt>
                <c:pt idx="95344">
                  <c:v>2.2787850350141501E-2</c:v>
                </c:pt>
                <c:pt idx="95345">
                  <c:v>2.2789398208260501E-2</c:v>
                </c:pt>
                <c:pt idx="95346">
                  <c:v>2.2789390757679901E-2</c:v>
                </c:pt>
                <c:pt idx="95347">
                  <c:v>2.2787667810916901E-2</c:v>
                </c:pt>
                <c:pt idx="95348">
                  <c:v>2.27882787585259E-2</c:v>
                </c:pt>
                <c:pt idx="95349">
                  <c:v>2.2788982838392299E-2</c:v>
                </c:pt>
                <c:pt idx="95350">
                  <c:v>2.27893404662609E-2</c:v>
                </c:pt>
                <c:pt idx="95351">
                  <c:v>2.2789359092712399E-2</c:v>
                </c:pt>
                <c:pt idx="95352">
                  <c:v>2.2789083421230299E-2</c:v>
                </c:pt>
                <c:pt idx="95353">
                  <c:v>2.2788539528846699E-2</c:v>
                </c:pt>
                <c:pt idx="95354">
                  <c:v>2.2787762805819501E-2</c:v>
                </c:pt>
                <c:pt idx="95355">
                  <c:v>2.2786794230341901E-2</c:v>
                </c:pt>
                <c:pt idx="95356">
                  <c:v>2.2786930203437802E-2</c:v>
                </c:pt>
                <c:pt idx="95357">
                  <c:v>2.2787358611822101E-2</c:v>
                </c:pt>
                <c:pt idx="95358">
                  <c:v>2.27860119193792E-2</c:v>
                </c:pt>
                <c:pt idx="95359">
                  <c:v>2.27865111082792E-2</c:v>
                </c:pt>
                <c:pt idx="95360">
                  <c:v>2.2787077352404601E-2</c:v>
                </c:pt>
                <c:pt idx="95361">
                  <c:v>2.2787306457757998E-2</c:v>
                </c:pt>
                <c:pt idx="95362">
                  <c:v>2.2787226364016502E-2</c:v>
                </c:pt>
                <c:pt idx="95363">
                  <c:v>2.2786863148212402E-2</c:v>
                </c:pt>
                <c:pt idx="95364">
                  <c:v>2.2786246612667999E-2</c:v>
                </c:pt>
                <c:pt idx="95365">
                  <c:v>2.27854195982218E-2</c:v>
                </c:pt>
                <c:pt idx="95366">
                  <c:v>2.2784529253840401E-2</c:v>
                </c:pt>
                <c:pt idx="95367">
                  <c:v>2.2784635424614001E-2</c:v>
                </c:pt>
                <c:pt idx="95368">
                  <c:v>2.27845329791307E-2</c:v>
                </c:pt>
                <c:pt idx="95369">
                  <c:v>2.27846205234528E-2</c:v>
                </c:pt>
                <c:pt idx="95370">
                  <c:v>2.2784423083066899E-2</c:v>
                </c:pt>
                <c:pt idx="95371">
                  <c:v>2.2783970460295701E-2</c:v>
                </c:pt>
                <c:pt idx="95372">
                  <c:v>2.27837860584259E-2</c:v>
                </c:pt>
                <c:pt idx="95373">
                  <c:v>2.2783318534493401E-2</c:v>
                </c:pt>
                <c:pt idx="95374">
                  <c:v>2.2783104330301299E-2</c:v>
                </c:pt>
                <c:pt idx="95375">
                  <c:v>2.2783493623137498E-2</c:v>
                </c:pt>
                <c:pt idx="95376">
                  <c:v>2.2783596068620699E-2</c:v>
                </c:pt>
                <c:pt idx="95377">
                  <c:v>2.2783406078815498E-2</c:v>
                </c:pt>
                <c:pt idx="95378">
                  <c:v>2.2782955318689301E-2</c:v>
                </c:pt>
                <c:pt idx="95379">
                  <c:v>2.2782269865274402E-2</c:v>
                </c:pt>
                <c:pt idx="95380">
                  <c:v>2.2783620283007601E-2</c:v>
                </c:pt>
                <c:pt idx="95381">
                  <c:v>2.2783359512686702E-2</c:v>
                </c:pt>
                <c:pt idx="95382">
                  <c:v>2.2781724110245701E-2</c:v>
                </c:pt>
                <c:pt idx="95383">
                  <c:v>2.2781906649470302E-2</c:v>
                </c:pt>
                <c:pt idx="95384">
                  <c:v>2.2781787440180799E-2</c:v>
                </c:pt>
                <c:pt idx="95385">
                  <c:v>2.27813981473446E-2</c:v>
                </c:pt>
                <c:pt idx="95386">
                  <c:v>2.2781133651733398E-2</c:v>
                </c:pt>
                <c:pt idx="95387">
                  <c:v>2.2780841216445E-2</c:v>
                </c:pt>
                <c:pt idx="95388">
                  <c:v>2.2780630737543099E-2</c:v>
                </c:pt>
                <c:pt idx="95389">
                  <c:v>2.2780595347285298E-2</c:v>
                </c:pt>
                <c:pt idx="95390">
                  <c:v>2.27803774178028E-2</c:v>
                </c:pt>
                <c:pt idx="95391">
                  <c:v>2.2780293598771099E-2</c:v>
                </c:pt>
                <c:pt idx="95392">
                  <c:v>2.2779932245612099E-2</c:v>
                </c:pt>
                <c:pt idx="95393">
                  <c:v>2.2779854014515901E-2</c:v>
                </c:pt>
                <c:pt idx="95394">
                  <c:v>2.2779423743486401E-2</c:v>
                </c:pt>
                <c:pt idx="95395">
                  <c:v>2.27792263031006E-2</c:v>
                </c:pt>
                <c:pt idx="95396">
                  <c:v>2.27790512144566E-2</c:v>
                </c:pt>
                <c:pt idx="95397">
                  <c:v>2.2778997197747199E-2</c:v>
                </c:pt>
                <c:pt idx="95398">
                  <c:v>2.2778922691941299E-2</c:v>
                </c:pt>
                <c:pt idx="95399">
                  <c:v>2.2778565064072599E-2</c:v>
                </c:pt>
                <c:pt idx="95400">
                  <c:v>2.2778078913688701E-2</c:v>
                </c:pt>
                <c:pt idx="95401">
                  <c:v>2.27780509740114E-2</c:v>
                </c:pt>
                <c:pt idx="95402">
                  <c:v>2.2777846083044999E-2</c:v>
                </c:pt>
                <c:pt idx="95403">
                  <c:v>2.2777380421757702E-2</c:v>
                </c:pt>
                <c:pt idx="95404">
                  <c:v>2.2778183221816999E-2</c:v>
                </c:pt>
                <c:pt idx="95405">
                  <c:v>2.2777348756790199E-2</c:v>
                </c:pt>
                <c:pt idx="95406">
                  <c:v>2.2777341306209599E-2</c:v>
                </c:pt>
                <c:pt idx="95407">
                  <c:v>2.2777650505304298E-2</c:v>
                </c:pt>
                <c:pt idx="95408">
                  <c:v>2.2777628153562501E-2</c:v>
                </c:pt>
                <c:pt idx="95409">
                  <c:v>2.2777300328016298E-2</c:v>
                </c:pt>
                <c:pt idx="95410">
                  <c:v>2.2776708006858801E-2</c:v>
                </c:pt>
                <c:pt idx="95411">
                  <c:v>2.2775880992412598E-2</c:v>
                </c:pt>
                <c:pt idx="95412">
                  <c:v>2.2776151075959199E-2</c:v>
                </c:pt>
                <c:pt idx="95413">
                  <c:v>2.2775998339057E-2</c:v>
                </c:pt>
                <c:pt idx="95414">
                  <c:v>2.2774696350097701E-2</c:v>
                </c:pt>
                <c:pt idx="95415">
                  <c:v>2.2772949188947698E-2</c:v>
                </c:pt>
                <c:pt idx="95416">
                  <c:v>2.2769941017031701E-2</c:v>
                </c:pt>
                <c:pt idx="95417">
                  <c:v>2.2765900939703002E-2</c:v>
                </c:pt>
                <c:pt idx="95418">
                  <c:v>2.27616410702467E-2</c:v>
                </c:pt>
                <c:pt idx="95419">
                  <c:v>2.27565299719572E-2</c:v>
                </c:pt>
                <c:pt idx="95420">
                  <c:v>2.2751489654183402E-2</c:v>
                </c:pt>
                <c:pt idx="95421">
                  <c:v>2.2747129201889E-2</c:v>
                </c:pt>
                <c:pt idx="95422">
                  <c:v>2.2741390392184299E-2</c:v>
                </c:pt>
                <c:pt idx="95423">
                  <c:v>2.2736480459570899E-2</c:v>
                </c:pt>
                <c:pt idx="95424">
                  <c:v>2.27314531803131E-2</c:v>
                </c:pt>
                <c:pt idx="95425">
                  <c:v>2.2727793082594899E-2</c:v>
                </c:pt>
                <c:pt idx="95426">
                  <c:v>2.2722600027918798E-2</c:v>
                </c:pt>
                <c:pt idx="95427">
                  <c:v>2.2718962281942399E-2</c:v>
                </c:pt>
                <c:pt idx="95428">
                  <c:v>2.2715600207447999E-2</c:v>
                </c:pt>
                <c:pt idx="95429">
                  <c:v>2.2712156176567098E-2</c:v>
                </c:pt>
                <c:pt idx="95430">
                  <c:v>2.2708646953105899E-2</c:v>
                </c:pt>
                <c:pt idx="95431">
                  <c:v>2.2705122828483599E-2</c:v>
                </c:pt>
                <c:pt idx="95432">
                  <c:v>2.2701598703861198E-2</c:v>
                </c:pt>
                <c:pt idx="95433">
                  <c:v>2.26982925087214E-2</c:v>
                </c:pt>
                <c:pt idx="95434">
                  <c:v>2.2695893421769101E-2</c:v>
                </c:pt>
                <c:pt idx="95435">
                  <c:v>2.2694056853652E-2</c:v>
                </c:pt>
                <c:pt idx="95436">
                  <c:v>2.2692384198308001E-2</c:v>
                </c:pt>
                <c:pt idx="95437">
                  <c:v>2.2690620273351701E-2</c:v>
                </c:pt>
                <c:pt idx="95438">
                  <c:v>2.2688776254653899E-2</c:v>
                </c:pt>
                <c:pt idx="95439">
                  <c:v>2.2686880081892E-2</c:v>
                </c:pt>
                <c:pt idx="95440">
                  <c:v>2.2687027230858799E-2</c:v>
                </c:pt>
                <c:pt idx="95441">
                  <c:v>2.2685904055833799E-2</c:v>
                </c:pt>
                <c:pt idx="95442">
                  <c:v>2.2683717310428599E-2</c:v>
                </c:pt>
                <c:pt idx="95443">
                  <c:v>2.2683301940560299E-2</c:v>
                </c:pt>
                <c:pt idx="95444">
                  <c:v>2.2682676091790199E-2</c:v>
                </c:pt>
                <c:pt idx="95445">
                  <c:v>2.2681858390569701E-2</c:v>
                </c:pt>
                <c:pt idx="95446">
                  <c:v>2.2681267932057401E-2</c:v>
                </c:pt>
                <c:pt idx="95447">
                  <c:v>2.2680664435028999E-2</c:v>
                </c:pt>
                <c:pt idx="95448">
                  <c:v>2.2680208086967499E-2</c:v>
                </c:pt>
                <c:pt idx="95449">
                  <c:v>2.2680204361677201E-2</c:v>
                </c:pt>
                <c:pt idx="95450">
                  <c:v>2.2679580375552202E-2</c:v>
                </c:pt>
                <c:pt idx="95451">
                  <c:v>2.2679345682263399E-2</c:v>
                </c:pt>
                <c:pt idx="95452">
                  <c:v>2.2677376866340599E-2</c:v>
                </c:pt>
                <c:pt idx="95453">
                  <c:v>2.2670300677418698E-2</c:v>
                </c:pt>
                <c:pt idx="95454">
                  <c:v>2.2657895460724799E-2</c:v>
                </c:pt>
                <c:pt idx="95455">
                  <c:v>2.2645538672804801E-2</c:v>
                </c:pt>
                <c:pt idx="95456">
                  <c:v>2.26334109902382E-2</c:v>
                </c:pt>
                <c:pt idx="95457">
                  <c:v>2.2623181343078599E-2</c:v>
                </c:pt>
                <c:pt idx="95458">
                  <c:v>2.2615136578679099E-2</c:v>
                </c:pt>
                <c:pt idx="95459">
                  <c:v>2.26081591099501E-2</c:v>
                </c:pt>
                <c:pt idx="95460">
                  <c:v>2.2602122277021401E-2</c:v>
                </c:pt>
                <c:pt idx="95461">
                  <c:v>2.2596413269639001E-2</c:v>
                </c:pt>
                <c:pt idx="95462">
                  <c:v>2.2591160610318201E-2</c:v>
                </c:pt>
                <c:pt idx="95463">
                  <c:v>2.25855428725481E-2</c:v>
                </c:pt>
                <c:pt idx="95464">
                  <c:v>2.2579314187169099E-2</c:v>
                </c:pt>
                <c:pt idx="95465">
                  <c:v>2.25725434720516E-2</c:v>
                </c:pt>
                <c:pt idx="95466">
                  <c:v>2.2565767168998701E-2</c:v>
                </c:pt>
                <c:pt idx="95467">
                  <c:v>2.2559521719813399E-2</c:v>
                </c:pt>
                <c:pt idx="95468">
                  <c:v>2.2556116804480601E-2</c:v>
                </c:pt>
                <c:pt idx="95469">
                  <c:v>2.2552601993083898E-2</c:v>
                </c:pt>
                <c:pt idx="95470">
                  <c:v>2.25495919585228E-2</c:v>
                </c:pt>
                <c:pt idx="95471">
                  <c:v>2.2548951208591499E-2</c:v>
                </c:pt>
                <c:pt idx="95472">
                  <c:v>2.2548725828528401E-2</c:v>
                </c:pt>
                <c:pt idx="95473">
                  <c:v>2.2547155618667599E-2</c:v>
                </c:pt>
                <c:pt idx="95474">
                  <c:v>2.2544518113136298E-2</c:v>
                </c:pt>
                <c:pt idx="95475">
                  <c:v>2.25424636155367E-2</c:v>
                </c:pt>
                <c:pt idx="95476">
                  <c:v>2.2538978606462499E-2</c:v>
                </c:pt>
                <c:pt idx="95477">
                  <c:v>2.2535150870680799E-2</c:v>
                </c:pt>
                <c:pt idx="95478">
                  <c:v>2.2531080991029701E-2</c:v>
                </c:pt>
                <c:pt idx="95479">
                  <c:v>2.2526415064930898E-2</c:v>
                </c:pt>
                <c:pt idx="95480">
                  <c:v>2.25214958190918E-2</c:v>
                </c:pt>
                <c:pt idx="95481">
                  <c:v>2.2516584023833299E-2</c:v>
                </c:pt>
                <c:pt idx="95482">
                  <c:v>2.2511944174766499E-2</c:v>
                </c:pt>
                <c:pt idx="95483">
                  <c:v>2.2507701069116599E-2</c:v>
                </c:pt>
                <c:pt idx="95484">
                  <c:v>2.2497091442346601E-2</c:v>
                </c:pt>
                <c:pt idx="95485">
                  <c:v>2.2485777735710099E-2</c:v>
                </c:pt>
                <c:pt idx="95486">
                  <c:v>2.2475505247712101E-2</c:v>
                </c:pt>
                <c:pt idx="95487">
                  <c:v>2.24659219384193E-2</c:v>
                </c:pt>
                <c:pt idx="95488">
                  <c:v>2.2457048296928399E-2</c:v>
                </c:pt>
                <c:pt idx="95489">
                  <c:v>2.2448683157563199E-2</c:v>
                </c:pt>
                <c:pt idx="95490">
                  <c:v>2.24402118474245E-2</c:v>
                </c:pt>
                <c:pt idx="95491">
                  <c:v>2.2431498393416401E-2</c:v>
                </c:pt>
                <c:pt idx="95492">
                  <c:v>2.2423630580306102E-2</c:v>
                </c:pt>
                <c:pt idx="95493">
                  <c:v>2.24162098020315E-2</c:v>
                </c:pt>
                <c:pt idx="95494">
                  <c:v>2.24095527082682E-2</c:v>
                </c:pt>
                <c:pt idx="95495">
                  <c:v>2.2403908893465999E-2</c:v>
                </c:pt>
                <c:pt idx="95496">
                  <c:v>2.24017649888992E-2</c:v>
                </c:pt>
                <c:pt idx="95497">
                  <c:v>2.2403400391340301E-2</c:v>
                </c:pt>
                <c:pt idx="95498">
                  <c:v>2.24048849195242E-2</c:v>
                </c:pt>
                <c:pt idx="95499">
                  <c:v>2.24073473364115E-2</c:v>
                </c:pt>
                <c:pt idx="95500">
                  <c:v>2.24077850580215E-2</c:v>
                </c:pt>
                <c:pt idx="95501">
                  <c:v>2.2408924996852899E-2</c:v>
                </c:pt>
                <c:pt idx="95502">
                  <c:v>2.2409940138459199E-2</c:v>
                </c:pt>
                <c:pt idx="95503">
                  <c:v>2.24105212837458E-2</c:v>
                </c:pt>
                <c:pt idx="95504">
                  <c:v>2.24107839167118E-2</c:v>
                </c:pt>
                <c:pt idx="95505">
                  <c:v>2.2410741075873399E-2</c:v>
                </c:pt>
                <c:pt idx="95506">
                  <c:v>2.2410342469811401E-2</c:v>
                </c:pt>
                <c:pt idx="95507">
                  <c:v>2.2410295903682698E-2</c:v>
                </c:pt>
                <c:pt idx="95508">
                  <c:v>2.2410210222005799E-2</c:v>
                </c:pt>
                <c:pt idx="95509">
                  <c:v>2.24095731973648E-2</c:v>
                </c:pt>
                <c:pt idx="95510">
                  <c:v>2.24093981087208E-2</c:v>
                </c:pt>
                <c:pt idx="95511">
                  <c:v>2.2408876568079002E-2</c:v>
                </c:pt>
                <c:pt idx="95512">
                  <c:v>2.2408062592148802E-2</c:v>
                </c:pt>
                <c:pt idx="95513">
                  <c:v>2.24075485020876E-2</c:v>
                </c:pt>
                <c:pt idx="95514">
                  <c:v>2.2406604140996898E-2</c:v>
                </c:pt>
                <c:pt idx="95515">
                  <c:v>2.24060751497746E-2</c:v>
                </c:pt>
                <c:pt idx="95516">
                  <c:v>2.2405762225389501E-2</c:v>
                </c:pt>
                <c:pt idx="95517">
                  <c:v>2.2405300289392499E-2</c:v>
                </c:pt>
                <c:pt idx="95518">
                  <c:v>2.2404534742236099E-2</c:v>
                </c:pt>
                <c:pt idx="95519">
                  <c:v>2.24035400897265E-2</c:v>
                </c:pt>
                <c:pt idx="95520">
                  <c:v>2.2402785718440999E-2</c:v>
                </c:pt>
                <c:pt idx="95521">
                  <c:v>2.2401915863156301E-2</c:v>
                </c:pt>
                <c:pt idx="95522">
                  <c:v>7.4048459529876695E-2</c:v>
                </c:pt>
                <c:pt idx="95523">
                  <c:v>7.0779994130134596E-2</c:v>
                </c:pt>
                <c:pt idx="95524">
                  <c:v>6.5188467502593994E-2</c:v>
                </c:pt>
                <c:pt idx="95525">
                  <c:v>5.9091649949550601E-2</c:v>
                </c:pt>
                <c:pt idx="95526">
                  <c:v>5.2043225616216701E-2</c:v>
                </c:pt>
                <c:pt idx="95527">
                  <c:v>4.4905118644237497E-2</c:v>
                </c:pt>
                <c:pt idx="95528">
                  <c:v>3.8124710321426399E-2</c:v>
                </c:pt>
                <c:pt idx="95529">
                  <c:v>3.1830225139856297E-2</c:v>
                </c:pt>
                <c:pt idx="95530">
                  <c:v>2.2413300350308401E-2</c:v>
                </c:pt>
                <c:pt idx="95531">
                  <c:v>1.9177457317709899E-2</c:v>
                </c:pt>
                <c:pt idx="95532">
                  <c:v>2.6368113234639199E-2</c:v>
                </c:pt>
                <c:pt idx="95533">
                  <c:v>3.1244816258549701E-2</c:v>
                </c:pt>
                <c:pt idx="95534">
                  <c:v>3.05621158331633E-2</c:v>
                </c:pt>
                <c:pt idx="95535">
                  <c:v>2.6560366153716999E-2</c:v>
                </c:pt>
                <c:pt idx="95536">
                  <c:v>2.2277021780610098E-2</c:v>
                </c:pt>
                <c:pt idx="95537">
                  <c:v>1.9952164962887799E-2</c:v>
                </c:pt>
                <c:pt idx="95538">
                  <c:v>2.0239658653736101E-2</c:v>
                </c:pt>
                <c:pt idx="95539">
                  <c:v>2.0390002056956302E-2</c:v>
                </c:pt>
                <c:pt idx="95540">
                  <c:v>1.8374787643551799E-2</c:v>
                </c:pt>
                <c:pt idx="95541">
                  <c:v>1.46229425445199E-2</c:v>
                </c:pt>
                <c:pt idx="95542">
                  <c:v>1.1505438014864901E-2</c:v>
                </c:pt>
                <c:pt idx="95543">
                  <c:v>1.05020757764578E-2</c:v>
                </c:pt>
                <c:pt idx="95544">
                  <c:v>1.1388575658202201E-2</c:v>
                </c:pt>
                <c:pt idx="95545">
                  <c:v>1.2498140335082999E-2</c:v>
                </c:pt>
                <c:pt idx="95546">
                  <c:v>1.2290973216295201E-2</c:v>
                </c:pt>
                <c:pt idx="95547">
                  <c:v>1.0614886879920999E-2</c:v>
                </c:pt>
                <c:pt idx="95548">
                  <c:v>9.0309884399175592E-3</c:v>
                </c:pt>
                <c:pt idx="95549">
                  <c:v>8.7025910615921003E-3</c:v>
                </c:pt>
                <c:pt idx="95550">
                  <c:v>9.3387393280863797E-3</c:v>
                </c:pt>
                <c:pt idx="95551">
                  <c:v>1.00630950182676E-2</c:v>
                </c:pt>
                <c:pt idx="95552">
                  <c:v>9.8246615380048804E-3</c:v>
                </c:pt>
                <c:pt idx="95553">
                  <c:v>8.81574489176273E-3</c:v>
                </c:pt>
                <c:pt idx="95554">
                  <c:v>8.2369176670908893E-3</c:v>
                </c:pt>
                <c:pt idx="95555">
                  <c:v>8.4256930276751501E-3</c:v>
                </c:pt>
                <c:pt idx="95556">
                  <c:v>9.1234371066093393E-3</c:v>
                </c:pt>
                <c:pt idx="95557">
                  <c:v>9.4914063811302202E-3</c:v>
                </c:pt>
                <c:pt idx="95558">
                  <c:v>9.1685671359300596E-3</c:v>
                </c:pt>
                <c:pt idx="95559">
                  <c:v>8.5367383435368503E-3</c:v>
                </c:pt>
                <c:pt idx="95560">
                  <c:v>8.1762112677097303E-3</c:v>
                </c:pt>
                <c:pt idx="95561">
                  <c:v>8.2708615809678997E-3</c:v>
                </c:pt>
                <c:pt idx="95562">
                  <c:v>8.4896944463253004E-3</c:v>
                </c:pt>
                <c:pt idx="95563">
                  <c:v>8.4622316062450392E-3</c:v>
                </c:pt>
                <c:pt idx="95564">
                  <c:v>8.2022501155734097E-3</c:v>
                </c:pt>
                <c:pt idx="95565">
                  <c:v>7.9879788681864704E-3</c:v>
                </c:pt>
                <c:pt idx="95566">
                  <c:v>7.9706823453307204E-3</c:v>
                </c:pt>
                <c:pt idx="95567">
                  <c:v>8.0793630331754702E-3</c:v>
                </c:pt>
                <c:pt idx="95568">
                  <c:v>8.1091653555631603E-3</c:v>
                </c:pt>
                <c:pt idx="95569">
                  <c:v>7.9767676070332492E-3</c:v>
                </c:pt>
                <c:pt idx="95570">
                  <c:v>7.7832993119955098E-3</c:v>
                </c:pt>
                <c:pt idx="95571">
                  <c:v>7.6822489500045802E-3</c:v>
                </c:pt>
                <c:pt idx="95572">
                  <c:v>7.7259130775928497E-3</c:v>
                </c:pt>
                <c:pt idx="95573">
                  <c:v>7.8339325264096295E-3</c:v>
                </c:pt>
                <c:pt idx="95574">
                  <c:v>7.8914230689406395E-3</c:v>
                </c:pt>
                <c:pt idx="95575">
                  <c:v>7.7956537716090697E-3</c:v>
                </c:pt>
                <c:pt idx="95576">
                  <c:v>7.7161043882370004E-3</c:v>
                </c:pt>
                <c:pt idx="95577">
                  <c:v>7.6404614374041601E-3</c:v>
                </c:pt>
                <c:pt idx="95578">
                  <c:v>7.6250736601650698E-3</c:v>
                </c:pt>
                <c:pt idx="95579">
                  <c:v>7.6493984088301702E-3</c:v>
                </c:pt>
                <c:pt idx="95580">
                  <c:v>7.6542929746210601E-3</c:v>
                </c:pt>
                <c:pt idx="95581">
                  <c:v>7.62749509885907E-3</c:v>
                </c:pt>
                <c:pt idx="95582">
                  <c:v>7.5997957028448599E-3</c:v>
                </c:pt>
                <c:pt idx="95583">
                  <c:v>7.6015917584299998E-3</c:v>
                </c:pt>
                <c:pt idx="95584">
                  <c:v>7.6329358853399797E-3</c:v>
                </c:pt>
                <c:pt idx="95585">
                  <c:v>7.6619535684585597E-3</c:v>
                </c:pt>
                <c:pt idx="95586">
                  <c:v>7.6567060314118897E-3</c:v>
                </c:pt>
                <c:pt idx="95587">
                  <c:v>7.6136603020131597E-3</c:v>
                </c:pt>
                <c:pt idx="95588">
                  <c:v>7.5583904981613203E-3</c:v>
                </c:pt>
                <c:pt idx="95589">
                  <c:v>7.5216270051896598E-3</c:v>
                </c:pt>
                <c:pt idx="95590">
                  <c:v>7.5144064612686599E-3</c:v>
                </c:pt>
                <c:pt idx="95591">
                  <c:v>7.5240242294967201E-3</c:v>
                </c:pt>
                <c:pt idx="95592">
                  <c:v>7.5301807373762096E-3</c:v>
                </c:pt>
                <c:pt idx="95593">
                  <c:v>7.5230537913739699E-3</c:v>
                </c:pt>
                <c:pt idx="95594">
                  <c:v>7.5087696313857998E-3</c:v>
                </c:pt>
                <c:pt idx="95595">
                  <c:v>7.4991807341575597E-3</c:v>
                </c:pt>
                <c:pt idx="95596">
                  <c:v>7.4985716491937603E-3</c:v>
                </c:pt>
                <c:pt idx="95597">
                  <c:v>7.5007770210504497E-3</c:v>
                </c:pt>
                <c:pt idx="95598">
                  <c:v>7.4966140091419203E-3</c:v>
                </c:pt>
                <c:pt idx="95599">
                  <c:v>7.4836416170001004E-3</c:v>
                </c:pt>
                <c:pt idx="95600">
                  <c:v>7.4678016826510403E-3</c:v>
                </c:pt>
                <c:pt idx="95601">
                  <c:v>7.4568320997059397E-3</c:v>
                </c:pt>
                <c:pt idx="95602">
                  <c:v>7.4531668797135396E-3</c:v>
                </c:pt>
                <c:pt idx="95603">
                  <c:v>7.4529368430376096E-3</c:v>
                </c:pt>
                <c:pt idx="95604">
                  <c:v>7.4507030658423901E-3</c:v>
                </c:pt>
                <c:pt idx="95605">
                  <c:v>7.4445209465920899E-3</c:v>
                </c:pt>
                <c:pt idx="95606">
                  <c:v>7.4368584901094402E-3</c:v>
                </c:pt>
                <c:pt idx="95607">
                  <c:v>7.4314484372734997E-3</c:v>
                </c:pt>
                <c:pt idx="95608">
                  <c:v>7.42960581555963E-3</c:v>
                </c:pt>
                <c:pt idx="95609">
                  <c:v>7.4293157085776303E-3</c:v>
                </c:pt>
                <c:pt idx="95610">
                  <c:v>7.4273240752518203E-3</c:v>
                </c:pt>
                <c:pt idx="95611">
                  <c:v>7.4220765382051503E-3</c:v>
                </c:pt>
                <c:pt idx="95612">
                  <c:v>7.4148038402199797E-3</c:v>
                </c:pt>
                <c:pt idx="95613">
                  <c:v>7.4079935438930997E-3</c:v>
                </c:pt>
                <c:pt idx="95614">
                  <c:v>7.4032531119883104E-3</c:v>
                </c:pt>
                <c:pt idx="95615">
                  <c:v>7.4003329500556001E-3</c:v>
                </c:pt>
                <c:pt idx="95616">
                  <c:v>7.3978761211037601E-3</c:v>
                </c:pt>
                <c:pt idx="95617">
                  <c:v>7.39484094083309E-3</c:v>
                </c:pt>
                <c:pt idx="95618">
                  <c:v>7.3912483640015099E-3</c:v>
                </c:pt>
                <c:pt idx="95619">
                  <c:v>7.3877652175724498E-3</c:v>
                </c:pt>
                <c:pt idx="95620">
                  <c:v>7.3847454041242599E-3</c:v>
                </c:pt>
                <c:pt idx="95621">
                  <c:v>7.38180847838521E-3</c:v>
                </c:pt>
                <c:pt idx="95622">
                  <c:v>7.3785264976322703E-3</c:v>
                </c:pt>
                <c:pt idx="95623">
                  <c:v>7.3746070265770002E-3</c:v>
                </c:pt>
                <c:pt idx="95624">
                  <c:v>7.3703876696527004E-3</c:v>
                </c:pt>
                <c:pt idx="95625">
                  <c:v>7.3664933443069501E-3</c:v>
                </c:pt>
                <c:pt idx="95626">
                  <c:v>7.3632951825857197E-3</c:v>
                </c:pt>
                <c:pt idx="95627">
                  <c:v>7.3606334626674704E-3</c:v>
                </c:pt>
                <c:pt idx="95628">
                  <c:v>7.3580401949584501E-3</c:v>
                </c:pt>
                <c:pt idx="95629">
                  <c:v>7.3551754467189303E-3</c:v>
                </c:pt>
                <c:pt idx="95630">
                  <c:v>7.3520690202713004E-3</c:v>
                </c:pt>
                <c:pt idx="95631">
                  <c:v>7.3489639908075298E-3</c:v>
                </c:pt>
                <c:pt idx="95632">
                  <c:v>7.3459674604237097E-3</c:v>
                </c:pt>
                <c:pt idx="95633">
                  <c:v>7.3432349599897896E-3</c:v>
                </c:pt>
                <c:pt idx="95634">
                  <c:v>7.3405667208135102E-3</c:v>
                </c:pt>
                <c:pt idx="95635">
                  <c:v>7.3377760127186801E-3</c:v>
                </c:pt>
                <c:pt idx="95636">
                  <c:v>7.3348484002053703E-3</c:v>
                </c:pt>
                <c:pt idx="95637">
                  <c:v>7.3319287039339499E-3</c:v>
                </c:pt>
                <c:pt idx="95638">
                  <c:v>7.3291761800646799E-3</c:v>
                </c:pt>
                <c:pt idx="95639">
                  <c:v>7.3266359977424101E-3</c:v>
                </c:pt>
                <c:pt idx="95640">
                  <c:v>7.3242313228547599E-3</c:v>
                </c:pt>
                <c:pt idx="95641">
                  <c:v>7.3218182660639303E-3</c:v>
                </c:pt>
                <c:pt idx="95642">
                  <c:v>7.3192794807255303E-3</c:v>
                </c:pt>
                <c:pt idx="95643">
                  <c:v>7.3167281225323703E-3</c:v>
                </c:pt>
                <c:pt idx="95644">
                  <c:v>7.3142177425324899E-3</c:v>
                </c:pt>
                <c:pt idx="95645">
                  <c:v>7.3117720894515497E-3</c:v>
                </c:pt>
                <c:pt idx="95646">
                  <c:v>7.30937160551548E-3</c:v>
                </c:pt>
                <c:pt idx="95647">
                  <c:v>7.3069860227405999E-3</c:v>
                </c:pt>
                <c:pt idx="95648">
                  <c:v>7.3046120814979102E-3</c:v>
                </c:pt>
                <c:pt idx="95649">
                  <c:v>7.3022781871259204E-3</c:v>
                </c:pt>
                <c:pt idx="95650">
                  <c:v>7.3000160045921803E-3</c:v>
                </c:pt>
                <c:pt idx="95651">
                  <c:v>7.2978264652192601E-3</c:v>
                </c:pt>
                <c:pt idx="95652">
                  <c:v>7.2956806980073504E-3</c:v>
                </c:pt>
                <c:pt idx="95653">
                  <c:v>7.2934813797473899E-3</c:v>
                </c:pt>
                <c:pt idx="95654">
                  <c:v>7.2912862524390203E-3</c:v>
                </c:pt>
                <c:pt idx="95655">
                  <c:v>7.2891032323241199E-3</c:v>
                </c:pt>
                <c:pt idx="95656">
                  <c:v>7.2869574651122102E-3</c:v>
                </c:pt>
                <c:pt idx="95657">
                  <c:v>7.2848587296903099E-3</c:v>
                </c:pt>
                <c:pt idx="95658">
                  <c:v>7.2827995754778403E-3</c:v>
                </c:pt>
                <c:pt idx="95659">
                  <c:v>7.2807637043297299E-3</c:v>
                </c:pt>
                <c:pt idx="95660">
                  <c:v>7.2787436656653898E-3</c:v>
                </c:pt>
                <c:pt idx="95661">
                  <c:v>7.2767417877912504E-3</c:v>
                </c:pt>
                <c:pt idx="95662">
                  <c:v>7.2747715748846496E-3</c:v>
                </c:pt>
                <c:pt idx="95663">
                  <c:v>7.2728428058326201E-3</c:v>
                </c:pt>
                <c:pt idx="95664">
                  <c:v>7.2709494270384303E-3</c:v>
                </c:pt>
                <c:pt idx="95665">
                  <c:v>7.2690830565989E-3</c:v>
                </c:pt>
                <c:pt idx="95666">
                  <c:v>7.2672334499657197E-3</c:v>
                </c:pt>
                <c:pt idx="95667">
                  <c:v>7.2653642855584604E-3</c:v>
                </c:pt>
                <c:pt idx="95668">
                  <c:v>7.2635095566511198E-3</c:v>
                </c:pt>
                <c:pt idx="95669">
                  <c:v>7.2616785764694197E-3</c:v>
                </c:pt>
                <c:pt idx="95670">
                  <c:v>7.2598750703036802E-3</c:v>
                </c:pt>
                <c:pt idx="95671">
                  <c:v>7.2580953128635901E-3</c:v>
                </c:pt>
                <c:pt idx="95672">
                  <c:v>7.2563346475362804E-3</c:v>
                </c:pt>
                <c:pt idx="95673">
                  <c:v>7.2545912116766002E-3</c:v>
                </c:pt>
                <c:pt idx="95674">
                  <c:v>7.2528682649135598E-3</c:v>
                </c:pt>
                <c:pt idx="95675">
                  <c:v>7.2511634789407297E-3</c:v>
                </c:pt>
                <c:pt idx="95676">
                  <c:v>7.2494805790484004E-3</c:v>
                </c:pt>
                <c:pt idx="95677">
                  <c:v>7.2478163056075599E-3</c:v>
                </c:pt>
                <c:pt idx="95678">
                  <c:v>7.2461720556020702E-3</c:v>
                </c:pt>
                <c:pt idx="95679">
                  <c:v>7.24454270675779E-3</c:v>
                </c:pt>
                <c:pt idx="95680">
                  <c:v>7.2429305873811202E-3</c:v>
                </c:pt>
                <c:pt idx="95681">
                  <c:v>7.2413366287946701E-3</c:v>
                </c:pt>
                <c:pt idx="95682">
                  <c:v>7.2397603653371299E-3</c:v>
                </c:pt>
                <c:pt idx="95683">
                  <c:v>7.2382008656859398E-3</c:v>
                </c:pt>
                <c:pt idx="95684">
                  <c:v>7.23665859550238E-3</c:v>
                </c:pt>
                <c:pt idx="95685">
                  <c:v>7.2351330891251599E-3</c:v>
                </c:pt>
                <c:pt idx="95686">
                  <c:v>7.2336210869252699E-3</c:v>
                </c:pt>
                <c:pt idx="95687">
                  <c:v>7.2321076877415198E-3</c:v>
                </c:pt>
                <c:pt idx="95688">
                  <c:v>7.2306101210415398E-3</c:v>
                </c:pt>
                <c:pt idx="95689">
                  <c:v>7.2291227988898797E-3</c:v>
                </c:pt>
                <c:pt idx="95690">
                  <c:v>7.2276531718671296E-3</c:v>
                </c:pt>
                <c:pt idx="95691">
                  <c:v>7.2261933237314198E-3</c:v>
                </c:pt>
                <c:pt idx="95692">
                  <c:v>7.2247488424181999E-3</c:v>
                </c:pt>
                <c:pt idx="95693">
                  <c:v>7.2233150713145698E-3</c:v>
                </c:pt>
                <c:pt idx="95694">
                  <c:v>7.2218962013721501E-3</c:v>
                </c:pt>
                <c:pt idx="95695">
                  <c:v>7.2204926982522002E-3</c:v>
                </c:pt>
                <c:pt idx="95696">
                  <c:v>7.2191003710031501E-3</c:v>
                </c:pt>
                <c:pt idx="95697">
                  <c:v>7.2177215479314301E-3</c:v>
                </c:pt>
                <c:pt idx="95698">
                  <c:v>7.2163543663918998E-3</c:v>
                </c:pt>
                <c:pt idx="95699">
                  <c:v>7.2149997577071199E-3</c:v>
                </c:pt>
                <c:pt idx="95700">
                  <c:v>7.21365679055452E-3</c:v>
                </c:pt>
                <c:pt idx="95701">
                  <c:v>7.2123277932405498E-3</c:v>
                </c:pt>
                <c:pt idx="95702">
                  <c:v>7.2110095061361798E-3</c:v>
                </c:pt>
                <c:pt idx="95703">
                  <c:v>7.20970286056399E-3</c:v>
                </c:pt>
                <c:pt idx="95704">
                  <c:v>7.2084083221852797E-3</c:v>
                </c:pt>
                <c:pt idx="95705">
                  <c:v>7.2071244940161696E-3</c:v>
                </c:pt>
                <c:pt idx="95706">
                  <c:v>7.2058523073792501E-3</c:v>
                </c:pt>
                <c:pt idx="95707">
                  <c:v>7.20459083095193E-3</c:v>
                </c:pt>
                <c:pt idx="95708">
                  <c:v>7.2033419273793697E-3</c:v>
                </c:pt>
                <c:pt idx="95709">
                  <c:v>7.2021028026938499E-3</c:v>
                </c:pt>
                <c:pt idx="95710">
                  <c:v>7.2008748538792099E-3</c:v>
                </c:pt>
                <c:pt idx="95711">
                  <c:v>7.1996566839516198E-3</c:v>
                </c:pt>
                <c:pt idx="95712">
                  <c:v>7.1984506212174901E-3</c:v>
                </c:pt>
                <c:pt idx="95713">
                  <c:v>7.1972529403865303E-3</c:v>
                </c:pt>
                <c:pt idx="95714">
                  <c:v>7.1960631757974599E-3</c:v>
                </c:pt>
                <c:pt idx="95715">
                  <c:v>7.1948757395148303E-3</c:v>
                </c:pt>
                <c:pt idx="95716">
                  <c:v>7.1936971507966501E-3</c:v>
                </c:pt>
                <c:pt idx="95717">
                  <c:v>7.1925255469977899E-3</c:v>
                </c:pt>
                <c:pt idx="95718">
                  <c:v>7.19136465340853E-3</c:v>
                </c:pt>
                <c:pt idx="95719">
                  <c:v>7.1902102790772898E-3</c:v>
                </c:pt>
                <c:pt idx="95720">
                  <c:v>7.1890656836330899E-3</c:v>
                </c:pt>
                <c:pt idx="95721">
                  <c:v>7.1879299357533498E-3</c:v>
                </c:pt>
                <c:pt idx="95722">
                  <c:v>7.1868021041154896E-3</c:v>
                </c:pt>
                <c:pt idx="95723">
                  <c:v>7.1856826543808001E-3</c:v>
                </c:pt>
                <c:pt idx="95724">
                  <c:v>7.1845720522105702E-3</c:v>
                </c:pt>
                <c:pt idx="95725">
                  <c:v>7.1834698319435102E-3</c:v>
                </c:pt>
                <c:pt idx="95726">
                  <c:v>7.1823750622570497E-3</c:v>
                </c:pt>
                <c:pt idx="95727">
                  <c:v>7.1812882088124804E-3</c:v>
                </c:pt>
                <c:pt idx="95728">
                  <c:v>7.1802083402872103E-3</c:v>
                </c:pt>
                <c:pt idx="95729">
                  <c:v>7.1791377849876898E-3</c:v>
                </c:pt>
                <c:pt idx="95730">
                  <c:v>7.1780751459300501E-3</c:v>
                </c:pt>
                <c:pt idx="95731">
                  <c:v>7.1770199574530099E-3</c:v>
                </c:pt>
                <c:pt idx="95732">
                  <c:v>7.17597268521786E-3</c:v>
                </c:pt>
                <c:pt idx="95733">
                  <c:v>7.1749310009181499E-3</c:v>
                </c:pt>
                <c:pt idx="95734">
                  <c:v>7.1738990955054803E-3</c:v>
                </c:pt>
                <c:pt idx="95735">
                  <c:v>7.1728732436895397E-3</c:v>
                </c:pt>
                <c:pt idx="95736">
                  <c:v>7.1718553081154797E-3</c:v>
                </c:pt>
                <c:pt idx="95737">
                  <c:v>7.1708443574607398E-3</c:v>
                </c:pt>
                <c:pt idx="95738">
                  <c:v>7.1698403917253E-3</c:v>
                </c:pt>
                <c:pt idx="95739">
                  <c:v>7.1688443422317496E-3</c:v>
                </c:pt>
                <c:pt idx="95740">
                  <c:v>7.1678534150123596E-3</c:v>
                </c:pt>
                <c:pt idx="95741">
                  <c:v>7.1668704040348504E-3</c:v>
                </c:pt>
                <c:pt idx="95742">
                  <c:v>7.1658939123153704E-3</c:v>
                </c:pt>
                <c:pt idx="95743">
                  <c:v>7.1649248711764804E-3</c:v>
                </c:pt>
                <c:pt idx="95744">
                  <c:v>7.1638743393123202E-3</c:v>
                </c:pt>
                <c:pt idx="95745">
                  <c:v>7.1593965403735603E-3</c:v>
                </c:pt>
                <c:pt idx="95746">
                  <c:v>7.1532209403812903E-3</c:v>
                </c:pt>
                <c:pt idx="95747">
                  <c:v>7.146748714149E-3</c:v>
                </c:pt>
                <c:pt idx="95748">
                  <c:v>7.1410969831049399E-3</c:v>
                </c:pt>
                <c:pt idx="95749">
                  <c:v>7.1368371136486504E-3</c:v>
                </c:pt>
                <c:pt idx="95750">
                  <c:v>7.1339723654091402E-3</c:v>
                </c:pt>
                <c:pt idx="95751">
                  <c:v>7.1321213617920902E-3</c:v>
                </c:pt>
                <c:pt idx="95752">
                  <c:v>7.1307150647044199E-3</c:v>
                </c:pt>
                <c:pt idx="95753">
                  <c:v>7.12918071076274E-3</c:v>
                </c:pt>
                <c:pt idx="95754">
                  <c:v>7.1270773187279701E-3</c:v>
                </c:pt>
                <c:pt idx="95755">
                  <c:v>7.1241823025047796E-3</c:v>
                </c:pt>
                <c:pt idx="95756">
                  <c:v>7.1205347776412999E-3</c:v>
                </c:pt>
                <c:pt idx="95757">
                  <c:v>7.1164090186357498E-3</c:v>
                </c:pt>
                <c:pt idx="95758">
                  <c:v>7.1122027002274999E-3</c:v>
                </c:pt>
                <c:pt idx="95759">
                  <c:v>7.1083097718656098E-3</c:v>
                </c:pt>
                <c:pt idx="95760">
                  <c:v>7.1049681864678903E-3</c:v>
                </c:pt>
                <c:pt idx="95761">
                  <c:v>7.1022091433405902E-3</c:v>
                </c:pt>
                <c:pt idx="95762">
                  <c:v>7.0998831652104898E-3</c:v>
                </c:pt>
                <c:pt idx="95763">
                  <c:v>7.0977467112243202E-3</c:v>
                </c:pt>
                <c:pt idx="95764">
                  <c:v>7.09556927904487E-3</c:v>
                </c:pt>
                <c:pt idx="95765">
                  <c:v>7.09320744499564E-3</c:v>
                </c:pt>
                <c:pt idx="95766">
                  <c:v>7.09061976522207E-3</c:v>
                </c:pt>
                <c:pt idx="95767">
                  <c:v>7.0878546684980401E-3</c:v>
                </c:pt>
                <c:pt idx="95768">
                  <c:v>7.0850076153874397E-3</c:v>
                </c:pt>
                <c:pt idx="95769">
                  <c:v>7.0821945555508102E-3</c:v>
                </c:pt>
                <c:pt idx="95770">
                  <c:v>7.0795170031487898E-3</c:v>
                </c:pt>
                <c:pt idx="95771">
                  <c:v>7.0770415477454697E-3</c:v>
                </c:pt>
                <c:pt idx="95772">
                  <c:v>7.0747812278568701E-3</c:v>
                </c:pt>
                <c:pt idx="95773">
                  <c:v>7.0726950652897401E-3</c:v>
                </c:pt>
                <c:pt idx="95774">
                  <c:v>7.0707122795283803E-3</c:v>
                </c:pt>
                <c:pt idx="95775">
                  <c:v>7.0687546394765403E-3</c:v>
                </c:pt>
                <c:pt idx="95776">
                  <c:v>7.0667662657797302E-3</c:v>
                </c:pt>
                <c:pt idx="95777">
                  <c:v>7.0647317916154896E-3</c:v>
                </c:pt>
                <c:pt idx="95778">
                  <c:v>7.0626726374030096E-3</c:v>
                </c:pt>
                <c:pt idx="95779">
                  <c:v>7.0606316439807398E-3</c:v>
                </c:pt>
                <c:pt idx="95780">
                  <c:v>7.0586493238806699E-3</c:v>
                </c:pt>
                <c:pt idx="95781">
                  <c:v>7.0567596703767803E-3</c:v>
                </c:pt>
                <c:pt idx="95782">
                  <c:v>7.0549668744206403E-3</c:v>
                </c:pt>
                <c:pt idx="95783">
                  <c:v>7.0532686077058298E-3</c:v>
                </c:pt>
                <c:pt idx="95784">
                  <c:v>7.0516467094421404E-3</c:v>
                </c:pt>
                <c:pt idx="95785">
                  <c:v>7.0500783622264897E-3</c:v>
                </c:pt>
                <c:pt idx="95786">
                  <c:v>7.0485416799783698E-3</c:v>
                </c:pt>
                <c:pt idx="95787">
                  <c:v>7.0470208302140201E-3</c:v>
                </c:pt>
                <c:pt idx="95788">
                  <c:v>7.04550975933671E-3</c:v>
                </c:pt>
                <c:pt idx="95789">
                  <c:v>7.0440149866044504E-3</c:v>
                </c:pt>
                <c:pt idx="95790">
                  <c:v>7.0425448939204199E-3</c:v>
                </c:pt>
                <c:pt idx="95791">
                  <c:v>7.0411167107522496E-3</c:v>
                </c:pt>
                <c:pt idx="95792">
                  <c:v>7.0397388190031104E-3</c:v>
                </c:pt>
                <c:pt idx="95793">
                  <c:v>7.03841308131814E-3</c:v>
                </c:pt>
                <c:pt idx="95794">
                  <c:v>7.03713390976191E-3</c:v>
                </c:pt>
                <c:pt idx="95795">
                  <c:v>7.0358957163989501E-3</c:v>
                </c:pt>
                <c:pt idx="95796">
                  <c:v>7.0346863940358197E-3</c:v>
                </c:pt>
                <c:pt idx="95797">
                  <c:v>7.0334989577531797E-3</c:v>
                </c:pt>
                <c:pt idx="95798">
                  <c:v>7.0323301479220399E-3</c:v>
                </c:pt>
                <c:pt idx="95799">
                  <c:v>7.0311799645423898E-3</c:v>
                </c:pt>
                <c:pt idx="95800">
                  <c:v>7.0300498045980904E-3</c:v>
                </c:pt>
                <c:pt idx="95801">
                  <c:v>7.0289429277181599E-3</c:v>
                </c:pt>
                <c:pt idx="95802">
                  <c:v>7.0278611965477501E-3</c:v>
                </c:pt>
                <c:pt idx="95803">
                  <c:v>7.0268088020384303E-3</c:v>
                </c:pt>
                <c:pt idx="95804">
                  <c:v>7.0257829502224896E-3</c:v>
                </c:pt>
                <c:pt idx="95805">
                  <c:v>7.0247845724225001E-3</c:v>
                </c:pt>
                <c:pt idx="95806">
                  <c:v>7.0238080807030201E-3</c:v>
                </c:pt>
                <c:pt idx="95807">
                  <c:v>7.0228506810963197E-3</c:v>
                </c:pt>
                <c:pt idx="95808">
                  <c:v>7.0219109766185301E-3</c:v>
                </c:pt>
                <c:pt idx="95809">
                  <c:v>7.0209843106567903E-3</c:v>
                </c:pt>
                <c:pt idx="95810">
                  <c:v>7.02007254585624E-3</c:v>
                </c:pt>
                <c:pt idx="95811">
                  <c:v>7.0191770792007498E-3</c:v>
                </c:pt>
                <c:pt idx="95812">
                  <c:v>7.0182988420128796E-3</c:v>
                </c:pt>
                <c:pt idx="95813">
                  <c:v>7.0174359716475001E-3</c:v>
                </c:pt>
                <c:pt idx="95814">
                  <c:v>7.01659126207233E-3</c:v>
                </c:pt>
                <c:pt idx="95815">
                  <c:v>7.0157633163034899E-3</c:v>
                </c:pt>
                <c:pt idx="95816">
                  <c:v>7.0149512030184304E-3</c:v>
                </c:pt>
                <c:pt idx="95817">
                  <c:v>7.0141516625881204E-3</c:v>
                </c:pt>
                <c:pt idx="95818">
                  <c:v>7.0133642293512804E-3</c:v>
                </c:pt>
                <c:pt idx="95819">
                  <c:v>7.0125893689692003E-3</c:v>
                </c:pt>
                <c:pt idx="95820">
                  <c:v>7.01182521879673E-3</c:v>
                </c:pt>
                <c:pt idx="95821">
                  <c:v>7.01107224449515E-3</c:v>
                </c:pt>
                <c:pt idx="95822">
                  <c:v>7.0103299804031901E-3</c:v>
                </c:pt>
                <c:pt idx="95823">
                  <c:v>7.0095974951982498E-3</c:v>
                </c:pt>
                <c:pt idx="95824">
                  <c:v>7.0088794454932204E-3</c:v>
                </c:pt>
                <c:pt idx="95825">
                  <c:v>7.0081693120300796E-3</c:v>
                </c:pt>
                <c:pt idx="95826">
                  <c:v>7.00746942311525E-3</c:v>
                </c:pt>
                <c:pt idx="95827">
                  <c:v>7.0067797787487498E-3</c:v>
                </c:pt>
                <c:pt idx="95828">
                  <c:v>7.0060985162854203E-3</c:v>
                </c:pt>
                <c:pt idx="95829">
                  <c:v>7.0054261013865497E-3</c:v>
                </c:pt>
                <c:pt idx="95830">
                  <c:v>7.0047625340521301E-3</c:v>
                </c:pt>
                <c:pt idx="95831">
                  <c:v>7.0041068829595999E-3</c:v>
                </c:pt>
                <c:pt idx="95832">
                  <c:v>7.0034582167863898E-3</c:v>
                </c:pt>
                <c:pt idx="95833">
                  <c:v>7.00281746685505E-3</c:v>
                </c:pt>
                <c:pt idx="95834">
                  <c:v>7.0021841675043097E-3</c:v>
                </c:pt>
                <c:pt idx="95835">
                  <c:v>7.00155785307288E-3</c:v>
                </c:pt>
                <c:pt idx="95836">
                  <c:v>7.0009385235607598E-3</c:v>
                </c:pt>
                <c:pt idx="95837">
                  <c:v>7.0003280416131002E-3</c:v>
                </c:pt>
                <c:pt idx="95838">
                  <c:v>6.9997217506170299E-3</c:v>
                </c:pt>
                <c:pt idx="95839">
                  <c:v>6.9991224445402596E-3</c:v>
                </c:pt>
                <c:pt idx="95840">
                  <c:v>6.9985305890440897E-3</c:v>
                </c:pt>
                <c:pt idx="95841">
                  <c:v>6.99794292449951E-3</c:v>
                </c:pt>
                <c:pt idx="95842">
                  <c:v>6.9973617792129499E-3</c:v>
                </c:pt>
                <c:pt idx="95843">
                  <c:v>6.99678482487798E-3</c:v>
                </c:pt>
                <c:pt idx="95844">
                  <c:v>6.9962153211236E-3</c:v>
                </c:pt>
                <c:pt idx="95845">
                  <c:v>6.9956500083208101E-3</c:v>
                </c:pt>
                <c:pt idx="95846">
                  <c:v>6.9950902834534697E-3</c:v>
                </c:pt>
                <c:pt idx="95847">
                  <c:v>6.99453614652157E-3</c:v>
                </c:pt>
                <c:pt idx="95848">
                  <c:v>6.9939857348799697E-3</c:v>
                </c:pt>
                <c:pt idx="95849">
                  <c:v>6.9934409111738196E-3</c:v>
                </c:pt>
                <c:pt idx="95850">
                  <c:v>6.99290074408054E-3</c:v>
                </c:pt>
                <c:pt idx="95851">
                  <c:v>6.9923647679388497E-3</c:v>
                </c:pt>
                <c:pt idx="95852">
                  <c:v>6.9918329827487503E-3</c:v>
                </c:pt>
                <c:pt idx="95853">
                  <c:v>6.9913058541715197E-3</c:v>
                </c:pt>
                <c:pt idx="95854">
                  <c:v>6.9907833822071604E-3</c:v>
                </c:pt>
                <c:pt idx="95855">
                  <c:v>6.9902646355330901E-3</c:v>
                </c:pt>
                <c:pt idx="95856">
                  <c:v>6.9897491484880499E-3</c:v>
                </c:pt>
                <c:pt idx="95857">
                  <c:v>6.9890907034277899E-3</c:v>
                </c:pt>
                <c:pt idx="95858">
                  <c:v>6.9879563525319099E-3</c:v>
                </c:pt>
                <c:pt idx="95859">
                  <c:v>6.9865686818957303E-3</c:v>
                </c:pt>
                <c:pt idx="95860">
                  <c:v>6.9851060397923001E-3</c:v>
                </c:pt>
                <c:pt idx="95861">
                  <c:v>6.9837151095271102E-3</c:v>
                </c:pt>
                <c:pt idx="95862">
                  <c:v>6.9824699312448502E-3</c:v>
                </c:pt>
                <c:pt idx="95863">
                  <c:v>6.9813751615583897E-3</c:v>
                </c:pt>
                <c:pt idx="95864">
                  <c:v>6.9803842343389997E-3</c:v>
                </c:pt>
                <c:pt idx="95865">
                  <c:v>6.97943521663547E-3</c:v>
                </c:pt>
                <c:pt idx="95866">
                  <c:v>6.9784615188837103E-3</c:v>
                </c:pt>
                <c:pt idx="95867">
                  <c:v>6.9774235598742997E-3</c:v>
                </c:pt>
                <c:pt idx="95868">
                  <c:v>6.9763027131557499E-3</c:v>
                </c:pt>
                <c:pt idx="95869">
                  <c:v>6.9751120172440997E-3</c:v>
                </c:pt>
                <c:pt idx="95870">
                  <c:v>6.9738868623972E-3</c:v>
                </c:pt>
                <c:pt idx="95871">
                  <c:v>6.9726742804050498E-3</c:v>
                </c:pt>
                <c:pt idx="95872">
                  <c:v>6.9715194404125196E-3</c:v>
                </c:pt>
                <c:pt idx="95873">
                  <c:v>6.9704432971775497E-3</c:v>
                </c:pt>
                <c:pt idx="95874">
                  <c:v>6.9694435223937E-3</c:v>
                </c:pt>
                <c:pt idx="95875">
                  <c:v>6.9684991613030399E-3</c:v>
                </c:pt>
                <c:pt idx="95876">
                  <c:v>6.9675794802606097E-3</c:v>
                </c:pt>
                <c:pt idx="95877">
                  <c:v>6.9666565395891701E-3</c:v>
                </c:pt>
                <c:pt idx="95878">
                  <c:v>6.9657168351113796E-3</c:v>
                </c:pt>
                <c:pt idx="95879">
                  <c:v>6.9647617638111097E-3</c:v>
                </c:pt>
                <c:pt idx="95880">
                  <c:v>6.9638001732528201E-3</c:v>
                </c:pt>
                <c:pt idx="95881">
                  <c:v>6.96284603327513E-3</c:v>
                </c:pt>
                <c:pt idx="95882">
                  <c:v>6.9619147107005102E-3</c:v>
                </c:pt>
                <c:pt idx="95883">
                  <c:v>6.9610145874321504E-3</c:v>
                </c:pt>
                <c:pt idx="95884">
                  <c:v>6.9601512514054801E-3</c:v>
                </c:pt>
                <c:pt idx="95885">
                  <c:v>6.9593247026205098E-3</c:v>
                </c:pt>
                <c:pt idx="95886">
                  <c:v>6.9585279561579201E-3</c:v>
                </c:pt>
                <c:pt idx="95887">
                  <c:v>6.9577540270984199E-3</c:v>
                </c:pt>
                <c:pt idx="95888">
                  <c:v>6.9569931365549599E-3</c:v>
                </c:pt>
                <c:pt idx="95889">
                  <c:v>6.9562420248985299E-3</c:v>
                </c:pt>
                <c:pt idx="95890">
                  <c:v>6.9554983638227003E-3</c:v>
                </c:pt>
                <c:pt idx="95891">
                  <c:v>6.9541465491056399E-3</c:v>
                </c:pt>
                <c:pt idx="95892">
                  <c:v>6.9472743198275601E-3</c:v>
                </c:pt>
                <c:pt idx="95893">
                  <c:v>6.9334739819169001E-3</c:v>
                </c:pt>
                <c:pt idx="95894">
                  <c:v>6.9046905264258402E-3</c:v>
                </c:pt>
                <c:pt idx="95895">
                  <c:v>6.87522068619728E-3</c:v>
                </c:pt>
                <c:pt idx="95896">
                  <c:v>6.8528009578585599E-3</c:v>
                </c:pt>
                <c:pt idx="95897">
                  <c:v>6.8408902734518103E-3</c:v>
                </c:pt>
                <c:pt idx="95898">
                  <c:v>6.8386187776923197E-3</c:v>
                </c:pt>
                <c:pt idx="95899">
                  <c:v>6.8422872573137301E-3</c:v>
                </c:pt>
                <c:pt idx="95900">
                  <c:v>6.8464726209640503E-3</c:v>
                </c:pt>
                <c:pt idx="95901">
                  <c:v>6.8479604087770003E-3</c:v>
                </c:pt>
                <c:pt idx="95902">
                  <c:v>6.8466803058981904E-3</c:v>
                </c:pt>
                <c:pt idx="95903">
                  <c:v>6.8417754955589797E-3</c:v>
                </c:pt>
                <c:pt idx="95904">
                  <c:v>6.83347368612886E-3</c:v>
                </c:pt>
                <c:pt idx="95905">
                  <c:v>6.8228896707296397E-3</c:v>
                </c:pt>
                <c:pt idx="95906">
                  <c:v>6.8116458132863001E-3</c:v>
                </c:pt>
                <c:pt idx="95907">
                  <c:v>6.80136680603027E-3</c:v>
                </c:pt>
                <c:pt idx="95908">
                  <c:v>6.7928372882306602E-3</c:v>
                </c:pt>
                <c:pt idx="95909">
                  <c:v>6.78594084456563E-3</c:v>
                </c:pt>
                <c:pt idx="95910">
                  <c:v>6.7816656082868602E-3</c:v>
                </c:pt>
                <c:pt idx="95911">
                  <c:v>6.7792269401252296E-3</c:v>
                </c:pt>
                <c:pt idx="95912">
                  <c:v>6.7774760536849499E-3</c:v>
                </c:pt>
                <c:pt idx="95913">
                  <c:v>6.7753572948276997E-3</c:v>
                </c:pt>
                <c:pt idx="95914">
                  <c:v>6.77222246304155E-3</c:v>
                </c:pt>
                <c:pt idx="95915">
                  <c:v>6.7679160274565203E-3</c:v>
                </c:pt>
                <c:pt idx="95916">
                  <c:v>6.7627043463289703E-3</c:v>
                </c:pt>
                <c:pt idx="95917">
                  <c:v>6.7571024410426599E-3</c:v>
                </c:pt>
                <c:pt idx="95918">
                  <c:v>6.7516914568841501E-3</c:v>
                </c:pt>
                <c:pt idx="95919">
                  <c:v>6.7455023527145403E-3</c:v>
                </c:pt>
                <c:pt idx="95920">
                  <c:v>6.7399130202829803E-3</c:v>
                </c:pt>
                <c:pt idx="95921">
                  <c:v>6.7354147322475902E-3</c:v>
                </c:pt>
                <c:pt idx="95922">
                  <c:v>6.7442022264003797E-3</c:v>
                </c:pt>
                <c:pt idx="95923">
                  <c:v>6.7394152283668501E-3</c:v>
                </c:pt>
                <c:pt idx="95924">
                  <c:v>6.7278719507157803E-3</c:v>
                </c:pt>
                <c:pt idx="95925">
                  <c:v>6.7285308614373198E-3</c:v>
                </c:pt>
                <c:pt idx="95926">
                  <c:v>6.72903144732118E-3</c:v>
                </c:pt>
                <c:pt idx="95927">
                  <c:v>6.7281113006174599E-3</c:v>
                </c:pt>
                <c:pt idx="95928">
                  <c:v>6.7255101166665597E-3</c:v>
                </c:pt>
                <c:pt idx="95929">
                  <c:v>6.7216986790299398E-3</c:v>
                </c:pt>
                <c:pt idx="95930">
                  <c:v>6.7173591814935199E-3</c:v>
                </c:pt>
                <c:pt idx="95931">
                  <c:v>6.7141838371753701E-3</c:v>
                </c:pt>
                <c:pt idx="95932">
                  <c:v>6.7115300334989999E-3</c:v>
                </c:pt>
                <c:pt idx="95933">
                  <c:v>6.7101134918630097E-3</c:v>
                </c:pt>
                <c:pt idx="95934">
                  <c:v>6.7108515650034003E-3</c:v>
                </c:pt>
                <c:pt idx="95935">
                  <c:v>6.7119156010448898E-3</c:v>
                </c:pt>
                <c:pt idx="95936">
                  <c:v>6.71111978590488E-3</c:v>
                </c:pt>
                <c:pt idx="95937">
                  <c:v>6.7080222070217098E-3</c:v>
                </c:pt>
                <c:pt idx="95938">
                  <c:v>6.7032682709395903E-3</c:v>
                </c:pt>
                <c:pt idx="95939">
                  <c:v>6.71167951077223E-3</c:v>
                </c:pt>
                <c:pt idx="95940">
                  <c:v>6.7098992876708499E-3</c:v>
                </c:pt>
                <c:pt idx="95941">
                  <c:v>6.69988011941314E-3</c:v>
                </c:pt>
                <c:pt idx="95942">
                  <c:v>6.7015020176768303E-3</c:v>
                </c:pt>
                <c:pt idx="95943">
                  <c:v>6.7010088823735697E-3</c:v>
                </c:pt>
                <c:pt idx="95944">
                  <c:v>6.6984132863581198E-3</c:v>
                </c:pt>
                <c:pt idx="95945">
                  <c:v>6.6976230591535603E-3</c:v>
                </c:pt>
                <c:pt idx="95946">
                  <c:v>6.6947164013981802E-3</c:v>
                </c:pt>
                <c:pt idx="95947">
                  <c:v>6.6940481774508996E-3</c:v>
                </c:pt>
                <c:pt idx="95948">
                  <c:v>6.6962218843400496E-3</c:v>
                </c:pt>
                <c:pt idx="95949">
                  <c:v>6.69691478833556E-3</c:v>
                </c:pt>
                <c:pt idx="95950">
                  <c:v>6.6949371248483701E-3</c:v>
                </c:pt>
                <c:pt idx="95951">
                  <c:v>6.6908737644553202E-3</c:v>
                </c:pt>
                <c:pt idx="95952">
                  <c:v>6.6988887265324601E-3</c:v>
                </c:pt>
                <c:pt idx="95953">
                  <c:v>6.6975047811865798E-3</c:v>
                </c:pt>
                <c:pt idx="95954">
                  <c:v>6.6890870220959204E-3</c:v>
                </c:pt>
                <c:pt idx="95955">
                  <c:v>6.6909231245517696E-3</c:v>
                </c:pt>
                <c:pt idx="95956">
                  <c:v>6.6901422105729597E-3</c:v>
                </c:pt>
                <c:pt idx="95957">
                  <c:v>6.6870604641735597E-3</c:v>
                </c:pt>
                <c:pt idx="95958">
                  <c:v>6.6927499137818796E-3</c:v>
                </c:pt>
                <c:pt idx="95959">
                  <c:v>6.6903154365718399E-3</c:v>
                </c:pt>
                <c:pt idx="95960">
                  <c:v>6.6873021423816698E-3</c:v>
                </c:pt>
                <c:pt idx="95961">
                  <c:v>6.6895904019475001E-3</c:v>
                </c:pt>
                <c:pt idx="95962">
                  <c:v>6.6888919100165402E-3</c:v>
                </c:pt>
                <c:pt idx="95963">
                  <c:v>6.6855633631348601E-3</c:v>
                </c:pt>
                <c:pt idx="95964">
                  <c:v>6.6862027160823397E-3</c:v>
                </c:pt>
                <c:pt idx="95965">
                  <c:v>6.6847926937043702E-3</c:v>
                </c:pt>
                <c:pt idx="95966">
                  <c:v>6.68485928326845E-3</c:v>
                </c:pt>
                <c:pt idx="95967">
                  <c:v>6.68670982122421E-3</c:v>
                </c:pt>
                <c:pt idx="95968">
                  <c:v>6.6855424083769304E-3</c:v>
                </c:pt>
                <c:pt idx="95969">
                  <c:v>6.6818897612392902E-3</c:v>
                </c:pt>
                <c:pt idx="95970">
                  <c:v>6.6857035271823398E-3</c:v>
                </c:pt>
                <c:pt idx="95971">
                  <c:v>6.68475218117237E-3</c:v>
                </c:pt>
                <c:pt idx="95972">
                  <c:v>6.6807898692786702E-3</c:v>
                </c:pt>
                <c:pt idx="95973">
                  <c:v>6.6826497204601799E-3</c:v>
                </c:pt>
                <c:pt idx="95974">
                  <c:v>6.6817370243370498E-3</c:v>
                </c:pt>
                <c:pt idx="95975">
                  <c:v>6.6784950904548203E-3</c:v>
                </c:pt>
                <c:pt idx="95976">
                  <c:v>6.6845370456576399E-3</c:v>
                </c:pt>
                <c:pt idx="95977">
                  <c:v>6.6829631105065398E-3</c:v>
                </c:pt>
                <c:pt idx="95978">
                  <c:v>6.6783954389393304E-3</c:v>
                </c:pt>
                <c:pt idx="95979">
                  <c:v>6.6805845126509701E-3</c:v>
                </c:pt>
                <c:pt idx="95980">
                  <c:v>6.67990418151021E-3</c:v>
                </c:pt>
                <c:pt idx="95981">
                  <c:v>6.6767227835953201E-3</c:v>
                </c:pt>
                <c:pt idx="95982">
                  <c:v>6.68108928948641E-3</c:v>
                </c:pt>
                <c:pt idx="95983">
                  <c:v>6.6797137260437003E-3</c:v>
                </c:pt>
                <c:pt idx="95984">
                  <c:v>6.67654164135456E-3</c:v>
                </c:pt>
                <c:pt idx="95985">
                  <c:v>6.6786054521799096E-3</c:v>
                </c:pt>
                <c:pt idx="95986">
                  <c:v>6.6776974126696604E-3</c:v>
                </c:pt>
                <c:pt idx="95987">
                  <c:v>6.6742743365466603E-3</c:v>
                </c:pt>
                <c:pt idx="95988">
                  <c:v>6.6800820641219599E-3</c:v>
                </c:pt>
                <c:pt idx="95989">
                  <c:v>6.6791144199669396E-3</c:v>
                </c:pt>
                <c:pt idx="95990">
                  <c:v>6.6735851578414501E-3</c:v>
                </c:pt>
                <c:pt idx="95991">
                  <c:v>6.67552417144179E-3</c:v>
                </c:pt>
                <c:pt idx="95992">
                  <c:v>6.6745714284479601E-3</c:v>
                </c:pt>
                <c:pt idx="95993">
                  <c:v>6.6711809486150698E-3</c:v>
                </c:pt>
                <c:pt idx="95994">
                  <c:v>6.68025575578213E-3</c:v>
                </c:pt>
                <c:pt idx="95995">
                  <c:v>6.67919963598251E-3</c:v>
                </c:pt>
                <c:pt idx="95996">
                  <c:v>6.6706491634249696E-3</c:v>
                </c:pt>
                <c:pt idx="95997">
                  <c:v>6.6726710647344598E-3</c:v>
                </c:pt>
                <c:pt idx="95998">
                  <c:v>6.6718133166432398E-3</c:v>
                </c:pt>
                <c:pt idx="95999">
                  <c:v>6.6704349592328098E-3</c:v>
                </c:pt>
                <c:pt idx="96000">
                  <c:v>6.6698226146400001E-3</c:v>
                </c:pt>
                <c:pt idx="96001">
                  <c:v>6.6686030477285402E-3</c:v>
                </c:pt>
                <c:pt idx="96002">
                  <c:v>6.6740452311932997E-3</c:v>
                </c:pt>
                <c:pt idx="96003">
                  <c:v>6.6704656928777703E-3</c:v>
                </c:pt>
                <c:pt idx="96004">
                  <c:v>6.6725783981382899E-3</c:v>
                </c:pt>
                <c:pt idx="96005">
                  <c:v>6.67544174939394E-3</c:v>
                </c:pt>
                <c:pt idx="96006">
                  <c:v>6.6743092611432102E-3</c:v>
                </c:pt>
                <c:pt idx="96007">
                  <c:v>6.6698752343654598E-3</c:v>
                </c:pt>
                <c:pt idx="96008">
                  <c:v>6.6718449816107802E-3</c:v>
                </c:pt>
                <c:pt idx="96009">
                  <c:v>6.6728838719427603E-3</c:v>
                </c:pt>
                <c:pt idx="96010">
                  <c:v>6.6663590259849999E-3</c:v>
                </c:pt>
                <c:pt idx="96011">
                  <c:v>6.6672880202531797E-3</c:v>
                </c:pt>
                <c:pt idx="96012">
                  <c:v>6.6654761321842696E-3</c:v>
                </c:pt>
                <c:pt idx="96013">
                  <c:v>6.6717988811433298E-3</c:v>
                </c:pt>
                <c:pt idx="96014">
                  <c:v>6.6693387925624899E-3</c:v>
                </c:pt>
                <c:pt idx="96015">
                  <c:v>6.6677965223789198E-3</c:v>
                </c:pt>
                <c:pt idx="96016">
                  <c:v>6.67011132463813E-3</c:v>
                </c:pt>
                <c:pt idx="96017">
                  <c:v>6.6686621867120301E-3</c:v>
                </c:pt>
                <c:pt idx="96018">
                  <c:v>6.6642784513533098E-3</c:v>
                </c:pt>
                <c:pt idx="96019">
                  <c:v>6.6733649000525501E-3</c:v>
                </c:pt>
                <c:pt idx="96020">
                  <c:v>6.6741178743541197E-3</c:v>
                </c:pt>
                <c:pt idx="96021">
                  <c:v>6.66563911363483E-3</c:v>
                </c:pt>
                <c:pt idx="96022">
                  <c:v>6.6704372875392402E-3</c:v>
                </c:pt>
                <c:pt idx="96023">
                  <c:v>6.6760824993252798E-3</c:v>
                </c:pt>
                <c:pt idx="96024">
                  <c:v>6.6764587536454201E-3</c:v>
                </c:pt>
                <c:pt idx="96025">
                  <c:v>6.6718929447233703E-3</c:v>
                </c:pt>
                <c:pt idx="96026">
                  <c:v>6.6644330509007003E-3</c:v>
                </c:pt>
                <c:pt idx="96027">
                  <c:v>6.6718948073685204E-3</c:v>
                </c:pt>
                <c:pt idx="96028">
                  <c:v>6.6765304654836698E-3</c:v>
                </c:pt>
                <c:pt idx="96029">
                  <c:v>6.6703991033136801E-3</c:v>
                </c:pt>
                <c:pt idx="96030">
                  <c:v>6.6630900837480996E-3</c:v>
                </c:pt>
                <c:pt idx="96031">
                  <c:v>6.6675250418484202E-3</c:v>
                </c:pt>
                <c:pt idx="96032">
                  <c:v>6.6679180599749097E-3</c:v>
                </c:pt>
                <c:pt idx="96033">
                  <c:v>6.6643371246755097E-3</c:v>
                </c:pt>
                <c:pt idx="96034">
                  <c:v>6.6624064929783301E-3</c:v>
                </c:pt>
                <c:pt idx="96035">
                  <c:v>6.6630165092647102E-3</c:v>
                </c:pt>
                <c:pt idx="96036">
                  <c:v>6.6614458337426203E-3</c:v>
                </c:pt>
                <c:pt idx="96037">
                  <c:v>6.6621969453990503E-3</c:v>
                </c:pt>
                <c:pt idx="96038">
                  <c:v>6.65989425033331E-3</c:v>
                </c:pt>
                <c:pt idx="96039">
                  <c:v>6.6647795028984599E-3</c:v>
                </c:pt>
                <c:pt idx="96040">
                  <c:v>6.6632665693759901E-3</c:v>
                </c:pt>
                <c:pt idx="96041">
                  <c:v>6.6607859916985E-3</c:v>
                </c:pt>
                <c:pt idx="96042">
                  <c:v>6.6627115011215201E-3</c:v>
                </c:pt>
                <c:pt idx="96043">
                  <c:v>6.6610830835998102E-3</c:v>
                </c:pt>
                <c:pt idx="96044">
                  <c:v>6.6591207869350902E-3</c:v>
                </c:pt>
                <c:pt idx="96045">
                  <c:v>6.6577196121215803E-3</c:v>
                </c:pt>
                <c:pt idx="96046">
                  <c:v>6.6622928716242296E-3</c:v>
                </c:pt>
                <c:pt idx="96047">
                  <c:v>6.6637056879699204E-3</c:v>
                </c:pt>
                <c:pt idx="96048">
                  <c:v>6.6611804068088497E-3</c:v>
                </c:pt>
                <c:pt idx="96049">
                  <c:v>6.6575580276548897E-3</c:v>
                </c:pt>
                <c:pt idx="96050">
                  <c:v>6.6572506912052597E-3</c:v>
                </c:pt>
                <c:pt idx="96051">
                  <c:v>6.6602742299437497E-3</c:v>
                </c:pt>
                <c:pt idx="96052">
                  <c:v>6.6612409427761997E-3</c:v>
                </c:pt>
                <c:pt idx="96053">
                  <c:v>6.6586323082447104E-3</c:v>
                </c:pt>
                <c:pt idx="96054">
                  <c:v>6.6589443013071997E-3</c:v>
                </c:pt>
                <c:pt idx="96055">
                  <c:v>6.6584241576492804E-3</c:v>
                </c:pt>
                <c:pt idx="96056">
                  <c:v>6.6580418497323999E-3</c:v>
                </c:pt>
                <c:pt idx="96057">
                  <c:v>6.6592730581760398E-3</c:v>
                </c:pt>
                <c:pt idx="96058">
                  <c:v>6.6569377668201897E-3</c:v>
                </c:pt>
                <c:pt idx="96059">
                  <c:v>6.6587249748408803E-3</c:v>
                </c:pt>
                <c:pt idx="96060">
                  <c:v>6.6579533740878096E-3</c:v>
                </c:pt>
                <c:pt idx="96061">
                  <c:v>6.65690703317523E-3</c:v>
                </c:pt>
                <c:pt idx="96062">
                  <c:v>6.65823975577951E-3</c:v>
                </c:pt>
                <c:pt idx="96063">
                  <c:v>6.6559747792780399E-3</c:v>
                </c:pt>
                <c:pt idx="96064">
                  <c:v>6.6576893441379096E-3</c:v>
                </c:pt>
                <c:pt idx="96065">
                  <c:v>6.65684416890144E-3</c:v>
                </c:pt>
                <c:pt idx="96066">
                  <c:v>6.6561372950673103E-3</c:v>
                </c:pt>
                <c:pt idx="96067">
                  <c:v>6.6575175151228896E-3</c:v>
                </c:pt>
                <c:pt idx="96068">
                  <c:v>6.6552334465086503E-3</c:v>
                </c:pt>
                <c:pt idx="96069">
                  <c:v>6.6565847955644096E-3</c:v>
                </c:pt>
                <c:pt idx="96070">
                  <c:v>6.6558914259076101E-3</c:v>
                </c:pt>
                <c:pt idx="96071">
                  <c:v>6.6551300697028602E-3</c:v>
                </c:pt>
                <c:pt idx="96072">
                  <c:v>6.6563594155013596E-3</c:v>
                </c:pt>
                <c:pt idx="96073">
                  <c:v>6.6538723185658498E-3</c:v>
                </c:pt>
                <c:pt idx="96074">
                  <c:v>6.6566923633217803E-3</c:v>
                </c:pt>
                <c:pt idx="96075">
                  <c:v>6.6562378779053697E-3</c:v>
                </c:pt>
                <c:pt idx="96076">
                  <c:v>6.6533368080854399E-3</c:v>
                </c:pt>
                <c:pt idx="96077">
                  <c:v>6.6544939763843996E-3</c:v>
                </c:pt>
                <c:pt idx="96078">
                  <c:v>6.6520487889647501E-3</c:v>
                </c:pt>
                <c:pt idx="96079">
                  <c:v>6.6572232171893102E-3</c:v>
                </c:pt>
                <c:pt idx="96080">
                  <c:v>6.6565996967256104E-3</c:v>
                </c:pt>
                <c:pt idx="96081">
                  <c:v>6.65183132514358E-3</c:v>
                </c:pt>
                <c:pt idx="96082">
                  <c:v>6.6531407646834902E-3</c:v>
                </c:pt>
                <c:pt idx="96083">
                  <c:v>6.6508287563920004E-3</c:v>
                </c:pt>
                <c:pt idx="96084">
                  <c:v>6.6567976027727101E-3</c:v>
                </c:pt>
                <c:pt idx="96085">
                  <c:v>6.65608560666442E-3</c:v>
                </c:pt>
                <c:pt idx="96086">
                  <c:v>6.65081385523081E-3</c:v>
                </c:pt>
                <c:pt idx="96087">
                  <c:v>6.6521214321255701E-3</c:v>
                </c:pt>
                <c:pt idx="96088">
                  <c:v>6.64973352104425E-3</c:v>
                </c:pt>
                <c:pt idx="96089">
                  <c:v>6.6565182060003298E-3</c:v>
                </c:pt>
                <c:pt idx="96090">
                  <c:v>6.6559477709233804E-3</c:v>
                </c:pt>
                <c:pt idx="96091">
                  <c:v>6.6494815982878199E-3</c:v>
                </c:pt>
                <c:pt idx="96092">
                  <c:v>6.6507165320217601E-3</c:v>
                </c:pt>
                <c:pt idx="96093">
                  <c:v>6.6493395715951902E-3</c:v>
                </c:pt>
                <c:pt idx="96094">
                  <c:v>6.6506485454738201E-3</c:v>
                </c:pt>
                <c:pt idx="96095">
                  <c:v>6.6491798497736497E-3</c:v>
                </c:pt>
                <c:pt idx="96096">
                  <c:v>6.6535752266645397E-3</c:v>
                </c:pt>
                <c:pt idx="96097">
                  <c:v>6.6523444838821897E-3</c:v>
                </c:pt>
                <c:pt idx="96098">
                  <c:v>6.6504580900073103E-3</c:v>
                </c:pt>
                <c:pt idx="96099">
                  <c:v>6.6517675295472197E-3</c:v>
                </c:pt>
                <c:pt idx="96100">
                  <c:v>6.6489703021943604E-3</c:v>
                </c:pt>
                <c:pt idx="96101">
                  <c:v>6.65378430858254E-3</c:v>
                </c:pt>
                <c:pt idx="96102">
                  <c:v>6.654002238065E-3</c:v>
                </c:pt>
                <c:pt idx="96103">
                  <c:v>6.6473507322370997E-3</c:v>
                </c:pt>
                <c:pt idx="96104">
                  <c:v>6.6568022593855901E-3</c:v>
                </c:pt>
                <c:pt idx="96105">
                  <c:v>6.6612865775823602E-3</c:v>
                </c:pt>
                <c:pt idx="96106">
                  <c:v>6.6595086827874201E-3</c:v>
                </c:pt>
                <c:pt idx="96107">
                  <c:v>6.65276916697621E-3</c:v>
                </c:pt>
                <c:pt idx="96108">
                  <c:v>6.6509456373751198E-3</c:v>
                </c:pt>
                <c:pt idx="96109">
                  <c:v>6.6552860662341101E-3</c:v>
                </c:pt>
                <c:pt idx="96110">
                  <c:v>6.6514341160655004E-3</c:v>
                </c:pt>
                <c:pt idx="96111">
                  <c:v>6.6498485393822202E-3</c:v>
                </c:pt>
                <c:pt idx="96112">
                  <c:v>6.6528180614113799E-3</c:v>
                </c:pt>
                <c:pt idx="96113">
                  <c:v>6.6511211916804296E-3</c:v>
                </c:pt>
                <c:pt idx="96114">
                  <c:v>6.64607482030988E-3</c:v>
                </c:pt>
                <c:pt idx="96115">
                  <c:v>6.646026391536E-3</c:v>
                </c:pt>
                <c:pt idx="96116">
                  <c:v>6.6500203683972402E-3</c:v>
                </c:pt>
                <c:pt idx="96117">
                  <c:v>6.6501847468316598E-3</c:v>
                </c:pt>
                <c:pt idx="96118">
                  <c:v>6.6463747061789001E-3</c:v>
                </c:pt>
                <c:pt idx="96119">
                  <c:v>6.6530844196677199E-3</c:v>
                </c:pt>
                <c:pt idx="96120">
                  <c:v>6.6541749984025999E-3</c:v>
                </c:pt>
                <c:pt idx="96121">
                  <c:v>6.6475002095103299E-3</c:v>
                </c:pt>
                <c:pt idx="96122">
                  <c:v>6.6522676497697804E-3</c:v>
                </c:pt>
                <c:pt idx="96123">
                  <c:v>6.6569391638040499E-3</c:v>
                </c:pt>
                <c:pt idx="96124">
                  <c:v>6.6558681428432499E-3</c:v>
                </c:pt>
                <c:pt idx="96125">
                  <c:v>6.6499770618975197E-3</c:v>
                </c:pt>
                <c:pt idx="96126">
                  <c:v>6.6485418938100399E-3</c:v>
                </c:pt>
                <c:pt idx="96127">
                  <c:v>6.6521083936095203E-3</c:v>
                </c:pt>
                <c:pt idx="96128">
                  <c:v>6.6477609798312196E-3</c:v>
                </c:pt>
                <c:pt idx="96129">
                  <c:v>6.6490992903709403E-3</c:v>
                </c:pt>
                <c:pt idx="96130">
                  <c:v>6.6523421555757497E-3</c:v>
                </c:pt>
                <c:pt idx="96131">
                  <c:v>6.6506206057965799E-3</c:v>
                </c:pt>
                <c:pt idx="96132">
                  <c:v>6.6449334844946896E-3</c:v>
                </c:pt>
                <c:pt idx="96133">
                  <c:v>6.6535179503262E-3</c:v>
                </c:pt>
                <c:pt idx="96134">
                  <c:v>6.6566178575158102E-3</c:v>
                </c:pt>
                <c:pt idx="96135">
                  <c:v>6.6510112956166302E-3</c:v>
                </c:pt>
                <c:pt idx="96136">
                  <c:v>6.6462182439863699E-3</c:v>
                </c:pt>
                <c:pt idx="96137">
                  <c:v>6.6503528505563701E-3</c:v>
                </c:pt>
                <c:pt idx="96138">
                  <c:v>6.6495151259005096E-3</c:v>
                </c:pt>
                <c:pt idx="96139">
                  <c:v>6.6444384865462797E-3</c:v>
                </c:pt>
                <c:pt idx="96140">
                  <c:v>6.6514853388071104E-3</c:v>
                </c:pt>
                <c:pt idx="96141">
                  <c:v>6.6540320403873903E-3</c:v>
                </c:pt>
                <c:pt idx="96142">
                  <c:v>6.6484012641012703E-3</c:v>
                </c:pt>
                <c:pt idx="96143">
                  <c:v>6.6467742435634102E-3</c:v>
                </c:pt>
                <c:pt idx="96144">
                  <c:v>6.6508590243756797E-3</c:v>
                </c:pt>
                <c:pt idx="96145">
                  <c:v>6.6496813669800802E-3</c:v>
                </c:pt>
                <c:pt idx="96146">
                  <c:v>6.6440841183066403E-3</c:v>
                </c:pt>
                <c:pt idx="96147">
                  <c:v>6.6507565788924703E-3</c:v>
                </c:pt>
                <c:pt idx="96148">
                  <c:v>6.6539281979203198E-3</c:v>
                </c:pt>
                <c:pt idx="96149">
                  <c:v>6.6489297896623603E-3</c:v>
                </c:pt>
                <c:pt idx="96150">
                  <c:v>6.6446745768189404E-3</c:v>
                </c:pt>
                <c:pt idx="96151">
                  <c:v>6.6483695991337299E-3</c:v>
                </c:pt>
                <c:pt idx="96152">
                  <c:v>6.6469321027398101E-3</c:v>
                </c:pt>
                <c:pt idx="96153">
                  <c:v>6.6418428905308299E-3</c:v>
                </c:pt>
                <c:pt idx="96154">
                  <c:v>6.6419639624655299E-3</c:v>
                </c:pt>
                <c:pt idx="96155">
                  <c:v>6.64547877386212E-3</c:v>
                </c:pt>
                <c:pt idx="96156">
                  <c:v>6.6452841274440297E-3</c:v>
                </c:pt>
                <c:pt idx="96157">
                  <c:v>6.6414978355169296E-3</c:v>
                </c:pt>
                <c:pt idx="96158">
                  <c:v>6.6417162306606804E-3</c:v>
                </c:pt>
                <c:pt idx="96159">
                  <c:v>6.6439495421946101E-3</c:v>
                </c:pt>
                <c:pt idx="96160">
                  <c:v>6.6411951556801796E-3</c:v>
                </c:pt>
                <c:pt idx="96161">
                  <c:v>6.6474573686718897E-3</c:v>
                </c:pt>
                <c:pt idx="96162">
                  <c:v>6.6491765901446299E-3</c:v>
                </c:pt>
                <c:pt idx="96163">
                  <c:v>6.6456175409257403E-3</c:v>
                </c:pt>
                <c:pt idx="96164">
                  <c:v>6.6431863233447101E-3</c:v>
                </c:pt>
                <c:pt idx="96165">
                  <c:v>6.6449735313653998E-3</c:v>
                </c:pt>
                <c:pt idx="96166">
                  <c:v>6.6403816454112504E-3</c:v>
                </c:pt>
                <c:pt idx="96167">
                  <c:v>6.6486890427768196E-3</c:v>
                </c:pt>
                <c:pt idx="96168">
                  <c:v>6.6516902297735197E-3</c:v>
                </c:pt>
                <c:pt idx="96169">
                  <c:v>6.6488008014857804E-3</c:v>
                </c:pt>
                <c:pt idx="96170">
                  <c:v>6.64162635803223E-3</c:v>
                </c:pt>
                <c:pt idx="96171">
                  <c:v>6.6508227027952697E-3</c:v>
                </c:pt>
                <c:pt idx="96172">
                  <c:v>6.6555496305227297E-3</c:v>
                </c:pt>
                <c:pt idx="96173">
                  <c:v>6.65117474272847E-3</c:v>
                </c:pt>
                <c:pt idx="96174">
                  <c:v>6.64046593010426E-3</c:v>
                </c:pt>
                <c:pt idx="96175">
                  <c:v>6.65234727784991E-3</c:v>
                </c:pt>
                <c:pt idx="96176">
                  <c:v>6.6600465215742597E-3</c:v>
                </c:pt>
                <c:pt idx="96177">
                  <c:v>6.6597415134310696E-3</c:v>
                </c:pt>
                <c:pt idx="96178">
                  <c:v>6.6524744033813503E-3</c:v>
                </c:pt>
                <c:pt idx="96179">
                  <c:v>6.6416226327419298E-3</c:v>
                </c:pt>
                <c:pt idx="96180">
                  <c:v>6.65353471413255E-3</c:v>
                </c:pt>
                <c:pt idx="96181">
                  <c:v>6.6620996221900004E-3</c:v>
                </c:pt>
                <c:pt idx="96182">
                  <c:v>6.65945839136839E-3</c:v>
                </c:pt>
                <c:pt idx="96183">
                  <c:v>6.6480576060712303E-3</c:v>
                </c:pt>
                <c:pt idx="96184">
                  <c:v>6.6442620009183901E-3</c:v>
                </c:pt>
                <c:pt idx="96185">
                  <c:v>6.6521796397864801E-3</c:v>
                </c:pt>
                <c:pt idx="96186">
                  <c:v>6.6534271463751802E-3</c:v>
                </c:pt>
                <c:pt idx="96187">
                  <c:v>6.6480650566518298E-3</c:v>
                </c:pt>
                <c:pt idx="96188">
                  <c:v>6.6387299448251698E-3</c:v>
                </c:pt>
                <c:pt idx="96189">
                  <c:v>6.6536241210997096E-3</c:v>
                </c:pt>
                <c:pt idx="96190">
                  <c:v>6.6605587489902999E-3</c:v>
                </c:pt>
                <c:pt idx="96191">
                  <c:v>6.6569936461746701E-3</c:v>
                </c:pt>
                <c:pt idx="96192">
                  <c:v>6.6454121842980402E-3</c:v>
                </c:pt>
                <c:pt idx="96193">
                  <c:v>6.6453921608626799E-3</c:v>
                </c:pt>
                <c:pt idx="96194">
                  <c:v>6.6535184159874899E-3</c:v>
                </c:pt>
                <c:pt idx="96195">
                  <c:v>6.6545777954161202E-3</c:v>
                </c:pt>
                <c:pt idx="96196">
                  <c:v>6.6487966105341903E-3</c:v>
                </c:pt>
                <c:pt idx="96197">
                  <c:v>6.63886917755008E-3</c:v>
                </c:pt>
                <c:pt idx="96198">
                  <c:v>6.6523198038339598E-3</c:v>
                </c:pt>
                <c:pt idx="96199">
                  <c:v>6.65984582155943E-3</c:v>
                </c:pt>
                <c:pt idx="96200">
                  <c:v>6.65707932785154E-3</c:v>
                </c:pt>
                <c:pt idx="96201">
                  <c:v>6.6463383845984901E-3</c:v>
                </c:pt>
                <c:pt idx="96202">
                  <c:v>6.6429250873625296E-3</c:v>
                </c:pt>
                <c:pt idx="96203">
                  <c:v>6.65048649534583E-3</c:v>
                </c:pt>
                <c:pt idx="96204">
                  <c:v>6.6510424949228798E-3</c:v>
                </c:pt>
                <c:pt idx="96205">
                  <c:v>6.6450540907680997E-3</c:v>
                </c:pt>
                <c:pt idx="96206">
                  <c:v>6.6397050395608E-3</c:v>
                </c:pt>
                <c:pt idx="96207">
                  <c:v>6.6437916830182102E-3</c:v>
                </c:pt>
                <c:pt idx="96208">
                  <c:v>6.64128502830863E-3</c:v>
                </c:pt>
                <c:pt idx="96209">
                  <c:v>6.6407462581992201E-3</c:v>
                </c:pt>
                <c:pt idx="96210">
                  <c:v>6.6425600089132803E-3</c:v>
                </c:pt>
                <c:pt idx="96211">
                  <c:v>6.6393264569342102E-3</c:v>
                </c:pt>
                <c:pt idx="96212">
                  <c:v>6.6425334662199003E-3</c:v>
                </c:pt>
                <c:pt idx="96213">
                  <c:v>6.6439053043723098E-3</c:v>
                </c:pt>
                <c:pt idx="96214">
                  <c:v>1.9625032320618602E-2</c:v>
                </c:pt>
                <c:pt idx="96215">
                  <c:v>1.7946578562259698E-2</c:v>
                </c:pt>
                <c:pt idx="96216">
                  <c:v>1.5364128164947E-2</c:v>
                </c:pt>
                <c:pt idx="96217">
                  <c:v>1.24566191807389E-2</c:v>
                </c:pt>
                <c:pt idx="96218">
                  <c:v>9.5835169777274097E-3</c:v>
                </c:pt>
                <c:pt idx="96219">
                  <c:v>6.2445160001516299E-3</c:v>
                </c:pt>
                <c:pt idx="96220">
                  <c:v>4.1098929941654197E-3</c:v>
                </c:pt>
                <c:pt idx="96221">
                  <c:v>3.5607288591563702E-3</c:v>
                </c:pt>
                <c:pt idx="96222">
                  <c:v>2.3698618169874001E-3</c:v>
                </c:pt>
                <c:pt idx="96223">
                  <c:v>3.0786849092692102E-3</c:v>
                </c:pt>
                <c:pt idx="96224">
                  <c:v>3.2992605119943601E-3</c:v>
                </c:pt>
                <c:pt idx="96225">
                  <c:v>3.9336122572422002E-3</c:v>
                </c:pt>
                <c:pt idx="96226">
                  <c:v>3.37926205247641E-3</c:v>
                </c:pt>
                <c:pt idx="96227">
                  <c:v>3.37256421335042E-3</c:v>
                </c:pt>
                <c:pt idx="96228">
                  <c:v>2.4991482496261601E-3</c:v>
                </c:pt>
                <c:pt idx="96229">
                  <c:v>2.1551940590143199E-3</c:v>
                </c:pt>
                <c:pt idx="96230">
                  <c:v>1.7191095976159E-3</c:v>
                </c:pt>
                <c:pt idx="96231">
                  <c:v>8.8936614338308605E-4</c:v>
                </c:pt>
                <c:pt idx="96232">
                  <c:v>1.11823284532875E-3</c:v>
                </c:pt>
                <c:pt idx="96233">
                  <c:v>1.0068657575175201E-3</c:v>
                </c:pt>
                <c:pt idx="96234">
                  <c:v>5.8685580734163501E-4</c:v>
                </c:pt>
                <c:pt idx="96235">
                  <c:v>1.5676623443141599E-3</c:v>
                </c:pt>
                <c:pt idx="96236">
                  <c:v>1.3751366641372401E-3</c:v>
                </c:pt>
                <c:pt idx="96237">
                  <c:v>1.3267372269183399E-3</c:v>
                </c:pt>
                <c:pt idx="96238">
                  <c:v>1.7996648093685499E-3</c:v>
                </c:pt>
                <c:pt idx="96239">
                  <c:v>9.52964357566088E-4</c:v>
                </c:pt>
                <c:pt idx="96240">
                  <c:v>1.3211548794061E-3</c:v>
                </c:pt>
                <c:pt idx="96241">
                  <c:v>9.5801131101325198E-4</c:v>
                </c:pt>
                <c:pt idx="96242">
                  <c:v>1.053576474078E-3</c:v>
                </c:pt>
                <c:pt idx="96243">
                  <c:v>1.12050003372133E-3</c:v>
                </c:pt>
                <c:pt idx="96244">
                  <c:v>6.5039959736168395E-4</c:v>
                </c:pt>
                <c:pt idx="96245">
                  <c:v>1.0104487882927099E-3</c:v>
                </c:pt>
                <c:pt idx="96246">
                  <c:v>7.1566272526979403E-4</c:v>
                </c:pt>
                <c:pt idx="96247">
                  <c:v>6.6975451773032503E-4</c:v>
                </c:pt>
                <c:pt idx="96248">
                  <c:v>7.3146953945979498E-4</c:v>
                </c:pt>
                <c:pt idx="96249">
                  <c:v>5.6171981850638996E-4</c:v>
                </c:pt>
                <c:pt idx="96250">
                  <c:v>6.2257272657007001E-4</c:v>
                </c:pt>
                <c:pt idx="96251">
                  <c:v>4.3702413677237901E-4</c:v>
                </c:pt>
                <c:pt idx="96252">
                  <c:v>5.67595765460283E-4</c:v>
                </c:pt>
                <c:pt idx="96253">
                  <c:v>4.9829646013677099E-4</c:v>
                </c:pt>
                <c:pt idx="96254">
                  <c:v>4.3991074198856999E-4</c:v>
                </c:pt>
                <c:pt idx="96255">
                  <c:v>4.8174767289310699E-4</c:v>
                </c:pt>
                <c:pt idx="96256">
                  <c:v>3.4919290919788198E-4</c:v>
                </c:pt>
                <c:pt idx="96257">
                  <c:v>4.1972563485614999E-4</c:v>
                </c:pt>
                <c:pt idx="96258">
                  <c:v>3.1697822851128898E-4</c:v>
                </c:pt>
                <c:pt idx="96259">
                  <c:v>3.5859210765920601E-4</c:v>
                </c:pt>
                <c:pt idx="96260">
                  <c:v>3.0882740975357598E-4</c:v>
                </c:pt>
                <c:pt idx="96261">
                  <c:v>2.92887911200523E-4</c:v>
                </c:pt>
                <c:pt idx="96262">
                  <c:v>2.9549200553446997E-4</c:v>
                </c:pt>
                <c:pt idx="96263">
                  <c:v>2.4934436078183299E-4</c:v>
                </c:pt>
                <c:pt idx="96264">
                  <c:v>2.9361865017563099E-4</c:v>
                </c:pt>
                <c:pt idx="96265">
                  <c:v>2.25553885684349E-4</c:v>
                </c:pt>
                <c:pt idx="96266">
                  <c:v>2.5775394169613697E-4</c:v>
                </c:pt>
                <c:pt idx="96267">
                  <c:v>2.2283606813289201E-4</c:v>
                </c:pt>
                <c:pt idx="96268">
                  <c:v>2.1377290249802199E-4</c:v>
                </c:pt>
                <c:pt idx="96269">
                  <c:v>2.2104254458099601E-4</c:v>
                </c:pt>
                <c:pt idx="96270">
                  <c:v>1.8516705313231799E-4</c:v>
                </c:pt>
                <c:pt idx="96271">
                  <c:v>2.03488903935067E-4</c:v>
                </c:pt>
                <c:pt idx="96272">
                  <c:v>1.7100518743973201E-4</c:v>
                </c:pt>
                <c:pt idx="96273">
                  <c:v>1.8962407193612299E-4</c:v>
                </c:pt>
                <c:pt idx="96274">
                  <c:v>1.58027862198651E-4</c:v>
                </c:pt>
                <c:pt idx="96275">
                  <c:v>1.6537052579224099E-4</c:v>
                </c:pt>
                <c:pt idx="96276">
                  <c:v>1.5234002785291501E-4</c:v>
                </c:pt>
                <c:pt idx="96277">
                  <c:v>1.45864541991614E-4</c:v>
                </c:pt>
                <c:pt idx="96278">
                  <c:v>1.4847228885628299E-4</c:v>
                </c:pt>
                <c:pt idx="96279">
                  <c:v>1.3429987302515699E-4</c:v>
                </c:pt>
                <c:pt idx="96280">
                  <c:v>1.4269423263613099E-4</c:v>
                </c:pt>
                <c:pt idx="96281">
                  <c:v>1.2841694115195399E-4</c:v>
                </c:pt>
                <c:pt idx="96282">
                  <c:v>1.3569583825301401E-4</c:v>
                </c:pt>
                <c:pt idx="96283">
                  <c:v>1.2623411021195401E-4</c:v>
                </c:pt>
                <c:pt idx="96284">
                  <c:v>1.29296910017729E-4</c:v>
                </c:pt>
                <c:pt idx="96285">
                  <c:v>1.2527368380688101E-4</c:v>
                </c:pt>
                <c:pt idx="96286">
                  <c:v>1.2338990927673901E-4</c:v>
                </c:pt>
                <c:pt idx="96287">
                  <c:v>1.2310707825236001E-4</c:v>
                </c:pt>
                <c:pt idx="96288">
                  <c:v>1.1780350178014501E-4</c:v>
                </c:pt>
                <c:pt idx="96289">
                  <c:v>1.1958977847825701E-4</c:v>
                </c:pt>
                <c:pt idx="96290">
                  <c:v>1.13550791866146E-4</c:v>
                </c:pt>
                <c:pt idx="96291">
                  <c:v>1.1583943705773E-4</c:v>
                </c:pt>
                <c:pt idx="96292">
                  <c:v>1.11052446300164E-4</c:v>
                </c:pt>
                <c:pt idx="96293">
                  <c:v>1.12323330540676E-4</c:v>
                </c:pt>
                <c:pt idx="96294">
                  <c:v>1.09635038825218E-4</c:v>
                </c:pt>
                <c:pt idx="96295">
                  <c:v>1.09237058495637E-4</c:v>
                </c:pt>
                <c:pt idx="96296">
                  <c:v>1.08687585452571E-4</c:v>
                </c:pt>
                <c:pt idx="96297">
                  <c:v>1.0700593702495099E-4</c:v>
                </c:pt>
                <c:pt idx="96298">
                  <c:v>1.07818625110667E-4</c:v>
                </c:pt>
                <c:pt idx="96299">
                  <c:v>1.05613034975249E-4</c:v>
                </c:pt>
                <c:pt idx="96300">
                  <c:v>1.06538507679943E-4</c:v>
                </c:pt>
                <c:pt idx="96301">
                  <c:v>1.0454110451974E-4</c:v>
                </c:pt>
                <c:pt idx="96302">
                  <c:v>1.0471422865521199E-4</c:v>
                </c:pt>
                <c:pt idx="96303">
                  <c:v>1.03468912129756E-4</c:v>
                </c:pt>
                <c:pt idx="96304">
                  <c:v>1.02783225884195E-4</c:v>
                </c:pt>
                <c:pt idx="96305">
                  <c:v>1.0237494279863301E-4</c:v>
                </c:pt>
                <c:pt idx="96306">
                  <c:v>1.01178913610056E-4</c:v>
                </c:pt>
                <c:pt idx="96307">
                  <c:v>1.01230347354431E-4</c:v>
                </c:pt>
                <c:pt idx="96308">
                  <c:v>9.9993289040867199E-5</c:v>
                </c:pt>
                <c:pt idx="96309">
                  <c:v>1.00057935924269E-4</c:v>
                </c:pt>
                <c:pt idx="96310">
                  <c:v>9.9171382316853905E-5</c:v>
                </c:pt>
                <c:pt idx="96311">
                  <c:v>9.9011427664663602E-5</c:v>
                </c:pt>
                <c:pt idx="96312">
                  <c:v>9.8601361969485906E-5</c:v>
                </c:pt>
                <c:pt idx="96313">
                  <c:v>9.8176205938216299E-5</c:v>
                </c:pt>
                <c:pt idx="96314">
                  <c:v>9.8081007308792296E-5</c:v>
                </c:pt>
                <c:pt idx="96315">
                  <c:v>9.7490759799256894E-5</c:v>
                </c:pt>
                <c:pt idx="96316">
                  <c:v>9.74627400864847E-5</c:v>
                </c:pt>
                <c:pt idx="96317">
                  <c:v>9.6892697911243899E-5</c:v>
                </c:pt>
                <c:pt idx="96318">
                  <c:v>9.6769792435225099E-5</c:v>
                </c:pt>
                <c:pt idx="96319">
                  <c:v>9.6362971817143302E-5</c:v>
                </c:pt>
                <c:pt idx="96320">
                  <c:v>9.6094801847357303E-5</c:v>
                </c:pt>
                <c:pt idx="96321">
                  <c:v>9.5864445029292296E-5</c:v>
                </c:pt>
                <c:pt idx="96322">
                  <c:v>9.5496354333590703E-5</c:v>
                </c:pt>
                <c:pt idx="96323">
                  <c:v>9.5368966867681606E-5</c:v>
                </c:pt>
                <c:pt idx="96324">
                  <c:v>9.5006398623809205E-5</c:v>
                </c:pt>
                <c:pt idx="96325">
                  <c:v>9.4895105576142696E-5</c:v>
                </c:pt>
                <c:pt idx="96326">
                  <c:v>9.4624112534802393E-5</c:v>
                </c:pt>
                <c:pt idx="96327">
                  <c:v>9.4470604381058406E-5</c:v>
                </c:pt>
                <c:pt idx="96328">
                  <c:v>9.4302442448679398E-5</c:v>
                </c:pt>
                <c:pt idx="96329">
                  <c:v>9.4096736575011205E-5</c:v>
                </c:pt>
                <c:pt idx="96330">
                  <c:v>9.3987087893765406E-5</c:v>
                </c:pt>
                <c:pt idx="96331">
                  <c:v>9.3766160716768395E-5</c:v>
                </c:pt>
                <c:pt idx="96332">
                  <c:v>9.3662725703325095E-5</c:v>
                </c:pt>
                <c:pt idx="96333">
                  <c:v>9.3471986474469304E-5</c:v>
                </c:pt>
                <c:pt idx="96334">
                  <c:v>9.33423143578693E-5</c:v>
                </c:pt>
                <c:pt idx="96335">
                  <c:v>9.3197471869643805E-5</c:v>
                </c:pt>
                <c:pt idx="96336">
                  <c:v>9.3040129286237102E-5</c:v>
                </c:pt>
                <c:pt idx="96337">
                  <c:v>9.29275993257761E-5</c:v>
                </c:pt>
                <c:pt idx="96338">
                  <c:v>9.2765774752479006E-5</c:v>
                </c:pt>
                <c:pt idx="96339">
                  <c:v>9.2663911345880506E-5</c:v>
                </c:pt>
                <c:pt idx="96340">
                  <c:v>9.2522495833691196E-5</c:v>
                </c:pt>
                <c:pt idx="96341">
                  <c:v>9.24144624150358E-5</c:v>
                </c:pt>
                <c:pt idx="96342">
                  <c:v>9.2300317191984504E-5</c:v>
                </c:pt>
                <c:pt idx="96343">
                  <c:v>9.2182468506507603E-5</c:v>
                </c:pt>
                <c:pt idx="96344">
                  <c:v>9.2086513177491697E-5</c:v>
                </c:pt>
                <c:pt idx="96345">
                  <c:v>9.19674566830508E-5</c:v>
                </c:pt>
                <c:pt idx="96346">
                  <c:v>9.1876609076280201E-5</c:v>
                </c:pt>
                <c:pt idx="96347">
                  <c:v>9.1766880359500606E-5</c:v>
                </c:pt>
                <c:pt idx="96348">
                  <c:v>9.1672423877753304E-5</c:v>
                </c:pt>
                <c:pt idx="96349">
                  <c:v>9.1576024715323001E-5</c:v>
                </c:pt>
                <c:pt idx="96350">
                  <c:v>9.1477093519643003E-5</c:v>
                </c:pt>
                <c:pt idx="96351">
                  <c:v>9.13901676540263E-5</c:v>
                </c:pt>
                <c:pt idx="96352">
                  <c:v>9.1292604338377701E-5</c:v>
                </c:pt>
                <c:pt idx="96353">
                  <c:v>9.1209207312203903E-5</c:v>
                </c:pt>
                <c:pt idx="96354">
                  <c:v>9.1118439740967005E-5</c:v>
                </c:pt>
                <c:pt idx="96355">
                  <c:v>9.1035202785860801E-5</c:v>
                </c:pt>
                <c:pt idx="96356">
                  <c:v>9.0952853497583406E-5</c:v>
                </c:pt>
                <c:pt idx="96357">
                  <c:v>9.0869340056087795E-5</c:v>
                </c:pt>
                <c:pt idx="96358">
                  <c:v>9.0793058916460696E-5</c:v>
                </c:pt>
                <c:pt idx="96359">
                  <c:v>9.0711662778630893E-5</c:v>
                </c:pt>
                <c:pt idx="96360">
                  <c:v>9.0637564426287995E-5</c:v>
                </c:pt>
                <c:pt idx="96361">
                  <c:v>9.0560832177288803E-5</c:v>
                </c:pt>
                <c:pt idx="96362">
                  <c:v>9.0487475972622606E-5</c:v>
                </c:pt>
                <c:pt idx="96363">
                  <c:v>9.04155822354369E-5</c:v>
                </c:pt>
                <c:pt idx="96364">
                  <c:v>9.0342844487167895E-5</c:v>
                </c:pt>
                <c:pt idx="96365">
                  <c:v>9.0274385001976002E-5</c:v>
                </c:pt>
                <c:pt idx="96366">
                  <c:v>9.0203786385245594E-5</c:v>
                </c:pt>
                <c:pt idx="96367">
                  <c:v>9.0136985818389803E-5</c:v>
                </c:pt>
                <c:pt idx="96368">
                  <c:v>9.0069872385356602E-5</c:v>
                </c:pt>
                <c:pt idx="96369">
                  <c:v>9.0004170488100499E-5</c:v>
                </c:pt>
                <c:pt idx="96370">
                  <c:v>8.9940178440883796E-5</c:v>
                </c:pt>
                <c:pt idx="96371">
                  <c:v>8.9875567937269793E-5</c:v>
                </c:pt>
                <c:pt idx="96372">
                  <c:v>8.9813744125422104E-5</c:v>
                </c:pt>
                <c:pt idx="96373">
                  <c:v>8.9751374616753296E-5</c:v>
                </c:pt>
                <c:pt idx="96374">
                  <c:v>8.9691064204089303E-5</c:v>
                </c:pt>
                <c:pt idx="96375">
                  <c:v>8.9631052105687599E-5</c:v>
                </c:pt>
                <c:pt idx="96376">
                  <c:v>8.9571833086665706E-5</c:v>
                </c:pt>
                <c:pt idx="96377">
                  <c:v>8.9514040155336301E-5</c:v>
                </c:pt>
                <c:pt idx="96378">
                  <c:v>8.9455999841447906E-5</c:v>
                </c:pt>
                <c:pt idx="96379">
                  <c:v>8.9399552962277098E-5</c:v>
                </c:pt>
                <c:pt idx="96380">
                  <c:v>8.9343244326300906E-5</c:v>
                </c:pt>
                <c:pt idx="96381">
                  <c:v>8.9287983428221196E-5</c:v>
                </c:pt>
                <c:pt idx="96382">
                  <c:v>8.9233384642284404E-5</c:v>
                </c:pt>
                <c:pt idx="96383">
                  <c:v>8.9179171482101096E-5</c:v>
                </c:pt>
                <c:pt idx="96384">
                  <c:v>8.9125955128110905E-5</c:v>
                </c:pt>
                <c:pt idx="96385">
                  <c:v>8.9072993432637304E-5</c:v>
                </c:pt>
                <c:pt idx="96386">
                  <c:v>8.9020948507823104E-5</c:v>
                </c:pt>
                <c:pt idx="96387">
                  <c:v>8.8969252828974304E-5</c:v>
                </c:pt>
                <c:pt idx="96388">
                  <c:v>8.8918102846946594E-5</c:v>
                </c:pt>
                <c:pt idx="96389">
                  <c:v>8.8867600425146507E-5</c:v>
                </c:pt>
                <c:pt idx="96390">
                  <c:v>8.8817316282074898E-5</c:v>
                </c:pt>
                <c:pt idx="96391">
                  <c:v>8.8767941633705104E-5</c:v>
                </c:pt>
                <c:pt idx="96392">
                  <c:v>8.8718858023639795E-5</c:v>
                </c:pt>
                <c:pt idx="96393">
                  <c:v>8.8670225522946593E-5</c:v>
                </c:pt>
                <c:pt idx="96394">
                  <c:v>8.8622036855667802E-5</c:v>
                </c:pt>
                <c:pt idx="96395">
                  <c:v>8.85744302649982E-5</c:v>
                </c:pt>
                <c:pt idx="96396">
                  <c:v>8.8527151092421304E-5</c:v>
                </c:pt>
                <c:pt idx="96397">
                  <c:v>8.8480155682191293E-5</c:v>
                </c:pt>
                <c:pt idx="96398">
                  <c:v>8.8433705968782306E-5</c:v>
                </c:pt>
                <c:pt idx="96399">
                  <c:v>8.8387612777296494E-5</c:v>
                </c:pt>
                <c:pt idx="96400">
                  <c:v>8.8342007074970806E-5</c:v>
                </c:pt>
                <c:pt idx="96401">
                  <c:v>8.8296503236051703E-5</c:v>
                </c:pt>
                <c:pt idx="96402">
                  <c:v>8.8251465058419894E-5</c:v>
                </c:pt>
                <c:pt idx="96403">
                  <c:v>8.8206747022923096E-5</c:v>
                </c:pt>
                <c:pt idx="96404">
                  <c:v>8.8162487372756004E-5</c:v>
                </c:pt>
                <c:pt idx="96405">
                  <c:v>8.8118511484935893E-5</c:v>
                </c:pt>
                <c:pt idx="96406">
                  <c:v>8.8074804807547493E-5</c:v>
                </c:pt>
                <c:pt idx="96407">
                  <c:v>8.8031447376124601E-5</c:v>
                </c:pt>
                <c:pt idx="96408">
                  <c:v>8.7988242739811499E-5</c:v>
                </c:pt>
                <c:pt idx="96409">
                  <c:v>8.7945423729252097E-5</c:v>
                </c:pt>
                <c:pt idx="96410">
                  <c:v>8.7902932136785198E-5</c:v>
                </c:pt>
                <c:pt idx="96411">
                  <c:v>8.7860644271131605E-5</c:v>
                </c:pt>
                <c:pt idx="96412">
                  <c:v>8.7818661995697794E-5</c:v>
                </c:pt>
                <c:pt idx="96413">
                  <c:v>8.7776825239416198E-5</c:v>
                </c:pt>
                <c:pt idx="96414">
                  <c:v>8.7735366832930595E-5</c:v>
                </c:pt>
                <c:pt idx="96415">
                  <c:v>8.7694112153258202E-5</c:v>
                </c:pt>
                <c:pt idx="96416">
                  <c:v>8.7653112132102305E-5</c:v>
                </c:pt>
                <c:pt idx="96417">
                  <c:v>8.76121703186072E-5</c:v>
                </c:pt>
                <c:pt idx="96418">
                  <c:v>8.7571526819374399E-5</c:v>
                </c:pt>
                <c:pt idx="96419">
                  <c:v>8.7531225290149505E-5</c:v>
                </c:pt>
                <c:pt idx="96420">
                  <c:v>8.74911347636953E-5</c:v>
                </c:pt>
                <c:pt idx="96421">
                  <c:v>8.7451182480435805E-5</c:v>
                </c:pt>
                <c:pt idx="96422">
                  <c:v>8.7411346612498205E-5</c:v>
                </c:pt>
                <c:pt idx="96423">
                  <c:v>8.7371896370314102E-5</c:v>
                </c:pt>
                <c:pt idx="96424">
                  <c:v>8.7332409748341902E-5</c:v>
                </c:pt>
                <c:pt idx="96425">
                  <c:v>8.7293374235741794E-5</c:v>
                </c:pt>
                <c:pt idx="96426">
                  <c:v>8.7254200479947003E-5</c:v>
                </c:pt>
                <c:pt idx="96427">
                  <c:v>8.7215223175007904E-5</c:v>
                </c:pt>
                <c:pt idx="96428">
                  <c:v>8.7176704255398404E-5</c:v>
                </c:pt>
                <c:pt idx="96429">
                  <c:v>8.7138258095365004E-5</c:v>
                </c:pt>
                <c:pt idx="96430">
                  <c:v>8.7099884694907801E-5</c:v>
                </c:pt>
                <c:pt idx="96431">
                  <c:v>8.7061664089560495E-5</c:v>
                </c:pt>
                <c:pt idx="96432">
                  <c:v>8.70235817274079E-5</c:v>
                </c:pt>
                <c:pt idx="96433">
                  <c:v>8.6985703092068407E-5</c:v>
                </c:pt>
                <c:pt idx="96434">
                  <c:v>8.6948028183542206E-5</c:v>
                </c:pt>
                <c:pt idx="96435">
                  <c:v>8.6910338723100695E-5</c:v>
                </c:pt>
                <c:pt idx="96436">
                  <c:v>8.6872707470320206E-5</c:v>
                </c:pt>
                <c:pt idx="96437">
                  <c:v>8.6835432739462703E-5</c:v>
                </c:pt>
                <c:pt idx="96438">
                  <c:v>8.6798369011376094E-5</c:v>
                </c:pt>
                <c:pt idx="96439">
                  <c:v>8.6761137936264304E-5</c:v>
                </c:pt>
                <c:pt idx="96440">
                  <c:v>8.6724357970524606E-5</c:v>
                </c:pt>
                <c:pt idx="96441">
                  <c:v>8.6687607108615298E-5</c:v>
                </c:pt>
                <c:pt idx="96442">
                  <c:v>8.6650856246706098E-5</c:v>
                </c:pt>
                <c:pt idx="96443">
                  <c:v>8.6614250903949101E-5</c:v>
                </c:pt>
                <c:pt idx="96444">
                  <c:v>8.65776091814041E-5</c:v>
                </c:pt>
                <c:pt idx="96445">
                  <c:v>8.6541396740358296E-5</c:v>
                </c:pt>
                <c:pt idx="96446">
                  <c:v>8.6505147919524502E-5</c:v>
                </c:pt>
                <c:pt idx="96447">
                  <c:v>8.6469059169758098E-5</c:v>
                </c:pt>
                <c:pt idx="96448">
                  <c:v>8.6433065007440705E-5</c:v>
                </c:pt>
                <c:pt idx="96449">
                  <c:v>8.6397107224911506E-5</c:v>
                </c:pt>
                <c:pt idx="96450">
                  <c:v>8.6361324065364897E-5</c:v>
                </c:pt>
                <c:pt idx="96451">
                  <c:v>8.6325613665394499E-5</c:v>
                </c:pt>
                <c:pt idx="96452">
                  <c:v>8.6289932369254502E-5</c:v>
                </c:pt>
                <c:pt idx="96453">
                  <c:v>8.6254374764394002E-5</c:v>
                </c:pt>
                <c:pt idx="96454">
                  <c:v>8.62189262988977E-5</c:v>
                </c:pt>
                <c:pt idx="96455">
                  <c:v>8.6183710664045106E-5</c:v>
                </c:pt>
                <c:pt idx="96456">
                  <c:v>8.6148378613870604E-5</c:v>
                </c:pt>
                <c:pt idx="96457">
                  <c:v>8.61131920828484E-5</c:v>
                </c:pt>
                <c:pt idx="96458">
                  <c:v>8.6078063759487095E-5</c:v>
                </c:pt>
                <c:pt idx="96459">
                  <c:v>8.60431900946423E-5</c:v>
                </c:pt>
                <c:pt idx="96460">
                  <c:v>8.6008338257670403E-5</c:v>
                </c:pt>
                <c:pt idx="96461">
                  <c:v>8.5973420937079896E-5</c:v>
                </c:pt>
                <c:pt idx="96462">
                  <c:v>8.5938510892447098E-5</c:v>
                </c:pt>
                <c:pt idx="96463">
                  <c:v>8.5904059233143899E-5</c:v>
                </c:pt>
                <c:pt idx="96464">
                  <c:v>8.5869331087451401E-5</c:v>
                </c:pt>
                <c:pt idx="96465">
                  <c:v>8.5834944911766797E-5</c:v>
                </c:pt>
                <c:pt idx="96466">
                  <c:v>8.5800522356294096E-5</c:v>
                </c:pt>
                <c:pt idx="96467">
                  <c:v>8.5766179836355204E-5</c:v>
                </c:pt>
                <c:pt idx="96468">
                  <c:v>8.5731822764501003E-5</c:v>
                </c:pt>
                <c:pt idx="96469">
                  <c:v>8.5697611211799099E-5</c:v>
                </c:pt>
                <c:pt idx="96470">
                  <c:v>8.5663516074418995E-5</c:v>
                </c:pt>
                <c:pt idx="96471">
                  <c:v>8.5629522800445597E-5</c:v>
                </c:pt>
                <c:pt idx="96472">
                  <c:v>8.5595391283277395E-5</c:v>
                </c:pt>
                <c:pt idx="96473">
                  <c:v>8.5561492596752901E-5</c:v>
                </c:pt>
                <c:pt idx="96474">
                  <c:v>8.5527535702567602E-5</c:v>
                </c:pt>
                <c:pt idx="96475">
                  <c:v>8.5493775259237696E-5</c:v>
                </c:pt>
                <c:pt idx="96476">
                  <c:v>8.5460022091865499E-5</c:v>
                </c:pt>
                <c:pt idx="96477">
                  <c:v>8.5426225268747698E-5</c:v>
                </c:pt>
                <c:pt idx="96478">
                  <c:v>8.5392704932019101E-5</c:v>
                </c:pt>
                <c:pt idx="96479">
                  <c:v>8.5359148215502501E-5</c:v>
                </c:pt>
                <c:pt idx="96480">
                  <c:v>8.5325715190265301E-5</c:v>
                </c:pt>
                <c:pt idx="96481">
                  <c:v>8.5292253061197698E-5</c:v>
                </c:pt>
                <c:pt idx="96482">
                  <c:v>8.5258834587875794E-5</c:v>
                </c:pt>
                <c:pt idx="96483">
                  <c:v>8.5225503426045206E-5</c:v>
                </c:pt>
                <c:pt idx="96484">
                  <c:v>8.5192310507409302E-5</c:v>
                </c:pt>
                <c:pt idx="96485">
                  <c:v>8.51590957609005E-5</c:v>
                </c:pt>
                <c:pt idx="96486">
                  <c:v>8.5125968325883204E-5</c:v>
                </c:pt>
                <c:pt idx="96487">
                  <c:v>8.5092775407247205E-5</c:v>
                </c:pt>
                <c:pt idx="96488">
                  <c:v>8.5059749835636494E-5</c:v>
                </c:pt>
                <c:pt idx="96489">
                  <c:v>8.5026716988068101E-5</c:v>
                </c:pt>
                <c:pt idx="96490">
                  <c:v>8.4993844211567193E-5</c:v>
                </c:pt>
                <c:pt idx="96491">
                  <c:v>8.4960964159108698E-5</c:v>
                </c:pt>
                <c:pt idx="96492">
                  <c:v>8.4928164142184E-5</c:v>
                </c:pt>
                <c:pt idx="96493">
                  <c:v>8.4895429608877802E-5</c:v>
                </c:pt>
                <c:pt idx="96494">
                  <c:v>8.4862716903444407E-5</c:v>
                </c:pt>
                <c:pt idx="96495">
                  <c:v>8.4830149717163295E-5</c:v>
                </c:pt>
                <c:pt idx="96496">
                  <c:v>8.4797458839602796E-5</c:v>
                </c:pt>
                <c:pt idx="96497">
                  <c:v>8.4764775237999897E-5</c:v>
                </c:pt>
                <c:pt idx="96498">
                  <c:v>8.4732317191082998E-5</c:v>
                </c:pt>
                <c:pt idx="96499">
                  <c:v>8.46998736960813E-5</c:v>
                </c:pt>
                <c:pt idx="96500">
                  <c:v>8.4667422925122096E-5</c:v>
                </c:pt>
                <c:pt idx="96501">
                  <c:v>8.4635081293526996E-5</c:v>
                </c:pt>
                <c:pt idx="96502">
                  <c:v>8.4602608694694896E-5</c:v>
                </c:pt>
                <c:pt idx="96503">
                  <c:v>8.45704562379979E-5</c:v>
                </c:pt>
                <c:pt idx="96504">
                  <c:v>8.4538121882360401E-5</c:v>
                </c:pt>
                <c:pt idx="96505">
                  <c:v>8.4505954873748097E-5</c:v>
                </c:pt>
                <c:pt idx="96506">
                  <c:v>8.4473824244923903E-5</c:v>
                </c:pt>
                <c:pt idx="96507">
                  <c:v>8.4441657236311598E-5</c:v>
                </c:pt>
                <c:pt idx="96508">
                  <c:v>8.4409701230470105E-5</c:v>
                </c:pt>
                <c:pt idx="96509">
                  <c:v>8.4377628809306798E-5</c:v>
                </c:pt>
                <c:pt idx="96510">
                  <c:v>8.4345709183253402E-5</c:v>
                </c:pt>
                <c:pt idx="96511">
                  <c:v>8.4313818661030395E-5</c:v>
                </c:pt>
                <c:pt idx="96512">
                  <c:v>8.4281942690722604E-5</c:v>
                </c:pt>
                <c:pt idx="96513">
                  <c:v>8.4250044892542105E-5</c:v>
                </c:pt>
                <c:pt idx="96514">
                  <c:v>8.4218328993301798E-5</c:v>
                </c:pt>
                <c:pt idx="96515">
                  <c:v>8.4186394815333201E-5</c:v>
                </c:pt>
                <c:pt idx="96516">
                  <c:v>8.4154744399711503E-5</c:v>
                </c:pt>
                <c:pt idx="96517">
                  <c:v>8.4123181295581203E-5</c:v>
                </c:pt>
                <c:pt idx="96518">
                  <c:v>8.4091392636764795E-5</c:v>
                </c:pt>
                <c:pt idx="96519">
                  <c:v>8.4059822256676893E-5</c:v>
                </c:pt>
                <c:pt idx="96520">
                  <c:v>8.4028171841055195E-5</c:v>
                </c:pt>
                <c:pt idx="96521">
                  <c:v>8.3996681496500996E-5</c:v>
                </c:pt>
                <c:pt idx="96522">
                  <c:v>8.3965271187480498E-5</c:v>
                </c:pt>
                <c:pt idx="96523">
                  <c:v>8.3933751739095896E-5</c:v>
                </c:pt>
                <c:pt idx="96524">
                  <c:v>8.3902428741566796E-5</c:v>
                </c:pt>
                <c:pt idx="96525">
                  <c:v>8.3871127571910606E-5</c:v>
                </c:pt>
                <c:pt idx="96526">
                  <c:v>8.3839790022466305E-5</c:v>
                </c:pt>
                <c:pt idx="96527">
                  <c:v>8.3808459748979699E-5</c:v>
                </c:pt>
                <c:pt idx="96528">
                  <c:v>8.3777260442729999E-5</c:v>
                </c:pt>
                <c:pt idx="96529">
                  <c:v>8.3745959273073795E-5</c:v>
                </c:pt>
                <c:pt idx="96530">
                  <c:v>8.3714840002358E-5</c:v>
                </c:pt>
                <c:pt idx="96531">
                  <c:v>8.3683713455684497E-5</c:v>
                </c:pt>
                <c:pt idx="96532">
                  <c:v>8.3652528701350106E-5</c:v>
                </c:pt>
                <c:pt idx="96533">
                  <c:v>8.3621482190210399E-5</c:v>
                </c:pt>
                <c:pt idx="96534">
                  <c:v>8.3590530266519595E-5</c:v>
                </c:pt>
                <c:pt idx="96535">
                  <c:v>8.35595856187865E-5</c:v>
                </c:pt>
                <c:pt idx="96536">
                  <c:v>8.3528655522968607E-5</c:v>
                </c:pt>
                <c:pt idx="96537">
                  <c:v>8.3497609011828899E-5</c:v>
                </c:pt>
                <c:pt idx="96538">
                  <c:v>8.3466649812180603E-5</c:v>
                </c:pt>
                <c:pt idx="96539">
                  <c:v>8.3435770648065995E-5</c:v>
                </c:pt>
                <c:pt idx="96540">
                  <c:v>8.3405102486722198E-5</c:v>
                </c:pt>
                <c:pt idx="96541">
                  <c:v>8.3374354289844605E-5</c:v>
                </c:pt>
                <c:pt idx="96542">
                  <c:v>8.3343613368924694E-5</c:v>
                </c:pt>
                <c:pt idx="96543">
                  <c:v>8.3312865172047195E-5</c:v>
                </c:pt>
                <c:pt idx="96544">
                  <c:v>8.3282189734745798E-5</c:v>
                </c:pt>
                <c:pt idx="96545">
                  <c:v>8.3251463365741101E-5</c:v>
                </c:pt>
                <c:pt idx="96546">
                  <c:v>8.3221013483125703E-5</c:v>
                </c:pt>
                <c:pt idx="96547">
                  <c:v>8.3190287114121006E-5</c:v>
                </c:pt>
                <c:pt idx="96548">
                  <c:v>8.3159793575760004E-5</c:v>
                </c:pt>
                <c:pt idx="96549">
                  <c:v>8.3129314589314203E-5</c:v>
                </c:pt>
                <c:pt idx="96550">
                  <c:v>8.3098799223080305E-5</c:v>
                </c:pt>
                <c:pt idx="96551">
                  <c:v>8.3068342064507306E-5</c:v>
                </c:pt>
                <c:pt idx="96552">
                  <c:v>8.3037986769340905E-5</c:v>
                </c:pt>
                <c:pt idx="96553">
                  <c:v>8.3007573266513605E-5</c:v>
                </c:pt>
                <c:pt idx="96554">
                  <c:v>8.2977254351135303E-5</c:v>
                </c:pt>
                <c:pt idx="96555">
                  <c:v>8.2946884504053701E-5</c:v>
                </c:pt>
                <c:pt idx="96556">
                  <c:v>8.2916631072293994E-5</c:v>
                </c:pt>
                <c:pt idx="96557">
                  <c:v>8.2886457676068003E-5</c:v>
                </c:pt>
                <c:pt idx="96558">
                  <c:v>8.2856211520265801E-5</c:v>
                </c:pt>
                <c:pt idx="96559">
                  <c:v>8.28260162961669E-5</c:v>
                </c:pt>
                <c:pt idx="96560">
                  <c:v>8.2795770140364793E-5</c:v>
                </c:pt>
                <c:pt idx="96561">
                  <c:v>8.2765567640308304E-5</c:v>
                </c:pt>
                <c:pt idx="96562">
                  <c:v>8.2735707110259695E-5</c:v>
                </c:pt>
                <c:pt idx="96563">
                  <c:v>8.2705577369779403E-5</c:v>
                </c:pt>
                <c:pt idx="96564">
                  <c:v>8.2675505836959901E-5</c:v>
                </c:pt>
                <c:pt idx="96565">
                  <c:v>8.2645565271377604E-5</c:v>
                </c:pt>
                <c:pt idx="96566">
                  <c:v>8.2615537394303801E-5</c:v>
                </c:pt>
                <c:pt idx="96567">
                  <c:v>8.2585596828721504E-5</c:v>
                </c:pt>
                <c:pt idx="96568">
                  <c:v>8.2555634435266297E-5</c:v>
                </c:pt>
                <c:pt idx="96569">
                  <c:v>8.2525810285005705E-5</c:v>
                </c:pt>
                <c:pt idx="96570">
                  <c:v>8.2495957030914697E-5</c:v>
                </c:pt>
                <c:pt idx="96571">
                  <c:v>8.2466067397035699E-5</c:v>
                </c:pt>
                <c:pt idx="96572">
                  <c:v>8.2436396041885005E-5</c:v>
                </c:pt>
                <c:pt idx="96573">
                  <c:v>8.2406542787793997E-5</c:v>
                </c:pt>
                <c:pt idx="96574">
                  <c:v>8.2376871432643397E-5</c:v>
                </c:pt>
                <c:pt idx="96575">
                  <c:v>8.2347200077492703E-5</c:v>
                </c:pt>
                <c:pt idx="96576">
                  <c:v>8.2317455962766003E-5</c:v>
                </c:pt>
                <c:pt idx="96577">
                  <c:v>8.2287973782513304E-5</c:v>
                </c:pt>
                <c:pt idx="96578">
                  <c:v>8.2258186012040797E-5</c:v>
                </c:pt>
                <c:pt idx="96579">
                  <c:v>8.2228580140508698E-5</c:v>
                </c:pt>
                <c:pt idx="96580">
                  <c:v>8.2198974268976599E-5</c:v>
                </c:pt>
                <c:pt idx="96581">
                  <c:v>8.2169455708935897E-5</c:v>
                </c:pt>
                <c:pt idx="96582">
                  <c:v>8.2139886217191802E-5</c:v>
                </c:pt>
                <c:pt idx="96583">
                  <c:v>8.2110433140769601E-5</c:v>
                </c:pt>
                <c:pt idx="96584">
                  <c:v>8.2080943684559302E-5</c:v>
                </c:pt>
                <c:pt idx="96585">
                  <c:v>8.2051396020688103E-5</c:v>
                </c:pt>
                <c:pt idx="96586">
                  <c:v>8.20221539470367E-5</c:v>
                </c:pt>
                <c:pt idx="96587">
                  <c:v>8.1992795458063497E-5</c:v>
                </c:pt>
                <c:pt idx="96588">
                  <c:v>8.1963356933556497E-5</c:v>
                </c:pt>
                <c:pt idx="96589">
                  <c:v>8.1934085756074597E-5</c:v>
                </c:pt>
                <c:pt idx="96590">
                  <c:v>8.1904741819016595E-5</c:v>
                </c:pt>
                <c:pt idx="96591">
                  <c:v>8.1875725300051299E-5</c:v>
                </c:pt>
                <c:pt idx="96592">
                  <c:v>8.1846228567883399E-5</c:v>
                </c:pt>
                <c:pt idx="96593">
                  <c:v>8.1817044701892896E-5</c:v>
                </c:pt>
                <c:pt idx="96594">
                  <c:v>8.1787839008029605E-5</c:v>
                </c:pt>
                <c:pt idx="96595">
                  <c:v>8.1758633314166204E-5</c:v>
                </c:pt>
                <c:pt idx="96596">
                  <c:v>8.1729536759667099E-5</c:v>
                </c:pt>
                <c:pt idx="96597">
                  <c:v>8.1700498412828906E-5</c:v>
                </c:pt>
                <c:pt idx="96598">
                  <c:v>8.1671409134287401E-5</c:v>
                </c:pt>
                <c:pt idx="96599">
                  <c:v>8.1642378063406795E-5</c:v>
                </c:pt>
                <c:pt idx="96600">
                  <c:v>8.1613346992526203E-5</c:v>
                </c:pt>
                <c:pt idx="96601">
                  <c:v>8.1584374129306498E-5</c:v>
                </c:pt>
                <c:pt idx="96602">
                  <c:v>8.1555182987358394E-5</c:v>
                </c:pt>
                <c:pt idx="96603">
                  <c:v>8.1526370195206295E-5</c:v>
                </c:pt>
                <c:pt idx="96604">
                  <c:v>8.1497550127096501E-5</c:v>
                </c:pt>
                <c:pt idx="96605">
                  <c:v>8.1468548160046298E-5</c:v>
                </c:pt>
                <c:pt idx="96606">
                  <c:v>8.1439575296826701E-5</c:v>
                </c:pt>
                <c:pt idx="96607">
                  <c:v>8.1410864368081106E-5</c:v>
                </c:pt>
                <c:pt idx="96608">
                  <c:v>8.1381920608691898E-5</c:v>
                </c:pt>
                <c:pt idx="96609">
                  <c:v>8.1353093264624504E-5</c:v>
                </c:pt>
                <c:pt idx="96610">
                  <c:v>8.1324433267582194E-5</c:v>
                </c:pt>
                <c:pt idx="96611">
                  <c:v>8.1295693235006197E-5</c:v>
                </c:pt>
                <c:pt idx="96612">
                  <c:v>8.1267040513921502E-5</c:v>
                </c:pt>
                <c:pt idx="96613">
                  <c:v>8.1238315033260706E-5</c:v>
                </c:pt>
                <c:pt idx="96614">
                  <c:v>8.1209414929617196E-5</c:v>
                </c:pt>
                <c:pt idx="96615">
                  <c:v>8.1180936831515296E-5</c:v>
                </c:pt>
                <c:pt idx="96616">
                  <c:v>8.1152138591278304E-5</c:v>
                </c:pt>
                <c:pt idx="96617">
                  <c:v>8.1123558629769805E-5</c:v>
                </c:pt>
                <c:pt idx="96618">
                  <c:v>8.1095015048049404E-5</c:v>
                </c:pt>
                <c:pt idx="96619">
                  <c:v>8.1066405982710394E-5</c:v>
                </c:pt>
                <c:pt idx="96620">
                  <c:v>8.1037818745244294E-5</c:v>
                </c:pt>
                <c:pt idx="96621">
                  <c:v>8.1009296991396695E-5</c:v>
                </c:pt>
                <c:pt idx="96622">
                  <c:v>8.09806952020153E-5</c:v>
                </c:pt>
                <c:pt idx="96623">
                  <c:v>8.0952304415404797E-5</c:v>
                </c:pt>
                <c:pt idx="96624">
                  <c:v>8.0923891800921397E-5</c:v>
                </c:pt>
                <c:pt idx="96625">
                  <c:v>8.0895420978777097E-5</c:v>
                </c:pt>
                <c:pt idx="96626">
                  <c:v>8.0867022916208993E-5</c:v>
                </c:pt>
                <c:pt idx="96627">
                  <c:v>8.0838632129598395E-5</c:v>
                </c:pt>
                <c:pt idx="96628">
                  <c:v>8.0810197687242194E-5</c:v>
                </c:pt>
                <c:pt idx="96629">
                  <c:v>8.0781996075529605E-5</c:v>
                </c:pt>
                <c:pt idx="96630">
                  <c:v>8.0753656220622401E-5</c:v>
                </c:pt>
                <c:pt idx="96631">
                  <c:v>8.0725432781036903E-5</c:v>
                </c:pt>
                <c:pt idx="96632">
                  <c:v>8.0697238445281996E-5</c:v>
                </c:pt>
                <c:pt idx="96633">
                  <c:v>8.0668876762501895E-5</c:v>
                </c:pt>
                <c:pt idx="96634">
                  <c:v>8.0640566011425094E-5</c:v>
                </c:pt>
                <c:pt idx="96635">
                  <c:v>8.0612429883331101E-5</c:v>
                </c:pt>
                <c:pt idx="96636">
                  <c:v>8.0584264651406597E-5</c:v>
                </c:pt>
                <c:pt idx="96637">
                  <c:v>8.0556121247354895E-5</c:v>
                </c:pt>
                <c:pt idx="96638">
                  <c:v>8.0527977843303206E-5</c:v>
                </c:pt>
                <c:pt idx="96639">
                  <c:v>8.04998417152092E-5</c:v>
                </c:pt>
                <c:pt idx="96640">
                  <c:v>8.0471756518818397E-5</c:v>
                </c:pt>
                <c:pt idx="96641">
                  <c:v>8.0443744082003805E-5</c:v>
                </c:pt>
                <c:pt idx="96642">
                  <c:v>8.0415702541358796E-5</c:v>
                </c:pt>
                <c:pt idx="96643">
                  <c:v>8.0387530033476705E-5</c:v>
                </c:pt>
                <c:pt idx="96644">
                  <c:v>8.0359553976450102E-5</c:v>
                </c:pt>
                <c:pt idx="96645">
                  <c:v>8.0331607023253996E-5</c:v>
                </c:pt>
                <c:pt idx="96646">
                  <c:v>8.03036091383547E-5</c:v>
                </c:pt>
                <c:pt idx="96647">
                  <c:v>8.0275698564946706E-5</c:v>
                </c:pt>
                <c:pt idx="96648">
                  <c:v>8.0247555160895004E-5</c:v>
                </c:pt>
                <c:pt idx="96649">
                  <c:v>8.0219826486427296E-5</c:v>
                </c:pt>
                <c:pt idx="96650">
                  <c:v>8.0191974120680202E-5</c:v>
                </c:pt>
                <c:pt idx="96651">
                  <c:v>8.0164063547272194E-5</c:v>
                </c:pt>
                <c:pt idx="96652">
                  <c:v>8.01361456979066E-5</c:v>
                </c:pt>
                <c:pt idx="96653">
                  <c:v>8.0108271504286704E-5</c:v>
                </c:pt>
                <c:pt idx="96654">
                  <c:v>8.0080593761522296E-5</c:v>
                </c:pt>
                <c:pt idx="96655">
                  <c:v>8.0052697740029503E-5</c:v>
                </c:pt>
                <c:pt idx="96656">
                  <c:v>8.0025005445350002E-5</c:v>
                </c:pt>
                <c:pt idx="96657">
                  <c:v>7.9997313150670407E-5</c:v>
                </c:pt>
                <c:pt idx="96658">
                  <c:v>7.9969526268541799E-5</c:v>
                </c:pt>
                <c:pt idx="96659">
                  <c:v>7.9941753938328502E-5</c:v>
                </c:pt>
                <c:pt idx="96660">
                  <c:v>7.9914090747479295E-5</c:v>
                </c:pt>
                <c:pt idx="96661">
                  <c:v>7.9886383900884498E-5</c:v>
                </c:pt>
                <c:pt idx="96662">
                  <c:v>7.9858764365781099E-5</c:v>
                </c:pt>
                <c:pt idx="96663">
                  <c:v>7.9831239418126602E-5</c:v>
                </c:pt>
                <c:pt idx="96664">
                  <c:v>7.9803634434938404E-5</c:v>
                </c:pt>
                <c:pt idx="96665">
                  <c:v>7.9775796621106606E-5</c:v>
                </c:pt>
                <c:pt idx="96666">
                  <c:v>7.9748366260901093E-5</c:v>
                </c:pt>
                <c:pt idx="96667">
                  <c:v>7.9720724897924797E-5</c:v>
                </c:pt>
                <c:pt idx="96668">
                  <c:v>7.9693258157931295E-5</c:v>
                </c:pt>
                <c:pt idx="96669">
                  <c:v>7.96658059698529E-5</c:v>
                </c:pt>
                <c:pt idx="96670">
                  <c:v>7.9638317401986596E-5</c:v>
                </c:pt>
                <c:pt idx="96671">
                  <c:v>7.9610697866883102E-5</c:v>
                </c:pt>
                <c:pt idx="96672">
                  <c:v>7.9583274782635299E-5</c:v>
                </c:pt>
                <c:pt idx="96673">
                  <c:v>7.9555939009878798E-5</c:v>
                </c:pt>
                <c:pt idx="96674">
                  <c:v>7.9528406786266701E-5</c:v>
                </c:pt>
                <c:pt idx="96675">
                  <c:v>7.9501049185637398E-5</c:v>
                </c:pt>
                <c:pt idx="96676">
                  <c:v>7.9473749792668996E-5</c:v>
                </c:pt>
                <c:pt idx="96677">
                  <c:v>7.9446268500760198E-5</c:v>
                </c:pt>
                <c:pt idx="96678">
                  <c:v>7.9419041867367896E-5</c:v>
                </c:pt>
                <c:pt idx="96679">
                  <c:v>7.9391720646526705E-5</c:v>
                </c:pt>
                <c:pt idx="96680">
                  <c:v>7.9364188422914594E-5</c:v>
                </c:pt>
                <c:pt idx="96681">
                  <c:v>7.9336925409734195E-5</c:v>
                </c:pt>
                <c:pt idx="96682">
                  <c:v>7.9309698776342002E-5</c:v>
                </c:pt>
                <c:pt idx="96683">
                  <c:v>7.9282421211246401E-5</c:v>
                </c:pt>
                <c:pt idx="96684">
                  <c:v>7.9255216405726996E-5</c:v>
                </c:pt>
                <c:pt idx="96685">
                  <c:v>7.9227989772334695E-5</c:v>
                </c:pt>
                <c:pt idx="96686">
                  <c:v>7.9200763138942393E-5</c:v>
                </c:pt>
                <c:pt idx="96687">
                  <c:v>7.9173434642143493E-5</c:v>
                </c:pt>
                <c:pt idx="96688">
                  <c:v>7.91462589404546E-5</c:v>
                </c:pt>
                <c:pt idx="96689">
                  <c:v>7.9119155998341699E-5</c:v>
                </c:pt>
                <c:pt idx="96690">
                  <c:v>7.9092103987932205E-5</c:v>
                </c:pt>
                <c:pt idx="96691">
                  <c:v>7.9064971941988902E-5</c:v>
                </c:pt>
                <c:pt idx="96692">
                  <c:v>7.90377453085966E-5</c:v>
                </c:pt>
                <c:pt idx="96693">
                  <c:v>7.9010598710738095E-5</c:v>
                </c:pt>
                <c:pt idx="96694">
                  <c:v>7.8983677667565603E-5</c:v>
                </c:pt>
                <c:pt idx="96695">
                  <c:v>7.8956480138003799E-5</c:v>
                </c:pt>
                <c:pt idx="96696">
                  <c:v>7.8929449955467094E-5</c:v>
                </c:pt>
                <c:pt idx="96697">
                  <c:v>7.8902419772930403E-5</c:v>
                </c:pt>
                <c:pt idx="96698">
                  <c:v>7.8875396866351407E-5</c:v>
                </c:pt>
                <c:pt idx="96699">
                  <c:v>7.8848373959772302E-5</c:v>
                </c:pt>
                <c:pt idx="96700">
                  <c:v>7.8821489296387895E-5</c:v>
                </c:pt>
                <c:pt idx="96701">
                  <c:v>7.8794444561936002E-5</c:v>
                </c:pt>
                <c:pt idx="96702">
                  <c:v>7.8767407103441696E-5</c:v>
                </c:pt>
                <c:pt idx="96703">
                  <c:v>7.8740456956438707E-5</c:v>
                </c:pt>
                <c:pt idx="96704">
                  <c:v>7.8713557741139098E-5</c:v>
                </c:pt>
                <c:pt idx="96705">
                  <c:v>7.8686854976695004E-5</c:v>
                </c:pt>
                <c:pt idx="96706">
                  <c:v>7.8659926657564897E-5</c:v>
                </c:pt>
                <c:pt idx="96707">
                  <c:v>7.8633041994180503E-5</c:v>
                </c:pt>
                <c:pt idx="96708">
                  <c:v>7.8606193710584193E-5</c:v>
                </c:pt>
                <c:pt idx="96709">
                  <c:v>7.8579294495284598E-5</c:v>
                </c:pt>
                <c:pt idx="96710">
                  <c:v>7.8552533523179604E-5</c:v>
                </c:pt>
                <c:pt idx="96711">
                  <c:v>7.8525554272346199E-5</c:v>
                </c:pt>
                <c:pt idx="96712">
                  <c:v>7.8498807852156501E-5</c:v>
                </c:pt>
                <c:pt idx="96713">
                  <c:v>7.8472105087712394E-5</c:v>
                </c:pt>
                <c:pt idx="96714">
                  <c:v>7.8445453254971599E-5</c:v>
                </c:pt>
                <c:pt idx="96715">
                  <c:v>7.8418524935841601E-5</c:v>
                </c:pt>
                <c:pt idx="96716">
                  <c:v>7.8391851275228005E-5</c:v>
                </c:pt>
                <c:pt idx="96717">
                  <c:v>7.8365170338656699E-5</c:v>
                </c:pt>
                <c:pt idx="96718">
                  <c:v>7.83384093665518E-5</c:v>
                </c:pt>
                <c:pt idx="96719">
                  <c:v>7.8311612014658695E-5</c:v>
                </c:pt>
                <c:pt idx="96720">
                  <c:v>7.8285011113621294E-5</c:v>
                </c:pt>
                <c:pt idx="96721">
                  <c:v>7.8258439316414297E-5</c:v>
                </c:pt>
                <c:pt idx="96722">
                  <c:v>7.8231809311546399E-5</c:v>
                </c:pt>
                <c:pt idx="96723">
                  <c:v>7.8205019235611003E-5</c:v>
                </c:pt>
                <c:pt idx="96724">
                  <c:v>7.8178418334573494E-5</c:v>
                </c:pt>
                <c:pt idx="96725">
                  <c:v>7.8151802881620797E-5</c:v>
                </c:pt>
                <c:pt idx="96726">
                  <c:v>7.8125216532498598E-5</c:v>
                </c:pt>
                <c:pt idx="96727">
                  <c:v>7.8098746598698199E-5</c:v>
                </c:pt>
                <c:pt idx="96728">
                  <c:v>7.80720438342542E-5</c:v>
                </c:pt>
                <c:pt idx="96729">
                  <c:v>7.8045588452369002E-5</c:v>
                </c:pt>
                <c:pt idx="96730">
                  <c:v>7.8018958447501104E-5</c:v>
                </c:pt>
                <c:pt idx="96731">
                  <c:v>7.7992546721361605E-5</c:v>
                </c:pt>
                <c:pt idx="96732">
                  <c:v>7.7966004027984996E-5</c:v>
                </c:pt>
                <c:pt idx="96733">
                  <c:v>7.7939432230777998E-5</c:v>
                </c:pt>
                <c:pt idx="96734">
                  <c:v>7.7912962296977599E-5</c:v>
                </c:pt>
                <c:pt idx="96735">
                  <c:v>7.7886390499770601E-5</c:v>
                </c:pt>
                <c:pt idx="96736">
                  <c:v>7.7860029705334401E-5</c:v>
                </c:pt>
                <c:pt idx="96737">
                  <c:v>7.78336616349406E-5</c:v>
                </c:pt>
                <c:pt idx="96738">
                  <c:v>7.7807206253055497E-5</c:v>
                </c:pt>
                <c:pt idx="96739">
                  <c:v>7.77806490077637E-5</c:v>
                </c:pt>
                <c:pt idx="96740">
                  <c:v>7.7754448284394998E-5</c:v>
                </c:pt>
                <c:pt idx="96741">
                  <c:v>7.77279856265522E-5</c:v>
                </c:pt>
                <c:pt idx="96742">
                  <c:v>7.7701719419564998E-5</c:v>
                </c:pt>
                <c:pt idx="96743">
                  <c:v>7.7675293141510297E-5</c:v>
                </c:pt>
                <c:pt idx="96744">
                  <c:v>7.7648881415370798E-5</c:v>
                </c:pt>
                <c:pt idx="96745">
                  <c:v>7.7622433309443295E-5</c:v>
                </c:pt>
                <c:pt idx="96746">
                  <c:v>7.7596218034159406E-5</c:v>
                </c:pt>
                <c:pt idx="96747">
                  <c:v>7.7569857239723206E-5</c:v>
                </c:pt>
                <c:pt idx="96748">
                  <c:v>7.7543641964439303E-5</c:v>
                </c:pt>
                <c:pt idx="96749">
                  <c:v>7.7517346653621603E-5</c:v>
                </c:pt>
                <c:pt idx="96750">
                  <c:v>7.74910076870583E-5</c:v>
                </c:pt>
                <c:pt idx="96751">
                  <c:v>7.7464683272410198E-5</c:v>
                </c:pt>
                <c:pt idx="96752">
                  <c:v>7.7438460721168694E-5</c:v>
                </c:pt>
                <c:pt idx="96753">
                  <c:v>7.7412252721842405E-5</c:v>
                </c:pt>
                <c:pt idx="96754">
                  <c:v>7.7386022894643206E-5</c:v>
                </c:pt>
                <c:pt idx="96755">
                  <c:v>7.73598803789355E-5</c:v>
                </c:pt>
                <c:pt idx="96756">
                  <c:v>7.7333592344075401E-5</c:v>
                </c:pt>
                <c:pt idx="96757">
                  <c:v>7.7307398896664395E-5</c:v>
                </c:pt>
                <c:pt idx="96758">
                  <c:v>7.7281256380956606E-5</c:v>
                </c:pt>
                <c:pt idx="96759">
                  <c:v>7.7255164796952199E-5</c:v>
                </c:pt>
                <c:pt idx="96760">
                  <c:v>7.7229029557201998E-5</c:v>
                </c:pt>
                <c:pt idx="96761">
                  <c:v>7.7202821557875696E-5</c:v>
                </c:pt>
                <c:pt idx="96762">
                  <c:v>7.7176700870040804E-5</c:v>
                </c:pt>
                <c:pt idx="96763">
                  <c:v>7.7150580182205899E-5</c:v>
                </c:pt>
                <c:pt idx="96764">
                  <c:v>7.7124444942455698E-5</c:v>
                </c:pt>
                <c:pt idx="96765">
                  <c:v>7.7098316978663206E-5</c:v>
                </c:pt>
                <c:pt idx="96766">
                  <c:v>7.70721817389131E-5</c:v>
                </c:pt>
                <c:pt idx="96767">
                  <c:v>7.7046213846187998E-5</c:v>
                </c:pt>
                <c:pt idx="96768">
                  <c:v>7.7020122262183604E-5</c:v>
                </c:pt>
                <c:pt idx="96769">
                  <c:v>7.6994001574348699E-5</c:v>
                </c:pt>
                <c:pt idx="96770">
                  <c:v>7.6967975473962697E-5</c:v>
                </c:pt>
                <c:pt idx="96771">
                  <c:v>7.6942007581237704E-5</c:v>
                </c:pt>
                <c:pt idx="96772">
                  <c:v>7.6915850513614701E-5</c:v>
                </c:pt>
                <c:pt idx="96773">
                  <c:v>7.6889926276635406E-5</c:v>
                </c:pt>
                <c:pt idx="96774">
                  <c:v>7.68638565205038E-5</c:v>
                </c:pt>
                <c:pt idx="96775">
                  <c:v>7.6837939559481997E-5</c:v>
                </c:pt>
                <c:pt idx="96776">
                  <c:v>7.6811986218672205E-5</c:v>
                </c:pt>
                <c:pt idx="96777">
                  <c:v>7.6785989222116795E-5</c:v>
                </c:pt>
                <c:pt idx="96778">
                  <c:v>7.6760014053434106E-5</c:v>
                </c:pt>
                <c:pt idx="96779">
                  <c:v>7.6734060712624301E-5</c:v>
                </c:pt>
                <c:pt idx="96780">
                  <c:v>7.6708238339051604E-5</c:v>
                </c:pt>
                <c:pt idx="96781">
                  <c:v>7.6682175858877599E-5</c:v>
                </c:pt>
                <c:pt idx="96782">
                  <c:v>7.6656331657432006E-5</c:v>
                </c:pt>
                <c:pt idx="96783">
                  <c:v>7.6630465628113598E-5</c:v>
                </c:pt>
                <c:pt idx="96784">
                  <c:v>7.6604454079642905E-5</c:v>
                </c:pt>
                <c:pt idx="96785">
                  <c:v>7.65786244301125E-5</c:v>
                </c:pt>
                <c:pt idx="96786">
                  <c:v>7.6552758400794105E-5</c:v>
                </c:pt>
                <c:pt idx="96787">
                  <c:v>7.6526950579136596E-5</c:v>
                </c:pt>
                <c:pt idx="96788">
                  <c:v>7.6501193689182401E-5</c:v>
                </c:pt>
                <c:pt idx="96789">
                  <c:v>7.6475131209008396E-5</c:v>
                </c:pt>
                <c:pt idx="96790">
                  <c:v>7.6449337939266102E-5</c:v>
                </c:pt>
                <c:pt idx="96791">
                  <c:v>7.6423428254201995E-5</c:v>
                </c:pt>
                <c:pt idx="96792">
                  <c:v>7.6397765951696797E-5</c:v>
                </c:pt>
                <c:pt idx="96793">
                  <c:v>7.6371863542590304E-5</c:v>
                </c:pt>
                <c:pt idx="96794">
                  <c:v>7.6346033893059898E-5</c:v>
                </c:pt>
                <c:pt idx="96795">
                  <c:v>7.6320291555020999E-5</c:v>
                </c:pt>
                <c:pt idx="96796">
                  <c:v>7.6294454629533006E-5</c:v>
                </c:pt>
                <c:pt idx="96797">
                  <c:v>7.6268865086603896E-5</c:v>
                </c:pt>
                <c:pt idx="96798">
                  <c:v>7.6242962677497403E-5</c:v>
                </c:pt>
                <c:pt idx="96799">
                  <c:v>7.6217147579882294E-5</c:v>
                </c:pt>
                <c:pt idx="96800">
                  <c:v>7.6191485277377096E-5</c:v>
                </c:pt>
                <c:pt idx="96801">
                  <c:v>7.6165808422956602E-5</c:v>
                </c:pt>
                <c:pt idx="96802">
                  <c:v>7.6140095188748105E-5</c:v>
                </c:pt>
                <c:pt idx="96803">
                  <c:v>7.6114301919005798E-5</c:v>
                </c:pt>
                <c:pt idx="96804">
                  <c:v>7.6088530477136401E-5</c:v>
                </c:pt>
                <c:pt idx="96805">
                  <c:v>7.6062919106334394E-5</c:v>
                </c:pt>
                <c:pt idx="96806">
                  <c:v>7.6037162216380198E-5</c:v>
                </c:pt>
                <c:pt idx="96807">
                  <c:v>7.60116236051544E-5</c:v>
                </c:pt>
                <c:pt idx="96808">
                  <c:v>7.59858739911579E-5</c:v>
                </c:pt>
                <c:pt idx="96809">
                  <c:v>7.5960248068440706E-5</c:v>
                </c:pt>
                <c:pt idx="96810">
                  <c:v>7.5934556662104997E-5</c:v>
                </c:pt>
                <c:pt idx="96811">
                  <c:v>7.59089016355574E-5</c:v>
                </c:pt>
                <c:pt idx="96812">
                  <c:v>7.58832757128403E-5</c:v>
                </c:pt>
                <c:pt idx="96813">
                  <c:v>7.5857591582462205E-5</c:v>
                </c:pt>
                <c:pt idx="96814">
                  <c:v>7.5832118454854895E-5</c:v>
                </c:pt>
                <c:pt idx="96815">
                  <c:v>7.58063761168159E-5</c:v>
                </c:pt>
                <c:pt idx="96816">
                  <c:v>7.5780793849844499E-5</c:v>
                </c:pt>
                <c:pt idx="96817">
                  <c:v>7.5755182479042601E-5</c:v>
                </c:pt>
                <c:pt idx="96818">
                  <c:v>7.5729702075477703E-5</c:v>
                </c:pt>
                <c:pt idx="96819">
                  <c:v>7.5703974289353896E-5</c:v>
                </c:pt>
                <c:pt idx="96820">
                  <c:v>7.5678479333873798E-5</c:v>
                </c:pt>
                <c:pt idx="96821">
                  <c:v>7.5652918894775198E-5</c:v>
                </c:pt>
                <c:pt idx="96822">
                  <c:v>7.5627242040354799E-5</c:v>
                </c:pt>
                <c:pt idx="96823">
                  <c:v>7.5601776188705103E-5</c:v>
                </c:pt>
                <c:pt idx="96824">
                  <c:v>7.5576281233225004E-5</c:v>
                </c:pt>
                <c:pt idx="96825">
                  <c:v>7.5550706242211204E-5</c:v>
                </c:pt>
                <c:pt idx="96826">
                  <c:v>7.5525102147366797E-5</c:v>
                </c:pt>
                <c:pt idx="96827">
                  <c:v>7.5499643571674797E-5</c:v>
                </c:pt>
                <c:pt idx="96828">
                  <c:v>7.5474148616194698E-5</c:v>
                </c:pt>
                <c:pt idx="96829">
                  <c:v>7.5448682764545097E-5</c:v>
                </c:pt>
                <c:pt idx="96830">
                  <c:v>7.5423224188853096E-5</c:v>
                </c:pt>
                <c:pt idx="96831">
                  <c:v>7.5397678301669698E-5</c:v>
                </c:pt>
                <c:pt idx="96832">
                  <c:v>7.5372074206825305E-5</c:v>
                </c:pt>
                <c:pt idx="96833">
                  <c:v>7.5346608355175704E-5</c:v>
                </c:pt>
                <c:pt idx="96834">
                  <c:v>7.5321295298636E-5</c:v>
                </c:pt>
                <c:pt idx="96835">
                  <c:v>7.5295771239325404E-5</c:v>
                </c:pt>
                <c:pt idx="96836">
                  <c:v>7.5270356319379102E-5</c:v>
                </c:pt>
                <c:pt idx="96837">
                  <c:v>7.5244766776450005E-5</c:v>
                </c:pt>
                <c:pt idx="96838">
                  <c:v>7.5219497375655906E-5</c:v>
                </c:pt>
                <c:pt idx="96839">
                  <c:v>7.5194016972090995E-5</c:v>
                </c:pt>
                <c:pt idx="96840">
                  <c:v>7.5168558396398994E-5</c:v>
                </c:pt>
                <c:pt idx="96841">
                  <c:v>7.5143158028367893E-5</c:v>
                </c:pt>
                <c:pt idx="96842">
                  <c:v>7.5117677624802996E-5</c:v>
                </c:pt>
                <c:pt idx="96843">
                  <c:v>7.5092357292305705E-5</c:v>
                </c:pt>
                <c:pt idx="96844">
                  <c:v>7.5066971476189806E-5</c:v>
                </c:pt>
                <c:pt idx="96845">
                  <c:v>7.5041454692836797E-5</c:v>
                </c:pt>
                <c:pt idx="96846">
                  <c:v>7.5016185292042805E-5</c:v>
                </c:pt>
                <c:pt idx="96847">
                  <c:v>7.4990901339333504E-5</c:v>
                </c:pt>
                <c:pt idx="96848">
                  <c:v>7.4965500971302404E-5</c:v>
                </c:pt>
                <c:pt idx="96849">
                  <c:v>7.4940078775398406E-5</c:v>
                </c:pt>
                <c:pt idx="96850">
                  <c:v>7.4914612923748805E-5</c:v>
                </c:pt>
                <c:pt idx="96851">
                  <c:v>7.4889299867209006E-5</c:v>
                </c:pt>
                <c:pt idx="96852">
                  <c:v>7.4864059570245404E-5</c:v>
                </c:pt>
                <c:pt idx="96853">
                  <c:v>7.4838550062850104E-5</c:v>
                </c:pt>
                <c:pt idx="96854">
                  <c:v>7.4813273386098404E-5</c:v>
                </c:pt>
                <c:pt idx="96855">
                  <c:v>7.4787938501685898E-5</c:v>
                </c:pt>
                <c:pt idx="96856">
                  <c:v>7.4762676376849399E-5</c:v>
                </c:pt>
                <c:pt idx="96857">
                  <c:v>7.4737399700097699E-5</c:v>
                </c:pt>
                <c:pt idx="96858">
                  <c:v>7.4712064815685099E-5</c:v>
                </c:pt>
                <c:pt idx="96859">
                  <c:v>7.4686868174467195E-5</c:v>
                </c:pt>
                <c:pt idx="96860">
                  <c:v>7.4661416874732795E-5</c:v>
                </c:pt>
                <c:pt idx="96861">
                  <c:v>7.4636147473938804E-5</c:v>
                </c:pt>
                <c:pt idx="96862">
                  <c:v>7.4610885349102305E-5</c:v>
                </c:pt>
                <c:pt idx="96863">
                  <c:v>7.4585623224265901E-5</c:v>
                </c:pt>
                <c:pt idx="96864">
                  <c:v>7.4560382927302298E-5</c:v>
                </c:pt>
                <c:pt idx="96865">
                  <c:v>7.45350116631016E-5</c:v>
                </c:pt>
                <c:pt idx="96866">
                  <c:v>7.4509749538265196E-5</c:v>
                </c:pt>
                <c:pt idx="96867">
                  <c:v>7.4484472861513495E-5</c:v>
                </c:pt>
                <c:pt idx="96868">
                  <c:v>7.4459181632846594E-5</c:v>
                </c:pt>
                <c:pt idx="96869">
                  <c:v>7.4434101406950504E-5</c:v>
                </c:pt>
                <c:pt idx="96870">
                  <c:v>7.4408817454241203E-5</c:v>
                </c:pt>
                <c:pt idx="96871">
                  <c:v>7.4383475293871002E-5</c:v>
                </c:pt>
                <c:pt idx="96872">
                  <c:v>7.43583586881868E-5</c:v>
                </c:pt>
                <c:pt idx="96873">
                  <c:v>7.433291466441E-5</c:v>
                </c:pt>
                <c:pt idx="96874">
                  <c:v>7.4307863542344394E-5</c:v>
                </c:pt>
                <c:pt idx="96875">
                  <c:v>7.4282615969423205E-5</c:v>
                </c:pt>
                <c:pt idx="96876">
                  <c:v>7.4257397500332404E-5</c:v>
                </c:pt>
                <c:pt idx="96877">
                  <c:v>7.4232186307199299E-5</c:v>
                </c:pt>
                <c:pt idx="96878">
                  <c:v>7.4206996941938996E-5</c:v>
                </c:pt>
                <c:pt idx="96879">
                  <c:v>7.4181749369017793E-5</c:v>
                </c:pt>
                <c:pt idx="96880">
                  <c:v>7.4156523623969406E-5</c:v>
                </c:pt>
                <c:pt idx="96881">
                  <c:v>7.4131428846158101E-5</c:v>
                </c:pt>
                <c:pt idx="96882">
                  <c:v>7.4106123065575998E-5</c:v>
                </c:pt>
                <c:pt idx="96883">
                  <c:v>7.4081006459891796E-5</c:v>
                </c:pt>
                <c:pt idx="96884">
                  <c:v>7.4055868026334806E-5</c:v>
                </c:pt>
                <c:pt idx="96885">
                  <c:v>7.4030613177456002E-5</c:v>
                </c:pt>
                <c:pt idx="96886">
                  <c:v>7.4005482019856599E-5</c:v>
                </c:pt>
                <c:pt idx="96887">
                  <c:v>7.3980401793960495E-5</c:v>
                </c:pt>
                <c:pt idx="96888">
                  <c:v>7.3955212428700206E-5</c:v>
                </c:pt>
                <c:pt idx="96889">
                  <c:v>7.3930081271100803E-5</c:v>
                </c:pt>
                <c:pt idx="96890">
                  <c:v>7.39048919058405E-5</c:v>
                </c:pt>
                <c:pt idx="96891">
                  <c:v>7.3879818955901997E-5</c:v>
                </c:pt>
                <c:pt idx="96892">
                  <c:v>7.3854585934895995E-5</c:v>
                </c:pt>
                <c:pt idx="96893">
                  <c:v>7.3829498433042304E-5</c:v>
                </c:pt>
                <c:pt idx="96894">
                  <c:v>7.3804287239909199E-5</c:v>
                </c:pt>
                <c:pt idx="96895">
                  <c:v>7.3779185186140199E-5</c:v>
                </c:pt>
                <c:pt idx="96896">
                  <c:v>7.3754155891947394E-5</c:v>
                </c:pt>
                <c:pt idx="96897">
                  <c:v>7.3728988354560001E-5</c:v>
                </c:pt>
                <c:pt idx="96898">
                  <c:v>7.3703864472918199E-5</c:v>
                </c:pt>
                <c:pt idx="96899">
                  <c:v>7.3678791522979696E-5</c:v>
                </c:pt>
                <c:pt idx="96900">
                  <c:v>7.3653507570270395E-5</c:v>
                </c:pt>
                <c:pt idx="96901">
                  <c:v>7.3628623795229901E-5</c:v>
                </c:pt>
                <c:pt idx="96902">
                  <c:v>7.3603383498266299E-5</c:v>
                </c:pt>
                <c:pt idx="96903">
                  <c:v>7.3578332376200706E-5</c:v>
                </c:pt>
                <c:pt idx="96904">
                  <c:v>7.3553179390728501E-5</c:v>
                </c:pt>
                <c:pt idx="96905">
                  <c:v>7.3528106440789998E-5</c:v>
                </c:pt>
                <c:pt idx="96906">
                  <c:v>7.3503098974469995E-5</c:v>
                </c:pt>
                <c:pt idx="96907">
                  <c:v>7.3477924161125002E-5</c:v>
                </c:pt>
                <c:pt idx="96908">
                  <c:v>7.3452843935228898E-5</c:v>
                </c:pt>
                <c:pt idx="96909">
                  <c:v>7.3427858296781805E-5</c:v>
                </c:pt>
                <c:pt idx="96910">
                  <c:v>7.3402661655563902E-5</c:v>
                </c:pt>
                <c:pt idx="96911">
                  <c:v>7.3377559601794901E-5</c:v>
                </c:pt>
                <c:pt idx="96912">
                  <c:v>7.3352515755686895E-5</c:v>
                </c:pt>
                <c:pt idx="96913">
                  <c:v>7.3327501013409306E-5</c:v>
                </c:pt>
                <c:pt idx="96914">
                  <c:v>7.3302391683682799E-5</c:v>
                </c:pt>
                <c:pt idx="96915">
                  <c:v>7.3277347837574794E-5</c:v>
                </c:pt>
                <c:pt idx="96916">
                  <c:v>7.3252267611678703E-5</c:v>
                </c:pt>
                <c:pt idx="96917">
                  <c:v>7.32271946617402E-5</c:v>
                </c:pt>
                <c:pt idx="96918">
                  <c:v>7.3202281782869195E-5</c:v>
                </c:pt>
                <c:pt idx="96919">
                  <c:v>7.3177136073354605E-5</c:v>
                </c:pt>
                <c:pt idx="96920">
                  <c:v>7.3152077675331397E-5</c:v>
                </c:pt>
                <c:pt idx="96921">
                  <c:v>7.3127048381138607E-5</c:v>
                </c:pt>
                <c:pt idx="96922">
                  <c:v>7.31020554667339E-5</c:v>
                </c:pt>
                <c:pt idx="96923">
                  <c:v>7.3077084380201995E-5</c:v>
                </c:pt>
                <c:pt idx="96924">
                  <c:v>7.3051967774517794E-5</c:v>
                </c:pt>
                <c:pt idx="96925">
                  <c:v>7.3026836616918404E-5</c:v>
                </c:pt>
                <c:pt idx="96926">
                  <c:v>7.3002003773581196E-5</c:v>
                </c:pt>
                <c:pt idx="96927">
                  <c:v>7.2976887167897103E-5</c:v>
                </c:pt>
                <c:pt idx="96928">
                  <c:v>7.2951908805407597E-5</c:v>
                </c:pt>
                <c:pt idx="96929">
                  <c:v>7.2926937718875706E-5</c:v>
                </c:pt>
                <c:pt idx="96930">
                  <c:v>7.2901879320852499E-5</c:v>
                </c:pt>
                <c:pt idx="96931">
                  <c:v>7.2876835474744398E-5</c:v>
                </c:pt>
                <c:pt idx="96932">
                  <c:v>7.2851944423746304E-5</c:v>
                </c:pt>
                <c:pt idx="96933">
                  <c:v>7.2826842369977398E-5</c:v>
                </c:pt>
                <c:pt idx="96934">
                  <c:v>7.2801864007487907E-5</c:v>
                </c:pt>
                <c:pt idx="96935">
                  <c:v>7.2776725573930903E-5</c:v>
                </c:pt>
                <c:pt idx="96936">
                  <c:v>7.2751805419102298E-5</c:v>
                </c:pt>
                <c:pt idx="96937">
                  <c:v>7.2726841608527994E-5</c:v>
                </c:pt>
                <c:pt idx="96938">
                  <c:v>7.2701877797953798E-5</c:v>
                </c:pt>
                <c:pt idx="96939">
                  <c:v>7.2676790296100094E-5</c:v>
                </c:pt>
                <c:pt idx="96940">
                  <c:v>7.2651921072974801E-5</c:v>
                </c:pt>
                <c:pt idx="96941">
                  <c:v>7.2626869950909195E-5</c:v>
                </c:pt>
                <c:pt idx="96942">
                  <c:v>7.2601935244165402E-5</c:v>
                </c:pt>
                <c:pt idx="96943">
                  <c:v>7.2576789534650702E-5</c:v>
                </c:pt>
                <c:pt idx="96944">
                  <c:v>7.2551956691313494E-5</c:v>
                </c:pt>
                <c:pt idx="96945">
                  <c:v>7.2526927397120703E-5</c:v>
                </c:pt>
                <c:pt idx="96946">
                  <c:v>7.2502021794207394E-5</c:v>
                </c:pt>
                <c:pt idx="96947">
                  <c:v>7.2476927016396103E-5</c:v>
                </c:pt>
                <c:pt idx="96948">
                  <c:v>7.2451941377948997E-5</c:v>
                </c:pt>
                <c:pt idx="96949">
                  <c:v>7.2426955739501904E-5</c:v>
                </c:pt>
                <c:pt idx="96950">
                  <c:v>7.2401911893393804E-5</c:v>
                </c:pt>
                <c:pt idx="96951">
                  <c:v>7.2377093601971905E-5</c:v>
                </c:pt>
                <c:pt idx="96952">
                  <c:v>7.2352020652033402E-5</c:v>
                </c:pt>
                <c:pt idx="96953">
                  <c:v>7.2327107773162397E-5</c:v>
                </c:pt>
                <c:pt idx="96954">
                  <c:v>7.2302100306842503E-5</c:v>
                </c:pt>
                <c:pt idx="96955">
                  <c:v>7.22772019798867E-5</c:v>
                </c:pt>
                <c:pt idx="96956">
                  <c:v>7.2252194513566806E-5</c:v>
                </c:pt>
                <c:pt idx="96957">
                  <c:v>7.2227121563628302E-5</c:v>
                </c:pt>
                <c:pt idx="96958">
                  <c:v>7.2202230512630194E-5</c:v>
                </c:pt>
                <c:pt idx="96959">
                  <c:v>7.2177193942479803E-5</c:v>
                </c:pt>
                <c:pt idx="96960">
                  <c:v>7.2152375651057796E-5</c:v>
                </c:pt>
                <c:pt idx="96961">
                  <c:v>7.2127324528992203E-5</c:v>
                </c:pt>
                <c:pt idx="96962">
                  <c:v>7.21024262020364E-5</c:v>
                </c:pt>
                <c:pt idx="96963">
                  <c:v>7.2073889896273599E-5</c:v>
                </c:pt>
                <c:pt idx="96964">
                  <c:v>7.0942798629403101E-5</c:v>
                </c:pt>
                <c:pt idx="96965">
                  <c:v>6.9355206505861106E-5</c:v>
                </c:pt>
                <c:pt idx="96966">
                  <c:v>6.7995999415870797E-5</c:v>
                </c:pt>
                <c:pt idx="96967">
                  <c:v>6.7194625444244593E-5</c:v>
                </c:pt>
                <c:pt idx="96968">
                  <c:v>6.6813394369091798E-5</c:v>
                </c:pt>
                <c:pt idx="96969">
                  <c:v>6.6441920353099704E-5</c:v>
                </c:pt>
                <c:pt idx="96970">
                  <c:v>6.5717555116862099E-5</c:v>
                </c:pt>
                <c:pt idx="96971">
                  <c:v>6.4553089032415301E-5</c:v>
                </c:pt>
                <c:pt idx="96972">
                  <c:v>6.3149826019071002E-5</c:v>
                </c:pt>
                <c:pt idx="96973">
                  <c:v>6.1831502534914802E-5</c:v>
                </c:pt>
                <c:pt idx="96974">
                  <c:v>6.0829650465166203E-5</c:v>
                </c:pt>
                <c:pt idx="96975">
                  <c:v>6.0165875765960697E-5</c:v>
                </c:pt>
                <c:pt idx="96976">
                  <c:v>5.9679590776795501E-5</c:v>
                </c:pt>
                <c:pt idx="96977">
                  <c:v>5.91627867834177E-5</c:v>
                </c:pt>
                <c:pt idx="96978">
                  <c:v>5.8496250858297599E-5</c:v>
                </c:pt>
                <c:pt idx="96979">
                  <c:v>5.7705652579898001E-5</c:v>
                </c:pt>
                <c:pt idx="96980">
                  <c:v>5.6918353948276497E-5</c:v>
                </c:pt>
                <c:pt idx="96981">
                  <c:v>5.6266344472533099E-5</c:v>
                </c:pt>
                <c:pt idx="96982">
                  <c:v>5.5803517170716097E-5</c:v>
                </c:pt>
                <c:pt idx="96983">
                  <c:v>5.5487751524196897E-5</c:v>
                </c:pt>
                <c:pt idx="96984">
                  <c:v>5.5223565141204697E-5</c:v>
                </c:pt>
                <c:pt idx="96985">
                  <c:v>5.4929299949435497E-5</c:v>
                </c:pt>
                <c:pt idx="96986">
                  <c:v>5.4583320888923501E-5</c:v>
                </c:pt>
                <c:pt idx="96987">
                  <c:v>5.4223703045863699E-5</c:v>
                </c:pt>
                <c:pt idx="96988">
                  <c:v>5.39122811460402E-5</c:v>
                </c:pt>
                <c:pt idx="96989">
                  <c:v>5.3690400818595703E-5</c:v>
                </c:pt>
                <c:pt idx="96990">
                  <c:v>5.3555453632725403E-5</c:v>
                </c:pt>
                <c:pt idx="96991">
                  <c:v>5.3468622354557697E-5</c:v>
                </c:pt>
                <c:pt idx="96992">
                  <c:v>5.3383460908662501E-5</c:v>
                </c:pt>
                <c:pt idx="96993">
                  <c:v>5.3272873628884601E-5</c:v>
                </c:pt>
                <c:pt idx="96994">
                  <c:v>5.3140494856052101E-5</c:v>
                </c:pt>
                <c:pt idx="96995">
                  <c:v>5.3010411647846902E-5</c:v>
                </c:pt>
                <c:pt idx="96996">
                  <c:v>5.2906532800989198E-5</c:v>
                </c:pt>
                <c:pt idx="96997">
                  <c:v>5.2837061957689002E-5</c:v>
                </c:pt>
                <c:pt idx="96998">
                  <c:v>5.2790768677368801E-5</c:v>
                </c:pt>
                <c:pt idx="96999">
                  <c:v>5.2747207519132603E-5</c:v>
                </c:pt>
                <c:pt idx="97000">
                  <c:v>5.2689072617795298E-5</c:v>
                </c:pt>
                <c:pt idx="97001">
                  <c:v>5.2612671424867599E-5</c:v>
                </c:pt>
                <c:pt idx="97002">
                  <c:v>5.25266259501223E-5</c:v>
                </c:pt>
                <c:pt idx="97003">
                  <c:v>5.2444298489717801E-5</c:v>
                </c:pt>
                <c:pt idx="97004">
                  <c:v>5.2374078222783303E-5</c:v>
                </c:pt>
                <c:pt idx="97005">
                  <c:v>5.2316510846139897E-5</c:v>
                </c:pt>
                <c:pt idx="97006">
                  <c:v>5.22639820701443E-5</c:v>
                </c:pt>
                <c:pt idx="97007">
                  <c:v>5.2207698900019797E-5</c:v>
                </c:pt>
                <c:pt idx="97008">
                  <c:v>5.2143372158752802E-5</c:v>
                </c:pt>
                <c:pt idx="97009">
                  <c:v>5.2072271500947001E-5</c:v>
                </c:pt>
                <c:pt idx="97010">
                  <c:v>5.2000392315676402E-5</c:v>
                </c:pt>
                <c:pt idx="97011">
                  <c:v>5.1932664064224803E-5</c:v>
                </c:pt>
                <c:pt idx="97012">
                  <c:v>5.1871280447812798E-5</c:v>
                </c:pt>
                <c:pt idx="97013">
                  <c:v>5.1814226026181098E-5</c:v>
                </c:pt>
                <c:pt idx="97014">
                  <c:v>5.1757368055405102E-5</c:v>
                </c:pt>
                <c:pt idx="97015">
                  <c:v>5.1697479648282799E-5</c:v>
                </c:pt>
                <c:pt idx="97016">
                  <c:v>5.1634018745971803E-5</c:v>
                </c:pt>
                <c:pt idx="97017">
                  <c:v>5.1568651542765999E-5</c:v>
                </c:pt>
                <c:pt idx="97018">
                  <c:v>5.1504306611605002E-5</c:v>
                </c:pt>
                <c:pt idx="97019">
                  <c:v>5.1442653784761199E-5</c:v>
                </c:pt>
                <c:pt idx="97020">
                  <c:v>5.1383765821810798E-5</c:v>
                </c:pt>
                <c:pt idx="97021">
                  <c:v>5.1326118409633603E-5</c:v>
                </c:pt>
                <c:pt idx="97022">
                  <c:v>5.12681726831943E-5</c:v>
                </c:pt>
                <c:pt idx="97023">
                  <c:v>5.12087208335288E-5</c:v>
                </c:pt>
                <c:pt idx="97024">
                  <c:v>5.1148334023309899E-5</c:v>
                </c:pt>
                <c:pt idx="97025">
                  <c:v>5.1088078180327998E-5</c:v>
                </c:pt>
                <c:pt idx="97026">
                  <c:v>5.1028971938649199E-5</c:v>
                </c:pt>
                <c:pt idx="97027">
                  <c:v>5.0971491873497103E-5</c:v>
                </c:pt>
                <c:pt idx="97028">
                  <c:v>5.0915223255287903E-5</c:v>
                </c:pt>
                <c:pt idx="97029">
                  <c:v>5.0859151087934199E-5</c:v>
                </c:pt>
                <c:pt idx="97030">
                  <c:v>5.0802729674615E-5</c:v>
                </c:pt>
                <c:pt idx="97031">
                  <c:v>5.074602086097E-5</c:v>
                </c:pt>
                <c:pt idx="97032">
                  <c:v>5.0689039198914502E-5</c:v>
                </c:pt>
                <c:pt idx="97033">
                  <c:v>5.0632399506866898E-5</c:v>
                </c:pt>
                <c:pt idx="97034">
                  <c:v>5.0576421926962198E-5</c:v>
                </c:pt>
                <c:pt idx="97035">
                  <c:v>5.05212010466494E-5</c:v>
                </c:pt>
                <c:pt idx="97036">
                  <c:v>5.0466242100810598E-5</c:v>
                </c:pt>
                <c:pt idx="97037">
                  <c:v>5.04115305375308E-5</c:v>
                </c:pt>
                <c:pt idx="97038">
                  <c:v>5.0356527935946401E-5</c:v>
                </c:pt>
                <c:pt idx="97039">
                  <c:v>5.0301339797442799E-5</c:v>
                </c:pt>
                <c:pt idx="97040">
                  <c:v>5.0246544560650397E-5</c:v>
                </c:pt>
                <c:pt idx="97041">
                  <c:v>5.0191913032904301E-5</c:v>
                </c:pt>
                <c:pt idx="97042">
                  <c:v>5.0137809012085199E-5</c:v>
                </c:pt>
                <c:pt idx="97043">
                  <c:v>5.0084090617019697E-5</c:v>
                </c:pt>
                <c:pt idx="97044">
                  <c:v>5.0030550482915701E-5</c:v>
                </c:pt>
                <c:pt idx="97045">
                  <c:v>4.9977155867964002E-5</c:v>
                </c:pt>
                <c:pt idx="97046">
                  <c:v>4.9923819460673298E-5</c:v>
                </c:pt>
                <c:pt idx="97047">
                  <c:v>4.98704321216792E-5</c:v>
                </c:pt>
                <c:pt idx="97048">
                  <c:v>4.9817310355138E-5</c:v>
                </c:pt>
                <c:pt idx="97049">
                  <c:v>4.9764643335947801E-5</c:v>
                </c:pt>
                <c:pt idx="97050">
                  <c:v>4.9712176405591897E-5</c:v>
                </c:pt>
                <c:pt idx="97051">
                  <c:v>4.9659865908324698E-5</c:v>
                </c:pt>
                <c:pt idx="97052">
                  <c:v>4.9607759137870703E-5</c:v>
                </c:pt>
                <c:pt idx="97053">
                  <c:v>4.9555721489014097E-5</c:v>
                </c:pt>
                <c:pt idx="97054">
                  <c:v>4.9503803893458098E-5</c:v>
                </c:pt>
                <c:pt idx="97055">
                  <c:v>4.9451911763753701E-5</c:v>
                </c:pt>
                <c:pt idx="97056">
                  <c:v>4.94003652420361E-5</c:v>
                </c:pt>
                <c:pt idx="97057">
                  <c:v>4.9348949687555398E-5</c:v>
                </c:pt>
                <c:pt idx="97058">
                  <c:v>4.92977669637185E-5</c:v>
                </c:pt>
                <c:pt idx="97059">
                  <c:v>4.9246675189351697E-5</c:v>
                </c:pt>
                <c:pt idx="97060">
                  <c:v>4.9195798055734499E-5</c:v>
                </c:pt>
                <c:pt idx="97061">
                  <c:v>4.9144902732223299E-5</c:v>
                </c:pt>
                <c:pt idx="97062">
                  <c:v>4.9094156565843197E-5</c:v>
                </c:pt>
                <c:pt idx="97063">
                  <c:v>4.9043617764254998E-5</c:v>
                </c:pt>
                <c:pt idx="97064">
                  <c:v>4.8993271775543703E-5</c:v>
                </c:pt>
                <c:pt idx="97065">
                  <c:v>4.8943016736302498E-5</c:v>
                </c:pt>
                <c:pt idx="97066">
                  <c:v>4.8892827180679901E-5</c:v>
                </c:pt>
                <c:pt idx="97067">
                  <c:v>4.8842881369637298E-5</c:v>
                </c:pt>
                <c:pt idx="97068">
                  <c:v>4.8792942834552398E-5</c:v>
                </c:pt>
                <c:pt idx="97069">
                  <c:v>4.8743237130111097E-5</c:v>
                </c:pt>
                <c:pt idx="97070">
                  <c:v>4.8693662392906797E-5</c:v>
                </c:pt>
                <c:pt idx="97071">
                  <c:v>4.8644200433045599E-5</c:v>
                </c:pt>
                <c:pt idx="97072">
                  <c:v>4.85948548885062E-5</c:v>
                </c:pt>
                <c:pt idx="97073">
                  <c:v>4.8545633035246303E-5</c:v>
                </c:pt>
                <c:pt idx="97074">
                  <c:v>4.8496505769435303E-5</c:v>
                </c:pt>
                <c:pt idx="97075">
                  <c:v>4.84477495774627E-5</c:v>
                </c:pt>
                <c:pt idx="97076">
                  <c:v>4.8398895160062198E-5</c:v>
                </c:pt>
                <c:pt idx="97077">
                  <c:v>4.83501717098989E-5</c:v>
                </c:pt>
                <c:pt idx="97078">
                  <c:v>4.8301633796654601E-5</c:v>
                </c:pt>
                <c:pt idx="97079">
                  <c:v>4.8253219574689899E-5</c:v>
                </c:pt>
                <c:pt idx="97080">
                  <c:v>4.8204929044004503E-5</c:v>
                </c:pt>
                <c:pt idx="97081">
                  <c:v>4.8156758566619801E-5</c:v>
                </c:pt>
                <c:pt idx="97082">
                  <c:v>4.8108748160302598E-5</c:v>
                </c:pt>
                <c:pt idx="97083">
                  <c:v>4.8060799599625197E-5</c:v>
                </c:pt>
                <c:pt idx="97084">
                  <c:v>4.8012960178311901E-5</c:v>
                </c:pt>
                <c:pt idx="97085">
                  <c:v>4.7965411795303198E-5</c:v>
                </c:pt>
                <c:pt idx="97086">
                  <c:v>4.7917917981976603E-5</c:v>
                </c:pt>
                <c:pt idx="97087">
                  <c:v>4.7870515118120198E-5</c:v>
                </c:pt>
                <c:pt idx="97088">
                  <c:v>4.7823250497458503E-5</c:v>
                </c:pt>
                <c:pt idx="97089">
                  <c:v>4.77762696391437E-5</c:v>
                </c:pt>
                <c:pt idx="97090">
                  <c:v>4.7729095967952203E-5</c:v>
                </c:pt>
                <c:pt idx="97091">
                  <c:v>4.7682311560493003E-5</c:v>
                </c:pt>
                <c:pt idx="97092">
                  <c:v>4.7635534428991398E-5</c:v>
                </c:pt>
                <c:pt idx="97093">
                  <c:v>4.7588808229193098E-5</c:v>
                </c:pt>
                <c:pt idx="97094">
                  <c:v>4.75424967589788E-5</c:v>
                </c:pt>
                <c:pt idx="97095">
                  <c:v>4.7496014303760603E-5</c:v>
                </c:pt>
                <c:pt idx="97096">
                  <c:v>4.7449928388232399E-5</c:v>
                </c:pt>
                <c:pt idx="97097">
                  <c:v>4.7403766075149199E-5</c:v>
                </c:pt>
                <c:pt idx="97098">
                  <c:v>4.7357880248455297E-5</c:v>
                </c:pt>
                <c:pt idx="97099">
                  <c:v>4.7311783418990699E-5</c:v>
                </c:pt>
                <c:pt idx="97100">
                  <c:v>4.7266123146982897E-5</c:v>
                </c:pt>
                <c:pt idx="97101">
                  <c:v>4.7220499254763099E-5</c:v>
                </c:pt>
                <c:pt idx="97102">
                  <c:v>4.7174893552437398E-5</c:v>
                </c:pt>
                <c:pt idx="97103">
                  <c:v>4.7129698941716897E-5</c:v>
                </c:pt>
                <c:pt idx="97104">
                  <c:v>4.7084347897907699E-5</c:v>
                </c:pt>
                <c:pt idx="97105">
                  <c:v>4.7039215132826899E-5</c:v>
                </c:pt>
                <c:pt idx="97106">
                  <c:v>4.6994235162856098E-5</c:v>
                </c:pt>
                <c:pt idx="97107">
                  <c:v>4.6949331590440097E-5</c:v>
                </c:pt>
                <c:pt idx="97108">
                  <c:v>4.6904518967494402E-5</c:v>
                </c:pt>
                <c:pt idx="97109">
                  <c:v>4.6859884605510201E-5</c:v>
                </c:pt>
                <c:pt idx="97110">
                  <c:v>4.68153193651233E-5</c:v>
                </c:pt>
                <c:pt idx="97111">
                  <c:v>4.67709796794225E-5</c:v>
                </c:pt>
                <c:pt idx="97112">
                  <c:v>4.6726614527869997E-5</c:v>
                </c:pt>
                <c:pt idx="97113">
                  <c:v>4.6682434913236702E-5</c:v>
                </c:pt>
                <c:pt idx="97114">
                  <c:v>4.6638360799988698E-5</c:v>
                </c:pt>
                <c:pt idx="97115">
                  <c:v>4.6594370360253399E-5</c:v>
                </c:pt>
                <c:pt idx="97116">
                  <c:v>4.6550598199246499E-5</c:v>
                </c:pt>
                <c:pt idx="97117">
                  <c:v>4.6506935177603703E-5</c:v>
                </c:pt>
                <c:pt idx="97118">
                  <c:v>4.6463235776172998E-5</c:v>
                </c:pt>
                <c:pt idx="97119">
                  <c:v>4.6419863792834797E-5</c:v>
                </c:pt>
                <c:pt idx="97120">
                  <c:v>4.6376520913327099E-5</c:v>
                </c:pt>
                <c:pt idx="97121">
                  <c:v>4.6333236241480302E-5</c:v>
                </c:pt>
                <c:pt idx="97122">
                  <c:v>4.6290071622934199E-5</c:v>
                </c:pt>
                <c:pt idx="97123">
                  <c:v>4.6247092541307197E-5</c:v>
                </c:pt>
                <c:pt idx="97124">
                  <c:v>4.6204237150959698E-5</c:v>
                </c:pt>
                <c:pt idx="97125">
                  <c:v>4.6161352656781701E-5</c:v>
                </c:pt>
                <c:pt idx="97126">
                  <c:v>4.61187810287811E-5</c:v>
                </c:pt>
                <c:pt idx="97127">
                  <c:v>4.6076213038759299E-5</c:v>
                </c:pt>
                <c:pt idx="97128">
                  <c:v>4.6033746912144097E-5</c:v>
                </c:pt>
                <c:pt idx="97129">
                  <c:v>4.5991386286914403E-5</c:v>
                </c:pt>
                <c:pt idx="97130">
                  <c:v>4.5949193008709699E-5</c:v>
                </c:pt>
                <c:pt idx="97131">
                  <c:v>4.5907101593911702E-5</c:v>
                </c:pt>
                <c:pt idx="97132">
                  <c:v>4.5865097490605001E-5</c:v>
                </c:pt>
                <c:pt idx="97133">
                  <c:v>4.5823268010280999E-5</c:v>
                </c:pt>
                <c:pt idx="97134">
                  <c:v>4.5781463995808702E-5</c:v>
                </c:pt>
                <c:pt idx="97135">
                  <c:v>4.57397945865523E-5</c:v>
                </c:pt>
                <c:pt idx="97136">
                  <c:v>4.5698205212829601E-5</c:v>
                </c:pt>
                <c:pt idx="97137">
                  <c:v>4.5656746806343997E-5</c:v>
                </c:pt>
                <c:pt idx="97138">
                  <c:v>4.5615521230502102E-5</c:v>
                </c:pt>
                <c:pt idx="97139">
                  <c:v>4.5574284740723697E-5</c:v>
                </c:pt>
                <c:pt idx="97140">
                  <c:v>4.5533226511906799E-5</c:v>
                </c:pt>
                <c:pt idx="97141">
                  <c:v>4.5492157369153601E-5</c:v>
                </c:pt>
                <c:pt idx="97142">
                  <c:v>4.5451248297467801E-5</c:v>
                </c:pt>
                <c:pt idx="97143">
                  <c:v>4.5410455641103902E-5</c:v>
                </c:pt>
                <c:pt idx="97144">
                  <c:v>4.53697539342102E-5</c:v>
                </c:pt>
                <c:pt idx="97145">
                  <c:v>4.5329226850299199E-5</c:v>
                </c:pt>
                <c:pt idx="97146">
                  <c:v>4.5288776163943098E-5</c:v>
                </c:pt>
                <c:pt idx="97147">
                  <c:v>4.5248496462590999E-5</c:v>
                </c:pt>
                <c:pt idx="97148">
                  <c:v>4.5208147639641498E-5</c:v>
                </c:pt>
                <c:pt idx="97149">
                  <c:v>4.5168133510742303E-5</c:v>
                </c:pt>
                <c:pt idx="97150">
                  <c:v>4.5127959310775602E-5</c:v>
                </c:pt>
                <c:pt idx="97151">
                  <c:v>4.5088167098583701E-5</c:v>
                </c:pt>
                <c:pt idx="97152">
                  <c:v>4.5048211177345399E-5</c:v>
                </c:pt>
                <c:pt idx="97153">
                  <c:v>4.5008582674199702E-5</c:v>
                </c:pt>
                <c:pt idx="97154">
                  <c:v>4.4969037844566601E-5</c:v>
                </c:pt>
                <c:pt idx="97155">
                  <c:v>4.4929536670679199E-5</c:v>
                </c:pt>
                <c:pt idx="97156">
                  <c:v>4.4890090066473897E-5</c:v>
                </c:pt>
                <c:pt idx="97157">
                  <c:v>4.4850763515569297E-5</c:v>
                </c:pt>
                <c:pt idx="97158">
                  <c:v>4.4811633415520198E-5</c:v>
                </c:pt>
                <c:pt idx="97159">
                  <c:v>4.4772543333237998E-5</c:v>
                </c:pt>
                <c:pt idx="97160">
                  <c:v>4.4733485992765102E-5</c:v>
                </c:pt>
                <c:pt idx="97161">
                  <c:v>4.4694752432406003E-5</c:v>
                </c:pt>
                <c:pt idx="97162">
                  <c:v>4.4655906094703803E-5</c:v>
                </c:pt>
                <c:pt idx="97163">
                  <c:v>4.4617292587645399E-5</c:v>
                </c:pt>
                <c:pt idx="97164">
                  <c:v>4.45786645286717E-5</c:v>
                </c:pt>
                <c:pt idx="97165">
                  <c:v>4.4540171074913801E-5</c:v>
                </c:pt>
                <c:pt idx="97166">
                  <c:v>4.4501841330202303E-5</c:v>
                </c:pt>
                <c:pt idx="97167">
                  <c:v>4.4463638914748999E-5</c:v>
                </c:pt>
                <c:pt idx="97168">
                  <c:v>4.4425458327168599E-5</c:v>
                </c:pt>
                <c:pt idx="97169">
                  <c:v>4.4387401430867599E-5</c:v>
                </c:pt>
                <c:pt idx="97170">
                  <c:v>4.4349442759994397E-5</c:v>
                </c:pt>
                <c:pt idx="97171">
                  <c:v>4.4311531382845701E-5</c:v>
                </c:pt>
                <c:pt idx="97172">
                  <c:v>4.4273769162828103E-5</c:v>
                </c:pt>
                <c:pt idx="97173">
                  <c:v>4.4236247049411799E-5</c:v>
                </c:pt>
                <c:pt idx="97174">
                  <c:v>4.4198670366313302E-5</c:v>
                </c:pt>
                <c:pt idx="97175">
                  <c:v>4.4161079131299603E-5</c:v>
                </c:pt>
                <c:pt idx="97176">
                  <c:v>4.4123833504272598E-5</c:v>
                </c:pt>
                <c:pt idx="97177">
                  <c:v>4.4086569687351598E-5</c:v>
                </c:pt>
                <c:pt idx="97178">
                  <c:v>4.4049418647773598E-5</c:v>
                </c:pt>
                <c:pt idx="97179">
                  <c:v>4.4012373109581003E-5</c:v>
                </c:pt>
                <c:pt idx="97180">
                  <c:v>4.39753312093671E-5</c:v>
                </c:pt>
                <c:pt idx="97181">
                  <c:v>4.3938565795542699E-5</c:v>
                </c:pt>
                <c:pt idx="97182">
                  <c:v>4.3901742174057297E-5</c:v>
                </c:pt>
                <c:pt idx="97183">
                  <c:v>4.38650895375758E-5</c:v>
                </c:pt>
                <c:pt idx="97184">
                  <c:v>4.3828546040458598E-5</c:v>
                </c:pt>
                <c:pt idx="97185">
                  <c:v>4.3792042561108199E-5</c:v>
                </c:pt>
                <c:pt idx="97186">
                  <c:v>4.3755626393249299E-5</c:v>
                </c:pt>
                <c:pt idx="97187">
                  <c:v>4.3719377572415403E-5</c:v>
                </c:pt>
                <c:pt idx="97188">
                  <c:v>4.3683263356797397E-5</c:v>
                </c:pt>
                <c:pt idx="97189">
                  <c:v>4.3647109123412499E-5</c:v>
                </c:pt>
                <c:pt idx="97190">
                  <c:v>4.3611082219285897E-5</c:v>
                </c:pt>
                <c:pt idx="97191">
                  <c:v>4.35752153862268E-5</c:v>
                </c:pt>
                <c:pt idx="97192">
                  <c:v>4.3539403122849803E-5</c:v>
                </c:pt>
                <c:pt idx="97193">
                  <c:v>4.3503710912773399E-5</c:v>
                </c:pt>
                <c:pt idx="97194">
                  <c:v>4.3468106014188399E-5</c:v>
                </c:pt>
                <c:pt idx="97195">
                  <c:v>4.3432522943476201E-5</c:v>
                </c:pt>
                <c:pt idx="97196">
                  <c:v>4.33971326856408E-5</c:v>
                </c:pt>
                <c:pt idx="97197">
                  <c:v>4.3361844291212003E-5</c:v>
                </c:pt>
                <c:pt idx="97198">
                  <c:v>4.3326599552528899E-5</c:v>
                </c:pt>
                <c:pt idx="97199">
                  <c:v>4.3291391193633899E-5</c:v>
                </c:pt>
                <c:pt idx="97200">
                  <c:v>4.3256419303361299E-5</c:v>
                </c:pt>
                <c:pt idx="97201">
                  <c:v>4.3221381929470199E-5</c:v>
                </c:pt>
                <c:pt idx="97202">
                  <c:v>4.3186490074731403E-5</c:v>
                </c:pt>
                <c:pt idx="97203">
                  <c:v>4.3151692807441598E-5</c:v>
                </c:pt>
                <c:pt idx="97204">
                  <c:v>4.3117044697282802E-5</c:v>
                </c:pt>
                <c:pt idx="97205">
                  <c:v>4.3082414777018103E-5</c:v>
                </c:pt>
                <c:pt idx="97206">
                  <c:v>4.3047908548032899E-5</c:v>
                </c:pt>
                <c:pt idx="97207">
                  <c:v>4.3013562390115099E-5</c:v>
                </c:pt>
                <c:pt idx="97208">
                  <c:v>4.2979205318260897E-5</c:v>
                </c:pt>
                <c:pt idx="97209">
                  <c:v>4.2944982851622599E-5</c:v>
                </c:pt>
                <c:pt idx="97210">
                  <c:v>4.29108658863697E-5</c:v>
                </c:pt>
                <c:pt idx="97211">
                  <c:v>4.2876705265371102E-5</c:v>
                </c:pt>
                <c:pt idx="97212">
                  <c:v>4.2842806578846703E-5</c:v>
                </c:pt>
                <c:pt idx="97213">
                  <c:v>4.2808966099983102E-5</c:v>
                </c:pt>
                <c:pt idx="97214">
                  <c:v>4.27750637754798E-5</c:v>
                </c:pt>
                <c:pt idx="97215">
                  <c:v>4.27414488513023E-5</c:v>
                </c:pt>
                <c:pt idx="97216">
                  <c:v>4.2707848479040001E-5</c:v>
                </c:pt>
                <c:pt idx="97217">
                  <c:v>4.2674295400502201E-5</c:v>
                </c:pt>
                <c:pt idx="97218">
                  <c:v>4.2640767787816003E-5</c:v>
                </c:pt>
                <c:pt idx="97219">
                  <c:v>4.2607505747582797E-5</c:v>
                </c:pt>
                <c:pt idx="97220">
                  <c:v>4.2574221879476702E-5</c:v>
                </c:pt>
                <c:pt idx="97221">
                  <c:v>4.2541043512755998E-5</c:v>
                </c:pt>
                <c:pt idx="97222">
                  <c:v>4.2508017941145199E-5</c:v>
                </c:pt>
                <c:pt idx="97223">
                  <c:v>4.2474966903682798E-5</c:v>
                </c:pt>
                <c:pt idx="97224">
                  <c:v>4.2442068661330302E-5</c:v>
                </c:pt>
                <c:pt idx="97225">
                  <c:v>4.24092431785539E-5</c:v>
                </c:pt>
                <c:pt idx="97226">
                  <c:v>4.2376475903438397E-5</c:v>
                </c:pt>
                <c:pt idx="97227">
                  <c:v>4.2343850509496399E-5</c:v>
                </c:pt>
                <c:pt idx="97228">
                  <c:v>4.2311294237151701E-5</c:v>
                </c:pt>
                <c:pt idx="97229">
                  <c:v>4.2278832552256103E-5</c:v>
                </c:pt>
                <c:pt idx="97230">
                  <c:v>4.2246418161084903E-5</c:v>
                </c:pt>
                <c:pt idx="97231">
                  <c:v>4.2214112909277901E-5</c:v>
                </c:pt>
                <c:pt idx="97232">
                  <c:v>4.2181905882898698E-5</c:v>
                </c:pt>
                <c:pt idx="97233">
                  <c:v>4.2149746150244E-5</c:v>
                </c:pt>
                <c:pt idx="97234">
                  <c:v>4.2117702832911197E-5</c:v>
                </c:pt>
                <c:pt idx="97235">
                  <c:v>4.2085652239620699E-5</c:v>
                </c:pt>
                <c:pt idx="97236">
                  <c:v>4.2053816287079799E-5</c:v>
                </c:pt>
                <c:pt idx="97237">
                  <c:v>4.2022013076348203E-5</c:v>
                </c:pt>
                <c:pt idx="97238">
                  <c:v>4.1990173485828597E-5</c:v>
                </c:pt>
                <c:pt idx="97239">
                  <c:v>4.19586467614863E-5</c:v>
                </c:pt>
                <c:pt idx="97240">
                  <c:v>4.1927141865016899E-5</c:v>
                </c:pt>
                <c:pt idx="97241">
                  <c:v>4.18955933128018E-5</c:v>
                </c:pt>
                <c:pt idx="97242">
                  <c:v>4.1864237573463497E-5</c:v>
                </c:pt>
                <c:pt idx="97243">
                  <c:v>4.1832950955722501E-5</c:v>
                </c:pt>
                <c:pt idx="97244">
                  <c:v>4.1801642510108697E-5</c:v>
                </c:pt>
                <c:pt idx="97245">
                  <c:v>4.17705741710961E-5</c:v>
                </c:pt>
                <c:pt idx="97246">
                  <c:v>4.1739403968676898E-5</c:v>
                </c:pt>
                <c:pt idx="97247">
                  <c:v>4.1708426579134498E-5</c:v>
                </c:pt>
                <c:pt idx="97248">
                  <c:v>4.16775110352319E-5</c:v>
                </c:pt>
                <c:pt idx="97249">
                  <c:v>4.1646682802820599E-5</c:v>
                </c:pt>
                <c:pt idx="97250">
                  <c:v>4.1615934605942998E-5</c:v>
                </c:pt>
                <c:pt idx="97251">
                  <c:v>4.1585237340768799E-5</c:v>
                </c:pt>
                <c:pt idx="97252">
                  <c:v>4.1554703784640899E-5</c:v>
                </c:pt>
                <c:pt idx="97253">
                  <c:v>4.1524228436173898E-5</c:v>
                </c:pt>
                <c:pt idx="97254">
                  <c:v>4.14937785535585E-5</c:v>
                </c:pt>
                <c:pt idx="97255">
                  <c:v>4.1463412344455699E-5</c:v>
                </c:pt>
                <c:pt idx="97256">
                  <c:v>4.1433246224187301E-5</c:v>
                </c:pt>
                <c:pt idx="97257">
                  <c:v>4.1403007344342802E-5</c:v>
                </c:pt>
                <c:pt idx="97258">
                  <c:v>4.13728739658836E-5</c:v>
                </c:pt>
                <c:pt idx="97259">
                  <c:v>4.1342802433064201E-5</c:v>
                </c:pt>
                <c:pt idx="97260">
                  <c:v>4.1312821849714999E-5</c:v>
                </c:pt>
                <c:pt idx="97261">
                  <c:v>4.1283037717221298E-5</c:v>
                </c:pt>
                <c:pt idx="97262">
                  <c:v>4.1253151721320999E-5</c:v>
                </c:pt>
                <c:pt idx="97263">
                  <c:v>4.1223505832022097E-5</c:v>
                </c:pt>
                <c:pt idx="97264">
                  <c:v>4.1193849028786597E-5</c:v>
                </c:pt>
                <c:pt idx="97265">
                  <c:v>4.1164330468745902E-5</c:v>
                </c:pt>
                <c:pt idx="97266">
                  <c:v>4.1134884668281302E-5</c:v>
                </c:pt>
                <c:pt idx="97267">
                  <c:v>4.1105387936113402E-5</c:v>
                </c:pt>
                <c:pt idx="97268">
                  <c:v>4.1076084016822299E-5</c:v>
                </c:pt>
                <c:pt idx="97269">
                  <c:v>4.1046885598916601E-5</c:v>
                </c:pt>
                <c:pt idx="97270">
                  <c:v>4.1017618059413501E-5</c:v>
                </c:pt>
                <c:pt idx="97271">
                  <c:v>4.0988496039062698E-5</c:v>
                </c:pt>
                <c:pt idx="97272">
                  <c:v>4.0959446778288098E-5</c:v>
                </c:pt>
                <c:pt idx="97273">
                  <c:v>4.0930539398687001E-5</c:v>
                </c:pt>
                <c:pt idx="97274">
                  <c:v>4.0901628381107002E-5</c:v>
                </c:pt>
                <c:pt idx="97275">
                  <c:v>4.0872815588954802E-5</c:v>
                </c:pt>
                <c:pt idx="97276">
                  <c:v>4.0844031900633099E-5</c:v>
                </c:pt>
                <c:pt idx="97277">
                  <c:v>4.0815375541569699E-5</c:v>
                </c:pt>
                <c:pt idx="97278">
                  <c:v>4.07867919420824E-5</c:v>
                </c:pt>
                <c:pt idx="97279">
                  <c:v>4.0758328395895701E-5</c:v>
                </c:pt>
                <c:pt idx="97280">
                  <c:v>4.0729759348323603E-5</c:v>
                </c:pt>
                <c:pt idx="97281">
                  <c:v>4.0701528632780503E-5</c:v>
                </c:pt>
                <c:pt idx="97282">
                  <c:v>4.0673206967767301E-5</c:v>
                </c:pt>
                <c:pt idx="97283">
                  <c:v>4.0644918044563403E-5</c:v>
                </c:pt>
                <c:pt idx="97284">
                  <c:v>4.0616829210193801E-5</c:v>
                </c:pt>
                <c:pt idx="97285">
                  <c:v>4.0588845877209699E-5</c:v>
                </c:pt>
                <c:pt idx="97286">
                  <c:v>4.0560778870713E-5</c:v>
                </c:pt>
                <c:pt idx="97287">
                  <c:v>4.0532842831453302E-5</c:v>
                </c:pt>
                <c:pt idx="97288">
                  <c:v>4.0504972275812199E-5</c:v>
                </c:pt>
                <c:pt idx="97289">
                  <c:v>4.0477159927832003E-5</c:v>
                </c:pt>
                <c:pt idx="97290">
                  <c:v>4.0449489461025203E-5</c:v>
                </c:pt>
                <c:pt idx="97291">
                  <c:v>4.0421851736027802E-5</c:v>
                </c:pt>
                <c:pt idx="97292">
                  <c:v>4.0394257666775997E-5</c:v>
                </c:pt>
                <c:pt idx="97293">
                  <c:v>4.0366743633057902E-5</c:v>
                </c:pt>
                <c:pt idx="97294">
                  <c:v>4.0339371480513398E-5</c:v>
                </c:pt>
                <c:pt idx="97295">
                  <c:v>4.0312039345735698E-5</c:v>
                </c:pt>
                <c:pt idx="97296">
                  <c:v>4.0284718124894398E-5</c:v>
                </c:pt>
                <c:pt idx="97297">
                  <c:v>4.0257513319375E-5</c:v>
                </c:pt>
                <c:pt idx="97298">
                  <c:v>4.0230395825346898E-5</c:v>
                </c:pt>
                <c:pt idx="97299">
                  <c:v>4.0203358366852599E-5</c:v>
                </c:pt>
                <c:pt idx="97300">
                  <c:v>4.0176233596866998E-5</c:v>
                </c:pt>
                <c:pt idx="97301">
                  <c:v>4.0149374399334199E-5</c:v>
                </c:pt>
                <c:pt idx="97302">
                  <c:v>4.0122504287864999E-5</c:v>
                </c:pt>
                <c:pt idx="97303">
                  <c:v>4.0095681470120299E-5</c:v>
                </c:pt>
                <c:pt idx="97304">
                  <c:v>4.00689859816339E-5</c:v>
                </c:pt>
                <c:pt idx="97305">
                  <c:v>4.0042297769105103E-5</c:v>
                </c:pt>
                <c:pt idx="97306">
                  <c:v>4.0015700506046401E-5</c:v>
                </c:pt>
                <c:pt idx="97307">
                  <c:v>3.99891505367123E-5</c:v>
                </c:pt>
                <c:pt idx="97308">
                  <c:v>3.9962786104297299E-5</c:v>
                </c:pt>
                <c:pt idx="97309">
                  <c:v>3.9936297980602797E-5</c:v>
                </c:pt>
                <c:pt idx="97310">
                  <c:v>3.9910057239467298E-5</c:v>
                </c:pt>
                <c:pt idx="97311">
                  <c:v>3.9883794670458903E-5</c:v>
                </c:pt>
                <c:pt idx="97312">
                  <c:v>3.9857608499005403E-5</c:v>
                </c:pt>
                <c:pt idx="97313">
                  <c:v>3.9831418689573197E-5</c:v>
                </c:pt>
                <c:pt idx="97314">
                  <c:v>3.98062802560162E-5</c:v>
                </c:pt>
                <c:pt idx="97315">
                  <c:v>3.9781934901839102E-5</c:v>
                </c:pt>
                <c:pt idx="97316">
                  <c:v>3.9757203921908499E-5</c:v>
                </c:pt>
                <c:pt idx="97317">
                  <c:v>3.9733138692099601E-5</c:v>
                </c:pt>
                <c:pt idx="97318">
                  <c:v>3.9710172131890397E-5</c:v>
                </c:pt>
                <c:pt idx="97319">
                  <c:v>3.9688780816504698E-5</c:v>
                </c:pt>
                <c:pt idx="97320">
                  <c:v>3.96656905650161E-5</c:v>
                </c:pt>
                <c:pt idx="97321">
                  <c:v>3.9643226045882302E-5</c:v>
                </c:pt>
                <c:pt idx="97322">
                  <c:v>3.9621187170269002E-5</c:v>
                </c:pt>
                <c:pt idx="97323">
                  <c:v>3.9599526644451503E-5</c:v>
                </c:pt>
                <c:pt idx="97324">
                  <c:v>3.9578171708853902E-5</c:v>
                </c:pt>
                <c:pt idx="97325">
                  <c:v>3.9556736737722497E-5</c:v>
                </c:pt>
                <c:pt idx="97326">
                  <c:v>3.9535312680527602E-5</c:v>
                </c:pt>
                <c:pt idx="97327">
                  <c:v>3.95138558815233E-5</c:v>
                </c:pt>
                <c:pt idx="97328">
                  <c:v>3.9492624637205099E-5</c:v>
                </c:pt>
                <c:pt idx="97329">
                  <c:v>3.94715716538485E-5</c:v>
                </c:pt>
                <c:pt idx="97330">
                  <c:v>3.9450791518902399E-5</c:v>
                </c:pt>
                <c:pt idx="97331">
                  <c:v>3.9429774915333797E-5</c:v>
                </c:pt>
                <c:pt idx="97332">
                  <c:v>3.9408834709320197E-5</c:v>
                </c:pt>
                <c:pt idx="97333">
                  <c:v>3.9387887227348997E-5</c:v>
                </c:pt>
                <c:pt idx="97334">
                  <c:v>3.9367019780911498E-5</c:v>
                </c:pt>
                <c:pt idx="97335">
                  <c:v>3.9346265111817101E-5</c:v>
                </c:pt>
                <c:pt idx="97336">
                  <c:v>3.9325692341662903E-5</c:v>
                </c:pt>
                <c:pt idx="97337">
                  <c:v>3.9304992242250598E-5</c:v>
                </c:pt>
                <c:pt idx="97338">
                  <c:v>3.9284394006244798E-5</c:v>
                </c:pt>
                <c:pt idx="97339">
                  <c:v>3.9263784856302698E-5</c:v>
                </c:pt>
                <c:pt idx="97340">
                  <c:v>3.9243255741894198E-5</c:v>
                </c:pt>
                <c:pt idx="97341">
                  <c:v>3.9222795749083202E-5</c:v>
                </c:pt>
                <c:pt idx="97342">
                  <c:v>3.9202481275424402E-5</c:v>
                </c:pt>
                <c:pt idx="97343">
                  <c:v>3.9182217733468901E-5</c:v>
                </c:pt>
                <c:pt idx="97344">
                  <c:v>3.9162019675131901E-5</c:v>
                </c:pt>
                <c:pt idx="97345">
                  <c:v>3.9141668821685003E-5</c:v>
                </c:pt>
                <c:pt idx="97346">
                  <c:v>3.9121609006542699E-5</c:v>
                </c:pt>
                <c:pt idx="97347">
                  <c:v>3.9101603761082502E-5</c:v>
                </c:pt>
                <c:pt idx="97348">
                  <c:v>3.9081623981474001E-5</c:v>
                </c:pt>
                <c:pt idx="97349">
                  <c:v>3.90616478398442E-5</c:v>
                </c:pt>
                <c:pt idx="97350">
                  <c:v>3.9041638956405202E-5</c:v>
                </c:pt>
                <c:pt idx="97351">
                  <c:v>3.9021910197334398E-5</c:v>
                </c:pt>
                <c:pt idx="97352">
                  <c:v>3.9002145058475401E-5</c:v>
                </c:pt>
                <c:pt idx="97353">
                  <c:v>3.8982441765256199E-5</c:v>
                </c:pt>
                <c:pt idx="97354">
                  <c:v>3.8962796679697897E-5</c:v>
                </c:pt>
                <c:pt idx="97355">
                  <c:v>3.8943155232118402E-5</c:v>
                </c:pt>
                <c:pt idx="97356">
                  <c:v>3.8923648389754803E-5</c:v>
                </c:pt>
                <c:pt idx="97357">
                  <c:v>3.8904152461327599E-5</c:v>
                </c:pt>
                <c:pt idx="97358">
                  <c:v>3.8884718378540101E-5</c:v>
                </c:pt>
                <c:pt idx="97359">
                  <c:v>3.8865280657773797E-5</c:v>
                </c:pt>
                <c:pt idx="97360">
                  <c:v>3.8845962990308201E-5</c:v>
                </c:pt>
                <c:pt idx="97361">
                  <c:v>3.8826692616567002E-5</c:v>
                </c:pt>
                <c:pt idx="97362">
                  <c:v>3.88075568480417E-5</c:v>
                </c:pt>
                <c:pt idx="97363">
                  <c:v>3.87883301300462E-5</c:v>
                </c:pt>
                <c:pt idx="97364">
                  <c:v>3.8769168895669302E-5</c:v>
                </c:pt>
                <c:pt idx="97365">
                  <c:v>3.87500949727837E-5</c:v>
                </c:pt>
                <c:pt idx="97366">
                  <c:v>3.8731101085431901E-5</c:v>
                </c:pt>
                <c:pt idx="97367">
                  <c:v>3.8712019886588698E-5</c:v>
                </c:pt>
                <c:pt idx="97368">
                  <c:v>3.86931496905163E-5</c:v>
                </c:pt>
                <c:pt idx="97369">
                  <c:v>3.8674119423376403E-5</c:v>
                </c:pt>
                <c:pt idx="97370">
                  <c:v>3.8655332900816602E-5</c:v>
                </c:pt>
                <c:pt idx="97371">
                  <c:v>3.8636440876871402E-5</c:v>
                </c:pt>
                <c:pt idx="97372">
                  <c:v>3.8617748941760497E-5</c:v>
                </c:pt>
                <c:pt idx="97373">
                  <c:v>3.8598987885052298E-5</c:v>
                </c:pt>
                <c:pt idx="97374">
                  <c:v>3.8580234104301801E-5</c:v>
                </c:pt>
                <c:pt idx="97375">
                  <c:v>3.85616331186611E-5</c:v>
                </c:pt>
                <c:pt idx="97376">
                  <c:v>3.8543046684935703E-5</c:v>
                </c:pt>
                <c:pt idx="97377">
                  <c:v>3.8524412957485799E-5</c:v>
                </c:pt>
                <c:pt idx="97378">
                  <c:v>3.8506001146743101E-5</c:v>
                </c:pt>
                <c:pt idx="97379">
                  <c:v>3.8487487472593798E-5</c:v>
                </c:pt>
                <c:pt idx="97380">
                  <c:v>3.8469046558020603E-5</c:v>
                </c:pt>
                <c:pt idx="97381">
                  <c:v>3.8450543797807802E-5</c:v>
                </c:pt>
                <c:pt idx="97382">
                  <c:v>3.8432252040365697E-5</c:v>
                </c:pt>
                <c:pt idx="97383">
                  <c:v>3.8413949368987199E-5</c:v>
                </c:pt>
                <c:pt idx="97384">
                  <c:v>3.8395795854739797E-5</c:v>
                </c:pt>
                <c:pt idx="97385">
                  <c:v>3.83775441150647E-5</c:v>
                </c:pt>
                <c:pt idx="97386">
                  <c:v>3.8359321479219903E-5</c:v>
                </c:pt>
                <c:pt idx="97387">
                  <c:v>3.8341197068802999E-5</c:v>
                </c:pt>
                <c:pt idx="97388">
                  <c:v>3.83231163141318E-5</c:v>
                </c:pt>
                <c:pt idx="97389">
                  <c:v>3.82278849428985E-5</c:v>
                </c:pt>
                <c:pt idx="97390">
                  <c:v>1.5893034287728399E-4</c:v>
                </c:pt>
                <c:pt idx="97391">
                  <c:v>1.11113593447954E-4</c:v>
                </c:pt>
                <c:pt idx="97392">
                  <c:v>6.6377535404171795E-5</c:v>
                </c:pt>
                <c:pt idx="97393">
                  <c:v>5.0700949941529002E-5</c:v>
                </c:pt>
                <c:pt idx="97394">
                  <c:v>1.98366396944039E-4</c:v>
                </c:pt>
                <c:pt idx="97395">
                  <c:v>1.3834968558512601E-4</c:v>
                </c:pt>
                <c:pt idx="97396">
                  <c:v>8.1184443843085305E-5</c:v>
                </c:pt>
                <c:pt idx="97397">
                  <c:v>6.2895524024497704E-5</c:v>
                </c:pt>
                <c:pt idx="97398">
                  <c:v>2.1568918600678401E-4</c:v>
                </c:pt>
                <c:pt idx="97399">
                  <c:v>1.3711409701500099E-4</c:v>
                </c:pt>
                <c:pt idx="97400">
                  <c:v>7.9799428931437406E-5</c:v>
                </c:pt>
                <c:pt idx="97401">
                  <c:v>1.7203371680807301E-4</c:v>
                </c:pt>
                <c:pt idx="97402">
                  <c:v>1.1351681314408799E-4</c:v>
                </c:pt>
                <c:pt idx="97403">
                  <c:v>2.5360283325426302E-4</c:v>
                </c:pt>
                <c:pt idx="97404">
                  <c:v>1.09300046460703E-4</c:v>
                </c:pt>
                <c:pt idx="97405">
                  <c:v>1.5253682795446401E-4</c:v>
                </c:pt>
                <c:pt idx="97406">
                  <c:v>2.07568082259968E-4</c:v>
                </c:pt>
                <c:pt idx="97407">
                  <c:v>2.3068411974236399E-4</c:v>
                </c:pt>
                <c:pt idx="97408">
                  <c:v>2.0455638878047499E-4</c:v>
                </c:pt>
                <c:pt idx="97409">
                  <c:v>1.7385544197168201E-4</c:v>
                </c:pt>
                <c:pt idx="97410">
                  <c:v>1.4985444431658799E-4</c:v>
                </c:pt>
                <c:pt idx="97411">
                  <c:v>1.30942848045379E-4</c:v>
                </c:pt>
                <c:pt idx="97412">
                  <c:v>1.2107798102079E-4</c:v>
                </c:pt>
                <c:pt idx="97413">
                  <c:v>1.20756296382751E-4</c:v>
                </c:pt>
                <c:pt idx="97414">
                  <c:v>1.16176539449953E-4</c:v>
                </c:pt>
              </c:numCache>
            </c:numRef>
          </c:yVal>
          <c:smooth val="0"/>
          <c:extLst xmlns:c16r2="http://schemas.microsoft.com/office/drawing/2015/06/chart">
            <c:ext xmlns:c16="http://schemas.microsoft.com/office/drawing/2014/chart" uri="{C3380CC4-5D6E-409C-BE32-E72D297353CC}">
              <c16:uniqueId val="{00000000-9EB6-234F-84F2-A8E4B0E213FE}"/>
            </c:ext>
          </c:extLst>
        </c:ser>
        <c:dLbls>
          <c:showLegendKey val="0"/>
          <c:showVal val="0"/>
          <c:showCatName val="0"/>
          <c:showSerName val="0"/>
          <c:showPercent val="0"/>
          <c:showBubbleSize val="0"/>
        </c:dLbls>
        <c:axId val="460387400"/>
        <c:axId val="252267512"/>
      </c:scatterChart>
      <c:valAx>
        <c:axId val="460387400"/>
        <c:scaling>
          <c:orientation val="minMax"/>
          <c:max val="10000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S"/>
                  <a:t>Epoc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E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252267512"/>
        <c:crosses val="autoZero"/>
        <c:crossBetween val="midCat"/>
      </c:valAx>
      <c:valAx>
        <c:axId val="252267512"/>
        <c:scaling>
          <c:orientation val="minMax"/>
          <c:max val="0.4"/>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S"/>
                  <a:t>Error</a:t>
                </a:r>
                <a:r>
                  <a:rPr lang="es-ES" baseline="0"/>
                  <a:t> de entrenamiento</a:t>
                </a:r>
                <a:endParaRPr lang="es-E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E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460387400"/>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ES"/>
              <a:t>Error de entrenamiento</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S"/>
        </a:p>
      </c:txPr>
    </c:title>
    <c:autoTitleDeleted val="0"/>
    <c:plotArea>
      <c:layout/>
      <c:scatterChart>
        <c:scatterStyle val="lineMarker"/>
        <c:varyColors val="0"/>
        <c:ser>
          <c:idx val="0"/>
          <c:order val="0"/>
          <c:spPr>
            <a:ln w="19050" cap="rnd">
              <a:solidFill>
                <a:schemeClr val="accent1"/>
              </a:solidFill>
              <a:round/>
            </a:ln>
            <a:effectLst/>
          </c:spPr>
          <c:marker>
            <c:symbol val="none"/>
          </c:marker>
          <c:xVal>
            <c:numRef>
              <c:f>'Datos modelo'!$A$2:$A$371</c:f>
              <c:numCache>
                <c:formatCode>General</c:formatCode>
                <c:ptCount val="370"/>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numCache>
            </c:numRef>
          </c:xVal>
          <c:yVal>
            <c:numRef>
              <c:f>'Datos modelo'!$B$2:$B$371</c:f>
              <c:numCache>
                <c:formatCode>General</c:formatCode>
                <c:ptCount val="370"/>
                <c:pt idx="0">
                  <c:v>5.4959720865947997E-2</c:v>
                </c:pt>
                <c:pt idx="1">
                  <c:v>5.4718471183551602E-2</c:v>
                </c:pt>
                <c:pt idx="2">
                  <c:v>5.4109817805878403E-2</c:v>
                </c:pt>
                <c:pt idx="3">
                  <c:v>5.3361100142239902E-2</c:v>
                </c:pt>
                <c:pt idx="4">
                  <c:v>5.19113405815416E-2</c:v>
                </c:pt>
                <c:pt idx="5">
                  <c:v>4.92639356534781E-2</c:v>
                </c:pt>
                <c:pt idx="6">
                  <c:v>4.3382401345908803E-2</c:v>
                </c:pt>
                <c:pt idx="7">
                  <c:v>3.2620074119898E-2</c:v>
                </c:pt>
                <c:pt idx="8">
                  <c:v>2.04348393038815E-2</c:v>
                </c:pt>
                <c:pt idx="9">
                  <c:v>1.48428513270038E-2</c:v>
                </c:pt>
                <c:pt idx="10">
                  <c:v>5.4355473257601296E-3</c:v>
                </c:pt>
                <c:pt idx="11">
                  <c:v>4.98205283656716E-3</c:v>
                </c:pt>
                <c:pt idx="12">
                  <c:v>4.3511032126843903E-3</c:v>
                </c:pt>
                <c:pt idx="13">
                  <c:v>3.6295445170253498E-3</c:v>
                </c:pt>
                <c:pt idx="14">
                  <c:v>2.8924355283379498E-3</c:v>
                </c:pt>
                <c:pt idx="15">
                  <c:v>2.1985564380884201E-3</c:v>
                </c:pt>
                <c:pt idx="16">
                  <c:v>1.5890678623691199E-3</c:v>
                </c:pt>
                <c:pt idx="17">
                  <c:v>1.0882411152124401E-3</c:v>
                </c:pt>
                <c:pt idx="18">
                  <c:v>7.0559396408498298E-4</c:v>
                </c:pt>
                <c:pt idx="19">
                  <c:v>4.3877825373783702E-4</c:v>
                </c:pt>
                <c:pt idx="20">
                  <c:v>1.02756218984723E-3</c:v>
                </c:pt>
                <c:pt idx="21">
                  <c:v>9.5928099472075701E-4</c:v>
                </c:pt>
                <c:pt idx="22">
                  <c:v>9.3516026390716401E-4</c:v>
                </c:pt>
                <c:pt idx="23">
                  <c:v>9.4353035092353799E-4</c:v>
                </c:pt>
                <c:pt idx="24">
                  <c:v>9.7416969947516896E-4</c:v>
                </c:pt>
                <c:pt idx="25">
                  <c:v>1.0184473358094701E-3</c:v>
                </c:pt>
                <c:pt idx="26">
                  <c:v>1.0693205986172E-3</c:v>
                </c:pt>
                <c:pt idx="27">
                  <c:v>1.1212660465389501E-3</c:v>
                </c:pt>
                <c:pt idx="28">
                  <c:v>1.17012427654117E-3</c:v>
                </c:pt>
                <c:pt idx="29">
                  <c:v>1.2129480019211799E-3</c:v>
                </c:pt>
                <c:pt idx="30">
                  <c:v>3.7209270521998401E-3</c:v>
                </c:pt>
                <c:pt idx="31">
                  <c:v>3.6629068199545201E-3</c:v>
                </c:pt>
                <c:pt idx="32">
                  <c:v>3.3929233904927999E-3</c:v>
                </c:pt>
                <c:pt idx="33">
                  <c:v>2.9701469466090198E-3</c:v>
                </c:pt>
                <c:pt idx="34">
                  <c:v>2.4590033572167201E-3</c:v>
                </c:pt>
                <c:pt idx="35">
                  <c:v>1.92152662202716E-3</c:v>
                </c:pt>
                <c:pt idx="36">
                  <c:v>1.4119500992819699E-3</c:v>
                </c:pt>
                <c:pt idx="37">
                  <c:v>9.7289652330800902E-4</c:v>
                </c:pt>
                <c:pt idx="38">
                  <c:v>6.32983748801053E-4</c:v>
                </c:pt>
                <c:pt idx="39">
                  <c:v>4.0578504558652601E-4</c:v>
                </c:pt>
                <c:pt idx="40">
                  <c:v>1.20770027860999E-2</c:v>
                </c:pt>
                <c:pt idx="41">
                  <c:v>1.23845487833023E-2</c:v>
                </c:pt>
                <c:pt idx="42">
                  <c:v>1.25214261934161E-2</c:v>
                </c:pt>
                <c:pt idx="43">
                  <c:v>1.25005291774869E-2</c:v>
                </c:pt>
                <c:pt idx="44">
                  <c:v>1.2339792214334001E-2</c:v>
                </c:pt>
                <c:pt idx="45">
                  <c:v>1.2060214765369901E-2</c:v>
                </c:pt>
                <c:pt idx="46">
                  <c:v>1.1683964170515501E-2</c:v>
                </c:pt>
                <c:pt idx="47">
                  <c:v>1.12329795956612E-2</c:v>
                </c:pt>
                <c:pt idx="48">
                  <c:v>1.0727838613092899E-2</c:v>
                </c:pt>
                <c:pt idx="49">
                  <c:v>1.0187066160142399E-2</c:v>
                </c:pt>
                <c:pt idx="50">
                  <c:v>1.21729227248579E-3</c:v>
                </c:pt>
                <c:pt idx="51">
                  <c:v>1.40441150870174E-3</c:v>
                </c:pt>
                <c:pt idx="52">
                  <c:v>1.56448653433472E-3</c:v>
                </c:pt>
                <c:pt idx="53">
                  <c:v>1.6888518584892199E-3</c:v>
                </c:pt>
                <c:pt idx="54">
                  <c:v>1.7730826511979101E-3</c:v>
                </c:pt>
                <c:pt idx="55">
                  <c:v>1.8161450279876601E-3</c:v>
                </c:pt>
                <c:pt idx="56">
                  <c:v>1.8196260789409299E-3</c:v>
                </c:pt>
                <c:pt idx="57">
                  <c:v>1.78707542363554E-3</c:v>
                </c:pt>
                <c:pt idx="58">
                  <c:v>1.7233935650438101E-3</c:v>
                </c:pt>
                <c:pt idx="59">
                  <c:v>1.6343476017937101E-3</c:v>
                </c:pt>
                <c:pt idx="60">
                  <c:v>1.5701525844633601E-3</c:v>
                </c:pt>
                <c:pt idx="61">
                  <c:v>1.54787849169225E-3</c:v>
                </c:pt>
                <c:pt idx="62">
                  <c:v>1.5371998306363799E-3</c:v>
                </c:pt>
                <c:pt idx="63">
                  <c:v>1.53524917550385E-3</c:v>
                </c:pt>
                <c:pt idx="64">
                  <c:v>1.5381970442831499E-3</c:v>
                </c:pt>
                <c:pt idx="65">
                  <c:v>1.5419861301779799E-3</c:v>
                </c:pt>
                <c:pt idx="66">
                  <c:v>1.54296366963536E-3</c:v>
                </c:pt>
                <c:pt idx="67">
                  <c:v>1.53834361117333E-3</c:v>
                </c:pt>
                <c:pt idx="68">
                  <c:v>1.5264701796695601E-3</c:v>
                </c:pt>
                <c:pt idx="69">
                  <c:v>1.50686013512313E-3</c:v>
                </c:pt>
                <c:pt idx="70">
                  <c:v>5.3907406982034401E-4</c:v>
                </c:pt>
                <c:pt idx="71">
                  <c:v>5.41647779755294E-4</c:v>
                </c:pt>
                <c:pt idx="72">
                  <c:v>5.3987698629498503E-4</c:v>
                </c:pt>
                <c:pt idx="73">
                  <c:v>5.3444795776158604E-4</c:v>
                </c:pt>
                <c:pt idx="74">
                  <c:v>5.2617641631513801E-4</c:v>
                </c:pt>
                <c:pt idx="75">
                  <c:v>5.1595526747405496E-4</c:v>
                </c:pt>
                <c:pt idx="76">
                  <c:v>5.0464464584365498E-4</c:v>
                </c:pt>
                <c:pt idx="77">
                  <c:v>4.9302855040878101E-4</c:v>
                </c:pt>
                <c:pt idx="78">
                  <c:v>4.81777038658038E-4</c:v>
                </c:pt>
                <c:pt idx="79">
                  <c:v>4.7141325194388601E-4</c:v>
                </c:pt>
                <c:pt idx="80">
                  <c:v>4.9070391105487899E-4</c:v>
                </c:pt>
                <c:pt idx="81">
                  <c:v>4.9547554226592205E-4</c:v>
                </c:pt>
                <c:pt idx="82">
                  <c:v>4.9989495892077695E-4</c:v>
                </c:pt>
                <c:pt idx="83">
                  <c:v>5.0319021102040995E-4</c:v>
                </c:pt>
                <c:pt idx="84">
                  <c:v>5.0485366955399502E-4</c:v>
                </c:pt>
                <c:pt idx="85">
                  <c:v>5.0464121159166098E-4</c:v>
                </c:pt>
                <c:pt idx="86">
                  <c:v>5.0254969391971805E-4</c:v>
                </c:pt>
                <c:pt idx="87">
                  <c:v>4.9876590492203799E-4</c:v>
                </c:pt>
                <c:pt idx="88">
                  <c:v>4.9361563287675402E-4</c:v>
                </c:pt>
                <c:pt idx="89">
                  <c:v>4.8750478890724502E-4</c:v>
                </c:pt>
                <c:pt idx="90">
                  <c:v>2.7657048776745801E-3</c:v>
                </c:pt>
                <c:pt idx="91">
                  <c:v>2.6364047080278401E-3</c:v>
                </c:pt>
                <c:pt idx="92">
                  <c:v>2.44794157333672E-3</c:v>
                </c:pt>
                <c:pt idx="93">
                  <c:v>2.2292097564786699E-3</c:v>
                </c:pt>
                <c:pt idx="94">
                  <c:v>2.0077670924365499E-3</c:v>
                </c:pt>
                <c:pt idx="95">
                  <c:v>1.8064853502437501E-3</c:v>
                </c:pt>
                <c:pt idx="96">
                  <c:v>1.6414396231994E-3</c:v>
                </c:pt>
                <c:pt idx="97">
                  <c:v>1.52099318802357E-3</c:v>
                </c:pt>
                <c:pt idx="98">
                  <c:v>1.4460195088759099E-3</c:v>
                </c:pt>
                <c:pt idx="99">
                  <c:v>1.4110469492152301E-3</c:v>
                </c:pt>
                <c:pt idx="100">
                  <c:v>6.3381977379322104E-3</c:v>
                </c:pt>
                <c:pt idx="101">
                  <c:v>6.3271359540522099E-3</c:v>
                </c:pt>
                <c:pt idx="102">
                  <c:v>5.9126326814293896E-3</c:v>
                </c:pt>
                <c:pt idx="103">
                  <c:v>5.2025089971721198E-3</c:v>
                </c:pt>
                <c:pt idx="104">
                  <c:v>4.3201535008847696E-3</c:v>
                </c:pt>
                <c:pt idx="105">
                  <c:v>3.3836918883025599E-3</c:v>
                </c:pt>
                <c:pt idx="106">
                  <c:v>2.4924827739596402E-3</c:v>
                </c:pt>
                <c:pt idx="107">
                  <c:v>1.7197702545672701E-3</c:v>
                </c:pt>
                <c:pt idx="108">
                  <c:v>1.1103636352345399E-3</c:v>
                </c:pt>
                <c:pt idx="109">
                  <c:v>6.8213115446269501E-4</c:v>
                </c:pt>
                <c:pt idx="110">
                  <c:v>3.2723229378461799E-3</c:v>
                </c:pt>
                <c:pt idx="111">
                  <c:v>3.6924299784004701E-3</c:v>
                </c:pt>
                <c:pt idx="112">
                  <c:v>3.9758952334523201E-3</c:v>
                </c:pt>
                <c:pt idx="113">
                  <c:v>4.12207748740912E-3</c:v>
                </c:pt>
                <c:pt idx="114">
                  <c:v>4.13920916616917E-3</c:v>
                </c:pt>
                <c:pt idx="115">
                  <c:v>4.04135510325432E-3</c:v>
                </c:pt>
                <c:pt idx="116">
                  <c:v>3.8464295212179401E-3</c:v>
                </c:pt>
                <c:pt idx="117">
                  <c:v>3.5741045139729998E-3</c:v>
                </c:pt>
                <c:pt idx="118">
                  <c:v>3.2448074780404598E-3</c:v>
                </c:pt>
                <c:pt idx="119">
                  <c:v>2.8786540497094401E-3</c:v>
                </c:pt>
                <c:pt idx="120">
                  <c:v>2.5526894023641901E-4</c:v>
                </c:pt>
                <c:pt idx="121">
                  <c:v>2.0849755674134899E-4</c:v>
                </c:pt>
                <c:pt idx="122">
                  <c:v>1.8809408356901299E-4</c:v>
                </c:pt>
                <c:pt idx="123">
                  <c:v>1.8765017739497101E-4</c:v>
                </c:pt>
                <c:pt idx="124">
                  <c:v>2.0016194321215101E-4</c:v>
                </c:pt>
                <c:pt idx="125">
                  <c:v>2.18861401663162E-4</c:v>
                </c:pt>
                <c:pt idx="126">
                  <c:v>2.37898595514707E-4</c:v>
                </c:pt>
                <c:pt idx="127">
                  <c:v>2.5278603425249501E-4</c:v>
                </c:pt>
                <c:pt idx="128">
                  <c:v>2.6063161203637697E-4</c:v>
                </c:pt>
                <c:pt idx="129">
                  <c:v>2.6012727175839202E-4</c:v>
                </c:pt>
                <c:pt idx="130">
                  <c:v>7.6774175977334402E-4</c:v>
                </c:pt>
                <c:pt idx="131">
                  <c:v>7.7887269435450402E-4</c:v>
                </c:pt>
                <c:pt idx="132">
                  <c:v>7.7783066080883102E-4</c:v>
                </c:pt>
                <c:pt idx="133">
                  <c:v>7.6616677688434698E-4</c:v>
                </c:pt>
                <c:pt idx="134">
                  <c:v>7.4588443385437098E-4</c:v>
                </c:pt>
                <c:pt idx="135">
                  <c:v>7.1920891059562499E-4</c:v>
                </c:pt>
                <c:pt idx="136">
                  <c:v>6.8839191226288698E-4</c:v>
                </c:pt>
                <c:pt idx="137">
                  <c:v>6.5554719185456601E-4</c:v>
                </c:pt>
                <c:pt idx="138">
                  <c:v>6.2254775548353802E-4</c:v>
                </c:pt>
                <c:pt idx="139">
                  <c:v>5.9094687458127705E-4</c:v>
                </c:pt>
                <c:pt idx="140">
                  <c:v>9.1187941143289198E-4</c:v>
                </c:pt>
                <c:pt idx="141">
                  <c:v>8.6713628843426704E-4</c:v>
                </c:pt>
                <c:pt idx="142">
                  <c:v>8.2266458775848204E-4</c:v>
                </c:pt>
                <c:pt idx="143">
                  <c:v>7.79762864112854E-4</c:v>
                </c:pt>
                <c:pt idx="144">
                  <c:v>7.3943845927715302E-4</c:v>
                </c:pt>
                <c:pt idx="145">
                  <c:v>7.0243439404293895E-4</c:v>
                </c:pt>
                <c:pt idx="146">
                  <c:v>6.6923268605023601E-4</c:v>
                </c:pt>
                <c:pt idx="147">
                  <c:v>6.4009102061390898E-4</c:v>
                </c:pt>
                <c:pt idx="148">
                  <c:v>6.1507872305810495E-4</c:v>
                </c:pt>
                <c:pt idx="149">
                  <c:v>5.9410004178062103E-4</c:v>
                </c:pt>
                <c:pt idx="150">
                  <c:v>7.5301178731024298E-4</c:v>
                </c:pt>
                <c:pt idx="151">
                  <c:v>7.3091540252789898E-4</c:v>
                </c:pt>
                <c:pt idx="152">
                  <c:v>7.1083143120631597E-4</c:v>
                </c:pt>
                <c:pt idx="153">
                  <c:v>6.9272384280338905E-4</c:v>
                </c:pt>
                <c:pt idx="154">
                  <c:v>6.7651667632162603E-4</c:v>
                </c:pt>
                <c:pt idx="155">
                  <c:v>6.6212535602971901E-4</c:v>
                </c:pt>
                <c:pt idx="156">
                  <c:v>6.4943503821268699E-4</c:v>
                </c:pt>
                <c:pt idx="157">
                  <c:v>6.3832633895799496E-4</c:v>
                </c:pt>
                <c:pt idx="158">
                  <c:v>6.2867399537935896E-4</c:v>
                </c:pt>
                <c:pt idx="159">
                  <c:v>6.2035449082031803E-4</c:v>
                </c:pt>
                <c:pt idx="160">
                  <c:v>1.71939400024712E-3</c:v>
                </c:pt>
                <c:pt idx="161">
                  <c:v>1.73310411628336E-3</c:v>
                </c:pt>
                <c:pt idx="162">
                  <c:v>1.6853001434356E-3</c:v>
                </c:pt>
                <c:pt idx="163">
                  <c:v>1.5853709774091801E-3</c:v>
                </c:pt>
                <c:pt idx="164">
                  <c:v>1.4448813162744099E-3</c:v>
                </c:pt>
                <c:pt idx="165">
                  <c:v>1.27650145441294E-3</c:v>
                </c:pt>
                <c:pt idx="166">
                  <c:v>1.09296338632703E-3</c:v>
                </c:pt>
                <c:pt idx="167">
                  <c:v>9.0624089352786498E-4</c:v>
                </c:pt>
                <c:pt idx="168">
                  <c:v>7.2686612838879195E-4</c:v>
                </c:pt>
                <c:pt idx="169">
                  <c:v>5.6347507052123503E-4</c:v>
                </c:pt>
                <c:pt idx="170">
                  <c:v>1.0808038059622099E-3</c:v>
                </c:pt>
                <c:pt idx="171">
                  <c:v>1.1529134353622801E-3</c:v>
                </c:pt>
                <c:pt idx="172">
                  <c:v>1.21174496598542E-3</c:v>
                </c:pt>
                <c:pt idx="173">
                  <c:v>1.2564184144139301E-3</c:v>
                </c:pt>
                <c:pt idx="174">
                  <c:v>1.2867279583588199E-3</c:v>
                </c:pt>
                <c:pt idx="175">
                  <c:v>1.3030339032411599E-3</c:v>
                </c:pt>
                <c:pt idx="176">
                  <c:v>1.30615150555968E-3</c:v>
                </c:pt>
                <c:pt idx="177">
                  <c:v>1.29723397549242E-3</c:v>
                </c:pt>
                <c:pt idx="178">
                  <c:v>1.27767084632069E-3</c:v>
                </c:pt>
                <c:pt idx="179">
                  <c:v>1.2489893706515401E-3</c:v>
                </c:pt>
                <c:pt idx="180">
                  <c:v>2.6134520885534601E-4</c:v>
                </c:pt>
                <c:pt idx="181">
                  <c:v>2.44333932641894E-4</c:v>
                </c:pt>
                <c:pt idx="182">
                  <c:v>2.2747923503629901E-4</c:v>
                </c:pt>
                <c:pt idx="183">
                  <c:v>2.1136006398592101E-4</c:v>
                </c:pt>
                <c:pt idx="184">
                  <c:v>1.96431195945479E-4</c:v>
                </c:pt>
                <c:pt idx="185">
                  <c:v>1.83020310942084E-4</c:v>
                </c:pt>
                <c:pt idx="186">
                  <c:v>1.7133013170678201E-4</c:v>
                </c:pt>
                <c:pt idx="187">
                  <c:v>1.61458418006077E-4</c:v>
                </c:pt>
                <c:pt idx="188">
                  <c:v>1.5340223035309499E-4</c:v>
                </c:pt>
                <c:pt idx="189">
                  <c:v>1.4708284288644799E-4</c:v>
                </c:pt>
                <c:pt idx="190">
                  <c:v>3.33432602928951E-4</c:v>
                </c:pt>
                <c:pt idx="191">
                  <c:v>3.4220889210701E-4</c:v>
                </c:pt>
                <c:pt idx="192">
                  <c:v>3.4906438668258499E-4</c:v>
                </c:pt>
                <c:pt idx="193">
                  <c:v>3.5384122747927899E-4</c:v>
                </c:pt>
                <c:pt idx="194">
                  <c:v>3.5650876816362099E-4</c:v>
                </c:pt>
                <c:pt idx="195">
                  <c:v>3.5714480327442299E-4</c:v>
                </c:pt>
                <c:pt idx="196">
                  <c:v>3.5590620245784499E-4</c:v>
                </c:pt>
                <c:pt idx="197">
                  <c:v>3.5300382296554701E-4</c:v>
                </c:pt>
                <c:pt idx="198">
                  <c:v>3.4868976217694602E-4</c:v>
                </c:pt>
                <c:pt idx="199">
                  <c:v>3.4323747968301199E-4</c:v>
                </c:pt>
                <c:pt idx="200">
                  <c:v>1.79002748336643E-3</c:v>
                </c:pt>
                <c:pt idx="201">
                  <c:v>1.78937113378197E-3</c:v>
                </c:pt>
                <c:pt idx="202">
                  <c:v>1.7703826306387799E-3</c:v>
                </c:pt>
                <c:pt idx="203">
                  <c:v>1.73556304071099E-3</c:v>
                </c:pt>
                <c:pt idx="204">
                  <c:v>1.68770621530712E-3</c:v>
                </c:pt>
                <c:pt idx="205">
                  <c:v>1.62969657685608E-3</c:v>
                </c:pt>
                <c:pt idx="206">
                  <c:v>1.56436453107745E-3</c:v>
                </c:pt>
                <c:pt idx="207">
                  <c:v>1.49435887578875E-3</c:v>
                </c:pt>
                <c:pt idx="208">
                  <c:v>1.4220851007849E-3</c:v>
                </c:pt>
                <c:pt idx="209">
                  <c:v>1.3496091123670301E-3</c:v>
                </c:pt>
                <c:pt idx="210">
                  <c:v>2.0085307769477402E-3</c:v>
                </c:pt>
                <c:pt idx="211">
                  <c:v>2.0871802698820799E-3</c:v>
                </c:pt>
                <c:pt idx="212">
                  <c:v>2.0884415134787599E-3</c:v>
                </c:pt>
                <c:pt idx="213">
                  <c:v>2.0206826739013199E-3</c:v>
                </c:pt>
                <c:pt idx="214">
                  <c:v>1.89731654245406E-3</c:v>
                </c:pt>
                <c:pt idx="215">
                  <c:v>1.7346245003864199E-3</c:v>
                </c:pt>
                <c:pt idx="216">
                  <c:v>1.5497936401516199E-3</c:v>
                </c:pt>
                <c:pt idx="217">
                  <c:v>1.3592927716672401E-3</c:v>
                </c:pt>
                <c:pt idx="218">
                  <c:v>1.17756344843656E-3</c:v>
                </c:pt>
                <c:pt idx="219">
                  <c:v>1.0161001700908E-3</c:v>
                </c:pt>
                <c:pt idx="220">
                  <c:v>5.7072902563959403E-4</c:v>
                </c:pt>
                <c:pt idx="221">
                  <c:v>5.9280730783939405E-4</c:v>
                </c:pt>
                <c:pt idx="222">
                  <c:v>6.2028586398810202E-4</c:v>
                </c:pt>
                <c:pt idx="223">
                  <c:v>6.4951798412948901E-4</c:v>
                </c:pt>
                <c:pt idx="224">
                  <c:v>6.7747634602710605E-4</c:v>
                </c:pt>
                <c:pt idx="225">
                  <c:v>7.0181634509935997E-4</c:v>
                </c:pt>
                <c:pt idx="226">
                  <c:v>7.2088732849806601E-4</c:v>
                </c:pt>
                <c:pt idx="227">
                  <c:v>7.3371245525777297E-4</c:v>
                </c:pt>
                <c:pt idx="228">
                  <c:v>7.3991843964904601E-4</c:v>
                </c:pt>
                <c:pt idx="229">
                  <c:v>7.3965161573141802E-4</c:v>
                </c:pt>
                <c:pt idx="230">
                  <c:v>1.19732576422393E-4</c:v>
                </c:pt>
                <c:pt idx="231">
                  <c:v>1.1979190458077899E-4</c:v>
                </c:pt>
                <c:pt idx="232">
                  <c:v>1.19857751997188E-4</c:v>
                </c:pt>
                <c:pt idx="233">
                  <c:v>1.19923017336987E-4</c:v>
                </c:pt>
                <c:pt idx="234">
                  <c:v>1.19984542834573E-4</c:v>
                </c:pt>
                <c:pt idx="235">
                  <c:v>1.2003874144284E-4</c:v>
                </c:pt>
                <c:pt idx="236">
                  <c:v>1.20083153888118E-4</c:v>
                </c:pt>
                <c:pt idx="237">
                  <c:v>1.20116703328677E-4</c:v>
                </c:pt>
                <c:pt idx="238">
                  <c:v>1.2013973173452501E-4</c:v>
                </c:pt>
                <c:pt idx="239">
                  <c:v>1.20152697490994E-4</c:v>
                </c:pt>
                <c:pt idx="240">
                  <c:v>1.7161860887426899E-4</c:v>
                </c:pt>
                <c:pt idx="241">
                  <c:v>1.6830340609885701E-4</c:v>
                </c:pt>
                <c:pt idx="242">
                  <c:v>1.6299239359796099E-4</c:v>
                </c:pt>
                <c:pt idx="243">
                  <c:v>1.56222260557115E-4</c:v>
                </c:pt>
                <c:pt idx="244">
                  <c:v>1.48548395372927E-4</c:v>
                </c:pt>
                <c:pt idx="245">
                  <c:v>1.4049955643713499E-4</c:v>
                </c:pt>
                <c:pt idx="246">
                  <c:v>1.3254783698357601E-4</c:v>
                </c:pt>
                <c:pt idx="247">
                  <c:v>1.2507550127338599E-4</c:v>
                </c:pt>
                <c:pt idx="248">
                  <c:v>1.18384283268824E-4</c:v>
                </c:pt>
                <c:pt idx="249">
                  <c:v>1.12666035420261E-4</c:v>
                </c:pt>
                <c:pt idx="250">
                  <c:v>3.7837114650756099E-3</c:v>
                </c:pt>
                <c:pt idx="251">
                  <c:v>3.7159000057727098E-3</c:v>
                </c:pt>
                <c:pt idx="252">
                  <c:v>3.6245153751224301E-3</c:v>
                </c:pt>
                <c:pt idx="253">
                  <c:v>3.51388473063707E-3</c:v>
                </c:pt>
                <c:pt idx="254">
                  <c:v>3.3881531562656199E-3</c:v>
                </c:pt>
                <c:pt idx="255">
                  <c:v>3.2511765602976101E-3</c:v>
                </c:pt>
                <c:pt idx="256">
                  <c:v>3.1064520590007301E-3</c:v>
                </c:pt>
                <c:pt idx="257">
                  <c:v>2.9570469632744802E-3</c:v>
                </c:pt>
                <c:pt idx="258">
                  <c:v>2.8056434821337501E-3</c:v>
                </c:pt>
                <c:pt idx="259">
                  <c:v>2.65448284335434E-3</c:v>
                </c:pt>
                <c:pt idx="260">
                  <c:v>4.25585662014782E-4</c:v>
                </c:pt>
                <c:pt idx="261">
                  <c:v>4.3874169932678298E-4</c:v>
                </c:pt>
                <c:pt idx="262">
                  <c:v>4.5686090015806301E-4</c:v>
                </c:pt>
                <c:pt idx="263">
                  <c:v>4.7743151662871198E-4</c:v>
                </c:pt>
                <c:pt idx="264">
                  <c:v>4.9848575145006201E-4</c:v>
                </c:pt>
                <c:pt idx="265">
                  <c:v>5.18527813255787E-4</c:v>
                </c:pt>
                <c:pt idx="266">
                  <c:v>5.3647474851459297E-4</c:v>
                </c:pt>
                <c:pt idx="267">
                  <c:v>5.5158935720100999E-4</c:v>
                </c:pt>
                <c:pt idx="268">
                  <c:v>5.6343578035011898E-4</c:v>
                </c:pt>
                <c:pt idx="269">
                  <c:v>5.7180796284228596E-4</c:v>
                </c:pt>
                <c:pt idx="270">
                  <c:v>2.3488004226237501E-3</c:v>
                </c:pt>
                <c:pt idx="271">
                  <c:v>2.2795421537011901E-3</c:v>
                </c:pt>
                <c:pt idx="272">
                  <c:v>2.1367848385125399E-3</c:v>
                </c:pt>
                <c:pt idx="273">
                  <c:v>1.9405834609642601E-3</c:v>
                </c:pt>
                <c:pt idx="274">
                  <c:v>1.71268382109702E-3</c:v>
                </c:pt>
                <c:pt idx="275">
                  <c:v>1.4743265928700601E-3</c:v>
                </c:pt>
                <c:pt idx="276">
                  <c:v>1.24449492432177E-3</c:v>
                </c:pt>
                <c:pt idx="277">
                  <c:v>1.0385210625827299E-3</c:v>
                </c:pt>
                <c:pt idx="278">
                  <c:v>8.6760940030217203E-4</c:v>
                </c:pt>
                <c:pt idx="279">
                  <c:v>7.3788885492831501E-4</c:v>
                </c:pt>
                <c:pt idx="280">
                  <c:v>6.0083414427936099E-4</c:v>
                </c:pt>
                <c:pt idx="281">
                  <c:v>6.3663453329354503E-4</c:v>
                </c:pt>
                <c:pt idx="282">
                  <c:v>6.9093302590772499E-4</c:v>
                </c:pt>
                <c:pt idx="283">
                  <c:v>7.4981938814744397E-4</c:v>
                </c:pt>
                <c:pt idx="284">
                  <c:v>8.0167152918875196E-4</c:v>
                </c:pt>
                <c:pt idx="285">
                  <c:v>8.38123785797507E-4</c:v>
                </c:pt>
                <c:pt idx="286">
                  <c:v>8.5440231487155004E-4</c:v>
                </c:pt>
                <c:pt idx="287">
                  <c:v>8.4930681623518499E-4</c:v>
                </c:pt>
                <c:pt idx="288">
                  <c:v>8.2461343845352498E-4</c:v>
                </c:pt>
                <c:pt idx="289">
                  <c:v>7.8426307300105702E-4</c:v>
                </c:pt>
                <c:pt idx="290">
                  <c:v>1.3281757710501599E-3</c:v>
                </c:pt>
                <c:pt idx="291">
                  <c:v>1.2779701501131099E-3</c:v>
                </c:pt>
                <c:pt idx="292">
                  <c:v>1.2301404494792199E-3</c:v>
                </c:pt>
                <c:pt idx="293">
                  <c:v>1.1872613104060301E-3</c:v>
                </c:pt>
                <c:pt idx="294">
                  <c:v>1.15074322093278E-3</c:v>
                </c:pt>
                <c:pt idx="295">
                  <c:v>1.12091028131545E-3</c:v>
                </c:pt>
                <c:pt idx="296">
                  <c:v>1.0971897281706301E-3</c:v>
                </c:pt>
                <c:pt idx="297">
                  <c:v>1.07836571987718E-3</c:v>
                </c:pt>
                <c:pt idx="298">
                  <c:v>1.06287549715489E-3</c:v>
                </c:pt>
                <c:pt idx="299">
                  <c:v>1.04907748755068E-3</c:v>
                </c:pt>
                <c:pt idx="300">
                  <c:v>5.0716672558337504E-4</c:v>
                </c:pt>
                <c:pt idx="301">
                  <c:v>4.8955995589494705E-4</c:v>
                </c:pt>
                <c:pt idx="302">
                  <c:v>4.76984627312049E-4</c:v>
                </c:pt>
                <c:pt idx="303">
                  <c:v>4.69052756670862E-4</c:v>
                </c:pt>
                <c:pt idx="304">
                  <c:v>4.64875978650525E-4</c:v>
                </c:pt>
                <c:pt idx="305">
                  <c:v>4.6327896416187303E-4</c:v>
                </c:pt>
                <c:pt idx="306">
                  <c:v>4.6301868860609802E-4</c:v>
                </c:pt>
                <c:pt idx="307">
                  <c:v>4.6297081280499702E-4</c:v>
                </c:pt>
                <c:pt idx="308">
                  <c:v>4.6226260019466303E-4</c:v>
                </c:pt>
                <c:pt idx="309">
                  <c:v>4.6034390106797202E-4</c:v>
                </c:pt>
                <c:pt idx="310">
                  <c:v>1.73751288093627E-3</c:v>
                </c:pt>
                <c:pt idx="311">
                  <c:v>1.6936698229983501E-3</c:v>
                </c:pt>
                <c:pt idx="312">
                  <c:v>1.63219147361815E-3</c:v>
                </c:pt>
                <c:pt idx="313">
                  <c:v>1.5602122293785199E-3</c:v>
                </c:pt>
                <c:pt idx="314">
                  <c:v>1.4848096761852501E-3</c:v>
                </c:pt>
                <c:pt idx="315">
                  <c:v>1.41214206814766E-3</c:v>
                </c:pt>
                <c:pt idx="316">
                  <c:v>1.3468747492879601E-3</c:v>
                </c:pt>
                <c:pt idx="317">
                  <c:v>1.2917765416204899E-3</c:v>
                </c:pt>
                <c:pt idx="318">
                  <c:v>1.24773976858705E-3</c:v>
                </c:pt>
                <c:pt idx="319">
                  <c:v>1.2140213511884199E-3</c:v>
                </c:pt>
                <c:pt idx="320">
                  <c:v>6.6759804030880299E-4</c:v>
                </c:pt>
                <c:pt idx="321">
                  <c:v>7.2049244772642905E-4</c:v>
                </c:pt>
                <c:pt idx="322">
                  <c:v>7.3825789149850596E-4</c:v>
                </c:pt>
                <c:pt idx="323">
                  <c:v>7.2227441705763297E-4</c:v>
                </c:pt>
                <c:pt idx="324">
                  <c:v>6.77604926750064E-4</c:v>
                </c:pt>
                <c:pt idx="325">
                  <c:v>6.1167543753981601E-4</c:v>
                </c:pt>
                <c:pt idx="326">
                  <c:v>5.32970589119941E-4</c:v>
                </c:pt>
                <c:pt idx="327">
                  <c:v>4.4986410648561998E-4</c:v>
                </c:pt>
                <c:pt idx="328">
                  <c:v>3.6972734960727399E-4</c:v>
                </c:pt>
                <c:pt idx="329">
                  <c:v>2.98328668577596E-4</c:v>
                </c:pt>
                <c:pt idx="330">
                  <c:v>3.6203523632139E-4</c:v>
                </c:pt>
                <c:pt idx="331">
                  <c:v>3.15830577164888E-4</c:v>
                </c:pt>
                <c:pt idx="332">
                  <c:v>2.75868485914543E-4</c:v>
                </c:pt>
                <c:pt idx="333">
                  <c:v>2.4262796796392601E-4</c:v>
                </c:pt>
                <c:pt idx="334">
                  <c:v>2.1615397417917799E-4</c:v>
                </c:pt>
                <c:pt idx="335">
                  <c:v>1.9613697077147701E-4</c:v>
                </c:pt>
                <c:pt idx="336">
                  <c:v>1.8201472994405801E-4</c:v>
                </c:pt>
                <c:pt idx="337">
                  <c:v>1.73045802512206E-4</c:v>
                </c:pt>
                <c:pt idx="338">
                  <c:v>1.68394442880526E-4</c:v>
                </c:pt>
                <c:pt idx="339">
                  <c:v>1.6718715778552001E-4</c:v>
                </c:pt>
                <c:pt idx="340">
                  <c:v>1.42485008109361E-3</c:v>
                </c:pt>
                <c:pt idx="341">
                  <c:v>1.38516433071345E-3</c:v>
                </c:pt>
                <c:pt idx="342">
                  <c:v>1.34180649183691E-3</c:v>
                </c:pt>
                <c:pt idx="343">
                  <c:v>1.2959298910573101E-3</c:v>
                </c:pt>
                <c:pt idx="344">
                  <c:v>1.2485798215493601E-3</c:v>
                </c:pt>
                <c:pt idx="345">
                  <c:v>1.20066327508539E-3</c:v>
                </c:pt>
                <c:pt idx="346">
                  <c:v>1.15295022260398E-3</c:v>
                </c:pt>
                <c:pt idx="347">
                  <c:v>1.10608409158886E-3</c:v>
                </c:pt>
                <c:pt idx="348">
                  <c:v>1.06058840174228E-3</c:v>
                </c:pt>
                <c:pt idx="349">
                  <c:v>1.0168690932914599E-3</c:v>
                </c:pt>
                <c:pt idx="350">
                  <c:v>2.1482147276401498E-3</c:v>
                </c:pt>
                <c:pt idx="351">
                  <c:v>2.0463340915739502E-3</c:v>
                </c:pt>
                <c:pt idx="352">
                  <c:v>1.9393219845369499E-3</c:v>
                </c:pt>
                <c:pt idx="353">
                  <c:v>1.8296545604243901E-3</c:v>
                </c:pt>
                <c:pt idx="354">
                  <c:v>1.7195800319314001E-3</c:v>
                </c:pt>
                <c:pt idx="355">
                  <c:v>1.6108538256958101E-3</c:v>
                </c:pt>
                <c:pt idx="356">
                  <c:v>1.5049489447847E-3</c:v>
                </c:pt>
                <c:pt idx="357">
                  <c:v>1.4029970625415401E-3</c:v>
                </c:pt>
                <c:pt idx="358">
                  <c:v>1.3058604672551201E-3</c:v>
                </c:pt>
                <c:pt idx="359">
                  <c:v>1.2141371844336399E-3</c:v>
                </c:pt>
                <c:pt idx="360">
                  <c:v>2.1049506030976798E-3</c:v>
                </c:pt>
                <c:pt idx="361">
                  <c:v>2.2402321919798799E-3</c:v>
                </c:pt>
                <c:pt idx="362">
                  <c:v>2.30903178453445E-3</c:v>
                </c:pt>
                <c:pt idx="363">
                  <c:v>2.3147384636104098E-3</c:v>
                </c:pt>
                <c:pt idx="364">
                  <c:v>2.2633734624832899E-3</c:v>
                </c:pt>
                <c:pt idx="365">
                  <c:v>2.16274801641703E-3</c:v>
                </c:pt>
                <c:pt idx="366">
                  <c:v>2.02178093604744E-3</c:v>
                </c:pt>
                <c:pt idx="367">
                  <c:v>1.84993969742209E-3</c:v>
                </c:pt>
                <c:pt idx="368">
                  <c:v>1.6567775746807499E-3</c:v>
                </c:pt>
                <c:pt idx="369">
                  <c:v>1.4515744987875199E-3</c:v>
                </c:pt>
              </c:numCache>
            </c:numRef>
          </c:yVal>
          <c:smooth val="0"/>
          <c:extLst xmlns:c16r2="http://schemas.microsoft.com/office/drawing/2015/06/chart">
            <c:ext xmlns:c16="http://schemas.microsoft.com/office/drawing/2014/chart" uri="{C3380CC4-5D6E-409C-BE32-E72D297353CC}">
              <c16:uniqueId val="{00000000-4852-C543-852A-78E64DDB6EC1}"/>
            </c:ext>
          </c:extLst>
        </c:ser>
        <c:dLbls>
          <c:showLegendKey val="0"/>
          <c:showVal val="0"/>
          <c:showCatName val="0"/>
          <c:showSerName val="0"/>
          <c:showPercent val="0"/>
          <c:showBubbleSize val="0"/>
        </c:dLbls>
        <c:axId val="290343648"/>
        <c:axId val="285782312"/>
      </c:scatterChart>
      <c:valAx>
        <c:axId val="2903436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S"/>
                  <a:t>Epoc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E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285782312"/>
        <c:crosses val="autoZero"/>
        <c:crossBetween val="midCat"/>
      </c:valAx>
      <c:valAx>
        <c:axId val="2857823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S"/>
                  <a:t>Error de entrenamient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E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290343648"/>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ES"/>
              <a:t>Error</a:t>
            </a:r>
            <a:r>
              <a:rPr lang="es-ES" baseline="0"/>
              <a:t> de entrenamiento</a:t>
            </a:r>
            <a:endParaRPr lang="es-E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S"/>
        </a:p>
      </c:txPr>
    </c:title>
    <c:autoTitleDeleted val="0"/>
    <c:plotArea>
      <c:layout/>
      <c:scatterChart>
        <c:scatterStyle val="lineMarker"/>
        <c:varyColors val="0"/>
        <c:ser>
          <c:idx val="0"/>
          <c:order val="0"/>
          <c:spPr>
            <a:ln w="19050" cap="rnd">
              <a:solidFill>
                <a:schemeClr val="accent1"/>
              </a:solidFill>
              <a:round/>
            </a:ln>
            <a:effectLst/>
          </c:spPr>
          <c:marker>
            <c:symbol val="none"/>
          </c:marker>
          <c:xVal>
            <c:numRef>
              <c:f>'Datos modelo'!$A$2:$A$361</c:f>
              <c:numCache>
                <c:formatCode>General</c:formatCode>
                <c:ptCount val="360"/>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numCache>
            </c:numRef>
          </c:xVal>
          <c:yVal>
            <c:numRef>
              <c:f>'Datos modelo'!$B$2:$B$361</c:f>
              <c:numCache>
                <c:formatCode>General</c:formatCode>
                <c:ptCount val="360"/>
                <c:pt idx="0">
                  <c:v>5.3798182195253001E-2</c:v>
                </c:pt>
                <c:pt idx="1">
                  <c:v>5.3479304131403997E-2</c:v>
                </c:pt>
                <c:pt idx="2">
                  <c:v>5.3048462203637799E-2</c:v>
                </c:pt>
                <c:pt idx="3">
                  <c:v>5.24494403733669E-2</c:v>
                </c:pt>
                <c:pt idx="4">
                  <c:v>5.1361503563527998E-2</c:v>
                </c:pt>
                <c:pt idx="5">
                  <c:v>4.93225872497077E-2</c:v>
                </c:pt>
                <c:pt idx="6">
                  <c:v>4.5066413652943803E-2</c:v>
                </c:pt>
                <c:pt idx="7">
                  <c:v>3.6780566123761502E-2</c:v>
                </c:pt>
                <c:pt idx="8">
                  <c:v>2.4989156996014901E-2</c:v>
                </c:pt>
                <c:pt idx="9">
                  <c:v>1.7165199323041499E-2</c:v>
                </c:pt>
                <c:pt idx="10">
                  <c:v>4.2823245748877499E-3</c:v>
                </c:pt>
                <c:pt idx="11">
                  <c:v>4.1184020228684001E-3</c:v>
                </c:pt>
                <c:pt idx="12">
                  <c:v>3.7647713907062999E-3</c:v>
                </c:pt>
                <c:pt idx="13">
                  <c:v>3.2842466607689901E-3</c:v>
                </c:pt>
                <c:pt idx="14">
                  <c:v>2.7386478614062101E-3</c:v>
                </c:pt>
                <c:pt idx="15">
                  <c:v>2.18379218131304E-3</c:v>
                </c:pt>
                <c:pt idx="16">
                  <c:v>1.6630730824545E-3</c:v>
                </c:pt>
                <c:pt idx="17">
                  <c:v>1.20739650446922E-3</c:v>
                </c:pt>
                <c:pt idx="18">
                  <c:v>8.3622592501342297E-4</c:v>
                </c:pt>
                <c:pt idx="19">
                  <c:v>5.5664638057351102E-4</c:v>
                </c:pt>
                <c:pt idx="20">
                  <c:v>4.00808727135882E-4</c:v>
                </c:pt>
                <c:pt idx="21">
                  <c:v>4.37721435446292E-4</c:v>
                </c:pt>
                <c:pt idx="22">
                  <c:v>5.2069441881030798E-4</c:v>
                </c:pt>
                <c:pt idx="23">
                  <c:v>6.2694458756595904E-4</c:v>
                </c:pt>
                <c:pt idx="24">
                  <c:v>7.3709135176613905E-4</c:v>
                </c:pt>
                <c:pt idx="25">
                  <c:v>8.3604559767991304E-4</c:v>
                </c:pt>
                <c:pt idx="26">
                  <c:v>9.1332866577431603E-4</c:v>
                </c:pt>
                <c:pt idx="27">
                  <c:v>9.6286600455641703E-4</c:v>
                </c:pt>
                <c:pt idx="28">
                  <c:v>9.8249840084463401E-4</c:v>
                </c:pt>
                <c:pt idx="29">
                  <c:v>9.7328156698495204E-4</c:v>
                </c:pt>
                <c:pt idx="30">
                  <c:v>6.2931943684816404E-3</c:v>
                </c:pt>
                <c:pt idx="31">
                  <c:v>5.9275161474943196E-3</c:v>
                </c:pt>
                <c:pt idx="32">
                  <c:v>5.3761494345963001E-3</c:v>
                </c:pt>
                <c:pt idx="33">
                  <c:v>4.7137732617557101E-3</c:v>
                </c:pt>
                <c:pt idx="34">
                  <c:v>4.0073711425066003E-3</c:v>
                </c:pt>
                <c:pt idx="35">
                  <c:v>3.3170622773468499E-3</c:v>
                </c:pt>
                <c:pt idx="36">
                  <c:v>2.69028474576771E-3</c:v>
                </c:pt>
                <c:pt idx="37">
                  <c:v>2.1625184454023799E-3</c:v>
                </c:pt>
                <c:pt idx="38">
                  <c:v>1.7555080121383099E-3</c:v>
                </c:pt>
                <c:pt idx="39">
                  <c:v>1.47821696009487E-3</c:v>
                </c:pt>
                <c:pt idx="40">
                  <c:v>3.1783955637365601E-3</c:v>
                </c:pt>
                <c:pt idx="41">
                  <c:v>3.6785041447728898E-3</c:v>
                </c:pt>
                <c:pt idx="42">
                  <c:v>3.9422470144927502E-3</c:v>
                </c:pt>
                <c:pt idx="43">
                  <c:v>3.96393425762653E-3</c:v>
                </c:pt>
                <c:pt idx="44">
                  <c:v>3.7703940179199002E-3</c:v>
                </c:pt>
                <c:pt idx="45">
                  <c:v>3.4093125723302399E-3</c:v>
                </c:pt>
                <c:pt idx="46">
                  <c:v>2.9380458872765298E-3</c:v>
                </c:pt>
                <c:pt idx="47">
                  <c:v>2.4144283961504702E-3</c:v>
                </c:pt>
                <c:pt idx="48">
                  <c:v>1.8901452422142001E-3</c:v>
                </c:pt>
                <c:pt idx="49">
                  <c:v>1.4065905706957E-3</c:v>
                </c:pt>
                <c:pt idx="50">
                  <c:v>4.9138360191136599E-4</c:v>
                </c:pt>
                <c:pt idx="51">
                  <c:v>5.3031241986900601E-4</c:v>
                </c:pt>
                <c:pt idx="52">
                  <c:v>5.9284601593390096E-4</c:v>
                </c:pt>
                <c:pt idx="53">
                  <c:v>6.66160543914884E-4</c:v>
                </c:pt>
                <c:pt idx="54">
                  <c:v>7.3985505150631103E-4</c:v>
                </c:pt>
                <c:pt idx="55">
                  <c:v>8.0606731353327599E-4</c:v>
                </c:pt>
                <c:pt idx="56">
                  <c:v>8.5939239943400004E-4</c:v>
                </c:pt>
                <c:pt idx="57">
                  <c:v>8.9664256665855603E-4</c:v>
                </c:pt>
                <c:pt idx="58">
                  <c:v>9.1655395226553104E-4</c:v>
                </c:pt>
                <c:pt idx="59">
                  <c:v>9.1942428844049595E-4</c:v>
                </c:pt>
                <c:pt idx="60">
                  <c:v>5.6495675817131996E-3</c:v>
                </c:pt>
                <c:pt idx="61">
                  <c:v>5.36282686516643E-3</c:v>
                </c:pt>
                <c:pt idx="62">
                  <c:v>4.9221715889871103E-3</c:v>
                </c:pt>
                <c:pt idx="63">
                  <c:v>4.3819602578878403E-3</c:v>
                </c:pt>
                <c:pt idx="64">
                  <c:v>3.7927776575088501E-3</c:v>
                </c:pt>
                <c:pt idx="65">
                  <c:v>3.1978457700461201E-3</c:v>
                </c:pt>
                <c:pt idx="66">
                  <c:v>2.63121072202921E-3</c:v>
                </c:pt>
                <c:pt idx="67">
                  <c:v>2.11735907942057E-3</c:v>
                </c:pt>
                <c:pt idx="68">
                  <c:v>1.6717327525839201E-3</c:v>
                </c:pt>
                <c:pt idx="69">
                  <c:v>1.30186753813177E-3</c:v>
                </c:pt>
                <c:pt idx="70">
                  <c:v>1.27879495266825E-3</c:v>
                </c:pt>
                <c:pt idx="71">
                  <c:v>1.64626247715205E-3</c:v>
                </c:pt>
                <c:pt idx="72">
                  <c:v>1.92625902127475E-3</c:v>
                </c:pt>
                <c:pt idx="73">
                  <c:v>2.0880172960460199E-3</c:v>
                </c:pt>
                <c:pt idx="74">
                  <c:v>2.1245470270514501E-3</c:v>
                </c:pt>
                <c:pt idx="75">
                  <c:v>2.0473042968660602E-3</c:v>
                </c:pt>
                <c:pt idx="76">
                  <c:v>1.87995261512697E-3</c:v>
                </c:pt>
                <c:pt idx="77">
                  <c:v>1.6528019914403599E-3</c:v>
                </c:pt>
                <c:pt idx="78">
                  <c:v>1.39762903563678E-3</c:v>
                </c:pt>
                <c:pt idx="79">
                  <c:v>1.14390021190047E-3</c:v>
                </c:pt>
                <c:pt idx="80">
                  <c:v>1.65126810315996E-4</c:v>
                </c:pt>
                <c:pt idx="81">
                  <c:v>1.4560821000486599E-4</c:v>
                </c:pt>
                <c:pt idx="82">
                  <c:v>1.4457650831900499E-4</c:v>
                </c:pt>
                <c:pt idx="83">
                  <c:v>1.5729943697806499E-4</c:v>
                </c:pt>
                <c:pt idx="84">
                  <c:v>1.7894878692459299E-4</c:v>
                </c:pt>
                <c:pt idx="85">
                  <c:v>2.0495844364631899E-4</c:v>
                </c:pt>
                <c:pt idx="86">
                  <c:v>2.31319907470606E-4</c:v>
                </c:pt>
                <c:pt idx="87">
                  <c:v>2.54791753832251E-4</c:v>
                </c:pt>
                <c:pt idx="88">
                  <c:v>2.7303007664158902E-4</c:v>
                </c:pt>
                <c:pt idx="89">
                  <c:v>2.84610054222867E-4</c:v>
                </c:pt>
                <c:pt idx="90">
                  <c:v>6.0094788204878601E-4</c:v>
                </c:pt>
                <c:pt idx="91">
                  <c:v>6.0328270774334702E-4</c:v>
                </c:pt>
                <c:pt idx="92">
                  <c:v>6.0496944934129704E-4</c:v>
                </c:pt>
                <c:pt idx="93">
                  <c:v>6.0598552227020296E-4</c:v>
                </c:pt>
                <c:pt idx="94">
                  <c:v>6.0627696802839604E-4</c:v>
                </c:pt>
                <c:pt idx="95">
                  <c:v>6.0578819829970598E-4</c:v>
                </c:pt>
                <c:pt idx="96">
                  <c:v>6.04471773840487E-4</c:v>
                </c:pt>
                <c:pt idx="97">
                  <c:v>6.0230673989281102E-4</c:v>
                </c:pt>
                <c:pt idx="98">
                  <c:v>5.9930392308160695E-4</c:v>
                </c:pt>
                <c:pt idx="99">
                  <c:v>5.9550761943682996E-4</c:v>
                </c:pt>
                <c:pt idx="100">
                  <c:v>2.6769877877086401E-3</c:v>
                </c:pt>
                <c:pt idx="101">
                  <c:v>2.58705299347639E-3</c:v>
                </c:pt>
                <c:pt idx="102">
                  <c:v>2.4344550911337098E-3</c:v>
                </c:pt>
                <c:pt idx="103">
                  <c:v>2.2341820877045402E-3</c:v>
                </c:pt>
                <c:pt idx="104">
                  <c:v>2.0016678608954E-3</c:v>
                </c:pt>
                <c:pt idx="105">
                  <c:v>1.7519419780001001E-3</c:v>
                </c:pt>
                <c:pt idx="106">
                  <c:v>1.4989308547228601E-3</c:v>
                </c:pt>
                <c:pt idx="107">
                  <c:v>1.2549245730042501E-3</c:v>
                </c:pt>
                <c:pt idx="108">
                  <c:v>1.03016570210457E-3</c:v>
                </c:pt>
                <c:pt idx="109">
                  <c:v>8.3253800403326804E-4</c:v>
                </c:pt>
                <c:pt idx="110">
                  <c:v>2.2986198309809E-3</c:v>
                </c:pt>
                <c:pt idx="111">
                  <c:v>2.5101292412728102E-3</c:v>
                </c:pt>
                <c:pt idx="112">
                  <c:v>2.6503261178731901E-3</c:v>
                </c:pt>
                <c:pt idx="113">
                  <c:v>2.7168511878699099E-3</c:v>
                </c:pt>
                <c:pt idx="114">
                  <c:v>2.7129736263305001E-3</c:v>
                </c:pt>
                <c:pt idx="115">
                  <c:v>2.6462674140930202E-3</c:v>
                </c:pt>
                <c:pt idx="116">
                  <c:v>2.5271901395171898E-3</c:v>
                </c:pt>
                <c:pt idx="117">
                  <c:v>2.3677211720496399E-3</c:v>
                </c:pt>
                <c:pt idx="118">
                  <c:v>2.1801905240863601E-3</c:v>
                </c:pt>
                <c:pt idx="119">
                  <c:v>1.97635497897863E-3</c:v>
                </c:pt>
                <c:pt idx="120">
                  <c:v>1.7577878898009699E-3</c:v>
                </c:pt>
                <c:pt idx="121">
                  <c:v>1.71720143407583E-3</c:v>
                </c:pt>
                <c:pt idx="122">
                  <c:v>1.69040320906788E-3</c:v>
                </c:pt>
                <c:pt idx="123">
                  <c:v>1.6783163882792E-3</c:v>
                </c:pt>
                <c:pt idx="124">
                  <c:v>1.6793498070910599E-3</c:v>
                </c:pt>
                <c:pt idx="125">
                  <c:v>1.6900672344490901E-3</c:v>
                </c:pt>
                <c:pt idx="126">
                  <c:v>1.7060667742043701E-3</c:v>
                </c:pt>
                <c:pt idx="127">
                  <c:v>1.72276713419706E-3</c:v>
                </c:pt>
                <c:pt idx="128">
                  <c:v>1.73606770113111E-3</c:v>
                </c:pt>
                <c:pt idx="129">
                  <c:v>1.74282491207123E-3</c:v>
                </c:pt>
                <c:pt idx="130">
                  <c:v>2.4471555370837398E-3</c:v>
                </c:pt>
                <c:pt idx="131">
                  <c:v>2.3501485120505099E-3</c:v>
                </c:pt>
                <c:pt idx="132">
                  <c:v>2.1992998663336E-3</c:v>
                </c:pt>
                <c:pt idx="133">
                  <c:v>2.0096234511584E-3</c:v>
                </c:pt>
                <c:pt idx="134">
                  <c:v>1.79598480463028E-3</c:v>
                </c:pt>
                <c:pt idx="135">
                  <c:v>1.57203001435846E-3</c:v>
                </c:pt>
                <c:pt idx="136">
                  <c:v>1.34944764431566E-3</c:v>
                </c:pt>
                <c:pt idx="137">
                  <c:v>1.13760039675981E-3</c:v>
                </c:pt>
                <c:pt idx="138">
                  <c:v>9.4341445947066004E-4</c:v>
                </c:pt>
                <c:pt idx="139">
                  <c:v>7.7146443072706504E-4</c:v>
                </c:pt>
                <c:pt idx="140">
                  <c:v>6.4751654863357501E-3</c:v>
                </c:pt>
                <c:pt idx="141">
                  <c:v>6.7771687172353302E-3</c:v>
                </c:pt>
                <c:pt idx="142">
                  <c:v>6.8374196998774997E-3</c:v>
                </c:pt>
                <c:pt idx="143">
                  <c:v>6.6822823137044898E-3</c:v>
                </c:pt>
                <c:pt idx="144">
                  <c:v>6.34589232504368E-3</c:v>
                </c:pt>
                <c:pt idx="145">
                  <c:v>5.8663724921643699E-3</c:v>
                </c:pt>
                <c:pt idx="146">
                  <c:v>5.2831545472145098E-3</c:v>
                </c:pt>
                <c:pt idx="147">
                  <c:v>4.6350480988621703E-3</c:v>
                </c:pt>
                <c:pt idx="148">
                  <c:v>3.9584096521139102E-3</c:v>
                </c:pt>
                <c:pt idx="149">
                  <c:v>3.2875020988285498E-3</c:v>
                </c:pt>
                <c:pt idx="150">
                  <c:v>1.9640838727354999E-3</c:v>
                </c:pt>
                <c:pt idx="151">
                  <c:v>2.18848511576653E-3</c:v>
                </c:pt>
                <c:pt idx="152">
                  <c:v>2.3849073331803101E-3</c:v>
                </c:pt>
                <c:pt idx="153">
                  <c:v>2.5470687542110699E-3</c:v>
                </c:pt>
                <c:pt idx="154">
                  <c:v>2.6711316313594601E-3</c:v>
                </c:pt>
                <c:pt idx="155">
                  <c:v>2.7555271517485402E-3</c:v>
                </c:pt>
                <c:pt idx="156">
                  <c:v>2.80067604035139E-3</c:v>
                </c:pt>
                <c:pt idx="157">
                  <c:v>2.8086146339774101E-3</c:v>
                </c:pt>
                <c:pt idx="158">
                  <c:v>2.7826610021293198E-3</c:v>
                </c:pt>
                <c:pt idx="159">
                  <c:v>2.7269993443042001E-3</c:v>
                </c:pt>
                <c:pt idx="160">
                  <c:v>2.1296145860105801E-3</c:v>
                </c:pt>
                <c:pt idx="161">
                  <c:v>1.9772059749811901E-3</c:v>
                </c:pt>
                <c:pt idx="162">
                  <c:v>1.7521337140351499E-3</c:v>
                </c:pt>
                <c:pt idx="163">
                  <c:v>1.4843459939584099E-3</c:v>
                </c:pt>
                <c:pt idx="164">
                  <c:v>1.2028687633574E-3</c:v>
                </c:pt>
                <c:pt idx="165">
                  <c:v>9.3280157307162903E-4</c:v>
                </c:pt>
                <c:pt idx="166">
                  <c:v>6.9342064671218395E-4</c:v>
                </c:pt>
                <c:pt idx="167">
                  <c:v>4.9737759400159099E-4</c:v>
                </c:pt>
                <c:pt idx="168">
                  <c:v>3.50794260157272E-4</c:v>
                </c:pt>
                <c:pt idx="169">
                  <c:v>2.5402568280696901E-4</c:v>
                </c:pt>
                <c:pt idx="170">
                  <c:v>2.37744330661371E-4</c:v>
                </c:pt>
                <c:pt idx="171">
                  <c:v>2.1467280748765899E-4</c:v>
                </c:pt>
                <c:pt idx="172">
                  <c:v>2.07378208870068E-4</c:v>
                </c:pt>
                <c:pt idx="173">
                  <c:v>2.1184932847973E-4</c:v>
                </c:pt>
                <c:pt idx="174">
                  <c:v>2.2448817617259901E-4</c:v>
                </c:pt>
                <c:pt idx="175">
                  <c:v>2.4214976292569201E-4</c:v>
                </c:pt>
                <c:pt idx="176">
                  <c:v>2.6222306769341198E-4</c:v>
                </c:pt>
                <c:pt idx="177">
                  <c:v>2.8260424733161899E-4</c:v>
                </c:pt>
                <c:pt idx="178">
                  <c:v>3.01677093375474E-4</c:v>
                </c:pt>
                <c:pt idx="179">
                  <c:v>3.18278296617791E-4</c:v>
                </c:pt>
                <c:pt idx="180">
                  <c:v>1.1519468389451499E-3</c:v>
                </c:pt>
                <c:pt idx="181">
                  <c:v>1.16397032979876E-3</c:v>
                </c:pt>
                <c:pt idx="182">
                  <c:v>1.1489359894767399E-3</c:v>
                </c:pt>
                <c:pt idx="183">
                  <c:v>1.11037667375058E-3</c:v>
                </c:pt>
                <c:pt idx="184">
                  <c:v>1.0527559788897601E-3</c:v>
                </c:pt>
                <c:pt idx="185">
                  <c:v>9.8094309214502595E-4</c:v>
                </c:pt>
                <c:pt idx="186">
                  <c:v>8.9991424465552005E-4</c:v>
                </c:pt>
                <c:pt idx="187">
                  <c:v>8.1445457180961999E-4</c:v>
                </c:pt>
                <c:pt idx="188">
                  <c:v>7.2892045136541096E-4</c:v>
                </c:pt>
                <c:pt idx="189">
                  <c:v>6.4706202829256697E-4</c:v>
                </c:pt>
                <c:pt idx="190">
                  <c:v>1.50452519301325E-3</c:v>
                </c:pt>
                <c:pt idx="191">
                  <c:v>1.58284488134086E-3</c:v>
                </c:pt>
                <c:pt idx="192">
                  <c:v>1.63286994211376E-3</c:v>
                </c:pt>
                <c:pt idx="193">
                  <c:v>1.6550754662603101E-3</c:v>
                </c:pt>
                <c:pt idx="194">
                  <c:v>1.65120768360794E-3</c:v>
                </c:pt>
                <c:pt idx="195">
                  <c:v>1.6239868709817501E-3</c:v>
                </c:pt>
                <c:pt idx="196">
                  <c:v>1.5767754521220901E-3</c:v>
                </c:pt>
                <c:pt idx="197">
                  <c:v>1.5132911503315E-3</c:v>
                </c:pt>
                <c:pt idx="198">
                  <c:v>1.43734156154096E-3</c:v>
                </c:pt>
                <c:pt idx="199">
                  <c:v>1.35263684205711E-3</c:v>
                </c:pt>
                <c:pt idx="200">
                  <c:v>1.36964183184318E-4</c:v>
                </c:pt>
                <c:pt idx="201">
                  <c:v>1.3918874901719399E-4</c:v>
                </c:pt>
                <c:pt idx="202">
                  <c:v>1.4597296831197999E-4</c:v>
                </c:pt>
                <c:pt idx="203">
                  <c:v>1.5541698667220801E-4</c:v>
                </c:pt>
                <c:pt idx="204">
                  <c:v>1.6586905985604999E-4</c:v>
                </c:pt>
                <c:pt idx="205">
                  <c:v>1.7596269026398699E-4</c:v>
                </c:pt>
                <c:pt idx="206">
                  <c:v>1.84677628567442E-4</c:v>
                </c:pt>
                <c:pt idx="207">
                  <c:v>1.91317434655502E-4</c:v>
                </c:pt>
                <c:pt idx="208">
                  <c:v>1.95498112589121E-4</c:v>
                </c:pt>
                <c:pt idx="209">
                  <c:v>1.97105808183551E-4</c:v>
                </c:pt>
                <c:pt idx="210">
                  <c:v>1.3740230351686499E-3</c:v>
                </c:pt>
                <c:pt idx="211">
                  <c:v>1.3573357136920101E-3</c:v>
                </c:pt>
                <c:pt idx="212">
                  <c:v>1.32987380493432E-3</c:v>
                </c:pt>
                <c:pt idx="213">
                  <c:v>1.29349250346422E-3</c:v>
                </c:pt>
                <c:pt idx="214">
                  <c:v>1.2500921729952099E-3</c:v>
                </c:pt>
                <c:pt idx="215">
                  <c:v>1.20147597044706E-3</c:v>
                </c:pt>
                <c:pt idx="216">
                  <c:v>1.1494024656713E-3</c:v>
                </c:pt>
                <c:pt idx="217">
                  <c:v>1.0953736491501301E-3</c:v>
                </c:pt>
                <c:pt idx="218">
                  <c:v>1.04079814627767E-3</c:v>
                </c:pt>
                <c:pt idx="219">
                  <c:v>9.8680774681270101E-4</c:v>
                </c:pt>
                <c:pt idx="220">
                  <c:v>7.9515269026160205E-3</c:v>
                </c:pt>
                <c:pt idx="221">
                  <c:v>7.9479794949293206E-3</c:v>
                </c:pt>
                <c:pt idx="222">
                  <c:v>7.6791141182184202E-3</c:v>
                </c:pt>
                <c:pt idx="223">
                  <c:v>7.1907388046383901E-3</c:v>
                </c:pt>
                <c:pt idx="224">
                  <c:v>6.53356499969959E-3</c:v>
                </c:pt>
                <c:pt idx="225">
                  <c:v>5.7597723789513102E-3</c:v>
                </c:pt>
                <c:pt idx="226">
                  <c:v>4.9204248934984198E-3</c:v>
                </c:pt>
                <c:pt idx="227">
                  <c:v>4.0634023025631896E-3</c:v>
                </c:pt>
                <c:pt idx="228">
                  <c:v>3.2315957359969599E-3</c:v>
                </c:pt>
                <c:pt idx="229">
                  <c:v>2.4617854505777398E-3</c:v>
                </c:pt>
                <c:pt idx="230">
                  <c:v>3.4033916890621198E-3</c:v>
                </c:pt>
                <c:pt idx="231">
                  <c:v>4.1239890269935096E-3</c:v>
                </c:pt>
                <c:pt idx="232">
                  <c:v>4.5817731879651599E-3</c:v>
                </c:pt>
                <c:pt idx="233">
                  <c:v>4.7413287684321404E-3</c:v>
                </c:pt>
                <c:pt idx="234">
                  <c:v>4.6152519062161498E-3</c:v>
                </c:pt>
                <c:pt idx="235">
                  <c:v>4.2509362101554897E-3</c:v>
                </c:pt>
                <c:pt idx="236">
                  <c:v>3.7159477360546602E-3</c:v>
                </c:pt>
                <c:pt idx="237">
                  <c:v>3.08460486121476E-3</c:v>
                </c:pt>
                <c:pt idx="238">
                  <c:v>2.42740591056645E-3</c:v>
                </c:pt>
                <c:pt idx="239">
                  <c:v>1.8037029076367599E-3</c:v>
                </c:pt>
                <c:pt idx="240">
                  <c:v>4.5687780948355799E-4</c:v>
                </c:pt>
                <c:pt idx="241">
                  <c:v>5.2870641229674198E-4</c:v>
                </c:pt>
                <c:pt idx="242">
                  <c:v>6.06058747507632E-4</c:v>
                </c:pt>
                <c:pt idx="243">
                  <c:v>6.8134471075609305E-4</c:v>
                </c:pt>
                <c:pt idx="244">
                  <c:v>7.4907927773892901E-4</c:v>
                </c:pt>
                <c:pt idx="245">
                  <c:v>8.0560287460684798E-4</c:v>
                </c:pt>
                <c:pt idx="246">
                  <c:v>8.4878044435754397E-4</c:v>
                </c:pt>
                <c:pt idx="247">
                  <c:v>8.77717684488743E-4</c:v>
                </c:pt>
                <c:pt idx="248">
                  <c:v>8.9250149903818997E-4</c:v>
                </c:pt>
                <c:pt idx="249">
                  <c:v>8.93979333341122E-4</c:v>
                </c:pt>
                <c:pt idx="250">
                  <c:v>6.3361792126670501E-4</c:v>
                </c:pt>
                <c:pt idx="251">
                  <c:v>6.2436662847176205E-4</c:v>
                </c:pt>
                <c:pt idx="252">
                  <c:v>6.0288165695965301E-4</c:v>
                </c:pt>
                <c:pt idx="253">
                  <c:v>5.7181774172931899E-4</c:v>
                </c:pt>
                <c:pt idx="254">
                  <c:v>5.3412490524351597E-4</c:v>
                </c:pt>
                <c:pt idx="255">
                  <c:v>4.9271358875557802E-4</c:v>
                </c:pt>
                <c:pt idx="256">
                  <c:v>4.5031876652501502E-4</c:v>
                </c:pt>
                <c:pt idx="257">
                  <c:v>4.0931641706265498E-4</c:v>
                </c:pt>
                <c:pt idx="258">
                  <c:v>3.7163830711506302E-4</c:v>
                </c:pt>
                <c:pt idx="259">
                  <c:v>3.3870557672344099E-4</c:v>
                </c:pt>
                <c:pt idx="260">
                  <c:v>5.5289389565587E-3</c:v>
                </c:pt>
                <c:pt idx="261">
                  <c:v>5.5889263749122602E-3</c:v>
                </c:pt>
                <c:pt idx="262">
                  <c:v>5.5692973546683797E-3</c:v>
                </c:pt>
                <c:pt idx="263">
                  <c:v>5.4788747802376799E-3</c:v>
                </c:pt>
                <c:pt idx="264">
                  <c:v>5.3279758431017399E-3</c:v>
                </c:pt>
                <c:pt idx="265">
                  <c:v>5.1274639554321801E-3</c:v>
                </c:pt>
                <c:pt idx="266">
                  <c:v>4.8881703987717602E-3</c:v>
                </c:pt>
                <c:pt idx="267">
                  <c:v>4.6207723207771804E-3</c:v>
                </c:pt>
                <c:pt idx="268">
                  <c:v>4.33475105091929E-3</c:v>
                </c:pt>
                <c:pt idx="269">
                  <c:v>4.0386235341429702E-3</c:v>
                </c:pt>
                <c:pt idx="270">
                  <c:v>2.1059557329863301E-3</c:v>
                </c:pt>
                <c:pt idx="271">
                  <c:v>2.3215557448565999E-3</c:v>
                </c:pt>
                <c:pt idx="272">
                  <c:v>2.4705429095774902E-3</c:v>
                </c:pt>
                <c:pt idx="273">
                  <c:v>2.5517828762531298E-3</c:v>
                </c:pt>
                <c:pt idx="274">
                  <c:v>2.5680793914943899E-3</c:v>
                </c:pt>
                <c:pt idx="275">
                  <c:v>2.5250613689422599E-3</c:v>
                </c:pt>
                <c:pt idx="276">
                  <c:v>2.4304422549903401E-3</c:v>
                </c:pt>
                <c:pt idx="277">
                  <c:v>2.2931420244276502E-3</c:v>
                </c:pt>
                <c:pt idx="278">
                  <c:v>2.1227353718131798E-3</c:v>
                </c:pt>
                <c:pt idx="279">
                  <c:v>1.92894670180976E-3</c:v>
                </c:pt>
                <c:pt idx="280">
                  <c:v>2.30422359891236E-3</c:v>
                </c:pt>
                <c:pt idx="281">
                  <c:v>2.4084141477942501E-3</c:v>
                </c:pt>
                <c:pt idx="282">
                  <c:v>2.4777685757726401E-3</c:v>
                </c:pt>
                <c:pt idx="283">
                  <c:v>2.51333764754236E-3</c:v>
                </c:pt>
                <c:pt idx="284">
                  <c:v>2.5172634050250101E-3</c:v>
                </c:pt>
                <c:pt idx="285">
                  <c:v>2.49246065504849E-3</c:v>
                </c:pt>
                <c:pt idx="286">
                  <c:v>2.44243862107396E-3</c:v>
                </c:pt>
                <c:pt idx="287">
                  <c:v>2.3709842935204502E-3</c:v>
                </c:pt>
                <c:pt idx="288">
                  <c:v>2.2819766309112302E-3</c:v>
                </c:pt>
                <c:pt idx="289">
                  <c:v>2.1792491897940601E-3</c:v>
                </c:pt>
                <c:pt idx="290">
                  <c:v>3.3816992072388503E-4</c:v>
                </c:pt>
                <c:pt idx="291">
                  <c:v>3.71632981114089E-4</c:v>
                </c:pt>
                <c:pt idx="292">
                  <c:v>3.9221125189214901E-4</c:v>
                </c:pt>
                <c:pt idx="293">
                  <c:v>3.9959183777682499E-4</c:v>
                </c:pt>
                <c:pt idx="294">
                  <c:v>3.9488327456638201E-4</c:v>
                </c:pt>
                <c:pt idx="295">
                  <c:v>3.80259443772957E-4</c:v>
                </c:pt>
                <c:pt idx="296">
                  <c:v>3.58525896444917E-4</c:v>
                </c:pt>
                <c:pt idx="297">
                  <c:v>3.3271836582571301E-4</c:v>
                </c:pt>
                <c:pt idx="298">
                  <c:v>3.0575820710509999E-4</c:v>
                </c:pt>
                <c:pt idx="299">
                  <c:v>2.8017043950967502E-4</c:v>
                </c:pt>
                <c:pt idx="300">
                  <c:v>2.98993632895872E-4</c:v>
                </c:pt>
                <c:pt idx="301">
                  <c:v>3.18361446261406E-4</c:v>
                </c:pt>
                <c:pt idx="302">
                  <c:v>3.3398662344552598E-4</c:v>
                </c:pt>
                <c:pt idx="303">
                  <c:v>3.44248837791383E-4</c:v>
                </c:pt>
                <c:pt idx="304">
                  <c:v>3.4843423054553601E-4</c:v>
                </c:pt>
                <c:pt idx="305">
                  <c:v>3.4664032864384299E-4</c:v>
                </c:pt>
                <c:pt idx="306">
                  <c:v>3.3960977452807101E-4</c:v>
                </c:pt>
                <c:pt idx="307">
                  <c:v>3.2852837466634799E-4</c:v>
                </c:pt>
                <c:pt idx="308">
                  <c:v>3.14813078148291E-4</c:v>
                </c:pt>
                <c:pt idx="309">
                  <c:v>2.9990921029821E-4</c:v>
                </c:pt>
                <c:pt idx="310">
                  <c:v>1.2602959759533401E-3</c:v>
                </c:pt>
                <c:pt idx="311">
                  <c:v>1.24324997887015E-3</c:v>
                </c:pt>
                <c:pt idx="312">
                  <c:v>1.2211134890094399E-3</c:v>
                </c:pt>
                <c:pt idx="313">
                  <c:v>1.1947783641517199E-3</c:v>
                </c:pt>
                <c:pt idx="314">
                  <c:v>1.16509012877941E-3</c:v>
                </c:pt>
                <c:pt idx="315">
                  <c:v>1.13282725214958E-3</c:v>
                </c:pt>
                <c:pt idx="316">
                  <c:v>1.09871733002365E-3</c:v>
                </c:pt>
                <c:pt idx="317">
                  <c:v>1.0633956408128099E-3</c:v>
                </c:pt>
                <c:pt idx="318">
                  <c:v>1.0274336673319301E-3</c:v>
                </c:pt>
                <c:pt idx="319">
                  <c:v>9.913300164043899E-4</c:v>
                </c:pt>
                <c:pt idx="320">
                  <c:v>9.5060408057179302E-5</c:v>
                </c:pt>
                <c:pt idx="321">
                  <c:v>9.8361728305462802E-5</c:v>
                </c:pt>
                <c:pt idx="322">
                  <c:v>1.03071644844022E-4</c:v>
                </c:pt>
                <c:pt idx="323">
                  <c:v>1.08499749330804E-4</c:v>
                </c:pt>
                <c:pt idx="324">
                  <c:v>1.14091468276456E-4</c:v>
                </c:pt>
                <c:pt idx="325">
                  <c:v>1.19412652566098E-4</c:v>
                </c:pt>
                <c:pt idx="326">
                  <c:v>1.2414267985150199E-4</c:v>
                </c:pt>
                <c:pt idx="327">
                  <c:v>1.2806370796170099E-4</c:v>
                </c:pt>
                <c:pt idx="328">
                  <c:v>1.3104367826599601E-4</c:v>
                </c:pt>
                <c:pt idx="329">
                  <c:v>1.3302495062816899E-4</c:v>
                </c:pt>
                <c:pt idx="330">
                  <c:v>2.2162139066495001E-4</c:v>
                </c:pt>
                <c:pt idx="331">
                  <c:v>2.2075719607528299E-4</c:v>
                </c:pt>
                <c:pt idx="332">
                  <c:v>2.1796455257572201E-4</c:v>
                </c:pt>
                <c:pt idx="333">
                  <c:v>2.1354528144001999E-4</c:v>
                </c:pt>
                <c:pt idx="334">
                  <c:v>2.0783125364687299E-4</c:v>
                </c:pt>
                <c:pt idx="335">
                  <c:v>2.0116912492085199E-4</c:v>
                </c:pt>
                <c:pt idx="336">
                  <c:v>1.9389920635148899E-4</c:v>
                </c:pt>
                <c:pt idx="337">
                  <c:v>1.86336983460933E-4</c:v>
                </c:pt>
                <c:pt idx="338">
                  <c:v>1.7876867786981201E-4</c:v>
                </c:pt>
                <c:pt idx="339">
                  <c:v>1.7143751028925199E-4</c:v>
                </c:pt>
                <c:pt idx="340">
                  <c:v>3.5922817187383798E-4</c:v>
                </c:pt>
                <c:pt idx="341">
                  <c:v>3.5766314249485699E-4</c:v>
                </c:pt>
                <c:pt idx="342">
                  <c:v>3.5640245187096298E-4</c:v>
                </c:pt>
                <c:pt idx="343">
                  <c:v>3.55120107997209E-4</c:v>
                </c:pt>
                <c:pt idx="344">
                  <c:v>3.5352085251361099E-4</c:v>
                </c:pt>
                <c:pt idx="345">
                  <c:v>3.5137363011017398E-4</c:v>
                </c:pt>
                <c:pt idx="346">
                  <c:v>3.4851793316192898E-4</c:v>
                </c:pt>
                <c:pt idx="347">
                  <c:v>3.4487477387301602E-4</c:v>
                </c:pt>
                <c:pt idx="348">
                  <c:v>3.40443017194048E-4</c:v>
                </c:pt>
                <c:pt idx="349">
                  <c:v>3.3528381027281301E-4</c:v>
                </c:pt>
                <c:pt idx="350">
                  <c:v>1.1520691914483901E-3</c:v>
                </c:pt>
                <c:pt idx="351">
                  <c:v>1.14151474554092E-3</c:v>
                </c:pt>
                <c:pt idx="352">
                  <c:v>1.12766376696527E-3</c:v>
                </c:pt>
                <c:pt idx="353">
                  <c:v>1.1112634092569401E-3</c:v>
                </c:pt>
                <c:pt idx="354">
                  <c:v>1.09313859138638E-3</c:v>
                </c:pt>
                <c:pt idx="355">
                  <c:v>1.0741059668362099E-3</c:v>
                </c:pt>
                <c:pt idx="356">
                  <c:v>1.05489452835172E-3</c:v>
                </c:pt>
                <c:pt idx="357">
                  <c:v>1.03609834332019E-3</c:v>
                </c:pt>
                <c:pt idx="358">
                  <c:v>1.0181459365412599E-3</c:v>
                </c:pt>
                <c:pt idx="359">
                  <c:v>1.0012951679527801E-3</c:v>
                </c:pt>
              </c:numCache>
            </c:numRef>
          </c:yVal>
          <c:smooth val="0"/>
          <c:extLst xmlns:c16r2="http://schemas.microsoft.com/office/drawing/2015/06/chart">
            <c:ext xmlns:c16="http://schemas.microsoft.com/office/drawing/2014/chart" uri="{C3380CC4-5D6E-409C-BE32-E72D297353CC}">
              <c16:uniqueId val="{00000000-3939-5545-9EF2-BF4F17C85DEF}"/>
            </c:ext>
          </c:extLst>
        </c:ser>
        <c:dLbls>
          <c:showLegendKey val="0"/>
          <c:showVal val="0"/>
          <c:showCatName val="0"/>
          <c:showSerName val="0"/>
          <c:showPercent val="0"/>
          <c:showBubbleSize val="0"/>
        </c:dLbls>
        <c:axId val="285782704"/>
        <c:axId val="285783096"/>
      </c:scatterChart>
      <c:valAx>
        <c:axId val="2857827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S"/>
                  <a:t>Epoc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E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285783096"/>
        <c:crosses val="autoZero"/>
        <c:crossBetween val="midCat"/>
      </c:valAx>
      <c:valAx>
        <c:axId val="2857830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S"/>
                  <a:t>Error de entrenamient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E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285782704"/>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ES"/>
              <a:t>Error de entrenamiento</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S"/>
        </a:p>
      </c:txPr>
    </c:title>
    <c:autoTitleDeleted val="0"/>
    <c:plotArea>
      <c:layout/>
      <c:scatterChart>
        <c:scatterStyle val="lineMarker"/>
        <c:varyColors val="0"/>
        <c:ser>
          <c:idx val="0"/>
          <c:order val="0"/>
          <c:spPr>
            <a:ln w="19050" cap="rnd">
              <a:solidFill>
                <a:schemeClr val="accent1"/>
              </a:solidFill>
              <a:round/>
            </a:ln>
            <a:effectLst/>
          </c:spPr>
          <c:marker>
            <c:symbol val="none"/>
          </c:marker>
          <c:xVal>
            <c:numRef>
              <c:f>'Datos modelo'!$A$2:$A$391</c:f>
              <c:numCache>
                <c:formatCode>General</c:formatCode>
                <c:ptCount val="390"/>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pt idx="370">
                  <c:v>370</c:v>
                </c:pt>
                <c:pt idx="371">
                  <c:v>371</c:v>
                </c:pt>
                <c:pt idx="372">
                  <c:v>372</c:v>
                </c:pt>
                <c:pt idx="373">
                  <c:v>373</c:v>
                </c:pt>
                <c:pt idx="374">
                  <c:v>374</c:v>
                </c:pt>
                <c:pt idx="375">
                  <c:v>375</c:v>
                </c:pt>
                <c:pt idx="376">
                  <c:v>376</c:v>
                </c:pt>
                <c:pt idx="377">
                  <c:v>377</c:v>
                </c:pt>
                <c:pt idx="378">
                  <c:v>378</c:v>
                </c:pt>
                <c:pt idx="379">
                  <c:v>379</c:v>
                </c:pt>
                <c:pt idx="380">
                  <c:v>380</c:v>
                </c:pt>
                <c:pt idx="381">
                  <c:v>381</c:v>
                </c:pt>
                <c:pt idx="382">
                  <c:v>382</c:v>
                </c:pt>
                <c:pt idx="383">
                  <c:v>383</c:v>
                </c:pt>
                <c:pt idx="384">
                  <c:v>384</c:v>
                </c:pt>
                <c:pt idx="385">
                  <c:v>385</c:v>
                </c:pt>
                <c:pt idx="386">
                  <c:v>386</c:v>
                </c:pt>
                <c:pt idx="387">
                  <c:v>387</c:v>
                </c:pt>
                <c:pt idx="388">
                  <c:v>388</c:v>
                </c:pt>
                <c:pt idx="389">
                  <c:v>389</c:v>
                </c:pt>
              </c:numCache>
            </c:numRef>
          </c:xVal>
          <c:yVal>
            <c:numRef>
              <c:f>'Datos modelo'!$B$2:$B$391</c:f>
              <c:numCache>
                <c:formatCode>General</c:formatCode>
                <c:ptCount val="390"/>
                <c:pt idx="0">
                  <c:v>5.47566840576688E-2</c:v>
                </c:pt>
                <c:pt idx="1">
                  <c:v>5.4290739775407999E-2</c:v>
                </c:pt>
                <c:pt idx="2">
                  <c:v>5.3884068362199701E-2</c:v>
                </c:pt>
                <c:pt idx="3">
                  <c:v>5.3247615949219E-2</c:v>
                </c:pt>
                <c:pt idx="4">
                  <c:v>5.19785265440703E-2</c:v>
                </c:pt>
                <c:pt idx="5">
                  <c:v>4.9457497699210699E-2</c:v>
                </c:pt>
                <c:pt idx="6">
                  <c:v>4.4208177382473603E-2</c:v>
                </c:pt>
                <c:pt idx="7">
                  <c:v>3.4234418482409698E-2</c:v>
                </c:pt>
                <c:pt idx="8">
                  <c:v>2.1926299270408699E-2</c:v>
                </c:pt>
                <c:pt idx="9">
                  <c:v>1.5574796188847599E-2</c:v>
                </c:pt>
                <c:pt idx="10">
                  <c:v>4.2165024206042298E-3</c:v>
                </c:pt>
                <c:pt idx="11">
                  <c:v>3.89712303876877E-3</c:v>
                </c:pt>
                <c:pt idx="12">
                  <c:v>3.4244286362081801E-3</c:v>
                </c:pt>
                <c:pt idx="13">
                  <c:v>2.8678257949650301E-3</c:v>
                </c:pt>
                <c:pt idx="14">
                  <c:v>2.2899138275533902E-3</c:v>
                </c:pt>
                <c:pt idx="15">
                  <c:v>1.7414591275155501E-3</c:v>
                </c:pt>
                <c:pt idx="16">
                  <c:v>1.2591634877026101E-3</c:v>
                </c:pt>
                <c:pt idx="17">
                  <c:v>8.6552143329754504E-4</c:v>
                </c:pt>
                <c:pt idx="18">
                  <c:v>5.7008932344615503E-4</c:v>
                </c:pt>
                <c:pt idx="19">
                  <c:v>3.71663249097764E-4</c:v>
                </c:pt>
                <c:pt idx="20">
                  <c:v>1.12154564703815E-4</c:v>
                </c:pt>
                <c:pt idx="21">
                  <c:v>2.1216817549429799E-4</c:v>
                </c:pt>
                <c:pt idx="22">
                  <c:v>3.42526531312615E-4</c:v>
                </c:pt>
                <c:pt idx="23">
                  <c:v>4.7779135638848001E-4</c:v>
                </c:pt>
                <c:pt idx="24">
                  <c:v>5.9819302987307299E-4</c:v>
                </c:pt>
                <c:pt idx="25">
                  <c:v>6.9018662907183203E-4</c:v>
                </c:pt>
                <c:pt idx="26">
                  <c:v>7.4624741682782802E-4</c:v>
                </c:pt>
                <c:pt idx="27">
                  <c:v>7.6416763477027405E-4</c:v>
                </c:pt>
                <c:pt idx="28">
                  <c:v>7.4605119880288796E-4</c:v>
                </c:pt>
                <c:pt idx="29">
                  <c:v>6.9717958103865396E-4</c:v>
                </c:pt>
                <c:pt idx="30">
                  <c:v>5.5783563293516601E-3</c:v>
                </c:pt>
                <c:pt idx="31">
                  <c:v>5.1719169132411497E-3</c:v>
                </c:pt>
                <c:pt idx="32">
                  <c:v>4.6280222013592703E-3</c:v>
                </c:pt>
                <c:pt idx="33">
                  <c:v>4.0133218280971102E-3</c:v>
                </c:pt>
                <c:pt idx="34">
                  <c:v>3.3876332454383399E-3</c:v>
                </c:pt>
                <c:pt idx="35">
                  <c:v>2.8012979310005899E-3</c:v>
                </c:pt>
                <c:pt idx="36">
                  <c:v>2.2932915017008799E-3</c:v>
                </c:pt>
                <c:pt idx="37">
                  <c:v>1.8898987909779E-3</c:v>
                </c:pt>
                <c:pt idx="38">
                  <c:v>1.6041266499087199E-3</c:v>
                </c:pt>
                <c:pt idx="39">
                  <c:v>1.43602211028338E-3</c:v>
                </c:pt>
                <c:pt idx="40">
                  <c:v>4.9399808049202E-3</c:v>
                </c:pt>
                <c:pt idx="41">
                  <c:v>5.3998711518943301E-3</c:v>
                </c:pt>
                <c:pt idx="42">
                  <c:v>5.4779541678726699E-3</c:v>
                </c:pt>
                <c:pt idx="43">
                  <c:v>5.2145468071103096E-3</c:v>
                </c:pt>
                <c:pt idx="44">
                  <c:v>4.68813581392169E-3</c:v>
                </c:pt>
                <c:pt idx="45">
                  <c:v>3.9931163191795297E-3</c:v>
                </c:pt>
                <c:pt idx="46">
                  <c:v>3.2249791547656098E-3</c:v>
                </c:pt>
                <c:pt idx="47">
                  <c:v>2.46589933522046E-3</c:v>
                </c:pt>
                <c:pt idx="48">
                  <c:v>1.7795941093936599E-3</c:v>
                </c:pt>
                <c:pt idx="49">
                  <c:v>1.20897823944688E-3</c:v>
                </c:pt>
                <c:pt idx="50">
                  <c:v>6.2565197004005302E-4</c:v>
                </c:pt>
                <c:pt idx="51">
                  <c:v>8.0549559788778403E-4</c:v>
                </c:pt>
                <c:pt idx="52">
                  <c:v>9.778239764273171E-4</c:v>
                </c:pt>
                <c:pt idx="53">
                  <c:v>1.12677598372102E-3</c:v>
                </c:pt>
                <c:pt idx="54">
                  <c:v>1.24227639753372E-3</c:v>
                </c:pt>
                <c:pt idx="55">
                  <c:v>1.3191472971811899E-3</c:v>
                </c:pt>
                <c:pt idx="56">
                  <c:v>1.3561289524659499E-3</c:v>
                </c:pt>
                <c:pt idx="57">
                  <c:v>1.35500321630389E-3</c:v>
                </c:pt>
                <c:pt idx="58">
                  <c:v>1.31974194664508E-3</c:v>
                </c:pt>
                <c:pt idx="59">
                  <c:v>1.25583470799029E-3</c:v>
                </c:pt>
                <c:pt idx="60">
                  <c:v>4.9032166134566101E-4</c:v>
                </c:pt>
                <c:pt idx="61">
                  <c:v>5.1921280100941701E-4</c:v>
                </c:pt>
                <c:pt idx="62">
                  <c:v>5.3468742407858404E-4</c:v>
                </c:pt>
                <c:pt idx="63">
                  <c:v>5.3714902605861404E-4</c:v>
                </c:pt>
                <c:pt idx="64">
                  <c:v>5.2780570695176699E-4</c:v>
                </c:pt>
                <c:pt idx="65">
                  <c:v>5.08446770254523E-4</c:v>
                </c:pt>
                <c:pt idx="66">
                  <c:v>4.8119909479282802E-4</c:v>
                </c:pt>
                <c:pt idx="67">
                  <c:v>4.48328879429027E-4</c:v>
                </c:pt>
                <c:pt idx="68">
                  <c:v>4.1206052992492898E-4</c:v>
                </c:pt>
                <c:pt idx="69">
                  <c:v>3.7444851477630398E-4</c:v>
                </c:pt>
                <c:pt idx="70">
                  <c:v>3.60905239358544E-3</c:v>
                </c:pt>
                <c:pt idx="71">
                  <c:v>3.5632050130516299E-3</c:v>
                </c:pt>
                <c:pt idx="72">
                  <c:v>3.4678028896451001E-3</c:v>
                </c:pt>
                <c:pt idx="73">
                  <c:v>3.3319334033876701E-3</c:v>
                </c:pt>
                <c:pt idx="74">
                  <c:v>3.1649740412831302E-3</c:v>
                </c:pt>
                <c:pt idx="75">
                  <c:v>2.9759346507489699E-3</c:v>
                </c:pt>
                <c:pt idx="76">
                  <c:v>2.7730849105864798E-3</c:v>
                </c:pt>
                <c:pt idx="77">
                  <c:v>2.5636418722569899E-3</c:v>
                </c:pt>
                <c:pt idx="78">
                  <c:v>2.3536889348179102E-3</c:v>
                </c:pt>
                <c:pt idx="79">
                  <c:v>2.1481076255440699E-3</c:v>
                </c:pt>
                <c:pt idx="80">
                  <c:v>2.1179228497203399E-4</c:v>
                </c:pt>
                <c:pt idx="81">
                  <c:v>1.75277527887374E-4</c:v>
                </c:pt>
                <c:pt idx="82">
                  <c:v>1.6787873755674801E-4</c:v>
                </c:pt>
                <c:pt idx="83">
                  <c:v>1.82155330548994E-4</c:v>
                </c:pt>
                <c:pt idx="84">
                  <c:v>2.1044933237135399E-4</c:v>
                </c:pt>
                <c:pt idx="85">
                  <c:v>2.4563047918491098E-4</c:v>
                </c:pt>
                <c:pt idx="86">
                  <c:v>2.8160781948827202E-4</c:v>
                </c:pt>
                <c:pt idx="87">
                  <c:v>3.1362875597551498E-4</c:v>
                </c:pt>
                <c:pt idx="88">
                  <c:v>3.38392390403897E-4</c:v>
                </c:pt>
                <c:pt idx="89">
                  <c:v>3.5401008790358901E-4</c:v>
                </c:pt>
                <c:pt idx="90">
                  <c:v>1.97948049753904E-3</c:v>
                </c:pt>
                <c:pt idx="91">
                  <c:v>1.92442559637129E-3</c:v>
                </c:pt>
                <c:pt idx="92">
                  <c:v>1.8403294961899499E-3</c:v>
                </c:pt>
                <c:pt idx="93">
                  <c:v>1.7338601173833E-3</c:v>
                </c:pt>
                <c:pt idx="94">
                  <c:v>1.61160598509014E-3</c:v>
                </c:pt>
                <c:pt idx="95">
                  <c:v>1.4797372277826099E-3</c:v>
                </c:pt>
                <c:pt idx="96">
                  <c:v>1.3437282759696299E-3</c:v>
                </c:pt>
                <c:pt idx="97">
                  <c:v>1.20822491589934E-3</c:v>
                </c:pt>
                <c:pt idx="98">
                  <c:v>1.07694859616458E-3</c:v>
                </c:pt>
                <c:pt idx="99">
                  <c:v>9.5274311024695602E-4</c:v>
                </c:pt>
                <c:pt idx="100">
                  <c:v>1.5942790778353799E-3</c:v>
                </c:pt>
                <c:pt idx="101">
                  <c:v>1.71712716110051E-3</c:v>
                </c:pt>
                <c:pt idx="102">
                  <c:v>1.80331652518362E-3</c:v>
                </c:pt>
                <c:pt idx="103">
                  <c:v>1.8537796568125499E-3</c:v>
                </c:pt>
                <c:pt idx="104">
                  <c:v>1.8706638365984E-3</c:v>
                </c:pt>
                <c:pt idx="105">
                  <c:v>1.85692636296153E-3</c:v>
                </c:pt>
                <c:pt idx="106">
                  <c:v>1.81601149961352E-3</c:v>
                </c:pt>
                <c:pt idx="107">
                  <c:v>1.7517554806545401E-3</c:v>
                </c:pt>
                <c:pt idx="108">
                  <c:v>1.66804855689406E-3</c:v>
                </c:pt>
                <c:pt idx="109">
                  <c:v>1.5688445419073101E-3</c:v>
                </c:pt>
                <c:pt idx="110">
                  <c:v>5.8162254281342004E-3</c:v>
                </c:pt>
                <c:pt idx="111">
                  <c:v>5.3078825585544101E-3</c:v>
                </c:pt>
                <c:pt idx="112">
                  <c:v>4.6832598745822898E-3</c:v>
                </c:pt>
                <c:pt idx="113">
                  <c:v>3.9928122423589204E-3</c:v>
                </c:pt>
                <c:pt idx="114">
                  <c:v>3.2821146305650499E-3</c:v>
                </c:pt>
                <c:pt idx="115">
                  <c:v>2.5923363864421801E-3</c:v>
                </c:pt>
                <c:pt idx="116">
                  <c:v>1.9586216658353801E-3</c:v>
                </c:pt>
                <c:pt idx="117">
                  <c:v>1.40894448850304E-3</c:v>
                </c:pt>
                <c:pt idx="118">
                  <c:v>9.6307153580710303E-4</c:v>
                </c:pt>
                <c:pt idx="119">
                  <c:v>6.3180865254253203E-4</c:v>
                </c:pt>
                <c:pt idx="120">
                  <c:v>2.6622577570378802E-3</c:v>
                </c:pt>
                <c:pt idx="121">
                  <c:v>3.2654490787535902E-3</c:v>
                </c:pt>
                <c:pt idx="122">
                  <c:v>3.6233090795576598E-3</c:v>
                </c:pt>
                <c:pt idx="123">
                  <c:v>3.7096545565873402E-3</c:v>
                </c:pt>
                <c:pt idx="124">
                  <c:v>3.5464016254991302E-3</c:v>
                </c:pt>
                <c:pt idx="125">
                  <c:v>3.1876640859991299E-3</c:v>
                </c:pt>
                <c:pt idx="126">
                  <c:v>2.70275981165469E-3</c:v>
                </c:pt>
                <c:pt idx="127">
                  <c:v>2.1623889915645101E-3</c:v>
                </c:pt>
                <c:pt idx="128">
                  <c:v>1.6288190381601501E-3</c:v>
                </c:pt>
                <c:pt idx="129">
                  <c:v>1.1501628905534701E-3</c:v>
                </c:pt>
                <c:pt idx="130">
                  <c:v>1.07367767486721E-3</c:v>
                </c:pt>
                <c:pt idx="131">
                  <c:v>8.7835115846246503E-4</c:v>
                </c:pt>
                <c:pt idx="132">
                  <c:v>7.19554198440164E-4</c:v>
                </c:pt>
                <c:pt idx="133">
                  <c:v>5.94372802879661E-4</c:v>
                </c:pt>
                <c:pt idx="134">
                  <c:v>4.9915729323402101E-4</c:v>
                </c:pt>
                <c:pt idx="135">
                  <c:v>4.2987993219867397E-4</c:v>
                </c:pt>
                <c:pt idx="136">
                  <c:v>3.8245244650170202E-4</c:v>
                </c:pt>
                <c:pt idx="137">
                  <c:v>3.5292236134409899E-4</c:v>
                </c:pt>
                <c:pt idx="138">
                  <c:v>3.37614677846432E-4</c:v>
                </c:pt>
                <c:pt idx="139">
                  <c:v>3.3322384115308501E-4</c:v>
                </c:pt>
                <c:pt idx="140">
                  <c:v>8.0411520320922104E-4</c:v>
                </c:pt>
                <c:pt idx="141">
                  <c:v>7.2977249510586305E-4</c:v>
                </c:pt>
                <c:pt idx="142">
                  <c:v>6.6369306296110197E-4</c:v>
                </c:pt>
                <c:pt idx="143">
                  <c:v>6.0608069179579605E-4</c:v>
                </c:pt>
                <c:pt idx="144">
                  <c:v>5.5679806973785205E-4</c:v>
                </c:pt>
                <c:pt idx="145">
                  <c:v>5.1546667236834797E-4</c:v>
                </c:pt>
                <c:pt idx="146">
                  <c:v>4.8152712406590603E-4</c:v>
                </c:pt>
                <c:pt idx="147">
                  <c:v>4.5430148020386701E-4</c:v>
                </c:pt>
                <c:pt idx="148">
                  <c:v>4.3304622522555302E-4</c:v>
                </c:pt>
                <c:pt idx="149">
                  <c:v>4.16990980738774E-4</c:v>
                </c:pt>
                <c:pt idx="150">
                  <c:v>8.6755643133074002E-4</c:v>
                </c:pt>
                <c:pt idx="151">
                  <c:v>8.2776782801374804E-4</c:v>
                </c:pt>
                <c:pt idx="152">
                  <c:v>7.8894296893850001E-4</c:v>
                </c:pt>
                <c:pt idx="153">
                  <c:v>7.5137149542570103E-4</c:v>
                </c:pt>
                <c:pt idx="154">
                  <c:v>7.1520521305501504E-4</c:v>
                </c:pt>
                <c:pt idx="155">
                  <c:v>6.8057799944654096E-4</c:v>
                </c:pt>
                <c:pt idx="156">
                  <c:v>6.4757879590615598E-4</c:v>
                </c:pt>
                <c:pt idx="157">
                  <c:v>6.1626540264114705E-4</c:v>
                </c:pt>
                <c:pt idx="158">
                  <c:v>5.8666389668360396E-4</c:v>
                </c:pt>
                <c:pt idx="159">
                  <c:v>5.5877584964036898E-4</c:v>
                </c:pt>
                <c:pt idx="160">
                  <c:v>1.8174729775637399E-3</c:v>
                </c:pt>
                <c:pt idx="161">
                  <c:v>1.8610383849590999E-3</c:v>
                </c:pt>
                <c:pt idx="162">
                  <c:v>1.8886734033003499E-3</c:v>
                </c:pt>
                <c:pt idx="163">
                  <c:v>1.90149038098753E-3</c:v>
                </c:pt>
                <c:pt idx="164">
                  <c:v>1.9007388036698101E-3</c:v>
                </c:pt>
                <c:pt idx="165">
                  <c:v>1.88777560833842E-3</c:v>
                </c:pt>
                <c:pt idx="166">
                  <c:v>1.86397286597639E-3</c:v>
                </c:pt>
                <c:pt idx="167">
                  <c:v>1.8307470018044099E-3</c:v>
                </c:pt>
                <c:pt idx="168">
                  <c:v>1.78943260107189E-3</c:v>
                </c:pt>
                <c:pt idx="169">
                  <c:v>1.7413997557014201E-3</c:v>
                </c:pt>
                <c:pt idx="170">
                  <c:v>6.3164229504764097E-3</c:v>
                </c:pt>
                <c:pt idx="171">
                  <c:v>5.8048656210303298E-3</c:v>
                </c:pt>
                <c:pt idx="172">
                  <c:v>5.1273563876748102E-3</c:v>
                </c:pt>
                <c:pt idx="173">
                  <c:v>4.3823579326272002E-3</c:v>
                </c:pt>
                <c:pt idx="174">
                  <c:v>3.6563859321177001E-3</c:v>
                </c:pt>
                <c:pt idx="175">
                  <c:v>3.01751913502812E-3</c:v>
                </c:pt>
                <c:pt idx="176">
                  <c:v>2.5114333257079098E-3</c:v>
                </c:pt>
                <c:pt idx="177">
                  <c:v>2.1601088810712099E-3</c:v>
                </c:pt>
                <c:pt idx="178">
                  <c:v>1.96260074153543E-3</c:v>
                </c:pt>
                <c:pt idx="179">
                  <c:v>1.8985725473612599E-3</c:v>
                </c:pt>
                <c:pt idx="180">
                  <c:v>3.2513001933693899E-3</c:v>
                </c:pt>
                <c:pt idx="181">
                  <c:v>2.7588575612753599E-3</c:v>
                </c:pt>
                <c:pt idx="182">
                  <c:v>2.2890209220349802E-3</c:v>
                </c:pt>
                <c:pt idx="183">
                  <c:v>1.8571120453998501E-3</c:v>
                </c:pt>
                <c:pt idx="184">
                  <c:v>1.47535663563758E-3</c:v>
                </c:pt>
                <c:pt idx="185">
                  <c:v>1.15252286195755E-3</c:v>
                </c:pt>
                <c:pt idx="186">
                  <c:v>8.93680087756365E-4</c:v>
                </c:pt>
                <c:pt idx="187">
                  <c:v>7.0015637902543003E-4</c:v>
                </c:pt>
                <c:pt idx="188">
                  <c:v>5.6966510601341703E-4</c:v>
                </c:pt>
                <c:pt idx="189">
                  <c:v>4.9666687846183799E-4</c:v>
                </c:pt>
                <c:pt idx="190">
                  <c:v>4.54176496714354E-3</c:v>
                </c:pt>
                <c:pt idx="191">
                  <c:v>4.8107323236763503E-3</c:v>
                </c:pt>
                <c:pt idx="192">
                  <c:v>4.7699208371341202E-3</c:v>
                </c:pt>
                <c:pt idx="193">
                  <c:v>4.4575268402695699E-3</c:v>
                </c:pt>
                <c:pt idx="194">
                  <c:v>3.9459653198718999E-3</c:v>
                </c:pt>
                <c:pt idx="195">
                  <c:v>3.32183321006596E-3</c:v>
                </c:pt>
                <c:pt idx="196">
                  <c:v>2.6697146240621801E-3</c:v>
                </c:pt>
                <c:pt idx="197">
                  <c:v>2.06096726469696E-3</c:v>
                </c:pt>
                <c:pt idx="198">
                  <c:v>1.5472249360755099E-3</c:v>
                </c:pt>
                <c:pt idx="199">
                  <c:v>1.1580891441553801E-3</c:v>
                </c:pt>
                <c:pt idx="200">
                  <c:v>4.1730530210770699E-4</c:v>
                </c:pt>
                <c:pt idx="201">
                  <c:v>2.3907933791633701E-4</c:v>
                </c:pt>
                <c:pt idx="202">
                  <c:v>1.47683997056447E-4</c:v>
                </c:pt>
                <c:pt idx="203">
                  <c:v>1.27844061353244E-4</c:v>
                </c:pt>
                <c:pt idx="204">
                  <c:v>1.60406314535067E-4</c:v>
                </c:pt>
                <c:pt idx="205">
                  <c:v>2.25291514652781E-4</c:v>
                </c:pt>
                <c:pt idx="206">
                  <c:v>3.0385036370717E-4</c:v>
                </c:pt>
                <c:pt idx="207">
                  <c:v>3.8046136614866501E-4</c:v>
                </c:pt>
                <c:pt idx="208">
                  <c:v>4.4342735782265701E-4</c:v>
                </c:pt>
                <c:pt idx="209">
                  <c:v>4.8531798529438702E-4</c:v>
                </c:pt>
                <c:pt idx="210">
                  <c:v>1.15375325549394E-3</c:v>
                </c:pt>
                <c:pt idx="211">
                  <c:v>1.1243002954870499E-3</c:v>
                </c:pt>
                <c:pt idx="212">
                  <c:v>1.06422998942435E-3</c:v>
                </c:pt>
                <c:pt idx="213">
                  <c:v>9.805730078369379E-4</c:v>
                </c:pt>
                <c:pt idx="214">
                  <c:v>8.8083831360563603E-4</c:v>
                </c:pt>
                <c:pt idx="215">
                  <c:v>7.7245704596862197E-4</c:v>
                </c:pt>
                <c:pt idx="216">
                  <c:v>6.6224270267412099E-4</c:v>
                </c:pt>
                <c:pt idx="217">
                  <c:v>5.56307728402317E-4</c:v>
                </c:pt>
                <c:pt idx="218">
                  <c:v>4.5945672900416E-4</c:v>
                </c:pt>
                <c:pt idx="219">
                  <c:v>3.75279458239675E-4</c:v>
                </c:pt>
                <c:pt idx="220">
                  <c:v>9.5410319045186008E-3</c:v>
                </c:pt>
                <c:pt idx="221">
                  <c:v>9.6693309023976309E-3</c:v>
                </c:pt>
                <c:pt idx="222">
                  <c:v>9.6913846209645306E-3</c:v>
                </c:pt>
                <c:pt idx="223">
                  <c:v>9.6175679937005008E-3</c:v>
                </c:pt>
                <c:pt idx="224">
                  <c:v>9.4602098688483204E-3</c:v>
                </c:pt>
                <c:pt idx="225">
                  <c:v>9.2325601726770401E-3</c:v>
                </c:pt>
                <c:pt idx="226">
                  <c:v>8.9480876922607405E-3</c:v>
                </c:pt>
                <c:pt idx="227">
                  <c:v>8.61970614641905E-3</c:v>
                </c:pt>
                <c:pt idx="228">
                  <c:v>8.2594146952033008E-3</c:v>
                </c:pt>
                <c:pt idx="229">
                  <c:v>7.8780250623822195E-3</c:v>
                </c:pt>
                <c:pt idx="230">
                  <c:v>2.8190255397930698E-4</c:v>
                </c:pt>
                <c:pt idx="231">
                  <c:v>3.47981229424477E-4</c:v>
                </c:pt>
                <c:pt idx="232">
                  <c:v>4.1866276296787002E-4</c:v>
                </c:pt>
                <c:pt idx="233">
                  <c:v>4.8444076674059001E-4</c:v>
                </c:pt>
                <c:pt idx="234">
                  <c:v>5.3834530990570805E-4</c:v>
                </c:pt>
                <c:pt idx="235">
                  <c:v>5.7604105677455696E-4</c:v>
                </c:pt>
                <c:pt idx="236">
                  <c:v>5.9562042588368102E-4</c:v>
                </c:pt>
                <c:pt idx="237">
                  <c:v>5.9728376800194404E-4</c:v>
                </c:pt>
                <c:pt idx="238">
                  <c:v>5.8289535809308301E-4</c:v>
                </c:pt>
                <c:pt idx="239">
                  <c:v>5.5549468379467704E-4</c:v>
                </c:pt>
                <c:pt idx="240">
                  <c:v>8.6256401846185305E-4</c:v>
                </c:pt>
                <c:pt idx="241">
                  <c:v>8.3468150114640604E-4</c:v>
                </c:pt>
                <c:pt idx="242">
                  <c:v>8.0296449596062303E-4</c:v>
                </c:pt>
                <c:pt idx="243">
                  <c:v>7.6935323886573304E-4</c:v>
                </c:pt>
                <c:pt idx="244">
                  <c:v>7.3563202749937805E-4</c:v>
                </c:pt>
                <c:pt idx="245">
                  <c:v>7.0334289921447602E-4</c:v>
                </c:pt>
                <c:pt idx="246">
                  <c:v>6.73732836730778E-4</c:v>
                </c:pt>
                <c:pt idx="247">
                  <c:v>6.4770586322992997E-4</c:v>
                </c:pt>
                <c:pt idx="248">
                  <c:v>6.2587414868176005E-4</c:v>
                </c:pt>
                <c:pt idx="249">
                  <c:v>6.0848827706649899E-4</c:v>
                </c:pt>
                <c:pt idx="250">
                  <c:v>6.5166695276275299E-4</c:v>
                </c:pt>
                <c:pt idx="251">
                  <c:v>6.7597971064969897E-4</c:v>
                </c:pt>
                <c:pt idx="252">
                  <c:v>6.9026259006932399E-4</c:v>
                </c:pt>
                <c:pt idx="253">
                  <c:v>6.9481466198340102E-4</c:v>
                </c:pt>
                <c:pt idx="254">
                  <c:v>6.9034926127642404E-4</c:v>
                </c:pt>
                <c:pt idx="255">
                  <c:v>6.7788548767566703E-4</c:v>
                </c:pt>
                <c:pt idx="256">
                  <c:v>6.5866333898156903E-4</c:v>
                </c:pt>
                <c:pt idx="257">
                  <c:v>6.34013093076646E-4</c:v>
                </c:pt>
                <c:pt idx="258">
                  <c:v>6.0528749600052801E-4</c:v>
                </c:pt>
                <c:pt idx="259">
                  <c:v>5.7379476493224502E-4</c:v>
                </c:pt>
                <c:pt idx="260">
                  <c:v>1.79000559728593E-3</c:v>
                </c:pt>
                <c:pt idx="261">
                  <c:v>1.81442045141012E-3</c:v>
                </c:pt>
                <c:pt idx="262">
                  <c:v>1.7821488436311501E-3</c:v>
                </c:pt>
                <c:pt idx="263">
                  <c:v>1.7010135343298301E-3</c:v>
                </c:pt>
                <c:pt idx="264">
                  <c:v>1.58104347065091E-3</c:v>
                </c:pt>
                <c:pt idx="265">
                  <c:v>1.4334175502881399E-3</c:v>
                </c:pt>
                <c:pt idx="266">
                  <c:v>1.26956845633686E-3</c:v>
                </c:pt>
                <c:pt idx="267">
                  <c:v>1.10040220897645E-3</c:v>
                </c:pt>
                <c:pt idx="268">
                  <c:v>9.3569856835529197E-4</c:v>
                </c:pt>
                <c:pt idx="269">
                  <c:v>7.8356725862249699E-4</c:v>
                </c:pt>
                <c:pt idx="270">
                  <c:v>3.9464639849029498E-4</c:v>
                </c:pt>
                <c:pt idx="271">
                  <c:v>4.12804598454386E-4</c:v>
                </c:pt>
                <c:pt idx="272">
                  <c:v>4.4852850260213001E-4</c:v>
                </c:pt>
                <c:pt idx="273">
                  <c:v>4.9267581198364496E-4</c:v>
                </c:pt>
                <c:pt idx="274">
                  <c:v>5.3709355415776404E-4</c:v>
                </c:pt>
                <c:pt idx="275">
                  <c:v>5.7519332040101301E-4</c:v>
                </c:pt>
                <c:pt idx="276">
                  <c:v>6.0245709028094996E-4</c:v>
                </c:pt>
                <c:pt idx="277">
                  <c:v>6.1646488029509804E-4</c:v>
                </c:pt>
                <c:pt idx="278">
                  <c:v>6.1676983023062403E-4</c:v>
                </c:pt>
                <c:pt idx="279">
                  <c:v>6.0455501079559304E-4</c:v>
                </c:pt>
                <c:pt idx="280">
                  <c:v>1.4606713084504E-3</c:v>
                </c:pt>
                <c:pt idx="281">
                  <c:v>1.34330545552075E-3</c:v>
                </c:pt>
                <c:pt idx="282">
                  <c:v>1.1788507690653201E-3</c:v>
                </c:pt>
                <c:pt idx="283">
                  <c:v>9.8820938728749795E-4</c:v>
                </c:pt>
                <c:pt idx="284">
                  <c:v>7.9136044951155803E-4</c:v>
                </c:pt>
                <c:pt idx="285">
                  <c:v>6.0525396838784196E-4</c:v>
                </c:pt>
                <c:pt idx="286">
                  <c:v>4.4260622235015002E-4</c:v>
                </c:pt>
                <c:pt idx="287">
                  <c:v>3.11428069835529E-4</c:v>
                </c:pt>
                <c:pt idx="288">
                  <c:v>2.1519741858355701E-4</c:v>
                </c:pt>
                <c:pt idx="289">
                  <c:v>1.5346560394391401E-4</c:v>
                </c:pt>
                <c:pt idx="290">
                  <c:v>4.0225842967629398E-3</c:v>
                </c:pt>
                <c:pt idx="291">
                  <c:v>3.8014766760170499E-3</c:v>
                </c:pt>
                <c:pt idx="292">
                  <c:v>3.5628196783363802E-3</c:v>
                </c:pt>
                <c:pt idx="293">
                  <c:v>3.31450300291181E-3</c:v>
                </c:pt>
                <c:pt idx="294">
                  <c:v>3.0632836278528001E-3</c:v>
                </c:pt>
                <c:pt idx="295">
                  <c:v>2.8146093245595698E-3</c:v>
                </c:pt>
                <c:pt idx="296">
                  <c:v>2.5731064379215201E-3</c:v>
                </c:pt>
                <c:pt idx="297">
                  <c:v>2.3419742938131098E-3</c:v>
                </c:pt>
                <c:pt idx="298">
                  <c:v>2.1235989406704898E-3</c:v>
                </c:pt>
                <c:pt idx="299">
                  <c:v>1.9195482600480301E-3</c:v>
                </c:pt>
                <c:pt idx="300">
                  <c:v>2.4116248823702301E-3</c:v>
                </c:pt>
                <c:pt idx="301">
                  <c:v>2.6168106123804998E-3</c:v>
                </c:pt>
                <c:pt idx="302">
                  <c:v>2.7720974758267398E-3</c:v>
                </c:pt>
                <c:pt idx="303">
                  <c:v>2.8776091057807198E-3</c:v>
                </c:pt>
                <c:pt idx="304">
                  <c:v>2.93536274693906E-3</c:v>
                </c:pt>
                <c:pt idx="305">
                  <c:v>2.9486624989658598E-3</c:v>
                </c:pt>
                <c:pt idx="306">
                  <c:v>2.92167533189058E-3</c:v>
                </c:pt>
                <c:pt idx="307">
                  <c:v>2.8591076843440498E-3</c:v>
                </c:pt>
                <c:pt idx="308">
                  <c:v>2.7659384068101601E-3</c:v>
                </c:pt>
                <c:pt idx="309">
                  <c:v>2.6472923345863802E-3</c:v>
                </c:pt>
                <c:pt idx="310">
                  <c:v>1.2996721779927601E-3</c:v>
                </c:pt>
                <c:pt idx="311">
                  <c:v>1.11620174720883E-3</c:v>
                </c:pt>
                <c:pt idx="312">
                  <c:v>9.1946375323459495E-4</c:v>
                </c:pt>
                <c:pt idx="313">
                  <c:v>7.3210767004638899E-4</c:v>
                </c:pt>
                <c:pt idx="314">
                  <c:v>5.7213031686842398E-4</c:v>
                </c:pt>
                <c:pt idx="315">
                  <c:v>4.5083372970111701E-4</c:v>
                </c:pt>
                <c:pt idx="316">
                  <c:v>3.7270190659910402E-4</c:v>
                </c:pt>
                <c:pt idx="317">
                  <c:v>3.3584990887902699E-4</c:v>
                </c:pt>
                <c:pt idx="318">
                  <c:v>3.3335023908875899E-4</c:v>
                </c:pt>
                <c:pt idx="319">
                  <c:v>3.55038908310234E-4</c:v>
                </c:pt>
                <c:pt idx="320">
                  <c:v>9.3687110347673297E-4</c:v>
                </c:pt>
                <c:pt idx="321">
                  <c:v>9.1523135779425502E-4</c:v>
                </c:pt>
                <c:pt idx="322">
                  <c:v>9.0434076264500596E-4</c:v>
                </c:pt>
                <c:pt idx="323">
                  <c:v>9.0199202531948696E-4</c:v>
                </c:pt>
                <c:pt idx="324">
                  <c:v>9.0564641868695595E-4</c:v>
                </c:pt>
                <c:pt idx="325">
                  <c:v>9.1271218843758095E-4</c:v>
                </c:pt>
                <c:pt idx="326">
                  <c:v>9.2078110901638898E-4</c:v>
                </c:pt>
                <c:pt idx="327">
                  <c:v>9.2781998682767196E-4</c:v>
                </c:pt>
                <c:pt idx="328">
                  <c:v>9.3229766935110103E-4</c:v>
                </c:pt>
                <c:pt idx="329">
                  <c:v>9.3322357861325101E-4</c:v>
                </c:pt>
                <c:pt idx="330">
                  <c:v>2.3671705275774002E-3</c:v>
                </c:pt>
                <c:pt idx="331">
                  <c:v>2.1998484153300502E-3</c:v>
                </c:pt>
                <c:pt idx="332">
                  <c:v>1.91525276750326E-3</c:v>
                </c:pt>
                <c:pt idx="333">
                  <c:v>1.5639418270438901E-3</c:v>
                </c:pt>
                <c:pt idx="334">
                  <c:v>1.1958023533225101E-3</c:v>
                </c:pt>
                <c:pt idx="335">
                  <c:v>8.5376133210957105E-4</c:v>
                </c:pt>
                <c:pt idx="336">
                  <c:v>5.6913780281320203E-4</c:v>
                </c:pt>
                <c:pt idx="337">
                  <c:v>3.5985413705930098E-4</c:v>
                </c:pt>
                <c:pt idx="338">
                  <c:v>2.3089120804797899E-4</c:v>
                </c:pt>
                <c:pt idx="339">
                  <c:v>1.7633815878070899E-4</c:v>
                </c:pt>
                <c:pt idx="340">
                  <c:v>1.36375380679965E-3</c:v>
                </c:pt>
                <c:pt idx="341">
                  <c:v>1.50778680108488E-3</c:v>
                </c:pt>
                <c:pt idx="342">
                  <c:v>1.60879374016076E-3</c:v>
                </c:pt>
                <c:pt idx="343">
                  <c:v>1.65627407841384E-3</c:v>
                </c:pt>
                <c:pt idx="344">
                  <c:v>1.6482531791552899E-3</c:v>
                </c:pt>
                <c:pt idx="345">
                  <c:v>1.5896051190793499E-3</c:v>
                </c:pt>
                <c:pt idx="346">
                  <c:v>1.49008876178414E-3</c:v>
                </c:pt>
                <c:pt idx="347">
                  <c:v>1.36230804491788E-3</c:v>
                </c:pt>
                <c:pt idx="348">
                  <c:v>1.2198759941384201E-3</c:v>
                </c:pt>
                <c:pt idx="349">
                  <c:v>1.0757836280390601E-3</c:v>
                </c:pt>
                <c:pt idx="350">
                  <c:v>4.5312768779694999E-3</c:v>
                </c:pt>
                <c:pt idx="351">
                  <c:v>4.6383049339055998E-3</c:v>
                </c:pt>
                <c:pt idx="352">
                  <c:v>4.6913456171750996E-3</c:v>
                </c:pt>
                <c:pt idx="353">
                  <c:v>4.6941582113504401E-3</c:v>
                </c:pt>
                <c:pt idx="354">
                  <c:v>4.6516512520611304E-3</c:v>
                </c:pt>
                <c:pt idx="355">
                  <c:v>4.5694718137383496E-3</c:v>
                </c:pt>
                <c:pt idx="356">
                  <c:v>4.4536176137626197E-3</c:v>
                </c:pt>
                <c:pt idx="357">
                  <c:v>4.3101627379655899E-3</c:v>
                </c:pt>
                <c:pt idx="358">
                  <c:v>4.1450001299381299E-3</c:v>
                </c:pt>
                <c:pt idx="359">
                  <c:v>3.9636655710637604E-3</c:v>
                </c:pt>
                <c:pt idx="360">
                  <c:v>3.83635459002107E-4</c:v>
                </c:pt>
                <c:pt idx="361">
                  <c:v>3.6089419154450297E-4</c:v>
                </c:pt>
                <c:pt idx="362">
                  <c:v>3.4907614463008902E-4</c:v>
                </c:pt>
                <c:pt idx="363">
                  <c:v>3.4571290598250898E-4</c:v>
                </c:pt>
                <c:pt idx="364">
                  <c:v>3.4846714697778198E-4</c:v>
                </c:pt>
                <c:pt idx="365">
                  <c:v>3.5521428799256699E-4</c:v>
                </c:pt>
                <c:pt idx="366">
                  <c:v>3.6411147448234298E-4</c:v>
                </c:pt>
                <c:pt idx="367">
                  <c:v>3.7363253068178898E-4</c:v>
                </c:pt>
                <c:pt idx="368">
                  <c:v>3.8257299456745402E-4</c:v>
                </c:pt>
                <c:pt idx="369">
                  <c:v>3.9005037979222802E-4</c:v>
                </c:pt>
                <c:pt idx="370">
                  <c:v>1.4088973402977001E-3</c:v>
                </c:pt>
                <c:pt idx="371">
                  <c:v>1.3846092624589801E-3</c:v>
                </c:pt>
                <c:pt idx="372">
                  <c:v>1.31257355678827E-3</c:v>
                </c:pt>
                <c:pt idx="373">
                  <c:v>1.20221963152289E-3</c:v>
                </c:pt>
                <c:pt idx="374">
                  <c:v>1.0642966954037599E-3</c:v>
                </c:pt>
                <c:pt idx="375">
                  <c:v>9.0984534472227097E-4</c:v>
                </c:pt>
                <c:pt idx="376">
                  <c:v>7.4956438038498196E-4</c:v>
                </c:pt>
                <c:pt idx="377">
                  <c:v>5.9304910246282805E-4</c:v>
                </c:pt>
                <c:pt idx="378">
                  <c:v>4.48357197456062E-4</c:v>
                </c:pt>
                <c:pt idx="379">
                  <c:v>3.2166356686502701E-4</c:v>
                </c:pt>
                <c:pt idx="380">
                  <c:v>3.8806672091595801E-4</c:v>
                </c:pt>
                <c:pt idx="381">
                  <c:v>3.1524500809609901E-4</c:v>
                </c:pt>
                <c:pt idx="382">
                  <c:v>2.6140405680052898E-4</c:v>
                </c:pt>
                <c:pt idx="383">
                  <c:v>2.25455427425913E-4</c:v>
                </c:pt>
                <c:pt idx="384">
                  <c:v>2.0547321764752301E-4</c:v>
                </c:pt>
                <c:pt idx="385">
                  <c:v>1.9891744886990601E-4</c:v>
                </c:pt>
                <c:pt idx="386">
                  <c:v>2.02878203708678E-4</c:v>
                </c:pt>
                <c:pt idx="387">
                  <c:v>2.1431353525258601E-4</c:v>
                </c:pt>
                <c:pt idx="388">
                  <c:v>2.3026681446936E-4</c:v>
                </c:pt>
                <c:pt idx="389">
                  <c:v>2.48052820097655E-4</c:v>
                </c:pt>
              </c:numCache>
            </c:numRef>
          </c:yVal>
          <c:smooth val="0"/>
          <c:extLst xmlns:c16r2="http://schemas.microsoft.com/office/drawing/2015/06/chart">
            <c:ext xmlns:c16="http://schemas.microsoft.com/office/drawing/2014/chart" uri="{C3380CC4-5D6E-409C-BE32-E72D297353CC}">
              <c16:uniqueId val="{00000000-2A81-EB47-BA5E-CA9D434C8171}"/>
            </c:ext>
          </c:extLst>
        </c:ser>
        <c:dLbls>
          <c:showLegendKey val="0"/>
          <c:showVal val="0"/>
          <c:showCatName val="0"/>
          <c:showSerName val="0"/>
          <c:showPercent val="0"/>
          <c:showBubbleSize val="0"/>
        </c:dLbls>
        <c:axId val="283828408"/>
        <c:axId val="283828800"/>
      </c:scatterChart>
      <c:valAx>
        <c:axId val="283828408"/>
        <c:scaling>
          <c:orientation val="minMax"/>
          <c:max val="40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S"/>
                  <a:t>Epoc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E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283828800"/>
        <c:crosses val="autoZero"/>
        <c:crossBetween val="midCat"/>
      </c:valAx>
      <c:valAx>
        <c:axId val="2838288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S"/>
                  <a:t>Error</a:t>
                </a:r>
                <a:r>
                  <a:rPr lang="es-ES" baseline="0"/>
                  <a:t> de entrenamiento</a:t>
                </a:r>
                <a:endParaRPr lang="es-E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E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283828408"/>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ES"/>
              <a:t>Error de entrenamiento</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S"/>
        </a:p>
      </c:txPr>
    </c:title>
    <c:autoTitleDeleted val="0"/>
    <c:plotArea>
      <c:layout/>
      <c:scatterChart>
        <c:scatterStyle val="lineMarker"/>
        <c:varyColors val="0"/>
        <c:ser>
          <c:idx val="0"/>
          <c:order val="0"/>
          <c:spPr>
            <a:ln w="19050" cap="rnd">
              <a:solidFill>
                <a:schemeClr val="accent1"/>
              </a:solidFill>
              <a:round/>
            </a:ln>
            <a:effectLst/>
          </c:spPr>
          <c:marker>
            <c:symbol val="none"/>
          </c:marker>
          <c:xVal>
            <c:numRef>
              <c:f>'Datos modelo'!$A$2:$A$421</c:f>
              <c:numCache>
                <c:formatCode>General</c:formatCode>
                <c:ptCount val="420"/>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pt idx="370">
                  <c:v>370</c:v>
                </c:pt>
                <c:pt idx="371">
                  <c:v>371</c:v>
                </c:pt>
                <c:pt idx="372">
                  <c:v>372</c:v>
                </c:pt>
                <c:pt idx="373">
                  <c:v>373</c:v>
                </c:pt>
                <c:pt idx="374">
                  <c:v>374</c:v>
                </c:pt>
                <c:pt idx="375">
                  <c:v>375</c:v>
                </c:pt>
                <c:pt idx="376">
                  <c:v>376</c:v>
                </c:pt>
                <c:pt idx="377">
                  <c:v>377</c:v>
                </c:pt>
                <c:pt idx="378">
                  <c:v>378</c:v>
                </c:pt>
                <c:pt idx="379">
                  <c:v>379</c:v>
                </c:pt>
                <c:pt idx="380">
                  <c:v>380</c:v>
                </c:pt>
                <c:pt idx="381">
                  <c:v>381</c:v>
                </c:pt>
                <c:pt idx="382">
                  <c:v>382</c:v>
                </c:pt>
                <c:pt idx="383">
                  <c:v>383</c:v>
                </c:pt>
                <c:pt idx="384">
                  <c:v>384</c:v>
                </c:pt>
                <c:pt idx="385">
                  <c:v>385</c:v>
                </c:pt>
                <c:pt idx="386">
                  <c:v>386</c:v>
                </c:pt>
                <c:pt idx="387">
                  <c:v>387</c:v>
                </c:pt>
                <c:pt idx="388">
                  <c:v>388</c:v>
                </c:pt>
                <c:pt idx="389">
                  <c:v>389</c:v>
                </c:pt>
                <c:pt idx="390">
                  <c:v>390</c:v>
                </c:pt>
                <c:pt idx="391">
                  <c:v>391</c:v>
                </c:pt>
                <c:pt idx="392">
                  <c:v>392</c:v>
                </c:pt>
                <c:pt idx="393">
                  <c:v>393</c:v>
                </c:pt>
                <c:pt idx="394">
                  <c:v>394</c:v>
                </c:pt>
                <c:pt idx="395">
                  <c:v>395</c:v>
                </c:pt>
                <c:pt idx="396">
                  <c:v>396</c:v>
                </c:pt>
                <c:pt idx="397">
                  <c:v>397</c:v>
                </c:pt>
                <c:pt idx="398">
                  <c:v>398</c:v>
                </c:pt>
                <c:pt idx="399">
                  <c:v>399</c:v>
                </c:pt>
                <c:pt idx="400">
                  <c:v>400</c:v>
                </c:pt>
                <c:pt idx="401">
                  <c:v>401</c:v>
                </c:pt>
                <c:pt idx="402">
                  <c:v>402</c:v>
                </c:pt>
                <c:pt idx="403">
                  <c:v>403</c:v>
                </c:pt>
                <c:pt idx="404">
                  <c:v>404</c:v>
                </c:pt>
                <c:pt idx="405">
                  <c:v>405</c:v>
                </c:pt>
                <c:pt idx="406">
                  <c:v>406</c:v>
                </c:pt>
                <c:pt idx="407">
                  <c:v>407</c:v>
                </c:pt>
                <c:pt idx="408">
                  <c:v>408</c:v>
                </c:pt>
                <c:pt idx="409">
                  <c:v>409</c:v>
                </c:pt>
                <c:pt idx="410">
                  <c:v>410</c:v>
                </c:pt>
                <c:pt idx="411">
                  <c:v>411</c:v>
                </c:pt>
                <c:pt idx="412">
                  <c:v>412</c:v>
                </c:pt>
                <c:pt idx="413">
                  <c:v>413</c:v>
                </c:pt>
                <c:pt idx="414">
                  <c:v>414</c:v>
                </c:pt>
                <c:pt idx="415">
                  <c:v>415</c:v>
                </c:pt>
                <c:pt idx="416">
                  <c:v>416</c:v>
                </c:pt>
                <c:pt idx="417">
                  <c:v>417</c:v>
                </c:pt>
                <c:pt idx="418">
                  <c:v>418</c:v>
                </c:pt>
                <c:pt idx="419">
                  <c:v>419</c:v>
                </c:pt>
              </c:numCache>
            </c:numRef>
          </c:xVal>
          <c:yVal>
            <c:numRef>
              <c:f>'Datos modelo'!$B$2:$B$421</c:f>
              <c:numCache>
                <c:formatCode>General</c:formatCode>
                <c:ptCount val="420"/>
                <c:pt idx="0">
                  <c:v>5.29601844883184E-2</c:v>
                </c:pt>
                <c:pt idx="1">
                  <c:v>5.2606098979633302E-2</c:v>
                </c:pt>
                <c:pt idx="2">
                  <c:v>5.2245238839876001E-2</c:v>
                </c:pt>
                <c:pt idx="3">
                  <c:v>5.1469002750132699E-2</c:v>
                </c:pt>
                <c:pt idx="4">
                  <c:v>5.0231811333829E-2</c:v>
                </c:pt>
                <c:pt idx="5">
                  <c:v>4.7824596023074602E-2</c:v>
                </c:pt>
                <c:pt idx="6">
                  <c:v>4.2735564564000302E-2</c:v>
                </c:pt>
                <c:pt idx="7">
                  <c:v>3.3106457603376702E-2</c:v>
                </c:pt>
                <c:pt idx="8">
                  <c:v>2.1908478278500499E-2</c:v>
                </c:pt>
                <c:pt idx="9">
                  <c:v>1.63866492535851E-2</c:v>
                </c:pt>
                <c:pt idx="10">
                  <c:v>3.9078975096345E-3</c:v>
                </c:pt>
                <c:pt idx="11">
                  <c:v>3.6831307224929298E-3</c:v>
                </c:pt>
                <c:pt idx="12">
                  <c:v>3.2974390778690598E-3</c:v>
                </c:pt>
                <c:pt idx="13">
                  <c:v>2.81247380189598E-3</c:v>
                </c:pt>
                <c:pt idx="14">
                  <c:v>2.2872616536915298E-3</c:v>
                </c:pt>
                <c:pt idx="15">
                  <c:v>1.77209766115993E-3</c:v>
                </c:pt>
                <c:pt idx="16">
                  <c:v>1.3050091220065999E-3</c:v>
                </c:pt>
                <c:pt idx="17">
                  <c:v>9.1219536261632995E-4</c:v>
                </c:pt>
                <c:pt idx="18">
                  <c:v>6.0637516435235695E-4</c:v>
                </c:pt>
                <c:pt idx="19">
                  <c:v>3.9006926817819498E-4</c:v>
                </c:pt>
                <c:pt idx="20">
                  <c:v>2.4017746909521501E-4</c:v>
                </c:pt>
                <c:pt idx="21">
                  <c:v>2.6813810109160803E-4</c:v>
                </c:pt>
                <c:pt idx="22">
                  <c:v>3.4205205156467801E-4</c:v>
                </c:pt>
                <c:pt idx="23">
                  <c:v>4.3959906906820801E-4</c:v>
                </c:pt>
                <c:pt idx="24">
                  <c:v>5.4137530969455795E-4</c:v>
                </c:pt>
                <c:pt idx="25">
                  <c:v>6.3231063541024902E-4</c:v>
                </c:pt>
                <c:pt idx="26">
                  <c:v>7.0189387770369703E-4</c:v>
                </c:pt>
                <c:pt idx="27">
                  <c:v>7.4414815753698403E-4</c:v>
                </c:pt>
                <c:pt idx="28">
                  <c:v>7.5718003790825605E-4</c:v>
                </c:pt>
                <c:pt idx="29">
                  <c:v>7.4241810943931298E-4</c:v>
                </c:pt>
                <c:pt idx="30">
                  <c:v>6.8572843447327596E-3</c:v>
                </c:pt>
                <c:pt idx="31">
                  <c:v>6.4887325279414697E-3</c:v>
                </c:pt>
                <c:pt idx="32">
                  <c:v>5.9343725442886396E-3</c:v>
                </c:pt>
                <c:pt idx="33">
                  <c:v>5.2663967944681601E-3</c:v>
                </c:pt>
                <c:pt idx="34">
                  <c:v>4.5520104467868796E-3</c:v>
                </c:pt>
                <c:pt idx="35">
                  <c:v>3.8500414229929499E-3</c:v>
                </c:pt>
                <c:pt idx="36">
                  <c:v>3.2086924184113702E-3</c:v>
                </c:pt>
                <c:pt idx="37">
                  <c:v>2.6653921231627499E-3</c:v>
                </c:pt>
                <c:pt idx="38">
                  <c:v>2.2428319789469199E-3</c:v>
                </c:pt>
                <c:pt idx="39">
                  <c:v>1.95069122128189E-3</c:v>
                </c:pt>
                <c:pt idx="40">
                  <c:v>4.2868927121162397E-3</c:v>
                </c:pt>
                <c:pt idx="41">
                  <c:v>4.8433099873363998E-3</c:v>
                </c:pt>
                <c:pt idx="42">
                  <c:v>5.0843525677919396E-3</c:v>
                </c:pt>
                <c:pt idx="43">
                  <c:v>5.0186919979751101E-3</c:v>
                </c:pt>
                <c:pt idx="44">
                  <c:v>4.6935831196606203E-3</c:v>
                </c:pt>
                <c:pt idx="45">
                  <c:v>4.1782571934163596E-3</c:v>
                </c:pt>
                <c:pt idx="46">
                  <c:v>3.54938232339919E-3</c:v>
                </c:pt>
                <c:pt idx="47">
                  <c:v>2.87998490966857E-3</c:v>
                </c:pt>
                <c:pt idx="48">
                  <c:v>2.2320975549519101E-3</c:v>
                </c:pt>
                <c:pt idx="49">
                  <c:v>1.6527031548321299E-3</c:v>
                </c:pt>
                <c:pt idx="50">
                  <c:v>6.1533646658062902E-4</c:v>
                </c:pt>
                <c:pt idx="51">
                  <c:v>6.6726910881698099E-4</c:v>
                </c:pt>
                <c:pt idx="52">
                  <c:v>7.4637820944190004E-4</c:v>
                </c:pt>
                <c:pt idx="53">
                  <c:v>8.3741045091301203E-4</c:v>
                </c:pt>
                <c:pt idx="54">
                  <c:v>9.2825095634907495E-4</c:v>
                </c:pt>
                <c:pt idx="55">
                  <c:v>1.0098832426592699E-3</c:v>
                </c:pt>
                <c:pt idx="56">
                  <c:v>1.0761673329397999E-3</c:v>
                </c:pt>
                <c:pt idx="57">
                  <c:v>1.12349505070597E-3</c:v>
                </c:pt>
                <c:pt idx="58">
                  <c:v>1.15039537195116E-3</c:v>
                </c:pt>
                <c:pt idx="59">
                  <c:v>1.1571137001738E-3</c:v>
                </c:pt>
                <c:pt idx="60">
                  <c:v>7.2289380477741404E-4</c:v>
                </c:pt>
                <c:pt idx="61">
                  <c:v>7.1161921368911895E-4</c:v>
                </c:pt>
                <c:pt idx="62">
                  <c:v>6.8883493077009895E-4</c:v>
                </c:pt>
                <c:pt idx="63">
                  <c:v>6.5710139460861705E-4</c:v>
                </c:pt>
                <c:pt idx="64">
                  <c:v>6.1913026729598598E-4</c:v>
                </c:pt>
                <c:pt idx="65">
                  <c:v>5.7757121976464998E-4</c:v>
                </c:pt>
                <c:pt idx="66">
                  <c:v>5.3484027739614302E-4</c:v>
                </c:pt>
                <c:pt idx="67">
                  <c:v>4.9301655963063197E-4</c:v>
                </c:pt>
                <c:pt idx="68">
                  <c:v>4.5376509660854898E-4</c:v>
                </c:pt>
                <c:pt idx="69">
                  <c:v>4.1831997805275001E-4</c:v>
                </c:pt>
                <c:pt idx="70">
                  <c:v>2.96992645598948E-3</c:v>
                </c:pt>
                <c:pt idx="71">
                  <c:v>2.87151103839278E-3</c:v>
                </c:pt>
                <c:pt idx="72">
                  <c:v>2.7604177594184902E-3</c:v>
                </c:pt>
                <c:pt idx="73">
                  <c:v>2.6400482747703799E-3</c:v>
                </c:pt>
                <c:pt idx="74">
                  <c:v>2.5136969052255201E-3</c:v>
                </c:pt>
                <c:pt idx="75">
                  <c:v>2.3840400390326998E-3</c:v>
                </c:pt>
                <c:pt idx="76">
                  <c:v>2.2534288000315402E-3</c:v>
                </c:pt>
                <c:pt idx="77">
                  <c:v>2.1238552872091501E-3</c:v>
                </c:pt>
                <c:pt idx="78">
                  <c:v>1.9969283603131801E-3</c:v>
                </c:pt>
                <c:pt idx="79">
                  <c:v>1.8739142687991301E-3</c:v>
                </c:pt>
                <c:pt idx="80">
                  <c:v>6.4789288444444505E-4</c:v>
                </c:pt>
                <c:pt idx="81">
                  <c:v>7.31075648218393E-4</c:v>
                </c:pt>
                <c:pt idx="82">
                  <c:v>7.9994753468781699E-4</c:v>
                </c:pt>
                <c:pt idx="83">
                  <c:v>8.52062657941133E-4</c:v>
                </c:pt>
                <c:pt idx="84">
                  <c:v>8.8632135884836305E-4</c:v>
                </c:pt>
                <c:pt idx="85">
                  <c:v>9.0285460464656396E-4</c:v>
                </c:pt>
                <c:pt idx="86">
                  <c:v>9.0263201855123E-4</c:v>
                </c:pt>
                <c:pt idx="87">
                  <c:v>8.8727066759020101E-4</c:v>
                </c:pt>
                <c:pt idx="88">
                  <c:v>8.5881876293569803E-4</c:v>
                </c:pt>
                <c:pt idx="89">
                  <c:v>8.1959302769973896E-4</c:v>
                </c:pt>
                <c:pt idx="90">
                  <c:v>9.1089028865098997E-4</c:v>
                </c:pt>
                <c:pt idx="91">
                  <c:v>9.2266232240945101E-4</c:v>
                </c:pt>
                <c:pt idx="92">
                  <c:v>9.31454473175108E-4</c:v>
                </c:pt>
                <c:pt idx="93">
                  <c:v>9.3729817308485497E-4</c:v>
                </c:pt>
                <c:pt idx="94">
                  <c:v>9.4031507614999999E-4</c:v>
                </c:pt>
                <c:pt idx="95">
                  <c:v>9.4068906037136902E-4</c:v>
                </c:pt>
                <c:pt idx="96">
                  <c:v>9.3865842791274201E-4</c:v>
                </c:pt>
                <c:pt idx="97">
                  <c:v>9.3448569532483805E-4</c:v>
                </c:pt>
                <c:pt idx="98">
                  <c:v>9.2845852486789205E-4</c:v>
                </c:pt>
                <c:pt idx="99">
                  <c:v>9.2086859513074203E-4</c:v>
                </c:pt>
                <c:pt idx="100">
                  <c:v>8.0096384044736602E-4</c:v>
                </c:pt>
                <c:pt idx="101">
                  <c:v>7.96347099822015E-4</c:v>
                </c:pt>
                <c:pt idx="102">
                  <c:v>7.91931059211492E-4</c:v>
                </c:pt>
                <c:pt idx="103">
                  <c:v>7.8775087604299199E-4</c:v>
                </c:pt>
                <c:pt idx="104">
                  <c:v>7.8384001972153805E-4</c:v>
                </c:pt>
                <c:pt idx="105">
                  <c:v>7.8021851368248495E-4</c:v>
                </c:pt>
                <c:pt idx="106">
                  <c:v>7.7689281897619399E-4</c:v>
                </c:pt>
                <c:pt idx="107">
                  <c:v>7.7386765042319905E-4</c:v>
                </c:pt>
                <c:pt idx="108">
                  <c:v>7.7114021405577703E-4</c:v>
                </c:pt>
                <c:pt idx="109">
                  <c:v>7.6869974145665797E-4</c:v>
                </c:pt>
                <c:pt idx="110">
                  <c:v>2.9239133000373801E-3</c:v>
                </c:pt>
                <c:pt idx="111">
                  <c:v>2.8145636897534102E-3</c:v>
                </c:pt>
                <c:pt idx="112">
                  <c:v>2.5853828992694599E-3</c:v>
                </c:pt>
                <c:pt idx="113">
                  <c:v>2.26857094094157E-3</c:v>
                </c:pt>
                <c:pt idx="114">
                  <c:v>1.89898535609245E-3</c:v>
                </c:pt>
                <c:pt idx="115">
                  <c:v>1.5107846120372399E-3</c:v>
                </c:pt>
                <c:pt idx="116">
                  <c:v>1.1344787199050201E-3</c:v>
                </c:pt>
                <c:pt idx="117">
                  <c:v>7.9599767923355103E-4</c:v>
                </c:pt>
                <c:pt idx="118">
                  <c:v>5.1370449364185301E-4</c:v>
                </c:pt>
                <c:pt idx="119">
                  <c:v>2.98737606499344E-4</c:v>
                </c:pt>
                <c:pt idx="120">
                  <c:v>1.7577242397237599E-4</c:v>
                </c:pt>
                <c:pt idx="121">
                  <c:v>2.0379533816594601E-4</c:v>
                </c:pt>
                <c:pt idx="122">
                  <c:v>2.41849280428141E-4</c:v>
                </c:pt>
                <c:pt idx="123">
                  <c:v>2.8503572684712703E-4</c:v>
                </c:pt>
                <c:pt idx="124">
                  <c:v>3.2911554444581297E-4</c:v>
                </c:pt>
                <c:pt idx="125">
                  <c:v>3.7060136673972E-4</c:v>
                </c:pt>
                <c:pt idx="126">
                  <c:v>4.0681223617866597E-4</c:v>
                </c:pt>
                <c:pt idx="127">
                  <c:v>4.3586918036453399E-4</c:v>
                </c:pt>
                <c:pt idx="128">
                  <c:v>4.56653244327754E-4</c:v>
                </c:pt>
                <c:pt idx="129">
                  <c:v>4.6873235260136398E-4</c:v>
                </c:pt>
                <c:pt idx="130">
                  <c:v>3.7313962820917398E-3</c:v>
                </c:pt>
                <c:pt idx="131">
                  <c:v>3.54192988015711E-3</c:v>
                </c:pt>
                <c:pt idx="132">
                  <c:v>3.1312103383243101E-3</c:v>
                </c:pt>
                <c:pt idx="133">
                  <c:v>2.59185838513076E-3</c:v>
                </c:pt>
                <c:pt idx="134">
                  <c:v>2.0150418858975198E-3</c:v>
                </c:pt>
                <c:pt idx="135">
                  <c:v>1.47746584843844E-3</c:v>
                </c:pt>
                <c:pt idx="136">
                  <c:v>1.0340774897486E-3</c:v>
                </c:pt>
                <c:pt idx="137">
                  <c:v>7.15495087206364E-4</c:v>
                </c:pt>
                <c:pt idx="138">
                  <c:v>5.2915868582203995E-4</c:v>
                </c:pt>
                <c:pt idx="139">
                  <c:v>4.6325955190695801E-4</c:v>
                </c:pt>
                <c:pt idx="140">
                  <c:v>1.52068212628365E-3</c:v>
                </c:pt>
                <c:pt idx="141">
                  <c:v>1.698286854662E-3</c:v>
                </c:pt>
                <c:pt idx="142">
                  <c:v>1.8257652409374701E-3</c:v>
                </c:pt>
                <c:pt idx="143">
                  <c:v>1.9016683800146001E-3</c:v>
                </c:pt>
                <c:pt idx="144">
                  <c:v>1.9279153784737E-3</c:v>
                </c:pt>
                <c:pt idx="145">
                  <c:v>1.90883909817785E-3</c:v>
                </c:pt>
                <c:pt idx="146">
                  <c:v>1.8502514576539399E-3</c:v>
                </c:pt>
                <c:pt idx="147">
                  <c:v>1.7589802155271201E-3</c:v>
                </c:pt>
                <c:pt idx="148">
                  <c:v>1.6423237975686799E-3</c:v>
                </c:pt>
                <c:pt idx="149">
                  <c:v>1.5076644485816401E-3</c:v>
                </c:pt>
                <c:pt idx="150">
                  <c:v>3.0826689908281001E-4</c:v>
                </c:pt>
                <c:pt idx="151">
                  <c:v>3.4900076570920597E-4</c:v>
                </c:pt>
                <c:pt idx="152">
                  <c:v>3.8696522824466201E-4</c:v>
                </c:pt>
                <c:pt idx="153">
                  <c:v>4.17598435888067E-4</c:v>
                </c:pt>
                <c:pt idx="154">
                  <c:v>4.3802513391710802E-4</c:v>
                </c:pt>
                <c:pt idx="155">
                  <c:v>4.4701900333166101E-4</c:v>
                </c:pt>
                <c:pt idx="156">
                  <c:v>4.4480190263129798E-4</c:v>
                </c:pt>
                <c:pt idx="157">
                  <c:v>4.3273213668726401E-4</c:v>
                </c:pt>
                <c:pt idx="158">
                  <c:v>4.1293207323178698E-4</c:v>
                </c:pt>
                <c:pt idx="159">
                  <c:v>3.87936452170834E-4</c:v>
                </c:pt>
                <c:pt idx="160">
                  <c:v>1.2810675252694601E-4</c:v>
                </c:pt>
                <c:pt idx="161">
                  <c:v>1.23837264254689E-4</c:v>
                </c:pt>
                <c:pt idx="162">
                  <c:v>1.2220356438774599E-4</c:v>
                </c:pt>
                <c:pt idx="163">
                  <c:v>1.22709912830032E-4</c:v>
                </c:pt>
                <c:pt idx="164">
                  <c:v>1.2476343545131399E-4</c:v>
                </c:pt>
                <c:pt idx="165">
                  <c:v>1.2774966307915799E-4</c:v>
                </c:pt>
                <c:pt idx="166">
                  <c:v>1.3109247083775699E-4</c:v>
                </c:pt>
                <c:pt idx="167">
                  <c:v>1.3430397666525101E-4</c:v>
                </c:pt>
                <c:pt idx="168">
                  <c:v>1.3700340059585899E-4</c:v>
                </c:pt>
                <c:pt idx="169">
                  <c:v>1.38939911266789E-4</c:v>
                </c:pt>
                <c:pt idx="170">
                  <c:v>9.1624853666871797E-4</c:v>
                </c:pt>
                <c:pt idx="171">
                  <c:v>8.9876662241295002E-4</c:v>
                </c:pt>
                <c:pt idx="172">
                  <c:v>8.6983188521117004E-4</c:v>
                </c:pt>
                <c:pt idx="173">
                  <c:v>8.3236896898597501E-4</c:v>
                </c:pt>
                <c:pt idx="174">
                  <c:v>7.8940071398392298E-4</c:v>
                </c:pt>
                <c:pt idx="175">
                  <c:v>7.4380572186782999E-4</c:v>
                </c:pt>
                <c:pt idx="176">
                  <c:v>6.9813604932278395E-4</c:v>
                </c:pt>
                <c:pt idx="177">
                  <c:v>6.5451610134914496E-4</c:v>
                </c:pt>
                <c:pt idx="178">
                  <c:v>6.1457027914002505E-4</c:v>
                </c:pt>
                <c:pt idx="179">
                  <c:v>5.7941867271438198E-4</c:v>
                </c:pt>
                <c:pt idx="180">
                  <c:v>1.6852939734235399E-3</c:v>
                </c:pt>
                <c:pt idx="181">
                  <c:v>1.73551461193711E-3</c:v>
                </c:pt>
                <c:pt idx="182">
                  <c:v>1.76430796273053E-3</c:v>
                </c:pt>
                <c:pt idx="183">
                  <c:v>1.7725572688505099E-3</c:v>
                </c:pt>
                <c:pt idx="184">
                  <c:v>1.7619617283344299E-3</c:v>
                </c:pt>
                <c:pt idx="185">
                  <c:v>1.73479178920388E-3</c:v>
                </c:pt>
                <c:pt idx="186">
                  <c:v>1.6936706379056001E-3</c:v>
                </c:pt>
                <c:pt idx="187">
                  <c:v>1.64142053108662E-3</c:v>
                </c:pt>
                <c:pt idx="188">
                  <c:v>1.5809080796316301E-3</c:v>
                </c:pt>
                <c:pt idx="189">
                  <c:v>1.5149392420426E-3</c:v>
                </c:pt>
                <c:pt idx="190">
                  <c:v>7.7977549517527201E-4</c:v>
                </c:pt>
                <c:pt idx="191">
                  <c:v>8.4078544750809702E-4</c:v>
                </c:pt>
                <c:pt idx="192">
                  <c:v>8.7374600116163503E-4</c:v>
                </c:pt>
                <c:pt idx="193">
                  <c:v>8.7865896057337501E-4</c:v>
                </c:pt>
                <c:pt idx="194">
                  <c:v>8.5796578787267197E-4</c:v>
                </c:pt>
                <c:pt idx="195">
                  <c:v>8.1583898281678601E-4</c:v>
                </c:pt>
                <c:pt idx="196">
                  <c:v>7.5749447569251104E-4</c:v>
                </c:pt>
                <c:pt idx="197">
                  <c:v>6.88534579239786E-4</c:v>
                </c:pt>
                <c:pt idx="198">
                  <c:v>6.1440601712092801E-4</c:v>
                </c:pt>
                <c:pt idx="199">
                  <c:v>5.3998472867533597E-4</c:v>
                </c:pt>
                <c:pt idx="200">
                  <c:v>8.1203033914789601E-4</c:v>
                </c:pt>
                <c:pt idx="201">
                  <c:v>8.6757232202217005E-4</c:v>
                </c:pt>
                <c:pt idx="202">
                  <c:v>9.0747128706425396E-4</c:v>
                </c:pt>
                <c:pt idx="203">
                  <c:v>9.3118508812040101E-4</c:v>
                </c:pt>
                <c:pt idx="204">
                  <c:v>9.3915616162121296E-4</c:v>
                </c:pt>
                <c:pt idx="205">
                  <c:v>9.3259435379877697E-4</c:v>
                </c:pt>
                <c:pt idx="206">
                  <c:v>9.13238036446273E-4</c:v>
                </c:pt>
                <c:pt idx="207">
                  <c:v>8.8317313930019704E-4</c:v>
                </c:pt>
                <c:pt idx="208">
                  <c:v>8.4467785200104096E-4</c:v>
                </c:pt>
                <c:pt idx="209">
                  <c:v>8.0008391523733703E-4</c:v>
                </c:pt>
                <c:pt idx="210">
                  <c:v>1.9536535255610899E-3</c:v>
                </c:pt>
                <c:pt idx="211">
                  <c:v>1.79092003963888E-3</c:v>
                </c:pt>
                <c:pt idx="212">
                  <c:v>1.5982422046363399E-3</c:v>
                </c:pt>
                <c:pt idx="213">
                  <c:v>1.38961942866445E-3</c:v>
                </c:pt>
                <c:pt idx="214">
                  <c:v>1.1781238717958301E-3</c:v>
                </c:pt>
                <c:pt idx="215">
                  <c:v>9.7527517937123797E-4</c:v>
                </c:pt>
                <c:pt idx="216">
                  <c:v>7.9055695096030799E-4</c:v>
                </c:pt>
                <c:pt idx="217">
                  <c:v>6.31085189525038E-4</c:v>
                </c:pt>
                <c:pt idx="218">
                  <c:v>5.0143204862251899E-4</c:v>
                </c:pt>
                <c:pt idx="219">
                  <c:v>4.03629295760766E-4</c:v>
                </c:pt>
                <c:pt idx="220">
                  <c:v>2.7803650591522499E-3</c:v>
                </c:pt>
                <c:pt idx="221">
                  <c:v>2.2746506147086599E-3</c:v>
                </c:pt>
                <c:pt idx="222">
                  <c:v>1.7751383129507301E-3</c:v>
                </c:pt>
                <c:pt idx="223">
                  <c:v>1.3326870976015899E-3</c:v>
                </c:pt>
                <c:pt idx="224">
                  <c:v>9.8253332544118209E-4</c:v>
                </c:pt>
                <c:pt idx="225">
                  <c:v>7.4269983451813503E-4</c:v>
                </c:pt>
                <c:pt idx="226">
                  <c:v>6.1437895055860303E-4</c:v>
                </c:pt>
                <c:pt idx="227">
                  <c:v>5.8417755644768498E-4</c:v>
                </c:pt>
                <c:pt idx="228">
                  <c:v>6.2802108004689195E-4</c:v>
                </c:pt>
                <c:pt idx="229">
                  <c:v>7.16136884875596E-4</c:v>
                </c:pt>
                <c:pt idx="230">
                  <c:v>2.6565028820186901E-3</c:v>
                </c:pt>
                <c:pt idx="231">
                  <c:v>2.8403375763446101E-3</c:v>
                </c:pt>
                <c:pt idx="232">
                  <c:v>2.9043345712125301E-3</c:v>
                </c:pt>
                <c:pt idx="233">
                  <c:v>2.85539263859391E-3</c:v>
                </c:pt>
                <c:pt idx="234">
                  <c:v>2.7100846637040398E-3</c:v>
                </c:pt>
                <c:pt idx="235">
                  <c:v>2.4909181520342801E-3</c:v>
                </c:pt>
                <c:pt idx="236">
                  <c:v>2.2226762957870999E-3</c:v>
                </c:pt>
                <c:pt idx="237">
                  <c:v>1.9294460071250801E-3</c:v>
                </c:pt>
                <c:pt idx="238">
                  <c:v>1.6330889193341099E-3</c:v>
                </c:pt>
                <c:pt idx="239">
                  <c:v>1.3509679120033999E-3</c:v>
                </c:pt>
                <c:pt idx="240">
                  <c:v>6.2387888319790398E-3</c:v>
                </c:pt>
                <c:pt idx="241">
                  <c:v>5.7472959160804801E-3</c:v>
                </c:pt>
                <c:pt idx="242">
                  <c:v>5.2423328161239598E-3</c:v>
                </c:pt>
                <c:pt idx="243">
                  <c:v>4.7403415665030497E-3</c:v>
                </c:pt>
                <c:pt idx="244">
                  <c:v>4.2547555640339903E-3</c:v>
                </c:pt>
                <c:pt idx="245">
                  <c:v>3.7946845404803801E-3</c:v>
                </c:pt>
                <c:pt idx="246">
                  <c:v>3.36644914932549E-3</c:v>
                </c:pt>
                <c:pt idx="247">
                  <c:v>2.97377374954522E-3</c:v>
                </c:pt>
                <c:pt idx="248">
                  <c:v>2.6183272711932698E-3</c:v>
                </c:pt>
                <c:pt idx="249">
                  <c:v>2.30014976114035E-3</c:v>
                </c:pt>
                <c:pt idx="250">
                  <c:v>6.0326600214466496E-4</c:v>
                </c:pt>
                <c:pt idx="251">
                  <c:v>7.8721891622990402E-4</c:v>
                </c:pt>
                <c:pt idx="252">
                  <c:v>9.6404989017173605E-4</c:v>
                </c:pt>
                <c:pt idx="253">
                  <c:v>1.11759966239333E-3</c:v>
                </c:pt>
                <c:pt idx="254">
                  <c:v>1.2373726349324001E-3</c:v>
                </c:pt>
                <c:pt idx="255">
                  <c:v>1.31772295571864E-3</c:v>
                </c:pt>
                <c:pt idx="256">
                  <c:v>1.3569628354161999E-3</c:v>
                </c:pt>
                <c:pt idx="257">
                  <c:v>1.35654525365681E-3</c:v>
                </c:pt>
                <c:pt idx="258">
                  <c:v>1.3202402042225001E-3</c:v>
                </c:pt>
                <c:pt idx="259">
                  <c:v>1.2534632114693501E-3</c:v>
                </c:pt>
                <c:pt idx="260">
                  <c:v>1.0072099976241599E-3</c:v>
                </c:pt>
                <c:pt idx="261">
                  <c:v>1.0315597755834499E-3</c:v>
                </c:pt>
                <c:pt idx="262">
                  <c:v>1.0442510247230499E-3</c:v>
                </c:pt>
                <c:pt idx="263">
                  <c:v>1.0459158802405E-3</c:v>
                </c:pt>
                <c:pt idx="264">
                  <c:v>1.03752873837948E-3</c:v>
                </c:pt>
                <c:pt idx="265">
                  <c:v>1.0203083511442E-3</c:v>
                </c:pt>
                <c:pt idx="266">
                  <c:v>9.9561014212667899E-4</c:v>
                </c:pt>
                <c:pt idx="267">
                  <c:v>9.6483912784606197E-4</c:v>
                </c:pt>
                <c:pt idx="268">
                  <c:v>9.2940853210166097E-4</c:v>
                </c:pt>
                <c:pt idx="269">
                  <c:v>8.9065736392512896E-4</c:v>
                </c:pt>
                <c:pt idx="270">
                  <c:v>2.5176000781357301E-3</c:v>
                </c:pt>
                <c:pt idx="271">
                  <c:v>2.4987531360238799E-3</c:v>
                </c:pt>
                <c:pt idx="272">
                  <c:v>2.3834148887544901E-3</c:v>
                </c:pt>
                <c:pt idx="273">
                  <c:v>2.1976539865136099E-3</c:v>
                </c:pt>
                <c:pt idx="274">
                  <c:v>1.9718857947737E-3</c:v>
                </c:pt>
                <c:pt idx="275">
                  <c:v>1.7362099606543801E-3</c:v>
                </c:pt>
                <c:pt idx="276">
                  <c:v>1.5167295932769799E-3</c:v>
                </c:pt>
                <c:pt idx="277">
                  <c:v>1.33298384025693E-3</c:v>
                </c:pt>
                <c:pt idx="278">
                  <c:v>1.1965751182287899E-3</c:v>
                </c:pt>
                <c:pt idx="279">
                  <c:v>1.1109808692708601E-3</c:v>
                </c:pt>
                <c:pt idx="280">
                  <c:v>2.7871810016222298E-4</c:v>
                </c:pt>
                <c:pt idx="281">
                  <c:v>2.78557505225763E-4</c:v>
                </c:pt>
                <c:pt idx="282">
                  <c:v>2.8924623620696398E-4</c:v>
                </c:pt>
                <c:pt idx="283">
                  <c:v>3.0714241438545297E-4</c:v>
                </c:pt>
                <c:pt idx="284">
                  <c:v>3.2887214911170298E-4</c:v>
                </c:pt>
                <c:pt idx="285">
                  <c:v>3.5148140159435597E-4</c:v>
                </c:pt>
                <c:pt idx="286">
                  <c:v>3.7254363996908101E-4</c:v>
                </c:pt>
                <c:pt idx="287">
                  <c:v>3.9022701093926999E-4</c:v>
                </c:pt>
                <c:pt idx="288">
                  <c:v>4.0330173214897503E-4</c:v>
                </c:pt>
                <c:pt idx="289">
                  <c:v>4.1112193139270002E-4</c:v>
                </c:pt>
                <c:pt idx="290">
                  <c:v>3.8055251934565598E-4</c:v>
                </c:pt>
                <c:pt idx="291">
                  <c:v>3.80491401301697E-4</c:v>
                </c:pt>
                <c:pt idx="292">
                  <c:v>3.7212457391433402E-4</c:v>
                </c:pt>
                <c:pt idx="293">
                  <c:v>3.5716794081963599E-4</c:v>
                </c:pt>
                <c:pt idx="294">
                  <c:v>3.3775164047256101E-4</c:v>
                </c:pt>
                <c:pt idx="295">
                  <c:v>3.1611815211363099E-4</c:v>
                </c:pt>
                <c:pt idx="296">
                  <c:v>2.9435844044201098E-4</c:v>
                </c:pt>
                <c:pt idx="297">
                  <c:v>2.7421538834460101E-4</c:v>
                </c:pt>
                <c:pt idx="298">
                  <c:v>2.56969855399802E-4</c:v>
                </c:pt>
                <c:pt idx="299">
                  <c:v>2.4339483934454601E-4</c:v>
                </c:pt>
                <c:pt idx="300">
                  <c:v>2.3146776948124201E-3</c:v>
                </c:pt>
                <c:pt idx="301">
                  <c:v>2.2198080550879201E-3</c:v>
                </c:pt>
                <c:pt idx="302">
                  <c:v>2.10252963006496E-3</c:v>
                </c:pt>
                <c:pt idx="303">
                  <c:v>1.9689365290105299E-3</c:v>
                </c:pt>
                <c:pt idx="304">
                  <c:v>1.8247201805934299E-3</c:v>
                </c:pt>
                <c:pt idx="305">
                  <c:v>1.67494581546634E-3</c:v>
                </c:pt>
                <c:pt idx="306">
                  <c:v>1.52396445628256E-3</c:v>
                </c:pt>
                <c:pt idx="307">
                  <c:v>1.37539277784526E-3</c:v>
                </c:pt>
                <c:pt idx="308">
                  <c:v>1.2320744572207299E-3</c:v>
                </c:pt>
                <c:pt idx="309">
                  <c:v>1.09615724068135E-3</c:v>
                </c:pt>
                <c:pt idx="310">
                  <c:v>3.41733248205855E-4</c:v>
                </c:pt>
                <c:pt idx="311">
                  <c:v>3.6672383430413902E-4</c:v>
                </c:pt>
                <c:pt idx="312">
                  <c:v>3.9381528040394198E-4</c:v>
                </c:pt>
                <c:pt idx="313">
                  <c:v>4.20961179770529E-4</c:v>
                </c:pt>
                <c:pt idx="314">
                  <c:v>4.4665727182291502E-4</c:v>
                </c:pt>
                <c:pt idx="315">
                  <c:v>4.69836028059945E-4</c:v>
                </c:pt>
                <c:pt idx="316">
                  <c:v>4.8979342682287097E-4</c:v>
                </c:pt>
                <c:pt idx="317">
                  <c:v>5.06119045894593E-4</c:v>
                </c:pt>
                <c:pt idx="318">
                  <c:v>5.1862350665032896E-4</c:v>
                </c:pt>
                <c:pt idx="319">
                  <c:v>5.2730413153767597E-4</c:v>
                </c:pt>
                <c:pt idx="320">
                  <c:v>1.2605424271896501E-3</c:v>
                </c:pt>
                <c:pt idx="321">
                  <c:v>1.2423001462593701E-3</c:v>
                </c:pt>
                <c:pt idx="322">
                  <c:v>1.19639106560499E-3</c:v>
                </c:pt>
                <c:pt idx="323">
                  <c:v>1.12833816092461E-3</c:v>
                </c:pt>
                <c:pt idx="324">
                  <c:v>1.0442993370816101E-3</c:v>
                </c:pt>
                <c:pt idx="325">
                  <c:v>9.5057761063799305E-4</c:v>
                </c:pt>
                <c:pt idx="326">
                  <c:v>8.5320702055469199E-4</c:v>
                </c:pt>
                <c:pt idx="327">
                  <c:v>7.5758900493383397E-4</c:v>
                </c:pt>
                <c:pt idx="328">
                  <c:v>6.6841504303738497E-4</c:v>
                </c:pt>
                <c:pt idx="329">
                  <c:v>5.89221948757768E-4</c:v>
                </c:pt>
                <c:pt idx="330">
                  <c:v>1.71785213751718E-4</c:v>
                </c:pt>
                <c:pt idx="331">
                  <c:v>1.4359697524923799E-4</c:v>
                </c:pt>
                <c:pt idx="332">
                  <c:v>1.274548121728E-4</c:v>
                </c:pt>
                <c:pt idx="333">
                  <c:v>1.21537908853497E-4</c:v>
                </c:pt>
                <c:pt idx="334">
                  <c:v>1.23668360174634E-4</c:v>
                </c:pt>
                <c:pt idx="335">
                  <c:v>1.3151043094694601E-4</c:v>
                </c:pt>
                <c:pt idx="336">
                  <c:v>1.4276390720624501E-4</c:v>
                </c:pt>
                <c:pt idx="337">
                  <c:v>1.5532807447016201E-4</c:v>
                </c:pt>
                <c:pt idx="338">
                  <c:v>1.67421268997714E-4</c:v>
                </c:pt>
                <c:pt idx="339">
                  <c:v>1.77669513504952E-4</c:v>
                </c:pt>
                <c:pt idx="340">
                  <c:v>2.0921640098094901E-3</c:v>
                </c:pt>
                <c:pt idx="341">
                  <c:v>1.9971013534814102E-3</c:v>
                </c:pt>
                <c:pt idx="342">
                  <c:v>1.8544761696830401E-3</c:v>
                </c:pt>
                <c:pt idx="343">
                  <c:v>1.67905539274216E-3</c:v>
                </c:pt>
                <c:pt idx="344">
                  <c:v>1.4858937356621001E-3</c:v>
                </c:pt>
                <c:pt idx="345">
                  <c:v>1.2892513768747501E-3</c:v>
                </c:pt>
                <c:pt idx="346">
                  <c:v>1.1016855714842701E-3</c:v>
                </c:pt>
                <c:pt idx="347">
                  <c:v>9.3341030878946196E-4</c:v>
                </c:pt>
                <c:pt idx="348">
                  <c:v>7.9183396883308898E-4</c:v>
                </c:pt>
                <c:pt idx="349">
                  <c:v>6.8137177731841803E-4</c:v>
                </c:pt>
                <c:pt idx="350">
                  <c:v>2.19461158849299E-3</c:v>
                </c:pt>
                <c:pt idx="351">
                  <c:v>2.3370299022644802E-3</c:v>
                </c:pt>
                <c:pt idx="352">
                  <c:v>2.4293642491102201E-3</c:v>
                </c:pt>
                <c:pt idx="353">
                  <c:v>2.4707827251404502E-3</c:v>
                </c:pt>
                <c:pt idx="354">
                  <c:v>2.46387184597552E-3</c:v>
                </c:pt>
                <c:pt idx="355">
                  <c:v>2.4138253647834102E-3</c:v>
                </c:pt>
                <c:pt idx="356">
                  <c:v>2.32757581397891E-3</c:v>
                </c:pt>
                <c:pt idx="357">
                  <c:v>2.2130000870674901E-3</c:v>
                </c:pt>
                <c:pt idx="358">
                  <c:v>2.0782777573913301E-3</c:v>
                </c:pt>
                <c:pt idx="359">
                  <c:v>1.9311407813802401E-3</c:v>
                </c:pt>
                <c:pt idx="360">
                  <c:v>1.2272021558601401E-4</c:v>
                </c:pt>
                <c:pt idx="361">
                  <c:v>1.51088985148817E-4</c:v>
                </c:pt>
                <c:pt idx="362">
                  <c:v>1.82344883796759E-4</c:v>
                </c:pt>
                <c:pt idx="363">
                  <c:v>2.1180709882173701E-4</c:v>
                </c:pt>
                <c:pt idx="364">
                  <c:v>2.3600555141456401E-4</c:v>
                </c:pt>
                <c:pt idx="365">
                  <c:v>2.5273766368627499E-4</c:v>
                </c:pt>
                <c:pt idx="366">
                  <c:v>2.6100539253093302E-4</c:v>
                </c:pt>
                <c:pt idx="367">
                  <c:v>2.6085739955305999E-4</c:v>
                </c:pt>
                <c:pt idx="368">
                  <c:v>2.5317570543848E-4</c:v>
                </c:pt>
                <c:pt idx="369">
                  <c:v>2.3943258565850599E-4</c:v>
                </c:pt>
                <c:pt idx="370">
                  <c:v>3.0339125078171502E-4</c:v>
                </c:pt>
                <c:pt idx="371">
                  <c:v>3.0322928796522298E-4</c:v>
                </c:pt>
                <c:pt idx="372">
                  <c:v>3.0340257217176302E-4</c:v>
                </c:pt>
                <c:pt idx="373">
                  <c:v>3.0380187672562903E-4</c:v>
                </c:pt>
                <c:pt idx="374">
                  <c:v>3.0433016945607998E-4</c:v>
                </c:pt>
                <c:pt idx="375">
                  <c:v>3.0490642529912298E-4</c:v>
                </c:pt>
                <c:pt idx="376">
                  <c:v>3.0546652851626299E-4</c:v>
                </c:pt>
                <c:pt idx="377">
                  <c:v>3.05957539239898E-4</c:v>
                </c:pt>
                <c:pt idx="378">
                  <c:v>3.06348549202084E-4</c:v>
                </c:pt>
                <c:pt idx="379">
                  <c:v>3.0661429627798498E-4</c:v>
                </c:pt>
                <c:pt idx="380">
                  <c:v>1.4117375249043101E-3</c:v>
                </c:pt>
                <c:pt idx="381">
                  <c:v>1.3778384309262E-3</c:v>
                </c:pt>
                <c:pt idx="382">
                  <c:v>1.31340278312564E-3</c:v>
                </c:pt>
                <c:pt idx="383">
                  <c:v>1.22599408496171E-3</c:v>
                </c:pt>
                <c:pt idx="384">
                  <c:v>1.12366082612425E-3</c:v>
                </c:pt>
                <c:pt idx="385">
                  <c:v>1.0141542879864599E-3</c:v>
                </c:pt>
                <c:pt idx="386">
                  <c:v>9.0434815501794197E-4</c:v>
                </c:pt>
                <c:pt idx="387">
                  <c:v>7.9990620724856799E-4</c:v>
                </c:pt>
                <c:pt idx="388">
                  <c:v>7.0507335476577304E-4</c:v>
                </c:pt>
                <c:pt idx="389">
                  <c:v>6.2267645262181802E-4</c:v>
                </c:pt>
                <c:pt idx="390">
                  <c:v>1.64331507403404E-3</c:v>
                </c:pt>
                <c:pt idx="391">
                  <c:v>1.7604337772354501E-3</c:v>
                </c:pt>
                <c:pt idx="392">
                  <c:v>1.8221776699647301E-3</c:v>
                </c:pt>
                <c:pt idx="393">
                  <c:v>1.8296963535249201E-3</c:v>
                </c:pt>
                <c:pt idx="394">
                  <c:v>1.7879561055451599E-3</c:v>
                </c:pt>
                <c:pt idx="395">
                  <c:v>1.7045879503712099E-3</c:v>
                </c:pt>
                <c:pt idx="396">
                  <c:v>1.58888008445501E-3</c:v>
                </c:pt>
                <c:pt idx="397">
                  <c:v>1.4508996391668901E-3</c:v>
                </c:pt>
                <c:pt idx="398">
                  <c:v>1.3007508823648099E-3</c:v>
                </c:pt>
                <c:pt idx="399">
                  <c:v>1.1479597305878999E-3</c:v>
                </c:pt>
                <c:pt idx="400">
                  <c:v>1.6717198304831999E-3</c:v>
                </c:pt>
                <c:pt idx="401">
                  <c:v>1.75385375041515E-3</c:v>
                </c:pt>
                <c:pt idx="402">
                  <c:v>1.73979392275214E-3</c:v>
                </c:pt>
                <c:pt idx="403">
                  <c:v>1.6372591489926E-3</c:v>
                </c:pt>
                <c:pt idx="404">
                  <c:v>1.46978686098009E-3</c:v>
                </c:pt>
                <c:pt idx="405">
                  <c:v>1.2688678689301001E-3</c:v>
                </c:pt>
                <c:pt idx="406">
                  <c:v>1.0664860019460301E-3</c:v>
                </c:pt>
                <c:pt idx="407">
                  <c:v>8.8920327834784995E-4</c:v>
                </c:pt>
                <c:pt idx="408">
                  <c:v>7.54755397792906E-4</c:v>
                </c:pt>
                <c:pt idx="409">
                  <c:v>6.7054684041068001E-4</c:v>
                </c:pt>
                <c:pt idx="410">
                  <c:v>3.7059187889099099E-3</c:v>
                </c:pt>
                <c:pt idx="411">
                  <c:v>3.6396263167262099E-3</c:v>
                </c:pt>
                <c:pt idx="412">
                  <c:v>3.5337973386049301E-3</c:v>
                </c:pt>
                <c:pt idx="413">
                  <c:v>3.3963208552449898E-3</c:v>
                </c:pt>
                <c:pt idx="414">
                  <c:v>3.2349377870559701E-3</c:v>
                </c:pt>
                <c:pt idx="415">
                  <c:v>3.0568195506930399E-3</c:v>
                </c:pt>
                <c:pt idx="416">
                  <c:v>2.8684299904853101E-3</c:v>
                </c:pt>
                <c:pt idx="417">
                  <c:v>2.6753449346870201E-3</c:v>
                </c:pt>
                <c:pt idx="418">
                  <c:v>2.4822552222758501E-3</c:v>
                </c:pt>
                <c:pt idx="419">
                  <c:v>2.2929243277758399E-3</c:v>
                </c:pt>
              </c:numCache>
            </c:numRef>
          </c:yVal>
          <c:smooth val="0"/>
          <c:extLst xmlns:c16r2="http://schemas.microsoft.com/office/drawing/2015/06/chart">
            <c:ext xmlns:c16="http://schemas.microsoft.com/office/drawing/2014/chart" uri="{C3380CC4-5D6E-409C-BE32-E72D297353CC}">
              <c16:uniqueId val="{00000000-02EC-D448-8D5A-81E4C6CB5DCB}"/>
            </c:ext>
          </c:extLst>
        </c:ser>
        <c:dLbls>
          <c:showLegendKey val="0"/>
          <c:showVal val="0"/>
          <c:showCatName val="0"/>
          <c:showSerName val="0"/>
          <c:showPercent val="0"/>
          <c:showBubbleSize val="0"/>
        </c:dLbls>
        <c:axId val="283828016"/>
        <c:axId val="296171400"/>
      </c:scatterChart>
      <c:valAx>
        <c:axId val="2838280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S"/>
                  <a:t>Eporc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E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296171400"/>
        <c:crosses val="autoZero"/>
        <c:crossBetween val="midCat"/>
      </c:valAx>
      <c:valAx>
        <c:axId val="2961714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S"/>
                  <a:t>Error de entrenamient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E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283828016"/>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ES"/>
              <a:t>Error</a:t>
            </a:r>
            <a:r>
              <a:rPr lang="es-ES" baseline="0"/>
              <a:t> de entrenamiento</a:t>
            </a:r>
            <a:endParaRPr lang="es-E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S"/>
        </a:p>
      </c:txPr>
    </c:title>
    <c:autoTitleDeleted val="0"/>
    <c:plotArea>
      <c:layout/>
      <c:scatterChart>
        <c:scatterStyle val="lineMarker"/>
        <c:varyColors val="0"/>
        <c:ser>
          <c:idx val="0"/>
          <c:order val="0"/>
          <c:spPr>
            <a:ln w="19050" cap="rnd">
              <a:solidFill>
                <a:schemeClr val="accent1"/>
              </a:solidFill>
              <a:round/>
            </a:ln>
            <a:effectLst/>
          </c:spPr>
          <c:marker>
            <c:symbol val="none"/>
          </c:marker>
          <c:xVal>
            <c:numRef>
              <c:f>'Datos modelo'!$A$2:$A$381</c:f>
              <c:numCache>
                <c:formatCode>General</c:formatCode>
                <c:ptCount val="380"/>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pt idx="370">
                  <c:v>370</c:v>
                </c:pt>
                <c:pt idx="371">
                  <c:v>371</c:v>
                </c:pt>
                <c:pt idx="372">
                  <c:v>372</c:v>
                </c:pt>
                <c:pt idx="373">
                  <c:v>373</c:v>
                </c:pt>
                <c:pt idx="374">
                  <c:v>374</c:v>
                </c:pt>
                <c:pt idx="375">
                  <c:v>375</c:v>
                </c:pt>
                <c:pt idx="376">
                  <c:v>376</c:v>
                </c:pt>
                <c:pt idx="377">
                  <c:v>377</c:v>
                </c:pt>
                <c:pt idx="378">
                  <c:v>378</c:v>
                </c:pt>
                <c:pt idx="379">
                  <c:v>379</c:v>
                </c:pt>
              </c:numCache>
            </c:numRef>
          </c:xVal>
          <c:yVal>
            <c:numRef>
              <c:f>'Datos modelo'!$B$2:$B$381</c:f>
              <c:numCache>
                <c:formatCode>General</c:formatCode>
                <c:ptCount val="380"/>
                <c:pt idx="0">
                  <c:v>5.3698680405150599E-2</c:v>
                </c:pt>
                <c:pt idx="1">
                  <c:v>5.3416706680312898E-2</c:v>
                </c:pt>
                <c:pt idx="2">
                  <c:v>5.2933708498171299E-2</c:v>
                </c:pt>
                <c:pt idx="3">
                  <c:v>5.2254032216516401E-2</c:v>
                </c:pt>
                <c:pt idx="4">
                  <c:v>5.0811039709200097E-2</c:v>
                </c:pt>
                <c:pt idx="5">
                  <c:v>4.8062494469518102E-2</c:v>
                </c:pt>
                <c:pt idx="6">
                  <c:v>4.2090009868614303E-2</c:v>
                </c:pt>
                <c:pt idx="7">
                  <c:v>3.1145476142135201E-2</c:v>
                </c:pt>
                <c:pt idx="8">
                  <c:v>1.9274447499493301E-2</c:v>
                </c:pt>
                <c:pt idx="9">
                  <c:v>1.43006431070838E-2</c:v>
                </c:pt>
                <c:pt idx="10">
                  <c:v>3.0928808264434299E-3</c:v>
                </c:pt>
                <c:pt idx="11">
                  <c:v>2.7963465545326502E-3</c:v>
                </c:pt>
                <c:pt idx="12">
                  <c:v>2.3935735225677499E-3</c:v>
                </c:pt>
                <c:pt idx="13">
                  <c:v>1.94080837536603E-3</c:v>
                </c:pt>
                <c:pt idx="14">
                  <c:v>1.48747162893415E-3</c:v>
                </c:pt>
                <c:pt idx="15">
                  <c:v>1.0722022270783799E-3</c:v>
                </c:pt>
                <c:pt idx="16">
                  <c:v>7.2132481727749098E-4</c:v>
                </c:pt>
                <c:pt idx="17">
                  <c:v>4.4907990377396302E-4</c:v>
                </c:pt>
                <c:pt idx="18">
                  <c:v>2.59052845649421E-4</c:v>
                </c:pt>
                <c:pt idx="19">
                  <c:v>1.4636649575550101E-4</c:v>
                </c:pt>
                <c:pt idx="20">
                  <c:v>1.67191217769869E-4</c:v>
                </c:pt>
                <c:pt idx="21">
                  <c:v>1.9780822913162399E-4</c:v>
                </c:pt>
                <c:pt idx="22">
                  <c:v>2.6130719925276903E-4</c:v>
                </c:pt>
                <c:pt idx="23">
                  <c:v>3.4030753886327099E-4</c:v>
                </c:pt>
                <c:pt idx="24">
                  <c:v>4.2000383837148601E-4</c:v>
                </c:pt>
                <c:pt idx="25">
                  <c:v>4.8901495756581404E-4</c:v>
                </c:pt>
                <c:pt idx="26">
                  <c:v>5.3968420252203898E-4</c:v>
                </c:pt>
                <c:pt idx="27">
                  <c:v>5.6795548880472801E-4</c:v>
                </c:pt>
                <c:pt idx="28">
                  <c:v>5.7294691214337902E-4</c:v>
                </c:pt>
                <c:pt idx="29">
                  <c:v>5.5636779870837905E-4</c:v>
                </c:pt>
                <c:pt idx="30">
                  <c:v>6.4910240471363102E-3</c:v>
                </c:pt>
                <c:pt idx="31">
                  <c:v>6.0824216343462502E-3</c:v>
                </c:pt>
                <c:pt idx="32">
                  <c:v>5.4822931997478E-3</c:v>
                </c:pt>
                <c:pt idx="33">
                  <c:v>4.7787870280444596E-3</c:v>
                </c:pt>
                <c:pt idx="34">
                  <c:v>4.0513682179153E-3</c:v>
                </c:pt>
                <c:pt idx="35">
                  <c:v>3.36704053916037E-3</c:v>
                </c:pt>
                <c:pt idx="36">
                  <c:v>2.7773340698331599E-3</c:v>
                </c:pt>
                <c:pt idx="37">
                  <c:v>2.3177354596555198E-3</c:v>
                </c:pt>
                <c:pt idx="38">
                  <c:v>2.0040550734847801E-3</c:v>
                </c:pt>
                <c:pt idx="39">
                  <c:v>1.83468265458942E-3</c:v>
                </c:pt>
                <c:pt idx="40">
                  <c:v>5.9102335944771801E-3</c:v>
                </c:pt>
                <c:pt idx="41">
                  <c:v>6.4163901843130597E-3</c:v>
                </c:pt>
                <c:pt idx="42">
                  <c:v>6.4550666138529804E-3</c:v>
                </c:pt>
                <c:pt idx="43">
                  <c:v>6.0877506621182E-3</c:v>
                </c:pt>
                <c:pt idx="44">
                  <c:v>5.4181544110178999E-3</c:v>
                </c:pt>
                <c:pt idx="45">
                  <c:v>4.5649386011064096E-3</c:v>
                </c:pt>
                <c:pt idx="46">
                  <c:v>3.6419534590095299E-3</c:v>
                </c:pt>
                <c:pt idx="47">
                  <c:v>2.74570635519922E-3</c:v>
                </c:pt>
                <c:pt idx="48">
                  <c:v>1.9487141398712999E-3</c:v>
                </c:pt>
                <c:pt idx="49">
                  <c:v>1.2974953278899199E-3</c:v>
                </c:pt>
                <c:pt idx="50">
                  <c:v>5.7765102246776201E-4</c:v>
                </c:pt>
                <c:pt idx="51">
                  <c:v>8.0740737030282595E-4</c:v>
                </c:pt>
                <c:pt idx="52">
                  <c:v>1.03024346753955E-3</c:v>
                </c:pt>
                <c:pt idx="53">
                  <c:v>1.2222101213410501E-3</c:v>
                </c:pt>
                <c:pt idx="54">
                  <c:v>1.3681194977834799E-3</c:v>
                </c:pt>
                <c:pt idx="55">
                  <c:v>1.46028283052146E-3</c:v>
                </c:pt>
                <c:pt idx="56">
                  <c:v>1.49708287790418E-3</c:v>
                </c:pt>
                <c:pt idx="57">
                  <c:v>1.48156040813774E-3</c:v>
                </c:pt>
                <c:pt idx="58">
                  <c:v>1.4200902078300699E-3</c:v>
                </c:pt>
                <c:pt idx="59">
                  <c:v>1.3212263584137E-3</c:v>
                </c:pt>
                <c:pt idx="60">
                  <c:v>9.2107540694996704E-4</c:v>
                </c:pt>
                <c:pt idx="61">
                  <c:v>9.6674589440226598E-4</c:v>
                </c:pt>
                <c:pt idx="62">
                  <c:v>9.9445960950106404E-4</c:v>
                </c:pt>
                <c:pt idx="63">
                  <c:v>1.0042650392279001E-3</c:v>
                </c:pt>
                <c:pt idx="64">
                  <c:v>9.9744123872369506E-4</c:v>
                </c:pt>
                <c:pt idx="65">
                  <c:v>9.76168317720294E-4</c:v>
                </c:pt>
                <c:pt idx="66">
                  <c:v>9.4320427160710096E-4</c:v>
                </c:pt>
                <c:pt idx="67">
                  <c:v>9.0155977522954301E-4</c:v>
                </c:pt>
                <c:pt idx="68">
                  <c:v>8.5434986976906701E-4</c:v>
                </c:pt>
                <c:pt idx="69">
                  <c:v>8.0442015314474702E-4</c:v>
                </c:pt>
                <c:pt idx="70">
                  <c:v>3.2318755984306301E-3</c:v>
                </c:pt>
                <c:pt idx="71">
                  <c:v>3.1262033153325302E-3</c:v>
                </c:pt>
                <c:pt idx="72">
                  <c:v>3.00470809452236E-3</c:v>
                </c:pt>
                <c:pt idx="73">
                  <c:v>2.87143490277231E-3</c:v>
                </c:pt>
                <c:pt idx="74">
                  <c:v>2.7302238158881699E-3</c:v>
                </c:pt>
                <c:pt idx="75">
                  <c:v>2.5843933690339301E-3</c:v>
                </c:pt>
                <c:pt idx="76">
                  <c:v>2.4369240272790198E-3</c:v>
                </c:pt>
                <c:pt idx="77">
                  <c:v>2.2900996264070298E-3</c:v>
                </c:pt>
                <c:pt idx="78">
                  <c:v>2.1459050476551099E-3</c:v>
                </c:pt>
                <c:pt idx="79">
                  <c:v>2.0058995578438E-3</c:v>
                </c:pt>
                <c:pt idx="80">
                  <c:v>3.84600774850696E-4</c:v>
                </c:pt>
                <c:pt idx="81">
                  <c:v>4.3183291563764198E-4</c:v>
                </c:pt>
                <c:pt idx="82">
                  <c:v>4.7807506052777198E-4</c:v>
                </c:pt>
                <c:pt idx="83">
                  <c:v>5.2022648742422505E-4</c:v>
                </c:pt>
                <c:pt idx="84">
                  <c:v>5.5614358279854103E-4</c:v>
                </c:pt>
                <c:pt idx="85">
                  <c:v>5.8448757044971E-4</c:v>
                </c:pt>
                <c:pt idx="86">
                  <c:v>6.0459185624495203E-4</c:v>
                </c:pt>
                <c:pt idx="87">
                  <c:v>6.1632145661860704E-4</c:v>
                </c:pt>
                <c:pt idx="88">
                  <c:v>6.1996432486921603E-4</c:v>
                </c:pt>
                <c:pt idx="89">
                  <c:v>6.1612506397068501E-4</c:v>
                </c:pt>
                <c:pt idx="90">
                  <c:v>6.2020198674872496E-4</c:v>
                </c:pt>
                <c:pt idx="91">
                  <c:v>6.2100274953991196E-4</c:v>
                </c:pt>
                <c:pt idx="92">
                  <c:v>6.2010722467675805E-4</c:v>
                </c:pt>
                <c:pt idx="93">
                  <c:v>6.1768817249685504E-4</c:v>
                </c:pt>
                <c:pt idx="94">
                  <c:v>6.1394041404128096E-4</c:v>
                </c:pt>
                <c:pt idx="95">
                  <c:v>6.0905853752046802E-4</c:v>
                </c:pt>
                <c:pt idx="96">
                  <c:v>6.0323701472953005E-4</c:v>
                </c:pt>
                <c:pt idx="97">
                  <c:v>5.9666100423783096E-4</c:v>
                </c:pt>
                <c:pt idx="98">
                  <c:v>5.8951450046151898E-4</c:v>
                </c:pt>
                <c:pt idx="99">
                  <c:v>5.8196071768179503E-4</c:v>
                </c:pt>
                <c:pt idx="100">
                  <c:v>6.8442814517766205E-4</c:v>
                </c:pt>
                <c:pt idx="101">
                  <c:v>6.8043119972571698E-4</c:v>
                </c:pt>
                <c:pt idx="102">
                  <c:v>6.76822615787387E-4</c:v>
                </c:pt>
                <c:pt idx="103">
                  <c:v>6.7360082175582702E-4</c:v>
                </c:pt>
                <c:pt idx="104">
                  <c:v>6.7074300022795796E-4</c:v>
                </c:pt>
                <c:pt idx="105">
                  <c:v>6.6823011729866299E-4</c:v>
                </c:pt>
                <c:pt idx="106">
                  <c:v>6.6603807499632196E-4</c:v>
                </c:pt>
                <c:pt idx="107">
                  <c:v>6.6413823515176795E-4</c:v>
                </c:pt>
                <c:pt idx="108">
                  <c:v>6.6250580130144997E-4</c:v>
                </c:pt>
                <c:pt idx="109">
                  <c:v>6.6111289197579005E-4</c:v>
                </c:pt>
                <c:pt idx="110">
                  <c:v>3.1288180034607701E-3</c:v>
                </c:pt>
                <c:pt idx="111">
                  <c:v>3.02721466869116E-3</c:v>
                </c:pt>
                <c:pt idx="112">
                  <c:v>2.8133234009146699E-3</c:v>
                </c:pt>
                <c:pt idx="113">
                  <c:v>2.5153146125376198E-3</c:v>
                </c:pt>
                <c:pt idx="114">
                  <c:v>2.1632104180753201E-3</c:v>
                </c:pt>
                <c:pt idx="115">
                  <c:v>1.7867777496576301E-3</c:v>
                </c:pt>
                <c:pt idx="116">
                  <c:v>1.41346023883671E-3</c:v>
                </c:pt>
                <c:pt idx="117">
                  <c:v>1.0665603913366799E-3</c:v>
                </c:pt>
                <c:pt idx="118">
                  <c:v>7.6418567914515701E-4</c:v>
                </c:pt>
                <c:pt idx="119">
                  <c:v>5.1856029313057704E-4</c:v>
                </c:pt>
                <c:pt idx="120">
                  <c:v>5.5489240912720604E-4</c:v>
                </c:pt>
                <c:pt idx="121">
                  <c:v>5.91107294894755E-4</c:v>
                </c:pt>
                <c:pt idx="122">
                  <c:v>6.3665286870673299E-4</c:v>
                </c:pt>
                <c:pt idx="123">
                  <c:v>6.8603351246565602E-4</c:v>
                </c:pt>
                <c:pt idx="124">
                  <c:v>7.3458033148199298E-4</c:v>
                </c:pt>
                <c:pt idx="125">
                  <c:v>7.7855726704001405E-4</c:v>
                </c:pt>
                <c:pt idx="126">
                  <c:v>8.1518560182303201E-4</c:v>
                </c:pt>
                <c:pt idx="127">
                  <c:v>8.4264727775007497E-4</c:v>
                </c:pt>
                <c:pt idx="128">
                  <c:v>8.5998571012169101E-4</c:v>
                </c:pt>
                <c:pt idx="129">
                  <c:v>8.6703052511438695E-4</c:v>
                </c:pt>
                <c:pt idx="130">
                  <c:v>2.50014069024473E-4</c:v>
                </c:pt>
                <c:pt idx="131">
                  <c:v>2.5573550374247101E-4</c:v>
                </c:pt>
                <c:pt idx="132">
                  <c:v>2.6042180252261498E-4</c:v>
                </c:pt>
                <c:pt idx="133">
                  <c:v>2.6388783589936798E-4</c:v>
                </c:pt>
                <c:pt idx="134">
                  <c:v>2.6608028565533503E-4</c:v>
                </c:pt>
                <c:pt idx="135">
                  <c:v>2.67058814642951E-4</c:v>
                </c:pt>
                <c:pt idx="136">
                  <c:v>2.6697732391767198E-4</c:v>
                </c:pt>
                <c:pt idx="137">
                  <c:v>2.6604597223922599E-4</c:v>
                </c:pt>
                <c:pt idx="138">
                  <c:v>2.6450125733390402E-4</c:v>
                </c:pt>
                <c:pt idx="139">
                  <c:v>2.6257662102580098E-4</c:v>
                </c:pt>
                <c:pt idx="140">
                  <c:v>3.1486921943724199E-4</c:v>
                </c:pt>
                <c:pt idx="141">
                  <c:v>3.1383609166368799E-4</c:v>
                </c:pt>
                <c:pt idx="142">
                  <c:v>3.1291233608499202E-4</c:v>
                </c:pt>
                <c:pt idx="143">
                  <c:v>3.1208229484036597E-4</c:v>
                </c:pt>
                <c:pt idx="144">
                  <c:v>3.1131977448239901E-4</c:v>
                </c:pt>
                <c:pt idx="145">
                  <c:v>3.10594710754231E-4</c:v>
                </c:pt>
                <c:pt idx="146">
                  <c:v>3.0987625359557602E-4</c:v>
                </c:pt>
                <c:pt idx="147">
                  <c:v>3.0913474620319897E-4</c:v>
                </c:pt>
                <c:pt idx="148">
                  <c:v>3.08347778627649E-4</c:v>
                </c:pt>
                <c:pt idx="149">
                  <c:v>3.07497713947669E-4</c:v>
                </c:pt>
                <c:pt idx="150">
                  <c:v>4.2835832573473399E-4</c:v>
                </c:pt>
                <c:pt idx="151">
                  <c:v>4.1408732067793602E-4</c:v>
                </c:pt>
                <c:pt idx="152">
                  <c:v>3.91833629691973E-4</c:v>
                </c:pt>
                <c:pt idx="153">
                  <c:v>3.6452873609960101E-4</c:v>
                </c:pt>
                <c:pt idx="154">
                  <c:v>3.3516393159516199E-4</c:v>
                </c:pt>
                <c:pt idx="155">
                  <c:v>3.0643958598375299E-4</c:v>
                </c:pt>
                <c:pt idx="156">
                  <c:v>2.8053403366357099E-4</c:v>
                </c:pt>
                <c:pt idx="157">
                  <c:v>2.5896693114191299E-4</c:v>
                </c:pt>
                <c:pt idx="158">
                  <c:v>2.4256401229649801E-4</c:v>
                </c:pt>
                <c:pt idx="159">
                  <c:v>2.3150358174461901E-4</c:v>
                </c:pt>
                <c:pt idx="160">
                  <c:v>1.0967178968712701E-3</c:v>
                </c:pt>
                <c:pt idx="161">
                  <c:v>1.11486355308443E-3</c:v>
                </c:pt>
                <c:pt idx="162">
                  <c:v>1.1261495528742699E-3</c:v>
                </c:pt>
                <c:pt idx="163">
                  <c:v>1.13071082159877E-3</c:v>
                </c:pt>
                <c:pt idx="164">
                  <c:v>1.1290309485048099E-3</c:v>
                </c:pt>
                <c:pt idx="165">
                  <c:v>1.1218398576602301E-3</c:v>
                </c:pt>
                <c:pt idx="166">
                  <c:v>1.11003371421248E-3</c:v>
                </c:pt>
                <c:pt idx="167">
                  <c:v>1.0945891262963399E-3</c:v>
                </c:pt>
                <c:pt idx="168">
                  <c:v>1.0765335755422701E-3</c:v>
                </c:pt>
                <c:pt idx="169">
                  <c:v>1.05682935100049E-3</c:v>
                </c:pt>
                <c:pt idx="170">
                  <c:v>4.1379014146514199E-4</c:v>
                </c:pt>
                <c:pt idx="171">
                  <c:v>3.8732550456188597E-4</c:v>
                </c:pt>
                <c:pt idx="172">
                  <c:v>3.612877917476E-4</c:v>
                </c:pt>
                <c:pt idx="173">
                  <c:v>3.3695466117933398E-4</c:v>
                </c:pt>
                <c:pt idx="174">
                  <c:v>3.1531768036074898E-4</c:v>
                </c:pt>
                <c:pt idx="175">
                  <c:v>2.9704414191655798E-4</c:v>
                </c:pt>
                <c:pt idx="176">
                  <c:v>2.8248250600881902E-4</c:v>
                </c:pt>
                <c:pt idx="177">
                  <c:v>2.7169316308572899E-4</c:v>
                </c:pt>
                <c:pt idx="178">
                  <c:v>2.6448233984410801E-4</c:v>
                </c:pt>
                <c:pt idx="179">
                  <c:v>2.6046216953545798E-4</c:v>
                </c:pt>
                <c:pt idx="180">
                  <c:v>5.3291500080376896E-4</c:v>
                </c:pt>
                <c:pt idx="181">
                  <c:v>5.5106775835156397E-4</c:v>
                </c:pt>
                <c:pt idx="182">
                  <c:v>5.6030048290267598E-4</c:v>
                </c:pt>
                <c:pt idx="183">
                  <c:v>5.6079373462125702E-4</c:v>
                </c:pt>
                <c:pt idx="184">
                  <c:v>5.5332487681880604E-4</c:v>
                </c:pt>
                <c:pt idx="185">
                  <c:v>5.3909374400973298E-4</c:v>
                </c:pt>
                <c:pt idx="186">
                  <c:v>5.1955453818663901E-4</c:v>
                </c:pt>
                <c:pt idx="187">
                  <c:v>4.9627211410552296E-4</c:v>
                </c:pt>
                <c:pt idx="188">
                  <c:v>4.7079645446501699E-4</c:v>
                </c:pt>
                <c:pt idx="189">
                  <c:v>4.4455617899075199E-4</c:v>
                </c:pt>
                <c:pt idx="190">
                  <c:v>2.5605069822631798E-4</c:v>
                </c:pt>
                <c:pt idx="191">
                  <c:v>2.7207017410546498E-4</c:v>
                </c:pt>
                <c:pt idx="192">
                  <c:v>2.8386164922267199E-4</c:v>
                </c:pt>
                <c:pt idx="193">
                  <c:v>2.9050413286313398E-4</c:v>
                </c:pt>
                <c:pt idx="194">
                  <c:v>2.9189710039645401E-4</c:v>
                </c:pt>
                <c:pt idx="195">
                  <c:v>2.88626179099083E-4</c:v>
                </c:pt>
                <c:pt idx="196">
                  <c:v>2.8175592888146601E-4</c:v>
                </c:pt>
                <c:pt idx="197">
                  <c:v>2.7260245406068899E-4</c:v>
                </c:pt>
                <c:pt idx="198">
                  <c:v>2.6250586961396001E-4</c:v>
                </c:pt>
                <c:pt idx="199">
                  <c:v>2.5264633586630198E-4</c:v>
                </c:pt>
                <c:pt idx="200">
                  <c:v>3.18515754770487E-4</c:v>
                </c:pt>
                <c:pt idx="201">
                  <c:v>3.2295595156028899E-4</c:v>
                </c:pt>
                <c:pt idx="202">
                  <c:v>3.2631409703753899E-4</c:v>
                </c:pt>
                <c:pt idx="203">
                  <c:v>3.2828826806507999E-4</c:v>
                </c:pt>
                <c:pt idx="204">
                  <c:v>3.2875061151571599E-4</c:v>
                </c:pt>
                <c:pt idx="205">
                  <c:v>3.2772871782071899E-4</c:v>
                </c:pt>
                <c:pt idx="206">
                  <c:v>3.2537197694182401E-4</c:v>
                </c:pt>
                <c:pt idx="207">
                  <c:v>3.2191621721722202E-4</c:v>
                </c:pt>
                <c:pt idx="208">
                  <c:v>3.1764878076501202E-4</c:v>
                </c:pt>
                <c:pt idx="209">
                  <c:v>3.12874093651771E-4</c:v>
                </c:pt>
                <c:pt idx="210">
                  <c:v>5.5560232140123801E-3</c:v>
                </c:pt>
                <c:pt idx="211">
                  <c:v>5.4493281058967096E-3</c:v>
                </c:pt>
                <c:pt idx="212">
                  <c:v>5.2899555303156402E-3</c:v>
                </c:pt>
                <c:pt idx="213">
                  <c:v>5.0882506184279901E-3</c:v>
                </c:pt>
                <c:pt idx="214">
                  <c:v>4.8543098382651797E-3</c:v>
                </c:pt>
                <c:pt idx="215">
                  <c:v>4.5975428074598304E-3</c:v>
                </c:pt>
                <c:pt idx="216">
                  <c:v>4.3264767155051197E-3</c:v>
                </c:pt>
                <c:pt idx="217">
                  <c:v>4.0484759956598299E-3</c:v>
                </c:pt>
                <c:pt idx="218">
                  <c:v>3.7696047220379101E-3</c:v>
                </c:pt>
                <c:pt idx="219">
                  <c:v>3.4951828420162201E-3</c:v>
                </c:pt>
                <c:pt idx="220">
                  <c:v>8.1027700798586E-4</c:v>
                </c:pt>
                <c:pt idx="221">
                  <c:v>8.9014630066230904E-4</c:v>
                </c:pt>
                <c:pt idx="222">
                  <c:v>9.6865434898063497E-4</c:v>
                </c:pt>
                <c:pt idx="223">
                  <c:v>1.04012573137879E-3</c:v>
                </c:pt>
                <c:pt idx="224">
                  <c:v>1.10067811328918E-3</c:v>
                </c:pt>
                <c:pt idx="225">
                  <c:v>1.14794110413641E-3</c:v>
                </c:pt>
                <c:pt idx="226">
                  <c:v>1.1807548580691201E-3</c:v>
                </c:pt>
                <c:pt idx="227">
                  <c:v>1.19888863991946E-3</c:v>
                </c:pt>
                <c:pt idx="228">
                  <c:v>1.2029017088934801E-3</c:v>
                </c:pt>
                <c:pt idx="229">
                  <c:v>1.19389500468969E-3</c:v>
                </c:pt>
                <c:pt idx="230">
                  <c:v>1.2343914713710601E-3</c:v>
                </c:pt>
                <c:pt idx="231">
                  <c:v>1.2171370908617999E-3</c:v>
                </c:pt>
                <c:pt idx="232">
                  <c:v>1.1951506603509201E-3</c:v>
                </c:pt>
                <c:pt idx="233">
                  <c:v>1.16928177885711E-3</c:v>
                </c:pt>
                <c:pt idx="234">
                  <c:v>1.1403646785765899E-3</c:v>
                </c:pt>
                <c:pt idx="235">
                  <c:v>1.1091994820162699E-3</c:v>
                </c:pt>
                <c:pt idx="236">
                  <c:v>1.0765296174213301E-3</c:v>
                </c:pt>
                <c:pt idx="237">
                  <c:v>1.04304344858974E-3</c:v>
                </c:pt>
                <c:pt idx="238">
                  <c:v>1.00936798844487E-3</c:v>
                </c:pt>
                <c:pt idx="239">
                  <c:v>9.7605335758999001E-4</c:v>
                </c:pt>
                <c:pt idx="240">
                  <c:v>9.8856724798679395E-4</c:v>
                </c:pt>
                <c:pt idx="241">
                  <c:v>8.7031471775844704E-4</c:v>
                </c:pt>
                <c:pt idx="242">
                  <c:v>7.3009537300094995E-4</c:v>
                </c:pt>
                <c:pt idx="243">
                  <c:v>5.8628147235140204E-4</c:v>
                </c:pt>
                <c:pt idx="244">
                  <c:v>4.5427534496411697E-4</c:v>
                </c:pt>
                <c:pt idx="245">
                  <c:v>3.4501965274103002E-4</c:v>
                </c:pt>
                <c:pt idx="246">
                  <c:v>2.6474159676581599E-4</c:v>
                </c:pt>
                <c:pt idx="247">
                  <c:v>2.14824685826898E-4</c:v>
                </c:pt>
                <c:pt idx="248">
                  <c:v>1.9288003386464E-4</c:v>
                </c:pt>
                <c:pt idx="249">
                  <c:v>1.9378273282200101E-4</c:v>
                </c:pt>
                <c:pt idx="250">
                  <c:v>2.2745192982256399E-3</c:v>
                </c:pt>
                <c:pt idx="251">
                  <c:v>1.8840158591046899E-3</c:v>
                </c:pt>
                <c:pt idx="252">
                  <c:v>1.4625617768615499E-3</c:v>
                </c:pt>
                <c:pt idx="253">
                  <c:v>1.0701947612688E-3</c:v>
                </c:pt>
                <c:pt idx="254">
                  <c:v>7.5060920789837805E-4</c:v>
                </c:pt>
                <c:pt idx="255">
                  <c:v>5.2801670972257896E-4</c:v>
                </c:pt>
                <c:pt idx="256">
                  <c:v>4.0757469832897203E-4</c:v>
                </c:pt>
                <c:pt idx="257">
                  <c:v>3.7853632238693497E-4</c:v>
                </c:pt>
                <c:pt idx="258">
                  <c:v>4.1912682354450199E-4</c:v>
                </c:pt>
                <c:pt idx="259">
                  <c:v>5.0208816537633495E-4</c:v>
                </c:pt>
                <c:pt idx="260">
                  <c:v>2.6359206531196798E-3</c:v>
                </c:pt>
                <c:pt idx="261">
                  <c:v>2.7436572127044201E-3</c:v>
                </c:pt>
                <c:pt idx="262">
                  <c:v>2.7182141784578601E-3</c:v>
                </c:pt>
                <c:pt idx="263">
                  <c:v>2.5774335954338299E-3</c:v>
                </c:pt>
                <c:pt idx="264">
                  <c:v>2.3478686343878499E-3</c:v>
                </c:pt>
                <c:pt idx="265">
                  <c:v>2.0601856522262101E-3</c:v>
                </c:pt>
                <c:pt idx="266">
                  <c:v>1.74551212694496E-3</c:v>
                </c:pt>
                <c:pt idx="267">
                  <c:v>1.4326049713417901E-3</c:v>
                </c:pt>
                <c:pt idx="268">
                  <c:v>1.1457164073363001E-3</c:v>
                </c:pt>
                <c:pt idx="269">
                  <c:v>9.0312177781015602E-4</c:v>
                </c:pt>
                <c:pt idx="270">
                  <c:v>1.05101405642927E-3</c:v>
                </c:pt>
                <c:pt idx="271">
                  <c:v>8.5757125634700103E-4</c:v>
                </c:pt>
                <c:pt idx="272">
                  <c:v>7.3698483174666795E-4</c:v>
                </c:pt>
                <c:pt idx="273">
                  <c:v>6.8514503072947296E-4</c:v>
                </c:pt>
                <c:pt idx="274">
                  <c:v>6.89875276293606E-4</c:v>
                </c:pt>
                <c:pt idx="275">
                  <c:v>7.3378806700929999E-4</c:v>
                </c:pt>
                <c:pt idx="276">
                  <c:v>7.9750834265723803E-4</c:v>
                </c:pt>
                <c:pt idx="277">
                  <c:v>8.6279434617608796E-4</c:v>
                </c:pt>
                <c:pt idx="278">
                  <c:v>9.1500778216868596E-4</c:v>
                </c:pt>
                <c:pt idx="279">
                  <c:v>9.4461737899109699E-4</c:v>
                </c:pt>
                <c:pt idx="280">
                  <c:v>2.7574534760788099E-4</c:v>
                </c:pt>
                <c:pt idx="281">
                  <c:v>2.8038004529662398E-4</c:v>
                </c:pt>
                <c:pt idx="282">
                  <c:v>2.83391418633982E-4</c:v>
                </c:pt>
                <c:pt idx="283">
                  <c:v>2.8471901896409701E-4</c:v>
                </c:pt>
                <c:pt idx="284">
                  <c:v>2.8447134536690999E-4</c:v>
                </c:pt>
                <c:pt idx="285">
                  <c:v>2.8287837631069102E-4</c:v>
                </c:pt>
                <c:pt idx="286">
                  <c:v>2.80252512311563E-4</c:v>
                </c:pt>
                <c:pt idx="287">
                  <c:v>2.7693845913745501E-4</c:v>
                </c:pt>
                <c:pt idx="288">
                  <c:v>2.7328156284056598E-4</c:v>
                </c:pt>
                <c:pt idx="289">
                  <c:v>2.6959701790474399E-4</c:v>
                </c:pt>
                <c:pt idx="290">
                  <c:v>1.2193289585411601E-2</c:v>
                </c:pt>
                <c:pt idx="291">
                  <c:v>1.1879248544573799E-2</c:v>
                </c:pt>
                <c:pt idx="292">
                  <c:v>1.1367326602339699E-2</c:v>
                </c:pt>
                <c:pt idx="293">
                  <c:v>1.07081262394786E-2</c:v>
                </c:pt>
                <c:pt idx="294">
                  <c:v>9.9497623741626705E-3</c:v>
                </c:pt>
                <c:pt idx="295">
                  <c:v>9.1349743306636793E-3</c:v>
                </c:pt>
                <c:pt idx="296">
                  <c:v>8.2996273413300497E-3</c:v>
                </c:pt>
                <c:pt idx="297">
                  <c:v>7.4722780846059296E-3</c:v>
                </c:pt>
                <c:pt idx="298">
                  <c:v>6.6743763163685799E-3</c:v>
                </c:pt>
                <c:pt idx="299">
                  <c:v>5.9209661558270498E-3</c:v>
                </c:pt>
                <c:pt idx="300">
                  <c:v>1.5849018236622199E-3</c:v>
                </c:pt>
                <c:pt idx="301">
                  <c:v>2.03596870414913E-3</c:v>
                </c:pt>
                <c:pt idx="302">
                  <c:v>2.4153462145477499E-3</c:v>
                </c:pt>
                <c:pt idx="303">
                  <c:v>2.68414313904941E-3</c:v>
                </c:pt>
                <c:pt idx="304">
                  <c:v>2.82477657310665E-3</c:v>
                </c:pt>
                <c:pt idx="305">
                  <c:v>2.8374979738146101E-3</c:v>
                </c:pt>
                <c:pt idx="306">
                  <c:v>2.73594819009304E-3</c:v>
                </c:pt>
                <c:pt idx="307">
                  <c:v>2.54314835183322E-3</c:v>
                </c:pt>
                <c:pt idx="308">
                  <c:v>2.2870600223541299E-3</c:v>
                </c:pt>
                <c:pt idx="309">
                  <c:v>1.99722498655319E-3</c:v>
                </c:pt>
                <c:pt idx="310">
                  <c:v>1.40587287023664E-3</c:v>
                </c:pt>
                <c:pt idx="311">
                  <c:v>1.2564605567604299E-3</c:v>
                </c:pt>
                <c:pt idx="312">
                  <c:v>1.1189287761226301E-3</c:v>
                </c:pt>
                <c:pt idx="313">
                  <c:v>9.9781039170920805E-4</c:v>
                </c:pt>
                <c:pt idx="314">
                  <c:v>8.9611817384138703E-4</c:v>
                </c:pt>
                <c:pt idx="315">
                  <c:v>8.1555097131058595E-4</c:v>
                </c:pt>
                <c:pt idx="316">
                  <c:v>7.5621739961206902E-4</c:v>
                </c:pt>
                <c:pt idx="317">
                  <c:v>7.1701616980135397E-4</c:v>
                </c:pt>
                <c:pt idx="318">
                  <c:v>6.95790804456919E-4</c:v>
                </c:pt>
                <c:pt idx="319">
                  <c:v>6.8961101351305799E-4</c:v>
                </c:pt>
                <c:pt idx="320">
                  <c:v>5.9302407316863504E-4</c:v>
                </c:pt>
                <c:pt idx="321">
                  <c:v>6.5443536732345798E-4</c:v>
                </c:pt>
                <c:pt idx="322">
                  <c:v>6.9715263089165102E-4</c:v>
                </c:pt>
                <c:pt idx="323">
                  <c:v>7.2036584606394204E-4</c:v>
                </c:pt>
                <c:pt idx="324">
                  <c:v>7.2459556395187996E-4</c:v>
                </c:pt>
                <c:pt idx="325">
                  <c:v>7.1144907269626899E-4</c:v>
                </c:pt>
                <c:pt idx="326">
                  <c:v>6.8329827627167095E-4</c:v>
                </c:pt>
                <c:pt idx="327">
                  <c:v>6.4301065867766705E-4</c:v>
                </c:pt>
                <c:pt idx="328">
                  <c:v>5.9366156347095999E-4</c:v>
                </c:pt>
                <c:pt idx="329">
                  <c:v>5.3831055993214304E-4</c:v>
                </c:pt>
                <c:pt idx="330">
                  <c:v>6.2097946647554603E-4</c:v>
                </c:pt>
                <c:pt idx="331">
                  <c:v>5.7451950851827903E-4</c:v>
                </c:pt>
                <c:pt idx="332">
                  <c:v>5.3109193686395905E-4</c:v>
                </c:pt>
                <c:pt idx="333">
                  <c:v>4.9502012552693497E-4</c:v>
                </c:pt>
                <c:pt idx="334">
                  <c:v>4.6882042079232601E-4</c:v>
                </c:pt>
                <c:pt idx="335">
                  <c:v>4.5324474922381298E-4</c:v>
                </c:pt>
                <c:pt idx="336">
                  <c:v>4.4752887333743301E-4</c:v>
                </c:pt>
                <c:pt idx="337">
                  <c:v>4.4979868107475302E-4</c:v>
                </c:pt>
                <c:pt idx="338">
                  <c:v>4.5752726146020001E-4</c:v>
                </c:pt>
                <c:pt idx="339">
                  <c:v>4.6799005940556499E-4</c:v>
                </c:pt>
                <c:pt idx="340">
                  <c:v>5.7854183251038205E-4</c:v>
                </c:pt>
                <c:pt idx="341">
                  <c:v>5.7101331185549498E-4</c:v>
                </c:pt>
                <c:pt idx="342">
                  <c:v>5.6337483692914302E-4</c:v>
                </c:pt>
                <c:pt idx="343">
                  <c:v>5.5577489547431501E-4</c:v>
                </c:pt>
                <c:pt idx="344">
                  <c:v>5.4833840113133203E-4</c:v>
                </c:pt>
                <c:pt idx="345">
                  <c:v>5.4117402760312005E-4</c:v>
                </c:pt>
                <c:pt idx="346">
                  <c:v>5.34353661350906E-4</c:v>
                </c:pt>
                <c:pt idx="347">
                  <c:v>5.2794063230976495E-4</c:v>
                </c:pt>
                <c:pt idx="348">
                  <c:v>5.2197586046531796E-4</c:v>
                </c:pt>
                <c:pt idx="349">
                  <c:v>5.1648163935169599E-4</c:v>
                </c:pt>
                <c:pt idx="350">
                  <c:v>1.9550027791410702E-3</c:v>
                </c:pt>
                <c:pt idx="351">
                  <c:v>1.93686864804477E-3</c:v>
                </c:pt>
                <c:pt idx="352">
                  <c:v>1.8457777332514501E-3</c:v>
                </c:pt>
                <c:pt idx="353">
                  <c:v>1.6978101339191201E-3</c:v>
                </c:pt>
                <c:pt idx="354">
                  <c:v>1.51191663462669E-3</c:v>
                </c:pt>
                <c:pt idx="355">
                  <c:v>1.30768690723926E-3</c:v>
                </c:pt>
                <c:pt idx="356">
                  <c:v>1.1034981580451101E-3</c:v>
                </c:pt>
                <c:pt idx="357">
                  <c:v>9.1504771262407303E-4</c:v>
                </c:pt>
                <c:pt idx="358">
                  <c:v>7.5433641904965E-4</c:v>
                </c:pt>
                <c:pt idx="359">
                  <c:v>6.2905420782044497E-4</c:v>
                </c:pt>
                <c:pt idx="360">
                  <c:v>2.73998273769394E-4</c:v>
                </c:pt>
                <c:pt idx="361">
                  <c:v>3.5027856938540898E-4</c:v>
                </c:pt>
                <c:pt idx="362">
                  <c:v>4.2480058618821198E-4</c:v>
                </c:pt>
                <c:pt idx="363">
                  <c:v>4.8919231630861803E-4</c:v>
                </c:pt>
                <c:pt idx="364">
                  <c:v>5.3748436039313696E-4</c:v>
                </c:pt>
                <c:pt idx="365">
                  <c:v>5.6641857372596903E-4</c:v>
                </c:pt>
                <c:pt idx="366">
                  <c:v>5.7513418141752503E-4</c:v>
                </c:pt>
                <c:pt idx="367">
                  <c:v>5.6482863146811702E-4</c:v>
                </c:pt>
                <c:pt idx="368">
                  <c:v>5.3825258510187301E-4</c:v>
                </c:pt>
                <c:pt idx="369">
                  <c:v>4.9916037824004899E-4</c:v>
                </c:pt>
                <c:pt idx="370">
                  <c:v>2.0095195213798401E-4</c:v>
                </c:pt>
                <c:pt idx="371">
                  <c:v>1.8539573648013199E-4</c:v>
                </c:pt>
                <c:pt idx="372">
                  <c:v>1.7276991275139099E-4</c:v>
                </c:pt>
                <c:pt idx="373">
                  <c:v>1.6310253704432401E-4</c:v>
                </c:pt>
                <c:pt idx="374">
                  <c:v>1.56236928887665E-4</c:v>
                </c:pt>
                <c:pt idx="375">
                  <c:v>1.5188366523943801E-4</c:v>
                </c:pt>
                <c:pt idx="376">
                  <c:v>1.4966139860916899E-4</c:v>
                </c:pt>
                <c:pt idx="377">
                  <c:v>1.49139013956301E-4</c:v>
                </c:pt>
                <c:pt idx="378">
                  <c:v>1.4987621398177001E-4</c:v>
                </c:pt>
                <c:pt idx="379">
                  <c:v>1.5144834469538201E-4</c:v>
                </c:pt>
              </c:numCache>
            </c:numRef>
          </c:yVal>
          <c:smooth val="0"/>
          <c:extLst xmlns:c16r2="http://schemas.microsoft.com/office/drawing/2015/06/chart">
            <c:ext xmlns:c16="http://schemas.microsoft.com/office/drawing/2014/chart" uri="{C3380CC4-5D6E-409C-BE32-E72D297353CC}">
              <c16:uniqueId val="{00000000-8D95-0348-9652-553B5392AD75}"/>
            </c:ext>
          </c:extLst>
        </c:ser>
        <c:dLbls>
          <c:showLegendKey val="0"/>
          <c:showVal val="0"/>
          <c:showCatName val="0"/>
          <c:showSerName val="0"/>
          <c:showPercent val="0"/>
          <c:showBubbleSize val="0"/>
        </c:dLbls>
        <c:axId val="296171008"/>
        <c:axId val="296170224"/>
      </c:scatterChart>
      <c:valAx>
        <c:axId val="29617100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S"/>
                  <a:t>Epoc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E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296170224"/>
        <c:crosses val="autoZero"/>
        <c:crossBetween val="midCat"/>
      </c:valAx>
      <c:valAx>
        <c:axId val="2961702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S"/>
                  <a:t>Error</a:t>
                </a:r>
                <a:r>
                  <a:rPr lang="es-ES" baseline="0"/>
                  <a:t> de entrenamiento</a:t>
                </a:r>
                <a:endParaRPr lang="es-E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E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296171008"/>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ES"/>
              <a:t>Error de entrenamiento</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S"/>
        </a:p>
      </c:txPr>
    </c:title>
    <c:autoTitleDeleted val="0"/>
    <c:plotArea>
      <c:layout/>
      <c:scatterChart>
        <c:scatterStyle val="lineMarker"/>
        <c:varyColors val="0"/>
        <c:ser>
          <c:idx val="0"/>
          <c:order val="0"/>
          <c:spPr>
            <a:ln w="19050" cap="rnd">
              <a:solidFill>
                <a:schemeClr val="accent1"/>
              </a:solidFill>
              <a:round/>
            </a:ln>
            <a:effectLst/>
          </c:spPr>
          <c:marker>
            <c:symbol val="none"/>
          </c:marker>
          <c:xVal>
            <c:numRef>
              <c:f>'[ERROR_3.xlsx]Datos modelo'!$A$2:$A$77369</c:f>
              <c:numCache>
                <c:formatCode>General</c:formatCode>
                <c:ptCount val="77368"/>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pt idx="370">
                  <c:v>370</c:v>
                </c:pt>
                <c:pt idx="371">
                  <c:v>371</c:v>
                </c:pt>
                <c:pt idx="372">
                  <c:v>372</c:v>
                </c:pt>
                <c:pt idx="373">
                  <c:v>373</c:v>
                </c:pt>
                <c:pt idx="374">
                  <c:v>374</c:v>
                </c:pt>
                <c:pt idx="375">
                  <c:v>375</c:v>
                </c:pt>
                <c:pt idx="376">
                  <c:v>376</c:v>
                </c:pt>
                <c:pt idx="377">
                  <c:v>377</c:v>
                </c:pt>
                <c:pt idx="378">
                  <c:v>378</c:v>
                </c:pt>
                <c:pt idx="379">
                  <c:v>379</c:v>
                </c:pt>
                <c:pt idx="380">
                  <c:v>380</c:v>
                </c:pt>
                <c:pt idx="381">
                  <c:v>381</c:v>
                </c:pt>
                <c:pt idx="382">
                  <c:v>382</c:v>
                </c:pt>
                <c:pt idx="383">
                  <c:v>383</c:v>
                </c:pt>
                <c:pt idx="384">
                  <c:v>384</c:v>
                </c:pt>
                <c:pt idx="385">
                  <c:v>385</c:v>
                </c:pt>
                <c:pt idx="386">
                  <c:v>386</c:v>
                </c:pt>
                <c:pt idx="387">
                  <c:v>387</c:v>
                </c:pt>
                <c:pt idx="388">
                  <c:v>388</c:v>
                </c:pt>
                <c:pt idx="389">
                  <c:v>389</c:v>
                </c:pt>
                <c:pt idx="390">
                  <c:v>390</c:v>
                </c:pt>
                <c:pt idx="391">
                  <c:v>391</c:v>
                </c:pt>
                <c:pt idx="392">
                  <c:v>392</c:v>
                </c:pt>
                <c:pt idx="393">
                  <c:v>393</c:v>
                </c:pt>
                <c:pt idx="394">
                  <c:v>394</c:v>
                </c:pt>
                <c:pt idx="395">
                  <c:v>395</c:v>
                </c:pt>
                <c:pt idx="396">
                  <c:v>396</c:v>
                </c:pt>
                <c:pt idx="397">
                  <c:v>397</c:v>
                </c:pt>
                <c:pt idx="398">
                  <c:v>398</c:v>
                </c:pt>
                <c:pt idx="399">
                  <c:v>399</c:v>
                </c:pt>
                <c:pt idx="400">
                  <c:v>400</c:v>
                </c:pt>
                <c:pt idx="401">
                  <c:v>401</c:v>
                </c:pt>
                <c:pt idx="402">
                  <c:v>402</c:v>
                </c:pt>
                <c:pt idx="403">
                  <c:v>403</c:v>
                </c:pt>
                <c:pt idx="404">
                  <c:v>404</c:v>
                </c:pt>
                <c:pt idx="405">
                  <c:v>405</c:v>
                </c:pt>
                <c:pt idx="406">
                  <c:v>406</c:v>
                </c:pt>
                <c:pt idx="407">
                  <c:v>407</c:v>
                </c:pt>
                <c:pt idx="408">
                  <c:v>408</c:v>
                </c:pt>
                <c:pt idx="409">
                  <c:v>409</c:v>
                </c:pt>
                <c:pt idx="410">
                  <c:v>410</c:v>
                </c:pt>
                <c:pt idx="411">
                  <c:v>411</c:v>
                </c:pt>
                <c:pt idx="412">
                  <c:v>412</c:v>
                </c:pt>
                <c:pt idx="413">
                  <c:v>413</c:v>
                </c:pt>
                <c:pt idx="414">
                  <c:v>414</c:v>
                </c:pt>
                <c:pt idx="415">
                  <c:v>415</c:v>
                </c:pt>
                <c:pt idx="416">
                  <c:v>416</c:v>
                </c:pt>
                <c:pt idx="417">
                  <c:v>417</c:v>
                </c:pt>
                <c:pt idx="418">
                  <c:v>418</c:v>
                </c:pt>
                <c:pt idx="419">
                  <c:v>419</c:v>
                </c:pt>
                <c:pt idx="420">
                  <c:v>420</c:v>
                </c:pt>
                <c:pt idx="421">
                  <c:v>421</c:v>
                </c:pt>
                <c:pt idx="422">
                  <c:v>422</c:v>
                </c:pt>
                <c:pt idx="423">
                  <c:v>423</c:v>
                </c:pt>
                <c:pt idx="424">
                  <c:v>424</c:v>
                </c:pt>
                <c:pt idx="425">
                  <c:v>425</c:v>
                </c:pt>
                <c:pt idx="426">
                  <c:v>426</c:v>
                </c:pt>
                <c:pt idx="427">
                  <c:v>427</c:v>
                </c:pt>
                <c:pt idx="428">
                  <c:v>428</c:v>
                </c:pt>
                <c:pt idx="429">
                  <c:v>429</c:v>
                </c:pt>
                <c:pt idx="430">
                  <c:v>430</c:v>
                </c:pt>
                <c:pt idx="431">
                  <c:v>431</c:v>
                </c:pt>
                <c:pt idx="432">
                  <c:v>432</c:v>
                </c:pt>
                <c:pt idx="433">
                  <c:v>433</c:v>
                </c:pt>
                <c:pt idx="434">
                  <c:v>434</c:v>
                </c:pt>
                <c:pt idx="435">
                  <c:v>435</c:v>
                </c:pt>
                <c:pt idx="436">
                  <c:v>436</c:v>
                </c:pt>
                <c:pt idx="437">
                  <c:v>437</c:v>
                </c:pt>
                <c:pt idx="438">
                  <c:v>438</c:v>
                </c:pt>
                <c:pt idx="439">
                  <c:v>439</c:v>
                </c:pt>
                <c:pt idx="440">
                  <c:v>440</c:v>
                </c:pt>
                <c:pt idx="441">
                  <c:v>441</c:v>
                </c:pt>
                <c:pt idx="442">
                  <c:v>442</c:v>
                </c:pt>
                <c:pt idx="443">
                  <c:v>443</c:v>
                </c:pt>
                <c:pt idx="444">
                  <c:v>444</c:v>
                </c:pt>
                <c:pt idx="445">
                  <c:v>445</c:v>
                </c:pt>
                <c:pt idx="446">
                  <c:v>446</c:v>
                </c:pt>
                <c:pt idx="447">
                  <c:v>447</c:v>
                </c:pt>
                <c:pt idx="448">
                  <c:v>448</c:v>
                </c:pt>
                <c:pt idx="449">
                  <c:v>449</c:v>
                </c:pt>
                <c:pt idx="450">
                  <c:v>450</c:v>
                </c:pt>
                <c:pt idx="451">
                  <c:v>451</c:v>
                </c:pt>
                <c:pt idx="452">
                  <c:v>452</c:v>
                </c:pt>
                <c:pt idx="453">
                  <c:v>453</c:v>
                </c:pt>
                <c:pt idx="454">
                  <c:v>454</c:v>
                </c:pt>
                <c:pt idx="455">
                  <c:v>455</c:v>
                </c:pt>
                <c:pt idx="456">
                  <c:v>456</c:v>
                </c:pt>
                <c:pt idx="457">
                  <c:v>457</c:v>
                </c:pt>
                <c:pt idx="458">
                  <c:v>458</c:v>
                </c:pt>
                <c:pt idx="459">
                  <c:v>459</c:v>
                </c:pt>
                <c:pt idx="460">
                  <c:v>460</c:v>
                </c:pt>
                <c:pt idx="461">
                  <c:v>461</c:v>
                </c:pt>
                <c:pt idx="462">
                  <c:v>462</c:v>
                </c:pt>
                <c:pt idx="463">
                  <c:v>463</c:v>
                </c:pt>
                <c:pt idx="464">
                  <c:v>464</c:v>
                </c:pt>
                <c:pt idx="465">
                  <c:v>465</c:v>
                </c:pt>
                <c:pt idx="466">
                  <c:v>466</c:v>
                </c:pt>
                <c:pt idx="467">
                  <c:v>467</c:v>
                </c:pt>
                <c:pt idx="468">
                  <c:v>468</c:v>
                </c:pt>
                <c:pt idx="469">
                  <c:v>469</c:v>
                </c:pt>
                <c:pt idx="470">
                  <c:v>470</c:v>
                </c:pt>
                <c:pt idx="471">
                  <c:v>471</c:v>
                </c:pt>
                <c:pt idx="472">
                  <c:v>472</c:v>
                </c:pt>
                <c:pt idx="473">
                  <c:v>473</c:v>
                </c:pt>
                <c:pt idx="474">
                  <c:v>474</c:v>
                </c:pt>
                <c:pt idx="475">
                  <c:v>475</c:v>
                </c:pt>
                <c:pt idx="476">
                  <c:v>476</c:v>
                </c:pt>
                <c:pt idx="477">
                  <c:v>477</c:v>
                </c:pt>
                <c:pt idx="478">
                  <c:v>478</c:v>
                </c:pt>
                <c:pt idx="479">
                  <c:v>479</c:v>
                </c:pt>
                <c:pt idx="480">
                  <c:v>480</c:v>
                </c:pt>
                <c:pt idx="481">
                  <c:v>481</c:v>
                </c:pt>
                <c:pt idx="482">
                  <c:v>482</c:v>
                </c:pt>
                <c:pt idx="483">
                  <c:v>483</c:v>
                </c:pt>
                <c:pt idx="484">
                  <c:v>484</c:v>
                </c:pt>
                <c:pt idx="485">
                  <c:v>485</c:v>
                </c:pt>
                <c:pt idx="486">
                  <c:v>486</c:v>
                </c:pt>
                <c:pt idx="487">
                  <c:v>487</c:v>
                </c:pt>
                <c:pt idx="488">
                  <c:v>488</c:v>
                </c:pt>
                <c:pt idx="489">
                  <c:v>489</c:v>
                </c:pt>
                <c:pt idx="490">
                  <c:v>490</c:v>
                </c:pt>
                <c:pt idx="491">
                  <c:v>491</c:v>
                </c:pt>
                <c:pt idx="492">
                  <c:v>492</c:v>
                </c:pt>
                <c:pt idx="493">
                  <c:v>493</c:v>
                </c:pt>
                <c:pt idx="494">
                  <c:v>494</c:v>
                </c:pt>
                <c:pt idx="495">
                  <c:v>495</c:v>
                </c:pt>
                <c:pt idx="496">
                  <c:v>496</c:v>
                </c:pt>
                <c:pt idx="497">
                  <c:v>497</c:v>
                </c:pt>
                <c:pt idx="498">
                  <c:v>498</c:v>
                </c:pt>
                <c:pt idx="499">
                  <c:v>499</c:v>
                </c:pt>
                <c:pt idx="500">
                  <c:v>500</c:v>
                </c:pt>
                <c:pt idx="501">
                  <c:v>501</c:v>
                </c:pt>
                <c:pt idx="502">
                  <c:v>502</c:v>
                </c:pt>
                <c:pt idx="503">
                  <c:v>503</c:v>
                </c:pt>
                <c:pt idx="504">
                  <c:v>504</c:v>
                </c:pt>
                <c:pt idx="505">
                  <c:v>505</c:v>
                </c:pt>
                <c:pt idx="506">
                  <c:v>506</c:v>
                </c:pt>
                <c:pt idx="507">
                  <c:v>507</c:v>
                </c:pt>
                <c:pt idx="508">
                  <c:v>508</c:v>
                </c:pt>
                <c:pt idx="509">
                  <c:v>509</c:v>
                </c:pt>
                <c:pt idx="510">
                  <c:v>510</c:v>
                </c:pt>
                <c:pt idx="511">
                  <c:v>511</c:v>
                </c:pt>
                <c:pt idx="512">
                  <c:v>512</c:v>
                </c:pt>
                <c:pt idx="513">
                  <c:v>513</c:v>
                </c:pt>
                <c:pt idx="514">
                  <c:v>514</c:v>
                </c:pt>
                <c:pt idx="515">
                  <c:v>515</c:v>
                </c:pt>
                <c:pt idx="516">
                  <c:v>516</c:v>
                </c:pt>
                <c:pt idx="517">
                  <c:v>517</c:v>
                </c:pt>
                <c:pt idx="518">
                  <c:v>518</c:v>
                </c:pt>
                <c:pt idx="519">
                  <c:v>519</c:v>
                </c:pt>
                <c:pt idx="520">
                  <c:v>520</c:v>
                </c:pt>
                <c:pt idx="521">
                  <c:v>521</c:v>
                </c:pt>
                <c:pt idx="522">
                  <c:v>522</c:v>
                </c:pt>
                <c:pt idx="523">
                  <c:v>523</c:v>
                </c:pt>
                <c:pt idx="524">
                  <c:v>524</c:v>
                </c:pt>
                <c:pt idx="525">
                  <c:v>525</c:v>
                </c:pt>
                <c:pt idx="526">
                  <c:v>526</c:v>
                </c:pt>
                <c:pt idx="527">
                  <c:v>527</c:v>
                </c:pt>
                <c:pt idx="528">
                  <c:v>528</c:v>
                </c:pt>
                <c:pt idx="529">
                  <c:v>529</c:v>
                </c:pt>
                <c:pt idx="530">
                  <c:v>530</c:v>
                </c:pt>
                <c:pt idx="531">
                  <c:v>531</c:v>
                </c:pt>
                <c:pt idx="532">
                  <c:v>532</c:v>
                </c:pt>
                <c:pt idx="533">
                  <c:v>533</c:v>
                </c:pt>
                <c:pt idx="534">
                  <c:v>534</c:v>
                </c:pt>
                <c:pt idx="535">
                  <c:v>535</c:v>
                </c:pt>
                <c:pt idx="536">
                  <c:v>536</c:v>
                </c:pt>
                <c:pt idx="537">
                  <c:v>537</c:v>
                </c:pt>
                <c:pt idx="538">
                  <c:v>538</c:v>
                </c:pt>
                <c:pt idx="539">
                  <c:v>539</c:v>
                </c:pt>
                <c:pt idx="540">
                  <c:v>540</c:v>
                </c:pt>
                <c:pt idx="541">
                  <c:v>541</c:v>
                </c:pt>
                <c:pt idx="542">
                  <c:v>542</c:v>
                </c:pt>
                <c:pt idx="543">
                  <c:v>543</c:v>
                </c:pt>
                <c:pt idx="544">
                  <c:v>544</c:v>
                </c:pt>
                <c:pt idx="545">
                  <c:v>545</c:v>
                </c:pt>
                <c:pt idx="546">
                  <c:v>546</c:v>
                </c:pt>
                <c:pt idx="547">
                  <c:v>547</c:v>
                </c:pt>
                <c:pt idx="548">
                  <c:v>548</c:v>
                </c:pt>
                <c:pt idx="549">
                  <c:v>549</c:v>
                </c:pt>
                <c:pt idx="550">
                  <c:v>550</c:v>
                </c:pt>
                <c:pt idx="551">
                  <c:v>551</c:v>
                </c:pt>
                <c:pt idx="552">
                  <c:v>552</c:v>
                </c:pt>
                <c:pt idx="553">
                  <c:v>553</c:v>
                </c:pt>
                <c:pt idx="554">
                  <c:v>554</c:v>
                </c:pt>
                <c:pt idx="555">
                  <c:v>555</c:v>
                </c:pt>
                <c:pt idx="556">
                  <c:v>556</c:v>
                </c:pt>
                <c:pt idx="557">
                  <c:v>557</c:v>
                </c:pt>
                <c:pt idx="558">
                  <c:v>558</c:v>
                </c:pt>
                <c:pt idx="559">
                  <c:v>559</c:v>
                </c:pt>
                <c:pt idx="560">
                  <c:v>560</c:v>
                </c:pt>
                <c:pt idx="561">
                  <c:v>561</c:v>
                </c:pt>
                <c:pt idx="562">
                  <c:v>562</c:v>
                </c:pt>
                <c:pt idx="563">
                  <c:v>563</c:v>
                </c:pt>
                <c:pt idx="564">
                  <c:v>564</c:v>
                </c:pt>
                <c:pt idx="565">
                  <c:v>565</c:v>
                </c:pt>
                <c:pt idx="566">
                  <c:v>566</c:v>
                </c:pt>
                <c:pt idx="567">
                  <c:v>567</c:v>
                </c:pt>
                <c:pt idx="568">
                  <c:v>568</c:v>
                </c:pt>
                <c:pt idx="569">
                  <c:v>569</c:v>
                </c:pt>
                <c:pt idx="570">
                  <c:v>570</c:v>
                </c:pt>
                <c:pt idx="571">
                  <c:v>571</c:v>
                </c:pt>
                <c:pt idx="572">
                  <c:v>572</c:v>
                </c:pt>
                <c:pt idx="573">
                  <c:v>573</c:v>
                </c:pt>
                <c:pt idx="574">
                  <c:v>574</c:v>
                </c:pt>
                <c:pt idx="575">
                  <c:v>575</c:v>
                </c:pt>
                <c:pt idx="576">
                  <c:v>576</c:v>
                </c:pt>
                <c:pt idx="577">
                  <c:v>577</c:v>
                </c:pt>
                <c:pt idx="578">
                  <c:v>578</c:v>
                </c:pt>
                <c:pt idx="579">
                  <c:v>579</c:v>
                </c:pt>
                <c:pt idx="580">
                  <c:v>580</c:v>
                </c:pt>
                <c:pt idx="581">
                  <c:v>581</c:v>
                </c:pt>
                <c:pt idx="582">
                  <c:v>582</c:v>
                </c:pt>
                <c:pt idx="583">
                  <c:v>583</c:v>
                </c:pt>
                <c:pt idx="584">
                  <c:v>584</c:v>
                </c:pt>
                <c:pt idx="585">
                  <c:v>585</c:v>
                </c:pt>
                <c:pt idx="586">
                  <c:v>586</c:v>
                </c:pt>
                <c:pt idx="587">
                  <c:v>587</c:v>
                </c:pt>
                <c:pt idx="588">
                  <c:v>588</c:v>
                </c:pt>
                <c:pt idx="589">
                  <c:v>589</c:v>
                </c:pt>
                <c:pt idx="590">
                  <c:v>590</c:v>
                </c:pt>
                <c:pt idx="591">
                  <c:v>591</c:v>
                </c:pt>
                <c:pt idx="592">
                  <c:v>592</c:v>
                </c:pt>
                <c:pt idx="593">
                  <c:v>593</c:v>
                </c:pt>
                <c:pt idx="594">
                  <c:v>594</c:v>
                </c:pt>
                <c:pt idx="595">
                  <c:v>595</c:v>
                </c:pt>
                <c:pt idx="596">
                  <c:v>596</c:v>
                </c:pt>
                <c:pt idx="597">
                  <c:v>597</c:v>
                </c:pt>
                <c:pt idx="598">
                  <c:v>598</c:v>
                </c:pt>
                <c:pt idx="599">
                  <c:v>599</c:v>
                </c:pt>
                <c:pt idx="600">
                  <c:v>600</c:v>
                </c:pt>
                <c:pt idx="601">
                  <c:v>601</c:v>
                </c:pt>
                <c:pt idx="602">
                  <c:v>602</c:v>
                </c:pt>
                <c:pt idx="603">
                  <c:v>603</c:v>
                </c:pt>
                <c:pt idx="604">
                  <c:v>604</c:v>
                </c:pt>
                <c:pt idx="605">
                  <c:v>605</c:v>
                </c:pt>
                <c:pt idx="606">
                  <c:v>606</c:v>
                </c:pt>
                <c:pt idx="607">
                  <c:v>607</c:v>
                </c:pt>
                <c:pt idx="608">
                  <c:v>608</c:v>
                </c:pt>
                <c:pt idx="609">
                  <c:v>609</c:v>
                </c:pt>
                <c:pt idx="610">
                  <c:v>610</c:v>
                </c:pt>
                <c:pt idx="611">
                  <c:v>611</c:v>
                </c:pt>
                <c:pt idx="612">
                  <c:v>612</c:v>
                </c:pt>
                <c:pt idx="613">
                  <c:v>613</c:v>
                </c:pt>
                <c:pt idx="614">
                  <c:v>614</c:v>
                </c:pt>
                <c:pt idx="615">
                  <c:v>615</c:v>
                </c:pt>
                <c:pt idx="616">
                  <c:v>616</c:v>
                </c:pt>
                <c:pt idx="617">
                  <c:v>617</c:v>
                </c:pt>
                <c:pt idx="618">
                  <c:v>618</c:v>
                </c:pt>
                <c:pt idx="619">
                  <c:v>619</c:v>
                </c:pt>
                <c:pt idx="620">
                  <c:v>620</c:v>
                </c:pt>
                <c:pt idx="621">
                  <c:v>621</c:v>
                </c:pt>
                <c:pt idx="622">
                  <c:v>622</c:v>
                </c:pt>
                <c:pt idx="623">
                  <c:v>623</c:v>
                </c:pt>
                <c:pt idx="624">
                  <c:v>624</c:v>
                </c:pt>
                <c:pt idx="625">
                  <c:v>625</c:v>
                </c:pt>
                <c:pt idx="626">
                  <c:v>626</c:v>
                </c:pt>
                <c:pt idx="627">
                  <c:v>627</c:v>
                </c:pt>
                <c:pt idx="628">
                  <c:v>628</c:v>
                </c:pt>
                <c:pt idx="629">
                  <c:v>629</c:v>
                </c:pt>
                <c:pt idx="630">
                  <c:v>630</c:v>
                </c:pt>
                <c:pt idx="631">
                  <c:v>631</c:v>
                </c:pt>
                <c:pt idx="632">
                  <c:v>632</c:v>
                </c:pt>
                <c:pt idx="633">
                  <c:v>633</c:v>
                </c:pt>
                <c:pt idx="634">
                  <c:v>634</c:v>
                </c:pt>
                <c:pt idx="635">
                  <c:v>635</c:v>
                </c:pt>
                <c:pt idx="636">
                  <c:v>636</c:v>
                </c:pt>
                <c:pt idx="637">
                  <c:v>637</c:v>
                </c:pt>
                <c:pt idx="638">
                  <c:v>638</c:v>
                </c:pt>
                <c:pt idx="639">
                  <c:v>639</c:v>
                </c:pt>
                <c:pt idx="640">
                  <c:v>640</c:v>
                </c:pt>
                <c:pt idx="641">
                  <c:v>641</c:v>
                </c:pt>
                <c:pt idx="642">
                  <c:v>642</c:v>
                </c:pt>
                <c:pt idx="643">
                  <c:v>643</c:v>
                </c:pt>
                <c:pt idx="644">
                  <c:v>644</c:v>
                </c:pt>
                <c:pt idx="645">
                  <c:v>645</c:v>
                </c:pt>
                <c:pt idx="646">
                  <c:v>646</c:v>
                </c:pt>
                <c:pt idx="647">
                  <c:v>647</c:v>
                </c:pt>
                <c:pt idx="648">
                  <c:v>648</c:v>
                </c:pt>
                <c:pt idx="649">
                  <c:v>649</c:v>
                </c:pt>
                <c:pt idx="650">
                  <c:v>650</c:v>
                </c:pt>
                <c:pt idx="651">
                  <c:v>651</c:v>
                </c:pt>
                <c:pt idx="652">
                  <c:v>652</c:v>
                </c:pt>
                <c:pt idx="653">
                  <c:v>653</c:v>
                </c:pt>
                <c:pt idx="654">
                  <c:v>654</c:v>
                </c:pt>
                <c:pt idx="655">
                  <c:v>655</c:v>
                </c:pt>
                <c:pt idx="656">
                  <c:v>656</c:v>
                </c:pt>
                <c:pt idx="657">
                  <c:v>657</c:v>
                </c:pt>
                <c:pt idx="658">
                  <c:v>658</c:v>
                </c:pt>
                <c:pt idx="659">
                  <c:v>659</c:v>
                </c:pt>
                <c:pt idx="660">
                  <c:v>660</c:v>
                </c:pt>
                <c:pt idx="661">
                  <c:v>661</c:v>
                </c:pt>
                <c:pt idx="662">
                  <c:v>662</c:v>
                </c:pt>
                <c:pt idx="663">
                  <c:v>663</c:v>
                </c:pt>
                <c:pt idx="664">
                  <c:v>664</c:v>
                </c:pt>
                <c:pt idx="665">
                  <c:v>665</c:v>
                </c:pt>
                <c:pt idx="666">
                  <c:v>666</c:v>
                </c:pt>
                <c:pt idx="667">
                  <c:v>667</c:v>
                </c:pt>
                <c:pt idx="668">
                  <c:v>668</c:v>
                </c:pt>
                <c:pt idx="669">
                  <c:v>669</c:v>
                </c:pt>
                <c:pt idx="670">
                  <c:v>670</c:v>
                </c:pt>
                <c:pt idx="671">
                  <c:v>671</c:v>
                </c:pt>
                <c:pt idx="672">
                  <c:v>672</c:v>
                </c:pt>
                <c:pt idx="673">
                  <c:v>673</c:v>
                </c:pt>
                <c:pt idx="674">
                  <c:v>674</c:v>
                </c:pt>
                <c:pt idx="675">
                  <c:v>675</c:v>
                </c:pt>
                <c:pt idx="676">
                  <c:v>676</c:v>
                </c:pt>
                <c:pt idx="677">
                  <c:v>677</c:v>
                </c:pt>
                <c:pt idx="678">
                  <c:v>678</c:v>
                </c:pt>
                <c:pt idx="679">
                  <c:v>679</c:v>
                </c:pt>
                <c:pt idx="680">
                  <c:v>680</c:v>
                </c:pt>
                <c:pt idx="681">
                  <c:v>681</c:v>
                </c:pt>
                <c:pt idx="682">
                  <c:v>682</c:v>
                </c:pt>
                <c:pt idx="683">
                  <c:v>683</c:v>
                </c:pt>
                <c:pt idx="684">
                  <c:v>684</c:v>
                </c:pt>
                <c:pt idx="685">
                  <c:v>685</c:v>
                </c:pt>
                <c:pt idx="686">
                  <c:v>686</c:v>
                </c:pt>
                <c:pt idx="687">
                  <c:v>687</c:v>
                </c:pt>
                <c:pt idx="688">
                  <c:v>688</c:v>
                </c:pt>
                <c:pt idx="689">
                  <c:v>689</c:v>
                </c:pt>
                <c:pt idx="690">
                  <c:v>690</c:v>
                </c:pt>
                <c:pt idx="691">
                  <c:v>691</c:v>
                </c:pt>
                <c:pt idx="692">
                  <c:v>692</c:v>
                </c:pt>
                <c:pt idx="693">
                  <c:v>693</c:v>
                </c:pt>
                <c:pt idx="694">
                  <c:v>694</c:v>
                </c:pt>
                <c:pt idx="695">
                  <c:v>695</c:v>
                </c:pt>
                <c:pt idx="696">
                  <c:v>696</c:v>
                </c:pt>
                <c:pt idx="697">
                  <c:v>697</c:v>
                </c:pt>
                <c:pt idx="698">
                  <c:v>698</c:v>
                </c:pt>
                <c:pt idx="699">
                  <c:v>699</c:v>
                </c:pt>
                <c:pt idx="700">
                  <c:v>700</c:v>
                </c:pt>
                <c:pt idx="701">
                  <c:v>701</c:v>
                </c:pt>
                <c:pt idx="702">
                  <c:v>702</c:v>
                </c:pt>
                <c:pt idx="703">
                  <c:v>703</c:v>
                </c:pt>
                <c:pt idx="704">
                  <c:v>704</c:v>
                </c:pt>
                <c:pt idx="705">
                  <c:v>705</c:v>
                </c:pt>
                <c:pt idx="706">
                  <c:v>706</c:v>
                </c:pt>
                <c:pt idx="707">
                  <c:v>707</c:v>
                </c:pt>
                <c:pt idx="708">
                  <c:v>708</c:v>
                </c:pt>
                <c:pt idx="709">
                  <c:v>709</c:v>
                </c:pt>
                <c:pt idx="710">
                  <c:v>710</c:v>
                </c:pt>
                <c:pt idx="711">
                  <c:v>711</c:v>
                </c:pt>
                <c:pt idx="712">
                  <c:v>712</c:v>
                </c:pt>
                <c:pt idx="713">
                  <c:v>713</c:v>
                </c:pt>
                <c:pt idx="714">
                  <c:v>714</c:v>
                </c:pt>
                <c:pt idx="715">
                  <c:v>715</c:v>
                </c:pt>
                <c:pt idx="716">
                  <c:v>716</c:v>
                </c:pt>
                <c:pt idx="717">
                  <c:v>717</c:v>
                </c:pt>
                <c:pt idx="718">
                  <c:v>718</c:v>
                </c:pt>
                <c:pt idx="719">
                  <c:v>719</c:v>
                </c:pt>
                <c:pt idx="720">
                  <c:v>720</c:v>
                </c:pt>
                <c:pt idx="721">
                  <c:v>721</c:v>
                </c:pt>
                <c:pt idx="722">
                  <c:v>722</c:v>
                </c:pt>
                <c:pt idx="723">
                  <c:v>723</c:v>
                </c:pt>
                <c:pt idx="724">
                  <c:v>724</c:v>
                </c:pt>
                <c:pt idx="725">
                  <c:v>725</c:v>
                </c:pt>
                <c:pt idx="726">
                  <c:v>726</c:v>
                </c:pt>
                <c:pt idx="727">
                  <c:v>727</c:v>
                </c:pt>
                <c:pt idx="728">
                  <c:v>728</c:v>
                </c:pt>
                <c:pt idx="729">
                  <c:v>729</c:v>
                </c:pt>
                <c:pt idx="730">
                  <c:v>730</c:v>
                </c:pt>
                <c:pt idx="731">
                  <c:v>731</c:v>
                </c:pt>
                <c:pt idx="732">
                  <c:v>732</c:v>
                </c:pt>
                <c:pt idx="733">
                  <c:v>733</c:v>
                </c:pt>
                <c:pt idx="734">
                  <c:v>734</c:v>
                </c:pt>
                <c:pt idx="735">
                  <c:v>735</c:v>
                </c:pt>
                <c:pt idx="736">
                  <c:v>736</c:v>
                </c:pt>
                <c:pt idx="737">
                  <c:v>737</c:v>
                </c:pt>
                <c:pt idx="738">
                  <c:v>738</c:v>
                </c:pt>
                <c:pt idx="739">
                  <c:v>739</c:v>
                </c:pt>
                <c:pt idx="740">
                  <c:v>740</c:v>
                </c:pt>
                <c:pt idx="741">
                  <c:v>741</c:v>
                </c:pt>
                <c:pt idx="742">
                  <c:v>742</c:v>
                </c:pt>
                <c:pt idx="743">
                  <c:v>743</c:v>
                </c:pt>
                <c:pt idx="744">
                  <c:v>744</c:v>
                </c:pt>
                <c:pt idx="745">
                  <c:v>745</c:v>
                </c:pt>
                <c:pt idx="746">
                  <c:v>746</c:v>
                </c:pt>
                <c:pt idx="747">
                  <c:v>747</c:v>
                </c:pt>
                <c:pt idx="748">
                  <c:v>748</c:v>
                </c:pt>
                <c:pt idx="749">
                  <c:v>749</c:v>
                </c:pt>
                <c:pt idx="750">
                  <c:v>750</c:v>
                </c:pt>
                <c:pt idx="751">
                  <c:v>751</c:v>
                </c:pt>
                <c:pt idx="752">
                  <c:v>752</c:v>
                </c:pt>
                <c:pt idx="753">
                  <c:v>753</c:v>
                </c:pt>
                <c:pt idx="754">
                  <c:v>754</c:v>
                </c:pt>
                <c:pt idx="755">
                  <c:v>755</c:v>
                </c:pt>
                <c:pt idx="756">
                  <c:v>756</c:v>
                </c:pt>
                <c:pt idx="757">
                  <c:v>757</c:v>
                </c:pt>
                <c:pt idx="758">
                  <c:v>758</c:v>
                </c:pt>
                <c:pt idx="759">
                  <c:v>759</c:v>
                </c:pt>
                <c:pt idx="760">
                  <c:v>760</c:v>
                </c:pt>
                <c:pt idx="761">
                  <c:v>761</c:v>
                </c:pt>
                <c:pt idx="762">
                  <c:v>762</c:v>
                </c:pt>
                <c:pt idx="763">
                  <c:v>763</c:v>
                </c:pt>
                <c:pt idx="764">
                  <c:v>764</c:v>
                </c:pt>
                <c:pt idx="765">
                  <c:v>765</c:v>
                </c:pt>
                <c:pt idx="766">
                  <c:v>766</c:v>
                </c:pt>
                <c:pt idx="767">
                  <c:v>767</c:v>
                </c:pt>
                <c:pt idx="768">
                  <c:v>768</c:v>
                </c:pt>
                <c:pt idx="769">
                  <c:v>769</c:v>
                </c:pt>
                <c:pt idx="770">
                  <c:v>770</c:v>
                </c:pt>
                <c:pt idx="771">
                  <c:v>771</c:v>
                </c:pt>
                <c:pt idx="772">
                  <c:v>772</c:v>
                </c:pt>
                <c:pt idx="773">
                  <c:v>773</c:v>
                </c:pt>
                <c:pt idx="774">
                  <c:v>774</c:v>
                </c:pt>
                <c:pt idx="775">
                  <c:v>775</c:v>
                </c:pt>
                <c:pt idx="776">
                  <c:v>776</c:v>
                </c:pt>
                <c:pt idx="777">
                  <c:v>777</c:v>
                </c:pt>
                <c:pt idx="778">
                  <c:v>778</c:v>
                </c:pt>
                <c:pt idx="779">
                  <c:v>779</c:v>
                </c:pt>
                <c:pt idx="780">
                  <c:v>780</c:v>
                </c:pt>
                <c:pt idx="781">
                  <c:v>781</c:v>
                </c:pt>
                <c:pt idx="782">
                  <c:v>782</c:v>
                </c:pt>
                <c:pt idx="783">
                  <c:v>783</c:v>
                </c:pt>
                <c:pt idx="784">
                  <c:v>784</c:v>
                </c:pt>
                <c:pt idx="785">
                  <c:v>785</c:v>
                </c:pt>
                <c:pt idx="786">
                  <c:v>786</c:v>
                </c:pt>
                <c:pt idx="787">
                  <c:v>787</c:v>
                </c:pt>
                <c:pt idx="788">
                  <c:v>788</c:v>
                </c:pt>
                <c:pt idx="789">
                  <c:v>789</c:v>
                </c:pt>
                <c:pt idx="790">
                  <c:v>790</c:v>
                </c:pt>
                <c:pt idx="791">
                  <c:v>791</c:v>
                </c:pt>
                <c:pt idx="792">
                  <c:v>792</c:v>
                </c:pt>
                <c:pt idx="793">
                  <c:v>793</c:v>
                </c:pt>
                <c:pt idx="794">
                  <c:v>794</c:v>
                </c:pt>
                <c:pt idx="795">
                  <c:v>795</c:v>
                </c:pt>
                <c:pt idx="796">
                  <c:v>796</c:v>
                </c:pt>
                <c:pt idx="797">
                  <c:v>797</c:v>
                </c:pt>
                <c:pt idx="798">
                  <c:v>798</c:v>
                </c:pt>
                <c:pt idx="799">
                  <c:v>799</c:v>
                </c:pt>
                <c:pt idx="800">
                  <c:v>800</c:v>
                </c:pt>
                <c:pt idx="801">
                  <c:v>801</c:v>
                </c:pt>
                <c:pt idx="802">
                  <c:v>802</c:v>
                </c:pt>
                <c:pt idx="803">
                  <c:v>803</c:v>
                </c:pt>
                <c:pt idx="804">
                  <c:v>804</c:v>
                </c:pt>
                <c:pt idx="805">
                  <c:v>805</c:v>
                </c:pt>
                <c:pt idx="806">
                  <c:v>806</c:v>
                </c:pt>
                <c:pt idx="807">
                  <c:v>807</c:v>
                </c:pt>
                <c:pt idx="808">
                  <c:v>808</c:v>
                </c:pt>
                <c:pt idx="809">
                  <c:v>809</c:v>
                </c:pt>
                <c:pt idx="810">
                  <c:v>810</c:v>
                </c:pt>
                <c:pt idx="811">
                  <c:v>811</c:v>
                </c:pt>
                <c:pt idx="812">
                  <c:v>812</c:v>
                </c:pt>
                <c:pt idx="813">
                  <c:v>813</c:v>
                </c:pt>
                <c:pt idx="814">
                  <c:v>814</c:v>
                </c:pt>
                <c:pt idx="815">
                  <c:v>815</c:v>
                </c:pt>
                <c:pt idx="816">
                  <c:v>816</c:v>
                </c:pt>
                <c:pt idx="817">
                  <c:v>817</c:v>
                </c:pt>
                <c:pt idx="818">
                  <c:v>818</c:v>
                </c:pt>
                <c:pt idx="819">
                  <c:v>819</c:v>
                </c:pt>
                <c:pt idx="820">
                  <c:v>820</c:v>
                </c:pt>
                <c:pt idx="821">
                  <c:v>821</c:v>
                </c:pt>
                <c:pt idx="822">
                  <c:v>822</c:v>
                </c:pt>
                <c:pt idx="823">
                  <c:v>823</c:v>
                </c:pt>
                <c:pt idx="824">
                  <c:v>824</c:v>
                </c:pt>
                <c:pt idx="825">
                  <c:v>825</c:v>
                </c:pt>
                <c:pt idx="826">
                  <c:v>826</c:v>
                </c:pt>
                <c:pt idx="827">
                  <c:v>827</c:v>
                </c:pt>
                <c:pt idx="828">
                  <c:v>828</c:v>
                </c:pt>
                <c:pt idx="829">
                  <c:v>829</c:v>
                </c:pt>
                <c:pt idx="830">
                  <c:v>830</c:v>
                </c:pt>
                <c:pt idx="831">
                  <c:v>831</c:v>
                </c:pt>
                <c:pt idx="832">
                  <c:v>832</c:v>
                </c:pt>
                <c:pt idx="833">
                  <c:v>833</c:v>
                </c:pt>
                <c:pt idx="834">
                  <c:v>834</c:v>
                </c:pt>
                <c:pt idx="835">
                  <c:v>835</c:v>
                </c:pt>
                <c:pt idx="836">
                  <c:v>836</c:v>
                </c:pt>
                <c:pt idx="837">
                  <c:v>837</c:v>
                </c:pt>
                <c:pt idx="838">
                  <c:v>838</c:v>
                </c:pt>
                <c:pt idx="839">
                  <c:v>839</c:v>
                </c:pt>
                <c:pt idx="840">
                  <c:v>840</c:v>
                </c:pt>
                <c:pt idx="841">
                  <c:v>841</c:v>
                </c:pt>
                <c:pt idx="842">
                  <c:v>842</c:v>
                </c:pt>
                <c:pt idx="843">
                  <c:v>843</c:v>
                </c:pt>
                <c:pt idx="844">
                  <c:v>844</c:v>
                </c:pt>
                <c:pt idx="845">
                  <c:v>845</c:v>
                </c:pt>
                <c:pt idx="846">
                  <c:v>846</c:v>
                </c:pt>
                <c:pt idx="847">
                  <c:v>847</c:v>
                </c:pt>
                <c:pt idx="848">
                  <c:v>848</c:v>
                </c:pt>
                <c:pt idx="849">
                  <c:v>849</c:v>
                </c:pt>
                <c:pt idx="850">
                  <c:v>850</c:v>
                </c:pt>
                <c:pt idx="851">
                  <c:v>851</c:v>
                </c:pt>
                <c:pt idx="852">
                  <c:v>852</c:v>
                </c:pt>
                <c:pt idx="853">
                  <c:v>853</c:v>
                </c:pt>
                <c:pt idx="854">
                  <c:v>854</c:v>
                </c:pt>
                <c:pt idx="855">
                  <c:v>855</c:v>
                </c:pt>
                <c:pt idx="856">
                  <c:v>856</c:v>
                </c:pt>
                <c:pt idx="857">
                  <c:v>857</c:v>
                </c:pt>
                <c:pt idx="858">
                  <c:v>858</c:v>
                </c:pt>
                <c:pt idx="859">
                  <c:v>859</c:v>
                </c:pt>
                <c:pt idx="860">
                  <c:v>860</c:v>
                </c:pt>
                <c:pt idx="861">
                  <c:v>861</c:v>
                </c:pt>
                <c:pt idx="862">
                  <c:v>862</c:v>
                </c:pt>
                <c:pt idx="863">
                  <c:v>863</c:v>
                </c:pt>
                <c:pt idx="864">
                  <c:v>864</c:v>
                </c:pt>
                <c:pt idx="865">
                  <c:v>865</c:v>
                </c:pt>
                <c:pt idx="866">
                  <c:v>866</c:v>
                </c:pt>
                <c:pt idx="867">
                  <c:v>867</c:v>
                </c:pt>
                <c:pt idx="868">
                  <c:v>868</c:v>
                </c:pt>
                <c:pt idx="869">
                  <c:v>869</c:v>
                </c:pt>
                <c:pt idx="870">
                  <c:v>870</c:v>
                </c:pt>
                <c:pt idx="871">
                  <c:v>871</c:v>
                </c:pt>
                <c:pt idx="872">
                  <c:v>872</c:v>
                </c:pt>
                <c:pt idx="873">
                  <c:v>873</c:v>
                </c:pt>
                <c:pt idx="874">
                  <c:v>874</c:v>
                </c:pt>
                <c:pt idx="875">
                  <c:v>875</c:v>
                </c:pt>
                <c:pt idx="876">
                  <c:v>876</c:v>
                </c:pt>
                <c:pt idx="877">
                  <c:v>877</c:v>
                </c:pt>
                <c:pt idx="878">
                  <c:v>878</c:v>
                </c:pt>
                <c:pt idx="879">
                  <c:v>879</c:v>
                </c:pt>
                <c:pt idx="880">
                  <c:v>880</c:v>
                </c:pt>
                <c:pt idx="881">
                  <c:v>881</c:v>
                </c:pt>
                <c:pt idx="882">
                  <c:v>882</c:v>
                </c:pt>
                <c:pt idx="883">
                  <c:v>883</c:v>
                </c:pt>
                <c:pt idx="884">
                  <c:v>884</c:v>
                </c:pt>
                <c:pt idx="885">
                  <c:v>885</c:v>
                </c:pt>
                <c:pt idx="886">
                  <c:v>886</c:v>
                </c:pt>
                <c:pt idx="887">
                  <c:v>887</c:v>
                </c:pt>
                <c:pt idx="888">
                  <c:v>888</c:v>
                </c:pt>
                <c:pt idx="889">
                  <c:v>889</c:v>
                </c:pt>
                <c:pt idx="890">
                  <c:v>890</c:v>
                </c:pt>
                <c:pt idx="891">
                  <c:v>891</c:v>
                </c:pt>
                <c:pt idx="892">
                  <c:v>892</c:v>
                </c:pt>
                <c:pt idx="893">
                  <c:v>893</c:v>
                </c:pt>
                <c:pt idx="894">
                  <c:v>894</c:v>
                </c:pt>
                <c:pt idx="895">
                  <c:v>895</c:v>
                </c:pt>
                <c:pt idx="896">
                  <c:v>896</c:v>
                </c:pt>
                <c:pt idx="897">
                  <c:v>897</c:v>
                </c:pt>
                <c:pt idx="898">
                  <c:v>898</c:v>
                </c:pt>
                <c:pt idx="899">
                  <c:v>899</c:v>
                </c:pt>
                <c:pt idx="900">
                  <c:v>900</c:v>
                </c:pt>
                <c:pt idx="901">
                  <c:v>901</c:v>
                </c:pt>
                <c:pt idx="902">
                  <c:v>902</c:v>
                </c:pt>
                <c:pt idx="903">
                  <c:v>903</c:v>
                </c:pt>
                <c:pt idx="904">
                  <c:v>904</c:v>
                </c:pt>
                <c:pt idx="905">
                  <c:v>905</c:v>
                </c:pt>
                <c:pt idx="906">
                  <c:v>906</c:v>
                </c:pt>
                <c:pt idx="907">
                  <c:v>907</c:v>
                </c:pt>
                <c:pt idx="908">
                  <c:v>908</c:v>
                </c:pt>
                <c:pt idx="909">
                  <c:v>909</c:v>
                </c:pt>
                <c:pt idx="910">
                  <c:v>910</c:v>
                </c:pt>
                <c:pt idx="911">
                  <c:v>911</c:v>
                </c:pt>
                <c:pt idx="912">
                  <c:v>912</c:v>
                </c:pt>
                <c:pt idx="913">
                  <c:v>913</c:v>
                </c:pt>
                <c:pt idx="914">
                  <c:v>914</c:v>
                </c:pt>
                <c:pt idx="915">
                  <c:v>915</c:v>
                </c:pt>
                <c:pt idx="916">
                  <c:v>916</c:v>
                </c:pt>
                <c:pt idx="917">
                  <c:v>917</c:v>
                </c:pt>
                <c:pt idx="918">
                  <c:v>918</c:v>
                </c:pt>
                <c:pt idx="919">
                  <c:v>919</c:v>
                </c:pt>
                <c:pt idx="920">
                  <c:v>920</c:v>
                </c:pt>
                <c:pt idx="921">
                  <c:v>921</c:v>
                </c:pt>
                <c:pt idx="922">
                  <c:v>922</c:v>
                </c:pt>
                <c:pt idx="923">
                  <c:v>923</c:v>
                </c:pt>
                <c:pt idx="924">
                  <c:v>924</c:v>
                </c:pt>
                <c:pt idx="925">
                  <c:v>925</c:v>
                </c:pt>
                <c:pt idx="926">
                  <c:v>926</c:v>
                </c:pt>
                <c:pt idx="927">
                  <c:v>927</c:v>
                </c:pt>
                <c:pt idx="928">
                  <c:v>928</c:v>
                </c:pt>
                <c:pt idx="929">
                  <c:v>929</c:v>
                </c:pt>
                <c:pt idx="930">
                  <c:v>930</c:v>
                </c:pt>
                <c:pt idx="931">
                  <c:v>931</c:v>
                </c:pt>
                <c:pt idx="932">
                  <c:v>932</c:v>
                </c:pt>
                <c:pt idx="933">
                  <c:v>933</c:v>
                </c:pt>
                <c:pt idx="934">
                  <c:v>934</c:v>
                </c:pt>
                <c:pt idx="935">
                  <c:v>935</c:v>
                </c:pt>
                <c:pt idx="936">
                  <c:v>936</c:v>
                </c:pt>
                <c:pt idx="937">
                  <c:v>937</c:v>
                </c:pt>
                <c:pt idx="938">
                  <c:v>938</c:v>
                </c:pt>
                <c:pt idx="939">
                  <c:v>939</c:v>
                </c:pt>
                <c:pt idx="940">
                  <c:v>940</c:v>
                </c:pt>
                <c:pt idx="941">
                  <c:v>941</c:v>
                </c:pt>
                <c:pt idx="942">
                  <c:v>942</c:v>
                </c:pt>
                <c:pt idx="943">
                  <c:v>943</c:v>
                </c:pt>
                <c:pt idx="944">
                  <c:v>944</c:v>
                </c:pt>
                <c:pt idx="945">
                  <c:v>945</c:v>
                </c:pt>
                <c:pt idx="946">
                  <c:v>946</c:v>
                </c:pt>
                <c:pt idx="947">
                  <c:v>947</c:v>
                </c:pt>
                <c:pt idx="948">
                  <c:v>948</c:v>
                </c:pt>
                <c:pt idx="949">
                  <c:v>949</c:v>
                </c:pt>
                <c:pt idx="950">
                  <c:v>950</c:v>
                </c:pt>
                <c:pt idx="951">
                  <c:v>951</c:v>
                </c:pt>
                <c:pt idx="952">
                  <c:v>952</c:v>
                </c:pt>
                <c:pt idx="953">
                  <c:v>953</c:v>
                </c:pt>
                <c:pt idx="954">
                  <c:v>954</c:v>
                </c:pt>
                <c:pt idx="955">
                  <c:v>955</c:v>
                </c:pt>
                <c:pt idx="956">
                  <c:v>956</c:v>
                </c:pt>
                <c:pt idx="957">
                  <c:v>957</c:v>
                </c:pt>
                <c:pt idx="958">
                  <c:v>958</c:v>
                </c:pt>
                <c:pt idx="959">
                  <c:v>959</c:v>
                </c:pt>
                <c:pt idx="960">
                  <c:v>960</c:v>
                </c:pt>
                <c:pt idx="961">
                  <c:v>961</c:v>
                </c:pt>
                <c:pt idx="962">
                  <c:v>962</c:v>
                </c:pt>
                <c:pt idx="963">
                  <c:v>963</c:v>
                </c:pt>
                <c:pt idx="964">
                  <c:v>964</c:v>
                </c:pt>
                <c:pt idx="965">
                  <c:v>965</c:v>
                </c:pt>
                <c:pt idx="966">
                  <c:v>966</c:v>
                </c:pt>
                <c:pt idx="967">
                  <c:v>967</c:v>
                </c:pt>
                <c:pt idx="968">
                  <c:v>968</c:v>
                </c:pt>
                <c:pt idx="969">
                  <c:v>969</c:v>
                </c:pt>
                <c:pt idx="970">
                  <c:v>970</c:v>
                </c:pt>
                <c:pt idx="971">
                  <c:v>971</c:v>
                </c:pt>
                <c:pt idx="972">
                  <c:v>972</c:v>
                </c:pt>
                <c:pt idx="973">
                  <c:v>973</c:v>
                </c:pt>
                <c:pt idx="974">
                  <c:v>974</c:v>
                </c:pt>
                <c:pt idx="975">
                  <c:v>975</c:v>
                </c:pt>
                <c:pt idx="976">
                  <c:v>976</c:v>
                </c:pt>
                <c:pt idx="977">
                  <c:v>977</c:v>
                </c:pt>
                <c:pt idx="978">
                  <c:v>978</c:v>
                </c:pt>
                <c:pt idx="979">
                  <c:v>979</c:v>
                </c:pt>
                <c:pt idx="980">
                  <c:v>980</c:v>
                </c:pt>
                <c:pt idx="981">
                  <c:v>981</c:v>
                </c:pt>
                <c:pt idx="982">
                  <c:v>982</c:v>
                </c:pt>
                <c:pt idx="983">
                  <c:v>983</c:v>
                </c:pt>
                <c:pt idx="984">
                  <c:v>984</c:v>
                </c:pt>
                <c:pt idx="985">
                  <c:v>985</c:v>
                </c:pt>
                <c:pt idx="986">
                  <c:v>986</c:v>
                </c:pt>
                <c:pt idx="987">
                  <c:v>987</c:v>
                </c:pt>
                <c:pt idx="988">
                  <c:v>988</c:v>
                </c:pt>
                <c:pt idx="989">
                  <c:v>989</c:v>
                </c:pt>
                <c:pt idx="990">
                  <c:v>990</c:v>
                </c:pt>
                <c:pt idx="991">
                  <c:v>991</c:v>
                </c:pt>
                <c:pt idx="992">
                  <c:v>992</c:v>
                </c:pt>
                <c:pt idx="993">
                  <c:v>993</c:v>
                </c:pt>
                <c:pt idx="994">
                  <c:v>994</c:v>
                </c:pt>
                <c:pt idx="995">
                  <c:v>995</c:v>
                </c:pt>
                <c:pt idx="996">
                  <c:v>996</c:v>
                </c:pt>
                <c:pt idx="997">
                  <c:v>997</c:v>
                </c:pt>
                <c:pt idx="998">
                  <c:v>998</c:v>
                </c:pt>
                <c:pt idx="999">
                  <c:v>999</c:v>
                </c:pt>
                <c:pt idx="1000">
                  <c:v>1000</c:v>
                </c:pt>
                <c:pt idx="1001">
                  <c:v>1001</c:v>
                </c:pt>
                <c:pt idx="1002">
                  <c:v>1002</c:v>
                </c:pt>
                <c:pt idx="1003">
                  <c:v>1003</c:v>
                </c:pt>
                <c:pt idx="1004">
                  <c:v>1004</c:v>
                </c:pt>
                <c:pt idx="1005">
                  <c:v>1005</c:v>
                </c:pt>
                <c:pt idx="1006">
                  <c:v>1006</c:v>
                </c:pt>
                <c:pt idx="1007">
                  <c:v>1007</c:v>
                </c:pt>
                <c:pt idx="1008">
                  <c:v>1008</c:v>
                </c:pt>
                <c:pt idx="1009">
                  <c:v>1009</c:v>
                </c:pt>
                <c:pt idx="1010">
                  <c:v>1010</c:v>
                </c:pt>
                <c:pt idx="1011">
                  <c:v>1011</c:v>
                </c:pt>
                <c:pt idx="1012">
                  <c:v>1012</c:v>
                </c:pt>
                <c:pt idx="1013">
                  <c:v>1013</c:v>
                </c:pt>
                <c:pt idx="1014">
                  <c:v>1014</c:v>
                </c:pt>
                <c:pt idx="1015">
                  <c:v>1015</c:v>
                </c:pt>
                <c:pt idx="1016">
                  <c:v>1016</c:v>
                </c:pt>
                <c:pt idx="1017">
                  <c:v>1017</c:v>
                </c:pt>
                <c:pt idx="1018">
                  <c:v>1018</c:v>
                </c:pt>
                <c:pt idx="1019">
                  <c:v>1019</c:v>
                </c:pt>
                <c:pt idx="1020">
                  <c:v>1020</c:v>
                </c:pt>
                <c:pt idx="1021">
                  <c:v>1021</c:v>
                </c:pt>
                <c:pt idx="1022">
                  <c:v>1022</c:v>
                </c:pt>
                <c:pt idx="1023">
                  <c:v>1023</c:v>
                </c:pt>
                <c:pt idx="1024">
                  <c:v>1024</c:v>
                </c:pt>
                <c:pt idx="1025">
                  <c:v>1025</c:v>
                </c:pt>
                <c:pt idx="1026">
                  <c:v>1026</c:v>
                </c:pt>
                <c:pt idx="1027">
                  <c:v>1027</c:v>
                </c:pt>
                <c:pt idx="1028">
                  <c:v>1028</c:v>
                </c:pt>
                <c:pt idx="1029">
                  <c:v>1029</c:v>
                </c:pt>
                <c:pt idx="1030">
                  <c:v>1030</c:v>
                </c:pt>
                <c:pt idx="1031">
                  <c:v>1031</c:v>
                </c:pt>
                <c:pt idx="1032">
                  <c:v>1032</c:v>
                </c:pt>
                <c:pt idx="1033">
                  <c:v>1033</c:v>
                </c:pt>
                <c:pt idx="1034">
                  <c:v>1034</c:v>
                </c:pt>
                <c:pt idx="1035">
                  <c:v>1035</c:v>
                </c:pt>
                <c:pt idx="1036">
                  <c:v>1036</c:v>
                </c:pt>
                <c:pt idx="1037">
                  <c:v>1037</c:v>
                </c:pt>
                <c:pt idx="1038">
                  <c:v>1038</c:v>
                </c:pt>
                <c:pt idx="1039">
                  <c:v>1039</c:v>
                </c:pt>
                <c:pt idx="1040">
                  <c:v>1040</c:v>
                </c:pt>
                <c:pt idx="1041">
                  <c:v>1041</c:v>
                </c:pt>
                <c:pt idx="1042">
                  <c:v>1042</c:v>
                </c:pt>
                <c:pt idx="1043">
                  <c:v>1043</c:v>
                </c:pt>
                <c:pt idx="1044">
                  <c:v>1044</c:v>
                </c:pt>
                <c:pt idx="1045">
                  <c:v>1045</c:v>
                </c:pt>
                <c:pt idx="1046">
                  <c:v>1046</c:v>
                </c:pt>
                <c:pt idx="1047">
                  <c:v>1047</c:v>
                </c:pt>
                <c:pt idx="1048">
                  <c:v>1048</c:v>
                </c:pt>
                <c:pt idx="1049">
                  <c:v>1049</c:v>
                </c:pt>
                <c:pt idx="1050">
                  <c:v>1050</c:v>
                </c:pt>
                <c:pt idx="1051">
                  <c:v>1051</c:v>
                </c:pt>
                <c:pt idx="1052">
                  <c:v>1052</c:v>
                </c:pt>
                <c:pt idx="1053">
                  <c:v>1053</c:v>
                </c:pt>
                <c:pt idx="1054">
                  <c:v>1054</c:v>
                </c:pt>
                <c:pt idx="1055">
                  <c:v>1055</c:v>
                </c:pt>
                <c:pt idx="1056">
                  <c:v>1056</c:v>
                </c:pt>
                <c:pt idx="1057">
                  <c:v>1057</c:v>
                </c:pt>
                <c:pt idx="1058">
                  <c:v>1058</c:v>
                </c:pt>
                <c:pt idx="1059">
                  <c:v>1059</c:v>
                </c:pt>
                <c:pt idx="1060">
                  <c:v>1060</c:v>
                </c:pt>
                <c:pt idx="1061">
                  <c:v>1061</c:v>
                </c:pt>
                <c:pt idx="1062">
                  <c:v>1062</c:v>
                </c:pt>
                <c:pt idx="1063">
                  <c:v>1063</c:v>
                </c:pt>
                <c:pt idx="1064">
                  <c:v>1064</c:v>
                </c:pt>
                <c:pt idx="1065">
                  <c:v>1065</c:v>
                </c:pt>
                <c:pt idx="1066">
                  <c:v>1066</c:v>
                </c:pt>
                <c:pt idx="1067">
                  <c:v>1067</c:v>
                </c:pt>
                <c:pt idx="1068">
                  <c:v>1068</c:v>
                </c:pt>
                <c:pt idx="1069">
                  <c:v>1069</c:v>
                </c:pt>
                <c:pt idx="1070">
                  <c:v>1070</c:v>
                </c:pt>
                <c:pt idx="1071">
                  <c:v>1071</c:v>
                </c:pt>
                <c:pt idx="1072">
                  <c:v>1072</c:v>
                </c:pt>
                <c:pt idx="1073">
                  <c:v>1073</c:v>
                </c:pt>
                <c:pt idx="1074">
                  <c:v>1074</c:v>
                </c:pt>
                <c:pt idx="1075">
                  <c:v>1075</c:v>
                </c:pt>
                <c:pt idx="1076">
                  <c:v>1076</c:v>
                </c:pt>
                <c:pt idx="1077">
                  <c:v>1077</c:v>
                </c:pt>
                <c:pt idx="1078">
                  <c:v>1078</c:v>
                </c:pt>
                <c:pt idx="1079">
                  <c:v>1079</c:v>
                </c:pt>
                <c:pt idx="1080">
                  <c:v>1080</c:v>
                </c:pt>
                <c:pt idx="1081">
                  <c:v>1081</c:v>
                </c:pt>
                <c:pt idx="1082">
                  <c:v>1082</c:v>
                </c:pt>
                <c:pt idx="1083">
                  <c:v>1083</c:v>
                </c:pt>
                <c:pt idx="1084">
                  <c:v>1084</c:v>
                </c:pt>
                <c:pt idx="1085">
                  <c:v>1085</c:v>
                </c:pt>
                <c:pt idx="1086">
                  <c:v>1086</c:v>
                </c:pt>
                <c:pt idx="1087">
                  <c:v>1087</c:v>
                </c:pt>
                <c:pt idx="1088">
                  <c:v>1088</c:v>
                </c:pt>
                <c:pt idx="1089">
                  <c:v>1089</c:v>
                </c:pt>
                <c:pt idx="1090">
                  <c:v>1090</c:v>
                </c:pt>
                <c:pt idx="1091">
                  <c:v>1091</c:v>
                </c:pt>
                <c:pt idx="1092">
                  <c:v>1092</c:v>
                </c:pt>
                <c:pt idx="1093">
                  <c:v>1093</c:v>
                </c:pt>
                <c:pt idx="1094">
                  <c:v>1094</c:v>
                </c:pt>
                <c:pt idx="1095">
                  <c:v>1095</c:v>
                </c:pt>
                <c:pt idx="1096">
                  <c:v>1096</c:v>
                </c:pt>
                <c:pt idx="1097">
                  <c:v>1097</c:v>
                </c:pt>
                <c:pt idx="1098">
                  <c:v>1098</c:v>
                </c:pt>
                <c:pt idx="1099">
                  <c:v>1099</c:v>
                </c:pt>
                <c:pt idx="1100">
                  <c:v>1100</c:v>
                </c:pt>
                <c:pt idx="1101">
                  <c:v>1101</c:v>
                </c:pt>
                <c:pt idx="1102">
                  <c:v>1102</c:v>
                </c:pt>
                <c:pt idx="1103">
                  <c:v>1103</c:v>
                </c:pt>
                <c:pt idx="1104">
                  <c:v>1104</c:v>
                </c:pt>
                <c:pt idx="1105">
                  <c:v>1105</c:v>
                </c:pt>
                <c:pt idx="1106">
                  <c:v>1106</c:v>
                </c:pt>
                <c:pt idx="1107">
                  <c:v>1107</c:v>
                </c:pt>
                <c:pt idx="1108">
                  <c:v>1108</c:v>
                </c:pt>
                <c:pt idx="1109">
                  <c:v>1109</c:v>
                </c:pt>
                <c:pt idx="1110">
                  <c:v>1110</c:v>
                </c:pt>
                <c:pt idx="1111">
                  <c:v>1111</c:v>
                </c:pt>
                <c:pt idx="1112">
                  <c:v>1112</c:v>
                </c:pt>
                <c:pt idx="1113">
                  <c:v>1113</c:v>
                </c:pt>
                <c:pt idx="1114">
                  <c:v>1114</c:v>
                </c:pt>
                <c:pt idx="1115">
                  <c:v>1115</c:v>
                </c:pt>
                <c:pt idx="1116">
                  <c:v>1116</c:v>
                </c:pt>
                <c:pt idx="1117">
                  <c:v>1117</c:v>
                </c:pt>
                <c:pt idx="1118">
                  <c:v>1118</c:v>
                </c:pt>
                <c:pt idx="1119">
                  <c:v>1119</c:v>
                </c:pt>
                <c:pt idx="1120">
                  <c:v>1120</c:v>
                </c:pt>
                <c:pt idx="1121">
                  <c:v>1121</c:v>
                </c:pt>
                <c:pt idx="1122">
                  <c:v>1122</c:v>
                </c:pt>
                <c:pt idx="1123">
                  <c:v>1123</c:v>
                </c:pt>
                <c:pt idx="1124">
                  <c:v>1124</c:v>
                </c:pt>
                <c:pt idx="1125">
                  <c:v>1125</c:v>
                </c:pt>
                <c:pt idx="1126">
                  <c:v>1126</c:v>
                </c:pt>
                <c:pt idx="1127">
                  <c:v>1127</c:v>
                </c:pt>
                <c:pt idx="1128">
                  <c:v>1128</c:v>
                </c:pt>
                <c:pt idx="1129">
                  <c:v>1129</c:v>
                </c:pt>
                <c:pt idx="1130">
                  <c:v>1130</c:v>
                </c:pt>
                <c:pt idx="1131">
                  <c:v>1131</c:v>
                </c:pt>
                <c:pt idx="1132">
                  <c:v>1132</c:v>
                </c:pt>
                <c:pt idx="1133">
                  <c:v>1133</c:v>
                </c:pt>
                <c:pt idx="1134">
                  <c:v>1134</c:v>
                </c:pt>
                <c:pt idx="1135">
                  <c:v>1135</c:v>
                </c:pt>
                <c:pt idx="1136">
                  <c:v>1136</c:v>
                </c:pt>
                <c:pt idx="1137">
                  <c:v>1137</c:v>
                </c:pt>
                <c:pt idx="1138">
                  <c:v>1138</c:v>
                </c:pt>
                <c:pt idx="1139">
                  <c:v>1139</c:v>
                </c:pt>
                <c:pt idx="1140">
                  <c:v>1140</c:v>
                </c:pt>
                <c:pt idx="1141">
                  <c:v>1141</c:v>
                </c:pt>
                <c:pt idx="1142">
                  <c:v>1142</c:v>
                </c:pt>
                <c:pt idx="1143">
                  <c:v>1143</c:v>
                </c:pt>
                <c:pt idx="1144">
                  <c:v>1144</c:v>
                </c:pt>
                <c:pt idx="1145">
                  <c:v>1145</c:v>
                </c:pt>
                <c:pt idx="1146">
                  <c:v>1146</c:v>
                </c:pt>
                <c:pt idx="1147">
                  <c:v>1147</c:v>
                </c:pt>
                <c:pt idx="1148">
                  <c:v>1148</c:v>
                </c:pt>
                <c:pt idx="1149">
                  <c:v>1149</c:v>
                </c:pt>
                <c:pt idx="1150">
                  <c:v>1150</c:v>
                </c:pt>
                <c:pt idx="1151">
                  <c:v>1151</c:v>
                </c:pt>
                <c:pt idx="1152">
                  <c:v>1152</c:v>
                </c:pt>
                <c:pt idx="1153">
                  <c:v>1153</c:v>
                </c:pt>
                <c:pt idx="1154">
                  <c:v>1154</c:v>
                </c:pt>
                <c:pt idx="1155">
                  <c:v>1155</c:v>
                </c:pt>
                <c:pt idx="1156">
                  <c:v>1156</c:v>
                </c:pt>
                <c:pt idx="1157">
                  <c:v>1157</c:v>
                </c:pt>
                <c:pt idx="1158">
                  <c:v>1158</c:v>
                </c:pt>
                <c:pt idx="1159">
                  <c:v>1159</c:v>
                </c:pt>
                <c:pt idx="1160">
                  <c:v>1160</c:v>
                </c:pt>
                <c:pt idx="1161">
                  <c:v>1161</c:v>
                </c:pt>
                <c:pt idx="1162">
                  <c:v>1162</c:v>
                </c:pt>
                <c:pt idx="1163">
                  <c:v>1163</c:v>
                </c:pt>
                <c:pt idx="1164">
                  <c:v>1164</c:v>
                </c:pt>
                <c:pt idx="1165">
                  <c:v>1165</c:v>
                </c:pt>
                <c:pt idx="1166">
                  <c:v>1166</c:v>
                </c:pt>
                <c:pt idx="1167">
                  <c:v>1167</c:v>
                </c:pt>
                <c:pt idx="1168">
                  <c:v>1168</c:v>
                </c:pt>
                <c:pt idx="1169">
                  <c:v>1169</c:v>
                </c:pt>
                <c:pt idx="1170">
                  <c:v>1170</c:v>
                </c:pt>
                <c:pt idx="1171">
                  <c:v>1171</c:v>
                </c:pt>
                <c:pt idx="1172">
                  <c:v>1172</c:v>
                </c:pt>
                <c:pt idx="1173">
                  <c:v>1173</c:v>
                </c:pt>
                <c:pt idx="1174">
                  <c:v>1174</c:v>
                </c:pt>
                <c:pt idx="1175">
                  <c:v>1175</c:v>
                </c:pt>
                <c:pt idx="1176">
                  <c:v>1176</c:v>
                </c:pt>
                <c:pt idx="1177">
                  <c:v>1177</c:v>
                </c:pt>
                <c:pt idx="1178">
                  <c:v>1178</c:v>
                </c:pt>
                <c:pt idx="1179">
                  <c:v>1179</c:v>
                </c:pt>
                <c:pt idx="1180">
                  <c:v>1180</c:v>
                </c:pt>
                <c:pt idx="1181">
                  <c:v>1181</c:v>
                </c:pt>
                <c:pt idx="1182">
                  <c:v>1182</c:v>
                </c:pt>
                <c:pt idx="1183">
                  <c:v>1183</c:v>
                </c:pt>
                <c:pt idx="1184">
                  <c:v>1184</c:v>
                </c:pt>
                <c:pt idx="1185">
                  <c:v>1185</c:v>
                </c:pt>
                <c:pt idx="1186">
                  <c:v>1186</c:v>
                </c:pt>
                <c:pt idx="1187">
                  <c:v>1187</c:v>
                </c:pt>
                <c:pt idx="1188">
                  <c:v>1188</c:v>
                </c:pt>
                <c:pt idx="1189">
                  <c:v>1189</c:v>
                </c:pt>
                <c:pt idx="1190">
                  <c:v>1190</c:v>
                </c:pt>
                <c:pt idx="1191">
                  <c:v>1191</c:v>
                </c:pt>
                <c:pt idx="1192">
                  <c:v>1192</c:v>
                </c:pt>
                <c:pt idx="1193">
                  <c:v>1193</c:v>
                </c:pt>
                <c:pt idx="1194">
                  <c:v>1194</c:v>
                </c:pt>
                <c:pt idx="1195">
                  <c:v>1195</c:v>
                </c:pt>
                <c:pt idx="1196">
                  <c:v>1196</c:v>
                </c:pt>
                <c:pt idx="1197">
                  <c:v>1197</c:v>
                </c:pt>
                <c:pt idx="1198">
                  <c:v>1198</c:v>
                </c:pt>
                <c:pt idx="1199">
                  <c:v>1199</c:v>
                </c:pt>
                <c:pt idx="1200">
                  <c:v>1200</c:v>
                </c:pt>
                <c:pt idx="1201">
                  <c:v>1201</c:v>
                </c:pt>
                <c:pt idx="1202">
                  <c:v>1202</c:v>
                </c:pt>
                <c:pt idx="1203">
                  <c:v>1203</c:v>
                </c:pt>
                <c:pt idx="1204">
                  <c:v>1204</c:v>
                </c:pt>
                <c:pt idx="1205">
                  <c:v>1205</c:v>
                </c:pt>
                <c:pt idx="1206">
                  <c:v>1206</c:v>
                </c:pt>
                <c:pt idx="1207">
                  <c:v>1207</c:v>
                </c:pt>
                <c:pt idx="1208">
                  <c:v>1208</c:v>
                </c:pt>
                <c:pt idx="1209">
                  <c:v>1209</c:v>
                </c:pt>
                <c:pt idx="1210">
                  <c:v>1210</c:v>
                </c:pt>
                <c:pt idx="1211">
                  <c:v>1211</c:v>
                </c:pt>
                <c:pt idx="1212">
                  <c:v>1212</c:v>
                </c:pt>
                <c:pt idx="1213">
                  <c:v>1213</c:v>
                </c:pt>
                <c:pt idx="1214">
                  <c:v>1214</c:v>
                </c:pt>
                <c:pt idx="1215">
                  <c:v>1215</c:v>
                </c:pt>
                <c:pt idx="1216">
                  <c:v>1216</c:v>
                </c:pt>
                <c:pt idx="1217">
                  <c:v>1217</c:v>
                </c:pt>
                <c:pt idx="1218">
                  <c:v>1218</c:v>
                </c:pt>
                <c:pt idx="1219">
                  <c:v>1219</c:v>
                </c:pt>
                <c:pt idx="1220">
                  <c:v>1220</c:v>
                </c:pt>
                <c:pt idx="1221">
                  <c:v>1221</c:v>
                </c:pt>
                <c:pt idx="1222">
                  <c:v>1222</c:v>
                </c:pt>
                <c:pt idx="1223">
                  <c:v>1223</c:v>
                </c:pt>
                <c:pt idx="1224">
                  <c:v>1224</c:v>
                </c:pt>
                <c:pt idx="1225">
                  <c:v>1225</c:v>
                </c:pt>
                <c:pt idx="1226">
                  <c:v>1226</c:v>
                </c:pt>
                <c:pt idx="1227">
                  <c:v>1227</c:v>
                </c:pt>
                <c:pt idx="1228">
                  <c:v>1228</c:v>
                </c:pt>
                <c:pt idx="1229">
                  <c:v>1229</c:v>
                </c:pt>
                <c:pt idx="1230">
                  <c:v>1230</c:v>
                </c:pt>
                <c:pt idx="1231">
                  <c:v>1231</c:v>
                </c:pt>
                <c:pt idx="1232">
                  <c:v>1232</c:v>
                </c:pt>
                <c:pt idx="1233">
                  <c:v>1233</c:v>
                </c:pt>
                <c:pt idx="1234">
                  <c:v>1234</c:v>
                </c:pt>
                <c:pt idx="1235">
                  <c:v>1235</c:v>
                </c:pt>
                <c:pt idx="1236">
                  <c:v>1236</c:v>
                </c:pt>
                <c:pt idx="1237">
                  <c:v>1237</c:v>
                </c:pt>
                <c:pt idx="1238">
                  <c:v>1238</c:v>
                </c:pt>
                <c:pt idx="1239">
                  <c:v>1239</c:v>
                </c:pt>
                <c:pt idx="1240">
                  <c:v>1240</c:v>
                </c:pt>
                <c:pt idx="1241">
                  <c:v>1241</c:v>
                </c:pt>
                <c:pt idx="1242">
                  <c:v>1242</c:v>
                </c:pt>
                <c:pt idx="1243">
                  <c:v>1243</c:v>
                </c:pt>
                <c:pt idx="1244">
                  <c:v>1244</c:v>
                </c:pt>
                <c:pt idx="1245">
                  <c:v>1245</c:v>
                </c:pt>
                <c:pt idx="1246">
                  <c:v>1246</c:v>
                </c:pt>
                <c:pt idx="1247">
                  <c:v>1247</c:v>
                </c:pt>
                <c:pt idx="1248">
                  <c:v>1248</c:v>
                </c:pt>
                <c:pt idx="1249">
                  <c:v>1249</c:v>
                </c:pt>
                <c:pt idx="1250">
                  <c:v>1250</c:v>
                </c:pt>
                <c:pt idx="1251">
                  <c:v>1251</c:v>
                </c:pt>
                <c:pt idx="1252">
                  <c:v>1252</c:v>
                </c:pt>
                <c:pt idx="1253">
                  <c:v>1253</c:v>
                </c:pt>
                <c:pt idx="1254">
                  <c:v>1254</c:v>
                </c:pt>
                <c:pt idx="1255">
                  <c:v>1255</c:v>
                </c:pt>
                <c:pt idx="1256">
                  <c:v>1256</c:v>
                </c:pt>
                <c:pt idx="1257">
                  <c:v>1257</c:v>
                </c:pt>
                <c:pt idx="1258">
                  <c:v>1258</c:v>
                </c:pt>
                <c:pt idx="1259">
                  <c:v>1259</c:v>
                </c:pt>
                <c:pt idx="1260">
                  <c:v>1260</c:v>
                </c:pt>
                <c:pt idx="1261">
                  <c:v>1261</c:v>
                </c:pt>
                <c:pt idx="1262">
                  <c:v>1262</c:v>
                </c:pt>
                <c:pt idx="1263">
                  <c:v>1263</c:v>
                </c:pt>
                <c:pt idx="1264">
                  <c:v>1264</c:v>
                </c:pt>
                <c:pt idx="1265">
                  <c:v>1265</c:v>
                </c:pt>
                <c:pt idx="1266">
                  <c:v>1266</c:v>
                </c:pt>
                <c:pt idx="1267">
                  <c:v>1267</c:v>
                </c:pt>
                <c:pt idx="1268">
                  <c:v>1268</c:v>
                </c:pt>
                <c:pt idx="1269">
                  <c:v>1269</c:v>
                </c:pt>
                <c:pt idx="1270">
                  <c:v>1270</c:v>
                </c:pt>
                <c:pt idx="1271">
                  <c:v>1271</c:v>
                </c:pt>
                <c:pt idx="1272">
                  <c:v>1272</c:v>
                </c:pt>
                <c:pt idx="1273">
                  <c:v>1273</c:v>
                </c:pt>
                <c:pt idx="1274">
                  <c:v>1274</c:v>
                </c:pt>
                <c:pt idx="1275">
                  <c:v>1275</c:v>
                </c:pt>
                <c:pt idx="1276">
                  <c:v>1276</c:v>
                </c:pt>
                <c:pt idx="1277">
                  <c:v>1277</c:v>
                </c:pt>
                <c:pt idx="1278">
                  <c:v>1278</c:v>
                </c:pt>
                <c:pt idx="1279">
                  <c:v>1279</c:v>
                </c:pt>
                <c:pt idx="1280">
                  <c:v>1280</c:v>
                </c:pt>
                <c:pt idx="1281">
                  <c:v>1281</c:v>
                </c:pt>
                <c:pt idx="1282">
                  <c:v>1282</c:v>
                </c:pt>
                <c:pt idx="1283">
                  <c:v>1283</c:v>
                </c:pt>
                <c:pt idx="1284">
                  <c:v>1284</c:v>
                </c:pt>
                <c:pt idx="1285">
                  <c:v>1285</c:v>
                </c:pt>
                <c:pt idx="1286">
                  <c:v>1286</c:v>
                </c:pt>
                <c:pt idx="1287">
                  <c:v>1287</c:v>
                </c:pt>
                <c:pt idx="1288">
                  <c:v>1288</c:v>
                </c:pt>
                <c:pt idx="1289">
                  <c:v>1289</c:v>
                </c:pt>
                <c:pt idx="1290">
                  <c:v>1290</c:v>
                </c:pt>
                <c:pt idx="1291">
                  <c:v>1291</c:v>
                </c:pt>
                <c:pt idx="1292">
                  <c:v>1292</c:v>
                </c:pt>
                <c:pt idx="1293">
                  <c:v>1293</c:v>
                </c:pt>
                <c:pt idx="1294">
                  <c:v>1294</c:v>
                </c:pt>
                <c:pt idx="1295">
                  <c:v>1295</c:v>
                </c:pt>
                <c:pt idx="1296">
                  <c:v>1296</c:v>
                </c:pt>
                <c:pt idx="1297">
                  <c:v>1297</c:v>
                </c:pt>
                <c:pt idx="1298">
                  <c:v>1298</c:v>
                </c:pt>
                <c:pt idx="1299">
                  <c:v>1299</c:v>
                </c:pt>
                <c:pt idx="1300">
                  <c:v>1300</c:v>
                </c:pt>
                <c:pt idx="1301">
                  <c:v>1301</c:v>
                </c:pt>
                <c:pt idx="1302">
                  <c:v>1302</c:v>
                </c:pt>
                <c:pt idx="1303">
                  <c:v>1303</c:v>
                </c:pt>
                <c:pt idx="1304">
                  <c:v>1304</c:v>
                </c:pt>
                <c:pt idx="1305">
                  <c:v>1305</c:v>
                </c:pt>
                <c:pt idx="1306">
                  <c:v>1306</c:v>
                </c:pt>
                <c:pt idx="1307">
                  <c:v>1307</c:v>
                </c:pt>
                <c:pt idx="1308">
                  <c:v>1308</c:v>
                </c:pt>
                <c:pt idx="1309">
                  <c:v>1309</c:v>
                </c:pt>
                <c:pt idx="1310">
                  <c:v>1310</c:v>
                </c:pt>
                <c:pt idx="1311">
                  <c:v>1311</c:v>
                </c:pt>
                <c:pt idx="1312">
                  <c:v>1312</c:v>
                </c:pt>
                <c:pt idx="1313">
                  <c:v>1313</c:v>
                </c:pt>
                <c:pt idx="1314">
                  <c:v>1314</c:v>
                </c:pt>
                <c:pt idx="1315">
                  <c:v>1315</c:v>
                </c:pt>
                <c:pt idx="1316">
                  <c:v>1316</c:v>
                </c:pt>
                <c:pt idx="1317">
                  <c:v>1317</c:v>
                </c:pt>
                <c:pt idx="1318">
                  <c:v>1318</c:v>
                </c:pt>
                <c:pt idx="1319">
                  <c:v>1319</c:v>
                </c:pt>
                <c:pt idx="1320">
                  <c:v>1320</c:v>
                </c:pt>
                <c:pt idx="1321">
                  <c:v>1321</c:v>
                </c:pt>
                <c:pt idx="1322">
                  <c:v>1322</c:v>
                </c:pt>
                <c:pt idx="1323">
                  <c:v>1323</c:v>
                </c:pt>
                <c:pt idx="1324">
                  <c:v>1324</c:v>
                </c:pt>
                <c:pt idx="1325">
                  <c:v>1325</c:v>
                </c:pt>
                <c:pt idx="1326">
                  <c:v>1326</c:v>
                </c:pt>
                <c:pt idx="1327">
                  <c:v>1327</c:v>
                </c:pt>
                <c:pt idx="1328">
                  <c:v>1328</c:v>
                </c:pt>
                <c:pt idx="1329">
                  <c:v>1329</c:v>
                </c:pt>
                <c:pt idx="1330">
                  <c:v>1330</c:v>
                </c:pt>
                <c:pt idx="1331">
                  <c:v>1331</c:v>
                </c:pt>
                <c:pt idx="1332">
                  <c:v>1332</c:v>
                </c:pt>
                <c:pt idx="1333">
                  <c:v>1333</c:v>
                </c:pt>
                <c:pt idx="1334">
                  <c:v>1334</c:v>
                </c:pt>
                <c:pt idx="1335">
                  <c:v>1335</c:v>
                </c:pt>
                <c:pt idx="1336">
                  <c:v>1336</c:v>
                </c:pt>
                <c:pt idx="1337">
                  <c:v>1337</c:v>
                </c:pt>
                <c:pt idx="1338">
                  <c:v>1338</c:v>
                </c:pt>
                <c:pt idx="1339">
                  <c:v>1339</c:v>
                </c:pt>
                <c:pt idx="1340">
                  <c:v>1340</c:v>
                </c:pt>
                <c:pt idx="1341">
                  <c:v>1341</c:v>
                </c:pt>
                <c:pt idx="1342">
                  <c:v>1342</c:v>
                </c:pt>
                <c:pt idx="1343">
                  <c:v>1343</c:v>
                </c:pt>
                <c:pt idx="1344">
                  <c:v>1344</c:v>
                </c:pt>
                <c:pt idx="1345">
                  <c:v>1345</c:v>
                </c:pt>
                <c:pt idx="1346">
                  <c:v>1346</c:v>
                </c:pt>
                <c:pt idx="1347">
                  <c:v>1347</c:v>
                </c:pt>
                <c:pt idx="1348">
                  <c:v>1348</c:v>
                </c:pt>
                <c:pt idx="1349">
                  <c:v>1349</c:v>
                </c:pt>
                <c:pt idx="1350">
                  <c:v>1350</c:v>
                </c:pt>
                <c:pt idx="1351">
                  <c:v>1351</c:v>
                </c:pt>
                <c:pt idx="1352">
                  <c:v>1352</c:v>
                </c:pt>
                <c:pt idx="1353">
                  <c:v>1353</c:v>
                </c:pt>
                <c:pt idx="1354">
                  <c:v>1354</c:v>
                </c:pt>
                <c:pt idx="1355">
                  <c:v>1355</c:v>
                </c:pt>
                <c:pt idx="1356">
                  <c:v>1356</c:v>
                </c:pt>
                <c:pt idx="1357">
                  <c:v>1357</c:v>
                </c:pt>
                <c:pt idx="1358">
                  <c:v>1358</c:v>
                </c:pt>
                <c:pt idx="1359">
                  <c:v>1359</c:v>
                </c:pt>
                <c:pt idx="1360">
                  <c:v>1360</c:v>
                </c:pt>
                <c:pt idx="1361">
                  <c:v>1361</c:v>
                </c:pt>
                <c:pt idx="1362">
                  <c:v>1362</c:v>
                </c:pt>
                <c:pt idx="1363">
                  <c:v>1363</c:v>
                </c:pt>
                <c:pt idx="1364">
                  <c:v>1364</c:v>
                </c:pt>
                <c:pt idx="1365">
                  <c:v>1365</c:v>
                </c:pt>
                <c:pt idx="1366">
                  <c:v>1366</c:v>
                </c:pt>
                <c:pt idx="1367">
                  <c:v>1367</c:v>
                </c:pt>
                <c:pt idx="1368">
                  <c:v>1368</c:v>
                </c:pt>
                <c:pt idx="1369">
                  <c:v>1369</c:v>
                </c:pt>
                <c:pt idx="1370">
                  <c:v>1370</c:v>
                </c:pt>
                <c:pt idx="1371">
                  <c:v>1371</c:v>
                </c:pt>
                <c:pt idx="1372">
                  <c:v>1372</c:v>
                </c:pt>
                <c:pt idx="1373">
                  <c:v>1373</c:v>
                </c:pt>
                <c:pt idx="1374">
                  <c:v>1374</c:v>
                </c:pt>
                <c:pt idx="1375">
                  <c:v>1375</c:v>
                </c:pt>
                <c:pt idx="1376">
                  <c:v>1376</c:v>
                </c:pt>
                <c:pt idx="1377">
                  <c:v>1377</c:v>
                </c:pt>
                <c:pt idx="1378">
                  <c:v>1378</c:v>
                </c:pt>
                <c:pt idx="1379">
                  <c:v>1379</c:v>
                </c:pt>
                <c:pt idx="1380">
                  <c:v>1380</c:v>
                </c:pt>
                <c:pt idx="1381">
                  <c:v>1381</c:v>
                </c:pt>
                <c:pt idx="1382">
                  <c:v>1382</c:v>
                </c:pt>
                <c:pt idx="1383">
                  <c:v>1383</c:v>
                </c:pt>
                <c:pt idx="1384">
                  <c:v>1384</c:v>
                </c:pt>
                <c:pt idx="1385">
                  <c:v>1385</c:v>
                </c:pt>
                <c:pt idx="1386">
                  <c:v>1386</c:v>
                </c:pt>
                <c:pt idx="1387">
                  <c:v>1387</c:v>
                </c:pt>
                <c:pt idx="1388">
                  <c:v>1388</c:v>
                </c:pt>
                <c:pt idx="1389">
                  <c:v>1389</c:v>
                </c:pt>
                <c:pt idx="1390">
                  <c:v>1390</c:v>
                </c:pt>
                <c:pt idx="1391">
                  <c:v>1391</c:v>
                </c:pt>
                <c:pt idx="1392">
                  <c:v>1392</c:v>
                </c:pt>
                <c:pt idx="1393">
                  <c:v>1393</c:v>
                </c:pt>
                <c:pt idx="1394">
                  <c:v>1394</c:v>
                </c:pt>
                <c:pt idx="1395">
                  <c:v>1395</c:v>
                </c:pt>
                <c:pt idx="1396">
                  <c:v>1396</c:v>
                </c:pt>
                <c:pt idx="1397">
                  <c:v>1397</c:v>
                </c:pt>
                <c:pt idx="1398">
                  <c:v>1398</c:v>
                </c:pt>
                <c:pt idx="1399">
                  <c:v>1399</c:v>
                </c:pt>
                <c:pt idx="1400">
                  <c:v>1400</c:v>
                </c:pt>
                <c:pt idx="1401">
                  <c:v>1401</c:v>
                </c:pt>
                <c:pt idx="1402">
                  <c:v>1402</c:v>
                </c:pt>
                <c:pt idx="1403">
                  <c:v>1403</c:v>
                </c:pt>
                <c:pt idx="1404">
                  <c:v>1404</c:v>
                </c:pt>
                <c:pt idx="1405">
                  <c:v>1405</c:v>
                </c:pt>
                <c:pt idx="1406">
                  <c:v>1406</c:v>
                </c:pt>
                <c:pt idx="1407">
                  <c:v>1407</c:v>
                </c:pt>
                <c:pt idx="1408">
                  <c:v>1408</c:v>
                </c:pt>
                <c:pt idx="1409">
                  <c:v>1409</c:v>
                </c:pt>
                <c:pt idx="1410">
                  <c:v>1410</c:v>
                </c:pt>
                <c:pt idx="1411">
                  <c:v>1411</c:v>
                </c:pt>
                <c:pt idx="1412">
                  <c:v>1412</c:v>
                </c:pt>
                <c:pt idx="1413">
                  <c:v>1413</c:v>
                </c:pt>
                <c:pt idx="1414">
                  <c:v>1414</c:v>
                </c:pt>
                <c:pt idx="1415">
                  <c:v>1415</c:v>
                </c:pt>
                <c:pt idx="1416">
                  <c:v>1416</c:v>
                </c:pt>
                <c:pt idx="1417">
                  <c:v>1417</c:v>
                </c:pt>
                <c:pt idx="1418">
                  <c:v>1418</c:v>
                </c:pt>
                <c:pt idx="1419">
                  <c:v>1419</c:v>
                </c:pt>
                <c:pt idx="1420">
                  <c:v>1420</c:v>
                </c:pt>
                <c:pt idx="1421">
                  <c:v>1421</c:v>
                </c:pt>
                <c:pt idx="1422">
                  <c:v>1422</c:v>
                </c:pt>
                <c:pt idx="1423">
                  <c:v>1423</c:v>
                </c:pt>
                <c:pt idx="1424">
                  <c:v>1424</c:v>
                </c:pt>
                <c:pt idx="1425">
                  <c:v>1425</c:v>
                </c:pt>
                <c:pt idx="1426">
                  <c:v>1426</c:v>
                </c:pt>
                <c:pt idx="1427">
                  <c:v>1427</c:v>
                </c:pt>
                <c:pt idx="1428">
                  <c:v>1428</c:v>
                </c:pt>
                <c:pt idx="1429">
                  <c:v>1429</c:v>
                </c:pt>
                <c:pt idx="1430">
                  <c:v>1430</c:v>
                </c:pt>
                <c:pt idx="1431">
                  <c:v>1431</c:v>
                </c:pt>
                <c:pt idx="1432">
                  <c:v>1432</c:v>
                </c:pt>
                <c:pt idx="1433">
                  <c:v>1433</c:v>
                </c:pt>
                <c:pt idx="1434">
                  <c:v>1434</c:v>
                </c:pt>
                <c:pt idx="1435">
                  <c:v>1435</c:v>
                </c:pt>
                <c:pt idx="1436">
                  <c:v>1436</c:v>
                </c:pt>
                <c:pt idx="1437">
                  <c:v>1437</c:v>
                </c:pt>
                <c:pt idx="1438">
                  <c:v>1438</c:v>
                </c:pt>
                <c:pt idx="1439">
                  <c:v>1439</c:v>
                </c:pt>
                <c:pt idx="1440">
                  <c:v>1440</c:v>
                </c:pt>
                <c:pt idx="1441">
                  <c:v>1441</c:v>
                </c:pt>
                <c:pt idx="1442">
                  <c:v>1442</c:v>
                </c:pt>
                <c:pt idx="1443">
                  <c:v>1443</c:v>
                </c:pt>
                <c:pt idx="1444">
                  <c:v>1444</c:v>
                </c:pt>
                <c:pt idx="1445">
                  <c:v>1445</c:v>
                </c:pt>
                <c:pt idx="1446">
                  <c:v>1446</c:v>
                </c:pt>
                <c:pt idx="1447">
                  <c:v>1447</c:v>
                </c:pt>
                <c:pt idx="1448">
                  <c:v>1448</c:v>
                </c:pt>
                <c:pt idx="1449">
                  <c:v>1449</c:v>
                </c:pt>
                <c:pt idx="1450">
                  <c:v>1450</c:v>
                </c:pt>
                <c:pt idx="1451">
                  <c:v>1451</c:v>
                </c:pt>
                <c:pt idx="1452">
                  <c:v>1452</c:v>
                </c:pt>
                <c:pt idx="1453">
                  <c:v>1453</c:v>
                </c:pt>
                <c:pt idx="1454">
                  <c:v>1454</c:v>
                </c:pt>
                <c:pt idx="1455">
                  <c:v>1455</c:v>
                </c:pt>
                <c:pt idx="1456">
                  <c:v>1456</c:v>
                </c:pt>
                <c:pt idx="1457">
                  <c:v>1457</c:v>
                </c:pt>
                <c:pt idx="1458">
                  <c:v>1458</c:v>
                </c:pt>
                <c:pt idx="1459">
                  <c:v>1459</c:v>
                </c:pt>
                <c:pt idx="1460">
                  <c:v>1460</c:v>
                </c:pt>
                <c:pt idx="1461">
                  <c:v>1461</c:v>
                </c:pt>
                <c:pt idx="1462">
                  <c:v>1462</c:v>
                </c:pt>
                <c:pt idx="1463">
                  <c:v>1463</c:v>
                </c:pt>
                <c:pt idx="1464">
                  <c:v>1464</c:v>
                </c:pt>
                <c:pt idx="1465">
                  <c:v>1465</c:v>
                </c:pt>
                <c:pt idx="1466">
                  <c:v>1466</c:v>
                </c:pt>
                <c:pt idx="1467">
                  <c:v>1467</c:v>
                </c:pt>
                <c:pt idx="1468">
                  <c:v>1468</c:v>
                </c:pt>
                <c:pt idx="1469">
                  <c:v>1469</c:v>
                </c:pt>
                <c:pt idx="1470">
                  <c:v>1470</c:v>
                </c:pt>
                <c:pt idx="1471">
                  <c:v>1471</c:v>
                </c:pt>
                <c:pt idx="1472">
                  <c:v>1472</c:v>
                </c:pt>
                <c:pt idx="1473">
                  <c:v>1473</c:v>
                </c:pt>
                <c:pt idx="1474">
                  <c:v>1474</c:v>
                </c:pt>
                <c:pt idx="1475">
                  <c:v>1475</c:v>
                </c:pt>
                <c:pt idx="1476">
                  <c:v>1476</c:v>
                </c:pt>
                <c:pt idx="1477">
                  <c:v>1477</c:v>
                </c:pt>
                <c:pt idx="1478">
                  <c:v>1478</c:v>
                </c:pt>
                <c:pt idx="1479">
                  <c:v>1479</c:v>
                </c:pt>
                <c:pt idx="1480">
                  <c:v>1480</c:v>
                </c:pt>
                <c:pt idx="1481">
                  <c:v>1481</c:v>
                </c:pt>
                <c:pt idx="1482">
                  <c:v>1482</c:v>
                </c:pt>
                <c:pt idx="1483">
                  <c:v>1483</c:v>
                </c:pt>
                <c:pt idx="1484">
                  <c:v>1484</c:v>
                </c:pt>
                <c:pt idx="1485">
                  <c:v>1485</c:v>
                </c:pt>
                <c:pt idx="1486">
                  <c:v>1486</c:v>
                </c:pt>
                <c:pt idx="1487">
                  <c:v>1487</c:v>
                </c:pt>
                <c:pt idx="1488">
                  <c:v>1488</c:v>
                </c:pt>
                <c:pt idx="1489">
                  <c:v>1489</c:v>
                </c:pt>
                <c:pt idx="1490">
                  <c:v>1490</c:v>
                </c:pt>
                <c:pt idx="1491">
                  <c:v>1491</c:v>
                </c:pt>
                <c:pt idx="1492">
                  <c:v>1492</c:v>
                </c:pt>
                <c:pt idx="1493">
                  <c:v>1493</c:v>
                </c:pt>
                <c:pt idx="1494">
                  <c:v>1494</c:v>
                </c:pt>
                <c:pt idx="1495">
                  <c:v>1495</c:v>
                </c:pt>
                <c:pt idx="1496">
                  <c:v>1496</c:v>
                </c:pt>
                <c:pt idx="1497">
                  <c:v>1497</c:v>
                </c:pt>
                <c:pt idx="1498">
                  <c:v>1498</c:v>
                </c:pt>
                <c:pt idx="1499">
                  <c:v>1499</c:v>
                </c:pt>
                <c:pt idx="1500">
                  <c:v>1500</c:v>
                </c:pt>
                <c:pt idx="1501">
                  <c:v>1501</c:v>
                </c:pt>
                <c:pt idx="1502">
                  <c:v>1502</c:v>
                </c:pt>
                <c:pt idx="1503">
                  <c:v>1503</c:v>
                </c:pt>
                <c:pt idx="1504">
                  <c:v>1504</c:v>
                </c:pt>
                <c:pt idx="1505">
                  <c:v>1505</c:v>
                </c:pt>
                <c:pt idx="1506">
                  <c:v>1506</c:v>
                </c:pt>
                <c:pt idx="1507">
                  <c:v>1507</c:v>
                </c:pt>
                <c:pt idx="1508">
                  <c:v>1508</c:v>
                </c:pt>
                <c:pt idx="1509">
                  <c:v>1509</c:v>
                </c:pt>
                <c:pt idx="1510">
                  <c:v>1510</c:v>
                </c:pt>
                <c:pt idx="1511">
                  <c:v>1511</c:v>
                </c:pt>
                <c:pt idx="1512">
                  <c:v>1512</c:v>
                </c:pt>
                <c:pt idx="1513">
                  <c:v>1513</c:v>
                </c:pt>
                <c:pt idx="1514">
                  <c:v>1514</c:v>
                </c:pt>
                <c:pt idx="1515">
                  <c:v>1515</c:v>
                </c:pt>
                <c:pt idx="1516">
                  <c:v>1516</c:v>
                </c:pt>
                <c:pt idx="1517">
                  <c:v>1517</c:v>
                </c:pt>
                <c:pt idx="1518">
                  <c:v>1518</c:v>
                </c:pt>
                <c:pt idx="1519">
                  <c:v>1519</c:v>
                </c:pt>
                <c:pt idx="1520">
                  <c:v>1520</c:v>
                </c:pt>
                <c:pt idx="1521">
                  <c:v>1521</c:v>
                </c:pt>
                <c:pt idx="1522">
                  <c:v>1522</c:v>
                </c:pt>
                <c:pt idx="1523">
                  <c:v>1523</c:v>
                </c:pt>
                <c:pt idx="1524">
                  <c:v>1524</c:v>
                </c:pt>
                <c:pt idx="1525">
                  <c:v>1525</c:v>
                </c:pt>
                <c:pt idx="1526">
                  <c:v>1526</c:v>
                </c:pt>
                <c:pt idx="1527">
                  <c:v>1527</c:v>
                </c:pt>
                <c:pt idx="1528">
                  <c:v>1528</c:v>
                </c:pt>
                <c:pt idx="1529">
                  <c:v>1529</c:v>
                </c:pt>
                <c:pt idx="1530">
                  <c:v>1530</c:v>
                </c:pt>
                <c:pt idx="1531">
                  <c:v>1531</c:v>
                </c:pt>
                <c:pt idx="1532">
                  <c:v>1532</c:v>
                </c:pt>
                <c:pt idx="1533">
                  <c:v>1533</c:v>
                </c:pt>
                <c:pt idx="1534">
                  <c:v>1534</c:v>
                </c:pt>
                <c:pt idx="1535">
                  <c:v>1535</c:v>
                </c:pt>
                <c:pt idx="1536">
                  <c:v>1536</c:v>
                </c:pt>
                <c:pt idx="1537">
                  <c:v>1537</c:v>
                </c:pt>
                <c:pt idx="1538">
                  <c:v>1538</c:v>
                </c:pt>
                <c:pt idx="1539">
                  <c:v>1539</c:v>
                </c:pt>
                <c:pt idx="1540">
                  <c:v>1540</c:v>
                </c:pt>
                <c:pt idx="1541">
                  <c:v>1541</c:v>
                </c:pt>
                <c:pt idx="1542">
                  <c:v>1542</c:v>
                </c:pt>
                <c:pt idx="1543">
                  <c:v>1543</c:v>
                </c:pt>
                <c:pt idx="1544">
                  <c:v>1544</c:v>
                </c:pt>
                <c:pt idx="1545">
                  <c:v>1545</c:v>
                </c:pt>
                <c:pt idx="1546">
                  <c:v>1546</c:v>
                </c:pt>
                <c:pt idx="1547">
                  <c:v>1547</c:v>
                </c:pt>
                <c:pt idx="1548">
                  <c:v>1548</c:v>
                </c:pt>
                <c:pt idx="1549">
                  <c:v>1549</c:v>
                </c:pt>
                <c:pt idx="1550">
                  <c:v>1550</c:v>
                </c:pt>
                <c:pt idx="1551">
                  <c:v>1551</c:v>
                </c:pt>
                <c:pt idx="1552">
                  <c:v>1552</c:v>
                </c:pt>
                <c:pt idx="1553">
                  <c:v>1553</c:v>
                </c:pt>
                <c:pt idx="1554">
                  <c:v>1554</c:v>
                </c:pt>
                <c:pt idx="1555">
                  <c:v>1555</c:v>
                </c:pt>
                <c:pt idx="1556">
                  <c:v>1556</c:v>
                </c:pt>
                <c:pt idx="1557">
                  <c:v>1557</c:v>
                </c:pt>
                <c:pt idx="1558">
                  <c:v>1558</c:v>
                </c:pt>
                <c:pt idx="1559">
                  <c:v>1559</c:v>
                </c:pt>
                <c:pt idx="1560">
                  <c:v>1560</c:v>
                </c:pt>
                <c:pt idx="1561">
                  <c:v>1561</c:v>
                </c:pt>
                <c:pt idx="1562">
                  <c:v>1562</c:v>
                </c:pt>
                <c:pt idx="1563">
                  <c:v>1563</c:v>
                </c:pt>
                <c:pt idx="1564">
                  <c:v>1564</c:v>
                </c:pt>
                <c:pt idx="1565">
                  <c:v>1565</c:v>
                </c:pt>
                <c:pt idx="1566">
                  <c:v>1566</c:v>
                </c:pt>
                <c:pt idx="1567">
                  <c:v>1567</c:v>
                </c:pt>
                <c:pt idx="1568">
                  <c:v>1568</c:v>
                </c:pt>
                <c:pt idx="1569">
                  <c:v>1569</c:v>
                </c:pt>
                <c:pt idx="1570">
                  <c:v>1570</c:v>
                </c:pt>
                <c:pt idx="1571">
                  <c:v>1571</c:v>
                </c:pt>
                <c:pt idx="1572">
                  <c:v>1572</c:v>
                </c:pt>
                <c:pt idx="1573">
                  <c:v>1573</c:v>
                </c:pt>
                <c:pt idx="1574">
                  <c:v>1574</c:v>
                </c:pt>
                <c:pt idx="1575">
                  <c:v>1575</c:v>
                </c:pt>
                <c:pt idx="1576">
                  <c:v>1576</c:v>
                </c:pt>
                <c:pt idx="1577">
                  <c:v>1577</c:v>
                </c:pt>
                <c:pt idx="1578">
                  <c:v>1578</c:v>
                </c:pt>
                <c:pt idx="1579">
                  <c:v>1579</c:v>
                </c:pt>
                <c:pt idx="1580">
                  <c:v>1580</c:v>
                </c:pt>
                <c:pt idx="1581">
                  <c:v>1581</c:v>
                </c:pt>
                <c:pt idx="1582">
                  <c:v>1582</c:v>
                </c:pt>
                <c:pt idx="1583">
                  <c:v>1583</c:v>
                </c:pt>
                <c:pt idx="1584">
                  <c:v>1584</c:v>
                </c:pt>
                <c:pt idx="1585">
                  <c:v>1585</c:v>
                </c:pt>
                <c:pt idx="1586">
                  <c:v>1586</c:v>
                </c:pt>
                <c:pt idx="1587">
                  <c:v>1587</c:v>
                </c:pt>
                <c:pt idx="1588">
                  <c:v>1588</c:v>
                </c:pt>
                <c:pt idx="1589">
                  <c:v>1589</c:v>
                </c:pt>
                <c:pt idx="1590">
                  <c:v>1590</c:v>
                </c:pt>
                <c:pt idx="1591">
                  <c:v>1591</c:v>
                </c:pt>
                <c:pt idx="1592">
                  <c:v>1592</c:v>
                </c:pt>
                <c:pt idx="1593">
                  <c:v>1593</c:v>
                </c:pt>
                <c:pt idx="1594">
                  <c:v>1594</c:v>
                </c:pt>
                <c:pt idx="1595">
                  <c:v>1595</c:v>
                </c:pt>
                <c:pt idx="1596">
                  <c:v>1596</c:v>
                </c:pt>
                <c:pt idx="1597">
                  <c:v>1597</c:v>
                </c:pt>
                <c:pt idx="1598">
                  <c:v>1598</c:v>
                </c:pt>
                <c:pt idx="1599">
                  <c:v>1599</c:v>
                </c:pt>
                <c:pt idx="1600">
                  <c:v>1600</c:v>
                </c:pt>
                <c:pt idx="1601">
                  <c:v>1601</c:v>
                </c:pt>
                <c:pt idx="1602">
                  <c:v>1602</c:v>
                </c:pt>
                <c:pt idx="1603">
                  <c:v>1603</c:v>
                </c:pt>
                <c:pt idx="1604">
                  <c:v>1604</c:v>
                </c:pt>
                <c:pt idx="1605">
                  <c:v>1605</c:v>
                </c:pt>
                <c:pt idx="1606">
                  <c:v>1606</c:v>
                </c:pt>
                <c:pt idx="1607">
                  <c:v>1607</c:v>
                </c:pt>
                <c:pt idx="1608">
                  <c:v>1608</c:v>
                </c:pt>
                <c:pt idx="1609">
                  <c:v>1609</c:v>
                </c:pt>
                <c:pt idx="1610">
                  <c:v>1610</c:v>
                </c:pt>
                <c:pt idx="1611">
                  <c:v>1611</c:v>
                </c:pt>
                <c:pt idx="1612">
                  <c:v>1612</c:v>
                </c:pt>
                <c:pt idx="1613">
                  <c:v>1613</c:v>
                </c:pt>
                <c:pt idx="1614">
                  <c:v>1614</c:v>
                </c:pt>
                <c:pt idx="1615">
                  <c:v>1615</c:v>
                </c:pt>
                <c:pt idx="1616">
                  <c:v>1616</c:v>
                </c:pt>
                <c:pt idx="1617">
                  <c:v>1617</c:v>
                </c:pt>
                <c:pt idx="1618">
                  <c:v>1618</c:v>
                </c:pt>
                <c:pt idx="1619">
                  <c:v>1619</c:v>
                </c:pt>
                <c:pt idx="1620">
                  <c:v>1620</c:v>
                </c:pt>
                <c:pt idx="1621">
                  <c:v>1621</c:v>
                </c:pt>
                <c:pt idx="1622">
                  <c:v>1622</c:v>
                </c:pt>
                <c:pt idx="1623">
                  <c:v>1623</c:v>
                </c:pt>
                <c:pt idx="1624">
                  <c:v>1624</c:v>
                </c:pt>
                <c:pt idx="1625">
                  <c:v>1625</c:v>
                </c:pt>
                <c:pt idx="1626">
                  <c:v>1626</c:v>
                </c:pt>
                <c:pt idx="1627">
                  <c:v>1627</c:v>
                </c:pt>
                <c:pt idx="1628">
                  <c:v>1628</c:v>
                </c:pt>
                <c:pt idx="1629">
                  <c:v>1629</c:v>
                </c:pt>
                <c:pt idx="1630">
                  <c:v>1630</c:v>
                </c:pt>
                <c:pt idx="1631">
                  <c:v>1631</c:v>
                </c:pt>
                <c:pt idx="1632">
                  <c:v>1632</c:v>
                </c:pt>
                <c:pt idx="1633">
                  <c:v>1633</c:v>
                </c:pt>
                <c:pt idx="1634">
                  <c:v>1634</c:v>
                </c:pt>
                <c:pt idx="1635">
                  <c:v>1635</c:v>
                </c:pt>
                <c:pt idx="1636">
                  <c:v>1636</c:v>
                </c:pt>
                <c:pt idx="1637">
                  <c:v>1637</c:v>
                </c:pt>
                <c:pt idx="1638">
                  <c:v>1638</c:v>
                </c:pt>
                <c:pt idx="1639">
                  <c:v>1639</c:v>
                </c:pt>
                <c:pt idx="1640">
                  <c:v>1640</c:v>
                </c:pt>
                <c:pt idx="1641">
                  <c:v>1641</c:v>
                </c:pt>
                <c:pt idx="1642">
                  <c:v>1642</c:v>
                </c:pt>
                <c:pt idx="1643">
                  <c:v>1643</c:v>
                </c:pt>
                <c:pt idx="1644">
                  <c:v>1644</c:v>
                </c:pt>
                <c:pt idx="1645">
                  <c:v>1645</c:v>
                </c:pt>
                <c:pt idx="1646">
                  <c:v>1646</c:v>
                </c:pt>
                <c:pt idx="1647">
                  <c:v>1647</c:v>
                </c:pt>
                <c:pt idx="1648">
                  <c:v>1648</c:v>
                </c:pt>
                <c:pt idx="1649">
                  <c:v>1649</c:v>
                </c:pt>
                <c:pt idx="1650">
                  <c:v>1650</c:v>
                </c:pt>
                <c:pt idx="1651">
                  <c:v>1651</c:v>
                </c:pt>
                <c:pt idx="1652">
                  <c:v>1652</c:v>
                </c:pt>
                <c:pt idx="1653">
                  <c:v>1653</c:v>
                </c:pt>
                <c:pt idx="1654">
                  <c:v>1654</c:v>
                </c:pt>
                <c:pt idx="1655">
                  <c:v>1655</c:v>
                </c:pt>
                <c:pt idx="1656">
                  <c:v>1656</c:v>
                </c:pt>
                <c:pt idx="1657">
                  <c:v>1657</c:v>
                </c:pt>
                <c:pt idx="1658">
                  <c:v>1658</c:v>
                </c:pt>
                <c:pt idx="1659">
                  <c:v>1659</c:v>
                </c:pt>
                <c:pt idx="1660">
                  <c:v>1660</c:v>
                </c:pt>
                <c:pt idx="1661">
                  <c:v>1661</c:v>
                </c:pt>
                <c:pt idx="1662">
                  <c:v>1662</c:v>
                </c:pt>
                <c:pt idx="1663">
                  <c:v>1663</c:v>
                </c:pt>
                <c:pt idx="1664">
                  <c:v>1664</c:v>
                </c:pt>
                <c:pt idx="1665">
                  <c:v>1665</c:v>
                </c:pt>
                <c:pt idx="1666">
                  <c:v>1666</c:v>
                </c:pt>
                <c:pt idx="1667">
                  <c:v>1667</c:v>
                </c:pt>
                <c:pt idx="1668">
                  <c:v>1668</c:v>
                </c:pt>
                <c:pt idx="1669">
                  <c:v>1669</c:v>
                </c:pt>
                <c:pt idx="1670">
                  <c:v>1670</c:v>
                </c:pt>
                <c:pt idx="1671">
                  <c:v>1671</c:v>
                </c:pt>
                <c:pt idx="1672">
                  <c:v>1672</c:v>
                </c:pt>
                <c:pt idx="1673">
                  <c:v>1673</c:v>
                </c:pt>
                <c:pt idx="1674">
                  <c:v>1674</c:v>
                </c:pt>
                <c:pt idx="1675">
                  <c:v>1675</c:v>
                </c:pt>
                <c:pt idx="1676">
                  <c:v>1676</c:v>
                </c:pt>
                <c:pt idx="1677">
                  <c:v>1677</c:v>
                </c:pt>
                <c:pt idx="1678">
                  <c:v>1678</c:v>
                </c:pt>
                <c:pt idx="1679">
                  <c:v>1679</c:v>
                </c:pt>
                <c:pt idx="1680">
                  <c:v>1680</c:v>
                </c:pt>
                <c:pt idx="1681">
                  <c:v>1681</c:v>
                </c:pt>
                <c:pt idx="1682">
                  <c:v>1682</c:v>
                </c:pt>
                <c:pt idx="1683">
                  <c:v>1683</c:v>
                </c:pt>
                <c:pt idx="1684">
                  <c:v>1684</c:v>
                </c:pt>
                <c:pt idx="1685">
                  <c:v>1685</c:v>
                </c:pt>
                <c:pt idx="1686">
                  <c:v>1686</c:v>
                </c:pt>
                <c:pt idx="1687">
                  <c:v>1687</c:v>
                </c:pt>
                <c:pt idx="1688">
                  <c:v>1688</c:v>
                </c:pt>
                <c:pt idx="1689">
                  <c:v>1689</c:v>
                </c:pt>
                <c:pt idx="1690">
                  <c:v>1690</c:v>
                </c:pt>
                <c:pt idx="1691">
                  <c:v>1691</c:v>
                </c:pt>
                <c:pt idx="1692">
                  <c:v>1692</c:v>
                </c:pt>
                <c:pt idx="1693">
                  <c:v>1693</c:v>
                </c:pt>
                <c:pt idx="1694">
                  <c:v>1694</c:v>
                </c:pt>
                <c:pt idx="1695">
                  <c:v>1695</c:v>
                </c:pt>
                <c:pt idx="1696">
                  <c:v>1696</c:v>
                </c:pt>
                <c:pt idx="1697">
                  <c:v>1697</c:v>
                </c:pt>
                <c:pt idx="1698">
                  <c:v>1698</c:v>
                </c:pt>
                <c:pt idx="1699">
                  <c:v>1699</c:v>
                </c:pt>
                <c:pt idx="1700">
                  <c:v>1700</c:v>
                </c:pt>
                <c:pt idx="1701">
                  <c:v>1701</c:v>
                </c:pt>
                <c:pt idx="1702">
                  <c:v>1702</c:v>
                </c:pt>
                <c:pt idx="1703">
                  <c:v>1703</c:v>
                </c:pt>
                <c:pt idx="1704">
                  <c:v>1704</c:v>
                </c:pt>
                <c:pt idx="1705">
                  <c:v>1705</c:v>
                </c:pt>
                <c:pt idx="1706">
                  <c:v>1706</c:v>
                </c:pt>
                <c:pt idx="1707">
                  <c:v>1707</c:v>
                </c:pt>
                <c:pt idx="1708">
                  <c:v>1708</c:v>
                </c:pt>
                <c:pt idx="1709">
                  <c:v>1709</c:v>
                </c:pt>
                <c:pt idx="1710">
                  <c:v>1710</c:v>
                </c:pt>
                <c:pt idx="1711">
                  <c:v>1711</c:v>
                </c:pt>
                <c:pt idx="1712">
                  <c:v>1712</c:v>
                </c:pt>
                <c:pt idx="1713">
                  <c:v>1713</c:v>
                </c:pt>
                <c:pt idx="1714">
                  <c:v>1714</c:v>
                </c:pt>
                <c:pt idx="1715">
                  <c:v>1715</c:v>
                </c:pt>
                <c:pt idx="1716">
                  <c:v>1716</c:v>
                </c:pt>
                <c:pt idx="1717">
                  <c:v>1717</c:v>
                </c:pt>
                <c:pt idx="1718">
                  <c:v>1718</c:v>
                </c:pt>
                <c:pt idx="1719">
                  <c:v>1719</c:v>
                </c:pt>
                <c:pt idx="1720">
                  <c:v>1720</c:v>
                </c:pt>
                <c:pt idx="1721">
                  <c:v>1721</c:v>
                </c:pt>
                <c:pt idx="1722">
                  <c:v>1722</c:v>
                </c:pt>
                <c:pt idx="1723">
                  <c:v>1723</c:v>
                </c:pt>
                <c:pt idx="1724">
                  <c:v>1724</c:v>
                </c:pt>
                <c:pt idx="1725">
                  <c:v>1725</c:v>
                </c:pt>
                <c:pt idx="1726">
                  <c:v>1726</c:v>
                </c:pt>
                <c:pt idx="1727">
                  <c:v>1727</c:v>
                </c:pt>
                <c:pt idx="1728">
                  <c:v>1728</c:v>
                </c:pt>
                <c:pt idx="1729">
                  <c:v>1729</c:v>
                </c:pt>
                <c:pt idx="1730">
                  <c:v>1730</c:v>
                </c:pt>
                <c:pt idx="1731">
                  <c:v>1731</c:v>
                </c:pt>
                <c:pt idx="1732">
                  <c:v>1732</c:v>
                </c:pt>
                <c:pt idx="1733">
                  <c:v>1733</c:v>
                </c:pt>
                <c:pt idx="1734">
                  <c:v>1734</c:v>
                </c:pt>
                <c:pt idx="1735">
                  <c:v>1735</c:v>
                </c:pt>
                <c:pt idx="1736">
                  <c:v>1736</c:v>
                </c:pt>
                <c:pt idx="1737">
                  <c:v>1737</c:v>
                </c:pt>
                <c:pt idx="1738">
                  <c:v>1738</c:v>
                </c:pt>
                <c:pt idx="1739">
                  <c:v>1739</c:v>
                </c:pt>
                <c:pt idx="1740">
                  <c:v>1740</c:v>
                </c:pt>
                <c:pt idx="1741">
                  <c:v>1741</c:v>
                </c:pt>
                <c:pt idx="1742">
                  <c:v>1742</c:v>
                </c:pt>
                <c:pt idx="1743">
                  <c:v>1743</c:v>
                </c:pt>
                <c:pt idx="1744">
                  <c:v>1744</c:v>
                </c:pt>
                <c:pt idx="1745">
                  <c:v>1745</c:v>
                </c:pt>
                <c:pt idx="1746">
                  <c:v>1746</c:v>
                </c:pt>
                <c:pt idx="1747">
                  <c:v>1747</c:v>
                </c:pt>
                <c:pt idx="1748">
                  <c:v>1748</c:v>
                </c:pt>
                <c:pt idx="1749">
                  <c:v>1749</c:v>
                </c:pt>
                <c:pt idx="1750">
                  <c:v>1750</c:v>
                </c:pt>
                <c:pt idx="1751">
                  <c:v>1751</c:v>
                </c:pt>
                <c:pt idx="1752">
                  <c:v>1752</c:v>
                </c:pt>
                <c:pt idx="1753">
                  <c:v>1753</c:v>
                </c:pt>
                <c:pt idx="1754">
                  <c:v>1754</c:v>
                </c:pt>
                <c:pt idx="1755">
                  <c:v>1755</c:v>
                </c:pt>
                <c:pt idx="1756">
                  <c:v>1756</c:v>
                </c:pt>
                <c:pt idx="1757">
                  <c:v>1757</c:v>
                </c:pt>
                <c:pt idx="1758">
                  <c:v>1758</c:v>
                </c:pt>
                <c:pt idx="1759">
                  <c:v>1759</c:v>
                </c:pt>
                <c:pt idx="1760">
                  <c:v>1760</c:v>
                </c:pt>
                <c:pt idx="1761">
                  <c:v>1761</c:v>
                </c:pt>
                <c:pt idx="1762">
                  <c:v>1762</c:v>
                </c:pt>
                <c:pt idx="1763">
                  <c:v>1763</c:v>
                </c:pt>
                <c:pt idx="1764">
                  <c:v>1764</c:v>
                </c:pt>
                <c:pt idx="1765">
                  <c:v>1765</c:v>
                </c:pt>
                <c:pt idx="1766">
                  <c:v>1766</c:v>
                </c:pt>
                <c:pt idx="1767">
                  <c:v>1767</c:v>
                </c:pt>
                <c:pt idx="1768">
                  <c:v>1768</c:v>
                </c:pt>
                <c:pt idx="1769">
                  <c:v>1769</c:v>
                </c:pt>
                <c:pt idx="1770">
                  <c:v>1770</c:v>
                </c:pt>
                <c:pt idx="1771">
                  <c:v>1771</c:v>
                </c:pt>
                <c:pt idx="1772">
                  <c:v>1772</c:v>
                </c:pt>
                <c:pt idx="1773">
                  <c:v>1773</c:v>
                </c:pt>
                <c:pt idx="1774">
                  <c:v>1774</c:v>
                </c:pt>
                <c:pt idx="1775">
                  <c:v>1775</c:v>
                </c:pt>
                <c:pt idx="1776">
                  <c:v>1776</c:v>
                </c:pt>
                <c:pt idx="1777">
                  <c:v>1777</c:v>
                </c:pt>
                <c:pt idx="1778">
                  <c:v>1778</c:v>
                </c:pt>
                <c:pt idx="1779">
                  <c:v>1779</c:v>
                </c:pt>
                <c:pt idx="1780">
                  <c:v>1780</c:v>
                </c:pt>
                <c:pt idx="1781">
                  <c:v>1781</c:v>
                </c:pt>
                <c:pt idx="1782">
                  <c:v>1782</c:v>
                </c:pt>
                <c:pt idx="1783">
                  <c:v>1783</c:v>
                </c:pt>
                <c:pt idx="1784">
                  <c:v>1784</c:v>
                </c:pt>
                <c:pt idx="1785">
                  <c:v>1785</c:v>
                </c:pt>
                <c:pt idx="1786">
                  <c:v>1786</c:v>
                </c:pt>
                <c:pt idx="1787">
                  <c:v>1787</c:v>
                </c:pt>
                <c:pt idx="1788">
                  <c:v>1788</c:v>
                </c:pt>
                <c:pt idx="1789">
                  <c:v>1789</c:v>
                </c:pt>
                <c:pt idx="1790">
                  <c:v>1790</c:v>
                </c:pt>
                <c:pt idx="1791">
                  <c:v>1791</c:v>
                </c:pt>
                <c:pt idx="1792">
                  <c:v>1792</c:v>
                </c:pt>
                <c:pt idx="1793">
                  <c:v>1793</c:v>
                </c:pt>
                <c:pt idx="1794">
                  <c:v>1794</c:v>
                </c:pt>
                <c:pt idx="1795">
                  <c:v>1795</c:v>
                </c:pt>
                <c:pt idx="1796">
                  <c:v>1796</c:v>
                </c:pt>
                <c:pt idx="1797">
                  <c:v>1797</c:v>
                </c:pt>
                <c:pt idx="1798">
                  <c:v>1798</c:v>
                </c:pt>
                <c:pt idx="1799">
                  <c:v>1799</c:v>
                </c:pt>
                <c:pt idx="1800">
                  <c:v>1800</c:v>
                </c:pt>
                <c:pt idx="1801">
                  <c:v>1801</c:v>
                </c:pt>
                <c:pt idx="1802">
                  <c:v>1802</c:v>
                </c:pt>
                <c:pt idx="1803">
                  <c:v>1803</c:v>
                </c:pt>
                <c:pt idx="1804">
                  <c:v>1804</c:v>
                </c:pt>
                <c:pt idx="1805">
                  <c:v>1805</c:v>
                </c:pt>
                <c:pt idx="1806">
                  <c:v>1806</c:v>
                </c:pt>
                <c:pt idx="1807">
                  <c:v>1807</c:v>
                </c:pt>
                <c:pt idx="1808">
                  <c:v>1808</c:v>
                </c:pt>
                <c:pt idx="1809">
                  <c:v>1809</c:v>
                </c:pt>
                <c:pt idx="1810">
                  <c:v>1810</c:v>
                </c:pt>
                <c:pt idx="1811">
                  <c:v>1811</c:v>
                </c:pt>
                <c:pt idx="1812">
                  <c:v>1812</c:v>
                </c:pt>
                <c:pt idx="1813">
                  <c:v>1813</c:v>
                </c:pt>
                <c:pt idx="1814">
                  <c:v>1814</c:v>
                </c:pt>
                <c:pt idx="1815">
                  <c:v>1815</c:v>
                </c:pt>
                <c:pt idx="1816">
                  <c:v>1816</c:v>
                </c:pt>
                <c:pt idx="1817">
                  <c:v>1817</c:v>
                </c:pt>
                <c:pt idx="1818">
                  <c:v>1818</c:v>
                </c:pt>
                <c:pt idx="1819">
                  <c:v>1819</c:v>
                </c:pt>
                <c:pt idx="1820">
                  <c:v>1820</c:v>
                </c:pt>
                <c:pt idx="1821">
                  <c:v>1821</c:v>
                </c:pt>
                <c:pt idx="1822">
                  <c:v>1822</c:v>
                </c:pt>
                <c:pt idx="1823">
                  <c:v>1823</c:v>
                </c:pt>
                <c:pt idx="1824">
                  <c:v>1824</c:v>
                </c:pt>
                <c:pt idx="1825">
                  <c:v>1825</c:v>
                </c:pt>
                <c:pt idx="1826">
                  <c:v>1826</c:v>
                </c:pt>
                <c:pt idx="1827">
                  <c:v>1827</c:v>
                </c:pt>
                <c:pt idx="1828">
                  <c:v>1828</c:v>
                </c:pt>
                <c:pt idx="1829">
                  <c:v>1829</c:v>
                </c:pt>
                <c:pt idx="1830">
                  <c:v>1830</c:v>
                </c:pt>
                <c:pt idx="1831">
                  <c:v>1831</c:v>
                </c:pt>
                <c:pt idx="1832">
                  <c:v>1832</c:v>
                </c:pt>
                <c:pt idx="1833">
                  <c:v>1833</c:v>
                </c:pt>
                <c:pt idx="1834">
                  <c:v>1834</c:v>
                </c:pt>
                <c:pt idx="1835">
                  <c:v>1835</c:v>
                </c:pt>
                <c:pt idx="1836">
                  <c:v>1836</c:v>
                </c:pt>
                <c:pt idx="1837">
                  <c:v>1837</c:v>
                </c:pt>
                <c:pt idx="1838">
                  <c:v>1838</c:v>
                </c:pt>
                <c:pt idx="1839">
                  <c:v>1839</c:v>
                </c:pt>
                <c:pt idx="1840">
                  <c:v>1840</c:v>
                </c:pt>
                <c:pt idx="1841">
                  <c:v>1841</c:v>
                </c:pt>
                <c:pt idx="1842">
                  <c:v>1842</c:v>
                </c:pt>
                <c:pt idx="1843">
                  <c:v>1843</c:v>
                </c:pt>
                <c:pt idx="1844">
                  <c:v>1844</c:v>
                </c:pt>
                <c:pt idx="1845">
                  <c:v>1845</c:v>
                </c:pt>
                <c:pt idx="1846">
                  <c:v>1846</c:v>
                </c:pt>
                <c:pt idx="1847">
                  <c:v>1847</c:v>
                </c:pt>
                <c:pt idx="1848">
                  <c:v>1848</c:v>
                </c:pt>
                <c:pt idx="1849">
                  <c:v>1849</c:v>
                </c:pt>
                <c:pt idx="1850">
                  <c:v>1850</c:v>
                </c:pt>
                <c:pt idx="1851">
                  <c:v>1851</c:v>
                </c:pt>
                <c:pt idx="1852">
                  <c:v>1852</c:v>
                </c:pt>
                <c:pt idx="1853">
                  <c:v>1853</c:v>
                </c:pt>
                <c:pt idx="1854">
                  <c:v>1854</c:v>
                </c:pt>
                <c:pt idx="1855">
                  <c:v>1855</c:v>
                </c:pt>
                <c:pt idx="1856">
                  <c:v>1856</c:v>
                </c:pt>
                <c:pt idx="1857">
                  <c:v>1857</c:v>
                </c:pt>
                <c:pt idx="1858">
                  <c:v>1858</c:v>
                </c:pt>
                <c:pt idx="1859">
                  <c:v>1859</c:v>
                </c:pt>
                <c:pt idx="1860">
                  <c:v>1860</c:v>
                </c:pt>
                <c:pt idx="1861">
                  <c:v>1861</c:v>
                </c:pt>
                <c:pt idx="1862">
                  <c:v>1862</c:v>
                </c:pt>
                <c:pt idx="1863">
                  <c:v>1863</c:v>
                </c:pt>
                <c:pt idx="1864">
                  <c:v>1864</c:v>
                </c:pt>
                <c:pt idx="1865">
                  <c:v>1865</c:v>
                </c:pt>
                <c:pt idx="1866">
                  <c:v>1866</c:v>
                </c:pt>
                <c:pt idx="1867">
                  <c:v>1867</c:v>
                </c:pt>
                <c:pt idx="1868">
                  <c:v>1868</c:v>
                </c:pt>
                <c:pt idx="1869">
                  <c:v>1869</c:v>
                </c:pt>
                <c:pt idx="1870">
                  <c:v>1870</c:v>
                </c:pt>
                <c:pt idx="1871">
                  <c:v>1871</c:v>
                </c:pt>
                <c:pt idx="1872">
                  <c:v>1872</c:v>
                </c:pt>
                <c:pt idx="1873">
                  <c:v>1873</c:v>
                </c:pt>
                <c:pt idx="1874">
                  <c:v>1874</c:v>
                </c:pt>
                <c:pt idx="1875">
                  <c:v>1875</c:v>
                </c:pt>
                <c:pt idx="1876">
                  <c:v>1876</c:v>
                </c:pt>
                <c:pt idx="1877">
                  <c:v>1877</c:v>
                </c:pt>
                <c:pt idx="1878">
                  <c:v>1878</c:v>
                </c:pt>
                <c:pt idx="1879">
                  <c:v>1879</c:v>
                </c:pt>
                <c:pt idx="1880">
                  <c:v>1880</c:v>
                </c:pt>
                <c:pt idx="1881">
                  <c:v>1881</c:v>
                </c:pt>
                <c:pt idx="1882">
                  <c:v>1882</c:v>
                </c:pt>
                <c:pt idx="1883">
                  <c:v>1883</c:v>
                </c:pt>
                <c:pt idx="1884">
                  <c:v>1884</c:v>
                </c:pt>
                <c:pt idx="1885">
                  <c:v>1885</c:v>
                </c:pt>
                <c:pt idx="1886">
                  <c:v>1886</c:v>
                </c:pt>
                <c:pt idx="1887">
                  <c:v>1887</c:v>
                </c:pt>
                <c:pt idx="1888">
                  <c:v>1888</c:v>
                </c:pt>
                <c:pt idx="1889">
                  <c:v>1889</c:v>
                </c:pt>
                <c:pt idx="1890">
                  <c:v>1890</c:v>
                </c:pt>
                <c:pt idx="1891">
                  <c:v>1891</c:v>
                </c:pt>
                <c:pt idx="1892">
                  <c:v>1892</c:v>
                </c:pt>
                <c:pt idx="1893">
                  <c:v>1893</c:v>
                </c:pt>
                <c:pt idx="1894">
                  <c:v>1894</c:v>
                </c:pt>
                <c:pt idx="1895">
                  <c:v>1895</c:v>
                </c:pt>
                <c:pt idx="1896">
                  <c:v>1896</c:v>
                </c:pt>
                <c:pt idx="1897">
                  <c:v>1897</c:v>
                </c:pt>
                <c:pt idx="1898">
                  <c:v>1898</c:v>
                </c:pt>
                <c:pt idx="1899">
                  <c:v>1899</c:v>
                </c:pt>
                <c:pt idx="1900">
                  <c:v>1900</c:v>
                </c:pt>
                <c:pt idx="1901">
                  <c:v>1901</c:v>
                </c:pt>
                <c:pt idx="1902">
                  <c:v>1902</c:v>
                </c:pt>
                <c:pt idx="1903">
                  <c:v>1903</c:v>
                </c:pt>
                <c:pt idx="1904">
                  <c:v>1904</c:v>
                </c:pt>
                <c:pt idx="1905">
                  <c:v>1905</c:v>
                </c:pt>
                <c:pt idx="1906">
                  <c:v>1906</c:v>
                </c:pt>
                <c:pt idx="1907">
                  <c:v>1907</c:v>
                </c:pt>
                <c:pt idx="1908">
                  <c:v>1908</c:v>
                </c:pt>
                <c:pt idx="1909">
                  <c:v>1909</c:v>
                </c:pt>
                <c:pt idx="1910">
                  <c:v>1910</c:v>
                </c:pt>
                <c:pt idx="1911">
                  <c:v>1911</c:v>
                </c:pt>
                <c:pt idx="1912">
                  <c:v>1912</c:v>
                </c:pt>
                <c:pt idx="1913">
                  <c:v>1913</c:v>
                </c:pt>
                <c:pt idx="1914">
                  <c:v>1914</c:v>
                </c:pt>
                <c:pt idx="1915">
                  <c:v>1915</c:v>
                </c:pt>
                <c:pt idx="1916">
                  <c:v>1916</c:v>
                </c:pt>
                <c:pt idx="1917">
                  <c:v>1917</c:v>
                </c:pt>
                <c:pt idx="1918">
                  <c:v>1918</c:v>
                </c:pt>
                <c:pt idx="1919">
                  <c:v>1919</c:v>
                </c:pt>
                <c:pt idx="1920">
                  <c:v>1920</c:v>
                </c:pt>
                <c:pt idx="1921">
                  <c:v>1921</c:v>
                </c:pt>
                <c:pt idx="1922">
                  <c:v>1922</c:v>
                </c:pt>
                <c:pt idx="1923">
                  <c:v>1923</c:v>
                </c:pt>
                <c:pt idx="1924">
                  <c:v>1924</c:v>
                </c:pt>
                <c:pt idx="1925">
                  <c:v>1925</c:v>
                </c:pt>
                <c:pt idx="1926">
                  <c:v>1926</c:v>
                </c:pt>
                <c:pt idx="1927">
                  <c:v>1927</c:v>
                </c:pt>
                <c:pt idx="1928">
                  <c:v>1928</c:v>
                </c:pt>
                <c:pt idx="1929">
                  <c:v>1929</c:v>
                </c:pt>
                <c:pt idx="1930">
                  <c:v>1930</c:v>
                </c:pt>
                <c:pt idx="1931">
                  <c:v>1931</c:v>
                </c:pt>
                <c:pt idx="1932">
                  <c:v>1932</c:v>
                </c:pt>
                <c:pt idx="1933">
                  <c:v>1933</c:v>
                </c:pt>
                <c:pt idx="1934">
                  <c:v>1934</c:v>
                </c:pt>
                <c:pt idx="1935">
                  <c:v>1935</c:v>
                </c:pt>
                <c:pt idx="1936">
                  <c:v>1936</c:v>
                </c:pt>
                <c:pt idx="1937">
                  <c:v>1937</c:v>
                </c:pt>
                <c:pt idx="1938">
                  <c:v>1938</c:v>
                </c:pt>
                <c:pt idx="1939">
                  <c:v>1939</c:v>
                </c:pt>
                <c:pt idx="1940">
                  <c:v>1940</c:v>
                </c:pt>
                <c:pt idx="1941">
                  <c:v>1941</c:v>
                </c:pt>
                <c:pt idx="1942">
                  <c:v>1942</c:v>
                </c:pt>
                <c:pt idx="1943">
                  <c:v>1943</c:v>
                </c:pt>
                <c:pt idx="1944">
                  <c:v>1944</c:v>
                </c:pt>
                <c:pt idx="1945">
                  <c:v>1945</c:v>
                </c:pt>
                <c:pt idx="1946">
                  <c:v>1946</c:v>
                </c:pt>
                <c:pt idx="1947">
                  <c:v>1947</c:v>
                </c:pt>
                <c:pt idx="1948">
                  <c:v>1948</c:v>
                </c:pt>
                <c:pt idx="1949">
                  <c:v>1949</c:v>
                </c:pt>
                <c:pt idx="1950">
                  <c:v>1950</c:v>
                </c:pt>
                <c:pt idx="1951">
                  <c:v>1951</c:v>
                </c:pt>
                <c:pt idx="1952">
                  <c:v>1952</c:v>
                </c:pt>
                <c:pt idx="1953">
                  <c:v>1953</c:v>
                </c:pt>
                <c:pt idx="1954">
                  <c:v>1954</c:v>
                </c:pt>
                <c:pt idx="1955">
                  <c:v>1955</c:v>
                </c:pt>
                <c:pt idx="1956">
                  <c:v>1956</c:v>
                </c:pt>
                <c:pt idx="1957">
                  <c:v>1957</c:v>
                </c:pt>
                <c:pt idx="1958">
                  <c:v>1958</c:v>
                </c:pt>
                <c:pt idx="1959">
                  <c:v>1959</c:v>
                </c:pt>
                <c:pt idx="1960">
                  <c:v>1960</c:v>
                </c:pt>
                <c:pt idx="1961">
                  <c:v>1961</c:v>
                </c:pt>
                <c:pt idx="1962">
                  <c:v>1962</c:v>
                </c:pt>
                <c:pt idx="1963">
                  <c:v>1963</c:v>
                </c:pt>
                <c:pt idx="1964">
                  <c:v>1964</c:v>
                </c:pt>
                <c:pt idx="1965">
                  <c:v>1965</c:v>
                </c:pt>
                <c:pt idx="1966">
                  <c:v>1966</c:v>
                </c:pt>
                <c:pt idx="1967">
                  <c:v>1967</c:v>
                </c:pt>
                <c:pt idx="1968">
                  <c:v>1968</c:v>
                </c:pt>
                <c:pt idx="1969">
                  <c:v>1969</c:v>
                </c:pt>
                <c:pt idx="1970">
                  <c:v>1970</c:v>
                </c:pt>
                <c:pt idx="1971">
                  <c:v>1971</c:v>
                </c:pt>
                <c:pt idx="1972">
                  <c:v>1972</c:v>
                </c:pt>
                <c:pt idx="1973">
                  <c:v>1973</c:v>
                </c:pt>
                <c:pt idx="1974">
                  <c:v>1974</c:v>
                </c:pt>
                <c:pt idx="1975">
                  <c:v>1975</c:v>
                </c:pt>
                <c:pt idx="1976">
                  <c:v>1976</c:v>
                </c:pt>
                <c:pt idx="1977">
                  <c:v>1977</c:v>
                </c:pt>
                <c:pt idx="1978">
                  <c:v>1978</c:v>
                </c:pt>
                <c:pt idx="1979">
                  <c:v>1979</c:v>
                </c:pt>
                <c:pt idx="1980">
                  <c:v>1980</c:v>
                </c:pt>
                <c:pt idx="1981">
                  <c:v>1981</c:v>
                </c:pt>
                <c:pt idx="1982">
                  <c:v>1982</c:v>
                </c:pt>
                <c:pt idx="1983">
                  <c:v>1983</c:v>
                </c:pt>
                <c:pt idx="1984">
                  <c:v>1984</c:v>
                </c:pt>
                <c:pt idx="1985">
                  <c:v>1985</c:v>
                </c:pt>
                <c:pt idx="1986">
                  <c:v>1986</c:v>
                </c:pt>
                <c:pt idx="1987">
                  <c:v>1987</c:v>
                </c:pt>
                <c:pt idx="1988">
                  <c:v>1988</c:v>
                </c:pt>
                <c:pt idx="1989">
                  <c:v>1989</c:v>
                </c:pt>
                <c:pt idx="1990">
                  <c:v>1990</c:v>
                </c:pt>
                <c:pt idx="1991">
                  <c:v>1991</c:v>
                </c:pt>
                <c:pt idx="1992">
                  <c:v>1992</c:v>
                </c:pt>
                <c:pt idx="1993">
                  <c:v>1993</c:v>
                </c:pt>
                <c:pt idx="1994">
                  <c:v>1994</c:v>
                </c:pt>
                <c:pt idx="1995">
                  <c:v>1995</c:v>
                </c:pt>
                <c:pt idx="1996">
                  <c:v>1996</c:v>
                </c:pt>
                <c:pt idx="1997">
                  <c:v>1997</c:v>
                </c:pt>
                <c:pt idx="1998">
                  <c:v>1998</c:v>
                </c:pt>
                <c:pt idx="1999">
                  <c:v>1999</c:v>
                </c:pt>
                <c:pt idx="2000">
                  <c:v>2000</c:v>
                </c:pt>
                <c:pt idx="2001">
                  <c:v>2001</c:v>
                </c:pt>
                <c:pt idx="2002">
                  <c:v>2002</c:v>
                </c:pt>
                <c:pt idx="2003">
                  <c:v>2003</c:v>
                </c:pt>
                <c:pt idx="2004">
                  <c:v>2004</c:v>
                </c:pt>
                <c:pt idx="2005">
                  <c:v>2005</c:v>
                </c:pt>
                <c:pt idx="2006">
                  <c:v>2006</c:v>
                </c:pt>
                <c:pt idx="2007">
                  <c:v>2007</c:v>
                </c:pt>
                <c:pt idx="2008">
                  <c:v>2008</c:v>
                </c:pt>
                <c:pt idx="2009">
                  <c:v>2009</c:v>
                </c:pt>
                <c:pt idx="2010">
                  <c:v>2010</c:v>
                </c:pt>
                <c:pt idx="2011">
                  <c:v>2011</c:v>
                </c:pt>
                <c:pt idx="2012">
                  <c:v>2012</c:v>
                </c:pt>
                <c:pt idx="2013">
                  <c:v>2013</c:v>
                </c:pt>
                <c:pt idx="2014">
                  <c:v>2014</c:v>
                </c:pt>
                <c:pt idx="2015">
                  <c:v>2015</c:v>
                </c:pt>
                <c:pt idx="2016">
                  <c:v>2016</c:v>
                </c:pt>
                <c:pt idx="2017">
                  <c:v>2017</c:v>
                </c:pt>
                <c:pt idx="2018">
                  <c:v>2018</c:v>
                </c:pt>
                <c:pt idx="2019">
                  <c:v>2019</c:v>
                </c:pt>
                <c:pt idx="2020">
                  <c:v>2020</c:v>
                </c:pt>
                <c:pt idx="2021">
                  <c:v>2021</c:v>
                </c:pt>
                <c:pt idx="2022">
                  <c:v>2022</c:v>
                </c:pt>
                <c:pt idx="2023">
                  <c:v>2023</c:v>
                </c:pt>
                <c:pt idx="2024">
                  <c:v>2024</c:v>
                </c:pt>
                <c:pt idx="2025">
                  <c:v>2025</c:v>
                </c:pt>
                <c:pt idx="2026">
                  <c:v>2026</c:v>
                </c:pt>
                <c:pt idx="2027">
                  <c:v>2027</c:v>
                </c:pt>
                <c:pt idx="2028">
                  <c:v>2028</c:v>
                </c:pt>
                <c:pt idx="2029">
                  <c:v>2029</c:v>
                </c:pt>
                <c:pt idx="2030">
                  <c:v>2030</c:v>
                </c:pt>
                <c:pt idx="2031">
                  <c:v>2031</c:v>
                </c:pt>
                <c:pt idx="2032">
                  <c:v>2032</c:v>
                </c:pt>
                <c:pt idx="2033">
                  <c:v>2033</c:v>
                </c:pt>
                <c:pt idx="2034">
                  <c:v>2034</c:v>
                </c:pt>
                <c:pt idx="2035">
                  <c:v>2035</c:v>
                </c:pt>
                <c:pt idx="2036">
                  <c:v>2036</c:v>
                </c:pt>
                <c:pt idx="2037">
                  <c:v>2037</c:v>
                </c:pt>
                <c:pt idx="2038">
                  <c:v>2038</c:v>
                </c:pt>
                <c:pt idx="2039">
                  <c:v>2039</c:v>
                </c:pt>
                <c:pt idx="2040">
                  <c:v>2040</c:v>
                </c:pt>
                <c:pt idx="2041">
                  <c:v>2041</c:v>
                </c:pt>
                <c:pt idx="2042">
                  <c:v>2042</c:v>
                </c:pt>
                <c:pt idx="2043">
                  <c:v>2043</c:v>
                </c:pt>
                <c:pt idx="2044">
                  <c:v>2044</c:v>
                </c:pt>
                <c:pt idx="2045">
                  <c:v>2045</c:v>
                </c:pt>
                <c:pt idx="2046">
                  <c:v>2046</c:v>
                </c:pt>
                <c:pt idx="2047">
                  <c:v>2047</c:v>
                </c:pt>
                <c:pt idx="2048">
                  <c:v>2048</c:v>
                </c:pt>
                <c:pt idx="2049">
                  <c:v>2049</c:v>
                </c:pt>
                <c:pt idx="2050">
                  <c:v>2050</c:v>
                </c:pt>
                <c:pt idx="2051">
                  <c:v>2051</c:v>
                </c:pt>
                <c:pt idx="2052">
                  <c:v>2052</c:v>
                </c:pt>
                <c:pt idx="2053">
                  <c:v>2053</c:v>
                </c:pt>
                <c:pt idx="2054">
                  <c:v>2054</c:v>
                </c:pt>
                <c:pt idx="2055">
                  <c:v>2055</c:v>
                </c:pt>
                <c:pt idx="2056">
                  <c:v>2056</c:v>
                </c:pt>
                <c:pt idx="2057">
                  <c:v>2057</c:v>
                </c:pt>
                <c:pt idx="2058">
                  <c:v>2058</c:v>
                </c:pt>
                <c:pt idx="2059">
                  <c:v>2059</c:v>
                </c:pt>
                <c:pt idx="2060">
                  <c:v>2060</c:v>
                </c:pt>
                <c:pt idx="2061">
                  <c:v>2061</c:v>
                </c:pt>
                <c:pt idx="2062">
                  <c:v>2062</c:v>
                </c:pt>
                <c:pt idx="2063">
                  <c:v>2063</c:v>
                </c:pt>
                <c:pt idx="2064">
                  <c:v>2064</c:v>
                </c:pt>
                <c:pt idx="2065">
                  <c:v>2065</c:v>
                </c:pt>
                <c:pt idx="2066">
                  <c:v>2066</c:v>
                </c:pt>
                <c:pt idx="2067">
                  <c:v>2067</c:v>
                </c:pt>
                <c:pt idx="2068">
                  <c:v>2068</c:v>
                </c:pt>
                <c:pt idx="2069">
                  <c:v>2069</c:v>
                </c:pt>
                <c:pt idx="2070">
                  <c:v>2070</c:v>
                </c:pt>
                <c:pt idx="2071">
                  <c:v>2071</c:v>
                </c:pt>
                <c:pt idx="2072">
                  <c:v>2072</c:v>
                </c:pt>
                <c:pt idx="2073">
                  <c:v>2073</c:v>
                </c:pt>
                <c:pt idx="2074">
                  <c:v>2074</c:v>
                </c:pt>
                <c:pt idx="2075">
                  <c:v>2075</c:v>
                </c:pt>
                <c:pt idx="2076">
                  <c:v>2076</c:v>
                </c:pt>
                <c:pt idx="2077">
                  <c:v>2077</c:v>
                </c:pt>
                <c:pt idx="2078">
                  <c:v>2078</c:v>
                </c:pt>
                <c:pt idx="2079">
                  <c:v>2079</c:v>
                </c:pt>
                <c:pt idx="2080">
                  <c:v>2080</c:v>
                </c:pt>
                <c:pt idx="2081">
                  <c:v>2081</c:v>
                </c:pt>
                <c:pt idx="2082">
                  <c:v>2082</c:v>
                </c:pt>
                <c:pt idx="2083">
                  <c:v>2083</c:v>
                </c:pt>
                <c:pt idx="2084">
                  <c:v>2084</c:v>
                </c:pt>
                <c:pt idx="2085">
                  <c:v>2085</c:v>
                </c:pt>
                <c:pt idx="2086">
                  <c:v>2086</c:v>
                </c:pt>
                <c:pt idx="2087">
                  <c:v>2087</c:v>
                </c:pt>
                <c:pt idx="2088">
                  <c:v>2088</c:v>
                </c:pt>
                <c:pt idx="2089">
                  <c:v>2089</c:v>
                </c:pt>
                <c:pt idx="2090">
                  <c:v>2090</c:v>
                </c:pt>
                <c:pt idx="2091">
                  <c:v>2091</c:v>
                </c:pt>
                <c:pt idx="2092">
                  <c:v>2092</c:v>
                </c:pt>
                <c:pt idx="2093">
                  <c:v>2093</c:v>
                </c:pt>
                <c:pt idx="2094">
                  <c:v>2094</c:v>
                </c:pt>
                <c:pt idx="2095">
                  <c:v>2095</c:v>
                </c:pt>
                <c:pt idx="2096">
                  <c:v>2096</c:v>
                </c:pt>
                <c:pt idx="2097">
                  <c:v>2097</c:v>
                </c:pt>
                <c:pt idx="2098">
                  <c:v>2098</c:v>
                </c:pt>
                <c:pt idx="2099">
                  <c:v>2099</c:v>
                </c:pt>
                <c:pt idx="2100">
                  <c:v>2100</c:v>
                </c:pt>
                <c:pt idx="2101">
                  <c:v>2101</c:v>
                </c:pt>
                <c:pt idx="2102">
                  <c:v>2102</c:v>
                </c:pt>
                <c:pt idx="2103">
                  <c:v>2103</c:v>
                </c:pt>
                <c:pt idx="2104">
                  <c:v>2104</c:v>
                </c:pt>
                <c:pt idx="2105">
                  <c:v>2105</c:v>
                </c:pt>
                <c:pt idx="2106">
                  <c:v>2106</c:v>
                </c:pt>
                <c:pt idx="2107">
                  <c:v>2107</c:v>
                </c:pt>
                <c:pt idx="2108">
                  <c:v>2108</c:v>
                </c:pt>
                <c:pt idx="2109">
                  <c:v>2109</c:v>
                </c:pt>
                <c:pt idx="2110">
                  <c:v>2110</c:v>
                </c:pt>
                <c:pt idx="2111">
                  <c:v>2111</c:v>
                </c:pt>
                <c:pt idx="2112">
                  <c:v>2112</c:v>
                </c:pt>
                <c:pt idx="2113">
                  <c:v>2113</c:v>
                </c:pt>
                <c:pt idx="2114">
                  <c:v>2114</c:v>
                </c:pt>
                <c:pt idx="2115">
                  <c:v>2115</c:v>
                </c:pt>
                <c:pt idx="2116">
                  <c:v>2116</c:v>
                </c:pt>
                <c:pt idx="2117">
                  <c:v>2117</c:v>
                </c:pt>
                <c:pt idx="2118">
                  <c:v>2118</c:v>
                </c:pt>
                <c:pt idx="2119">
                  <c:v>2119</c:v>
                </c:pt>
                <c:pt idx="2120">
                  <c:v>2120</c:v>
                </c:pt>
                <c:pt idx="2121">
                  <c:v>2121</c:v>
                </c:pt>
                <c:pt idx="2122">
                  <c:v>2122</c:v>
                </c:pt>
                <c:pt idx="2123">
                  <c:v>2123</c:v>
                </c:pt>
                <c:pt idx="2124">
                  <c:v>2124</c:v>
                </c:pt>
                <c:pt idx="2125">
                  <c:v>2125</c:v>
                </c:pt>
                <c:pt idx="2126">
                  <c:v>2126</c:v>
                </c:pt>
                <c:pt idx="2127">
                  <c:v>2127</c:v>
                </c:pt>
                <c:pt idx="2128">
                  <c:v>2128</c:v>
                </c:pt>
                <c:pt idx="2129">
                  <c:v>2129</c:v>
                </c:pt>
                <c:pt idx="2130">
                  <c:v>2130</c:v>
                </c:pt>
                <c:pt idx="2131">
                  <c:v>2131</c:v>
                </c:pt>
                <c:pt idx="2132">
                  <c:v>2132</c:v>
                </c:pt>
                <c:pt idx="2133">
                  <c:v>2133</c:v>
                </c:pt>
                <c:pt idx="2134">
                  <c:v>2134</c:v>
                </c:pt>
                <c:pt idx="2135">
                  <c:v>2135</c:v>
                </c:pt>
                <c:pt idx="2136">
                  <c:v>2136</c:v>
                </c:pt>
                <c:pt idx="2137">
                  <c:v>2137</c:v>
                </c:pt>
                <c:pt idx="2138">
                  <c:v>2138</c:v>
                </c:pt>
                <c:pt idx="2139">
                  <c:v>2139</c:v>
                </c:pt>
                <c:pt idx="2140">
                  <c:v>2140</c:v>
                </c:pt>
                <c:pt idx="2141">
                  <c:v>2141</c:v>
                </c:pt>
                <c:pt idx="2142">
                  <c:v>2142</c:v>
                </c:pt>
                <c:pt idx="2143">
                  <c:v>2143</c:v>
                </c:pt>
                <c:pt idx="2144">
                  <c:v>2144</c:v>
                </c:pt>
                <c:pt idx="2145">
                  <c:v>2145</c:v>
                </c:pt>
                <c:pt idx="2146">
                  <c:v>2146</c:v>
                </c:pt>
                <c:pt idx="2147">
                  <c:v>2147</c:v>
                </c:pt>
                <c:pt idx="2148">
                  <c:v>2148</c:v>
                </c:pt>
                <c:pt idx="2149">
                  <c:v>2149</c:v>
                </c:pt>
                <c:pt idx="2150">
                  <c:v>2150</c:v>
                </c:pt>
                <c:pt idx="2151">
                  <c:v>2151</c:v>
                </c:pt>
                <c:pt idx="2152">
                  <c:v>2152</c:v>
                </c:pt>
                <c:pt idx="2153">
                  <c:v>2153</c:v>
                </c:pt>
                <c:pt idx="2154">
                  <c:v>2154</c:v>
                </c:pt>
                <c:pt idx="2155">
                  <c:v>2155</c:v>
                </c:pt>
                <c:pt idx="2156">
                  <c:v>2156</c:v>
                </c:pt>
                <c:pt idx="2157">
                  <c:v>2157</c:v>
                </c:pt>
                <c:pt idx="2158">
                  <c:v>2158</c:v>
                </c:pt>
                <c:pt idx="2159">
                  <c:v>2159</c:v>
                </c:pt>
                <c:pt idx="2160">
                  <c:v>2160</c:v>
                </c:pt>
                <c:pt idx="2161">
                  <c:v>2161</c:v>
                </c:pt>
                <c:pt idx="2162">
                  <c:v>2162</c:v>
                </c:pt>
                <c:pt idx="2163">
                  <c:v>2163</c:v>
                </c:pt>
                <c:pt idx="2164">
                  <c:v>2164</c:v>
                </c:pt>
                <c:pt idx="2165">
                  <c:v>2165</c:v>
                </c:pt>
                <c:pt idx="2166">
                  <c:v>2166</c:v>
                </c:pt>
                <c:pt idx="2167">
                  <c:v>2167</c:v>
                </c:pt>
                <c:pt idx="2168">
                  <c:v>2168</c:v>
                </c:pt>
                <c:pt idx="2169">
                  <c:v>2169</c:v>
                </c:pt>
                <c:pt idx="2170">
                  <c:v>2170</c:v>
                </c:pt>
                <c:pt idx="2171">
                  <c:v>2171</c:v>
                </c:pt>
                <c:pt idx="2172">
                  <c:v>2172</c:v>
                </c:pt>
                <c:pt idx="2173">
                  <c:v>2173</c:v>
                </c:pt>
                <c:pt idx="2174">
                  <c:v>2174</c:v>
                </c:pt>
                <c:pt idx="2175">
                  <c:v>2175</c:v>
                </c:pt>
                <c:pt idx="2176">
                  <c:v>2176</c:v>
                </c:pt>
                <c:pt idx="2177">
                  <c:v>2177</c:v>
                </c:pt>
                <c:pt idx="2178">
                  <c:v>2178</c:v>
                </c:pt>
                <c:pt idx="2179">
                  <c:v>2179</c:v>
                </c:pt>
                <c:pt idx="2180">
                  <c:v>2180</c:v>
                </c:pt>
                <c:pt idx="2181">
                  <c:v>2181</c:v>
                </c:pt>
                <c:pt idx="2182">
                  <c:v>2182</c:v>
                </c:pt>
                <c:pt idx="2183">
                  <c:v>2183</c:v>
                </c:pt>
                <c:pt idx="2184">
                  <c:v>2184</c:v>
                </c:pt>
                <c:pt idx="2185">
                  <c:v>2185</c:v>
                </c:pt>
                <c:pt idx="2186">
                  <c:v>2186</c:v>
                </c:pt>
                <c:pt idx="2187">
                  <c:v>2187</c:v>
                </c:pt>
                <c:pt idx="2188">
                  <c:v>2188</c:v>
                </c:pt>
                <c:pt idx="2189">
                  <c:v>2189</c:v>
                </c:pt>
                <c:pt idx="2190">
                  <c:v>2190</c:v>
                </c:pt>
                <c:pt idx="2191">
                  <c:v>2191</c:v>
                </c:pt>
                <c:pt idx="2192">
                  <c:v>2192</c:v>
                </c:pt>
                <c:pt idx="2193">
                  <c:v>2193</c:v>
                </c:pt>
                <c:pt idx="2194">
                  <c:v>2194</c:v>
                </c:pt>
                <c:pt idx="2195">
                  <c:v>2195</c:v>
                </c:pt>
                <c:pt idx="2196">
                  <c:v>2196</c:v>
                </c:pt>
                <c:pt idx="2197">
                  <c:v>2197</c:v>
                </c:pt>
                <c:pt idx="2198">
                  <c:v>2198</c:v>
                </c:pt>
                <c:pt idx="2199">
                  <c:v>2199</c:v>
                </c:pt>
                <c:pt idx="2200">
                  <c:v>2200</c:v>
                </c:pt>
                <c:pt idx="2201">
                  <c:v>2201</c:v>
                </c:pt>
                <c:pt idx="2202">
                  <c:v>2202</c:v>
                </c:pt>
                <c:pt idx="2203">
                  <c:v>2203</c:v>
                </c:pt>
                <c:pt idx="2204">
                  <c:v>2204</c:v>
                </c:pt>
                <c:pt idx="2205">
                  <c:v>2205</c:v>
                </c:pt>
                <c:pt idx="2206">
                  <c:v>2206</c:v>
                </c:pt>
                <c:pt idx="2207">
                  <c:v>2207</c:v>
                </c:pt>
                <c:pt idx="2208">
                  <c:v>2208</c:v>
                </c:pt>
                <c:pt idx="2209">
                  <c:v>2209</c:v>
                </c:pt>
                <c:pt idx="2210">
                  <c:v>2210</c:v>
                </c:pt>
                <c:pt idx="2211">
                  <c:v>2211</c:v>
                </c:pt>
                <c:pt idx="2212">
                  <c:v>2212</c:v>
                </c:pt>
                <c:pt idx="2213">
                  <c:v>2213</c:v>
                </c:pt>
                <c:pt idx="2214">
                  <c:v>2214</c:v>
                </c:pt>
                <c:pt idx="2215">
                  <c:v>2215</c:v>
                </c:pt>
                <c:pt idx="2216">
                  <c:v>2216</c:v>
                </c:pt>
                <c:pt idx="2217">
                  <c:v>2217</c:v>
                </c:pt>
                <c:pt idx="2218">
                  <c:v>2218</c:v>
                </c:pt>
                <c:pt idx="2219">
                  <c:v>2219</c:v>
                </c:pt>
                <c:pt idx="2220">
                  <c:v>2220</c:v>
                </c:pt>
                <c:pt idx="2221">
                  <c:v>2221</c:v>
                </c:pt>
                <c:pt idx="2222">
                  <c:v>2222</c:v>
                </c:pt>
                <c:pt idx="2223">
                  <c:v>2223</c:v>
                </c:pt>
                <c:pt idx="2224">
                  <c:v>2224</c:v>
                </c:pt>
                <c:pt idx="2225">
                  <c:v>2225</c:v>
                </c:pt>
                <c:pt idx="2226">
                  <c:v>2226</c:v>
                </c:pt>
                <c:pt idx="2227">
                  <c:v>2227</c:v>
                </c:pt>
                <c:pt idx="2228">
                  <c:v>2228</c:v>
                </c:pt>
                <c:pt idx="2229">
                  <c:v>2229</c:v>
                </c:pt>
                <c:pt idx="2230">
                  <c:v>2230</c:v>
                </c:pt>
                <c:pt idx="2231">
                  <c:v>2231</c:v>
                </c:pt>
                <c:pt idx="2232">
                  <c:v>2232</c:v>
                </c:pt>
                <c:pt idx="2233">
                  <c:v>2233</c:v>
                </c:pt>
                <c:pt idx="2234">
                  <c:v>2234</c:v>
                </c:pt>
                <c:pt idx="2235">
                  <c:v>2235</c:v>
                </c:pt>
                <c:pt idx="2236">
                  <c:v>2236</c:v>
                </c:pt>
                <c:pt idx="2237">
                  <c:v>2237</c:v>
                </c:pt>
                <c:pt idx="2238">
                  <c:v>2238</c:v>
                </c:pt>
                <c:pt idx="2239">
                  <c:v>2239</c:v>
                </c:pt>
                <c:pt idx="2240">
                  <c:v>2240</c:v>
                </c:pt>
                <c:pt idx="2241">
                  <c:v>2241</c:v>
                </c:pt>
                <c:pt idx="2242">
                  <c:v>2242</c:v>
                </c:pt>
                <c:pt idx="2243">
                  <c:v>2243</c:v>
                </c:pt>
                <c:pt idx="2244">
                  <c:v>2244</c:v>
                </c:pt>
                <c:pt idx="2245">
                  <c:v>2245</c:v>
                </c:pt>
                <c:pt idx="2246">
                  <c:v>2246</c:v>
                </c:pt>
                <c:pt idx="2247">
                  <c:v>2247</c:v>
                </c:pt>
                <c:pt idx="2248">
                  <c:v>2248</c:v>
                </c:pt>
                <c:pt idx="2249">
                  <c:v>2249</c:v>
                </c:pt>
                <c:pt idx="2250">
                  <c:v>2250</c:v>
                </c:pt>
                <c:pt idx="2251">
                  <c:v>2251</c:v>
                </c:pt>
                <c:pt idx="2252">
                  <c:v>2252</c:v>
                </c:pt>
                <c:pt idx="2253">
                  <c:v>2253</c:v>
                </c:pt>
                <c:pt idx="2254">
                  <c:v>2254</c:v>
                </c:pt>
                <c:pt idx="2255">
                  <c:v>2255</c:v>
                </c:pt>
                <c:pt idx="2256">
                  <c:v>2256</c:v>
                </c:pt>
                <c:pt idx="2257">
                  <c:v>2257</c:v>
                </c:pt>
                <c:pt idx="2258">
                  <c:v>2258</c:v>
                </c:pt>
                <c:pt idx="2259">
                  <c:v>2259</c:v>
                </c:pt>
                <c:pt idx="2260">
                  <c:v>2260</c:v>
                </c:pt>
                <c:pt idx="2261">
                  <c:v>2261</c:v>
                </c:pt>
                <c:pt idx="2262">
                  <c:v>2262</c:v>
                </c:pt>
                <c:pt idx="2263">
                  <c:v>2263</c:v>
                </c:pt>
                <c:pt idx="2264">
                  <c:v>2264</c:v>
                </c:pt>
                <c:pt idx="2265">
                  <c:v>2265</c:v>
                </c:pt>
                <c:pt idx="2266">
                  <c:v>2266</c:v>
                </c:pt>
                <c:pt idx="2267">
                  <c:v>2267</c:v>
                </c:pt>
                <c:pt idx="2268">
                  <c:v>2268</c:v>
                </c:pt>
                <c:pt idx="2269">
                  <c:v>2269</c:v>
                </c:pt>
                <c:pt idx="2270">
                  <c:v>2270</c:v>
                </c:pt>
                <c:pt idx="2271">
                  <c:v>2271</c:v>
                </c:pt>
                <c:pt idx="2272">
                  <c:v>2272</c:v>
                </c:pt>
                <c:pt idx="2273">
                  <c:v>2273</c:v>
                </c:pt>
                <c:pt idx="2274">
                  <c:v>2274</c:v>
                </c:pt>
                <c:pt idx="2275">
                  <c:v>2275</c:v>
                </c:pt>
                <c:pt idx="2276">
                  <c:v>2276</c:v>
                </c:pt>
                <c:pt idx="2277">
                  <c:v>2277</c:v>
                </c:pt>
                <c:pt idx="2278">
                  <c:v>2278</c:v>
                </c:pt>
                <c:pt idx="2279">
                  <c:v>2279</c:v>
                </c:pt>
                <c:pt idx="2280">
                  <c:v>2280</c:v>
                </c:pt>
                <c:pt idx="2281">
                  <c:v>2281</c:v>
                </c:pt>
                <c:pt idx="2282">
                  <c:v>2282</c:v>
                </c:pt>
                <c:pt idx="2283">
                  <c:v>2283</c:v>
                </c:pt>
                <c:pt idx="2284">
                  <c:v>2284</c:v>
                </c:pt>
                <c:pt idx="2285">
                  <c:v>2285</c:v>
                </c:pt>
                <c:pt idx="2286">
                  <c:v>2286</c:v>
                </c:pt>
                <c:pt idx="2287">
                  <c:v>2287</c:v>
                </c:pt>
                <c:pt idx="2288">
                  <c:v>2288</c:v>
                </c:pt>
                <c:pt idx="2289">
                  <c:v>2289</c:v>
                </c:pt>
                <c:pt idx="2290">
                  <c:v>2290</c:v>
                </c:pt>
                <c:pt idx="2291">
                  <c:v>2291</c:v>
                </c:pt>
                <c:pt idx="2292">
                  <c:v>2292</c:v>
                </c:pt>
                <c:pt idx="2293">
                  <c:v>2293</c:v>
                </c:pt>
                <c:pt idx="2294">
                  <c:v>2294</c:v>
                </c:pt>
                <c:pt idx="2295">
                  <c:v>2295</c:v>
                </c:pt>
                <c:pt idx="2296">
                  <c:v>2296</c:v>
                </c:pt>
                <c:pt idx="2297">
                  <c:v>2297</c:v>
                </c:pt>
                <c:pt idx="2298">
                  <c:v>2298</c:v>
                </c:pt>
                <c:pt idx="2299">
                  <c:v>2299</c:v>
                </c:pt>
                <c:pt idx="2300">
                  <c:v>2300</c:v>
                </c:pt>
                <c:pt idx="2301">
                  <c:v>2301</c:v>
                </c:pt>
                <c:pt idx="2302">
                  <c:v>2302</c:v>
                </c:pt>
                <c:pt idx="2303">
                  <c:v>2303</c:v>
                </c:pt>
                <c:pt idx="2304">
                  <c:v>2304</c:v>
                </c:pt>
                <c:pt idx="2305">
                  <c:v>2305</c:v>
                </c:pt>
                <c:pt idx="2306">
                  <c:v>2306</c:v>
                </c:pt>
                <c:pt idx="2307">
                  <c:v>2307</c:v>
                </c:pt>
                <c:pt idx="2308">
                  <c:v>2308</c:v>
                </c:pt>
                <c:pt idx="2309">
                  <c:v>2309</c:v>
                </c:pt>
                <c:pt idx="2310">
                  <c:v>2310</c:v>
                </c:pt>
                <c:pt idx="2311">
                  <c:v>2311</c:v>
                </c:pt>
                <c:pt idx="2312">
                  <c:v>2312</c:v>
                </c:pt>
                <c:pt idx="2313">
                  <c:v>2313</c:v>
                </c:pt>
                <c:pt idx="2314">
                  <c:v>2314</c:v>
                </c:pt>
                <c:pt idx="2315">
                  <c:v>2315</c:v>
                </c:pt>
                <c:pt idx="2316">
                  <c:v>2316</c:v>
                </c:pt>
                <c:pt idx="2317">
                  <c:v>2317</c:v>
                </c:pt>
                <c:pt idx="2318">
                  <c:v>2318</c:v>
                </c:pt>
                <c:pt idx="2319">
                  <c:v>2319</c:v>
                </c:pt>
                <c:pt idx="2320">
                  <c:v>2320</c:v>
                </c:pt>
                <c:pt idx="2321">
                  <c:v>2321</c:v>
                </c:pt>
                <c:pt idx="2322">
                  <c:v>2322</c:v>
                </c:pt>
                <c:pt idx="2323">
                  <c:v>2323</c:v>
                </c:pt>
                <c:pt idx="2324">
                  <c:v>2324</c:v>
                </c:pt>
                <c:pt idx="2325">
                  <c:v>2325</c:v>
                </c:pt>
                <c:pt idx="2326">
                  <c:v>2326</c:v>
                </c:pt>
                <c:pt idx="2327">
                  <c:v>2327</c:v>
                </c:pt>
                <c:pt idx="2328">
                  <c:v>2328</c:v>
                </c:pt>
                <c:pt idx="2329">
                  <c:v>2329</c:v>
                </c:pt>
                <c:pt idx="2330">
                  <c:v>2330</c:v>
                </c:pt>
                <c:pt idx="2331">
                  <c:v>2331</c:v>
                </c:pt>
                <c:pt idx="2332">
                  <c:v>2332</c:v>
                </c:pt>
                <c:pt idx="2333">
                  <c:v>2333</c:v>
                </c:pt>
                <c:pt idx="2334">
                  <c:v>2334</c:v>
                </c:pt>
                <c:pt idx="2335">
                  <c:v>2335</c:v>
                </c:pt>
                <c:pt idx="2336">
                  <c:v>2336</c:v>
                </c:pt>
                <c:pt idx="2337">
                  <c:v>2337</c:v>
                </c:pt>
                <c:pt idx="2338">
                  <c:v>2338</c:v>
                </c:pt>
                <c:pt idx="2339">
                  <c:v>2339</c:v>
                </c:pt>
                <c:pt idx="2340">
                  <c:v>2340</c:v>
                </c:pt>
                <c:pt idx="2341">
                  <c:v>2341</c:v>
                </c:pt>
                <c:pt idx="2342">
                  <c:v>2342</c:v>
                </c:pt>
                <c:pt idx="2343">
                  <c:v>2343</c:v>
                </c:pt>
                <c:pt idx="2344">
                  <c:v>2344</c:v>
                </c:pt>
                <c:pt idx="2345">
                  <c:v>2345</c:v>
                </c:pt>
                <c:pt idx="2346">
                  <c:v>2346</c:v>
                </c:pt>
                <c:pt idx="2347">
                  <c:v>2347</c:v>
                </c:pt>
                <c:pt idx="2348">
                  <c:v>2348</c:v>
                </c:pt>
                <c:pt idx="2349">
                  <c:v>2349</c:v>
                </c:pt>
                <c:pt idx="2350">
                  <c:v>2350</c:v>
                </c:pt>
                <c:pt idx="2351">
                  <c:v>2351</c:v>
                </c:pt>
                <c:pt idx="2352">
                  <c:v>2352</c:v>
                </c:pt>
                <c:pt idx="2353">
                  <c:v>2353</c:v>
                </c:pt>
                <c:pt idx="2354">
                  <c:v>2354</c:v>
                </c:pt>
                <c:pt idx="2355">
                  <c:v>2355</c:v>
                </c:pt>
                <c:pt idx="2356">
                  <c:v>2356</c:v>
                </c:pt>
                <c:pt idx="2357">
                  <c:v>2357</c:v>
                </c:pt>
                <c:pt idx="2358">
                  <c:v>2358</c:v>
                </c:pt>
                <c:pt idx="2359">
                  <c:v>2359</c:v>
                </c:pt>
                <c:pt idx="2360">
                  <c:v>2360</c:v>
                </c:pt>
                <c:pt idx="2361">
                  <c:v>2361</c:v>
                </c:pt>
                <c:pt idx="2362">
                  <c:v>2362</c:v>
                </c:pt>
                <c:pt idx="2363">
                  <c:v>2363</c:v>
                </c:pt>
                <c:pt idx="2364">
                  <c:v>2364</c:v>
                </c:pt>
                <c:pt idx="2365">
                  <c:v>2365</c:v>
                </c:pt>
                <c:pt idx="2366">
                  <c:v>2366</c:v>
                </c:pt>
                <c:pt idx="2367">
                  <c:v>2367</c:v>
                </c:pt>
                <c:pt idx="2368">
                  <c:v>2368</c:v>
                </c:pt>
                <c:pt idx="2369">
                  <c:v>2369</c:v>
                </c:pt>
                <c:pt idx="2370">
                  <c:v>2370</c:v>
                </c:pt>
                <c:pt idx="2371">
                  <c:v>2371</c:v>
                </c:pt>
                <c:pt idx="2372">
                  <c:v>2372</c:v>
                </c:pt>
                <c:pt idx="2373">
                  <c:v>2373</c:v>
                </c:pt>
                <c:pt idx="2374">
                  <c:v>2374</c:v>
                </c:pt>
                <c:pt idx="2375">
                  <c:v>2375</c:v>
                </c:pt>
                <c:pt idx="2376">
                  <c:v>2376</c:v>
                </c:pt>
                <c:pt idx="2377">
                  <c:v>2377</c:v>
                </c:pt>
                <c:pt idx="2378">
                  <c:v>2378</c:v>
                </c:pt>
                <c:pt idx="2379">
                  <c:v>2379</c:v>
                </c:pt>
                <c:pt idx="2380">
                  <c:v>2380</c:v>
                </c:pt>
                <c:pt idx="2381">
                  <c:v>2381</c:v>
                </c:pt>
                <c:pt idx="2382">
                  <c:v>2382</c:v>
                </c:pt>
                <c:pt idx="2383">
                  <c:v>2383</c:v>
                </c:pt>
                <c:pt idx="2384">
                  <c:v>2384</c:v>
                </c:pt>
                <c:pt idx="2385">
                  <c:v>2385</c:v>
                </c:pt>
                <c:pt idx="2386">
                  <c:v>2386</c:v>
                </c:pt>
                <c:pt idx="2387">
                  <c:v>2387</c:v>
                </c:pt>
                <c:pt idx="2388">
                  <c:v>2388</c:v>
                </c:pt>
                <c:pt idx="2389">
                  <c:v>2389</c:v>
                </c:pt>
                <c:pt idx="2390">
                  <c:v>2390</c:v>
                </c:pt>
                <c:pt idx="2391">
                  <c:v>2391</c:v>
                </c:pt>
                <c:pt idx="2392">
                  <c:v>2392</c:v>
                </c:pt>
                <c:pt idx="2393">
                  <c:v>2393</c:v>
                </c:pt>
                <c:pt idx="2394">
                  <c:v>2394</c:v>
                </c:pt>
                <c:pt idx="2395">
                  <c:v>2395</c:v>
                </c:pt>
                <c:pt idx="2396">
                  <c:v>2396</c:v>
                </c:pt>
                <c:pt idx="2397">
                  <c:v>2397</c:v>
                </c:pt>
                <c:pt idx="2398">
                  <c:v>2398</c:v>
                </c:pt>
                <c:pt idx="2399">
                  <c:v>2399</c:v>
                </c:pt>
                <c:pt idx="2400">
                  <c:v>2400</c:v>
                </c:pt>
                <c:pt idx="2401">
                  <c:v>2401</c:v>
                </c:pt>
                <c:pt idx="2402">
                  <c:v>2402</c:v>
                </c:pt>
                <c:pt idx="2403">
                  <c:v>2403</c:v>
                </c:pt>
                <c:pt idx="2404">
                  <c:v>2404</c:v>
                </c:pt>
                <c:pt idx="2405">
                  <c:v>2405</c:v>
                </c:pt>
                <c:pt idx="2406">
                  <c:v>2406</c:v>
                </c:pt>
                <c:pt idx="2407">
                  <c:v>2407</c:v>
                </c:pt>
                <c:pt idx="2408">
                  <c:v>2408</c:v>
                </c:pt>
                <c:pt idx="2409">
                  <c:v>2409</c:v>
                </c:pt>
                <c:pt idx="2410">
                  <c:v>2410</c:v>
                </c:pt>
                <c:pt idx="2411">
                  <c:v>2411</c:v>
                </c:pt>
                <c:pt idx="2412">
                  <c:v>2412</c:v>
                </c:pt>
                <c:pt idx="2413">
                  <c:v>2413</c:v>
                </c:pt>
                <c:pt idx="2414">
                  <c:v>2414</c:v>
                </c:pt>
                <c:pt idx="2415">
                  <c:v>2415</c:v>
                </c:pt>
                <c:pt idx="2416">
                  <c:v>2416</c:v>
                </c:pt>
                <c:pt idx="2417">
                  <c:v>2417</c:v>
                </c:pt>
                <c:pt idx="2418">
                  <c:v>2418</c:v>
                </c:pt>
                <c:pt idx="2419">
                  <c:v>2419</c:v>
                </c:pt>
                <c:pt idx="2420">
                  <c:v>2420</c:v>
                </c:pt>
                <c:pt idx="2421">
                  <c:v>2421</c:v>
                </c:pt>
                <c:pt idx="2422">
                  <c:v>2422</c:v>
                </c:pt>
                <c:pt idx="2423">
                  <c:v>2423</c:v>
                </c:pt>
                <c:pt idx="2424">
                  <c:v>2424</c:v>
                </c:pt>
                <c:pt idx="2425">
                  <c:v>2425</c:v>
                </c:pt>
                <c:pt idx="2426">
                  <c:v>2426</c:v>
                </c:pt>
                <c:pt idx="2427">
                  <c:v>2427</c:v>
                </c:pt>
                <c:pt idx="2428">
                  <c:v>2428</c:v>
                </c:pt>
                <c:pt idx="2429">
                  <c:v>2429</c:v>
                </c:pt>
                <c:pt idx="2430">
                  <c:v>2430</c:v>
                </c:pt>
                <c:pt idx="2431">
                  <c:v>2431</c:v>
                </c:pt>
                <c:pt idx="2432">
                  <c:v>2432</c:v>
                </c:pt>
                <c:pt idx="2433">
                  <c:v>2433</c:v>
                </c:pt>
                <c:pt idx="2434">
                  <c:v>2434</c:v>
                </c:pt>
                <c:pt idx="2435">
                  <c:v>2435</c:v>
                </c:pt>
                <c:pt idx="2436">
                  <c:v>2436</c:v>
                </c:pt>
                <c:pt idx="2437">
                  <c:v>2437</c:v>
                </c:pt>
                <c:pt idx="2438">
                  <c:v>2438</c:v>
                </c:pt>
                <c:pt idx="2439">
                  <c:v>2439</c:v>
                </c:pt>
                <c:pt idx="2440">
                  <c:v>2440</c:v>
                </c:pt>
                <c:pt idx="2441">
                  <c:v>2441</c:v>
                </c:pt>
                <c:pt idx="2442">
                  <c:v>2442</c:v>
                </c:pt>
                <c:pt idx="2443">
                  <c:v>2443</c:v>
                </c:pt>
                <c:pt idx="2444">
                  <c:v>2444</c:v>
                </c:pt>
                <c:pt idx="2445">
                  <c:v>2445</c:v>
                </c:pt>
                <c:pt idx="2446">
                  <c:v>2446</c:v>
                </c:pt>
                <c:pt idx="2447">
                  <c:v>2447</c:v>
                </c:pt>
                <c:pt idx="2448">
                  <c:v>2448</c:v>
                </c:pt>
                <c:pt idx="2449">
                  <c:v>2449</c:v>
                </c:pt>
                <c:pt idx="2450">
                  <c:v>2450</c:v>
                </c:pt>
                <c:pt idx="2451">
                  <c:v>2451</c:v>
                </c:pt>
                <c:pt idx="2452">
                  <c:v>2452</c:v>
                </c:pt>
                <c:pt idx="2453">
                  <c:v>2453</c:v>
                </c:pt>
                <c:pt idx="2454">
                  <c:v>2454</c:v>
                </c:pt>
                <c:pt idx="2455">
                  <c:v>2455</c:v>
                </c:pt>
                <c:pt idx="2456">
                  <c:v>2456</c:v>
                </c:pt>
                <c:pt idx="2457">
                  <c:v>2457</c:v>
                </c:pt>
                <c:pt idx="2458">
                  <c:v>2458</c:v>
                </c:pt>
                <c:pt idx="2459">
                  <c:v>2459</c:v>
                </c:pt>
                <c:pt idx="2460">
                  <c:v>2460</c:v>
                </c:pt>
                <c:pt idx="2461">
                  <c:v>2461</c:v>
                </c:pt>
                <c:pt idx="2462">
                  <c:v>2462</c:v>
                </c:pt>
                <c:pt idx="2463">
                  <c:v>2463</c:v>
                </c:pt>
                <c:pt idx="2464">
                  <c:v>2464</c:v>
                </c:pt>
                <c:pt idx="2465">
                  <c:v>2465</c:v>
                </c:pt>
                <c:pt idx="2466">
                  <c:v>2466</c:v>
                </c:pt>
                <c:pt idx="2467">
                  <c:v>2467</c:v>
                </c:pt>
                <c:pt idx="2468">
                  <c:v>2468</c:v>
                </c:pt>
                <c:pt idx="2469">
                  <c:v>2469</c:v>
                </c:pt>
                <c:pt idx="2470">
                  <c:v>2470</c:v>
                </c:pt>
                <c:pt idx="2471">
                  <c:v>2471</c:v>
                </c:pt>
                <c:pt idx="2472">
                  <c:v>2472</c:v>
                </c:pt>
                <c:pt idx="2473">
                  <c:v>2473</c:v>
                </c:pt>
                <c:pt idx="2474">
                  <c:v>2474</c:v>
                </c:pt>
                <c:pt idx="2475">
                  <c:v>2475</c:v>
                </c:pt>
                <c:pt idx="2476">
                  <c:v>2476</c:v>
                </c:pt>
                <c:pt idx="2477">
                  <c:v>2477</c:v>
                </c:pt>
                <c:pt idx="2478">
                  <c:v>2478</c:v>
                </c:pt>
                <c:pt idx="2479">
                  <c:v>2479</c:v>
                </c:pt>
                <c:pt idx="2480">
                  <c:v>2480</c:v>
                </c:pt>
                <c:pt idx="2481">
                  <c:v>2481</c:v>
                </c:pt>
                <c:pt idx="2482">
                  <c:v>2482</c:v>
                </c:pt>
                <c:pt idx="2483">
                  <c:v>2483</c:v>
                </c:pt>
                <c:pt idx="2484">
                  <c:v>2484</c:v>
                </c:pt>
                <c:pt idx="2485">
                  <c:v>2485</c:v>
                </c:pt>
                <c:pt idx="2486">
                  <c:v>2486</c:v>
                </c:pt>
                <c:pt idx="2487">
                  <c:v>2487</c:v>
                </c:pt>
                <c:pt idx="2488">
                  <c:v>2488</c:v>
                </c:pt>
                <c:pt idx="2489">
                  <c:v>2489</c:v>
                </c:pt>
                <c:pt idx="2490">
                  <c:v>2490</c:v>
                </c:pt>
                <c:pt idx="2491">
                  <c:v>2491</c:v>
                </c:pt>
                <c:pt idx="2492">
                  <c:v>2492</c:v>
                </c:pt>
                <c:pt idx="2493">
                  <c:v>2493</c:v>
                </c:pt>
                <c:pt idx="2494">
                  <c:v>2494</c:v>
                </c:pt>
                <c:pt idx="2495">
                  <c:v>2495</c:v>
                </c:pt>
                <c:pt idx="2496">
                  <c:v>2496</c:v>
                </c:pt>
                <c:pt idx="2497">
                  <c:v>2497</c:v>
                </c:pt>
                <c:pt idx="2498">
                  <c:v>2498</c:v>
                </c:pt>
                <c:pt idx="2499">
                  <c:v>2499</c:v>
                </c:pt>
                <c:pt idx="2500">
                  <c:v>2500</c:v>
                </c:pt>
                <c:pt idx="2501">
                  <c:v>2501</c:v>
                </c:pt>
                <c:pt idx="2502">
                  <c:v>2502</c:v>
                </c:pt>
                <c:pt idx="2503">
                  <c:v>2503</c:v>
                </c:pt>
                <c:pt idx="2504">
                  <c:v>2504</c:v>
                </c:pt>
                <c:pt idx="2505">
                  <c:v>2505</c:v>
                </c:pt>
                <c:pt idx="2506">
                  <c:v>2506</c:v>
                </c:pt>
                <c:pt idx="2507">
                  <c:v>2507</c:v>
                </c:pt>
                <c:pt idx="2508">
                  <c:v>2508</c:v>
                </c:pt>
                <c:pt idx="2509">
                  <c:v>2509</c:v>
                </c:pt>
                <c:pt idx="2510">
                  <c:v>2510</c:v>
                </c:pt>
                <c:pt idx="2511">
                  <c:v>2511</c:v>
                </c:pt>
                <c:pt idx="2512">
                  <c:v>2512</c:v>
                </c:pt>
                <c:pt idx="2513">
                  <c:v>2513</c:v>
                </c:pt>
                <c:pt idx="2514">
                  <c:v>2514</c:v>
                </c:pt>
                <c:pt idx="2515">
                  <c:v>2515</c:v>
                </c:pt>
                <c:pt idx="2516">
                  <c:v>2516</c:v>
                </c:pt>
                <c:pt idx="2517">
                  <c:v>2517</c:v>
                </c:pt>
                <c:pt idx="2518">
                  <c:v>2518</c:v>
                </c:pt>
                <c:pt idx="2519">
                  <c:v>2519</c:v>
                </c:pt>
                <c:pt idx="2520">
                  <c:v>2520</c:v>
                </c:pt>
                <c:pt idx="2521">
                  <c:v>2521</c:v>
                </c:pt>
                <c:pt idx="2522">
                  <c:v>2522</c:v>
                </c:pt>
                <c:pt idx="2523">
                  <c:v>2523</c:v>
                </c:pt>
                <c:pt idx="2524">
                  <c:v>2524</c:v>
                </c:pt>
                <c:pt idx="2525">
                  <c:v>2525</c:v>
                </c:pt>
                <c:pt idx="2526">
                  <c:v>2526</c:v>
                </c:pt>
                <c:pt idx="2527">
                  <c:v>2527</c:v>
                </c:pt>
                <c:pt idx="2528">
                  <c:v>2528</c:v>
                </c:pt>
                <c:pt idx="2529">
                  <c:v>2529</c:v>
                </c:pt>
                <c:pt idx="2530">
                  <c:v>2530</c:v>
                </c:pt>
                <c:pt idx="2531">
                  <c:v>2531</c:v>
                </c:pt>
                <c:pt idx="2532">
                  <c:v>2532</c:v>
                </c:pt>
                <c:pt idx="2533">
                  <c:v>2533</c:v>
                </c:pt>
                <c:pt idx="2534">
                  <c:v>2534</c:v>
                </c:pt>
                <c:pt idx="2535">
                  <c:v>2535</c:v>
                </c:pt>
                <c:pt idx="2536">
                  <c:v>2536</c:v>
                </c:pt>
                <c:pt idx="2537">
                  <c:v>2537</c:v>
                </c:pt>
                <c:pt idx="2538">
                  <c:v>2538</c:v>
                </c:pt>
                <c:pt idx="2539">
                  <c:v>2539</c:v>
                </c:pt>
                <c:pt idx="2540">
                  <c:v>2540</c:v>
                </c:pt>
                <c:pt idx="2541">
                  <c:v>2541</c:v>
                </c:pt>
                <c:pt idx="2542">
                  <c:v>2542</c:v>
                </c:pt>
                <c:pt idx="2543">
                  <c:v>2543</c:v>
                </c:pt>
                <c:pt idx="2544">
                  <c:v>2544</c:v>
                </c:pt>
                <c:pt idx="2545">
                  <c:v>2545</c:v>
                </c:pt>
                <c:pt idx="2546">
                  <c:v>2546</c:v>
                </c:pt>
                <c:pt idx="2547">
                  <c:v>2547</c:v>
                </c:pt>
                <c:pt idx="2548">
                  <c:v>2548</c:v>
                </c:pt>
                <c:pt idx="2549">
                  <c:v>2549</c:v>
                </c:pt>
                <c:pt idx="2550">
                  <c:v>2550</c:v>
                </c:pt>
                <c:pt idx="2551">
                  <c:v>2551</c:v>
                </c:pt>
                <c:pt idx="2552">
                  <c:v>2552</c:v>
                </c:pt>
                <c:pt idx="2553">
                  <c:v>2553</c:v>
                </c:pt>
                <c:pt idx="2554">
                  <c:v>2554</c:v>
                </c:pt>
                <c:pt idx="2555">
                  <c:v>2555</c:v>
                </c:pt>
                <c:pt idx="2556">
                  <c:v>2556</c:v>
                </c:pt>
                <c:pt idx="2557">
                  <c:v>2557</c:v>
                </c:pt>
                <c:pt idx="2558">
                  <c:v>2558</c:v>
                </c:pt>
                <c:pt idx="2559">
                  <c:v>2559</c:v>
                </c:pt>
                <c:pt idx="2560">
                  <c:v>2560</c:v>
                </c:pt>
                <c:pt idx="2561">
                  <c:v>2561</c:v>
                </c:pt>
                <c:pt idx="2562">
                  <c:v>2562</c:v>
                </c:pt>
                <c:pt idx="2563">
                  <c:v>2563</c:v>
                </c:pt>
                <c:pt idx="2564">
                  <c:v>2564</c:v>
                </c:pt>
                <c:pt idx="2565">
                  <c:v>2565</c:v>
                </c:pt>
                <c:pt idx="2566">
                  <c:v>2566</c:v>
                </c:pt>
                <c:pt idx="2567">
                  <c:v>2567</c:v>
                </c:pt>
                <c:pt idx="2568">
                  <c:v>2568</c:v>
                </c:pt>
                <c:pt idx="2569">
                  <c:v>2569</c:v>
                </c:pt>
                <c:pt idx="2570">
                  <c:v>2570</c:v>
                </c:pt>
                <c:pt idx="2571">
                  <c:v>2571</c:v>
                </c:pt>
                <c:pt idx="2572">
                  <c:v>2572</c:v>
                </c:pt>
                <c:pt idx="2573">
                  <c:v>2573</c:v>
                </c:pt>
                <c:pt idx="2574">
                  <c:v>2574</c:v>
                </c:pt>
                <c:pt idx="2575">
                  <c:v>2575</c:v>
                </c:pt>
                <c:pt idx="2576">
                  <c:v>2576</c:v>
                </c:pt>
                <c:pt idx="2577">
                  <c:v>2577</c:v>
                </c:pt>
                <c:pt idx="2578">
                  <c:v>2578</c:v>
                </c:pt>
                <c:pt idx="2579">
                  <c:v>2579</c:v>
                </c:pt>
                <c:pt idx="2580">
                  <c:v>2580</c:v>
                </c:pt>
                <c:pt idx="2581">
                  <c:v>2581</c:v>
                </c:pt>
                <c:pt idx="2582">
                  <c:v>2582</c:v>
                </c:pt>
                <c:pt idx="2583">
                  <c:v>2583</c:v>
                </c:pt>
                <c:pt idx="2584">
                  <c:v>2584</c:v>
                </c:pt>
                <c:pt idx="2585">
                  <c:v>2585</c:v>
                </c:pt>
                <c:pt idx="2586">
                  <c:v>2586</c:v>
                </c:pt>
                <c:pt idx="2587">
                  <c:v>2587</c:v>
                </c:pt>
                <c:pt idx="2588">
                  <c:v>2588</c:v>
                </c:pt>
                <c:pt idx="2589">
                  <c:v>2589</c:v>
                </c:pt>
                <c:pt idx="2590">
                  <c:v>2590</c:v>
                </c:pt>
                <c:pt idx="2591">
                  <c:v>2591</c:v>
                </c:pt>
                <c:pt idx="2592">
                  <c:v>2592</c:v>
                </c:pt>
                <c:pt idx="2593">
                  <c:v>2593</c:v>
                </c:pt>
                <c:pt idx="2594">
                  <c:v>2594</c:v>
                </c:pt>
                <c:pt idx="2595">
                  <c:v>2595</c:v>
                </c:pt>
                <c:pt idx="2596">
                  <c:v>2596</c:v>
                </c:pt>
                <c:pt idx="2597">
                  <c:v>2597</c:v>
                </c:pt>
                <c:pt idx="2598">
                  <c:v>2598</c:v>
                </c:pt>
                <c:pt idx="2599">
                  <c:v>2599</c:v>
                </c:pt>
                <c:pt idx="2600">
                  <c:v>2600</c:v>
                </c:pt>
                <c:pt idx="2601">
                  <c:v>2601</c:v>
                </c:pt>
                <c:pt idx="2602">
                  <c:v>2602</c:v>
                </c:pt>
                <c:pt idx="2603">
                  <c:v>2603</c:v>
                </c:pt>
                <c:pt idx="2604">
                  <c:v>2604</c:v>
                </c:pt>
                <c:pt idx="2605">
                  <c:v>2605</c:v>
                </c:pt>
                <c:pt idx="2606">
                  <c:v>2606</c:v>
                </c:pt>
                <c:pt idx="2607">
                  <c:v>2607</c:v>
                </c:pt>
                <c:pt idx="2608">
                  <c:v>2608</c:v>
                </c:pt>
                <c:pt idx="2609">
                  <c:v>2609</c:v>
                </c:pt>
                <c:pt idx="2610">
                  <c:v>2610</c:v>
                </c:pt>
                <c:pt idx="2611">
                  <c:v>2611</c:v>
                </c:pt>
                <c:pt idx="2612">
                  <c:v>2612</c:v>
                </c:pt>
                <c:pt idx="2613">
                  <c:v>2613</c:v>
                </c:pt>
                <c:pt idx="2614">
                  <c:v>2614</c:v>
                </c:pt>
                <c:pt idx="2615">
                  <c:v>2615</c:v>
                </c:pt>
                <c:pt idx="2616">
                  <c:v>2616</c:v>
                </c:pt>
                <c:pt idx="2617">
                  <c:v>2617</c:v>
                </c:pt>
                <c:pt idx="2618">
                  <c:v>2618</c:v>
                </c:pt>
                <c:pt idx="2619">
                  <c:v>2619</c:v>
                </c:pt>
                <c:pt idx="2620">
                  <c:v>2620</c:v>
                </c:pt>
                <c:pt idx="2621">
                  <c:v>2621</c:v>
                </c:pt>
                <c:pt idx="2622">
                  <c:v>2622</c:v>
                </c:pt>
                <c:pt idx="2623">
                  <c:v>2623</c:v>
                </c:pt>
                <c:pt idx="2624">
                  <c:v>2624</c:v>
                </c:pt>
                <c:pt idx="2625">
                  <c:v>2625</c:v>
                </c:pt>
                <c:pt idx="2626">
                  <c:v>2626</c:v>
                </c:pt>
                <c:pt idx="2627">
                  <c:v>2627</c:v>
                </c:pt>
                <c:pt idx="2628">
                  <c:v>2628</c:v>
                </c:pt>
                <c:pt idx="2629">
                  <c:v>2629</c:v>
                </c:pt>
                <c:pt idx="2630">
                  <c:v>2630</c:v>
                </c:pt>
                <c:pt idx="2631">
                  <c:v>2631</c:v>
                </c:pt>
                <c:pt idx="2632">
                  <c:v>2632</c:v>
                </c:pt>
                <c:pt idx="2633">
                  <c:v>2633</c:v>
                </c:pt>
                <c:pt idx="2634">
                  <c:v>2634</c:v>
                </c:pt>
                <c:pt idx="2635">
                  <c:v>2635</c:v>
                </c:pt>
                <c:pt idx="2636">
                  <c:v>2636</c:v>
                </c:pt>
                <c:pt idx="2637">
                  <c:v>2637</c:v>
                </c:pt>
                <c:pt idx="2638">
                  <c:v>2638</c:v>
                </c:pt>
                <c:pt idx="2639">
                  <c:v>2639</c:v>
                </c:pt>
                <c:pt idx="2640">
                  <c:v>2640</c:v>
                </c:pt>
                <c:pt idx="2641">
                  <c:v>2641</c:v>
                </c:pt>
                <c:pt idx="2642">
                  <c:v>2642</c:v>
                </c:pt>
                <c:pt idx="2643">
                  <c:v>2643</c:v>
                </c:pt>
                <c:pt idx="2644">
                  <c:v>2644</c:v>
                </c:pt>
                <c:pt idx="2645">
                  <c:v>2645</c:v>
                </c:pt>
                <c:pt idx="2646">
                  <c:v>2646</c:v>
                </c:pt>
                <c:pt idx="2647">
                  <c:v>2647</c:v>
                </c:pt>
                <c:pt idx="2648">
                  <c:v>2648</c:v>
                </c:pt>
                <c:pt idx="2649">
                  <c:v>2649</c:v>
                </c:pt>
                <c:pt idx="2650">
                  <c:v>2650</c:v>
                </c:pt>
                <c:pt idx="2651">
                  <c:v>2651</c:v>
                </c:pt>
                <c:pt idx="2652">
                  <c:v>2652</c:v>
                </c:pt>
                <c:pt idx="2653">
                  <c:v>2653</c:v>
                </c:pt>
                <c:pt idx="2654">
                  <c:v>2654</c:v>
                </c:pt>
                <c:pt idx="2655">
                  <c:v>2655</c:v>
                </c:pt>
                <c:pt idx="2656">
                  <c:v>2656</c:v>
                </c:pt>
                <c:pt idx="2657">
                  <c:v>2657</c:v>
                </c:pt>
                <c:pt idx="2658">
                  <c:v>2658</c:v>
                </c:pt>
                <c:pt idx="2659">
                  <c:v>2659</c:v>
                </c:pt>
                <c:pt idx="2660">
                  <c:v>2660</c:v>
                </c:pt>
                <c:pt idx="2661">
                  <c:v>2661</c:v>
                </c:pt>
                <c:pt idx="2662">
                  <c:v>2662</c:v>
                </c:pt>
                <c:pt idx="2663">
                  <c:v>2663</c:v>
                </c:pt>
                <c:pt idx="2664">
                  <c:v>2664</c:v>
                </c:pt>
                <c:pt idx="2665">
                  <c:v>2665</c:v>
                </c:pt>
                <c:pt idx="2666">
                  <c:v>2666</c:v>
                </c:pt>
                <c:pt idx="2667">
                  <c:v>2667</c:v>
                </c:pt>
                <c:pt idx="2668">
                  <c:v>2668</c:v>
                </c:pt>
                <c:pt idx="2669">
                  <c:v>2669</c:v>
                </c:pt>
                <c:pt idx="2670">
                  <c:v>2670</c:v>
                </c:pt>
                <c:pt idx="2671">
                  <c:v>2671</c:v>
                </c:pt>
                <c:pt idx="2672">
                  <c:v>2672</c:v>
                </c:pt>
                <c:pt idx="2673">
                  <c:v>2673</c:v>
                </c:pt>
                <c:pt idx="2674">
                  <c:v>2674</c:v>
                </c:pt>
                <c:pt idx="2675">
                  <c:v>2675</c:v>
                </c:pt>
                <c:pt idx="2676">
                  <c:v>2676</c:v>
                </c:pt>
                <c:pt idx="2677">
                  <c:v>2677</c:v>
                </c:pt>
                <c:pt idx="2678">
                  <c:v>2678</c:v>
                </c:pt>
                <c:pt idx="2679">
                  <c:v>2679</c:v>
                </c:pt>
                <c:pt idx="2680">
                  <c:v>2680</c:v>
                </c:pt>
                <c:pt idx="2681">
                  <c:v>2681</c:v>
                </c:pt>
                <c:pt idx="2682">
                  <c:v>2682</c:v>
                </c:pt>
                <c:pt idx="2683">
                  <c:v>2683</c:v>
                </c:pt>
                <c:pt idx="2684">
                  <c:v>2684</c:v>
                </c:pt>
                <c:pt idx="2685">
                  <c:v>2685</c:v>
                </c:pt>
                <c:pt idx="2686">
                  <c:v>2686</c:v>
                </c:pt>
                <c:pt idx="2687">
                  <c:v>2687</c:v>
                </c:pt>
                <c:pt idx="2688">
                  <c:v>2688</c:v>
                </c:pt>
                <c:pt idx="2689">
                  <c:v>2689</c:v>
                </c:pt>
                <c:pt idx="2690">
                  <c:v>2690</c:v>
                </c:pt>
                <c:pt idx="2691">
                  <c:v>2691</c:v>
                </c:pt>
                <c:pt idx="2692">
                  <c:v>2692</c:v>
                </c:pt>
                <c:pt idx="2693">
                  <c:v>2693</c:v>
                </c:pt>
                <c:pt idx="2694">
                  <c:v>2694</c:v>
                </c:pt>
                <c:pt idx="2695">
                  <c:v>2695</c:v>
                </c:pt>
                <c:pt idx="2696">
                  <c:v>2696</c:v>
                </c:pt>
                <c:pt idx="2697">
                  <c:v>2697</c:v>
                </c:pt>
                <c:pt idx="2698">
                  <c:v>2698</c:v>
                </c:pt>
                <c:pt idx="2699">
                  <c:v>2699</c:v>
                </c:pt>
                <c:pt idx="2700">
                  <c:v>2700</c:v>
                </c:pt>
                <c:pt idx="2701">
                  <c:v>2701</c:v>
                </c:pt>
                <c:pt idx="2702">
                  <c:v>2702</c:v>
                </c:pt>
                <c:pt idx="2703">
                  <c:v>2703</c:v>
                </c:pt>
                <c:pt idx="2704">
                  <c:v>2704</c:v>
                </c:pt>
                <c:pt idx="2705">
                  <c:v>2705</c:v>
                </c:pt>
                <c:pt idx="2706">
                  <c:v>2706</c:v>
                </c:pt>
                <c:pt idx="2707">
                  <c:v>2707</c:v>
                </c:pt>
                <c:pt idx="2708">
                  <c:v>2708</c:v>
                </c:pt>
                <c:pt idx="2709">
                  <c:v>2709</c:v>
                </c:pt>
                <c:pt idx="2710">
                  <c:v>2710</c:v>
                </c:pt>
                <c:pt idx="2711">
                  <c:v>2711</c:v>
                </c:pt>
                <c:pt idx="2712">
                  <c:v>2712</c:v>
                </c:pt>
                <c:pt idx="2713">
                  <c:v>2713</c:v>
                </c:pt>
                <c:pt idx="2714">
                  <c:v>2714</c:v>
                </c:pt>
                <c:pt idx="2715">
                  <c:v>2715</c:v>
                </c:pt>
                <c:pt idx="2716">
                  <c:v>2716</c:v>
                </c:pt>
                <c:pt idx="2717">
                  <c:v>2717</c:v>
                </c:pt>
                <c:pt idx="2718">
                  <c:v>2718</c:v>
                </c:pt>
                <c:pt idx="2719">
                  <c:v>2719</c:v>
                </c:pt>
                <c:pt idx="2720">
                  <c:v>2720</c:v>
                </c:pt>
                <c:pt idx="2721">
                  <c:v>2721</c:v>
                </c:pt>
                <c:pt idx="2722">
                  <c:v>2722</c:v>
                </c:pt>
                <c:pt idx="2723">
                  <c:v>2723</c:v>
                </c:pt>
                <c:pt idx="2724">
                  <c:v>2724</c:v>
                </c:pt>
                <c:pt idx="2725">
                  <c:v>2725</c:v>
                </c:pt>
                <c:pt idx="2726">
                  <c:v>2726</c:v>
                </c:pt>
                <c:pt idx="2727">
                  <c:v>2727</c:v>
                </c:pt>
                <c:pt idx="2728">
                  <c:v>2728</c:v>
                </c:pt>
                <c:pt idx="2729">
                  <c:v>2729</c:v>
                </c:pt>
                <c:pt idx="2730">
                  <c:v>2730</c:v>
                </c:pt>
                <c:pt idx="2731">
                  <c:v>2731</c:v>
                </c:pt>
                <c:pt idx="2732">
                  <c:v>2732</c:v>
                </c:pt>
                <c:pt idx="2733">
                  <c:v>2733</c:v>
                </c:pt>
                <c:pt idx="2734">
                  <c:v>2734</c:v>
                </c:pt>
                <c:pt idx="2735">
                  <c:v>2735</c:v>
                </c:pt>
                <c:pt idx="2736">
                  <c:v>2736</c:v>
                </c:pt>
                <c:pt idx="2737">
                  <c:v>2737</c:v>
                </c:pt>
                <c:pt idx="2738">
                  <c:v>2738</c:v>
                </c:pt>
                <c:pt idx="2739">
                  <c:v>2739</c:v>
                </c:pt>
                <c:pt idx="2740">
                  <c:v>2740</c:v>
                </c:pt>
                <c:pt idx="2741">
                  <c:v>2741</c:v>
                </c:pt>
                <c:pt idx="2742">
                  <c:v>2742</c:v>
                </c:pt>
                <c:pt idx="2743">
                  <c:v>2743</c:v>
                </c:pt>
                <c:pt idx="2744">
                  <c:v>2744</c:v>
                </c:pt>
                <c:pt idx="2745">
                  <c:v>2745</c:v>
                </c:pt>
                <c:pt idx="2746">
                  <c:v>2746</c:v>
                </c:pt>
                <c:pt idx="2747">
                  <c:v>2747</c:v>
                </c:pt>
                <c:pt idx="2748">
                  <c:v>2748</c:v>
                </c:pt>
                <c:pt idx="2749">
                  <c:v>2749</c:v>
                </c:pt>
                <c:pt idx="2750">
                  <c:v>2750</c:v>
                </c:pt>
                <c:pt idx="2751">
                  <c:v>2751</c:v>
                </c:pt>
                <c:pt idx="2752">
                  <c:v>2752</c:v>
                </c:pt>
                <c:pt idx="2753">
                  <c:v>2753</c:v>
                </c:pt>
                <c:pt idx="2754">
                  <c:v>2754</c:v>
                </c:pt>
                <c:pt idx="2755">
                  <c:v>2755</c:v>
                </c:pt>
                <c:pt idx="2756">
                  <c:v>2756</c:v>
                </c:pt>
                <c:pt idx="2757">
                  <c:v>2757</c:v>
                </c:pt>
                <c:pt idx="2758">
                  <c:v>2758</c:v>
                </c:pt>
                <c:pt idx="2759">
                  <c:v>2759</c:v>
                </c:pt>
                <c:pt idx="2760">
                  <c:v>2760</c:v>
                </c:pt>
                <c:pt idx="2761">
                  <c:v>2761</c:v>
                </c:pt>
                <c:pt idx="2762">
                  <c:v>2762</c:v>
                </c:pt>
                <c:pt idx="2763">
                  <c:v>2763</c:v>
                </c:pt>
                <c:pt idx="2764">
                  <c:v>2764</c:v>
                </c:pt>
                <c:pt idx="2765">
                  <c:v>2765</c:v>
                </c:pt>
                <c:pt idx="2766">
                  <c:v>2766</c:v>
                </c:pt>
                <c:pt idx="2767">
                  <c:v>2767</c:v>
                </c:pt>
                <c:pt idx="2768">
                  <c:v>2768</c:v>
                </c:pt>
                <c:pt idx="2769">
                  <c:v>2769</c:v>
                </c:pt>
                <c:pt idx="2770">
                  <c:v>2770</c:v>
                </c:pt>
                <c:pt idx="2771">
                  <c:v>2771</c:v>
                </c:pt>
                <c:pt idx="2772">
                  <c:v>2772</c:v>
                </c:pt>
                <c:pt idx="2773">
                  <c:v>2773</c:v>
                </c:pt>
                <c:pt idx="2774">
                  <c:v>2774</c:v>
                </c:pt>
                <c:pt idx="2775">
                  <c:v>2775</c:v>
                </c:pt>
                <c:pt idx="2776">
                  <c:v>2776</c:v>
                </c:pt>
                <c:pt idx="2777">
                  <c:v>2777</c:v>
                </c:pt>
                <c:pt idx="2778">
                  <c:v>2778</c:v>
                </c:pt>
                <c:pt idx="2779">
                  <c:v>2779</c:v>
                </c:pt>
                <c:pt idx="2780">
                  <c:v>2780</c:v>
                </c:pt>
                <c:pt idx="2781">
                  <c:v>2781</c:v>
                </c:pt>
                <c:pt idx="2782">
                  <c:v>2782</c:v>
                </c:pt>
                <c:pt idx="2783">
                  <c:v>2783</c:v>
                </c:pt>
                <c:pt idx="2784">
                  <c:v>2784</c:v>
                </c:pt>
                <c:pt idx="2785">
                  <c:v>2785</c:v>
                </c:pt>
                <c:pt idx="2786">
                  <c:v>2786</c:v>
                </c:pt>
                <c:pt idx="2787">
                  <c:v>2787</c:v>
                </c:pt>
                <c:pt idx="2788">
                  <c:v>2788</c:v>
                </c:pt>
                <c:pt idx="2789">
                  <c:v>2789</c:v>
                </c:pt>
                <c:pt idx="2790">
                  <c:v>2790</c:v>
                </c:pt>
                <c:pt idx="2791">
                  <c:v>2791</c:v>
                </c:pt>
                <c:pt idx="2792">
                  <c:v>2792</c:v>
                </c:pt>
                <c:pt idx="2793">
                  <c:v>2793</c:v>
                </c:pt>
                <c:pt idx="2794">
                  <c:v>2794</c:v>
                </c:pt>
                <c:pt idx="2795">
                  <c:v>2795</c:v>
                </c:pt>
                <c:pt idx="2796">
                  <c:v>2796</c:v>
                </c:pt>
                <c:pt idx="2797">
                  <c:v>2797</c:v>
                </c:pt>
                <c:pt idx="2798">
                  <c:v>2798</c:v>
                </c:pt>
                <c:pt idx="2799">
                  <c:v>2799</c:v>
                </c:pt>
                <c:pt idx="2800">
                  <c:v>2800</c:v>
                </c:pt>
                <c:pt idx="2801">
                  <c:v>2801</c:v>
                </c:pt>
                <c:pt idx="2802">
                  <c:v>2802</c:v>
                </c:pt>
                <c:pt idx="2803">
                  <c:v>2803</c:v>
                </c:pt>
                <c:pt idx="2804">
                  <c:v>2804</c:v>
                </c:pt>
                <c:pt idx="2805">
                  <c:v>2805</c:v>
                </c:pt>
                <c:pt idx="2806">
                  <c:v>2806</c:v>
                </c:pt>
                <c:pt idx="2807">
                  <c:v>2807</c:v>
                </c:pt>
                <c:pt idx="2808">
                  <c:v>2808</c:v>
                </c:pt>
                <c:pt idx="2809">
                  <c:v>2809</c:v>
                </c:pt>
                <c:pt idx="2810">
                  <c:v>2810</c:v>
                </c:pt>
                <c:pt idx="2811">
                  <c:v>2811</c:v>
                </c:pt>
                <c:pt idx="2812">
                  <c:v>2812</c:v>
                </c:pt>
                <c:pt idx="2813">
                  <c:v>2813</c:v>
                </c:pt>
                <c:pt idx="2814">
                  <c:v>2814</c:v>
                </c:pt>
                <c:pt idx="2815">
                  <c:v>2815</c:v>
                </c:pt>
                <c:pt idx="2816">
                  <c:v>2816</c:v>
                </c:pt>
                <c:pt idx="2817">
                  <c:v>2817</c:v>
                </c:pt>
                <c:pt idx="2818">
                  <c:v>2818</c:v>
                </c:pt>
                <c:pt idx="2819">
                  <c:v>2819</c:v>
                </c:pt>
                <c:pt idx="2820">
                  <c:v>2820</c:v>
                </c:pt>
                <c:pt idx="2821">
                  <c:v>2821</c:v>
                </c:pt>
                <c:pt idx="2822">
                  <c:v>2822</c:v>
                </c:pt>
                <c:pt idx="2823">
                  <c:v>2823</c:v>
                </c:pt>
                <c:pt idx="2824">
                  <c:v>2824</c:v>
                </c:pt>
                <c:pt idx="2825">
                  <c:v>2825</c:v>
                </c:pt>
                <c:pt idx="2826">
                  <c:v>2826</c:v>
                </c:pt>
                <c:pt idx="2827">
                  <c:v>2827</c:v>
                </c:pt>
                <c:pt idx="2828">
                  <c:v>2828</c:v>
                </c:pt>
                <c:pt idx="2829">
                  <c:v>2829</c:v>
                </c:pt>
                <c:pt idx="2830">
                  <c:v>2830</c:v>
                </c:pt>
                <c:pt idx="2831">
                  <c:v>2831</c:v>
                </c:pt>
                <c:pt idx="2832">
                  <c:v>2832</c:v>
                </c:pt>
                <c:pt idx="2833">
                  <c:v>2833</c:v>
                </c:pt>
                <c:pt idx="2834">
                  <c:v>2834</c:v>
                </c:pt>
                <c:pt idx="2835">
                  <c:v>2835</c:v>
                </c:pt>
                <c:pt idx="2836">
                  <c:v>2836</c:v>
                </c:pt>
                <c:pt idx="2837">
                  <c:v>2837</c:v>
                </c:pt>
                <c:pt idx="2838">
                  <c:v>2838</c:v>
                </c:pt>
                <c:pt idx="2839">
                  <c:v>2839</c:v>
                </c:pt>
                <c:pt idx="2840">
                  <c:v>2840</c:v>
                </c:pt>
                <c:pt idx="2841">
                  <c:v>2841</c:v>
                </c:pt>
                <c:pt idx="2842">
                  <c:v>2842</c:v>
                </c:pt>
                <c:pt idx="2843">
                  <c:v>2843</c:v>
                </c:pt>
                <c:pt idx="2844">
                  <c:v>2844</c:v>
                </c:pt>
                <c:pt idx="2845">
                  <c:v>2845</c:v>
                </c:pt>
                <c:pt idx="2846">
                  <c:v>2846</c:v>
                </c:pt>
                <c:pt idx="2847">
                  <c:v>2847</c:v>
                </c:pt>
                <c:pt idx="2848">
                  <c:v>2848</c:v>
                </c:pt>
                <c:pt idx="2849">
                  <c:v>2849</c:v>
                </c:pt>
                <c:pt idx="2850">
                  <c:v>2850</c:v>
                </c:pt>
                <c:pt idx="2851">
                  <c:v>2851</c:v>
                </c:pt>
                <c:pt idx="2852">
                  <c:v>2852</c:v>
                </c:pt>
                <c:pt idx="2853">
                  <c:v>2853</c:v>
                </c:pt>
                <c:pt idx="2854">
                  <c:v>2854</c:v>
                </c:pt>
                <c:pt idx="2855">
                  <c:v>2855</c:v>
                </c:pt>
                <c:pt idx="2856">
                  <c:v>2856</c:v>
                </c:pt>
                <c:pt idx="2857">
                  <c:v>2857</c:v>
                </c:pt>
                <c:pt idx="2858">
                  <c:v>2858</c:v>
                </c:pt>
                <c:pt idx="2859">
                  <c:v>2859</c:v>
                </c:pt>
                <c:pt idx="2860">
                  <c:v>2860</c:v>
                </c:pt>
                <c:pt idx="2861">
                  <c:v>2861</c:v>
                </c:pt>
                <c:pt idx="2862">
                  <c:v>2862</c:v>
                </c:pt>
                <c:pt idx="2863">
                  <c:v>2863</c:v>
                </c:pt>
                <c:pt idx="2864">
                  <c:v>2864</c:v>
                </c:pt>
                <c:pt idx="2865">
                  <c:v>2865</c:v>
                </c:pt>
                <c:pt idx="2866">
                  <c:v>2866</c:v>
                </c:pt>
                <c:pt idx="2867">
                  <c:v>2867</c:v>
                </c:pt>
                <c:pt idx="2868">
                  <c:v>2868</c:v>
                </c:pt>
                <c:pt idx="2869">
                  <c:v>2869</c:v>
                </c:pt>
                <c:pt idx="2870">
                  <c:v>2870</c:v>
                </c:pt>
                <c:pt idx="2871">
                  <c:v>2871</c:v>
                </c:pt>
                <c:pt idx="2872">
                  <c:v>2872</c:v>
                </c:pt>
                <c:pt idx="2873">
                  <c:v>2873</c:v>
                </c:pt>
                <c:pt idx="2874">
                  <c:v>2874</c:v>
                </c:pt>
                <c:pt idx="2875">
                  <c:v>2875</c:v>
                </c:pt>
                <c:pt idx="2876">
                  <c:v>2876</c:v>
                </c:pt>
                <c:pt idx="2877">
                  <c:v>2877</c:v>
                </c:pt>
                <c:pt idx="2878">
                  <c:v>2878</c:v>
                </c:pt>
                <c:pt idx="2879">
                  <c:v>2879</c:v>
                </c:pt>
                <c:pt idx="2880">
                  <c:v>2880</c:v>
                </c:pt>
                <c:pt idx="2881">
                  <c:v>2881</c:v>
                </c:pt>
                <c:pt idx="2882">
                  <c:v>2882</c:v>
                </c:pt>
                <c:pt idx="2883">
                  <c:v>2883</c:v>
                </c:pt>
                <c:pt idx="2884">
                  <c:v>2884</c:v>
                </c:pt>
                <c:pt idx="2885">
                  <c:v>2885</c:v>
                </c:pt>
                <c:pt idx="2886">
                  <c:v>2886</c:v>
                </c:pt>
                <c:pt idx="2887">
                  <c:v>2887</c:v>
                </c:pt>
                <c:pt idx="2888">
                  <c:v>2888</c:v>
                </c:pt>
                <c:pt idx="2889">
                  <c:v>2889</c:v>
                </c:pt>
                <c:pt idx="2890">
                  <c:v>2890</c:v>
                </c:pt>
                <c:pt idx="2891">
                  <c:v>2891</c:v>
                </c:pt>
                <c:pt idx="2892">
                  <c:v>2892</c:v>
                </c:pt>
                <c:pt idx="2893">
                  <c:v>2893</c:v>
                </c:pt>
                <c:pt idx="2894">
                  <c:v>2894</c:v>
                </c:pt>
                <c:pt idx="2895">
                  <c:v>2895</c:v>
                </c:pt>
                <c:pt idx="2896">
                  <c:v>2896</c:v>
                </c:pt>
                <c:pt idx="2897">
                  <c:v>2897</c:v>
                </c:pt>
                <c:pt idx="2898">
                  <c:v>2898</c:v>
                </c:pt>
                <c:pt idx="2899">
                  <c:v>2899</c:v>
                </c:pt>
                <c:pt idx="2900">
                  <c:v>2900</c:v>
                </c:pt>
                <c:pt idx="2901">
                  <c:v>2901</c:v>
                </c:pt>
                <c:pt idx="2902">
                  <c:v>2902</c:v>
                </c:pt>
                <c:pt idx="2903">
                  <c:v>2903</c:v>
                </c:pt>
                <c:pt idx="2904">
                  <c:v>2904</c:v>
                </c:pt>
                <c:pt idx="2905">
                  <c:v>2905</c:v>
                </c:pt>
                <c:pt idx="2906">
                  <c:v>2906</c:v>
                </c:pt>
                <c:pt idx="2907">
                  <c:v>2907</c:v>
                </c:pt>
                <c:pt idx="2908">
                  <c:v>2908</c:v>
                </c:pt>
                <c:pt idx="2909">
                  <c:v>2909</c:v>
                </c:pt>
                <c:pt idx="2910">
                  <c:v>2910</c:v>
                </c:pt>
                <c:pt idx="2911">
                  <c:v>2911</c:v>
                </c:pt>
                <c:pt idx="2912">
                  <c:v>2912</c:v>
                </c:pt>
                <c:pt idx="2913">
                  <c:v>2913</c:v>
                </c:pt>
                <c:pt idx="2914">
                  <c:v>2914</c:v>
                </c:pt>
                <c:pt idx="2915">
                  <c:v>2915</c:v>
                </c:pt>
                <c:pt idx="2916">
                  <c:v>2916</c:v>
                </c:pt>
                <c:pt idx="2917">
                  <c:v>2917</c:v>
                </c:pt>
                <c:pt idx="2918">
                  <c:v>2918</c:v>
                </c:pt>
                <c:pt idx="2919">
                  <c:v>2919</c:v>
                </c:pt>
                <c:pt idx="2920">
                  <c:v>2920</c:v>
                </c:pt>
                <c:pt idx="2921">
                  <c:v>2921</c:v>
                </c:pt>
                <c:pt idx="2922">
                  <c:v>2922</c:v>
                </c:pt>
                <c:pt idx="2923">
                  <c:v>2923</c:v>
                </c:pt>
                <c:pt idx="2924">
                  <c:v>2924</c:v>
                </c:pt>
                <c:pt idx="2925">
                  <c:v>2925</c:v>
                </c:pt>
                <c:pt idx="2926">
                  <c:v>2926</c:v>
                </c:pt>
                <c:pt idx="2927">
                  <c:v>2927</c:v>
                </c:pt>
                <c:pt idx="2928">
                  <c:v>2928</c:v>
                </c:pt>
                <c:pt idx="2929">
                  <c:v>2929</c:v>
                </c:pt>
                <c:pt idx="2930">
                  <c:v>2930</c:v>
                </c:pt>
                <c:pt idx="2931">
                  <c:v>2931</c:v>
                </c:pt>
                <c:pt idx="2932">
                  <c:v>2932</c:v>
                </c:pt>
                <c:pt idx="2933">
                  <c:v>2933</c:v>
                </c:pt>
                <c:pt idx="2934">
                  <c:v>2934</c:v>
                </c:pt>
                <c:pt idx="2935">
                  <c:v>2935</c:v>
                </c:pt>
                <c:pt idx="2936">
                  <c:v>2936</c:v>
                </c:pt>
                <c:pt idx="2937">
                  <c:v>2937</c:v>
                </c:pt>
                <c:pt idx="2938">
                  <c:v>2938</c:v>
                </c:pt>
                <c:pt idx="2939">
                  <c:v>2939</c:v>
                </c:pt>
                <c:pt idx="2940">
                  <c:v>2940</c:v>
                </c:pt>
                <c:pt idx="2941">
                  <c:v>2941</c:v>
                </c:pt>
                <c:pt idx="2942">
                  <c:v>2942</c:v>
                </c:pt>
                <c:pt idx="2943">
                  <c:v>2943</c:v>
                </c:pt>
                <c:pt idx="2944">
                  <c:v>2944</c:v>
                </c:pt>
                <c:pt idx="2945">
                  <c:v>2945</c:v>
                </c:pt>
                <c:pt idx="2946">
                  <c:v>2946</c:v>
                </c:pt>
                <c:pt idx="2947">
                  <c:v>2947</c:v>
                </c:pt>
                <c:pt idx="2948">
                  <c:v>2948</c:v>
                </c:pt>
                <c:pt idx="2949">
                  <c:v>2949</c:v>
                </c:pt>
                <c:pt idx="2950">
                  <c:v>2950</c:v>
                </c:pt>
                <c:pt idx="2951">
                  <c:v>2951</c:v>
                </c:pt>
                <c:pt idx="2952">
                  <c:v>2952</c:v>
                </c:pt>
                <c:pt idx="2953">
                  <c:v>2953</c:v>
                </c:pt>
                <c:pt idx="2954">
                  <c:v>2954</c:v>
                </c:pt>
                <c:pt idx="2955">
                  <c:v>2955</c:v>
                </c:pt>
                <c:pt idx="2956">
                  <c:v>2956</c:v>
                </c:pt>
                <c:pt idx="2957">
                  <c:v>2957</c:v>
                </c:pt>
                <c:pt idx="2958">
                  <c:v>2958</c:v>
                </c:pt>
                <c:pt idx="2959">
                  <c:v>2959</c:v>
                </c:pt>
                <c:pt idx="2960">
                  <c:v>2960</c:v>
                </c:pt>
                <c:pt idx="2961">
                  <c:v>2961</c:v>
                </c:pt>
                <c:pt idx="2962">
                  <c:v>2962</c:v>
                </c:pt>
                <c:pt idx="2963">
                  <c:v>2963</c:v>
                </c:pt>
                <c:pt idx="2964">
                  <c:v>2964</c:v>
                </c:pt>
                <c:pt idx="2965">
                  <c:v>2965</c:v>
                </c:pt>
                <c:pt idx="2966">
                  <c:v>2966</c:v>
                </c:pt>
                <c:pt idx="2967">
                  <c:v>2967</c:v>
                </c:pt>
                <c:pt idx="2968">
                  <c:v>2968</c:v>
                </c:pt>
                <c:pt idx="2969">
                  <c:v>2969</c:v>
                </c:pt>
                <c:pt idx="2970">
                  <c:v>2970</c:v>
                </c:pt>
                <c:pt idx="2971">
                  <c:v>2971</c:v>
                </c:pt>
                <c:pt idx="2972">
                  <c:v>2972</c:v>
                </c:pt>
                <c:pt idx="2973">
                  <c:v>2973</c:v>
                </c:pt>
                <c:pt idx="2974">
                  <c:v>2974</c:v>
                </c:pt>
                <c:pt idx="2975">
                  <c:v>2975</c:v>
                </c:pt>
                <c:pt idx="2976">
                  <c:v>2976</c:v>
                </c:pt>
                <c:pt idx="2977">
                  <c:v>2977</c:v>
                </c:pt>
                <c:pt idx="2978">
                  <c:v>2978</c:v>
                </c:pt>
                <c:pt idx="2979">
                  <c:v>2979</c:v>
                </c:pt>
                <c:pt idx="2980">
                  <c:v>2980</c:v>
                </c:pt>
                <c:pt idx="2981">
                  <c:v>2981</c:v>
                </c:pt>
                <c:pt idx="2982">
                  <c:v>2982</c:v>
                </c:pt>
                <c:pt idx="2983">
                  <c:v>2983</c:v>
                </c:pt>
                <c:pt idx="2984">
                  <c:v>2984</c:v>
                </c:pt>
                <c:pt idx="2985">
                  <c:v>2985</c:v>
                </c:pt>
                <c:pt idx="2986">
                  <c:v>2986</c:v>
                </c:pt>
                <c:pt idx="2987">
                  <c:v>2987</c:v>
                </c:pt>
                <c:pt idx="2988">
                  <c:v>2988</c:v>
                </c:pt>
                <c:pt idx="2989">
                  <c:v>2989</c:v>
                </c:pt>
                <c:pt idx="2990">
                  <c:v>2990</c:v>
                </c:pt>
                <c:pt idx="2991">
                  <c:v>2991</c:v>
                </c:pt>
                <c:pt idx="2992">
                  <c:v>2992</c:v>
                </c:pt>
                <c:pt idx="2993">
                  <c:v>2993</c:v>
                </c:pt>
                <c:pt idx="2994">
                  <c:v>2994</c:v>
                </c:pt>
                <c:pt idx="2995">
                  <c:v>2995</c:v>
                </c:pt>
                <c:pt idx="2996">
                  <c:v>2996</c:v>
                </c:pt>
                <c:pt idx="2997">
                  <c:v>2997</c:v>
                </c:pt>
                <c:pt idx="2998">
                  <c:v>2998</c:v>
                </c:pt>
                <c:pt idx="2999">
                  <c:v>2999</c:v>
                </c:pt>
                <c:pt idx="3000">
                  <c:v>3000</c:v>
                </c:pt>
                <c:pt idx="3001">
                  <c:v>3001</c:v>
                </c:pt>
                <c:pt idx="3002">
                  <c:v>3002</c:v>
                </c:pt>
                <c:pt idx="3003">
                  <c:v>3003</c:v>
                </c:pt>
                <c:pt idx="3004">
                  <c:v>3004</c:v>
                </c:pt>
                <c:pt idx="3005">
                  <c:v>3005</c:v>
                </c:pt>
                <c:pt idx="3006">
                  <c:v>3006</c:v>
                </c:pt>
                <c:pt idx="3007">
                  <c:v>3007</c:v>
                </c:pt>
                <c:pt idx="3008">
                  <c:v>3008</c:v>
                </c:pt>
                <c:pt idx="3009">
                  <c:v>3009</c:v>
                </c:pt>
                <c:pt idx="3010">
                  <c:v>3010</c:v>
                </c:pt>
                <c:pt idx="3011">
                  <c:v>3011</c:v>
                </c:pt>
                <c:pt idx="3012">
                  <c:v>3012</c:v>
                </c:pt>
                <c:pt idx="3013">
                  <c:v>3013</c:v>
                </c:pt>
                <c:pt idx="3014">
                  <c:v>3014</c:v>
                </c:pt>
                <c:pt idx="3015">
                  <c:v>3015</c:v>
                </c:pt>
                <c:pt idx="3016">
                  <c:v>3016</c:v>
                </c:pt>
                <c:pt idx="3017">
                  <c:v>3017</c:v>
                </c:pt>
                <c:pt idx="3018">
                  <c:v>3018</c:v>
                </c:pt>
                <c:pt idx="3019">
                  <c:v>3019</c:v>
                </c:pt>
                <c:pt idx="3020">
                  <c:v>3020</c:v>
                </c:pt>
                <c:pt idx="3021">
                  <c:v>3021</c:v>
                </c:pt>
                <c:pt idx="3022">
                  <c:v>3022</c:v>
                </c:pt>
                <c:pt idx="3023">
                  <c:v>3023</c:v>
                </c:pt>
                <c:pt idx="3024">
                  <c:v>3024</c:v>
                </c:pt>
                <c:pt idx="3025">
                  <c:v>3025</c:v>
                </c:pt>
                <c:pt idx="3026">
                  <c:v>3026</c:v>
                </c:pt>
                <c:pt idx="3027">
                  <c:v>3027</c:v>
                </c:pt>
                <c:pt idx="3028">
                  <c:v>3028</c:v>
                </c:pt>
                <c:pt idx="3029">
                  <c:v>3029</c:v>
                </c:pt>
                <c:pt idx="3030">
                  <c:v>3030</c:v>
                </c:pt>
                <c:pt idx="3031">
                  <c:v>3031</c:v>
                </c:pt>
                <c:pt idx="3032">
                  <c:v>3032</c:v>
                </c:pt>
                <c:pt idx="3033">
                  <c:v>3033</c:v>
                </c:pt>
                <c:pt idx="3034">
                  <c:v>3034</c:v>
                </c:pt>
                <c:pt idx="3035">
                  <c:v>3035</c:v>
                </c:pt>
                <c:pt idx="3036">
                  <c:v>3036</c:v>
                </c:pt>
                <c:pt idx="3037">
                  <c:v>3037</c:v>
                </c:pt>
                <c:pt idx="3038">
                  <c:v>3038</c:v>
                </c:pt>
                <c:pt idx="3039">
                  <c:v>3039</c:v>
                </c:pt>
                <c:pt idx="3040">
                  <c:v>3040</c:v>
                </c:pt>
                <c:pt idx="3041">
                  <c:v>3041</c:v>
                </c:pt>
                <c:pt idx="3042">
                  <c:v>3042</c:v>
                </c:pt>
                <c:pt idx="3043">
                  <c:v>3043</c:v>
                </c:pt>
                <c:pt idx="3044">
                  <c:v>3044</c:v>
                </c:pt>
                <c:pt idx="3045">
                  <c:v>3045</c:v>
                </c:pt>
                <c:pt idx="3046">
                  <c:v>3046</c:v>
                </c:pt>
                <c:pt idx="3047">
                  <c:v>3047</c:v>
                </c:pt>
                <c:pt idx="3048">
                  <c:v>3048</c:v>
                </c:pt>
                <c:pt idx="3049">
                  <c:v>3049</c:v>
                </c:pt>
                <c:pt idx="3050">
                  <c:v>3050</c:v>
                </c:pt>
                <c:pt idx="3051">
                  <c:v>3051</c:v>
                </c:pt>
                <c:pt idx="3052">
                  <c:v>3052</c:v>
                </c:pt>
                <c:pt idx="3053">
                  <c:v>3053</c:v>
                </c:pt>
                <c:pt idx="3054">
                  <c:v>3054</c:v>
                </c:pt>
                <c:pt idx="3055">
                  <c:v>3055</c:v>
                </c:pt>
                <c:pt idx="3056">
                  <c:v>3056</c:v>
                </c:pt>
                <c:pt idx="3057">
                  <c:v>3057</c:v>
                </c:pt>
                <c:pt idx="3058">
                  <c:v>3058</c:v>
                </c:pt>
                <c:pt idx="3059">
                  <c:v>3059</c:v>
                </c:pt>
                <c:pt idx="3060">
                  <c:v>3060</c:v>
                </c:pt>
                <c:pt idx="3061">
                  <c:v>3061</c:v>
                </c:pt>
                <c:pt idx="3062">
                  <c:v>3062</c:v>
                </c:pt>
                <c:pt idx="3063">
                  <c:v>3063</c:v>
                </c:pt>
                <c:pt idx="3064">
                  <c:v>3064</c:v>
                </c:pt>
                <c:pt idx="3065">
                  <c:v>3065</c:v>
                </c:pt>
                <c:pt idx="3066">
                  <c:v>3066</c:v>
                </c:pt>
                <c:pt idx="3067">
                  <c:v>3067</c:v>
                </c:pt>
                <c:pt idx="3068">
                  <c:v>3068</c:v>
                </c:pt>
                <c:pt idx="3069">
                  <c:v>3069</c:v>
                </c:pt>
                <c:pt idx="3070">
                  <c:v>3070</c:v>
                </c:pt>
                <c:pt idx="3071">
                  <c:v>3071</c:v>
                </c:pt>
                <c:pt idx="3072">
                  <c:v>3072</c:v>
                </c:pt>
                <c:pt idx="3073">
                  <c:v>3073</c:v>
                </c:pt>
                <c:pt idx="3074">
                  <c:v>3074</c:v>
                </c:pt>
                <c:pt idx="3075">
                  <c:v>3075</c:v>
                </c:pt>
                <c:pt idx="3076">
                  <c:v>3076</c:v>
                </c:pt>
                <c:pt idx="3077">
                  <c:v>3077</c:v>
                </c:pt>
                <c:pt idx="3078">
                  <c:v>3078</c:v>
                </c:pt>
                <c:pt idx="3079">
                  <c:v>3079</c:v>
                </c:pt>
                <c:pt idx="3080">
                  <c:v>3080</c:v>
                </c:pt>
                <c:pt idx="3081">
                  <c:v>3081</c:v>
                </c:pt>
                <c:pt idx="3082">
                  <c:v>3082</c:v>
                </c:pt>
                <c:pt idx="3083">
                  <c:v>3083</c:v>
                </c:pt>
                <c:pt idx="3084">
                  <c:v>3084</c:v>
                </c:pt>
                <c:pt idx="3085">
                  <c:v>3085</c:v>
                </c:pt>
                <c:pt idx="3086">
                  <c:v>3086</c:v>
                </c:pt>
                <c:pt idx="3087">
                  <c:v>3087</c:v>
                </c:pt>
                <c:pt idx="3088">
                  <c:v>3088</c:v>
                </c:pt>
                <c:pt idx="3089">
                  <c:v>3089</c:v>
                </c:pt>
                <c:pt idx="3090">
                  <c:v>3090</c:v>
                </c:pt>
                <c:pt idx="3091">
                  <c:v>3091</c:v>
                </c:pt>
                <c:pt idx="3092">
                  <c:v>3092</c:v>
                </c:pt>
                <c:pt idx="3093">
                  <c:v>3093</c:v>
                </c:pt>
                <c:pt idx="3094">
                  <c:v>3094</c:v>
                </c:pt>
                <c:pt idx="3095">
                  <c:v>3095</c:v>
                </c:pt>
                <c:pt idx="3096">
                  <c:v>3096</c:v>
                </c:pt>
                <c:pt idx="3097">
                  <c:v>3097</c:v>
                </c:pt>
                <c:pt idx="3098">
                  <c:v>3098</c:v>
                </c:pt>
                <c:pt idx="3099">
                  <c:v>3099</c:v>
                </c:pt>
                <c:pt idx="3100">
                  <c:v>3100</c:v>
                </c:pt>
                <c:pt idx="3101">
                  <c:v>3101</c:v>
                </c:pt>
                <c:pt idx="3102">
                  <c:v>3102</c:v>
                </c:pt>
                <c:pt idx="3103">
                  <c:v>3103</c:v>
                </c:pt>
                <c:pt idx="3104">
                  <c:v>3104</c:v>
                </c:pt>
                <c:pt idx="3105">
                  <c:v>3105</c:v>
                </c:pt>
                <c:pt idx="3106">
                  <c:v>3106</c:v>
                </c:pt>
                <c:pt idx="3107">
                  <c:v>3107</c:v>
                </c:pt>
                <c:pt idx="3108">
                  <c:v>3108</c:v>
                </c:pt>
                <c:pt idx="3109">
                  <c:v>3109</c:v>
                </c:pt>
                <c:pt idx="3110">
                  <c:v>3110</c:v>
                </c:pt>
                <c:pt idx="3111">
                  <c:v>3111</c:v>
                </c:pt>
                <c:pt idx="3112">
                  <c:v>3112</c:v>
                </c:pt>
                <c:pt idx="3113">
                  <c:v>3113</c:v>
                </c:pt>
                <c:pt idx="3114">
                  <c:v>3114</c:v>
                </c:pt>
                <c:pt idx="3115">
                  <c:v>3115</c:v>
                </c:pt>
                <c:pt idx="3116">
                  <c:v>3116</c:v>
                </c:pt>
                <c:pt idx="3117">
                  <c:v>3117</c:v>
                </c:pt>
                <c:pt idx="3118">
                  <c:v>3118</c:v>
                </c:pt>
                <c:pt idx="3119">
                  <c:v>3119</c:v>
                </c:pt>
                <c:pt idx="3120">
                  <c:v>3120</c:v>
                </c:pt>
                <c:pt idx="3121">
                  <c:v>3121</c:v>
                </c:pt>
                <c:pt idx="3122">
                  <c:v>3122</c:v>
                </c:pt>
                <c:pt idx="3123">
                  <c:v>3123</c:v>
                </c:pt>
                <c:pt idx="3124">
                  <c:v>3124</c:v>
                </c:pt>
                <c:pt idx="3125">
                  <c:v>3125</c:v>
                </c:pt>
                <c:pt idx="3126">
                  <c:v>3126</c:v>
                </c:pt>
                <c:pt idx="3127">
                  <c:v>3127</c:v>
                </c:pt>
                <c:pt idx="3128">
                  <c:v>3128</c:v>
                </c:pt>
                <c:pt idx="3129">
                  <c:v>3129</c:v>
                </c:pt>
                <c:pt idx="3130">
                  <c:v>3130</c:v>
                </c:pt>
                <c:pt idx="3131">
                  <c:v>3131</c:v>
                </c:pt>
                <c:pt idx="3132">
                  <c:v>3132</c:v>
                </c:pt>
                <c:pt idx="3133">
                  <c:v>3133</c:v>
                </c:pt>
                <c:pt idx="3134">
                  <c:v>3134</c:v>
                </c:pt>
                <c:pt idx="3135">
                  <c:v>3135</c:v>
                </c:pt>
                <c:pt idx="3136">
                  <c:v>3136</c:v>
                </c:pt>
                <c:pt idx="3137">
                  <c:v>3137</c:v>
                </c:pt>
                <c:pt idx="3138">
                  <c:v>3138</c:v>
                </c:pt>
                <c:pt idx="3139">
                  <c:v>3139</c:v>
                </c:pt>
                <c:pt idx="3140">
                  <c:v>3140</c:v>
                </c:pt>
                <c:pt idx="3141">
                  <c:v>3141</c:v>
                </c:pt>
                <c:pt idx="3142">
                  <c:v>3142</c:v>
                </c:pt>
                <c:pt idx="3143">
                  <c:v>3143</c:v>
                </c:pt>
                <c:pt idx="3144">
                  <c:v>3144</c:v>
                </c:pt>
                <c:pt idx="3145">
                  <c:v>3145</c:v>
                </c:pt>
                <c:pt idx="3146">
                  <c:v>3146</c:v>
                </c:pt>
                <c:pt idx="3147">
                  <c:v>3147</c:v>
                </c:pt>
                <c:pt idx="3148">
                  <c:v>3148</c:v>
                </c:pt>
                <c:pt idx="3149">
                  <c:v>3149</c:v>
                </c:pt>
                <c:pt idx="3150">
                  <c:v>3150</c:v>
                </c:pt>
                <c:pt idx="3151">
                  <c:v>3151</c:v>
                </c:pt>
                <c:pt idx="3152">
                  <c:v>3152</c:v>
                </c:pt>
                <c:pt idx="3153">
                  <c:v>3153</c:v>
                </c:pt>
                <c:pt idx="3154">
                  <c:v>3154</c:v>
                </c:pt>
                <c:pt idx="3155">
                  <c:v>3155</c:v>
                </c:pt>
                <c:pt idx="3156">
                  <c:v>3156</c:v>
                </c:pt>
                <c:pt idx="3157">
                  <c:v>3157</c:v>
                </c:pt>
                <c:pt idx="3158">
                  <c:v>3158</c:v>
                </c:pt>
                <c:pt idx="3159">
                  <c:v>3159</c:v>
                </c:pt>
                <c:pt idx="3160">
                  <c:v>3160</c:v>
                </c:pt>
                <c:pt idx="3161">
                  <c:v>3161</c:v>
                </c:pt>
                <c:pt idx="3162">
                  <c:v>3162</c:v>
                </c:pt>
                <c:pt idx="3163">
                  <c:v>3163</c:v>
                </c:pt>
                <c:pt idx="3164">
                  <c:v>3164</c:v>
                </c:pt>
                <c:pt idx="3165">
                  <c:v>3165</c:v>
                </c:pt>
                <c:pt idx="3166">
                  <c:v>3166</c:v>
                </c:pt>
                <c:pt idx="3167">
                  <c:v>3167</c:v>
                </c:pt>
                <c:pt idx="3168">
                  <c:v>3168</c:v>
                </c:pt>
                <c:pt idx="3169">
                  <c:v>3169</c:v>
                </c:pt>
                <c:pt idx="3170">
                  <c:v>3170</c:v>
                </c:pt>
                <c:pt idx="3171">
                  <c:v>3171</c:v>
                </c:pt>
                <c:pt idx="3172">
                  <c:v>3172</c:v>
                </c:pt>
                <c:pt idx="3173">
                  <c:v>3173</c:v>
                </c:pt>
                <c:pt idx="3174">
                  <c:v>3174</c:v>
                </c:pt>
                <c:pt idx="3175">
                  <c:v>3175</c:v>
                </c:pt>
                <c:pt idx="3176">
                  <c:v>3176</c:v>
                </c:pt>
                <c:pt idx="3177">
                  <c:v>3177</c:v>
                </c:pt>
                <c:pt idx="3178">
                  <c:v>3178</c:v>
                </c:pt>
                <c:pt idx="3179">
                  <c:v>3179</c:v>
                </c:pt>
                <c:pt idx="3180">
                  <c:v>3180</c:v>
                </c:pt>
                <c:pt idx="3181">
                  <c:v>3181</c:v>
                </c:pt>
                <c:pt idx="3182">
                  <c:v>3182</c:v>
                </c:pt>
                <c:pt idx="3183">
                  <c:v>3183</c:v>
                </c:pt>
                <c:pt idx="3184">
                  <c:v>3184</c:v>
                </c:pt>
                <c:pt idx="3185">
                  <c:v>3185</c:v>
                </c:pt>
                <c:pt idx="3186">
                  <c:v>3186</c:v>
                </c:pt>
                <c:pt idx="3187">
                  <c:v>3187</c:v>
                </c:pt>
                <c:pt idx="3188">
                  <c:v>3188</c:v>
                </c:pt>
                <c:pt idx="3189">
                  <c:v>3189</c:v>
                </c:pt>
                <c:pt idx="3190">
                  <c:v>3190</c:v>
                </c:pt>
                <c:pt idx="3191">
                  <c:v>3191</c:v>
                </c:pt>
                <c:pt idx="3192">
                  <c:v>3192</c:v>
                </c:pt>
                <c:pt idx="3193">
                  <c:v>3193</c:v>
                </c:pt>
                <c:pt idx="3194">
                  <c:v>3194</c:v>
                </c:pt>
                <c:pt idx="3195">
                  <c:v>3195</c:v>
                </c:pt>
                <c:pt idx="3196">
                  <c:v>3196</c:v>
                </c:pt>
                <c:pt idx="3197">
                  <c:v>3197</c:v>
                </c:pt>
                <c:pt idx="3198">
                  <c:v>3198</c:v>
                </c:pt>
                <c:pt idx="3199">
                  <c:v>3199</c:v>
                </c:pt>
                <c:pt idx="3200">
                  <c:v>3200</c:v>
                </c:pt>
                <c:pt idx="3201">
                  <c:v>3201</c:v>
                </c:pt>
                <c:pt idx="3202">
                  <c:v>3202</c:v>
                </c:pt>
                <c:pt idx="3203">
                  <c:v>3203</c:v>
                </c:pt>
                <c:pt idx="3204">
                  <c:v>3204</c:v>
                </c:pt>
                <c:pt idx="3205">
                  <c:v>3205</c:v>
                </c:pt>
                <c:pt idx="3206">
                  <c:v>3206</c:v>
                </c:pt>
                <c:pt idx="3207">
                  <c:v>3207</c:v>
                </c:pt>
                <c:pt idx="3208">
                  <c:v>3208</c:v>
                </c:pt>
                <c:pt idx="3209">
                  <c:v>3209</c:v>
                </c:pt>
                <c:pt idx="3210">
                  <c:v>3210</c:v>
                </c:pt>
                <c:pt idx="3211">
                  <c:v>3211</c:v>
                </c:pt>
                <c:pt idx="3212">
                  <c:v>3212</c:v>
                </c:pt>
                <c:pt idx="3213">
                  <c:v>3213</c:v>
                </c:pt>
                <c:pt idx="3214">
                  <c:v>3214</c:v>
                </c:pt>
                <c:pt idx="3215">
                  <c:v>3215</c:v>
                </c:pt>
                <c:pt idx="3216">
                  <c:v>3216</c:v>
                </c:pt>
                <c:pt idx="3217">
                  <c:v>3217</c:v>
                </c:pt>
                <c:pt idx="3218">
                  <c:v>3218</c:v>
                </c:pt>
                <c:pt idx="3219">
                  <c:v>3219</c:v>
                </c:pt>
                <c:pt idx="3220">
                  <c:v>3220</c:v>
                </c:pt>
                <c:pt idx="3221">
                  <c:v>3221</c:v>
                </c:pt>
                <c:pt idx="3222">
                  <c:v>3222</c:v>
                </c:pt>
                <c:pt idx="3223">
                  <c:v>3223</c:v>
                </c:pt>
                <c:pt idx="3224">
                  <c:v>3224</c:v>
                </c:pt>
                <c:pt idx="3225">
                  <c:v>3225</c:v>
                </c:pt>
                <c:pt idx="3226">
                  <c:v>3226</c:v>
                </c:pt>
                <c:pt idx="3227">
                  <c:v>3227</c:v>
                </c:pt>
                <c:pt idx="3228">
                  <c:v>3228</c:v>
                </c:pt>
                <c:pt idx="3229">
                  <c:v>3229</c:v>
                </c:pt>
                <c:pt idx="3230">
                  <c:v>3230</c:v>
                </c:pt>
                <c:pt idx="3231">
                  <c:v>3231</c:v>
                </c:pt>
                <c:pt idx="3232">
                  <c:v>3232</c:v>
                </c:pt>
                <c:pt idx="3233">
                  <c:v>3233</c:v>
                </c:pt>
                <c:pt idx="3234">
                  <c:v>3234</c:v>
                </c:pt>
                <c:pt idx="3235">
                  <c:v>3235</c:v>
                </c:pt>
                <c:pt idx="3236">
                  <c:v>3236</c:v>
                </c:pt>
                <c:pt idx="3237">
                  <c:v>3237</c:v>
                </c:pt>
                <c:pt idx="3238">
                  <c:v>3238</c:v>
                </c:pt>
                <c:pt idx="3239">
                  <c:v>3239</c:v>
                </c:pt>
                <c:pt idx="3240">
                  <c:v>3240</c:v>
                </c:pt>
                <c:pt idx="3241">
                  <c:v>3241</c:v>
                </c:pt>
                <c:pt idx="3242">
                  <c:v>3242</c:v>
                </c:pt>
                <c:pt idx="3243">
                  <c:v>3243</c:v>
                </c:pt>
                <c:pt idx="3244">
                  <c:v>3244</c:v>
                </c:pt>
                <c:pt idx="3245">
                  <c:v>3245</c:v>
                </c:pt>
                <c:pt idx="3246">
                  <c:v>3246</c:v>
                </c:pt>
                <c:pt idx="3247">
                  <c:v>3247</c:v>
                </c:pt>
                <c:pt idx="3248">
                  <c:v>3248</c:v>
                </c:pt>
                <c:pt idx="3249">
                  <c:v>3249</c:v>
                </c:pt>
                <c:pt idx="3250">
                  <c:v>3250</c:v>
                </c:pt>
                <c:pt idx="3251">
                  <c:v>3251</c:v>
                </c:pt>
                <c:pt idx="3252">
                  <c:v>3252</c:v>
                </c:pt>
                <c:pt idx="3253">
                  <c:v>3253</c:v>
                </c:pt>
                <c:pt idx="3254">
                  <c:v>3254</c:v>
                </c:pt>
                <c:pt idx="3255">
                  <c:v>3255</c:v>
                </c:pt>
                <c:pt idx="3256">
                  <c:v>3256</c:v>
                </c:pt>
                <c:pt idx="3257">
                  <c:v>3257</c:v>
                </c:pt>
                <c:pt idx="3258">
                  <c:v>3258</c:v>
                </c:pt>
                <c:pt idx="3259">
                  <c:v>3259</c:v>
                </c:pt>
                <c:pt idx="3260">
                  <c:v>3260</c:v>
                </c:pt>
                <c:pt idx="3261">
                  <c:v>3261</c:v>
                </c:pt>
                <c:pt idx="3262">
                  <c:v>3262</c:v>
                </c:pt>
                <c:pt idx="3263">
                  <c:v>3263</c:v>
                </c:pt>
                <c:pt idx="3264">
                  <c:v>3264</c:v>
                </c:pt>
                <c:pt idx="3265">
                  <c:v>3265</c:v>
                </c:pt>
                <c:pt idx="3266">
                  <c:v>3266</c:v>
                </c:pt>
                <c:pt idx="3267">
                  <c:v>3267</c:v>
                </c:pt>
                <c:pt idx="3268">
                  <c:v>3268</c:v>
                </c:pt>
                <c:pt idx="3269">
                  <c:v>3269</c:v>
                </c:pt>
                <c:pt idx="3270">
                  <c:v>3270</c:v>
                </c:pt>
                <c:pt idx="3271">
                  <c:v>3271</c:v>
                </c:pt>
                <c:pt idx="3272">
                  <c:v>3272</c:v>
                </c:pt>
                <c:pt idx="3273">
                  <c:v>3273</c:v>
                </c:pt>
                <c:pt idx="3274">
                  <c:v>3274</c:v>
                </c:pt>
                <c:pt idx="3275">
                  <c:v>3275</c:v>
                </c:pt>
                <c:pt idx="3276">
                  <c:v>3276</c:v>
                </c:pt>
                <c:pt idx="3277">
                  <c:v>3277</c:v>
                </c:pt>
                <c:pt idx="3278">
                  <c:v>3278</c:v>
                </c:pt>
                <c:pt idx="3279">
                  <c:v>3279</c:v>
                </c:pt>
                <c:pt idx="3280">
                  <c:v>3280</c:v>
                </c:pt>
                <c:pt idx="3281">
                  <c:v>3281</c:v>
                </c:pt>
                <c:pt idx="3282">
                  <c:v>3282</c:v>
                </c:pt>
                <c:pt idx="3283">
                  <c:v>3283</c:v>
                </c:pt>
                <c:pt idx="3284">
                  <c:v>3284</c:v>
                </c:pt>
                <c:pt idx="3285">
                  <c:v>3285</c:v>
                </c:pt>
                <c:pt idx="3286">
                  <c:v>3286</c:v>
                </c:pt>
                <c:pt idx="3287">
                  <c:v>3287</c:v>
                </c:pt>
                <c:pt idx="3288">
                  <c:v>3288</c:v>
                </c:pt>
                <c:pt idx="3289">
                  <c:v>3289</c:v>
                </c:pt>
                <c:pt idx="3290">
                  <c:v>3290</c:v>
                </c:pt>
                <c:pt idx="3291">
                  <c:v>3291</c:v>
                </c:pt>
                <c:pt idx="3292">
                  <c:v>3292</c:v>
                </c:pt>
                <c:pt idx="3293">
                  <c:v>3293</c:v>
                </c:pt>
                <c:pt idx="3294">
                  <c:v>3294</c:v>
                </c:pt>
                <c:pt idx="3295">
                  <c:v>3295</c:v>
                </c:pt>
                <c:pt idx="3296">
                  <c:v>3296</c:v>
                </c:pt>
                <c:pt idx="3297">
                  <c:v>3297</c:v>
                </c:pt>
                <c:pt idx="3298">
                  <c:v>3298</c:v>
                </c:pt>
                <c:pt idx="3299">
                  <c:v>3299</c:v>
                </c:pt>
                <c:pt idx="3300">
                  <c:v>3300</c:v>
                </c:pt>
                <c:pt idx="3301">
                  <c:v>3301</c:v>
                </c:pt>
                <c:pt idx="3302">
                  <c:v>3302</c:v>
                </c:pt>
                <c:pt idx="3303">
                  <c:v>3303</c:v>
                </c:pt>
                <c:pt idx="3304">
                  <c:v>3304</c:v>
                </c:pt>
                <c:pt idx="3305">
                  <c:v>3305</c:v>
                </c:pt>
                <c:pt idx="3306">
                  <c:v>3306</c:v>
                </c:pt>
                <c:pt idx="3307">
                  <c:v>3307</c:v>
                </c:pt>
                <c:pt idx="3308">
                  <c:v>3308</c:v>
                </c:pt>
                <c:pt idx="3309">
                  <c:v>3309</c:v>
                </c:pt>
                <c:pt idx="3310">
                  <c:v>3310</c:v>
                </c:pt>
                <c:pt idx="3311">
                  <c:v>3311</c:v>
                </c:pt>
                <c:pt idx="3312">
                  <c:v>3312</c:v>
                </c:pt>
                <c:pt idx="3313">
                  <c:v>3313</c:v>
                </c:pt>
                <c:pt idx="3314">
                  <c:v>3314</c:v>
                </c:pt>
                <c:pt idx="3315">
                  <c:v>3315</c:v>
                </c:pt>
                <c:pt idx="3316">
                  <c:v>3316</c:v>
                </c:pt>
                <c:pt idx="3317">
                  <c:v>3317</c:v>
                </c:pt>
                <c:pt idx="3318">
                  <c:v>3318</c:v>
                </c:pt>
                <c:pt idx="3319">
                  <c:v>3319</c:v>
                </c:pt>
                <c:pt idx="3320">
                  <c:v>3320</c:v>
                </c:pt>
                <c:pt idx="3321">
                  <c:v>3321</c:v>
                </c:pt>
                <c:pt idx="3322">
                  <c:v>3322</c:v>
                </c:pt>
                <c:pt idx="3323">
                  <c:v>3323</c:v>
                </c:pt>
                <c:pt idx="3324">
                  <c:v>3324</c:v>
                </c:pt>
                <c:pt idx="3325">
                  <c:v>3325</c:v>
                </c:pt>
                <c:pt idx="3326">
                  <c:v>3326</c:v>
                </c:pt>
                <c:pt idx="3327">
                  <c:v>3327</c:v>
                </c:pt>
                <c:pt idx="3328">
                  <c:v>3328</c:v>
                </c:pt>
                <c:pt idx="3329">
                  <c:v>3329</c:v>
                </c:pt>
                <c:pt idx="3330">
                  <c:v>3330</c:v>
                </c:pt>
                <c:pt idx="3331">
                  <c:v>3331</c:v>
                </c:pt>
                <c:pt idx="3332">
                  <c:v>3332</c:v>
                </c:pt>
                <c:pt idx="3333">
                  <c:v>3333</c:v>
                </c:pt>
                <c:pt idx="3334">
                  <c:v>3334</c:v>
                </c:pt>
                <c:pt idx="3335">
                  <c:v>3335</c:v>
                </c:pt>
                <c:pt idx="3336">
                  <c:v>3336</c:v>
                </c:pt>
                <c:pt idx="3337">
                  <c:v>3337</c:v>
                </c:pt>
                <c:pt idx="3338">
                  <c:v>3338</c:v>
                </c:pt>
                <c:pt idx="3339">
                  <c:v>3339</c:v>
                </c:pt>
                <c:pt idx="3340">
                  <c:v>3340</c:v>
                </c:pt>
                <c:pt idx="3341">
                  <c:v>3341</c:v>
                </c:pt>
                <c:pt idx="3342">
                  <c:v>3342</c:v>
                </c:pt>
                <c:pt idx="3343">
                  <c:v>3343</c:v>
                </c:pt>
                <c:pt idx="3344">
                  <c:v>3344</c:v>
                </c:pt>
                <c:pt idx="3345">
                  <c:v>3345</c:v>
                </c:pt>
                <c:pt idx="3346">
                  <c:v>3346</c:v>
                </c:pt>
                <c:pt idx="3347">
                  <c:v>3347</c:v>
                </c:pt>
                <c:pt idx="3348">
                  <c:v>3348</c:v>
                </c:pt>
                <c:pt idx="3349">
                  <c:v>3349</c:v>
                </c:pt>
                <c:pt idx="3350">
                  <c:v>3350</c:v>
                </c:pt>
                <c:pt idx="3351">
                  <c:v>3351</c:v>
                </c:pt>
                <c:pt idx="3352">
                  <c:v>3352</c:v>
                </c:pt>
                <c:pt idx="3353">
                  <c:v>3353</c:v>
                </c:pt>
                <c:pt idx="3354">
                  <c:v>3354</c:v>
                </c:pt>
                <c:pt idx="3355">
                  <c:v>3355</c:v>
                </c:pt>
                <c:pt idx="3356">
                  <c:v>3356</c:v>
                </c:pt>
                <c:pt idx="3357">
                  <c:v>3357</c:v>
                </c:pt>
                <c:pt idx="3358">
                  <c:v>3358</c:v>
                </c:pt>
                <c:pt idx="3359">
                  <c:v>3359</c:v>
                </c:pt>
                <c:pt idx="3360">
                  <c:v>3360</c:v>
                </c:pt>
                <c:pt idx="3361">
                  <c:v>3361</c:v>
                </c:pt>
                <c:pt idx="3362">
                  <c:v>3362</c:v>
                </c:pt>
                <c:pt idx="3363">
                  <c:v>3363</c:v>
                </c:pt>
                <c:pt idx="3364">
                  <c:v>3364</c:v>
                </c:pt>
                <c:pt idx="3365">
                  <c:v>3365</c:v>
                </c:pt>
                <c:pt idx="3366">
                  <c:v>3366</c:v>
                </c:pt>
                <c:pt idx="3367">
                  <c:v>3367</c:v>
                </c:pt>
                <c:pt idx="3368">
                  <c:v>3368</c:v>
                </c:pt>
                <c:pt idx="3369">
                  <c:v>3369</c:v>
                </c:pt>
                <c:pt idx="3370">
                  <c:v>3370</c:v>
                </c:pt>
                <c:pt idx="3371">
                  <c:v>3371</c:v>
                </c:pt>
                <c:pt idx="3372">
                  <c:v>3372</c:v>
                </c:pt>
                <c:pt idx="3373">
                  <c:v>3373</c:v>
                </c:pt>
                <c:pt idx="3374">
                  <c:v>3374</c:v>
                </c:pt>
                <c:pt idx="3375">
                  <c:v>3375</c:v>
                </c:pt>
                <c:pt idx="3376">
                  <c:v>3376</c:v>
                </c:pt>
                <c:pt idx="3377">
                  <c:v>3377</c:v>
                </c:pt>
                <c:pt idx="3378">
                  <c:v>3378</c:v>
                </c:pt>
                <c:pt idx="3379">
                  <c:v>3379</c:v>
                </c:pt>
                <c:pt idx="3380">
                  <c:v>3380</c:v>
                </c:pt>
                <c:pt idx="3381">
                  <c:v>3381</c:v>
                </c:pt>
                <c:pt idx="3382">
                  <c:v>3382</c:v>
                </c:pt>
                <c:pt idx="3383">
                  <c:v>3383</c:v>
                </c:pt>
                <c:pt idx="3384">
                  <c:v>3384</c:v>
                </c:pt>
                <c:pt idx="3385">
                  <c:v>3385</c:v>
                </c:pt>
                <c:pt idx="3386">
                  <c:v>3386</c:v>
                </c:pt>
                <c:pt idx="3387">
                  <c:v>3387</c:v>
                </c:pt>
                <c:pt idx="3388">
                  <c:v>3388</c:v>
                </c:pt>
                <c:pt idx="3389">
                  <c:v>3389</c:v>
                </c:pt>
                <c:pt idx="3390">
                  <c:v>3390</c:v>
                </c:pt>
                <c:pt idx="3391">
                  <c:v>3391</c:v>
                </c:pt>
                <c:pt idx="3392">
                  <c:v>3392</c:v>
                </c:pt>
                <c:pt idx="3393">
                  <c:v>3393</c:v>
                </c:pt>
                <c:pt idx="3394">
                  <c:v>3394</c:v>
                </c:pt>
                <c:pt idx="3395">
                  <c:v>3395</c:v>
                </c:pt>
                <c:pt idx="3396">
                  <c:v>3396</c:v>
                </c:pt>
                <c:pt idx="3397">
                  <c:v>3397</c:v>
                </c:pt>
                <c:pt idx="3398">
                  <c:v>3398</c:v>
                </c:pt>
                <c:pt idx="3399">
                  <c:v>3399</c:v>
                </c:pt>
                <c:pt idx="3400">
                  <c:v>3400</c:v>
                </c:pt>
                <c:pt idx="3401">
                  <c:v>3401</c:v>
                </c:pt>
                <c:pt idx="3402">
                  <c:v>3402</c:v>
                </c:pt>
                <c:pt idx="3403">
                  <c:v>3403</c:v>
                </c:pt>
                <c:pt idx="3404">
                  <c:v>3404</c:v>
                </c:pt>
                <c:pt idx="3405">
                  <c:v>3405</c:v>
                </c:pt>
                <c:pt idx="3406">
                  <c:v>3406</c:v>
                </c:pt>
                <c:pt idx="3407">
                  <c:v>3407</c:v>
                </c:pt>
                <c:pt idx="3408">
                  <c:v>3408</c:v>
                </c:pt>
                <c:pt idx="3409">
                  <c:v>3409</c:v>
                </c:pt>
                <c:pt idx="3410">
                  <c:v>3410</c:v>
                </c:pt>
                <c:pt idx="3411">
                  <c:v>3411</c:v>
                </c:pt>
                <c:pt idx="3412">
                  <c:v>3412</c:v>
                </c:pt>
                <c:pt idx="3413">
                  <c:v>3413</c:v>
                </c:pt>
                <c:pt idx="3414">
                  <c:v>3414</c:v>
                </c:pt>
                <c:pt idx="3415">
                  <c:v>3415</c:v>
                </c:pt>
                <c:pt idx="3416">
                  <c:v>3416</c:v>
                </c:pt>
                <c:pt idx="3417">
                  <c:v>3417</c:v>
                </c:pt>
                <c:pt idx="3418">
                  <c:v>3418</c:v>
                </c:pt>
                <c:pt idx="3419">
                  <c:v>3419</c:v>
                </c:pt>
                <c:pt idx="3420">
                  <c:v>3420</c:v>
                </c:pt>
                <c:pt idx="3421">
                  <c:v>3421</c:v>
                </c:pt>
                <c:pt idx="3422">
                  <c:v>3422</c:v>
                </c:pt>
                <c:pt idx="3423">
                  <c:v>3423</c:v>
                </c:pt>
                <c:pt idx="3424">
                  <c:v>3424</c:v>
                </c:pt>
                <c:pt idx="3425">
                  <c:v>3425</c:v>
                </c:pt>
                <c:pt idx="3426">
                  <c:v>3426</c:v>
                </c:pt>
                <c:pt idx="3427">
                  <c:v>3427</c:v>
                </c:pt>
                <c:pt idx="3428">
                  <c:v>3428</c:v>
                </c:pt>
                <c:pt idx="3429">
                  <c:v>3429</c:v>
                </c:pt>
                <c:pt idx="3430">
                  <c:v>3430</c:v>
                </c:pt>
                <c:pt idx="3431">
                  <c:v>3431</c:v>
                </c:pt>
                <c:pt idx="3432">
                  <c:v>3432</c:v>
                </c:pt>
                <c:pt idx="3433">
                  <c:v>3433</c:v>
                </c:pt>
                <c:pt idx="3434">
                  <c:v>3434</c:v>
                </c:pt>
                <c:pt idx="3435">
                  <c:v>3435</c:v>
                </c:pt>
                <c:pt idx="3436">
                  <c:v>3436</c:v>
                </c:pt>
                <c:pt idx="3437">
                  <c:v>3437</c:v>
                </c:pt>
                <c:pt idx="3438">
                  <c:v>3438</c:v>
                </c:pt>
                <c:pt idx="3439">
                  <c:v>3439</c:v>
                </c:pt>
                <c:pt idx="3440">
                  <c:v>3440</c:v>
                </c:pt>
                <c:pt idx="3441">
                  <c:v>3441</c:v>
                </c:pt>
                <c:pt idx="3442">
                  <c:v>3442</c:v>
                </c:pt>
                <c:pt idx="3443">
                  <c:v>3443</c:v>
                </c:pt>
                <c:pt idx="3444">
                  <c:v>3444</c:v>
                </c:pt>
                <c:pt idx="3445">
                  <c:v>3445</c:v>
                </c:pt>
                <c:pt idx="3446">
                  <c:v>3446</c:v>
                </c:pt>
                <c:pt idx="3447">
                  <c:v>3447</c:v>
                </c:pt>
                <c:pt idx="3448">
                  <c:v>3448</c:v>
                </c:pt>
                <c:pt idx="3449">
                  <c:v>3449</c:v>
                </c:pt>
                <c:pt idx="3450">
                  <c:v>3450</c:v>
                </c:pt>
                <c:pt idx="3451">
                  <c:v>3451</c:v>
                </c:pt>
                <c:pt idx="3452">
                  <c:v>3452</c:v>
                </c:pt>
                <c:pt idx="3453">
                  <c:v>3453</c:v>
                </c:pt>
                <c:pt idx="3454">
                  <c:v>3454</c:v>
                </c:pt>
                <c:pt idx="3455">
                  <c:v>3455</c:v>
                </c:pt>
                <c:pt idx="3456">
                  <c:v>3456</c:v>
                </c:pt>
                <c:pt idx="3457">
                  <c:v>3457</c:v>
                </c:pt>
                <c:pt idx="3458">
                  <c:v>3458</c:v>
                </c:pt>
                <c:pt idx="3459">
                  <c:v>3459</c:v>
                </c:pt>
                <c:pt idx="3460">
                  <c:v>3460</c:v>
                </c:pt>
                <c:pt idx="3461">
                  <c:v>3461</c:v>
                </c:pt>
                <c:pt idx="3462">
                  <c:v>3462</c:v>
                </c:pt>
                <c:pt idx="3463">
                  <c:v>3463</c:v>
                </c:pt>
                <c:pt idx="3464">
                  <c:v>3464</c:v>
                </c:pt>
                <c:pt idx="3465">
                  <c:v>3465</c:v>
                </c:pt>
                <c:pt idx="3466">
                  <c:v>3466</c:v>
                </c:pt>
                <c:pt idx="3467">
                  <c:v>3467</c:v>
                </c:pt>
                <c:pt idx="3468">
                  <c:v>3468</c:v>
                </c:pt>
                <c:pt idx="3469">
                  <c:v>3469</c:v>
                </c:pt>
                <c:pt idx="3470">
                  <c:v>3470</c:v>
                </c:pt>
                <c:pt idx="3471">
                  <c:v>3471</c:v>
                </c:pt>
                <c:pt idx="3472">
                  <c:v>3472</c:v>
                </c:pt>
                <c:pt idx="3473">
                  <c:v>3473</c:v>
                </c:pt>
                <c:pt idx="3474">
                  <c:v>3474</c:v>
                </c:pt>
                <c:pt idx="3475">
                  <c:v>3475</c:v>
                </c:pt>
                <c:pt idx="3476">
                  <c:v>3476</c:v>
                </c:pt>
                <c:pt idx="3477">
                  <c:v>3477</c:v>
                </c:pt>
                <c:pt idx="3478">
                  <c:v>3478</c:v>
                </c:pt>
                <c:pt idx="3479">
                  <c:v>3479</c:v>
                </c:pt>
                <c:pt idx="3480">
                  <c:v>3480</c:v>
                </c:pt>
                <c:pt idx="3481">
                  <c:v>3481</c:v>
                </c:pt>
                <c:pt idx="3482">
                  <c:v>3482</c:v>
                </c:pt>
                <c:pt idx="3483">
                  <c:v>3483</c:v>
                </c:pt>
                <c:pt idx="3484">
                  <c:v>3484</c:v>
                </c:pt>
                <c:pt idx="3485">
                  <c:v>3485</c:v>
                </c:pt>
                <c:pt idx="3486">
                  <c:v>3486</c:v>
                </c:pt>
                <c:pt idx="3487">
                  <c:v>3487</c:v>
                </c:pt>
                <c:pt idx="3488">
                  <c:v>3488</c:v>
                </c:pt>
                <c:pt idx="3489">
                  <c:v>3489</c:v>
                </c:pt>
                <c:pt idx="3490">
                  <c:v>3490</c:v>
                </c:pt>
                <c:pt idx="3491">
                  <c:v>3491</c:v>
                </c:pt>
                <c:pt idx="3492">
                  <c:v>3492</c:v>
                </c:pt>
                <c:pt idx="3493">
                  <c:v>3493</c:v>
                </c:pt>
                <c:pt idx="3494">
                  <c:v>3494</c:v>
                </c:pt>
                <c:pt idx="3495">
                  <c:v>3495</c:v>
                </c:pt>
                <c:pt idx="3496">
                  <c:v>3496</c:v>
                </c:pt>
                <c:pt idx="3497">
                  <c:v>3497</c:v>
                </c:pt>
                <c:pt idx="3498">
                  <c:v>3498</c:v>
                </c:pt>
                <c:pt idx="3499">
                  <c:v>3499</c:v>
                </c:pt>
                <c:pt idx="3500">
                  <c:v>3500</c:v>
                </c:pt>
                <c:pt idx="3501">
                  <c:v>3501</c:v>
                </c:pt>
                <c:pt idx="3502">
                  <c:v>3502</c:v>
                </c:pt>
                <c:pt idx="3503">
                  <c:v>3503</c:v>
                </c:pt>
                <c:pt idx="3504">
                  <c:v>3504</c:v>
                </c:pt>
                <c:pt idx="3505">
                  <c:v>3505</c:v>
                </c:pt>
                <c:pt idx="3506">
                  <c:v>3506</c:v>
                </c:pt>
                <c:pt idx="3507">
                  <c:v>3507</c:v>
                </c:pt>
                <c:pt idx="3508">
                  <c:v>3508</c:v>
                </c:pt>
                <c:pt idx="3509">
                  <c:v>3509</c:v>
                </c:pt>
                <c:pt idx="3510">
                  <c:v>3510</c:v>
                </c:pt>
                <c:pt idx="3511">
                  <c:v>3511</c:v>
                </c:pt>
                <c:pt idx="3512">
                  <c:v>3512</c:v>
                </c:pt>
                <c:pt idx="3513">
                  <c:v>3513</c:v>
                </c:pt>
                <c:pt idx="3514">
                  <c:v>3514</c:v>
                </c:pt>
                <c:pt idx="3515">
                  <c:v>3515</c:v>
                </c:pt>
                <c:pt idx="3516">
                  <c:v>3516</c:v>
                </c:pt>
                <c:pt idx="3517">
                  <c:v>3517</c:v>
                </c:pt>
                <c:pt idx="3518">
                  <c:v>3518</c:v>
                </c:pt>
                <c:pt idx="3519">
                  <c:v>3519</c:v>
                </c:pt>
                <c:pt idx="3520">
                  <c:v>3520</c:v>
                </c:pt>
                <c:pt idx="3521">
                  <c:v>3521</c:v>
                </c:pt>
                <c:pt idx="3522">
                  <c:v>3522</c:v>
                </c:pt>
                <c:pt idx="3523">
                  <c:v>3523</c:v>
                </c:pt>
                <c:pt idx="3524">
                  <c:v>3524</c:v>
                </c:pt>
                <c:pt idx="3525">
                  <c:v>3525</c:v>
                </c:pt>
                <c:pt idx="3526">
                  <c:v>3526</c:v>
                </c:pt>
                <c:pt idx="3527">
                  <c:v>3527</c:v>
                </c:pt>
                <c:pt idx="3528">
                  <c:v>3528</c:v>
                </c:pt>
                <c:pt idx="3529">
                  <c:v>3529</c:v>
                </c:pt>
                <c:pt idx="3530">
                  <c:v>3530</c:v>
                </c:pt>
                <c:pt idx="3531">
                  <c:v>3531</c:v>
                </c:pt>
                <c:pt idx="3532">
                  <c:v>3532</c:v>
                </c:pt>
                <c:pt idx="3533">
                  <c:v>3533</c:v>
                </c:pt>
                <c:pt idx="3534">
                  <c:v>3534</c:v>
                </c:pt>
                <c:pt idx="3535">
                  <c:v>3535</c:v>
                </c:pt>
                <c:pt idx="3536">
                  <c:v>3536</c:v>
                </c:pt>
                <c:pt idx="3537">
                  <c:v>3537</c:v>
                </c:pt>
                <c:pt idx="3538">
                  <c:v>3538</c:v>
                </c:pt>
                <c:pt idx="3539">
                  <c:v>3539</c:v>
                </c:pt>
                <c:pt idx="3540">
                  <c:v>3540</c:v>
                </c:pt>
                <c:pt idx="3541">
                  <c:v>3541</c:v>
                </c:pt>
                <c:pt idx="3542">
                  <c:v>3542</c:v>
                </c:pt>
                <c:pt idx="3543">
                  <c:v>3543</c:v>
                </c:pt>
                <c:pt idx="3544">
                  <c:v>3544</c:v>
                </c:pt>
                <c:pt idx="3545">
                  <c:v>3545</c:v>
                </c:pt>
                <c:pt idx="3546">
                  <c:v>3546</c:v>
                </c:pt>
                <c:pt idx="3547">
                  <c:v>3547</c:v>
                </c:pt>
                <c:pt idx="3548">
                  <c:v>3548</c:v>
                </c:pt>
                <c:pt idx="3549">
                  <c:v>3549</c:v>
                </c:pt>
                <c:pt idx="3550">
                  <c:v>3550</c:v>
                </c:pt>
                <c:pt idx="3551">
                  <c:v>3551</c:v>
                </c:pt>
                <c:pt idx="3552">
                  <c:v>3552</c:v>
                </c:pt>
                <c:pt idx="3553">
                  <c:v>3553</c:v>
                </c:pt>
                <c:pt idx="3554">
                  <c:v>3554</c:v>
                </c:pt>
                <c:pt idx="3555">
                  <c:v>3555</c:v>
                </c:pt>
                <c:pt idx="3556">
                  <c:v>3556</c:v>
                </c:pt>
                <c:pt idx="3557">
                  <c:v>3557</c:v>
                </c:pt>
                <c:pt idx="3558">
                  <c:v>3558</c:v>
                </c:pt>
                <c:pt idx="3559">
                  <c:v>3559</c:v>
                </c:pt>
                <c:pt idx="3560">
                  <c:v>3560</c:v>
                </c:pt>
                <c:pt idx="3561">
                  <c:v>3561</c:v>
                </c:pt>
                <c:pt idx="3562">
                  <c:v>3562</c:v>
                </c:pt>
                <c:pt idx="3563">
                  <c:v>3563</c:v>
                </c:pt>
                <c:pt idx="3564">
                  <c:v>3564</c:v>
                </c:pt>
                <c:pt idx="3565">
                  <c:v>3565</c:v>
                </c:pt>
                <c:pt idx="3566">
                  <c:v>3566</c:v>
                </c:pt>
                <c:pt idx="3567">
                  <c:v>3567</c:v>
                </c:pt>
                <c:pt idx="3568">
                  <c:v>3568</c:v>
                </c:pt>
                <c:pt idx="3569">
                  <c:v>3569</c:v>
                </c:pt>
                <c:pt idx="3570">
                  <c:v>3570</c:v>
                </c:pt>
                <c:pt idx="3571">
                  <c:v>3571</c:v>
                </c:pt>
                <c:pt idx="3572">
                  <c:v>3572</c:v>
                </c:pt>
                <c:pt idx="3573">
                  <c:v>3573</c:v>
                </c:pt>
                <c:pt idx="3574">
                  <c:v>3574</c:v>
                </c:pt>
                <c:pt idx="3575">
                  <c:v>3575</c:v>
                </c:pt>
                <c:pt idx="3576">
                  <c:v>3576</c:v>
                </c:pt>
                <c:pt idx="3577">
                  <c:v>3577</c:v>
                </c:pt>
                <c:pt idx="3578">
                  <c:v>3578</c:v>
                </c:pt>
                <c:pt idx="3579">
                  <c:v>3579</c:v>
                </c:pt>
                <c:pt idx="3580">
                  <c:v>3580</c:v>
                </c:pt>
                <c:pt idx="3581">
                  <c:v>3581</c:v>
                </c:pt>
                <c:pt idx="3582">
                  <c:v>3582</c:v>
                </c:pt>
                <c:pt idx="3583">
                  <c:v>3583</c:v>
                </c:pt>
                <c:pt idx="3584">
                  <c:v>3584</c:v>
                </c:pt>
                <c:pt idx="3585">
                  <c:v>3585</c:v>
                </c:pt>
                <c:pt idx="3586">
                  <c:v>3586</c:v>
                </c:pt>
                <c:pt idx="3587">
                  <c:v>3587</c:v>
                </c:pt>
                <c:pt idx="3588">
                  <c:v>3588</c:v>
                </c:pt>
                <c:pt idx="3589">
                  <c:v>3589</c:v>
                </c:pt>
                <c:pt idx="3590">
                  <c:v>3590</c:v>
                </c:pt>
                <c:pt idx="3591">
                  <c:v>3591</c:v>
                </c:pt>
                <c:pt idx="3592">
                  <c:v>3592</c:v>
                </c:pt>
                <c:pt idx="3593">
                  <c:v>3593</c:v>
                </c:pt>
                <c:pt idx="3594">
                  <c:v>3594</c:v>
                </c:pt>
                <c:pt idx="3595">
                  <c:v>3595</c:v>
                </c:pt>
                <c:pt idx="3596">
                  <c:v>3596</c:v>
                </c:pt>
                <c:pt idx="3597">
                  <c:v>3597</c:v>
                </c:pt>
                <c:pt idx="3598">
                  <c:v>3598</c:v>
                </c:pt>
                <c:pt idx="3599">
                  <c:v>3599</c:v>
                </c:pt>
                <c:pt idx="3600">
                  <c:v>3600</c:v>
                </c:pt>
                <c:pt idx="3601">
                  <c:v>3601</c:v>
                </c:pt>
                <c:pt idx="3602">
                  <c:v>3602</c:v>
                </c:pt>
                <c:pt idx="3603">
                  <c:v>3603</c:v>
                </c:pt>
                <c:pt idx="3604">
                  <c:v>3604</c:v>
                </c:pt>
                <c:pt idx="3605">
                  <c:v>3605</c:v>
                </c:pt>
                <c:pt idx="3606">
                  <c:v>3606</c:v>
                </c:pt>
                <c:pt idx="3607">
                  <c:v>3607</c:v>
                </c:pt>
                <c:pt idx="3608">
                  <c:v>3608</c:v>
                </c:pt>
                <c:pt idx="3609">
                  <c:v>3609</c:v>
                </c:pt>
                <c:pt idx="3610">
                  <c:v>3610</c:v>
                </c:pt>
                <c:pt idx="3611">
                  <c:v>3611</c:v>
                </c:pt>
                <c:pt idx="3612">
                  <c:v>3612</c:v>
                </c:pt>
                <c:pt idx="3613">
                  <c:v>3613</c:v>
                </c:pt>
                <c:pt idx="3614">
                  <c:v>3614</c:v>
                </c:pt>
                <c:pt idx="3615">
                  <c:v>3615</c:v>
                </c:pt>
                <c:pt idx="3616">
                  <c:v>3616</c:v>
                </c:pt>
                <c:pt idx="3617">
                  <c:v>3617</c:v>
                </c:pt>
                <c:pt idx="3618">
                  <c:v>3618</c:v>
                </c:pt>
                <c:pt idx="3619">
                  <c:v>3619</c:v>
                </c:pt>
                <c:pt idx="3620">
                  <c:v>3620</c:v>
                </c:pt>
                <c:pt idx="3621">
                  <c:v>3621</c:v>
                </c:pt>
                <c:pt idx="3622">
                  <c:v>3622</c:v>
                </c:pt>
                <c:pt idx="3623">
                  <c:v>3623</c:v>
                </c:pt>
                <c:pt idx="3624">
                  <c:v>3624</c:v>
                </c:pt>
                <c:pt idx="3625">
                  <c:v>3625</c:v>
                </c:pt>
                <c:pt idx="3626">
                  <c:v>3626</c:v>
                </c:pt>
                <c:pt idx="3627">
                  <c:v>3627</c:v>
                </c:pt>
                <c:pt idx="3628">
                  <c:v>3628</c:v>
                </c:pt>
                <c:pt idx="3629">
                  <c:v>3629</c:v>
                </c:pt>
                <c:pt idx="3630">
                  <c:v>3630</c:v>
                </c:pt>
                <c:pt idx="3631">
                  <c:v>3631</c:v>
                </c:pt>
                <c:pt idx="3632">
                  <c:v>3632</c:v>
                </c:pt>
                <c:pt idx="3633">
                  <c:v>3633</c:v>
                </c:pt>
                <c:pt idx="3634">
                  <c:v>3634</c:v>
                </c:pt>
                <c:pt idx="3635">
                  <c:v>3635</c:v>
                </c:pt>
                <c:pt idx="3636">
                  <c:v>3636</c:v>
                </c:pt>
                <c:pt idx="3637">
                  <c:v>3637</c:v>
                </c:pt>
                <c:pt idx="3638">
                  <c:v>3638</c:v>
                </c:pt>
                <c:pt idx="3639">
                  <c:v>3639</c:v>
                </c:pt>
                <c:pt idx="3640">
                  <c:v>3640</c:v>
                </c:pt>
                <c:pt idx="3641">
                  <c:v>3641</c:v>
                </c:pt>
                <c:pt idx="3642">
                  <c:v>3642</c:v>
                </c:pt>
                <c:pt idx="3643">
                  <c:v>3643</c:v>
                </c:pt>
                <c:pt idx="3644">
                  <c:v>3644</c:v>
                </c:pt>
                <c:pt idx="3645">
                  <c:v>3645</c:v>
                </c:pt>
                <c:pt idx="3646">
                  <c:v>3646</c:v>
                </c:pt>
                <c:pt idx="3647">
                  <c:v>3647</c:v>
                </c:pt>
                <c:pt idx="3648">
                  <c:v>3648</c:v>
                </c:pt>
                <c:pt idx="3649">
                  <c:v>3649</c:v>
                </c:pt>
                <c:pt idx="3650">
                  <c:v>3650</c:v>
                </c:pt>
                <c:pt idx="3651">
                  <c:v>3651</c:v>
                </c:pt>
                <c:pt idx="3652">
                  <c:v>3652</c:v>
                </c:pt>
                <c:pt idx="3653">
                  <c:v>3653</c:v>
                </c:pt>
                <c:pt idx="3654">
                  <c:v>3654</c:v>
                </c:pt>
                <c:pt idx="3655">
                  <c:v>3655</c:v>
                </c:pt>
                <c:pt idx="3656">
                  <c:v>3656</c:v>
                </c:pt>
                <c:pt idx="3657">
                  <c:v>3657</c:v>
                </c:pt>
                <c:pt idx="3658">
                  <c:v>3658</c:v>
                </c:pt>
                <c:pt idx="3659">
                  <c:v>3659</c:v>
                </c:pt>
                <c:pt idx="3660">
                  <c:v>3660</c:v>
                </c:pt>
                <c:pt idx="3661">
                  <c:v>3661</c:v>
                </c:pt>
                <c:pt idx="3662">
                  <c:v>3662</c:v>
                </c:pt>
                <c:pt idx="3663">
                  <c:v>3663</c:v>
                </c:pt>
                <c:pt idx="3664">
                  <c:v>3664</c:v>
                </c:pt>
                <c:pt idx="3665">
                  <c:v>3665</c:v>
                </c:pt>
                <c:pt idx="3666">
                  <c:v>3666</c:v>
                </c:pt>
                <c:pt idx="3667">
                  <c:v>3667</c:v>
                </c:pt>
                <c:pt idx="3668">
                  <c:v>3668</c:v>
                </c:pt>
                <c:pt idx="3669">
                  <c:v>3669</c:v>
                </c:pt>
                <c:pt idx="3670">
                  <c:v>3670</c:v>
                </c:pt>
                <c:pt idx="3671">
                  <c:v>3671</c:v>
                </c:pt>
                <c:pt idx="3672">
                  <c:v>3672</c:v>
                </c:pt>
                <c:pt idx="3673">
                  <c:v>3673</c:v>
                </c:pt>
                <c:pt idx="3674">
                  <c:v>3674</c:v>
                </c:pt>
                <c:pt idx="3675">
                  <c:v>3675</c:v>
                </c:pt>
                <c:pt idx="3676">
                  <c:v>3676</c:v>
                </c:pt>
                <c:pt idx="3677">
                  <c:v>3677</c:v>
                </c:pt>
                <c:pt idx="3678">
                  <c:v>3678</c:v>
                </c:pt>
                <c:pt idx="3679">
                  <c:v>3679</c:v>
                </c:pt>
                <c:pt idx="3680">
                  <c:v>3680</c:v>
                </c:pt>
                <c:pt idx="3681">
                  <c:v>3681</c:v>
                </c:pt>
                <c:pt idx="3682">
                  <c:v>3682</c:v>
                </c:pt>
                <c:pt idx="3683">
                  <c:v>3683</c:v>
                </c:pt>
                <c:pt idx="3684">
                  <c:v>3684</c:v>
                </c:pt>
                <c:pt idx="3685">
                  <c:v>3685</c:v>
                </c:pt>
                <c:pt idx="3686">
                  <c:v>3686</c:v>
                </c:pt>
                <c:pt idx="3687">
                  <c:v>3687</c:v>
                </c:pt>
                <c:pt idx="3688">
                  <c:v>3688</c:v>
                </c:pt>
                <c:pt idx="3689">
                  <c:v>3689</c:v>
                </c:pt>
                <c:pt idx="3690">
                  <c:v>3690</c:v>
                </c:pt>
                <c:pt idx="3691">
                  <c:v>3691</c:v>
                </c:pt>
                <c:pt idx="3692">
                  <c:v>3692</c:v>
                </c:pt>
                <c:pt idx="3693">
                  <c:v>3693</c:v>
                </c:pt>
                <c:pt idx="3694">
                  <c:v>3694</c:v>
                </c:pt>
                <c:pt idx="3695">
                  <c:v>3695</c:v>
                </c:pt>
                <c:pt idx="3696">
                  <c:v>3696</c:v>
                </c:pt>
                <c:pt idx="3697">
                  <c:v>3697</c:v>
                </c:pt>
                <c:pt idx="3698">
                  <c:v>3698</c:v>
                </c:pt>
                <c:pt idx="3699">
                  <c:v>3699</c:v>
                </c:pt>
                <c:pt idx="3700">
                  <c:v>3700</c:v>
                </c:pt>
                <c:pt idx="3701">
                  <c:v>3701</c:v>
                </c:pt>
                <c:pt idx="3702">
                  <c:v>3702</c:v>
                </c:pt>
                <c:pt idx="3703">
                  <c:v>3703</c:v>
                </c:pt>
                <c:pt idx="3704">
                  <c:v>3704</c:v>
                </c:pt>
                <c:pt idx="3705">
                  <c:v>3705</c:v>
                </c:pt>
                <c:pt idx="3706">
                  <c:v>3706</c:v>
                </c:pt>
                <c:pt idx="3707">
                  <c:v>3707</c:v>
                </c:pt>
                <c:pt idx="3708">
                  <c:v>3708</c:v>
                </c:pt>
                <c:pt idx="3709">
                  <c:v>3709</c:v>
                </c:pt>
                <c:pt idx="3710">
                  <c:v>3710</c:v>
                </c:pt>
                <c:pt idx="3711">
                  <c:v>3711</c:v>
                </c:pt>
                <c:pt idx="3712">
                  <c:v>3712</c:v>
                </c:pt>
                <c:pt idx="3713">
                  <c:v>3713</c:v>
                </c:pt>
                <c:pt idx="3714">
                  <c:v>3714</c:v>
                </c:pt>
                <c:pt idx="3715">
                  <c:v>3715</c:v>
                </c:pt>
                <c:pt idx="3716">
                  <c:v>3716</c:v>
                </c:pt>
                <c:pt idx="3717">
                  <c:v>3717</c:v>
                </c:pt>
                <c:pt idx="3718">
                  <c:v>3718</c:v>
                </c:pt>
                <c:pt idx="3719">
                  <c:v>3719</c:v>
                </c:pt>
                <c:pt idx="3720">
                  <c:v>3720</c:v>
                </c:pt>
                <c:pt idx="3721">
                  <c:v>3721</c:v>
                </c:pt>
                <c:pt idx="3722">
                  <c:v>3722</c:v>
                </c:pt>
                <c:pt idx="3723">
                  <c:v>3723</c:v>
                </c:pt>
                <c:pt idx="3724">
                  <c:v>3724</c:v>
                </c:pt>
                <c:pt idx="3725">
                  <c:v>3725</c:v>
                </c:pt>
                <c:pt idx="3726">
                  <c:v>3726</c:v>
                </c:pt>
                <c:pt idx="3727">
                  <c:v>3727</c:v>
                </c:pt>
                <c:pt idx="3728">
                  <c:v>3728</c:v>
                </c:pt>
                <c:pt idx="3729">
                  <c:v>3729</c:v>
                </c:pt>
                <c:pt idx="3730">
                  <c:v>3730</c:v>
                </c:pt>
                <c:pt idx="3731">
                  <c:v>3731</c:v>
                </c:pt>
                <c:pt idx="3732">
                  <c:v>3732</c:v>
                </c:pt>
                <c:pt idx="3733">
                  <c:v>3733</c:v>
                </c:pt>
                <c:pt idx="3734">
                  <c:v>3734</c:v>
                </c:pt>
                <c:pt idx="3735">
                  <c:v>3735</c:v>
                </c:pt>
                <c:pt idx="3736">
                  <c:v>3736</c:v>
                </c:pt>
                <c:pt idx="3737">
                  <c:v>3737</c:v>
                </c:pt>
                <c:pt idx="3738">
                  <c:v>3738</c:v>
                </c:pt>
                <c:pt idx="3739">
                  <c:v>3739</c:v>
                </c:pt>
                <c:pt idx="3740">
                  <c:v>3740</c:v>
                </c:pt>
                <c:pt idx="3741">
                  <c:v>3741</c:v>
                </c:pt>
                <c:pt idx="3742">
                  <c:v>3742</c:v>
                </c:pt>
                <c:pt idx="3743">
                  <c:v>3743</c:v>
                </c:pt>
                <c:pt idx="3744">
                  <c:v>3744</c:v>
                </c:pt>
                <c:pt idx="3745">
                  <c:v>3745</c:v>
                </c:pt>
                <c:pt idx="3746">
                  <c:v>3746</c:v>
                </c:pt>
                <c:pt idx="3747">
                  <c:v>3747</c:v>
                </c:pt>
                <c:pt idx="3748">
                  <c:v>3748</c:v>
                </c:pt>
                <c:pt idx="3749">
                  <c:v>3749</c:v>
                </c:pt>
                <c:pt idx="3750">
                  <c:v>3750</c:v>
                </c:pt>
                <c:pt idx="3751">
                  <c:v>3751</c:v>
                </c:pt>
                <c:pt idx="3752">
                  <c:v>3752</c:v>
                </c:pt>
                <c:pt idx="3753">
                  <c:v>3753</c:v>
                </c:pt>
                <c:pt idx="3754">
                  <c:v>3754</c:v>
                </c:pt>
                <c:pt idx="3755">
                  <c:v>3755</c:v>
                </c:pt>
                <c:pt idx="3756">
                  <c:v>3756</c:v>
                </c:pt>
                <c:pt idx="3757">
                  <c:v>3757</c:v>
                </c:pt>
                <c:pt idx="3758">
                  <c:v>3758</c:v>
                </c:pt>
                <c:pt idx="3759">
                  <c:v>3759</c:v>
                </c:pt>
                <c:pt idx="3760">
                  <c:v>3760</c:v>
                </c:pt>
                <c:pt idx="3761">
                  <c:v>3761</c:v>
                </c:pt>
                <c:pt idx="3762">
                  <c:v>3762</c:v>
                </c:pt>
                <c:pt idx="3763">
                  <c:v>3763</c:v>
                </c:pt>
                <c:pt idx="3764">
                  <c:v>3764</c:v>
                </c:pt>
                <c:pt idx="3765">
                  <c:v>3765</c:v>
                </c:pt>
                <c:pt idx="3766">
                  <c:v>3766</c:v>
                </c:pt>
                <c:pt idx="3767">
                  <c:v>3767</c:v>
                </c:pt>
                <c:pt idx="3768">
                  <c:v>3768</c:v>
                </c:pt>
                <c:pt idx="3769">
                  <c:v>3769</c:v>
                </c:pt>
                <c:pt idx="3770">
                  <c:v>3770</c:v>
                </c:pt>
                <c:pt idx="3771">
                  <c:v>3771</c:v>
                </c:pt>
                <c:pt idx="3772">
                  <c:v>3772</c:v>
                </c:pt>
                <c:pt idx="3773">
                  <c:v>3773</c:v>
                </c:pt>
                <c:pt idx="3774">
                  <c:v>3774</c:v>
                </c:pt>
                <c:pt idx="3775">
                  <c:v>3775</c:v>
                </c:pt>
                <c:pt idx="3776">
                  <c:v>3776</c:v>
                </c:pt>
                <c:pt idx="3777">
                  <c:v>3777</c:v>
                </c:pt>
                <c:pt idx="3778">
                  <c:v>3778</c:v>
                </c:pt>
                <c:pt idx="3779">
                  <c:v>3779</c:v>
                </c:pt>
                <c:pt idx="3780">
                  <c:v>3780</c:v>
                </c:pt>
                <c:pt idx="3781">
                  <c:v>3781</c:v>
                </c:pt>
                <c:pt idx="3782">
                  <c:v>3782</c:v>
                </c:pt>
                <c:pt idx="3783">
                  <c:v>3783</c:v>
                </c:pt>
                <c:pt idx="3784">
                  <c:v>3784</c:v>
                </c:pt>
                <c:pt idx="3785">
                  <c:v>3785</c:v>
                </c:pt>
                <c:pt idx="3786">
                  <c:v>3786</c:v>
                </c:pt>
                <c:pt idx="3787">
                  <c:v>3787</c:v>
                </c:pt>
                <c:pt idx="3788">
                  <c:v>3788</c:v>
                </c:pt>
                <c:pt idx="3789">
                  <c:v>3789</c:v>
                </c:pt>
                <c:pt idx="3790">
                  <c:v>3790</c:v>
                </c:pt>
                <c:pt idx="3791">
                  <c:v>3791</c:v>
                </c:pt>
                <c:pt idx="3792">
                  <c:v>3792</c:v>
                </c:pt>
                <c:pt idx="3793">
                  <c:v>3793</c:v>
                </c:pt>
                <c:pt idx="3794">
                  <c:v>3794</c:v>
                </c:pt>
                <c:pt idx="3795">
                  <c:v>3795</c:v>
                </c:pt>
                <c:pt idx="3796">
                  <c:v>3796</c:v>
                </c:pt>
                <c:pt idx="3797">
                  <c:v>3797</c:v>
                </c:pt>
                <c:pt idx="3798">
                  <c:v>3798</c:v>
                </c:pt>
                <c:pt idx="3799">
                  <c:v>3799</c:v>
                </c:pt>
                <c:pt idx="3800">
                  <c:v>3800</c:v>
                </c:pt>
                <c:pt idx="3801">
                  <c:v>3801</c:v>
                </c:pt>
                <c:pt idx="3802">
                  <c:v>3802</c:v>
                </c:pt>
                <c:pt idx="3803">
                  <c:v>3803</c:v>
                </c:pt>
                <c:pt idx="3804">
                  <c:v>3804</c:v>
                </c:pt>
                <c:pt idx="3805">
                  <c:v>3805</c:v>
                </c:pt>
                <c:pt idx="3806">
                  <c:v>3806</c:v>
                </c:pt>
                <c:pt idx="3807">
                  <c:v>3807</c:v>
                </c:pt>
                <c:pt idx="3808">
                  <c:v>3808</c:v>
                </c:pt>
                <c:pt idx="3809">
                  <c:v>3809</c:v>
                </c:pt>
                <c:pt idx="3810">
                  <c:v>3810</c:v>
                </c:pt>
                <c:pt idx="3811">
                  <c:v>3811</c:v>
                </c:pt>
                <c:pt idx="3812">
                  <c:v>3812</c:v>
                </c:pt>
                <c:pt idx="3813">
                  <c:v>3813</c:v>
                </c:pt>
                <c:pt idx="3814">
                  <c:v>3814</c:v>
                </c:pt>
                <c:pt idx="3815">
                  <c:v>3815</c:v>
                </c:pt>
                <c:pt idx="3816">
                  <c:v>3816</c:v>
                </c:pt>
                <c:pt idx="3817">
                  <c:v>3817</c:v>
                </c:pt>
                <c:pt idx="3818">
                  <c:v>3818</c:v>
                </c:pt>
                <c:pt idx="3819">
                  <c:v>3819</c:v>
                </c:pt>
                <c:pt idx="3820">
                  <c:v>3820</c:v>
                </c:pt>
                <c:pt idx="3821">
                  <c:v>3821</c:v>
                </c:pt>
                <c:pt idx="3822">
                  <c:v>3822</c:v>
                </c:pt>
                <c:pt idx="3823">
                  <c:v>3823</c:v>
                </c:pt>
                <c:pt idx="3824">
                  <c:v>3824</c:v>
                </c:pt>
                <c:pt idx="3825">
                  <c:v>3825</c:v>
                </c:pt>
                <c:pt idx="3826">
                  <c:v>3826</c:v>
                </c:pt>
                <c:pt idx="3827">
                  <c:v>3827</c:v>
                </c:pt>
                <c:pt idx="3828">
                  <c:v>3828</c:v>
                </c:pt>
                <c:pt idx="3829">
                  <c:v>3829</c:v>
                </c:pt>
                <c:pt idx="3830">
                  <c:v>3830</c:v>
                </c:pt>
                <c:pt idx="3831">
                  <c:v>3831</c:v>
                </c:pt>
                <c:pt idx="3832">
                  <c:v>3832</c:v>
                </c:pt>
                <c:pt idx="3833">
                  <c:v>3833</c:v>
                </c:pt>
                <c:pt idx="3834">
                  <c:v>3834</c:v>
                </c:pt>
                <c:pt idx="3835">
                  <c:v>3835</c:v>
                </c:pt>
                <c:pt idx="3836">
                  <c:v>3836</c:v>
                </c:pt>
                <c:pt idx="3837">
                  <c:v>3837</c:v>
                </c:pt>
                <c:pt idx="3838">
                  <c:v>3838</c:v>
                </c:pt>
                <c:pt idx="3839">
                  <c:v>3839</c:v>
                </c:pt>
                <c:pt idx="3840">
                  <c:v>3840</c:v>
                </c:pt>
                <c:pt idx="3841">
                  <c:v>3841</c:v>
                </c:pt>
                <c:pt idx="3842">
                  <c:v>3842</c:v>
                </c:pt>
                <c:pt idx="3843">
                  <c:v>3843</c:v>
                </c:pt>
                <c:pt idx="3844">
                  <c:v>3844</c:v>
                </c:pt>
                <c:pt idx="3845">
                  <c:v>3845</c:v>
                </c:pt>
                <c:pt idx="3846">
                  <c:v>3846</c:v>
                </c:pt>
                <c:pt idx="3847">
                  <c:v>3847</c:v>
                </c:pt>
                <c:pt idx="3848">
                  <c:v>3848</c:v>
                </c:pt>
                <c:pt idx="3849">
                  <c:v>3849</c:v>
                </c:pt>
                <c:pt idx="3850">
                  <c:v>3850</c:v>
                </c:pt>
                <c:pt idx="3851">
                  <c:v>3851</c:v>
                </c:pt>
                <c:pt idx="3852">
                  <c:v>3852</c:v>
                </c:pt>
                <c:pt idx="3853">
                  <c:v>3853</c:v>
                </c:pt>
                <c:pt idx="3854">
                  <c:v>3854</c:v>
                </c:pt>
                <c:pt idx="3855">
                  <c:v>3855</c:v>
                </c:pt>
                <c:pt idx="3856">
                  <c:v>3856</c:v>
                </c:pt>
                <c:pt idx="3857">
                  <c:v>3857</c:v>
                </c:pt>
                <c:pt idx="3858">
                  <c:v>3858</c:v>
                </c:pt>
                <c:pt idx="3859">
                  <c:v>3859</c:v>
                </c:pt>
                <c:pt idx="3860">
                  <c:v>3860</c:v>
                </c:pt>
                <c:pt idx="3861">
                  <c:v>3861</c:v>
                </c:pt>
                <c:pt idx="3862">
                  <c:v>3862</c:v>
                </c:pt>
                <c:pt idx="3863">
                  <c:v>3863</c:v>
                </c:pt>
                <c:pt idx="3864">
                  <c:v>3864</c:v>
                </c:pt>
                <c:pt idx="3865">
                  <c:v>3865</c:v>
                </c:pt>
                <c:pt idx="3866">
                  <c:v>3866</c:v>
                </c:pt>
                <c:pt idx="3867">
                  <c:v>3867</c:v>
                </c:pt>
                <c:pt idx="3868">
                  <c:v>3868</c:v>
                </c:pt>
                <c:pt idx="3869">
                  <c:v>3869</c:v>
                </c:pt>
                <c:pt idx="3870">
                  <c:v>3870</c:v>
                </c:pt>
                <c:pt idx="3871">
                  <c:v>3871</c:v>
                </c:pt>
                <c:pt idx="3872">
                  <c:v>3872</c:v>
                </c:pt>
                <c:pt idx="3873">
                  <c:v>3873</c:v>
                </c:pt>
                <c:pt idx="3874">
                  <c:v>3874</c:v>
                </c:pt>
                <c:pt idx="3875">
                  <c:v>3875</c:v>
                </c:pt>
                <c:pt idx="3876">
                  <c:v>3876</c:v>
                </c:pt>
                <c:pt idx="3877">
                  <c:v>3877</c:v>
                </c:pt>
                <c:pt idx="3878">
                  <c:v>3878</c:v>
                </c:pt>
                <c:pt idx="3879">
                  <c:v>3879</c:v>
                </c:pt>
                <c:pt idx="3880">
                  <c:v>3880</c:v>
                </c:pt>
                <c:pt idx="3881">
                  <c:v>3881</c:v>
                </c:pt>
                <c:pt idx="3882">
                  <c:v>3882</c:v>
                </c:pt>
                <c:pt idx="3883">
                  <c:v>3883</c:v>
                </c:pt>
                <c:pt idx="3884">
                  <c:v>3884</c:v>
                </c:pt>
                <c:pt idx="3885">
                  <c:v>3885</c:v>
                </c:pt>
                <c:pt idx="3886">
                  <c:v>3886</c:v>
                </c:pt>
                <c:pt idx="3887">
                  <c:v>3887</c:v>
                </c:pt>
                <c:pt idx="3888">
                  <c:v>3888</c:v>
                </c:pt>
                <c:pt idx="3889">
                  <c:v>3889</c:v>
                </c:pt>
                <c:pt idx="3890">
                  <c:v>3890</c:v>
                </c:pt>
                <c:pt idx="3891">
                  <c:v>3891</c:v>
                </c:pt>
                <c:pt idx="3892">
                  <c:v>3892</c:v>
                </c:pt>
                <c:pt idx="3893">
                  <c:v>3893</c:v>
                </c:pt>
                <c:pt idx="3894">
                  <c:v>3894</c:v>
                </c:pt>
                <c:pt idx="3895">
                  <c:v>3895</c:v>
                </c:pt>
                <c:pt idx="3896">
                  <c:v>3896</c:v>
                </c:pt>
                <c:pt idx="3897">
                  <c:v>3897</c:v>
                </c:pt>
                <c:pt idx="3898">
                  <c:v>3898</c:v>
                </c:pt>
                <c:pt idx="3899">
                  <c:v>3899</c:v>
                </c:pt>
                <c:pt idx="3900">
                  <c:v>3900</c:v>
                </c:pt>
                <c:pt idx="3901">
                  <c:v>3901</c:v>
                </c:pt>
                <c:pt idx="3902">
                  <c:v>3902</c:v>
                </c:pt>
                <c:pt idx="3903">
                  <c:v>3903</c:v>
                </c:pt>
                <c:pt idx="3904">
                  <c:v>3904</c:v>
                </c:pt>
                <c:pt idx="3905">
                  <c:v>3905</c:v>
                </c:pt>
                <c:pt idx="3906">
                  <c:v>3906</c:v>
                </c:pt>
                <c:pt idx="3907">
                  <c:v>3907</c:v>
                </c:pt>
                <c:pt idx="3908">
                  <c:v>3908</c:v>
                </c:pt>
                <c:pt idx="3909">
                  <c:v>3909</c:v>
                </c:pt>
                <c:pt idx="3910">
                  <c:v>3910</c:v>
                </c:pt>
                <c:pt idx="3911">
                  <c:v>3911</c:v>
                </c:pt>
                <c:pt idx="3912">
                  <c:v>3912</c:v>
                </c:pt>
                <c:pt idx="3913">
                  <c:v>3913</c:v>
                </c:pt>
                <c:pt idx="3914">
                  <c:v>3914</c:v>
                </c:pt>
                <c:pt idx="3915">
                  <c:v>3915</c:v>
                </c:pt>
                <c:pt idx="3916">
                  <c:v>3916</c:v>
                </c:pt>
                <c:pt idx="3917">
                  <c:v>3917</c:v>
                </c:pt>
                <c:pt idx="3918">
                  <c:v>3918</c:v>
                </c:pt>
                <c:pt idx="3919">
                  <c:v>3919</c:v>
                </c:pt>
                <c:pt idx="3920">
                  <c:v>3920</c:v>
                </c:pt>
                <c:pt idx="3921">
                  <c:v>3921</c:v>
                </c:pt>
                <c:pt idx="3922">
                  <c:v>3922</c:v>
                </c:pt>
                <c:pt idx="3923">
                  <c:v>3923</c:v>
                </c:pt>
                <c:pt idx="3924">
                  <c:v>3924</c:v>
                </c:pt>
                <c:pt idx="3925">
                  <c:v>3925</c:v>
                </c:pt>
                <c:pt idx="3926">
                  <c:v>3926</c:v>
                </c:pt>
                <c:pt idx="3927">
                  <c:v>3927</c:v>
                </c:pt>
                <c:pt idx="3928">
                  <c:v>3928</c:v>
                </c:pt>
                <c:pt idx="3929">
                  <c:v>3929</c:v>
                </c:pt>
                <c:pt idx="3930">
                  <c:v>3930</c:v>
                </c:pt>
                <c:pt idx="3931">
                  <c:v>3931</c:v>
                </c:pt>
                <c:pt idx="3932">
                  <c:v>3932</c:v>
                </c:pt>
                <c:pt idx="3933">
                  <c:v>3933</c:v>
                </c:pt>
                <c:pt idx="3934">
                  <c:v>3934</c:v>
                </c:pt>
                <c:pt idx="3935">
                  <c:v>3935</c:v>
                </c:pt>
                <c:pt idx="3936">
                  <c:v>3936</c:v>
                </c:pt>
                <c:pt idx="3937">
                  <c:v>3937</c:v>
                </c:pt>
                <c:pt idx="3938">
                  <c:v>3938</c:v>
                </c:pt>
                <c:pt idx="3939">
                  <c:v>3939</c:v>
                </c:pt>
                <c:pt idx="3940">
                  <c:v>3940</c:v>
                </c:pt>
                <c:pt idx="3941">
                  <c:v>3941</c:v>
                </c:pt>
                <c:pt idx="3942">
                  <c:v>3942</c:v>
                </c:pt>
                <c:pt idx="3943">
                  <c:v>3943</c:v>
                </c:pt>
                <c:pt idx="3944">
                  <c:v>3944</c:v>
                </c:pt>
                <c:pt idx="3945">
                  <c:v>3945</c:v>
                </c:pt>
                <c:pt idx="3946">
                  <c:v>3946</c:v>
                </c:pt>
                <c:pt idx="3947">
                  <c:v>3947</c:v>
                </c:pt>
                <c:pt idx="3948">
                  <c:v>3948</c:v>
                </c:pt>
                <c:pt idx="3949">
                  <c:v>3949</c:v>
                </c:pt>
                <c:pt idx="3950">
                  <c:v>3950</c:v>
                </c:pt>
                <c:pt idx="3951">
                  <c:v>3951</c:v>
                </c:pt>
                <c:pt idx="3952">
                  <c:v>3952</c:v>
                </c:pt>
                <c:pt idx="3953">
                  <c:v>3953</c:v>
                </c:pt>
                <c:pt idx="3954">
                  <c:v>3954</c:v>
                </c:pt>
                <c:pt idx="3955">
                  <c:v>3955</c:v>
                </c:pt>
                <c:pt idx="3956">
                  <c:v>3956</c:v>
                </c:pt>
                <c:pt idx="3957">
                  <c:v>3957</c:v>
                </c:pt>
                <c:pt idx="3958">
                  <c:v>3958</c:v>
                </c:pt>
                <c:pt idx="3959">
                  <c:v>3959</c:v>
                </c:pt>
                <c:pt idx="3960">
                  <c:v>3960</c:v>
                </c:pt>
                <c:pt idx="3961">
                  <c:v>3961</c:v>
                </c:pt>
                <c:pt idx="3962">
                  <c:v>3962</c:v>
                </c:pt>
                <c:pt idx="3963">
                  <c:v>3963</c:v>
                </c:pt>
                <c:pt idx="3964">
                  <c:v>3964</c:v>
                </c:pt>
                <c:pt idx="3965">
                  <c:v>3965</c:v>
                </c:pt>
                <c:pt idx="3966">
                  <c:v>3966</c:v>
                </c:pt>
                <c:pt idx="3967">
                  <c:v>3967</c:v>
                </c:pt>
                <c:pt idx="3968">
                  <c:v>3968</c:v>
                </c:pt>
                <c:pt idx="3969">
                  <c:v>3969</c:v>
                </c:pt>
                <c:pt idx="3970">
                  <c:v>3970</c:v>
                </c:pt>
                <c:pt idx="3971">
                  <c:v>3971</c:v>
                </c:pt>
                <c:pt idx="3972">
                  <c:v>3972</c:v>
                </c:pt>
                <c:pt idx="3973">
                  <c:v>3973</c:v>
                </c:pt>
                <c:pt idx="3974">
                  <c:v>3974</c:v>
                </c:pt>
                <c:pt idx="3975">
                  <c:v>3975</c:v>
                </c:pt>
                <c:pt idx="3976">
                  <c:v>3976</c:v>
                </c:pt>
                <c:pt idx="3977">
                  <c:v>3977</c:v>
                </c:pt>
                <c:pt idx="3978">
                  <c:v>3978</c:v>
                </c:pt>
                <c:pt idx="3979">
                  <c:v>3979</c:v>
                </c:pt>
                <c:pt idx="3980">
                  <c:v>3980</c:v>
                </c:pt>
                <c:pt idx="3981">
                  <c:v>3981</c:v>
                </c:pt>
                <c:pt idx="3982">
                  <c:v>3982</c:v>
                </c:pt>
                <c:pt idx="3983">
                  <c:v>3983</c:v>
                </c:pt>
                <c:pt idx="3984">
                  <c:v>3984</c:v>
                </c:pt>
                <c:pt idx="3985">
                  <c:v>3985</c:v>
                </c:pt>
                <c:pt idx="3986">
                  <c:v>3986</c:v>
                </c:pt>
                <c:pt idx="3987">
                  <c:v>3987</c:v>
                </c:pt>
                <c:pt idx="3988">
                  <c:v>3988</c:v>
                </c:pt>
                <c:pt idx="3989">
                  <c:v>3989</c:v>
                </c:pt>
                <c:pt idx="3990">
                  <c:v>3990</c:v>
                </c:pt>
                <c:pt idx="3991">
                  <c:v>3991</c:v>
                </c:pt>
                <c:pt idx="3992">
                  <c:v>3992</c:v>
                </c:pt>
                <c:pt idx="3993">
                  <c:v>3993</c:v>
                </c:pt>
                <c:pt idx="3994">
                  <c:v>3994</c:v>
                </c:pt>
                <c:pt idx="3995">
                  <c:v>3995</c:v>
                </c:pt>
                <c:pt idx="3996">
                  <c:v>3996</c:v>
                </c:pt>
                <c:pt idx="3997">
                  <c:v>3997</c:v>
                </c:pt>
                <c:pt idx="3998">
                  <c:v>3998</c:v>
                </c:pt>
                <c:pt idx="3999">
                  <c:v>3999</c:v>
                </c:pt>
                <c:pt idx="4000">
                  <c:v>4000</c:v>
                </c:pt>
                <c:pt idx="4001">
                  <c:v>4001</c:v>
                </c:pt>
                <c:pt idx="4002">
                  <c:v>4002</c:v>
                </c:pt>
                <c:pt idx="4003">
                  <c:v>4003</c:v>
                </c:pt>
                <c:pt idx="4004">
                  <c:v>4004</c:v>
                </c:pt>
                <c:pt idx="4005">
                  <c:v>4005</c:v>
                </c:pt>
                <c:pt idx="4006">
                  <c:v>4006</c:v>
                </c:pt>
                <c:pt idx="4007">
                  <c:v>4007</c:v>
                </c:pt>
                <c:pt idx="4008">
                  <c:v>4008</c:v>
                </c:pt>
                <c:pt idx="4009">
                  <c:v>4009</c:v>
                </c:pt>
                <c:pt idx="4010">
                  <c:v>4010</c:v>
                </c:pt>
                <c:pt idx="4011">
                  <c:v>4011</c:v>
                </c:pt>
                <c:pt idx="4012">
                  <c:v>4012</c:v>
                </c:pt>
                <c:pt idx="4013">
                  <c:v>4013</c:v>
                </c:pt>
                <c:pt idx="4014">
                  <c:v>4014</c:v>
                </c:pt>
                <c:pt idx="4015">
                  <c:v>4015</c:v>
                </c:pt>
                <c:pt idx="4016">
                  <c:v>4016</c:v>
                </c:pt>
                <c:pt idx="4017">
                  <c:v>4017</c:v>
                </c:pt>
                <c:pt idx="4018">
                  <c:v>4018</c:v>
                </c:pt>
                <c:pt idx="4019">
                  <c:v>4019</c:v>
                </c:pt>
                <c:pt idx="4020">
                  <c:v>4020</c:v>
                </c:pt>
                <c:pt idx="4021">
                  <c:v>4021</c:v>
                </c:pt>
                <c:pt idx="4022">
                  <c:v>4022</c:v>
                </c:pt>
                <c:pt idx="4023">
                  <c:v>4023</c:v>
                </c:pt>
                <c:pt idx="4024">
                  <c:v>4024</c:v>
                </c:pt>
                <c:pt idx="4025">
                  <c:v>4025</c:v>
                </c:pt>
                <c:pt idx="4026">
                  <c:v>4026</c:v>
                </c:pt>
                <c:pt idx="4027">
                  <c:v>4027</c:v>
                </c:pt>
                <c:pt idx="4028">
                  <c:v>4028</c:v>
                </c:pt>
                <c:pt idx="4029">
                  <c:v>4029</c:v>
                </c:pt>
                <c:pt idx="4030">
                  <c:v>4030</c:v>
                </c:pt>
                <c:pt idx="4031">
                  <c:v>4031</c:v>
                </c:pt>
                <c:pt idx="4032">
                  <c:v>4032</c:v>
                </c:pt>
                <c:pt idx="4033">
                  <c:v>4033</c:v>
                </c:pt>
                <c:pt idx="4034">
                  <c:v>4034</c:v>
                </c:pt>
                <c:pt idx="4035">
                  <c:v>4035</c:v>
                </c:pt>
                <c:pt idx="4036">
                  <c:v>4036</c:v>
                </c:pt>
                <c:pt idx="4037">
                  <c:v>4037</c:v>
                </c:pt>
                <c:pt idx="4038">
                  <c:v>4038</c:v>
                </c:pt>
                <c:pt idx="4039">
                  <c:v>4039</c:v>
                </c:pt>
                <c:pt idx="4040">
                  <c:v>4040</c:v>
                </c:pt>
                <c:pt idx="4041">
                  <c:v>4041</c:v>
                </c:pt>
                <c:pt idx="4042">
                  <c:v>4042</c:v>
                </c:pt>
                <c:pt idx="4043">
                  <c:v>4043</c:v>
                </c:pt>
                <c:pt idx="4044">
                  <c:v>4044</c:v>
                </c:pt>
                <c:pt idx="4045">
                  <c:v>4045</c:v>
                </c:pt>
                <c:pt idx="4046">
                  <c:v>4046</c:v>
                </c:pt>
                <c:pt idx="4047">
                  <c:v>4047</c:v>
                </c:pt>
                <c:pt idx="4048">
                  <c:v>4048</c:v>
                </c:pt>
                <c:pt idx="4049">
                  <c:v>4049</c:v>
                </c:pt>
                <c:pt idx="4050">
                  <c:v>4050</c:v>
                </c:pt>
                <c:pt idx="4051">
                  <c:v>4051</c:v>
                </c:pt>
                <c:pt idx="4052">
                  <c:v>4052</c:v>
                </c:pt>
                <c:pt idx="4053">
                  <c:v>4053</c:v>
                </c:pt>
                <c:pt idx="4054">
                  <c:v>4054</c:v>
                </c:pt>
                <c:pt idx="4055">
                  <c:v>4055</c:v>
                </c:pt>
                <c:pt idx="4056">
                  <c:v>4056</c:v>
                </c:pt>
                <c:pt idx="4057">
                  <c:v>4057</c:v>
                </c:pt>
                <c:pt idx="4058">
                  <c:v>4058</c:v>
                </c:pt>
                <c:pt idx="4059">
                  <c:v>4059</c:v>
                </c:pt>
                <c:pt idx="4060">
                  <c:v>4060</c:v>
                </c:pt>
                <c:pt idx="4061">
                  <c:v>4061</c:v>
                </c:pt>
                <c:pt idx="4062">
                  <c:v>4062</c:v>
                </c:pt>
                <c:pt idx="4063">
                  <c:v>4063</c:v>
                </c:pt>
                <c:pt idx="4064">
                  <c:v>4064</c:v>
                </c:pt>
                <c:pt idx="4065">
                  <c:v>4065</c:v>
                </c:pt>
                <c:pt idx="4066">
                  <c:v>4066</c:v>
                </c:pt>
                <c:pt idx="4067">
                  <c:v>4067</c:v>
                </c:pt>
                <c:pt idx="4068">
                  <c:v>4068</c:v>
                </c:pt>
                <c:pt idx="4069">
                  <c:v>4069</c:v>
                </c:pt>
                <c:pt idx="4070">
                  <c:v>4070</c:v>
                </c:pt>
                <c:pt idx="4071">
                  <c:v>4071</c:v>
                </c:pt>
                <c:pt idx="4072">
                  <c:v>4072</c:v>
                </c:pt>
                <c:pt idx="4073">
                  <c:v>4073</c:v>
                </c:pt>
                <c:pt idx="4074">
                  <c:v>4074</c:v>
                </c:pt>
                <c:pt idx="4075">
                  <c:v>4075</c:v>
                </c:pt>
                <c:pt idx="4076">
                  <c:v>4076</c:v>
                </c:pt>
                <c:pt idx="4077">
                  <c:v>4077</c:v>
                </c:pt>
                <c:pt idx="4078">
                  <c:v>4078</c:v>
                </c:pt>
                <c:pt idx="4079">
                  <c:v>4079</c:v>
                </c:pt>
                <c:pt idx="4080">
                  <c:v>4080</c:v>
                </c:pt>
                <c:pt idx="4081">
                  <c:v>4081</c:v>
                </c:pt>
                <c:pt idx="4082">
                  <c:v>4082</c:v>
                </c:pt>
                <c:pt idx="4083">
                  <c:v>4083</c:v>
                </c:pt>
                <c:pt idx="4084">
                  <c:v>4084</c:v>
                </c:pt>
                <c:pt idx="4085">
                  <c:v>4085</c:v>
                </c:pt>
                <c:pt idx="4086">
                  <c:v>4086</c:v>
                </c:pt>
                <c:pt idx="4087">
                  <c:v>4087</c:v>
                </c:pt>
                <c:pt idx="4088">
                  <c:v>4088</c:v>
                </c:pt>
                <c:pt idx="4089">
                  <c:v>4089</c:v>
                </c:pt>
                <c:pt idx="4090">
                  <c:v>4090</c:v>
                </c:pt>
                <c:pt idx="4091">
                  <c:v>4091</c:v>
                </c:pt>
                <c:pt idx="4092">
                  <c:v>4092</c:v>
                </c:pt>
                <c:pt idx="4093">
                  <c:v>4093</c:v>
                </c:pt>
                <c:pt idx="4094">
                  <c:v>4094</c:v>
                </c:pt>
                <c:pt idx="4095">
                  <c:v>4095</c:v>
                </c:pt>
                <c:pt idx="4096">
                  <c:v>4096</c:v>
                </c:pt>
                <c:pt idx="4097">
                  <c:v>4097</c:v>
                </c:pt>
                <c:pt idx="4098">
                  <c:v>4098</c:v>
                </c:pt>
                <c:pt idx="4099">
                  <c:v>4099</c:v>
                </c:pt>
                <c:pt idx="4100">
                  <c:v>4100</c:v>
                </c:pt>
                <c:pt idx="4101">
                  <c:v>4101</c:v>
                </c:pt>
                <c:pt idx="4102">
                  <c:v>4102</c:v>
                </c:pt>
                <c:pt idx="4103">
                  <c:v>4103</c:v>
                </c:pt>
                <c:pt idx="4104">
                  <c:v>4104</c:v>
                </c:pt>
                <c:pt idx="4105">
                  <c:v>4105</c:v>
                </c:pt>
                <c:pt idx="4106">
                  <c:v>4106</c:v>
                </c:pt>
                <c:pt idx="4107">
                  <c:v>4107</c:v>
                </c:pt>
                <c:pt idx="4108">
                  <c:v>4108</c:v>
                </c:pt>
                <c:pt idx="4109">
                  <c:v>4109</c:v>
                </c:pt>
                <c:pt idx="4110">
                  <c:v>4110</c:v>
                </c:pt>
                <c:pt idx="4111">
                  <c:v>4111</c:v>
                </c:pt>
                <c:pt idx="4112">
                  <c:v>4112</c:v>
                </c:pt>
                <c:pt idx="4113">
                  <c:v>4113</c:v>
                </c:pt>
                <c:pt idx="4114">
                  <c:v>4114</c:v>
                </c:pt>
                <c:pt idx="4115">
                  <c:v>4115</c:v>
                </c:pt>
                <c:pt idx="4116">
                  <c:v>4116</c:v>
                </c:pt>
                <c:pt idx="4117">
                  <c:v>4117</c:v>
                </c:pt>
                <c:pt idx="4118">
                  <c:v>4118</c:v>
                </c:pt>
                <c:pt idx="4119">
                  <c:v>4119</c:v>
                </c:pt>
                <c:pt idx="4120">
                  <c:v>4120</c:v>
                </c:pt>
                <c:pt idx="4121">
                  <c:v>4121</c:v>
                </c:pt>
                <c:pt idx="4122">
                  <c:v>4122</c:v>
                </c:pt>
                <c:pt idx="4123">
                  <c:v>4123</c:v>
                </c:pt>
                <c:pt idx="4124">
                  <c:v>4124</c:v>
                </c:pt>
                <c:pt idx="4125">
                  <c:v>4125</c:v>
                </c:pt>
                <c:pt idx="4126">
                  <c:v>4126</c:v>
                </c:pt>
                <c:pt idx="4127">
                  <c:v>4127</c:v>
                </c:pt>
                <c:pt idx="4128">
                  <c:v>4128</c:v>
                </c:pt>
                <c:pt idx="4129">
                  <c:v>4129</c:v>
                </c:pt>
                <c:pt idx="4130">
                  <c:v>4130</c:v>
                </c:pt>
                <c:pt idx="4131">
                  <c:v>4131</c:v>
                </c:pt>
                <c:pt idx="4132">
                  <c:v>4132</c:v>
                </c:pt>
                <c:pt idx="4133">
                  <c:v>4133</c:v>
                </c:pt>
                <c:pt idx="4134">
                  <c:v>4134</c:v>
                </c:pt>
                <c:pt idx="4135">
                  <c:v>4135</c:v>
                </c:pt>
                <c:pt idx="4136">
                  <c:v>4136</c:v>
                </c:pt>
                <c:pt idx="4137">
                  <c:v>4137</c:v>
                </c:pt>
                <c:pt idx="4138">
                  <c:v>4138</c:v>
                </c:pt>
                <c:pt idx="4139">
                  <c:v>4139</c:v>
                </c:pt>
                <c:pt idx="4140">
                  <c:v>4140</c:v>
                </c:pt>
                <c:pt idx="4141">
                  <c:v>4141</c:v>
                </c:pt>
                <c:pt idx="4142">
                  <c:v>4142</c:v>
                </c:pt>
                <c:pt idx="4143">
                  <c:v>4143</c:v>
                </c:pt>
                <c:pt idx="4144">
                  <c:v>4144</c:v>
                </c:pt>
                <c:pt idx="4145">
                  <c:v>4145</c:v>
                </c:pt>
                <c:pt idx="4146">
                  <c:v>4146</c:v>
                </c:pt>
                <c:pt idx="4147">
                  <c:v>4147</c:v>
                </c:pt>
                <c:pt idx="4148">
                  <c:v>4148</c:v>
                </c:pt>
                <c:pt idx="4149">
                  <c:v>4149</c:v>
                </c:pt>
                <c:pt idx="4150">
                  <c:v>4150</c:v>
                </c:pt>
                <c:pt idx="4151">
                  <c:v>4151</c:v>
                </c:pt>
                <c:pt idx="4152">
                  <c:v>4152</c:v>
                </c:pt>
                <c:pt idx="4153">
                  <c:v>4153</c:v>
                </c:pt>
                <c:pt idx="4154">
                  <c:v>4154</c:v>
                </c:pt>
                <c:pt idx="4155">
                  <c:v>4155</c:v>
                </c:pt>
                <c:pt idx="4156">
                  <c:v>4156</c:v>
                </c:pt>
                <c:pt idx="4157">
                  <c:v>4157</c:v>
                </c:pt>
                <c:pt idx="4158">
                  <c:v>4158</c:v>
                </c:pt>
                <c:pt idx="4159">
                  <c:v>4159</c:v>
                </c:pt>
                <c:pt idx="4160">
                  <c:v>4160</c:v>
                </c:pt>
                <c:pt idx="4161">
                  <c:v>4161</c:v>
                </c:pt>
                <c:pt idx="4162">
                  <c:v>4162</c:v>
                </c:pt>
                <c:pt idx="4163">
                  <c:v>4163</c:v>
                </c:pt>
                <c:pt idx="4164">
                  <c:v>4164</c:v>
                </c:pt>
                <c:pt idx="4165">
                  <c:v>4165</c:v>
                </c:pt>
                <c:pt idx="4166">
                  <c:v>4166</c:v>
                </c:pt>
                <c:pt idx="4167">
                  <c:v>4167</c:v>
                </c:pt>
                <c:pt idx="4168">
                  <c:v>4168</c:v>
                </c:pt>
                <c:pt idx="4169">
                  <c:v>4169</c:v>
                </c:pt>
                <c:pt idx="4170">
                  <c:v>4170</c:v>
                </c:pt>
                <c:pt idx="4171">
                  <c:v>4171</c:v>
                </c:pt>
                <c:pt idx="4172">
                  <c:v>4172</c:v>
                </c:pt>
                <c:pt idx="4173">
                  <c:v>4173</c:v>
                </c:pt>
                <c:pt idx="4174">
                  <c:v>4174</c:v>
                </c:pt>
                <c:pt idx="4175">
                  <c:v>4175</c:v>
                </c:pt>
                <c:pt idx="4176">
                  <c:v>4176</c:v>
                </c:pt>
                <c:pt idx="4177">
                  <c:v>4177</c:v>
                </c:pt>
                <c:pt idx="4178">
                  <c:v>4178</c:v>
                </c:pt>
                <c:pt idx="4179">
                  <c:v>4179</c:v>
                </c:pt>
                <c:pt idx="4180">
                  <c:v>4180</c:v>
                </c:pt>
                <c:pt idx="4181">
                  <c:v>4181</c:v>
                </c:pt>
                <c:pt idx="4182">
                  <c:v>4182</c:v>
                </c:pt>
                <c:pt idx="4183">
                  <c:v>4183</c:v>
                </c:pt>
                <c:pt idx="4184">
                  <c:v>4184</c:v>
                </c:pt>
                <c:pt idx="4185">
                  <c:v>4185</c:v>
                </c:pt>
                <c:pt idx="4186">
                  <c:v>4186</c:v>
                </c:pt>
                <c:pt idx="4187">
                  <c:v>4187</c:v>
                </c:pt>
                <c:pt idx="4188">
                  <c:v>4188</c:v>
                </c:pt>
                <c:pt idx="4189">
                  <c:v>4189</c:v>
                </c:pt>
                <c:pt idx="4190">
                  <c:v>4190</c:v>
                </c:pt>
                <c:pt idx="4191">
                  <c:v>4191</c:v>
                </c:pt>
                <c:pt idx="4192">
                  <c:v>4192</c:v>
                </c:pt>
                <c:pt idx="4193">
                  <c:v>4193</c:v>
                </c:pt>
                <c:pt idx="4194">
                  <c:v>4194</c:v>
                </c:pt>
                <c:pt idx="4195">
                  <c:v>4195</c:v>
                </c:pt>
                <c:pt idx="4196">
                  <c:v>4196</c:v>
                </c:pt>
                <c:pt idx="4197">
                  <c:v>4197</c:v>
                </c:pt>
                <c:pt idx="4198">
                  <c:v>4198</c:v>
                </c:pt>
                <c:pt idx="4199">
                  <c:v>4199</c:v>
                </c:pt>
                <c:pt idx="4200">
                  <c:v>4200</c:v>
                </c:pt>
                <c:pt idx="4201">
                  <c:v>4201</c:v>
                </c:pt>
                <c:pt idx="4202">
                  <c:v>4202</c:v>
                </c:pt>
                <c:pt idx="4203">
                  <c:v>4203</c:v>
                </c:pt>
                <c:pt idx="4204">
                  <c:v>4204</c:v>
                </c:pt>
                <c:pt idx="4205">
                  <c:v>4205</c:v>
                </c:pt>
                <c:pt idx="4206">
                  <c:v>4206</c:v>
                </c:pt>
                <c:pt idx="4207">
                  <c:v>4207</c:v>
                </c:pt>
                <c:pt idx="4208">
                  <c:v>4208</c:v>
                </c:pt>
                <c:pt idx="4209">
                  <c:v>4209</c:v>
                </c:pt>
                <c:pt idx="4210">
                  <c:v>4210</c:v>
                </c:pt>
                <c:pt idx="4211">
                  <c:v>4211</c:v>
                </c:pt>
                <c:pt idx="4212">
                  <c:v>4212</c:v>
                </c:pt>
                <c:pt idx="4213">
                  <c:v>4213</c:v>
                </c:pt>
                <c:pt idx="4214">
                  <c:v>4214</c:v>
                </c:pt>
                <c:pt idx="4215">
                  <c:v>4215</c:v>
                </c:pt>
                <c:pt idx="4216">
                  <c:v>4216</c:v>
                </c:pt>
                <c:pt idx="4217">
                  <c:v>4217</c:v>
                </c:pt>
                <c:pt idx="4218">
                  <c:v>4218</c:v>
                </c:pt>
                <c:pt idx="4219">
                  <c:v>4219</c:v>
                </c:pt>
                <c:pt idx="4220">
                  <c:v>4220</c:v>
                </c:pt>
                <c:pt idx="4221">
                  <c:v>4221</c:v>
                </c:pt>
                <c:pt idx="4222">
                  <c:v>4222</c:v>
                </c:pt>
                <c:pt idx="4223">
                  <c:v>4223</c:v>
                </c:pt>
                <c:pt idx="4224">
                  <c:v>4224</c:v>
                </c:pt>
                <c:pt idx="4225">
                  <c:v>4225</c:v>
                </c:pt>
                <c:pt idx="4226">
                  <c:v>4226</c:v>
                </c:pt>
                <c:pt idx="4227">
                  <c:v>4227</c:v>
                </c:pt>
                <c:pt idx="4228">
                  <c:v>4228</c:v>
                </c:pt>
                <c:pt idx="4229">
                  <c:v>4229</c:v>
                </c:pt>
                <c:pt idx="4230">
                  <c:v>4230</c:v>
                </c:pt>
                <c:pt idx="4231">
                  <c:v>4231</c:v>
                </c:pt>
                <c:pt idx="4232">
                  <c:v>4232</c:v>
                </c:pt>
                <c:pt idx="4233">
                  <c:v>4233</c:v>
                </c:pt>
                <c:pt idx="4234">
                  <c:v>4234</c:v>
                </c:pt>
                <c:pt idx="4235">
                  <c:v>4235</c:v>
                </c:pt>
                <c:pt idx="4236">
                  <c:v>4236</c:v>
                </c:pt>
                <c:pt idx="4237">
                  <c:v>4237</c:v>
                </c:pt>
                <c:pt idx="4238">
                  <c:v>4238</c:v>
                </c:pt>
                <c:pt idx="4239">
                  <c:v>4239</c:v>
                </c:pt>
                <c:pt idx="4240">
                  <c:v>4240</c:v>
                </c:pt>
                <c:pt idx="4241">
                  <c:v>4241</c:v>
                </c:pt>
                <c:pt idx="4242">
                  <c:v>4242</c:v>
                </c:pt>
                <c:pt idx="4243">
                  <c:v>4243</c:v>
                </c:pt>
                <c:pt idx="4244">
                  <c:v>4244</c:v>
                </c:pt>
                <c:pt idx="4245">
                  <c:v>4245</c:v>
                </c:pt>
                <c:pt idx="4246">
                  <c:v>4246</c:v>
                </c:pt>
                <c:pt idx="4247">
                  <c:v>4247</c:v>
                </c:pt>
                <c:pt idx="4248">
                  <c:v>4248</c:v>
                </c:pt>
                <c:pt idx="4249">
                  <c:v>4249</c:v>
                </c:pt>
                <c:pt idx="4250">
                  <c:v>4250</c:v>
                </c:pt>
                <c:pt idx="4251">
                  <c:v>4251</c:v>
                </c:pt>
                <c:pt idx="4252">
                  <c:v>4252</c:v>
                </c:pt>
                <c:pt idx="4253">
                  <c:v>4253</c:v>
                </c:pt>
                <c:pt idx="4254">
                  <c:v>4254</c:v>
                </c:pt>
                <c:pt idx="4255">
                  <c:v>4255</c:v>
                </c:pt>
                <c:pt idx="4256">
                  <c:v>4256</c:v>
                </c:pt>
                <c:pt idx="4257">
                  <c:v>4257</c:v>
                </c:pt>
                <c:pt idx="4258">
                  <c:v>4258</c:v>
                </c:pt>
                <c:pt idx="4259">
                  <c:v>4259</c:v>
                </c:pt>
                <c:pt idx="4260">
                  <c:v>4260</c:v>
                </c:pt>
                <c:pt idx="4261">
                  <c:v>4261</c:v>
                </c:pt>
                <c:pt idx="4262">
                  <c:v>4262</c:v>
                </c:pt>
                <c:pt idx="4263">
                  <c:v>4263</c:v>
                </c:pt>
                <c:pt idx="4264">
                  <c:v>4264</c:v>
                </c:pt>
                <c:pt idx="4265">
                  <c:v>4265</c:v>
                </c:pt>
                <c:pt idx="4266">
                  <c:v>4266</c:v>
                </c:pt>
                <c:pt idx="4267">
                  <c:v>4267</c:v>
                </c:pt>
                <c:pt idx="4268">
                  <c:v>4268</c:v>
                </c:pt>
                <c:pt idx="4269">
                  <c:v>4269</c:v>
                </c:pt>
                <c:pt idx="4270">
                  <c:v>4270</c:v>
                </c:pt>
                <c:pt idx="4271">
                  <c:v>4271</c:v>
                </c:pt>
                <c:pt idx="4272">
                  <c:v>4272</c:v>
                </c:pt>
                <c:pt idx="4273">
                  <c:v>4273</c:v>
                </c:pt>
                <c:pt idx="4274">
                  <c:v>4274</c:v>
                </c:pt>
                <c:pt idx="4275">
                  <c:v>4275</c:v>
                </c:pt>
                <c:pt idx="4276">
                  <c:v>4276</c:v>
                </c:pt>
                <c:pt idx="4277">
                  <c:v>4277</c:v>
                </c:pt>
                <c:pt idx="4278">
                  <c:v>4278</c:v>
                </c:pt>
                <c:pt idx="4279">
                  <c:v>4279</c:v>
                </c:pt>
                <c:pt idx="4280">
                  <c:v>4280</c:v>
                </c:pt>
                <c:pt idx="4281">
                  <c:v>4281</c:v>
                </c:pt>
                <c:pt idx="4282">
                  <c:v>4282</c:v>
                </c:pt>
                <c:pt idx="4283">
                  <c:v>4283</c:v>
                </c:pt>
                <c:pt idx="4284">
                  <c:v>4284</c:v>
                </c:pt>
                <c:pt idx="4285">
                  <c:v>4285</c:v>
                </c:pt>
                <c:pt idx="4286">
                  <c:v>4286</c:v>
                </c:pt>
                <c:pt idx="4287">
                  <c:v>4287</c:v>
                </c:pt>
                <c:pt idx="4288">
                  <c:v>4288</c:v>
                </c:pt>
                <c:pt idx="4289">
                  <c:v>4289</c:v>
                </c:pt>
                <c:pt idx="4290">
                  <c:v>4290</c:v>
                </c:pt>
                <c:pt idx="4291">
                  <c:v>4291</c:v>
                </c:pt>
                <c:pt idx="4292">
                  <c:v>4292</c:v>
                </c:pt>
                <c:pt idx="4293">
                  <c:v>4293</c:v>
                </c:pt>
                <c:pt idx="4294">
                  <c:v>4294</c:v>
                </c:pt>
                <c:pt idx="4295">
                  <c:v>4295</c:v>
                </c:pt>
                <c:pt idx="4296">
                  <c:v>4296</c:v>
                </c:pt>
                <c:pt idx="4297">
                  <c:v>4297</c:v>
                </c:pt>
                <c:pt idx="4298">
                  <c:v>4298</c:v>
                </c:pt>
                <c:pt idx="4299">
                  <c:v>4299</c:v>
                </c:pt>
                <c:pt idx="4300">
                  <c:v>4300</c:v>
                </c:pt>
                <c:pt idx="4301">
                  <c:v>4301</c:v>
                </c:pt>
                <c:pt idx="4302">
                  <c:v>4302</c:v>
                </c:pt>
                <c:pt idx="4303">
                  <c:v>4303</c:v>
                </c:pt>
                <c:pt idx="4304">
                  <c:v>4304</c:v>
                </c:pt>
                <c:pt idx="4305">
                  <c:v>4305</c:v>
                </c:pt>
                <c:pt idx="4306">
                  <c:v>4306</c:v>
                </c:pt>
                <c:pt idx="4307">
                  <c:v>4307</c:v>
                </c:pt>
                <c:pt idx="4308">
                  <c:v>4308</c:v>
                </c:pt>
                <c:pt idx="4309">
                  <c:v>4309</c:v>
                </c:pt>
                <c:pt idx="4310">
                  <c:v>4310</c:v>
                </c:pt>
                <c:pt idx="4311">
                  <c:v>4311</c:v>
                </c:pt>
                <c:pt idx="4312">
                  <c:v>4312</c:v>
                </c:pt>
                <c:pt idx="4313">
                  <c:v>4313</c:v>
                </c:pt>
                <c:pt idx="4314">
                  <c:v>4314</c:v>
                </c:pt>
                <c:pt idx="4315">
                  <c:v>4315</c:v>
                </c:pt>
                <c:pt idx="4316">
                  <c:v>4316</c:v>
                </c:pt>
                <c:pt idx="4317">
                  <c:v>4317</c:v>
                </c:pt>
                <c:pt idx="4318">
                  <c:v>4318</c:v>
                </c:pt>
                <c:pt idx="4319">
                  <c:v>4319</c:v>
                </c:pt>
                <c:pt idx="4320">
                  <c:v>4320</c:v>
                </c:pt>
                <c:pt idx="4321">
                  <c:v>4321</c:v>
                </c:pt>
                <c:pt idx="4322">
                  <c:v>4322</c:v>
                </c:pt>
                <c:pt idx="4323">
                  <c:v>4323</c:v>
                </c:pt>
                <c:pt idx="4324">
                  <c:v>4324</c:v>
                </c:pt>
                <c:pt idx="4325">
                  <c:v>4325</c:v>
                </c:pt>
                <c:pt idx="4326">
                  <c:v>4326</c:v>
                </c:pt>
                <c:pt idx="4327">
                  <c:v>4327</c:v>
                </c:pt>
                <c:pt idx="4328">
                  <c:v>4328</c:v>
                </c:pt>
                <c:pt idx="4329">
                  <c:v>4329</c:v>
                </c:pt>
                <c:pt idx="4330">
                  <c:v>4330</c:v>
                </c:pt>
                <c:pt idx="4331">
                  <c:v>4331</c:v>
                </c:pt>
                <c:pt idx="4332">
                  <c:v>4332</c:v>
                </c:pt>
                <c:pt idx="4333">
                  <c:v>4333</c:v>
                </c:pt>
                <c:pt idx="4334">
                  <c:v>4334</c:v>
                </c:pt>
                <c:pt idx="4335">
                  <c:v>4335</c:v>
                </c:pt>
                <c:pt idx="4336">
                  <c:v>4336</c:v>
                </c:pt>
                <c:pt idx="4337">
                  <c:v>4337</c:v>
                </c:pt>
                <c:pt idx="4338">
                  <c:v>4338</c:v>
                </c:pt>
                <c:pt idx="4339">
                  <c:v>4339</c:v>
                </c:pt>
                <c:pt idx="4340">
                  <c:v>4340</c:v>
                </c:pt>
                <c:pt idx="4341">
                  <c:v>4341</c:v>
                </c:pt>
                <c:pt idx="4342">
                  <c:v>4342</c:v>
                </c:pt>
                <c:pt idx="4343">
                  <c:v>4343</c:v>
                </c:pt>
                <c:pt idx="4344">
                  <c:v>4344</c:v>
                </c:pt>
                <c:pt idx="4345">
                  <c:v>4345</c:v>
                </c:pt>
                <c:pt idx="4346">
                  <c:v>4346</c:v>
                </c:pt>
                <c:pt idx="4347">
                  <c:v>4347</c:v>
                </c:pt>
                <c:pt idx="4348">
                  <c:v>4348</c:v>
                </c:pt>
                <c:pt idx="4349">
                  <c:v>4349</c:v>
                </c:pt>
                <c:pt idx="4350">
                  <c:v>4350</c:v>
                </c:pt>
                <c:pt idx="4351">
                  <c:v>4351</c:v>
                </c:pt>
                <c:pt idx="4352">
                  <c:v>4352</c:v>
                </c:pt>
                <c:pt idx="4353">
                  <c:v>4353</c:v>
                </c:pt>
                <c:pt idx="4354">
                  <c:v>4354</c:v>
                </c:pt>
                <c:pt idx="4355">
                  <c:v>4355</c:v>
                </c:pt>
                <c:pt idx="4356">
                  <c:v>4356</c:v>
                </c:pt>
                <c:pt idx="4357">
                  <c:v>4357</c:v>
                </c:pt>
                <c:pt idx="4358">
                  <c:v>4358</c:v>
                </c:pt>
                <c:pt idx="4359">
                  <c:v>4359</c:v>
                </c:pt>
                <c:pt idx="4360">
                  <c:v>4360</c:v>
                </c:pt>
                <c:pt idx="4361">
                  <c:v>4361</c:v>
                </c:pt>
                <c:pt idx="4362">
                  <c:v>4362</c:v>
                </c:pt>
                <c:pt idx="4363">
                  <c:v>4363</c:v>
                </c:pt>
                <c:pt idx="4364">
                  <c:v>4364</c:v>
                </c:pt>
                <c:pt idx="4365">
                  <c:v>4365</c:v>
                </c:pt>
                <c:pt idx="4366">
                  <c:v>4366</c:v>
                </c:pt>
                <c:pt idx="4367">
                  <c:v>4367</c:v>
                </c:pt>
                <c:pt idx="4368">
                  <c:v>4368</c:v>
                </c:pt>
                <c:pt idx="4369">
                  <c:v>4369</c:v>
                </c:pt>
                <c:pt idx="4370">
                  <c:v>4370</c:v>
                </c:pt>
                <c:pt idx="4371">
                  <c:v>4371</c:v>
                </c:pt>
                <c:pt idx="4372">
                  <c:v>4372</c:v>
                </c:pt>
                <c:pt idx="4373">
                  <c:v>4373</c:v>
                </c:pt>
                <c:pt idx="4374">
                  <c:v>4374</c:v>
                </c:pt>
                <c:pt idx="4375">
                  <c:v>4375</c:v>
                </c:pt>
                <c:pt idx="4376">
                  <c:v>4376</c:v>
                </c:pt>
                <c:pt idx="4377">
                  <c:v>4377</c:v>
                </c:pt>
                <c:pt idx="4378">
                  <c:v>4378</c:v>
                </c:pt>
                <c:pt idx="4379">
                  <c:v>4379</c:v>
                </c:pt>
                <c:pt idx="4380">
                  <c:v>4380</c:v>
                </c:pt>
                <c:pt idx="4381">
                  <c:v>4381</c:v>
                </c:pt>
                <c:pt idx="4382">
                  <c:v>4382</c:v>
                </c:pt>
                <c:pt idx="4383">
                  <c:v>4383</c:v>
                </c:pt>
                <c:pt idx="4384">
                  <c:v>4384</c:v>
                </c:pt>
                <c:pt idx="4385">
                  <c:v>4385</c:v>
                </c:pt>
                <c:pt idx="4386">
                  <c:v>4386</c:v>
                </c:pt>
                <c:pt idx="4387">
                  <c:v>4387</c:v>
                </c:pt>
                <c:pt idx="4388">
                  <c:v>4388</c:v>
                </c:pt>
                <c:pt idx="4389">
                  <c:v>4389</c:v>
                </c:pt>
                <c:pt idx="4390">
                  <c:v>4390</c:v>
                </c:pt>
                <c:pt idx="4391">
                  <c:v>4391</c:v>
                </c:pt>
                <c:pt idx="4392">
                  <c:v>4392</c:v>
                </c:pt>
                <c:pt idx="4393">
                  <c:v>4393</c:v>
                </c:pt>
                <c:pt idx="4394">
                  <c:v>4394</c:v>
                </c:pt>
                <c:pt idx="4395">
                  <c:v>4395</c:v>
                </c:pt>
                <c:pt idx="4396">
                  <c:v>4396</c:v>
                </c:pt>
                <c:pt idx="4397">
                  <c:v>4397</c:v>
                </c:pt>
                <c:pt idx="4398">
                  <c:v>4398</c:v>
                </c:pt>
                <c:pt idx="4399">
                  <c:v>4399</c:v>
                </c:pt>
                <c:pt idx="4400">
                  <c:v>4400</c:v>
                </c:pt>
                <c:pt idx="4401">
                  <c:v>4401</c:v>
                </c:pt>
                <c:pt idx="4402">
                  <c:v>4402</c:v>
                </c:pt>
                <c:pt idx="4403">
                  <c:v>4403</c:v>
                </c:pt>
                <c:pt idx="4404">
                  <c:v>4404</c:v>
                </c:pt>
                <c:pt idx="4405">
                  <c:v>4405</c:v>
                </c:pt>
                <c:pt idx="4406">
                  <c:v>4406</c:v>
                </c:pt>
                <c:pt idx="4407">
                  <c:v>4407</c:v>
                </c:pt>
                <c:pt idx="4408">
                  <c:v>4408</c:v>
                </c:pt>
                <c:pt idx="4409">
                  <c:v>4409</c:v>
                </c:pt>
                <c:pt idx="4410">
                  <c:v>4410</c:v>
                </c:pt>
                <c:pt idx="4411">
                  <c:v>4411</c:v>
                </c:pt>
                <c:pt idx="4412">
                  <c:v>4412</c:v>
                </c:pt>
                <c:pt idx="4413">
                  <c:v>4413</c:v>
                </c:pt>
                <c:pt idx="4414">
                  <c:v>4414</c:v>
                </c:pt>
                <c:pt idx="4415">
                  <c:v>4415</c:v>
                </c:pt>
                <c:pt idx="4416">
                  <c:v>4416</c:v>
                </c:pt>
                <c:pt idx="4417">
                  <c:v>4417</c:v>
                </c:pt>
                <c:pt idx="4418">
                  <c:v>4418</c:v>
                </c:pt>
                <c:pt idx="4419">
                  <c:v>4419</c:v>
                </c:pt>
                <c:pt idx="4420">
                  <c:v>4420</c:v>
                </c:pt>
                <c:pt idx="4421">
                  <c:v>4421</c:v>
                </c:pt>
                <c:pt idx="4422">
                  <c:v>4422</c:v>
                </c:pt>
                <c:pt idx="4423">
                  <c:v>4423</c:v>
                </c:pt>
                <c:pt idx="4424">
                  <c:v>4424</c:v>
                </c:pt>
                <c:pt idx="4425">
                  <c:v>4425</c:v>
                </c:pt>
                <c:pt idx="4426">
                  <c:v>4426</c:v>
                </c:pt>
                <c:pt idx="4427">
                  <c:v>4427</c:v>
                </c:pt>
                <c:pt idx="4428">
                  <c:v>4428</c:v>
                </c:pt>
                <c:pt idx="4429">
                  <c:v>4429</c:v>
                </c:pt>
                <c:pt idx="4430">
                  <c:v>4430</c:v>
                </c:pt>
                <c:pt idx="4431">
                  <c:v>4431</c:v>
                </c:pt>
                <c:pt idx="4432">
                  <c:v>4432</c:v>
                </c:pt>
                <c:pt idx="4433">
                  <c:v>4433</c:v>
                </c:pt>
                <c:pt idx="4434">
                  <c:v>4434</c:v>
                </c:pt>
                <c:pt idx="4435">
                  <c:v>4435</c:v>
                </c:pt>
                <c:pt idx="4436">
                  <c:v>4436</c:v>
                </c:pt>
                <c:pt idx="4437">
                  <c:v>4437</c:v>
                </c:pt>
                <c:pt idx="4438">
                  <c:v>4438</c:v>
                </c:pt>
                <c:pt idx="4439">
                  <c:v>4439</c:v>
                </c:pt>
                <c:pt idx="4440">
                  <c:v>4440</c:v>
                </c:pt>
                <c:pt idx="4441">
                  <c:v>4441</c:v>
                </c:pt>
                <c:pt idx="4442">
                  <c:v>4442</c:v>
                </c:pt>
                <c:pt idx="4443">
                  <c:v>4443</c:v>
                </c:pt>
                <c:pt idx="4444">
                  <c:v>4444</c:v>
                </c:pt>
                <c:pt idx="4445">
                  <c:v>4445</c:v>
                </c:pt>
                <c:pt idx="4446">
                  <c:v>4446</c:v>
                </c:pt>
                <c:pt idx="4447">
                  <c:v>4447</c:v>
                </c:pt>
                <c:pt idx="4448">
                  <c:v>4448</c:v>
                </c:pt>
                <c:pt idx="4449">
                  <c:v>4449</c:v>
                </c:pt>
                <c:pt idx="4450">
                  <c:v>4450</c:v>
                </c:pt>
                <c:pt idx="4451">
                  <c:v>4451</c:v>
                </c:pt>
                <c:pt idx="4452">
                  <c:v>4452</c:v>
                </c:pt>
                <c:pt idx="4453">
                  <c:v>4453</c:v>
                </c:pt>
                <c:pt idx="4454">
                  <c:v>4454</c:v>
                </c:pt>
                <c:pt idx="4455">
                  <c:v>4455</c:v>
                </c:pt>
                <c:pt idx="4456">
                  <c:v>4456</c:v>
                </c:pt>
                <c:pt idx="4457">
                  <c:v>4457</c:v>
                </c:pt>
                <c:pt idx="4458">
                  <c:v>4458</c:v>
                </c:pt>
                <c:pt idx="4459">
                  <c:v>4459</c:v>
                </c:pt>
                <c:pt idx="4460">
                  <c:v>4460</c:v>
                </c:pt>
                <c:pt idx="4461">
                  <c:v>4461</c:v>
                </c:pt>
                <c:pt idx="4462">
                  <c:v>4462</c:v>
                </c:pt>
                <c:pt idx="4463">
                  <c:v>4463</c:v>
                </c:pt>
                <c:pt idx="4464">
                  <c:v>4464</c:v>
                </c:pt>
                <c:pt idx="4465">
                  <c:v>4465</c:v>
                </c:pt>
                <c:pt idx="4466">
                  <c:v>4466</c:v>
                </c:pt>
                <c:pt idx="4467">
                  <c:v>4467</c:v>
                </c:pt>
                <c:pt idx="4468">
                  <c:v>4468</c:v>
                </c:pt>
                <c:pt idx="4469">
                  <c:v>4469</c:v>
                </c:pt>
                <c:pt idx="4470">
                  <c:v>4470</c:v>
                </c:pt>
                <c:pt idx="4471">
                  <c:v>4471</c:v>
                </c:pt>
                <c:pt idx="4472">
                  <c:v>4472</c:v>
                </c:pt>
                <c:pt idx="4473">
                  <c:v>4473</c:v>
                </c:pt>
                <c:pt idx="4474">
                  <c:v>4474</c:v>
                </c:pt>
                <c:pt idx="4475">
                  <c:v>4475</c:v>
                </c:pt>
                <c:pt idx="4476">
                  <c:v>4476</c:v>
                </c:pt>
                <c:pt idx="4477">
                  <c:v>4477</c:v>
                </c:pt>
                <c:pt idx="4478">
                  <c:v>4478</c:v>
                </c:pt>
                <c:pt idx="4479">
                  <c:v>4479</c:v>
                </c:pt>
                <c:pt idx="4480">
                  <c:v>4480</c:v>
                </c:pt>
                <c:pt idx="4481">
                  <c:v>4481</c:v>
                </c:pt>
                <c:pt idx="4482">
                  <c:v>4482</c:v>
                </c:pt>
                <c:pt idx="4483">
                  <c:v>4483</c:v>
                </c:pt>
                <c:pt idx="4484">
                  <c:v>4484</c:v>
                </c:pt>
                <c:pt idx="4485">
                  <c:v>4485</c:v>
                </c:pt>
                <c:pt idx="4486">
                  <c:v>4486</c:v>
                </c:pt>
                <c:pt idx="4487">
                  <c:v>4487</c:v>
                </c:pt>
                <c:pt idx="4488">
                  <c:v>4488</c:v>
                </c:pt>
                <c:pt idx="4489">
                  <c:v>4489</c:v>
                </c:pt>
                <c:pt idx="4490">
                  <c:v>4490</c:v>
                </c:pt>
                <c:pt idx="4491">
                  <c:v>4491</c:v>
                </c:pt>
                <c:pt idx="4492">
                  <c:v>4492</c:v>
                </c:pt>
                <c:pt idx="4493">
                  <c:v>4493</c:v>
                </c:pt>
                <c:pt idx="4494">
                  <c:v>4494</c:v>
                </c:pt>
                <c:pt idx="4495">
                  <c:v>4495</c:v>
                </c:pt>
                <c:pt idx="4496">
                  <c:v>4496</c:v>
                </c:pt>
                <c:pt idx="4497">
                  <c:v>4497</c:v>
                </c:pt>
                <c:pt idx="4498">
                  <c:v>4498</c:v>
                </c:pt>
                <c:pt idx="4499">
                  <c:v>4499</c:v>
                </c:pt>
                <c:pt idx="4500">
                  <c:v>4500</c:v>
                </c:pt>
                <c:pt idx="4501">
                  <c:v>4501</c:v>
                </c:pt>
                <c:pt idx="4502">
                  <c:v>4502</c:v>
                </c:pt>
                <c:pt idx="4503">
                  <c:v>4503</c:v>
                </c:pt>
                <c:pt idx="4504">
                  <c:v>4504</c:v>
                </c:pt>
                <c:pt idx="4505">
                  <c:v>4505</c:v>
                </c:pt>
                <c:pt idx="4506">
                  <c:v>4506</c:v>
                </c:pt>
                <c:pt idx="4507">
                  <c:v>4507</c:v>
                </c:pt>
                <c:pt idx="4508">
                  <c:v>4508</c:v>
                </c:pt>
                <c:pt idx="4509">
                  <c:v>4509</c:v>
                </c:pt>
                <c:pt idx="4510">
                  <c:v>4510</c:v>
                </c:pt>
                <c:pt idx="4511">
                  <c:v>4511</c:v>
                </c:pt>
                <c:pt idx="4512">
                  <c:v>4512</c:v>
                </c:pt>
                <c:pt idx="4513">
                  <c:v>4513</c:v>
                </c:pt>
                <c:pt idx="4514">
                  <c:v>4514</c:v>
                </c:pt>
                <c:pt idx="4515">
                  <c:v>4515</c:v>
                </c:pt>
                <c:pt idx="4516">
                  <c:v>4516</c:v>
                </c:pt>
                <c:pt idx="4517">
                  <c:v>4517</c:v>
                </c:pt>
                <c:pt idx="4518">
                  <c:v>4518</c:v>
                </c:pt>
                <c:pt idx="4519">
                  <c:v>4519</c:v>
                </c:pt>
                <c:pt idx="4520">
                  <c:v>4520</c:v>
                </c:pt>
                <c:pt idx="4521">
                  <c:v>4521</c:v>
                </c:pt>
                <c:pt idx="4522">
                  <c:v>4522</c:v>
                </c:pt>
                <c:pt idx="4523">
                  <c:v>4523</c:v>
                </c:pt>
                <c:pt idx="4524">
                  <c:v>4524</c:v>
                </c:pt>
                <c:pt idx="4525">
                  <c:v>4525</c:v>
                </c:pt>
                <c:pt idx="4526">
                  <c:v>4526</c:v>
                </c:pt>
                <c:pt idx="4527">
                  <c:v>4527</c:v>
                </c:pt>
                <c:pt idx="4528">
                  <c:v>4528</c:v>
                </c:pt>
                <c:pt idx="4529">
                  <c:v>4529</c:v>
                </c:pt>
                <c:pt idx="4530">
                  <c:v>4530</c:v>
                </c:pt>
                <c:pt idx="4531">
                  <c:v>4531</c:v>
                </c:pt>
                <c:pt idx="4532">
                  <c:v>4532</c:v>
                </c:pt>
                <c:pt idx="4533">
                  <c:v>4533</c:v>
                </c:pt>
                <c:pt idx="4534">
                  <c:v>4534</c:v>
                </c:pt>
                <c:pt idx="4535">
                  <c:v>4535</c:v>
                </c:pt>
                <c:pt idx="4536">
                  <c:v>4536</c:v>
                </c:pt>
                <c:pt idx="4537">
                  <c:v>4537</c:v>
                </c:pt>
                <c:pt idx="4538">
                  <c:v>4538</c:v>
                </c:pt>
                <c:pt idx="4539">
                  <c:v>4539</c:v>
                </c:pt>
                <c:pt idx="4540">
                  <c:v>4540</c:v>
                </c:pt>
                <c:pt idx="4541">
                  <c:v>4541</c:v>
                </c:pt>
                <c:pt idx="4542">
                  <c:v>4542</c:v>
                </c:pt>
                <c:pt idx="4543">
                  <c:v>4543</c:v>
                </c:pt>
                <c:pt idx="4544">
                  <c:v>4544</c:v>
                </c:pt>
                <c:pt idx="4545">
                  <c:v>4545</c:v>
                </c:pt>
                <c:pt idx="4546">
                  <c:v>4546</c:v>
                </c:pt>
                <c:pt idx="4547">
                  <c:v>4547</c:v>
                </c:pt>
                <c:pt idx="4548">
                  <c:v>4548</c:v>
                </c:pt>
                <c:pt idx="4549">
                  <c:v>4549</c:v>
                </c:pt>
                <c:pt idx="4550">
                  <c:v>4550</c:v>
                </c:pt>
                <c:pt idx="4551">
                  <c:v>4551</c:v>
                </c:pt>
                <c:pt idx="4552">
                  <c:v>4552</c:v>
                </c:pt>
                <c:pt idx="4553">
                  <c:v>4553</c:v>
                </c:pt>
                <c:pt idx="4554">
                  <c:v>4554</c:v>
                </c:pt>
                <c:pt idx="4555">
                  <c:v>4555</c:v>
                </c:pt>
                <c:pt idx="4556">
                  <c:v>4556</c:v>
                </c:pt>
                <c:pt idx="4557">
                  <c:v>4557</c:v>
                </c:pt>
                <c:pt idx="4558">
                  <c:v>4558</c:v>
                </c:pt>
                <c:pt idx="4559">
                  <c:v>4559</c:v>
                </c:pt>
                <c:pt idx="4560">
                  <c:v>4560</c:v>
                </c:pt>
                <c:pt idx="4561">
                  <c:v>4561</c:v>
                </c:pt>
                <c:pt idx="4562">
                  <c:v>4562</c:v>
                </c:pt>
                <c:pt idx="4563">
                  <c:v>4563</c:v>
                </c:pt>
                <c:pt idx="4564">
                  <c:v>4564</c:v>
                </c:pt>
                <c:pt idx="4565">
                  <c:v>4565</c:v>
                </c:pt>
                <c:pt idx="4566">
                  <c:v>4566</c:v>
                </c:pt>
                <c:pt idx="4567">
                  <c:v>4567</c:v>
                </c:pt>
                <c:pt idx="4568">
                  <c:v>4568</c:v>
                </c:pt>
                <c:pt idx="4569">
                  <c:v>4569</c:v>
                </c:pt>
                <c:pt idx="4570">
                  <c:v>4570</c:v>
                </c:pt>
                <c:pt idx="4571">
                  <c:v>4571</c:v>
                </c:pt>
                <c:pt idx="4572">
                  <c:v>4572</c:v>
                </c:pt>
                <c:pt idx="4573">
                  <c:v>4573</c:v>
                </c:pt>
                <c:pt idx="4574">
                  <c:v>4574</c:v>
                </c:pt>
                <c:pt idx="4575">
                  <c:v>4575</c:v>
                </c:pt>
                <c:pt idx="4576">
                  <c:v>4576</c:v>
                </c:pt>
                <c:pt idx="4577">
                  <c:v>4577</c:v>
                </c:pt>
                <c:pt idx="4578">
                  <c:v>4578</c:v>
                </c:pt>
                <c:pt idx="4579">
                  <c:v>4579</c:v>
                </c:pt>
                <c:pt idx="4580">
                  <c:v>4580</c:v>
                </c:pt>
                <c:pt idx="4581">
                  <c:v>4581</c:v>
                </c:pt>
                <c:pt idx="4582">
                  <c:v>4582</c:v>
                </c:pt>
                <c:pt idx="4583">
                  <c:v>4583</c:v>
                </c:pt>
                <c:pt idx="4584">
                  <c:v>4584</c:v>
                </c:pt>
                <c:pt idx="4585">
                  <c:v>4585</c:v>
                </c:pt>
                <c:pt idx="4586">
                  <c:v>4586</c:v>
                </c:pt>
                <c:pt idx="4587">
                  <c:v>4587</c:v>
                </c:pt>
                <c:pt idx="4588">
                  <c:v>4588</c:v>
                </c:pt>
                <c:pt idx="4589">
                  <c:v>4589</c:v>
                </c:pt>
                <c:pt idx="4590">
                  <c:v>4590</c:v>
                </c:pt>
                <c:pt idx="4591">
                  <c:v>4591</c:v>
                </c:pt>
                <c:pt idx="4592">
                  <c:v>4592</c:v>
                </c:pt>
                <c:pt idx="4593">
                  <c:v>4593</c:v>
                </c:pt>
                <c:pt idx="4594">
                  <c:v>4594</c:v>
                </c:pt>
                <c:pt idx="4595">
                  <c:v>4595</c:v>
                </c:pt>
                <c:pt idx="4596">
                  <c:v>4596</c:v>
                </c:pt>
                <c:pt idx="4597">
                  <c:v>4597</c:v>
                </c:pt>
                <c:pt idx="4598">
                  <c:v>4598</c:v>
                </c:pt>
                <c:pt idx="4599">
                  <c:v>4599</c:v>
                </c:pt>
                <c:pt idx="4600">
                  <c:v>4600</c:v>
                </c:pt>
                <c:pt idx="4601">
                  <c:v>4601</c:v>
                </c:pt>
                <c:pt idx="4602">
                  <c:v>4602</c:v>
                </c:pt>
                <c:pt idx="4603">
                  <c:v>4603</c:v>
                </c:pt>
                <c:pt idx="4604">
                  <c:v>4604</c:v>
                </c:pt>
                <c:pt idx="4605">
                  <c:v>4605</c:v>
                </c:pt>
                <c:pt idx="4606">
                  <c:v>4606</c:v>
                </c:pt>
                <c:pt idx="4607">
                  <c:v>4607</c:v>
                </c:pt>
                <c:pt idx="4608">
                  <c:v>4608</c:v>
                </c:pt>
                <c:pt idx="4609">
                  <c:v>4609</c:v>
                </c:pt>
                <c:pt idx="4610">
                  <c:v>4610</c:v>
                </c:pt>
                <c:pt idx="4611">
                  <c:v>4611</c:v>
                </c:pt>
                <c:pt idx="4612">
                  <c:v>4612</c:v>
                </c:pt>
                <c:pt idx="4613">
                  <c:v>4613</c:v>
                </c:pt>
                <c:pt idx="4614">
                  <c:v>4614</c:v>
                </c:pt>
                <c:pt idx="4615">
                  <c:v>4615</c:v>
                </c:pt>
                <c:pt idx="4616">
                  <c:v>4616</c:v>
                </c:pt>
                <c:pt idx="4617">
                  <c:v>4617</c:v>
                </c:pt>
                <c:pt idx="4618">
                  <c:v>4618</c:v>
                </c:pt>
                <c:pt idx="4619">
                  <c:v>4619</c:v>
                </c:pt>
                <c:pt idx="4620">
                  <c:v>4620</c:v>
                </c:pt>
                <c:pt idx="4621">
                  <c:v>4621</c:v>
                </c:pt>
                <c:pt idx="4622">
                  <c:v>4622</c:v>
                </c:pt>
                <c:pt idx="4623">
                  <c:v>4623</c:v>
                </c:pt>
                <c:pt idx="4624">
                  <c:v>4624</c:v>
                </c:pt>
                <c:pt idx="4625">
                  <c:v>4625</c:v>
                </c:pt>
                <c:pt idx="4626">
                  <c:v>4626</c:v>
                </c:pt>
                <c:pt idx="4627">
                  <c:v>4627</c:v>
                </c:pt>
                <c:pt idx="4628">
                  <c:v>4628</c:v>
                </c:pt>
                <c:pt idx="4629">
                  <c:v>4629</c:v>
                </c:pt>
                <c:pt idx="4630">
                  <c:v>4630</c:v>
                </c:pt>
                <c:pt idx="4631">
                  <c:v>4631</c:v>
                </c:pt>
                <c:pt idx="4632">
                  <c:v>4632</c:v>
                </c:pt>
                <c:pt idx="4633">
                  <c:v>4633</c:v>
                </c:pt>
                <c:pt idx="4634">
                  <c:v>4634</c:v>
                </c:pt>
                <c:pt idx="4635">
                  <c:v>4635</c:v>
                </c:pt>
                <c:pt idx="4636">
                  <c:v>4636</c:v>
                </c:pt>
                <c:pt idx="4637">
                  <c:v>4637</c:v>
                </c:pt>
                <c:pt idx="4638">
                  <c:v>4638</c:v>
                </c:pt>
                <c:pt idx="4639">
                  <c:v>4639</c:v>
                </c:pt>
                <c:pt idx="4640">
                  <c:v>4640</c:v>
                </c:pt>
                <c:pt idx="4641">
                  <c:v>4641</c:v>
                </c:pt>
                <c:pt idx="4642">
                  <c:v>4642</c:v>
                </c:pt>
                <c:pt idx="4643">
                  <c:v>4643</c:v>
                </c:pt>
                <c:pt idx="4644">
                  <c:v>4644</c:v>
                </c:pt>
                <c:pt idx="4645">
                  <c:v>4645</c:v>
                </c:pt>
                <c:pt idx="4646">
                  <c:v>4646</c:v>
                </c:pt>
                <c:pt idx="4647">
                  <c:v>4647</c:v>
                </c:pt>
                <c:pt idx="4648">
                  <c:v>4648</c:v>
                </c:pt>
                <c:pt idx="4649">
                  <c:v>4649</c:v>
                </c:pt>
                <c:pt idx="4650">
                  <c:v>4650</c:v>
                </c:pt>
                <c:pt idx="4651">
                  <c:v>4651</c:v>
                </c:pt>
                <c:pt idx="4652">
                  <c:v>4652</c:v>
                </c:pt>
                <c:pt idx="4653">
                  <c:v>4653</c:v>
                </c:pt>
                <c:pt idx="4654">
                  <c:v>4654</c:v>
                </c:pt>
                <c:pt idx="4655">
                  <c:v>4655</c:v>
                </c:pt>
                <c:pt idx="4656">
                  <c:v>4656</c:v>
                </c:pt>
                <c:pt idx="4657">
                  <c:v>4657</c:v>
                </c:pt>
                <c:pt idx="4658">
                  <c:v>4658</c:v>
                </c:pt>
                <c:pt idx="4659">
                  <c:v>4659</c:v>
                </c:pt>
                <c:pt idx="4660">
                  <c:v>4660</c:v>
                </c:pt>
                <c:pt idx="4661">
                  <c:v>4661</c:v>
                </c:pt>
                <c:pt idx="4662">
                  <c:v>4662</c:v>
                </c:pt>
                <c:pt idx="4663">
                  <c:v>4663</c:v>
                </c:pt>
                <c:pt idx="4664">
                  <c:v>4664</c:v>
                </c:pt>
                <c:pt idx="4665">
                  <c:v>4665</c:v>
                </c:pt>
                <c:pt idx="4666">
                  <c:v>4666</c:v>
                </c:pt>
                <c:pt idx="4667">
                  <c:v>4667</c:v>
                </c:pt>
                <c:pt idx="4668">
                  <c:v>4668</c:v>
                </c:pt>
                <c:pt idx="4669">
                  <c:v>4669</c:v>
                </c:pt>
                <c:pt idx="4670">
                  <c:v>4670</c:v>
                </c:pt>
                <c:pt idx="4671">
                  <c:v>4671</c:v>
                </c:pt>
                <c:pt idx="4672">
                  <c:v>4672</c:v>
                </c:pt>
                <c:pt idx="4673">
                  <c:v>4673</c:v>
                </c:pt>
                <c:pt idx="4674">
                  <c:v>4674</c:v>
                </c:pt>
                <c:pt idx="4675">
                  <c:v>4675</c:v>
                </c:pt>
                <c:pt idx="4676">
                  <c:v>4676</c:v>
                </c:pt>
                <c:pt idx="4677">
                  <c:v>4677</c:v>
                </c:pt>
                <c:pt idx="4678">
                  <c:v>4678</c:v>
                </c:pt>
                <c:pt idx="4679">
                  <c:v>4679</c:v>
                </c:pt>
                <c:pt idx="4680">
                  <c:v>4680</c:v>
                </c:pt>
                <c:pt idx="4681">
                  <c:v>4681</c:v>
                </c:pt>
                <c:pt idx="4682">
                  <c:v>4682</c:v>
                </c:pt>
                <c:pt idx="4683">
                  <c:v>4683</c:v>
                </c:pt>
                <c:pt idx="4684">
                  <c:v>4684</c:v>
                </c:pt>
                <c:pt idx="4685">
                  <c:v>4685</c:v>
                </c:pt>
                <c:pt idx="4686">
                  <c:v>4686</c:v>
                </c:pt>
                <c:pt idx="4687">
                  <c:v>4687</c:v>
                </c:pt>
                <c:pt idx="4688">
                  <c:v>4688</c:v>
                </c:pt>
                <c:pt idx="4689">
                  <c:v>4689</c:v>
                </c:pt>
                <c:pt idx="4690">
                  <c:v>4690</c:v>
                </c:pt>
                <c:pt idx="4691">
                  <c:v>4691</c:v>
                </c:pt>
                <c:pt idx="4692">
                  <c:v>4692</c:v>
                </c:pt>
                <c:pt idx="4693">
                  <c:v>4693</c:v>
                </c:pt>
                <c:pt idx="4694">
                  <c:v>4694</c:v>
                </c:pt>
                <c:pt idx="4695">
                  <c:v>4695</c:v>
                </c:pt>
                <c:pt idx="4696">
                  <c:v>4696</c:v>
                </c:pt>
                <c:pt idx="4697">
                  <c:v>4697</c:v>
                </c:pt>
                <c:pt idx="4698">
                  <c:v>4698</c:v>
                </c:pt>
                <c:pt idx="4699">
                  <c:v>4699</c:v>
                </c:pt>
                <c:pt idx="4700">
                  <c:v>4700</c:v>
                </c:pt>
                <c:pt idx="4701">
                  <c:v>4701</c:v>
                </c:pt>
                <c:pt idx="4702">
                  <c:v>4702</c:v>
                </c:pt>
                <c:pt idx="4703">
                  <c:v>4703</c:v>
                </c:pt>
                <c:pt idx="4704">
                  <c:v>4704</c:v>
                </c:pt>
                <c:pt idx="4705">
                  <c:v>4705</c:v>
                </c:pt>
                <c:pt idx="4706">
                  <c:v>4706</c:v>
                </c:pt>
                <c:pt idx="4707">
                  <c:v>4707</c:v>
                </c:pt>
                <c:pt idx="4708">
                  <c:v>4708</c:v>
                </c:pt>
                <c:pt idx="4709">
                  <c:v>4709</c:v>
                </c:pt>
                <c:pt idx="4710">
                  <c:v>4710</c:v>
                </c:pt>
                <c:pt idx="4711">
                  <c:v>4711</c:v>
                </c:pt>
                <c:pt idx="4712">
                  <c:v>4712</c:v>
                </c:pt>
                <c:pt idx="4713">
                  <c:v>4713</c:v>
                </c:pt>
                <c:pt idx="4714">
                  <c:v>4714</c:v>
                </c:pt>
                <c:pt idx="4715">
                  <c:v>4715</c:v>
                </c:pt>
                <c:pt idx="4716">
                  <c:v>4716</c:v>
                </c:pt>
                <c:pt idx="4717">
                  <c:v>4717</c:v>
                </c:pt>
                <c:pt idx="4718">
                  <c:v>4718</c:v>
                </c:pt>
                <c:pt idx="4719">
                  <c:v>4719</c:v>
                </c:pt>
                <c:pt idx="4720">
                  <c:v>4720</c:v>
                </c:pt>
                <c:pt idx="4721">
                  <c:v>4721</c:v>
                </c:pt>
                <c:pt idx="4722">
                  <c:v>4722</c:v>
                </c:pt>
                <c:pt idx="4723">
                  <c:v>4723</c:v>
                </c:pt>
                <c:pt idx="4724">
                  <c:v>4724</c:v>
                </c:pt>
                <c:pt idx="4725">
                  <c:v>4725</c:v>
                </c:pt>
                <c:pt idx="4726">
                  <c:v>4726</c:v>
                </c:pt>
                <c:pt idx="4727">
                  <c:v>4727</c:v>
                </c:pt>
                <c:pt idx="4728">
                  <c:v>4728</c:v>
                </c:pt>
                <c:pt idx="4729">
                  <c:v>4729</c:v>
                </c:pt>
                <c:pt idx="4730">
                  <c:v>4730</c:v>
                </c:pt>
                <c:pt idx="4731">
                  <c:v>4731</c:v>
                </c:pt>
                <c:pt idx="4732">
                  <c:v>4732</c:v>
                </c:pt>
                <c:pt idx="4733">
                  <c:v>4733</c:v>
                </c:pt>
                <c:pt idx="4734">
                  <c:v>4734</c:v>
                </c:pt>
                <c:pt idx="4735">
                  <c:v>4735</c:v>
                </c:pt>
                <c:pt idx="4736">
                  <c:v>4736</c:v>
                </c:pt>
                <c:pt idx="4737">
                  <c:v>4737</c:v>
                </c:pt>
                <c:pt idx="4738">
                  <c:v>4738</c:v>
                </c:pt>
                <c:pt idx="4739">
                  <c:v>4739</c:v>
                </c:pt>
                <c:pt idx="4740">
                  <c:v>4740</c:v>
                </c:pt>
                <c:pt idx="4741">
                  <c:v>4741</c:v>
                </c:pt>
                <c:pt idx="4742">
                  <c:v>4742</c:v>
                </c:pt>
                <c:pt idx="4743">
                  <c:v>4743</c:v>
                </c:pt>
                <c:pt idx="4744">
                  <c:v>4744</c:v>
                </c:pt>
                <c:pt idx="4745">
                  <c:v>4745</c:v>
                </c:pt>
                <c:pt idx="4746">
                  <c:v>4746</c:v>
                </c:pt>
                <c:pt idx="4747">
                  <c:v>4747</c:v>
                </c:pt>
                <c:pt idx="4748">
                  <c:v>4748</c:v>
                </c:pt>
                <c:pt idx="4749">
                  <c:v>4749</c:v>
                </c:pt>
                <c:pt idx="4750">
                  <c:v>4750</c:v>
                </c:pt>
                <c:pt idx="4751">
                  <c:v>4751</c:v>
                </c:pt>
                <c:pt idx="4752">
                  <c:v>4752</c:v>
                </c:pt>
                <c:pt idx="4753">
                  <c:v>4753</c:v>
                </c:pt>
                <c:pt idx="4754">
                  <c:v>4754</c:v>
                </c:pt>
                <c:pt idx="4755">
                  <c:v>4755</c:v>
                </c:pt>
                <c:pt idx="4756">
                  <c:v>4756</c:v>
                </c:pt>
                <c:pt idx="4757">
                  <c:v>4757</c:v>
                </c:pt>
                <c:pt idx="4758">
                  <c:v>4758</c:v>
                </c:pt>
                <c:pt idx="4759">
                  <c:v>4759</c:v>
                </c:pt>
                <c:pt idx="4760">
                  <c:v>4760</c:v>
                </c:pt>
                <c:pt idx="4761">
                  <c:v>4761</c:v>
                </c:pt>
                <c:pt idx="4762">
                  <c:v>4762</c:v>
                </c:pt>
                <c:pt idx="4763">
                  <c:v>4763</c:v>
                </c:pt>
                <c:pt idx="4764">
                  <c:v>4764</c:v>
                </c:pt>
                <c:pt idx="4765">
                  <c:v>4765</c:v>
                </c:pt>
                <c:pt idx="4766">
                  <c:v>4766</c:v>
                </c:pt>
                <c:pt idx="4767">
                  <c:v>4767</c:v>
                </c:pt>
                <c:pt idx="4768">
                  <c:v>4768</c:v>
                </c:pt>
                <c:pt idx="4769">
                  <c:v>4769</c:v>
                </c:pt>
                <c:pt idx="4770">
                  <c:v>4770</c:v>
                </c:pt>
                <c:pt idx="4771">
                  <c:v>4771</c:v>
                </c:pt>
                <c:pt idx="4772">
                  <c:v>4772</c:v>
                </c:pt>
                <c:pt idx="4773">
                  <c:v>4773</c:v>
                </c:pt>
                <c:pt idx="4774">
                  <c:v>4774</c:v>
                </c:pt>
                <c:pt idx="4775">
                  <c:v>4775</c:v>
                </c:pt>
                <c:pt idx="4776">
                  <c:v>4776</c:v>
                </c:pt>
                <c:pt idx="4777">
                  <c:v>4777</c:v>
                </c:pt>
                <c:pt idx="4778">
                  <c:v>4778</c:v>
                </c:pt>
                <c:pt idx="4779">
                  <c:v>4779</c:v>
                </c:pt>
                <c:pt idx="4780">
                  <c:v>4780</c:v>
                </c:pt>
                <c:pt idx="4781">
                  <c:v>4781</c:v>
                </c:pt>
                <c:pt idx="4782">
                  <c:v>4782</c:v>
                </c:pt>
                <c:pt idx="4783">
                  <c:v>4783</c:v>
                </c:pt>
                <c:pt idx="4784">
                  <c:v>4784</c:v>
                </c:pt>
                <c:pt idx="4785">
                  <c:v>4785</c:v>
                </c:pt>
                <c:pt idx="4786">
                  <c:v>4786</c:v>
                </c:pt>
                <c:pt idx="4787">
                  <c:v>4787</c:v>
                </c:pt>
                <c:pt idx="4788">
                  <c:v>4788</c:v>
                </c:pt>
                <c:pt idx="4789">
                  <c:v>4789</c:v>
                </c:pt>
                <c:pt idx="4790">
                  <c:v>4790</c:v>
                </c:pt>
                <c:pt idx="4791">
                  <c:v>4791</c:v>
                </c:pt>
                <c:pt idx="4792">
                  <c:v>4792</c:v>
                </c:pt>
                <c:pt idx="4793">
                  <c:v>4793</c:v>
                </c:pt>
                <c:pt idx="4794">
                  <c:v>4794</c:v>
                </c:pt>
                <c:pt idx="4795">
                  <c:v>4795</c:v>
                </c:pt>
                <c:pt idx="4796">
                  <c:v>4796</c:v>
                </c:pt>
                <c:pt idx="4797">
                  <c:v>4797</c:v>
                </c:pt>
                <c:pt idx="4798">
                  <c:v>4798</c:v>
                </c:pt>
                <c:pt idx="4799">
                  <c:v>4799</c:v>
                </c:pt>
                <c:pt idx="4800">
                  <c:v>4800</c:v>
                </c:pt>
                <c:pt idx="4801">
                  <c:v>4801</c:v>
                </c:pt>
                <c:pt idx="4802">
                  <c:v>4802</c:v>
                </c:pt>
                <c:pt idx="4803">
                  <c:v>4803</c:v>
                </c:pt>
                <c:pt idx="4804">
                  <c:v>4804</c:v>
                </c:pt>
                <c:pt idx="4805">
                  <c:v>4805</c:v>
                </c:pt>
                <c:pt idx="4806">
                  <c:v>4806</c:v>
                </c:pt>
                <c:pt idx="4807">
                  <c:v>4807</c:v>
                </c:pt>
                <c:pt idx="4808">
                  <c:v>4808</c:v>
                </c:pt>
                <c:pt idx="4809">
                  <c:v>4809</c:v>
                </c:pt>
                <c:pt idx="4810">
                  <c:v>4810</c:v>
                </c:pt>
                <c:pt idx="4811">
                  <c:v>4811</c:v>
                </c:pt>
                <c:pt idx="4812">
                  <c:v>4812</c:v>
                </c:pt>
                <c:pt idx="4813">
                  <c:v>4813</c:v>
                </c:pt>
                <c:pt idx="4814">
                  <c:v>4814</c:v>
                </c:pt>
                <c:pt idx="4815">
                  <c:v>4815</c:v>
                </c:pt>
                <c:pt idx="4816">
                  <c:v>4816</c:v>
                </c:pt>
                <c:pt idx="4817">
                  <c:v>4817</c:v>
                </c:pt>
                <c:pt idx="4818">
                  <c:v>4818</c:v>
                </c:pt>
                <c:pt idx="4819">
                  <c:v>4819</c:v>
                </c:pt>
                <c:pt idx="4820">
                  <c:v>4820</c:v>
                </c:pt>
                <c:pt idx="4821">
                  <c:v>4821</c:v>
                </c:pt>
                <c:pt idx="4822">
                  <c:v>4822</c:v>
                </c:pt>
                <c:pt idx="4823">
                  <c:v>4823</c:v>
                </c:pt>
                <c:pt idx="4824">
                  <c:v>4824</c:v>
                </c:pt>
                <c:pt idx="4825">
                  <c:v>4825</c:v>
                </c:pt>
                <c:pt idx="4826">
                  <c:v>4826</c:v>
                </c:pt>
                <c:pt idx="4827">
                  <c:v>4827</c:v>
                </c:pt>
                <c:pt idx="4828">
                  <c:v>4828</c:v>
                </c:pt>
                <c:pt idx="4829">
                  <c:v>4829</c:v>
                </c:pt>
                <c:pt idx="4830">
                  <c:v>4830</c:v>
                </c:pt>
                <c:pt idx="4831">
                  <c:v>4831</c:v>
                </c:pt>
                <c:pt idx="4832">
                  <c:v>4832</c:v>
                </c:pt>
                <c:pt idx="4833">
                  <c:v>4833</c:v>
                </c:pt>
                <c:pt idx="4834">
                  <c:v>4834</c:v>
                </c:pt>
                <c:pt idx="4835">
                  <c:v>4835</c:v>
                </c:pt>
                <c:pt idx="4836">
                  <c:v>4836</c:v>
                </c:pt>
                <c:pt idx="4837">
                  <c:v>4837</c:v>
                </c:pt>
                <c:pt idx="4838">
                  <c:v>4838</c:v>
                </c:pt>
                <c:pt idx="4839">
                  <c:v>4839</c:v>
                </c:pt>
                <c:pt idx="4840">
                  <c:v>4840</c:v>
                </c:pt>
                <c:pt idx="4841">
                  <c:v>4841</c:v>
                </c:pt>
                <c:pt idx="4842">
                  <c:v>4842</c:v>
                </c:pt>
                <c:pt idx="4843">
                  <c:v>4843</c:v>
                </c:pt>
                <c:pt idx="4844">
                  <c:v>4844</c:v>
                </c:pt>
                <c:pt idx="4845">
                  <c:v>4845</c:v>
                </c:pt>
                <c:pt idx="4846">
                  <c:v>4846</c:v>
                </c:pt>
                <c:pt idx="4847">
                  <c:v>4847</c:v>
                </c:pt>
                <c:pt idx="4848">
                  <c:v>4848</c:v>
                </c:pt>
                <c:pt idx="4849">
                  <c:v>4849</c:v>
                </c:pt>
                <c:pt idx="4850">
                  <c:v>4850</c:v>
                </c:pt>
                <c:pt idx="4851">
                  <c:v>4851</c:v>
                </c:pt>
                <c:pt idx="4852">
                  <c:v>4852</c:v>
                </c:pt>
                <c:pt idx="4853">
                  <c:v>4853</c:v>
                </c:pt>
                <c:pt idx="4854">
                  <c:v>4854</c:v>
                </c:pt>
                <c:pt idx="4855">
                  <c:v>4855</c:v>
                </c:pt>
                <c:pt idx="4856">
                  <c:v>4856</c:v>
                </c:pt>
                <c:pt idx="4857">
                  <c:v>4857</c:v>
                </c:pt>
                <c:pt idx="4858">
                  <c:v>4858</c:v>
                </c:pt>
                <c:pt idx="4859">
                  <c:v>4859</c:v>
                </c:pt>
                <c:pt idx="4860">
                  <c:v>4860</c:v>
                </c:pt>
                <c:pt idx="4861">
                  <c:v>4861</c:v>
                </c:pt>
                <c:pt idx="4862">
                  <c:v>4862</c:v>
                </c:pt>
                <c:pt idx="4863">
                  <c:v>4863</c:v>
                </c:pt>
                <c:pt idx="4864">
                  <c:v>4864</c:v>
                </c:pt>
                <c:pt idx="4865">
                  <c:v>4865</c:v>
                </c:pt>
                <c:pt idx="4866">
                  <c:v>4866</c:v>
                </c:pt>
                <c:pt idx="4867">
                  <c:v>4867</c:v>
                </c:pt>
                <c:pt idx="4868">
                  <c:v>4868</c:v>
                </c:pt>
                <c:pt idx="4869">
                  <c:v>4869</c:v>
                </c:pt>
                <c:pt idx="4870">
                  <c:v>4870</c:v>
                </c:pt>
                <c:pt idx="4871">
                  <c:v>4871</c:v>
                </c:pt>
                <c:pt idx="4872">
                  <c:v>4872</c:v>
                </c:pt>
                <c:pt idx="4873">
                  <c:v>4873</c:v>
                </c:pt>
                <c:pt idx="4874">
                  <c:v>4874</c:v>
                </c:pt>
                <c:pt idx="4875">
                  <c:v>4875</c:v>
                </c:pt>
                <c:pt idx="4876">
                  <c:v>4876</c:v>
                </c:pt>
                <c:pt idx="4877">
                  <c:v>4877</c:v>
                </c:pt>
                <c:pt idx="4878">
                  <c:v>4878</c:v>
                </c:pt>
                <c:pt idx="4879">
                  <c:v>4879</c:v>
                </c:pt>
                <c:pt idx="4880">
                  <c:v>4880</c:v>
                </c:pt>
                <c:pt idx="4881">
                  <c:v>4881</c:v>
                </c:pt>
                <c:pt idx="4882">
                  <c:v>4882</c:v>
                </c:pt>
                <c:pt idx="4883">
                  <c:v>4883</c:v>
                </c:pt>
                <c:pt idx="4884">
                  <c:v>4884</c:v>
                </c:pt>
                <c:pt idx="4885">
                  <c:v>4885</c:v>
                </c:pt>
                <c:pt idx="4886">
                  <c:v>4886</c:v>
                </c:pt>
                <c:pt idx="4887">
                  <c:v>4887</c:v>
                </c:pt>
                <c:pt idx="4888">
                  <c:v>4888</c:v>
                </c:pt>
                <c:pt idx="4889">
                  <c:v>4889</c:v>
                </c:pt>
                <c:pt idx="4890">
                  <c:v>4890</c:v>
                </c:pt>
                <c:pt idx="4891">
                  <c:v>4891</c:v>
                </c:pt>
                <c:pt idx="4892">
                  <c:v>4892</c:v>
                </c:pt>
                <c:pt idx="4893">
                  <c:v>4893</c:v>
                </c:pt>
                <c:pt idx="4894">
                  <c:v>4894</c:v>
                </c:pt>
                <c:pt idx="4895">
                  <c:v>4895</c:v>
                </c:pt>
                <c:pt idx="4896">
                  <c:v>4896</c:v>
                </c:pt>
                <c:pt idx="4897">
                  <c:v>4897</c:v>
                </c:pt>
                <c:pt idx="4898">
                  <c:v>4898</c:v>
                </c:pt>
                <c:pt idx="4899">
                  <c:v>4899</c:v>
                </c:pt>
                <c:pt idx="4900">
                  <c:v>4900</c:v>
                </c:pt>
                <c:pt idx="4901">
                  <c:v>4901</c:v>
                </c:pt>
                <c:pt idx="4902">
                  <c:v>4902</c:v>
                </c:pt>
                <c:pt idx="4903">
                  <c:v>4903</c:v>
                </c:pt>
                <c:pt idx="4904">
                  <c:v>4904</c:v>
                </c:pt>
                <c:pt idx="4905">
                  <c:v>4905</c:v>
                </c:pt>
                <c:pt idx="4906">
                  <c:v>4906</c:v>
                </c:pt>
                <c:pt idx="4907">
                  <c:v>4907</c:v>
                </c:pt>
                <c:pt idx="4908">
                  <c:v>4908</c:v>
                </c:pt>
                <c:pt idx="4909">
                  <c:v>4909</c:v>
                </c:pt>
                <c:pt idx="4910">
                  <c:v>4910</c:v>
                </c:pt>
                <c:pt idx="4911">
                  <c:v>4911</c:v>
                </c:pt>
                <c:pt idx="4912">
                  <c:v>4912</c:v>
                </c:pt>
                <c:pt idx="4913">
                  <c:v>4913</c:v>
                </c:pt>
                <c:pt idx="4914">
                  <c:v>4914</c:v>
                </c:pt>
                <c:pt idx="4915">
                  <c:v>4915</c:v>
                </c:pt>
                <c:pt idx="4916">
                  <c:v>4916</c:v>
                </c:pt>
                <c:pt idx="4917">
                  <c:v>4917</c:v>
                </c:pt>
                <c:pt idx="4918">
                  <c:v>4918</c:v>
                </c:pt>
                <c:pt idx="4919">
                  <c:v>4919</c:v>
                </c:pt>
                <c:pt idx="4920">
                  <c:v>4920</c:v>
                </c:pt>
                <c:pt idx="4921">
                  <c:v>4921</c:v>
                </c:pt>
                <c:pt idx="4922">
                  <c:v>4922</c:v>
                </c:pt>
                <c:pt idx="4923">
                  <c:v>4923</c:v>
                </c:pt>
                <c:pt idx="4924">
                  <c:v>4924</c:v>
                </c:pt>
                <c:pt idx="4925">
                  <c:v>4925</c:v>
                </c:pt>
                <c:pt idx="4926">
                  <c:v>4926</c:v>
                </c:pt>
                <c:pt idx="4927">
                  <c:v>4927</c:v>
                </c:pt>
                <c:pt idx="4928">
                  <c:v>4928</c:v>
                </c:pt>
                <c:pt idx="4929">
                  <c:v>4929</c:v>
                </c:pt>
                <c:pt idx="4930">
                  <c:v>4930</c:v>
                </c:pt>
                <c:pt idx="4931">
                  <c:v>4931</c:v>
                </c:pt>
                <c:pt idx="4932">
                  <c:v>4932</c:v>
                </c:pt>
                <c:pt idx="4933">
                  <c:v>4933</c:v>
                </c:pt>
                <c:pt idx="4934">
                  <c:v>4934</c:v>
                </c:pt>
                <c:pt idx="4935">
                  <c:v>4935</c:v>
                </c:pt>
                <c:pt idx="4936">
                  <c:v>4936</c:v>
                </c:pt>
                <c:pt idx="4937">
                  <c:v>4937</c:v>
                </c:pt>
                <c:pt idx="4938">
                  <c:v>4938</c:v>
                </c:pt>
                <c:pt idx="4939">
                  <c:v>4939</c:v>
                </c:pt>
                <c:pt idx="4940">
                  <c:v>4940</c:v>
                </c:pt>
                <c:pt idx="4941">
                  <c:v>4941</c:v>
                </c:pt>
                <c:pt idx="4942">
                  <c:v>4942</c:v>
                </c:pt>
                <c:pt idx="4943">
                  <c:v>4943</c:v>
                </c:pt>
                <c:pt idx="4944">
                  <c:v>4944</c:v>
                </c:pt>
                <c:pt idx="4945">
                  <c:v>4945</c:v>
                </c:pt>
                <c:pt idx="4946">
                  <c:v>4946</c:v>
                </c:pt>
                <c:pt idx="4947">
                  <c:v>4947</c:v>
                </c:pt>
                <c:pt idx="4948">
                  <c:v>4948</c:v>
                </c:pt>
                <c:pt idx="4949">
                  <c:v>4949</c:v>
                </c:pt>
                <c:pt idx="4950">
                  <c:v>4950</c:v>
                </c:pt>
                <c:pt idx="4951">
                  <c:v>4951</c:v>
                </c:pt>
                <c:pt idx="4952">
                  <c:v>4952</c:v>
                </c:pt>
                <c:pt idx="4953">
                  <c:v>4953</c:v>
                </c:pt>
                <c:pt idx="4954">
                  <c:v>4954</c:v>
                </c:pt>
                <c:pt idx="4955">
                  <c:v>4955</c:v>
                </c:pt>
                <c:pt idx="4956">
                  <c:v>4956</c:v>
                </c:pt>
                <c:pt idx="4957">
                  <c:v>4957</c:v>
                </c:pt>
                <c:pt idx="4958">
                  <c:v>4958</c:v>
                </c:pt>
                <c:pt idx="4959">
                  <c:v>4959</c:v>
                </c:pt>
                <c:pt idx="4960">
                  <c:v>4960</c:v>
                </c:pt>
                <c:pt idx="4961">
                  <c:v>4961</c:v>
                </c:pt>
                <c:pt idx="4962">
                  <c:v>4962</c:v>
                </c:pt>
                <c:pt idx="4963">
                  <c:v>4963</c:v>
                </c:pt>
                <c:pt idx="4964">
                  <c:v>4964</c:v>
                </c:pt>
                <c:pt idx="4965">
                  <c:v>4965</c:v>
                </c:pt>
                <c:pt idx="4966">
                  <c:v>4966</c:v>
                </c:pt>
                <c:pt idx="4967">
                  <c:v>4967</c:v>
                </c:pt>
                <c:pt idx="4968">
                  <c:v>4968</c:v>
                </c:pt>
                <c:pt idx="4969">
                  <c:v>4969</c:v>
                </c:pt>
                <c:pt idx="4970">
                  <c:v>4970</c:v>
                </c:pt>
                <c:pt idx="4971">
                  <c:v>4971</c:v>
                </c:pt>
                <c:pt idx="4972">
                  <c:v>4972</c:v>
                </c:pt>
                <c:pt idx="4973">
                  <c:v>4973</c:v>
                </c:pt>
                <c:pt idx="4974">
                  <c:v>4974</c:v>
                </c:pt>
                <c:pt idx="4975">
                  <c:v>4975</c:v>
                </c:pt>
                <c:pt idx="4976">
                  <c:v>4976</c:v>
                </c:pt>
                <c:pt idx="4977">
                  <c:v>4977</c:v>
                </c:pt>
                <c:pt idx="4978">
                  <c:v>4978</c:v>
                </c:pt>
                <c:pt idx="4979">
                  <c:v>4979</c:v>
                </c:pt>
                <c:pt idx="4980">
                  <c:v>4980</c:v>
                </c:pt>
                <c:pt idx="4981">
                  <c:v>4981</c:v>
                </c:pt>
                <c:pt idx="4982">
                  <c:v>4982</c:v>
                </c:pt>
                <c:pt idx="4983">
                  <c:v>4983</c:v>
                </c:pt>
                <c:pt idx="4984">
                  <c:v>4984</c:v>
                </c:pt>
                <c:pt idx="4985">
                  <c:v>4985</c:v>
                </c:pt>
                <c:pt idx="4986">
                  <c:v>4986</c:v>
                </c:pt>
                <c:pt idx="4987">
                  <c:v>4987</c:v>
                </c:pt>
                <c:pt idx="4988">
                  <c:v>4988</c:v>
                </c:pt>
                <c:pt idx="4989">
                  <c:v>4989</c:v>
                </c:pt>
                <c:pt idx="4990">
                  <c:v>4990</c:v>
                </c:pt>
                <c:pt idx="4991">
                  <c:v>4991</c:v>
                </c:pt>
                <c:pt idx="4992">
                  <c:v>4992</c:v>
                </c:pt>
                <c:pt idx="4993">
                  <c:v>4993</c:v>
                </c:pt>
                <c:pt idx="4994">
                  <c:v>4994</c:v>
                </c:pt>
                <c:pt idx="4995">
                  <c:v>4995</c:v>
                </c:pt>
                <c:pt idx="4996">
                  <c:v>4996</c:v>
                </c:pt>
                <c:pt idx="4997">
                  <c:v>4997</c:v>
                </c:pt>
                <c:pt idx="4998">
                  <c:v>4998</c:v>
                </c:pt>
                <c:pt idx="4999">
                  <c:v>4999</c:v>
                </c:pt>
                <c:pt idx="5000">
                  <c:v>5000</c:v>
                </c:pt>
                <c:pt idx="5001">
                  <c:v>5001</c:v>
                </c:pt>
                <c:pt idx="5002">
                  <c:v>5002</c:v>
                </c:pt>
                <c:pt idx="5003">
                  <c:v>5003</c:v>
                </c:pt>
                <c:pt idx="5004">
                  <c:v>5004</c:v>
                </c:pt>
                <c:pt idx="5005">
                  <c:v>5005</c:v>
                </c:pt>
                <c:pt idx="5006">
                  <c:v>5006</c:v>
                </c:pt>
                <c:pt idx="5007">
                  <c:v>5007</c:v>
                </c:pt>
                <c:pt idx="5008">
                  <c:v>5008</c:v>
                </c:pt>
                <c:pt idx="5009">
                  <c:v>5009</c:v>
                </c:pt>
                <c:pt idx="5010">
                  <c:v>5010</c:v>
                </c:pt>
                <c:pt idx="5011">
                  <c:v>5011</c:v>
                </c:pt>
                <c:pt idx="5012">
                  <c:v>5012</c:v>
                </c:pt>
                <c:pt idx="5013">
                  <c:v>5013</c:v>
                </c:pt>
                <c:pt idx="5014">
                  <c:v>5014</c:v>
                </c:pt>
                <c:pt idx="5015">
                  <c:v>5015</c:v>
                </c:pt>
                <c:pt idx="5016">
                  <c:v>5016</c:v>
                </c:pt>
                <c:pt idx="5017">
                  <c:v>5017</c:v>
                </c:pt>
                <c:pt idx="5018">
                  <c:v>5018</c:v>
                </c:pt>
                <c:pt idx="5019">
                  <c:v>5019</c:v>
                </c:pt>
                <c:pt idx="5020">
                  <c:v>5020</c:v>
                </c:pt>
                <c:pt idx="5021">
                  <c:v>5021</c:v>
                </c:pt>
                <c:pt idx="5022">
                  <c:v>5022</c:v>
                </c:pt>
                <c:pt idx="5023">
                  <c:v>5023</c:v>
                </c:pt>
                <c:pt idx="5024">
                  <c:v>5024</c:v>
                </c:pt>
                <c:pt idx="5025">
                  <c:v>5025</c:v>
                </c:pt>
                <c:pt idx="5026">
                  <c:v>5026</c:v>
                </c:pt>
                <c:pt idx="5027">
                  <c:v>5027</c:v>
                </c:pt>
                <c:pt idx="5028">
                  <c:v>5028</c:v>
                </c:pt>
                <c:pt idx="5029">
                  <c:v>5029</c:v>
                </c:pt>
                <c:pt idx="5030">
                  <c:v>5030</c:v>
                </c:pt>
                <c:pt idx="5031">
                  <c:v>5031</c:v>
                </c:pt>
                <c:pt idx="5032">
                  <c:v>5032</c:v>
                </c:pt>
                <c:pt idx="5033">
                  <c:v>5033</c:v>
                </c:pt>
                <c:pt idx="5034">
                  <c:v>5034</c:v>
                </c:pt>
                <c:pt idx="5035">
                  <c:v>5035</c:v>
                </c:pt>
                <c:pt idx="5036">
                  <c:v>5036</c:v>
                </c:pt>
                <c:pt idx="5037">
                  <c:v>5037</c:v>
                </c:pt>
                <c:pt idx="5038">
                  <c:v>5038</c:v>
                </c:pt>
                <c:pt idx="5039">
                  <c:v>5039</c:v>
                </c:pt>
                <c:pt idx="5040">
                  <c:v>5040</c:v>
                </c:pt>
                <c:pt idx="5041">
                  <c:v>5041</c:v>
                </c:pt>
                <c:pt idx="5042">
                  <c:v>5042</c:v>
                </c:pt>
                <c:pt idx="5043">
                  <c:v>5043</c:v>
                </c:pt>
                <c:pt idx="5044">
                  <c:v>5044</c:v>
                </c:pt>
                <c:pt idx="5045">
                  <c:v>5045</c:v>
                </c:pt>
                <c:pt idx="5046">
                  <c:v>5046</c:v>
                </c:pt>
                <c:pt idx="5047">
                  <c:v>5047</c:v>
                </c:pt>
                <c:pt idx="5048">
                  <c:v>5048</c:v>
                </c:pt>
                <c:pt idx="5049">
                  <c:v>5049</c:v>
                </c:pt>
                <c:pt idx="5050">
                  <c:v>5050</c:v>
                </c:pt>
                <c:pt idx="5051">
                  <c:v>5051</c:v>
                </c:pt>
                <c:pt idx="5052">
                  <c:v>5052</c:v>
                </c:pt>
                <c:pt idx="5053">
                  <c:v>5053</c:v>
                </c:pt>
                <c:pt idx="5054">
                  <c:v>5054</c:v>
                </c:pt>
                <c:pt idx="5055">
                  <c:v>5055</c:v>
                </c:pt>
                <c:pt idx="5056">
                  <c:v>5056</c:v>
                </c:pt>
                <c:pt idx="5057">
                  <c:v>5057</c:v>
                </c:pt>
                <c:pt idx="5058">
                  <c:v>5058</c:v>
                </c:pt>
                <c:pt idx="5059">
                  <c:v>5059</c:v>
                </c:pt>
                <c:pt idx="5060">
                  <c:v>5060</c:v>
                </c:pt>
                <c:pt idx="5061">
                  <c:v>5061</c:v>
                </c:pt>
                <c:pt idx="5062">
                  <c:v>5062</c:v>
                </c:pt>
                <c:pt idx="5063">
                  <c:v>5063</c:v>
                </c:pt>
                <c:pt idx="5064">
                  <c:v>5064</c:v>
                </c:pt>
                <c:pt idx="5065">
                  <c:v>5065</c:v>
                </c:pt>
                <c:pt idx="5066">
                  <c:v>5066</c:v>
                </c:pt>
                <c:pt idx="5067">
                  <c:v>5067</c:v>
                </c:pt>
                <c:pt idx="5068">
                  <c:v>5068</c:v>
                </c:pt>
                <c:pt idx="5069">
                  <c:v>5069</c:v>
                </c:pt>
                <c:pt idx="5070">
                  <c:v>5070</c:v>
                </c:pt>
                <c:pt idx="5071">
                  <c:v>5071</c:v>
                </c:pt>
                <c:pt idx="5072">
                  <c:v>5072</c:v>
                </c:pt>
                <c:pt idx="5073">
                  <c:v>5073</c:v>
                </c:pt>
                <c:pt idx="5074">
                  <c:v>5074</c:v>
                </c:pt>
                <c:pt idx="5075">
                  <c:v>5075</c:v>
                </c:pt>
                <c:pt idx="5076">
                  <c:v>5076</c:v>
                </c:pt>
                <c:pt idx="5077">
                  <c:v>5077</c:v>
                </c:pt>
                <c:pt idx="5078">
                  <c:v>5078</c:v>
                </c:pt>
                <c:pt idx="5079">
                  <c:v>5079</c:v>
                </c:pt>
                <c:pt idx="5080">
                  <c:v>5080</c:v>
                </c:pt>
                <c:pt idx="5081">
                  <c:v>5081</c:v>
                </c:pt>
                <c:pt idx="5082">
                  <c:v>5082</c:v>
                </c:pt>
                <c:pt idx="5083">
                  <c:v>5083</c:v>
                </c:pt>
                <c:pt idx="5084">
                  <c:v>5084</c:v>
                </c:pt>
                <c:pt idx="5085">
                  <c:v>5085</c:v>
                </c:pt>
                <c:pt idx="5086">
                  <c:v>5086</c:v>
                </c:pt>
                <c:pt idx="5087">
                  <c:v>5087</c:v>
                </c:pt>
                <c:pt idx="5088">
                  <c:v>5088</c:v>
                </c:pt>
                <c:pt idx="5089">
                  <c:v>5089</c:v>
                </c:pt>
                <c:pt idx="5090">
                  <c:v>5090</c:v>
                </c:pt>
                <c:pt idx="5091">
                  <c:v>5091</c:v>
                </c:pt>
                <c:pt idx="5092">
                  <c:v>5092</c:v>
                </c:pt>
                <c:pt idx="5093">
                  <c:v>5093</c:v>
                </c:pt>
                <c:pt idx="5094">
                  <c:v>5094</c:v>
                </c:pt>
                <c:pt idx="5095">
                  <c:v>5095</c:v>
                </c:pt>
                <c:pt idx="5096">
                  <c:v>5096</c:v>
                </c:pt>
                <c:pt idx="5097">
                  <c:v>5097</c:v>
                </c:pt>
                <c:pt idx="5098">
                  <c:v>5098</c:v>
                </c:pt>
                <c:pt idx="5099">
                  <c:v>5099</c:v>
                </c:pt>
                <c:pt idx="5100">
                  <c:v>5100</c:v>
                </c:pt>
                <c:pt idx="5101">
                  <c:v>5101</c:v>
                </c:pt>
                <c:pt idx="5102">
                  <c:v>5102</c:v>
                </c:pt>
                <c:pt idx="5103">
                  <c:v>5103</c:v>
                </c:pt>
                <c:pt idx="5104">
                  <c:v>5104</c:v>
                </c:pt>
                <c:pt idx="5105">
                  <c:v>5105</c:v>
                </c:pt>
                <c:pt idx="5106">
                  <c:v>5106</c:v>
                </c:pt>
                <c:pt idx="5107">
                  <c:v>5107</c:v>
                </c:pt>
                <c:pt idx="5108">
                  <c:v>5108</c:v>
                </c:pt>
                <c:pt idx="5109">
                  <c:v>5109</c:v>
                </c:pt>
                <c:pt idx="5110">
                  <c:v>5110</c:v>
                </c:pt>
                <c:pt idx="5111">
                  <c:v>5111</c:v>
                </c:pt>
                <c:pt idx="5112">
                  <c:v>5112</c:v>
                </c:pt>
                <c:pt idx="5113">
                  <c:v>5113</c:v>
                </c:pt>
                <c:pt idx="5114">
                  <c:v>5114</c:v>
                </c:pt>
                <c:pt idx="5115">
                  <c:v>5115</c:v>
                </c:pt>
                <c:pt idx="5116">
                  <c:v>5116</c:v>
                </c:pt>
                <c:pt idx="5117">
                  <c:v>5117</c:v>
                </c:pt>
                <c:pt idx="5118">
                  <c:v>5118</c:v>
                </c:pt>
                <c:pt idx="5119">
                  <c:v>5119</c:v>
                </c:pt>
                <c:pt idx="5120">
                  <c:v>5120</c:v>
                </c:pt>
                <c:pt idx="5121">
                  <c:v>5121</c:v>
                </c:pt>
                <c:pt idx="5122">
                  <c:v>5122</c:v>
                </c:pt>
                <c:pt idx="5123">
                  <c:v>5123</c:v>
                </c:pt>
                <c:pt idx="5124">
                  <c:v>5124</c:v>
                </c:pt>
                <c:pt idx="5125">
                  <c:v>5125</c:v>
                </c:pt>
                <c:pt idx="5126">
                  <c:v>5126</c:v>
                </c:pt>
                <c:pt idx="5127">
                  <c:v>5127</c:v>
                </c:pt>
                <c:pt idx="5128">
                  <c:v>5128</c:v>
                </c:pt>
                <c:pt idx="5129">
                  <c:v>5129</c:v>
                </c:pt>
                <c:pt idx="5130">
                  <c:v>5130</c:v>
                </c:pt>
                <c:pt idx="5131">
                  <c:v>5131</c:v>
                </c:pt>
                <c:pt idx="5132">
                  <c:v>5132</c:v>
                </c:pt>
                <c:pt idx="5133">
                  <c:v>5133</c:v>
                </c:pt>
                <c:pt idx="5134">
                  <c:v>5134</c:v>
                </c:pt>
                <c:pt idx="5135">
                  <c:v>5135</c:v>
                </c:pt>
                <c:pt idx="5136">
                  <c:v>5136</c:v>
                </c:pt>
                <c:pt idx="5137">
                  <c:v>5137</c:v>
                </c:pt>
                <c:pt idx="5138">
                  <c:v>5138</c:v>
                </c:pt>
                <c:pt idx="5139">
                  <c:v>5139</c:v>
                </c:pt>
                <c:pt idx="5140">
                  <c:v>5140</c:v>
                </c:pt>
                <c:pt idx="5141">
                  <c:v>5141</c:v>
                </c:pt>
                <c:pt idx="5142">
                  <c:v>5142</c:v>
                </c:pt>
                <c:pt idx="5143">
                  <c:v>5143</c:v>
                </c:pt>
                <c:pt idx="5144">
                  <c:v>5144</c:v>
                </c:pt>
                <c:pt idx="5145">
                  <c:v>5145</c:v>
                </c:pt>
                <c:pt idx="5146">
                  <c:v>5146</c:v>
                </c:pt>
                <c:pt idx="5147">
                  <c:v>5147</c:v>
                </c:pt>
                <c:pt idx="5148">
                  <c:v>5148</c:v>
                </c:pt>
                <c:pt idx="5149">
                  <c:v>5149</c:v>
                </c:pt>
                <c:pt idx="5150">
                  <c:v>5150</c:v>
                </c:pt>
                <c:pt idx="5151">
                  <c:v>5151</c:v>
                </c:pt>
                <c:pt idx="5152">
                  <c:v>5152</c:v>
                </c:pt>
                <c:pt idx="5153">
                  <c:v>5153</c:v>
                </c:pt>
                <c:pt idx="5154">
                  <c:v>5154</c:v>
                </c:pt>
                <c:pt idx="5155">
                  <c:v>5155</c:v>
                </c:pt>
                <c:pt idx="5156">
                  <c:v>5156</c:v>
                </c:pt>
                <c:pt idx="5157">
                  <c:v>5157</c:v>
                </c:pt>
                <c:pt idx="5158">
                  <c:v>5158</c:v>
                </c:pt>
                <c:pt idx="5159">
                  <c:v>5159</c:v>
                </c:pt>
                <c:pt idx="5160">
                  <c:v>5160</c:v>
                </c:pt>
                <c:pt idx="5161">
                  <c:v>5161</c:v>
                </c:pt>
                <c:pt idx="5162">
                  <c:v>5162</c:v>
                </c:pt>
                <c:pt idx="5163">
                  <c:v>5163</c:v>
                </c:pt>
                <c:pt idx="5164">
                  <c:v>5164</c:v>
                </c:pt>
                <c:pt idx="5165">
                  <c:v>5165</c:v>
                </c:pt>
                <c:pt idx="5166">
                  <c:v>5166</c:v>
                </c:pt>
                <c:pt idx="5167">
                  <c:v>5167</c:v>
                </c:pt>
                <c:pt idx="5168">
                  <c:v>5168</c:v>
                </c:pt>
                <c:pt idx="5169">
                  <c:v>5169</c:v>
                </c:pt>
                <c:pt idx="5170">
                  <c:v>5170</c:v>
                </c:pt>
                <c:pt idx="5171">
                  <c:v>5171</c:v>
                </c:pt>
                <c:pt idx="5172">
                  <c:v>5172</c:v>
                </c:pt>
                <c:pt idx="5173">
                  <c:v>5173</c:v>
                </c:pt>
                <c:pt idx="5174">
                  <c:v>5174</c:v>
                </c:pt>
                <c:pt idx="5175">
                  <c:v>5175</c:v>
                </c:pt>
                <c:pt idx="5176">
                  <c:v>5176</c:v>
                </c:pt>
                <c:pt idx="5177">
                  <c:v>5177</c:v>
                </c:pt>
                <c:pt idx="5178">
                  <c:v>5178</c:v>
                </c:pt>
                <c:pt idx="5179">
                  <c:v>5179</c:v>
                </c:pt>
                <c:pt idx="5180">
                  <c:v>5180</c:v>
                </c:pt>
                <c:pt idx="5181">
                  <c:v>5181</c:v>
                </c:pt>
                <c:pt idx="5182">
                  <c:v>5182</c:v>
                </c:pt>
                <c:pt idx="5183">
                  <c:v>5183</c:v>
                </c:pt>
                <c:pt idx="5184">
                  <c:v>5184</c:v>
                </c:pt>
                <c:pt idx="5185">
                  <c:v>5185</c:v>
                </c:pt>
                <c:pt idx="5186">
                  <c:v>5186</c:v>
                </c:pt>
                <c:pt idx="5187">
                  <c:v>5187</c:v>
                </c:pt>
                <c:pt idx="5188">
                  <c:v>5188</c:v>
                </c:pt>
                <c:pt idx="5189">
                  <c:v>5189</c:v>
                </c:pt>
                <c:pt idx="5190">
                  <c:v>5190</c:v>
                </c:pt>
                <c:pt idx="5191">
                  <c:v>5191</c:v>
                </c:pt>
                <c:pt idx="5192">
                  <c:v>5192</c:v>
                </c:pt>
                <c:pt idx="5193">
                  <c:v>5193</c:v>
                </c:pt>
                <c:pt idx="5194">
                  <c:v>5194</c:v>
                </c:pt>
                <c:pt idx="5195">
                  <c:v>5195</c:v>
                </c:pt>
                <c:pt idx="5196">
                  <c:v>5196</c:v>
                </c:pt>
                <c:pt idx="5197">
                  <c:v>5197</c:v>
                </c:pt>
                <c:pt idx="5198">
                  <c:v>5198</c:v>
                </c:pt>
                <c:pt idx="5199">
                  <c:v>5199</c:v>
                </c:pt>
                <c:pt idx="5200">
                  <c:v>5200</c:v>
                </c:pt>
                <c:pt idx="5201">
                  <c:v>5201</c:v>
                </c:pt>
                <c:pt idx="5202">
                  <c:v>5202</c:v>
                </c:pt>
                <c:pt idx="5203">
                  <c:v>5203</c:v>
                </c:pt>
                <c:pt idx="5204">
                  <c:v>5204</c:v>
                </c:pt>
                <c:pt idx="5205">
                  <c:v>5205</c:v>
                </c:pt>
                <c:pt idx="5206">
                  <c:v>5206</c:v>
                </c:pt>
                <c:pt idx="5207">
                  <c:v>5207</c:v>
                </c:pt>
                <c:pt idx="5208">
                  <c:v>5208</c:v>
                </c:pt>
                <c:pt idx="5209">
                  <c:v>5209</c:v>
                </c:pt>
                <c:pt idx="5210">
                  <c:v>5210</c:v>
                </c:pt>
                <c:pt idx="5211">
                  <c:v>5211</c:v>
                </c:pt>
                <c:pt idx="5212">
                  <c:v>5212</c:v>
                </c:pt>
                <c:pt idx="5213">
                  <c:v>5213</c:v>
                </c:pt>
                <c:pt idx="5214">
                  <c:v>5214</c:v>
                </c:pt>
                <c:pt idx="5215">
                  <c:v>5215</c:v>
                </c:pt>
                <c:pt idx="5216">
                  <c:v>5216</c:v>
                </c:pt>
                <c:pt idx="5217">
                  <c:v>5217</c:v>
                </c:pt>
                <c:pt idx="5218">
                  <c:v>5218</c:v>
                </c:pt>
                <c:pt idx="5219">
                  <c:v>5219</c:v>
                </c:pt>
                <c:pt idx="5220">
                  <c:v>5220</c:v>
                </c:pt>
                <c:pt idx="5221">
                  <c:v>5221</c:v>
                </c:pt>
                <c:pt idx="5222">
                  <c:v>5222</c:v>
                </c:pt>
                <c:pt idx="5223">
                  <c:v>5223</c:v>
                </c:pt>
                <c:pt idx="5224">
                  <c:v>5224</c:v>
                </c:pt>
                <c:pt idx="5225">
                  <c:v>5225</c:v>
                </c:pt>
                <c:pt idx="5226">
                  <c:v>5226</c:v>
                </c:pt>
                <c:pt idx="5227">
                  <c:v>5227</c:v>
                </c:pt>
                <c:pt idx="5228">
                  <c:v>5228</c:v>
                </c:pt>
                <c:pt idx="5229">
                  <c:v>5229</c:v>
                </c:pt>
                <c:pt idx="5230">
                  <c:v>5230</c:v>
                </c:pt>
                <c:pt idx="5231">
                  <c:v>5231</c:v>
                </c:pt>
                <c:pt idx="5232">
                  <c:v>5232</c:v>
                </c:pt>
                <c:pt idx="5233">
                  <c:v>5233</c:v>
                </c:pt>
                <c:pt idx="5234">
                  <c:v>5234</c:v>
                </c:pt>
                <c:pt idx="5235">
                  <c:v>5235</c:v>
                </c:pt>
                <c:pt idx="5236">
                  <c:v>5236</c:v>
                </c:pt>
                <c:pt idx="5237">
                  <c:v>5237</c:v>
                </c:pt>
                <c:pt idx="5238">
                  <c:v>5238</c:v>
                </c:pt>
                <c:pt idx="5239">
                  <c:v>5239</c:v>
                </c:pt>
                <c:pt idx="5240">
                  <c:v>5240</c:v>
                </c:pt>
                <c:pt idx="5241">
                  <c:v>5241</c:v>
                </c:pt>
                <c:pt idx="5242">
                  <c:v>5242</c:v>
                </c:pt>
                <c:pt idx="5243">
                  <c:v>5243</c:v>
                </c:pt>
                <c:pt idx="5244">
                  <c:v>5244</c:v>
                </c:pt>
                <c:pt idx="5245">
                  <c:v>5245</c:v>
                </c:pt>
                <c:pt idx="5246">
                  <c:v>5246</c:v>
                </c:pt>
                <c:pt idx="5247">
                  <c:v>5247</c:v>
                </c:pt>
                <c:pt idx="5248">
                  <c:v>5248</c:v>
                </c:pt>
                <c:pt idx="5249">
                  <c:v>5249</c:v>
                </c:pt>
                <c:pt idx="5250">
                  <c:v>5250</c:v>
                </c:pt>
                <c:pt idx="5251">
                  <c:v>5251</c:v>
                </c:pt>
                <c:pt idx="5252">
                  <c:v>5252</c:v>
                </c:pt>
                <c:pt idx="5253">
                  <c:v>5253</c:v>
                </c:pt>
                <c:pt idx="5254">
                  <c:v>5254</c:v>
                </c:pt>
                <c:pt idx="5255">
                  <c:v>5255</c:v>
                </c:pt>
                <c:pt idx="5256">
                  <c:v>5256</c:v>
                </c:pt>
                <c:pt idx="5257">
                  <c:v>5257</c:v>
                </c:pt>
                <c:pt idx="5258">
                  <c:v>5258</c:v>
                </c:pt>
                <c:pt idx="5259">
                  <c:v>5259</c:v>
                </c:pt>
                <c:pt idx="5260">
                  <c:v>5260</c:v>
                </c:pt>
                <c:pt idx="5261">
                  <c:v>5261</c:v>
                </c:pt>
                <c:pt idx="5262">
                  <c:v>5262</c:v>
                </c:pt>
                <c:pt idx="5263">
                  <c:v>5263</c:v>
                </c:pt>
                <c:pt idx="5264">
                  <c:v>5264</c:v>
                </c:pt>
                <c:pt idx="5265">
                  <c:v>5265</c:v>
                </c:pt>
                <c:pt idx="5266">
                  <c:v>5266</c:v>
                </c:pt>
                <c:pt idx="5267">
                  <c:v>5267</c:v>
                </c:pt>
                <c:pt idx="5268">
                  <c:v>5268</c:v>
                </c:pt>
                <c:pt idx="5269">
                  <c:v>5269</c:v>
                </c:pt>
                <c:pt idx="5270">
                  <c:v>5270</c:v>
                </c:pt>
                <c:pt idx="5271">
                  <c:v>5271</c:v>
                </c:pt>
                <c:pt idx="5272">
                  <c:v>5272</c:v>
                </c:pt>
                <c:pt idx="5273">
                  <c:v>5273</c:v>
                </c:pt>
                <c:pt idx="5274">
                  <c:v>5274</c:v>
                </c:pt>
                <c:pt idx="5275">
                  <c:v>5275</c:v>
                </c:pt>
                <c:pt idx="5276">
                  <c:v>5276</c:v>
                </c:pt>
                <c:pt idx="5277">
                  <c:v>5277</c:v>
                </c:pt>
                <c:pt idx="5278">
                  <c:v>5278</c:v>
                </c:pt>
                <c:pt idx="5279">
                  <c:v>5279</c:v>
                </c:pt>
                <c:pt idx="5280">
                  <c:v>5280</c:v>
                </c:pt>
                <c:pt idx="5281">
                  <c:v>5281</c:v>
                </c:pt>
                <c:pt idx="5282">
                  <c:v>5282</c:v>
                </c:pt>
                <c:pt idx="5283">
                  <c:v>5283</c:v>
                </c:pt>
                <c:pt idx="5284">
                  <c:v>5284</c:v>
                </c:pt>
                <c:pt idx="5285">
                  <c:v>5285</c:v>
                </c:pt>
                <c:pt idx="5286">
                  <c:v>5286</c:v>
                </c:pt>
                <c:pt idx="5287">
                  <c:v>5287</c:v>
                </c:pt>
                <c:pt idx="5288">
                  <c:v>5288</c:v>
                </c:pt>
                <c:pt idx="5289">
                  <c:v>5289</c:v>
                </c:pt>
                <c:pt idx="5290">
                  <c:v>5290</c:v>
                </c:pt>
                <c:pt idx="5291">
                  <c:v>5291</c:v>
                </c:pt>
                <c:pt idx="5292">
                  <c:v>5292</c:v>
                </c:pt>
                <c:pt idx="5293">
                  <c:v>5293</c:v>
                </c:pt>
                <c:pt idx="5294">
                  <c:v>5294</c:v>
                </c:pt>
                <c:pt idx="5295">
                  <c:v>5295</c:v>
                </c:pt>
                <c:pt idx="5296">
                  <c:v>5296</c:v>
                </c:pt>
                <c:pt idx="5297">
                  <c:v>5297</c:v>
                </c:pt>
                <c:pt idx="5298">
                  <c:v>5298</c:v>
                </c:pt>
                <c:pt idx="5299">
                  <c:v>5299</c:v>
                </c:pt>
                <c:pt idx="5300">
                  <c:v>5300</c:v>
                </c:pt>
                <c:pt idx="5301">
                  <c:v>5301</c:v>
                </c:pt>
                <c:pt idx="5302">
                  <c:v>5302</c:v>
                </c:pt>
                <c:pt idx="5303">
                  <c:v>5303</c:v>
                </c:pt>
                <c:pt idx="5304">
                  <c:v>5304</c:v>
                </c:pt>
                <c:pt idx="5305">
                  <c:v>5305</c:v>
                </c:pt>
                <c:pt idx="5306">
                  <c:v>5306</c:v>
                </c:pt>
                <c:pt idx="5307">
                  <c:v>5307</c:v>
                </c:pt>
                <c:pt idx="5308">
                  <c:v>5308</c:v>
                </c:pt>
                <c:pt idx="5309">
                  <c:v>5309</c:v>
                </c:pt>
                <c:pt idx="5310">
                  <c:v>5310</c:v>
                </c:pt>
                <c:pt idx="5311">
                  <c:v>5311</c:v>
                </c:pt>
                <c:pt idx="5312">
                  <c:v>5312</c:v>
                </c:pt>
                <c:pt idx="5313">
                  <c:v>5313</c:v>
                </c:pt>
                <c:pt idx="5314">
                  <c:v>5314</c:v>
                </c:pt>
                <c:pt idx="5315">
                  <c:v>5315</c:v>
                </c:pt>
                <c:pt idx="5316">
                  <c:v>5316</c:v>
                </c:pt>
                <c:pt idx="5317">
                  <c:v>5317</c:v>
                </c:pt>
                <c:pt idx="5318">
                  <c:v>5318</c:v>
                </c:pt>
                <c:pt idx="5319">
                  <c:v>5319</c:v>
                </c:pt>
                <c:pt idx="5320">
                  <c:v>5320</c:v>
                </c:pt>
                <c:pt idx="5321">
                  <c:v>5321</c:v>
                </c:pt>
                <c:pt idx="5322">
                  <c:v>5322</c:v>
                </c:pt>
                <c:pt idx="5323">
                  <c:v>5323</c:v>
                </c:pt>
                <c:pt idx="5324">
                  <c:v>5324</c:v>
                </c:pt>
                <c:pt idx="5325">
                  <c:v>5325</c:v>
                </c:pt>
                <c:pt idx="5326">
                  <c:v>5326</c:v>
                </c:pt>
                <c:pt idx="5327">
                  <c:v>5327</c:v>
                </c:pt>
                <c:pt idx="5328">
                  <c:v>5328</c:v>
                </c:pt>
                <c:pt idx="5329">
                  <c:v>5329</c:v>
                </c:pt>
                <c:pt idx="5330">
                  <c:v>5330</c:v>
                </c:pt>
                <c:pt idx="5331">
                  <c:v>5331</c:v>
                </c:pt>
                <c:pt idx="5332">
                  <c:v>5332</c:v>
                </c:pt>
                <c:pt idx="5333">
                  <c:v>5333</c:v>
                </c:pt>
                <c:pt idx="5334">
                  <c:v>5334</c:v>
                </c:pt>
                <c:pt idx="5335">
                  <c:v>5335</c:v>
                </c:pt>
                <c:pt idx="5336">
                  <c:v>5336</c:v>
                </c:pt>
                <c:pt idx="5337">
                  <c:v>5337</c:v>
                </c:pt>
                <c:pt idx="5338">
                  <c:v>5338</c:v>
                </c:pt>
                <c:pt idx="5339">
                  <c:v>5339</c:v>
                </c:pt>
                <c:pt idx="5340">
                  <c:v>5340</c:v>
                </c:pt>
                <c:pt idx="5341">
                  <c:v>5341</c:v>
                </c:pt>
                <c:pt idx="5342">
                  <c:v>5342</c:v>
                </c:pt>
                <c:pt idx="5343">
                  <c:v>5343</c:v>
                </c:pt>
                <c:pt idx="5344">
                  <c:v>5344</c:v>
                </c:pt>
                <c:pt idx="5345">
                  <c:v>5345</c:v>
                </c:pt>
                <c:pt idx="5346">
                  <c:v>5346</c:v>
                </c:pt>
                <c:pt idx="5347">
                  <c:v>5347</c:v>
                </c:pt>
                <c:pt idx="5348">
                  <c:v>5348</c:v>
                </c:pt>
                <c:pt idx="5349">
                  <c:v>5349</c:v>
                </c:pt>
                <c:pt idx="5350">
                  <c:v>5350</c:v>
                </c:pt>
                <c:pt idx="5351">
                  <c:v>5351</c:v>
                </c:pt>
                <c:pt idx="5352">
                  <c:v>5352</c:v>
                </c:pt>
                <c:pt idx="5353">
                  <c:v>5353</c:v>
                </c:pt>
                <c:pt idx="5354">
                  <c:v>5354</c:v>
                </c:pt>
                <c:pt idx="5355">
                  <c:v>5355</c:v>
                </c:pt>
                <c:pt idx="5356">
                  <c:v>5356</c:v>
                </c:pt>
                <c:pt idx="5357">
                  <c:v>5357</c:v>
                </c:pt>
                <c:pt idx="5358">
                  <c:v>5358</c:v>
                </c:pt>
                <c:pt idx="5359">
                  <c:v>5359</c:v>
                </c:pt>
                <c:pt idx="5360">
                  <c:v>5360</c:v>
                </c:pt>
                <c:pt idx="5361">
                  <c:v>5361</c:v>
                </c:pt>
                <c:pt idx="5362">
                  <c:v>5362</c:v>
                </c:pt>
                <c:pt idx="5363">
                  <c:v>5363</c:v>
                </c:pt>
                <c:pt idx="5364">
                  <c:v>5364</c:v>
                </c:pt>
                <c:pt idx="5365">
                  <c:v>5365</c:v>
                </c:pt>
                <c:pt idx="5366">
                  <c:v>5366</c:v>
                </c:pt>
                <c:pt idx="5367">
                  <c:v>5367</c:v>
                </c:pt>
                <c:pt idx="5368">
                  <c:v>5368</c:v>
                </c:pt>
                <c:pt idx="5369">
                  <c:v>5369</c:v>
                </c:pt>
                <c:pt idx="5370">
                  <c:v>5370</c:v>
                </c:pt>
                <c:pt idx="5371">
                  <c:v>5371</c:v>
                </c:pt>
                <c:pt idx="5372">
                  <c:v>5372</c:v>
                </c:pt>
                <c:pt idx="5373">
                  <c:v>5373</c:v>
                </c:pt>
                <c:pt idx="5374">
                  <c:v>5374</c:v>
                </c:pt>
                <c:pt idx="5375">
                  <c:v>5375</c:v>
                </c:pt>
                <c:pt idx="5376">
                  <c:v>5376</c:v>
                </c:pt>
                <c:pt idx="5377">
                  <c:v>5377</c:v>
                </c:pt>
                <c:pt idx="5378">
                  <c:v>5378</c:v>
                </c:pt>
                <c:pt idx="5379">
                  <c:v>5379</c:v>
                </c:pt>
                <c:pt idx="5380">
                  <c:v>5380</c:v>
                </c:pt>
                <c:pt idx="5381">
                  <c:v>5381</c:v>
                </c:pt>
                <c:pt idx="5382">
                  <c:v>5382</c:v>
                </c:pt>
                <c:pt idx="5383">
                  <c:v>5383</c:v>
                </c:pt>
                <c:pt idx="5384">
                  <c:v>5384</c:v>
                </c:pt>
                <c:pt idx="5385">
                  <c:v>5385</c:v>
                </c:pt>
                <c:pt idx="5386">
                  <c:v>5386</c:v>
                </c:pt>
                <c:pt idx="5387">
                  <c:v>5387</c:v>
                </c:pt>
                <c:pt idx="5388">
                  <c:v>5388</c:v>
                </c:pt>
                <c:pt idx="5389">
                  <c:v>5389</c:v>
                </c:pt>
                <c:pt idx="5390">
                  <c:v>5390</c:v>
                </c:pt>
                <c:pt idx="5391">
                  <c:v>5391</c:v>
                </c:pt>
                <c:pt idx="5392">
                  <c:v>5392</c:v>
                </c:pt>
                <c:pt idx="5393">
                  <c:v>5393</c:v>
                </c:pt>
                <c:pt idx="5394">
                  <c:v>5394</c:v>
                </c:pt>
                <c:pt idx="5395">
                  <c:v>5395</c:v>
                </c:pt>
                <c:pt idx="5396">
                  <c:v>5396</c:v>
                </c:pt>
                <c:pt idx="5397">
                  <c:v>5397</c:v>
                </c:pt>
                <c:pt idx="5398">
                  <c:v>5398</c:v>
                </c:pt>
                <c:pt idx="5399">
                  <c:v>5399</c:v>
                </c:pt>
                <c:pt idx="5400">
                  <c:v>5400</c:v>
                </c:pt>
                <c:pt idx="5401">
                  <c:v>5401</c:v>
                </c:pt>
                <c:pt idx="5402">
                  <c:v>5402</c:v>
                </c:pt>
                <c:pt idx="5403">
                  <c:v>5403</c:v>
                </c:pt>
                <c:pt idx="5404">
                  <c:v>5404</c:v>
                </c:pt>
                <c:pt idx="5405">
                  <c:v>5405</c:v>
                </c:pt>
                <c:pt idx="5406">
                  <c:v>5406</c:v>
                </c:pt>
                <c:pt idx="5407">
                  <c:v>5407</c:v>
                </c:pt>
                <c:pt idx="5408">
                  <c:v>5408</c:v>
                </c:pt>
                <c:pt idx="5409">
                  <c:v>5409</c:v>
                </c:pt>
                <c:pt idx="5410">
                  <c:v>5410</c:v>
                </c:pt>
                <c:pt idx="5411">
                  <c:v>5411</c:v>
                </c:pt>
                <c:pt idx="5412">
                  <c:v>5412</c:v>
                </c:pt>
                <c:pt idx="5413">
                  <c:v>5413</c:v>
                </c:pt>
                <c:pt idx="5414">
                  <c:v>5414</c:v>
                </c:pt>
                <c:pt idx="5415">
                  <c:v>5415</c:v>
                </c:pt>
                <c:pt idx="5416">
                  <c:v>5416</c:v>
                </c:pt>
                <c:pt idx="5417">
                  <c:v>5417</c:v>
                </c:pt>
                <c:pt idx="5418">
                  <c:v>5418</c:v>
                </c:pt>
                <c:pt idx="5419">
                  <c:v>5419</c:v>
                </c:pt>
                <c:pt idx="5420">
                  <c:v>5420</c:v>
                </c:pt>
                <c:pt idx="5421">
                  <c:v>5421</c:v>
                </c:pt>
                <c:pt idx="5422">
                  <c:v>5422</c:v>
                </c:pt>
                <c:pt idx="5423">
                  <c:v>5423</c:v>
                </c:pt>
                <c:pt idx="5424">
                  <c:v>5424</c:v>
                </c:pt>
                <c:pt idx="5425">
                  <c:v>5425</c:v>
                </c:pt>
                <c:pt idx="5426">
                  <c:v>5426</c:v>
                </c:pt>
                <c:pt idx="5427">
                  <c:v>5427</c:v>
                </c:pt>
                <c:pt idx="5428">
                  <c:v>5428</c:v>
                </c:pt>
                <c:pt idx="5429">
                  <c:v>5429</c:v>
                </c:pt>
                <c:pt idx="5430">
                  <c:v>5430</c:v>
                </c:pt>
                <c:pt idx="5431">
                  <c:v>5431</c:v>
                </c:pt>
                <c:pt idx="5432">
                  <c:v>5432</c:v>
                </c:pt>
                <c:pt idx="5433">
                  <c:v>5433</c:v>
                </c:pt>
                <c:pt idx="5434">
                  <c:v>5434</c:v>
                </c:pt>
                <c:pt idx="5435">
                  <c:v>5435</c:v>
                </c:pt>
                <c:pt idx="5436">
                  <c:v>5436</c:v>
                </c:pt>
                <c:pt idx="5437">
                  <c:v>5437</c:v>
                </c:pt>
                <c:pt idx="5438">
                  <c:v>5438</c:v>
                </c:pt>
                <c:pt idx="5439">
                  <c:v>5439</c:v>
                </c:pt>
                <c:pt idx="5440">
                  <c:v>5440</c:v>
                </c:pt>
                <c:pt idx="5441">
                  <c:v>5441</c:v>
                </c:pt>
                <c:pt idx="5442">
                  <c:v>5442</c:v>
                </c:pt>
                <c:pt idx="5443">
                  <c:v>5443</c:v>
                </c:pt>
                <c:pt idx="5444">
                  <c:v>5444</c:v>
                </c:pt>
                <c:pt idx="5445">
                  <c:v>5445</c:v>
                </c:pt>
                <c:pt idx="5446">
                  <c:v>5446</c:v>
                </c:pt>
                <c:pt idx="5447">
                  <c:v>5447</c:v>
                </c:pt>
                <c:pt idx="5448">
                  <c:v>5448</c:v>
                </c:pt>
                <c:pt idx="5449">
                  <c:v>5449</c:v>
                </c:pt>
                <c:pt idx="5450">
                  <c:v>5450</c:v>
                </c:pt>
                <c:pt idx="5451">
                  <c:v>5451</c:v>
                </c:pt>
                <c:pt idx="5452">
                  <c:v>5452</c:v>
                </c:pt>
                <c:pt idx="5453">
                  <c:v>5453</c:v>
                </c:pt>
                <c:pt idx="5454">
                  <c:v>5454</c:v>
                </c:pt>
                <c:pt idx="5455">
                  <c:v>5455</c:v>
                </c:pt>
                <c:pt idx="5456">
                  <c:v>5456</c:v>
                </c:pt>
                <c:pt idx="5457">
                  <c:v>5457</c:v>
                </c:pt>
                <c:pt idx="5458">
                  <c:v>5458</c:v>
                </c:pt>
                <c:pt idx="5459">
                  <c:v>5459</c:v>
                </c:pt>
                <c:pt idx="5460">
                  <c:v>5460</c:v>
                </c:pt>
                <c:pt idx="5461">
                  <c:v>5461</c:v>
                </c:pt>
                <c:pt idx="5462">
                  <c:v>5462</c:v>
                </c:pt>
                <c:pt idx="5463">
                  <c:v>5463</c:v>
                </c:pt>
                <c:pt idx="5464">
                  <c:v>5464</c:v>
                </c:pt>
                <c:pt idx="5465">
                  <c:v>5465</c:v>
                </c:pt>
                <c:pt idx="5466">
                  <c:v>5466</c:v>
                </c:pt>
                <c:pt idx="5467">
                  <c:v>5467</c:v>
                </c:pt>
                <c:pt idx="5468">
                  <c:v>5468</c:v>
                </c:pt>
                <c:pt idx="5469">
                  <c:v>5469</c:v>
                </c:pt>
                <c:pt idx="5470">
                  <c:v>5470</c:v>
                </c:pt>
                <c:pt idx="5471">
                  <c:v>5471</c:v>
                </c:pt>
                <c:pt idx="5472">
                  <c:v>5472</c:v>
                </c:pt>
                <c:pt idx="5473">
                  <c:v>5473</c:v>
                </c:pt>
                <c:pt idx="5474">
                  <c:v>5474</c:v>
                </c:pt>
                <c:pt idx="5475">
                  <c:v>5475</c:v>
                </c:pt>
                <c:pt idx="5476">
                  <c:v>5476</c:v>
                </c:pt>
                <c:pt idx="5477">
                  <c:v>5477</c:v>
                </c:pt>
                <c:pt idx="5478">
                  <c:v>5478</c:v>
                </c:pt>
                <c:pt idx="5479">
                  <c:v>5479</c:v>
                </c:pt>
                <c:pt idx="5480">
                  <c:v>5480</c:v>
                </c:pt>
                <c:pt idx="5481">
                  <c:v>5481</c:v>
                </c:pt>
                <c:pt idx="5482">
                  <c:v>5482</c:v>
                </c:pt>
                <c:pt idx="5483">
                  <c:v>5483</c:v>
                </c:pt>
                <c:pt idx="5484">
                  <c:v>5484</c:v>
                </c:pt>
                <c:pt idx="5485">
                  <c:v>5485</c:v>
                </c:pt>
                <c:pt idx="5486">
                  <c:v>5486</c:v>
                </c:pt>
                <c:pt idx="5487">
                  <c:v>5487</c:v>
                </c:pt>
                <c:pt idx="5488">
                  <c:v>5488</c:v>
                </c:pt>
                <c:pt idx="5489">
                  <c:v>5489</c:v>
                </c:pt>
                <c:pt idx="5490">
                  <c:v>5490</c:v>
                </c:pt>
                <c:pt idx="5491">
                  <c:v>5491</c:v>
                </c:pt>
                <c:pt idx="5492">
                  <c:v>5492</c:v>
                </c:pt>
                <c:pt idx="5493">
                  <c:v>5493</c:v>
                </c:pt>
                <c:pt idx="5494">
                  <c:v>5494</c:v>
                </c:pt>
                <c:pt idx="5495">
                  <c:v>5495</c:v>
                </c:pt>
                <c:pt idx="5496">
                  <c:v>5496</c:v>
                </c:pt>
                <c:pt idx="5497">
                  <c:v>5497</c:v>
                </c:pt>
                <c:pt idx="5498">
                  <c:v>5498</c:v>
                </c:pt>
                <c:pt idx="5499">
                  <c:v>5499</c:v>
                </c:pt>
                <c:pt idx="5500">
                  <c:v>5500</c:v>
                </c:pt>
                <c:pt idx="5501">
                  <c:v>5501</c:v>
                </c:pt>
                <c:pt idx="5502">
                  <c:v>5502</c:v>
                </c:pt>
                <c:pt idx="5503">
                  <c:v>5503</c:v>
                </c:pt>
                <c:pt idx="5504">
                  <c:v>5504</c:v>
                </c:pt>
                <c:pt idx="5505">
                  <c:v>5505</c:v>
                </c:pt>
                <c:pt idx="5506">
                  <c:v>5506</c:v>
                </c:pt>
                <c:pt idx="5507">
                  <c:v>5507</c:v>
                </c:pt>
                <c:pt idx="5508">
                  <c:v>5508</c:v>
                </c:pt>
                <c:pt idx="5509">
                  <c:v>5509</c:v>
                </c:pt>
                <c:pt idx="5510">
                  <c:v>5510</c:v>
                </c:pt>
                <c:pt idx="5511">
                  <c:v>5511</c:v>
                </c:pt>
                <c:pt idx="5512">
                  <c:v>5512</c:v>
                </c:pt>
                <c:pt idx="5513">
                  <c:v>5513</c:v>
                </c:pt>
                <c:pt idx="5514">
                  <c:v>5514</c:v>
                </c:pt>
                <c:pt idx="5515">
                  <c:v>5515</c:v>
                </c:pt>
                <c:pt idx="5516">
                  <c:v>5516</c:v>
                </c:pt>
                <c:pt idx="5517">
                  <c:v>5517</c:v>
                </c:pt>
                <c:pt idx="5518">
                  <c:v>5518</c:v>
                </c:pt>
                <c:pt idx="5519">
                  <c:v>5519</c:v>
                </c:pt>
                <c:pt idx="5520">
                  <c:v>5520</c:v>
                </c:pt>
                <c:pt idx="5521">
                  <c:v>5521</c:v>
                </c:pt>
                <c:pt idx="5522">
                  <c:v>5522</c:v>
                </c:pt>
                <c:pt idx="5523">
                  <c:v>5523</c:v>
                </c:pt>
                <c:pt idx="5524">
                  <c:v>5524</c:v>
                </c:pt>
                <c:pt idx="5525">
                  <c:v>5525</c:v>
                </c:pt>
                <c:pt idx="5526">
                  <c:v>5526</c:v>
                </c:pt>
                <c:pt idx="5527">
                  <c:v>5527</c:v>
                </c:pt>
                <c:pt idx="5528">
                  <c:v>5528</c:v>
                </c:pt>
                <c:pt idx="5529">
                  <c:v>5529</c:v>
                </c:pt>
                <c:pt idx="5530">
                  <c:v>5530</c:v>
                </c:pt>
                <c:pt idx="5531">
                  <c:v>5531</c:v>
                </c:pt>
                <c:pt idx="5532">
                  <c:v>5532</c:v>
                </c:pt>
                <c:pt idx="5533">
                  <c:v>5533</c:v>
                </c:pt>
                <c:pt idx="5534">
                  <c:v>5534</c:v>
                </c:pt>
                <c:pt idx="5535">
                  <c:v>5535</c:v>
                </c:pt>
                <c:pt idx="5536">
                  <c:v>5536</c:v>
                </c:pt>
                <c:pt idx="5537">
                  <c:v>5537</c:v>
                </c:pt>
                <c:pt idx="5538">
                  <c:v>5538</c:v>
                </c:pt>
                <c:pt idx="5539">
                  <c:v>5539</c:v>
                </c:pt>
                <c:pt idx="5540">
                  <c:v>5540</c:v>
                </c:pt>
                <c:pt idx="5541">
                  <c:v>5541</c:v>
                </c:pt>
                <c:pt idx="5542">
                  <c:v>5542</c:v>
                </c:pt>
                <c:pt idx="5543">
                  <c:v>5543</c:v>
                </c:pt>
                <c:pt idx="5544">
                  <c:v>5544</c:v>
                </c:pt>
                <c:pt idx="5545">
                  <c:v>5545</c:v>
                </c:pt>
                <c:pt idx="5546">
                  <c:v>5546</c:v>
                </c:pt>
                <c:pt idx="5547">
                  <c:v>5547</c:v>
                </c:pt>
                <c:pt idx="5548">
                  <c:v>5548</c:v>
                </c:pt>
                <c:pt idx="5549">
                  <c:v>5549</c:v>
                </c:pt>
                <c:pt idx="5550">
                  <c:v>5550</c:v>
                </c:pt>
                <c:pt idx="5551">
                  <c:v>5551</c:v>
                </c:pt>
                <c:pt idx="5552">
                  <c:v>5552</c:v>
                </c:pt>
                <c:pt idx="5553">
                  <c:v>5553</c:v>
                </c:pt>
                <c:pt idx="5554">
                  <c:v>5554</c:v>
                </c:pt>
                <c:pt idx="5555">
                  <c:v>5555</c:v>
                </c:pt>
                <c:pt idx="5556">
                  <c:v>5556</c:v>
                </c:pt>
                <c:pt idx="5557">
                  <c:v>5557</c:v>
                </c:pt>
                <c:pt idx="5558">
                  <c:v>5558</c:v>
                </c:pt>
                <c:pt idx="5559">
                  <c:v>5559</c:v>
                </c:pt>
                <c:pt idx="5560">
                  <c:v>5560</c:v>
                </c:pt>
                <c:pt idx="5561">
                  <c:v>5561</c:v>
                </c:pt>
                <c:pt idx="5562">
                  <c:v>5562</c:v>
                </c:pt>
                <c:pt idx="5563">
                  <c:v>5563</c:v>
                </c:pt>
                <c:pt idx="5564">
                  <c:v>5564</c:v>
                </c:pt>
                <c:pt idx="5565">
                  <c:v>5565</c:v>
                </c:pt>
                <c:pt idx="5566">
                  <c:v>5566</c:v>
                </c:pt>
                <c:pt idx="5567">
                  <c:v>5567</c:v>
                </c:pt>
                <c:pt idx="5568">
                  <c:v>5568</c:v>
                </c:pt>
                <c:pt idx="5569">
                  <c:v>5569</c:v>
                </c:pt>
                <c:pt idx="5570">
                  <c:v>5570</c:v>
                </c:pt>
                <c:pt idx="5571">
                  <c:v>5571</c:v>
                </c:pt>
                <c:pt idx="5572">
                  <c:v>5572</c:v>
                </c:pt>
                <c:pt idx="5573">
                  <c:v>5573</c:v>
                </c:pt>
                <c:pt idx="5574">
                  <c:v>5574</c:v>
                </c:pt>
                <c:pt idx="5575">
                  <c:v>5575</c:v>
                </c:pt>
                <c:pt idx="5576">
                  <c:v>5576</c:v>
                </c:pt>
                <c:pt idx="5577">
                  <c:v>5577</c:v>
                </c:pt>
                <c:pt idx="5578">
                  <c:v>5578</c:v>
                </c:pt>
                <c:pt idx="5579">
                  <c:v>5579</c:v>
                </c:pt>
                <c:pt idx="5580">
                  <c:v>5580</c:v>
                </c:pt>
                <c:pt idx="5581">
                  <c:v>5581</c:v>
                </c:pt>
                <c:pt idx="5582">
                  <c:v>5582</c:v>
                </c:pt>
                <c:pt idx="5583">
                  <c:v>5583</c:v>
                </c:pt>
                <c:pt idx="5584">
                  <c:v>5584</c:v>
                </c:pt>
                <c:pt idx="5585">
                  <c:v>5585</c:v>
                </c:pt>
                <c:pt idx="5586">
                  <c:v>5586</c:v>
                </c:pt>
                <c:pt idx="5587">
                  <c:v>5587</c:v>
                </c:pt>
                <c:pt idx="5588">
                  <c:v>5588</c:v>
                </c:pt>
                <c:pt idx="5589">
                  <c:v>5589</c:v>
                </c:pt>
                <c:pt idx="5590">
                  <c:v>5590</c:v>
                </c:pt>
                <c:pt idx="5591">
                  <c:v>5591</c:v>
                </c:pt>
                <c:pt idx="5592">
                  <c:v>5592</c:v>
                </c:pt>
                <c:pt idx="5593">
                  <c:v>5593</c:v>
                </c:pt>
                <c:pt idx="5594">
                  <c:v>5594</c:v>
                </c:pt>
                <c:pt idx="5595">
                  <c:v>5595</c:v>
                </c:pt>
                <c:pt idx="5596">
                  <c:v>5596</c:v>
                </c:pt>
                <c:pt idx="5597">
                  <c:v>5597</c:v>
                </c:pt>
                <c:pt idx="5598">
                  <c:v>5598</c:v>
                </c:pt>
                <c:pt idx="5599">
                  <c:v>5599</c:v>
                </c:pt>
                <c:pt idx="5600">
                  <c:v>5600</c:v>
                </c:pt>
                <c:pt idx="5601">
                  <c:v>5601</c:v>
                </c:pt>
                <c:pt idx="5602">
                  <c:v>5602</c:v>
                </c:pt>
                <c:pt idx="5603">
                  <c:v>5603</c:v>
                </c:pt>
                <c:pt idx="5604">
                  <c:v>5604</c:v>
                </c:pt>
                <c:pt idx="5605">
                  <c:v>5605</c:v>
                </c:pt>
                <c:pt idx="5606">
                  <c:v>5606</c:v>
                </c:pt>
                <c:pt idx="5607">
                  <c:v>5607</c:v>
                </c:pt>
                <c:pt idx="5608">
                  <c:v>5608</c:v>
                </c:pt>
                <c:pt idx="5609">
                  <c:v>5609</c:v>
                </c:pt>
                <c:pt idx="5610">
                  <c:v>5610</c:v>
                </c:pt>
                <c:pt idx="5611">
                  <c:v>5611</c:v>
                </c:pt>
                <c:pt idx="5612">
                  <c:v>5612</c:v>
                </c:pt>
                <c:pt idx="5613">
                  <c:v>5613</c:v>
                </c:pt>
                <c:pt idx="5614">
                  <c:v>5614</c:v>
                </c:pt>
                <c:pt idx="5615">
                  <c:v>5615</c:v>
                </c:pt>
                <c:pt idx="5616">
                  <c:v>5616</c:v>
                </c:pt>
                <c:pt idx="5617">
                  <c:v>5617</c:v>
                </c:pt>
                <c:pt idx="5618">
                  <c:v>5618</c:v>
                </c:pt>
                <c:pt idx="5619">
                  <c:v>5619</c:v>
                </c:pt>
                <c:pt idx="5620">
                  <c:v>5620</c:v>
                </c:pt>
                <c:pt idx="5621">
                  <c:v>5621</c:v>
                </c:pt>
                <c:pt idx="5622">
                  <c:v>5622</c:v>
                </c:pt>
                <c:pt idx="5623">
                  <c:v>5623</c:v>
                </c:pt>
                <c:pt idx="5624">
                  <c:v>5624</c:v>
                </c:pt>
                <c:pt idx="5625">
                  <c:v>5625</c:v>
                </c:pt>
                <c:pt idx="5626">
                  <c:v>5626</c:v>
                </c:pt>
                <c:pt idx="5627">
                  <c:v>5627</c:v>
                </c:pt>
                <c:pt idx="5628">
                  <c:v>5628</c:v>
                </c:pt>
                <c:pt idx="5629">
                  <c:v>5629</c:v>
                </c:pt>
                <c:pt idx="5630">
                  <c:v>5630</c:v>
                </c:pt>
                <c:pt idx="5631">
                  <c:v>5631</c:v>
                </c:pt>
                <c:pt idx="5632">
                  <c:v>5632</c:v>
                </c:pt>
                <c:pt idx="5633">
                  <c:v>5633</c:v>
                </c:pt>
                <c:pt idx="5634">
                  <c:v>5634</c:v>
                </c:pt>
                <c:pt idx="5635">
                  <c:v>5635</c:v>
                </c:pt>
                <c:pt idx="5636">
                  <c:v>5636</c:v>
                </c:pt>
                <c:pt idx="5637">
                  <c:v>5637</c:v>
                </c:pt>
                <c:pt idx="5638">
                  <c:v>5638</c:v>
                </c:pt>
                <c:pt idx="5639">
                  <c:v>5639</c:v>
                </c:pt>
                <c:pt idx="5640">
                  <c:v>5640</c:v>
                </c:pt>
                <c:pt idx="5641">
                  <c:v>5641</c:v>
                </c:pt>
                <c:pt idx="5642">
                  <c:v>5642</c:v>
                </c:pt>
                <c:pt idx="5643">
                  <c:v>5643</c:v>
                </c:pt>
                <c:pt idx="5644">
                  <c:v>5644</c:v>
                </c:pt>
                <c:pt idx="5645">
                  <c:v>5645</c:v>
                </c:pt>
                <c:pt idx="5646">
                  <c:v>5646</c:v>
                </c:pt>
                <c:pt idx="5647">
                  <c:v>5647</c:v>
                </c:pt>
                <c:pt idx="5648">
                  <c:v>5648</c:v>
                </c:pt>
                <c:pt idx="5649">
                  <c:v>5649</c:v>
                </c:pt>
                <c:pt idx="5650">
                  <c:v>5650</c:v>
                </c:pt>
                <c:pt idx="5651">
                  <c:v>5651</c:v>
                </c:pt>
                <c:pt idx="5652">
                  <c:v>5652</c:v>
                </c:pt>
                <c:pt idx="5653">
                  <c:v>5653</c:v>
                </c:pt>
                <c:pt idx="5654">
                  <c:v>5654</c:v>
                </c:pt>
                <c:pt idx="5655">
                  <c:v>5655</c:v>
                </c:pt>
                <c:pt idx="5656">
                  <c:v>5656</c:v>
                </c:pt>
                <c:pt idx="5657">
                  <c:v>5657</c:v>
                </c:pt>
                <c:pt idx="5658">
                  <c:v>5658</c:v>
                </c:pt>
                <c:pt idx="5659">
                  <c:v>5659</c:v>
                </c:pt>
                <c:pt idx="5660">
                  <c:v>5660</c:v>
                </c:pt>
                <c:pt idx="5661">
                  <c:v>5661</c:v>
                </c:pt>
                <c:pt idx="5662">
                  <c:v>5662</c:v>
                </c:pt>
                <c:pt idx="5663">
                  <c:v>5663</c:v>
                </c:pt>
                <c:pt idx="5664">
                  <c:v>5664</c:v>
                </c:pt>
                <c:pt idx="5665">
                  <c:v>5665</c:v>
                </c:pt>
                <c:pt idx="5666">
                  <c:v>5666</c:v>
                </c:pt>
                <c:pt idx="5667">
                  <c:v>5667</c:v>
                </c:pt>
                <c:pt idx="5668">
                  <c:v>5668</c:v>
                </c:pt>
                <c:pt idx="5669">
                  <c:v>5669</c:v>
                </c:pt>
                <c:pt idx="5670">
                  <c:v>5670</c:v>
                </c:pt>
                <c:pt idx="5671">
                  <c:v>5671</c:v>
                </c:pt>
                <c:pt idx="5672">
                  <c:v>5672</c:v>
                </c:pt>
                <c:pt idx="5673">
                  <c:v>5673</c:v>
                </c:pt>
                <c:pt idx="5674">
                  <c:v>5674</c:v>
                </c:pt>
                <c:pt idx="5675">
                  <c:v>5675</c:v>
                </c:pt>
                <c:pt idx="5676">
                  <c:v>5676</c:v>
                </c:pt>
                <c:pt idx="5677">
                  <c:v>5677</c:v>
                </c:pt>
                <c:pt idx="5678">
                  <c:v>5678</c:v>
                </c:pt>
                <c:pt idx="5679">
                  <c:v>5679</c:v>
                </c:pt>
                <c:pt idx="5680">
                  <c:v>5680</c:v>
                </c:pt>
                <c:pt idx="5681">
                  <c:v>5681</c:v>
                </c:pt>
                <c:pt idx="5682">
                  <c:v>5682</c:v>
                </c:pt>
                <c:pt idx="5683">
                  <c:v>5683</c:v>
                </c:pt>
                <c:pt idx="5684">
                  <c:v>5684</c:v>
                </c:pt>
                <c:pt idx="5685">
                  <c:v>5685</c:v>
                </c:pt>
                <c:pt idx="5686">
                  <c:v>5686</c:v>
                </c:pt>
                <c:pt idx="5687">
                  <c:v>5687</c:v>
                </c:pt>
                <c:pt idx="5688">
                  <c:v>5688</c:v>
                </c:pt>
                <c:pt idx="5689">
                  <c:v>5689</c:v>
                </c:pt>
                <c:pt idx="5690">
                  <c:v>5690</c:v>
                </c:pt>
                <c:pt idx="5691">
                  <c:v>5691</c:v>
                </c:pt>
                <c:pt idx="5692">
                  <c:v>5692</c:v>
                </c:pt>
                <c:pt idx="5693">
                  <c:v>5693</c:v>
                </c:pt>
                <c:pt idx="5694">
                  <c:v>5694</c:v>
                </c:pt>
                <c:pt idx="5695">
                  <c:v>5695</c:v>
                </c:pt>
                <c:pt idx="5696">
                  <c:v>5696</c:v>
                </c:pt>
                <c:pt idx="5697">
                  <c:v>5697</c:v>
                </c:pt>
                <c:pt idx="5698">
                  <c:v>5698</c:v>
                </c:pt>
                <c:pt idx="5699">
                  <c:v>5699</c:v>
                </c:pt>
                <c:pt idx="5700">
                  <c:v>5700</c:v>
                </c:pt>
                <c:pt idx="5701">
                  <c:v>5701</c:v>
                </c:pt>
                <c:pt idx="5702">
                  <c:v>5702</c:v>
                </c:pt>
                <c:pt idx="5703">
                  <c:v>5703</c:v>
                </c:pt>
                <c:pt idx="5704">
                  <c:v>5704</c:v>
                </c:pt>
                <c:pt idx="5705">
                  <c:v>5705</c:v>
                </c:pt>
                <c:pt idx="5706">
                  <c:v>5706</c:v>
                </c:pt>
                <c:pt idx="5707">
                  <c:v>5707</c:v>
                </c:pt>
                <c:pt idx="5708">
                  <c:v>5708</c:v>
                </c:pt>
                <c:pt idx="5709">
                  <c:v>5709</c:v>
                </c:pt>
                <c:pt idx="5710">
                  <c:v>5710</c:v>
                </c:pt>
                <c:pt idx="5711">
                  <c:v>5711</c:v>
                </c:pt>
                <c:pt idx="5712">
                  <c:v>5712</c:v>
                </c:pt>
                <c:pt idx="5713">
                  <c:v>5713</c:v>
                </c:pt>
                <c:pt idx="5714">
                  <c:v>5714</c:v>
                </c:pt>
                <c:pt idx="5715">
                  <c:v>5715</c:v>
                </c:pt>
                <c:pt idx="5716">
                  <c:v>5716</c:v>
                </c:pt>
                <c:pt idx="5717">
                  <c:v>5717</c:v>
                </c:pt>
                <c:pt idx="5718">
                  <c:v>5718</c:v>
                </c:pt>
                <c:pt idx="5719">
                  <c:v>5719</c:v>
                </c:pt>
                <c:pt idx="5720">
                  <c:v>5720</c:v>
                </c:pt>
                <c:pt idx="5721">
                  <c:v>5721</c:v>
                </c:pt>
                <c:pt idx="5722">
                  <c:v>5722</c:v>
                </c:pt>
                <c:pt idx="5723">
                  <c:v>5723</c:v>
                </c:pt>
                <c:pt idx="5724">
                  <c:v>5724</c:v>
                </c:pt>
                <c:pt idx="5725">
                  <c:v>5725</c:v>
                </c:pt>
                <c:pt idx="5726">
                  <c:v>5726</c:v>
                </c:pt>
                <c:pt idx="5727">
                  <c:v>5727</c:v>
                </c:pt>
                <c:pt idx="5728">
                  <c:v>5728</c:v>
                </c:pt>
                <c:pt idx="5729">
                  <c:v>5729</c:v>
                </c:pt>
                <c:pt idx="5730">
                  <c:v>5730</c:v>
                </c:pt>
                <c:pt idx="5731">
                  <c:v>5731</c:v>
                </c:pt>
                <c:pt idx="5732">
                  <c:v>5732</c:v>
                </c:pt>
                <c:pt idx="5733">
                  <c:v>5733</c:v>
                </c:pt>
                <c:pt idx="5734">
                  <c:v>5734</c:v>
                </c:pt>
                <c:pt idx="5735">
                  <c:v>5735</c:v>
                </c:pt>
                <c:pt idx="5736">
                  <c:v>5736</c:v>
                </c:pt>
                <c:pt idx="5737">
                  <c:v>5737</c:v>
                </c:pt>
                <c:pt idx="5738">
                  <c:v>5738</c:v>
                </c:pt>
                <c:pt idx="5739">
                  <c:v>5739</c:v>
                </c:pt>
                <c:pt idx="5740">
                  <c:v>5740</c:v>
                </c:pt>
                <c:pt idx="5741">
                  <c:v>5741</c:v>
                </c:pt>
                <c:pt idx="5742">
                  <c:v>5742</c:v>
                </c:pt>
                <c:pt idx="5743">
                  <c:v>5743</c:v>
                </c:pt>
                <c:pt idx="5744">
                  <c:v>5744</c:v>
                </c:pt>
                <c:pt idx="5745">
                  <c:v>5745</c:v>
                </c:pt>
                <c:pt idx="5746">
                  <c:v>5746</c:v>
                </c:pt>
                <c:pt idx="5747">
                  <c:v>5747</c:v>
                </c:pt>
                <c:pt idx="5748">
                  <c:v>5748</c:v>
                </c:pt>
                <c:pt idx="5749">
                  <c:v>5749</c:v>
                </c:pt>
                <c:pt idx="5750">
                  <c:v>5750</c:v>
                </c:pt>
                <c:pt idx="5751">
                  <c:v>5751</c:v>
                </c:pt>
                <c:pt idx="5752">
                  <c:v>5752</c:v>
                </c:pt>
                <c:pt idx="5753">
                  <c:v>5753</c:v>
                </c:pt>
                <c:pt idx="5754">
                  <c:v>5754</c:v>
                </c:pt>
                <c:pt idx="5755">
                  <c:v>5755</c:v>
                </c:pt>
                <c:pt idx="5756">
                  <c:v>5756</c:v>
                </c:pt>
                <c:pt idx="5757">
                  <c:v>5757</c:v>
                </c:pt>
                <c:pt idx="5758">
                  <c:v>5758</c:v>
                </c:pt>
                <c:pt idx="5759">
                  <c:v>5759</c:v>
                </c:pt>
                <c:pt idx="5760">
                  <c:v>5760</c:v>
                </c:pt>
                <c:pt idx="5761">
                  <c:v>5761</c:v>
                </c:pt>
                <c:pt idx="5762">
                  <c:v>5762</c:v>
                </c:pt>
                <c:pt idx="5763">
                  <c:v>5763</c:v>
                </c:pt>
                <c:pt idx="5764">
                  <c:v>5764</c:v>
                </c:pt>
                <c:pt idx="5765">
                  <c:v>5765</c:v>
                </c:pt>
                <c:pt idx="5766">
                  <c:v>5766</c:v>
                </c:pt>
                <c:pt idx="5767">
                  <c:v>5767</c:v>
                </c:pt>
                <c:pt idx="5768">
                  <c:v>5768</c:v>
                </c:pt>
                <c:pt idx="5769">
                  <c:v>5769</c:v>
                </c:pt>
                <c:pt idx="5770">
                  <c:v>5770</c:v>
                </c:pt>
                <c:pt idx="5771">
                  <c:v>5771</c:v>
                </c:pt>
                <c:pt idx="5772">
                  <c:v>5772</c:v>
                </c:pt>
                <c:pt idx="5773">
                  <c:v>5773</c:v>
                </c:pt>
                <c:pt idx="5774">
                  <c:v>5774</c:v>
                </c:pt>
                <c:pt idx="5775">
                  <c:v>5775</c:v>
                </c:pt>
                <c:pt idx="5776">
                  <c:v>5776</c:v>
                </c:pt>
                <c:pt idx="5777">
                  <c:v>5777</c:v>
                </c:pt>
                <c:pt idx="5778">
                  <c:v>5778</c:v>
                </c:pt>
                <c:pt idx="5779">
                  <c:v>5779</c:v>
                </c:pt>
                <c:pt idx="5780">
                  <c:v>5780</c:v>
                </c:pt>
                <c:pt idx="5781">
                  <c:v>5781</c:v>
                </c:pt>
                <c:pt idx="5782">
                  <c:v>5782</c:v>
                </c:pt>
                <c:pt idx="5783">
                  <c:v>5783</c:v>
                </c:pt>
                <c:pt idx="5784">
                  <c:v>5784</c:v>
                </c:pt>
                <c:pt idx="5785">
                  <c:v>5785</c:v>
                </c:pt>
                <c:pt idx="5786">
                  <c:v>5786</c:v>
                </c:pt>
                <c:pt idx="5787">
                  <c:v>5787</c:v>
                </c:pt>
                <c:pt idx="5788">
                  <c:v>5788</c:v>
                </c:pt>
                <c:pt idx="5789">
                  <c:v>5789</c:v>
                </c:pt>
                <c:pt idx="5790">
                  <c:v>5790</c:v>
                </c:pt>
                <c:pt idx="5791">
                  <c:v>5791</c:v>
                </c:pt>
                <c:pt idx="5792">
                  <c:v>5792</c:v>
                </c:pt>
                <c:pt idx="5793">
                  <c:v>5793</c:v>
                </c:pt>
                <c:pt idx="5794">
                  <c:v>5794</c:v>
                </c:pt>
                <c:pt idx="5795">
                  <c:v>5795</c:v>
                </c:pt>
                <c:pt idx="5796">
                  <c:v>5796</c:v>
                </c:pt>
                <c:pt idx="5797">
                  <c:v>5797</c:v>
                </c:pt>
                <c:pt idx="5798">
                  <c:v>5798</c:v>
                </c:pt>
                <c:pt idx="5799">
                  <c:v>5799</c:v>
                </c:pt>
                <c:pt idx="5800">
                  <c:v>5800</c:v>
                </c:pt>
                <c:pt idx="5801">
                  <c:v>5801</c:v>
                </c:pt>
                <c:pt idx="5802">
                  <c:v>5802</c:v>
                </c:pt>
                <c:pt idx="5803">
                  <c:v>5803</c:v>
                </c:pt>
                <c:pt idx="5804">
                  <c:v>5804</c:v>
                </c:pt>
                <c:pt idx="5805">
                  <c:v>5805</c:v>
                </c:pt>
                <c:pt idx="5806">
                  <c:v>5806</c:v>
                </c:pt>
                <c:pt idx="5807">
                  <c:v>5807</c:v>
                </c:pt>
                <c:pt idx="5808">
                  <c:v>5808</c:v>
                </c:pt>
                <c:pt idx="5809">
                  <c:v>5809</c:v>
                </c:pt>
                <c:pt idx="5810">
                  <c:v>5810</c:v>
                </c:pt>
                <c:pt idx="5811">
                  <c:v>5811</c:v>
                </c:pt>
                <c:pt idx="5812">
                  <c:v>5812</c:v>
                </c:pt>
                <c:pt idx="5813">
                  <c:v>5813</c:v>
                </c:pt>
                <c:pt idx="5814">
                  <c:v>5814</c:v>
                </c:pt>
                <c:pt idx="5815">
                  <c:v>5815</c:v>
                </c:pt>
                <c:pt idx="5816">
                  <c:v>5816</c:v>
                </c:pt>
                <c:pt idx="5817">
                  <c:v>5817</c:v>
                </c:pt>
                <c:pt idx="5818">
                  <c:v>5818</c:v>
                </c:pt>
                <c:pt idx="5819">
                  <c:v>5819</c:v>
                </c:pt>
                <c:pt idx="5820">
                  <c:v>5820</c:v>
                </c:pt>
                <c:pt idx="5821">
                  <c:v>5821</c:v>
                </c:pt>
                <c:pt idx="5822">
                  <c:v>5822</c:v>
                </c:pt>
                <c:pt idx="5823">
                  <c:v>5823</c:v>
                </c:pt>
                <c:pt idx="5824">
                  <c:v>5824</c:v>
                </c:pt>
                <c:pt idx="5825">
                  <c:v>5825</c:v>
                </c:pt>
                <c:pt idx="5826">
                  <c:v>5826</c:v>
                </c:pt>
                <c:pt idx="5827">
                  <c:v>5827</c:v>
                </c:pt>
                <c:pt idx="5828">
                  <c:v>5828</c:v>
                </c:pt>
                <c:pt idx="5829">
                  <c:v>5829</c:v>
                </c:pt>
                <c:pt idx="5830">
                  <c:v>5830</c:v>
                </c:pt>
                <c:pt idx="5831">
                  <c:v>5831</c:v>
                </c:pt>
                <c:pt idx="5832">
                  <c:v>5832</c:v>
                </c:pt>
                <c:pt idx="5833">
                  <c:v>5833</c:v>
                </c:pt>
                <c:pt idx="5834">
                  <c:v>5834</c:v>
                </c:pt>
                <c:pt idx="5835">
                  <c:v>5835</c:v>
                </c:pt>
                <c:pt idx="5836">
                  <c:v>5836</c:v>
                </c:pt>
                <c:pt idx="5837">
                  <c:v>5837</c:v>
                </c:pt>
                <c:pt idx="5838">
                  <c:v>5838</c:v>
                </c:pt>
                <c:pt idx="5839">
                  <c:v>5839</c:v>
                </c:pt>
                <c:pt idx="5840">
                  <c:v>5840</c:v>
                </c:pt>
                <c:pt idx="5841">
                  <c:v>5841</c:v>
                </c:pt>
                <c:pt idx="5842">
                  <c:v>5842</c:v>
                </c:pt>
                <c:pt idx="5843">
                  <c:v>5843</c:v>
                </c:pt>
                <c:pt idx="5844">
                  <c:v>5844</c:v>
                </c:pt>
                <c:pt idx="5845">
                  <c:v>5845</c:v>
                </c:pt>
                <c:pt idx="5846">
                  <c:v>5846</c:v>
                </c:pt>
                <c:pt idx="5847">
                  <c:v>5847</c:v>
                </c:pt>
                <c:pt idx="5848">
                  <c:v>5848</c:v>
                </c:pt>
                <c:pt idx="5849">
                  <c:v>5849</c:v>
                </c:pt>
                <c:pt idx="5850">
                  <c:v>5850</c:v>
                </c:pt>
                <c:pt idx="5851">
                  <c:v>5851</c:v>
                </c:pt>
                <c:pt idx="5852">
                  <c:v>5852</c:v>
                </c:pt>
                <c:pt idx="5853">
                  <c:v>5853</c:v>
                </c:pt>
                <c:pt idx="5854">
                  <c:v>5854</c:v>
                </c:pt>
                <c:pt idx="5855">
                  <c:v>5855</c:v>
                </c:pt>
                <c:pt idx="5856">
                  <c:v>5856</c:v>
                </c:pt>
                <c:pt idx="5857">
                  <c:v>5857</c:v>
                </c:pt>
                <c:pt idx="5858">
                  <c:v>5858</c:v>
                </c:pt>
                <c:pt idx="5859">
                  <c:v>5859</c:v>
                </c:pt>
                <c:pt idx="5860">
                  <c:v>5860</c:v>
                </c:pt>
                <c:pt idx="5861">
                  <c:v>5861</c:v>
                </c:pt>
                <c:pt idx="5862">
                  <c:v>5862</c:v>
                </c:pt>
                <c:pt idx="5863">
                  <c:v>5863</c:v>
                </c:pt>
                <c:pt idx="5864">
                  <c:v>5864</c:v>
                </c:pt>
                <c:pt idx="5865">
                  <c:v>5865</c:v>
                </c:pt>
                <c:pt idx="5866">
                  <c:v>5866</c:v>
                </c:pt>
                <c:pt idx="5867">
                  <c:v>5867</c:v>
                </c:pt>
                <c:pt idx="5868">
                  <c:v>5868</c:v>
                </c:pt>
                <c:pt idx="5869">
                  <c:v>5869</c:v>
                </c:pt>
                <c:pt idx="5870">
                  <c:v>5870</c:v>
                </c:pt>
                <c:pt idx="5871">
                  <c:v>5871</c:v>
                </c:pt>
                <c:pt idx="5872">
                  <c:v>5872</c:v>
                </c:pt>
                <c:pt idx="5873">
                  <c:v>5873</c:v>
                </c:pt>
                <c:pt idx="5874">
                  <c:v>5874</c:v>
                </c:pt>
                <c:pt idx="5875">
                  <c:v>5875</c:v>
                </c:pt>
                <c:pt idx="5876">
                  <c:v>5876</c:v>
                </c:pt>
                <c:pt idx="5877">
                  <c:v>5877</c:v>
                </c:pt>
                <c:pt idx="5878">
                  <c:v>5878</c:v>
                </c:pt>
                <c:pt idx="5879">
                  <c:v>5879</c:v>
                </c:pt>
                <c:pt idx="5880">
                  <c:v>5880</c:v>
                </c:pt>
                <c:pt idx="5881">
                  <c:v>5881</c:v>
                </c:pt>
                <c:pt idx="5882">
                  <c:v>5882</c:v>
                </c:pt>
                <c:pt idx="5883">
                  <c:v>5883</c:v>
                </c:pt>
                <c:pt idx="5884">
                  <c:v>5884</c:v>
                </c:pt>
                <c:pt idx="5885">
                  <c:v>5885</c:v>
                </c:pt>
                <c:pt idx="5886">
                  <c:v>5886</c:v>
                </c:pt>
                <c:pt idx="5887">
                  <c:v>5887</c:v>
                </c:pt>
                <c:pt idx="5888">
                  <c:v>5888</c:v>
                </c:pt>
                <c:pt idx="5889">
                  <c:v>5889</c:v>
                </c:pt>
                <c:pt idx="5890">
                  <c:v>5890</c:v>
                </c:pt>
                <c:pt idx="5891">
                  <c:v>5891</c:v>
                </c:pt>
                <c:pt idx="5892">
                  <c:v>5892</c:v>
                </c:pt>
                <c:pt idx="5893">
                  <c:v>5893</c:v>
                </c:pt>
                <c:pt idx="5894">
                  <c:v>5894</c:v>
                </c:pt>
                <c:pt idx="5895">
                  <c:v>5895</c:v>
                </c:pt>
                <c:pt idx="5896">
                  <c:v>5896</c:v>
                </c:pt>
                <c:pt idx="5897">
                  <c:v>5897</c:v>
                </c:pt>
                <c:pt idx="5898">
                  <c:v>5898</c:v>
                </c:pt>
                <c:pt idx="5899">
                  <c:v>5899</c:v>
                </c:pt>
                <c:pt idx="5900">
                  <c:v>5900</c:v>
                </c:pt>
                <c:pt idx="5901">
                  <c:v>5901</c:v>
                </c:pt>
                <c:pt idx="5902">
                  <c:v>5902</c:v>
                </c:pt>
                <c:pt idx="5903">
                  <c:v>5903</c:v>
                </c:pt>
                <c:pt idx="5904">
                  <c:v>5904</c:v>
                </c:pt>
                <c:pt idx="5905">
                  <c:v>5905</c:v>
                </c:pt>
                <c:pt idx="5906">
                  <c:v>5906</c:v>
                </c:pt>
                <c:pt idx="5907">
                  <c:v>5907</c:v>
                </c:pt>
                <c:pt idx="5908">
                  <c:v>5908</c:v>
                </c:pt>
                <c:pt idx="5909">
                  <c:v>5909</c:v>
                </c:pt>
                <c:pt idx="5910">
                  <c:v>5910</c:v>
                </c:pt>
                <c:pt idx="5911">
                  <c:v>5911</c:v>
                </c:pt>
                <c:pt idx="5912">
                  <c:v>5912</c:v>
                </c:pt>
                <c:pt idx="5913">
                  <c:v>5913</c:v>
                </c:pt>
                <c:pt idx="5914">
                  <c:v>5914</c:v>
                </c:pt>
                <c:pt idx="5915">
                  <c:v>5915</c:v>
                </c:pt>
                <c:pt idx="5916">
                  <c:v>5916</c:v>
                </c:pt>
                <c:pt idx="5917">
                  <c:v>5917</c:v>
                </c:pt>
                <c:pt idx="5918">
                  <c:v>5918</c:v>
                </c:pt>
                <c:pt idx="5919">
                  <c:v>5919</c:v>
                </c:pt>
                <c:pt idx="5920">
                  <c:v>5920</c:v>
                </c:pt>
                <c:pt idx="5921">
                  <c:v>5921</c:v>
                </c:pt>
                <c:pt idx="5922">
                  <c:v>5922</c:v>
                </c:pt>
                <c:pt idx="5923">
                  <c:v>5923</c:v>
                </c:pt>
                <c:pt idx="5924">
                  <c:v>5924</c:v>
                </c:pt>
                <c:pt idx="5925">
                  <c:v>5925</c:v>
                </c:pt>
                <c:pt idx="5926">
                  <c:v>5926</c:v>
                </c:pt>
                <c:pt idx="5927">
                  <c:v>5927</c:v>
                </c:pt>
                <c:pt idx="5928">
                  <c:v>5928</c:v>
                </c:pt>
                <c:pt idx="5929">
                  <c:v>5929</c:v>
                </c:pt>
                <c:pt idx="5930">
                  <c:v>5930</c:v>
                </c:pt>
                <c:pt idx="5931">
                  <c:v>5931</c:v>
                </c:pt>
                <c:pt idx="5932">
                  <c:v>5932</c:v>
                </c:pt>
                <c:pt idx="5933">
                  <c:v>5933</c:v>
                </c:pt>
                <c:pt idx="5934">
                  <c:v>5934</c:v>
                </c:pt>
                <c:pt idx="5935">
                  <c:v>5935</c:v>
                </c:pt>
                <c:pt idx="5936">
                  <c:v>5936</c:v>
                </c:pt>
                <c:pt idx="5937">
                  <c:v>5937</c:v>
                </c:pt>
                <c:pt idx="5938">
                  <c:v>5938</c:v>
                </c:pt>
                <c:pt idx="5939">
                  <c:v>5939</c:v>
                </c:pt>
                <c:pt idx="5940">
                  <c:v>5940</c:v>
                </c:pt>
                <c:pt idx="5941">
                  <c:v>5941</c:v>
                </c:pt>
                <c:pt idx="5942">
                  <c:v>5942</c:v>
                </c:pt>
                <c:pt idx="5943">
                  <c:v>5943</c:v>
                </c:pt>
                <c:pt idx="5944">
                  <c:v>5944</c:v>
                </c:pt>
                <c:pt idx="5945">
                  <c:v>5945</c:v>
                </c:pt>
                <c:pt idx="5946">
                  <c:v>5946</c:v>
                </c:pt>
                <c:pt idx="5947">
                  <c:v>5947</c:v>
                </c:pt>
                <c:pt idx="5948">
                  <c:v>5948</c:v>
                </c:pt>
                <c:pt idx="5949">
                  <c:v>5949</c:v>
                </c:pt>
                <c:pt idx="5950">
                  <c:v>5950</c:v>
                </c:pt>
                <c:pt idx="5951">
                  <c:v>5951</c:v>
                </c:pt>
                <c:pt idx="5952">
                  <c:v>5952</c:v>
                </c:pt>
                <c:pt idx="5953">
                  <c:v>5953</c:v>
                </c:pt>
                <c:pt idx="5954">
                  <c:v>5954</c:v>
                </c:pt>
                <c:pt idx="5955">
                  <c:v>5955</c:v>
                </c:pt>
                <c:pt idx="5956">
                  <c:v>5956</c:v>
                </c:pt>
                <c:pt idx="5957">
                  <c:v>5957</c:v>
                </c:pt>
                <c:pt idx="5958">
                  <c:v>5958</c:v>
                </c:pt>
                <c:pt idx="5959">
                  <c:v>5959</c:v>
                </c:pt>
                <c:pt idx="5960">
                  <c:v>5960</c:v>
                </c:pt>
                <c:pt idx="5961">
                  <c:v>5961</c:v>
                </c:pt>
                <c:pt idx="5962">
                  <c:v>5962</c:v>
                </c:pt>
                <c:pt idx="5963">
                  <c:v>5963</c:v>
                </c:pt>
                <c:pt idx="5964">
                  <c:v>5964</c:v>
                </c:pt>
                <c:pt idx="5965">
                  <c:v>5965</c:v>
                </c:pt>
                <c:pt idx="5966">
                  <c:v>5966</c:v>
                </c:pt>
                <c:pt idx="5967">
                  <c:v>5967</c:v>
                </c:pt>
                <c:pt idx="5968">
                  <c:v>5968</c:v>
                </c:pt>
                <c:pt idx="5969">
                  <c:v>5969</c:v>
                </c:pt>
                <c:pt idx="5970">
                  <c:v>5970</c:v>
                </c:pt>
                <c:pt idx="5971">
                  <c:v>5971</c:v>
                </c:pt>
                <c:pt idx="5972">
                  <c:v>5972</c:v>
                </c:pt>
                <c:pt idx="5973">
                  <c:v>5973</c:v>
                </c:pt>
                <c:pt idx="5974">
                  <c:v>5974</c:v>
                </c:pt>
                <c:pt idx="5975">
                  <c:v>5975</c:v>
                </c:pt>
                <c:pt idx="5976">
                  <c:v>5976</c:v>
                </c:pt>
                <c:pt idx="5977">
                  <c:v>5977</c:v>
                </c:pt>
                <c:pt idx="5978">
                  <c:v>5978</c:v>
                </c:pt>
                <c:pt idx="5979">
                  <c:v>5979</c:v>
                </c:pt>
                <c:pt idx="5980">
                  <c:v>5980</c:v>
                </c:pt>
                <c:pt idx="5981">
                  <c:v>5981</c:v>
                </c:pt>
                <c:pt idx="5982">
                  <c:v>5982</c:v>
                </c:pt>
                <c:pt idx="5983">
                  <c:v>5983</c:v>
                </c:pt>
                <c:pt idx="5984">
                  <c:v>5984</c:v>
                </c:pt>
                <c:pt idx="5985">
                  <c:v>5985</c:v>
                </c:pt>
                <c:pt idx="5986">
                  <c:v>5986</c:v>
                </c:pt>
                <c:pt idx="5987">
                  <c:v>5987</c:v>
                </c:pt>
                <c:pt idx="5988">
                  <c:v>5988</c:v>
                </c:pt>
                <c:pt idx="5989">
                  <c:v>5989</c:v>
                </c:pt>
                <c:pt idx="5990">
                  <c:v>5990</c:v>
                </c:pt>
                <c:pt idx="5991">
                  <c:v>5991</c:v>
                </c:pt>
                <c:pt idx="5992">
                  <c:v>5992</c:v>
                </c:pt>
                <c:pt idx="5993">
                  <c:v>5993</c:v>
                </c:pt>
                <c:pt idx="5994">
                  <c:v>5994</c:v>
                </c:pt>
                <c:pt idx="5995">
                  <c:v>5995</c:v>
                </c:pt>
                <c:pt idx="5996">
                  <c:v>5996</c:v>
                </c:pt>
                <c:pt idx="5997">
                  <c:v>5997</c:v>
                </c:pt>
                <c:pt idx="5998">
                  <c:v>5998</c:v>
                </c:pt>
                <c:pt idx="5999">
                  <c:v>5999</c:v>
                </c:pt>
                <c:pt idx="6000">
                  <c:v>6000</c:v>
                </c:pt>
                <c:pt idx="6001">
                  <c:v>6001</c:v>
                </c:pt>
                <c:pt idx="6002">
                  <c:v>6002</c:v>
                </c:pt>
                <c:pt idx="6003">
                  <c:v>6003</c:v>
                </c:pt>
                <c:pt idx="6004">
                  <c:v>6004</c:v>
                </c:pt>
                <c:pt idx="6005">
                  <c:v>6005</c:v>
                </c:pt>
                <c:pt idx="6006">
                  <c:v>6006</c:v>
                </c:pt>
                <c:pt idx="6007">
                  <c:v>6007</c:v>
                </c:pt>
                <c:pt idx="6008">
                  <c:v>6008</c:v>
                </c:pt>
                <c:pt idx="6009">
                  <c:v>6009</c:v>
                </c:pt>
                <c:pt idx="6010">
                  <c:v>6010</c:v>
                </c:pt>
                <c:pt idx="6011">
                  <c:v>6011</c:v>
                </c:pt>
                <c:pt idx="6012">
                  <c:v>6012</c:v>
                </c:pt>
                <c:pt idx="6013">
                  <c:v>6013</c:v>
                </c:pt>
                <c:pt idx="6014">
                  <c:v>6014</c:v>
                </c:pt>
                <c:pt idx="6015">
                  <c:v>6015</c:v>
                </c:pt>
                <c:pt idx="6016">
                  <c:v>6016</c:v>
                </c:pt>
                <c:pt idx="6017">
                  <c:v>6017</c:v>
                </c:pt>
                <c:pt idx="6018">
                  <c:v>6018</c:v>
                </c:pt>
                <c:pt idx="6019">
                  <c:v>6019</c:v>
                </c:pt>
                <c:pt idx="6020">
                  <c:v>6020</c:v>
                </c:pt>
                <c:pt idx="6021">
                  <c:v>6021</c:v>
                </c:pt>
                <c:pt idx="6022">
                  <c:v>6022</c:v>
                </c:pt>
                <c:pt idx="6023">
                  <c:v>6023</c:v>
                </c:pt>
                <c:pt idx="6024">
                  <c:v>6024</c:v>
                </c:pt>
                <c:pt idx="6025">
                  <c:v>6025</c:v>
                </c:pt>
                <c:pt idx="6026">
                  <c:v>6026</c:v>
                </c:pt>
                <c:pt idx="6027">
                  <c:v>6027</c:v>
                </c:pt>
                <c:pt idx="6028">
                  <c:v>6028</c:v>
                </c:pt>
                <c:pt idx="6029">
                  <c:v>6029</c:v>
                </c:pt>
                <c:pt idx="6030">
                  <c:v>6030</c:v>
                </c:pt>
                <c:pt idx="6031">
                  <c:v>6031</c:v>
                </c:pt>
                <c:pt idx="6032">
                  <c:v>6032</c:v>
                </c:pt>
                <c:pt idx="6033">
                  <c:v>6033</c:v>
                </c:pt>
                <c:pt idx="6034">
                  <c:v>6034</c:v>
                </c:pt>
                <c:pt idx="6035">
                  <c:v>6035</c:v>
                </c:pt>
                <c:pt idx="6036">
                  <c:v>6036</c:v>
                </c:pt>
                <c:pt idx="6037">
                  <c:v>6037</c:v>
                </c:pt>
                <c:pt idx="6038">
                  <c:v>6038</c:v>
                </c:pt>
                <c:pt idx="6039">
                  <c:v>6039</c:v>
                </c:pt>
                <c:pt idx="6040">
                  <c:v>6040</c:v>
                </c:pt>
                <c:pt idx="6041">
                  <c:v>6041</c:v>
                </c:pt>
                <c:pt idx="6042">
                  <c:v>6042</c:v>
                </c:pt>
                <c:pt idx="6043">
                  <c:v>6043</c:v>
                </c:pt>
                <c:pt idx="6044">
                  <c:v>6044</c:v>
                </c:pt>
                <c:pt idx="6045">
                  <c:v>6045</c:v>
                </c:pt>
                <c:pt idx="6046">
                  <c:v>6046</c:v>
                </c:pt>
                <c:pt idx="6047">
                  <c:v>6047</c:v>
                </c:pt>
                <c:pt idx="6048">
                  <c:v>6048</c:v>
                </c:pt>
                <c:pt idx="6049">
                  <c:v>6049</c:v>
                </c:pt>
                <c:pt idx="6050">
                  <c:v>6050</c:v>
                </c:pt>
                <c:pt idx="6051">
                  <c:v>6051</c:v>
                </c:pt>
                <c:pt idx="6052">
                  <c:v>6052</c:v>
                </c:pt>
                <c:pt idx="6053">
                  <c:v>6053</c:v>
                </c:pt>
                <c:pt idx="6054">
                  <c:v>6054</c:v>
                </c:pt>
                <c:pt idx="6055">
                  <c:v>6055</c:v>
                </c:pt>
                <c:pt idx="6056">
                  <c:v>6056</c:v>
                </c:pt>
                <c:pt idx="6057">
                  <c:v>6057</c:v>
                </c:pt>
                <c:pt idx="6058">
                  <c:v>6058</c:v>
                </c:pt>
                <c:pt idx="6059">
                  <c:v>6059</c:v>
                </c:pt>
                <c:pt idx="6060">
                  <c:v>6060</c:v>
                </c:pt>
                <c:pt idx="6061">
                  <c:v>6061</c:v>
                </c:pt>
                <c:pt idx="6062">
                  <c:v>6062</c:v>
                </c:pt>
                <c:pt idx="6063">
                  <c:v>6063</c:v>
                </c:pt>
                <c:pt idx="6064">
                  <c:v>6064</c:v>
                </c:pt>
                <c:pt idx="6065">
                  <c:v>6065</c:v>
                </c:pt>
                <c:pt idx="6066">
                  <c:v>6066</c:v>
                </c:pt>
                <c:pt idx="6067">
                  <c:v>6067</c:v>
                </c:pt>
                <c:pt idx="6068">
                  <c:v>6068</c:v>
                </c:pt>
                <c:pt idx="6069">
                  <c:v>6069</c:v>
                </c:pt>
                <c:pt idx="6070">
                  <c:v>6070</c:v>
                </c:pt>
                <c:pt idx="6071">
                  <c:v>6071</c:v>
                </c:pt>
                <c:pt idx="6072">
                  <c:v>6072</c:v>
                </c:pt>
                <c:pt idx="6073">
                  <c:v>6073</c:v>
                </c:pt>
                <c:pt idx="6074">
                  <c:v>6074</c:v>
                </c:pt>
                <c:pt idx="6075">
                  <c:v>6075</c:v>
                </c:pt>
                <c:pt idx="6076">
                  <c:v>6076</c:v>
                </c:pt>
                <c:pt idx="6077">
                  <c:v>6077</c:v>
                </c:pt>
                <c:pt idx="6078">
                  <c:v>6078</c:v>
                </c:pt>
                <c:pt idx="6079">
                  <c:v>6079</c:v>
                </c:pt>
                <c:pt idx="6080">
                  <c:v>6080</c:v>
                </c:pt>
                <c:pt idx="6081">
                  <c:v>6081</c:v>
                </c:pt>
                <c:pt idx="6082">
                  <c:v>6082</c:v>
                </c:pt>
                <c:pt idx="6083">
                  <c:v>6083</c:v>
                </c:pt>
                <c:pt idx="6084">
                  <c:v>6084</c:v>
                </c:pt>
                <c:pt idx="6085">
                  <c:v>6085</c:v>
                </c:pt>
                <c:pt idx="6086">
                  <c:v>6086</c:v>
                </c:pt>
                <c:pt idx="6087">
                  <c:v>6087</c:v>
                </c:pt>
                <c:pt idx="6088">
                  <c:v>6088</c:v>
                </c:pt>
                <c:pt idx="6089">
                  <c:v>6089</c:v>
                </c:pt>
                <c:pt idx="6090">
                  <c:v>6090</c:v>
                </c:pt>
                <c:pt idx="6091">
                  <c:v>6091</c:v>
                </c:pt>
                <c:pt idx="6092">
                  <c:v>6092</c:v>
                </c:pt>
                <c:pt idx="6093">
                  <c:v>6093</c:v>
                </c:pt>
                <c:pt idx="6094">
                  <c:v>6094</c:v>
                </c:pt>
                <c:pt idx="6095">
                  <c:v>6095</c:v>
                </c:pt>
                <c:pt idx="6096">
                  <c:v>6096</c:v>
                </c:pt>
                <c:pt idx="6097">
                  <c:v>6097</c:v>
                </c:pt>
                <c:pt idx="6098">
                  <c:v>6098</c:v>
                </c:pt>
                <c:pt idx="6099">
                  <c:v>6099</c:v>
                </c:pt>
                <c:pt idx="6100">
                  <c:v>6100</c:v>
                </c:pt>
                <c:pt idx="6101">
                  <c:v>6101</c:v>
                </c:pt>
                <c:pt idx="6102">
                  <c:v>6102</c:v>
                </c:pt>
                <c:pt idx="6103">
                  <c:v>6103</c:v>
                </c:pt>
                <c:pt idx="6104">
                  <c:v>6104</c:v>
                </c:pt>
                <c:pt idx="6105">
                  <c:v>6105</c:v>
                </c:pt>
                <c:pt idx="6106">
                  <c:v>6106</c:v>
                </c:pt>
                <c:pt idx="6107">
                  <c:v>6107</c:v>
                </c:pt>
                <c:pt idx="6108">
                  <c:v>6108</c:v>
                </c:pt>
                <c:pt idx="6109">
                  <c:v>6109</c:v>
                </c:pt>
                <c:pt idx="6110">
                  <c:v>6110</c:v>
                </c:pt>
                <c:pt idx="6111">
                  <c:v>6111</c:v>
                </c:pt>
                <c:pt idx="6112">
                  <c:v>6112</c:v>
                </c:pt>
                <c:pt idx="6113">
                  <c:v>6113</c:v>
                </c:pt>
                <c:pt idx="6114">
                  <c:v>6114</c:v>
                </c:pt>
                <c:pt idx="6115">
                  <c:v>6115</c:v>
                </c:pt>
                <c:pt idx="6116">
                  <c:v>6116</c:v>
                </c:pt>
                <c:pt idx="6117">
                  <c:v>6117</c:v>
                </c:pt>
                <c:pt idx="6118">
                  <c:v>6118</c:v>
                </c:pt>
                <c:pt idx="6119">
                  <c:v>6119</c:v>
                </c:pt>
                <c:pt idx="6120">
                  <c:v>6120</c:v>
                </c:pt>
                <c:pt idx="6121">
                  <c:v>6121</c:v>
                </c:pt>
                <c:pt idx="6122">
                  <c:v>6122</c:v>
                </c:pt>
                <c:pt idx="6123">
                  <c:v>6123</c:v>
                </c:pt>
                <c:pt idx="6124">
                  <c:v>6124</c:v>
                </c:pt>
                <c:pt idx="6125">
                  <c:v>6125</c:v>
                </c:pt>
                <c:pt idx="6126">
                  <c:v>6126</c:v>
                </c:pt>
                <c:pt idx="6127">
                  <c:v>6127</c:v>
                </c:pt>
                <c:pt idx="6128">
                  <c:v>6128</c:v>
                </c:pt>
                <c:pt idx="6129">
                  <c:v>6129</c:v>
                </c:pt>
                <c:pt idx="6130">
                  <c:v>6130</c:v>
                </c:pt>
                <c:pt idx="6131">
                  <c:v>6131</c:v>
                </c:pt>
                <c:pt idx="6132">
                  <c:v>6132</c:v>
                </c:pt>
                <c:pt idx="6133">
                  <c:v>6133</c:v>
                </c:pt>
                <c:pt idx="6134">
                  <c:v>6134</c:v>
                </c:pt>
                <c:pt idx="6135">
                  <c:v>6135</c:v>
                </c:pt>
                <c:pt idx="6136">
                  <c:v>6136</c:v>
                </c:pt>
                <c:pt idx="6137">
                  <c:v>6137</c:v>
                </c:pt>
                <c:pt idx="6138">
                  <c:v>6138</c:v>
                </c:pt>
                <c:pt idx="6139">
                  <c:v>6139</c:v>
                </c:pt>
                <c:pt idx="6140">
                  <c:v>6140</c:v>
                </c:pt>
                <c:pt idx="6141">
                  <c:v>6141</c:v>
                </c:pt>
                <c:pt idx="6142">
                  <c:v>6142</c:v>
                </c:pt>
                <c:pt idx="6143">
                  <c:v>6143</c:v>
                </c:pt>
                <c:pt idx="6144">
                  <c:v>6144</c:v>
                </c:pt>
                <c:pt idx="6145">
                  <c:v>6145</c:v>
                </c:pt>
                <c:pt idx="6146">
                  <c:v>6146</c:v>
                </c:pt>
                <c:pt idx="6147">
                  <c:v>6147</c:v>
                </c:pt>
                <c:pt idx="6148">
                  <c:v>6148</c:v>
                </c:pt>
                <c:pt idx="6149">
                  <c:v>6149</c:v>
                </c:pt>
                <c:pt idx="6150">
                  <c:v>6150</c:v>
                </c:pt>
                <c:pt idx="6151">
                  <c:v>6151</c:v>
                </c:pt>
                <c:pt idx="6152">
                  <c:v>6152</c:v>
                </c:pt>
                <c:pt idx="6153">
                  <c:v>6153</c:v>
                </c:pt>
                <c:pt idx="6154">
                  <c:v>6154</c:v>
                </c:pt>
                <c:pt idx="6155">
                  <c:v>6155</c:v>
                </c:pt>
                <c:pt idx="6156">
                  <c:v>6156</c:v>
                </c:pt>
                <c:pt idx="6157">
                  <c:v>6157</c:v>
                </c:pt>
                <c:pt idx="6158">
                  <c:v>6158</c:v>
                </c:pt>
                <c:pt idx="6159">
                  <c:v>6159</c:v>
                </c:pt>
                <c:pt idx="6160">
                  <c:v>6160</c:v>
                </c:pt>
                <c:pt idx="6161">
                  <c:v>6161</c:v>
                </c:pt>
                <c:pt idx="6162">
                  <c:v>6162</c:v>
                </c:pt>
                <c:pt idx="6163">
                  <c:v>6163</c:v>
                </c:pt>
                <c:pt idx="6164">
                  <c:v>6164</c:v>
                </c:pt>
                <c:pt idx="6165">
                  <c:v>6165</c:v>
                </c:pt>
                <c:pt idx="6166">
                  <c:v>6166</c:v>
                </c:pt>
                <c:pt idx="6167">
                  <c:v>6167</c:v>
                </c:pt>
                <c:pt idx="6168">
                  <c:v>6168</c:v>
                </c:pt>
                <c:pt idx="6169">
                  <c:v>6169</c:v>
                </c:pt>
                <c:pt idx="6170">
                  <c:v>6170</c:v>
                </c:pt>
                <c:pt idx="6171">
                  <c:v>6171</c:v>
                </c:pt>
                <c:pt idx="6172">
                  <c:v>6172</c:v>
                </c:pt>
                <c:pt idx="6173">
                  <c:v>6173</c:v>
                </c:pt>
                <c:pt idx="6174">
                  <c:v>6174</c:v>
                </c:pt>
                <c:pt idx="6175">
                  <c:v>6175</c:v>
                </c:pt>
                <c:pt idx="6176">
                  <c:v>6176</c:v>
                </c:pt>
                <c:pt idx="6177">
                  <c:v>6177</c:v>
                </c:pt>
                <c:pt idx="6178">
                  <c:v>6178</c:v>
                </c:pt>
                <c:pt idx="6179">
                  <c:v>6179</c:v>
                </c:pt>
                <c:pt idx="6180">
                  <c:v>6180</c:v>
                </c:pt>
                <c:pt idx="6181">
                  <c:v>6181</c:v>
                </c:pt>
                <c:pt idx="6182">
                  <c:v>6182</c:v>
                </c:pt>
                <c:pt idx="6183">
                  <c:v>6183</c:v>
                </c:pt>
                <c:pt idx="6184">
                  <c:v>6184</c:v>
                </c:pt>
                <c:pt idx="6185">
                  <c:v>6185</c:v>
                </c:pt>
                <c:pt idx="6186">
                  <c:v>6186</c:v>
                </c:pt>
                <c:pt idx="6187">
                  <c:v>6187</c:v>
                </c:pt>
                <c:pt idx="6188">
                  <c:v>6188</c:v>
                </c:pt>
                <c:pt idx="6189">
                  <c:v>6189</c:v>
                </c:pt>
                <c:pt idx="6190">
                  <c:v>6190</c:v>
                </c:pt>
                <c:pt idx="6191">
                  <c:v>6191</c:v>
                </c:pt>
                <c:pt idx="6192">
                  <c:v>6192</c:v>
                </c:pt>
                <c:pt idx="6193">
                  <c:v>6193</c:v>
                </c:pt>
                <c:pt idx="6194">
                  <c:v>6194</c:v>
                </c:pt>
                <c:pt idx="6195">
                  <c:v>6195</c:v>
                </c:pt>
                <c:pt idx="6196">
                  <c:v>6196</c:v>
                </c:pt>
                <c:pt idx="6197">
                  <c:v>6197</c:v>
                </c:pt>
                <c:pt idx="6198">
                  <c:v>6198</c:v>
                </c:pt>
                <c:pt idx="6199">
                  <c:v>6199</c:v>
                </c:pt>
                <c:pt idx="6200">
                  <c:v>6200</c:v>
                </c:pt>
                <c:pt idx="6201">
                  <c:v>6201</c:v>
                </c:pt>
                <c:pt idx="6202">
                  <c:v>6202</c:v>
                </c:pt>
                <c:pt idx="6203">
                  <c:v>6203</c:v>
                </c:pt>
                <c:pt idx="6204">
                  <c:v>6204</c:v>
                </c:pt>
                <c:pt idx="6205">
                  <c:v>6205</c:v>
                </c:pt>
                <c:pt idx="6206">
                  <c:v>6206</c:v>
                </c:pt>
                <c:pt idx="6207">
                  <c:v>6207</c:v>
                </c:pt>
                <c:pt idx="6208">
                  <c:v>6208</c:v>
                </c:pt>
                <c:pt idx="6209">
                  <c:v>6209</c:v>
                </c:pt>
                <c:pt idx="6210">
                  <c:v>6210</c:v>
                </c:pt>
                <c:pt idx="6211">
                  <c:v>6211</c:v>
                </c:pt>
                <c:pt idx="6212">
                  <c:v>6212</c:v>
                </c:pt>
                <c:pt idx="6213">
                  <c:v>6213</c:v>
                </c:pt>
                <c:pt idx="6214">
                  <c:v>6214</c:v>
                </c:pt>
                <c:pt idx="6215">
                  <c:v>6215</c:v>
                </c:pt>
                <c:pt idx="6216">
                  <c:v>6216</c:v>
                </c:pt>
                <c:pt idx="6217">
                  <c:v>6217</c:v>
                </c:pt>
                <c:pt idx="6218">
                  <c:v>6218</c:v>
                </c:pt>
                <c:pt idx="6219">
                  <c:v>6219</c:v>
                </c:pt>
                <c:pt idx="6220">
                  <c:v>6220</c:v>
                </c:pt>
                <c:pt idx="6221">
                  <c:v>6221</c:v>
                </c:pt>
                <c:pt idx="6222">
                  <c:v>6222</c:v>
                </c:pt>
                <c:pt idx="6223">
                  <c:v>6223</c:v>
                </c:pt>
                <c:pt idx="6224">
                  <c:v>6224</c:v>
                </c:pt>
                <c:pt idx="6225">
                  <c:v>6225</c:v>
                </c:pt>
                <c:pt idx="6226">
                  <c:v>6226</c:v>
                </c:pt>
                <c:pt idx="6227">
                  <c:v>6227</c:v>
                </c:pt>
                <c:pt idx="6228">
                  <c:v>6228</c:v>
                </c:pt>
                <c:pt idx="6229">
                  <c:v>6229</c:v>
                </c:pt>
                <c:pt idx="6230">
                  <c:v>6230</c:v>
                </c:pt>
                <c:pt idx="6231">
                  <c:v>6231</c:v>
                </c:pt>
                <c:pt idx="6232">
                  <c:v>6232</c:v>
                </c:pt>
                <c:pt idx="6233">
                  <c:v>6233</c:v>
                </c:pt>
                <c:pt idx="6234">
                  <c:v>6234</c:v>
                </c:pt>
                <c:pt idx="6235">
                  <c:v>6235</c:v>
                </c:pt>
                <c:pt idx="6236">
                  <c:v>6236</c:v>
                </c:pt>
                <c:pt idx="6237">
                  <c:v>6237</c:v>
                </c:pt>
                <c:pt idx="6238">
                  <c:v>6238</c:v>
                </c:pt>
                <c:pt idx="6239">
                  <c:v>6239</c:v>
                </c:pt>
                <c:pt idx="6240">
                  <c:v>6240</c:v>
                </c:pt>
                <c:pt idx="6241">
                  <c:v>6241</c:v>
                </c:pt>
                <c:pt idx="6242">
                  <c:v>6242</c:v>
                </c:pt>
                <c:pt idx="6243">
                  <c:v>6243</c:v>
                </c:pt>
                <c:pt idx="6244">
                  <c:v>6244</c:v>
                </c:pt>
                <c:pt idx="6245">
                  <c:v>6245</c:v>
                </c:pt>
                <c:pt idx="6246">
                  <c:v>6246</c:v>
                </c:pt>
                <c:pt idx="6247">
                  <c:v>6247</c:v>
                </c:pt>
                <c:pt idx="6248">
                  <c:v>6248</c:v>
                </c:pt>
                <c:pt idx="6249">
                  <c:v>6249</c:v>
                </c:pt>
                <c:pt idx="6250">
                  <c:v>6250</c:v>
                </c:pt>
                <c:pt idx="6251">
                  <c:v>6251</c:v>
                </c:pt>
                <c:pt idx="6252">
                  <c:v>6252</c:v>
                </c:pt>
                <c:pt idx="6253">
                  <c:v>6253</c:v>
                </c:pt>
                <c:pt idx="6254">
                  <c:v>6254</c:v>
                </c:pt>
                <c:pt idx="6255">
                  <c:v>6255</c:v>
                </c:pt>
                <c:pt idx="6256">
                  <c:v>6256</c:v>
                </c:pt>
                <c:pt idx="6257">
                  <c:v>6257</c:v>
                </c:pt>
                <c:pt idx="6258">
                  <c:v>6258</c:v>
                </c:pt>
                <c:pt idx="6259">
                  <c:v>6259</c:v>
                </c:pt>
                <c:pt idx="6260">
                  <c:v>6260</c:v>
                </c:pt>
                <c:pt idx="6261">
                  <c:v>6261</c:v>
                </c:pt>
                <c:pt idx="6262">
                  <c:v>6262</c:v>
                </c:pt>
                <c:pt idx="6263">
                  <c:v>6263</c:v>
                </c:pt>
                <c:pt idx="6264">
                  <c:v>6264</c:v>
                </c:pt>
                <c:pt idx="6265">
                  <c:v>6265</c:v>
                </c:pt>
                <c:pt idx="6266">
                  <c:v>6266</c:v>
                </c:pt>
                <c:pt idx="6267">
                  <c:v>6267</c:v>
                </c:pt>
                <c:pt idx="6268">
                  <c:v>6268</c:v>
                </c:pt>
                <c:pt idx="6269">
                  <c:v>6269</c:v>
                </c:pt>
                <c:pt idx="6270">
                  <c:v>6270</c:v>
                </c:pt>
                <c:pt idx="6271">
                  <c:v>6271</c:v>
                </c:pt>
                <c:pt idx="6272">
                  <c:v>6272</c:v>
                </c:pt>
                <c:pt idx="6273">
                  <c:v>6273</c:v>
                </c:pt>
                <c:pt idx="6274">
                  <c:v>6274</c:v>
                </c:pt>
                <c:pt idx="6275">
                  <c:v>6275</c:v>
                </c:pt>
                <c:pt idx="6276">
                  <c:v>6276</c:v>
                </c:pt>
                <c:pt idx="6277">
                  <c:v>6277</c:v>
                </c:pt>
                <c:pt idx="6278">
                  <c:v>6278</c:v>
                </c:pt>
                <c:pt idx="6279">
                  <c:v>6279</c:v>
                </c:pt>
                <c:pt idx="6280">
                  <c:v>6280</c:v>
                </c:pt>
                <c:pt idx="6281">
                  <c:v>6281</c:v>
                </c:pt>
                <c:pt idx="6282">
                  <c:v>6282</c:v>
                </c:pt>
                <c:pt idx="6283">
                  <c:v>6283</c:v>
                </c:pt>
                <c:pt idx="6284">
                  <c:v>6284</c:v>
                </c:pt>
                <c:pt idx="6285">
                  <c:v>6285</c:v>
                </c:pt>
                <c:pt idx="6286">
                  <c:v>6286</c:v>
                </c:pt>
                <c:pt idx="6287">
                  <c:v>6287</c:v>
                </c:pt>
                <c:pt idx="6288">
                  <c:v>6288</c:v>
                </c:pt>
                <c:pt idx="6289">
                  <c:v>6289</c:v>
                </c:pt>
                <c:pt idx="6290">
                  <c:v>6290</c:v>
                </c:pt>
                <c:pt idx="6291">
                  <c:v>6291</c:v>
                </c:pt>
                <c:pt idx="6292">
                  <c:v>6292</c:v>
                </c:pt>
                <c:pt idx="6293">
                  <c:v>6293</c:v>
                </c:pt>
                <c:pt idx="6294">
                  <c:v>6294</c:v>
                </c:pt>
                <c:pt idx="6295">
                  <c:v>6295</c:v>
                </c:pt>
                <c:pt idx="6296">
                  <c:v>6296</c:v>
                </c:pt>
                <c:pt idx="6297">
                  <c:v>6297</c:v>
                </c:pt>
                <c:pt idx="6298">
                  <c:v>6298</c:v>
                </c:pt>
                <c:pt idx="6299">
                  <c:v>6299</c:v>
                </c:pt>
                <c:pt idx="6300">
                  <c:v>6300</c:v>
                </c:pt>
                <c:pt idx="6301">
                  <c:v>6301</c:v>
                </c:pt>
                <c:pt idx="6302">
                  <c:v>6302</c:v>
                </c:pt>
                <c:pt idx="6303">
                  <c:v>6303</c:v>
                </c:pt>
                <c:pt idx="6304">
                  <c:v>6304</c:v>
                </c:pt>
                <c:pt idx="6305">
                  <c:v>6305</c:v>
                </c:pt>
                <c:pt idx="6306">
                  <c:v>6306</c:v>
                </c:pt>
                <c:pt idx="6307">
                  <c:v>6307</c:v>
                </c:pt>
                <c:pt idx="6308">
                  <c:v>6308</c:v>
                </c:pt>
                <c:pt idx="6309">
                  <c:v>6309</c:v>
                </c:pt>
                <c:pt idx="6310">
                  <c:v>6310</c:v>
                </c:pt>
                <c:pt idx="6311">
                  <c:v>6311</c:v>
                </c:pt>
                <c:pt idx="6312">
                  <c:v>6312</c:v>
                </c:pt>
                <c:pt idx="6313">
                  <c:v>6313</c:v>
                </c:pt>
                <c:pt idx="6314">
                  <c:v>6314</c:v>
                </c:pt>
                <c:pt idx="6315">
                  <c:v>6315</c:v>
                </c:pt>
                <c:pt idx="6316">
                  <c:v>6316</c:v>
                </c:pt>
                <c:pt idx="6317">
                  <c:v>6317</c:v>
                </c:pt>
                <c:pt idx="6318">
                  <c:v>6318</c:v>
                </c:pt>
                <c:pt idx="6319">
                  <c:v>6319</c:v>
                </c:pt>
                <c:pt idx="6320">
                  <c:v>6320</c:v>
                </c:pt>
                <c:pt idx="6321">
                  <c:v>6321</c:v>
                </c:pt>
                <c:pt idx="6322">
                  <c:v>6322</c:v>
                </c:pt>
                <c:pt idx="6323">
                  <c:v>6323</c:v>
                </c:pt>
                <c:pt idx="6324">
                  <c:v>6324</c:v>
                </c:pt>
                <c:pt idx="6325">
                  <c:v>6325</c:v>
                </c:pt>
                <c:pt idx="6326">
                  <c:v>6326</c:v>
                </c:pt>
                <c:pt idx="6327">
                  <c:v>6327</c:v>
                </c:pt>
                <c:pt idx="6328">
                  <c:v>6328</c:v>
                </c:pt>
                <c:pt idx="6329">
                  <c:v>6329</c:v>
                </c:pt>
                <c:pt idx="6330">
                  <c:v>6330</c:v>
                </c:pt>
                <c:pt idx="6331">
                  <c:v>6331</c:v>
                </c:pt>
                <c:pt idx="6332">
                  <c:v>6332</c:v>
                </c:pt>
                <c:pt idx="6333">
                  <c:v>6333</c:v>
                </c:pt>
                <c:pt idx="6334">
                  <c:v>6334</c:v>
                </c:pt>
                <c:pt idx="6335">
                  <c:v>6335</c:v>
                </c:pt>
                <c:pt idx="6336">
                  <c:v>6336</c:v>
                </c:pt>
                <c:pt idx="6337">
                  <c:v>6337</c:v>
                </c:pt>
                <c:pt idx="6338">
                  <c:v>6338</c:v>
                </c:pt>
                <c:pt idx="6339">
                  <c:v>6339</c:v>
                </c:pt>
                <c:pt idx="6340">
                  <c:v>6340</c:v>
                </c:pt>
                <c:pt idx="6341">
                  <c:v>6341</c:v>
                </c:pt>
                <c:pt idx="6342">
                  <c:v>6342</c:v>
                </c:pt>
                <c:pt idx="6343">
                  <c:v>6343</c:v>
                </c:pt>
                <c:pt idx="6344">
                  <c:v>6344</c:v>
                </c:pt>
                <c:pt idx="6345">
                  <c:v>6345</c:v>
                </c:pt>
                <c:pt idx="6346">
                  <c:v>6346</c:v>
                </c:pt>
                <c:pt idx="6347">
                  <c:v>6347</c:v>
                </c:pt>
                <c:pt idx="6348">
                  <c:v>6348</c:v>
                </c:pt>
                <c:pt idx="6349">
                  <c:v>6349</c:v>
                </c:pt>
                <c:pt idx="6350">
                  <c:v>6350</c:v>
                </c:pt>
                <c:pt idx="6351">
                  <c:v>6351</c:v>
                </c:pt>
                <c:pt idx="6352">
                  <c:v>6352</c:v>
                </c:pt>
                <c:pt idx="6353">
                  <c:v>6353</c:v>
                </c:pt>
                <c:pt idx="6354">
                  <c:v>6354</c:v>
                </c:pt>
                <c:pt idx="6355">
                  <c:v>6355</c:v>
                </c:pt>
                <c:pt idx="6356">
                  <c:v>6356</c:v>
                </c:pt>
                <c:pt idx="6357">
                  <c:v>6357</c:v>
                </c:pt>
                <c:pt idx="6358">
                  <c:v>6358</c:v>
                </c:pt>
                <c:pt idx="6359">
                  <c:v>6359</c:v>
                </c:pt>
                <c:pt idx="6360">
                  <c:v>6360</c:v>
                </c:pt>
                <c:pt idx="6361">
                  <c:v>6361</c:v>
                </c:pt>
                <c:pt idx="6362">
                  <c:v>6362</c:v>
                </c:pt>
                <c:pt idx="6363">
                  <c:v>6363</c:v>
                </c:pt>
                <c:pt idx="6364">
                  <c:v>6364</c:v>
                </c:pt>
                <c:pt idx="6365">
                  <c:v>6365</c:v>
                </c:pt>
                <c:pt idx="6366">
                  <c:v>6366</c:v>
                </c:pt>
                <c:pt idx="6367">
                  <c:v>6367</c:v>
                </c:pt>
                <c:pt idx="6368">
                  <c:v>6368</c:v>
                </c:pt>
                <c:pt idx="6369">
                  <c:v>6369</c:v>
                </c:pt>
                <c:pt idx="6370">
                  <c:v>6370</c:v>
                </c:pt>
                <c:pt idx="6371">
                  <c:v>6371</c:v>
                </c:pt>
                <c:pt idx="6372">
                  <c:v>6372</c:v>
                </c:pt>
                <c:pt idx="6373">
                  <c:v>6373</c:v>
                </c:pt>
                <c:pt idx="6374">
                  <c:v>6374</c:v>
                </c:pt>
                <c:pt idx="6375">
                  <c:v>6375</c:v>
                </c:pt>
                <c:pt idx="6376">
                  <c:v>6376</c:v>
                </c:pt>
                <c:pt idx="6377">
                  <c:v>6377</c:v>
                </c:pt>
                <c:pt idx="6378">
                  <c:v>6378</c:v>
                </c:pt>
                <c:pt idx="6379">
                  <c:v>6379</c:v>
                </c:pt>
                <c:pt idx="6380">
                  <c:v>6380</c:v>
                </c:pt>
                <c:pt idx="6381">
                  <c:v>6381</c:v>
                </c:pt>
                <c:pt idx="6382">
                  <c:v>6382</c:v>
                </c:pt>
                <c:pt idx="6383">
                  <c:v>6383</c:v>
                </c:pt>
                <c:pt idx="6384">
                  <c:v>6384</c:v>
                </c:pt>
                <c:pt idx="6385">
                  <c:v>6385</c:v>
                </c:pt>
                <c:pt idx="6386">
                  <c:v>6386</c:v>
                </c:pt>
                <c:pt idx="6387">
                  <c:v>6387</c:v>
                </c:pt>
                <c:pt idx="6388">
                  <c:v>6388</c:v>
                </c:pt>
                <c:pt idx="6389">
                  <c:v>6389</c:v>
                </c:pt>
                <c:pt idx="6390">
                  <c:v>6390</c:v>
                </c:pt>
                <c:pt idx="6391">
                  <c:v>6391</c:v>
                </c:pt>
                <c:pt idx="6392">
                  <c:v>6392</c:v>
                </c:pt>
                <c:pt idx="6393">
                  <c:v>6393</c:v>
                </c:pt>
                <c:pt idx="6394">
                  <c:v>6394</c:v>
                </c:pt>
                <c:pt idx="6395">
                  <c:v>6395</c:v>
                </c:pt>
                <c:pt idx="6396">
                  <c:v>6396</c:v>
                </c:pt>
                <c:pt idx="6397">
                  <c:v>6397</c:v>
                </c:pt>
                <c:pt idx="6398">
                  <c:v>6398</c:v>
                </c:pt>
                <c:pt idx="6399">
                  <c:v>6399</c:v>
                </c:pt>
                <c:pt idx="6400">
                  <c:v>6400</c:v>
                </c:pt>
                <c:pt idx="6401">
                  <c:v>6401</c:v>
                </c:pt>
                <c:pt idx="6402">
                  <c:v>6402</c:v>
                </c:pt>
                <c:pt idx="6403">
                  <c:v>6403</c:v>
                </c:pt>
                <c:pt idx="6404">
                  <c:v>6404</c:v>
                </c:pt>
                <c:pt idx="6405">
                  <c:v>6405</c:v>
                </c:pt>
                <c:pt idx="6406">
                  <c:v>6406</c:v>
                </c:pt>
                <c:pt idx="6407">
                  <c:v>6407</c:v>
                </c:pt>
                <c:pt idx="6408">
                  <c:v>6408</c:v>
                </c:pt>
                <c:pt idx="6409">
                  <c:v>6409</c:v>
                </c:pt>
                <c:pt idx="6410">
                  <c:v>6410</c:v>
                </c:pt>
                <c:pt idx="6411">
                  <c:v>6411</c:v>
                </c:pt>
                <c:pt idx="6412">
                  <c:v>6412</c:v>
                </c:pt>
                <c:pt idx="6413">
                  <c:v>6413</c:v>
                </c:pt>
                <c:pt idx="6414">
                  <c:v>6414</c:v>
                </c:pt>
                <c:pt idx="6415">
                  <c:v>6415</c:v>
                </c:pt>
                <c:pt idx="6416">
                  <c:v>6416</c:v>
                </c:pt>
                <c:pt idx="6417">
                  <c:v>6417</c:v>
                </c:pt>
                <c:pt idx="6418">
                  <c:v>6418</c:v>
                </c:pt>
                <c:pt idx="6419">
                  <c:v>6419</c:v>
                </c:pt>
                <c:pt idx="6420">
                  <c:v>6420</c:v>
                </c:pt>
                <c:pt idx="6421">
                  <c:v>6421</c:v>
                </c:pt>
                <c:pt idx="6422">
                  <c:v>6422</c:v>
                </c:pt>
                <c:pt idx="6423">
                  <c:v>6423</c:v>
                </c:pt>
                <c:pt idx="6424">
                  <c:v>6424</c:v>
                </c:pt>
                <c:pt idx="6425">
                  <c:v>6425</c:v>
                </c:pt>
                <c:pt idx="6426">
                  <c:v>6426</c:v>
                </c:pt>
                <c:pt idx="6427">
                  <c:v>6427</c:v>
                </c:pt>
                <c:pt idx="6428">
                  <c:v>6428</c:v>
                </c:pt>
                <c:pt idx="6429">
                  <c:v>6429</c:v>
                </c:pt>
                <c:pt idx="6430">
                  <c:v>6430</c:v>
                </c:pt>
                <c:pt idx="6431">
                  <c:v>6431</c:v>
                </c:pt>
                <c:pt idx="6432">
                  <c:v>6432</c:v>
                </c:pt>
                <c:pt idx="6433">
                  <c:v>6433</c:v>
                </c:pt>
                <c:pt idx="6434">
                  <c:v>6434</c:v>
                </c:pt>
                <c:pt idx="6435">
                  <c:v>6435</c:v>
                </c:pt>
                <c:pt idx="6436">
                  <c:v>6436</c:v>
                </c:pt>
                <c:pt idx="6437">
                  <c:v>6437</c:v>
                </c:pt>
                <c:pt idx="6438">
                  <c:v>6438</c:v>
                </c:pt>
                <c:pt idx="6439">
                  <c:v>6439</c:v>
                </c:pt>
                <c:pt idx="6440">
                  <c:v>6440</c:v>
                </c:pt>
                <c:pt idx="6441">
                  <c:v>6441</c:v>
                </c:pt>
                <c:pt idx="6442">
                  <c:v>6442</c:v>
                </c:pt>
                <c:pt idx="6443">
                  <c:v>6443</c:v>
                </c:pt>
                <c:pt idx="6444">
                  <c:v>6444</c:v>
                </c:pt>
                <c:pt idx="6445">
                  <c:v>6445</c:v>
                </c:pt>
                <c:pt idx="6446">
                  <c:v>6446</c:v>
                </c:pt>
                <c:pt idx="6447">
                  <c:v>6447</c:v>
                </c:pt>
                <c:pt idx="6448">
                  <c:v>6448</c:v>
                </c:pt>
                <c:pt idx="6449">
                  <c:v>6449</c:v>
                </c:pt>
                <c:pt idx="6450">
                  <c:v>6450</c:v>
                </c:pt>
                <c:pt idx="6451">
                  <c:v>6451</c:v>
                </c:pt>
                <c:pt idx="6452">
                  <c:v>6452</c:v>
                </c:pt>
                <c:pt idx="6453">
                  <c:v>6453</c:v>
                </c:pt>
                <c:pt idx="6454">
                  <c:v>6454</c:v>
                </c:pt>
                <c:pt idx="6455">
                  <c:v>6455</c:v>
                </c:pt>
                <c:pt idx="6456">
                  <c:v>6456</c:v>
                </c:pt>
                <c:pt idx="6457">
                  <c:v>6457</c:v>
                </c:pt>
                <c:pt idx="6458">
                  <c:v>6458</c:v>
                </c:pt>
                <c:pt idx="6459">
                  <c:v>6459</c:v>
                </c:pt>
                <c:pt idx="6460">
                  <c:v>6460</c:v>
                </c:pt>
                <c:pt idx="6461">
                  <c:v>6461</c:v>
                </c:pt>
                <c:pt idx="6462">
                  <c:v>6462</c:v>
                </c:pt>
                <c:pt idx="6463">
                  <c:v>6463</c:v>
                </c:pt>
                <c:pt idx="6464">
                  <c:v>6464</c:v>
                </c:pt>
                <c:pt idx="6465">
                  <c:v>6465</c:v>
                </c:pt>
                <c:pt idx="6466">
                  <c:v>6466</c:v>
                </c:pt>
                <c:pt idx="6467">
                  <c:v>6467</c:v>
                </c:pt>
                <c:pt idx="6468">
                  <c:v>6468</c:v>
                </c:pt>
                <c:pt idx="6469">
                  <c:v>6469</c:v>
                </c:pt>
                <c:pt idx="6470">
                  <c:v>6470</c:v>
                </c:pt>
                <c:pt idx="6471">
                  <c:v>6471</c:v>
                </c:pt>
                <c:pt idx="6472">
                  <c:v>6472</c:v>
                </c:pt>
                <c:pt idx="6473">
                  <c:v>6473</c:v>
                </c:pt>
                <c:pt idx="6474">
                  <c:v>6474</c:v>
                </c:pt>
                <c:pt idx="6475">
                  <c:v>6475</c:v>
                </c:pt>
                <c:pt idx="6476">
                  <c:v>6476</c:v>
                </c:pt>
                <c:pt idx="6477">
                  <c:v>6477</c:v>
                </c:pt>
                <c:pt idx="6478">
                  <c:v>6478</c:v>
                </c:pt>
                <c:pt idx="6479">
                  <c:v>6479</c:v>
                </c:pt>
                <c:pt idx="6480">
                  <c:v>6480</c:v>
                </c:pt>
                <c:pt idx="6481">
                  <c:v>6481</c:v>
                </c:pt>
                <c:pt idx="6482">
                  <c:v>6482</c:v>
                </c:pt>
                <c:pt idx="6483">
                  <c:v>6483</c:v>
                </c:pt>
                <c:pt idx="6484">
                  <c:v>6484</c:v>
                </c:pt>
                <c:pt idx="6485">
                  <c:v>6485</c:v>
                </c:pt>
                <c:pt idx="6486">
                  <c:v>6486</c:v>
                </c:pt>
                <c:pt idx="6487">
                  <c:v>6487</c:v>
                </c:pt>
                <c:pt idx="6488">
                  <c:v>6488</c:v>
                </c:pt>
                <c:pt idx="6489">
                  <c:v>6489</c:v>
                </c:pt>
                <c:pt idx="6490">
                  <c:v>6490</c:v>
                </c:pt>
                <c:pt idx="6491">
                  <c:v>6491</c:v>
                </c:pt>
                <c:pt idx="6492">
                  <c:v>6492</c:v>
                </c:pt>
                <c:pt idx="6493">
                  <c:v>6493</c:v>
                </c:pt>
                <c:pt idx="6494">
                  <c:v>6494</c:v>
                </c:pt>
                <c:pt idx="6495">
                  <c:v>6495</c:v>
                </c:pt>
                <c:pt idx="6496">
                  <c:v>6496</c:v>
                </c:pt>
                <c:pt idx="6497">
                  <c:v>6497</c:v>
                </c:pt>
                <c:pt idx="6498">
                  <c:v>6498</c:v>
                </c:pt>
                <c:pt idx="6499">
                  <c:v>6499</c:v>
                </c:pt>
                <c:pt idx="6500">
                  <c:v>6500</c:v>
                </c:pt>
                <c:pt idx="6501">
                  <c:v>6501</c:v>
                </c:pt>
                <c:pt idx="6502">
                  <c:v>6502</c:v>
                </c:pt>
                <c:pt idx="6503">
                  <c:v>6503</c:v>
                </c:pt>
                <c:pt idx="6504">
                  <c:v>6504</c:v>
                </c:pt>
                <c:pt idx="6505">
                  <c:v>6505</c:v>
                </c:pt>
                <c:pt idx="6506">
                  <c:v>6506</c:v>
                </c:pt>
                <c:pt idx="6507">
                  <c:v>6507</c:v>
                </c:pt>
                <c:pt idx="6508">
                  <c:v>6508</c:v>
                </c:pt>
                <c:pt idx="6509">
                  <c:v>6509</c:v>
                </c:pt>
                <c:pt idx="6510">
                  <c:v>6510</c:v>
                </c:pt>
                <c:pt idx="6511">
                  <c:v>6511</c:v>
                </c:pt>
                <c:pt idx="6512">
                  <c:v>6512</c:v>
                </c:pt>
                <c:pt idx="6513">
                  <c:v>6513</c:v>
                </c:pt>
                <c:pt idx="6514">
                  <c:v>6514</c:v>
                </c:pt>
                <c:pt idx="6515">
                  <c:v>6515</c:v>
                </c:pt>
                <c:pt idx="6516">
                  <c:v>6516</c:v>
                </c:pt>
                <c:pt idx="6517">
                  <c:v>6517</c:v>
                </c:pt>
                <c:pt idx="6518">
                  <c:v>6518</c:v>
                </c:pt>
                <c:pt idx="6519">
                  <c:v>6519</c:v>
                </c:pt>
                <c:pt idx="6520">
                  <c:v>6520</c:v>
                </c:pt>
                <c:pt idx="6521">
                  <c:v>6521</c:v>
                </c:pt>
                <c:pt idx="6522">
                  <c:v>6522</c:v>
                </c:pt>
                <c:pt idx="6523">
                  <c:v>6523</c:v>
                </c:pt>
                <c:pt idx="6524">
                  <c:v>6524</c:v>
                </c:pt>
                <c:pt idx="6525">
                  <c:v>6525</c:v>
                </c:pt>
                <c:pt idx="6526">
                  <c:v>6526</c:v>
                </c:pt>
                <c:pt idx="6527">
                  <c:v>6527</c:v>
                </c:pt>
                <c:pt idx="6528">
                  <c:v>6528</c:v>
                </c:pt>
                <c:pt idx="6529">
                  <c:v>6529</c:v>
                </c:pt>
                <c:pt idx="6530">
                  <c:v>6530</c:v>
                </c:pt>
                <c:pt idx="6531">
                  <c:v>6531</c:v>
                </c:pt>
                <c:pt idx="6532">
                  <c:v>6532</c:v>
                </c:pt>
                <c:pt idx="6533">
                  <c:v>6533</c:v>
                </c:pt>
                <c:pt idx="6534">
                  <c:v>6534</c:v>
                </c:pt>
                <c:pt idx="6535">
                  <c:v>6535</c:v>
                </c:pt>
                <c:pt idx="6536">
                  <c:v>6536</c:v>
                </c:pt>
                <c:pt idx="6537">
                  <c:v>6537</c:v>
                </c:pt>
                <c:pt idx="6538">
                  <c:v>6538</c:v>
                </c:pt>
                <c:pt idx="6539">
                  <c:v>6539</c:v>
                </c:pt>
                <c:pt idx="6540">
                  <c:v>6540</c:v>
                </c:pt>
                <c:pt idx="6541">
                  <c:v>6541</c:v>
                </c:pt>
                <c:pt idx="6542">
                  <c:v>6542</c:v>
                </c:pt>
                <c:pt idx="6543">
                  <c:v>6543</c:v>
                </c:pt>
                <c:pt idx="6544">
                  <c:v>6544</c:v>
                </c:pt>
                <c:pt idx="6545">
                  <c:v>6545</c:v>
                </c:pt>
                <c:pt idx="6546">
                  <c:v>6546</c:v>
                </c:pt>
                <c:pt idx="6547">
                  <c:v>6547</c:v>
                </c:pt>
                <c:pt idx="6548">
                  <c:v>6548</c:v>
                </c:pt>
                <c:pt idx="6549">
                  <c:v>6549</c:v>
                </c:pt>
                <c:pt idx="6550">
                  <c:v>6550</c:v>
                </c:pt>
                <c:pt idx="6551">
                  <c:v>6551</c:v>
                </c:pt>
                <c:pt idx="6552">
                  <c:v>6552</c:v>
                </c:pt>
                <c:pt idx="6553">
                  <c:v>6553</c:v>
                </c:pt>
                <c:pt idx="6554">
                  <c:v>6554</c:v>
                </c:pt>
                <c:pt idx="6555">
                  <c:v>6555</c:v>
                </c:pt>
                <c:pt idx="6556">
                  <c:v>6556</c:v>
                </c:pt>
                <c:pt idx="6557">
                  <c:v>6557</c:v>
                </c:pt>
                <c:pt idx="6558">
                  <c:v>6558</c:v>
                </c:pt>
                <c:pt idx="6559">
                  <c:v>6559</c:v>
                </c:pt>
                <c:pt idx="6560">
                  <c:v>6560</c:v>
                </c:pt>
                <c:pt idx="6561">
                  <c:v>6561</c:v>
                </c:pt>
                <c:pt idx="6562">
                  <c:v>6562</c:v>
                </c:pt>
                <c:pt idx="6563">
                  <c:v>6563</c:v>
                </c:pt>
                <c:pt idx="6564">
                  <c:v>6564</c:v>
                </c:pt>
                <c:pt idx="6565">
                  <c:v>6565</c:v>
                </c:pt>
                <c:pt idx="6566">
                  <c:v>6566</c:v>
                </c:pt>
                <c:pt idx="6567">
                  <c:v>6567</c:v>
                </c:pt>
                <c:pt idx="6568">
                  <c:v>6568</c:v>
                </c:pt>
                <c:pt idx="6569">
                  <c:v>6569</c:v>
                </c:pt>
                <c:pt idx="6570">
                  <c:v>6570</c:v>
                </c:pt>
                <c:pt idx="6571">
                  <c:v>6571</c:v>
                </c:pt>
                <c:pt idx="6572">
                  <c:v>6572</c:v>
                </c:pt>
                <c:pt idx="6573">
                  <c:v>6573</c:v>
                </c:pt>
                <c:pt idx="6574">
                  <c:v>6574</c:v>
                </c:pt>
                <c:pt idx="6575">
                  <c:v>6575</c:v>
                </c:pt>
                <c:pt idx="6576">
                  <c:v>6576</c:v>
                </c:pt>
                <c:pt idx="6577">
                  <c:v>6577</c:v>
                </c:pt>
                <c:pt idx="6578">
                  <c:v>6578</c:v>
                </c:pt>
                <c:pt idx="6579">
                  <c:v>6579</c:v>
                </c:pt>
                <c:pt idx="6580">
                  <c:v>6580</c:v>
                </c:pt>
                <c:pt idx="6581">
                  <c:v>6581</c:v>
                </c:pt>
                <c:pt idx="6582">
                  <c:v>6582</c:v>
                </c:pt>
                <c:pt idx="6583">
                  <c:v>6583</c:v>
                </c:pt>
                <c:pt idx="6584">
                  <c:v>6584</c:v>
                </c:pt>
                <c:pt idx="6585">
                  <c:v>6585</c:v>
                </c:pt>
                <c:pt idx="6586">
                  <c:v>6586</c:v>
                </c:pt>
                <c:pt idx="6587">
                  <c:v>6587</c:v>
                </c:pt>
                <c:pt idx="6588">
                  <c:v>6588</c:v>
                </c:pt>
                <c:pt idx="6589">
                  <c:v>6589</c:v>
                </c:pt>
                <c:pt idx="6590">
                  <c:v>6590</c:v>
                </c:pt>
                <c:pt idx="6591">
                  <c:v>6591</c:v>
                </c:pt>
                <c:pt idx="6592">
                  <c:v>6592</c:v>
                </c:pt>
                <c:pt idx="6593">
                  <c:v>6593</c:v>
                </c:pt>
                <c:pt idx="6594">
                  <c:v>6594</c:v>
                </c:pt>
                <c:pt idx="6595">
                  <c:v>6595</c:v>
                </c:pt>
                <c:pt idx="6596">
                  <c:v>6596</c:v>
                </c:pt>
                <c:pt idx="6597">
                  <c:v>6597</c:v>
                </c:pt>
                <c:pt idx="6598">
                  <c:v>6598</c:v>
                </c:pt>
                <c:pt idx="6599">
                  <c:v>6599</c:v>
                </c:pt>
                <c:pt idx="6600">
                  <c:v>6600</c:v>
                </c:pt>
                <c:pt idx="6601">
                  <c:v>6601</c:v>
                </c:pt>
                <c:pt idx="6602">
                  <c:v>6602</c:v>
                </c:pt>
                <c:pt idx="6603">
                  <c:v>6603</c:v>
                </c:pt>
                <c:pt idx="6604">
                  <c:v>6604</c:v>
                </c:pt>
                <c:pt idx="6605">
                  <c:v>6605</c:v>
                </c:pt>
                <c:pt idx="6606">
                  <c:v>6606</c:v>
                </c:pt>
                <c:pt idx="6607">
                  <c:v>6607</c:v>
                </c:pt>
                <c:pt idx="6608">
                  <c:v>6608</c:v>
                </c:pt>
                <c:pt idx="6609">
                  <c:v>6609</c:v>
                </c:pt>
                <c:pt idx="6610">
                  <c:v>6610</c:v>
                </c:pt>
                <c:pt idx="6611">
                  <c:v>6611</c:v>
                </c:pt>
                <c:pt idx="6612">
                  <c:v>6612</c:v>
                </c:pt>
                <c:pt idx="6613">
                  <c:v>6613</c:v>
                </c:pt>
                <c:pt idx="6614">
                  <c:v>6614</c:v>
                </c:pt>
                <c:pt idx="6615">
                  <c:v>6615</c:v>
                </c:pt>
                <c:pt idx="6616">
                  <c:v>6616</c:v>
                </c:pt>
                <c:pt idx="6617">
                  <c:v>6617</c:v>
                </c:pt>
                <c:pt idx="6618">
                  <c:v>6618</c:v>
                </c:pt>
                <c:pt idx="6619">
                  <c:v>6619</c:v>
                </c:pt>
                <c:pt idx="6620">
                  <c:v>6620</c:v>
                </c:pt>
                <c:pt idx="6621">
                  <c:v>6621</c:v>
                </c:pt>
                <c:pt idx="6622">
                  <c:v>6622</c:v>
                </c:pt>
                <c:pt idx="6623">
                  <c:v>6623</c:v>
                </c:pt>
                <c:pt idx="6624">
                  <c:v>6624</c:v>
                </c:pt>
                <c:pt idx="6625">
                  <c:v>6625</c:v>
                </c:pt>
                <c:pt idx="6626">
                  <c:v>6626</c:v>
                </c:pt>
                <c:pt idx="6627">
                  <c:v>6627</c:v>
                </c:pt>
                <c:pt idx="6628">
                  <c:v>6628</c:v>
                </c:pt>
                <c:pt idx="6629">
                  <c:v>6629</c:v>
                </c:pt>
                <c:pt idx="6630">
                  <c:v>6630</c:v>
                </c:pt>
                <c:pt idx="6631">
                  <c:v>6631</c:v>
                </c:pt>
                <c:pt idx="6632">
                  <c:v>6632</c:v>
                </c:pt>
                <c:pt idx="6633">
                  <c:v>6633</c:v>
                </c:pt>
                <c:pt idx="6634">
                  <c:v>6634</c:v>
                </c:pt>
                <c:pt idx="6635">
                  <c:v>6635</c:v>
                </c:pt>
                <c:pt idx="6636">
                  <c:v>6636</c:v>
                </c:pt>
                <c:pt idx="6637">
                  <c:v>6637</c:v>
                </c:pt>
                <c:pt idx="6638">
                  <c:v>6638</c:v>
                </c:pt>
                <c:pt idx="6639">
                  <c:v>6639</c:v>
                </c:pt>
                <c:pt idx="6640">
                  <c:v>6640</c:v>
                </c:pt>
                <c:pt idx="6641">
                  <c:v>6641</c:v>
                </c:pt>
                <c:pt idx="6642">
                  <c:v>6642</c:v>
                </c:pt>
                <c:pt idx="6643">
                  <c:v>6643</c:v>
                </c:pt>
                <c:pt idx="6644">
                  <c:v>6644</c:v>
                </c:pt>
                <c:pt idx="6645">
                  <c:v>6645</c:v>
                </c:pt>
                <c:pt idx="6646">
                  <c:v>6646</c:v>
                </c:pt>
                <c:pt idx="6647">
                  <c:v>6647</c:v>
                </c:pt>
                <c:pt idx="6648">
                  <c:v>6648</c:v>
                </c:pt>
                <c:pt idx="6649">
                  <c:v>6649</c:v>
                </c:pt>
                <c:pt idx="6650">
                  <c:v>6650</c:v>
                </c:pt>
                <c:pt idx="6651">
                  <c:v>6651</c:v>
                </c:pt>
                <c:pt idx="6652">
                  <c:v>6652</c:v>
                </c:pt>
                <c:pt idx="6653">
                  <c:v>6653</c:v>
                </c:pt>
                <c:pt idx="6654">
                  <c:v>6654</c:v>
                </c:pt>
                <c:pt idx="6655">
                  <c:v>6655</c:v>
                </c:pt>
                <c:pt idx="6656">
                  <c:v>6656</c:v>
                </c:pt>
                <c:pt idx="6657">
                  <c:v>6657</c:v>
                </c:pt>
                <c:pt idx="6658">
                  <c:v>6658</c:v>
                </c:pt>
                <c:pt idx="6659">
                  <c:v>6659</c:v>
                </c:pt>
                <c:pt idx="6660">
                  <c:v>6660</c:v>
                </c:pt>
                <c:pt idx="6661">
                  <c:v>6661</c:v>
                </c:pt>
                <c:pt idx="6662">
                  <c:v>6662</c:v>
                </c:pt>
                <c:pt idx="6663">
                  <c:v>6663</c:v>
                </c:pt>
                <c:pt idx="6664">
                  <c:v>6664</c:v>
                </c:pt>
                <c:pt idx="6665">
                  <c:v>6665</c:v>
                </c:pt>
                <c:pt idx="6666">
                  <c:v>6666</c:v>
                </c:pt>
                <c:pt idx="6667">
                  <c:v>6667</c:v>
                </c:pt>
                <c:pt idx="6668">
                  <c:v>6668</c:v>
                </c:pt>
                <c:pt idx="6669">
                  <c:v>6669</c:v>
                </c:pt>
                <c:pt idx="6670">
                  <c:v>6670</c:v>
                </c:pt>
                <c:pt idx="6671">
                  <c:v>6671</c:v>
                </c:pt>
                <c:pt idx="6672">
                  <c:v>6672</c:v>
                </c:pt>
                <c:pt idx="6673">
                  <c:v>6673</c:v>
                </c:pt>
                <c:pt idx="6674">
                  <c:v>6674</c:v>
                </c:pt>
                <c:pt idx="6675">
                  <c:v>6675</c:v>
                </c:pt>
                <c:pt idx="6676">
                  <c:v>6676</c:v>
                </c:pt>
                <c:pt idx="6677">
                  <c:v>6677</c:v>
                </c:pt>
                <c:pt idx="6678">
                  <c:v>6678</c:v>
                </c:pt>
                <c:pt idx="6679">
                  <c:v>6679</c:v>
                </c:pt>
                <c:pt idx="6680">
                  <c:v>6680</c:v>
                </c:pt>
                <c:pt idx="6681">
                  <c:v>6681</c:v>
                </c:pt>
                <c:pt idx="6682">
                  <c:v>6682</c:v>
                </c:pt>
                <c:pt idx="6683">
                  <c:v>6683</c:v>
                </c:pt>
                <c:pt idx="6684">
                  <c:v>6684</c:v>
                </c:pt>
                <c:pt idx="6685">
                  <c:v>6685</c:v>
                </c:pt>
                <c:pt idx="6686">
                  <c:v>6686</c:v>
                </c:pt>
                <c:pt idx="6687">
                  <c:v>6687</c:v>
                </c:pt>
                <c:pt idx="6688">
                  <c:v>6688</c:v>
                </c:pt>
                <c:pt idx="6689">
                  <c:v>6689</c:v>
                </c:pt>
                <c:pt idx="6690">
                  <c:v>6690</c:v>
                </c:pt>
                <c:pt idx="6691">
                  <c:v>6691</c:v>
                </c:pt>
                <c:pt idx="6692">
                  <c:v>6692</c:v>
                </c:pt>
                <c:pt idx="6693">
                  <c:v>6693</c:v>
                </c:pt>
                <c:pt idx="6694">
                  <c:v>6694</c:v>
                </c:pt>
                <c:pt idx="6695">
                  <c:v>6695</c:v>
                </c:pt>
                <c:pt idx="6696">
                  <c:v>6696</c:v>
                </c:pt>
                <c:pt idx="6697">
                  <c:v>6697</c:v>
                </c:pt>
                <c:pt idx="6698">
                  <c:v>6698</c:v>
                </c:pt>
                <c:pt idx="6699">
                  <c:v>6699</c:v>
                </c:pt>
                <c:pt idx="6700">
                  <c:v>6700</c:v>
                </c:pt>
                <c:pt idx="6701">
                  <c:v>6701</c:v>
                </c:pt>
                <c:pt idx="6702">
                  <c:v>6702</c:v>
                </c:pt>
                <c:pt idx="6703">
                  <c:v>6703</c:v>
                </c:pt>
                <c:pt idx="6704">
                  <c:v>6704</c:v>
                </c:pt>
                <c:pt idx="6705">
                  <c:v>6705</c:v>
                </c:pt>
                <c:pt idx="6706">
                  <c:v>6706</c:v>
                </c:pt>
                <c:pt idx="6707">
                  <c:v>6707</c:v>
                </c:pt>
                <c:pt idx="6708">
                  <c:v>6708</c:v>
                </c:pt>
                <c:pt idx="6709">
                  <c:v>6709</c:v>
                </c:pt>
                <c:pt idx="6710">
                  <c:v>6710</c:v>
                </c:pt>
                <c:pt idx="6711">
                  <c:v>6711</c:v>
                </c:pt>
                <c:pt idx="6712">
                  <c:v>6712</c:v>
                </c:pt>
                <c:pt idx="6713">
                  <c:v>6713</c:v>
                </c:pt>
                <c:pt idx="6714">
                  <c:v>6714</c:v>
                </c:pt>
                <c:pt idx="6715">
                  <c:v>6715</c:v>
                </c:pt>
                <c:pt idx="6716">
                  <c:v>6716</c:v>
                </c:pt>
                <c:pt idx="6717">
                  <c:v>6717</c:v>
                </c:pt>
                <c:pt idx="6718">
                  <c:v>6718</c:v>
                </c:pt>
                <c:pt idx="6719">
                  <c:v>6719</c:v>
                </c:pt>
                <c:pt idx="6720">
                  <c:v>6720</c:v>
                </c:pt>
                <c:pt idx="6721">
                  <c:v>6721</c:v>
                </c:pt>
                <c:pt idx="6722">
                  <c:v>6722</c:v>
                </c:pt>
                <c:pt idx="6723">
                  <c:v>6723</c:v>
                </c:pt>
                <c:pt idx="6724">
                  <c:v>6724</c:v>
                </c:pt>
                <c:pt idx="6725">
                  <c:v>6725</c:v>
                </c:pt>
                <c:pt idx="6726">
                  <c:v>6726</c:v>
                </c:pt>
                <c:pt idx="6727">
                  <c:v>6727</c:v>
                </c:pt>
                <c:pt idx="6728">
                  <c:v>6728</c:v>
                </c:pt>
                <c:pt idx="6729">
                  <c:v>6729</c:v>
                </c:pt>
                <c:pt idx="6730">
                  <c:v>6730</c:v>
                </c:pt>
                <c:pt idx="6731">
                  <c:v>6731</c:v>
                </c:pt>
                <c:pt idx="6732">
                  <c:v>6732</c:v>
                </c:pt>
                <c:pt idx="6733">
                  <c:v>6733</c:v>
                </c:pt>
                <c:pt idx="6734">
                  <c:v>6734</c:v>
                </c:pt>
                <c:pt idx="6735">
                  <c:v>6735</c:v>
                </c:pt>
                <c:pt idx="6736">
                  <c:v>6736</c:v>
                </c:pt>
                <c:pt idx="6737">
                  <c:v>6737</c:v>
                </c:pt>
                <c:pt idx="6738">
                  <c:v>6738</c:v>
                </c:pt>
                <c:pt idx="6739">
                  <c:v>6739</c:v>
                </c:pt>
                <c:pt idx="6740">
                  <c:v>6740</c:v>
                </c:pt>
                <c:pt idx="6741">
                  <c:v>6741</c:v>
                </c:pt>
                <c:pt idx="6742">
                  <c:v>6742</c:v>
                </c:pt>
                <c:pt idx="6743">
                  <c:v>6743</c:v>
                </c:pt>
                <c:pt idx="6744">
                  <c:v>6744</c:v>
                </c:pt>
                <c:pt idx="6745">
                  <c:v>6745</c:v>
                </c:pt>
                <c:pt idx="6746">
                  <c:v>6746</c:v>
                </c:pt>
                <c:pt idx="6747">
                  <c:v>6747</c:v>
                </c:pt>
                <c:pt idx="6748">
                  <c:v>6748</c:v>
                </c:pt>
                <c:pt idx="6749">
                  <c:v>6749</c:v>
                </c:pt>
                <c:pt idx="6750">
                  <c:v>6750</c:v>
                </c:pt>
                <c:pt idx="6751">
                  <c:v>6751</c:v>
                </c:pt>
                <c:pt idx="6752">
                  <c:v>6752</c:v>
                </c:pt>
                <c:pt idx="6753">
                  <c:v>6753</c:v>
                </c:pt>
                <c:pt idx="6754">
                  <c:v>6754</c:v>
                </c:pt>
                <c:pt idx="6755">
                  <c:v>6755</c:v>
                </c:pt>
                <c:pt idx="6756">
                  <c:v>6756</c:v>
                </c:pt>
                <c:pt idx="6757">
                  <c:v>6757</c:v>
                </c:pt>
                <c:pt idx="6758">
                  <c:v>6758</c:v>
                </c:pt>
                <c:pt idx="6759">
                  <c:v>6759</c:v>
                </c:pt>
                <c:pt idx="6760">
                  <c:v>6760</c:v>
                </c:pt>
                <c:pt idx="6761">
                  <c:v>6761</c:v>
                </c:pt>
                <c:pt idx="6762">
                  <c:v>6762</c:v>
                </c:pt>
                <c:pt idx="6763">
                  <c:v>6763</c:v>
                </c:pt>
                <c:pt idx="6764">
                  <c:v>6764</c:v>
                </c:pt>
                <c:pt idx="6765">
                  <c:v>6765</c:v>
                </c:pt>
                <c:pt idx="6766">
                  <c:v>6766</c:v>
                </c:pt>
                <c:pt idx="6767">
                  <c:v>6767</c:v>
                </c:pt>
                <c:pt idx="6768">
                  <c:v>6768</c:v>
                </c:pt>
                <c:pt idx="6769">
                  <c:v>6769</c:v>
                </c:pt>
                <c:pt idx="6770">
                  <c:v>6770</c:v>
                </c:pt>
                <c:pt idx="6771">
                  <c:v>6771</c:v>
                </c:pt>
                <c:pt idx="6772">
                  <c:v>6772</c:v>
                </c:pt>
                <c:pt idx="6773">
                  <c:v>6773</c:v>
                </c:pt>
                <c:pt idx="6774">
                  <c:v>6774</c:v>
                </c:pt>
                <c:pt idx="6775">
                  <c:v>6775</c:v>
                </c:pt>
                <c:pt idx="6776">
                  <c:v>6776</c:v>
                </c:pt>
                <c:pt idx="6777">
                  <c:v>6777</c:v>
                </c:pt>
                <c:pt idx="6778">
                  <c:v>6778</c:v>
                </c:pt>
                <c:pt idx="6779">
                  <c:v>6779</c:v>
                </c:pt>
                <c:pt idx="6780">
                  <c:v>6780</c:v>
                </c:pt>
                <c:pt idx="6781">
                  <c:v>6781</c:v>
                </c:pt>
                <c:pt idx="6782">
                  <c:v>6782</c:v>
                </c:pt>
                <c:pt idx="6783">
                  <c:v>6783</c:v>
                </c:pt>
                <c:pt idx="6784">
                  <c:v>6784</c:v>
                </c:pt>
                <c:pt idx="6785">
                  <c:v>6785</c:v>
                </c:pt>
                <c:pt idx="6786">
                  <c:v>6786</c:v>
                </c:pt>
                <c:pt idx="6787">
                  <c:v>6787</c:v>
                </c:pt>
                <c:pt idx="6788">
                  <c:v>6788</c:v>
                </c:pt>
                <c:pt idx="6789">
                  <c:v>6789</c:v>
                </c:pt>
                <c:pt idx="6790">
                  <c:v>6790</c:v>
                </c:pt>
                <c:pt idx="6791">
                  <c:v>6791</c:v>
                </c:pt>
                <c:pt idx="6792">
                  <c:v>6792</c:v>
                </c:pt>
                <c:pt idx="6793">
                  <c:v>6793</c:v>
                </c:pt>
                <c:pt idx="6794">
                  <c:v>6794</c:v>
                </c:pt>
                <c:pt idx="6795">
                  <c:v>6795</c:v>
                </c:pt>
                <c:pt idx="6796">
                  <c:v>6796</c:v>
                </c:pt>
                <c:pt idx="6797">
                  <c:v>6797</c:v>
                </c:pt>
                <c:pt idx="6798">
                  <c:v>6798</c:v>
                </c:pt>
                <c:pt idx="6799">
                  <c:v>6799</c:v>
                </c:pt>
                <c:pt idx="6800">
                  <c:v>6800</c:v>
                </c:pt>
                <c:pt idx="6801">
                  <c:v>6801</c:v>
                </c:pt>
                <c:pt idx="6802">
                  <c:v>6802</c:v>
                </c:pt>
                <c:pt idx="6803">
                  <c:v>6803</c:v>
                </c:pt>
                <c:pt idx="6804">
                  <c:v>6804</c:v>
                </c:pt>
                <c:pt idx="6805">
                  <c:v>6805</c:v>
                </c:pt>
                <c:pt idx="6806">
                  <c:v>6806</c:v>
                </c:pt>
                <c:pt idx="6807">
                  <c:v>6807</c:v>
                </c:pt>
                <c:pt idx="6808">
                  <c:v>6808</c:v>
                </c:pt>
                <c:pt idx="6809">
                  <c:v>6809</c:v>
                </c:pt>
                <c:pt idx="6810">
                  <c:v>6810</c:v>
                </c:pt>
                <c:pt idx="6811">
                  <c:v>6811</c:v>
                </c:pt>
                <c:pt idx="6812">
                  <c:v>6812</c:v>
                </c:pt>
                <c:pt idx="6813">
                  <c:v>6813</c:v>
                </c:pt>
                <c:pt idx="6814">
                  <c:v>6814</c:v>
                </c:pt>
                <c:pt idx="6815">
                  <c:v>6815</c:v>
                </c:pt>
                <c:pt idx="6816">
                  <c:v>6816</c:v>
                </c:pt>
                <c:pt idx="6817">
                  <c:v>6817</c:v>
                </c:pt>
                <c:pt idx="6818">
                  <c:v>6818</c:v>
                </c:pt>
                <c:pt idx="6819">
                  <c:v>6819</c:v>
                </c:pt>
                <c:pt idx="6820">
                  <c:v>6820</c:v>
                </c:pt>
                <c:pt idx="6821">
                  <c:v>6821</c:v>
                </c:pt>
                <c:pt idx="6822">
                  <c:v>6822</c:v>
                </c:pt>
                <c:pt idx="6823">
                  <c:v>6823</c:v>
                </c:pt>
                <c:pt idx="6824">
                  <c:v>6824</c:v>
                </c:pt>
                <c:pt idx="6825">
                  <c:v>6825</c:v>
                </c:pt>
                <c:pt idx="6826">
                  <c:v>6826</c:v>
                </c:pt>
                <c:pt idx="6827">
                  <c:v>6827</c:v>
                </c:pt>
                <c:pt idx="6828">
                  <c:v>6828</c:v>
                </c:pt>
                <c:pt idx="6829">
                  <c:v>6829</c:v>
                </c:pt>
                <c:pt idx="6830">
                  <c:v>6830</c:v>
                </c:pt>
                <c:pt idx="6831">
                  <c:v>6831</c:v>
                </c:pt>
                <c:pt idx="6832">
                  <c:v>6832</c:v>
                </c:pt>
                <c:pt idx="6833">
                  <c:v>6833</c:v>
                </c:pt>
                <c:pt idx="6834">
                  <c:v>6834</c:v>
                </c:pt>
                <c:pt idx="6835">
                  <c:v>6835</c:v>
                </c:pt>
                <c:pt idx="6836">
                  <c:v>6836</c:v>
                </c:pt>
                <c:pt idx="6837">
                  <c:v>6837</c:v>
                </c:pt>
                <c:pt idx="6838">
                  <c:v>6838</c:v>
                </c:pt>
                <c:pt idx="6839">
                  <c:v>6839</c:v>
                </c:pt>
                <c:pt idx="6840">
                  <c:v>6840</c:v>
                </c:pt>
                <c:pt idx="6841">
                  <c:v>6841</c:v>
                </c:pt>
                <c:pt idx="6842">
                  <c:v>6842</c:v>
                </c:pt>
                <c:pt idx="6843">
                  <c:v>6843</c:v>
                </c:pt>
                <c:pt idx="6844">
                  <c:v>6844</c:v>
                </c:pt>
                <c:pt idx="6845">
                  <c:v>6845</c:v>
                </c:pt>
                <c:pt idx="6846">
                  <c:v>6846</c:v>
                </c:pt>
                <c:pt idx="6847">
                  <c:v>6847</c:v>
                </c:pt>
                <c:pt idx="6848">
                  <c:v>6848</c:v>
                </c:pt>
                <c:pt idx="6849">
                  <c:v>6849</c:v>
                </c:pt>
                <c:pt idx="6850">
                  <c:v>6850</c:v>
                </c:pt>
                <c:pt idx="6851">
                  <c:v>6851</c:v>
                </c:pt>
                <c:pt idx="6852">
                  <c:v>6852</c:v>
                </c:pt>
                <c:pt idx="6853">
                  <c:v>6853</c:v>
                </c:pt>
                <c:pt idx="6854">
                  <c:v>6854</c:v>
                </c:pt>
                <c:pt idx="6855">
                  <c:v>6855</c:v>
                </c:pt>
                <c:pt idx="6856">
                  <c:v>6856</c:v>
                </c:pt>
                <c:pt idx="6857">
                  <c:v>6857</c:v>
                </c:pt>
                <c:pt idx="6858">
                  <c:v>6858</c:v>
                </c:pt>
                <c:pt idx="6859">
                  <c:v>6859</c:v>
                </c:pt>
                <c:pt idx="6860">
                  <c:v>6860</c:v>
                </c:pt>
                <c:pt idx="6861">
                  <c:v>6861</c:v>
                </c:pt>
                <c:pt idx="6862">
                  <c:v>6862</c:v>
                </c:pt>
                <c:pt idx="6863">
                  <c:v>6863</c:v>
                </c:pt>
                <c:pt idx="6864">
                  <c:v>6864</c:v>
                </c:pt>
                <c:pt idx="6865">
                  <c:v>6865</c:v>
                </c:pt>
                <c:pt idx="6866">
                  <c:v>6866</c:v>
                </c:pt>
                <c:pt idx="6867">
                  <c:v>6867</c:v>
                </c:pt>
                <c:pt idx="6868">
                  <c:v>6868</c:v>
                </c:pt>
                <c:pt idx="6869">
                  <c:v>6869</c:v>
                </c:pt>
                <c:pt idx="6870">
                  <c:v>6870</c:v>
                </c:pt>
                <c:pt idx="6871">
                  <c:v>6871</c:v>
                </c:pt>
                <c:pt idx="6872">
                  <c:v>6872</c:v>
                </c:pt>
                <c:pt idx="6873">
                  <c:v>6873</c:v>
                </c:pt>
                <c:pt idx="6874">
                  <c:v>6874</c:v>
                </c:pt>
                <c:pt idx="6875">
                  <c:v>6875</c:v>
                </c:pt>
                <c:pt idx="6876">
                  <c:v>6876</c:v>
                </c:pt>
                <c:pt idx="6877">
                  <c:v>6877</c:v>
                </c:pt>
                <c:pt idx="6878">
                  <c:v>6878</c:v>
                </c:pt>
                <c:pt idx="6879">
                  <c:v>6879</c:v>
                </c:pt>
                <c:pt idx="6880">
                  <c:v>6880</c:v>
                </c:pt>
                <c:pt idx="6881">
                  <c:v>6881</c:v>
                </c:pt>
                <c:pt idx="6882">
                  <c:v>6882</c:v>
                </c:pt>
                <c:pt idx="6883">
                  <c:v>6883</c:v>
                </c:pt>
                <c:pt idx="6884">
                  <c:v>6884</c:v>
                </c:pt>
                <c:pt idx="6885">
                  <c:v>6885</c:v>
                </c:pt>
                <c:pt idx="6886">
                  <c:v>6886</c:v>
                </c:pt>
                <c:pt idx="6887">
                  <c:v>6887</c:v>
                </c:pt>
                <c:pt idx="6888">
                  <c:v>6888</c:v>
                </c:pt>
                <c:pt idx="6889">
                  <c:v>6889</c:v>
                </c:pt>
                <c:pt idx="6890">
                  <c:v>6890</c:v>
                </c:pt>
                <c:pt idx="6891">
                  <c:v>6891</c:v>
                </c:pt>
                <c:pt idx="6892">
                  <c:v>6892</c:v>
                </c:pt>
                <c:pt idx="6893">
                  <c:v>6893</c:v>
                </c:pt>
                <c:pt idx="6894">
                  <c:v>6894</c:v>
                </c:pt>
                <c:pt idx="6895">
                  <c:v>6895</c:v>
                </c:pt>
                <c:pt idx="6896">
                  <c:v>6896</c:v>
                </c:pt>
                <c:pt idx="6897">
                  <c:v>6897</c:v>
                </c:pt>
                <c:pt idx="6898">
                  <c:v>6898</c:v>
                </c:pt>
                <c:pt idx="6899">
                  <c:v>6899</c:v>
                </c:pt>
                <c:pt idx="6900">
                  <c:v>6900</c:v>
                </c:pt>
                <c:pt idx="6901">
                  <c:v>6901</c:v>
                </c:pt>
                <c:pt idx="6902">
                  <c:v>6902</c:v>
                </c:pt>
                <c:pt idx="6903">
                  <c:v>6903</c:v>
                </c:pt>
                <c:pt idx="6904">
                  <c:v>6904</c:v>
                </c:pt>
                <c:pt idx="6905">
                  <c:v>6905</c:v>
                </c:pt>
                <c:pt idx="6906">
                  <c:v>6906</c:v>
                </c:pt>
                <c:pt idx="6907">
                  <c:v>6907</c:v>
                </c:pt>
                <c:pt idx="6908">
                  <c:v>6908</c:v>
                </c:pt>
                <c:pt idx="6909">
                  <c:v>6909</c:v>
                </c:pt>
                <c:pt idx="6910">
                  <c:v>6910</c:v>
                </c:pt>
                <c:pt idx="6911">
                  <c:v>6911</c:v>
                </c:pt>
                <c:pt idx="6912">
                  <c:v>6912</c:v>
                </c:pt>
                <c:pt idx="6913">
                  <c:v>6913</c:v>
                </c:pt>
                <c:pt idx="6914">
                  <c:v>6914</c:v>
                </c:pt>
                <c:pt idx="6915">
                  <c:v>6915</c:v>
                </c:pt>
                <c:pt idx="6916">
                  <c:v>6916</c:v>
                </c:pt>
                <c:pt idx="6917">
                  <c:v>6917</c:v>
                </c:pt>
                <c:pt idx="6918">
                  <c:v>6918</c:v>
                </c:pt>
                <c:pt idx="6919">
                  <c:v>6919</c:v>
                </c:pt>
                <c:pt idx="6920">
                  <c:v>6920</c:v>
                </c:pt>
                <c:pt idx="6921">
                  <c:v>6921</c:v>
                </c:pt>
                <c:pt idx="6922">
                  <c:v>6922</c:v>
                </c:pt>
                <c:pt idx="6923">
                  <c:v>6923</c:v>
                </c:pt>
                <c:pt idx="6924">
                  <c:v>6924</c:v>
                </c:pt>
                <c:pt idx="6925">
                  <c:v>6925</c:v>
                </c:pt>
                <c:pt idx="6926">
                  <c:v>6926</c:v>
                </c:pt>
                <c:pt idx="6927">
                  <c:v>6927</c:v>
                </c:pt>
                <c:pt idx="6928">
                  <c:v>6928</c:v>
                </c:pt>
                <c:pt idx="6929">
                  <c:v>6929</c:v>
                </c:pt>
                <c:pt idx="6930">
                  <c:v>6930</c:v>
                </c:pt>
                <c:pt idx="6931">
                  <c:v>6931</c:v>
                </c:pt>
                <c:pt idx="6932">
                  <c:v>6932</c:v>
                </c:pt>
                <c:pt idx="6933">
                  <c:v>6933</c:v>
                </c:pt>
                <c:pt idx="6934">
                  <c:v>6934</c:v>
                </c:pt>
                <c:pt idx="6935">
                  <c:v>6935</c:v>
                </c:pt>
                <c:pt idx="6936">
                  <c:v>6936</c:v>
                </c:pt>
                <c:pt idx="6937">
                  <c:v>6937</c:v>
                </c:pt>
                <c:pt idx="6938">
                  <c:v>6938</c:v>
                </c:pt>
                <c:pt idx="6939">
                  <c:v>6939</c:v>
                </c:pt>
                <c:pt idx="6940">
                  <c:v>6940</c:v>
                </c:pt>
                <c:pt idx="6941">
                  <c:v>6941</c:v>
                </c:pt>
                <c:pt idx="6942">
                  <c:v>6942</c:v>
                </c:pt>
                <c:pt idx="6943">
                  <c:v>6943</c:v>
                </c:pt>
                <c:pt idx="6944">
                  <c:v>6944</c:v>
                </c:pt>
                <c:pt idx="6945">
                  <c:v>6945</c:v>
                </c:pt>
                <c:pt idx="6946">
                  <c:v>6946</c:v>
                </c:pt>
                <c:pt idx="6947">
                  <c:v>6947</c:v>
                </c:pt>
                <c:pt idx="6948">
                  <c:v>6948</c:v>
                </c:pt>
                <c:pt idx="6949">
                  <c:v>6949</c:v>
                </c:pt>
                <c:pt idx="6950">
                  <c:v>6950</c:v>
                </c:pt>
                <c:pt idx="6951">
                  <c:v>6951</c:v>
                </c:pt>
                <c:pt idx="6952">
                  <c:v>6952</c:v>
                </c:pt>
                <c:pt idx="6953">
                  <c:v>6953</c:v>
                </c:pt>
                <c:pt idx="6954">
                  <c:v>6954</c:v>
                </c:pt>
                <c:pt idx="6955">
                  <c:v>6955</c:v>
                </c:pt>
                <c:pt idx="6956">
                  <c:v>6956</c:v>
                </c:pt>
                <c:pt idx="6957">
                  <c:v>6957</c:v>
                </c:pt>
                <c:pt idx="6958">
                  <c:v>6958</c:v>
                </c:pt>
                <c:pt idx="6959">
                  <c:v>6959</c:v>
                </c:pt>
                <c:pt idx="6960">
                  <c:v>6960</c:v>
                </c:pt>
                <c:pt idx="6961">
                  <c:v>6961</c:v>
                </c:pt>
                <c:pt idx="6962">
                  <c:v>6962</c:v>
                </c:pt>
                <c:pt idx="6963">
                  <c:v>6963</c:v>
                </c:pt>
                <c:pt idx="6964">
                  <c:v>6964</c:v>
                </c:pt>
                <c:pt idx="6965">
                  <c:v>6965</c:v>
                </c:pt>
                <c:pt idx="6966">
                  <c:v>6966</c:v>
                </c:pt>
                <c:pt idx="6967">
                  <c:v>6967</c:v>
                </c:pt>
                <c:pt idx="6968">
                  <c:v>6968</c:v>
                </c:pt>
                <c:pt idx="6969">
                  <c:v>6969</c:v>
                </c:pt>
                <c:pt idx="6970">
                  <c:v>6970</c:v>
                </c:pt>
                <c:pt idx="6971">
                  <c:v>6971</c:v>
                </c:pt>
                <c:pt idx="6972">
                  <c:v>6972</c:v>
                </c:pt>
                <c:pt idx="6973">
                  <c:v>6973</c:v>
                </c:pt>
                <c:pt idx="6974">
                  <c:v>6974</c:v>
                </c:pt>
                <c:pt idx="6975">
                  <c:v>6975</c:v>
                </c:pt>
                <c:pt idx="6976">
                  <c:v>6976</c:v>
                </c:pt>
                <c:pt idx="6977">
                  <c:v>6977</c:v>
                </c:pt>
                <c:pt idx="6978">
                  <c:v>6978</c:v>
                </c:pt>
                <c:pt idx="6979">
                  <c:v>6979</c:v>
                </c:pt>
                <c:pt idx="6980">
                  <c:v>6980</c:v>
                </c:pt>
                <c:pt idx="6981">
                  <c:v>6981</c:v>
                </c:pt>
                <c:pt idx="6982">
                  <c:v>6982</c:v>
                </c:pt>
                <c:pt idx="6983">
                  <c:v>6983</c:v>
                </c:pt>
                <c:pt idx="6984">
                  <c:v>6984</c:v>
                </c:pt>
                <c:pt idx="6985">
                  <c:v>6985</c:v>
                </c:pt>
                <c:pt idx="6986">
                  <c:v>6986</c:v>
                </c:pt>
                <c:pt idx="6987">
                  <c:v>6987</c:v>
                </c:pt>
                <c:pt idx="6988">
                  <c:v>6988</c:v>
                </c:pt>
                <c:pt idx="6989">
                  <c:v>6989</c:v>
                </c:pt>
                <c:pt idx="6990">
                  <c:v>6990</c:v>
                </c:pt>
                <c:pt idx="6991">
                  <c:v>6991</c:v>
                </c:pt>
                <c:pt idx="6992">
                  <c:v>6992</c:v>
                </c:pt>
                <c:pt idx="6993">
                  <c:v>6993</c:v>
                </c:pt>
                <c:pt idx="6994">
                  <c:v>6994</c:v>
                </c:pt>
                <c:pt idx="6995">
                  <c:v>6995</c:v>
                </c:pt>
                <c:pt idx="6996">
                  <c:v>6996</c:v>
                </c:pt>
                <c:pt idx="6997">
                  <c:v>6997</c:v>
                </c:pt>
                <c:pt idx="6998">
                  <c:v>6998</c:v>
                </c:pt>
                <c:pt idx="6999">
                  <c:v>6999</c:v>
                </c:pt>
                <c:pt idx="7000">
                  <c:v>7000</c:v>
                </c:pt>
                <c:pt idx="7001">
                  <c:v>7001</c:v>
                </c:pt>
                <c:pt idx="7002">
                  <c:v>7002</c:v>
                </c:pt>
                <c:pt idx="7003">
                  <c:v>7003</c:v>
                </c:pt>
                <c:pt idx="7004">
                  <c:v>7004</c:v>
                </c:pt>
                <c:pt idx="7005">
                  <c:v>7005</c:v>
                </c:pt>
                <c:pt idx="7006">
                  <c:v>7006</c:v>
                </c:pt>
                <c:pt idx="7007">
                  <c:v>7007</c:v>
                </c:pt>
                <c:pt idx="7008">
                  <c:v>7008</c:v>
                </c:pt>
                <c:pt idx="7009">
                  <c:v>7009</c:v>
                </c:pt>
                <c:pt idx="7010">
                  <c:v>7010</c:v>
                </c:pt>
                <c:pt idx="7011">
                  <c:v>7011</c:v>
                </c:pt>
                <c:pt idx="7012">
                  <c:v>7012</c:v>
                </c:pt>
                <c:pt idx="7013">
                  <c:v>7013</c:v>
                </c:pt>
                <c:pt idx="7014">
                  <c:v>7014</c:v>
                </c:pt>
                <c:pt idx="7015">
                  <c:v>7015</c:v>
                </c:pt>
                <c:pt idx="7016">
                  <c:v>7016</c:v>
                </c:pt>
                <c:pt idx="7017">
                  <c:v>7017</c:v>
                </c:pt>
                <c:pt idx="7018">
                  <c:v>7018</c:v>
                </c:pt>
                <c:pt idx="7019">
                  <c:v>7019</c:v>
                </c:pt>
                <c:pt idx="7020">
                  <c:v>7020</c:v>
                </c:pt>
                <c:pt idx="7021">
                  <c:v>7021</c:v>
                </c:pt>
                <c:pt idx="7022">
                  <c:v>7022</c:v>
                </c:pt>
                <c:pt idx="7023">
                  <c:v>7023</c:v>
                </c:pt>
                <c:pt idx="7024">
                  <c:v>7024</c:v>
                </c:pt>
                <c:pt idx="7025">
                  <c:v>7025</c:v>
                </c:pt>
                <c:pt idx="7026">
                  <c:v>7026</c:v>
                </c:pt>
                <c:pt idx="7027">
                  <c:v>7027</c:v>
                </c:pt>
                <c:pt idx="7028">
                  <c:v>7028</c:v>
                </c:pt>
                <c:pt idx="7029">
                  <c:v>7029</c:v>
                </c:pt>
                <c:pt idx="7030">
                  <c:v>7030</c:v>
                </c:pt>
                <c:pt idx="7031">
                  <c:v>7031</c:v>
                </c:pt>
                <c:pt idx="7032">
                  <c:v>7032</c:v>
                </c:pt>
                <c:pt idx="7033">
                  <c:v>7033</c:v>
                </c:pt>
                <c:pt idx="7034">
                  <c:v>7034</c:v>
                </c:pt>
                <c:pt idx="7035">
                  <c:v>7035</c:v>
                </c:pt>
                <c:pt idx="7036">
                  <c:v>7036</c:v>
                </c:pt>
                <c:pt idx="7037">
                  <c:v>7037</c:v>
                </c:pt>
                <c:pt idx="7038">
                  <c:v>7038</c:v>
                </c:pt>
                <c:pt idx="7039">
                  <c:v>7039</c:v>
                </c:pt>
                <c:pt idx="7040">
                  <c:v>7040</c:v>
                </c:pt>
                <c:pt idx="7041">
                  <c:v>7041</c:v>
                </c:pt>
                <c:pt idx="7042">
                  <c:v>7042</c:v>
                </c:pt>
                <c:pt idx="7043">
                  <c:v>7043</c:v>
                </c:pt>
                <c:pt idx="7044">
                  <c:v>7044</c:v>
                </c:pt>
                <c:pt idx="7045">
                  <c:v>7045</c:v>
                </c:pt>
                <c:pt idx="7046">
                  <c:v>7046</c:v>
                </c:pt>
                <c:pt idx="7047">
                  <c:v>7047</c:v>
                </c:pt>
                <c:pt idx="7048">
                  <c:v>7048</c:v>
                </c:pt>
                <c:pt idx="7049">
                  <c:v>7049</c:v>
                </c:pt>
                <c:pt idx="7050">
                  <c:v>7050</c:v>
                </c:pt>
                <c:pt idx="7051">
                  <c:v>7051</c:v>
                </c:pt>
                <c:pt idx="7052">
                  <c:v>7052</c:v>
                </c:pt>
                <c:pt idx="7053">
                  <c:v>7053</c:v>
                </c:pt>
                <c:pt idx="7054">
                  <c:v>7054</c:v>
                </c:pt>
                <c:pt idx="7055">
                  <c:v>7055</c:v>
                </c:pt>
                <c:pt idx="7056">
                  <c:v>7056</c:v>
                </c:pt>
                <c:pt idx="7057">
                  <c:v>7057</c:v>
                </c:pt>
                <c:pt idx="7058">
                  <c:v>7058</c:v>
                </c:pt>
                <c:pt idx="7059">
                  <c:v>7059</c:v>
                </c:pt>
                <c:pt idx="7060">
                  <c:v>7060</c:v>
                </c:pt>
                <c:pt idx="7061">
                  <c:v>7061</c:v>
                </c:pt>
                <c:pt idx="7062">
                  <c:v>7062</c:v>
                </c:pt>
                <c:pt idx="7063">
                  <c:v>7063</c:v>
                </c:pt>
                <c:pt idx="7064">
                  <c:v>7064</c:v>
                </c:pt>
                <c:pt idx="7065">
                  <c:v>7065</c:v>
                </c:pt>
                <c:pt idx="7066">
                  <c:v>7066</c:v>
                </c:pt>
                <c:pt idx="7067">
                  <c:v>7067</c:v>
                </c:pt>
                <c:pt idx="7068">
                  <c:v>7068</c:v>
                </c:pt>
                <c:pt idx="7069">
                  <c:v>7069</c:v>
                </c:pt>
                <c:pt idx="7070">
                  <c:v>7070</c:v>
                </c:pt>
                <c:pt idx="7071">
                  <c:v>7071</c:v>
                </c:pt>
                <c:pt idx="7072">
                  <c:v>7072</c:v>
                </c:pt>
                <c:pt idx="7073">
                  <c:v>7073</c:v>
                </c:pt>
                <c:pt idx="7074">
                  <c:v>7074</c:v>
                </c:pt>
                <c:pt idx="7075">
                  <c:v>7075</c:v>
                </c:pt>
                <c:pt idx="7076">
                  <c:v>7076</c:v>
                </c:pt>
                <c:pt idx="7077">
                  <c:v>7077</c:v>
                </c:pt>
                <c:pt idx="7078">
                  <c:v>7078</c:v>
                </c:pt>
                <c:pt idx="7079">
                  <c:v>7079</c:v>
                </c:pt>
                <c:pt idx="7080">
                  <c:v>7080</c:v>
                </c:pt>
                <c:pt idx="7081">
                  <c:v>7081</c:v>
                </c:pt>
                <c:pt idx="7082">
                  <c:v>7082</c:v>
                </c:pt>
                <c:pt idx="7083">
                  <c:v>7083</c:v>
                </c:pt>
                <c:pt idx="7084">
                  <c:v>7084</c:v>
                </c:pt>
                <c:pt idx="7085">
                  <c:v>7085</c:v>
                </c:pt>
                <c:pt idx="7086">
                  <c:v>7086</c:v>
                </c:pt>
                <c:pt idx="7087">
                  <c:v>7087</c:v>
                </c:pt>
                <c:pt idx="7088">
                  <c:v>7088</c:v>
                </c:pt>
                <c:pt idx="7089">
                  <c:v>7089</c:v>
                </c:pt>
                <c:pt idx="7090">
                  <c:v>7090</c:v>
                </c:pt>
                <c:pt idx="7091">
                  <c:v>7091</c:v>
                </c:pt>
                <c:pt idx="7092">
                  <c:v>7092</c:v>
                </c:pt>
                <c:pt idx="7093">
                  <c:v>7093</c:v>
                </c:pt>
                <c:pt idx="7094">
                  <c:v>7094</c:v>
                </c:pt>
                <c:pt idx="7095">
                  <c:v>7095</c:v>
                </c:pt>
                <c:pt idx="7096">
                  <c:v>7096</c:v>
                </c:pt>
                <c:pt idx="7097">
                  <c:v>7097</c:v>
                </c:pt>
                <c:pt idx="7098">
                  <c:v>7098</c:v>
                </c:pt>
                <c:pt idx="7099">
                  <c:v>7099</c:v>
                </c:pt>
                <c:pt idx="7100">
                  <c:v>7100</c:v>
                </c:pt>
                <c:pt idx="7101">
                  <c:v>7101</c:v>
                </c:pt>
                <c:pt idx="7102">
                  <c:v>7102</c:v>
                </c:pt>
                <c:pt idx="7103">
                  <c:v>7103</c:v>
                </c:pt>
                <c:pt idx="7104">
                  <c:v>7104</c:v>
                </c:pt>
                <c:pt idx="7105">
                  <c:v>7105</c:v>
                </c:pt>
                <c:pt idx="7106">
                  <c:v>7106</c:v>
                </c:pt>
                <c:pt idx="7107">
                  <c:v>7107</c:v>
                </c:pt>
                <c:pt idx="7108">
                  <c:v>7108</c:v>
                </c:pt>
                <c:pt idx="7109">
                  <c:v>7109</c:v>
                </c:pt>
                <c:pt idx="7110">
                  <c:v>7110</c:v>
                </c:pt>
                <c:pt idx="7111">
                  <c:v>7111</c:v>
                </c:pt>
                <c:pt idx="7112">
                  <c:v>7112</c:v>
                </c:pt>
                <c:pt idx="7113">
                  <c:v>7113</c:v>
                </c:pt>
                <c:pt idx="7114">
                  <c:v>7114</c:v>
                </c:pt>
                <c:pt idx="7115">
                  <c:v>7115</c:v>
                </c:pt>
                <c:pt idx="7116">
                  <c:v>7116</c:v>
                </c:pt>
                <c:pt idx="7117">
                  <c:v>7117</c:v>
                </c:pt>
                <c:pt idx="7118">
                  <c:v>7118</c:v>
                </c:pt>
                <c:pt idx="7119">
                  <c:v>7119</c:v>
                </c:pt>
                <c:pt idx="7120">
                  <c:v>7120</c:v>
                </c:pt>
                <c:pt idx="7121">
                  <c:v>7121</c:v>
                </c:pt>
                <c:pt idx="7122">
                  <c:v>7122</c:v>
                </c:pt>
                <c:pt idx="7123">
                  <c:v>7123</c:v>
                </c:pt>
                <c:pt idx="7124">
                  <c:v>7124</c:v>
                </c:pt>
                <c:pt idx="7125">
                  <c:v>7125</c:v>
                </c:pt>
                <c:pt idx="7126">
                  <c:v>7126</c:v>
                </c:pt>
                <c:pt idx="7127">
                  <c:v>7127</c:v>
                </c:pt>
                <c:pt idx="7128">
                  <c:v>7128</c:v>
                </c:pt>
                <c:pt idx="7129">
                  <c:v>7129</c:v>
                </c:pt>
                <c:pt idx="7130">
                  <c:v>7130</c:v>
                </c:pt>
                <c:pt idx="7131">
                  <c:v>7131</c:v>
                </c:pt>
                <c:pt idx="7132">
                  <c:v>7132</c:v>
                </c:pt>
                <c:pt idx="7133">
                  <c:v>7133</c:v>
                </c:pt>
                <c:pt idx="7134">
                  <c:v>7134</c:v>
                </c:pt>
                <c:pt idx="7135">
                  <c:v>7135</c:v>
                </c:pt>
                <c:pt idx="7136">
                  <c:v>7136</c:v>
                </c:pt>
                <c:pt idx="7137">
                  <c:v>7137</c:v>
                </c:pt>
                <c:pt idx="7138">
                  <c:v>7138</c:v>
                </c:pt>
                <c:pt idx="7139">
                  <c:v>7139</c:v>
                </c:pt>
                <c:pt idx="7140">
                  <c:v>7140</c:v>
                </c:pt>
                <c:pt idx="7141">
                  <c:v>7141</c:v>
                </c:pt>
                <c:pt idx="7142">
                  <c:v>7142</c:v>
                </c:pt>
                <c:pt idx="7143">
                  <c:v>7143</c:v>
                </c:pt>
                <c:pt idx="7144">
                  <c:v>7144</c:v>
                </c:pt>
                <c:pt idx="7145">
                  <c:v>7145</c:v>
                </c:pt>
                <c:pt idx="7146">
                  <c:v>7146</c:v>
                </c:pt>
                <c:pt idx="7147">
                  <c:v>7147</c:v>
                </c:pt>
                <c:pt idx="7148">
                  <c:v>7148</c:v>
                </c:pt>
                <c:pt idx="7149">
                  <c:v>7149</c:v>
                </c:pt>
                <c:pt idx="7150">
                  <c:v>7150</c:v>
                </c:pt>
                <c:pt idx="7151">
                  <c:v>7151</c:v>
                </c:pt>
                <c:pt idx="7152">
                  <c:v>7152</c:v>
                </c:pt>
                <c:pt idx="7153">
                  <c:v>7153</c:v>
                </c:pt>
                <c:pt idx="7154">
                  <c:v>7154</c:v>
                </c:pt>
                <c:pt idx="7155">
                  <c:v>7155</c:v>
                </c:pt>
                <c:pt idx="7156">
                  <c:v>7156</c:v>
                </c:pt>
                <c:pt idx="7157">
                  <c:v>7157</c:v>
                </c:pt>
                <c:pt idx="7158">
                  <c:v>7158</c:v>
                </c:pt>
                <c:pt idx="7159">
                  <c:v>7159</c:v>
                </c:pt>
                <c:pt idx="7160">
                  <c:v>7160</c:v>
                </c:pt>
                <c:pt idx="7161">
                  <c:v>7161</c:v>
                </c:pt>
                <c:pt idx="7162">
                  <c:v>7162</c:v>
                </c:pt>
                <c:pt idx="7163">
                  <c:v>7163</c:v>
                </c:pt>
                <c:pt idx="7164">
                  <c:v>7164</c:v>
                </c:pt>
                <c:pt idx="7165">
                  <c:v>7165</c:v>
                </c:pt>
                <c:pt idx="7166">
                  <c:v>7166</c:v>
                </c:pt>
                <c:pt idx="7167">
                  <c:v>7167</c:v>
                </c:pt>
                <c:pt idx="7168">
                  <c:v>7168</c:v>
                </c:pt>
                <c:pt idx="7169">
                  <c:v>7169</c:v>
                </c:pt>
                <c:pt idx="7170">
                  <c:v>7170</c:v>
                </c:pt>
                <c:pt idx="7171">
                  <c:v>7171</c:v>
                </c:pt>
                <c:pt idx="7172">
                  <c:v>7172</c:v>
                </c:pt>
                <c:pt idx="7173">
                  <c:v>7173</c:v>
                </c:pt>
                <c:pt idx="7174">
                  <c:v>7174</c:v>
                </c:pt>
                <c:pt idx="7175">
                  <c:v>7175</c:v>
                </c:pt>
                <c:pt idx="7176">
                  <c:v>7176</c:v>
                </c:pt>
                <c:pt idx="7177">
                  <c:v>7177</c:v>
                </c:pt>
                <c:pt idx="7178">
                  <c:v>7178</c:v>
                </c:pt>
                <c:pt idx="7179">
                  <c:v>7179</c:v>
                </c:pt>
                <c:pt idx="7180">
                  <c:v>7180</c:v>
                </c:pt>
                <c:pt idx="7181">
                  <c:v>7181</c:v>
                </c:pt>
                <c:pt idx="7182">
                  <c:v>7182</c:v>
                </c:pt>
                <c:pt idx="7183">
                  <c:v>7183</c:v>
                </c:pt>
                <c:pt idx="7184">
                  <c:v>7184</c:v>
                </c:pt>
                <c:pt idx="7185">
                  <c:v>7185</c:v>
                </c:pt>
                <c:pt idx="7186">
                  <c:v>7186</c:v>
                </c:pt>
                <c:pt idx="7187">
                  <c:v>7187</c:v>
                </c:pt>
                <c:pt idx="7188">
                  <c:v>7188</c:v>
                </c:pt>
                <c:pt idx="7189">
                  <c:v>7189</c:v>
                </c:pt>
                <c:pt idx="7190">
                  <c:v>7190</c:v>
                </c:pt>
                <c:pt idx="7191">
                  <c:v>7191</c:v>
                </c:pt>
                <c:pt idx="7192">
                  <c:v>7192</c:v>
                </c:pt>
                <c:pt idx="7193">
                  <c:v>7193</c:v>
                </c:pt>
                <c:pt idx="7194">
                  <c:v>7194</c:v>
                </c:pt>
                <c:pt idx="7195">
                  <c:v>7195</c:v>
                </c:pt>
                <c:pt idx="7196">
                  <c:v>7196</c:v>
                </c:pt>
                <c:pt idx="7197">
                  <c:v>7197</c:v>
                </c:pt>
                <c:pt idx="7198">
                  <c:v>7198</c:v>
                </c:pt>
                <c:pt idx="7199">
                  <c:v>7199</c:v>
                </c:pt>
                <c:pt idx="7200">
                  <c:v>7200</c:v>
                </c:pt>
                <c:pt idx="7201">
                  <c:v>7201</c:v>
                </c:pt>
                <c:pt idx="7202">
                  <c:v>7202</c:v>
                </c:pt>
                <c:pt idx="7203">
                  <c:v>7203</c:v>
                </c:pt>
                <c:pt idx="7204">
                  <c:v>7204</c:v>
                </c:pt>
                <c:pt idx="7205">
                  <c:v>7205</c:v>
                </c:pt>
                <c:pt idx="7206">
                  <c:v>7206</c:v>
                </c:pt>
                <c:pt idx="7207">
                  <c:v>7207</c:v>
                </c:pt>
                <c:pt idx="7208">
                  <c:v>7208</c:v>
                </c:pt>
                <c:pt idx="7209">
                  <c:v>7209</c:v>
                </c:pt>
                <c:pt idx="7210">
                  <c:v>7210</c:v>
                </c:pt>
                <c:pt idx="7211">
                  <c:v>7211</c:v>
                </c:pt>
                <c:pt idx="7212">
                  <c:v>7212</c:v>
                </c:pt>
                <c:pt idx="7213">
                  <c:v>7213</c:v>
                </c:pt>
                <c:pt idx="7214">
                  <c:v>7214</c:v>
                </c:pt>
                <c:pt idx="7215">
                  <c:v>7215</c:v>
                </c:pt>
                <c:pt idx="7216">
                  <c:v>7216</c:v>
                </c:pt>
                <c:pt idx="7217">
                  <c:v>7217</c:v>
                </c:pt>
                <c:pt idx="7218">
                  <c:v>7218</c:v>
                </c:pt>
                <c:pt idx="7219">
                  <c:v>7219</c:v>
                </c:pt>
                <c:pt idx="7220">
                  <c:v>7220</c:v>
                </c:pt>
                <c:pt idx="7221">
                  <c:v>7221</c:v>
                </c:pt>
                <c:pt idx="7222">
                  <c:v>7222</c:v>
                </c:pt>
                <c:pt idx="7223">
                  <c:v>7223</c:v>
                </c:pt>
                <c:pt idx="7224">
                  <c:v>7224</c:v>
                </c:pt>
                <c:pt idx="7225">
                  <c:v>7225</c:v>
                </c:pt>
                <c:pt idx="7226">
                  <c:v>7226</c:v>
                </c:pt>
                <c:pt idx="7227">
                  <c:v>7227</c:v>
                </c:pt>
                <c:pt idx="7228">
                  <c:v>7228</c:v>
                </c:pt>
                <c:pt idx="7229">
                  <c:v>7229</c:v>
                </c:pt>
                <c:pt idx="7230">
                  <c:v>7230</c:v>
                </c:pt>
                <c:pt idx="7231">
                  <c:v>7231</c:v>
                </c:pt>
                <c:pt idx="7232">
                  <c:v>7232</c:v>
                </c:pt>
                <c:pt idx="7233">
                  <c:v>7233</c:v>
                </c:pt>
                <c:pt idx="7234">
                  <c:v>7234</c:v>
                </c:pt>
                <c:pt idx="7235">
                  <c:v>7235</c:v>
                </c:pt>
                <c:pt idx="7236">
                  <c:v>7236</c:v>
                </c:pt>
                <c:pt idx="7237">
                  <c:v>7237</c:v>
                </c:pt>
                <c:pt idx="7238">
                  <c:v>7238</c:v>
                </c:pt>
                <c:pt idx="7239">
                  <c:v>7239</c:v>
                </c:pt>
                <c:pt idx="7240">
                  <c:v>7240</c:v>
                </c:pt>
                <c:pt idx="7241">
                  <c:v>7241</c:v>
                </c:pt>
                <c:pt idx="7242">
                  <c:v>7242</c:v>
                </c:pt>
                <c:pt idx="7243">
                  <c:v>7243</c:v>
                </c:pt>
                <c:pt idx="7244">
                  <c:v>7244</c:v>
                </c:pt>
                <c:pt idx="7245">
                  <c:v>7245</c:v>
                </c:pt>
                <c:pt idx="7246">
                  <c:v>7246</c:v>
                </c:pt>
                <c:pt idx="7247">
                  <c:v>7247</c:v>
                </c:pt>
                <c:pt idx="7248">
                  <c:v>7248</c:v>
                </c:pt>
                <c:pt idx="7249">
                  <c:v>7249</c:v>
                </c:pt>
                <c:pt idx="7250">
                  <c:v>7250</c:v>
                </c:pt>
                <c:pt idx="7251">
                  <c:v>7251</c:v>
                </c:pt>
                <c:pt idx="7252">
                  <c:v>7252</c:v>
                </c:pt>
                <c:pt idx="7253">
                  <c:v>7253</c:v>
                </c:pt>
                <c:pt idx="7254">
                  <c:v>7254</c:v>
                </c:pt>
                <c:pt idx="7255">
                  <c:v>7255</c:v>
                </c:pt>
                <c:pt idx="7256">
                  <c:v>7256</c:v>
                </c:pt>
                <c:pt idx="7257">
                  <c:v>7257</c:v>
                </c:pt>
                <c:pt idx="7258">
                  <c:v>7258</c:v>
                </c:pt>
                <c:pt idx="7259">
                  <c:v>7259</c:v>
                </c:pt>
                <c:pt idx="7260">
                  <c:v>7260</c:v>
                </c:pt>
                <c:pt idx="7261">
                  <c:v>7261</c:v>
                </c:pt>
                <c:pt idx="7262">
                  <c:v>7262</c:v>
                </c:pt>
                <c:pt idx="7263">
                  <c:v>7263</c:v>
                </c:pt>
                <c:pt idx="7264">
                  <c:v>7264</c:v>
                </c:pt>
                <c:pt idx="7265">
                  <c:v>7265</c:v>
                </c:pt>
                <c:pt idx="7266">
                  <c:v>7266</c:v>
                </c:pt>
                <c:pt idx="7267">
                  <c:v>7267</c:v>
                </c:pt>
                <c:pt idx="7268">
                  <c:v>7268</c:v>
                </c:pt>
                <c:pt idx="7269">
                  <c:v>7269</c:v>
                </c:pt>
                <c:pt idx="7270">
                  <c:v>7270</c:v>
                </c:pt>
                <c:pt idx="7271">
                  <c:v>7271</c:v>
                </c:pt>
                <c:pt idx="7272">
                  <c:v>7272</c:v>
                </c:pt>
                <c:pt idx="7273">
                  <c:v>7273</c:v>
                </c:pt>
                <c:pt idx="7274">
                  <c:v>7274</c:v>
                </c:pt>
                <c:pt idx="7275">
                  <c:v>7275</c:v>
                </c:pt>
                <c:pt idx="7276">
                  <c:v>7276</c:v>
                </c:pt>
                <c:pt idx="7277">
                  <c:v>7277</c:v>
                </c:pt>
                <c:pt idx="7278">
                  <c:v>7278</c:v>
                </c:pt>
                <c:pt idx="7279">
                  <c:v>7279</c:v>
                </c:pt>
                <c:pt idx="7280">
                  <c:v>7280</c:v>
                </c:pt>
                <c:pt idx="7281">
                  <c:v>7281</c:v>
                </c:pt>
                <c:pt idx="7282">
                  <c:v>7282</c:v>
                </c:pt>
                <c:pt idx="7283">
                  <c:v>7283</c:v>
                </c:pt>
                <c:pt idx="7284">
                  <c:v>7284</c:v>
                </c:pt>
                <c:pt idx="7285">
                  <c:v>7285</c:v>
                </c:pt>
                <c:pt idx="7286">
                  <c:v>7286</c:v>
                </c:pt>
                <c:pt idx="7287">
                  <c:v>7287</c:v>
                </c:pt>
                <c:pt idx="7288">
                  <c:v>7288</c:v>
                </c:pt>
                <c:pt idx="7289">
                  <c:v>7289</c:v>
                </c:pt>
                <c:pt idx="7290">
                  <c:v>7290</c:v>
                </c:pt>
                <c:pt idx="7291">
                  <c:v>7291</c:v>
                </c:pt>
                <c:pt idx="7292">
                  <c:v>7292</c:v>
                </c:pt>
                <c:pt idx="7293">
                  <c:v>7293</c:v>
                </c:pt>
                <c:pt idx="7294">
                  <c:v>7294</c:v>
                </c:pt>
                <c:pt idx="7295">
                  <c:v>7295</c:v>
                </c:pt>
                <c:pt idx="7296">
                  <c:v>7296</c:v>
                </c:pt>
                <c:pt idx="7297">
                  <c:v>7297</c:v>
                </c:pt>
                <c:pt idx="7298">
                  <c:v>7298</c:v>
                </c:pt>
                <c:pt idx="7299">
                  <c:v>7299</c:v>
                </c:pt>
                <c:pt idx="7300">
                  <c:v>7300</c:v>
                </c:pt>
                <c:pt idx="7301">
                  <c:v>7301</c:v>
                </c:pt>
                <c:pt idx="7302">
                  <c:v>7302</c:v>
                </c:pt>
                <c:pt idx="7303">
                  <c:v>7303</c:v>
                </c:pt>
                <c:pt idx="7304">
                  <c:v>7304</c:v>
                </c:pt>
                <c:pt idx="7305">
                  <c:v>7305</c:v>
                </c:pt>
                <c:pt idx="7306">
                  <c:v>7306</c:v>
                </c:pt>
                <c:pt idx="7307">
                  <c:v>7307</c:v>
                </c:pt>
                <c:pt idx="7308">
                  <c:v>7308</c:v>
                </c:pt>
                <c:pt idx="7309">
                  <c:v>7309</c:v>
                </c:pt>
                <c:pt idx="7310">
                  <c:v>7310</c:v>
                </c:pt>
                <c:pt idx="7311">
                  <c:v>7311</c:v>
                </c:pt>
                <c:pt idx="7312">
                  <c:v>7312</c:v>
                </c:pt>
                <c:pt idx="7313">
                  <c:v>7313</c:v>
                </c:pt>
                <c:pt idx="7314">
                  <c:v>7314</c:v>
                </c:pt>
                <c:pt idx="7315">
                  <c:v>7315</c:v>
                </c:pt>
                <c:pt idx="7316">
                  <c:v>7316</c:v>
                </c:pt>
                <c:pt idx="7317">
                  <c:v>7317</c:v>
                </c:pt>
                <c:pt idx="7318">
                  <c:v>7318</c:v>
                </c:pt>
                <c:pt idx="7319">
                  <c:v>7319</c:v>
                </c:pt>
                <c:pt idx="7320">
                  <c:v>7320</c:v>
                </c:pt>
                <c:pt idx="7321">
                  <c:v>7321</c:v>
                </c:pt>
                <c:pt idx="7322">
                  <c:v>7322</c:v>
                </c:pt>
                <c:pt idx="7323">
                  <c:v>7323</c:v>
                </c:pt>
                <c:pt idx="7324">
                  <c:v>7324</c:v>
                </c:pt>
                <c:pt idx="7325">
                  <c:v>7325</c:v>
                </c:pt>
                <c:pt idx="7326">
                  <c:v>7326</c:v>
                </c:pt>
                <c:pt idx="7327">
                  <c:v>7327</c:v>
                </c:pt>
                <c:pt idx="7328">
                  <c:v>7328</c:v>
                </c:pt>
                <c:pt idx="7329">
                  <c:v>7329</c:v>
                </c:pt>
                <c:pt idx="7330">
                  <c:v>7330</c:v>
                </c:pt>
                <c:pt idx="7331">
                  <c:v>7331</c:v>
                </c:pt>
                <c:pt idx="7332">
                  <c:v>7332</c:v>
                </c:pt>
                <c:pt idx="7333">
                  <c:v>7333</c:v>
                </c:pt>
                <c:pt idx="7334">
                  <c:v>7334</c:v>
                </c:pt>
                <c:pt idx="7335">
                  <c:v>7335</c:v>
                </c:pt>
                <c:pt idx="7336">
                  <c:v>7336</c:v>
                </c:pt>
                <c:pt idx="7337">
                  <c:v>7337</c:v>
                </c:pt>
                <c:pt idx="7338">
                  <c:v>7338</c:v>
                </c:pt>
                <c:pt idx="7339">
                  <c:v>7339</c:v>
                </c:pt>
                <c:pt idx="7340">
                  <c:v>7340</c:v>
                </c:pt>
                <c:pt idx="7341">
                  <c:v>7341</c:v>
                </c:pt>
                <c:pt idx="7342">
                  <c:v>7342</c:v>
                </c:pt>
                <c:pt idx="7343">
                  <c:v>7343</c:v>
                </c:pt>
                <c:pt idx="7344">
                  <c:v>7344</c:v>
                </c:pt>
                <c:pt idx="7345">
                  <c:v>7345</c:v>
                </c:pt>
                <c:pt idx="7346">
                  <c:v>7346</c:v>
                </c:pt>
                <c:pt idx="7347">
                  <c:v>7347</c:v>
                </c:pt>
                <c:pt idx="7348">
                  <c:v>7348</c:v>
                </c:pt>
                <c:pt idx="7349">
                  <c:v>7349</c:v>
                </c:pt>
                <c:pt idx="7350">
                  <c:v>7350</c:v>
                </c:pt>
                <c:pt idx="7351">
                  <c:v>7351</c:v>
                </c:pt>
                <c:pt idx="7352">
                  <c:v>7352</c:v>
                </c:pt>
                <c:pt idx="7353">
                  <c:v>7353</c:v>
                </c:pt>
                <c:pt idx="7354">
                  <c:v>7354</c:v>
                </c:pt>
                <c:pt idx="7355">
                  <c:v>7355</c:v>
                </c:pt>
                <c:pt idx="7356">
                  <c:v>7356</c:v>
                </c:pt>
                <c:pt idx="7357">
                  <c:v>7357</c:v>
                </c:pt>
                <c:pt idx="7358">
                  <c:v>7358</c:v>
                </c:pt>
                <c:pt idx="7359">
                  <c:v>7359</c:v>
                </c:pt>
                <c:pt idx="7360">
                  <c:v>7360</c:v>
                </c:pt>
                <c:pt idx="7361">
                  <c:v>7361</c:v>
                </c:pt>
                <c:pt idx="7362">
                  <c:v>7362</c:v>
                </c:pt>
                <c:pt idx="7363">
                  <c:v>7363</c:v>
                </c:pt>
                <c:pt idx="7364">
                  <c:v>7364</c:v>
                </c:pt>
                <c:pt idx="7365">
                  <c:v>7365</c:v>
                </c:pt>
                <c:pt idx="7366">
                  <c:v>7366</c:v>
                </c:pt>
                <c:pt idx="7367">
                  <c:v>7367</c:v>
                </c:pt>
                <c:pt idx="7368">
                  <c:v>7368</c:v>
                </c:pt>
                <c:pt idx="7369">
                  <c:v>7369</c:v>
                </c:pt>
                <c:pt idx="7370">
                  <c:v>7370</c:v>
                </c:pt>
                <c:pt idx="7371">
                  <c:v>7371</c:v>
                </c:pt>
                <c:pt idx="7372">
                  <c:v>7372</c:v>
                </c:pt>
                <c:pt idx="7373">
                  <c:v>7373</c:v>
                </c:pt>
                <c:pt idx="7374">
                  <c:v>7374</c:v>
                </c:pt>
                <c:pt idx="7375">
                  <c:v>7375</c:v>
                </c:pt>
                <c:pt idx="7376">
                  <c:v>7376</c:v>
                </c:pt>
                <c:pt idx="7377">
                  <c:v>7377</c:v>
                </c:pt>
                <c:pt idx="7378">
                  <c:v>7378</c:v>
                </c:pt>
                <c:pt idx="7379">
                  <c:v>7379</c:v>
                </c:pt>
                <c:pt idx="7380">
                  <c:v>7380</c:v>
                </c:pt>
                <c:pt idx="7381">
                  <c:v>7381</c:v>
                </c:pt>
                <c:pt idx="7382">
                  <c:v>7382</c:v>
                </c:pt>
                <c:pt idx="7383">
                  <c:v>7383</c:v>
                </c:pt>
                <c:pt idx="7384">
                  <c:v>7384</c:v>
                </c:pt>
                <c:pt idx="7385">
                  <c:v>7385</c:v>
                </c:pt>
                <c:pt idx="7386">
                  <c:v>7386</c:v>
                </c:pt>
                <c:pt idx="7387">
                  <c:v>7387</c:v>
                </c:pt>
                <c:pt idx="7388">
                  <c:v>7388</c:v>
                </c:pt>
                <c:pt idx="7389">
                  <c:v>7389</c:v>
                </c:pt>
                <c:pt idx="7390">
                  <c:v>7390</c:v>
                </c:pt>
                <c:pt idx="7391">
                  <c:v>7391</c:v>
                </c:pt>
                <c:pt idx="7392">
                  <c:v>7392</c:v>
                </c:pt>
                <c:pt idx="7393">
                  <c:v>7393</c:v>
                </c:pt>
                <c:pt idx="7394">
                  <c:v>7394</c:v>
                </c:pt>
                <c:pt idx="7395">
                  <c:v>7395</c:v>
                </c:pt>
                <c:pt idx="7396">
                  <c:v>7396</c:v>
                </c:pt>
                <c:pt idx="7397">
                  <c:v>7397</c:v>
                </c:pt>
                <c:pt idx="7398">
                  <c:v>7398</c:v>
                </c:pt>
                <c:pt idx="7399">
                  <c:v>7399</c:v>
                </c:pt>
                <c:pt idx="7400">
                  <c:v>7400</c:v>
                </c:pt>
                <c:pt idx="7401">
                  <c:v>7401</c:v>
                </c:pt>
                <c:pt idx="7402">
                  <c:v>7402</c:v>
                </c:pt>
                <c:pt idx="7403">
                  <c:v>7403</c:v>
                </c:pt>
                <c:pt idx="7404">
                  <c:v>7404</c:v>
                </c:pt>
                <c:pt idx="7405">
                  <c:v>7405</c:v>
                </c:pt>
                <c:pt idx="7406">
                  <c:v>7406</c:v>
                </c:pt>
                <c:pt idx="7407">
                  <c:v>7407</c:v>
                </c:pt>
                <c:pt idx="7408">
                  <c:v>7408</c:v>
                </c:pt>
                <c:pt idx="7409">
                  <c:v>7409</c:v>
                </c:pt>
                <c:pt idx="7410">
                  <c:v>7410</c:v>
                </c:pt>
                <c:pt idx="7411">
                  <c:v>7411</c:v>
                </c:pt>
                <c:pt idx="7412">
                  <c:v>7412</c:v>
                </c:pt>
                <c:pt idx="7413">
                  <c:v>7413</c:v>
                </c:pt>
                <c:pt idx="7414">
                  <c:v>7414</c:v>
                </c:pt>
                <c:pt idx="7415">
                  <c:v>7415</c:v>
                </c:pt>
                <c:pt idx="7416">
                  <c:v>7416</c:v>
                </c:pt>
                <c:pt idx="7417">
                  <c:v>7417</c:v>
                </c:pt>
                <c:pt idx="7418">
                  <c:v>7418</c:v>
                </c:pt>
                <c:pt idx="7419">
                  <c:v>7419</c:v>
                </c:pt>
                <c:pt idx="7420">
                  <c:v>7420</c:v>
                </c:pt>
                <c:pt idx="7421">
                  <c:v>7421</c:v>
                </c:pt>
                <c:pt idx="7422">
                  <c:v>7422</c:v>
                </c:pt>
                <c:pt idx="7423">
                  <c:v>7423</c:v>
                </c:pt>
                <c:pt idx="7424">
                  <c:v>7424</c:v>
                </c:pt>
                <c:pt idx="7425">
                  <c:v>7425</c:v>
                </c:pt>
                <c:pt idx="7426">
                  <c:v>7426</c:v>
                </c:pt>
                <c:pt idx="7427">
                  <c:v>7427</c:v>
                </c:pt>
                <c:pt idx="7428">
                  <c:v>7428</c:v>
                </c:pt>
                <c:pt idx="7429">
                  <c:v>7429</c:v>
                </c:pt>
                <c:pt idx="7430">
                  <c:v>7430</c:v>
                </c:pt>
                <c:pt idx="7431">
                  <c:v>7431</c:v>
                </c:pt>
                <c:pt idx="7432">
                  <c:v>7432</c:v>
                </c:pt>
                <c:pt idx="7433">
                  <c:v>7433</c:v>
                </c:pt>
                <c:pt idx="7434">
                  <c:v>7434</c:v>
                </c:pt>
                <c:pt idx="7435">
                  <c:v>7435</c:v>
                </c:pt>
                <c:pt idx="7436">
                  <c:v>7436</c:v>
                </c:pt>
                <c:pt idx="7437">
                  <c:v>7437</c:v>
                </c:pt>
                <c:pt idx="7438">
                  <c:v>7438</c:v>
                </c:pt>
                <c:pt idx="7439">
                  <c:v>7439</c:v>
                </c:pt>
                <c:pt idx="7440">
                  <c:v>7440</c:v>
                </c:pt>
                <c:pt idx="7441">
                  <c:v>7441</c:v>
                </c:pt>
                <c:pt idx="7442">
                  <c:v>7442</c:v>
                </c:pt>
                <c:pt idx="7443">
                  <c:v>7443</c:v>
                </c:pt>
                <c:pt idx="7444">
                  <c:v>7444</c:v>
                </c:pt>
                <c:pt idx="7445">
                  <c:v>7445</c:v>
                </c:pt>
                <c:pt idx="7446">
                  <c:v>7446</c:v>
                </c:pt>
                <c:pt idx="7447">
                  <c:v>7447</c:v>
                </c:pt>
                <c:pt idx="7448">
                  <c:v>7448</c:v>
                </c:pt>
                <c:pt idx="7449">
                  <c:v>7449</c:v>
                </c:pt>
                <c:pt idx="7450">
                  <c:v>7450</c:v>
                </c:pt>
                <c:pt idx="7451">
                  <c:v>7451</c:v>
                </c:pt>
                <c:pt idx="7452">
                  <c:v>7452</c:v>
                </c:pt>
                <c:pt idx="7453">
                  <c:v>7453</c:v>
                </c:pt>
                <c:pt idx="7454">
                  <c:v>7454</c:v>
                </c:pt>
                <c:pt idx="7455">
                  <c:v>7455</c:v>
                </c:pt>
                <c:pt idx="7456">
                  <c:v>7456</c:v>
                </c:pt>
                <c:pt idx="7457">
                  <c:v>7457</c:v>
                </c:pt>
                <c:pt idx="7458">
                  <c:v>7458</c:v>
                </c:pt>
                <c:pt idx="7459">
                  <c:v>7459</c:v>
                </c:pt>
                <c:pt idx="7460">
                  <c:v>7460</c:v>
                </c:pt>
                <c:pt idx="7461">
                  <c:v>7461</c:v>
                </c:pt>
                <c:pt idx="7462">
                  <c:v>7462</c:v>
                </c:pt>
                <c:pt idx="7463">
                  <c:v>7463</c:v>
                </c:pt>
                <c:pt idx="7464">
                  <c:v>7464</c:v>
                </c:pt>
                <c:pt idx="7465">
                  <c:v>7465</c:v>
                </c:pt>
                <c:pt idx="7466">
                  <c:v>7466</c:v>
                </c:pt>
                <c:pt idx="7467">
                  <c:v>7467</c:v>
                </c:pt>
                <c:pt idx="7468">
                  <c:v>7468</c:v>
                </c:pt>
                <c:pt idx="7469">
                  <c:v>7469</c:v>
                </c:pt>
                <c:pt idx="7470">
                  <c:v>7470</c:v>
                </c:pt>
                <c:pt idx="7471">
                  <c:v>7471</c:v>
                </c:pt>
                <c:pt idx="7472">
                  <c:v>7472</c:v>
                </c:pt>
                <c:pt idx="7473">
                  <c:v>7473</c:v>
                </c:pt>
                <c:pt idx="7474">
                  <c:v>7474</c:v>
                </c:pt>
                <c:pt idx="7475">
                  <c:v>7475</c:v>
                </c:pt>
                <c:pt idx="7476">
                  <c:v>7476</c:v>
                </c:pt>
                <c:pt idx="7477">
                  <c:v>7477</c:v>
                </c:pt>
                <c:pt idx="7478">
                  <c:v>7478</c:v>
                </c:pt>
                <c:pt idx="7479">
                  <c:v>7479</c:v>
                </c:pt>
                <c:pt idx="7480">
                  <c:v>7480</c:v>
                </c:pt>
                <c:pt idx="7481">
                  <c:v>7481</c:v>
                </c:pt>
                <c:pt idx="7482">
                  <c:v>7482</c:v>
                </c:pt>
                <c:pt idx="7483">
                  <c:v>7483</c:v>
                </c:pt>
                <c:pt idx="7484">
                  <c:v>7484</c:v>
                </c:pt>
                <c:pt idx="7485">
                  <c:v>7485</c:v>
                </c:pt>
                <c:pt idx="7486">
                  <c:v>7486</c:v>
                </c:pt>
                <c:pt idx="7487">
                  <c:v>7487</c:v>
                </c:pt>
                <c:pt idx="7488">
                  <c:v>7488</c:v>
                </c:pt>
                <c:pt idx="7489">
                  <c:v>7489</c:v>
                </c:pt>
                <c:pt idx="7490">
                  <c:v>7490</c:v>
                </c:pt>
                <c:pt idx="7491">
                  <c:v>7491</c:v>
                </c:pt>
                <c:pt idx="7492">
                  <c:v>7492</c:v>
                </c:pt>
                <c:pt idx="7493">
                  <c:v>7493</c:v>
                </c:pt>
                <c:pt idx="7494">
                  <c:v>7494</c:v>
                </c:pt>
                <c:pt idx="7495">
                  <c:v>7495</c:v>
                </c:pt>
                <c:pt idx="7496">
                  <c:v>7496</c:v>
                </c:pt>
                <c:pt idx="7497">
                  <c:v>7497</c:v>
                </c:pt>
                <c:pt idx="7498">
                  <c:v>7498</c:v>
                </c:pt>
                <c:pt idx="7499">
                  <c:v>7499</c:v>
                </c:pt>
                <c:pt idx="7500">
                  <c:v>7500</c:v>
                </c:pt>
                <c:pt idx="7501">
                  <c:v>7501</c:v>
                </c:pt>
                <c:pt idx="7502">
                  <c:v>7502</c:v>
                </c:pt>
                <c:pt idx="7503">
                  <c:v>7503</c:v>
                </c:pt>
                <c:pt idx="7504">
                  <c:v>7504</c:v>
                </c:pt>
                <c:pt idx="7505">
                  <c:v>7505</c:v>
                </c:pt>
                <c:pt idx="7506">
                  <c:v>7506</c:v>
                </c:pt>
                <c:pt idx="7507">
                  <c:v>7507</c:v>
                </c:pt>
                <c:pt idx="7508">
                  <c:v>7508</c:v>
                </c:pt>
                <c:pt idx="7509">
                  <c:v>7509</c:v>
                </c:pt>
                <c:pt idx="7510">
                  <c:v>7510</c:v>
                </c:pt>
                <c:pt idx="7511">
                  <c:v>7511</c:v>
                </c:pt>
                <c:pt idx="7512">
                  <c:v>7512</c:v>
                </c:pt>
                <c:pt idx="7513">
                  <c:v>7513</c:v>
                </c:pt>
                <c:pt idx="7514">
                  <c:v>7514</c:v>
                </c:pt>
                <c:pt idx="7515">
                  <c:v>7515</c:v>
                </c:pt>
                <c:pt idx="7516">
                  <c:v>7516</c:v>
                </c:pt>
                <c:pt idx="7517">
                  <c:v>7517</c:v>
                </c:pt>
                <c:pt idx="7518">
                  <c:v>7518</c:v>
                </c:pt>
                <c:pt idx="7519">
                  <c:v>7519</c:v>
                </c:pt>
                <c:pt idx="7520">
                  <c:v>7520</c:v>
                </c:pt>
                <c:pt idx="7521">
                  <c:v>7521</c:v>
                </c:pt>
                <c:pt idx="7522">
                  <c:v>7522</c:v>
                </c:pt>
                <c:pt idx="7523">
                  <c:v>7523</c:v>
                </c:pt>
                <c:pt idx="7524">
                  <c:v>7524</c:v>
                </c:pt>
                <c:pt idx="7525">
                  <c:v>7525</c:v>
                </c:pt>
                <c:pt idx="7526">
                  <c:v>7526</c:v>
                </c:pt>
                <c:pt idx="7527">
                  <c:v>7527</c:v>
                </c:pt>
                <c:pt idx="7528">
                  <c:v>7528</c:v>
                </c:pt>
                <c:pt idx="7529">
                  <c:v>7529</c:v>
                </c:pt>
                <c:pt idx="7530">
                  <c:v>7530</c:v>
                </c:pt>
                <c:pt idx="7531">
                  <c:v>7531</c:v>
                </c:pt>
                <c:pt idx="7532">
                  <c:v>7532</c:v>
                </c:pt>
                <c:pt idx="7533">
                  <c:v>7533</c:v>
                </c:pt>
                <c:pt idx="7534">
                  <c:v>7534</c:v>
                </c:pt>
                <c:pt idx="7535">
                  <c:v>7535</c:v>
                </c:pt>
                <c:pt idx="7536">
                  <c:v>7536</c:v>
                </c:pt>
                <c:pt idx="7537">
                  <c:v>7537</c:v>
                </c:pt>
                <c:pt idx="7538">
                  <c:v>7538</c:v>
                </c:pt>
                <c:pt idx="7539">
                  <c:v>7539</c:v>
                </c:pt>
                <c:pt idx="7540">
                  <c:v>7540</c:v>
                </c:pt>
                <c:pt idx="7541">
                  <c:v>7541</c:v>
                </c:pt>
                <c:pt idx="7542">
                  <c:v>7542</c:v>
                </c:pt>
                <c:pt idx="7543">
                  <c:v>7543</c:v>
                </c:pt>
                <c:pt idx="7544">
                  <c:v>7544</c:v>
                </c:pt>
                <c:pt idx="7545">
                  <c:v>7545</c:v>
                </c:pt>
                <c:pt idx="7546">
                  <c:v>7546</c:v>
                </c:pt>
                <c:pt idx="7547">
                  <c:v>7547</c:v>
                </c:pt>
                <c:pt idx="7548">
                  <c:v>7548</c:v>
                </c:pt>
                <c:pt idx="7549">
                  <c:v>7549</c:v>
                </c:pt>
                <c:pt idx="7550">
                  <c:v>7550</c:v>
                </c:pt>
                <c:pt idx="7551">
                  <c:v>7551</c:v>
                </c:pt>
                <c:pt idx="7552">
                  <c:v>7552</c:v>
                </c:pt>
                <c:pt idx="7553">
                  <c:v>7553</c:v>
                </c:pt>
                <c:pt idx="7554">
                  <c:v>7554</c:v>
                </c:pt>
                <c:pt idx="7555">
                  <c:v>7555</c:v>
                </c:pt>
                <c:pt idx="7556">
                  <c:v>7556</c:v>
                </c:pt>
                <c:pt idx="7557">
                  <c:v>7557</c:v>
                </c:pt>
                <c:pt idx="7558">
                  <c:v>7558</c:v>
                </c:pt>
                <c:pt idx="7559">
                  <c:v>7559</c:v>
                </c:pt>
                <c:pt idx="7560">
                  <c:v>7560</c:v>
                </c:pt>
                <c:pt idx="7561">
                  <c:v>7561</c:v>
                </c:pt>
                <c:pt idx="7562">
                  <c:v>7562</c:v>
                </c:pt>
                <c:pt idx="7563">
                  <c:v>7563</c:v>
                </c:pt>
                <c:pt idx="7564">
                  <c:v>7564</c:v>
                </c:pt>
                <c:pt idx="7565">
                  <c:v>7565</c:v>
                </c:pt>
                <c:pt idx="7566">
                  <c:v>7566</c:v>
                </c:pt>
                <c:pt idx="7567">
                  <c:v>7567</c:v>
                </c:pt>
                <c:pt idx="7568">
                  <c:v>7568</c:v>
                </c:pt>
                <c:pt idx="7569">
                  <c:v>7569</c:v>
                </c:pt>
                <c:pt idx="7570">
                  <c:v>7570</c:v>
                </c:pt>
                <c:pt idx="7571">
                  <c:v>7571</c:v>
                </c:pt>
                <c:pt idx="7572">
                  <c:v>7572</c:v>
                </c:pt>
                <c:pt idx="7573">
                  <c:v>7573</c:v>
                </c:pt>
                <c:pt idx="7574">
                  <c:v>7574</c:v>
                </c:pt>
                <c:pt idx="7575">
                  <c:v>7575</c:v>
                </c:pt>
                <c:pt idx="7576">
                  <c:v>7576</c:v>
                </c:pt>
                <c:pt idx="7577">
                  <c:v>7577</c:v>
                </c:pt>
                <c:pt idx="7578">
                  <c:v>7578</c:v>
                </c:pt>
                <c:pt idx="7579">
                  <c:v>7579</c:v>
                </c:pt>
                <c:pt idx="7580">
                  <c:v>7580</c:v>
                </c:pt>
                <c:pt idx="7581">
                  <c:v>7581</c:v>
                </c:pt>
                <c:pt idx="7582">
                  <c:v>7582</c:v>
                </c:pt>
                <c:pt idx="7583">
                  <c:v>7583</c:v>
                </c:pt>
                <c:pt idx="7584">
                  <c:v>7584</c:v>
                </c:pt>
                <c:pt idx="7585">
                  <c:v>7585</c:v>
                </c:pt>
                <c:pt idx="7586">
                  <c:v>7586</c:v>
                </c:pt>
                <c:pt idx="7587">
                  <c:v>7587</c:v>
                </c:pt>
                <c:pt idx="7588">
                  <c:v>7588</c:v>
                </c:pt>
                <c:pt idx="7589">
                  <c:v>7589</c:v>
                </c:pt>
                <c:pt idx="7590">
                  <c:v>7590</c:v>
                </c:pt>
                <c:pt idx="7591">
                  <c:v>7591</c:v>
                </c:pt>
                <c:pt idx="7592">
                  <c:v>7592</c:v>
                </c:pt>
                <c:pt idx="7593">
                  <c:v>7593</c:v>
                </c:pt>
                <c:pt idx="7594">
                  <c:v>7594</c:v>
                </c:pt>
                <c:pt idx="7595">
                  <c:v>7595</c:v>
                </c:pt>
                <c:pt idx="7596">
                  <c:v>7596</c:v>
                </c:pt>
                <c:pt idx="7597">
                  <c:v>7597</c:v>
                </c:pt>
                <c:pt idx="7598">
                  <c:v>7598</c:v>
                </c:pt>
                <c:pt idx="7599">
                  <c:v>7599</c:v>
                </c:pt>
                <c:pt idx="7600">
                  <c:v>7600</c:v>
                </c:pt>
                <c:pt idx="7601">
                  <c:v>7601</c:v>
                </c:pt>
                <c:pt idx="7602">
                  <c:v>7602</c:v>
                </c:pt>
                <c:pt idx="7603">
                  <c:v>7603</c:v>
                </c:pt>
                <c:pt idx="7604">
                  <c:v>7604</c:v>
                </c:pt>
                <c:pt idx="7605">
                  <c:v>7605</c:v>
                </c:pt>
                <c:pt idx="7606">
                  <c:v>7606</c:v>
                </c:pt>
                <c:pt idx="7607">
                  <c:v>7607</c:v>
                </c:pt>
                <c:pt idx="7608">
                  <c:v>7608</c:v>
                </c:pt>
                <c:pt idx="7609">
                  <c:v>7609</c:v>
                </c:pt>
                <c:pt idx="7610">
                  <c:v>7610</c:v>
                </c:pt>
                <c:pt idx="7611">
                  <c:v>7611</c:v>
                </c:pt>
                <c:pt idx="7612">
                  <c:v>7612</c:v>
                </c:pt>
                <c:pt idx="7613">
                  <c:v>7613</c:v>
                </c:pt>
                <c:pt idx="7614">
                  <c:v>7614</c:v>
                </c:pt>
                <c:pt idx="7615">
                  <c:v>7615</c:v>
                </c:pt>
                <c:pt idx="7616">
                  <c:v>7616</c:v>
                </c:pt>
                <c:pt idx="7617">
                  <c:v>7617</c:v>
                </c:pt>
                <c:pt idx="7618">
                  <c:v>7618</c:v>
                </c:pt>
                <c:pt idx="7619">
                  <c:v>7619</c:v>
                </c:pt>
                <c:pt idx="7620">
                  <c:v>7620</c:v>
                </c:pt>
                <c:pt idx="7621">
                  <c:v>7621</c:v>
                </c:pt>
                <c:pt idx="7622">
                  <c:v>7622</c:v>
                </c:pt>
                <c:pt idx="7623">
                  <c:v>7623</c:v>
                </c:pt>
                <c:pt idx="7624">
                  <c:v>7624</c:v>
                </c:pt>
                <c:pt idx="7625">
                  <c:v>7625</c:v>
                </c:pt>
                <c:pt idx="7626">
                  <c:v>7626</c:v>
                </c:pt>
                <c:pt idx="7627">
                  <c:v>7627</c:v>
                </c:pt>
                <c:pt idx="7628">
                  <c:v>7628</c:v>
                </c:pt>
                <c:pt idx="7629">
                  <c:v>7629</c:v>
                </c:pt>
                <c:pt idx="7630">
                  <c:v>7630</c:v>
                </c:pt>
                <c:pt idx="7631">
                  <c:v>7631</c:v>
                </c:pt>
                <c:pt idx="7632">
                  <c:v>7632</c:v>
                </c:pt>
                <c:pt idx="7633">
                  <c:v>7633</c:v>
                </c:pt>
                <c:pt idx="7634">
                  <c:v>7634</c:v>
                </c:pt>
                <c:pt idx="7635">
                  <c:v>7635</c:v>
                </c:pt>
                <c:pt idx="7636">
                  <c:v>7636</c:v>
                </c:pt>
                <c:pt idx="7637">
                  <c:v>7637</c:v>
                </c:pt>
                <c:pt idx="7638">
                  <c:v>7638</c:v>
                </c:pt>
                <c:pt idx="7639">
                  <c:v>7639</c:v>
                </c:pt>
                <c:pt idx="7640">
                  <c:v>7640</c:v>
                </c:pt>
                <c:pt idx="7641">
                  <c:v>7641</c:v>
                </c:pt>
                <c:pt idx="7642">
                  <c:v>7642</c:v>
                </c:pt>
                <c:pt idx="7643">
                  <c:v>7643</c:v>
                </c:pt>
                <c:pt idx="7644">
                  <c:v>7644</c:v>
                </c:pt>
                <c:pt idx="7645">
                  <c:v>7645</c:v>
                </c:pt>
                <c:pt idx="7646">
                  <c:v>7646</c:v>
                </c:pt>
                <c:pt idx="7647">
                  <c:v>7647</c:v>
                </c:pt>
                <c:pt idx="7648">
                  <c:v>7648</c:v>
                </c:pt>
                <c:pt idx="7649">
                  <c:v>7649</c:v>
                </c:pt>
                <c:pt idx="7650">
                  <c:v>7650</c:v>
                </c:pt>
                <c:pt idx="7651">
                  <c:v>7651</c:v>
                </c:pt>
                <c:pt idx="7652">
                  <c:v>7652</c:v>
                </c:pt>
                <c:pt idx="7653">
                  <c:v>7653</c:v>
                </c:pt>
                <c:pt idx="7654">
                  <c:v>7654</c:v>
                </c:pt>
                <c:pt idx="7655">
                  <c:v>7655</c:v>
                </c:pt>
                <c:pt idx="7656">
                  <c:v>7656</c:v>
                </c:pt>
                <c:pt idx="7657">
                  <c:v>7657</c:v>
                </c:pt>
                <c:pt idx="7658">
                  <c:v>7658</c:v>
                </c:pt>
                <c:pt idx="7659">
                  <c:v>7659</c:v>
                </c:pt>
                <c:pt idx="7660">
                  <c:v>7660</c:v>
                </c:pt>
                <c:pt idx="7661">
                  <c:v>7661</c:v>
                </c:pt>
                <c:pt idx="7662">
                  <c:v>7662</c:v>
                </c:pt>
                <c:pt idx="7663">
                  <c:v>7663</c:v>
                </c:pt>
                <c:pt idx="7664">
                  <c:v>7664</c:v>
                </c:pt>
                <c:pt idx="7665">
                  <c:v>7665</c:v>
                </c:pt>
                <c:pt idx="7666">
                  <c:v>7666</c:v>
                </c:pt>
                <c:pt idx="7667">
                  <c:v>7667</c:v>
                </c:pt>
                <c:pt idx="7668">
                  <c:v>7668</c:v>
                </c:pt>
                <c:pt idx="7669">
                  <c:v>7669</c:v>
                </c:pt>
                <c:pt idx="7670">
                  <c:v>7670</c:v>
                </c:pt>
                <c:pt idx="7671">
                  <c:v>7671</c:v>
                </c:pt>
                <c:pt idx="7672">
                  <c:v>7672</c:v>
                </c:pt>
                <c:pt idx="7673">
                  <c:v>7673</c:v>
                </c:pt>
                <c:pt idx="7674">
                  <c:v>7674</c:v>
                </c:pt>
                <c:pt idx="7675">
                  <c:v>7675</c:v>
                </c:pt>
                <c:pt idx="7676">
                  <c:v>7676</c:v>
                </c:pt>
                <c:pt idx="7677">
                  <c:v>7677</c:v>
                </c:pt>
                <c:pt idx="7678">
                  <c:v>7678</c:v>
                </c:pt>
                <c:pt idx="7679">
                  <c:v>7679</c:v>
                </c:pt>
                <c:pt idx="7680">
                  <c:v>7680</c:v>
                </c:pt>
                <c:pt idx="7681">
                  <c:v>7681</c:v>
                </c:pt>
                <c:pt idx="7682">
                  <c:v>7682</c:v>
                </c:pt>
                <c:pt idx="7683">
                  <c:v>7683</c:v>
                </c:pt>
                <c:pt idx="7684">
                  <c:v>7684</c:v>
                </c:pt>
                <c:pt idx="7685">
                  <c:v>7685</c:v>
                </c:pt>
                <c:pt idx="7686">
                  <c:v>7686</c:v>
                </c:pt>
                <c:pt idx="7687">
                  <c:v>7687</c:v>
                </c:pt>
                <c:pt idx="7688">
                  <c:v>7688</c:v>
                </c:pt>
                <c:pt idx="7689">
                  <c:v>7689</c:v>
                </c:pt>
                <c:pt idx="7690">
                  <c:v>7690</c:v>
                </c:pt>
                <c:pt idx="7691">
                  <c:v>7691</c:v>
                </c:pt>
                <c:pt idx="7692">
                  <c:v>7692</c:v>
                </c:pt>
                <c:pt idx="7693">
                  <c:v>7693</c:v>
                </c:pt>
                <c:pt idx="7694">
                  <c:v>7694</c:v>
                </c:pt>
                <c:pt idx="7695">
                  <c:v>7695</c:v>
                </c:pt>
                <c:pt idx="7696">
                  <c:v>7696</c:v>
                </c:pt>
                <c:pt idx="7697">
                  <c:v>7697</c:v>
                </c:pt>
                <c:pt idx="7698">
                  <c:v>7698</c:v>
                </c:pt>
                <c:pt idx="7699">
                  <c:v>7699</c:v>
                </c:pt>
                <c:pt idx="7700">
                  <c:v>7700</c:v>
                </c:pt>
                <c:pt idx="7701">
                  <c:v>7701</c:v>
                </c:pt>
                <c:pt idx="7702">
                  <c:v>7702</c:v>
                </c:pt>
                <c:pt idx="7703">
                  <c:v>7703</c:v>
                </c:pt>
                <c:pt idx="7704">
                  <c:v>7704</c:v>
                </c:pt>
                <c:pt idx="7705">
                  <c:v>7705</c:v>
                </c:pt>
                <c:pt idx="7706">
                  <c:v>7706</c:v>
                </c:pt>
                <c:pt idx="7707">
                  <c:v>7707</c:v>
                </c:pt>
                <c:pt idx="7708">
                  <c:v>7708</c:v>
                </c:pt>
                <c:pt idx="7709">
                  <c:v>7709</c:v>
                </c:pt>
                <c:pt idx="7710">
                  <c:v>7710</c:v>
                </c:pt>
                <c:pt idx="7711">
                  <c:v>7711</c:v>
                </c:pt>
                <c:pt idx="7712">
                  <c:v>7712</c:v>
                </c:pt>
                <c:pt idx="7713">
                  <c:v>7713</c:v>
                </c:pt>
                <c:pt idx="7714">
                  <c:v>7714</c:v>
                </c:pt>
                <c:pt idx="7715">
                  <c:v>7715</c:v>
                </c:pt>
                <c:pt idx="7716">
                  <c:v>7716</c:v>
                </c:pt>
                <c:pt idx="7717">
                  <c:v>7717</c:v>
                </c:pt>
                <c:pt idx="7718">
                  <c:v>7718</c:v>
                </c:pt>
                <c:pt idx="7719">
                  <c:v>7719</c:v>
                </c:pt>
                <c:pt idx="7720">
                  <c:v>7720</c:v>
                </c:pt>
                <c:pt idx="7721">
                  <c:v>7721</c:v>
                </c:pt>
                <c:pt idx="7722">
                  <c:v>7722</c:v>
                </c:pt>
                <c:pt idx="7723">
                  <c:v>7723</c:v>
                </c:pt>
                <c:pt idx="7724">
                  <c:v>7724</c:v>
                </c:pt>
                <c:pt idx="7725">
                  <c:v>7725</c:v>
                </c:pt>
                <c:pt idx="7726">
                  <c:v>7726</c:v>
                </c:pt>
                <c:pt idx="7727">
                  <c:v>7727</c:v>
                </c:pt>
                <c:pt idx="7728">
                  <c:v>7728</c:v>
                </c:pt>
                <c:pt idx="7729">
                  <c:v>7729</c:v>
                </c:pt>
                <c:pt idx="7730">
                  <c:v>7730</c:v>
                </c:pt>
                <c:pt idx="7731">
                  <c:v>7731</c:v>
                </c:pt>
                <c:pt idx="7732">
                  <c:v>7732</c:v>
                </c:pt>
                <c:pt idx="7733">
                  <c:v>7733</c:v>
                </c:pt>
                <c:pt idx="7734">
                  <c:v>7734</c:v>
                </c:pt>
                <c:pt idx="7735">
                  <c:v>7735</c:v>
                </c:pt>
                <c:pt idx="7736">
                  <c:v>7736</c:v>
                </c:pt>
                <c:pt idx="7737">
                  <c:v>7737</c:v>
                </c:pt>
                <c:pt idx="7738">
                  <c:v>7738</c:v>
                </c:pt>
                <c:pt idx="7739">
                  <c:v>7739</c:v>
                </c:pt>
                <c:pt idx="7740">
                  <c:v>7740</c:v>
                </c:pt>
                <c:pt idx="7741">
                  <c:v>7741</c:v>
                </c:pt>
                <c:pt idx="7742">
                  <c:v>7742</c:v>
                </c:pt>
                <c:pt idx="7743">
                  <c:v>7743</c:v>
                </c:pt>
                <c:pt idx="7744">
                  <c:v>7744</c:v>
                </c:pt>
                <c:pt idx="7745">
                  <c:v>7745</c:v>
                </c:pt>
                <c:pt idx="7746">
                  <c:v>7746</c:v>
                </c:pt>
                <c:pt idx="7747">
                  <c:v>7747</c:v>
                </c:pt>
                <c:pt idx="7748">
                  <c:v>7748</c:v>
                </c:pt>
                <c:pt idx="7749">
                  <c:v>7749</c:v>
                </c:pt>
                <c:pt idx="7750">
                  <c:v>7750</c:v>
                </c:pt>
                <c:pt idx="7751">
                  <c:v>7751</c:v>
                </c:pt>
                <c:pt idx="7752">
                  <c:v>7752</c:v>
                </c:pt>
                <c:pt idx="7753">
                  <c:v>7753</c:v>
                </c:pt>
                <c:pt idx="7754">
                  <c:v>7754</c:v>
                </c:pt>
                <c:pt idx="7755">
                  <c:v>7755</c:v>
                </c:pt>
                <c:pt idx="7756">
                  <c:v>7756</c:v>
                </c:pt>
                <c:pt idx="7757">
                  <c:v>7757</c:v>
                </c:pt>
                <c:pt idx="7758">
                  <c:v>7758</c:v>
                </c:pt>
                <c:pt idx="7759">
                  <c:v>7759</c:v>
                </c:pt>
                <c:pt idx="7760">
                  <c:v>7760</c:v>
                </c:pt>
                <c:pt idx="7761">
                  <c:v>7761</c:v>
                </c:pt>
                <c:pt idx="7762">
                  <c:v>7762</c:v>
                </c:pt>
                <c:pt idx="7763">
                  <c:v>7763</c:v>
                </c:pt>
                <c:pt idx="7764">
                  <c:v>7764</c:v>
                </c:pt>
                <c:pt idx="7765">
                  <c:v>7765</c:v>
                </c:pt>
                <c:pt idx="7766">
                  <c:v>7766</c:v>
                </c:pt>
                <c:pt idx="7767">
                  <c:v>7767</c:v>
                </c:pt>
                <c:pt idx="7768">
                  <c:v>7768</c:v>
                </c:pt>
                <c:pt idx="7769">
                  <c:v>7769</c:v>
                </c:pt>
                <c:pt idx="7770">
                  <c:v>7770</c:v>
                </c:pt>
                <c:pt idx="7771">
                  <c:v>7771</c:v>
                </c:pt>
                <c:pt idx="7772">
                  <c:v>7772</c:v>
                </c:pt>
                <c:pt idx="7773">
                  <c:v>7773</c:v>
                </c:pt>
                <c:pt idx="7774">
                  <c:v>7774</c:v>
                </c:pt>
                <c:pt idx="7775">
                  <c:v>7775</c:v>
                </c:pt>
                <c:pt idx="7776">
                  <c:v>7776</c:v>
                </c:pt>
                <c:pt idx="7777">
                  <c:v>7777</c:v>
                </c:pt>
                <c:pt idx="7778">
                  <c:v>7778</c:v>
                </c:pt>
                <c:pt idx="7779">
                  <c:v>7779</c:v>
                </c:pt>
                <c:pt idx="7780">
                  <c:v>7780</c:v>
                </c:pt>
                <c:pt idx="7781">
                  <c:v>7781</c:v>
                </c:pt>
                <c:pt idx="7782">
                  <c:v>7782</c:v>
                </c:pt>
                <c:pt idx="7783">
                  <c:v>7783</c:v>
                </c:pt>
                <c:pt idx="7784">
                  <c:v>7784</c:v>
                </c:pt>
                <c:pt idx="7785">
                  <c:v>7785</c:v>
                </c:pt>
                <c:pt idx="7786">
                  <c:v>7786</c:v>
                </c:pt>
                <c:pt idx="7787">
                  <c:v>7787</c:v>
                </c:pt>
                <c:pt idx="7788">
                  <c:v>7788</c:v>
                </c:pt>
                <c:pt idx="7789">
                  <c:v>7789</c:v>
                </c:pt>
                <c:pt idx="7790">
                  <c:v>7790</c:v>
                </c:pt>
                <c:pt idx="7791">
                  <c:v>7791</c:v>
                </c:pt>
                <c:pt idx="7792">
                  <c:v>7792</c:v>
                </c:pt>
                <c:pt idx="7793">
                  <c:v>7793</c:v>
                </c:pt>
                <c:pt idx="7794">
                  <c:v>7794</c:v>
                </c:pt>
                <c:pt idx="7795">
                  <c:v>7795</c:v>
                </c:pt>
                <c:pt idx="7796">
                  <c:v>7796</c:v>
                </c:pt>
                <c:pt idx="7797">
                  <c:v>7797</c:v>
                </c:pt>
                <c:pt idx="7798">
                  <c:v>7798</c:v>
                </c:pt>
                <c:pt idx="7799">
                  <c:v>7799</c:v>
                </c:pt>
                <c:pt idx="7800">
                  <c:v>7800</c:v>
                </c:pt>
                <c:pt idx="7801">
                  <c:v>7801</c:v>
                </c:pt>
                <c:pt idx="7802">
                  <c:v>7802</c:v>
                </c:pt>
                <c:pt idx="7803">
                  <c:v>7803</c:v>
                </c:pt>
                <c:pt idx="7804">
                  <c:v>7804</c:v>
                </c:pt>
                <c:pt idx="7805">
                  <c:v>7805</c:v>
                </c:pt>
                <c:pt idx="7806">
                  <c:v>7806</c:v>
                </c:pt>
                <c:pt idx="7807">
                  <c:v>7807</c:v>
                </c:pt>
                <c:pt idx="7808">
                  <c:v>7808</c:v>
                </c:pt>
                <c:pt idx="7809">
                  <c:v>7809</c:v>
                </c:pt>
                <c:pt idx="7810">
                  <c:v>7810</c:v>
                </c:pt>
                <c:pt idx="7811">
                  <c:v>7811</c:v>
                </c:pt>
                <c:pt idx="7812">
                  <c:v>7812</c:v>
                </c:pt>
                <c:pt idx="7813">
                  <c:v>7813</c:v>
                </c:pt>
                <c:pt idx="7814">
                  <c:v>7814</c:v>
                </c:pt>
                <c:pt idx="7815">
                  <c:v>7815</c:v>
                </c:pt>
                <c:pt idx="7816">
                  <c:v>7816</c:v>
                </c:pt>
                <c:pt idx="7817">
                  <c:v>7817</c:v>
                </c:pt>
                <c:pt idx="7818">
                  <c:v>7818</c:v>
                </c:pt>
                <c:pt idx="7819">
                  <c:v>7819</c:v>
                </c:pt>
                <c:pt idx="7820">
                  <c:v>7820</c:v>
                </c:pt>
                <c:pt idx="7821">
                  <c:v>7821</c:v>
                </c:pt>
                <c:pt idx="7822">
                  <c:v>7822</c:v>
                </c:pt>
                <c:pt idx="7823">
                  <c:v>7823</c:v>
                </c:pt>
                <c:pt idx="7824">
                  <c:v>7824</c:v>
                </c:pt>
                <c:pt idx="7825">
                  <c:v>7825</c:v>
                </c:pt>
                <c:pt idx="7826">
                  <c:v>7826</c:v>
                </c:pt>
                <c:pt idx="7827">
                  <c:v>7827</c:v>
                </c:pt>
                <c:pt idx="7828">
                  <c:v>7828</c:v>
                </c:pt>
                <c:pt idx="7829">
                  <c:v>7829</c:v>
                </c:pt>
                <c:pt idx="7830">
                  <c:v>7830</c:v>
                </c:pt>
                <c:pt idx="7831">
                  <c:v>7831</c:v>
                </c:pt>
                <c:pt idx="7832">
                  <c:v>7832</c:v>
                </c:pt>
                <c:pt idx="7833">
                  <c:v>7833</c:v>
                </c:pt>
                <c:pt idx="7834">
                  <c:v>7834</c:v>
                </c:pt>
                <c:pt idx="7835">
                  <c:v>7835</c:v>
                </c:pt>
                <c:pt idx="7836">
                  <c:v>7836</c:v>
                </c:pt>
                <c:pt idx="7837">
                  <c:v>7837</c:v>
                </c:pt>
                <c:pt idx="7838">
                  <c:v>7838</c:v>
                </c:pt>
                <c:pt idx="7839">
                  <c:v>7839</c:v>
                </c:pt>
                <c:pt idx="7840">
                  <c:v>7840</c:v>
                </c:pt>
                <c:pt idx="7841">
                  <c:v>7841</c:v>
                </c:pt>
                <c:pt idx="7842">
                  <c:v>7842</c:v>
                </c:pt>
                <c:pt idx="7843">
                  <c:v>7843</c:v>
                </c:pt>
                <c:pt idx="7844">
                  <c:v>7844</c:v>
                </c:pt>
                <c:pt idx="7845">
                  <c:v>7845</c:v>
                </c:pt>
                <c:pt idx="7846">
                  <c:v>7846</c:v>
                </c:pt>
                <c:pt idx="7847">
                  <c:v>7847</c:v>
                </c:pt>
                <c:pt idx="7848">
                  <c:v>7848</c:v>
                </c:pt>
                <c:pt idx="7849">
                  <c:v>7849</c:v>
                </c:pt>
                <c:pt idx="7850">
                  <c:v>7850</c:v>
                </c:pt>
                <c:pt idx="7851">
                  <c:v>7851</c:v>
                </c:pt>
                <c:pt idx="7852">
                  <c:v>7852</c:v>
                </c:pt>
                <c:pt idx="7853">
                  <c:v>7853</c:v>
                </c:pt>
                <c:pt idx="7854">
                  <c:v>7854</c:v>
                </c:pt>
                <c:pt idx="7855">
                  <c:v>7855</c:v>
                </c:pt>
                <c:pt idx="7856">
                  <c:v>7856</c:v>
                </c:pt>
                <c:pt idx="7857">
                  <c:v>7857</c:v>
                </c:pt>
                <c:pt idx="7858">
                  <c:v>7858</c:v>
                </c:pt>
                <c:pt idx="7859">
                  <c:v>7859</c:v>
                </c:pt>
                <c:pt idx="7860">
                  <c:v>7860</c:v>
                </c:pt>
                <c:pt idx="7861">
                  <c:v>7861</c:v>
                </c:pt>
                <c:pt idx="7862">
                  <c:v>7862</c:v>
                </c:pt>
                <c:pt idx="7863">
                  <c:v>7863</c:v>
                </c:pt>
                <c:pt idx="7864">
                  <c:v>7864</c:v>
                </c:pt>
                <c:pt idx="7865">
                  <c:v>7865</c:v>
                </c:pt>
                <c:pt idx="7866">
                  <c:v>7866</c:v>
                </c:pt>
                <c:pt idx="7867">
                  <c:v>7867</c:v>
                </c:pt>
                <c:pt idx="7868">
                  <c:v>7868</c:v>
                </c:pt>
                <c:pt idx="7869">
                  <c:v>7869</c:v>
                </c:pt>
                <c:pt idx="7870">
                  <c:v>7870</c:v>
                </c:pt>
                <c:pt idx="7871">
                  <c:v>7871</c:v>
                </c:pt>
                <c:pt idx="7872">
                  <c:v>7872</c:v>
                </c:pt>
                <c:pt idx="7873">
                  <c:v>7873</c:v>
                </c:pt>
                <c:pt idx="7874">
                  <c:v>7874</c:v>
                </c:pt>
                <c:pt idx="7875">
                  <c:v>7875</c:v>
                </c:pt>
                <c:pt idx="7876">
                  <c:v>7876</c:v>
                </c:pt>
                <c:pt idx="7877">
                  <c:v>7877</c:v>
                </c:pt>
                <c:pt idx="7878">
                  <c:v>7878</c:v>
                </c:pt>
                <c:pt idx="7879">
                  <c:v>7879</c:v>
                </c:pt>
                <c:pt idx="7880">
                  <c:v>7880</c:v>
                </c:pt>
                <c:pt idx="7881">
                  <c:v>7881</c:v>
                </c:pt>
                <c:pt idx="7882">
                  <c:v>7882</c:v>
                </c:pt>
                <c:pt idx="7883">
                  <c:v>7883</c:v>
                </c:pt>
                <c:pt idx="7884">
                  <c:v>7884</c:v>
                </c:pt>
                <c:pt idx="7885">
                  <c:v>7885</c:v>
                </c:pt>
                <c:pt idx="7886">
                  <c:v>7886</c:v>
                </c:pt>
                <c:pt idx="7887">
                  <c:v>7887</c:v>
                </c:pt>
                <c:pt idx="7888">
                  <c:v>7888</c:v>
                </c:pt>
                <c:pt idx="7889">
                  <c:v>7889</c:v>
                </c:pt>
                <c:pt idx="7890">
                  <c:v>7890</c:v>
                </c:pt>
                <c:pt idx="7891">
                  <c:v>7891</c:v>
                </c:pt>
                <c:pt idx="7892">
                  <c:v>7892</c:v>
                </c:pt>
                <c:pt idx="7893">
                  <c:v>7893</c:v>
                </c:pt>
                <c:pt idx="7894">
                  <c:v>7894</c:v>
                </c:pt>
                <c:pt idx="7895">
                  <c:v>7895</c:v>
                </c:pt>
                <c:pt idx="7896">
                  <c:v>7896</c:v>
                </c:pt>
                <c:pt idx="7897">
                  <c:v>7897</c:v>
                </c:pt>
                <c:pt idx="7898">
                  <c:v>7898</c:v>
                </c:pt>
                <c:pt idx="7899">
                  <c:v>7899</c:v>
                </c:pt>
                <c:pt idx="7900">
                  <c:v>7900</c:v>
                </c:pt>
                <c:pt idx="7901">
                  <c:v>7901</c:v>
                </c:pt>
                <c:pt idx="7902">
                  <c:v>7902</c:v>
                </c:pt>
                <c:pt idx="7903">
                  <c:v>7903</c:v>
                </c:pt>
                <c:pt idx="7904">
                  <c:v>7904</c:v>
                </c:pt>
                <c:pt idx="7905">
                  <c:v>7905</c:v>
                </c:pt>
                <c:pt idx="7906">
                  <c:v>7906</c:v>
                </c:pt>
                <c:pt idx="7907">
                  <c:v>7907</c:v>
                </c:pt>
                <c:pt idx="7908">
                  <c:v>7908</c:v>
                </c:pt>
                <c:pt idx="7909">
                  <c:v>7909</c:v>
                </c:pt>
                <c:pt idx="7910">
                  <c:v>7910</c:v>
                </c:pt>
                <c:pt idx="7911">
                  <c:v>7911</c:v>
                </c:pt>
                <c:pt idx="7912">
                  <c:v>7912</c:v>
                </c:pt>
                <c:pt idx="7913">
                  <c:v>7913</c:v>
                </c:pt>
                <c:pt idx="7914">
                  <c:v>7914</c:v>
                </c:pt>
                <c:pt idx="7915">
                  <c:v>7915</c:v>
                </c:pt>
                <c:pt idx="7916">
                  <c:v>7916</c:v>
                </c:pt>
                <c:pt idx="7917">
                  <c:v>7917</c:v>
                </c:pt>
                <c:pt idx="7918">
                  <c:v>7918</c:v>
                </c:pt>
                <c:pt idx="7919">
                  <c:v>7919</c:v>
                </c:pt>
                <c:pt idx="7920">
                  <c:v>7920</c:v>
                </c:pt>
                <c:pt idx="7921">
                  <c:v>7921</c:v>
                </c:pt>
                <c:pt idx="7922">
                  <c:v>7922</c:v>
                </c:pt>
                <c:pt idx="7923">
                  <c:v>7923</c:v>
                </c:pt>
                <c:pt idx="7924">
                  <c:v>7924</c:v>
                </c:pt>
                <c:pt idx="7925">
                  <c:v>7925</c:v>
                </c:pt>
                <c:pt idx="7926">
                  <c:v>7926</c:v>
                </c:pt>
                <c:pt idx="7927">
                  <c:v>7927</c:v>
                </c:pt>
                <c:pt idx="7928">
                  <c:v>7928</c:v>
                </c:pt>
                <c:pt idx="7929">
                  <c:v>7929</c:v>
                </c:pt>
                <c:pt idx="7930">
                  <c:v>7930</c:v>
                </c:pt>
                <c:pt idx="7931">
                  <c:v>7931</c:v>
                </c:pt>
                <c:pt idx="7932">
                  <c:v>7932</c:v>
                </c:pt>
                <c:pt idx="7933">
                  <c:v>7933</c:v>
                </c:pt>
                <c:pt idx="7934">
                  <c:v>7934</c:v>
                </c:pt>
                <c:pt idx="7935">
                  <c:v>7935</c:v>
                </c:pt>
                <c:pt idx="7936">
                  <c:v>7936</c:v>
                </c:pt>
                <c:pt idx="7937">
                  <c:v>7937</c:v>
                </c:pt>
                <c:pt idx="7938">
                  <c:v>7938</c:v>
                </c:pt>
                <c:pt idx="7939">
                  <c:v>7939</c:v>
                </c:pt>
                <c:pt idx="7940">
                  <c:v>7940</c:v>
                </c:pt>
                <c:pt idx="7941">
                  <c:v>7941</c:v>
                </c:pt>
                <c:pt idx="7942">
                  <c:v>7942</c:v>
                </c:pt>
                <c:pt idx="7943">
                  <c:v>7943</c:v>
                </c:pt>
                <c:pt idx="7944">
                  <c:v>7944</c:v>
                </c:pt>
                <c:pt idx="7945">
                  <c:v>7945</c:v>
                </c:pt>
                <c:pt idx="7946">
                  <c:v>7946</c:v>
                </c:pt>
                <c:pt idx="7947">
                  <c:v>7947</c:v>
                </c:pt>
                <c:pt idx="7948">
                  <c:v>7948</c:v>
                </c:pt>
                <c:pt idx="7949">
                  <c:v>7949</c:v>
                </c:pt>
                <c:pt idx="7950">
                  <c:v>7950</c:v>
                </c:pt>
                <c:pt idx="7951">
                  <c:v>7951</c:v>
                </c:pt>
                <c:pt idx="7952">
                  <c:v>7952</c:v>
                </c:pt>
                <c:pt idx="7953">
                  <c:v>7953</c:v>
                </c:pt>
                <c:pt idx="7954">
                  <c:v>7954</c:v>
                </c:pt>
                <c:pt idx="7955">
                  <c:v>7955</c:v>
                </c:pt>
                <c:pt idx="7956">
                  <c:v>7956</c:v>
                </c:pt>
                <c:pt idx="7957">
                  <c:v>7957</c:v>
                </c:pt>
                <c:pt idx="7958">
                  <c:v>7958</c:v>
                </c:pt>
                <c:pt idx="7959">
                  <c:v>7959</c:v>
                </c:pt>
                <c:pt idx="7960">
                  <c:v>7960</c:v>
                </c:pt>
                <c:pt idx="7961">
                  <c:v>7961</c:v>
                </c:pt>
                <c:pt idx="7962">
                  <c:v>7962</c:v>
                </c:pt>
                <c:pt idx="7963">
                  <c:v>7963</c:v>
                </c:pt>
                <c:pt idx="7964">
                  <c:v>7964</c:v>
                </c:pt>
                <c:pt idx="7965">
                  <c:v>7965</c:v>
                </c:pt>
                <c:pt idx="7966">
                  <c:v>7966</c:v>
                </c:pt>
                <c:pt idx="7967">
                  <c:v>7967</c:v>
                </c:pt>
                <c:pt idx="7968">
                  <c:v>7968</c:v>
                </c:pt>
                <c:pt idx="7969">
                  <c:v>7969</c:v>
                </c:pt>
                <c:pt idx="7970">
                  <c:v>7970</c:v>
                </c:pt>
                <c:pt idx="7971">
                  <c:v>7971</c:v>
                </c:pt>
                <c:pt idx="7972">
                  <c:v>7972</c:v>
                </c:pt>
                <c:pt idx="7973">
                  <c:v>7973</c:v>
                </c:pt>
                <c:pt idx="7974">
                  <c:v>7974</c:v>
                </c:pt>
                <c:pt idx="7975">
                  <c:v>7975</c:v>
                </c:pt>
                <c:pt idx="7976">
                  <c:v>7976</c:v>
                </c:pt>
                <c:pt idx="7977">
                  <c:v>7977</c:v>
                </c:pt>
                <c:pt idx="7978">
                  <c:v>7978</c:v>
                </c:pt>
                <c:pt idx="7979">
                  <c:v>7979</c:v>
                </c:pt>
                <c:pt idx="7980">
                  <c:v>7980</c:v>
                </c:pt>
                <c:pt idx="7981">
                  <c:v>7981</c:v>
                </c:pt>
                <c:pt idx="7982">
                  <c:v>7982</c:v>
                </c:pt>
                <c:pt idx="7983">
                  <c:v>7983</c:v>
                </c:pt>
                <c:pt idx="7984">
                  <c:v>7984</c:v>
                </c:pt>
                <c:pt idx="7985">
                  <c:v>7985</c:v>
                </c:pt>
                <c:pt idx="7986">
                  <c:v>7986</c:v>
                </c:pt>
                <c:pt idx="7987">
                  <c:v>7987</c:v>
                </c:pt>
                <c:pt idx="7988">
                  <c:v>7988</c:v>
                </c:pt>
                <c:pt idx="7989">
                  <c:v>7989</c:v>
                </c:pt>
                <c:pt idx="7990">
                  <c:v>7990</c:v>
                </c:pt>
                <c:pt idx="7991">
                  <c:v>7991</c:v>
                </c:pt>
                <c:pt idx="7992">
                  <c:v>7992</c:v>
                </c:pt>
                <c:pt idx="7993">
                  <c:v>7993</c:v>
                </c:pt>
                <c:pt idx="7994">
                  <c:v>7994</c:v>
                </c:pt>
                <c:pt idx="7995">
                  <c:v>7995</c:v>
                </c:pt>
                <c:pt idx="7996">
                  <c:v>7996</c:v>
                </c:pt>
                <c:pt idx="7997">
                  <c:v>7997</c:v>
                </c:pt>
                <c:pt idx="7998">
                  <c:v>7998</c:v>
                </c:pt>
                <c:pt idx="7999">
                  <c:v>7999</c:v>
                </c:pt>
                <c:pt idx="8000">
                  <c:v>8000</c:v>
                </c:pt>
                <c:pt idx="8001">
                  <c:v>8001</c:v>
                </c:pt>
                <c:pt idx="8002">
                  <c:v>8002</c:v>
                </c:pt>
                <c:pt idx="8003">
                  <c:v>8003</c:v>
                </c:pt>
                <c:pt idx="8004">
                  <c:v>8004</c:v>
                </c:pt>
                <c:pt idx="8005">
                  <c:v>8005</c:v>
                </c:pt>
                <c:pt idx="8006">
                  <c:v>8006</c:v>
                </c:pt>
                <c:pt idx="8007">
                  <c:v>8007</c:v>
                </c:pt>
                <c:pt idx="8008">
                  <c:v>8008</c:v>
                </c:pt>
                <c:pt idx="8009">
                  <c:v>8009</c:v>
                </c:pt>
                <c:pt idx="8010">
                  <c:v>8010</c:v>
                </c:pt>
                <c:pt idx="8011">
                  <c:v>8011</c:v>
                </c:pt>
                <c:pt idx="8012">
                  <c:v>8012</c:v>
                </c:pt>
                <c:pt idx="8013">
                  <c:v>8013</c:v>
                </c:pt>
                <c:pt idx="8014">
                  <c:v>8014</c:v>
                </c:pt>
                <c:pt idx="8015">
                  <c:v>8015</c:v>
                </c:pt>
                <c:pt idx="8016">
                  <c:v>8016</c:v>
                </c:pt>
                <c:pt idx="8017">
                  <c:v>8017</c:v>
                </c:pt>
                <c:pt idx="8018">
                  <c:v>8018</c:v>
                </c:pt>
                <c:pt idx="8019">
                  <c:v>8019</c:v>
                </c:pt>
                <c:pt idx="8020">
                  <c:v>8020</c:v>
                </c:pt>
                <c:pt idx="8021">
                  <c:v>8021</c:v>
                </c:pt>
                <c:pt idx="8022">
                  <c:v>8022</c:v>
                </c:pt>
                <c:pt idx="8023">
                  <c:v>8023</c:v>
                </c:pt>
                <c:pt idx="8024">
                  <c:v>8024</c:v>
                </c:pt>
                <c:pt idx="8025">
                  <c:v>8025</c:v>
                </c:pt>
                <c:pt idx="8026">
                  <c:v>8026</c:v>
                </c:pt>
                <c:pt idx="8027">
                  <c:v>8027</c:v>
                </c:pt>
                <c:pt idx="8028">
                  <c:v>8028</c:v>
                </c:pt>
                <c:pt idx="8029">
                  <c:v>8029</c:v>
                </c:pt>
                <c:pt idx="8030">
                  <c:v>8030</c:v>
                </c:pt>
                <c:pt idx="8031">
                  <c:v>8031</c:v>
                </c:pt>
                <c:pt idx="8032">
                  <c:v>8032</c:v>
                </c:pt>
                <c:pt idx="8033">
                  <c:v>8033</c:v>
                </c:pt>
                <c:pt idx="8034">
                  <c:v>8034</c:v>
                </c:pt>
                <c:pt idx="8035">
                  <c:v>8035</c:v>
                </c:pt>
                <c:pt idx="8036">
                  <c:v>8036</c:v>
                </c:pt>
                <c:pt idx="8037">
                  <c:v>8037</c:v>
                </c:pt>
                <c:pt idx="8038">
                  <c:v>8038</c:v>
                </c:pt>
                <c:pt idx="8039">
                  <c:v>8039</c:v>
                </c:pt>
                <c:pt idx="8040">
                  <c:v>8040</c:v>
                </c:pt>
                <c:pt idx="8041">
                  <c:v>8041</c:v>
                </c:pt>
                <c:pt idx="8042">
                  <c:v>8042</c:v>
                </c:pt>
                <c:pt idx="8043">
                  <c:v>8043</c:v>
                </c:pt>
                <c:pt idx="8044">
                  <c:v>8044</c:v>
                </c:pt>
                <c:pt idx="8045">
                  <c:v>8045</c:v>
                </c:pt>
                <c:pt idx="8046">
                  <c:v>8046</c:v>
                </c:pt>
                <c:pt idx="8047">
                  <c:v>8047</c:v>
                </c:pt>
                <c:pt idx="8048">
                  <c:v>8048</c:v>
                </c:pt>
                <c:pt idx="8049">
                  <c:v>8049</c:v>
                </c:pt>
                <c:pt idx="8050">
                  <c:v>8050</c:v>
                </c:pt>
                <c:pt idx="8051">
                  <c:v>8051</c:v>
                </c:pt>
                <c:pt idx="8052">
                  <c:v>8052</c:v>
                </c:pt>
                <c:pt idx="8053">
                  <c:v>8053</c:v>
                </c:pt>
                <c:pt idx="8054">
                  <c:v>8054</c:v>
                </c:pt>
                <c:pt idx="8055">
                  <c:v>8055</c:v>
                </c:pt>
                <c:pt idx="8056">
                  <c:v>8056</c:v>
                </c:pt>
                <c:pt idx="8057">
                  <c:v>8057</c:v>
                </c:pt>
                <c:pt idx="8058">
                  <c:v>8058</c:v>
                </c:pt>
                <c:pt idx="8059">
                  <c:v>8059</c:v>
                </c:pt>
                <c:pt idx="8060">
                  <c:v>8060</c:v>
                </c:pt>
                <c:pt idx="8061">
                  <c:v>8061</c:v>
                </c:pt>
                <c:pt idx="8062">
                  <c:v>8062</c:v>
                </c:pt>
                <c:pt idx="8063">
                  <c:v>8063</c:v>
                </c:pt>
                <c:pt idx="8064">
                  <c:v>8064</c:v>
                </c:pt>
                <c:pt idx="8065">
                  <c:v>8065</c:v>
                </c:pt>
                <c:pt idx="8066">
                  <c:v>8066</c:v>
                </c:pt>
                <c:pt idx="8067">
                  <c:v>8067</c:v>
                </c:pt>
                <c:pt idx="8068">
                  <c:v>8068</c:v>
                </c:pt>
                <c:pt idx="8069">
                  <c:v>8069</c:v>
                </c:pt>
                <c:pt idx="8070">
                  <c:v>8070</c:v>
                </c:pt>
                <c:pt idx="8071">
                  <c:v>8071</c:v>
                </c:pt>
                <c:pt idx="8072">
                  <c:v>8072</c:v>
                </c:pt>
                <c:pt idx="8073">
                  <c:v>8073</c:v>
                </c:pt>
                <c:pt idx="8074">
                  <c:v>8074</c:v>
                </c:pt>
                <c:pt idx="8075">
                  <c:v>8075</c:v>
                </c:pt>
                <c:pt idx="8076">
                  <c:v>8076</c:v>
                </c:pt>
                <c:pt idx="8077">
                  <c:v>8077</c:v>
                </c:pt>
                <c:pt idx="8078">
                  <c:v>8078</c:v>
                </c:pt>
                <c:pt idx="8079">
                  <c:v>8079</c:v>
                </c:pt>
                <c:pt idx="8080">
                  <c:v>8080</c:v>
                </c:pt>
                <c:pt idx="8081">
                  <c:v>8081</c:v>
                </c:pt>
                <c:pt idx="8082">
                  <c:v>8082</c:v>
                </c:pt>
                <c:pt idx="8083">
                  <c:v>8083</c:v>
                </c:pt>
                <c:pt idx="8084">
                  <c:v>8084</c:v>
                </c:pt>
                <c:pt idx="8085">
                  <c:v>8085</c:v>
                </c:pt>
                <c:pt idx="8086">
                  <c:v>8086</c:v>
                </c:pt>
                <c:pt idx="8087">
                  <c:v>8087</c:v>
                </c:pt>
                <c:pt idx="8088">
                  <c:v>8088</c:v>
                </c:pt>
                <c:pt idx="8089">
                  <c:v>8089</c:v>
                </c:pt>
                <c:pt idx="8090">
                  <c:v>8090</c:v>
                </c:pt>
                <c:pt idx="8091">
                  <c:v>8091</c:v>
                </c:pt>
                <c:pt idx="8092">
                  <c:v>8092</c:v>
                </c:pt>
                <c:pt idx="8093">
                  <c:v>8093</c:v>
                </c:pt>
                <c:pt idx="8094">
                  <c:v>8094</c:v>
                </c:pt>
                <c:pt idx="8095">
                  <c:v>8095</c:v>
                </c:pt>
                <c:pt idx="8096">
                  <c:v>8096</c:v>
                </c:pt>
                <c:pt idx="8097">
                  <c:v>8097</c:v>
                </c:pt>
                <c:pt idx="8098">
                  <c:v>8098</c:v>
                </c:pt>
                <c:pt idx="8099">
                  <c:v>8099</c:v>
                </c:pt>
                <c:pt idx="8100">
                  <c:v>8100</c:v>
                </c:pt>
                <c:pt idx="8101">
                  <c:v>8101</c:v>
                </c:pt>
                <c:pt idx="8102">
                  <c:v>8102</c:v>
                </c:pt>
                <c:pt idx="8103">
                  <c:v>8103</c:v>
                </c:pt>
                <c:pt idx="8104">
                  <c:v>8104</c:v>
                </c:pt>
                <c:pt idx="8105">
                  <c:v>8105</c:v>
                </c:pt>
                <c:pt idx="8106">
                  <c:v>8106</c:v>
                </c:pt>
                <c:pt idx="8107">
                  <c:v>8107</c:v>
                </c:pt>
                <c:pt idx="8108">
                  <c:v>8108</c:v>
                </c:pt>
                <c:pt idx="8109">
                  <c:v>8109</c:v>
                </c:pt>
                <c:pt idx="8110">
                  <c:v>8110</c:v>
                </c:pt>
                <c:pt idx="8111">
                  <c:v>8111</c:v>
                </c:pt>
                <c:pt idx="8112">
                  <c:v>8112</c:v>
                </c:pt>
                <c:pt idx="8113">
                  <c:v>8113</c:v>
                </c:pt>
                <c:pt idx="8114">
                  <c:v>8114</c:v>
                </c:pt>
                <c:pt idx="8115">
                  <c:v>8115</c:v>
                </c:pt>
                <c:pt idx="8116">
                  <c:v>8116</c:v>
                </c:pt>
                <c:pt idx="8117">
                  <c:v>8117</c:v>
                </c:pt>
                <c:pt idx="8118">
                  <c:v>8118</c:v>
                </c:pt>
                <c:pt idx="8119">
                  <c:v>8119</c:v>
                </c:pt>
                <c:pt idx="8120">
                  <c:v>8120</c:v>
                </c:pt>
                <c:pt idx="8121">
                  <c:v>8121</c:v>
                </c:pt>
                <c:pt idx="8122">
                  <c:v>8122</c:v>
                </c:pt>
                <c:pt idx="8123">
                  <c:v>8123</c:v>
                </c:pt>
                <c:pt idx="8124">
                  <c:v>8124</c:v>
                </c:pt>
                <c:pt idx="8125">
                  <c:v>8125</c:v>
                </c:pt>
                <c:pt idx="8126">
                  <c:v>8126</c:v>
                </c:pt>
                <c:pt idx="8127">
                  <c:v>8127</c:v>
                </c:pt>
                <c:pt idx="8128">
                  <c:v>8128</c:v>
                </c:pt>
                <c:pt idx="8129">
                  <c:v>8129</c:v>
                </c:pt>
                <c:pt idx="8130">
                  <c:v>8130</c:v>
                </c:pt>
                <c:pt idx="8131">
                  <c:v>8131</c:v>
                </c:pt>
                <c:pt idx="8132">
                  <c:v>8132</c:v>
                </c:pt>
                <c:pt idx="8133">
                  <c:v>8133</c:v>
                </c:pt>
                <c:pt idx="8134">
                  <c:v>8134</c:v>
                </c:pt>
                <c:pt idx="8135">
                  <c:v>8135</c:v>
                </c:pt>
                <c:pt idx="8136">
                  <c:v>8136</c:v>
                </c:pt>
                <c:pt idx="8137">
                  <c:v>8137</c:v>
                </c:pt>
                <c:pt idx="8138">
                  <c:v>8138</c:v>
                </c:pt>
                <c:pt idx="8139">
                  <c:v>8139</c:v>
                </c:pt>
                <c:pt idx="8140">
                  <c:v>8140</c:v>
                </c:pt>
                <c:pt idx="8141">
                  <c:v>8141</c:v>
                </c:pt>
                <c:pt idx="8142">
                  <c:v>8142</c:v>
                </c:pt>
                <c:pt idx="8143">
                  <c:v>8143</c:v>
                </c:pt>
                <c:pt idx="8144">
                  <c:v>8144</c:v>
                </c:pt>
                <c:pt idx="8145">
                  <c:v>8145</c:v>
                </c:pt>
                <c:pt idx="8146">
                  <c:v>8146</c:v>
                </c:pt>
                <c:pt idx="8147">
                  <c:v>8147</c:v>
                </c:pt>
                <c:pt idx="8148">
                  <c:v>8148</c:v>
                </c:pt>
                <c:pt idx="8149">
                  <c:v>8149</c:v>
                </c:pt>
                <c:pt idx="8150">
                  <c:v>8150</c:v>
                </c:pt>
                <c:pt idx="8151">
                  <c:v>8151</c:v>
                </c:pt>
                <c:pt idx="8152">
                  <c:v>8152</c:v>
                </c:pt>
                <c:pt idx="8153">
                  <c:v>8153</c:v>
                </c:pt>
                <c:pt idx="8154">
                  <c:v>8154</c:v>
                </c:pt>
                <c:pt idx="8155">
                  <c:v>8155</c:v>
                </c:pt>
                <c:pt idx="8156">
                  <c:v>8156</c:v>
                </c:pt>
                <c:pt idx="8157">
                  <c:v>8157</c:v>
                </c:pt>
                <c:pt idx="8158">
                  <c:v>8158</c:v>
                </c:pt>
                <c:pt idx="8159">
                  <c:v>8159</c:v>
                </c:pt>
                <c:pt idx="8160">
                  <c:v>8160</c:v>
                </c:pt>
                <c:pt idx="8161">
                  <c:v>8161</c:v>
                </c:pt>
                <c:pt idx="8162">
                  <c:v>8162</c:v>
                </c:pt>
                <c:pt idx="8163">
                  <c:v>8163</c:v>
                </c:pt>
                <c:pt idx="8164">
                  <c:v>8164</c:v>
                </c:pt>
                <c:pt idx="8165">
                  <c:v>8165</c:v>
                </c:pt>
                <c:pt idx="8166">
                  <c:v>8166</c:v>
                </c:pt>
                <c:pt idx="8167">
                  <c:v>8167</c:v>
                </c:pt>
                <c:pt idx="8168">
                  <c:v>8168</c:v>
                </c:pt>
                <c:pt idx="8169">
                  <c:v>8169</c:v>
                </c:pt>
                <c:pt idx="8170">
                  <c:v>8170</c:v>
                </c:pt>
                <c:pt idx="8171">
                  <c:v>8171</c:v>
                </c:pt>
                <c:pt idx="8172">
                  <c:v>8172</c:v>
                </c:pt>
                <c:pt idx="8173">
                  <c:v>8173</c:v>
                </c:pt>
                <c:pt idx="8174">
                  <c:v>8174</c:v>
                </c:pt>
                <c:pt idx="8175">
                  <c:v>8175</c:v>
                </c:pt>
                <c:pt idx="8176">
                  <c:v>8176</c:v>
                </c:pt>
                <c:pt idx="8177">
                  <c:v>8177</c:v>
                </c:pt>
                <c:pt idx="8178">
                  <c:v>8178</c:v>
                </c:pt>
                <c:pt idx="8179">
                  <c:v>8179</c:v>
                </c:pt>
                <c:pt idx="8180">
                  <c:v>8180</c:v>
                </c:pt>
                <c:pt idx="8181">
                  <c:v>8181</c:v>
                </c:pt>
                <c:pt idx="8182">
                  <c:v>8182</c:v>
                </c:pt>
                <c:pt idx="8183">
                  <c:v>8183</c:v>
                </c:pt>
                <c:pt idx="8184">
                  <c:v>8184</c:v>
                </c:pt>
                <c:pt idx="8185">
                  <c:v>8185</c:v>
                </c:pt>
                <c:pt idx="8186">
                  <c:v>8186</c:v>
                </c:pt>
                <c:pt idx="8187">
                  <c:v>8187</c:v>
                </c:pt>
                <c:pt idx="8188">
                  <c:v>8188</c:v>
                </c:pt>
                <c:pt idx="8189">
                  <c:v>8189</c:v>
                </c:pt>
                <c:pt idx="8190">
                  <c:v>8190</c:v>
                </c:pt>
                <c:pt idx="8191">
                  <c:v>8191</c:v>
                </c:pt>
                <c:pt idx="8192">
                  <c:v>8192</c:v>
                </c:pt>
                <c:pt idx="8193">
                  <c:v>8193</c:v>
                </c:pt>
                <c:pt idx="8194">
                  <c:v>8194</c:v>
                </c:pt>
                <c:pt idx="8195">
                  <c:v>8195</c:v>
                </c:pt>
                <c:pt idx="8196">
                  <c:v>8196</c:v>
                </c:pt>
                <c:pt idx="8197">
                  <c:v>8197</c:v>
                </c:pt>
                <c:pt idx="8198">
                  <c:v>8198</c:v>
                </c:pt>
                <c:pt idx="8199">
                  <c:v>8199</c:v>
                </c:pt>
                <c:pt idx="8200">
                  <c:v>8200</c:v>
                </c:pt>
                <c:pt idx="8201">
                  <c:v>8201</c:v>
                </c:pt>
                <c:pt idx="8202">
                  <c:v>8202</c:v>
                </c:pt>
                <c:pt idx="8203">
                  <c:v>8203</c:v>
                </c:pt>
                <c:pt idx="8204">
                  <c:v>8204</c:v>
                </c:pt>
                <c:pt idx="8205">
                  <c:v>8205</c:v>
                </c:pt>
                <c:pt idx="8206">
                  <c:v>8206</c:v>
                </c:pt>
                <c:pt idx="8207">
                  <c:v>8207</c:v>
                </c:pt>
                <c:pt idx="8208">
                  <c:v>8208</c:v>
                </c:pt>
                <c:pt idx="8209">
                  <c:v>8209</c:v>
                </c:pt>
                <c:pt idx="8210">
                  <c:v>8210</c:v>
                </c:pt>
                <c:pt idx="8211">
                  <c:v>8211</c:v>
                </c:pt>
                <c:pt idx="8212">
                  <c:v>8212</c:v>
                </c:pt>
                <c:pt idx="8213">
                  <c:v>8213</c:v>
                </c:pt>
                <c:pt idx="8214">
                  <c:v>8214</c:v>
                </c:pt>
                <c:pt idx="8215">
                  <c:v>8215</c:v>
                </c:pt>
                <c:pt idx="8216">
                  <c:v>8216</c:v>
                </c:pt>
                <c:pt idx="8217">
                  <c:v>8217</c:v>
                </c:pt>
                <c:pt idx="8218">
                  <c:v>8218</c:v>
                </c:pt>
                <c:pt idx="8219">
                  <c:v>8219</c:v>
                </c:pt>
                <c:pt idx="8220">
                  <c:v>8220</c:v>
                </c:pt>
                <c:pt idx="8221">
                  <c:v>8221</c:v>
                </c:pt>
                <c:pt idx="8222">
                  <c:v>8222</c:v>
                </c:pt>
                <c:pt idx="8223">
                  <c:v>8223</c:v>
                </c:pt>
                <c:pt idx="8224">
                  <c:v>8224</c:v>
                </c:pt>
                <c:pt idx="8225">
                  <c:v>8225</c:v>
                </c:pt>
                <c:pt idx="8226">
                  <c:v>8226</c:v>
                </c:pt>
                <c:pt idx="8227">
                  <c:v>8227</c:v>
                </c:pt>
                <c:pt idx="8228">
                  <c:v>8228</c:v>
                </c:pt>
                <c:pt idx="8229">
                  <c:v>8229</c:v>
                </c:pt>
                <c:pt idx="8230">
                  <c:v>8230</c:v>
                </c:pt>
                <c:pt idx="8231">
                  <c:v>8231</c:v>
                </c:pt>
                <c:pt idx="8232">
                  <c:v>8232</c:v>
                </c:pt>
                <c:pt idx="8233">
                  <c:v>8233</c:v>
                </c:pt>
                <c:pt idx="8234">
                  <c:v>8234</c:v>
                </c:pt>
                <c:pt idx="8235">
                  <c:v>8235</c:v>
                </c:pt>
                <c:pt idx="8236">
                  <c:v>8236</c:v>
                </c:pt>
                <c:pt idx="8237">
                  <c:v>8237</c:v>
                </c:pt>
                <c:pt idx="8238">
                  <c:v>8238</c:v>
                </c:pt>
                <c:pt idx="8239">
                  <c:v>8239</c:v>
                </c:pt>
                <c:pt idx="8240">
                  <c:v>8240</c:v>
                </c:pt>
                <c:pt idx="8241">
                  <c:v>8241</c:v>
                </c:pt>
                <c:pt idx="8242">
                  <c:v>8242</c:v>
                </c:pt>
                <c:pt idx="8243">
                  <c:v>8243</c:v>
                </c:pt>
                <c:pt idx="8244">
                  <c:v>8244</c:v>
                </c:pt>
                <c:pt idx="8245">
                  <c:v>8245</c:v>
                </c:pt>
                <c:pt idx="8246">
                  <c:v>8246</c:v>
                </c:pt>
                <c:pt idx="8247">
                  <c:v>8247</c:v>
                </c:pt>
                <c:pt idx="8248">
                  <c:v>8248</c:v>
                </c:pt>
                <c:pt idx="8249">
                  <c:v>8249</c:v>
                </c:pt>
                <c:pt idx="8250">
                  <c:v>8250</c:v>
                </c:pt>
                <c:pt idx="8251">
                  <c:v>8251</c:v>
                </c:pt>
                <c:pt idx="8252">
                  <c:v>8252</c:v>
                </c:pt>
                <c:pt idx="8253">
                  <c:v>8253</c:v>
                </c:pt>
                <c:pt idx="8254">
                  <c:v>8254</c:v>
                </c:pt>
                <c:pt idx="8255">
                  <c:v>8255</c:v>
                </c:pt>
                <c:pt idx="8256">
                  <c:v>8256</c:v>
                </c:pt>
                <c:pt idx="8257">
                  <c:v>8257</c:v>
                </c:pt>
                <c:pt idx="8258">
                  <c:v>8258</c:v>
                </c:pt>
                <c:pt idx="8259">
                  <c:v>8259</c:v>
                </c:pt>
                <c:pt idx="8260">
                  <c:v>8260</c:v>
                </c:pt>
                <c:pt idx="8261">
                  <c:v>8261</c:v>
                </c:pt>
                <c:pt idx="8262">
                  <c:v>8262</c:v>
                </c:pt>
                <c:pt idx="8263">
                  <c:v>8263</c:v>
                </c:pt>
                <c:pt idx="8264">
                  <c:v>8264</c:v>
                </c:pt>
                <c:pt idx="8265">
                  <c:v>8265</c:v>
                </c:pt>
                <c:pt idx="8266">
                  <c:v>8266</c:v>
                </c:pt>
                <c:pt idx="8267">
                  <c:v>8267</c:v>
                </c:pt>
                <c:pt idx="8268">
                  <c:v>8268</c:v>
                </c:pt>
                <c:pt idx="8269">
                  <c:v>8269</c:v>
                </c:pt>
                <c:pt idx="8270">
                  <c:v>8270</c:v>
                </c:pt>
                <c:pt idx="8271">
                  <c:v>8271</c:v>
                </c:pt>
                <c:pt idx="8272">
                  <c:v>8272</c:v>
                </c:pt>
                <c:pt idx="8273">
                  <c:v>8273</c:v>
                </c:pt>
                <c:pt idx="8274">
                  <c:v>8274</c:v>
                </c:pt>
                <c:pt idx="8275">
                  <c:v>8275</c:v>
                </c:pt>
                <c:pt idx="8276">
                  <c:v>8276</c:v>
                </c:pt>
                <c:pt idx="8277">
                  <c:v>8277</c:v>
                </c:pt>
                <c:pt idx="8278">
                  <c:v>8278</c:v>
                </c:pt>
                <c:pt idx="8279">
                  <c:v>8279</c:v>
                </c:pt>
                <c:pt idx="8280">
                  <c:v>8280</c:v>
                </c:pt>
                <c:pt idx="8281">
                  <c:v>8281</c:v>
                </c:pt>
                <c:pt idx="8282">
                  <c:v>8282</c:v>
                </c:pt>
                <c:pt idx="8283">
                  <c:v>8283</c:v>
                </c:pt>
                <c:pt idx="8284">
                  <c:v>8284</c:v>
                </c:pt>
                <c:pt idx="8285">
                  <c:v>8285</c:v>
                </c:pt>
                <c:pt idx="8286">
                  <c:v>8286</c:v>
                </c:pt>
                <c:pt idx="8287">
                  <c:v>8287</c:v>
                </c:pt>
                <c:pt idx="8288">
                  <c:v>8288</c:v>
                </c:pt>
                <c:pt idx="8289">
                  <c:v>8289</c:v>
                </c:pt>
                <c:pt idx="8290">
                  <c:v>8290</c:v>
                </c:pt>
                <c:pt idx="8291">
                  <c:v>8291</c:v>
                </c:pt>
                <c:pt idx="8292">
                  <c:v>8292</c:v>
                </c:pt>
                <c:pt idx="8293">
                  <c:v>8293</c:v>
                </c:pt>
                <c:pt idx="8294">
                  <c:v>8294</c:v>
                </c:pt>
                <c:pt idx="8295">
                  <c:v>8295</c:v>
                </c:pt>
                <c:pt idx="8296">
                  <c:v>8296</c:v>
                </c:pt>
                <c:pt idx="8297">
                  <c:v>8297</c:v>
                </c:pt>
                <c:pt idx="8298">
                  <c:v>8298</c:v>
                </c:pt>
                <c:pt idx="8299">
                  <c:v>8299</c:v>
                </c:pt>
                <c:pt idx="8300">
                  <c:v>8300</c:v>
                </c:pt>
                <c:pt idx="8301">
                  <c:v>8301</c:v>
                </c:pt>
                <c:pt idx="8302">
                  <c:v>8302</c:v>
                </c:pt>
                <c:pt idx="8303">
                  <c:v>8303</c:v>
                </c:pt>
                <c:pt idx="8304">
                  <c:v>8304</c:v>
                </c:pt>
                <c:pt idx="8305">
                  <c:v>8305</c:v>
                </c:pt>
                <c:pt idx="8306">
                  <c:v>8306</c:v>
                </c:pt>
                <c:pt idx="8307">
                  <c:v>8307</c:v>
                </c:pt>
                <c:pt idx="8308">
                  <c:v>8308</c:v>
                </c:pt>
                <c:pt idx="8309">
                  <c:v>8309</c:v>
                </c:pt>
                <c:pt idx="8310">
                  <c:v>8310</c:v>
                </c:pt>
                <c:pt idx="8311">
                  <c:v>8311</c:v>
                </c:pt>
                <c:pt idx="8312">
                  <c:v>8312</c:v>
                </c:pt>
                <c:pt idx="8313">
                  <c:v>8313</c:v>
                </c:pt>
                <c:pt idx="8314">
                  <c:v>8314</c:v>
                </c:pt>
                <c:pt idx="8315">
                  <c:v>8315</c:v>
                </c:pt>
                <c:pt idx="8316">
                  <c:v>8316</c:v>
                </c:pt>
                <c:pt idx="8317">
                  <c:v>8317</c:v>
                </c:pt>
                <c:pt idx="8318">
                  <c:v>8318</c:v>
                </c:pt>
                <c:pt idx="8319">
                  <c:v>8319</c:v>
                </c:pt>
                <c:pt idx="8320">
                  <c:v>8320</c:v>
                </c:pt>
                <c:pt idx="8321">
                  <c:v>8321</c:v>
                </c:pt>
                <c:pt idx="8322">
                  <c:v>8322</c:v>
                </c:pt>
                <c:pt idx="8323">
                  <c:v>8323</c:v>
                </c:pt>
                <c:pt idx="8324">
                  <c:v>8324</c:v>
                </c:pt>
                <c:pt idx="8325">
                  <c:v>8325</c:v>
                </c:pt>
                <c:pt idx="8326">
                  <c:v>8326</c:v>
                </c:pt>
                <c:pt idx="8327">
                  <c:v>8327</c:v>
                </c:pt>
                <c:pt idx="8328">
                  <c:v>8328</c:v>
                </c:pt>
                <c:pt idx="8329">
                  <c:v>8329</c:v>
                </c:pt>
                <c:pt idx="8330">
                  <c:v>8330</c:v>
                </c:pt>
                <c:pt idx="8331">
                  <c:v>8331</c:v>
                </c:pt>
                <c:pt idx="8332">
                  <c:v>8332</c:v>
                </c:pt>
                <c:pt idx="8333">
                  <c:v>8333</c:v>
                </c:pt>
                <c:pt idx="8334">
                  <c:v>8334</c:v>
                </c:pt>
                <c:pt idx="8335">
                  <c:v>8335</c:v>
                </c:pt>
                <c:pt idx="8336">
                  <c:v>8336</c:v>
                </c:pt>
                <c:pt idx="8337">
                  <c:v>8337</c:v>
                </c:pt>
                <c:pt idx="8338">
                  <c:v>8338</c:v>
                </c:pt>
                <c:pt idx="8339">
                  <c:v>8339</c:v>
                </c:pt>
                <c:pt idx="8340">
                  <c:v>8340</c:v>
                </c:pt>
                <c:pt idx="8341">
                  <c:v>8341</c:v>
                </c:pt>
                <c:pt idx="8342">
                  <c:v>8342</c:v>
                </c:pt>
                <c:pt idx="8343">
                  <c:v>8343</c:v>
                </c:pt>
                <c:pt idx="8344">
                  <c:v>8344</c:v>
                </c:pt>
                <c:pt idx="8345">
                  <c:v>8345</c:v>
                </c:pt>
                <c:pt idx="8346">
                  <c:v>8346</c:v>
                </c:pt>
                <c:pt idx="8347">
                  <c:v>8347</c:v>
                </c:pt>
                <c:pt idx="8348">
                  <c:v>8348</c:v>
                </c:pt>
                <c:pt idx="8349">
                  <c:v>8349</c:v>
                </c:pt>
                <c:pt idx="8350">
                  <c:v>8350</c:v>
                </c:pt>
                <c:pt idx="8351">
                  <c:v>8351</c:v>
                </c:pt>
                <c:pt idx="8352">
                  <c:v>8352</c:v>
                </c:pt>
                <c:pt idx="8353">
                  <c:v>8353</c:v>
                </c:pt>
                <c:pt idx="8354">
                  <c:v>8354</c:v>
                </c:pt>
                <c:pt idx="8355">
                  <c:v>8355</c:v>
                </c:pt>
                <c:pt idx="8356">
                  <c:v>8356</c:v>
                </c:pt>
                <c:pt idx="8357">
                  <c:v>8357</c:v>
                </c:pt>
                <c:pt idx="8358">
                  <c:v>8358</c:v>
                </c:pt>
                <c:pt idx="8359">
                  <c:v>8359</c:v>
                </c:pt>
                <c:pt idx="8360">
                  <c:v>8360</c:v>
                </c:pt>
                <c:pt idx="8361">
                  <c:v>8361</c:v>
                </c:pt>
                <c:pt idx="8362">
                  <c:v>8362</c:v>
                </c:pt>
                <c:pt idx="8363">
                  <c:v>8363</c:v>
                </c:pt>
                <c:pt idx="8364">
                  <c:v>8364</c:v>
                </c:pt>
                <c:pt idx="8365">
                  <c:v>8365</c:v>
                </c:pt>
                <c:pt idx="8366">
                  <c:v>8366</c:v>
                </c:pt>
                <c:pt idx="8367">
                  <c:v>8367</c:v>
                </c:pt>
                <c:pt idx="8368">
                  <c:v>8368</c:v>
                </c:pt>
                <c:pt idx="8369">
                  <c:v>8369</c:v>
                </c:pt>
                <c:pt idx="8370">
                  <c:v>8370</c:v>
                </c:pt>
                <c:pt idx="8371">
                  <c:v>8371</c:v>
                </c:pt>
                <c:pt idx="8372">
                  <c:v>8372</c:v>
                </c:pt>
                <c:pt idx="8373">
                  <c:v>8373</c:v>
                </c:pt>
                <c:pt idx="8374">
                  <c:v>8374</c:v>
                </c:pt>
                <c:pt idx="8375">
                  <c:v>8375</c:v>
                </c:pt>
                <c:pt idx="8376">
                  <c:v>8376</c:v>
                </c:pt>
                <c:pt idx="8377">
                  <c:v>8377</c:v>
                </c:pt>
                <c:pt idx="8378">
                  <c:v>8378</c:v>
                </c:pt>
                <c:pt idx="8379">
                  <c:v>8379</c:v>
                </c:pt>
                <c:pt idx="8380">
                  <c:v>8380</c:v>
                </c:pt>
                <c:pt idx="8381">
                  <c:v>8381</c:v>
                </c:pt>
                <c:pt idx="8382">
                  <c:v>8382</c:v>
                </c:pt>
                <c:pt idx="8383">
                  <c:v>8383</c:v>
                </c:pt>
                <c:pt idx="8384">
                  <c:v>8384</c:v>
                </c:pt>
                <c:pt idx="8385">
                  <c:v>8385</c:v>
                </c:pt>
                <c:pt idx="8386">
                  <c:v>8386</c:v>
                </c:pt>
                <c:pt idx="8387">
                  <c:v>8387</c:v>
                </c:pt>
                <c:pt idx="8388">
                  <c:v>8388</c:v>
                </c:pt>
                <c:pt idx="8389">
                  <c:v>8389</c:v>
                </c:pt>
                <c:pt idx="8390">
                  <c:v>8390</c:v>
                </c:pt>
                <c:pt idx="8391">
                  <c:v>8391</c:v>
                </c:pt>
                <c:pt idx="8392">
                  <c:v>8392</c:v>
                </c:pt>
                <c:pt idx="8393">
                  <c:v>8393</c:v>
                </c:pt>
                <c:pt idx="8394">
                  <c:v>8394</c:v>
                </c:pt>
                <c:pt idx="8395">
                  <c:v>8395</c:v>
                </c:pt>
                <c:pt idx="8396">
                  <c:v>8396</c:v>
                </c:pt>
                <c:pt idx="8397">
                  <c:v>8397</c:v>
                </c:pt>
                <c:pt idx="8398">
                  <c:v>8398</c:v>
                </c:pt>
                <c:pt idx="8399">
                  <c:v>8399</c:v>
                </c:pt>
                <c:pt idx="8400">
                  <c:v>8400</c:v>
                </c:pt>
                <c:pt idx="8401">
                  <c:v>8401</c:v>
                </c:pt>
                <c:pt idx="8402">
                  <c:v>8402</c:v>
                </c:pt>
                <c:pt idx="8403">
                  <c:v>8403</c:v>
                </c:pt>
                <c:pt idx="8404">
                  <c:v>8404</c:v>
                </c:pt>
                <c:pt idx="8405">
                  <c:v>8405</c:v>
                </c:pt>
                <c:pt idx="8406">
                  <c:v>8406</c:v>
                </c:pt>
                <c:pt idx="8407">
                  <c:v>8407</c:v>
                </c:pt>
                <c:pt idx="8408">
                  <c:v>8408</c:v>
                </c:pt>
                <c:pt idx="8409">
                  <c:v>8409</c:v>
                </c:pt>
                <c:pt idx="8410">
                  <c:v>8410</c:v>
                </c:pt>
                <c:pt idx="8411">
                  <c:v>8411</c:v>
                </c:pt>
                <c:pt idx="8412">
                  <c:v>8412</c:v>
                </c:pt>
                <c:pt idx="8413">
                  <c:v>8413</c:v>
                </c:pt>
                <c:pt idx="8414">
                  <c:v>8414</c:v>
                </c:pt>
                <c:pt idx="8415">
                  <c:v>8415</c:v>
                </c:pt>
                <c:pt idx="8416">
                  <c:v>8416</c:v>
                </c:pt>
                <c:pt idx="8417">
                  <c:v>8417</c:v>
                </c:pt>
                <c:pt idx="8418">
                  <c:v>8418</c:v>
                </c:pt>
                <c:pt idx="8419">
                  <c:v>8419</c:v>
                </c:pt>
                <c:pt idx="8420">
                  <c:v>8420</c:v>
                </c:pt>
                <c:pt idx="8421">
                  <c:v>8421</c:v>
                </c:pt>
                <c:pt idx="8422">
                  <c:v>8422</c:v>
                </c:pt>
                <c:pt idx="8423">
                  <c:v>8423</c:v>
                </c:pt>
                <c:pt idx="8424">
                  <c:v>8424</c:v>
                </c:pt>
                <c:pt idx="8425">
                  <c:v>8425</c:v>
                </c:pt>
                <c:pt idx="8426">
                  <c:v>8426</c:v>
                </c:pt>
                <c:pt idx="8427">
                  <c:v>8427</c:v>
                </c:pt>
                <c:pt idx="8428">
                  <c:v>8428</c:v>
                </c:pt>
                <c:pt idx="8429">
                  <c:v>8429</c:v>
                </c:pt>
                <c:pt idx="8430">
                  <c:v>8430</c:v>
                </c:pt>
                <c:pt idx="8431">
                  <c:v>8431</c:v>
                </c:pt>
                <c:pt idx="8432">
                  <c:v>8432</c:v>
                </c:pt>
                <c:pt idx="8433">
                  <c:v>8433</c:v>
                </c:pt>
                <c:pt idx="8434">
                  <c:v>8434</c:v>
                </c:pt>
                <c:pt idx="8435">
                  <c:v>8435</c:v>
                </c:pt>
                <c:pt idx="8436">
                  <c:v>8436</c:v>
                </c:pt>
                <c:pt idx="8437">
                  <c:v>8437</c:v>
                </c:pt>
                <c:pt idx="8438">
                  <c:v>8438</c:v>
                </c:pt>
                <c:pt idx="8439">
                  <c:v>8439</c:v>
                </c:pt>
                <c:pt idx="8440">
                  <c:v>8440</c:v>
                </c:pt>
                <c:pt idx="8441">
                  <c:v>8441</c:v>
                </c:pt>
                <c:pt idx="8442">
                  <c:v>8442</c:v>
                </c:pt>
                <c:pt idx="8443">
                  <c:v>8443</c:v>
                </c:pt>
                <c:pt idx="8444">
                  <c:v>8444</c:v>
                </c:pt>
                <c:pt idx="8445">
                  <c:v>8445</c:v>
                </c:pt>
                <c:pt idx="8446">
                  <c:v>8446</c:v>
                </c:pt>
                <c:pt idx="8447">
                  <c:v>8447</c:v>
                </c:pt>
                <c:pt idx="8448">
                  <c:v>8448</c:v>
                </c:pt>
                <c:pt idx="8449">
                  <c:v>8449</c:v>
                </c:pt>
                <c:pt idx="8450">
                  <c:v>8450</c:v>
                </c:pt>
                <c:pt idx="8451">
                  <c:v>8451</c:v>
                </c:pt>
                <c:pt idx="8452">
                  <c:v>8452</c:v>
                </c:pt>
                <c:pt idx="8453">
                  <c:v>8453</c:v>
                </c:pt>
                <c:pt idx="8454">
                  <c:v>8454</c:v>
                </c:pt>
                <c:pt idx="8455">
                  <c:v>8455</c:v>
                </c:pt>
                <c:pt idx="8456">
                  <c:v>8456</c:v>
                </c:pt>
                <c:pt idx="8457">
                  <c:v>8457</c:v>
                </c:pt>
                <c:pt idx="8458">
                  <c:v>8458</c:v>
                </c:pt>
                <c:pt idx="8459">
                  <c:v>8459</c:v>
                </c:pt>
                <c:pt idx="8460">
                  <c:v>8460</c:v>
                </c:pt>
                <c:pt idx="8461">
                  <c:v>8461</c:v>
                </c:pt>
                <c:pt idx="8462">
                  <c:v>8462</c:v>
                </c:pt>
                <c:pt idx="8463">
                  <c:v>8463</c:v>
                </c:pt>
                <c:pt idx="8464">
                  <c:v>8464</c:v>
                </c:pt>
                <c:pt idx="8465">
                  <c:v>8465</c:v>
                </c:pt>
                <c:pt idx="8466">
                  <c:v>8466</c:v>
                </c:pt>
                <c:pt idx="8467">
                  <c:v>8467</c:v>
                </c:pt>
                <c:pt idx="8468">
                  <c:v>8468</c:v>
                </c:pt>
                <c:pt idx="8469">
                  <c:v>8469</c:v>
                </c:pt>
                <c:pt idx="8470">
                  <c:v>8470</c:v>
                </c:pt>
                <c:pt idx="8471">
                  <c:v>8471</c:v>
                </c:pt>
                <c:pt idx="8472">
                  <c:v>8472</c:v>
                </c:pt>
                <c:pt idx="8473">
                  <c:v>8473</c:v>
                </c:pt>
                <c:pt idx="8474">
                  <c:v>8474</c:v>
                </c:pt>
                <c:pt idx="8475">
                  <c:v>8475</c:v>
                </c:pt>
                <c:pt idx="8476">
                  <c:v>8476</c:v>
                </c:pt>
                <c:pt idx="8477">
                  <c:v>8477</c:v>
                </c:pt>
                <c:pt idx="8478">
                  <c:v>8478</c:v>
                </c:pt>
                <c:pt idx="8479">
                  <c:v>8479</c:v>
                </c:pt>
                <c:pt idx="8480">
                  <c:v>8480</c:v>
                </c:pt>
                <c:pt idx="8481">
                  <c:v>8481</c:v>
                </c:pt>
                <c:pt idx="8482">
                  <c:v>8482</c:v>
                </c:pt>
                <c:pt idx="8483">
                  <c:v>8483</c:v>
                </c:pt>
                <c:pt idx="8484">
                  <c:v>8484</c:v>
                </c:pt>
                <c:pt idx="8485">
                  <c:v>8485</c:v>
                </c:pt>
                <c:pt idx="8486">
                  <c:v>8486</c:v>
                </c:pt>
                <c:pt idx="8487">
                  <c:v>8487</c:v>
                </c:pt>
                <c:pt idx="8488">
                  <c:v>8488</c:v>
                </c:pt>
                <c:pt idx="8489">
                  <c:v>8489</c:v>
                </c:pt>
                <c:pt idx="8490">
                  <c:v>8490</c:v>
                </c:pt>
                <c:pt idx="8491">
                  <c:v>8491</c:v>
                </c:pt>
                <c:pt idx="8492">
                  <c:v>8492</c:v>
                </c:pt>
                <c:pt idx="8493">
                  <c:v>8493</c:v>
                </c:pt>
                <c:pt idx="8494">
                  <c:v>8494</c:v>
                </c:pt>
                <c:pt idx="8495">
                  <c:v>8495</c:v>
                </c:pt>
                <c:pt idx="8496">
                  <c:v>8496</c:v>
                </c:pt>
                <c:pt idx="8497">
                  <c:v>8497</c:v>
                </c:pt>
                <c:pt idx="8498">
                  <c:v>8498</c:v>
                </c:pt>
                <c:pt idx="8499">
                  <c:v>8499</c:v>
                </c:pt>
                <c:pt idx="8500">
                  <c:v>8500</c:v>
                </c:pt>
                <c:pt idx="8501">
                  <c:v>8501</c:v>
                </c:pt>
                <c:pt idx="8502">
                  <c:v>8502</c:v>
                </c:pt>
                <c:pt idx="8503">
                  <c:v>8503</c:v>
                </c:pt>
                <c:pt idx="8504">
                  <c:v>8504</c:v>
                </c:pt>
                <c:pt idx="8505">
                  <c:v>8505</c:v>
                </c:pt>
                <c:pt idx="8506">
                  <c:v>8506</c:v>
                </c:pt>
                <c:pt idx="8507">
                  <c:v>8507</c:v>
                </c:pt>
                <c:pt idx="8508">
                  <c:v>8508</c:v>
                </c:pt>
                <c:pt idx="8509">
                  <c:v>8509</c:v>
                </c:pt>
                <c:pt idx="8510">
                  <c:v>8510</c:v>
                </c:pt>
                <c:pt idx="8511">
                  <c:v>8511</c:v>
                </c:pt>
                <c:pt idx="8512">
                  <c:v>8512</c:v>
                </c:pt>
                <c:pt idx="8513">
                  <c:v>8513</c:v>
                </c:pt>
                <c:pt idx="8514">
                  <c:v>8514</c:v>
                </c:pt>
                <c:pt idx="8515">
                  <c:v>8515</c:v>
                </c:pt>
                <c:pt idx="8516">
                  <c:v>8516</c:v>
                </c:pt>
                <c:pt idx="8517">
                  <c:v>8517</c:v>
                </c:pt>
                <c:pt idx="8518">
                  <c:v>8518</c:v>
                </c:pt>
                <c:pt idx="8519">
                  <c:v>8519</c:v>
                </c:pt>
                <c:pt idx="8520">
                  <c:v>8520</c:v>
                </c:pt>
                <c:pt idx="8521">
                  <c:v>8521</c:v>
                </c:pt>
                <c:pt idx="8522">
                  <c:v>8522</c:v>
                </c:pt>
                <c:pt idx="8523">
                  <c:v>8523</c:v>
                </c:pt>
                <c:pt idx="8524">
                  <c:v>8524</c:v>
                </c:pt>
                <c:pt idx="8525">
                  <c:v>8525</c:v>
                </c:pt>
                <c:pt idx="8526">
                  <c:v>8526</c:v>
                </c:pt>
                <c:pt idx="8527">
                  <c:v>8527</c:v>
                </c:pt>
                <c:pt idx="8528">
                  <c:v>8528</c:v>
                </c:pt>
                <c:pt idx="8529">
                  <c:v>8529</c:v>
                </c:pt>
                <c:pt idx="8530">
                  <c:v>8530</c:v>
                </c:pt>
                <c:pt idx="8531">
                  <c:v>8531</c:v>
                </c:pt>
                <c:pt idx="8532">
                  <c:v>8532</c:v>
                </c:pt>
                <c:pt idx="8533">
                  <c:v>8533</c:v>
                </c:pt>
                <c:pt idx="8534">
                  <c:v>8534</c:v>
                </c:pt>
                <c:pt idx="8535">
                  <c:v>8535</c:v>
                </c:pt>
                <c:pt idx="8536">
                  <c:v>8536</c:v>
                </c:pt>
                <c:pt idx="8537">
                  <c:v>8537</c:v>
                </c:pt>
                <c:pt idx="8538">
                  <c:v>8538</c:v>
                </c:pt>
                <c:pt idx="8539">
                  <c:v>8539</c:v>
                </c:pt>
                <c:pt idx="8540">
                  <c:v>8540</c:v>
                </c:pt>
                <c:pt idx="8541">
                  <c:v>8541</c:v>
                </c:pt>
                <c:pt idx="8542">
                  <c:v>8542</c:v>
                </c:pt>
                <c:pt idx="8543">
                  <c:v>8543</c:v>
                </c:pt>
                <c:pt idx="8544">
                  <c:v>8544</c:v>
                </c:pt>
                <c:pt idx="8545">
                  <c:v>8545</c:v>
                </c:pt>
                <c:pt idx="8546">
                  <c:v>8546</c:v>
                </c:pt>
                <c:pt idx="8547">
                  <c:v>8547</c:v>
                </c:pt>
                <c:pt idx="8548">
                  <c:v>8548</c:v>
                </c:pt>
                <c:pt idx="8549">
                  <c:v>8549</c:v>
                </c:pt>
                <c:pt idx="8550">
                  <c:v>8550</c:v>
                </c:pt>
                <c:pt idx="8551">
                  <c:v>8551</c:v>
                </c:pt>
                <c:pt idx="8552">
                  <c:v>8552</c:v>
                </c:pt>
                <c:pt idx="8553">
                  <c:v>8553</c:v>
                </c:pt>
                <c:pt idx="8554">
                  <c:v>8554</c:v>
                </c:pt>
                <c:pt idx="8555">
                  <c:v>8555</c:v>
                </c:pt>
                <c:pt idx="8556">
                  <c:v>8556</c:v>
                </c:pt>
                <c:pt idx="8557">
                  <c:v>8557</c:v>
                </c:pt>
                <c:pt idx="8558">
                  <c:v>8558</c:v>
                </c:pt>
                <c:pt idx="8559">
                  <c:v>8559</c:v>
                </c:pt>
                <c:pt idx="8560">
                  <c:v>8560</c:v>
                </c:pt>
                <c:pt idx="8561">
                  <c:v>8561</c:v>
                </c:pt>
                <c:pt idx="8562">
                  <c:v>8562</c:v>
                </c:pt>
                <c:pt idx="8563">
                  <c:v>8563</c:v>
                </c:pt>
                <c:pt idx="8564">
                  <c:v>8564</c:v>
                </c:pt>
                <c:pt idx="8565">
                  <c:v>8565</c:v>
                </c:pt>
                <c:pt idx="8566">
                  <c:v>8566</c:v>
                </c:pt>
                <c:pt idx="8567">
                  <c:v>8567</c:v>
                </c:pt>
                <c:pt idx="8568">
                  <c:v>8568</c:v>
                </c:pt>
                <c:pt idx="8569">
                  <c:v>8569</c:v>
                </c:pt>
                <c:pt idx="8570">
                  <c:v>8570</c:v>
                </c:pt>
                <c:pt idx="8571">
                  <c:v>8571</c:v>
                </c:pt>
                <c:pt idx="8572">
                  <c:v>8572</c:v>
                </c:pt>
                <c:pt idx="8573">
                  <c:v>8573</c:v>
                </c:pt>
                <c:pt idx="8574">
                  <c:v>8574</c:v>
                </c:pt>
                <c:pt idx="8575">
                  <c:v>8575</c:v>
                </c:pt>
                <c:pt idx="8576">
                  <c:v>8576</c:v>
                </c:pt>
                <c:pt idx="8577">
                  <c:v>8577</c:v>
                </c:pt>
                <c:pt idx="8578">
                  <c:v>8578</c:v>
                </c:pt>
                <c:pt idx="8579">
                  <c:v>8579</c:v>
                </c:pt>
                <c:pt idx="8580">
                  <c:v>8580</c:v>
                </c:pt>
                <c:pt idx="8581">
                  <c:v>8581</c:v>
                </c:pt>
                <c:pt idx="8582">
                  <c:v>8582</c:v>
                </c:pt>
                <c:pt idx="8583">
                  <c:v>8583</c:v>
                </c:pt>
                <c:pt idx="8584">
                  <c:v>8584</c:v>
                </c:pt>
                <c:pt idx="8585">
                  <c:v>8585</c:v>
                </c:pt>
                <c:pt idx="8586">
                  <c:v>8586</c:v>
                </c:pt>
                <c:pt idx="8587">
                  <c:v>8587</c:v>
                </c:pt>
                <c:pt idx="8588">
                  <c:v>8588</c:v>
                </c:pt>
                <c:pt idx="8589">
                  <c:v>8589</c:v>
                </c:pt>
                <c:pt idx="8590">
                  <c:v>8590</c:v>
                </c:pt>
                <c:pt idx="8591">
                  <c:v>8591</c:v>
                </c:pt>
                <c:pt idx="8592">
                  <c:v>8592</c:v>
                </c:pt>
                <c:pt idx="8593">
                  <c:v>8593</c:v>
                </c:pt>
                <c:pt idx="8594">
                  <c:v>8594</c:v>
                </c:pt>
                <c:pt idx="8595">
                  <c:v>8595</c:v>
                </c:pt>
                <c:pt idx="8596">
                  <c:v>8596</c:v>
                </c:pt>
                <c:pt idx="8597">
                  <c:v>8597</c:v>
                </c:pt>
                <c:pt idx="8598">
                  <c:v>8598</c:v>
                </c:pt>
                <c:pt idx="8599">
                  <c:v>8599</c:v>
                </c:pt>
                <c:pt idx="8600">
                  <c:v>8600</c:v>
                </c:pt>
                <c:pt idx="8601">
                  <c:v>8601</c:v>
                </c:pt>
                <c:pt idx="8602">
                  <c:v>8602</c:v>
                </c:pt>
                <c:pt idx="8603">
                  <c:v>8603</c:v>
                </c:pt>
                <c:pt idx="8604">
                  <c:v>8604</c:v>
                </c:pt>
                <c:pt idx="8605">
                  <c:v>8605</c:v>
                </c:pt>
                <c:pt idx="8606">
                  <c:v>8606</c:v>
                </c:pt>
                <c:pt idx="8607">
                  <c:v>8607</c:v>
                </c:pt>
                <c:pt idx="8608">
                  <c:v>8608</c:v>
                </c:pt>
                <c:pt idx="8609">
                  <c:v>8609</c:v>
                </c:pt>
                <c:pt idx="8610">
                  <c:v>8610</c:v>
                </c:pt>
                <c:pt idx="8611">
                  <c:v>8611</c:v>
                </c:pt>
                <c:pt idx="8612">
                  <c:v>8612</c:v>
                </c:pt>
                <c:pt idx="8613">
                  <c:v>8613</c:v>
                </c:pt>
                <c:pt idx="8614">
                  <c:v>8614</c:v>
                </c:pt>
                <c:pt idx="8615">
                  <c:v>8615</c:v>
                </c:pt>
                <c:pt idx="8616">
                  <c:v>8616</c:v>
                </c:pt>
                <c:pt idx="8617">
                  <c:v>8617</c:v>
                </c:pt>
                <c:pt idx="8618">
                  <c:v>8618</c:v>
                </c:pt>
                <c:pt idx="8619">
                  <c:v>8619</c:v>
                </c:pt>
                <c:pt idx="8620">
                  <c:v>8620</c:v>
                </c:pt>
                <c:pt idx="8621">
                  <c:v>8621</c:v>
                </c:pt>
                <c:pt idx="8622">
                  <c:v>8622</c:v>
                </c:pt>
                <c:pt idx="8623">
                  <c:v>8623</c:v>
                </c:pt>
                <c:pt idx="8624">
                  <c:v>8624</c:v>
                </c:pt>
                <c:pt idx="8625">
                  <c:v>8625</c:v>
                </c:pt>
                <c:pt idx="8626">
                  <c:v>8626</c:v>
                </c:pt>
                <c:pt idx="8627">
                  <c:v>8627</c:v>
                </c:pt>
                <c:pt idx="8628">
                  <c:v>8628</c:v>
                </c:pt>
                <c:pt idx="8629">
                  <c:v>8629</c:v>
                </c:pt>
                <c:pt idx="8630">
                  <c:v>8630</c:v>
                </c:pt>
                <c:pt idx="8631">
                  <c:v>8631</c:v>
                </c:pt>
                <c:pt idx="8632">
                  <c:v>8632</c:v>
                </c:pt>
                <c:pt idx="8633">
                  <c:v>8633</c:v>
                </c:pt>
                <c:pt idx="8634">
                  <c:v>8634</c:v>
                </c:pt>
                <c:pt idx="8635">
                  <c:v>8635</c:v>
                </c:pt>
                <c:pt idx="8636">
                  <c:v>8636</c:v>
                </c:pt>
                <c:pt idx="8637">
                  <c:v>8637</c:v>
                </c:pt>
                <c:pt idx="8638">
                  <c:v>8638</c:v>
                </c:pt>
                <c:pt idx="8639">
                  <c:v>8639</c:v>
                </c:pt>
                <c:pt idx="8640">
                  <c:v>8640</c:v>
                </c:pt>
                <c:pt idx="8641">
                  <c:v>8641</c:v>
                </c:pt>
                <c:pt idx="8642">
                  <c:v>8642</c:v>
                </c:pt>
                <c:pt idx="8643">
                  <c:v>8643</c:v>
                </c:pt>
                <c:pt idx="8644">
                  <c:v>8644</c:v>
                </c:pt>
                <c:pt idx="8645">
                  <c:v>8645</c:v>
                </c:pt>
                <c:pt idx="8646">
                  <c:v>8646</c:v>
                </c:pt>
                <c:pt idx="8647">
                  <c:v>8647</c:v>
                </c:pt>
                <c:pt idx="8648">
                  <c:v>8648</c:v>
                </c:pt>
                <c:pt idx="8649">
                  <c:v>8649</c:v>
                </c:pt>
                <c:pt idx="8650">
                  <c:v>8650</c:v>
                </c:pt>
                <c:pt idx="8651">
                  <c:v>8651</c:v>
                </c:pt>
                <c:pt idx="8652">
                  <c:v>8652</c:v>
                </c:pt>
                <c:pt idx="8653">
                  <c:v>8653</c:v>
                </c:pt>
                <c:pt idx="8654">
                  <c:v>8654</c:v>
                </c:pt>
                <c:pt idx="8655">
                  <c:v>8655</c:v>
                </c:pt>
                <c:pt idx="8656">
                  <c:v>8656</c:v>
                </c:pt>
                <c:pt idx="8657">
                  <c:v>8657</c:v>
                </c:pt>
                <c:pt idx="8658">
                  <c:v>8658</c:v>
                </c:pt>
                <c:pt idx="8659">
                  <c:v>8659</c:v>
                </c:pt>
                <c:pt idx="8660">
                  <c:v>8660</c:v>
                </c:pt>
                <c:pt idx="8661">
                  <c:v>8661</c:v>
                </c:pt>
                <c:pt idx="8662">
                  <c:v>8662</c:v>
                </c:pt>
                <c:pt idx="8663">
                  <c:v>8663</c:v>
                </c:pt>
                <c:pt idx="8664">
                  <c:v>8664</c:v>
                </c:pt>
                <c:pt idx="8665">
                  <c:v>8665</c:v>
                </c:pt>
                <c:pt idx="8666">
                  <c:v>8666</c:v>
                </c:pt>
                <c:pt idx="8667">
                  <c:v>8667</c:v>
                </c:pt>
                <c:pt idx="8668">
                  <c:v>8668</c:v>
                </c:pt>
                <c:pt idx="8669">
                  <c:v>8669</c:v>
                </c:pt>
                <c:pt idx="8670">
                  <c:v>8670</c:v>
                </c:pt>
                <c:pt idx="8671">
                  <c:v>8671</c:v>
                </c:pt>
                <c:pt idx="8672">
                  <c:v>8672</c:v>
                </c:pt>
                <c:pt idx="8673">
                  <c:v>8673</c:v>
                </c:pt>
                <c:pt idx="8674">
                  <c:v>8674</c:v>
                </c:pt>
                <c:pt idx="8675">
                  <c:v>8675</c:v>
                </c:pt>
                <c:pt idx="8676">
                  <c:v>8676</c:v>
                </c:pt>
                <c:pt idx="8677">
                  <c:v>8677</c:v>
                </c:pt>
                <c:pt idx="8678">
                  <c:v>8678</c:v>
                </c:pt>
                <c:pt idx="8679">
                  <c:v>8679</c:v>
                </c:pt>
                <c:pt idx="8680">
                  <c:v>8680</c:v>
                </c:pt>
                <c:pt idx="8681">
                  <c:v>8681</c:v>
                </c:pt>
                <c:pt idx="8682">
                  <c:v>8682</c:v>
                </c:pt>
                <c:pt idx="8683">
                  <c:v>8683</c:v>
                </c:pt>
                <c:pt idx="8684">
                  <c:v>8684</c:v>
                </c:pt>
                <c:pt idx="8685">
                  <c:v>8685</c:v>
                </c:pt>
                <c:pt idx="8686">
                  <c:v>8686</c:v>
                </c:pt>
                <c:pt idx="8687">
                  <c:v>8687</c:v>
                </c:pt>
                <c:pt idx="8688">
                  <c:v>8688</c:v>
                </c:pt>
                <c:pt idx="8689">
                  <c:v>8689</c:v>
                </c:pt>
                <c:pt idx="8690">
                  <c:v>8690</c:v>
                </c:pt>
                <c:pt idx="8691">
                  <c:v>8691</c:v>
                </c:pt>
                <c:pt idx="8692">
                  <c:v>8692</c:v>
                </c:pt>
                <c:pt idx="8693">
                  <c:v>8693</c:v>
                </c:pt>
                <c:pt idx="8694">
                  <c:v>8694</c:v>
                </c:pt>
                <c:pt idx="8695">
                  <c:v>8695</c:v>
                </c:pt>
                <c:pt idx="8696">
                  <c:v>8696</c:v>
                </c:pt>
                <c:pt idx="8697">
                  <c:v>8697</c:v>
                </c:pt>
                <c:pt idx="8698">
                  <c:v>8698</c:v>
                </c:pt>
                <c:pt idx="8699">
                  <c:v>8699</c:v>
                </c:pt>
                <c:pt idx="8700">
                  <c:v>8700</c:v>
                </c:pt>
                <c:pt idx="8701">
                  <c:v>8701</c:v>
                </c:pt>
                <c:pt idx="8702">
                  <c:v>8702</c:v>
                </c:pt>
                <c:pt idx="8703">
                  <c:v>8703</c:v>
                </c:pt>
                <c:pt idx="8704">
                  <c:v>8704</c:v>
                </c:pt>
                <c:pt idx="8705">
                  <c:v>8705</c:v>
                </c:pt>
                <c:pt idx="8706">
                  <c:v>8706</c:v>
                </c:pt>
                <c:pt idx="8707">
                  <c:v>8707</c:v>
                </c:pt>
                <c:pt idx="8708">
                  <c:v>8708</c:v>
                </c:pt>
                <c:pt idx="8709">
                  <c:v>8709</c:v>
                </c:pt>
                <c:pt idx="8710">
                  <c:v>8710</c:v>
                </c:pt>
                <c:pt idx="8711">
                  <c:v>8711</c:v>
                </c:pt>
                <c:pt idx="8712">
                  <c:v>8712</c:v>
                </c:pt>
                <c:pt idx="8713">
                  <c:v>8713</c:v>
                </c:pt>
                <c:pt idx="8714">
                  <c:v>8714</c:v>
                </c:pt>
                <c:pt idx="8715">
                  <c:v>8715</c:v>
                </c:pt>
                <c:pt idx="8716">
                  <c:v>8716</c:v>
                </c:pt>
                <c:pt idx="8717">
                  <c:v>8717</c:v>
                </c:pt>
                <c:pt idx="8718">
                  <c:v>8718</c:v>
                </c:pt>
                <c:pt idx="8719">
                  <c:v>8719</c:v>
                </c:pt>
                <c:pt idx="8720">
                  <c:v>8720</c:v>
                </c:pt>
                <c:pt idx="8721">
                  <c:v>8721</c:v>
                </c:pt>
                <c:pt idx="8722">
                  <c:v>8722</c:v>
                </c:pt>
                <c:pt idx="8723">
                  <c:v>8723</c:v>
                </c:pt>
                <c:pt idx="8724">
                  <c:v>8724</c:v>
                </c:pt>
                <c:pt idx="8725">
                  <c:v>8725</c:v>
                </c:pt>
                <c:pt idx="8726">
                  <c:v>8726</c:v>
                </c:pt>
                <c:pt idx="8727">
                  <c:v>8727</c:v>
                </c:pt>
                <c:pt idx="8728">
                  <c:v>8728</c:v>
                </c:pt>
                <c:pt idx="8729">
                  <c:v>8729</c:v>
                </c:pt>
                <c:pt idx="8730">
                  <c:v>8730</c:v>
                </c:pt>
                <c:pt idx="8731">
                  <c:v>8731</c:v>
                </c:pt>
                <c:pt idx="8732">
                  <c:v>8732</c:v>
                </c:pt>
                <c:pt idx="8733">
                  <c:v>8733</c:v>
                </c:pt>
                <c:pt idx="8734">
                  <c:v>8734</c:v>
                </c:pt>
                <c:pt idx="8735">
                  <c:v>8735</c:v>
                </c:pt>
                <c:pt idx="8736">
                  <c:v>8736</c:v>
                </c:pt>
                <c:pt idx="8737">
                  <c:v>8737</c:v>
                </c:pt>
                <c:pt idx="8738">
                  <c:v>8738</c:v>
                </c:pt>
                <c:pt idx="8739">
                  <c:v>8739</c:v>
                </c:pt>
                <c:pt idx="8740">
                  <c:v>8740</c:v>
                </c:pt>
                <c:pt idx="8741">
                  <c:v>8741</c:v>
                </c:pt>
                <c:pt idx="8742">
                  <c:v>8742</c:v>
                </c:pt>
                <c:pt idx="8743">
                  <c:v>8743</c:v>
                </c:pt>
                <c:pt idx="8744">
                  <c:v>8744</c:v>
                </c:pt>
                <c:pt idx="8745">
                  <c:v>8745</c:v>
                </c:pt>
                <c:pt idx="8746">
                  <c:v>8746</c:v>
                </c:pt>
                <c:pt idx="8747">
                  <c:v>8747</c:v>
                </c:pt>
                <c:pt idx="8748">
                  <c:v>8748</c:v>
                </c:pt>
                <c:pt idx="8749">
                  <c:v>8749</c:v>
                </c:pt>
                <c:pt idx="8750">
                  <c:v>8750</c:v>
                </c:pt>
                <c:pt idx="8751">
                  <c:v>8751</c:v>
                </c:pt>
                <c:pt idx="8752">
                  <c:v>8752</c:v>
                </c:pt>
                <c:pt idx="8753">
                  <c:v>8753</c:v>
                </c:pt>
                <c:pt idx="8754">
                  <c:v>8754</c:v>
                </c:pt>
                <c:pt idx="8755">
                  <c:v>8755</c:v>
                </c:pt>
                <c:pt idx="8756">
                  <c:v>8756</c:v>
                </c:pt>
                <c:pt idx="8757">
                  <c:v>8757</c:v>
                </c:pt>
                <c:pt idx="8758">
                  <c:v>8758</c:v>
                </c:pt>
                <c:pt idx="8759">
                  <c:v>8759</c:v>
                </c:pt>
                <c:pt idx="8760">
                  <c:v>8760</c:v>
                </c:pt>
                <c:pt idx="8761">
                  <c:v>8761</c:v>
                </c:pt>
                <c:pt idx="8762">
                  <c:v>8762</c:v>
                </c:pt>
                <c:pt idx="8763">
                  <c:v>8763</c:v>
                </c:pt>
                <c:pt idx="8764">
                  <c:v>8764</c:v>
                </c:pt>
                <c:pt idx="8765">
                  <c:v>8765</c:v>
                </c:pt>
                <c:pt idx="8766">
                  <c:v>8766</c:v>
                </c:pt>
                <c:pt idx="8767">
                  <c:v>8767</c:v>
                </c:pt>
                <c:pt idx="8768">
                  <c:v>8768</c:v>
                </c:pt>
                <c:pt idx="8769">
                  <c:v>8769</c:v>
                </c:pt>
                <c:pt idx="8770">
                  <c:v>8770</c:v>
                </c:pt>
                <c:pt idx="8771">
                  <c:v>8771</c:v>
                </c:pt>
                <c:pt idx="8772">
                  <c:v>8772</c:v>
                </c:pt>
                <c:pt idx="8773">
                  <c:v>8773</c:v>
                </c:pt>
                <c:pt idx="8774">
                  <c:v>8774</c:v>
                </c:pt>
                <c:pt idx="8775">
                  <c:v>8775</c:v>
                </c:pt>
                <c:pt idx="8776">
                  <c:v>8776</c:v>
                </c:pt>
                <c:pt idx="8777">
                  <c:v>8777</c:v>
                </c:pt>
                <c:pt idx="8778">
                  <c:v>8778</c:v>
                </c:pt>
                <c:pt idx="8779">
                  <c:v>8779</c:v>
                </c:pt>
                <c:pt idx="8780">
                  <c:v>8780</c:v>
                </c:pt>
                <c:pt idx="8781">
                  <c:v>8781</c:v>
                </c:pt>
                <c:pt idx="8782">
                  <c:v>8782</c:v>
                </c:pt>
                <c:pt idx="8783">
                  <c:v>8783</c:v>
                </c:pt>
                <c:pt idx="8784">
                  <c:v>8784</c:v>
                </c:pt>
                <c:pt idx="8785">
                  <c:v>8785</c:v>
                </c:pt>
                <c:pt idx="8786">
                  <c:v>8786</c:v>
                </c:pt>
                <c:pt idx="8787">
                  <c:v>8787</c:v>
                </c:pt>
                <c:pt idx="8788">
                  <c:v>8788</c:v>
                </c:pt>
                <c:pt idx="8789">
                  <c:v>8789</c:v>
                </c:pt>
                <c:pt idx="8790">
                  <c:v>8790</c:v>
                </c:pt>
                <c:pt idx="8791">
                  <c:v>8791</c:v>
                </c:pt>
                <c:pt idx="8792">
                  <c:v>8792</c:v>
                </c:pt>
                <c:pt idx="8793">
                  <c:v>8793</c:v>
                </c:pt>
                <c:pt idx="8794">
                  <c:v>8794</c:v>
                </c:pt>
                <c:pt idx="8795">
                  <c:v>8795</c:v>
                </c:pt>
                <c:pt idx="8796">
                  <c:v>8796</c:v>
                </c:pt>
                <c:pt idx="8797">
                  <c:v>8797</c:v>
                </c:pt>
                <c:pt idx="8798">
                  <c:v>8798</c:v>
                </c:pt>
                <c:pt idx="8799">
                  <c:v>8799</c:v>
                </c:pt>
                <c:pt idx="8800">
                  <c:v>8800</c:v>
                </c:pt>
                <c:pt idx="8801">
                  <c:v>8801</c:v>
                </c:pt>
                <c:pt idx="8802">
                  <c:v>8802</c:v>
                </c:pt>
                <c:pt idx="8803">
                  <c:v>8803</c:v>
                </c:pt>
                <c:pt idx="8804">
                  <c:v>8804</c:v>
                </c:pt>
                <c:pt idx="8805">
                  <c:v>8805</c:v>
                </c:pt>
                <c:pt idx="8806">
                  <c:v>8806</c:v>
                </c:pt>
                <c:pt idx="8807">
                  <c:v>8807</c:v>
                </c:pt>
                <c:pt idx="8808">
                  <c:v>8808</c:v>
                </c:pt>
                <c:pt idx="8809">
                  <c:v>8809</c:v>
                </c:pt>
                <c:pt idx="8810">
                  <c:v>8810</c:v>
                </c:pt>
                <c:pt idx="8811">
                  <c:v>8811</c:v>
                </c:pt>
                <c:pt idx="8812">
                  <c:v>8812</c:v>
                </c:pt>
                <c:pt idx="8813">
                  <c:v>8813</c:v>
                </c:pt>
                <c:pt idx="8814">
                  <c:v>8814</c:v>
                </c:pt>
                <c:pt idx="8815">
                  <c:v>8815</c:v>
                </c:pt>
                <c:pt idx="8816">
                  <c:v>8816</c:v>
                </c:pt>
                <c:pt idx="8817">
                  <c:v>8817</c:v>
                </c:pt>
                <c:pt idx="8818">
                  <c:v>8818</c:v>
                </c:pt>
                <c:pt idx="8819">
                  <c:v>8819</c:v>
                </c:pt>
                <c:pt idx="8820">
                  <c:v>8820</c:v>
                </c:pt>
                <c:pt idx="8821">
                  <c:v>8821</c:v>
                </c:pt>
                <c:pt idx="8822">
                  <c:v>8822</c:v>
                </c:pt>
                <c:pt idx="8823">
                  <c:v>8823</c:v>
                </c:pt>
                <c:pt idx="8824">
                  <c:v>8824</c:v>
                </c:pt>
                <c:pt idx="8825">
                  <c:v>8825</c:v>
                </c:pt>
                <c:pt idx="8826">
                  <c:v>8826</c:v>
                </c:pt>
                <c:pt idx="8827">
                  <c:v>8827</c:v>
                </c:pt>
                <c:pt idx="8828">
                  <c:v>8828</c:v>
                </c:pt>
                <c:pt idx="8829">
                  <c:v>8829</c:v>
                </c:pt>
                <c:pt idx="8830">
                  <c:v>8830</c:v>
                </c:pt>
                <c:pt idx="8831">
                  <c:v>8831</c:v>
                </c:pt>
                <c:pt idx="8832">
                  <c:v>8832</c:v>
                </c:pt>
                <c:pt idx="8833">
                  <c:v>8833</c:v>
                </c:pt>
                <c:pt idx="8834">
                  <c:v>8834</c:v>
                </c:pt>
                <c:pt idx="8835">
                  <c:v>8835</c:v>
                </c:pt>
                <c:pt idx="8836">
                  <c:v>8836</c:v>
                </c:pt>
                <c:pt idx="8837">
                  <c:v>8837</c:v>
                </c:pt>
                <c:pt idx="8838">
                  <c:v>8838</c:v>
                </c:pt>
                <c:pt idx="8839">
                  <c:v>8839</c:v>
                </c:pt>
                <c:pt idx="8840">
                  <c:v>8840</c:v>
                </c:pt>
                <c:pt idx="8841">
                  <c:v>8841</c:v>
                </c:pt>
                <c:pt idx="8842">
                  <c:v>8842</c:v>
                </c:pt>
                <c:pt idx="8843">
                  <c:v>8843</c:v>
                </c:pt>
                <c:pt idx="8844">
                  <c:v>8844</c:v>
                </c:pt>
                <c:pt idx="8845">
                  <c:v>8845</c:v>
                </c:pt>
                <c:pt idx="8846">
                  <c:v>8846</c:v>
                </c:pt>
                <c:pt idx="8847">
                  <c:v>8847</c:v>
                </c:pt>
                <c:pt idx="8848">
                  <c:v>8848</c:v>
                </c:pt>
                <c:pt idx="8849">
                  <c:v>8849</c:v>
                </c:pt>
                <c:pt idx="8850">
                  <c:v>8850</c:v>
                </c:pt>
                <c:pt idx="8851">
                  <c:v>8851</c:v>
                </c:pt>
                <c:pt idx="8852">
                  <c:v>8852</c:v>
                </c:pt>
                <c:pt idx="8853">
                  <c:v>8853</c:v>
                </c:pt>
                <c:pt idx="8854">
                  <c:v>8854</c:v>
                </c:pt>
                <c:pt idx="8855">
                  <c:v>8855</c:v>
                </c:pt>
                <c:pt idx="8856">
                  <c:v>8856</c:v>
                </c:pt>
                <c:pt idx="8857">
                  <c:v>8857</c:v>
                </c:pt>
                <c:pt idx="8858">
                  <c:v>8858</c:v>
                </c:pt>
                <c:pt idx="8859">
                  <c:v>8859</c:v>
                </c:pt>
                <c:pt idx="8860">
                  <c:v>8860</c:v>
                </c:pt>
                <c:pt idx="8861">
                  <c:v>8861</c:v>
                </c:pt>
                <c:pt idx="8862">
                  <c:v>8862</c:v>
                </c:pt>
                <c:pt idx="8863">
                  <c:v>8863</c:v>
                </c:pt>
                <c:pt idx="8864">
                  <c:v>8864</c:v>
                </c:pt>
                <c:pt idx="8865">
                  <c:v>8865</c:v>
                </c:pt>
                <c:pt idx="8866">
                  <c:v>8866</c:v>
                </c:pt>
                <c:pt idx="8867">
                  <c:v>8867</c:v>
                </c:pt>
                <c:pt idx="8868">
                  <c:v>8868</c:v>
                </c:pt>
                <c:pt idx="8869">
                  <c:v>8869</c:v>
                </c:pt>
                <c:pt idx="8870">
                  <c:v>8870</c:v>
                </c:pt>
                <c:pt idx="8871">
                  <c:v>8871</c:v>
                </c:pt>
                <c:pt idx="8872">
                  <c:v>8872</c:v>
                </c:pt>
                <c:pt idx="8873">
                  <c:v>8873</c:v>
                </c:pt>
                <c:pt idx="8874">
                  <c:v>8874</c:v>
                </c:pt>
                <c:pt idx="8875">
                  <c:v>8875</c:v>
                </c:pt>
                <c:pt idx="8876">
                  <c:v>8876</c:v>
                </c:pt>
                <c:pt idx="8877">
                  <c:v>8877</c:v>
                </c:pt>
                <c:pt idx="8878">
                  <c:v>8878</c:v>
                </c:pt>
                <c:pt idx="8879">
                  <c:v>8879</c:v>
                </c:pt>
                <c:pt idx="8880">
                  <c:v>8880</c:v>
                </c:pt>
                <c:pt idx="8881">
                  <c:v>8881</c:v>
                </c:pt>
                <c:pt idx="8882">
                  <c:v>8882</c:v>
                </c:pt>
                <c:pt idx="8883">
                  <c:v>8883</c:v>
                </c:pt>
                <c:pt idx="8884">
                  <c:v>8884</c:v>
                </c:pt>
                <c:pt idx="8885">
                  <c:v>8885</c:v>
                </c:pt>
                <c:pt idx="8886">
                  <c:v>8886</c:v>
                </c:pt>
                <c:pt idx="8887">
                  <c:v>8887</c:v>
                </c:pt>
                <c:pt idx="8888">
                  <c:v>8888</c:v>
                </c:pt>
                <c:pt idx="8889">
                  <c:v>8889</c:v>
                </c:pt>
                <c:pt idx="8890">
                  <c:v>8890</c:v>
                </c:pt>
                <c:pt idx="8891">
                  <c:v>8891</c:v>
                </c:pt>
                <c:pt idx="8892">
                  <c:v>8892</c:v>
                </c:pt>
                <c:pt idx="8893">
                  <c:v>8893</c:v>
                </c:pt>
                <c:pt idx="8894">
                  <c:v>8894</c:v>
                </c:pt>
                <c:pt idx="8895">
                  <c:v>8895</c:v>
                </c:pt>
                <c:pt idx="8896">
                  <c:v>8896</c:v>
                </c:pt>
                <c:pt idx="8897">
                  <c:v>8897</c:v>
                </c:pt>
                <c:pt idx="8898">
                  <c:v>8898</c:v>
                </c:pt>
                <c:pt idx="8899">
                  <c:v>8899</c:v>
                </c:pt>
                <c:pt idx="8900">
                  <c:v>8900</c:v>
                </c:pt>
                <c:pt idx="8901">
                  <c:v>8901</c:v>
                </c:pt>
                <c:pt idx="8902">
                  <c:v>8902</c:v>
                </c:pt>
                <c:pt idx="8903">
                  <c:v>8903</c:v>
                </c:pt>
                <c:pt idx="8904">
                  <c:v>8904</c:v>
                </c:pt>
                <c:pt idx="8905">
                  <c:v>8905</c:v>
                </c:pt>
                <c:pt idx="8906">
                  <c:v>8906</c:v>
                </c:pt>
                <c:pt idx="8907">
                  <c:v>8907</c:v>
                </c:pt>
                <c:pt idx="8908">
                  <c:v>8908</c:v>
                </c:pt>
                <c:pt idx="8909">
                  <c:v>8909</c:v>
                </c:pt>
                <c:pt idx="8910">
                  <c:v>8910</c:v>
                </c:pt>
                <c:pt idx="8911">
                  <c:v>8911</c:v>
                </c:pt>
                <c:pt idx="8912">
                  <c:v>8912</c:v>
                </c:pt>
                <c:pt idx="8913">
                  <c:v>8913</c:v>
                </c:pt>
                <c:pt idx="8914">
                  <c:v>8914</c:v>
                </c:pt>
                <c:pt idx="8915">
                  <c:v>8915</c:v>
                </c:pt>
                <c:pt idx="8916">
                  <c:v>8916</c:v>
                </c:pt>
                <c:pt idx="8917">
                  <c:v>8917</c:v>
                </c:pt>
                <c:pt idx="8918">
                  <c:v>8918</c:v>
                </c:pt>
                <c:pt idx="8919">
                  <c:v>8919</c:v>
                </c:pt>
                <c:pt idx="8920">
                  <c:v>8920</c:v>
                </c:pt>
                <c:pt idx="8921">
                  <c:v>8921</c:v>
                </c:pt>
                <c:pt idx="8922">
                  <c:v>8922</c:v>
                </c:pt>
                <c:pt idx="8923">
                  <c:v>8923</c:v>
                </c:pt>
                <c:pt idx="8924">
                  <c:v>8924</c:v>
                </c:pt>
                <c:pt idx="8925">
                  <c:v>8925</c:v>
                </c:pt>
                <c:pt idx="8926">
                  <c:v>8926</c:v>
                </c:pt>
                <c:pt idx="8927">
                  <c:v>8927</c:v>
                </c:pt>
                <c:pt idx="8928">
                  <c:v>8928</c:v>
                </c:pt>
                <c:pt idx="8929">
                  <c:v>8929</c:v>
                </c:pt>
                <c:pt idx="8930">
                  <c:v>8930</c:v>
                </c:pt>
                <c:pt idx="8931">
                  <c:v>8931</c:v>
                </c:pt>
                <c:pt idx="8932">
                  <c:v>8932</c:v>
                </c:pt>
                <c:pt idx="8933">
                  <c:v>8933</c:v>
                </c:pt>
                <c:pt idx="8934">
                  <c:v>8934</c:v>
                </c:pt>
                <c:pt idx="8935">
                  <c:v>8935</c:v>
                </c:pt>
                <c:pt idx="8936">
                  <c:v>8936</c:v>
                </c:pt>
                <c:pt idx="8937">
                  <c:v>8937</c:v>
                </c:pt>
                <c:pt idx="8938">
                  <c:v>8938</c:v>
                </c:pt>
                <c:pt idx="8939">
                  <c:v>8939</c:v>
                </c:pt>
                <c:pt idx="8940">
                  <c:v>8940</c:v>
                </c:pt>
                <c:pt idx="8941">
                  <c:v>8941</c:v>
                </c:pt>
                <c:pt idx="8942">
                  <c:v>8942</c:v>
                </c:pt>
                <c:pt idx="8943">
                  <c:v>8943</c:v>
                </c:pt>
                <c:pt idx="8944">
                  <c:v>8944</c:v>
                </c:pt>
                <c:pt idx="8945">
                  <c:v>8945</c:v>
                </c:pt>
                <c:pt idx="8946">
                  <c:v>8946</c:v>
                </c:pt>
                <c:pt idx="8947">
                  <c:v>8947</c:v>
                </c:pt>
                <c:pt idx="8948">
                  <c:v>8948</c:v>
                </c:pt>
                <c:pt idx="8949">
                  <c:v>8949</c:v>
                </c:pt>
                <c:pt idx="8950">
                  <c:v>8950</c:v>
                </c:pt>
                <c:pt idx="8951">
                  <c:v>8951</c:v>
                </c:pt>
                <c:pt idx="8952">
                  <c:v>8952</c:v>
                </c:pt>
                <c:pt idx="8953">
                  <c:v>8953</c:v>
                </c:pt>
                <c:pt idx="8954">
                  <c:v>8954</c:v>
                </c:pt>
                <c:pt idx="8955">
                  <c:v>8955</c:v>
                </c:pt>
                <c:pt idx="8956">
                  <c:v>8956</c:v>
                </c:pt>
                <c:pt idx="8957">
                  <c:v>8957</c:v>
                </c:pt>
                <c:pt idx="8958">
                  <c:v>8958</c:v>
                </c:pt>
                <c:pt idx="8959">
                  <c:v>8959</c:v>
                </c:pt>
                <c:pt idx="8960">
                  <c:v>8960</c:v>
                </c:pt>
                <c:pt idx="8961">
                  <c:v>8961</c:v>
                </c:pt>
                <c:pt idx="8962">
                  <c:v>8962</c:v>
                </c:pt>
                <c:pt idx="8963">
                  <c:v>8963</c:v>
                </c:pt>
                <c:pt idx="8964">
                  <c:v>8964</c:v>
                </c:pt>
                <c:pt idx="8965">
                  <c:v>8965</c:v>
                </c:pt>
                <c:pt idx="8966">
                  <c:v>8966</c:v>
                </c:pt>
                <c:pt idx="8967">
                  <c:v>8967</c:v>
                </c:pt>
                <c:pt idx="8968">
                  <c:v>8968</c:v>
                </c:pt>
                <c:pt idx="8969">
                  <c:v>8969</c:v>
                </c:pt>
                <c:pt idx="8970">
                  <c:v>8970</c:v>
                </c:pt>
                <c:pt idx="8971">
                  <c:v>8971</c:v>
                </c:pt>
                <c:pt idx="8972">
                  <c:v>8972</c:v>
                </c:pt>
                <c:pt idx="8973">
                  <c:v>8973</c:v>
                </c:pt>
                <c:pt idx="8974">
                  <c:v>8974</c:v>
                </c:pt>
                <c:pt idx="8975">
                  <c:v>8975</c:v>
                </c:pt>
                <c:pt idx="8976">
                  <c:v>8976</c:v>
                </c:pt>
                <c:pt idx="8977">
                  <c:v>8977</c:v>
                </c:pt>
                <c:pt idx="8978">
                  <c:v>8978</c:v>
                </c:pt>
                <c:pt idx="8979">
                  <c:v>8979</c:v>
                </c:pt>
                <c:pt idx="8980">
                  <c:v>8980</c:v>
                </c:pt>
                <c:pt idx="8981">
                  <c:v>8981</c:v>
                </c:pt>
                <c:pt idx="8982">
                  <c:v>8982</c:v>
                </c:pt>
                <c:pt idx="8983">
                  <c:v>8983</c:v>
                </c:pt>
                <c:pt idx="8984">
                  <c:v>8984</c:v>
                </c:pt>
                <c:pt idx="8985">
                  <c:v>8985</c:v>
                </c:pt>
                <c:pt idx="8986">
                  <c:v>8986</c:v>
                </c:pt>
                <c:pt idx="8987">
                  <c:v>8987</c:v>
                </c:pt>
                <c:pt idx="8988">
                  <c:v>8988</c:v>
                </c:pt>
                <c:pt idx="8989">
                  <c:v>8989</c:v>
                </c:pt>
                <c:pt idx="8990">
                  <c:v>8990</c:v>
                </c:pt>
                <c:pt idx="8991">
                  <c:v>8991</c:v>
                </c:pt>
                <c:pt idx="8992">
                  <c:v>8992</c:v>
                </c:pt>
                <c:pt idx="8993">
                  <c:v>8993</c:v>
                </c:pt>
                <c:pt idx="8994">
                  <c:v>8994</c:v>
                </c:pt>
                <c:pt idx="8995">
                  <c:v>8995</c:v>
                </c:pt>
                <c:pt idx="8996">
                  <c:v>8996</c:v>
                </c:pt>
                <c:pt idx="8997">
                  <c:v>8997</c:v>
                </c:pt>
                <c:pt idx="8998">
                  <c:v>8998</c:v>
                </c:pt>
                <c:pt idx="8999">
                  <c:v>8999</c:v>
                </c:pt>
                <c:pt idx="9000">
                  <c:v>9000</c:v>
                </c:pt>
                <c:pt idx="9001">
                  <c:v>9001</c:v>
                </c:pt>
                <c:pt idx="9002">
                  <c:v>9002</c:v>
                </c:pt>
                <c:pt idx="9003">
                  <c:v>9003</c:v>
                </c:pt>
                <c:pt idx="9004">
                  <c:v>9004</c:v>
                </c:pt>
                <c:pt idx="9005">
                  <c:v>9005</c:v>
                </c:pt>
                <c:pt idx="9006">
                  <c:v>9006</c:v>
                </c:pt>
                <c:pt idx="9007">
                  <c:v>9007</c:v>
                </c:pt>
                <c:pt idx="9008">
                  <c:v>9008</c:v>
                </c:pt>
                <c:pt idx="9009">
                  <c:v>9009</c:v>
                </c:pt>
                <c:pt idx="9010">
                  <c:v>9010</c:v>
                </c:pt>
                <c:pt idx="9011">
                  <c:v>9011</c:v>
                </c:pt>
                <c:pt idx="9012">
                  <c:v>9012</c:v>
                </c:pt>
                <c:pt idx="9013">
                  <c:v>9013</c:v>
                </c:pt>
                <c:pt idx="9014">
                  <c:v>9014</c:v>
                </c:pt>
                <c:pt idx="9015">
                  <c:v>9015</c:v>
                </c:pt>
                <c:pt idx="9016">
                  <c:v>9016</c:v>
                </c:pt>
                <c:pt idx="9017">
                  <c:v>9017</c:v>
                </c:pt>
                <c:pt idx="9018">
                  <c:v>9018</c:v>
                </c:pt>
                <c:pt idx="9019">
                  <c:v>9019</c:v>
                </c:pt>
                <c:pt idx="9020">
                  <c:v>9020</c:v>
                </c:pt>
                <c:pt idx="9021">
                  <c:v>9021</c:v>
                </c:pt>
                <c:pt idx="9022">
                  <c:v>9022</c:v>
                </c:pt>
                <c:pt idx="9023">
                  <c:v>9023</c:v>
                </c:pt>
                <c:pt idx="9024">
                  <c:v>9024</c:v>
                </c:pt>
                <c:pt idx="9025">
                  <c:v>9025</c:v>
                </c:pt>
                <c:pt idx="9026">
                  <c:v>9026</c:v>
                </c:pt>
                <c:pt idx="9027">
                  <c:v>9027</c:v>
                </c:pt>
                <c:pt idx="9028">
                  <c:v>9028</c:v>
                </c:pt>
                <c:pt idx="9029">
                  <c:v>9029</c:v>
                </c:pt>
                <c:pt idx="9030">
                  <c:v>9030</c:v>
                </c:pt>
                <c:pt idx="9031">
                  <c:v>9031</c:v>
                </c:pt>
                <c:pt idx="9032">
                  <c:v>9032</c:v>
                </c:pt>
                <c:pt idx="9033">
                  <c:v>9033</c:v>
                </c:pt>
                <c:pt idx="9034">
                  <c:v>9034</c:v>
                </c:pt>
                <c:pt idx="9035">
                  <c:v>9035</c:v>
                </c:pt>
                <c:pt idx="9036">
                  <c:v>9036</c:v>
                </c:pt>
                <c:pt idx="9037">
                  <c:v>9037</c:v>
                </c:pt>
                <c:pt idx="9038">
                  <c:v>9038</c:v>
                </c:pt>
                <c:pt idx="9039">
                  <c:v>9039</c:v>
                </c:pt>
                <c:pt idx="9040">
                  <c:v>9040</c:v>
                </c:pt>
                <c:pt idx="9041">
                  <c:v>9041</c:v>
                </c:pt>
                <c:pt idx="9042">
                  <c:v>9042</c:v>
                </c:pt>
                <c:pt idx="9043">
                  <c:v>9043</c:v>
                </c:pt>
                <c:pt idx="9044">
                  <c:v>9044</c:v>
                </c:pt>
                <c:pt idx="9045">
                  <c:v>9045</c:v>
                </c:pt>
                <c:pt idx="9046">
                  <c:v>9046</c:v>
                </c:pt>
                <c:pt idx="9047">
                  <c:v>9047</c:v>
                </c:pt>
                <c:pt idx="9048">
                  <c:v>9048</c:v>
                </c:pt>
                <c:pt idx="9049">
                  <c:v>9049</c:v>
                </c:pt>
                <c:pt idx="9050">
                  <c:v>9050</c:v>
                </c:pt>
                <c:pt idx="9051">
                  <c:v>9051</c:v>
                </c:pt>
                <c:pt idx="9052">
                  <c:v>9052</c:v>
                </c:pt>
                <c:pt idx="9053">
                  <c:v>9053</c:v>
                </c:pt>
                <c:pt idx="9054">
                  <c:v>9054</c:v>
                </c:pt>
                <c:pt idx="9055">
                  <c:v>9055</c:v>
                </c:pt>
                <c:pt idx="9056">
                  <c:v>9056</c:v>
                </c:pt>
                <c:pt idx="9057">
                  <c:v>9057</c:v>
                </c:pt>
                <c:pt idx="9058">
                  <c:v>9058</c:v>
                </c:pt>
                <c:pt idx="9059">
                  <c:v>9059</c:v>
                </c:pt>
                <c:pt idx="9060">
                  <c:v>9060</c:v>
                </c:pt>
                <c:pt idx="9061">
                  <c:v>9061</c:v>
                </c:pt>
                <c:pt idx="9062">
                  <c:v>9062</c:v>
                </c:pt>
                <c:pt idx="9063">
                  <c:v>9063</c:v>
                </c:pt>
                <c:pt idx="9064">
                  <c:v>9064</c:v>
                </c:pt>
                <c:pt idx="9065">
                  <c:v>9065</c:v>
                </c:pt>
                <c:pt idx="9066">
                  <c:v>9066</c:v>
                </c:pt>
                <c:pt idx="9067">
                  <c:v>9067</c:v>
                </c:pt>
                <c:pt idx="9068">
                  <c:v>9068</c:v>
                </c:pt>
                <c:pt idx="9069">
                  <c:v>9069</c:v>
                </c:pt>
                <c:pt idx="9070">
                  <c:v>9070</c:v>
                </c:pt>
                <c:pt idx="9071">
                  <c:v>9071</c:v>
                </c:pt>
                <c:pt idx="9072">
                  <c:v>9072</c:v>
                </c:pt>
                <c:pt idx="9073">
                  <c:v>9073</c:v>
                </c:pt>
                <c:pt idx="9074">
                  <c:v>9074</c:v>
                </c:pt>
                <c:pt idx="9075">
                  <c:v>9075</c:v>
                </c:pt>
                <c:pt idx="9076">
                  <c:v>9076</c:v>
                </c:pt>
                <c:pt idx="9077">
                  <c:v>9077</c:v>
                </c:pt>
                <c:pt idx="9078">
                  <c:v>9078</c:v>
                </c:pt>
                <c:pt idx="9079">
                  <c:v>9079</c:v>
                </c:pt>
                <c:pt idx="9080">
                  <c:v>9080</c:v>
                </c:pt>
                <c:pt idx="9081">
                  <c:v>9081</c:v>
                </c:pt>
                <c:pt idx="9082">
                  <c:v>9082</c:v>
                </c:pt>
                <c:pt idx="9083">
                  <c:v>9083</c:v>
                </c:pt>
                <c:pt idx="9084">
                  <c:v>9084</c:v>
                </c:pt>
                <c:pt idx="9085">
                  <c:v>9085</c:v>
                </c:pt>
                <c:pt idx="9086">
                  <c:v>9086</c:v>
                </c:pt>
                <c:pt idx="9087">
                  <c:v>9087</c:v>
                </c:pt>
                <c:pt idx="9088">
                  <c:v>9088</c:v>
                </c:pt>
                <c:pt idx="9089">
                  <c:v>9089</c:v>
                </c:pt>
                <c:pt idx="9090">
                  <c:v>9090</c:v>
                </c:pt>
                <c:pt idx="9091">
                  <c:v>9091</c:v>
                </c:pt>
                <c:pt idx="9092">
                  <c:v>9092</c:v>
                </c:pt>
                <c:pt idx="9093">
                  <c:v>9093</c:v>
                </c:pt>
                <c:pt idx="9094">
                  <c:v>9094</c:v>
                </c:pt>
                <c:pt idx="9095">
                  <c:v>9095</c:v>
                </c:pt>
                <c:pt idx="9096">
                  <c:v>9096</c:v>
                </c:pt>
                <c:pt idx="9097">
                  <c:v>9097</c:v>
                </c:pt>
                <c:pt idx="9098">
                  <c:v>9098</c:v>
                </c:pt>
                <c:pt idx="9099">
                  <c:v>9099</c:v>
                </c:pt>
                <c:pt idx="9100">
                  <c:v>9100</c:v>
                </c:pt>
                <c:pt idx="9101">
                  <c:v>9101</c:v>
                </c:pt>
                <c:pt idx="9102">
                  <c:v>9102</c:v>
                </c:pt>
                <c:pt idx="9103">
                  <c:v>9103</c:v>
                </c:pt>
                <c:pt idx="9104">
                  <c:v>9104</c:v>
                </c:pt>
                <c:pt idx="9105">
                  <c:v>9105</c:v>
                </c:pt>
                <c:pt idx="9106">
                  <c:v>9106</c:v>
                </c:pt>
                <c:pt idx="9107">
                  <c:v>9107</c:v>
                </c:pt>
                <c:pt idx="9108">
                  <c:v>9108</c:v>
                </c:pt>
                <c:pt idx="9109">
                  <c:v>9109</c:v>
                </c:pt>
                <c:pt idx="9110">
                  <c:v>9110</c:v>
                </c:pt>
                <c:pt idx="9111">
                  <c:v>9111</c:v>
                </c:pt>
                <c:pt idx="9112">
                  <c:v>9112</c:v>
                </c:pt>
                <c:pt idx="9113">
                  <c:v>9113</c:v>
                </c:pt>
                <c:pt idx="9114">
                  <c:v>9114</c:v>
                </c:pt>
                <c:pt idx="9115">
                  <c:v>9115</c:v>
                </c:pt>
                <c:pt idx="9116">
                  <c:v>9116</c:v>
                </c:pt>
                <c:pt idx="9117">
                  <c:v>9117</c:v>
                </c:pt>
                <c:pt idx="9118">
                  <c:v>9118</c:v>
                </c:pt>
                <c:pt idx="9119">
                  <c:v>9119</c:v>
                </c:pt>
                <c:pt idx="9120">
                  <c:v>9120</c:v>
                </c:pt>
                <c:pt idx="9121">
                  <c:v>9121</c:v>
                </c:pt>
                <c:pt idx="9122">
                  <c:v>9122</c:v>
                </c:pt>
                <c:pt idx="9123">
                  <c:v>9123</c:v>
                </c:pt>
                <c:pt idx="9124">
                  <c:v>9124</c:v>
                </c:pt>
                <c:pt idx="9125">
                  <c:v>9125</c:v>
                </c:pt>
                <c:pt idx="9126">
                  <c:v>9126</c:v>
                </c:pt>
                <c:pt idx="9127">
                  <c:v>9127</c:v>
                </c:pt>
                <c:pt idx="9128">
                  <c:v>9128</c:v>
                </c:pt>
                <c:pt idx="9129">
                  <c:v>9129</c:v>
                </c:pt>
                <c:pt idx="9130">
                  <c:v>9130</c:v>
                </c:pt>
                <c:pt idx="9131">
                  <c:v>9131</c:v>
                </c:pt>
                <c:pt idx="9132">
                  <c:v>9132</c:v>
                </c:pt>
                <c:pt idx="9133">
                  <c:v>9133</c:v>
                </c:pt>
                <c:pt idx="9134">
                  <c:v>9134</c:v>
                </c:pt>
                <c:pt idx="9135">
                  <c:v>9135</c:v>
                </c:pt>
                <c:pt idx="9136">
                  <c:v>9136</c:v>
                </c:pt>
                <c:pt idx="9137">
                  <c:v>9137</c:v>
                </c:pt>
                <c:pt idx="9138">
                  <c:v>9138</c:v>
                </c:pt>
                <c:pt idx="9139">
                  <c:v>9139</c:v>
                </c:pt>
                <c:pt idx="9140">
                  <c:v>9140</c:v>
                </c:pt>
                <c:pt idx="9141">
                  <c:v>9141</c:v>
                </c:pt>
                <c:pt idx="9142">
                  <c:v>9142</c:v>
                </c:pt>
                <c:pt idx="9143">
                  <c:v>9143</c:v>
                </c:pt>
                <c:pt idx="9144">
                  <c:v>9144</c:v>
                </c:pt>
                <c:pt idx="9145">
                  <c:v>9145</c:v>
                </c:pt>
                <c:pt idx="9146">
                  <c:v>9146</c:v>
                </c:pt>
                <c:pt idx="9147">
                  <c:v>9147</c:v>
                </c:pt>
                <c:pt idx="9148">
                  <c:v>9148</c:v>
                </c:pt>
                <c:pt idx="9149">
                  <c:v>9149</c:v>
                </c:pt>
                <c:pt idx="9150">
                  <c:v>9150</c:v>
                </c:pt>
                <c:pt idx="9151">
                  <c:v>9151</c:v>
                </c:pt>
                <c:pt idx="9152">
                  <c:v>9152</c:v>
                </c:pt>
                <c:pt idx="9153">
                  <c:v>9153</c:v>
                </c:pt>
                <c:pt idx="9154">
                  <c:v>9154</c:v>
                </c:pt>
                <c:pt idx="9155">
                  <c:v>9155</c:v>
                </c:pt>
                <c:pt idx="9156">
                  <c:v>9156</c:v>
                </c:pt>
                <c:pt idx="9157">
                  <c:v>9157</c:v>
                </c:pt>
                <c:pt idx="9158">
                  <c:v>9158</c:v>
                </c:pt>
                <c:pt idx="9159">
                  <c:v>9159</c:v>
                </c:pt>
                <c:pt idx="9160">
                  <c:v>9160</c:v>
                </c:pt>
                <c:pt idx="9161">
                  <c:v>9161</c:v>
                </c:pt>
                <c:pt idx="9162">
                  <c:v>9162</c:v>
                </c:pt>
                <c:pt idx="9163">
                  <c:v>9163</c:v>
                </c:pt>
                <c:pt idx="9164">
                  <c:v>9164</c:v>
                </c:pt>
                <c:pt idx="9165">
                  <c:v>9165</c:v>
                </c:pt>
                <c:pt idx="9166">
                  <c:v>9166</c:v>
                </c:pt>
                <c:pt idx="9167">
                  <c:v>9167</c:v>
                </c:pt>
                <c:pt idx="9168">
                  <c:v>9168</c:v>
                </c:pt>
                <c:pt idx="9169">
                  <c:v>9169</c:v>
                </c:pt>
                <c:pt idx="9170">
                  <c:v>9170</c:v>
                </c:pt>
                <c:pt idx="9171">
                  <c:v>9171</c:v>
                </c:pt>
                <c:pt idx="9172">
                  <c:v>9172</c:v>
                </c:pt>
                <c:pt idx="9173">
                  <c:v>9173</c:v>
                </c:pt>
                <c:pt idx="9174">
                  <c:v>9174</c:v>
                </c:pt>
                <c:pt idx="9175">
                  <c:v>9175</c:v>
                </c:pt>
                <c:pt idx="9176">
                  <c:v>9176</c:v>
                </c:pt>
                <c:pt idx="9177">
                  <c:v>9177</c:v>
                </c:pt>
                <c:pt idx="9178">
                  <c:v>9178</c:v>
                </c:pt>
                <c:pt idx="9179">
                  <c:v>9179</c:v>
                </c:pt>
                <c:pt idx="9180">
                  <c:v>9180</c:v>
                </c:pt>
                <c:pt idx="9181">
                  <c:v>9181</c:v>
                </c:pt>
                <c:pt idx="9182">
                  <c:v>9182</c:v>
                </c:pt>
                <c:pt idx="9183">
                  <c:v>9183</c:v>
                </c:pt>
                <c:pt idx="9184">
                  <c:v>9184</c:v>
                </c:pt>
                <c:pt idx="9185">
                  <c:v>9185</c:v>
                </c:pt>
                <c:pt idx="9186">
                  <c:v>9186</c:v>
                </c:pt>
                <c:pt idx="9187">
                  <c:v>9187</c:v>
                </c:pt>
                <c:pt idx="9188">
                  <c:v>9188</c:v>
                </c:pt>
                <c:pt idx="9189">
                  <c:v>9189</c:v>
                </c:pt>
                <c:pt idx="9190">
                  <c:v>9190</c:v>
                </c:pt>
                <c:pt idx="9191">
                  <c:v>9191</c:v>
                </c:pt>
                <c:pt idx="9192">
                  <c:v>9192</c:v>
                </c:pt>
                <c:pt idx="9193">
                  <c:v>9193</c:v>
                </c:pt>
                <c:pt idx="9194">
                  <c:v>9194</c:v>
                </c:pt>
                <c:pt idx="9195">
                  <c:v>9195</c:v>
                </c:pt>
                <c:pt idx="9196">
                  <c:v>9196</c:v>
                </c:pt>
                <c:pt idx="9197">
                  <c:v>9197</c:v>
                </c:pt>
                <c:pt idx="9198">
                  <c:v>9198</c:v>
                </c:pt>
                <c:pt idx="9199">
                  <c:v>9199</c:v>
                </c:pt>
                <c:pt idx="9200">
                  <c:v>9200</c:v>
                </c:pt>
                <c:pt idx="9201">
                  <c:v>9201</c:v>
                </c:pt>
                <c:pt idx="9202">
                  <c:v>9202</c:v>
                </c:pt>
                <c:pt idx="9203">
                  <c:v>9203</c:v>
                </c:pt>
                <c:pt idx="9204">
                  <c:v>9204</c:v>
                </c:pt>
                <c:pt idx="9205">
                  <c:v>9205</c:v>
                </c:pt>
                <c:pt idx="9206">
                  <c:v>9206</c:v>
                </c:pt>
                <c:pt idx="9207">
                  <c:v>9207</c:v>
                </c:pt>
                <c:pt idx="9208">
                  <c:v>9208</c:v>
                </c:pt>
                <c:pt idx="9209">
                  <c:v>9209</c:v>
                </c:pt>
                <c:pt idx="9210">
                  <c:v>9210</c:v>
                </c:pt>
                <c:pt idx="9211">
                  <c:v>9211</c:v>
                </c:pt>
                <c:pt idx="9212">
                  <c:v>9212</c:v>
                </c:pt>
                <c:pt idx="9213">
                  <c:v>9213</c:v>
                </c:pt>
                <c:pt idx="9214">
                  <c:v>9214</c:v>
                </c:pt>
                <c:pt idx="9215">
                  <c:v>9215</c:v>
                </c:pt>
                <c:pt idx="9216">
                  <c:v>9216</c:v>
                </c:pt>
                <c:pt idx="9217">
                  <c:v>9217</c:v>
                </c:pt>
                <c:pt idx="9218">
                  <c:v>9218</c:v>
                </c:pt>
                <c:pt idx="9219">
                  <c:v>9219</c:v>
                </c:pt>
                <c:pt idx="9220">
                  <c:v>9220</c:v>
                </c:pt>
                <c:pt idx="9221">
                  <c:v>9221</c:v>
                </c:pt>
                <c:pt idx="9222">
                  <c:v>9222</c:v>
                </c:pt>
                <c:pt idx="9223">
                  <c:v>9223</c:v>
                </c:pt>
                <c:pt idx="9224">
                  <c:v>9224</c:v>
                </c:pt>
                <c:pt idx="9225">
                  <c:v>9225</c:v>
                </c:pt>
                <c:pt idx="9226">
                  <c:v>9226</c:v>
                </c:pt>
                <c:pt idx="9227">
                  <c:v>9227</c:v>
                </c:pt>
                <c:pt idx="9228">
                  <c:v>9228</c:v>
                </c:pt>
                <c:pt idx="9229">
                  <c:v>9229</c:v>
                </c:pt>
                <c:pt idx="9230">
                  <c:v>9230</c:v>
                </c:pt>
                <c:pt idx="9231">
                  <c:v>9231</c:v>
                </c:pt>
                <c:pt idx="9232">
                  <c:v>9232</c:v>
                </c:pt>
                <c:pt idx="9233">
                  <c:v>9233</c:v>
                </c:pt>
                <c:pt idx="9234">
                  <c:v>9234</c:v>
                </c:pt>
                <c:pt idx="9235">
                  <c:v>9235</c:v>
                </c:pt>
                <c:pt idx="9236">
                  <c:v>9236</c:v>
                </c:pt>
                <c:pt idx="9237">
                  <c:v>9237</c:v>
                </c:pt>
                <c:pt idx="9238">
                  <c:v>9238</c:v>
                </c:pt>
                <c:pt idx="9239">
                  <c:v>9239</c:v>
                </c:pt>
                <c:pt idx="9240">
                  <c:v>9240</c:v>
                </c:pt>
                <c:pt idx="9241">
                  <c:v>9241</c:v>
                </c:pt>
                <c:pt idx="9242">
                  <c:v>9242</c:v>
                </c:pt>
                <c:pt idx="9243">
                  <c:v>9243</c:v>
                </c:pt>
                <c:pt idx="9244">
                  <c:v>9244</c:v>
                </c:pt>
                <c:pt idx="9245">
                  <c:v>9245</c:v>
                </c:pt>
                <c:pt idx="9246">
                  <c:v>9246</c:v>
                </c:pt>
                <c:pt idx="9247">
                  <c:v>9247</c:v>
                </c:pt>
                <c:pt idx="9248">
                  <c:v>9248</c:v>
                </c:pt>
                <c:pt idx="9249">
                  <c:v>9249</c:v>
                </c:pt>
                <c:pt idx="9250">
                  <c:v>9250</c:v>
                </c:pt>
                <c:pt idx="9251">
                  <c:v>9251</c:v>
                </c:pt>
                <c:pt idx="9252">
                  <c:v>9252</c:v>
                </c:pt>
                <c:pt idx="9253">
                  <c:v>9253</c:v>
                </c:pt>
                <c:pt idx="9254">
                  <c:v>9254</c:v>
                </c:pt>
                <c:pt idx="9255">
                  <c:v>9255</c:v>
                </c:pt>
                <c:pt idx="9256">
                  <c:v>9256</c:v>
                </c:pt>
                <c:pt idx="9257">
                  <c:v>9257</c:v>
                </c:pt>
                <c:pt idx="9258">
                  <c:v>9258</c:v>
                </c:pt>
                <c:pt idx="9259">
                  <c:v>9259</c:v>
                </c:pt>
                <c:pt idx="9260">
                  <c:v>9260</c:v>
                </c:pt>
                <c:pt idx="9261">
                  <c:v>9261</c:v>
                </c:pt>
                <c:pt idx="9262">
                  <c:v>9262</c:v>
                </c:pt>
                <c:pt idx="9263">
                  <c:v>9263</c:v>
                </c:pt>
                <c:pt idx="9264">
                  <c:v>9264</c:v>
                </c:pt>
                <c:pt idx="9265">
                  <c:v>9265</c:v>
                </c:pt>
                <c:pt idx="9266">
                  <c:v>9266</c:v>
                </c:pt>
                <c:pt idx="9267">
                  <c:v>9267</c:v>
                </c:pt>
                <c:pt idx="9268">
                  <c:v>9268</c:v>
                </c:pt>
                <c:pt idx="9269">
                  <c:v>9269</c:v>
                </c:pt>
                <c:pt idx="9270">
                  <c:v>9270</c:v>
                </c:pt>
                <c:pt idx="9271">
                  <c:v>9271</c:v>
                </c:pt>
                <c:pt idx="9272">
                  <c:v>9272</c:v>
                </c:pt>
                <c:pt idx="9273">
                  <c:v>9273</c:v>
                </c:pt>
                <c:pt idx="9274">
                  <c:v>9274</c:v>
                </c:pt>
                <c:pt idx="9275">
                  <c:v>9275</c:v>
                </c:pt>
                <c:pt idx="9276">
                  <c:v>9276</c:v>
                </c:pt>
                <c:pt idx="9277">
                  <c:v>9277</c:v>
                </c:pt>
                <c:pt idx="9278">
                  <c:v>9278</c:v>
                </c:pt>
                <c:pt idx="9279">
                  <c:v>9279</c:v>
                </c:pt>
                <c:pt idx="9280">
                  <c:v>9280</c:v>
                </c:pt>
                <c:pt idx="9281">
                  <c:v>9281</c:v>
                </c:pt>
                <c:pt idx="9282">
                  <c:v>9282</c:v>
                </c:pt>
                <c:pt idx="9283">
                  <c:v>9283</c:v>
                </c:pt>
                <c:pt idx="9284">
                  <c:v>9284</c:v>
                </c:pt>
                <c:pt idx="9285">
                  <c:v>9285</c:v>
                </c:pt>
                <c:pt idx="9286">
                  <c:v>9286</c:v>
                </c:pt>
                <c:pt idx="9287">
                  <c:v>9287</c:v>
                </c:pt>
                <c:pt idx="9288">
                  <c:v>9288</c:v>
                </c:pt>
                <c:pt idx="9289">
                  <c:v>9289</c:v>
                </c:pt>
                <c:pt idx="9290">
                  <c:v>9290</c:v>
                </c:pt>
                <c:pt idx="9291">
                  <c:v>9291</c:v>
                </c:pt>
                <c:pt idx="9292">
                  <c:v>9292</c:v>
                </c:pt>
                <c:pt idx="9293">
                  <c:v>9293</c:v>
                </c:pt>
                <c:pt idx="9294">
                  <c:v>9294</c:v>
                </c:pt>
                <c:pt idx="9295">
                  <c:v>9295</c:v>
                </c:pt>
                <c:pt idx="9296">
                  <c:v>9296</c:v>
                </c:pt>
                <c:pt idx="9297">
                  <c:v>9297</c:v>
                </c:pt>
                <c:pt idx="9298">
                  <c:v>9298</c:v>
                </c:pt>
                <c:pt idx="9299">
                  <c:v>9299</c:v>
                </c:pt>
                <c:pt idx="9300">
                  <c:v>9300</c:v>
                </c:pt>
                <c:pt idx="9301">
                  <c:v>9301</c:v>
                </c:pt>
                <c:pt idx="9302">
                  <c:v>9302</c:v>
                </c:pt>
                <c:pt idx="9303">
                  <c:v>9303</c:v>
                </c:pt>
                <c:pt idx="9304">
                  <c:v>9304</c:v>
                </c:pt>
                <c:pt idx="9305">
                  <c:v>9305</c:v>
                </c:pt>
                <c:pt idx="9306">
                  <c:v>9306</c:v>
                </c:pt>
                <c:pt idx="9307">
                  <c:v>9307</c:v>
                </c:pt>
                <c:pt idx="9308">
                  <c:v>9308</c:v>
                </c:pt>
                <c:pt idx="9309">
                  <c:v>9309</c:v>
                </c:pt>
                <c:pt idx="9310">
                  <c:v>9310</c:v>
                </c:pt>
                <c:pt idx="9311">
                  <c:v>9311</c:v>
                </c:pt>
                <c:pt idx="9312">
                  <c:v>9312</c:v>
                </c:pt>
                <c:pt idx="9313">
                  <c:v>9313</c:v>
                </c:pt>
                <c:pt idx="9314">
                  <c:v>9314</c:v>
                </c:pt>
                <c:pt idx="9315">
                  <c:v>9315</c:v>
                </c:pt>
                <c:pt idx="9316">
                  <c:v>9316</c:v>
                </c:pt>
                <c:pt idx="9317">
                  <c:v>9317</c:v>
                </c:pt>
                <c:pt idx="9318">
                  <c:v>9318</c:v>
                </c:pt>
                <c:pt idx="9319">
                  <c:v>9319</c:v>
                </c:pt>
                <c:pt idx="9320">
                  <c:v>9320</c:v>
                </c:pt>
                <c:pt idx="9321">
                  <c:v>9321</c:v>
                </c:pt>
                <c:pt idx="9322">
                  <c:v>9322</c:v>
                </c:pt>
                <c:pt idx="9323">
                  <c:v>9323</c:v>
                </c:pt>
                <c:pt idx="9324">
                  <c:v>9324</c:v>
                </c:pt>
                <c:pt idx="9325">
                  <c:v>9325</c:v>
                </c:pt>
                <c:pt idx="9326">
                  <c:v>9326</c:v>
                </c:pt>
                <c:pt idx="9327">
                  <c:v>9327</c:v>
                </c:pt>
                <c:pt idx="9328">
                  <c:v>9328</c:v>
                </c:pt>
                <c:pt idx="9329">
                  <c:v>9329</c:v>
                </c:pt>
                <c:pt idx="9330">
                  <c:v>9330</c:v>
                </c:pt>
                <c:pt idx="9331">
                  <c:v>9331</c:v>
                </c:pt>
                <c:pt idx="9332">
                  <c:v>9332</c:v>
                </c:pt>
                <c:pt idx="9333">
                  <c:v>9333</c:v>
                </c:pt>
                <c:pt idx="9334">
                  <c:v>9334</c:v>
                </c:pt>
                <c:pt idx="9335">
                  <c:v>9335</c:v>
                </c:pt>
                <c:pt idx="9336">
                  <c:v>9336</c:v>
                </c:pt>
                <c:pt idx="9337">
                  <c:v>9337</c:v>
                </c:pt>
                <c:pt idx="9338">
                  <c:v>9338</c:v>
                </c:pt>
                <c:pt idx="9339">
                  <c:v>9339</c:v>
                </c:pt>
                <c:pt idx="9340">
                  <c:v>9340</c:v>
                </c:pt>
                <c:pt idx="9341">
                  <c:v>9341</c:v>
                </c:pt>
                <c:pt idx="9342">
                  <c:v>9342</c:v>
                </c:pt>
                <c:pt idx="9343">
                  <c:v>9343</c:v>
                </c:pt>
                <c:pt idx="9344">
                  <c:v>9344</c:v>
                </c:pt>
                <c:pt idx="9345">
                  <c:v>9345</c:v>
                </c:pt>
                <c:pt idx="9346">
                  <c:v>9346</c:v>
                </c:pt>
                <c:pt idx="9347">
                  <c:v>9347</c:v>
                </c:pt>
                <c:pt idx="9348">
                  <c:v>9348</c:v>
                </c:pt>
                <c:pt idx="9349">
                  <c:v>9349</c:v>
                </c:pt>
                <c:pt idx="9350">
                  <c:v>9350</c:v>
                </c:pt>
                <c:pt idx="9351">
                  <c:v>9351</c:v>
                </c:pt>
                <c:pt idx="9352">
                  <c:v>9352</c:v>
                </c:pt>
                <c:pt idx="9353">
                  <c:v>9353</c:v>
                </c:pt>
                <c:pt idx="9354">
                  <c:v>9354</c:v>
                </c:pt>
                <c:pt idx="9355">
                  <c:v>9355</c:v>
                </c:pt>
                <c:pt idx="9356">
                  <c:v>9356</c:v>
                </c:pt>
                <c:pt idx="9357">
                  <c:v>9357</c:v>
                </c:pt>
                <c:pt idx="9358">
                  <c:v>9358</c:v>
                </c:pt>
                <c:pt idx="9359">
                  <c:v>9359</c:v>
                </c:pt>
                <c:pt idx="9360">
                  <c:v>9360</c:v>
                </c:pt>
                <c:pt idx="9361">
                  <c:v>9361</c:v>
                </c:pt>
                <c:pt idx="9362">
                  <c:v>9362</c:v>
                </c:pt>
                <c:pt idx="9363">
                  <c:v>9363</c:v>
                </c:pt>
                <c:pt idx="9364">
                  <c:v>9364</c:v>
                </c:pt>
                <c:pt idx="9365">
                  <c:v>9365</c:v>
                </c:pt>
                <c:pt idx="9366">
                  <c:v>9366</c:v>
                </c:pt>
                <c:pt idx="9367">
                  <c:v>9367</c:v>
                </c:pt>
                <c:pt idx="9368">
                  <c:v>9368</c:v>
                </c:pt>
                <c:pt idx="9369">
                  <c:v>9369</c:v>
                </c:pt>
                <c:pt idx="9370">
                  <c:v>9370</c:v>
                </c:pt>
                <c:pt idx="9371">
                  <c:v>9371</c:v>
                </c:pt>
                <c:pt idx="9372">
                  <c:v>9372</c:v>
                </c:pt>
                <c:pt idx="9373">
                  <c:v>9373</c:v>
                </c:pt>
                <c:pt idx="9374">
                  <c:v>9374</c:v>
                </c:pt>
                <c:pt idx="9375">
                  <c:v>9375</c:v>
                </c:pt>
                <c:pt idx="9376">
                  <c:v>9376</c:v>
                </c:pt>
                <c:pt idx="9377">
                  <c:v>9377</c:v>
                </c:pt>
                <c:pt idx="9378">
                  <c:v>9378</c:v>
                </c:pt>
                <c:pt idx="9379">
                  <c:v>9379</c:v>
                </c:pt>
                <c:pt idx="9380">
                  <c:v>9380</c:v>
                </c:pt>
                <c:pt idx="9381">
                  <c:v>9381</c:v>
                </c:pt>
                <c:pt idx="9382">
                  <c:v>9382</c:v>
                </c:pt>
                <c:pt idx="9383">
                  <c:v>9383</c:v>
                </c:pt>
                <c:pt idx="9384">
                  <c:v>9384</c:v>
                </c:pt>
                <c:pt idx="9385">
                  <c:v>9385</c:v>
                </c:pt>
                <c:pt idx="9386">
                  <c:v>9386</c:v>
                </c:pt>
                <c:pt idx="9387">
                  <c:v>9387</c:v>
                </c:pt>
                <c:pt idx="9388">
                  <c:v>9388</c:v>
                </c:pt>
                <c:pt idx="9389">
                  <c:v>9389</c:v>
                </c:pt>
                <c:pt idx="9390">
                  <c:v>9390</c:v>
                </c:pt>
                <c:pt idx="9391">
                  <c:v>9391</c:v>
                </c:pt>
                <c:pt idx="9392">
                  <c:v>9392</c:v>
                </c:pt>
                <c:pt idx="9393">
                  <c:v>9393</c:v>
                </c:pt>
                <c:pt idx="9394">
                  <c:v>9394</c:v>
                </c:pt>
                <c:pt idx="9395">
                  <c:v>9395</c:v>
                </c:pt>
                <c:pt idx="9396">
                  <c:v>9396</c:v>
                </c:pt>
                <c:pt idx="9397">
                  <c:v>9397</c:v>
                </c:pt>
                <c:pt idx="9398">
                  <c:v>9398</c:v>
                </c:pt>
                <c:pt idx="9399">
                  <c:v>9399</c:v>
                </c:pt>
                <c:pt idx="9400">
                  <c:v>9400</c:v>
                </c:pt>
                <c:pt idx="9401">
                  <c:v>9401</c:v>
                </c:pt>
                <c:pt idx="9402">
                  <c:v>9402</c:v>
                </c:pt>
                <c:pt idx="9403">
                  <c:v>9403</c:v>
                </c:pt>
                <c:pt idx="9404">
                  <c:v>9404</c:v>
                </c:pt>
                <c:pt idx="9405">
                  <c:v>9405</c:v>
                </c:pt>
                <c:pt idx="9406">
                  <c:v>9406</c:v>
                </c:pt>
                <c:pt idx="9407">
                  <c:v>9407</c:v>
                </c:pt>
                <c:pt idx="9408">
                  <c:v>9408</c:v>
                </c:pt>
                <c:pt idx="9409">
                  <c:v>9409</c:v>
                </c:pt>
                <c:pt idx="9410">
                  <c:v>9410</c:v>
                </c:pt>
                <c:pt idx="9411">
                  <c:v>9411</c:v>
                </c:pt>
                <c:pt idx="9412">
                  <c:v>9412</c:v>
                </c:pt>
                <c:pt idx="9413">
                  <c:v>9413</c:v>
                </c:pt>
                <c:pt idx="9414">
                  <c:v>9414</c:v>
                </c:pt>
                <c:pt idx="9415">
                  <c:v>9415</c:v>
                </c:pt>
                <c:pt idx="9416">
                  <c:v>9416</c:v>
                </c:pt>
                <c:pt idx="9417">
                  <c:v>9417</c:v>
                </c:pt>
                <c:pt idx="9418">
                  <c:v>9418</c:v>
                </c:pt>
                <c:pt idx="9419">
                  <c:v>9419</c:v>
                </c:pt>
                <c:pt idx="9420">
                  <c:v>9420</c:v>
                </c:pt>
                <c:pt idx="9421">
                  <c:v>9421</c:v>
                </c:pt>
                <c:pt idx="9422">
                  <c:v>9422</c:v>
                </c:pt>
                <c:pt idx="9423">
                  <c:v>9423</c:v>
                </c:pt>
                <c:pt idx="9424">
                  <c:v>9424</c:v>
                </c:pt>
                <c:pt idx="9425">
                  <c:v>9425</c:v>
                </c:pt>
                <c:pt idx="9426">
                  <c:v>9426</c:v>
                </c:pt>
                <c:pt idx="9427">
                  <c:v>9427</c:v>
                </c:pt>
                <c:pt idx="9428">
                  <c:v>9428</c:v>
                </c:pt>
                <c:pt idx="9429">
                  <c:v>9429</c:v>
                </c:pt>
                <c:pt idx="9430">
                  <c:v>9430</c:v>
                </c:pt>
                <c:pt idx="9431">
                  <c:v>9431</c:v>
                </c:pt>
                <c:pt idx="9432">
                  <c:v>9432</c:v>
                </c:pt>
                <c:pt idx="9433">
                  <c:v>9433</c:v>
                </c:pt>
                <c:pt idx="9434">
                  <c:v>9434</c:v>
                </c:pt>
                <c:pt idx="9435">
                  <c:v>9435</c:v>
                </c:pt>
                <c:pt idx="9436">
                  <c:v>9436</c:v>
                </c:pt>
                <c:pt idx="9437">
                  <c:v>9437</c:v>
                </c:pt>
                <c:pt idx="9438">
                  <c:v>9438</c:v>
                </c:pt>
                <c:pt idx="9439">
                  <c:v>9439</c:v>
                </c:pt>
                <c:pt idx="9440">
                  <c:v>9440</c:v>
                </c:pt>
                <c:pt idx="9441">
                  <c:v>9441</c:v>
                </c:pt>
                <c:pt idx="9442">
                  <c:v>9442</c:v>
                </c:pt>
                <c:pt idx="9443">
                  <c:v>9443</c:v>
                </c:pt>
                <c:pt idx="9444">
                  <c:v>9444</c:v>
                </c:pt>
                <c:pt idx="9445">
                  <c:v>9445</c:v>
                </c:pt>
                <c:pt idx="9446">
                  <c:v>9446</c:v>
                </c:pt>
                <c:pt idx="9447">
                  <c:v>9447</c:v>
                </c:pt>
                <c:pt idx="9448">
                  <c:v>9448</c:v>
                </c:pt>
                <c:pt idx="9449">
                  <c:v>9449</c:v>
                </c:pt>
                <c:pt idx="9450">
                  <c:v>9450</c:v>
                </c:pt>
                <c:pt idx="9451">
                  <c:v>9451</c:v>
                </c:pt>
                <c:pt idx="9452">
                  <c:v>9452</c:v>
                </c:pt>
                <c:pt idx="9453">
                  <c:v>9453</c:v>
                </c:pt>
                <c:pt idx="9454">
                  <c:v>9454</c:v>
                </c:pt>
                <c:pt idx="9455">
                  <c:v>9455</c:v>
                </c:pt>
                <c:pt idx="9456">
                  <c:v>9456</c:v>
                </c:pt>
                <c:pt idx="9457">
                  <c:v>9457</c:v>
                </c:pt>
                <c:pt idx="9458">
                  <c:v>9458</c:v>
                </c:pt>
                <c:pt idx="9459">
                  <c:v>9459</c:v>
                </c:pt>
                <c:pt idx="9460">
                  <c:v>9460</c:v>
                </c:pt>
                <c:pt idx="9461">
                  <c:v>9461</c:v>
                </c:pt>
                <c:pt idx="9462">
                  <c:v>9462</c:v>
                </c:pt>
                <c:pt idx="9463">
                  <c:v>9463</c:v>
                </c:pt>
                <c:pt idx="9464">
                  <c:v>9464</c:v>
                </c:pt>
                <c:pt idx="9465">
                  <c:v>9465</c:v>
                </c:pt>
                <c:pt idx="9466">
                  <c:v>9466</c:v>
                </c:pt>
                <c:pt idx="9467">
                  <c:v>9467</c:v>
                </c:pt>
                <c:pt idx="9468">
                  <c:v>9468</c:v>
                </c:pt>
                <c:pt idx="9469">
                  <c:v>9469</c:v>
                </c:pt>
                <c:pt idx="9470">
                  <c:v>9470</c:v>
                </c:pt>
                <c:pt idx="9471">
                  <c:v>9471</c:v>
                </c:pt>
                <c:pt idx="9472">
                  <c:v>9472</c:v>
                </c:pt>
                <c:pt idx="9473">
                  <c:v>9473</c:v>
                </c:pt>
                <c:pt idx="9474">
                  <c:v>9474</c:v>
                </c:pt>
                <c:pt idx="9475">
                  <c:v>9475</c:v>
                </c:pt>
                <c:pt idx="9476">
                  <c:v>9476</c:v>
                </c:pt>
                <c:pt idx="9477">
                  <c:v>9477</c:v>
                </c:pt>
                <c:pt idx="9478">
                  <c:v>9478</c:v>
                </c:pt>
                <c:pt idx="9479">
                  <c:v>9479</c:v>
                </c:pt>
                <c:pt idx="9480">
                  <c:v>9480</c:v>
                </c:pt>
                <c:pt idx="9481">
                  <c:v>9481</c:v>
                </c:pt>
                <c:pt idx="9482">
                  <c:v>9482</c:v>
                </c:pt>
                <c:pt idx="9483">
                  <c:v>9483</c:v>
                </c:pt>
                <c:pt idx="9484">
                  <c:v>9484</c:v>
                </c:pt>
                <c:pt idx="9485">
                  <c:v>9485</c:v>
                </c:pt>
                <c:pt idx="9486">
                  <c:v>9486</c:v>
                </c:pt>
                <c:pt idx="9487">
                  <c:v>9487</c:v>
                </c:pt>
                <c:pt idx="9488">
                  <c:v>9488</c:v>
                </c:pt>
                <c:pt idx="9489">
                  <c:v>9489</c:v>
                </c:pt>
                <c:pt idx="9490">
                  <c:v>9490</c:v>
                </c:pt>
                <c:pt idx="9491">
                  <c:v>9491</c:v>
                </c:pt>
                <c:pt idx="9492">
                  <c:v>9492</c:v>
                </c:pt>
                <c:pt idx="9493">
                  <c:v>9493</c:v>
                </c:pt>
                <c:pt idx="9494">
                  <c:v>9494</c:v>
                </c:pt>
                <c:pt idx="9495">
                  <c:v>9495</c:v>
                </c:pt>
                <c:pt idx="9496">
                  <c:v>9496</c:v>
                </c:pt>
                <c:pt idx="9497">
                  <c:v>9497</c:v>
                </c:pt>
                <c:pt idx="9498">
                  <c:v>9498</c:v>
                </c:pt>
                <c:pt idx="9499">
                  <c:v>9499</c:v>
                </c:pt>
                <c:pt idx="9500">
                  <c:v>9500</c:v>
                </c:pt>
                <c:pt idx="9501">
                  <c:v>9501</c:v>
                </c:pt>
                <c:pt idx="9502">
                  <c:v>9502</c:v>
                </c:pt>
                <c:pt idx="9503">
                  <c:v>9503</c:v>
                </c:pt>
                <c:pt idx="9504">
                  <c:v>9504</c:v>
                </c:pt>
                <c:pt idx="9505">
                  <c:v>9505</c:v>
                </c:pt>
                <c:pt idx="9506">
                  <c:v>9506</c:v>
                </c:pt>
                <c:pt idx="9507">
                  <c:v>9507</c:v>
                </c:pt>
                <c:pt idx="9508">
                  <c:v>9508</c:v>
                </c:pt>
                <c:pt idx="9509">
                  <c:v>9509</c:v>
                </c:pt>
                <c:pt idx="9510">
                  <c:v>9510</c:v>
                </c:pt>
                <c:pt idx="9511">
                  <c:v>9511</c:v>
                </c:pt>
                <c:pt idx="9512">
                  <c:v>9512</c:v>
                </c:pt>
                <c:pt idx="9513">
                  <c:v>9513</c:v>
                </c:pt>
                <c:pt idx="9514">
                  <c:v>9514</c:v>
                </c:pt>
                <c:pt idx="9515">
                  <c:v>9515</c:v>
                </c:pt>
                <c:pt idx="9516">
                  <c:v>9516</c:v>
                </c:pt>
                <c:pt idx="9517">
                  <c:v>9517</c:v>
                </c:pt>
                <c:pt idx="9518">
                  <c:v>9518</c:v>
                </c:pt>
                <c:pt idx="9519">
                  <c:v>9519</c:v>
                </c:pt>
                <c:pt idx="9520">
                  <c:v>9520</c:v>
                </c:pt>
                <c:pt idx="9521">
                  <c:v>9521</c:v>
                </c:pt>
                <c:pt idx="9522">
                  <c:v>9522</c:v>
                </c:pt>
                <c:pt idx="9523">
                  <c:v>9523</c:v>
                </c:pt>
                <c:pt idx="9524">
                  <c:v>9524</c:v>
                </c:pt>
                <c:pt idx="9525">
                  <c:v>9525</c:v>
                </c:pt>
                <c:pt idx="9526">
                  <c:v>9526</c:v>
                </c:pt>
                <c:pt idx="9527">
                  <c:v>9527</c:v>
                </c:pt>
                <c:pt idx="9528">
                  <c:v>9528</c:v>
                </c:pt>
                <c:pt idx="9529">
                  <c:v>9529</c:v>
                </c:pt>
                <c:pt idx="9530">
                  <c:v>9530</c:v>
                </c:pt>
                <c:pt idx="9531">
                  <c:v>9531</c:v>
                </c:pt>
                <c:pt idx="9532">
                  <c:v>9532</c:v>
                </c:pt>
                <c:pt idx="9533">
                  <c:v>9533</c:v>
                </c:pt>
                <c:pt idx="9534">
                  <c:v>9534</c:v>
                </c:pt>
                <c:pt idx="9535">
                  <c:v>9535</c:v>
                </c:pt>
                <c:pt idx="9536">
                  <c:v>9536</c:v>
                </c:pt>
                <c:pt idx="9537">
                  <c:v>9537</c:v>
                </c:pt>
                <c:pt idx="9538">
                  <c:v>9538</c:v>
                </c:pt>
                <c:pt idx="9539">
                  <c:v>9539</c:v>
                </c:pt>
                <c:pt idx="9540">
                  <c:v>9540</c:v>
                </c:pt>
                <c:pt idx="9541">
                  <c:v>9541</c:v>
                </c:pt>
                <c:pt idx="9542">
                  <c:v>9542</c:v>
                </c:pt>
                <c:pt idx="9543">
                  <c:v>9543</c:v>
                </c:pt>
                <c:pt idx="9544">
                  <c:v>9544</c:v>
                </c:pt>
                <c:pt idx="9545">
                  <c:v>9545</c:v>
                </c:pt>
                <c:pt idx="9546">
                  <c:v>9546</c:v>
                </c:pt>
                <c:pt idx="9547">
                  <c:v>9547</c:v>
                </c:pt>
                <c:pt idx="9548">
                  <c:v>9548</c:v>
                </c:pt>
                <c:pt idx="9549">
                  <c:v>9549</c:v>
                </c:pt>
                <c:pt idx="9550">
                  <c:v>9550</c:v>
                </c:pt>
                <c:pt idx="9551">
                  <c:v>9551</c:v>
                </c:pt>
                <c:pt idx="9552">
                  <c:v>9552</c:v>
                </c:pt>
                <c:pt idx="9553">
                  <c:v>9553</c:v>
                </c:pt>
                <c:pt idx="9554">
                  <c:v>9554</c:v>
                </c:pt>
                <c:pt idx="9555">
                  <c:v>9555</c:v>
                </c:pt>
                <c:pt idx="9556">
                  <c:v>9556</c:v>
                </c:pt>
                <c:pt idx="9557">
                  <c:v>9557</c:v>
                </c:pt>
                <c:pt idx="9558">
                  <c:v>9558</c:v>
                </c:pt>
                <c:pt idx="9559">
                  <c:v>9559</c:v>
                </c:pt>
                <c:pt idx="9560">
                  <c:v>9560</c:v>
                </c:pt>
                <c:pt idx="9561">
                  <c:v>9561</c:v>
                </c:pt>
                <c:pt idx="9562">
                  <c:v>9562</c:v>
                </c:pt>
                <c:pt idx="9563">
                  <c:v>9563</c:v>
                </c:pt>
                <c:pt idx="9564">
                  <c:v>9564</c:v>
                </c:pt>
                <c:pt idx="9565">
                  <c:v>9565</c:v>
                </c:pt>
                <c:pt idx="9566">
                  <c:v>9566</c:v>
                </c:pt>
                <c:pt idx="9567">
                  <c:v>9567</c:v>
                </c:pt>
                <c:pt idx="9568">
                  <c:v>9568</c:v>
                </c:pt>
                <c:pt idx="9569">
                  <c:v>9569</c:v>
                </c:pt>
                <c:pt idx="9570">
                  <c:v>9570</c:v>
                </c:pt>
                <c:pt idx="9571">
                  <c:v>9571</c:v>
                </c:pt>
                <c:pt idx="9572">
                  <c:v>9572</c:v>
                </c:pt>
                <c:pt idx="9573">
                  <c:v>9573</c:v>
                </c:pt>
                <c:pt idx="9574">
                  <c:v>9574</c:v>
                </c:pt>
                <c:pt idx="9575">
                  <c:v>9575</c:v>
                </c:pt>
                <c:pt idx="9576">
                  <c:v>9576</c:v>
                </c:pt>
                <c:pt idx="9577">
                  <c:v>9577</c:v>
                </c:pt>
                <c:pt idx="9578">
                  <c:v>9578</c:v>
                </c:pt>
                <c:pt idx="9579">
                  <c:v>9579</c:v>
                </c:pt>
                <c:pt idx="9580">
                  <c:v>9580</c:v>
                </c:pt>
                <c:pt idx="9581">
                  <c:v>9581</c:v>
                </c:pt>
                <c:pt idx="9582">
                  <c:v>9582</c:v>
                </c:pt>
                <c:pt idx="9583">
                  <c:v>9583</c:v>
                </c:pt>
                <c:pt idx="9584">
                  <c:v>9584</c:v>
                </c:pt>
                <c:pt idx="9585">
                  <c:v>9585</c:v>
                </c:pt>
                <c:pt idx="9586">
                  <c:v>9586</c:v>
                </c:pt>
                <c:pt idx="9587">
                  <c:v>9587</c:v>
                </c:pt>
                <c:pt idx="9588">
                  <c:v>9588</c:v>
                </c:pt>
                <c:pt idx="9589">
                  <c:v>9589</c:v>
                </c:pt>
                <c:pt idx="9590">
                  <c:v>9590</c:v>
                </c:pt>
                <c:pt idx="9591">
                  <c:v>9591</c:v>
                </c:pt>
                <c:pt idx="9592">
                  <c:v>9592</c:v>
                </c:pt>
                <c:pt idx="9593">
                  <c:v>9593</c:v>
                </c:pt>
                <c:pt idx="9594">
                  <c:v>9594</c:v>
                </c:pt>
                <c:pt idx="9595">
                  <c:v>9595</c:v>
                </c:pt>
                <c:pt idx="9596">
                  <c:v>9596</c:v>
                </c:pt>
                <c:pt idx="9597">
                  <c:v>9597</c:v>
                </c:pt>
                <c:pt idx="9598">
                  <c:v>9598</c:v>
                </c:pt>
                <c:pt idx="9599">
                  <c:v>9599</c:v>
                </c:pt>
                <c:pt idx="9600">
                  <c:v>9600</c:v>
                </c:pt>
                <c:pt idx="9601">
                  <c:v>9601</c:v>
                </c:pt>
                <c:pt idx="9602">
                  <c:v>9602</c:v>
                </c:pt>
                <c:pt idx="9603">
                  <c:v>9603</c:v>
                </c:pt>
                <c:pt idx="9604">
                  <c:v>9604</c:v>
                </c:pt>
                <c:pt idx="9605">
                  <c:v>9605</c:v>
                </c:pt>
                <c:pt idx="9606">
                  <c:v>9606</c:v>
                </c:pt>
                <c:pt idx="9607">
                  <c:v>9607</c:v>
                </c:pt>
                <c:pt idx="9608">
                  <c:v>9608</c:v>
                </c:pt>
                <c:pt idx="9609">
                  <c:v>9609</c:v>
                </c:pt>
                <c:pt idx="9610">
                  <c:v>9610</c:v>
                </c:pt>
                <c:pt idx="9611">
                  <c:v>9611</c:v>
                </c:pt>
                <c:pt idx="9612">
                  <c:v>9612</c:v>
                </c:pt>
                <c:pt idx="9613">
                  <c:v>9613</c:v>
                </c:pt>
                <c:pt idx="9614">
                  <c:v>9614</c:v>
                </c:pt>
                <c:pt idx="9615">
                  <c:v>9615</c:v>
                </c:pt>
                <c:pt idx="9616">
                  <c:v>9616</c:v>
                </c:pt>
                <c:pt idx="9617">
                  <c:v>9617</c:v>
                </c:pt>
                <c:pt idx="9618">
                  <c:v>9618</c:v>
                </c:pt>
                <c:pt idx="9619">
                  <c:v>9619</c:v>
                </c:pt>
                <c:pt idx="9620">
                  <c:v>9620</c:v>
                </c:pt>
                <c:pt idx="9621">
                  <c:v>9621</c:v>
                </c:pt>
                <c:pt idx="9622">
                  <c:v>9622</c:v>
                </c:pt>
                <c:pt idx="9623">
                  <c:v>9623</c:v>
                </c:pt>
                <c:pt idx="9624">
                  <c:v>9624</c:v>
                </c:pt>
                <c:pt idx="9625">
                  <c:v>9625</c:v>
                </c:pt>
                <c:pt idx="9626">
                  <c:v>9626</c:v>
                </c:pt>
                <c:pt idx="9627">
                  <c:v>9627</c:v>
                </c:pt>
                <c:pt idx="9628">
                  <c:v>9628</c:v>
                </c:pt>
                <c:pt idx="9629">
                  <c:v>9629</c:v>
                </c:pt>
                <c:pt idx="9630">
                  <c:v>9630</c:v>
                </c:pt>
                <c:pt idx="9631">
                  <c:v>9631</c:v>
                </c:pt>
                <c:pt idx="9632">
                  <c:v>9632</c:v>
                </c:pt>
                <c:pt idx="9633">
                  <c:v>9633</c:v>
                </c:pt>
                <c:pt idx="9634">
                  <c:v>9634</c:v>
                </c:pt>
                <c:pt idx="9635">
                  <c:v>9635</c:v>
                </c:pt>
                <c:pt idx="9636">
                  <c:v>9636</c:v>
                </c:pt>
                <c:pt idx="9637">
                  <c:v>9637</c:v>
                </c:pt>
                <c:pt idx="9638">
                  <c:v>9638</c:v>
                </c:pt>
                <c:pt idx="9639">
                  <c:v>9639</c:v>
                </c:pt>
                <c:pt idx="9640">
                  <c:v>9640</c:v>
                </c:pt>
                <c:pt idx="9641">
                  <c:v>9641</c:v>
                </c:pt>
                <c:pt idx="9642">
                  <c:v>9642</c:v>
                </c:pt>
                <c:pt idx="9643">
                  <c:v>9643</c:v>
                </c:pt>
                <c:pt idx="9644">
                  <c:v>9644</c:v>
                </c:pt>
                <c:pt idx="9645">
                  <c:v>9645</c:v>
                </c:pt>
                <c:pt idx="9646">
                  <c:v>9646</c:v>
                </c:pt>
                <c:pt idx="9647">
                  <c:v>9647</c:v>
                </c:pt>
                <c:pt idx="9648">
                  <c:v>9648</c:v>
                </c:pt>
                <c:pt idx="9649">
                  <c:v>9649</c:v>
                </c:pt>
                <c:pt idx="9650">
                  <c:v>9650</c:v>
                </c:pt>
                <c:pt idx="9651">
                  <c:v>9651</c:v>
                </c:pt>
                <c:pt idx="9652">
                  <c:v>9652</c:v>
                </c:pt>
                <c:pt idx="9653">
                  <c:v>9653</c:v>
                </c:pt>
                <c:pt idx="9654">
                  <c:v>9654</c:v>
                </c:pt>
                <c:pt idx="9655">
                  <c:v>9655</c:v>
                </c:pt>
                <c:pt idx="9656">
                  <c:v>9656</c:v>
                </c:pt>
                <c:pt idx="9657">
                  <c:v>9657</c:v>
                </c:pt>
                <c:pt idx="9658">
                  <c:v>9658</c:v>
                </c:pt>
                <c:pt idx="9659">
                  <c:v>9659</c:v>
                </c:pt>
                <c:pt idx="9660">
                  <c:v>9660</c:v>
                </c:pt>
                <c:pt idx="9661">
                  <c:v>9661</c:v>
                </c:pt>
                <c:pt idx="9662">
                  <c:v>9662</c:v>
                </c:pt>
                <c:pt idx="9663">
                  <c:v>9663</c:v>
                </c:pt>
                <c:pt idx="9664">
                  <c:v>9664</c:v>
                </c:pt>
                <c:pt idx="9665">
                  <c:v>9665</c:v>
                </c:pt>
                <c:pt idx="9666">
                  <c:v>9666</c:v>
                </c:pt>
                <c:pt idx="9667">
                  <c:v>9667</c:v>
                </c:pt>
                <c:pt idx="9668">
                  <c:v>9668</c:v>
                </c:pt>
                <c:pt idx="9669">
                  <c:v>9669</c:v>
                </c:pt>
                <c:pt idx="9670">
                  <c:v>9670</c:v>
                </c:pt>
                <c:pt idx="9671">
                  <c:v>9671</c:v>
                </c:pt>
                <c:pt idx="9672">
                  <c:v>9672</c:v>
                </c:pt>
                <c:pt idx="9673">
                  <c:v>9673</c:v>
                </c:pt>
                <c:pt idx="9674">
                  <c:v>9674</c:v>
                </c:pt>
                <c:pt idx="9675">
                  <c:v>9675</c:v>
                </c:pt>
                <c:pt idx="9676">
                  <c:v>9676</c:v>
                </c:pt>
                <c:pt idx="9677">
                  <c:v>9677</c:v>
                </c:pt>
                <c:pt idx="9678">
                  <c:v>9678</c:v>
                </c:pt>
                <c:pt idx="9679">
                  <c:v>9679</c:v>
                </c:pt>
                <c:pt idx="9680">
                  <c:v>9680</c:v>
                </c:pt>
                <c:pt idx="9681">
                  <c:v>9681</c:v>
                </c:pt>
                <c:pt idx="9682">
                  <c:v>9682</c:v>
                </c:pt>
                <c:pt idx="9683">
                  <c:v>9683</c:v>
                </c:pt>
                <c:pt idx="9684">
                  <c:v>9684</c:v>
                </c:pt>
                <c:pt idx="9685">
                  <c:v>9685</c:v>
                </c:pt>
                <c:pt idx="9686">
                  <c:v>9686</c:v>
                </c:pt>
                <c:pt idx="9687">
                  <c:v>9687</c:v>
                </c:pt>
                <c:pt idx="9688">
                  <c:v>9688</c:v>
                </c:pt>
                <c:pt idx="9689">
                  <c:v>9689</c:v>
                </c:pt>
                <c:pt idx="9690">
                  <c:v>9690</c:v>
                </c:pt>
                <c:pt idx="9691">
                  <c:v>9691</c:v>
                </c:pt>
                <c:pt idx="9692">
                  <c:v>9692</c:v>
                </c:pt>
                <c:pt idx="9693">
                  <c:v>9693</c:v>
                </c:pt>
                <c:pt idx="9694">
                  <c:v>9694</c:v>
                </c:pt>
                <c:pt idx="9695">
                  <c:v>9695</c:v>
                </c:pt>
                <c:pt idx="9696">
                  <c:v>9696</c:v>
                </c:pt>
                <c:pt idx="9697">
                  <c:v>9697</c:v>
                </c:pt>
                <c:pt idx="9698">
                  <c:v>9698</c:v>
                </c:pt>
                <c:pt idx="9699">
                  <c:v>9699</c:v>
                </c:pt>
                <c:pt idx="9700">
                  <c:v>9700</c:v>
                </c:pt>
                <c:pt idx="9701">
                  <c:v>9701</c:v>
                </c:pt>
                <c:pt idx="9702">
                  <c:v>9702</c:v>
                </c:pt>
                <c:pt idx="9703">
                  <c:v>9703</c:v>
                </c:pt>
                <c:pt idx="9704">
                  <c:v>9704</c:v>
                </c:pt>
                <c:pt idx="9705">
                  <c:v>9705</c:v>
                </c:pt>
                <c:pt idx="9706">
                  <c:v>9706</c:v>
                </c:pt>
                <c:pt idx="9707">
                  <c:v>9707</c:v>
                </c:pt>
                <c:pt idx="9708">
                  <c:v>9708</c:v>
                </c:pt>
                <c:pt idx="9709">
                  <c:v>9709</c:v>
                </c:pt>
                <c:pt idx="9710">
                  <c:v>9710</c:v>
                </c:pt>
                <c:pt idx="9711">
                  <c:v>9711</c:v>
                </c:pt>
                <c:pt idx="9712">
                  <c:v>9712</c:v>
                </c:pt>
                <c:pt idx="9713">
                  <c:v>9713</c:v>
                </c:pt>
                <c:pt idx="9714">
                  <c:v>9714</c:v>
                </c:pt>
                <c:pt idx="9715">
                  <c:v>9715</c:v>
                </c:pt>
                <c:pt idx="9716">
                  <c:v>9716</c:v>
                </c:pt>
                <c:pt idx="9717">
                  <c:v>9717</c:v>
                </c:pt>
                <c:pt idx="9718">
                  <c:v>9718</c:v>
                </c:pt>
                <c:pt idx="9719">
                  <c:v>9719</c:v>
                </c:pt>
                <c:pt idx="9720">
                  <c:v>9720</c:v>
                </c:pt>
                <c:pt idx="9721">
                  <c:v>9721</c:v>
                </c:pt>
                <c:pt idx="9722">
                  <c:v>9722</c:v>
                </c:pt>
                <c:pt idx="9723">
                  <c:v>9723</c:v>
                </c:pt>
                <c:pt idx="9724">
                  <c:v>9724</c:v>
                </c:pt>
                <c:pt idx="9725">
                  <c:v>9725</c:v>
                </c:pt>
                <c:pt idx="9726">
                  <c:v>9726</c:v>
                </c:pt>
                <c:pt idx="9727">
                  <c:v>9727</c:v>
                </c:pt>
                <c:pt idx="9728">
                  <c:v>9728</c:v>
                </c:pt>
                <c:pt idx="9729">
                  <c:v>9729</c:v>
                </c:pt>
                <c:pt idx="9730">
                  <c:v>9730</c:v>
                </c:pt>
                <c:pt idx="9731">
                  <c:v>9731</c:v>
                </c:pt>
                <c:pt idx="9732">
                  <c:v>9732</c:v>
                </c:pt>
                <c:pt idx="9733">
                  <c:v>9733</c:v>
                </c:pt>
                <c:pt idx="9734">
                  <c:v>9734</c:v>
                </c:pt>
                <c:pt idx="9735">
                  <c:v>9735</c:v>
                </c:pt>
                <c:pt idx="9736">
                  <c:v>9736</c:v>
                </c:pt>
                <c:pt idx="9737">
                  <c:v>9737</c:v>
                </c:pt>
                <c:pt idx="9738">
                  <c:v>9738</c:v>
                </c:pt>
                <c:pt idx="9739">
                  <c:v>9739</c:v>
                </c:pt>
                <c:pt idx="9740">
                  <c:v>9740</c:v>
                </c:pt>
                <c:pt idx="9741">
                  <c:v>9741</c:v>
                </c:pt>
                <c:pt idx="9742">
                  <c:v>9742</c:v>
                </c:pt>
                <c:pt idx="9743">
                  <c:v>9743</c:v>
                </c:pt>
                <c:pt idx="9744">
                  <c:v>9744</c:v>
                </c:pt>
                <c:pt idx="9745">
                  <c:v>9745</c:v>
                </c:pt>
                <c:pt idx="9746">
                  <c:v>9746</c:v>
                </c:pt>
                <c:pt idx="9747">
                  <c:v>9747</c:v>
                </c:pt>
                <c:pt idx="9748">
                  <c:v>9748</c:v>
                </c:pt>
                <c:pt idx="9749">
                  <c:v>9749</c:v>
                </c:pt>
                <c:pt idx="9750">
                  <c:v>9750</c:v>
                </c:pt>
                <c:pt idx="9751">
                  <c:v>9751</c:v>
                </c:pt>
                <c:pt idx="9752">
                  <c:v>9752</c:v>
                </c:pt>
                <c:pt idx="9753">
                  <c:v>9753</c:v>
                </c:pt>
                <c:pt idx="9754">
                  <c:v>9754</c:v>
                </c:pt>
                <c:pt idx="9755">
                  <c:v>9755</c:v>
                </c:pt>
                <c:pt idx="9756">
                  <c:v>9756</c:v>
                </c:pt>
                <c:pt idx="9757">
                  <c:v>9757</c:v>
                </c:pt>
                <c:pt idx="9758">
                  <c:v>9758</c:v>
                </c:pt>
                <c:pt idx="9759">
                  <c:v>9759</c:v>
                </c:pt>
                <c:pt idx="9760">
                  <c:v>9760</c:v>
                </c:pt>
                <c:pt idx="9761">
                  <c:v>9761</c:v>
                </c:pt>
                <c:pt idx="9762">
                  <c:v>9762</c:v>
                </c:pt>
                <c:pt idx="9763">
                  <c:v>9763</c:v>
                </c:pt>
                <c:pt idx="9764">
                  <c:v>9764</c:v>
                </c:pt>
                <c:pt idx="9765">
                  <c:v>9765</c:v>
                </c:pt>
                <c:pt idx="9766">
                  <c:v>9766</c:v>
                </c:pt>
                <c:pt idx="9767">
                  <c:v>9767</c:v>
                </c:pt>
                <c:pt idx="9768">
                  <c:v>9768</c:v>
                </c:pt>
                <c:pt idx="9769">
                  <c:v>9769</c:v>
                </c:pt>
                <c:pt idx="9770">
                  <c:v>9770</c:v>
                </c:pt>
                <c:pt idx="9771">
                  <c:v>9771</c:v>
                </c:pt>
                <c:pt idx="9772">
                  <c:v>9772</c:v>
                </c:pt>
                <c:pt idx="9773">
                  <c:v>9773</c:v>
                </c:pt>
                <c:pt idx="9774">
                  <c:v>9774</c:v>
                </c:pt>
                <c:pt idx="9775">
                  <c:v>9775</c:v>
                </c:pt>
                <c:pt idx="9776">
                  <c:v>9776</c:v>
                </c:pt>
                <c:pt idx="9777">
                  <c:v>9777</c:v>
                </c:pt>
                <c:pt idx="9778">
                  <c:v>9778</c:v>
                </c:pt>
                <c:pt idx="9779">
                  <c:v>9779</c:v>
                </c:pt>
                <c:pt idx="9780">
                  <c:v>9780</c:v>
                </c:pt>
                <c:pt idx="9781">
                  <c:v>9781</c:v>
                </c:pt>
                <c:pt idx="9782">
                  <c:v>9782</c:v>
                </c:pt>
                <c:pt idx="9783">
                  <c:v>9783</c:v>
                </c:pt>
                <c:pt idx="9784">
                  <c:v>9784</c:v>
                </c:pt>
                <c:pt idx="9785">
                  <c:v>9785</c:v>
                </c:pt>
                <c:pt idx="9786">
                  <c:v>9786</c:v>
                </c:pt>
                <c:pt idx="9787">
                  <c:v>9787</c:v>
                </c:pt>
                <c:pt idx="9788">
                  <c:v>9788</c:v>
                </c:pt>
                <c:pt idx="9789">
                  <c:v>9789</c:v>
                </c:pt>
                <c:pt idx="9790">
                  <c:v>9790</c:v>
                </c:pt>
                <c:pt idx="9791">
                  <c:v>9791</c:v>
                </c:pt>
                <c:pt idx="9792">
                  <c:v>9792</c:v>
                </c:pt>
                <c:pt idx="9793">
                  <c:v>9793</c:v>
                </c:pt>
                <c:pt idx="9794">
                  <c:v>9794</c:v>
                </c:pt>
                <c:pt idx="9795">
                  <c:v>9795</c:v>
                </c:pt>
                <c:pt idx="9796">
                  <c:v>9796</c:v>
                </c:pt>
                <c:pt idx="9797">
                  <c:v>9797</c:v>
                </c:pt>
                <c:pt idx="9798">
                  <c:v>9798</c:v>
                </c:pt>
                <c:pt idx="9799">
                  <c:v>9799</c:v>
                </c:pt>
                <c:pt idx="9800">
                  <c:v>9800</c:v>
                </c:pt>
                <c:pt idx="9801">
                  <c:v>9801</c:v>
                </c:pt>
                <c:pt idx="9802">
                  <c:v>9802</c:v>
                </c:pt>
                <c:pt idx="9803">
                  <c:v>9803</c:v>
                </c:pt>
                <c:pt idx="9804">
                  <c:v>9804</c:v>
                </c:pt>
                <c:pt idx="9805">
                  <c:v>9805</c:v>
                </c:pt>
                <c:pt idx="9806">
                  <c:v>9806</c:v>
                </c:pt>
                <c:pt idx="9807">
                  <c:v>9807</c:v>
                </c:pt>
                <c:pt idx="9808">
                  <c:v>9808</c:v>
                </c:pt>
                <c:pt idx="9809">
                  <c:v>9809</c:v>
                </c:pt>
                <c:pt idx="9810">
                  <c:v>9810</c:v>
                </c:pt>
                <c:pt idx="9811">
                  <c:v>9811</c:v>
                </c:pt>
                <c:pt idx="9812">
                  <c:v>9812</c:v>
                </c:pt>
                <c:pt idx="9813">
                  <c:v>9813</c:v>
                </c:pt>
                <c:pt idx="9814">
                  <c:v>9814</c:v>
                </c:pt>
                <c:pt idx="9815">
                  <c:v>9815</c:v>
                </c:pt>
                <c:pt idx="9816">
                  <c:v>9816</c:v>
                </c:pt>
                <c:pt idx="9817">
                  <c:v>9817</c:v>
                </c:pt>
                <c:pt idx="9818">
                  <c:v>9818</c:v>
                </c:pt>
                <c:pt idx="9819">
                  <c:v>9819</c:v>
                </c:pt>
                <c:pt idx="9820">
                  <c:v>9820</c:v>
                </c:pt>
                <c:pt idx="9821">
                  <c:v>9821</c:v>
                </c:pt>
                <c:pt idx="9822">
                  <c:v>9822</c:v>
                </c:pt>
                <c:pt idx="9823">
                  <c:v>9823</c:v>
                </c:pt>
                <c:pt idx="9824">
                  <c:v>9824</c:v>
                </c:pt>
                <c:pt idx="9825">
                  <c:v>9825</c:v>
                </c:pt>
                <c:pt idx="9826">
                  <c:v>9826</c:v>
                </c:pt>
                <c:pt idx="9827">
                  <c:v>9827</c:v>
                </c:pt>
                <c:pt idx="9828">
                  <c:v>9828</c:v>
                </c:pt>
                <c:pt idx="9829">
                  <c:v>9829</c:v>
                </c:pt>
                <c:pt idx="9830">
                  <c:v>9830</c:v>
                </c:pt>
                <c:pt idx="9831">
                  <c:v>9831</c:v>
                </c:pt>
                <c:pt idx="9832">
                  <c:v>9832</c:v>
                </c:pt>
                <c:pt idx="9833">
                  <c:v>9833</c:v>
                </c:pt>
                <c:pt idx="9834">
                  <c:v>9834</c:v>
                </c:pt>
                <c:pt idx="9835">
                  <c:v>9835</c:v>
                </c:pt>
                <c:pt idx="9836">
                  <c:v>9836</c:v>
                </c:pt>
                <c:pt idx="9837">
                  <c:v>9837</c:v>
                </c:pt>
                <c:pt idx="9838">
                  <c:v>9838</c:v>
                </c:pt>
                <c:pt idx="9839">
                  <c:v>9839</c:v>
                </c:pt>
                <c:pt idx="9840">
                  <c:v>9840</c:v>
                </c:pt>
                <c:pt idx="9841">
                  <c:v>9841</c:v>
                </c:pt>
                <c:pt idx="9842">
                  <c:v>9842</c:v>
                </c:pt>
                <c:pt idx="9843">
                  <c:v>9843</c:v>
                </c:pt>
                <c:pt idx="9844">
                  <c:v>9844</c:v>
                </c:pt>
                <c:pt idx="9845">
                  <c:v>9845</c:v>
                </c:pt>
                <c:pt idx="9846">
                  <c:v>9846</c:v>
                </c:pt>
                <c:pt idx="9847">
                  <c:v>9847</c:v>
                </c:pt>
                <c:pt idx="9848">
                  <c:v>9848</c:v>
                </c:pt>
                <c:pt idx="9849">
                  <c:v>9849</c:v>
                </c:pt>
                <c:pt idx="9850">
                  <c:v>9850</c:v>
                </c:pt>
                <c:pt idx="9851">
                  <c:v>9851</c:v>
                </c:pt>
                <c:pt idx="9852">
                  <c:v>9852</c:v>
                </c:pt>
                <c:pt idx="9853">
                  <c:v>9853</c:v>
                </c:pt>
                <c:pt idx="9854">
                  <c:v>9854</c:v>
                </c:pt>
                <c:pt idx="9855">
                  <c:v>9855</c:v>
                </c:pt>
                <c:pt idx="9856">
                  <c:v>9856</c:v>
                </c:pt>
                <c:pt idx="9857">
                  <c:v>9857</c:v>
                </c:pt>
                <c:pt idx="9858">
                  <c:v>9858</c:v>
                </c:pt>
                <c:pt idx="9859">
                  <c:v>9859</c:v>
                </c:pt>
                <c:pt idx="9860">
                  <c:v>9860</c:v>
                </c:pt>
                <c:pt idx="9861">
                  <c:v>9861</c:v>
                </c:pt>
                <c:pt idx="9862">
                  <c:v>9862</c:v>
                </c:pt>
                <c:pt idx="9863">
                  <c:v>9863</c:v>
                </c:pt>
                <c:pt idx="9864">
                  <c:v>9864</c:v>
                </c:pt>
                <c:pt idx="9865">
                  <c:v>9865</c:v>
                </c:pt>
                <c:pt idx="9866">
                  <c:v>9866</c:v>
                </c:pt>
                <c:pt idx="9867">
                  <c:v>9867</c:v>
                </c:pt>
                <c:pt idx="9868">
                  <c:v>9868</c:v>
                </c:pt>
                <c:pt idx="9869">
                  <c:v>9869</c:v>
                </c:pt>
                <c:pt idx="9870">
                  <c:v>9870</c:v>
                </c:pt>
                <c:pt idx="9871">
                  <c:v>9871</c:v>
                </c:pt>
                <c:pt idx="9872">
                  <c:v>9872</c:v>
                </c:pt>
                <c:pt idx="9873">
                  <c:v>9873</c:v>
                </c:pt>
                <c:pt idx="9874">
                  <c:v>9874</c:v>
                </c:pt>
                <c:pt idx="9875">
                  <c:v>9875</c:v>
                </c:pt>
                <c:pt idx="9876">
                  <c:v>9876</c:v>
                </c:pt>
                <c:pt idx="9877">
                  <c:v>9877</c:v>
                </c:pt>
                <c:pt idx="9878">
                  <c:v>9878</c:v>
                </c:pt>
                <c:pt idx="9879">
                  <c:v>9879</c:v>
                </c:pt>
                <c:pt idx="9880">
                  <c:v>9880</c:v>
                </c:pt>
                <c:pt idx="9881">
                  <c:v>9881</c:v>
                </c:pt>
                <c:pt idx="9882">
                  <c:v>9882</c:v>
                </c:pt>
                <c:pt idx="9883">
                  <c:v>9883</c:v>
                </c:pt>
                <c:pt idx="9884">
                  <c:v>9884</c:v>
                </c:pt>
                <c:pt idx="9885">
                  <c:v>9885</c:v>
                </c:pt>
                <c:pt idx="9886">
                  <c:v>9886</c:v>
                </c:pt>
                <c:pt idx="9887">
                  <c:v>9887</c:v>
                </c:pt>
                <c:pt idx="9888">
                  <c:v>9888</c:v>
                </c:pt>
                <c:pt idx="9889">
                  <c:v>9889</c:v>
                </c:pt>
                <c:pt idx="9890">
                  <c:v>9890</c:v>
                </c:pt>
                <c:pt idx="9891">
                  <c:v>9891</c:v>
                </c:pt>
                <c:pt idx="9892">
                  <c:v>9892</c:v>
                </c:pt>
                <c:pt idx="9893">
                  <c:v>9893</c:v>
                </c:pt>
                <c:pt idx="9894">
                  <c:v>9894</c:v>
                </c:pt>
                <c:pt idx="9895">
                  <c:v>9895</c:v>
                </c:pt>
                <c:pt idx="9896">
                  <c:v>9896</c:v>
                </c:pt>
                <c:pt idx="9897">
                  <c:v>9897</c:v>
                </c:pt>
                <c:pt idx="9898">
                  <c:v>9898</c:v>
                </c:pt>
                <c:pt idx="9899">
                  <c:v>9899</c:v>
                </c:pt>
                <c:pt idx="9900">
                  <c:v>9900</c:v>
                </c:pt>
                <c:pt idx="9901">
                  <c:v>9901</c:v>
                </c:pt>
                <c:pt idx="9902">
                  <c:v>9902</c:v>
                </c:pt>
                <c:pt idx="9903">
                  <c:v>9903</c:v>
                </c:pt>
                <c:pt idx="9904">
                  <c:v>9904</c:v>
                </c:pt>
                <c:pt idx="9905">
                  <c:v>9905</c:v>
                </c:pt>
                <c:pt idx="9906">
                  <c:v>9906</c:v>
                </c:pt>
                <c:pt idx="9907">
                  <c:v>9907</c:v>
                </c:pt>
                <c:pt idx="9908">
                  <c:v>9908</c:v>
                </c:pt>
                <c:pt idx="9909">
                  <c:v>9909</c:v>
                </c:pt>
                <c:pt idx="9910">
                  <c:v>9910</c:v>
                </c:pt>
                <c:pt idx="9911">
                  <c:v>9911</c:v>
                </c:pt>
                <c:pt idx="9912">
                  <c:v>9912</c:v>
                </c:pt>
                <c:pt idx="9913">
                  <c:v>9913</c:v>
                </c:pt>
                <c:pt idx="9914">
                  <c:v>9914</c:v>
                </c:pt>
                <c:pt idx="9915">
                  <c:v>9915</c:v>
                </c:pt>
                <c:pt idx="9916">
                  <c:v>9916</c:v>
                </c:pt>
                <c:pt idx="9917">
                  <c:v>9917</c:v>
                </c:pt>
                <c:pt idx="9918">
                  <c:v>9918</c:v>
                </c:pt>
                <c:pt idx="9919">
                  <c:v>9919</c:v>
                </c:pt>
                <c:pt idx="9920">
                  <c:v>9920</c:v>
                </c:pt>
                <c:pt idx="9921">
                  <c:v>9921</c:v>
                </c:pt>
                <c:pt idx="9922">
                  <c:v>9922</c:v>
                </c:pt>
                <c:pt idx="9923">
                  <c:v>9923</c:v>
                </c:pt>
                <c:pt idx="9924">
                  <c:v>9924</c:v>
                </c:pt>
                <c:pt idx="9925">
                  <c:v>9925</c:v>
                </c:pt>
                <c:pt idx="9926">
                  <c:v>9926</c:v>
                </c:pt>
                <c:pt idx="9927">
                  <c:v>9927</c:v>
                </c:pt>
                <c:pt idx="9928">
                  <c:v>9928</c:v>
                </c:pt>
                <c:pt idx="9929">
                  <c:v>9929</c:v>
                </c:pt>
                <c:pt idx="9930">
                  <c:v>9930</c:v>
                </c:pt>
                <c:pt idx="9931">
                  <c:v>9931</c:v>
                </c:pt>
                <c:pt idx="9932">
                  <c:v>9932</c:v>
                </c:pt>
                <c:pt idx="9933">
                  <c:v>9933</c:v>
                </c:pt>
                <c:pt idx="9934">
                  <c:v>9934</c:v>
                </c:pt>
                <c:pt idx="9935">
                  <c:v>9935</c:v>
                </c:pt>
                <c:pt idx="9936">
                  <c:v>9936</c:v>
                </c:pt>
                <c:pt idx="9937">
                  <c:v>9937</c:v>
                </c:pt>
                <c:pt idx="9938">
                  <c:v>9938</c:v>
                </c:pt>
                <c:pt idx="9939">
                  <c:v>9939</c:v>
                </c:pt>
                <c:pt idx="9940">
                  <c:v>9940</c:v>
                </c:pt>
                <c:pt idx="9941">
                  <c:v>9941</c:v>
                </c:pt>
                <c:pt idx="9942">
                  <c:v>9942</c:v>
                </c:pt>
                <c:pt idx="9943">
                  <c:v>9943</c:v>
                </c:pt>
                <c:pt idx="9944">
                  <c:v>9944</c:v>
                </c:pt>
                <c:pt idx="9945">
                  <c:v>9945</c:v>
                </c:pt>
                <c:pt idx="9946">
                  <c:v>9946</c:v>
                </c:pt>
                <c:pt idx="9947">
                  <c:v>9947</c:v>
                </c:pt>
                <c:pt idx="9948">
                  <c:v>9948</c:v>
                </c:pt>
                <c:pt idx="9949">
                  <c:v>9949</c:v>
                </c:pt>
                <c:pt idx="9950">
                  <c:v>9950</c:v>
                </c:pt>
                <c:pt idx="9951">
                  <c:v>9951</c:v>
                </c:pt>
                <c:pt idx="9952">
                  <c:v>9952</c:v>
                </c:pt>
                <c:pt idx="9953">
                  <c:v>9953</c:v>
                </c:pt>
                <c:pt idx="9954">
                  <c:v>9954</c:v>
                </c:pt>
                <c:pt idx="9955">
                  <c:v>9955</c:v>
                </c:pt>
                <c:pt idx="9956">
                  <c:v>9956</c:v>
                </c:pt>
                <c:pt idx="9957">
                  <c:v>9957</c:v>
                </c:pt>
                <c:pt idx="9958">
                  <c:v>9958</c:v>
                </c:pt>
                <c:pt idx="9959">
                  <c:v>9959</c:v>
                </c:pt>
                <c:pt idx="9960">
                  <c:v>9960</c:v>
                </c:pt>
                <c:pt idx="9961">
                  <c:v>9961</c:v>
                </c:pt>
                <c:pt idx="9962">
                  <c:v>9962</c:v>
                </c:pt>
                <c:pt idx="9963">
                  <c:v>9963</c:v>
                </c:pt>
                <c:pt idx="9964">
                  <c:v>9964</c:v>
                </c:pt>
                <c:pt idx="9965">
                  <c:v>9965</c:v>
                </c:pt>
                <c:pt idx="9966">
                  <c:v>9966</c:v>
                </c:pt>
                <c:pt idx="9967">
                  <c:v>9967</c:v>
                </c:pt>
                <c:pt idx="9968">
                  <c:v>9968</c:v>
                </c:pt>
                <c:pt idx="9969">
                  <c:v>9969</c:v>
                </c:pt>
                <c:pt idx="9970">
                  <c:v>9970</c:v>
                </c:pt>
                <c:pt idx="9971">
                  <c:v>9971</c:v>
                </c:pt>
                <c:pt idx="9972">
                  <c:v>9972</c:v>
                </c:pt>
                <c:pt idx="9973">
                  <c:v>9973</c:v>
                </c:pt>
                <c:pt idx="9974">
                  <c:v>9974</c:v>
                </c:pt>
                <c:pt idx="9975">
                  <c:v>9975</c:v>
                </c:pt>
                <c:pt idx="9976">
                  <c:v>9976</c:v>
                </c:pt>
                <c:pt idx="9977">
                  <c:v>9977</c:v>
                </c:pt>
                <c:pt idx="9978">
                  <c:v>9978</c:v>
                </c:pt>
                <c:pt idx="9979">
                  <c:v>9979</c:v>
                </c:pt>
                <c:pt idx="9980">
                  <c:v>9980</c:v>
                </c:pt>
                <c:pt idx="9981">
                  <c:v>9981</c:v>
                </c:pt>
                <c:pt idx="9982">
                  <c:v>9982</c:v>
                </c:pt>
                <c:pt idx="9983">
                  <c:v>9983</c:v>
                </c:pt>
                <c:pt idx="9984">
                  <c:v>9984</c:v>
                </c:pt>
                <c:pt idx="9985">
                  <c:v>9985</c:v>
                </c:pt>
                <c:pt idx="9986">
                  <c:v>9986</c:v>
                </c:pt>
                <c:pt idx="9987">
                  <c:v>9987</c:v>
                </c:pt>
                <c:pt idx="9988">
                  <c:v>9988</c:v>
                </c:pt>
                <c:pt idx="9989">
                  <c:v>9989</c:v>
                </c:pt>
                <c:pt idx="9990">
                  <c:v>9990</c:v>
                </c:pt>
                <c:pt idx="9991">
                  <c:v>9991</c:v>
                </c:pt>
                <c:pt idx="9992">
                  <c:v>9992</c:v>
                </c:pt>
                <c:pt idx="9993">
                  <c:v>9993</c:v>
                </c:pt>
                <c:pt idx="9994">
                  <c:v>9994</c:v>
                </c:pt>
                <c:pt idx="9995">
                  <c:v>9995</c:v>
                </c:pt>
                <c:pt idx="9996">
                  <c:v>9996</c:v>
                </c:pt>
                <c:pt idx="9997">
                  <c:v>9997</c:v>
                </c:pt>
                <c:pt idx="9998">
                  <c:v>9998</c:v>
                </c:pt>
                <c:pt idx="9999">
                  <c:v>9999</c:v>
                </c:pt>
                <c:pt idx="10000">
                  <c:v>10000</c:v>
                </c:pt>
                <c:pt idx="10001">
                  <c:v>10001</c:v>
                </c:pt>
                <c:pt idx="10002">
                  <c:v>10002</c:v>
                </c:pt>
                <c:pt idx="10003">
                  <c:v>10003</c:v>
                </c:pt>
                <c:pt idx="10004">
                  <c:v>10004</c:v>
                </c:pt>
                <c:pt idx="10005">
                  <c:v>10005</c:v>
                </c:pt>
                <c:pt idx="10006">
                  <c:v>10006</c:v>
                </c:pt>
                <c:pt idx="10007">
                  <c:v>10007</c:v>
                </c:pt>
                <c:pt idx="10008">
                  <c:v>10008</c:v>
                </c:pt>
                <c:pt idx="10009">
                  <c:v>10009</c:v>
                </c:pt>
                <c:pt idx="10010">
                  <c:v>10010</c:v>
                </c:pt>
                <c:pt idx="10011">
                  <c:v>10011</c:v>
                </c:pt>
                <c:pt idx="10012">
                  <c:v>10012</c:v>
                </c:pt>
                <c:pt idx="10013">
                  <c:v>10013</c:v>
                </c:pt>
                <c:pt idx="10014">
                  <c:v>10014</c:v>
                </c:pt>
                <c:pt idx="10015">
                  <c:v>10015</c:v>
                </c:pt>
                <c:pt idx="10016">
                  <c:v>10016</c:v>
                </c:pt>
                <c:pt idx="10017">
                  <c:v>10017</c:v>
                </c:pt>
                <c:pt idx="10018">
                  <c:v>10018</c:v>
                </c:pt>
                <c:pt idx="10019">
                  <c:v>10019</c:v>
                </c:pt>
                <c:pt idx="10020">
                  <c:v>10020</c:v>
                </c:pt>
                <c:pt idx="10021">
                  <c:v>10021</c:v>
                </c:pt>
                <c:pt idx="10022">
                  <c:v>10022</c:v>
                </c:pt>
                <c:pt idx="10023">
                  <c:v>10023</c:v>
                </c:pt>
                <c:pt idx="10024">
                  <c:v>10024</c:v>
                </c:pt>
                <c:pt idx="10025">
                  <c:v>10025</c:v>
                </c:pt>
                <c:pt idx="10026">
                  <c:v>10026</c:v>
                </c:pt>
                <c:pt idx="10027">
                  <c:v>10027</c:v>
                </c:pt>
                <c:pt idx="10028">
                  <c:v>10028</c:v>
                </c:pt>
                <c:pt idx="10029">
                  <c:v>10029</c:v>
                </c:pt>
                <c:pt idx="10030">
                  <c:v>10030</c:v>
                </c:pt>
                <c:pt idx="10031">
                  <c:v>10031</c:v>
                </c:pt>
                <c:pt idx="10032">
                  <c:v>10032</c:v>
                </c:pt>
                <c:pt idx="10033">
                  <c:v>10033</c:v>
                </c:pt>
                <c:pt idx="10034">
                  <c:v>10034</c:v>
                </c:pt>
                <c:pt idx="10035">
                  <c:v>10035</c:v>
                </c:pt>
                <c:pt idx="10036">
                  <c:v>10036</c:v>
                </c:pt>
                <c:pt idx="10037">
                  <c:v>10037</c:v>
                </c:pt>
                <c:pt idx="10038">
                  <c:v>10038</c:v>
                </c:pt>
                <c:pt idx="10039">
                  <c:v>10039</c:v>
                </c:pt>
                <c:pt idx="10040">
                  <c:v>10040</c:v>
                </c:pt>
                <c:pt idx="10041">
                  <c:v>10041</c:v>
                </c:pt>
                <c:pt idx="10042">
                  <c:v>10042</c:v>
                </c:pt>
                <c:pt idx="10043">
                  <c:v>10043</c:v>
                </c:pt>
                <c:pt idx="10044">
                  <c:v>10044</c:v>
                </c:pt>
                <c:pt idx="10045">
                  <c:v>10045</c:v>
                </c:pt>
                <c:pt idx="10046">
                  <c:v>10046</c:v>
                </c:pt>
                <c:pt idx="10047">
                  <c:v>10047</c:v>
                </c:pt>
                <c:pt idx="10048">
                  <c:v>10048</c:v>
                </c:pt>
                <c:pt idx="10049">
                  <c:v>10049</c:v>
                </c:pt>
                <c:pt idx="10050">
                  <c:v>10050</c:v>
                </c:pt>
                <c:pt idx="10051">
                  <c:v>10051</c:v>
                </c:pt>
                <c:pt idx="10052">
                  <c:v>10052</c:v>
                </c:pt>
                <c:pt idx="10053">
                  <c:v>10053</c:v>
                </c:pt>
                <c:pt idx="10054">
                  <c:v>10054</c:v>
                </c:pt>
                <c:pt idx="10055">
                  <c:v>10055</c:v>
                </c:pt>
                <c:pt idx="10056">
                  <c:v>10056</c:v>
                </c:pt>
                <c:pt idx="10057">
                  <c:v>10057</c:v>
                </c:pt>
                <c:pt idx="10058">
                  <c:v>10058</c:v>
                </c:pt>
                <c:pt idx="10059">
                  <c:v>10059</c:v>
                </c:pt>
                <c:pt idx="10060">
                  <c:v>10060</c:v>
                </c:pt>
                <c:pt idx="10061">
                  <c:v>10061</c:v>
                </c:pt>
                <c:pt idx="10062">
                  <c:v>10062</c:v>
                </c:pt>
                <c:pt idx="10063">
                  <c:v>10063</c:v>
                </c:pt>
                <c:pt idx="10064">
                  <c:v>10064</c:v>
                </c:pt>
                <c:pt idx="10065">
                  <c:v>10065</c:v>
                </c:pt>
                <c:pt idx="10066">
                  <c:v>10066</c:v>
                </c:pt>
                <c:pt idx="10067">
                  <c:v>10067</c:v>
                </c:pt>
                <c:pt idx="10068">
                  <c:v>10068</c:v>
                </c:pt>
                <c:pt idx="10069">
                  <c:v>10069</c:v>
                </c:pt>
                <c:pt idx="10070">
                  <c:v>10070</c:v>
                </c:pt>
                <c:pt idx="10071">
                  <c:v>10071</c:v>
                </c:pt>
                <c:pt idx="10072">
                  <c:v>10072</c:v>
                </c:pt>
                <c:pt idx="10073">
                  <c:v>10073</c:v>
                </c:pt>
                <c:pt idx="10074">
                  <c:v>10074</c:v>
                </c:pt>
                <c:pt idx="10075">
                  <c:v>10075</c:v>
                </c:pt>
                <c:pt idx="10076">
                  <c:v>10076</c:v>
                </c:pt>
                <c:pt idx="10077">
                  <c:v>10077</c:v>
                </c:pt>
                <c:pt idx="10078">
                  <c:v>10078</c:v>
                </c:pt>
                <c:pt idx="10079">
                  <c:v>10079</c:v>
                </c:pt>
                <c:pt idx="10080">
                  <c:v>10080</c:v>
                </c:pt>
                <c:pt idx="10081">
                  <c:v>10081</c:v>
                </c:pt>
                <c:pt idx="10082">
                  <c:v>10082</c:v>
                </c:pt>
                <c:pt idx="10083">
                  <c:v>10083</c:v>
                </c:pt>
                <c:pt idx="10084">
                  <c:v>10084</c:v>
                </c:pt>
                <c:pt idx="10085">
                  <c:v>10085</c:v>
                </c:pt>
                <c:pt idx="10086">
                  <c:v>10086</c:v>
                </c:pt>
                <c:pt idx="10087">
                  <c:v>10087</c:v>
                </c:pt>
                <c:pt idx="10088">
                  <c:v>10088</c:v>
                </c:pt>
                <c:pt idx="10089">
                  <c:v>10089</c:v>
                </c:pt>
                <c:pt idx="10090">
                  <c:v>10090</c:v>
                </c:pt>
                <c:pt idx="10091">
                  <c:v>10091</c:v>
                </c:pt>
                <c:pt idx="10092">
                  <c:v>10092</c:v>
                </c:pt>
                <c:pt idx="10093">
                  <c:v>10093</c:v>
                </c:pt>
                <c:pt idx="10094">
                  <c:v>10094</c:v>
                </c:pt>
                <c:pt idx="10095">
                  <c:v>10095</c:v>
                </c:pt>
                <c:pt idx="10096">
                  <c:v>10096</c:v>
                </c:pt>
                <c:pt idx="10097">
                  <c:v>10097</c:v>
                </c:pt>
                <c:pt idx="10098">
                  <c:v>10098</c:v>
                </c:pt>
                <c:pt idx="10099">
                  <c:v>10099</c:v>
                </c:pt>
                <c:pt idx="10100">
                  <c:v>10100</c:v>
                </c:pt>
                <c:pt idx="10101">
                  <c:v>10101</c:v>
                </c:pt>
                <c:pt idx="10102">
                  <c:v>10102</c:v>
                </c:pt>
                <c:pt idx="10103">
                  <c:v>10103</c:v>
                </c:pt>
                <c:pt idx="10104">
                  <c:v>10104</c:v>
                </c:pt>
                <c:pt idx="10105">
                  <c:v>10105</c:v>
                </c:pt>
                <c:pt idx="10106">
                  <c:v>10106</c:v>
                </c:pt>
                <c:pt idx="10107">
                  <c:v>10107</c:v>
                </c:pt>
                <c:pt idx="10108">
                  <c:v>10108</c:v>
                </c:pt>
                <c:pt idx="10109">
                  <c:v>10109</c:v>
                </c:pt>
                <c:pt idx="10110">
                  <c:v>10110</c:v>
                </c:pt>
                <c:pt idx="10111">
                  <c:v>10111</c:v>
                </c:pt>
                <c:pt idx="10112">
                  <c:v>10112</c:v>
                </c:pt>
                <c:pt idx="10113">
                  <c:v>10113</c:v>
                </c:pt>
                <c:pt idx="10114">
                  <c:v>10114</c:v>
                </c:pt>
                <c:pt idx="10115">
                  <c:v>10115</c:v>
                </c:pt>
                <c:pt idx="10116">
                  <c:v>10116</c:v>
                </c:pt>
                <c:pt idx="10117">
                  <c:v>10117</c:v>
                </c:pt>
                <c:pt idx="10118">
                  <c:v>10118</c:v>
                </c:pt>
                <c:pt idx="10119">
                  <c:v>10119</c:v>
                </c:pt>
                <c:pt idx="10120">
                  <c:v>10120</c:v>
                </c:pt>
                <c:pt idx="10121">
                  <c:v>10121</c:v>
                </c:pt>
                <c:pt idx="10122">
                  <c:v>10122</c:v>
                </c:pt>
                <c:pt idx="10123">
                  <c:v>10123</c:v>
                </c:pt>
                <c:pt idx="10124">
                  <c:v>10124</c:v>
                </c:pt>
                <c:pt idx="10125">
                  <c:v>10125</c:v>
                </c:pt>
                <c:pt idx="10126">
                  <c:v>10126</c:v>
                </c:pt>
                <c:pt idx="10127">
                  <c:v>10127</c:v>
                </c:pt>
                <c:pt idx="10128">
                  <c:v>10128</c:v>
                </c:pt>
                <c:pt idx="10129">
                  <c:v>10129</c:v>
                </c:pt>
                <c:pt idx="10130">
                  <c:v>10130</c:v>
                </c:pt>
                <c:pt idx="10131">
                  <c:v>10131</c:v>
                </c:pt>
                <c:pt idx="10132">
                  <c:v>10132</c:v>
                </c:pt>
                <c:pt idx="10133">
                  <c:v>10133</c:v>
                </c:pt>
                <c:pt idx="10134">
                  <c:v>10134</c:v>
                </c:pt>
                <c:pt idx="10135">
                  <c:v>10135</c:v>
                </c:pt>
                <c:pt idx="10136">
                  <c:v>10136</c:v>
                </c:pt>
                <c:pt idx="10137">
                  <c:v>10137</c:v>
                </c:pt>
                <c:pt idx="10138">
                  <c:v>10138</c:v>
                </c:pt>
                <c:pt idx="10139">
                  <c:v>10139</c:v>
                </c:pt>
                <c:pt idx="10140">
                  <c:v>10140</c:v>
                </c:pt>
                <c:pt idx="10141">
                  <c:v>10141</c:v>
                </c:pt>
                <c:pt idx="10142">
                  <c:v>10142</c:v>
                </c:pt>
                <c:pt idx="10143">
                  <c:v>10143</c:v>
                </c:pt>
                <c:pt idx="10144">
                  <c:v>10144</c:v>
                </c:pt>
                <c:pt idx="10145">
                  <c:v>10145</c:v>
                </c:pt>
                <c:pt idx="10146">
                  <c:v>10146</c:v>
                </c:pt>
                <c:pt idx="10147">
                  <c:v>10147</c:v>
                </c:pt>
                <c:pt idx="10148">
                  <c:v>10148</c:v>
                </c:pt>
                <c:pt idx="10149">
                  <c:v>10149</c:v>
                </c:pt>
                <c:pt idx="10150">
                  <c:v>10150</c:v>
                </c:pt>
                <c:pt idx="10151">
                  <c:v>10151</c:v>
                </c:pt>
                <c:pt idx="10152">
                  <c:v>10152</c:v>
                </c:pt>
                <c:pt idx="10153">
                  <c:v>10153</c:v>
                </c:pt>
                <c:pt idx="10154">
                  <c:v>10154</c:v>
                </c:pt>
                <c:pt idx="10155">
                  <c:v>10155</c:v>
                </c:pt>
                <c:pt idx="10156">
                  <c:v>10156</c:v>
                </c:pt>
                <c:pt idx="10157">
                  <c:v>10157</c:v>
                </c:pt>
                <c:pt idx="10158">
                  <c:v>10158</c:v>
                </c:pt>
                <c:pt idx="10159">
                  <c:v>10159</c:v>
                </c:pt>
                <c:pt idx="10160">
                  <c:v>10160</c:v>
                </c:pt>
                <c:pt idx="10161">
                  <c:v>10161</c:v>
                </c:pt>
                <c:pt idx="10162">
                  <c:v>10162</c:v>
                </c:pt>
                <c:pt idx="10163">
                  <c:v>10163</c:v>
                </c:pt>
                <c:pt idx="10164">
                  <c:v>10164</c:v>
                </c:pt>
                <c:pt idx="10165">
                  <c:v>10165</c:v>
                </c:pt>
                <c:pt idx="10166">
                  <c:v>10166</c:v>
                </c:pt>
                <c:pt idx="10167">
                  <c:v>10167</c:v>
                </c:pt>
                <c:pt idx="10168">
                  <c:v>10168</c:v>
                </c:pt>
                <c:pt idx="10169">
                  <c:v>10169</c:v>
                </c:pt>
                <c:pt idx="10170">
                  <c:v>10170</c:v>
                </c:pt>
                <c:pt idx="10171">
                  <c:v>10171</c:v>
                </c:pt>
                <c:pt idx="10172">
                  <c:v>10172</c:v>
                </c:pt>
                <c:pt idx="10173">
                  <c:v>10173</c:v>
                </c:pt>
                <c:pt idx="10174">
                  <c:v>10174</c:v>
                </c:pt>
                <c:pt idx="10175">
                  <c:v>10175</c:v>
                </c:pt>
                <c:pt idx="10176">
                  <c:v>10176</c:v>
                </c:pt>
                <c:pt idx="10177">
                  <c:v>10177</c:v>
                </c:pt>
                <c:pt idx="10178">
                  <c:v>10178</c:v>
                </c:pt>
                <c:pt idx="10179">
                  <c:v>10179</c:v>
                </c:pt>
                <c:pt idx="10180">
                  <c:v>10180</c:v>
                </c:pt>
                <c:pt idx="10181">
                  <c:v>10181</c:v>
                </c:pt>
                <c:pt idx="10182">
                  <c:v>10182</c:v>
                </c:pt>
                <c:pt idx="10183">
                  <c:v>10183</c:v>
                </c:pt>
                <c:pt idx="10184">
                  <c:v>10184</c:v>
                </c:pt>
                <c:pt idx="10185">
                  <c:v>10185</c:v>
                </c:pt>
                <c:pt idx="10186">
                  <c:v>10186</c:v>
                </c:pt>
                <c:pt idx="10187">
                  <c:v>10187</c:v>
                </c:pt>
                <c:pt idx="10188">
                  <c:v>10188</c:v>
                </c:pt>
                <c:pt idx="10189">
                  <c:v>10189</c:v>
                </c:pt>
                <c:pt idx="10190">
                  <c:v>10190</c:v>
                </c:pt>
                <c:pt idx="10191">
                  <c:v>10191</c:v>
                </c:pt>
                <c:pt idx="10192">
                  <c:v>10192</c:v>
                </c:pt>
                <c:pt idx="10193">
                  <c:v>10193</c:v>
                </c:pt>
                <c:pt idx="10194">
                  <c:v>10194</c:v>
                </c:pt>
                <c:pt idx="10195">
                  <c:v>10195</c:v>
                </c:pt>
                <c:pt idx="10196">
                  <c:v>10196</c:v>
                </c:pt>
                <c:pt idx="10197">
                  <c:v>10197</c:v>
                </c:pt>
                <c:pt idx="10198">
                  <c:v>10198</c:v>
                </c:pt>
                <c:pt idx="10199">
                  <c:v>10199</c:v>
                </c:pt>
                <c:pt idx="10200">
                  <c:v>10200</c:v>
                </c:pt>
                <c:pt idx="10201">
                  <c:v>10201</c:v>
                </c:pt>
                <c:pt idx="10202">
                  <c:v>10202</c:v>
                </c:pt>
                <c:pt idx="10203">
                  <c:v>10203</c:v>
                </c:pt>
                <c:pt idx="10204">
                  <c:v>10204</c:v>
                </c:pt>
                <c:pt idx="10205">
                  <c:v>10205</c:v>
                </c:pt>
                <c:pt idx="10206">
                  <c:v>10206</c:v>
                </c:pt>
                <c:pt idx="10207">
                  <c:v>10207</c:v>
                </c:pt>
                <c:pt idx="10208">
                  <c:v>10208</c:v>
                </c:pt>
                <c:pt idx="10209">
                  <c:v>10209</c:v>
                </c:pt>
                <c:pt idx="10210">
                  <c:v>10210</c:v>
                </c:pt>
                <c:pt idx="10211">
                  <c:v>10211</c:v>
                </c:pt>
                <c:pt idx="10212">
                  <c:v>10212</c:v>
                </c:pt>
                <c:pt idx="10213">
                  <c:v>10213</c:v>
                </c:pt>
                <c:pt idx="10214">
                  <c:v>10214</c:v>
                </c:pt>
                <c:pt idx="10215">
                  <c:v>10215</c:v>
                </c:pt>
                <c:pt idx="10216">
                  <c:v>10216</c:v>
                </c:pt>
                <c:pt idx="10217">
                  <c:v>10217</c:v>
                </c:pt>
                <c:pt idx="10218">
                  <c:v>10218</c:v>
                </c:pt>
                <c:pt idx="10219">
                  <c:v>10219</c:v>
                </c:pt>
                <c:pt idx="10220">
                  <c:v>10220</c:v>
                </c:pt>
                <c:pt idx="10221">
                  <c:v>10221</c:v>
                </c:pt>
                <c:pt idx="10222">
                  <c:v>10222</c:v>
                </c:pt>
                <c:pt idx="10223">
                  <c:v>10223</c:v>
                </c:pt>
                <c:pt idx="10224">
                  <c:v>10224</c:v>
                </c:pt>
                <c:pt idx="10225">
                  <c:v>10225</c:v>
                </c:pt>
                <c:pt idx="10226">
                  <c:v>10226</c:v>
                </c:pt>
                <c:pt idx="10227">
                  <c:v>10227</c:v>
                </c:pt>
                <c:pt idx="10228">
                  <c:v>10228</c:v>
                </c:pt>
                <c:pt idx="10229">
                  <c:v>10229</c:v>
                </c:pt>
                <c:pt idx="10230">
                  <c:v>10230</c:v>
                </c:pt>
                <c:pt idx="10231">
                  <c:v>10231</c:v>
                </c:pt>
                <c:pt idx="10232">
                  <c:v>10232</c:v>
                </c:pt>
                <c:pt idx="10233">
                  <c:v>10233</c:v>
                </c:pt>
                <c:pt idx="10234">
                  <c:v>10234</c:v>
                </c:pt>
                <c:pt idx="10235">
                  <c:v>10235</c:v>
                </c:pt>
                <c:pt idx="10236">
                  <c:v>10236</c:v>
                </c:pt>
                <c:pt idx="10237">
                  <c:v>10237</c:v>
                </c:pt>
                <c:pt idx="10238">
                  <c:v>10238</c:v>
                </c:pt>
                <c:pt idx="10239">
                  <c:v>10239</c:v>
                </c:pt>
                <c:pt idx="10240">
                  <c:v>10240</c:v>
                </c:pt>
                <c:pt idx="10241">
                  <c:v>10241</c:v>
                </c:pt>
                <c:pt idx="10242">
                  <c:v>10242</c:v>
                </c:pt>
                <c:pt idx="10243">
                  <c:v>10243</c:v>
                </c:pt>
                <c:pt idx="10244">
                  <c:v>10244</c:v>
                </c:pt>
                <c:pt idx="10245">
                  <c:v>10245</c:v>
                </c:pt>
                <c:pt idx="10246">
                  <c:v>10246</c:v>
                </c:pt>
                <c:pt idx="10247">
                  <c:v>10247</c:v>
                </c:pt>
                <c:pt idx="10248">
                  <c:v>10248</c:v>
                </c:pt>
                <c:pt idx="10249">
                  <c:v>10249</c:v>
                </c:pt>
                <c:pt idx="10250">
                  <c:v>10250</c:v>
                </c:pt>
                <c:pt idx="10251">
                  <c:v>10251</c:v>
                </c:pt>
                <c:pt idx="10252">
                  <c:v>10252</c:v>
                </c:pt>
                <c:pt idx="10253">
                  <c:v>10253</c:v>
                </c:pt>
                <c:pt idx="10254">
                  <c:v>10254</c:v>
                </c:pt>
                <c:pt idx="10255">
                  <c:v>10255</c:v>
                </c:pt>
                <c:pt idx="10256">
                  <c:v>10256</c:v>
                </c:pt>
                <c:pt idx="10257">
                  <c:v>10257</c:v>
                </c:pt>
                <c:pt idx="10258">
                  <c:v>10258</c:v>
                </c:pt>
                <c:pt idx="10259">
                  <c:v>10259</c:v>
                </c:pt>
                <c:pt idx="10260">
                  <c:v>10260</c:v>
                </c:pt>
                <c:pt idx="10261">
                  <c:v>10261</c:v>
                </c:pt>
                <c:pt idx="10262">
                  <c:v>10262</c:v>
                </c:pt>
                <c:pt idx="10263">
                  <c:v>10263</c:v>
                </c:pt>
                <c:pt idx="10264">
                  <c:v>10264</c:v>
                </c:pt>
                <c:pt idx="10265">
                  <c:v>10265</c:v>
                </c:pt>
                <c:pt idx="10266">
                  <c:v>10266</c:v>
                </c:pt>
                <c:pt idx="10267">
                  <c:v>10267</c:v>
                </c:pt>
                <c:pt idx="10268">
                  <c:v>10268</c:v>
                </c:pt>
                <c:pt idx="10269">
                  <c:v>10269</c:v>
                </c:pt>
                <c:pt idx="10270">
                  <c:v>10270</c:v>
                </c:pt>
                <c:pt idx="10271">
                  <c:v>10271</c:v>
                </c:pt>
                <c:pt idx="10272">
                  <c:v>10272</c:v>
                </c:pt>
                <c:pt idx="10273">
                  <c:v>10273</c:v>
                </c:pt>
                <c:pt idx="10274">
                  <c:v>10274</c:v>
                </c:pt>
                <c:pt idx="10275">
                  <c:v>10275</c:v>
                </c:pt>
                <c:pt idx="10276">
                  <c:v>10276</c:v>
                </c:pt>
                <c:pt idx="10277">
                  <c:v>10277</c:v>
                </c:pt>
                <c:pt idx="10278">
                  <c:v>10278</c:v>
                </c:pt>
                <c:pt idx="10279">
                  <c:v>10279</c:v>
                </c:pt>
                <c:pt idx="10280">
                  <c:v>10280</c:v>
                </c:pt>
                <c:pt idx="10281">
                  <c:v>10281</c:v>
                </c:pt>
                <c:pt idx="10282">
                  <c:v>10282</c:v>
                </c:pt>
                <c:pt idx="10283">
                  <c:v>10283</c:v>
                </c:pt>
                <c:pt idx="10284">
                  <c:v>10284</c:v>
                </c:pt>
                <c:pt idx="10285">
                  <c:v>10285</c:v>
                </c:pt>
                <c:pt idx="10286">
                  <c:v>10286</c:v>
                </c:pt>
                <c:pt idx="10287">
                  <c:v>10287</c:v>
                </c:pt>
                <c:pt idx="10288">
                  <c:v>10288</c:v>
                </c:pt>
                <c:pt idx="10289">
                  <c:v>10289</c:v>
                </c:pt>
                <c:pt idx="10290">
                  <c:v>10290</c:v>
                </c:pt>
                <c:pt idx="10291">
                  <c:v>10291</c:v>
                </c:pt>
                <c:pt idx="10292">
                  <c:v>10292</c:v>
                </c:pt>
                <c:pt idx="10293">
                  <c:v>10293</c:v>
                </c:pt>
                <c:pt idx="10294">
                  <c:v>10294</c:v>
                </c:pt>
                <c:pt idx="10295">
                  <c:v>10295</c:v>
                </c:pt>
                <c:pt idx="10296">
                  <c:v>10296</c:v>
                </c:pt>
                <c:pt idx="10297">
                  <c:v>10297</c:v>
                </c:pt>
                <c:pt idx="10298">
                  <c:v>10298</c:v>
                </c:pt>
                <c:pt idx="10299">
                  <c:v>10299</c:v>
                </c:pt>
                <c:pt idx="10300">
                  <c:v>10300</c:v>
                </c:pt>
                <c:pt idx="10301">
                  <c:v>10301</c:v>
                </c:pt>
                <c:pt idx="10302">
                  <c:v>10302</c:v>
                </c:pt>
                <c:pt idx="10303">
                  <c:v>10303</c:v>
                </c:pt>
                <c:pt idx="10304">
                  <c:v>10304</c:v>
                </c:pt>
                <c:pt idx="10305">
                  <c:v>10305</c:v>
                </c:pt>
                <c:pt idx="10306">
                  <c:v>10306</c:v>
                </c:pt>
                <c:pt idx="10307">
                  <c:v>10307</c:v>
                </c:pt>
                <c:pt idx="10308">
                  <c:v>10308</c:v>
                </c:pt>
                <c:pt idx="10309">
                  <c:v>10309</c:v>
                </c:pt>
                <c:pt idx="10310">
                  <c:v>10310</c:v>
                </c:pt>
                <c:pt idx="10311">
                  <c:v>10311</c:v>
                </c:pt>
                <c:pt idx="10312">
                  <c:v>10312</c:v>
                </c:pt>
                <c:pt idx="10313">
                  <c:v>10313</c:v>
                </c:pt>
                <c:pt idx="10314">
                  <c:v>10314</c:v>
                </c:pt>
                <c:pt idx="10315">
                  <c:v>10315</c:v>
                </c:pt>
                <c:pt idx="10316">
                  <c:v>10316</c:v>
                </c:pt>
                <c:pt idx="10317">
                  <c:v>10317</c:v>
                </c:pt>
                <c:pt idx="10318">
                  <c:v>10318</c:v>
                </c:pt>
                <c:pt idx="10319">
                  <c:v>10319</c:v>
                </c:pt>
                <c:pt idx="10320">
                  <c:v>10320</c:v>
                </c:pt>
                <c:pt idx="10321">
                  <c:v>10321</c:v>
                </c:pt>
                <c:pt idx="10322">
                  <c:v>10322</c:v>
                </c:pt>
                <c:pt idx="10323">
                  <c:v>10323</c:v>
                </c:pt>
                <c:pt idx="10324">
                  <c:v>10324</c:v>
                </c:pt>
                <c:pt idx="10325">
                  <c:v>10325</c:v>
                </c:pt>
                <c:pt idx="10326">
                  <c:v>10326</c:v>
                </c:pt>
                <c:pt idx="10327">
                  <c:v>10327</c:v>
                </c:pt>
                <c:pt idx="10328">
                  <c:v>10328</c:v>
                </c:pt>
                <c:pt idx="10329">
                  <c:v>10329</c:v>
                </c:pt>
                <c:pt idx="10330">
                  <c:v>10330</c:v>
                </c:pt>
                <c:pt idx="10331">
                  <c:v>10331</c:v>
                </c:pt>
                <c:pt idx="10332">
                  <c:v>10332</c:v>
                </c:pt>
                <c:pt idx="10333">
                  <c:v>10333</c:v>
                </c:pt>
                <c:pt idx="10334">
                  <c:v>10334</c:v>
                </c:pt>
                <c:pt idx="10335">
                  <c:v>10335</c:v>
                </c:pt>
                <c:pt idx="10336">
                  <c:v>10336</c:v>
                </c:pt>
                <c:pt idx="10337">
                  <c:v>10337</c:v>
                </c:pt>
                <c:pt idx="10338">
                  <c:v>10338</c:v>
                </c:pt>
                <c:pt idx="10339">
                  <c:v>10339</c:v>
                </c:pt>
                <c:pt idx="10340">
                  <c:v>10340</c:v>
                </c:pt>
                <c:pt idx="10341">
                  <c:v>10341</c:v>
                </c:pt>
                <c:pt idx="10342">
                  <c:v>10342</c:v>
                </c:pt>
                <c:pt idx="10343">
                  <c:v>10343</c:v>
                </c:pt>
                <c:pt idx="10344">
                  <c:v>10344</c:v>
                </c:pt>
                <c:pt idx="10345">
                  <c:v>10345</c:v>
                </c:pt>
                <c:pt idx="10346">
                  <c:v>10346</c:v>
                </c:pt>
                <c:pt idx="10347">
                  <c:v>10347</c:v>
                </c:pt>
                <c:pt idx="10348">
                  <c:v>10348</c:v>
                </c:pt>
                <c:pt idx="10349">
                  <c:v>10349</c:v>
                </c:pt>
                <c:pt idx="10350">
                  <c:v>10350</c:v>
                </c:pt>
                <c:pt idx="10351">
                  <c:v>10351</c:v>
                </c:pt>
                <c:pt idx="10352">
                  <c:v>10352</c:v>
                </c:pt>
                <c:pt idx="10353">
                  <c:v>10353</c:v>
                </c:pt>
                <c:pt idx="10354">
                  <c:v>10354</c:v>
                </c:pt>
                <c:pt idx="10355">
                  <c:v>10355</c:v>
                </c:pt>
                <c:pt idx="10356">
                  <c:v>10356</c:v>
                </c:pt>
                <c:pt idx="10357">
                  <c:v>10357</c:v>
                </c:pt>
                <c:pt idx="10358">
                  <c:v>10358</c:v>
                </c:pt>
                <c:pt idx="10359">
                  <c:v>10359</c:v>
                </c:pt>
                <c:pt idx="10360">
                  <c:v>10360</c:v>
                </c:pt>
                <c:pt idx="10361">
                  <c:v>10361</c:v>
                </c:pt>
                <c:pt idx="10362">
                  <c:v>10362</c:v>
                </c:pt>
                <c:pt idx="10363">
                  <c:v>10363</c:v>
                </c:pt>
                <c:pt idx="10364">
                  <c:v>10364</c:v>
                </c:pt>
                <c:pt idx="10365">
                  <c:v>10365</c:v>
                </c:pt>
                <c:pt idx="10366">
                  <c:v>10366</c:v>
                </c:pt>
                <c:pt idx="10367">
                  <c:v>10367</c:v>
                </c:pt>
                <c:pt idx="10368">
                  <c:v>10368</c:v>
                </c:pt>
                <c:pt idx="10369">
                  <c:v>10369</c:v>
                </c:pt>
                <c:pt idx="10370">
                  <c:v>10370</c:v>
                </c:pt>
                <c:pt idx="10371">
                  <c:v>10371</c:v>
                </c:pt>
                <c:pt idx="10372">
                  <c:v>10372</c:v>
                </c:pt>
                <c:pt idx="10373">
                  <c:v>10373</c:v>
                </c:pt>
                <c:pt idx="10374">
                  <c:v>10374</c:v>
                </c:pt>
                <c:pt idx="10375">
                  <c:v>10375</c:v>
                </c:pt>
                <c:pt idx="10376">
                  <c:v>10376</c:v>
                </c:pt>
                <c:pt idx="10377">
                  <c:v>10377</c:v>
                </c:pt>
                <c:pt idx="10378">
                  <c:v>10378</c:v>
                </c:pt>
                <c:pt idx="10379">
                  <c:v>10379</c:v>
                </c:pt>
                <c:pt idx="10380">
                  <c:v>10380</c:v>
                </c:pt>
                <c:pt idx="10381">
                  <c:v>10381</c:v>
                </c:pt>
                <c:pt idx="10382">
                  <c:v>10382</c:v>
                </c:pt>
                <c:pt idx="10383">
                  <c:v>10383</c:v>
                </c:pt>
                <c:pt idx="10384">
                  <c:v>10384</c:v>
                </c:pt>
                <c:pt idx="10385">
                  <c:v>10385</c:v>
                </c:pt>
                <c:pt idx="10386">
                  <c:v>10386</c:v>
                </c:pt>
                <c:pt idx="10387">
                  <c:v>10387</c:v>
                </c:pt>
                <c:pt idx="10388">
                  <c:v>10388</c:v>
                </c:pt>
                <c:pt idx="10389">
                  <c:v>10389</c:v>
                </c:pt>
                <c:pt idx="10390">
                  <c:v>10390</c:v>
                </c:pt>
                <c:pt idx="10391">
                  <c:v>10391</c:v>
                </c:pt>
                <c:pt idx="10392">
                  <c:v>10392</c:v>
                </c:pt>
                <c:pt idx="10393">
                  <c:v>10393</c:v>
                </c:pt>
                <c:pt idx="10394">
                  <c:v>10394</c:v>
                </c:pt>
                <c:pt idx="10395">
                  <c:v>10395</c:v>
                </c:pt>
                <c:pt idx="10396">
                  <c:v>10396</c:v>
                </c:pt>
                <c:pt idx="10397">
                  <c:v>10397</c:v>
                </c:pt>
                <c:pt idx="10398">
                  <c:v>10398</c:v>
                </c:pt>
                <c:pt idx="10399">
                  <c:v>10399</c:v>
                </c:pt>
                <c:pt idx="10400">
                  <c:v>10400</c:v>
                </c:pt>
                <c:pt idx="10401">
                  <c:v>10401</c:v>
                </c:pt>
                <c:pt idx="10402">
                  <c:v>10402</c:v>
                </c:pt>
                <c:pt idx="10403">
                  <c:v>10403</c:v>
                </c:pt>
                <c:pt idx="10404">
                  <c:v>10404</c:v>
                </c:pt>
                <c:pt idx="10405">
                  <c:v>10405</c:v>
                </c:pt>
                <c:pt idx="10406">
                  <c:v>10406</c:v>
                </c:pt>
                <c:pt idx="10407">
                  <c:v>10407</c:v>
                </c:pt>
                <c:pt idx="10408">
                  <c:v>10408</c:v>
                </c:pt>
                <c:pt idx="10409">
                  <c:v>10409</c:v>
                </c:pt>
                <c:pt idx="10410">
                  <c:v>10410</c:v>
                </c:pt>
                <c:pt idx="10411">
                  <c:v>10411</c:v>
                </c:pt>
                <c:pt idx="10412">
                  <c:v>10412</c:v>
                </c:pt>
                <c:pt idx="10413">
                  <c:v>10413</c:v>
                </c:pt>
                <c:pt idx="10414">
                  <c:v>10414</c:v>
                </c:pt>
                <c:pt idx="10415">
                  <c:v>10415</c:v>
                </c:pt>
                <c:pt idx="10416">
                  <c:v>10416</c:v>
                </c:pt>
                <c:pt idx="10417">
                  <c:v>10417</c:v>
                </c:pt>
                <c:pt idx="10418">
                  <c:v>10418</c:v>
                </c:pt>
                <c:pt idx="10419">
                  <c:v>10419</c:v>
                </c:pt>
                <c:pt idx="10420">
                  <c:v>10420</c:v>
                </c:pt>
                <c:pt idx="10421">
                  <c:v>10421</c:v>
                </c:pt>
                <c:pt idx="10422">
                  <c:v>10422</c:v>
                </c:pt>
                <c:pt idx="10423">
                  <c:v>10423</c:v>
                </c:pt>
                <c:pt idx="10424">
                  <c:v>10424</c:v>
                </c:pt>
                <c:pt idx="10425">
                  <c:v>10425</c:v>
                </c:pt>
                <c:pt idx="10426">
                  <c:v>10426</c:v>
                </c:pt>
                <c:pt idx="10427">
                  <c:v>10427</c:v>
                </c:pt>
                <c:pt idx="10428">
                  <c:v>10428</c:v>
                </c:pt>
                <c:pt idx="10429">
                  <c:v>10429</c:v>
                </c:pt>
                <c:pt idx="10430">
                  <c:v>10430</c:v>
                </c:pt>
                <c:pt idx="10431">
                  <c:v>10431</c:v>
                </c:pt>
                <c:pt idx="10432">
                  <c:v>10432</c:v>
                </c:pt>
                <c:pt idx="10433">
                  <c:v>10433</c:v>
                </c:pt>
                <c:pt idx="10434">
                  <c:v>10434</c:v>
                </c:pt>
                <c:pt idx="10435">
                  <c:v>10435</c:v>
                </c:pt>
                <c:pt idx="10436">
                  <c:v>10436</c:v>
                </c:pt>
                <c:pt idx="10437">
                  <c:v>10437</c:v>
                </c:pt>
                <c:pt idx="10438">
                  <c:v>10438</c:v>
                </c:pt>
                <c:pt idx="10439">
                  <c:v>10439</c:v>
                </c:pt>
                <c:pt idx="10440">
                  <c:v>10440</c:v>
                </c:pt>
                <c:pt idx="10441">
                  <c:v>10441</c:v>
                </c:pt>
                <c:pt idx="10442">
                  <c:v>10442</c:v>
                </c:pt>
                <c:pt idx="10443">
                  <c:v>10443</c:v>
                </c:pt>
                <c:pt idx="10444">
                  <c:v>10444</c:v>
                </c:pt>
                <c:pt idx="10445">
                  <c:v>10445</c:v>
                </c:pt>
                <c:pt idx="10446">
                  <c:v>10446</c:v>
                </c:pt>
                <c:pt idx="10447">
                  <c:v>10447</c:v>
                </c:pt>
                <c:pt idx="10448">
                  <c:v>10448</c:v>
                </c:pt>
                <c:pt idx="10449">
                  <c:v>10449</c:v>
                </c:pt>
                <c:pt idx="10450">
                  <c:v>10450</c:v>
                </c:pt>
                <c:pt idx="10451">
                  <c:v>10451</c:v>
                </c:pt>
                <c:pt idx="10452">
                  <c:v>10452</c:v>
                </c:pt>
                <c:pt idx="10453">
                  <c:v>10453</c:v>
                </c:pt>
                <c:pt idx="10454">
                  <c:v>10454</c:v>
                </c:pt>
                <c:pt idx="10455">
                  <c:v>10455</c:v>
                </c:pt>
                <c:pt idx="10456">
                  <c:v>10456</c:v>
                </c:pt>
                <c:pt idx="10457">
                  <c:v>10457</c:v>
                </c:pt>
                <c:pt idx="10458">
                  <c:v>10458</c:v>
                </c:pt>
                <c:pt idx="10459">
                  <c:v>10459</c:v>
                </c:pt>
                <c:pt idx="10460">
                  <c:v>10460</c:v>
                </c:pt>
                <c:pt idx="10461">
                  <c:v>10461</c:v>
                </c:pt>
                <c:pt idx="10462">
                  <c:v>10462</c:v>
                </c:pt>
                <c:pt idx="10463">
                  <c:v>10463</c:v>
                </c:pt>
                <c:pt idx="10464">
                  <c:v>10464</c:v>
                </c:pt>
                <c:pt idx="10465">
                  <c:v>10465</c:v>
                </c:pt>
                <c:pt idx="10466">
                  <c:v>10466</c:v>
                </c:pt>
                <c:pt idx="10467">
                  <c:v>10467</c:v>
                </c:pt>
                <c:pt idx="10468">
                  <c:v>10468</c:v>
                </c:pt>
                <c:pt idx="10469">
                  <c:v>10469</c:v>
                </c:pt>
                <c:pt idx="10470">
                  <c:v>10470</c:v>
                </c:pt>
                <c:pt idx="10471">
                  <c:v>10471</c:v>
                </c:pt>
                <c:pt idx="10472">
                  <c:v>10472</c:v>
                </c:pt>
                <c:pt idx="10473">
                  <c:v>10473</c:v>
                </c:pt>
                <c:pt idx="10474">
                  <c:v>10474</c:v>
                </c:pt>
                <c:pt idx="10475">
                  <c:v>10475</c:v>
                </c:pt>
                <c:pt idx="10476">
                  <c:v>10476</c:v>
                </c:pt>
                <c:pt idx="10477">
                  <c:v>10477</c:v>
                </c:pt>
                <c:pt idx="10478">
                  <c:v>10478</c:v>
                </c:pt>
                <c:pt idx="10479">
                  <c:v>10479</c:v>
                </c:pt>
                <c:pt idx="10480">
                  <c:v>10480</c:v>
                </c:pt>
                <c:pt idx="10481">
                  <c:v>10481</c:v>
                </c:pt>
                <c:pt idx="10482">
                  <c:v>10482</c:v>
                </c:pt>
                <c:pt idx="10483">
                  <c:v>10483</c:v>
                </c:pt>
                <c:pt idx="10484">
                  <c:v>10484</c:v>
                </c:pt>
                <c:pt idx="10485">
                  <c:v>10485</c:v>
                </c:pt>
                <c:pt idx="10486">
                  <c:v>10486</c:v>
                </c:pt>
                <c:pt idx="10487">
                  <c:v>10487</c:v>
                </c:pt>
                <c:pt idx="10488">
                  <c:v>10488</c:v>
                </c:pt>
                <c:pt idx="10489">
                  <c:v>10489</c:v>
                </c:pt>
                <c:pt idx="10490">
                  <c:v>10490</c:v>
                </c:pt>
                <c:pt idx="10491">
                  <c:v>10491</c:v>
                </c:pt>
                <c:pt idx="10492">
                  <c:v>10492</c:v>
                </c:pt>
                <c:pt idx="10493">
                  <c:v>10493</c:v>
                </c:pt>
                <c:pt idx="10494">
                  <c:v>10494</c:v>
                </c:pt>
                <c:pt idx="10495">
                  <c:v>10495</c:v>
                </c:pt>
                <c:pt idx="10496">
                  <c:v>10496</c:v>
                </c:pt>
                <c:pt idx="10497">
                  <c:v>10497</c:v>
                </c:pt>
                <c:pt idx="10498">
                  <c:v>10498</c:v>
                </c:pt>
                <c:pt idx="10499">
                  <c:v>10499</c:v>
                </c:pt>
                <c:pt idx="10500">
                  <c:v>10500</c:v>
                </c:pt>
                <c:pt idx="10501">
                  <c:v>10501</c:v>
                </c:pt>
                <c:pt idx="10502">
                  <c:v>10502</c:v>
                </c:pt>
                <c:pt idx="10503">
                  <c:v>10503</c:v>
                </c:pt>
                <c:pt idx="10504">
                  <c:v>10504</c:v>
                </c:pt>
                <c:pt idx="10505">
                  <c:v>10505</c:v>
                </c:pt>
                <c:pt idx="10506">
                  <c:v>10506</c:v>
                </c:pt>
                <c:pt idx="10507">
                  <c:v>10507</c:v>
                </c:pt>
                <c:pt idx="10508">
                  <c:v>10508</c:v>
                </c:pt>
                <c:pt idx="10509">
                  <c:v>10509</c:v>
                </c:pt>
                <c:pt idx="10510">
                  <c:v>10510</c:v>
                </c:pt>
                <c:pt idx="10511">
                  <c:v>10511</c:v>
                </c:pt>
                <c:pt idx="10512">
                  <c:v>10512</c:v>
                </c:pt>
                <c:pt idx="10513">
                  <c:v>10513</c:v>
                </c:pt>
                <c:pt idx="10514">
                  <c:v>10514</c:v>
                </c:pt>
                <c:pt idx="10515">
                  <c:v>10515</c:v>
                </c:pt>
                <c:pt idx="10516">
                  <c:v>10516</c:v>
                </c:pt>
                <c:pt idx="10517">
                  <c:v>10517</c:v>
                </c:pt>
                <c:pt idx="10518">
                  <c:v>10518</c:v>
                </c:pt>
                <c:pt idx="10519">
                  <c:v>10519</c:v>
                </c:pt>
                <c:pt idx="10520">
                  <c:v>10520</c:v>
                </c:pt>
                <c:pt idx="10521">
                  <c:v>10521</c:v>
                </c:pt>
                <c:pt idx="10522">
                  <c:v>10522</c:v>
                </c:pt>
                <c:pt idx="10523">
                  <c:v>10523</c:v>
                </c:pt>
                <c:pt idx="10524">
                  <c:v>10524</c:v>
                </c:pt>
                <c:pt idx="10525">
                  <c:v>10525</c:v>
                </c:pt>
                <c:pt idx="10526">
                  <c:v>10526</c:v>
                </c:pt>
                <c:pt idx="10527">
                  <c:v>10527</c:v>
                </c:pt>
                <c:pt idx="10528">
                  <c:v>10528</c:v>
                </c:pt>
                <c:pt idx="10529">
                  <c:v>10529</c:v>
                </c:pt>
                <c:pt idx="10530">
                  <c:v>10530</c:v>
                </c:pt>
                <c:pt idx="10531">
                  <c:v>10531</c:v>
                </c:pt>
                <c:pt idx="10532">
                  <c:v>10532</c:v>
                </c:pt>
                <c:pt idx="10533">
                  <c:v>10533</c:v>
                </c:pt>
                <c:pt idx="10534">
                  <c:v>10534</c:v>
                </c:pt>
                <c:pt idx="10535">
                  <c:v>10535</c:v>
                </c:pt>
                <c:pt idx="10536">
                  <c:v>10536</c:v>
                </c:pt>
                <c:pt idx="10537">
                  <c:v>10537</c:v>
                </c:pt>
                <c:pt idx="10538">
                  <c:v>10538</c:v>
                </c:pt>
                <c:pt idx="10539">
                  <c:v>10539</c:v>
                </c:pt>
                <c:pt idx="10540">
                  <c:v>10540</c:v>
                </c:pt>
                <c:pt idx="10541">
                  <c:v>10541</c:v>
                </c:pt>
                <c:pt idx="10542">
                  <c:v>10542</c:v>
                </c:pt>
                <c:pt idx="10543">
                  <c:v>10543</c:v>
                </c:pt>
                <c:pt idx="10544">
                  <c:v>10544</c:v>
                </c:pt>
                <c:pt idx="10545">
                  <c:v>10545</c:v>
                </c:pt>
                <c:pt idx="10546">
                  <c:v>10546</c:v>
                </c:pt>
                <c:pt idx="10547">
                  <c:v>10547</c:v>
                </c:pt>
                <c:pt idx="10548">
                  <c:v>10548</c:v>
                </c:pt>
                <c:pt idx="10549">
                  <c:v>10549</c:v>
                </c:pt>
                <c:pt idx="10550">
                  <c:v>10550</c:v>
                </c:pt>
                <c:pt idx="10551">
                  <c:v>10551</c:v>
                </c:pt>
                <c:pt idx="10552">
                  <c:v>10552</c:v>
                </c:pt>
                <c:pt idx="10553">
                  <c:v>10553</c:v>
                </c:pt>
                <c:pt idx="10554">
                  <c:v>10554</c:v>
                </c:pt>
                <c:pt idx="10555">
                  <c:v>10555</c:v>
                </c:pt>
                <c:pt idx="10556">
                  <c:v>10556</c:v>
                </c:pt>
                <c:pt idx="10557">
                  <c:v>10557</c:v>
                </c:pt>
                <c:pt idx="10558">
                  <c:v>10558</c:v>
                </c:pt>
                <c:pt idx="10559">
                  <c:v>10559</c:v>
                </c:pt>
                <c:pt idx="10560">
                  <c:v>10560</c:v>
                </c:pt>
                <c:pt idx="10561">
                  <c:v>10561</c:v>
                </c:pt>
                <c:pt idx="10562">
                  <c:v>10562</c:v>
                </c:pt>
                <c:pt idx="10563">
                  <c:v>10563</c:v>
                </c:pt>
                <c:pt idx="10564">
                  <c:v>10564</c:v>
                </c:pt>
                <c:pt idx="10565">
                  <c:v>10565</c:v>
                </c:pt>
                <c:pt idx="10566">
                  <c:v>10566</c:v>
                </c:pt>
                <c:pt idx="10567">
                  <c:v>10567</c:v>
                </c:pt>
                <c:pt idx="10568">
                  <c:v>10568</c:v>
                </c:pt>
                <c:pt idx="10569">
                  <c:v>10569</c:v>
                </c:pt>
                <c:pt idx="10570">
                  <c:v>10570</c:v>
                </c:pt>
                <c:pt idx="10571">
                  <c:v>10571</c:v>
                </c:pt>
                <c:pt idx="10572">
                  <c:v>10572</c:v>
                </c:pt>
                <c:pt idx="10573">
                  <c:v>10573</c:v>
                </c:pt>
                <c:pt idx="10574">
                  <c:v>10574</c:v>
                </c:pt>
                <c:pt idx="10575">
                  <c:v>10575</c:v>
                </c:pt>
                <c:pt idx="10576">
                  <c:v>10576</c:v>
                </c:pt>
                <c:pt idx="10577">
                  <c:v>10577</c:v>
                </c:pt>
                <c:pt idx="10578">
                  <c:v>10578</c:v>
                </c:pt>
                <c:pt idx="10579">
                  <c:v>10579</c:v>
                </c:pt>
                <c:pt idx="10580">
                  <c:v>10580</c:v>
                </c:pt>
                <c:pt idx="10581">
                  <c:v>10581</c:v>
                </c:pt>
                <c:pt idx="10582">
                  <c:v>10582</c:v>
                </c:pt>
                <c:pt idx="10583">
                  <c:v>10583</c:v>
                </c:pt>
                <c:pt idx="10584">
                  <c:v>10584</c:v>
                </c:pt>
                <c:pt idx="10585">
                  <c:v>10585</c:v>
                </c:pt>
                <c:pt idx="10586">
                  <c:v>10586</c:v>
                </c:pt>
                <c:pt idx="10587">
                  <c:v>10587</c:v>
                </c:pt>
                <c:pt idx="10588">
                  <c:v>10588</c:v>
                </c:pt>
                <c:pt idx="10589">
                  <c:v>10589</c:v>
                </c:pt>
                <c:pt idx="10590">
                  <c:v>10590</c:v>
                </c:pt>
                <c:pt idx="10591">
                  <c:v>10591</c:v>
                </c:pt>
                <c:pt idx="10592">
                  <c:v>10592</c:v>
                </c:pt>
                <c:pt idx="10593">
                  <c:v>10593</c:v>
                </c:pt>
                <c:pt idx="10594">
                  <c:v>10594</c:v>
                </c:pt>
                <c:pt idx="10595">
                  <c:v>10595</c:v>
                </c:pt>
                <c:pt idx="10596">
                  <c:v>10596</c:v>
                </c:pt>
                <c:pt idx="10597">
                  <c:v>10597</c:v>
                </c:pt>
                <c:pt idx="10598">
                  <c:v>10598</c:v>
                </c:pt>
                <c:pt idx="10599">
                  <c:v>10599</c:v>
                </c:pt>
                <c:pt idx="10600">
                  <c:v>10600</c:v>
                </c:pt>
                <c:pt idx="10601">
                  <c:v>10601</c:v>
                </c:pt>
                <c:pt idx="10602">
                  <c:v>10602</c:v>
                </c:pt>
                <c:pt idx="10603">
                  <c:v>10603</c:v>
                </c:pt>
                <c:pt idx="10604">
                  <c:v>10604</c:v>
                </c:pt>
                <c:pt idx="10605">
                  <c:v>10605</c:v>
                </c:pt>
                <c:pt idx="10606">
                  <c:v>10606</c:v>
                </c:pt>
                <c:pt idx="10607">
                  <c:v>10607</c:v>
                </c:pt>
                <c:pt idx="10608">
                  <c:v>10608</c:v>
                </c:pt>
                <c:pt idx="10609">
                  <c:v>10609</c:v>
                </c:pt>
                <c:pt idx="10610">
                  <c:v>10610</c:v>
                </c:pt>
                <c:pt idx="10611">
                  <c:v>10611</c:v>
                </c:pt>
                <c:pt idx="10612">
                  <c:v>10612</c:v>
                </c:pt>
                <c:pt idx="10613">
                  <c:v>10613</c:v>
                </c:pt>
                <c:pt idx="10614">
                  <c:v>10614</c:v>
                </c:pt>
                <c:pt idx="10615">
                  <c:v>10615</c:v>
                </c:pt>
                <c:pt idx="10616">
                  <c:v>10616</c:v>
                </c:pt>
                <c:pt idx="10617">
                  <c:v>10617</c:v>
                </c:pt>
                <c:pt idx="10618">
                  <c:v>10618</c:v>
                </c:pt>
                <c:pt idx="10619">
                  <c:v>10619</c:v>
                </c:pt>
                <c:pt idx="10620">
                  <c:v>10620</c:v>
                </c:pt>
                <c:pt idx="10621">
                  <c:v>10621</c:v>
                </c:pt>
                <c:pt idx="10622">
                  <c:v>10622</c:v>
                </c:pt>
                <c:pt idx="10623">
                  <c:v>10623</c:v>
                </c:pt>
                <c:pt idx="10624">
                  <c:v>10624</c:v>
                </c:pt>
                <c:pt idx="10625">
                  <c:v>10625</c:v>
                </c:pt>
                <c:pt idx="10626">
                  <c:v>10626</c:v>
                </c:pt>
                <c:pt idx="10627">
                  <c:v>10627</c:v>
                </c:pt>
                <c:pt idx="10628">
                  <c:v>10628</c:v>
                </c:pt>
                <c:pt idx="10629">
                  <c:v>10629</c:v>
                </c:pt>
                <c:pt idx="10630">
                  <c:v>10630</c:v>
                </c:pt>
                <c:pt idx="10631">
                  <c:v>10631</c:v>
                </c:pt>
                <c:pt idx="10632">
                  <c:v>10632</c:v>
                </c:pt>
                <c:pt idx="10633">
                  <c:v>10633</c:v>
                </c:pt>
                <c:pt idx="10634">
                  <c:v>10634</c:v>
                </c:pt>
                <c:pt idx="10635">
                  <c:v>10635</c:v>
                </c:pt>
                <c:pt idx="10636">
                  <c:v>10636</c:v>
                </c:pt>
                <c:pt idx="10637">
                  <c:v>10637</c:v>
                </c:pt>
                <c:pt idx="10638">
                  <c:v>10638</c:v>
                </c:pt>
                <c:pt idx="10639">
                  <c:v>10639</c:v>
                </c:pt>
                <c:pt idx="10640">
                  <c:v>10640</c:v>
                </c:pt>
                <c:pt idx="10641">
                  <c:v>10641</c:v>
                </c:pt>
                <c:pt idx="10642">
                  <c:v>10642</c:v>
                </c:pt>
                <c:pt idx="10643">
                  <c:v>10643</c:v>
                </c:pt>
                <c:pt idx="10644">
                  <c:v>10644</c:v>
                </c:pt>
                <c:pt idx="10645">
                  <c:v>10645</c:v>
                </c:pt>
                <c:pt idx="10646">
                  <c:v>10646</c:v>
                </c:pt>
                <c:pt idx="10647">
                  <c:v>10647</c:v>
                </c:pt>
                <c:pt idx="10648">
                  <c:v>10648</c:v>
                </c:pt>
                <c:pt idx="10649">
                  <c:v>10649</c:v>
                </c:pt>
                <c:pt idx="10650">
                  <c:v>10650</c:v>
                </c:pt>
                <c:pt idx="10651">
                  <c:v>10651</c:v>
                </c:pt>
                <c:pt idx="10652">
                  <c:v>10652</c:v>
                </c:pt>
                <c:pt idx="10653">
                  <c:v>10653</c:v>
                </c:pt>
                <c:pt idx="10654">
                  <c:v>10654</c:v>
                </c:pt>
                <c:pt idx="10655">
                  <c:v>10655</c:v>
                </c:pt>
                <c:pt idx="10656">
                  <c:v>10656</c:v>
                </c:pt>
                <c:pt idx="10657">
                  <c:v>10657</c:v>
                </c:pt>
                <c:pt idx="10658">
                  <c:v>10658</c:v>
                </c:pt>
                <c:pt idx="10659">
                  <c:v>10659</c:v>
                </c:pt>
                <c:pt idx="10660">
                  <c:v>10660</c:v>
                </c:pt>
                <c:pt idx="10661">
                  <c:v>10661</c:v>
                </c:pt>
                <c:pt idx="10662">
                  <c:v>10662</c:v>
                </c:pt>
                <c:pt idx="10663">
                  <c:v>10663</c:v>
                </c:pt>
                <c:pt idx="10664">
                  <c:v>10664</c:v>
                </c:pt>
                <c:pt idx="10665">
                  <c:v>10665</c:v>
                </c:pt>
                <c:pt idx="10666">
                  <c:v>10666</c:v>
                </c:pt>
                <c:pt idx="10667">
                  <c:v>10667</c:v>
                </c:pt>
                <c:pt idx="10668">
                  <c:v>10668</c:v>
                </c:pt>
                <c:pt idx="10669">
                  <c:v>10669</c:v>
                </c:pt>
                <c:pt idx="10670">
                  <c:v>10670</c:v>
                </c:pt>
                <c:pt idx="10671">
                  <c:v>10671</c:v>
                </c:pt>
                <c:pt idx="10672">
                  <c:v>10672</c:v>
                </c:pt>
                <c:pt idx="10673">
                  <c:v>10673</c:v>
                </c:pt>
                <c:pt idx="10674">
                  <c:v>10674</c:v>
                </c:pt>
                <c:pt idx="10675">
                  <c:v>10675</c:v>
                </c:pt>
                <c:pt idx="10676">
                  <c:v>10676</c:v>
                </c:pt>
                <c:pt idx="10677">
                  <c:v>10677</c:v>
                </c:pt>
                <c:pt idx="10678">
                  <c:v>10678</c:v>
                </c:pt>
                <c:pt idx="10679">
                  <c:v>10679</c:v>
                </c:pt>
                <c:pt idx="10680">
                  <c:v>10680</c:v>
                </c:pt>
                <c:pt idx="10681">
                  <c:v>10681</c:v>
                </c:pt>
                <c:pt idx="10682">
                  <c:v>10682</c:v>
                </c:pt>
                <c:pt idx="10683">
                  <c:v>10683</c:v>
                </c:pt>
                <c:pt idx="10684">
                  <c:v>10684</c:v>
                </c:pt>
                <c:pt idx="10685">
                  <c:v>10685</c:v>
                </c:pt>
                <c:pt idx="10686">
                  <c:v>10686</c:v>
                </c:pt>
                <c:pt idx="10687">
                  <c:v>10687</c:v>
                </c:pt>
                <c:pt idx="10688">
                  <c:v>10688</c:v>
                </c:pt>
                <c:pt idx="10689">
                  <c:v>10689</c:v>
                </c:pt>
                <c:pt idx="10690">
                  <c:v>10690</c:v>
                </c:pt>
                <c:pt idx="10691">
                  <c:v>10691</c:v>
                </c:pt>
                <c:pt idx="10692">
                  <c:v>10692</c:v>
                </c:pt>
                <c:pt idx="10693">
                  <c:v>10693</c:v>
                </c:pt>
                <c:pt idx="10694">
                  <c:v>10694</c:v>
                </c:pt>
                <c:pt idx="10695">
                  <c:v>10695</c:v>
                </c:pt>
                <c:pt idx="10696">
                  <c:v>10696</c:v>
                </c:pt>
                <c:pt idx="10697">
                  <c:v>10697</c:v>
                </c:pt>
                <c:pt idx="10698">
                  <c:v>10698</c:v>
                </c:pt>
                <c:pt idx="10699">
                  <c:v>10699</c:v>
                </c:pt>
                <c:pt idx="10700">
                  <c:v>10700</c:v>
                </c:pt>
                <c:pt idx="10701">
                  <c:v>10701</c:v>
                </c:pt>
                <c:pt idx="10702">
                  <c:v>10702</c:v>
                </c:pt>
                <c:pt idx="10703">
                  <c:v>10703</c:v>
                </c:pt>
                <c:pt idx="10704">
                  <c:v>10704</c:v>
                </c:pt>
                <c:pt idx="10705">
                  <c:v>10705</c:v>
                </c:pt>
                <c:pt idx="10706">
                  <c:v>10706</c:v>
                </c:pt>
                <c:pt idx="10707">
                  <c:v>10707</c:v>
                </c:pt>
                <c:pt idx="10708">
                  <c:v>10708</c:v>
                </c:pt>
                <c:pt idx="10709">
                  <c:v>10709</c:v>
                </c:pt>
                <c:pt idx="10710">
                  <c:v>10710</c:v>
                </c:pt>
                <c:pt idx="10711">
                  <c:v>10711</c:v>
                </c:pt>
                <c:pt idx="10712">
                  <c:v>10712</c:v>
                </c:pt>
                <c:pt idx="10713">
                  <c:v>10713</c:v>
                </c:pt>
                <c:pt idx="10714">
                  <c:v>10714</c:v>
                </c:pt>
                <c:pt idx="10715">
                  <c:v>10715</c:v>
                </c:pt>
                <c:pt idx="10716">
                  <c:v>10716</c:v>
                </c:pt>
                <c:pt idx="10717">
                  <c:v>10717</c:v>
                </c:pt>
                <c:pt idx="10718">
                  <c:v>10718</c:v>
                </c:pt>
                <c:pt idx="10719">
                  <c:v>10719</c:v>
                </c:pt>
                <c:pt idx="10720">
                  <c:v>10720</c:v>
                </c:pt>
                <c:pt idx="10721">
                  <c:v>10721</c:v>
                </c:pt>
                <c:pt idx="10722">
                  <c:v>10722</c:v>
                </c:pt>
                <c:pt idx="10723">
                  <c:v>10723</c:v>
                </c:pt>
                <c:pt idx="10724">
                  <c:v>10724</c:v>
                </c:pt>
                <c:pt idx="10725">
                  <c:v>10725</c:v>
                </c:pt>
                <c:pt idx="10726">
                  <c:v>10726</c:v>
                </c:pt>
                <c:pt idx="10727">
                  <c:v>10727</c:v>
                </c:pt>
                <c:pt idx="10728">
                  <c:v>10728</c:v>
                </c:pt>
                <c:pt idx="10729">
                  <c:v>10729</c:v>
                </c:pt>
                <c:pt idx="10730">
                  <c:v>10730</c:v>
                </c:pt>
                <c:pt idx="10731">
                  <c:v>10731</c:v>
                </c:pt>
                <c:pt idx="10732">
                  <c:v>10732</c:v>
                </c:pt>
                <c:pt idx="10733">
                  <c:v>10733</c:v>
                </c:pt>
                <c:pt idx="10734">
                  <c:v>10734</c:v>
                </c:pt>
                <c:pt idx="10735">
                  <c:v>10735</c:v>
                </c:pt>
                <c:pt idx="10736">
                  <c:v>10736</c:v>
                </c:pt>
                <c:pt idx="10737">
                  <c:v>10737</c:v>
                </c:pt>
                <c:pt idx="10738">
                  <c:v>10738</c:v>
                </c:pt>
                <c:pt idx="10739">
                  <c:v>10739</c:v>
                </c:pt>
                <c:pt idx="10740">
                  <c:v>10740</c:v>
                </c:pt>
                <c:pt idx="10741">
                  <c:v>10741</c:v>
                </c:pt>
                <c:pt idx="10742">
                  <c:v>10742</c:v>
                </c:pt>
                <c:pt idx="10743">
                  <c:v>10743</c:v>
                </c:pt>
                <c:pt idx="10744">
                  <c:v>10744</c:v>
                </c:pt>
                <c:pt idx="10745">
                  <c:v>10745</c:v>
                </c:pt>
                <c:pt idx="10746">
                  <c:v>10746</c:v>
                </c:pt>
                <c:pt idx="10747">
                  <c:v>10747</c:v>
                </c:pt>
                <c:pt idx="10748">
                  <c:v>10748</c:v>
                </c:pt>
                <c:pt idx="10749">
                  <c:v>10749</c:v>
                </c:pt>
                <c:pt idx="10750">
                  <c:v>10750</c:v>
                </c:pt>
                <c:pt idx="10751">
                  <c:v>10751</c:v>
                </c:pt>
                <c:pt idx="10752">
                  <c:v>10752</c:v>
                </c:pt>
                <c:pt idx="10753">
                  <c:v>10753</c:v>
                </c:pt>
                <c:pt idx="10754">
                  <c:v>10754</c:v>
                </c:pt>
                <c:pt idx="10755">
                  <c:v>10755</c:v>
                </c:pt>
                <c:pt idx="10756">
                  <c:v>10756</c:v>
                </c:pt>
                <c:pt idx="10757">
                  <c:v>10757</c:v>
                </c:pt>
                <c:pt idx="10758">
                  <c:v>10758</c:v>
                </c:pt>
                <c:pt idx="10759">
                  <c:v>10759</c:v>
                </c:pt>
                <c:pt idx="10760">
                  <c:v>10760</c:v>
                </c:pt>
                <c:pt idx="10761">
                  <c:v>10761</c:v>
                </c:pt>
                <c:pt idx="10762">
                  <c:v>10762</c:v>
                </c:pt>
                <c:pt idx="10763">
                  <c:v>10763</c:v>
                </c:pt>
                <c:pt idx="10764">
                  <c:v>10764</c:v>
                </c:pt>
                <c:pt idx="10765">
                  <c:v>10765</c:v>
                </c:pt>
                <c:pt idx="10766">
                  <c:v>10766</c:v>
                </c:pt>
                <c:pt idx="10767">
                  <c:v>10767</c:v>
                </c:pt>
                <c:pt idx="10768">
                  <c:v>10768</c:v>
                </c:pt>
                <c:pt idx="10769">
                  <c:v>10769</c:v>
                </c:pt>
                <c:pt idx="10770">
                  <c:v>10770</c:v>
                </c:pt>
                <c:pt idx="10771">
                  <c:v>10771</c:v>
                </c:pt>
                <c:pt idx="10772">
                  <c:v>10772</c:v>
                </c:pt>
                <c:pt idx="10773">
                  <c:v>10773</c:v>
                </c:pt>
                <c:pt idx="10774">
                  <c:v>10774</c:v>
                </c:pt>
                <c:pt idx="10775">
                  <c:v>10775</c:v>
                </c:pt>
                <c:pt idx="10776">
                  <c:v>10776</c:v>
                </c:pt>
                <c:pt idx="10777">
                  <c:v>10777</c:v>
                </c:pt>
                <c:pt idx="10778">
                  <c:v>10778</c:v>
                </c:pt>
                <c:pt idx="10779">
                  <c:v>10779</c:v>
                </c:pt>
                <c:pt idx="10780">
                  <c:v>10780</c:v>
                </c:pt>
                <c:pt idx="10781">
                  <c:v>10781</c:v>
                </c:pt>
                <c:pt idx="10782">
                  <c:v>10782</c:v>
                </c:pt>
                <c:pt idx="10783">
                  <c:v>10783</c:v>
                </c:pt>
                <c:pt idx="10784">
                  <c:v>10784</c:v>
                </c:pt>
                <c:pt idx="10785">
                  <c:v>10785</c:v>
                </c:pt>
                <c:pt idx="10786">
                  <c:v>10786</c:v>
                </c:pt>
                <c:pt idx="10787">
                  <c:v>10787</c:v>
                </c:pt>
                <c:pt idx="10788">
                  <c:v>10788</c:v>
                </c:pt>
                <c:pt idx="10789">
                  <c:v>10789</c:v>
                </c:pt>
                <c:pt idx="10790">
                  <c:v>10790</c:v>
                </c:pt>
                <c:pt idx="10791">
                  <c:v>10791</c:v>
                </c:pt>
                <c:pt idx="10792">
                  <c:v>10792</c:v>
                </c:pt>
                <c:pt idx="10793">
                  <c:v>10793</c:v>
                </c:pt>
                <c:pt idx="10794">
                  <c:v>10794</c:v>
                </c:pt>
                <c:pt idx="10795">
                  <c:v>10795</c:v>
                </c:pt>
                <c:pt idx="10796">
                  <c:v>10796</c:v>
                </c:pt>
                <c:pt idx="10797">
                  <c:v>10797</c:v>
                </c:pt>
                <c:pt idx="10798">
                  <c:v>10798</c:v>
                </c:pt>
                <c:pt idx="10799">
                  <c:v>10799</c:v>
                </c:pt>
                <c:pt idx="10800">
                  <c:v>10800</c:v>
                </c:pt>
                <c:pt idx="10801">
                  <c:v>10801</c:v>
                </c:pt>
                <c:pt idx="10802">
                  <c:v>10802</c:v>
                </c:pt>
                <c:pt idx="10803">
                  <c:v>10803</c:v>
                </c:pt>
                <c:pt idx="10804">
                  <c:v>10804</c:v>
                </c:pt>
                <c:pt idx="10805">
                  <c:v>10805</c:v>
                </c:pt>
                <c:pt idx="10806">
                  <c:v>10806</c:v>
                </c:pt>
                <c:pt idx="10807">
                  <c:v>10807</c:v>
                </c:pt>
                <c:pt idx="10808">
                  <c:v>10808</c:v>
                </c:pt>
                <c:pt idx="10809">
                  <c:v>10809</c:v>
                </c:pt>
                <c:pt idx="10810">
                  <c:v>10810</c:v>
                </c:pt>
                <c:pt idx="10811">
                  <c:v>10811</c:v>
                </c:pt>
                <c:pt idx="10812">
                  <c:v>10812</c:v>
                </c:pt>
                <c:pt idx="10813">
                  <c:v>10813</c:v>
                </c:pt>
                <c:pt idx="10814">
                  <c:v>10814</c:v>
                </c:pt>
                <c:pt idx="10815">
                  <c:v>10815</c:v>
                </c:pt>
                <c:pt idx="10816">
                  <c:v>10816</c:v>
                </c:pt>
                <c:pt idx="10817">
                  <c:v>10817</c:v>
                </c:pt>
                <c:pt idx="10818">
                  <c:v>10818</c:v>
                </c:pt>
                <c:pt idx="10819">
                  <c:v>10819</c:v>
                </c:pt>
                <c:pt idx="10820">
                  <c:v>10820</c:v>
                </c:pt>
                <c:pt idx="10821">
                  <c:v>10821</c:v>
                </c:pt>
                <c:pt idx="10822">
                  <c:v>10822</c:v>
                </c:pt>
                <c:pt idx="10823">
                  <c:v>10823</c:v>
                </c:pt>
                <c:pt idx="10824">
                  <c:v>10824</c:v>
                </c:pt>
                <c:pt idx="10825">
                  <c:v>10825</c:v>
                </c:pt>
                <c:pt idx="10826">
                  <c:v>10826</c:v>
                </c:pt>
                <c:pt idx="10827">
                  <c:v>10827</c:v>
                </c:pt>
                <c:pt idx="10828">
                  <c:v>10828</c:v>
                </c:pt>
                <c:pt idx="10829">
                  <c:v>10829</c:v>
                </c:pt>
                <c:pt idx="10830">
                  <c:v>10830</c:v>
                </c:pt>
                <c:pt idx="10831">
                  <c:v>10831</c:v>
                </c:pt>
                <c:pt idx="10832">
                  <c:v>10832</c:v>
                </c:pt>
                <c:pt idx="10833">
                  <c:v>10833</c:v>
                </c:pt>
                <c:pt idx="10834">
                  <c:v>10834</c:v>
                </c:pt>
                <c:pt idx="10835">
                  <c:v>10835</c:v>
                </c:pt>
                <c:pt idx="10836">
                  <c:v>10836</c:v>
                </c:pt>
                <c:pt idx="10837">
                  <c:v>10837</c:v>
                </c:pt>
                <c:pt idx="10838">
                  <c:v>10838</c:v>
                </c:pt>
                <c:pt idx="10839">
                  <c:v>10839</c:v>
                </c:pt>
                <c:pt idx="10840">
                  <c:v>10840</c:v>
                </c:pt>
                <c:pt idx="10841">
                  <c:v>10841</c:v>
                </c:pt>
                <c:pt idx="10842">
                  <c:v>10842</c:v>
                </c:pt>
                <c:pt idx="10843">
                  <c:v>10843</c:v>
                </c:pt>
                <c:pt idx="10844">
                  <c:v>10844</c:v>
                </c:pt>
                <c:pt idx="10845">
                  <c:v>10845</c:v>
                </c:pt>
                <c:pt idx="10846">
                  <c:v>10846</c:v>
                </c:pt>
                <c:pt idx="10847">
                  <c:v>10847</c:v>
                </c:pt>
                <c:pt idx="10848">
                  <c:v>10848</c:v>
                </c:pt>
                <c:pt idx="10849">
                  <c:v>10849</c:v>
                </c:pt>
                <c:pt idx="10850">
                  <c:v>10850</c:v>
                </c:pt>
                <c:pt idx="10851">
                  <c:v>10851</c:v>
                </c:pt>
                <c:pt idx="10852">
                  <c:v>10852</c:v>
                </c:pt>
                <c:pt idx="10853">
                  <c:v>10853</c:v>
                </c:pt>
                <c:pt idx="10854">
                  <c:v>10854</c:v>
                </c:pt>
                <c:pt idx="10855">
                  <c:v>10855</c:v>
                </c:pt>
                <c:pt idx="10856">
                  <c:v>10856</c:v>
                </c:pt>
                <c:pt idx="10857">
                  <c:v>10857</c:v>
                </c:pt>
                <c:pt idx="10858">
                  <c:v>10858</c:v>
                </c:pt>
                <c:pt idx="10859">
                  <c:v>10859</c:v>
                </c:pt>
                <c:pt idx="10860">
                  <c:v>10860</c:v>
                </c:pt>
                <c:pt idx="10861">
                  <c:v>10861</c:v>
                </c:pt>
                <c:pt idx="10862">
                  <c:v>10862</c:v>
                </c:pt>
                <c:pt idx="10863">
                  <c:v>10863</c:v>
                </c:pt>
                <c:pt idx="10864">
                  <c:v>10864</c:v>
                </c:pt>
                <c:pt idx="10865">
                  <c:v>10865</c:v>
                </c:pt>
                <c:pt idx="10866">
                  <c:v>10866</c:v>
                </c:pt>
                <c:pt idx="10867">
                  <c:v>10867</c:v>
                </c:pt>
                <c:pt idx="10868">
                  <c:v>10868</c:v>
                </c:pt>
                <c:pt idx="10869">
                  <c:v>10869</c:v>
                </c:pt>
                <c:pt idx="10870">
                  <c:v>10870</c:v>
                </c:pt>
                <c:pt idx="10871">
                  <c:v>10871</c:v>
                </c:pt>
                <c:pt idx="10872">
                  <c:v>10872</c:v>
                </c:pt>
                <c:pt idx="10873">
                  <c:v>10873</c:v>
                </c:pt>
                <c:pt idx="10874">
                  <c:v>10874</c:v>
                </c:pt>
                <c:pt idx="10875">
                  <c:v>10875</c:v>
                </c:pt>
                <c:pt idx="10876">
                  <c:v>10876</c:v>
                </c:pt>
                <c:pt idx="10877">
                  <c:v>10877</c:v>
                </c:pt>
                <c:pt idx="10878">
                  <c:v>10878</c:v>
                </c:pt>
                <c:pt idx="10879">
                  <c:v>10879</c:v>
                </c:pt>
                <c:pt idx="10880">
                  <c:v>10880</c:v>
                </c:pt>
                <c:pt idx="10881">
                  <c:v>10881</c:v>
                </c:pt>
                <c:pt idx="10882">
                  <c:v>10882</c:v>
                </c:pt>
                <c:pt idx="10883">
                  <c:v>10883</c:v>
                </c:pt>
                <c:pt idx="10884">
                  <c:v>10884</c:v>
                </c:pt>
                <c:pt idx="10885">
                  <c:v>10885</c:v>
                </c:pt>
                <c:pt idx="10886">
                  <c:v>10886</c:v>
                </c:pt>
                <c:pt idx="10887">
                  <c:v>10887</c:v>
                </c:pt>
                <c:pt idx="10888">
                  <c:v>10888</c:v>
                </c:pt>
                <c:pt idx="10889">
                  <c:v>10889</c:v>
                </c:pt>
                <c:pt idx="10890">
                  <c:v>10890</c:v>
                </c:pt>
                <c:pt idx="10891">
                  <c:v>10891</c:v>
                </c:pt>
                <c:pt idx="10892">
                  <c:v>10892</c:v>
                </c:pt>
                <c:pt idx="10893">
                  <c:v>10893</c:v>
                </c:pt>
                <c:pt idx="10894">
                  <c:v>10894</c:v>
                </c:pt>
                <c:pt idx="10895">
                  <c:v>10895</c:v>
                </c:pt>
                <c:pt idx="10896">
                  <c:v>10896</c:v>
                </c:pt>
                <c:pt idx="10897">
                  <c:v>10897</c:v>
                </c:pt>
                <c:pt idx="10898">
                  <c:v>10898</c:v>
                </c:pt>
                <c:pt idx="10899">
                  <c:v>10899</c:v>
                </c:pt>
                <c:pt idx="10900">
                  <c:v>10900</c:v>
                </c:pt>
                <c:pt idx="10901">
                  <c:v>10901</c:v>
                </c:pt>
                <c:pt idx="10902">
                  <c:v>10902</c:v>
                </c:pt>
                <c:pt idx="10903">
                  <c:v>10903</c:v>
                </c:pt>
                <c:pt idx="10904">
                  <c:v>10904</c:v>
                </c:pt>
                <c:pt idx="10905">
                  <c:v>10905</c:v>
                </c:pt>
                <c:pt idx="10906">
                  <c:v>10906</c:v>
                </c:pt>
                <c:pt idx="10907">
                  <c:v>10907</c:v>
                </c:pt>
                <c:pt idx="10908">
                  <c:v>10908</c:v>
                </c:pt>
                <c:pt idx="10909">
                  <c:v>10909</c:v>
                </c:pt>
                <c:pt idx="10910">
                  <c:v>10910</c:v>
                </c:pt>
                <c:pt idx="10911">
                  <c:v>10911</c:v>
                </c:pt>
                <c:pt idx="10912">
                  <c:v>10912</c:v>
                </c:pt>
                <c:pt idx="10913">
                  <c:v>10913</c:v>
                </c:pt>
                <c:pt idx="10914">
                  <c:v>10914</c:v>
                </c:pt>
                <c:pt idx="10915">
                  <c:v>10915</c:v>
                </c:pt>
                <c:pt idx="10916">
                  <c:v>10916</c:v>
                </c:pt>
                <c:pt idx="10917">
                  <c:v>10917</c:v>
                </c:pt>
                <c:pt idx="10918">
                  <c:v>10918</c:v>
                </c:pt>
                <c:pt idx="10919">
                  <c:v>10919</c:v>
                </c:pt>
                <c:pt idx="10920">
                  <c:v>10920</c:v>
                </c:pt>
                <c:pt idx="10921">
                  <c:v>10921</c:v>
                </c:pt>
                <c:pt idx="10922">
                  <c:v>10922</c:v>
                </c:pt>
                <c:pt idx="10923">
                  <c:v>10923</c:v>
                </c:pt>
                <c:pt idx="10924">
                  <c:v>10924</c:v>
                </c:pt>
                <c:pt idx="10925">
                  <c:v>10925</c:v>
                </c:pt>
                <c:pt idx="10926">
                  <c:v>10926</c:v>
                </c:pt>
                <c:pt idx="10927">
                  <c:v>10927</c:v>
                </c:pt>
                <c:pt idx="10928">
                  <c:v>10928</c:v>
                </c:pt>
                <c:pt idx="10929">
                  <c:v>10929</c:v>
                </c:pt>
                <c:pt idx="10930">
                  <c:v>10930</c:v>
                </c:pt>
                <c:pt idx="10931">
                  <c:v>10931</c:v>
                </c:pt>
                <c:pt idx="10932">
                  <c:v>10932</c:v>
                </c:pt>
                <c:pt idx="10933">
                  <c:v>10933</c:v>
                </c:pt>
                <c:pt idx="10934">
                  <c:v>10934</c:v>
                </c:pt>
                <c:pt idx="10935">
                  <c:v>10935</c:v>
                </c:pt>
                <c:pt idx="10936">
                  <c:v>10936</c:v>
                </c:pt>
                <c:pt idx="10937">
                  <c:v>10937</c:v>
                </c:pt>
                <c:pt idx="10938">
                  <c:v>10938</c:v>
                </c:pt>
                <c:pt idx="10939">
                  <c:v>10939</c:v>
                </c:pt>
                <c:pt idx="10940">
                  <c:v>10940</c:v>
                </c:pt>
                <c:pt idx="10941">
                  <c:v>10941</c:v>
                </c:pt>
                <c:pt idx="10942">
                  <c:v>10942</c:v>
                </c:pt>
                <c:pt idx="10943">
                  <c:v>10943</c:v>
                </c:pt>
                <c:pt idx="10944">
                  <c:v>10944</c:v>
                </c:pt>
                <c:pt idx="10945">
                  <c:v>10945</c:v>
                </c:pt>
                <c:pt idx="10946">
                  <c:v>10946</c:v>
                </c:pt>
                <c:pt idx="10947">
                  <c:v>10947</c:v>
                </c:pt>
                <c:pt idx="10948">
                  <c:v>10948</c:v>
                </c:pt>
                <c:pt idx="10949">
                  <c:v>10949</c:v>
                </c:pt>
                <c:pt idx="10950">
                  <c:v>10950</c:v>
                </c:pt>
                <c:pt idx="10951">
                  <c:v>10951</c:v>
                </c:pt>
                <c:pt idx="10952">
                  <c:v>10952</c:v>
                </c:pt>
                <c:pt idx="10953">
                  <c:v>10953</c:v>
                </c:pt>
                <c:pt idx="10954">
                  <c:v>10954</c:v>
                </c:pt>
                <c:pt idx="10955">
                  <c:v>10955</c:v>
                </c:pt>
                <c:pt idx="10956">
                  <c:v>10956</c:v>
                </c:pt>
                <c:pt idx="10957">
                  <c:v>10957</c:v>
                </c:pt>
                <c:pt idx="10958">
                  <c:v>10958</c:v>
                </c:pt>
                <c:pt idx="10959">
                  <c:v>10959</c:v>
                </c:pt>
                <c:pt idx="10960">
                  <c:v>10960</c:v>
                </c:pt>
                <c:pt idx="10961">
                  <c:v>10961</c:v>
                </c:pt>
                <c:pt idx="10962">
                  <c:v>10962</c:v>
                </c:pt>
                <c:pt idx="10963">
                  <c:v>10963</c:v>
                </c:pt>
                <c:pt idx="10964">
                  <c:v>10964</c:v>
                </c:pt>
                <c:pt idx="10965">
                  <c:v>10965</c:v>
                </c:pt>
                <c:pt idx="10966">
                  <c:v>10966</c:v>
                </c:pt>
                <c:pt idx="10967">
                  <c:v>10967</c:v>
                </c:pt>
                <c:pt idx="10968">
                  <c:v>10968</c:v>
                </c:pt>
                <c:pt idx="10969">
                  <c:v>10969</c:v>
                </c:pt>
                <c:pt idx="10970">
                  <c:v>10970</c:v>
                </c:pt>
                <c:pt idx="10971">
                  <c:v>10971</c:v>
                </c:pt>
                <c:pt idx="10972">
                  <c:v>10972</c:v>
                </c:pt>
                <c:pt idx="10973">
                  <c:v>10973</c:v>
                </c:pt>
                <c:pt idx="10974">
                  <c:v>10974</c:v>
                </c:pt>
                <c:pt idx="10975">
                  <c:v>10975</c:v>
                </c:pt>
                <c:pt idx="10976">
                  <c:v>10976</c:v>
                </c:pt>
                <c:pt idx="10977">
                  <c:v>10977</c:v>
                </c:pt>
                <c:pt idx="10978">
                  <c:v>10978</c:v>
                </c:pt>
                <c:pt idx="10979">
                  <c:v>10979</c:v>
                </c:pt>
                <c:pt idx="10980">
                  <c:v>10980</c:v>
                </c:pt>
                <c:pt idx="10981">
                  <c:v>10981</c:v>
                </c:pt>
                <c:pt idx="10982">
                  <c:v>10982</c:v>
                </c:pt>
                <c:pt idx="10983">
                  <c:v>10983</c:v>
                </c:pt>
                <c:pt idx="10984">
                  <c:v>10984</c:v>
                </c:pt>
                <c:pt idx="10985">
                  <c:v>10985</c:v>
                </c:pt>
                <c:pt idx="10986">
                  <c:v>10986</c:v>
                </c:pt>
                <c:pt idx="10987">
                  <c:v>10987</c:v>
                </c:pt>
                <c:pt idx="10988">
                  <c:v>10988</c:v>
                </c:pt>
                <c:pt idx="10989">
                  <c:v>10989</c:v>
                </c:pt>
                <c:pt idx="10990">
                  <c:v>10990</c:v>
                </c:pt>
                <c:pt idx="10991">
                  <c:v>10991</c:v>
                </c:pt>
                <c:pt idx="10992">
                  <c:v>10992</c:v>
                </c:pt>
                <c:pt idx="10993">
                  <c:v>10993</c:v>
                </c:pt>
                <c:pt idx="10994">
                  <c:v>10994</c:v>
                </c:pt>
                <c:pt idx="10995">
                  <c:v>10995</c:v>
                </c:pt>
                <c:pt idx="10996">
                  <c:v>10996</c:v>
                </c:pt>
                <c:pt idx="10997">
                  <c:v>10997</c:v>
                </c:pt>
                <c:pt idx="10998">
                  <c:v>10998</c:v>
                </c:pt>
                <c:pt idx="10999">
                  <c:v>10999</c:v>
                </c:pt>
                <c:pt idx="11000">
                  <c:v>11000</c:v>
                </c:pt>
                <c:pt idx="11001">
                  <c:v>11001</c:v>
                </c:pt>
                <c:pt idx="11002">
                  <c:v>11002</c:v>
                </c:pt>
                <c:pt idx="11003">
                  <c:v>11003</c:v>
                </c:pt>
                <c:pt idx="11004">
                  <c:v>11004</c:v>
                </c:pt>
                <c:pt idx="11005">
                  <c:v>11005</c:v>
                </c:pt>
                <c:pt idx="11006">
                  <c:v>11006</c:v>
                </c:pt>
                <c:pt idx="11007">
                  <c:v>11007</c:v>
                </c:pt>
                <c:pt idx="11008">
                  <c:v>11008</c:v>
                </c:pt>
                <c:pt idx="11009">
                  <c:v>11009</c:v>
                </c:pt>
                <c:pt idx="11010">
                  <c:v>11010</c:v>
                </c:pt>
                <c:pt idx="11011">
                  <c:v>11011</c:v>
                </c:pt>
                <c:pt idx="11012">
                  <c:v>11012</c:v>
                </c:pt>
                <c:pt idx="11013">
                  <c:v>11013</c:v>
                </c:pt>
                <c:pt idx="11014">
                  <c:v>11014</c:v>
                </c:pt>
                <c:pt idx="11015">
                  <c:v>11015</c:v>
                </c:pt>
                <c:pt idx="11016">
                  <c:v>11016</c:v>
                </c:pt>
                <c:pt idx="11017">
                  <c:v>11017</c:v>
                </c:pt>
                <c:pt idx="11018">
                  <c:v>11018</c:v>
                </c:pt>
                <c:pt idx="11019">
                  <c:v>11019</c:v>
                </c:pt>
                <c:pt idx="11020">
                  <c:v>11020</c:v>
                </c:pt>
                <c:pt idx="11021">
                  <c:v>11021</c:v>
                </c:pt>
                <c:pt idx="11022">
                  <c:v>11022</c:v>
                </c:pt>
                <c:pt idx="11023">
                  <c:v>11023</c:v>
                </c:pt>
                <c:pt idx="11024">
                  <c:v>11024</c:v>
                </c:pt>
                <c:pt idx="11025">
                  <c:v>11025</c:v>
                </c:pt>
                <c:pt idx="11026">
                  <c:v>11026</c:v>
                </c:pt>
                <c:pt idx="11027">
                  <c:v>11027</c:v>
                </c:pt>
                <c:pt idx="11028">
                  <c:v>11028</c:v>
                </c:pt>
                <c:pt idx="11029">
                  <c:v>11029</c:v>
                </c:pt>
                <c:pt idx="11030">
                  <c:v>11030</c:v>
                </c:pt>
                <c:pt idx="11031">
                  <c:v>11031</c:v>
                </c:pt>
                <c:pt idx="11032">
                  <c:v>11032</c:v>
                </c:pt>
                <c:pt idx="11033">
                  <c:v>11033</c:v>
                </c:pt>
                <c:pt idx="11034">
                  <c:v>11034</c:v>
                </c:pt>
                <c:pt idx="11035">
                  <c:v>11035</c:v>
                </c:pt>
                <c:pt idx="11036">
                  <c:v>11036</c:v>
                </c:pt>
                <c:pt idx="11037">
                  <c:v>11037</c:v>
                </c:pt>
                <c:pt idx="11038">
                  <c:v>11038</c:v>
                </c:pt>
                <c:pt idx="11039">
                  <c:v>11039</c:v>
                </c:pt>
                <c:pt idx="11040">
                  <c:v>11040</c:v>
                </c:pt>
                <c:pt idx="11041">
                  <c:v>11041</c:v>
                </c:pt>
                <c:pt idx="11042">
                  <c:v>11042</c:v>
                </c:pt>
                <c:pt idx="11043">
                  <c:v>11043</c:v>
                </c:pt>
                <c:pt idx="11044">
                  <c:v>11044</c:v>
                </c:pt>
                <c:pt idx="11045">
                  <c:v>11045</c:v>
                </c:pt>
                <c:pt idx="11046">
                  <c:v>11046</c:v>
                </c:pt>
                <c:pt idx="11047">
                  <c:v>11047</c:v>
                </c:pt>
                <c:pt idx="11048">
                  <c:v>11048</c:v>
                </c:pt>
                <c:pt idx="11049">
                  <c:v>11049</c:v>
                </c:pt>
                <c:pt idx="11050">
                  <c:v>11050</c:v>
                </c:pt>
                <c:pt idx="11051">
                  <c:v>11051</c:v>
                </c:pt>
                <c:pt idx="11052">
                  <c:v>11052</c:v>
                </c:pt>
                <c:pt idx="11053">
                  <c:v>11053</c:v>
                </c:pt>
                <c:pt idx="11054">
                  <c:v>11054</c:v>
                </c:pt>
                <c:pt idx="11055">
                  <c:v>11055</c:v>
                </c:pt>
                <c:pt idx="11056">
                  <c:v>11056</c:v>
                </c:pt>
                <c:pt idx="11057">
                  <c:v>11057</c:v>
                </c:pt>
                <c:pt idx="11058">
                  <c:v>11058</c:v>
                </c:pt>
                <c:pt idx="11059">
                  <c:v>11059</c:v>
                </c:pt>
                <c:pt idx="11060">
                  <c:v>11060</c:v>
                </c:pt>
                <c:pt idx="11061">
                  <c:v>11061</c:v>
                </c:pt>
                <c:pt idx="11062">
                  <c:v>11062</c:v>
                </c:pt>
                <c:pt idx="11063">
                  <c:v>11063</c:v>
                </c:pt>
                <c:pt idx="11064">
                  <c:v>11064</c:v>
                </c:pt>
                <c:pt idx="11065">
                  <c:v>11065</c:v>
                </c:pt>
                <c:pt idx="11066">
                  <c:v>11066</c:v>
                </c:pt>
                <c:pt idx="11067">
                  <c:v>11067</c:v>
                </c:pt>
                <c:pt idx="11068">
                  <c:v>11068</c:v>
                </c:pt>
                <c:pt idx="11069">
                  <c:v>11069</c:v>
                </c:pt>
                <c:pt idx="11070">
                  <c:v>11070</c:v>
                </c:pt>
                <c:pt idx="11071">
                  <c:v>11071</c:v>
                </c:pt>
                <c:pt idx="11072">
                  <c:v>11072</c:v>
                </c:pt>
                <c:pt idx="11073">
                  <c:v>11073</c:v>
                </c:pt>
                <c:pt idx="11074">
                  <c:v>11074</c:v>
                </c:pt>
                <c:pt idx="11075">
                  <c:v>11075</c:v>
                </c:pt>
                <c:pt idx="11076">
                  <c:v>11076</c:v>
                </c:pt>
                <c:pt idx="11077">
                  <c:v>11077</c:v>
                </c:pt>
                <c:pt idx="11078">
                  <c:v>11078</c:v>
                </c:pt>
                <c:pt idx="11079">
                  <c:v>11079</c:v>
                </c:pt>
                <c:pt idx="11080">
                  <c:v>11080</c:v>
                </c:pt>
                <c:pt idx="11081">
                  <c:v>11081</c:v>
                </c:pt>
                <c:pt idx="11082">
                  <c:v>11082</c:v>
                </c:pt>
                <c:pt idx="11083">
                  <c:v>11083</c:v>
                </c:pt>
                <c:pt idx="11084">
                  <c:v>11084</c:v>
                </c:pt>
                <c:pt idx="11085">
                  <c:v>11085</c:v>
                </c:pt>
                <c:pt idx="11086">
                  <c:v>11086</c:v>
                </c:pt>
                <c:pt idx="11087">
                  <c:v>11087</c:v>
                </c:pt>
                <c:pt idx="11088">
                  <c:v>11088</c:v>
                </c:pt>
                <c:pt idx="11089">
                  <c:v>11089</c:v>
                </c:pt>
                <c:pt idx="11090">
                  <c:v>11090</c:v>
                </c:pt>
                <c:pt idx="11091">
                  <c:v>11091</c:v>
                </c:pt>
                <c:pt idx="11092">
                  <c:v>11092</c:v>
                </c:pt>
                <c:pt idx="11093">
                  <c:v>11093</c:v>
                </c:pt>
                <c:pt idx="11094">
                  <c:v>11094</c:v>
                </c:pt>
                <c:pt idx="11095">
                  <c:v>11095</c:v>
                </c:pt>
                <c:pt idx="11096">
                  <c:v>11096</c:v>
                </c:pt>
                <c:pt idx="11097">
                  <c:v>11097</c:v>
                </c:pt>
                <c:pt idx="11098">
                  <c:v>11098</c:v>
                </c:pt>
                <c:pt idx="11099">
                  <c:v>11099</c:v>
                </c:pt>
                <c:pt idx="11100">
                  <c:v>11100</c:v>
                </c:pt>
                <c:pt idx="11101">
                  <c:v>11101</c:v>
                </c:pt>
                <c:pt idx="11102">
                  <c:v>11102</c:v>
                </c:pt>
                <c:pt idx="11103">
                  <c:v>11103</c:v>
                </c:pt>
                <c:pt idx="11104">
                  <c:v>11104</c:v>
                </c:pt>
                <c:pt idx="11105">
                  <c:v>11105</c:v>
                </c:pt>
                <c:pt idx="11106">
                  <c:v>11106</c:v>
                </c:pt>
                <c:pt idx="11107">
                  <c:v>11107</c:v>
                </c:pt>
                <c:pt idx="11108">
                  <c:v>11108</c:v>
                </c:pt>
                <c:pt idx="11109">
                  <c:v>11109</c:v>
                </c:pt>
                <c:pt idx="11110">
                  <c:v>11110</c:v>
                </c:pt>
                <c:pt idx="11111">
                  <c:v>11111</c:v>
                </c:pt>
                <c:pt idx="11112">
                  <c:v>11112</c:v>
                </c:pt>
                <c:pt idx="11113">
                  <c:v>11113</c:v>
                </c:pt>
                <c:pt idx="11114">
                  <c:v>11114</c:v>
                </c:pt>
                <c:pt idx="11115">
                  <c:v>11115</c:v>
                </c:pt>
                <c:pt idx="11116">
                  <c:v>11116</c:v>
                </c:pt>
                <c:pt idx="11117">
                  <c:v>11117</c:v>
                </c:pt>
                <c:pt idx="11118">
                  <c:v>11118</c:v>
                </c:pt>
                <c:pt idx="11119">
                  <c:v>11119</c:v>
                </c:pt>
                <c:pt idx="11120">
                  <c:v>11120</c:v>
                </c:pt>
                <c:pt idx="11121">
                  <c:v>11121</c:v>
                </c:pt>
                <c:pt idx="11122">
                  <c:v>11122</c:v>
                </c:pt>
                <c:pt idx="11123">
                  <c:v>11123</c:v>
                </c:pt>
                <c:pt idx="11124">
                  <c:v>11124</c:v>
                </c:pt>
                <c:pt idx="11125">
                  <c:v>11125</c:v>
                </c:pt>
                <c:pt idx="11126">
                  <c:v>11126</c:v>
                </c:pt>
                <c:pt idx="11127">
                  <c:v>11127</c:v>
                </c:pt>
                <c:pt idx="11128">
                  <c:v>11128</c:v>
                </c:pt>
                <c:pt idx="11129">
                  <c:v>11129</c:v>
                </c:pt>
                <c:pt idx="11130">
                  <c:v>11130</c:v>
                </c:pt>
                <c:pt idx="11131">
                  <c:v>11131</c:v>
                </c:pt>
                <c:pt idx="11132">
                  <c:v>11132</c:v>
                </c:pt>
                <c:pt idx="11133">
                  <c:v>11133</c:v>
                </c:pt>
                <c:pt idx="11134">
                  <c:v>11134</c:v>
                </c:pt>
                <c:pt idx="11135">
                  <c:v>11135</c:v>
                </c:pt>
                <c:pt idx="11136">
                  <c:v>11136</c:v>
                </c:pt>
                <c:pt idx="11137">
                  <c:v>11137</c:v>
                </c:pt>
                <c:pt idx="11138">
                  <c:v>11138</c:v>
                </c:pt>
                <c:pt idx="11139">
                  <c:v>11139</c:v>
                </c:pt>
                <c:pt idx="11140">
                  <c:v>11140</c:v>
                </c:pt>
                <c:pt idx="11141">
                  <c:v>11141</c:v>
                </c:pt>
                <c:pt idx="11142">
                  <c:v>11142</c:v>
                </c:pt>
                <c:pt idx="11143">
                  <c:v>11143</c:v>
                </c:pt>
                <c:pt idx="11144">
                  <c:v>11144</c:v>
                </c:pt>
                <c:pt idx="11145">
                  <c:v>11145</c:v>
                </c:pt>
                <c:pt idx="11146">
                  <c:v>11146</c:v>
                </c:pt>
                <c:pt idx="11147">
                  <c:v>11147</c:v>
                </c:pt>
                <c:pt idx="11148">
                  <c:v>11148</c:v>
                </c:pt>
                <c:pt idx="11149">
                  <c:v>11149</c:v>
                </c:pt>
                <c:pt idx="11150">
                  <c:v>11150</c:v>
                </c:pt>
                <c:pt idx="11151">
                  <c:v>11151</c:v>
                </c:pt>
                <c:pt idx="11152">
                  <c:v>11152</c:v>
                </c:pt>
                <c:pt idx="11153">
                  <c:v>11153</c:v>
                </c:pt>
                <c:pt idx="11154">
                  <c:v>11154</c:v>
                </c:pt>
                <c:pt idx="11155">
                  <c:v>11155</c:v>
                </c:pt>
                <c:pt idx="11156">
                  <c:v>11156</c:v>
                </c:pt>
                <c:pt idx="11157">
                  <c:v>11157</c:v>
                </c:pt>
                <c:pt idx="11158">
                  <c:v>11158</c:v>
                </c:pt>
                <c:pt idx="11159">
                  <c:v>11159</c:v>
                </c:pt>
                <c:pt idx="11160">
                  <c:v>11160</c:v>
                </c:pt>
                <c:pt idx="11161">
                  <c:v>11161</c:v>
                </c:pt>
                <c:pt idx="11162">
                  <c:v>11162</c:v>
                </c:pt>
                <c:pt idx="11163">
                  <c:v>11163</c:v>
                </c:pt>
                <c:pt idx="11164">
                  <c:v>11164</c:v>
                </c:pt>
                <c:pt idx="11165">
                  <c:v>11165</c:v>
                </c:pt>
                <c:pt idx="11166">
                  <c:v>11166</c:v>
                </c:pt>
                <c:pt idx="11167">
                  <c:v>11167</c:v>
                </c:pt>
                <c:pt idx="11168">
                  <c:v>11168</c:v>
                </c:pt>
                <c:pt idx="11169">
                  <c:v>11169</c:v>
                </c:pt>
                <c:pt idx="11170">
                  <c:v>11170</c:v>
                </c:pt>
                <c:pt idx="11171">
                  <c:v>11171</c:v>
                </c:pt>
                <c:pt idx="11172">
                  <c:v>11172</c:v>
                </c:pt>
                <c:pt idx="11173">
                  <c:v>11173</c:v>
                </c:pt>
                <c:pt idx="11174">
                  <c:v>11174</c:v>
                </c:pt>
                <c:pt idx="11175">
                  <c:v>11175</c:v>
                </c:pt>
                <c:pt idx="11176">
                  <c:v>11176</c:v>
                </c:pt>
                <c:pt idx="11177">
                  <c:v>11177</c:v>
                </c:pt>
                <c:pt idx="11178">
                  <c:v>11178</c:v>
                </c:pt>
                <c:pt idx="11179">
                  <c:v>11179</c:v>
                </c:pt>
                <c:pt idx="11180">
                  <c:v>11180</c:v>
                </c:pt>
                <c:pt idx="11181">
                  <c:v>11181</c:v>
                </c:pt>
                <c:pt idx="11182">
                  <c:v>11182</c:v>
                </c:pt>
                <c:pt idx="11183">
                  <c:v>11183</c:v>
                </c:pt>
                <c:pt idx="11184">
                  <c:v>11184</c:v>
                </c:pt>
                <c:pt idx="11185">
                  <c:v>11185</c:v>
                </c:pt>
                <c:pt idx="11186">
                  <c:v>11186</c:v>
                </c:pt>
                <c:pt idx="11187">
                  <c:v>11187</c:v>
                </c:pt>
                <c:pt idx="11188">
                  <c:v>11188</c:v>
                </c:pt>
                <c:pt idx="11189">
                  <c:v>11189</c:v>
                </c:pt>
                <c:pt idx="11190">
                  <c:v>11190</c:v>
                </c:pt>
                <c:pt idx="11191">
                  <c:v>11191</c:v>
                </c:pt>
                <c:pt idx="11192">
                  <c:v>11192</c:v>
                </c:pt>
                <c:pt idx="11193">
                  <c:v>11193</c:v>
                </c:pt>
                <c:pt idx="11194">
                  <c:v>11194</c:v>
                </c:pt>
                <c:pt idx="11195">
                  <c:v>11195</c:v>
                </c:pt>
                <c:pt idx="11196">
                  <c:v>11196</c:v>
                </c:pt>
                <c:pt idx="11197">
                  <c:v>11197</c:v>
                </c:pt>
                <c:pt idx="11198">
                  <c:v>11198</c:v>
                </c:pt>
                <c:pt idx="11199">
                  <c:v>11199</c:v>
                </c:pt>
                <c:pt idx="11200">
                  <c:v>11200</c:v>
                </c:pt>
                <c:pt idx="11201">
                  <c:v>11201</c:v>
                </c:pt>
                <c:pt idx="11202">
                  <c:v>11202</c:v>
                </c:pt>
                <c:pt idx="11203">
                  <c:v>11203</c:v>
                </c:pt>
                <c:pt idx="11204">
                  <c:v>11204</c:v>
                </c:pt>
                <c:pt idx="11205">
                  <c:v>11205</c:v>
                </c:pt>
                <c:pt idx="11206">
                  <c:v>11206</c:v>
                </c:pt>
                <c:pt idx="11207">
                  <c:v>11207</c:v>
                </c:pt>
                <c:pt idx="11208">
                  <c:v>11208</c:v>
                </c:pt>
                <c:pt idx="11209">
                  <c:v>11209</c:v>
                </c:pt>
                <c:pt idx="11210">
                  <c:v>11210</c:v>
                </c:pt>
                <c:pt idx="11211">
                  <c:v>11211</c:v>
                </c:pt>
                <c:pt idx="11212">
                  <c:v>11212</c:v>
                </c:pt>
                <c:pt idx="11213">
                  <c:v>11213</c:v>
                </c:pt>
                <c:pt idx="11214">
                  <c:v>11214</c:v>
                </c:pt>
                <c:pt idx="11215">
                  <c:v>11215</c:v>
                </c:pt>
                <c:pt idx="11216">
                  <c:v>11216</c:v>
                </c:pt>
                <c:pt idx="11217">
                  <c:v>11217</c:v>
                </c:pt>
                <c:pt idx="11218">
                  <c:v>11218</c:v>
                </c:pt>
                <c:pt idx="11219">
                  <c:v>11219</c:v>
                </c:pt>
                <c:pt idx="11220">
                  <c:v>11220</c:v>
                </c:pt>
                <c:pt idx="11221">
                  <c:v>11221</c:v>
                </c:pt>
                <c:pt idx="11222">
                  <c:v>11222</c:v>
                </c:pt>
                <c:pt idx="11223">
                  <c:v>11223</c:v>
                </c:pt>
                <c:pt idx="11224">
                  <c:v>11224</c:v>
                </c:pt>
                <c:pt idx="11225">
                  <c:v>11225</c:v>
                </c:pt>
                <c:pt idx="11226">
                  <c:v>11226</c:v>
                </c:pt>
                <c:pt idx="11227">
                  <c:v>11227</c:v>
                </c:pt>
                <c:pt idx="11228">
                  <c:v>11228</c:v>
                </c:pt>
                <c:pt idx="11229">
                  <c:v>11229</c:v>
                </c:pt>
                <c:pt idx="11230">
                  <c:v>11230</c:v>
                </c:pt>
                <c:pt idx="11231">
                  <c:v>11231</c:v>
                </c:pt>
                <c:pt idx="11232">
                  <c:v>11232</c:v>
                </c:pt>
                <c:pt idx="11233">
                  <c:v>11233</c:v>
                </c:pt>
                <c:pt idx="11234">
                  <c:v>11234</c:v>
                </c:pt>
                <c:pt idx="11235">
                  <c:v>11235</c:v>
                </c:pt>
                <c:pt idx="11236">
                  <c:v>11236</c:v>
                </c:pt>
                <c:pt idx="11237">
                  <c:v>11237</c:v>
                </c:pt>
                <c:pt idx="11238">
                  <c:v>11238</c:v>
                </c:pt>
                <c:pt idx="11239">
                  <c:v>11239</c:v>
                </c:pt>
                <c:pt idx="11240">
                  <c:v>11240</c:v>
                </c:pt>
                <c:pt idx="11241">
                  <c:v>11241</c:v>
                </c:pt>
                <c:pt idx="11242">
                  <c:v>11242</c:v>
                </c:pt>
                <c:pt idx="11243">
                  <c:v>11243</c:v>
                </c:pt>
                <c:pt idx="11244">
                  <c:v>11244</c:v>
                </c:pt>
                <c:pt idx="11245">
                  <c:v>11245</c:v>
                </c:pt>
                <c:pt idx="11246">
                  <c:v>11246</c:v>
                </c:pt>
                <c:pt idx="11247">
                  <c:v>11247</c:v>
                </c:pt>
                <c:pt idx="11248">
                  <c:v>11248</c:v>
                </c:pt>
                <c:pt idx="11249">
                  <c:v>11249</c:v>
                </c:pt>
                <c:pt idx="11250">
                  <c:v>11250</c:v>
                </c:pt>
                <c:pt idx="11251">
                  <c:v>11251</c:v>
                </c:pt>
                <c:pt idx="11252">
                  <c:v>11252</c:v>
                </c:pt>
                <c:pt idx="11253">
                  <c:v>11253</c:v>
                </c:pt>
                <c:pt idx="11254">
                  <c:v>11254</c:v>
                </c:pt>
                <c:pt idx="11255">
                  <c:v>11255</c:v>
                </c:pt>
                <c:pt idx="11256">
                  <c:v>11256</c:v>
                </c:pt>
                <c:pt idx="11257">
                  <c:v>11257</c:v>
                </c:pt>
                <c:pt idx="11258">
                  <c:v>11258</c:v>
                </c:pt>
                <c:pt idx="11259">
                  <c:v>11259</c:v>
                </c:pt>
                <c:pt idx="11260">
                  <c:v>11260</c:v>
                </c:pt>
                <c:pt idx="11261">
                  <c:v>11261</c:v>
                </c:pt>
                <c:pt idx="11262">
                  <c:v>11262</c:v>
                </c:pt>
                <c:pt idx="11263">
                  <c:v>11263</c:v>
                </c:pt>
                <c:pt idx="11264">
                  <c:v>11264</c:v>
                </c:pt>
                <c:pt idx="11265">
                  <c:v>11265</c:v>
                </c:pt>
                <c:pt idx="11266">
                  <c:v>11266</c:v>
                </c:pt>
                <c:pt idx="11267">
                  <c:v>11267</c:v>
                </c:pt>
                <c:pt idx="11268">
                  <c:v>11268</c:v>
                </c:pt>
                <c:pt idx="11269">
                  <c:v>11269</c:v>
                </c:pt>
                <c:pt idx="11270">
                  <c:v>11270</c:v>
                </c:pt>
                <c:pt idx="11271">
                  <c:v>11271</c:v>
                </c:pt>
                <c:pt idx="11272">
                  <c:v>11272</c:v>
                </c:pt>
                <c:pt idx="11273">
                  <c:v>11273</c:v>
                </c:pt>
                <c:pt idx="11274">
                  <c:v>11274</c:v>
                </c:pt>
                <c:pt idx="11275">
                  <c:v>11275</c:v>
                </c:pt>
                <c:pt idx="11276">
                  <c:v>11276</c:v>
                </c:pt>
                <c:pt idx="11277">
                  <c:v>11277</c:v>
                </c:pt>
                <c:pt idx="11278">
                  <c:v>11278</c:v>
                </c:pt>
                <c:pt idx="11279">
                  <c:v>11279</c:v>
                </c:pt>
                <c:pt idx="11280">
                  <c:v>11280</c:v>
                </c:pt>
                <c:pt idx="11281">
                  <c:v>11281</c:v>
                </c:pt>
                <c:pt idx="11282">
                  <c:v>11282</c:v>
                </c:pt>
                <c:pt idx="11283">
                  <c:v>11283</c:v>
                </c:pt>
                <c:pt idx="11284">
                  <c:v>11284</c:v>
                </c:pt>
                <c:pt idx="11285">
                  <c:v>11285</c:v>
                </c:pt>
                <c:pt idx="11286">
                  <c:v>11286</c:v>
                </c:pt>
                <c:pt idx="11287">
                  <c:v>11287</c:v>
                </c:pt>
                <c:pt idx="11288">
                  <c:v>11288</c:v>
                </c:pt>
                <c:pt idx="11289">
                  <c:v>11289</c:v>
                </c:pt>
                <c:pt idx="11290">
                  <c:v>11290</c:v>
                </c:pt>
                <c:pt idx="11291">
                  <c:v>11291</c:v>
                </c:pt>
                <c:pt idx="11292">
                  <c:v>11292</c:v>
                </c:pt>
                <c:pt idx="11293">
                  <c:v>11293</c:v>
                </c:pt>
                <c:pt idx="11294">
                  <c:v>11294</c:v>
                </c:pt>
                <c:pt idx="11295">
                  <c:v>11295</c:v>
                </c:pt>
                <c:pt idx="11296">
                  <c:v>11296</c:v>
                </c:pt>
                <c:pt idx="11297">
                  <c:v>11297</c:v>
                </c:pt>
                <c:pt idx="11298">
                  <c:v>11298</c:v>
                </c:pt>
                <c:pt idx="11299">
                  <c:v>11299</c:v>
                </c:pt>
                <c:pt idx="11300">
                  <c:v>11300</c:v>
                </c:pt>
                <c:pt idx="11301">
                  <c:v>11301</c:v>
                </c:pt>
                <c:pt idx="11302">
                  <c:v>11302</c:v>
                </c:pt>
                <c:pt idx="11303">
                  <c:v>11303</c:v>
                </c:pt>
                <c:pt idx="11304">
                  <c:v>11304</c:v>
                </c:pt>
                <c:pt idx="11305">
                  <c:v>11305</c:v>
                </c:pt>
                <c:pt idx="11306">
                  <c:v>11306</c:v>
                </c:pt>
                <c:pt idx="11307">
                  <c:v>11307</c:v>
                </c:pt>
                <c:pt idx="11308">
                  <c:v>11308</c:v>
                </c:pt>
                <c:pt idx="11309">
                  <c:v>11309</c:v>
                </c:pt>
                <c:pt idx="11310">
                  <c:v>11310</c:v>
                </c:pt>
                <c:pt idx="11311">
                  <c:v>11311</c:v>
                </c:pt>
                <c:pt idx="11312">
                  <c:v>11312</c:v>
                </c:pt>
                <c:pt idx="11313">
                  <c:v>11313</c:v>
                </c:pt>
                <c:pt idx="11314">
                  <c:v>11314</c:v>
                </c:pt>
                <c:pt idx="11315">
                  <c:v>11315</c:v>
                </c:pt>
                <c:pt idx="11316">
                  <c:v>11316</c:v>
                </c:pt>
                <c:pt idx="11317">
                  <c:v>11317</c:v>
                </c:pt>
                <c:pt idx="11318">
                  <c:v>11318</c:v>
                </c:pt>
                <c:pt idx="11319">
                  <c:v>11319</c:v>
                </c:pt>
                <c:pt idx="11320">
                  <c:v>11320</c:v>
                </c:pt>
                <c:pt idx="11321">
                  <c:v>11321</c:v>
                </c:pt>
                <c:pt idx="11322">
                  <c:v>11322</c:v>
                </c:pt>
                <c:pt idx="11323">
                  <c:v>11323</c:v>
                </c:pt>
                <c:pt idx="11324">
                  <c:v>11324</c:v>
                </c:pt>
                <c:pt idx="11325">
                  <c:v>11325</c:v>
                </c:pt>
                <c:pt idx="11326">
                  <c:v>11326</c:v>
                </c:pt>
                <c:pt idx="11327">
                  <c:v>11327</c:v>
                </c:pt>
                <c:pt idx="11328">
                  <c:v>11328</c:v>
                </c:pt>
                <c:pt idx="11329">
                  <c:v>11329</c:v>
                </c:pt>
                <c:pt idx="11330">
                  <c:v>11330</c:v>
                </c:pt>
                <c:pt idx="11331">
                  <c:v>11331</c:v>
                </c:pt>
                <c:pt idx="11332">
                  <c:v>11332</c:v>
                </c:pt>
                <c:pt idx="11333">
                  <c:v>11333</c:v>
                </c:pt>
                <c:pt idx="11334">
                  <c:v>11334</c:v>
                </c:pt>
                <c:pt idx="11335">
                  <c:v>11335</c:v>
                </c:pt>
                <c:pt idx="11336">
                  <c:v>11336</c:v>
                </c:pt>
                <c:pt idx="11337">
                  <c:v>11337</c:v>
                </c:pt>
                <c:pt idx="11338">
                  <c:v>11338</c:v>
                </c:pt>
                <c:pt idx="11339">
                  <c:v>11339</c:v>
                </c:pt>
                <c:pt idx="11340">
                  <c:v>11340</c:v>
                </c:pt>
                <c:pt idx="11341">
                  <c:v>11341</c:v>
                </c:pt>
                <c:pt idx="11342">
                  <c:v>11342</c:v>
                </c:pt>
                <c:pt idx="11343">
                  <c:v>11343</c:v>
                </c:pt>
                <c:pt idx="11344">
                  <c:v>11344</c:v>
                </c:pt>
                <c:pt idx="11345">
                  <c:v>11345</c:v>
                </c:pt>
                <c:pt idx="11346">
                  <c:v>11346</c:v>
                </c:pt>
                <c:pt idx="11347">
                  <c:v>11347</c:v>
                </c:pt>
                <c:pt idx="11348">
                  <c:v>11348</c:v>
                </c:pt>
                <c:pt idx="11349">
                  <c:v>11349</c:v>
                </c:pt>
                <c:pt idx="11350">
                  <c:v>11350</c:v>
                </c:pt>
                <c:pt idx="11351">
                  <c:v>11351</c:v>
                </c:pt>
                <c:pt idx="11352">
                  <c:v>11352</c:v>
                </c:pt>
                <c:pt idx="11353">
                  <c:v>11353</c:v>
                </c:pt>
                <c:pt idx="11354">
                  <c:v>11354</c:v>
                </c:pt>
                <c:pt idx="11355">
                  <c:v>11355</c:v>
                </c:pt>
                <c:pt idx="11356">
                  <c:v>11356</c:v>
                </c:pt>
                <c:pt idx="11357">
                  <c:v>11357</c:v>
                </c:pt>
                <c:pt idx="11358">
                  <c:v>11358</c:v>
                </c:pt>
                <c:pt idx="11359">
                  <c:v>11359</c:v>
                </c:pt>
                <c:pt idx="11360">
                  <c:v>11360</c:v>
                </c:pt>
                <c:pt idx="11361">
                  <c:v>11361</c:v>
                </c:pt>
                <c:pt idx="11362">
                  <c:v>11362</c:v>
                </c:pt>
                <c:pt idx="11363">
                  <c:v>11363</c:v>
                </c:pt>
                <c:pt idx="11364">
                  <c:v>11364</c:v>
                </c:pt>
                <c:pt idx="11365">
                  <c:v>11365</c:v>
                </c:pt>
                <c:pt idx="11366">
                  <c:v>11366</c:v>
                </c:pt>
                <c:pt idx="11367">
                  <c:v>11367</c:v>
                </c:pt>
                <c:pt idx="11368">
                  <c:v>11368</c:v>
                </c:pt>
                <c:pt idx="11369">
                  <c:v>11369</c:v>
                </c:pt>
                <c:pt idx="11370">
                  <c:v>11370</c:v>
                </c:pt>
                <c:pt idx="11371">
                  <c:v>11371</c:v>
                </c:pt>
                <c:pt idx="11372">
                  <c:v>11372</c:v>
                </c:pt>
                <c:pt idx="11373">
                  <c:v>11373</c:v>
                </c:pt>
                <c:pt idx="11374">
                  <c:v>11374</c:v>
                </c:pt>
                <c:pt idx="11375">
                  <c:v>11375</c:v>
                </c:pt>
                <c:pt idx="11376">
                  <c:v>11376</c:v>
                </c:pt>
                <c:pt idx="11377">
                  <c:v>11377</c:v>
                </c:pt>
                <c:pt idx="11378">
                  <c:v>11378</c:v>
                </c:pt>
                <c:pt idx="11379">
                  <c:v>11379</c:v>
                </c:pt>
                <c:pt idx="11380">
                  <c:v>11380</c:v>
                </c:pt>
                <c:pt idx="11381">
                  <c:v>11381</c:v>
                </c:pt>
                <c:pt idx="11382">
                  <c:v>11382</c:v>
                </c:pt>
                <c:pt idx="11383">
                  <c:v>11383</c:v>
                </c:pt>
                <c:pt idx="11384">
                  <c:v>11384</c:v>
                </c:pt>
                <c:pt idx="11385">
                  <c:v>11385</c:v>
                </c:pt>
                <c:pt idx="11386">
                  <c:v>11386</c:v>
                </c:pt>
                <c:pt idx="11387">
                  <c:v>11387</c:v>
                </c:pt>
                <c:pt idx="11388">
                  <c:v>11388</c:v>
                </c:pt>
                <c:pt idx="11389">
                  <c:v>11389</c:v>
                </c:pt>
                <c:pt idx="11390">
                  <c:v>11390</c:v>
                </c:pt>
                <c:pt idx="11391">
                  <c:v>11391</c:v>
                </c:pt>
                <c:pt idx="11392">
                  <c:v>11392</c:v>
                </c:pt>
                <c:pt idx="11393">
                  <c:v>11393</c:v>
                </c:pt>
                <c:pt idx="11394">
                  <c:v>11394</c:v>
                </c:pt>
                <c:pt idx="11395">
                  <c:v>11395</c:v>
                </c:pt>
                <c:pt idx="11396">
                  <c:v>11396</c:v>
                </c:pt>
                <c:pt idx="11397">
                  <c:v>11397</c:v>
                </c:pt>
                <c:pt idx="11398">
                  <c:v>11398</c:v>
                </c:pt>
                <c:pt idx="11399">
                  <c:v>11399</c:v>
                </c:pt>
                <c:pt idx="11400">
                  <c:v>11400</c:v>
                </c:pt>
                <c:pt idx="11401">
                  <c:v>11401</c:v>
                </c:pt>
                <c:pt idx="11402">
                  <c:v>11402</c:v>
                </c:pt>
                <c:pt idx="11403">
                  <c:v>11403</c:v>
                </c:pt>
                <c:pt idx="11404">
                  <c:v>11404</c:v>
                </c:pt>
                <c:pt idx="11405">
                  <c:v>11405</c:v>
                </c:pt>
                <c:pt idx="11406">
                  <c:v>11406</c:v>
                </c:pt>
                <c:pt idx="11407">
                  <c:v>11407</c:v>
                </c:pt>
                <c:pt idx="11408">
                  <c:v>11408</c:v>
                </c:pt>
                <c:pt idx="11409">
                  <c:v>11409</c:v>
                </c:pt>
                <c:pt idx="11410">
                  <c:v>11410</c:v>
                </c:pt>
                <c:pt idx="11411">
                  <c:v>11411</c:v>
                </c:pt>
                <c:pt idx="11412">
                  <c:v>11412</c:v>
                </c:pt>
                <c:pt idx="11413">
                  <c:v>11413</c:v>
                </c:pt>
                <c:pt idx="11414">
                  <c:v>11414</c:v>
                </c:pt>
                <c:pt idx="11415">
                  <c:v>11415</c:v>
                </c:pt>
                <c:pt idx="11416">
                  <c:v>11416</c:v>
                </c:pt>
                <c:pt idx="11417">
                  <c:v>11417</c:v>
                </c:pt>
                <c:pt idx="11418">
                  <c:v>11418</c:v>
                </c:pt>
                <c:pt idx="11419">
                  <c:v>11419</c:v>
                </c:pt>
                <c:pt idx="11420">
                  <c:v>11420</c:v>
                </c:pt>
                <c:pt idx="11421">
                  <c:v>11421</c:v>
                </c:pt>
                <c:pt idx="11422">
                  <c:v>11422</c:v>
                </c:pt>
                <c:pt idx="11423">
                  <c:v>11423</c:v>
                </c:pt>
                <c:pt idx="11424">
                  <c:v>11424</c:v>
                </c:pt>
                <c:pt idx="11425">
                  <c:v>11425</c:v>
                </c:pt>
                <c:pt idx="11426">
                  <c:v>11426</c:v>
                </c:pt>
                <c:pt idx="11427">
                  <c:v>11427</c:v>
                </c:pt>
                <c:pt idx="11428">
                  <c:v>11428</c:v>
                </c:pt>
                <c:pt idx="11429">
                  <c:v>11429</c:v>
                </c:pt>
                <c:pt idx="11430">
                  <c:v>11430</c:v>
                </c:pt>
                <c:pt idx="11431">
                  <c:v>11431</c:v>
                </c:pt>
                <c:pt idx="11432">
                  <c:v>11432</c:v>
                </c:pt>
                <c:pt idx="11433">
                  <c:v>11433</c:v>
                </c:pt>
                <c:pt idx="11434">
                  <c:v>11434</c:v>
                </c:pt>
                <c:pt idx="11435">
                  <c:v>11435</c:v>
                </c:pt>
                <c:pt idx="11436">
                  <c:v>11436</c:v>
                </c:pt>
                <c:pt idx="11437">
                  <c:v>11437</c:v>
                </c:pt>
                <c:pt idx="11438">
                  <c:v>11438</c:v>
                </c:pt>
                <c:pt idx="11439">
                  <c:v>11439</c:v>
                </c:pt>
                <c:pt idx="11440">
                  <c:v>11440</c:v>
                </c:pt>
                <c:pt idx="11441">
                  <c:v>11441</c:v>
                </c:pt>
                <c:pt idx="11442">
                  <c:v>11442</c:v>
                </c:pt>
                <c:pt idx="11443">
                  <c:v>11443</c:v>
                </c:pt>
                <c:pt idx="11444">
                  <c:v>11444</c:v>
                </c:pt>
                <c:pt idx="11445">
                  <c:v>11445</c:v>
                </c:pt>
                <c:pt idx="11446">
                  <c:v>11446</c:v>
                </c:pt>
                <c:pt idx="11447">
                  <c:v>11447</c:v>
                </c:pt>
                <c:pt idx="11448">
                  <c:v>11448</c:v>
                </c:pt>
                <c:pt idx="11449">
                  <c:v>11449</c:v>
                </c:pt>
                <c:pt idx="11450">
                  <c:v>11450</c:v>
                </c:pt>
                <c:pt idx="11451">
                  <c:v>11451</c:v>
                </c:pt>
                <c:pt idx="11452">
                  <c:v>11452</c:v>
                </c:pt>
                <c:pt idx="11453">
                  <c:v>11453</c:v>
                </c:pt>
                <c:pt idx="11454">
                  <c:v>11454</c:v>
                </c:pt>
                <c:pt idx="11455">
                  <c:v>11455</c:v>
                </c:pt>
                <c:pt idx="11456">
                  <c:v>11456</c:v>
                </c:pt>
                <c:pt idx="11457">
                  <c:v>11457</c:v>
                </c:pt>
                <c:pt idx="11458">
                  <c:v>11458</c:v>
                </c:pt>
                <c:pt idx="11459">
                  <c:v>11459</c:v>
                </c:pt>
                <c:pt idx="11460">
                  <c:v>11460</c:v>
                </c:pt>
                <c:pt idx="11461">
                  <c:v>11461</c:v>
                </c:pt>
                <c:pt idx="11462">
                  <c:v>11462</c:v>
                </c:pt>
                <c:pt idx="11463">
                  <c:v>11463</c:v>
                </c:pt>
                <c:pt idx="11464">
                  <c:v>11464</c:v>
                </c:pt>
                <c:pt idx="11465">
                  <c:v>11465</c:v>
                </c:pt>
                <c:pt idx="11466">
                  <c:v>11466</c:v>
                </c:pt>
                <c:pt idx="11467">
                  <c:v>11467</c:v>
                </c:pt>
                <c:pt idx="11468">
                  <c:v>11468</c:v>
                </c:pt>
                <c:pt idx="11469">
                  <c:v>11469</c:v>
                </c:pt>
                <c:pt idx="11470">
                  <c:v>11470</c:v>
                </c:pt>
                <c:pt idx="11471">
                  <c:v>11471</c:v>
                </c:pt>
                <c:pt idx="11472">
                  <c:v>11472</c:v>
                </c:pt>
                <c:pt idx="11473">
                  <c:v>11473</c:v>
                </c:pt>
                <c:pt idx="11474">
                  <c:v>11474</c:v>
                </c:pt>
                <c:pt idx="11475">
                  <c:v>11475</c:v>
                </c:pt>
                <c:pt idx="11476">
                  <c:v>11476</c:v>
                </c:pt>
                <c:pt idx="11477">
                  <c:v>11477</c:v>
                </c:pt>
                <c:pt idx="11478">
                  <c:v>11478</c:v>
                </c:pt>
                <c:pt idx="11479">
                  <c:v>11479</c:v>
                </c:pt>
                <c:pt idx="11480">
                  <c:v>11480</c:v>
                </c:pt>
                <c:pt idx="11481">
                  <c:v>11481</c:v>
                </c:pt>
                <c:pt idx="11482">
                  <c:v>11482</c:v>
                </c:pt>
                <c:pt idx="11483">
                  <c:v>11483</c:v>
                </c:pt>
                <c:pt idx="11484">
                  <c:v>11484</c:v>
                </c:pt>
                <c:pt idx="11485">
                  <c:v>11485</c:v>
                </c:pt>
                <c:pt idx="11486">
                  <c:v>11486</c:v>
                </c:pt>
                <c:pt idx="11487">
                  <c:v>11487</c:v>
                </c:pt>
                <c:pt idx="11488">
                  <c:v>11488</c:v>
                </c:pt>
                <c:pt idx="11489">
                  <c:v>11489</c:v>
                </c:pt>
                <c:pt idx="11490">
                  <c:v>11490</c:v>
                </c:pt>
                <c:pt idx="11491">
                  <c:v>11491</c:v>
                </c:pt>
                <c:pt idx="11492">
                  <c:v>11492</c:v>
                </c:pt>
                <c:pt idx="11493">
                  <c:v>11493</c:v>
                </c:pt>
                <c:pt idx="11494">
                  <c:v>11494</c:v>
                </c:pt>
                <c:pt idx="11495">
                  <c:v>11495</c:v>
                </c:pt>
                <c:pt idx="11496">
                  <c:v>11496</c:v>
                </c:pt>
                <c:pt idx="11497">
                  <c:v>11497</c:v>
                </c:pt>
                <c:pt idx="11498">
                  <c:v>11498</c:v>
                </c:pt>
                <c:pt idx="11499">
                  <c:v>11499</c:v>
                </c:pt>
                <c:pt idx="11500">
                  <c:v>11500</c:v>
                </c:pt>
                <c:pt idx="11501">
                  <c:v>11501</c:v>
                </c:pt>
                <c:pt idx="11502">
                  <c:v>11502</c:v>
                </c:pt>
                <c:pt idx="11503">
                  <c:v>11503</c:v>
                </c:pt>
                <c:pt idx="11504">
                  <c:v>11504</c:v>
                </c:pt>
                <c:pt idx="11505">
                  <c:v>11505</c:v>
                </c:pt>
                <c:pt idx="11506">
                  <c:v>11506</c:v>
                </c:pt>
                <c:pt idx="11507">
                  <c:v>11507</c:v>
                </c:pt>
                <c:pt idx="11508">
                  <c:v>11508</c:v>
                </c:pt>
                <c:pt idx="11509">
                  <c:v>11509</c:v>
                </c:pt>
                <c:pt idx="11510">
                  <c:v>11510</c:v>
                </c:pt>
                <c:pt idx="11511">
                  <c:v>11511</c:v>
                </c:pt>
                <c:pt idx="11512">
                  <c:v>11512</c:v>
                </c:pt>
                <c:pt idx="11513">
                  <c:v>11513</c:v>
                </c:pt>
                <c:pt idx="11514">
                  <c:v>11514</c:v>
                </c:pt>
                <c:pt idx="11515">
                  <c:v>11515</c:v>
                </c:pt>
                <c:pt idx="11516">
                  <c:v>11516</c:v>
                </c:pt>
                <c:pt idx="11517">
                  <c:v>11517</c:v>
                </c:pt>
                <c:pt idx="11518">
                  <c:v>11518</c:v>
                </c:pt>
                <c:pt idx="11519">
                  <c:v>11519</c:v>
                </c:pt>
                <c:pt idx="11520">
                  <c:v>11520</c:v>
                </c:pt>
                <c:pt idx="11521">
                  <c:v>11521</c:v>
                </c:pt>
                <c:pt idx="11522">
                  <c:v>11522</c:v>
                </c:pt>
                <c:pt idx="11523">
                  <c:v>11523</c:v>
                </c:pt>
                <c:pt idx="11524">
                  <c:v>11524</c:v>
                </c:pt>
                <c:pt idx="11525">
                  <c:v>11525</c:v>
                </c:pt>
                <c:pt idx="11526">
                  <c:v>11526</c:v>
                </c:pt>
                <c:pt idx="11527">
                  <c:v>11527</c:v>
                </c:pt>
                <c:pt idx="11528">
                  <c:v>11528</c:v>
                </c:pt>
                <c:pt idx="11529">
                  <c:v>11529</c:v>
                </c:pt>
                <c:pt idx="11530">
                  <c:v>11530</c:v>
                </c:pt>
                <c:pt idx="11531">
                  <c:v>11531</c:v>
                </c:pt>
                <c:pt idx="11532">
                  <c:v>11532</c:v>
                </c:pt>
                <c:pt idx="11533">
                  <c:v>11533</c:v>
                </c:pt>
                <c:pt idx="11534">
                  <c:v>11534</c:v>
                </c:pt>
                <c:pt idx="11535">
                  <c:v>11535</c:v>
                </c:pt>
                <c:pt idx="11536">
                  <c:v>11536</c:v>
                </c:pt>
                <c:pt idx="11537">
                  <c:v>11537</c:v>
                </c:pt>
                <c:pt idx="11538">
                  <c:v>11538</c:v>
                </c:pt>
                <c:pt idx="11539">
                  <c:v>11539</c:v>
                </c:pt>
                <c:pt idx="11540">
                  <c:v>11540</c:v>
                </c:pt>
                <c:pt idx="11541">
                  <c:v>11541</c:v>
                </c:pt>
                <c:pt idx="11542">
                  <c:v>11542</c:v>
                </c:pt>
                <c:pt idx="11543">
                  <c:v>11543</c:v>
                </c:pt>
                <c:pt idx="11544">
                  <c:v>11544</c:v>
                </c:pt>
                <c:pt idx="11545">
                  <c:v>11545</c:v>
                </c:pt>
                <c:pt idx="11546">
                  <c:v>11546</c:v>
                </c:pt>
                <c:pt idx="11547">
                  <c:v>11547</c:v>
                </c:pt>
                <c:pt idx="11548">
                  <c:v>11548</c:v>
                </c:pt>
                <c:pt idx="11549">
                  <c:v>11549</c:v>
                </c:pt>
                <c:pt idx="11550">
                  <c:v>11550</c:v>
                </c:pt>
                <c:pt idx="11551">
                  <c:v>11551</c:v>
                </c:pt>
                <c:pt idx="11552">
                  <c:v>11552</c:v>
                </c:pt>
                <c:pt idx="11553">
                  <c:v>11553</c:v>
                </c:pt>
                <c:pt idx="11554">
                  <c:v>11554</c:v>
                </c:pt>
                <c:pt idx="11555">
                  <c:v>11555</c:v>
                </c:pt>
                <c:pt idx="11556">
                  <c:v>11556</c:v>
                </c:pt>
                <c:pt idx="11557">
                  <c:v>11557</c:v>
                </c:pt>
                <c:pt idx="11558">
                  <c:v>11558</c:v>
                </c:pt>
                <c:pt idx="11559">
                  <c:v>11559</c:v>
                </c:pt>
                <c:pt idx="11560">
                  <c:v>11560</c:v>
                </c:pt>
                <c:pt idx="11561">
                  <c:v>11561</c:v>
                </c:pt>
                <c:pt idx="11562">
                  <c:v>11562</c:v>
                </c:pt>
                <c:pt idx="11563">
                  <c:v>11563</c:v>
                </c:pt>
                <c:pt idx="11564">
                  <c:v>11564</c:v>
                </c:pt>
                <c:pt idx="11565">
                  <c:v>11565</c:v>
                </c:pt>
                <c:pt idx="11566">
                  <c:v>11566</c:v>
                </c:pt>
                <c:pt idx="11567">
                  <c:v>11567</c:v>
                </c:pt>
                <c:pt idx="11568">
                  <c:v>11568</c:v>
                </c:pt>
                <c:pt idx="11569">
                  <c:v>11569</c:v>
                </c:pt>
                <c:pt idx="11570">
                  <c:v>11570</c:v>
                </c:pt>
                <c:pt idx="11571">
                  <c:v>11571</c:v>
                </c:pt>
                <c:pt idx="11572">
                  <c:v>11572</c:v>
                </c:pt>
                <c:pt idx="11573">
                  <c:v>11573</c:v>
                </c:pt>
                <c:pt idx="11574">
                  <c:v>11574</c:v>
                </c:pt>
                <c:pt idx="11575">
                  <c:v>11575</c:v>
                </c:pt>
                <c:pt idx="11576">
                  <c:v>11576</c:v>
                </c:pt>
                <c:pt idx="11577">
                  <c:v>11577</c:v>
                </c:pt>
                <c:pt idx="11578">
                  <c:v>11578</c:v>
                </c:pt>
                <c:pt idx="11579">
                  <c:v>11579</c:v>
                </c:pt>
                <c:pt idx="11580">
                  <c:v>11580</c:v>
                </c:pt>
                <c:pt idx="11581">
                  <c:v>11581</c:v>
                </c:pt>
                <c:pt idx="11582">
                  <c:v>11582</c:v>
                </c:pt>
                <c:pt idx="11583">
                  <c:v>11583</c:v>
                </c:pt>
                <c:pt idx="11584">
                  <c:v>11584</c:v>
                </c:pt>
                <c:pt idx="11585">
                  <c:v>11585</c:v>
                </c:pt>
                <c:pt idx="11586">
                  <c:v>11586</c:v>
                </c:pt>
                <c:pt idx="11587">
                  <c:v>11587</c:v>
                </c:pt>
                <c:pt idx="11588">
                  <c:v>11588</c:v>
                </c:pt>
                <c:pt idx="11589">
                  <c:v>11589</c:v>
                </c:pt>
                <c:pt idx="11590">
                  <c:v>11590</c:v>
                </c:pt>
                <c:pt idx="11591">
                  <c:v>11591</c:v>
                </c:pt>
                <c:pt idx="11592">
                  <c:v>11592</c:v>
                </c:pt>
                <c:pt idx="11593">
                  <c:v>11593</c:v>
                </c:pt>
                <c:pt idx="11594">
                  <c:v>11594</c:v>
                </c:pt>
                <c:pt idx="11595">
                  <c:v>11595</c:v>
                </c:pt>
                <c:pt idx="11596">
                  <c:v>11596</c:v>
                </c:pt>
                <c:pt idx="11597">
                  <c:v>11597</c:v>
                </c:pt>
                <c:pt idx="11598">
                  <c:v>11598</c:v>
                </c:pt>
                <c:pt idx="11599">
                  <c:v>11599</c:v>
                </c:pt>
                <c:pt idx="11600">
                  <c:v>11600</c:v>
                </c:pt>
                <c:pt idx="11601">
                  <c:v>11601</c:v>
                </c:pt>
                <c:pt idx="11602">
                  <c:v>11602</c:v>
                </c:pt>
                <c:pt idx="11603">
                  <c:v>11603</c:v>
                </c:pt>
                <c:pt idx="11604">
                  <c:v>11604</c:v>
                </c:pt>
                <c:pt idx="11605">
                  <c:v>11605</c:v>
                </c:pt>
                <c:pt idx="11606">
                  <c:v>11606</c:v>
                </c:pt>
                <c:pt idx="11607">
                  <c:v>11607</c:v>
                </c:pt>
                <c:pt idx="11608">
                  <c:v>11608</c:v>
                </c:pt>
                <c:pt idx="11609">
                  <c:v>11609</c:v>
                </c:pt>
                <c:pt idx="11610">
                  <c:v>11610</c:v>
                </c:pt>
                <c:pt idx="11611">
                  <c:v>11611</c:v>
                </c:pt>
                <c:pt idx="11612">
                  <c:v>11612</c:v>
                </c:pt>
                <c:pt idx="11613">
                  <c:v>11613</c:v>
                </c:pt>
                <c:pt idx="11614">
                  <c:v>11614</c:v>
                </c:pt>
                <c:pt idx="11615">
                  <c:v>11615</c:v>
                </c:pt>
                <c:pt idx="11616">
                  <c:v>11616</c:v>
                </c:pt>
                <c:pt idx="11617">
                  <c:v>11617</c:v>
                </c:pt>
                <c:pt idx="11618">
                  <c:v>11618</c:v>
                </c:pt>
                <c:pt idx="11619">
                  <c:v>11619</c:v>
                </c:pt>
                <c:pt idx="11620">
                  <c:v>11620</c:v>
                </c:pt>
                <c:pt idx="11621">
                  <c:v>11621</c:v>
                </c:pt>
                <c:pt idx="11622">
                  <c:v>11622</c:v>
                </c:pt>
                <c:pt idx="11623">
                  <c:v>11623</c:v>
                </c:pt>
                <c:pt idx="11624">
                  <c:v>11624</c:v>
                </c:pt>
                <c:pt idx="11625">
                  <c:v>11625</c:v>
                </c:pt>
                <c:pt idx="11626">
                  <c:v>11626</c:v>
                </c:pt>
                <c:pt idx="11627">
                  <c:v>11627</c:v>
                </c:pt>
                <c:pt idx="11628">
                  <c:v>11628</c:v>
                </c:pt>
                <c:pt idx="11629">
                  <c:v>11629</c:v>
                </c:pt>
                <c:pt idx="11630">
                  <c:v>11630</c:v>
                </c:pt>
                <c:pt idx="11631">
                  <c:v>11631</c:v>
                </c:pt>
                <c:pt idx="11632">
                  <c:v>11632</c:v>
                </c:pt>
                <c:pt idx="11633">
                  <c:v>11633</c:v>
                </c:pt>
                <c:pt idx="11634">
                  <c:v>11634</c:v>
                </c:pt>
                <c:pt idx="11635">
                  <c:v>11635</c:v>
                </c:pt>
                <c:pt idx="11636">
                  <c:v>11636</c:v>
                </c:pt>
                <c:pt idx="11637">
                  <c:v>11637</c:v>
                </c:pt>
                <c:pt idx="11638">
                  <c:v>11638</c:v>
                </c:pt>
                <c:pt idx="11639">
                  <c:v>11639</c:v>
                </c:pt>
                <c:pt idx="11640">
                  <c:v>11640</c:v>
                </c:pt>
                <c:pt idx="11641">
                  <c:v>11641</c:v>
                </c:pt>
                <c:pt idx="11642">
                  <c:v>11642</c:v>
                </c:pt>
                <c:pt idx="11643">
                  <c:v>11643</c:v>
                </c:pt>
                <c:pt idx="11644">
                  <c:v>11644</c:v>
                </c:pt>
                <c:pt idx="11645">
                  <c:v>11645</c:v>
                </c:pt>
                <c:pt idx="11646">
                  <c:v>11646</c:v>
                </c:pt>
                <c:pt idx="11647">
                  <c:v>11647</c:v>
                </c:pt>
                <c:pt idx="11648">
                  <c:v>11648</c:v>
                </c:pt>
                <c:pt idx="11649">
                  <c:v>11649</c:v>
                </c:pt>
                <c:pt idx="11650">
                  <c:v>11650</c:v>
                </c:pt>
                <c:pt idx="11651">
                  <c:v>11651</c:v>
                </c:pt>
                <c:pt idx="11652">
                  <c:v>11652</c:v>
                </c:pt>
                <c:pt idx="11653">
                  <c:v>11653</c:v>
                </c:pt>
                <c:pt idx="11654">
                  <c:v>11654</c:v>
                </c:pt>
                <c:pt idx="11655">
                  <c:v>11655</c:v>
                </c:pt>
                <c:pt idx="11656">
                  <c:v>11656</c:v>
                </c:pt>
                <c:pt idx="11657">
                  <c:v>11657</c:v>
                </c:pt>
                <c:pt idx="11658">
                  <c:v>11658</c:v>
                </c:pt>
                <c:pt idx="11659">
                  <c:v>11659</c:v>
                </c:pt>
                <c:pt idx="11660">
                  <c:v>11660</c:v>
                </c:pt>
                <c:pt idx="11661">
                  <c:v>11661</c:v>
                </c:pt>
                <c:pt idx="11662">
                  <c:v>11662</c:v>
                </c:pt>
                <c:pt idx="11663">
                  <c:v>11663</c:v>
                </c:pt>
                <c:pt idx="11664">
                  <c:v>11664</c:v>
                </c:pt>
                <c:pt idx="11665">
                  <c:v>11665</c:v>
                </c:pt>
                <c:pt idx="11666">
                  <c:v>11666</c:v>
                </c:pt>
                <c:pt idx="11667">
                  <c:v>11667</c:v>
                </c:pt>
                <c:pt idx="11668">
                  <c:v>11668</c:v>
                </c:pt>
                <c:pt idx="11669">
                  <c:v>11669</c:v>
                </c:pt>
                <c:pt idx="11670">
                  <c:v>11670</c:v>
                </c:pt>
                <c:pt idx="11671">
                  <c:v>11671</c:v>
                </c:pt>
                <c:pt idx="11672">
                  <c:v>11672</c:v>
                </c:pt>
                <c:pt idx="11673">
                  <c:v>11673</c:v>
                </c:pt>
                <c:pt idx="11674">
                  <c:v>11674</c:v>
                </c:pt>
                <c:pt idx="11675">
                  <c:v>11675</c:v>
                </c:pt>
                <c:pt idx="11676">
                  <c:v>11676</c:v>
                </c:pt>
                <c:pt idx="11677">
                  <c:v>11677</c:v>
                </c:pt>
                <c:pt idx="11678">
                  <c:v>11678</c:v>
                </c:pt>
                <c:pt idx="11679">
                  <c:v>11679</c:v>
                </c:pt>
                <c:pt idx="11680">
                  <c:v>11680</c:v>
                </c:pt>
                <c:pt idx="11681">
                  <c:v>11681</c:v>
                </c:pt>
                <c:pt idx="11682">
                  <c:v>11682</c:v>
                </c:pt>
                <c:pt idx="11683">
                  <c:v>11683</c:v>
                </c:pt>
                <c:pt idx="11684">
                  <c:v>11684</c:v>
                </c:pt>
                <c:pt idx="11685">
                  <c:v>11685</c:v>
                </c:pt>
                <c:pt idx="11686">
                  <c:v>11686</c:v>
                </c:pt>
                <c:pt idx="11687">
                  <c:v>11687</c:v>
                </c:pt>
                <c:pt idx="11688">
                  <c:v>11688</c:v>
                </c:pt>
                <c:pt idx="11689">
                  <c:v>11689</c:v>
                </c:pt>
                <c:pt idx="11690">
                  <c:v>11690</c:v>
                </c:pt>
                <c:pt idx="11691">
                  <c:v>11691</c:v>
                </c:pt>
                <c:pt idx="11692">
                  <c:v>11692</c:v>
                </c:pt>
                <c:pt idx="11693">
                  <c:v>11693</c:v>
                </c:pt>
                <c:pt idx="11694">
                  <c:v>11694</c:v>
                </c:pt>
                <c:pt idx="11695">
                  <c:v>11695</c:v>
                </c:pt>
                <c:pt idx="11696">
                  <c:v>11696</c:v>
                </c:pt>
                <c:pt idx="11697">
                  <c:v>11697</c:v>
                </c:pt>
                <c:pt idx="11698">
                  <c:v>11698</c:v>
                </c:pt>
                <c:pt idx="11699">
                  <c:v>11699</c:v>
                </c:pt>
                <c:pt idx="11700">
                  <c:v>11700</c:v>
                </c:pt>
                <c:pt idx="11701">
                  <c:v>11701</c:v>
                </c:pt>
                <c:pt idx="11702">
                  <c:v>11702</c:v>
                </c:pt>
                <c:pt idx="11703">
                  <c:v>11703</c:v>
                </c:pt>
                <c:pt idx="11704">
                  <c:v>11704</c:v>
                </c:pt>
                <c:pt idx="11705">
                  <c:v>11705</c:v>
                </c:pt>
                <c:pt idx="11706">
                  <c:v>11706</c:v>
                </c:pt>
                <c:pt idx="11707">
                  <c:v>11707</c:v>
                </c:pt>
                <c:pt idx="11708">
                  <c:v>11708</c:v>
                </c:pt>
                <c:pt idx="11709">
                  <c:v>11709</c:v>
                </c:pt>
                <c:pt idx="11710">
                  <c:v>11710</c:v>
                </c:pt>
                <c:pt idx="11711">
                  <c:v>11711</c:v>
                </c:pt>
                <c:pt idx="11712">
                  <c:v>11712</c:v>
                </c:pt>
                <c:pt idx="11713">
                  <c:v>11713</c:v>
                </c:pt>
                <c:pt idx="11714">
                  <c:v>11714</c:v>
                </c:pt>
                <c:pt idx="11715">
                  <c:v>11715</c:v>
                </c:pt>
                <c:pt idx="11716">
                  <c:v>11716</c:v>
                </c:pt>
                <c:pt idx="11717">
                  <c:v>11717</c:v>
                </c:pt>
                <c:pt idx="11718">
                  <c:v>11718</c:v>
                </c:pt>
                <c:pt idx="11719">
                  <c:v>11719</c:v>
                </c:pt>
                <c:pt idx="11720">
                  <c:v>11720</c:v>
                </c:pt>
                <c:pt idx="11721">
                  <c:v>11721</c:v>
                </c:pt>
                <c:pt idx="11722">
                  <c:v>11722</c:v>
                </c:pt>
                <c:pt idx="11723">
                  <c:v>11723</c:v>
                </c:pt>
                <c:pt idx="11724">
                  <c:v>11724</c:v>
                </c:pt>
                <c:pt idx="11725">
                  <c:v>11725</c:v>
                </c:pt>
                <c:pt idx="11726">
                  <c:v>11726</c:v>
                </c:pt>
                <c:pt idx="11727">
                  <c:v>11727</c:v>
                </c:pt>
                <c:pt idx="11728">
                  <c:v>11728</c:v>
                </c:pt>
                <c:pt idx="11729">
                  <c:v>11729</c:v>
                </c:pt>
                <c:pt idx="11730">
                  <c:v>11730</c:v>
                </c:pt>
                <c:pt idx="11731">
                  <c:v>11731</c:v>
                </c:pt>
                <c:pt idx="11732">
                  <c:v>11732</c:v>
                </c:pt>
                <c:pt idx="11733">
                  <c:v>11733</c:v>
                </c:pt>
                <c:pt idx="11734">
                  <c:v>11734</c:v>
                </c:pt>
                <c:pt idx="11735">
                  <c:v>11735</c:v>
                </c:pt>
                <c:pt idx="11736">
                  <c:v>11736</c:v>
                </c:pt>
                <c:pt idx="11737">
                  <c:v>11737</c:v>
                </c:pt>
                <c:pt idx="11738">
                  <c:v>11738</c:v>
                </c:pt>
                <c:pt idx="11739">
                  <c:v>11739</c:v>
                </c:pt>
                <c:pt idx="11740">
                  <c:v>11740</c:v>
                </c:pt>
                <c:pt idx="11741">
                  <c:v>11741</c:v>
                </c:pt>
                <c:pt idx="11742">
                  <c:v>11742</c:v>
                </c:pt>
                <c:pt idx="11743">
                  <c:v>11743</c:v>
                </c:pt>
                <c:pt idx="11744">
                  <c:v>11744</c:v>
                </c:pt>
                <c:pt idx="11745">
                  <c:v>11745</c:v>
                </c:pt>
                <c:pt idx="11746">
                  <c:v>11746</c:v>
                </c:pt>
                <c:pt idx="11747">
                  <c:v>11747</c:v>
                </c:pt>
                <c:pt idx="11748">
                  <c:v>11748</c:v>
                </c:pt>
                <c:pt idx="11749">
                  <c:v>11749</c:v>
                </c:pt>
                <c:pt idx="11750">
                  <c:v>11750</c:v>
                </c:pt>
                <c:pt idx="11751">
                  <c:v>11751</c:v>
                </c:pt>
                <c:pt idx="11752">
                  <c:v>11752</c:v>
                </c:pt>
                <c:pt idx="11753">
                  <c:v>11753</c:v>
                </c:pt>
                <c:pt idx="11754">
                  <c:v>11754</c:v>
                </c:pt>
                <c:pt idx="11755">
                  <c:v>11755</c:v>
                </c:pt>
                <c:pt idx="11756">
                  <c:v>11756</c:v>
                </c:pt>
                <c:pt idx="11757">
                  <c:v>11757</c:v>
                </c:pt>
                <c:pt idx="11758">
                  <c:v>11758</c:v>
                </c:pt>
                <c:pt idx="11759">
                  <c:v>11759</c:v>
                </c:pt>
                <c:pt idx="11760">
                  <c:v>11760</c:v>
                </c:pt>
                <c:pt idx="11761">
                  <c:v>11761</c:v>
                </c:pt>
                <c:pt idx="11762">
                  <c:v>11762</c:v>
                </c:pt>
                <c:pt idx="11763">
                  <c:v>11763</c:v>
                </c:pt>
                <c:pt idx="11764">
                  <c:v>11764</c:v>
                </c:pt>
                <c:pt idx="11765">
                  <c:v>11765</c:v>
                </c:pt>
                <c:pt idx="11766">
                  <c:v>11766</c:v>
                </c:pt>
                <c:pt idx="11767">
                  <c:v>11767</c:v>
                </c:pt>
                <c:pt idx="11768">
                  <c:v>11768</c:v>
                </c:pt>
                <c:pt idx="11769">
                  <c:v>11769</c:v>
                </c:pt>
                <c:pt idx="11770">
                  <c:v>11770</c:v>
                </c:pt>
                <c:pt idx="11771">
                  <c:v>11771</c:v>
                </c:pt>
                <c:pt idx="11772">
                  <c:v>11772</c:v>
                </c:pt>
                <c:pt idx="11773">
                  <c:v>11773</c:v>
                </c:pt>
                <c:pt idx="11774">
                  <c:v>11774</c:v>
                </c:pt>
                <c:pt idx="11775">
                  <c:v>11775</c:v>
                </c:pt>
                <c:pt idx="11776">
                  <c:v>11776</c:v>
                </c:pt>
                <c:pt idx="11777">
                  <c:v>11777</c:v>
                </c:pt>
                <c:pt idx="11778">
                  <c:v>11778</c:v>
                </c:pt>
                <c:pt idx="11779">
                  <c:v>11779</c:v>
                </c:pt>
                <c:pt idx="11780">
                  <c:v>11780</c:v>
                </c:pt>
                <c:pt idx="11781">
                  <c:v>11781</c:v>
                </c:pt>
                <c:pt idx="11782">
                  <c:v>11782</c:v>
                </c:pt>
                <c:pt idx="11783">
                  <c:v>11783</c:v>
                </c:pt>
                <c:pt idx="11784">
                  <c:v>11784</c:v>
                </c:pt>
                <c:pt idx="11785">
                  <c:v>11785</c:v>
                </c:pt>
                <c:pt idx="11786">
                  <c:v>11786</c:v>
                </c:pt>
                <c:pt idx="11787">
                  <c:v>11787</c:v>
                </c:pt>
                <c:pt idx="11788">
                  <c:v>11788</c:v>
                </c:pt>
                <c:pt idx="11789">
                  <c:v>11789</c:v>
                </c:pt>
                <c:pt idx="11790">
                  <c:v>11790</c:v>
                </c:pt>
                <c:pt idx="11791">
                  <c:v>11791</c:v>
                </c:pt>
                <c:pt idx="11792">
                  <c:v>11792</c:v>
                </c:pt>
                <c:pt idx="11793">
                  <c:v>11793</c:v>
                </c:pt>
                <c:pt idx="11794">
                  <c:v>11794</c:v>
                </c:pt>
                <c:pt idx="11795">
                  <c:v>11795</c:v>
                </c:pt>
                <c:pt idx="11796">
                  <c:v>11796</c:v>
                </c:pt>
                <c:pt idx="11797">
                  <c:v>11797</c:v>
                </c:pt>
                <c:pt idx="11798">
                  <c:v>11798</c:v>
                </c:pt>
                <c:pt idx="11799">
                  <c:v>11799</c:v>
                </c:pt>
                <c:pt idx="11800">
                  <c:v>11800</c:v>
                </c:pt>
                <c:pt idx="11801">
                  <c:v>11801</c:v>
                </c:pt>
                <c:pt idx="11802">
                  <c:v>11802</c:v>
                </c:pt>
                <c:pt idx="11803">
                  <c:v>11803</c:v>
                </c:pt>
                <c:pt idx="11804">
                  <c:v>11804</c:v>
                </c:pt>
                <c:pt idx="11805">
                  <c:v>11805</c:v>
                </c:pt>
                <c:pt idx="11806">
                  <c:v>11806</c:v>
                </c:pt>
                <c:pt idx="11807">
                  <c:v>11807</c:v>
                </c:pt>
                <c:pt idx="11808">
                  <c:v>11808</c:v>
                </c:pt>
                <c:pt idx="11809">
                  <c:v>11809</c:v>
                </c:pt>
                <c:pt idx="11810">
                  <c:v>11810</c:v>
                </c:pt>
                <c:pt idx="11811">
                  <c:v>11811</c:v>
                </c:pt>
                <c:pt idx="11812">
                  <c:v>11812</c:v>
                </c:pt>
                <c:pt idx="11813">
                  <c:v>11813</c:v>
                </c:pt>
                <c:pt idx="11814">
                  <c:v>11814</c:v>
                </c:pt>
                <c:pt idx="11815">
                  <c:v>11815</c:v>
                </c:pt>
                <c:pt idx="11816">
                  <c:v>11816</c:v>
                </c:pt>
                <c:pt idx="11817">
                  <c:v>11817</c:v>
                </c:pt>
                <c:pt idx="11818">
                  <c:v>11818</c:v>
                </c:pt>
                <c:pt idx="11819">
                  <c:v>11819</c:v>
                </c:pt>
                <c:pt idx="11820">
                  <c:v>11820</c:v>
                </c:pt>
                <c:pt idx="11821">
                  <c:v>11821</c:v>
                </c:pt>
                <c:pt idx="11822">
                  <c:v>11822</c:v>
                </c:pt>
                <c:pt idx="11823">
                  <c:v>11823</c:v>
                </c:pt>
                <c:pt idx="11824">
                  <c:v>11824</c:v>
                </c:pt>
                <c:pt idx="11825">
                  <c:v>11825</c:v>
                </c:pt>
                <c:pt idx="11826">
                  <c:v>11826</c:v>
                </c:pt>
                <c:pt idx="11827">
                  <c:v>11827</c:v>
                </c:pt>
                <c:pt idx="11828">
                  <c:v>11828</c:v>
                </c:pt>
                <c:pt idx="11829">
                  <c:v>11829</c:v>
                </c:pt>
                <c:pt idx="11830">
                  <c:v>11830</c:v>
                </c:pt>
                <c:pt idx="11831">
                  <c:v>11831</c:v>
                </c:pt>
                <c:pt idx="11832">
                  <c:v>11832</c:v>
                </c:pt>
                <c:pt idx="11833">
                  <c:v>11833</c:v>
                </c:pt>
                <c:pt idx="11834">
                  <c:v>11834</c:v>
                </c:pt>
                <c:pt idx="11835">
                  <c:v>11835</c:v>
                </c:pt>
                <c:pt idx="11836">
                  <c:v>11836</c:v>
                </c:pt>
                <c:pt idx="11837">
                  <c:v>11837</c:v>
                </c:pt>
                <c:pt idx="11838">
                  <c:v>11838</c:v>
                </c:pt>
                <c:pt idx="11839">
                  <c:v>11839</c:v>
                </c:pt>
                <c:pt idx="11840">
                  <c:v>11840</c:v>
                </c:pt>
                <c:pt idx="11841">
                  <c:v>11841</c:v>
                </c:pt>
                <c:pt idx="11842">
                  <c:v>11842</c:v>
                </c:pt>
                <c:pt idx="11843">
                  <c:v>11843</c:v>
                </c:pt>
                <c:pt idx="11844">
                  <c:v>11844</c:v>
                </c:pt>
                <c:pt idx="11845">
                  <c:v>11845</c:v>
                </c:pt>
                <c:pt idx="11846">
                  <c:v>11846</c:v>
                </c:pt>
                <c:pt idx="11847">
                  <c:v>11847</c:v>
                </c:pt>
                <c:pt idx="11848">
                  <c:v>11848</c:v>
                </c:pt>
                <c:pt idx="11849">
                  <c:v>11849</c:v>
                </c:pt>
                <c:pt idx="11850">
                  <c:v>11850</c:v>
                </c:pt>
                <c:pt idx="11851">
                  <c:v>11851</c:v>
                </c:pt>
                <c:pt idx="11852">
                  <c:v>11852</c:v>
                </c:pt>
                <c:pt idx="11853">
                  <c:v>11853</c:v>
                </c:pt>
                <c:pt idx="11854">
                  <c:v>11854</c:v>
                </c:pt>
                <c:pt idx="11855">
                  <c:v>11855</c:v>
                </c:pt>
                <c:pt idx="11856">
                  <c:v>11856</c:v>
                </c:pt>
                <c:pt idx="11857">
                  <c:v>11857</c:v>
                </c:pt>
                <c:pt idx="11858">
                  <c:v>11858</c:v>
                </c:pt>
                <c:pt idx="11859">
                  <c:v>11859</c:v>
                </c:pt>
                <c:pt idx="11860">
                  <c:v>11860</c:v>
                </c:pt>
                <c:pt idx="11861">
                  <c:v>11861</c:v>
                </c:pt>
                <c:pt idx="11862">
                  <c:v>11862</c:v>
                </c:pt>
                <c:pt idx="11863">
                  <c:v>11863</c:v>
                </c:pt>
                <c:pt idx="11864">
                  <c:v>11864</c:v>
                </c:pt>
                <c:pt idx="11865">
                  <c:v>11865</c:v>
                </c:pt>
                <c:pt idx="11866">
                  <c:v>11866</c:v>
                </c:pt>
                <c:pt idx="11867">
                  <c:v>11867</c:v>
                </c:pt>
                <c:pt idx="11868">
                  <c:v>11868</c:v>
                </c:pt>
                <c:pt idx="11869">
                  <c:v>11869</c:v>
                </c:pt>
                <c:pt idx="11870">
                  <c:v>11870</c:v>
                </c:pt>
                <c:pt idx="11871">
                  <c:v>11871</c:v>
                </c:pt>
                <c:pt idx="11872">
                  <c:v>11872</c:v>
                </c:pt>
                <c:pt idx="11873">
                  <c:v>11873</c:v>
                </c:pt>
                <c:pt idx="11874">
                  <c:v>11874</c:v>
                </c:pt>
                <c:pt idx="11875">
                  <c:v>11875</c:v>
                </c:pt>
                <c:pt idx="11876">
                  <c:v>11876</c:v>
                </c:pt>
                <c:pt idx="11877">
                  <c:v>11877</c:v>
                </c:pt>
                <c:pt idx="11878">
                  <c:v>11878</c:v>
                </c:pt>
                <c:pt idx="11879">
                  <c:v>11879</c:v>
                </c:pt>
                <c:pt idx="11880">
                  <c:v>11880</c:v>
                </c:pt>
                <c:pt idx="11881">
                  <c:v>11881</c:v>
                </c:pt>
                <c:pt idx="11882">
                  <c:v>11882</c:v>
                </c:pt>
                <c:pt idx="11883">
                  <c:v>11883</c:v>
                </c:pt>
                <c:pt idx="11884">
                  <c:v>11884</c:v>
                </c:pt>
                <c:pt idx="11885">
                  <c:v>11885</c:v>
                </c:pt>
                <c:pt idx="11886">
                  <c:v>11886</c:v>
                </c:pt>
                <c:pt idx="11887">
                  <c:v>11887</c:v>
                </c:pt>
                <c:pt idx="11888">
                  <c:v>11888</c:v>
                </c:pt>
                <c:pt idx="11889">
                  <c:v>11889</c:v>
                </c:pt>
                <c:pt idx="11890">
                  <c:v>11890</c:v>
                </c:pt>
                <c:pt idx="11891">
                  <c:v>11891</c:v>
                </c:pt>
                <c:pt idx="11892">
                  <c:v>11892</c:v>
                </c:pt>
                <c:pt idx="11893">
                  <c:v>11893</c:v>
                </c:pt>
                <c:pt idx="11894">
                  <c:v>11894</c:v>
                </c:pt>
                <c:pt idx="11895">
                  <c:v>11895</c:v>
                </c:pt>
                <c:pt idx="11896">
                  <c:v>11896</c:v>
                </c:pt>
                <c:pt idx="11897">
                  <c:v>11897</c:v>
                </c:pt>
                <c:pt idx="11898">
                  <c:v>11898</c:v>
                </c:pt>
                <c:pt idx="11899">
                  <c:v>11899</c:v>
                </c:pt>
                <c:pt idx="11900">
                  <c:v>11900</c:v>
                </c:pt>
                <c:pt idx="11901">
                  <c:v>11901</c:v>
                </c:pt>
                <c:pt idx="11902">
                  <c:v>11902</c:v>
                </c:pt>
                <c:pt idx="11903">
                  <c:v>11903</c:v>
                </c:pt>
                <c:pt idx="11904">
                  <c:v>11904</c:v>
                </c:pt>
                <c:pt idx="11905">
                  <c:v>11905</c:v>
                </c:pt>
                <c:pt idx="11906">
                  <c:v>11906</c:v>
                </c:pt>
                <c:pt idx="11907">
                  <c:v>11907</c:v>
                </c:pt>
                <c:pt idx="11908">
                  <c:v>11908</c:v>
                </c:pt>
                <c:pt idx="11909">
                  <c:v>11909</c:v>
                </c:pt>
                <c:pt idx="11910">
                  <c:v>11910</c:v>
                </c:pt>
                <c:pt idx="11911">
                  <c:v>11911</c:v>
                </c:pt>
                <c:pt idx="11912">
                  <c:v>11912</c:v>
                </c:pt>
                <c:pt idx="11913">
                  <c:v>11913</c:v>
                </c:pt>
                <c:pt idx="11914">
                  <c:v>11914</c:v>
                </c:pt>
                <c:pt idx="11915">
                  <c:v>11915</c:v>
                </c:pt>
                <c:pt idx="11916">
                  <c:v>11916</c:v>
                </c:pt>
                <c:pt idx="11917">
                  <c:v>11917</c:v>
                </c:pt>
                <c:pt idx="11918">
                  <c:v>11918</c:v>
                </c:pt>
                <c:pt idx="11919">
                  <c:v>11919</c:v>
                </c:pt>
                <c:pt idx="11920">
                  <c:v>11920</c:v>
                </c:pt>
                <c:pt idx="11921">
                  <c:v>11921</c:v>
                </c:pt>
                <c:pt idx="11922">
                  <c:v>11922</c:v>
                </c:pt>
                <c:pt idx="11923">
                  <c:v>11923</c:v>
                </c:pt>
                <c:pt idx="11924">
                  <c:v>11924</c:v>
                </c:pt>
                <c:pt idx="11925">
                  <c:v>11925</c:v>
                </c:pt>
                <c:pt idx="11926">
                  <c:v>11926</c:v>
                </c:pt>
                <c:pt idx="11927">
                  <c:v>11927</c:v>
                </c:pt>
                <c:pt idx="11928">
                  <c:v>11928</c:v>
                </c:pt>
                <c:pt idx="11929">
                  <c:v>11929</c:v>
                </c:pt>
                <c:pt idx="11930">
                  <c:v>11930</c:v>
                </c:pt>
                <c:pt idx="11931">
                  <c:v>11931</c:v>
                </c:pt>
                <c:pt idx="11932">
                  <c:v>11932</c:v>
                </c:pt>
                <c:pt idx="11933">
                  <c:v>11933</c:v>
                </c:pt>
                <c:pt idx="11934">
                  <c:v>11934</c:v>
                </c:pt>
                <c:pt idx="11935">
                  <c:v>11935</c:v>
                </c:pt>
                <c:pt idx="11936">
                  <c:v>11936</c:v>
                </c:pt>
                <c:pt idx="11937">
                  <c:v>11937</c:v>
                </c:pt>
                <c:pt idx="11938">
                  <c:v>11938</c:v>
                </c:pt>
                <c:pt idx="11939">
                  <c:v>11939</c:v>
                </c:pt>
                <c:pt idx="11940">
                  <c:v>11940</c:v>
                </c:pt>
                <c:pt idx="11941">
                  <c:v>11941</c:v>
                </c:pt>
                <c:pt idx="11942">
                  <c:v>11942</c:v>
                </c:pt>
                <c:pt idx="11943">
                  <c:v>11943</c:v>
                </c:pt>
                <c:pt idx="11944">
                  <c:v>11944</c:v>
                </c:pt>
                <c:pt idx="11945">
                  <c:v>11945</c:v>
                </c:pt>
                <c:pt idx="11946">
                  <c:v>11946</c:v>
                </c:pt>
                <c:pt idx="11947">
                  <c:v>11947</c:v>
                </c:pt>
                <c:pt idx="11948">
                  <c:v>11948</c:v>
                </c:pt>
                <c:pt idx="11949">
                  <c:v>11949</c:v>
                </c:pt>
                <c:pt idx="11950">
                  <c:v>11950</c:v>
                </c:pt>
                <c:pt idx="11951">
                  <c:v>11951</c:v>
                </c:pt>
                <c:pt idx="11952">
                  <c:v>11952</c:v>
                </c:pt>
                <c:pt idx="11953">
                  <c:v>11953</c:v>
                </c:pt>
                <c:pt idx="11954">
                  <c:v>11954</c:v>
                </c:pt>
                <c:pt idx="11955">
                  <c:v>11955</c:v>
                </c:pt>
                <c:pt idx="11956">
                  <c:v>11956</c:v>
                </c:pt>
                <c:pt idx="11957">
                  <c:v>11957</c:v>
                </c:pt>
                <c:pt idx="11958">
                  <c:v>11958</c:v>
                </c:pt>
                <c:pt idx="11959">
                  <c:v>11959</c:v>
                </c:pt>
                <c:pt idx="11960">
                  <c:v>11960</c:v>
                </c:pt>
                <c:pt idx="11961">
                  <c:v>11961</c:v>
                </c:pt>
                <c:pt idx="11962">
                  <c:v>11962</c:v>
                </c:pt>
                <c:pt idx="11963">
                  <c:v>11963</c:v>
                </c:pt>
                <c:pt idx="11964">
                  <c:v>11964</c:v>
                </c:pt>
                <c:pt idx="11965">
                  <c:v>11965</c:v>
                </c:pt>
                <c:pt idx="11966">
                  <c:v>11966</c:v>
                </c:pt>
                <c:pt idx="11967">
                  <c:v>11967</c:v>
                </c:pt>
                <c:pt idx="11968">
                  <c:v>11968</c:v>
                </c:pt>
                <c:pt idx="11969">
                  <c:v>11969</c:v>
                </c:pt>
                <c:pt idx="11970">
                  <c:v>11970</c:v>
                </c:pt>
                <c:pt idx="11971">
                  <c:v>11971</c:v>
                </c:pt>
                <c:pt idx="11972">
                  <c:v>11972</c:v>
                </c:pt>
                <c:pt idx="11973">
                  <c:v>11973</c:v>
                </c:pt>
                <c:pt idx="11974">
                  <c:v>11974</c:v>
                </c:pt>
                <c:pt idx="11975">
                  <c:v>11975</c:v>
                </c:pt>
                <c:pt idx="11976">
                  <c:v>11976</c:v>
                </c:pt>
                <c:pt idx="11977">
                  <c:v>11977</c:v>
                </c:pt>
                <c:pt idx="11978">
                  <c:v>11978</c:v>
                </c:pt>
                <c:pt idx="11979">
                  <c:v>11979</c:v>
                </c:pt>
                <c:pt idx="11980">
                  <c:v>11980</c:v>
                </c:pt>
                <c:pt idx="11981">
                  <c:v>11981</c:v>
                </c:pt>
                <c:pt idx="11982">
                  <c:v>11982</c:v>
                </c:pt>
                <c:pt idx="11983">
                  <c:v>11983</c:v>
                </c:pt>
                <c:pt idx="11984">
                  <c:v>11984</c:v>
                </c:pt>
                <c:pt idx="11985">
                  <c:v>11985</c:v>
                </c:pt>
                <c:pt idx="11986">
                  <c:v>11986</c:v>
                </c:pt>
                <c:pt idx="11987">
                  <c:v>11987</c:v>
                </c:pt>
                <c:pt idx="11988">
                  <c:v>11988</c:v>
                </c:pt>
                <c:pt idx="11989">
                  <c:v>11989</c:v>
                </c:pt>
                <c:pt idx="11990">
                  <c:v>11990</c:v>
                </c:pt>
                <c:pt idx="11991">
                  <c:v>11991</c:v>
                </c:pt>
                <c:pt idx="11992">
                  <c:v>11992</c:v>
                </c:pt>
                <c:pt idx="11993">
                  <c:v>11993</c:v>
                </c:pt>
                <c:pt idx="11994">
                  <c:v>11994</c:v>
                </c:pt>
                <c:pt idx="11995">
                  <c:v>11995</c:v>
                </c:pt>
                <c:pt idx="11996">
                  <c:v>11996</c:v>
                </c:pt>
                <c:pt idx="11997">
                  <c:v>11997</c:v>
                </c:pt>
                <c:pt idx="11998">
                  <c:v>11998</c:v>
                </c:pt>
                <c:pt idx="11999">
                  <c:v>11999</c:v>
                </c:pt>
                <c:pt idx="12000">
                  <c:v>12000</c:v>
                </c:pt>
                <c:pt idx="12001">
                  <c:v>12001</c:v>
                </c:pt>
                <c:pt idx="12002">
                  <c:v>12002</c:v>
                </c:pt>
                <c:pt idx="12003">
                  <c:v>12003</c:v>
                </c:pt>
                <c:pt idx="12004">
                  <c:v>12004</c:v>
                </c:pt>
                <c:pt idx="12005">
                  <c:v>12005</c:v>
                </c:pt>
                <c:pt idx="12006">
                  <c:v>12006</c:v>
                </c:pt>
                <c:pt idx="12007">
                  <c:v>12007</c:v>
                </c:pt>
                <c:pt idx="12008">
                  <c:v>12008</c:v>
                </c:pt>
                <c:pt idx="12009">
                  <c:v>12009</c:v>
                </c:pt>
                <c:pt idx="12010">
                  <c:v>12010</c:v>
                </c:pt>
                <c:pt idx="12011">
                  <c:v>12011</c:v>
                </c:pt>
                <c:pt idx="12012">
                  <c:v>12012</c:v>
                </c:pt>
                <c:pt idx="12013">
                  <c:v>12013</c:v>
                </c:pt>
                <c:pt idx="12014">
                  <c:v>12014</c:v>
                </c:pt>
                <c:pt idx="12015">
                  <c:v>12015</c:v>
                </c:pt>
                <c:pt idx="12016">
                  <c:v>12016</c:v>
                </c:pt>
                <c:pt idx="12017">
                  <c:v>12017</c:v>
                </c:pt>
                <c:pt idx="12018">
                  <c:v>12018</c:v>
                </c:pt>
                <c:pt idx="12019">
                  <c:v>12019</c:v>
                </c:pt>
                <c:pt idx="12020">
                  <c:v>12020</c:v>
                </c:pt>
                <c:pt idx="12021">
                  <c:v>12021</c:v>
                </c:pt>
                <c:pt idx="12022">
                  <c:v>12022</c:v>
                </c:pt>
                <c:pt idx="12023">
                  <c:v>12023</c:v>
                </c:pt>
                <c:pt idx="12024">
                  <c:v>12024</c:v>
                </c:pt>
                <c:pt idx="12025">
                  <c:v>12025</c:v>
                </c:pt>
                <c:pt idx="12026">
                  <c:v>12026</c:v>
                </c:pt>
                <c:pt idx="12027">
                  <c:v>12027</c:v>
                </c:pt>
                <c:pt idx="12028">
                  <c:v>12028</c:v>
                </c:pt>
                <c:pt idx="12029">
                  <c:v>12029</c:v>
                </c:pt>
                <c:pt idx="12030">
                  <c:v>12030</c:v>
                </c:pt>
                <c:pt idx="12031">
                  <c:v>12031</c:v>
                </c:pt>
                <c:pt idx="12032">
                  <c:v>12032</c:v>
                </c:pt>
                <c:pt idx="12033">
                  <c:v>12033</c:v>
                </c:pt>
                <c:pt idx="12034">
                  <c:v>12034</c:v>
                </c:pt>
                <c:pt idx="12035">
                  <c:v>12035</c:v>
                </c:pt>
                <c:pt idx="12036">
                  <c:v>12036</c:v>
                </c:pt>
                <c:pt idx="12037">
                  <c:v>12037</c:v>
                </c:pt>
                <c:pt idx="12038">
                  <c:v>12038</c:v>
                </c:pt>
                <c:pt idx="12039">
                  <c:v>12039</c:v>
                </c:pt>
                <c:pt idx="12040">
                  <c:v>12040</c:v>
                </c:pt>
                <c:pt idx="12041">
                  <c:v>12041</c:v>
                </c:pt>
                <c:pt idx="12042">
                  <c:v>12042</c:v>
                </c:pt>
                <c:pt idx="12043">
                  <c:v>12043</c:v>
                </c:pt>
                <c:pt idx="12044">
                  <c:v>12044</c:v>
                </c:pt>
                <c:pt idx="12045">
                  <c:v>12045</c:v>
                </c:pt>
                <c:pt idx="12046">
                  <c:v>12046</c:v>
                </c:pt>
                <c:pt idx="12047">
                  <c:v>12047</c:v>
                </c:pt>
                <c:pt idx="12048">
                  <c:v>12048</c:v>
                </c:pt>
                <c:pt idx="12049">
                  <c:v>12049</c:v>
                </c:pt>
                <c:pt idx="12050">
                  <c:v>12050</c:v>
                </c:pt>
                <c:pt idx="12051">
                  <c:v>12051</c:v>
                </c:pt>
                <c:pt idx="12052">
                  <c:v>12052</c:v>
                </c:pt>
                <c:pt idx="12053">
                  <c:v>12053</c:v>
                </c:pt>
                <c:pt idx="12054">
                  <c:v>12054</c:v>
                </c:pt>
                <c:pt idx="12055">
                  <c:v>12055</c:v>
                </c:pt>
                <c:pt idx="12056">
                  <c:v>12056</c:v>
                </c:pt>
                <c:pt idx="12057">
                  <c:v>12057</c:v>
                </c:pt>
                <c:pt idx="12058">
                  <c:v>12058</c:v>
                </c:pt>
                <c:pt idx="12059">
                  <c:v>12059</c:v>
                </c:pt>
                <c:pt idx="12060">
                  <c:v>12060</c:v>
                </c:pt>
                <c:pt idx="12061">
                  <c:v>12061</c:v>
                </c:pt>
                <c:pt idx="12062">
                  <c:v>12062</c:v>
                </c:pt>
                <c:pt idx="12063">
                  <c:v>12063</c:v>
                </c:pt>
                <c:pt idx="12064">
                  <c:v>12064</c:v>
                </c:pt>
                <c:pt idx="12065">
                  <c:v>12065</c:v>
                </c:pt>
                <c:pt idx="12066">
                  <c:v>12066</c:v>
                </c:pt>
                <c:pt idx="12067">
                  <c:v>12067</c:v>
                </c:pt>
                <c:pt idx="12068">
                  <c:v>12068</c:v>
                </c:pt>
                <c:pt idx="12069">
                  <c:v>12069</c:v>
                </c:pt>
                <c:pt idx="12070">
                  <c:v>12070</c:v>
                </c:pt>
                <c:pt idx="12071">
                  <c:v>12071</c:v>
                </c:pt>
                <c:pt idx="12072">
                  <c:v>12072</c:v>
                </c:pt>
                <c:pt idx="12073">
                  <c:v>12073</c:v>
                </c:pt>
                <c:pt idx="12074">
                  <c:v>12074</c:v>
                </c:pt>
                <c:pt idx="12075">
                  <c:v>12075</c:v>
                </c:pt>
                <c:pt idx="12076">
                  <c:v>12076</c:v>
                </c:pt>
                <c:pt idx="12077">
                  <c:v>12077</c:v>
                </c:pt>
                <c:pt idx="12078">
                  <c:v>12078</c:v>
                </c:pt>
                <c:pt idx="12079">
                  <c:v>12079</c:v>
                </c:pt>
                <c:pt idx="12080">
                  <c:v>12080</c:v>
                </c:pt>
                <c:pt idx="12081">
                  <c:v>12081</c:v>
                </c:pt>
                <c:pt idx="12082">
                  <c:v>12082</c:v>
                </c:pt>
                <c:pt idx="12083">
                  <c:v>12083</c:v>
                </c:pt>
                <c:pt idx="12084">
                  <c:v>12084</c:v>
                </c:pt>
                <c:pt idx="12085">
                  <c:v>12085</c:v>
                </c:pt>
                <c:pt idx="12086">
                  <c:v>12086</c:v>
                </c:pt>
                <c:pt idx="12087">
                  <c:v>12087</c:v>
                </c:pt>
                <c:pt idx="12088">
                  <c:v>12088</c:v>
                </c:pt>
                <c:pt idx="12089">
                  <c:v>12089</c:v>
                </c:pt>
                <c:pt idx="12090">
                  <c:v>12090</c:v>
                </c:pt>
                <c:pt idx="12091">
                  <c:v>12091</c:v>
                </c:pt>
                <c:pt idx="12092">
                  <c:v>12092</c:v>
                </c:pt>
                <c:pt idx="12093">
                  <c:v>12093</c:v>
                </c:pt>
                <c:pt idx="12094">
                  <c:v>12094</c:v>
                </c:pt>
                <c:pt idx="12095">
                  <c:v>12095</c:v>
                </c:pt>
                <c:pt idx="12096">
                  <c:v>12096</c:v>
                </c:pt>
                <c:pt idx="12097">
                  <c:v>12097</c:v>
                </c:pt>
                <c:pt idx="12098">
                  <c:v>12098</c:v>
                </c:pt>
                <c:pt idx="12099">
                  <c:v>12099</c:v>
                </c:pt>
                <c:pt idx="12100">
                  <c:v>12100</c:v>
                </c:pt>
                <c:pt idx="12101">
                  <c:v>12101</c:v>
                </c:pt>
                <c:pt idx="12102">
                  <c:v>12102</c:v>
                </c:pt>
                <c:pt idx="12103">
                  <c:v>12103</c:v>
                </c:pt>
                <c:pt idx="12104">
                  <c:v>12104</c:v>
                </c:pt>
                <c:pt idx="12105">
                  <c:v>12105</c:v>
                </c:pt>
                <c:pt idx="12106">
                  <c:v>12106</c:v>
                </c:pt>
                <c:pt idx="12107">
                  <c:v>12107</c:v>
                </c:pt>
                <c:pt idx="12108">
                  <c:v>12108</c:v>
                </c:pt>
                <c:pt idx="12109">
                  <c:v>12109</c:v>
                </c:pt>
                <c:pt idx="12110">
                  <c:v>12110</c:v>
                </c:pt>
                <c:pt idx="12111">
                  <c:v>12111</c:v>
                </c:pt>
                <c:pt idx="12112">
                  <c:v>12112</c:v>
                </c:pt>
                <c:pt idx="12113">
                  <c:v>12113</c:v>
                </c:pt>
                <c:pt idx="12114">
                  <c:v>12114</c:v>
                </c:pt>
                <c:pt idx="12115">
                  <c:v>12115</c:v>
                </c:pt>
                <c:pt idx="12116">
                  <c:v>12116</c:v>
                </c:pt>
                <c:pt idx="12117">
                  <c:v>12117</c:v>
                </c:pt>
                <c:pt idx="12118">
                  <c:v>12118</c:v>
                </c:pt>
                <c:pt idx="12119">
                  <c:v>12119</c:v>
                </c:pt>
                <c:pt idx="12120">
                  <c:v>12120</c:v>
                </c:pt>
                <c:pt idx="12121">
                  <c:v>12121</c:v>
                </c:pt>
                <c:pt idx="12122">
                  <c:v>12122</c:v>
                </c:pt>
                <c:pt idx="12123">
                  <c:v>12123</c:v>
                </c:pt>
                <c:pt idx="12124">
                  <c:v>12124</c:v>
                </c:pt>
                <c:pt idx="12125">
                  <c:v>12125</c:v>
                </c:pt>
                <c:pt idx="12126">
                  <c:v>12126</c:v>
                </c:pt>
                <c:pt idx="12127">
                  <c:v>12127</c:v>
                </c:pt>
                <c:pt idx="12128">
                  <c:v>12128</c:v>
                </c:pt>
                <c:pt idx="12129">
                  <c:v>12129</c:v>
                </c:pt>
                <c:pt idx="12130">
                  <c:v>12130</c:v>
                </c:pt>
                <c:pt idx="12131">
                  <c:v>12131</c:v>
                </c:pt>
                <c:pt idx="12132">
                  <c:v>12132</c:v>
                </c:pt>
                <c:pt idx="12133">
                  <c:v>12133</c:v>
                </c:pt>
                <c:pt idx="12134">
                  <c:v>12134</c:v>
                </c:pt>
                <c:pt idx="12135">
                  <c:v>12135</c:v>
                </c:pt>
                <c:pt idx="12136">
                  <c:v>12136</c:v>
                </c:pt>
                <c:pt idx="12137">
                  <c:v>12137</c:v>
                </c:pt>
                <c:pt idx="12138">
                  <c:v>12138</c:v>
                </c:pt>
                <c:pt idx="12139">
                  <c:v>12139</c:v>
                </c:pt>
                <c:pt idx="12140">
                  <c:v>12140</c:v>
                </c:pt>
                <c:pt idx="12141">
                  <c:v>12141</c:v>
                </c:pt>
                <c:pt idx="12142">
                  <c:v>12142</c:v>
                </c:pt>
                <c:pt idx="12143">
                  <c:v>12143</c:v>
                </c:pt>
                <c:pt idx="12144">
                  <c:v>12144</c:v>
                </c:pt>
                <c:pt idx="12145">
                  <c:v>12145</c:v>
                </c:pt>
                <c:pt idx="12146">
                  <c:v>12146</c:v>
                </c:pt>
                <c:pt idx="12147">
                  <c:v>12147</c:v>
                </c:pt>
                <c:pt idx="12148">
                  <c:v>12148</c:v>
                </c:pt>
                <c:pt idx="12149">
                  <c:v>12149</c:v>
                </c:pt>
                <c:pt idx="12150">
                  <c:v>12150</c:v>
                </c:pt>
                <c:pt idx="12151">
                  <c:v>12151</c:v>
                </c:pt>
                <c:pt idx="12152">
                  <c:v>12152</c:v>
                </c:pt>
                <c:pt idx="12153">
                  <c:v>12153</c:v>
                </c:pt>
                <c:pt idx="12154">
                  <c:v>12154</c:v>
                </c:pt>
                <c:pt idx="12155">
                  <c:v>12155</c:v>
                </c:pt>
                <c:pt idx="12156">
                  <c:v>12156</c:v>
                </c:pt>
                <c:pt idx="12157">
                  <c:v>12157</c:v>
                </c:pt>
                <c:pt idx="12158">
                  <c:v>12158</c:v>
                </c:pt>
                <c:pt idx="12159">
                  <c:v>12159</c:v>
                </c:pt>
                <c:pt idx="12160">
                  <c:v>12160</c:v>
                </c:pt>
                <c:pt idx="12161">
                  <c:v>12161</c:v>
                </c:pt>
                <c:pt idx="12162">
                  <c:v>12162</c:v>
                </c:pt>
                <c:pt idx="12163">
                  <c:v>12163</c:v>
                </c:pt>
                <c:pt idx="12164">
                  <c:v>12164</c:v>
                </c:pt>
                <c:pt idx="12165">
                  <c:v>12165</c:v>
                </c:pt>
                <c:pt idx="12166">
                  <c:v>12166</c:v>
                </c:pt>
                <c:pt idx="12167">
                  <c:v>12167</c:v>
                </c:pt>
                <c:pt idx="12168">
                  <c:v>12168</c:v>
                </c:pt>
                <c:pt idx="12169">
                  <c:v>12169</c:v>
                </c:pt>
                <c:pt idx="12170">
                  <c:v>12170</c:v>
                </c:pt>
                <c:pt idx="12171">
                  <c:v>12171</c:v>
                </c:pt>
                <c:pt idx="12172">
                  <c:v>12172</c:v>
                </c:pt>
                <c:pt idx="12173">
                  <c:v>12173</c:v>
                </c:pt>
                <c:pt idx="12174">
                  <c:v>12174</c:v>
                </c:pt>
                <c:pt idx="12175">
                  <c:v>12175</c:v>
                </c:pt>
                <c:pt idx="12176">
                  <c:v>12176</c:v>
                </c:pt>
                <c:pt idx="12177">
                  <c:v>12177</c:v>
                </c:pt>
                <c:pt idx="12178">
                  <c:v>12178</c:v>
                </c:pt>
                <c:pt idx="12179">
                  <c:v>12179</c:v>
                </c:pt>
                <c:pt idx="12180">
                  <c:v>12180</c:v>
                </c:pt>
                <c:pt idx="12181">
                  <c:v>12181</c:v>
                </c:pt>
                <c:pt idx="12182">
                  <c:v>12182</c:v>
                </c:pt>
                <c:pt idx="12183">
                  <c:v>12183</c:v>
                </c:pt>
                <c:pt idx="12184">
                  <c:v>12184</c:v>
                </c:pt>
                <c:pt idx="12185">
                  <c:v>12185</c:v>
                </c:pt>
                <c:pt idx="12186">
                  <c:v>12186</c:v>
                </c:pt>
                <c:pt idx="12187">
                  <c:v>12187</c:v>
                </c:pt>
                <c:pt idx="12188">
                  <c:v>12188</c:v>
                </c:pt>
                <c:pt idx="12189">
                  <c:v>12189</c:v>
                </c:pt>
                <c:pt idx="12190">
                  <c:v>12190</c:v>
                </c:pt>
                <c:pt idx="12191">
                  <c:v>12191</c:v>
                </c:pt>
                <c:pt idx="12192">
                  <c:v>12192</c:v>
                </c:pt>
                <c:pt idx="12193">
                  <c:v>12193</c:v>
                </c:pt>
                <c:pt idx="12194">
                  <c:v>12194</c:v>
                </c:pt>
                <c:pt idx="12195">
                  <c:v>12195</c:v>
                </c:pt>
                <c:pt idx="12196">
                  <c:v>12196</c:v>
                </c:pt>
                <c:pt idx="12197">
                  <c:v>12197</c:v>
                </c:pt>
                <c:pt idx="12198">
                  <c:v>12198</c:v>
                </c:pt>
                <c:pt idx="12199">
                  <c:v>12199</c:v>
                </c:pt>
                <c:pt idx="12200">
                  <c:v>12200</c:v>
                </c:pt>
                <c:pt idx="12201">
                  <c:v>12201</c:v>
                </c:pt>
                <c:pt idx="12202">
                  <c:v>12202</c:v>
                </c:pt>
                <c:pt idx="12203">
                  <c:v>12203</c:v>
                </c:pt>
                <c:pt idx="12204">
                  <c:v>12204</c:v>
                </c:pt>
                <c:pt idx="12205">
                  <c:v>12205</c:v>
                </c:pt>
                <c:pt idx="12206">
                  <c:v>12206</c:v>
                </c:pt>
                <c:pt idx="12207">
                  <c:v>12207</c:v>
                </c:pt>
                <c:pt idx="12208">
                  <c:v>12208</c:v>
                </c:pt>
                <c:pt idx="12209">
                  <c:v>12209</c:v>
                </c:pt>
                <c:pt idx="12210">
                  <c:v>12210</c:v>
                </c:pt>
                <c:pt idx="12211">
                  <c:v>12211</c:v>
                </c:pt>
                <c:pt idx="12212">
                  <c:v>12212</c:v>
                </c:pt>
                <c:pt idx="12213">
                  <c:v>12213</c:v>
                </c:pt>
                <c:pt idx="12214">
                  <c:v>12214</c:v>
                </c:pt>
                <c:pt idx="12215">
                  <c:v>12215</c:v>
                </c:pt>
                <c:pt idx="12216">
                  <c:v>12216</c:v>
                </c:pt>
                <c:pt idx="12217">
                  <c:v>12217</c:v>
                </c:pt>
                <c:pt idx="12218">
                  <c:v>12218</c:v>
                </c:pt>
                <c:pt idx="12219">
                  <c:v>12219</c:v>
                </c:pt>
                <c:pt idx="12220">
                  <c:v>12220</c:v>
                </c:pt>
                <c:pt idx="12221">
                  <c:v>12221</c:v>
                </c:pt>
                <c:pt idx="12222">
                  <c:v>12222</c:v>
                </c:pt>
                <c:pt idx="12223">
                  <c:v>12223</c:v>
                </c:pt>
                <c:pt idx="12224">
                  <c:v>12224</c:v>
                </c:pt>
                <c:pt idx="12225">
                  <c:v>12225</c:v>
                </c:pt>
                <c:pt idx="12226">
                  <c:v>12226</c:v>
                </c:pt>
                <c:pt idx="12227">
                  <c:v>12227</c:v>
                </c:pt>
                <c:pt idx="12228">
                  <c:v>12228</c:v>
                </c:pt>
                <c:pt idx="12229">
                  <c:v>12229</c:v>
                </c:pt>
                <c:pt idx="12230">
                  <c:v>12230</c:v>
                </c:pt>
                <c:pt idx="12231">
                  <c:v>12231</c:v>
                </c:pt>
                <c:pt idx="12232">
                  <c:v>12232</c:v>
                </c:pt>
                <c:pt idx="12233">
                  <c:v>12233</c:v>
                </c:pt>
                <c:pt idx="12234">
                  <c:v>12234</c:v>
                </c:pt>
                <c:pt idx="12235">
                  <c:v>12235</c:v>
                </c:pt>
                <c:pt idx="12236">
                  <c:v>12236</c:v>
                </c:pt>
                <c:pt idx="12237">
                  <c:v>12237</c:v>
                </c:pt>
                <c:pt idx="12238">
                  <c:v>12238</c:v>
                </c:pt>
                <c:pt idx="12239">
                  <c:v>12239</c:v>
                </c:pt>
                <c:pt idx="12240">
                  <c:v>12240</c:v>
                </c:pt>
                <c:pt idx="12241">
                  <c:v>12241</c:v>
                </c:pt>
                <c:pt idx="12242">
                  <c:v>12242</c:v>
                </c:pt>
                <c:pt idx="12243">
                  <c:v>12243</c:v>
                </c:pt>
                <c:pt idx="12244">
                  <c:v>12244</c:v>
                </c:pt>
                <c:pt idx="12245">
                  <c:v>12245</c:v>
                </c:pt>
                <c:pt idx="12246">
                  <c:v>12246</c:v>
                </c:pt>
                <c:pt idx="12247">
                  <c:v>12247</c:v>
                </c:pt>
                <c:pt idx="12248">
                  <c:v>12248</c:v>
                </c:pt>
                <c:pt idx="12249">
                  <c:v>12249</c:v>
                </c:pt>
                <c:pt idx="12250">
                  <c:v>12250</c:v>
                </c:pt>
                <c:pt idx="12251">
                  <c:v>12251</c:v>
                </c:pt>
                <c:pt idx="12252">
                  <c:v>12252</c:v>
                </c:pt>
                <c:pt idx="12253">
                  <c:v>12253</c:v>
                </c:pt>
                <c:pt idx="12254">
                  <c:v>12254</c:v>
                </c:pt>
                <c:pt idx="12255">
                  <c:v>12255</c:v>
                </c:pt>
                <c:pt idx="12256">
                  <c:v>12256</c:v>
                </c:pt>
                <c:pt idx="12257">
                  <c:v>12257</c:v>
                </c:pt>
                <c:pt idx="12258">
                  <c:v>12258</c:v>
                </c:pt>
                <c:pt idx="12259">
                  <c:v>12259</c:v>
                </c:pt>
                <c:pt idx="12260">
                  <c:v>12260</c:v>
                </c:pt>
                <c:pt idx="12261">
                  <c:v>12261</c:v>
                </c:pt>
                <c:pt idx="12262">
                  <c:v>12262</c:v>
                </c:pt>
                <c:pt idx="12263">
                  <c:v>12263</c:v>
                </c:pt>
                <c:pt idx="12264">
                  <c:v>12264</c:v>
                </c:pt>
                <c:pt idx="12265">
                  <c:v>12265</c:v>
                </c:pt>
                <c:pt idx="12266">
                  <c:v>12266</c:v>
                </c:pt>
                <c:pt idx="12267">
                  <c:v>12267</c:v>
                </c:pt>
                <c:pt idx="12268">
                  <c:v>12268</c:v>
                </c:pt>
                <c:pt idx="12269">
                  <c:v>12269</c:v>
                </c:pt>
                <c:pt idx="12270">
                  <c:v>12270</c:v>
                </c:pt>
                <c:pt idx="12271">
                  <c:v>12271</c:v>
                </c:pt>
                <c:pt idx="12272">
                  <c:v>12272</c:v>
                </c:pt>
                <c:pt idx="12273">
                  <c:v>12273</c:v>
                </c:pt>
                <c:pt idx="12274">
                  <c:v>12274</c:v>
                </c:pt>
                <c:pt idx="12275">
                  <c:v>12275</c:v>
                </c:pt>
                <c:pt idx="12276">
                  <c:v>12276</c:v>
                </c:pt>
                <c:pt idx="12277">
                  <c:v>12277</c:v>
                </c:pt>
                <c:pt idx="12278">
                  <c:v>12278</c:v>
                </c:pt>
                <c:pt idx="12279">
                  <c:v>12279</c:v>
                </c:pt>
                <c:pt idx="12280">
                  <c:v>12280</c:v>
                </c:pt>
                <c:pt idx="12281">
                  <c:v>12281</c:v>
                </c:pt>
                <c:pt idx="12282">
                  <c:v>12282</c:v>
                </c:pt>
                <c:pt idx="12283">
                  <c:v>12283</c:v>
                </c:pt>
                <c:pt idx="12284">
                  <c:v>12284</c:v>
                </c:pt>
                <c:pt idx="12285">
                  <c:v>12285</c:v>
                </c:pt>
                <c:pt idx="12286">
                  <c:v>12286</c:v>
                </c:pt>
                <c:pt idx="12287">
                  <c:v>12287</c:v>
                </c:pt>
                <c:pt idx="12288">
                  <c:v>12288</c:v>
                </c:pt>
                <c:pt idx="12289">
                  <c:v>12289</c:v>
                </c:pt>
                <c:pt idx="12290">
                  <c:v>12290</c:v>
                </c:pt>
                <c:pt idx="12291">
                  <c:v>12291</c:v>
                </c:pt>
                <c:pt idx="12292">
                  <c:v>12292</c:v>
                </c:pt>
                <c:pt idx="12293">
                  <c:v>12293</c:v>
                </c:pt>
                <c:pt idx="12294">
                  <c:v>12294</c:v>
                </c:pt>
                <c:pt idx="12295">
                  <c:v>12295</c:v>
                </c:pt>
                <c:pt idx="12296">
                  <c:v>12296</c:v>
                </c:pt>
                <c:pt idx="12297">
                  <c:v>12297</c:v>
                </c:pt>
                <c:pt idx="12298">
                  <c:v>12298</c:v>
                </c:pt>
                <c:pt idx="12299">
                  <c:v>12299</c:v>
                </c:pt>
                <c:pt idx="12300">
                  <c:v>12300</c:v>
                </c:pt>
                <c:pt idx="12301">
                  <c:v>12301</c:v>
                </c:pt>
                <c:pt idx="12302">
                  <c:v>12302</c:v>
                </c:pt>
                <c:pt idx="12303">
                  <c:v>12303</c:v>
                </c:pt>
                <c:pt idx="12304">
                  <c:v>12304</c:v>
                </c:pt>
                <c:pt idx="12305">
                  <c:v>12305</c:v>
                </c:pt>
                <c:pt idx="12306">
                  <c:v>12306</c:v>
                </c:pt>
                <c:pt idx="12307">
                  <c:v>12307</c:v>
                </c:pt>
                <c:pt idx="12308">
                  <c:v>12308</c:v>
                </c:pt>
                <c:pt idx="12309">
                  <c:v>12309</c:v>
                </c:pt>
                <c:pt idx="12310">
                  <c:v>12310</c:v>
                </c:pt>
                <c:pt idx="12311">
                  <c:v>12311</c:v>
                </c:pt>
                <c:pt idx="12312">
                  <c:v>12312</c:v>
                </c:pt>
                <c:pt idx="12313">
                  <c:v>12313</c:v>
                </c:pt>
                <c:pt idx="12314">
                  <c:v>12314</c:v>
                </c:pt>
                <c:pt idx="12315">
                  <c:v>12315</c:v>
                </c:pt>
                <c:pt idx="12316">
                  <c:v>12316</c:v>
                </c:pt>
                <c:pt idx="12317">
                  <c:v>12317</c:v>
                </c:pt>
                <c:pt idx="12318">
                  <c:v>12318</c:v>
                </c:pt>
                <c:pt idx="12319">
                  <c:v>12319</c:v>
                </c:pt>
                <c:pt idx="12320">
                  <c:v>12320</c:v>
                </c:pt>
                <c:pt idx="12321">
                  <c:v>12321</c:v>
                </c:pt>
                <c:pt idx="12322">
                  <c:v>12322</c:v>
                </c:pt>
                <c:pt idx="12323">
                  <c:v>12323</c:v>
                </c:pt>
                <c:pt idx="12324">
                  <c:v>12324</c:v>
                </c:pt>
                <c:pt idx="12325">
                  <c:v>12325</c:v>
                </c:pt>
                <c:pt idx="12326">
                  <c:v>12326</c:v>
                </c:pt>
                <c:pt idx="12327">
                  <c:v>12327</c:v>
                </c:pt>
                <c:pt idx="12328">
                  <c:v>12328</c:v>
                </c:pt>
                <c:pt idx="12329">
                  <c:v>12329</c:v>
                </c:pt>
                <c:pt idx="12330">
                  <c:v>12330</c:v>
                </c:pt>
                <c:pt idx="12331">
                  <c:v>12331</c:v>
                </c:pt>
                <c:pt idx="12332">
                  <c:v>12332</c:v>
                </c:pt>
                <c:pt idx="12333">
                  <c:v>12333</c:v>
                </c:pt>
                <c:pt idx="12334">
                  <c:v>12334</c:v>
                </c:pt>
                <c:pt idx="12335">
                  <c:v>12335</c:v>
                </c:pt>
                <c:pt idx="12336">
                  <c:v>12336</c:v>
                </c:pt>
                <c:pt idx="12337">
                  <c:v>12337</c:v>
                </c:pt>
                <c:pt idx="12338">
                  <c:v>12338</c:v>
                </c:pt>
                <c:pt idx="12339">
                  <c:v>12339</c:v>
                </c:pt>
                <c:pt idx="12340">
                  <c:v>12340</c:v>
                </c:pt>
                <c:pt idx="12341">
                  <c:v>12341</c:v>
                </c:pt>
                <c:pt idx="12342">
                  <c:v>12342</c:v>
                </c:pt>
                <c:pt idx="12343">
                  <c:v>12343</c:v>
                </c:pt>
                <c:pt idx="12344">
                  <c:v>12344</c:v>
                </c:pt>
                <c:pt idx="12345">
                  <c:v>12345</c:v>
                </c:pt>
                <c:pt idx="12346">
                  <c:v>12346</c:v>
                </c:pt>
                <c:pt idx="12347">
                  <c:v>12347</c:v>
                </c:pt>
                <c:pt idx="12348">
                  <c:v>12348</c:v>
                </c:pt>
                <c:pt idx="12349">
                  <c:v>12349</c:v>
                </c:pt>
                <c:pt idx="12350">
                  <c:v>12350</c:v>
                </c:pt>
                <c:pt idx="12351">
                  <c:v>12351</c:v>
                </c:pt>
                <c:pt idx="12352">
                  <c:v>12352</c:v>
                </c:pt>
                <c:pt idx="12353">
                  <c:v>12353</c:v>
                </c:pt>
                <c:pt idx="12354">
                  <c:v>12354</c:v>
                </c:pt>
                <c:pt idx="12355">
                  <c:v>12355</c:v>
                </c:pt>
                <c:pt idx="12356">
                  <c:v>12356</c:v>
                </c:pt>
                <c:pt idx="12357">
                  <c:v>12357</c:v>
                </c:pt>
                <c:pt idx="12358">
                  <c:v>12358</c:v>
                </c:pt>
                <c:pt idx="12359">
                  <c:v>12359</c:v>
                </c:pt>
                <c:pt idx="12360">
                  <c:v>12360</c:v>
                </c:pt>
                <c:pt idx="12361">
                  <c:v>12361</c:v>
                </c:pt>
                <c:pt idx="12362">
                  <c:v>12362</c:v>
                </c:pt>
                <c:pt idx="12363">
                  <c:v>12363</c:v>
                </c:pt>
                <c:pt idx="12364">
                  <c:v>12364</c:v>
                </c:pt>
                <c:pt idx="12365">
                  <c:v>12365</c:v>
                </c:pt>
                <c:pt idx="12366">
                  <c:v>12366</c:v>
                </c:pt>
                <c:pt idx="12367">
                  <c:v>12367</c:v>
                </c:pt>
                <c:pt idx="12368">
                  <c:v>12368</c:v>
                </c:pt>
                <c:pt idx="12369">
                  <c:v>12369</c:v>
                </c:pt>
                <c:pt idx="12370">
                  <c:v>12370</c:v>
                </c:pt>
                <c:pt idx="12371">
                  <c:v>12371</c:v>
                </c:pt>
                <c:pt idx="12372">
                  <c:v>12372</c:v>
                </c:pt>
                <c:pt idx="12373">
                  <c:v>12373</c:v>
                </c:pt>
                <c:pt idx="12374">
                  <c:v>12374</c:v>
                </c:pt>
                <c:pt idx="12375">
                  <c:v>12375</c:v>
                </c:pt>
                <c:pt idx="12376">
                  <c:v>12376</c:v>
                </c:pt>
                <c:pt idx="12377">
                  <c:v>12377</c:v>
                </c:pt>
                <c:pt idx="12378">
                  <c:v>12378</c:v>
                </c:pt>
                <c:pt idx="12379">
                  <c:v>12379</c:v>
                </c:pt>
                <c:pt idx="12380">
                  <c:v>12380</c:v>
                </c:pt>
                <c:pt idx="12381">
                  <c:v>12381</c:v>
                </c:pt>
                <c:pt idx="12382">
                  <c:v>12382</c:v>
                </c:pt>
                <c:pt idx="12383">
                  <c:v>12383</c:v>
                </c:pt>
                <c:pt idx="12384">
                  <c:v>12384</c:v>
                </c:pt>
                <c:pt idx="12385">
                  <c:v>12385</c:v>
                </c:pt>
                <c:pt idx="12386">
                  <c:v>12386</c:v>
                </c:pt>
                <c:pt idx="12387">
                  <c:v>12387</c:v>
                </c:pt>
                <c:pt idx="12388">
                  <c:v>12388</c:v>
                </c:pt>
                <c:pt idx="12389">
                  <c:v>12389</c:v>
                </c:pt>
                <c:pt idx="12390">
                  <c:v>12390</c:v>
                </c:pt>
                <c:pt idx="12391">
                  <c:v>12391</c:v>
                </c:pt>
                <c:pt idx="12392">
                  <c:v>12392</c:v>
                </c:pt>
                <c:pt idx="12393">
                  <c:v>12393</c:v>
                </c:pt>
                <c:pt idx="12394">
                  <c:v>12394</c:v>
                </c:pt>
                <c:pt idx="12395">
                  <c:v>12395</c:v>
                </c:pt>
                <c:pt idx="12396">
                  <c:v>12396</c:v>
                </c:pt>
                <c:pt idx="12397">
                  <c:v>12397</c:v>
                </c:pt>
                <c:pt idx="12398">
                  <c:v>12398</c:v>
                </c:pt>
                <c:pt idx="12399">
                  <c:v>12399</c:v>
                </c:pt>
                <c:pt idx="12400">
                  <c:v>12400</c:v>
                </c:pt>
                <c:pt idx="12401">
                  <c:v>12401</c:v>
                </c:pt>
                <c:pt idx="12402">
                  <c:v>12402</c:v>
                </c:pt>
                <c:pt idx="12403">
                  <c:v>12403</c:v>
                </c:pt>
                <c:pt idx="12404">
                  <c:v>12404</c:v>
                </c:pt>
                <c:pt idx="12405">
                  <c:v>12405</c:v>
                </c:pt>
                <c:pt idx="12406">
                  <c:v>12406</c:v>
                </c:pt>
                <c:pt idx="12407">
                  <c:v>12407</c:v>
                </c:pt>
                <c:pt idx="12408">
                  <c:v>12408</c:v>
                </c:pt>
                <c:pt idx="12409">
                  <c:v>12409</c:v>
                </c:pt>
                <c:pt idx="12410">
                  <c:v>12410</c:v>
                </c:pt>
                <c:pt idx="12411">
                  <c:v>12411</c:v>
                </c:pt>
                <c:pt idx="12412">
                  <c:v>12412</c:v>
                </c:pt>
                <c:pt idx="12413">
                  <c:v>12413</c:v>
                </c:pt>
                <c:pt idx="12414">
                  <c:v>12414</c:v>
                </c:pt>
                <c:pt idx="12415">
                  <c:v>12415</c:v>
                </c:pt>
                <c:pt idx="12416">
                  <c:v>12416</c:v>
                </c:pt>
                <c:pt idx="12417">
                  <c:v>12417</c:v>
                </c:pt>
                <c:pt idx="12418">
                  <c:v>12418</c:v>
                </c:pt>
                <c:pt idx="12419">
                  <c:v>12419</c:v>
                </c:pt>
                <c:pt idx="12420">
                  <c:v>12420</c:v>
                </c:pt>
                <c:pt idx="12421">
                  <c:v>12421</c:v>
                </c:pt>
                <c:pt idx="12422">
                  <c:v>12422</c:v>
                </c:pt>
                <c:pt idx="12423">
                  <c:v>12423</c:v>
                </c:pt>
                <c:pt idx="12424">
                  <c:v>12424</c:v>
                </c:pt>
                <c:pt idx="12425">
                  <c:v>12425</c:v>
                </c:pt>
                <c:pt idx="12426">
                  <c:v>12426</c:v>
                </c:pt>
                <c:pt idx="12427">
                  <c:v>12427</c:v>
                </c:pt>
                <c:pt idx="12428">
                  <c:v>12428</c:v>
                </c:pt>
                <c:pt idx="12429">
                  <c:v>12429</c:v>
                </c:pt>
                <c:pt idx="12430">
                  <c:v>12430</c:v>
                </c:pt>
                <c:pt idx="12431">
                  <c:v>12431</c:v>
                </c:pt>
                <c:pt idx="12432">
                  <c:v>12432</c:v>
                </c:pt>
                <c:pt idx="12433">
                  <c:v>12433</c:v>
                </c:pt>
                <c:pt idx="12434">
                  <c:v>12434</c:v>
                </c:pt>
                <c:pt idx="12435">
                  <c:v>12435</c:v>
                </c:pt>
                <c:pt idx="12436">
                  <c:v>12436</c:v>
                </c:pt>
                <c:pt idx="12437">
                  <c:v>12437</c:v>
                </c:pt>
                <c:pt idx="12438">
                  <c:v>12438</c:v>
                </c:pt>
                <c:pt idx="12439">
                  <c:v>12439</c:v>
                </c:pt>
                <c:pt idx="12440">
                  <c:v>12440</c:v>
                </c:pt>
                <c:pt idx="12441">
                  <c:v>12441</c:v>
                </c:pt>
                <c:pt idx="12442">
                  <c:v>12442</c:v>
                </c:pt>
                <c:pt idx="12443">
                  <c:v>12443</c:v>
                </c:pt>
                <c:pt idx="12444">
                  <c:v>12444</c:v>
                </c:pt>
                <c:pt idx="12445">
                  <c:v>12445</c:v>
                </c:pt>
                <c:pt idx="12446">
                  <c:v>12446</c:v>
                </c:pt>
                <c:pt idx="12447">
                  <c:v>12447</c:v>
                </c:pt>
                <c:pt idx="12448">
                  <c:v>12448</c:v>
                </c:pt>
                <c:pt idx="12449">
                  <c:v>12449</c:v>
                </c:pt>
                <c:pt idx="12450">
                  <c:v>12450</c:v>
                </c:pt>
                <c:pt idx="12451">
                  <c:v>12451</c:v>
                </c:pt>
                <c:pt idx="12452">
                  <c:v>12452</c:v>
                </c:pt>
                <c:pt idx="12453">
                  <c:v>12453</c:v>
                </c:pt>
                <c:pt idx="12454">
                  <c:v>12454</c:v>
                </c:pt>
                <c:pt idx="12455">
                  <c:v>12455</c:v>
                </c:pt>
                <c:pt idx="12456">
                  <c:v>12456</c:v>
                </c:pt>
                <c:pt idx="12457">
                  <c:v>12457</c:v>
                </c:pt>
                <c:pt idx="12458">
                  <c:v>12458</c:v>
                </c:pt>
                <c:pt idx="12459">
                  <c:v>12459</c:v>
                </c:pt>
                <c:pt idx="12460">
                  <c:v>12460</c:v>
                </c:pt>
                <c:pt idx="12461">
                  <c:v>12461</c:v>
                </c:pt>
                <c:pt idx="12462">
                  <c:v>12462</c:v>
                </c:pt>
                <c:pt idx="12463">
                  <c:v>12463</c:v>
                </c:pt>
                <c:pt idx="12464">
                  <c:v>12464</c:v>
                </c:pt>
                <c:pt idx="12465">
                  <c:v>12465</c:v>
                </c:pt>
                <c:pt idx="12466">
                  <c:v>12466</c:v>
                </c:pt>
                <c:pt idx="12467">
                  <c:v>12467</c:v>
                </c:pt>
                <c:pt idx="12468">
                  <c:v>12468</c:v>
                </c:pt>
                <c:pt idx="12469">
                  <c:v>12469</c:v>
                </c:pt>
                <c:pt idx="12470">
                  <c:v>12470</c:v>
                </c:pt>
                <c:pt idx="12471">
                  <c:v>12471</c:v>
                </c:pt>
                <c:pt idx="12472">
                  <c:v>12472</c:v>
                </c:pt>
                <c:pt idx="12473">
                  <c:v>12473</c:v>
                </c:pt>
                <c:pt idx="12474">
                  <c:v>12474</c:v>
                </c:pt>
                <c:pt idx="12475">
                  <c:v>12475</c:v>
                </c:pt>
                <c:pt idx="12476">
                  <c:v>12476</c:v>
                </c:pt>
                <c:pt idx="12477">
                  <c:v>12477</c:v>
                </c:pt>
                <c:pt idx="12478">
                  <c:v>12478</c:v>
                </c:pt>
                <c:pt idx="12479">
                  <c:v>12479</c:v>
                </c:pt>
                <c:pt idx="12480">
                  <c:v>12480</c:v>
                </c:pt>
                <c:pt idx="12481">
                  <c:v>12481</c:v>
                </c:pt>
                <c:pt idx="12482">
                  <c:v>12482</c:v>
                </c:pt>
                <c:pt idx="12483">
                  <c:v>12483</c:v>
                </c:pt>
                <c:pt idx="12484">
                  <c:v>12484</c:v>
                </c:pt>
                <c:pt idx="12485">
                  <c:v>12485</c:v>
                </c:pt>
                <c:pt idx="12486">
                  <c:v>12486</c:v>
                </c:pt>
                <c:pt idx="12487">
                  <c:v>12487</c:v>
                </c:pt>
                <c:pt idx="12488">
                  <c:v>12488</c:v>
                </c:pt>
                <c:pt idx="12489">
                  <c:v>12489</c:v>
                </c:pt>
                <c:pt idx="12490">
                  <c:v>12490</c:v>
                </c:pt>
                <c:pt idx="12491">
                  <c:v>12491</c:v>
                </c:pt>
                <c:pt idx="12492">
                  <c:v>12492</c:v>
                </c:pt>
                <c:pt idx="12493">
                  <c:v>12493</c:v>
                </c:pt>
                <c:pt idx="12494">
                  <c:v>12494</c:v>
                </c:pt>
                <c:pt idx="12495">
                  <c:v>12495</c:v>
                </c:pt>
                <c:pt idx="12496">
                  <c:v>12496</c:v>
                </c:pt>
                <c:pt idx="12497">
                  <c:v>12497</c:v>
                </c:pt>
                <c:pt idx="12498">
                  <c:v>12498</c:v>
                </c:pt>
                <c:pt idx="12499">
                  <c:v>12499</c:v>
                </c:pt>
                <c:pt idx="12500">
                  <c:v>12500</c:v>
                </c:pt>
                <c:pt idx="12501">
                  <c:v>12501</c:v>
                </c:pt>
                <c:pt idx="12502">
                  <c:v>12502</c:v>
                </c:pt>
                <c:pt idx="12503">
                  <c:v>12503</c:v>
                </c:pt>
                <c:pt idx="12504">
                  <c:v>12504</c:v>
                </c:pt>
                <c:pt idx="12505">
                  <c:v>12505</c:v>
                </c:pt>
                <c:pt idx="12506">
                  <c:v>12506</c:v>
                </c:pt>
                <c:pt idx="12507">
                  <c:v>12507</c:v>
                </c:pt>
                <c:pt idx="12508">
                  <c:v>12508</c:v>
                </c:pt>
                <c:pt idx="12509">
                  <c:v>12509</c:v>
                </c:pt>
                <c:pt idx="12510">
                  <c:v>12510</c:v>
                </c:pt>
                <c:pt idx="12511">
                  <c:v>12511</c:v>
                </c:pt>
                <c:pt idx="12512">
                  <c:v>12512</c:v>
                </c:pt>
                <c:pt idx="12513">
                  <c:v>12513</c:v>
                </c:pt>
                <c:pt idx="12514">
                  <c:v>12514</c:v>
                </c:pt>
                <c:pt idx="12515">
                  <c:v>12515</c:v>
                </c:pt>
                <c:pt idx="12516">
                  <c:v>12516</c:v>
                </c:pt>
                <c:pt idx="12517">
                  <c:v>12517</c:v>
                </c:pt>
                <c:pt idx="12518">
                  <c:v>12518</c:v>
                </c:pt>
                <c:pt idx="12519">
                  <c:v>12519</c:v>
                </c:pt>
                <c:pt idx="12520">
                  <c:v>12520</c:v>
                </c:pt>
                <c:pt idx="12521">
                  <c:v>12521</c:v>
                </c:pt>
                <c:pt idx="12522">
                  <c:v>12522</c:v>
                </c:pt>
                <c:pt idx="12523">
                  <c:v>12523</c:v>
                </c:pt>
                <c:pt idx="12524">
                  <c:v>12524</c:v>
                </c:pt>
                <c:pt idx="12525">
                  <c:v>12525</c:v>
                </c:pt>
                <c:pt idx="12526">
                  <c:v>12526</c:v>
                </c:pt>
                <c:pt idx="12527">
                  <c:v>12527</c:v>
                </c:pt>
                <c:pt idx="12528">
                  <c:v>12528</c:v>
                </c:pt>
                <c:pt idx="12529">
                  <c:v>12529</c:v>
                </c:pt>
                <c:pt idx="12530">
                  <c:v>12530</c:v>
                </c:pt>
                <c:pt idx="12531">
                  <c:v>12531</c:v>
                </c:pt>
                <c:pt idx="12532">
                  <c:v>12532</c:v>
                </c:pt>
                <c:pt idx="12533">
                  <c:v>12533</c:v>
                </c:pt>
                <c:pt idx="12534">
                  <c:v>12534</c:v>
                </c:pt>
                <c:pt idx="12535">
                  <c:v>12535</c:v>
                </c:pt>
                <c:pt idx="12536">
                  <c:v>12536</c:v>
                </c:pt>
                <c:pt idx="12537">
                  <c:v>12537</c:v>
                </c:pt>
                <c:pt idx="12538">
                  <c:v>12538</c:v>
                </c:pt>
                <c:pt idx="12539">
                  <c:v>12539</c:v>
                </c:pt>
                <c:pt idx="12540">
                  <c:v>12540</c:v>
                </c:pt>
                <c:pt idx="12541">
                  <c:v>12541</c:v>
                </c:pt>
                <c:pt idx="12542">
                  <c:v>12542</c:v>
                </c:pt>
                <c:pt idx="12543">
                  <c:v>12543</c:v>
                </c:pt>
                <c:pt idx="12544">
                  <c:v>12544</c:v>
                </c:pt>
                <c:pt idx="12545">
                  <c:v>12545</c:v>
                </c:pt>
                <c:pt idx="12546">
                  <c:v>12546</c:v>
                </c:pt>
                <c:pt idx="12547">
                  <c:v>12547</c:v>
                </c:pt>
                <c:pt idx="12548">
                  <c:v>12548</c:v>
                </c:pt>
                <c:pt idx="12549">
                  <c:v>12549</c:v>
                </c:pt>
                <c:pt idx="12550">
                  <c:v>12550</c:v>
                </c:pt>
                <c:pt idx="12551">
                  <c:v>12551</c:v>
                </c:pt>
                <c:pt idx="12552">
                  <c:v>12552</c:v>
                </c:pt>
                <c:pt idx="12553">
                  <c:v>12553</c:v>
                </c:pt>
                <c:pt idx="12554">
                  <c:v>12554</c:v>
                </c:pt>
                <c:pt idx="12555">
                  <c:v>12555</c:v>
                </c:pt>
                <c:pt idx="12556">
                  <c:v>12556</c:v>
                </c:pt>
                <c:pt idx="12557">
                  <c:v>12557</c:v>
                </c:pt>
                <c:pt idx="12558">
                  <c:v>12558</c:v>
                </c:pt>
                <c:pt idx="12559">
                  <c:v>12559</c:v>
                </c:pt>
                <c:pt idx="12560">
                  <c:v>12560</c:v>
                </c:pt>
                <c:pt idx="12561">
                  <c:v>12561</c:v>
                </c:pt>
                <c:pt idx="12562">
                  <c:v>12562</c:v>
                </c:pt>
                <c:pt idx="12563">
                  <c:v>12563</c:v>
                </c:pt>
                <c:pt idx="12564">
                  <c:v>12564</c:v>
                </c:pt>
                <c:pt idx="12565">
                  <c:v>12565</c:v>
                </c:pt>
                <c:pt idx="12566">
                  <c:v>12566</c:v>
                </c:pt>
                <c:pt idx="12567">
                  <c:v>12567</c:v>
                </c:pt>
                <c:pt idx="12568">
                  <c:v>12568</c:v>
                </c:pt>
                <c:pt idx="12569">
                  <c:v>12569</c:v>
                </c:pt>
                <c:pt idx="12570">
                  <c:v>12570</c:v>
                </c:pt>
                <c:pt idx="12571">
                  <c:v>12571</c:v>
                </c:pt>
                <c:pt idx="12572">
                  <c:v>12572</c:v>
                </c:pt>
                <c:pt idx="12573">
                  <c:v>12573</c:v>
                </c:pt>
                <c:pt idx="12574">
                  <c:v>12574</c:v>
                </c:pt>
                <c:pt idx="12575">
                  <c:v>12575</c:v>
                </c:pt>
                <c:pt idx="12576">
                  <c:v>12576</c:v>
                </c:pt>
                <c:pt idx="12577">
                  <c:v>12577</c:v>
                </c:pt>
                <c:pt idx="12578">
                  <c:v>12578</c:v>
                </c:pt>
                <c:pt idx="12579">
                  <c:v>12579</c:v>
                </c:pt>
                <c:pt idx="12580">
                  <c:v>12580</c:v>
                </c:pt>
                <c:pt idx="12581">
                  <c:v>12581</c:v>
                </c:pt>
                <c:pt idx="12582">
                  <c:v>12582</c:v>
                </c:pt>
                <c:pt idx="12583">
                  <c:v>12583</c:v>
                </c:pt>
                <c:pt idx="12584">
                  <c:v>12584</c:v>
                </c:pt>
                <c:pt idx="12585">
                  <c:v>12585</c:v>
                </c:pt>
                <c:pt idx="12586">
                  <c:v>12586</c:v>
                </c:pt>
                <c:pt idx="12587">
                  <c:v>12587</c:v>
                </c:pt>
                <c:pt idx="12588">
                  <c:v>12588</c:v>
                </c:pt>
                <c:pt idx="12589">
                  <c:v>12589</c:v>
                </c:pt>
                <c:pt idx="12590">
                  <c:v>12590</c:v>
                </c:pt>
                <c:pt idx="12591">
                  <c:v>12591</c:v>
                </c:pt>
                <c:pt idx="12592">
                  <c:v>12592</c:v>
                </c:pt>
                <c:pt idx="12593">
                  <c:v>12593</c:v>
                </c:pt>
                <c:pt idx="12594">
                  <c:v>12594</c:v>
                </c:pt>
                <c:pt idx="12595">
                  <c:v>12595</c:v>
                </c:pt>
                <c:pt idx="12596">
                  <c:v>12596</c:v>
                </c:pt>
                <c:pt idx="12597">
                  <c:v>12597</c:v>
                </c:pt>
                <c:pt idx="12598">
                  <c:v>12598</c:v>
                </c:pt>
                <c:pt idx="12599">
                  <c:v>12599</c:v>
                </c:pt>
                <c:pt idx="12600">
                  <c:v>12600</c:v>
                </c:pt>
                <c:pt idx="12601">
                  <c:v>12601</c:v>
                </c:pt>
                <c:pt idx="12602">
                  <c:v>12602</c:v>
                </c:pt>
                <c:pt idx="12603">
                  <c:v>12603</c:v>
                </c:pt>
                <c:pt idx="12604">
                  <c:v>12604</c:v>
                </c:pt>
                <c:pt idx="12605">
                  <c:v>12605</c:v>
                </c:pt>
                <c:pt idx="12606">
                  <c:v>12606</c:v>
                </c:pt>
                <c:pt idx="12607">
                  <c:v>12607</c:v>
                </c:pt>
                <c:pt idx="12608">
                  <c:v>12608</c:v>
                </c:pt>
                <c:pt idx="12609">
                  <c:v>12609</c:v>
                </c:pt>
                <c:pt idx="12610">
                  <c:v>12610</c:v>
                </c:pt>
                <c:pt idx="12611">
                  <c:v>12611</c:v>
                </c:pt>
                <c:pt idx="12612">
                  <c:v>12612</c:v>
                </c:pt>
                <c:pt idx="12613">
                  <c:v>12613</c:v>
                </c:pt>
                <c:pt idx="12614">
                  <c:v>12614</c:v>
                </c:pt>
                <c:pt idx="12615">
                  <c:v>12615</c:v>
                </c:pt>
                <c:pt idx="12616">
                  <c:v>12616</c:v>
                </c:pt>
                <c:pt idx="12617">
                  <c:v>12617</c:v>
                </c:pt>
                <c:pt idx="12618">
                  <c:v>12618</c:v>
                </c:pt>
                <c:pt idx="12619">
                  <c:v>12619</c:v>
                </c:pt>
                <c:pt idx="12620">
                  <c:v>12620</c:v>
                </c:pt>
                <c:pt idx="12621">
                  <c:v>12621</c:v>
                </c:pt>
                <c:pt idx="12622">
                  <c:v>12622</c:v>
                </c:pt>
                <c:pt idx="12623">
                  <c:v>12623</c:v>
                </c:pt>
                <c:pt idx="12624">
                  <c:v>12624</c:v>
                </c:pt>
                <c:pt idx="12625">
                  <c:v>12625</c:v>
                </c:pt>
                <c:pt idx="12626">
                  <c:v>12626</c:v>
                </c:pt>
                <c:pt idx="12627">
                  <c:v>12627</c:v>
                </c:pt>
                <c:pt idx="12628">
                  <c:v>12628</c:v>
                </c:pt>
                <c:pt idx="12629">
                  <c:v>12629</c:v>
                </c:pt>
                <c:pt idx="12630">
                  <c:v>12630</c:v>
                </c:pt>
                <c:pt idx="12631">
                  <c:v>12631</c:v>
                </c:pt>
                <c:pt idx="12632">
                  <c:v>12632</c:v>
                </c:pt>
                <c:pt idx="12633">
                  <c:v>12633</c:v>
                </c:pt>
                <c:pt idx="12634">
                  <c:v>12634</c:v>
                </c:pt>
                <c:pt idx="12635">
                  <c:v>12635</c:v>
                </c:pt>
                <c:pt idx="12636">
                  <c:v>12636</c:v>
                </c:pt>
                <c:pt idx="12637">
                  <c:v>12637</c:v>
                </c:pt>
                <c:pt idx="12638">
                  <c:v>12638</c:v>
                </c:pt>
                <c:pt idx="12639">
                  <c:v>12639</c:v>
                </c:pt>
                <c:pt idx="12640">
                  <c:v>12640</c:v>
                </c:pt>
                <c:pt idx="12641">
                  <c:v>12641</c:v>
                </c:pt>
                <c:pt idx="12642">
                  <c:v>12642</c:v>
                </c:pt>
                <c:pt idx="12643">
                  <c:v>12643</c:v>
                </c:pt>
                <c:pt idx="12644">
                  <c:v>12644</c:v>
                </c:pt>
                <c:pt idx="12645">
                  <c:v>12645</c:v>
                </c:pt>
                <c:pt idx="12646">
                  <c:v>12646</c:v>
                </c:pt>
                <c:pt idx="12647">
                  <c:v>12647</c:v>
                </c:pt>
                <c:pt idx="12648">
                  <c:v>12648</c:v>
                </c:pt>
                <c:pt idx="12649">
                  <c:v>12649</c:v>
                </c:pt>
                <c:pt idx="12650">
                  <c:v>12650</c:v>
                </c:pt>
                <c:pt idx="12651">
                  <c:v>12651</c:v>
                </c:pt>
                <c:pt idx="12652">
                  <c:v>12652</c:v>
                </c:pt>
                <c:pt idx="12653">
                  <c:v>12653</c:v>
                </c:pt>
                <c:pt idx="12654">
                  <c:v>12654</c:v>
                </c:pt>
                <c:pt idx="12655">
                  <c:v>12655</c:v>
                </c:pt>
                <c:pt idx="12656">
                  <c:v>12656</c:v>
                </c:pt>
                <c:pt idx="12657">
                  <c:v>12657</c:v>
                </c:pt>
                <c:pt idx="12658">
                  <c:v>12658</c:v>
                </c:pt>
                <c:pt idx="12659">
                  <c:v>12659</c:v>
                </c:pt>
                <c:pt idx="12660">
                  <c:v>12660</c:v>
                </c:pt>
                <c:pt idx="12661">
                  <c:v>12661</c:v>
                </c:pt>
                <c:pt idx="12662">
                  <c:v>12662</c:v>
                </c:pt>
                <c:pt idx="12663">
                  <c:v>12663</c:v>
                </c:pt>
                <c:pt idx="12664">
                  <c:v>12664</c:v>
                </c:pt>
                <c:pt idx="12665">
                  <c:v>12665</c:v>
                </c:pt>
                <c:pt idx="12666">
                  <c:v>12666</c:v>
                </c:pt>
                <c:pt idx="12667">
                  <c:v>12667</c:v>
                </c:pt>
                <c:pt idx="12668">
                  <c:v>12668</c:v>
                </c:pt>
                <c:pt idx="12669">
                  <c:v>12669</c:v>
                </c:pt>
                <c:pt idx="12670">
                  <c:v>12670</c:v>
                </c:pt>
                <c:pt idx="12671">
                  <c:v>12671</c:v>
                </c:pt>
                <c:pt idx="12672">
                  <c:v>12672</c:v>
                </c:pt>
                <c:pt idx="12673">
                  <c:v>12673</c:v>
                </c:pt>
                <c:pt idx="12674">
                  <c:v>12674</c:v>
                </c:pt>
                <c:pt idx="12675">
                  <c:v>12675</c:v>
                </c:pt>
                <c:pt idx="12676">
                  <c:v>12676</c:v>
                </c:pt>
                <c:pt idx="12677">
                  <c:v>12677</c:v>
                </c:pt>
                <c:pt idx="12678">
                  <c:v>12678</c:v>
                </c:pt>
                <c:pt idx="12679">
                  <c:v>12679</c:v>
                </c:pt>
                <c:pt idx="12680">
                  <c:v>12680</c:v>
                </c:pt>
                <c:pt idx="12681">
                  <c:v>12681</c:v>
                </c:pt>
                <c:pt idx="12682">
                  <c:v>12682</c:v>
                </c:pt>
                <c:pt idx="12683">
                  <c:v>12683</c:v>
                </c:pt>
                <c:pt idx="12684">
                  <c:v>12684</c:v>
                </c:pt>
                <c:pt idx="12685">
                  <c:v>12685</c:v>
                </c:pt>
                <c:pt idx="12686">
                  <c:v>12686</c:v>
                </c:pt>
                <c:pt idx="12687">
                  <c:v>12687</c:v>
                </c:pt>
                <c:pt idx="12688">
                  <c:v>12688</c:v>
                </c:pt>
                <c:pt idx="12689">
                  <c:v>12689</c:v>
                </c:pt>
                <c:pt idx="12690">
                  <c:v>12690</c:v>
                </c:pt>
                <c:pt idx="12691">
                  <c:v>12691</c:v>
                </c:pt>
                <c:pt idx="12692">
                  <c:v>12692</c:v>
                </c:pt>
                <c:pt idx="12693">
                  <c:v>12693</c:v>
                </c:pt>
                <c:pt idx="12694">
                  <c:v>12694</c:v>
                </c:pt>
                <c:pt idx="12695">
                  <c:v>12695</c:v>
                </c:pt>
                <c:pt idx="12696">
                  <c:v>12696</c:v>
                </c:pt>
                <c:pt idx="12697">
                  <c:v>12697</c:v>
                </c:pt>
                <c:pt idx="12698">
                  <c:v>12698</c:v>
                </c:pt>
                <c:pt idx="12699">
                  <c:v>12699</c:v>
                </c:pt>
                <c:pt idx="12700">
                  <c:v>12700</c:v>
                </c:pt>
                <c:pt idx="12701">
                  <c:v>12701</c:v>
                </c:pt>
                <c:pt idx="12702">
                  <c:v>12702</c:v>
                </c:pt>
                <c:pt idx="12703">
                  <c:v>12703</c:v>
                </c:pt>
                <c:pt idx="12704">
                  <c:v>12704</c:v>
                </c:pt>
                <c:pt idx="12705">
                  <c:v>12705</c:v>
                </c:pt>
                <c:pt idx="12706">
                  <c:v>12706</c:v>
                </c:pt>
                <c:pt idx="12707">
                  <c:v>12707</c:v>
                </c:pt>
                <c:pt idx="12708">
                  <c:v>12708</c:v>
                </c:pt>
                <c:pt idx="12709">
                  <c:v>12709</c:v>
                </c:pt>
                <c:pt idx="12710">
                  <c:v>12710</c:v>
                </c:pt>
                <c:pt idx="12711">
                  <c:v>12711</c:v>
                </c:pt>
                <c:pt idx="12712">
                  <c:v>12712</c:v>
                </c:pt>
                <c:pt idx="12713">
                  <c:v>12713</c:v>
                </c:pt>
                <c:pt idx="12714">
                  <c:v>12714</c:v>
                </c:pt>
                <c:pt idx="12715">
                  <c:v>12715</c:v>
                </c:pt>
                <c:pt idx="12716">
                  <c:v>12716</c:v>
                </c:pt>
                <c:pt idx="12717">
                  <c:v>12717</c:v>
                </c:pt>
                <c:pt idx="12718">
                  <c:v>12718</c:v>
                </c:pt>
                <c:pt idx="12719">
                  <c:v>12719</c:v>
                </c:pt>
                <c:pt idx="12720">
                  <c:v>12720</c:v>
                </c:pt>
                <c:pt idx="12721">
                  <c:v>12721</c:v>
                </c:pt>
                <c:pt idx="12722">
                  <c:v>12722</c:v>
                </c:pt>
                <c:pt idx="12723">
                  <c:v>12723</c:v>
                </c:pt>
                <c:pt idx="12724">
                  <c:v>12724</c:v>
                </c:pt>
                <c:pt idx="12725">
                  <c:v>12725</c:v>
                </c:pt>
                <c:pt idx="12726">
                  <c:v>12726</c:v>
                </c:pt>
                <c:pt idx="12727">
                  <c:v>12727</c:v>
                </c:pt>
                <c:pt idx="12728">
                  <c:v>12728</c:v>
                </c:pt>
                <c:pt idx="12729">
                  <c:v>12729</c:v>
                </c:pt>
                <c:pt idx="12730">
                  <c:v>12730</c:v>
                </c:pt>
                <c:pt idx="12731">
                  <c:v>12731</c:v>
                </c:pt>
                <c:pt idx="12732">
                  <c:v>12732</c:v>
                </c:pt>
                <c:pt idx="12733">
                  <c:v>12733</c:v>
                </c:pt>
                <c:pt idx="12734">
                  <c:v>12734</c:v>
                </c:pt>
                <c:pt idx="12735">
                  <c:v>12735</c:v>
                </c:pt>
                <c:pt idx="12736">
                  <c:v>12736</c:v>
                </c:pt>
                <c:pt idx="12737">
                  <c:v>12737</c:v>
                </c:pt>
                <c:pt idx="12738">
                  <c:v>12738</c:v>
                </c:pt>
                <c:pt idx="12739">
                  <c:v>12739</c:v>
                </c:pt>
                <c:pt idx="12740">
                  <c:v>12740</c:v>
                </c:pt>
                <c:pt idx="12741">
                  <c:v>12741</c:v>
                </c:pt>
                <c:pt idx="12742">
                  <c:v>12742</c:v>
                </c:pt>
                <c:pt idx="12743">
                  <c:v>12743</c:v>
                </c:pt>
                <c:pt idx="12744">
                  <c:v>12744</c:v>
                </c:pt>
                <c:pt idx="12745">
                  <c:v>12745</c:v>
                </c:pt>
                <c:pt idx="12746">
                  <c:v>12746</c:v>
                </c:pt>
                <c:pt idx="12747">
                  <c:v>12747</c:v>
                </c:pt>
                <c:pt idx="12748">
                  <c:v>12748</c:v>
                </c:pt>
                <c:pt idx="12749">
                  <c:v>12749</c:v>
                </c:pt>
                <c:pt idx="12750">
                  <c:v>12750</c:v>
                </c:pt>
                <c:pt idx="12751">
                  <c:v>12751</c:v>
                </c:pt>
                <c:pt idx="12752">
                  <c:v>12752</c:v>
                </c:pt>
                <c:pt idx="12753">
                  <c:v>12753</c:v>
                </c:pt>
                <c:pt idx="12754">
                  <c:v>12754</c:v>
                </c:pt>
                <c:pt idx="12755">
                  <c:v>12755</c:v>
                </c:pt>
                <c:pt idx="12756">
                  <c:v>12756</c:v>
                </c:pt>
                <c:pt idx="12757">
                  <c:v>12757</c:v>
                </c:pt>
                <c:pt idx="12758">
                  <c:v>12758</c:v>
                </c:pt>
                <c:pt idx="12759">
                  <c:v>12759</c:v>
                </c:pt>
                <c:pt idx="12760">
                  <c:v>12760</c:v>
                </c:pt>
                <c:pt idx="12761">
                  <c:v>12761</c:v>
                </c:pt>
                <c:pt idx="12762">
                  <c:v>12762</c:v>
                </c:pt>
                <c:pt idx="12763">
                  <c:v>12763</c:v>
                </c:pt>
                <c:pt idx="12764">
                  <c:v>12764</c:v>
                </c:pt>
                <c:pt idx="12765">
                  <c:v>12765</c:v>
                </c:pt>
                <c:pt idx="12766">
                  <c:v>12766</c:v>
                </c:pt>
                <c:pt idx="12767">
                  <c:v>12767</c:v>
                </c:pt>
                <c:pt idx="12768">
                  <c:v>12768</c:v>
                </c:pt>
                <c:pt idx="12769">
                  <c:v>12769</c:v>
                </c:pt>
                <c:pt idx="12770">
                  <c:v>12770</c:v>
                </c:pt>
                <c:pt idx="12771">
                  <c:v>12771</c:v>
                </c:pt>
                <c:pt idx="12772">
                  <c:v>12772</c:v>
                </c:pt>
                <c:pt idx="12773">
                  <c:v>12773</c:v>
                </c:pt>
                <c:pt idx="12774">
                  <c:v>12774</c:v>
                </c:pt>
                <c:pt idx="12775">
                  <c:v>12775</c:v>
                </c:pt>
                <c:pt idx="12776">
                  <c:v>12776</c:v>
                </c:pt>
                <c:pt idx="12777">
                  <c:v>12777</c:v>
                </c:pt>
                <c:pt idx="12778">
                  <c:v>12778</c:v>
                </c:pt>
                <c:pt idx="12779">
                  <c:v>12779</c:v>
                </c:pt>
                <c:pt idx="12780">
                  <c:v>12780</c:v>
                </c:pt>
                <c:pt idx="12781">
                  <c:v>12781</c:v>
                </c:pt>
                <c:pt idx="12782">
                  <c:v>12782</c:v>
                </c:pt>
                <c:pt idx="12783">
                  <c:v>12783</c:v>
                </c:pt>
                <c:pt idx="12784">
                  <c:v>12784</c:v>
                </c:pt>
                <c:pt idx="12785">
                  <c:v>12785</c:v>
                </c:pt>
                <c:pt idx="12786">
                  <c:v>12786</c:v>
                </c:pt>
                <c:pt idx="12787">
                  <c:v>12787</c:v>
                </c:pt>
                <c:pt idx="12788">
                  <c:v>12788</c:v>
                </c:pt>
                <c:pt idx="12789">
                  <c:v>12789</c:v>
                </c:pt>
                <c:pt idx="12790">
                  <c:v>12790</c:v>
                </c:pt>
                <c:pt idx="12791">
                  <c:v>12791</c:v>
                </c:pt>
                <c:pt idx="12792">
                  <c:v>12792</c:v>
                </c:pt>
                <c:pt idx="12793">
                  <c:v>12793</c:v>
                </c:pt>
                <c:pt idx="12794">
                  <c:v>12794</c:v>
                </c:pt>
                <c:pt idx="12795">
                  <c:v>12795</c:v>
                </c:pt>
                <c:pt idx="12796">
                  <c:v>12796</c:v>
                </c:pt>
                <c:pt idx="12797">
                  <c:v>12797</c:v>
                </c:pt>
                <c:pt idx="12798">
                  <c:v>12798</c:v>
                </c:pt>
                <c:pt idx="12799">
                  <c:v>12799</c:v>
                </c:pt>
                <c:pt idx="12800">
                  <c:v>12800</c:v>
                </c:pt>
                <c:pt idx="12801">
                  <c:v>12801</c:v>
                </c:pt>
                <c:pt idx="12802">
                  <c:v>12802</c:v>
                </c:pt>
                <c:pt idx="12803">
                  <c:v>12803</c:v>
                </c:pt>
                <c:pt idx="12804">
                  <c:v>12804</c:v>
                </c:pt>
                <c:pt idx="12805">
                  <c:v>12805</c:v>
                </c:pt>
                <c:pt idx="12806">
                  <c:v>12806</c:v>
                </c:pt>
                <c:pt idx="12807">
                  <c:v>12807</c:v>
                </c:pt>
                <c:pt idx="12808">
                  <c:v>12808</c:v>
                </c:pt>
                <c:pt idx="12809">
                  <c:v>12809</c:v>
                </c:pt>
                <c:pt idx="12810">
                  <c:v>12810</c:v>
                </c:pt>
                <c:pt idx="12811">
                  <c:v>12811</c:v>
                </c:pt>
                <c:pt idx="12812">
                  <c:v>12812</c:v>
                </c:pt>
                <c:pt idx="12813">
                  <c:v>12813</c:v>
                </c:pt>
                <c:pt idx="12814">
                  <c:v>12814</c:v>
                </c:pt>
                <c:pt idx="12815">
                  <c:v>12815</c:v>
                </c:pt>
                <c:pt idx="12816">
                  <c:v>12816</c:v>
                </c:pt>
                <c:pt idx="12817">
                  <c:v>12817</c:v>
                </c:pt>
                <c:pt idx="12818">
                  <c:v>12818</c:v>
                </c:pt>
                <c:pt idx="12819">
                  <c:v>12819</c:v>
                </c:pt>
                <c:pt idx="12820">
                  <c:v>12820</c:v>
                </c:pt>
                <c:pt idx="12821">
                  <c:v>12821</c:v>
                </c:pt>
                <c:pt idx="12822">
                  <c:v>12822</c:v>
                </c:pt>
                <c:pt idx="12823">
                  <c:v>12823</c:v>
                </c:pt>
                <c:pt idx="12824">
                  <c:v>12824</c:v>
                </c:pt>
                <c:pt idx="12825">
                  <c:v>12825</c:v>
                </c:pt>
                <c:pt idx="12826">
                  <c:v>12826</c:v>
                </c:pt>
                <c:pt idx="12827">
                  <c:v>12827</c:v>
                </c:pt>
                <c:pt idx="12828">
                  <c:v>12828</c:v>
                </c:pt>
                <c:pt idx="12829">
                  <c:v>12829</c:v>
                </c:pt>
                <c:pt idx="12830">
                  <c:v>12830</c:v>
                </c:pt>
                <c:pt idx="12831">
                  <c:v>12831</c:v>
                </c:pt>
                <c:pt idx="12832">
                  <c:v>12832</c:v>
                </c:pt>
                <c:pt idx="12833">
                  <c:v>12833</c:v>
                </c:pt>
                <c:pt idx="12834">
                  <c:v>12834</c:v>
                </c:pt>
                <c:pt idx="12835">
                  <c:v>12835</c:v>
                </c:pt>
                <c:pt idx="12836">
                  <c:v>12836</c:v>
                </c:pt>
                <c:pt idx="12837">
                  <c:v>12837</c:v>
                </c:pt>
                <c:pt idx="12838">
                  <c:v>12838</c:v>
                </c:pt>
                <c:pt idx="12839">
                  <c:v>12839</c:v>
                </c:pt>
                <c:pt idx="12840">
                  <c:v>12840</c:v>
                </c:pt>
                <c:pt idx="12841">
                  <c:v>12841</c:v>
                </c:pt>
                <c:pt idx="12842">
                  <c:v>12842</c:v>
                </c:pt>
                <c:pt idx="12843">
                  <c:v>12843</c:v>
                </c:pt>
                <c:pt idx="12844">
                  <c:v>12844</c:v>
                </c:pt>
                <c:pt idx="12845">
                  <c:v>12845</c:v>
                </c:pt>
                <c:pt idx="12846">
                  <c:v>12846</c:v>
                </c:pt>
                <c:pt idx="12847">
                  <c:v>12847</c:v>
                </c:pt>
                <c:pt idx="12848">
                  <c:v>12848</c:v>
                </c:pt>
                <c:pt idx="12849">
                  <c:v>12849</c:v>
                </c:pt>
                <c:pt idx="12850">
                  <c:v>12850</c:v>
                </c:pt>
                <c:pt idx="12851">
                  <c:v>12851</c:v>
                </c:pt>
                <c:pt idx="12852">
                  <c:v>12852</c:v>
                </c:pt>
                <c:pt idx="12853">
                  <c:v>12853</c:v>
                </c:pt>
                <c:pt idx="12854">
                  <c:v>12854</c:v>
                </c:pt>
                <c:pt idx="12855">
                  <c:v>12855</c:v>
                </c:pt>
                <c:pt idx="12856">
                  <c:v>12856</c:v>
                </c:pt>
                <c:pt idx="12857">
                  <c:v>12857</c:v>
                </c:pt>
                <c:pt idx="12858">
                  <c:v>12858</c:v>
                </c:pt>
                <c:pt idx="12859">
                  <c:v>12859</c:v>
                </c:pt>
                <c:pt idx="12860">
                  <c:v>12860</c:v>
                </c:pt>
                <c:pt idx="12861">
                  <c:v>12861</c:v>
                </c:pt>
                <c:pt idx="12862">
                  <c:v>12862</c:v>
                </c:pt>
                <c:pt idx="12863">
                  <c:v>12863</c:v>
                </c:pt>
                <c:pt idx="12864">
                  <c:v>12864</c:v>
                </c:pt>
                <c:pt idx="12865">
                  <c:v>12865</c:v>
                </c:pt>
                <c:pt idx="12866">
                  <c:v>12866</c:v>
                </c:pt>
                <c:pt idx="12867">
                  <c:v>12867</c:v>
                </c:pt>
                <c:pt idx="12868">
                  <c:v>12868</c:v>
                </c:pt>
                <c:pt idx="12869">
                  <c:v>12869</c:v>
                </c:pt>
                <c:pt idx="12870">
                  <c:v>12870</c:v>
                </c:pt>
                <c:pt idx="12871">
                  <c:v>12871</c:v>
                </c:pt>
                <c:pt idx="12872">
                  <c:v>12872</c:v>
                </c:pt>
                <c:pt idx="12873">
                  <c:v>12873</c:v>
                </c:pt>
                <c:pt idx="12874">
                  <c:v>12874</c:v>
                </c:pt>
                <c:pt idx="12875">
                  <c:v>12875</c:v>
                </c:pt>
                <c:pt idx="12876">
                  <c:v>12876</c:v>
                </c:pt>
                <c:pt idx="12877">
                  <c:v>12877</c:v>
                </c:pt>
                <c:pt idx="12878">
                  <c:v>12878</c:v>
                </c:pt>
                <c:pt idx="12879">
                  <c:v>12879</c:v>
                </c:pt>
                <c:pt idx="12880">
                  <c:v>12880</c:v>
                </c:pt>
                <c:pt idx="12881">
                  <c:v>12881</c:v>
                </c:pt>
                <c:pt idx="12882">
                  <c:v>12882</c:v>
                </c:pt>
                <c:pt idx="12883">
                  <c:v>12883</c:v>
                </c:pt>
                <c:pt idx="12884">
                  <c:v>12884</c:v>
                </c:pt>
                <c:pt idx="12885">
                  <c:v>12885</c:v>
                </c:pt>
                <c:pt idx="12886">
                  <c:v>12886</c:v>
                </c:pt>
                <c:pt idx="12887">
                  <c:v>12887</c:v>
                </c:pt>
                <c:pt idx="12888">
                  <c:v>12888</c:v>
                </c:pt>
                <c:pt idx="12889">
                  <c:v>12889</c:v>
                </c:pt>
                <c:pt idx="12890">
                  <c:v>12890</c:v>
                </c:pt>
                <c:pt idx="12891">
                  <c:v>12891</c:v>
                </c:pt>
                <c:pt idx="12892">
                  <c:v>12892</c:v>
                </c:pt>
                <c:pt idx="12893">
                  <c:v>12893</c:v>
                </c:pt>
                <c:pt idx="12894">
                  <c:v>12894</c:v>
                </c:pt>
                <c:pt idx="12895">
                  <c:v>12895</c:v>
                </c:pt>
                <c:pt idx="12896">
                  <c:v>12896</c:v>
                </c:pt>
                <c:pt idx="12897">
                  <c:v>12897</c:v>
                </c:pt>
                <c:pt idx="12898">
                  <c:v>12898</c:v>
                </c:pt>
                <c:pt idx="12899">
                  <c:v>12899</c:v>
                </c:pt>
                <c:pt idx="12900">
                  <c:v>12900</c:v>
                </c:pt>
                <c:pt idx="12901">
                  <c:v>12901</c:v>
                </c:pt>
                <c:pt idx="12902">
                  <c:v>12902</c:v>
                </c:pt>
                <c:pt idx="12903">
                  <c:v>12903</c:v>
                </c:pt>
                <c:pt idx="12904">
                  <c:v>12904</c:v>
                </c:pt>
                <c:pt idx="12905">
                  <c:v>12905</c:v>
                </c:pt>
                <c:pt idx="12906">
                  <c:v>12906</c:v>
                </c:pt>
                <c:pt idx="12907">
                  <c:v>12907</c:v>
                </c:pt>
                <c:pt idx="12908">
                  <c:v>12908</c:v>
                </c:pt>
                <c:pt idx="12909">
                  <c:v>12909</c:v>
                </c:pt>
                <c:pt idx="12910">
                  <c:v>12910</c:v>
                </c:pt>
                <c:pt idx="12911">
                  <c:v>12911</c:v>
                </c:pt>
                <c:pt idx="12912">
                  <c:v>12912</c:v>
                </c:pt>
                <c:pt idx="12913">
                  <c:v>12913</c:v>
                </c:pt>
                <c:pt idx="12914">
                  <c:v>12914</c:v>
                </c:pt>
                <c:pt idx="12915">
                  <c:v>12915</c:v>
                </c:pt>
                <c:pt idx="12916">
                  <c:v>12916</c:v>
                </c:pt>
                <c:pt idx="12917">
                  <c:v>12917</c:v>
                </c:pt>
                <c:pt idx="12918">
                  <c:v>12918</c:v>
                </c:pt>
                <c:pt idx="12919">
                  <c:v>12919</c:v>
                </c:pt>
                <c:pt idx="12920">
                  <c:v>12920</c:v>
                </c:pt>
                <c:pt idx="12921">
                  <c:v>12921</c:v>
                </c:pt>
                <c:pt idx="12922">
                  <c:v>12922</c:v>
                </c:pt>
                <c:pt idx="12923">
                  <c:v>12923</c:v>
                </c:pt>
                <c:pt idx="12924">
                  <c:v>12924</c:v>
                </c:pt>
                <c:pt idx="12925">
                  <c:v>12925</c:v>
                </c:pt>
                <c:pt idx="12926">
                  <c:v>12926</c:v>
                </c:pt>
                <c:pt idx="12927">
                  <c:v>12927</c:v>
                </c:pt>
                <c:pt idx="12928">
                  <c:v>12928</c:v>
                </c:pt>
                <c:pt idx="12929">
                  <c:v>12929</c:v>
                </c:pt>
                <c:pt idx="12930">
                  <c:v>12930</c:v>
                </c:pt>
                <c:pt idx="12931">
                  <c:v>12931</c:v>
                </c:pt>
                <c:pt idx="12932">
                  <c:v>12932</c:v>
                </c:pt>
                <c:pt idx="12933">
                  <c:v>12933</c:v>
                </c:pt>
                <c:pt idx="12934">
                  <c:v>12934</c:v>
                </c:pt>
                <c:pt idx="12935">
                  <c:v>12935</c:v>
                </c:pt>
                <c:pt idx="12936">
                  <c:v>12936</c:v>
                </c:pt>
                <c:pt idx="12937">
                  <c:v>12937</c:v>
                </c:pt>
                <c:pt idx="12938">
                  <c:v>12938</c:v>
                </c:pt>
                <c:pt idx="12939">
                  <c:v>12939</c:v>
                </c:pt>
                <c:pt idx="12940">
                  <c:v>12940</c:v>
                </c:pt>
                <c:pt idx="12941">
                  <c:v>12941</c:v>
                </c:pt>
                <c:pt idx="12942">
                  <c:v>12942</c:v>
                </c:pt>
                <c:pt idx="12943">
                  <c:v>12943</c:v>
                </c:pt>
                <c:pt idx="12944">
                  <c:v>12944</c:v>
                </c:pt>
                <c:pt idx="12945">
                  <c:v>12945</c:v>
                </c:pt>
                <c:pt idx="12946">
                  <c:v>12946</c:v>
                </c:pt>
                <c:pt idx="12947">
                  <c:v>12947</c:v>
                </c:pt>
                <c:pt idx="12948">
                  <c:v>12948</c:v>
                </c:pt>
                <c:pt idx="12949">
                  <c:v>12949</c:v>
                </c:pt>
                <c:pt idx="12950">
                  <c:v>12950</c:v>
                </c:pt>
                <c:pt idx="12951">
                  <c:v>12951</c:v>
                </c:pt>
                <c:pt idx="12952">
                  <c:v>12952</c:v>
                </c:pt>
                <c:pt idx="12953">
                  <c:v>12953</c:v>
                </c:pt>
                <c:pt idx="12954">
                  <c:v>12954</c:v>
                </c:pt>
                <c:pt idx="12955">
                  <c:v>12955</c:v>
                </c:pt>
                <c:pt idx="12956">
                  <c:v>12956</c:v>
                </c:pt>
                <c:pt idx="12957">
                  <c:v>12957</c:v>
                </c:pt>
                <c:pt idx="12958">
                  <c:v>12958</c:v>
                </c:pt>
                <c:pt idx="12959">
                  <c:v>12959</c:v>
                </c:pt>
                <c:pt idx="12960">
                  <c:v>12960</c:v>
                </c:pt>
                <c:pt idx="12961">
                  <c:v>12961</c:v>
                </c:pt>
                <c:pt idx="12962">
                  <c:v>12962</c:v>
                </c:pt>
                <c:pt idx="12963">
                  <c:v>12963</c:v>
                </c:pt>
                <c:pt idx="12964">
                  <c:v>12964</c:v>
                </c:pt>
                <c:pt idx="12965">
                  <c:v>12965</c:v>
                </c:pt>
                <c:pt idx="12966">
                  <c:v>12966</c:v>
                </c:pt>
                <c:pt idx="12967">
                  <c:v>12967</c:v>
                </c:pt>
                <c:pt idx="12968">
                  <c:v>12968</c:v>
                </c:pt>
                <c:pt idx="12969">
                  <c:v>12969</c:v>
                </c:pt>
                <c:pt idx="12970">
                  <c:v>12970</c:v>
                </c:pt>
                <c:pt idx="12971">
                  <c:v>12971</c:v>
                </c:pt>
                <c:pt idx="12972">
                  <c:v>12972</c:v>
                </c:pt>
                <c:pt idx="12973">
                  <c:v>12973</c:v>
                </c:pt>
                <c:pt idx="12974">
                  <c:v>12974</c:v>
                </c:pt>
                <c:pt idx="12975">
                  <c:v>12975</c:v>
                </c:pt>
                <c:pt idx="12976">
                  <c:v>12976</c:v>
                </c:pt>
                <c:pt idx="12977">
                  <c:v>12977</c:v>
                </c:pt>
                <c:pt idx="12978">
                  <c:v>12978</c:v>
                </c:pt>
                <c:pt idx="12979">
                  <c:v>12979</c:v>
                </c:pt>
                <c:pt idx="12980">
                  <c:v>12980</c:v>
                </c:pt>
                <c:pt idx="12981">
                  <c:v>12981</c:v>
                </c:pt>
                <c:pt idx="12982">
                  <c:v>12982</c:v>
                </c:pt>
                <c:pt idx="12983">
                  <c:v>12983</c:v>
                </c:pt>
                <c:pt idx="12984">
                  <c:v>12984</c:v>
                </c:pt>
                <c:pt idx="12985">
                  <c:v>12985</c:v>
                </c:pt>
                <c:pt idx="12986">
                  <c:v>12986</c:v>
                </c:pt>
                <c:pt idx="12987">
                  <c:v>12987</c:v>
                </c:pt>
                <c:pt idx="12988">
                  <c:v>12988</c:v>
                </c:pt>
                <c:pt idx="12989">
                  <c:v>12989</c:v>
                </c:pt>
                <c:pt idx="12990">
                  <c:v>12990</c:v>
                </c:pt>
                <c:pt idx="12991">
                  <c:v>12991</c:v>
                </c:pt>
                <c:pt idx="12992">
                  <c:v>12992</c:v>
                </c:pt>
                <c:pt idx="12993">
                  <c:v>12993</c:v>
                </c:pt>
                <c:pt idx="12994">
                  <c:v>12994</c:v>
                </c:pt>
                <c:pt idx="12995">
                  <c:v>12995</c:v>
                </c:pt>
                <c:pt idx="12996">
                  <c:v>12996</c:v>
                </c:pt>
                <c:pt idx="12997">
                  <c:v>12997</c:v>
                </c:pt>
                <c:pt idx="12998">
                  <c:v>12998</c:v>
                </c:pt>
                <c:pt idx="12999">
                  <c:v>12999</c:v>
                </c:pt>
                <c:pt idx="13000">
                  <c:v>13000</c:v>
                </c:pt>
                <c:pt idx="13001">
                  <c:v>13001</c:v>
                </c:pt>
                <c:pt idx="13002">
                  <c:v>13002</c:v>
                </c:pt>
                <c:pt idx="13003">
                  <c:v>13003</c:v>
                </c:pt>
                <c:pt idx="13004">
                  <c:v>13004</c:v>
                </c:pt>
                <c:pt idx="13005">
                  <c:v>13005</c:v>
                </c:pt>
                <c:pt idx="13006">
                  <c:v>13006</c:v>
                </c:pt>
                <c:pt idx="13007">
                  <c:v>13007</c:v>
                </c:pt>
                <c:pt idx="13008">
                  <c:v>13008</c:v>
                </c:pt>
                <c:pt idx="13009">
                  <c:v>13009</c:v>
                </c:pt>
                <c:pt idx="13010">
                  <c:v>13010</c:v>
                </c:pt>
                <c:pt idx="13011">
                  <c:v>13011</c:v>
                </c:pt>
                <c:pt idx="13012">
                  <c:v>13012</c:v>
                </c:pt>
                <c:pt idx="13013">
                  <c:v>13013</c:v>
                </c:pt>
                <c:pt idx="13014">
                  <c:v>13014</c:v>
                </c:pt>
                <c:pt idx="13015">
                  <c:v>13015</c:v>
                </c:pt>
                <c:pt idx="13016">
                  <c:v>13016</c:v>
                </c:pt>
                <c:pt idx="13017">
                  <c:v>13017</c:v>
                </c:pt>
                <c:pt idx="13018">
                  <c:v>13018</c:v>
                </c:pt>
                <c:pt idx="13019">
                  <c:v>13019</c:v>
                </c:pt>
                <c:pt idx="13020">
                  <c:v>13020</c:v>
                </c:pt>
                <c:pt idx="13021">
                  <c:v>13021</c:v>
                </c:pt>
                <c:pt idx="13022">
                  <c:v>13022</c:v>
                </c:pt>
                <c:pt idx="13023">
                  <c:v>13023</c:v>
                </c:pt>
                <c:pt idx="13024">
                  <c:v>13024</c:v>
                </c:pt>
                <c:pt idx="13025">
                  <c:v>13025</c:v>
                </c:pt>
                <c:pt idx="13026">
                  <c:v>13026</c:v>
                </c:pt>
                <c:pt idx="13027">
                  <c:v>13027</c:v>
                </c:pt>
                <c:pt idx="13028">
                  <c:v>13028</c:v>
                </c:pt>
                <c:pt idx="13029">
                  <c:v>13029</c:v>
                </c:pt>
                <c:pt idx="13030">
                  <c:v>13030</c:v>
                </c:pt>
                <c:pt idx="13031">
                  <c:v>13031</c:v>
                </c:pt>
                <c:pt idx="13032">
                  <c:v>13032</c:v>
                </c:pt>
                <c:pt idx="13033">
                  <c:v>13033</c:v>
                </c:pt>
                <c:pt idx="13034">
                  <c:v>13034</c:v>
                </c:pt>
                <c:pt idx="13035">
                  <c:v>13035</c:v>
                </c:pt>
                <c:pt idx="13036">
                  <c:v>13036</c:v>
                </c:pt>
                <c:pt idx="13037">
                  <c:v>13037</c:v>
                </c:pt>
                <c:pt idx="13038">
                  <c:v>13038</c:v>
                </c:pt>
                <c:pt idx="13039">
                  <c:v>13039</c:v>
                </c:pt>
                <c:pt idx="13040">
                  <c:v>13040</c:v>
                </c:pt>
                <c:pt idx="13041">
                  <c:v>13041</c:v>
                </c:pt>
                <c:pt idx="13042">
                  <c:v>13042</c:v>
                </c:pt>
                <c:pt idx="13043">
                  <c:v>13043</c:v>
                </c:pt>
                <c:pt idx="13044">
                  <c:v>13044</c:v>
                </c:pt>
                <c:pt idx="13045">
                  <c:v>13045</c:v>
                </c:pt>
                <c:pt idx="13046">
                  <c:v>13046</c:v>
                </c:pt>
                <c:pt idx="13047">
                  <c:v>13047</c:v>
                </c:pt>
                <c:pt idx="13048">
                  <c:v>13048</c:v>
                </c:pt>
                <c:pt idx="13049">
                  <c:v>13049</c:v>
                </c:pt>
                <c:pt idx="13050">
                  <c:v>13050</c:v>
                </c:pt>
                <c:pt idx="13051">
                  <c:v>13051</c:v>
                </c:pt>
                <c:pt idx="13052">
                  <c:v>13052</c:v>
                </c:pt>
                <c:pt idx="13053">
                  <c:v>13053</c:v>
                </c:pt>
                <c:pt idx="13054">
                  <c:v>13054</c:v>
                </c:pt>
                <c:pt idx="13055">
                  <c:v>13055</c:v>
                </c:pt>
                <c:pt idx="13056">
                  <c:v>13056</c:v>
                </c:pt>
                <c:pt idx="13057">
                  <c:v>13057</c:v>
                </c:pt>
                <c:pt idx="13058">
                  <c:v>13058</c:v>
                </c:pt>
                <c:pt idx="13059">
                  <c:v>13059</c:v>
                </c:pt>
                <c:pt idx="13060">
                  <c:v>13060</c:v>
                </c:pt>
                <c:pt idx="13061">
                  <c:v>13061</c:v>
                </c:pt>
                <c:pt idx="13062">
                  <c:v>13062</c:v>
                </c:pt>
                <c:pt idx="13063">
                  <c:v>13063</c:v>
                </c:pt>
                <c:pt idx="13064">
                  <c:v>13064</c:v>
                </c:pt>
                <c:pt idx="13065">
                  <c:v>13065</c:v>
                </c:pt>
                <c:pt idx="13066">
                  <c:v>13066</c:v>
                </c:pt>
                <c:pt idx="13067">
                  <c:v>13067</c:v>
                </c:pt>
                <c:pt idx="13068">
                  <c:v>13068</c:v>
                </c:pt>
                <c:pt idx="13069">
                  <c:v>13069</c:v>
                </c:pt>
                <c:pt idx="13070">
                  <c:v>13070</c:v>
                </c:pt>
                <c:pt idx="13071">
                  <c:v>13071</c:v>
                </c:pt>
                <c:pt idx="13072">
                  <c:v>13072</c:v>
                </c:pt>
                <c:pt idx="13073">
                  <c:v>13073</c:v>
                </c:pt>
                <c:pt idx="13074">
                  <c:v>13074</c:v>
                </c:pt>
                <c:pt idx="13075">
                  <c:v>13075</c:v>
                </c:pt>
                <c:pt idx="13076">
                  <c:v>13076</c:v>
                </c:pt>
                <c:pt idx="13077">
                  <c:v>13077</c:v>
                </c:pt>
                <c:pt idx="13078">
                  <c:v>13078</c:v>
                </c:pt>
                <c:pt idx="13079">
                  <c:v>13079</c:v>
                </c:pt>
                <c:pt idx="13080">
                  <c:v>13080</c:v>
                </c:pt>
                <c:pt idx="13081">
                  <c:v>13081</c:v>
                </c:pt>
                <c:pt idx="13082">
                  <c:v>13082</c:v>
                </c:pt>
                <c:pt idx="13083">
                  <c:v>13083</c:v>
                </c:pt>
                <c:pt idx="13084">
                  <c:v>13084</c:v>
                </c:pt>
                <c:pt idx="13085">
                  <c:v>13085</c:v>
                </c:pt>
                <c:pt idx="13086">
                  <c:v>13086</c:v>
                </c:pt>
                <c:pt idx="13087">
                  <c:v>13087</c:v>
                </c:pt>
                <c:pt idx="13088">
                  <c:v>13088</c:v>
                </c:pt>
                <c:pt idx="13089">
                  <c:v>13089</c:v>
                </c:pt>
                <c:pt idx="13090">
                  <c:v>13090</c:v>
                </c:pt>
                <c:pt idx="13091">
                  <c:v>13091</c:v>
                </c:pt>
                <c:pt idx="13092">
                  <c:v>13092</c:v>
                </c:pt>
                <c:pt idx="13093">
                  <c:v>13093</c:v>
                </c:pt>
                <c:pt idx="13094">
                  <c:v>13094</c:v>
                </c:pt>
                <c:pt idx="13095">
                  <c:v>13095</c:v>
                </c:pt>
                <c:pt idx="13096">
                  <c:v>13096</c:v>
                </c:pt>
                <c:pt idx="13097">
                  <c:v>13097</c:v>
                </c:pt>
                <c:pt idx="13098">
                  <c:v>13098</c:v>
                </c:pt>
                <c:pt idx="13099">
                  <c:v>13099</c:v>
                </c:pt>
                <c:pt idx="13100">
                  <c:v>13100</c:v>
                </c:pt>
                <c:pt idx="13101">
                  <c:v>13101</c:v>
                </c:pt>
                <c:pt idx="13102">
                  <c:v>13102</c:v>
                </c:pt>
                <c:pt idx="13103">
                  <c:v>13103</c:v>
                </c:pt>
                <c:pt idx="13104">
                  <c:v>13104</c:v>
                </c:pt>
                <c:pt idx="13105">
                  <c:v>13105</c:v>
                </c:pt>
                <c:pt idx="13106">
                  <c:v>13106</c:v>
                </c:pt>
                <c:pt idx="13107">
                  <c:v>13107</c:v>
                </c:pt>
                <c:pt idx="13108">
                  <c:v>13108</c:v>
                </c:pt>
                <c:pt idx="13109">
                  <c:v>13109</c:v>
                </c:pt>
                <c:pt idx="13110">
                  <c:v>13110</c:v>
                </c:pt>
                <c:pt idx="13111">
                  <c:v>13111</c:v>
                </c:pt>
                <c:pt idx="13112">
                  <c:v>13112</c:v>
                </c:pt>
                <c:pt idx="13113">
                  <c:v>13113</c:v>
                </c:pt>
                <c:pt idx="13114">
                  <c:v>13114</c:v>
                </c:pt>
                <c:pt idx="13115">
                  <c:v>13115</c:v>
                </c:pt>
                <c:pt idx="13116">
                  <c:v>13116</c:v>
                </c:pt>
                <c:pt idx="13117">
                  <c:v>13117</c:v>
                </c:pt>
                <c:pt idx="13118">
                  <c:v>13118</c:v>
                </c:pt>
                <c:pt idx="13119">
                  <c:v>13119</c:v>
                </c:pt>
                <c:pt idx="13120">
                  <c:v>13120</c:v>
                </c:pt>
                <c:pt idx="13121">
                  <c:v>13121</c:v>
                </c:pt>
                <c:pt idx="13122">
                  <c:v>13122</c:v>
                </c:pt>
                <c:pt idx="13123">
                  <c:v>13123</c:v>
                </c:pt>
                <c:pt idx="13124">
                  <c:v>13124</c:v>
                </c:pt>
                <c:pt idx="13125">
                  <c:v>13125</c:v>
                </c:pt>
                <c:pt idx="13126">
                  <c:v>13126</c:v>
                </c:pt>
                <c:pt idx="13127">
                  <c:v>13127</c:v>
                </c:pt>
                <c:pt idx="13128">
                  <c:v>13128</c:v>
                </c:pt>
                <c:pt idx="13129">
                  <c:v>13129</c:v>
                </c:pt>
                <c:pt idx="13130">
                  <c:v>13130</c:v>
                </c:pt>
                <c:pt idx="13131">
                  <c:v>13131</c:v>
                </c:pt>
                <c:pt idx="13132">
                  <c:v>13132</c:v>
                </c:pt>
                <c:pt idx="13133">
                  <c:v>13133</c:v>
                </c:pt>
                <c:pt idx="13134">
                  <c:v>13134</c:v>
                </c:pt>
                <c:pt idx="13135">
                  <c:v>13135</c:v>
                </c:pt>
                <c:pt idx="13136">
                  <c:v>13136</c:v>
                </c:pt>
                <c:pt idx="13137">
                  <c:v>13137</c:v>
                </c:pt>
                <c:pt idx="13138">
                  <c:v>13138</c:v>
                </c:pt>
                <c:pt idx="13139">
                  <c:v>13139</c:v>
                </c:pt>
                <c:pt idx="13140">
                  <c:v>13140</c:v>
                </c:pt>
                <c:pt idx="13141">
                  <c:v>13141</c:v>
                </c:pt>
                <c:pt idx="13142">
                  <c:v>13142</c:v>
                </c:pt>
                <c:pt idx="13143">
                  <c:v>13143</c:v>
                </c:pt>
                <c:pt idx="13144">
                  <c:v>13144</c:v>
                </c:pt>
                <c:pt idx="13145">
                  <c:v>13145</c:v>
                </c:pt>
                <c:pt idx="13146">
                  <c:v>13146</c:v>
                </c:pt>
                <c:pt idx="13147">
                  <c:v>13147</c:v>
                </c:pt>
                <c:pt idx="13148">
                  <c:v>13148</c:v>
                </c:pt>
                <c:pt idx="13149">
                  <c:v>13149</c:v>
                </c:pt>
                <c:pt idx="13150">
                  <c:v>13150</c:v>
                </c:pt>
                <c:pt idx="13151">
                  <c:v>13151</c:v>
                </c:pt>
                <c:pt idx="13152">
                  <c:v>13152</c:v>
                </c:pt>
                <c:pt idx="13153">
                  <c:v>13153</c:v>
                </c:pt>
                <c:pt idx="13154">
                  <c:v>13154</c:v>
                </c:pt>
                <c:pt idx="13155">
                  <c:v>13155</c:v>
                </c:pt>
                <c:pt idx="13156">
                  <c:v>13156</c:v>
                </c:pt>
                <c:pt idx="13157">
                  <c:v>13157</c:v>
                </c:pt>
                <c:pt idx="13158">
                  <c:v>13158</c:v>
                </c:pt>
                <c:pt idx="13159">
                  <c:v>13159</c:v>
                </c:pt>
                <c:pt idx="13160">
                  <c:v>13160</c:v>
                </c:pt>
                <c:pt idx="13161">
                  <c:v>13161</c:v>
                </c:pt>
                <c:pt idx="13162">
                  <c:v>13162</c:v>
                </c:pt>
                <c:pt idx="13163">
                  <c:v>13163</c:v>
                </c:pt>
                <c:pt idx="13164">
                  <c:v>13164</c:v>
                </c:pt>
                <c:pt idx="13165">
                  <c:v>13165</c:v>
                </c:pt>
                <c:pt idx="13166">
                  <c:v>13166</c:v>
                </c:pt>
                <c:pt idx="13167">
                  <c:v>13167</c:v>
                </c:pt>
                <c:pt idx="13168">
                  <c:v>13168</c:v>
                </c:pt>
                <c:pt idx="13169">
                  <c:v>13169</c:v>
                </c:pt>
                <c:pt idx="13170">
                  <c:v>13170</c:v>
                </c:pt>
                <c:pt idx="13171">
                  <c:v>13171</c:v>
                </c:pt>
                <c:pt idx="13172">
                  <c:v>13172</c:v>
                </c:pt>
                <c:pt idx="13173">
                  <c:v>13173</c:v>
                </c:pt>
                <c:pt idx="13174">
                  <c:v>13174</c:v>
                </c:pt>
                <c:pt idx="13175">
                  <c:v>13175</c:v>
                </c:pt>
                <c:pt idx="13176">
                  <c:v>13176</c:v>
                </c:pt>
                <c:pt idx="13177">
                  <c:v>13177</c:v>
                </c:pt>
                <c:pt idx="13178">
                  <c:v>13178</c:v>
                </c:pt>
                <c:pt idx="13179">
                  <c:v>13179</c:v>
                </c:pt>
                <c:pt idx="13180">
                  <c:v>13180</c:v>
                </c:pt>
                <c:pt idx="13181">
                  <c:v>13181</c:v>
                </c:pt>
                <c:pt idx="13182">
                  <c:v>13182</c:v>
                </c:pt>
                <c:pt idx="13183">
                  <c:v>13183</c:v>
                </c:pt>
                <c:pt idx="13184">
                  <c:v>13184</c:v>
                </c:pt>
                <c:pt idx="13185">
                  <c:v>13185</c:v>
                </c:pt>
                <c:pt idx="13186">
                  <c:v>13186</c:v>
                </c:pt>
                <c:pt idx="13187">
                  <c:v>13187</c:v>
                </c:pt>
                <c:pt idx="13188">
                  <c:v>13188</c:v>
                </c:pt>
                <c:pt idx="13189">
                  <c:v>13189</c:v>
                </c:pt>
                <c:pt idx="13190">
                  <c:v>13190</c:v>
                </c:pt>
                <c:pt idx="13191">
                  <c:v>13191</c:v>
                </c:pt>
                <c:pt idx="13192">
                  <c:v>13192</c:v>
                </c:pt>
                <c:pt idx="13193">
                  <c:v>13193</c:v>
                </c:pt>
                <c:pt idx="13194">
                  <c:v>13194</c:v>
                </c:pt>
                <c:pt idx="13195">
                  <c:v>13195</c:v>
                </c:pt>
                <c:pt idx="13196">
                  <c:v>13196</c:v>
                </c:pt>
                <c:pt idx="13197">
                  <c:v>13197</c:v>
                </c:pt>
                <c:pt idx="13198">
                  <c:v>13198</c:v>
                </c:pt>
                <c:pt idx="13199">
                  <c:v>13199</c:v>
                </c:pt>
                <c:pt idx="13200">
                  <c:v>13200</c:v>
                </c:pt>
                <c:pt idx="13201">
                  <c:v>13201</c:v>
                </c:pt>
                <c:pt idx="13202">
                  <c:v>13202</c:v>
                </c:pt>
                <c:pt idx="13203">
                  <c:v>13203</c:v>
                </c:pt>
                <c:pt idx="13204">
                  <c:v>13204</c:v>
                </c:pt>
                <c:pt idx="13205">
                  <c:v>13205</c:v>
                </c:pt>
                <c:pt idx="13206">
                  <c:v>13206</c:v>
                </c:pt>
                <c:pt idx="13207">
                  <c:v>13207</c:v>
                </c:pt>
                <c:pt idx="13208">
                  <c:v>13208</c:v>
                </c:pt>
                <c:pt idx="13209">
                  <c:v>13209</c:v>
                </c:pt>
                <c:pt idx="13210">
                  <c:v>13210</c:v>
                </c:pt>
                <c:pt idx="13211">
                  <c:v>13211</c:v>
                </c:pt>
                <c:pt idx="13212">
                  <c:v>13212</c:v>
                </c:pt>
                <c:pt idx="13213">
                  <c:v>13213</c:v>
                </c:pt>
                <c:pt idx="13214">
                  <c:v>13214</c:v>
                </c:pt>
                <c:pt idx="13215">
                  <c:v>13215</c:v>
                </c:pt>
                <c:pt idx="13216">
                  <c:v>13216</c:v>
                </c:pt>
                <c:pt idx="13217">
                  <c:v>13217</c:v>
                </c:pt>
                <c:pt idx="13218">
                  <c:v>13218</c:v>
                </c:pt>
                <c:pt idx="13219">
                  <c:v>13219</c:v>
                </c:pt>
                <c:pt idx="13220">
                  <c:v>13220</c:v>
                </c:pt>
                <c:pt idx="13221">
                  <c:v>13221</c:v>
                </c:pt>
                <c:pt idx="13222">
                  <c:v>13222</c:v>
                </c:pt>
                <c:pt idx="13223">
                  <c:v>13223</c:v>
                </c:pt>
                <c:pt idx="13224">
                  <c:v>13224</c:v>
                </c:pt>
                <c:pt idx="13225">
                  <c:v>13225</c:v>
                </c:pt>
                <c:pt idx="13226">
                  <c:v>13226</c:v>
                </c:pt>
                <c:pt idx="13227">
                  <c:v>13227</c:v>
                </c:pt>
                <c:pt idx="13228">
                  <c:v>13228</c:v>
                </c:pt>
                <c:pt idx="13229">
                  <c:v>13229</c:v>
                </c:pt>
                <c:pt idx="13230">
                  <c:v>13230</c:v>
                </c:pt>
                <c:pt idx="13231">
                  <c:v>13231</c:v>
                </c:pt>
                <c:pt idx="13232">
                  <c:v>13232</c:v>
                </c:pt>
                <c:pt idx="13233">
                  <c:v>13233</c:v>
                </c:pt>
                <c:pt idx="13234">
                  <c:v>13234</c:v>
                </c:pt>
                <c:pt idx="13235">
                  <c:v>13235</c:v>
                </c:pt>
                <c:pt idx="13236">
                  <c:v>13236</c:v>
                </c:pt>
                <c:pt idx="13237">
                  <c:v>13237</c:v>
                </c:pt>
                <c:pt idx="13238">
                  <c:v>13238</c:v>
                </c:pt>
                <c:pt idx="13239">
                  <c:v>13239</c:v>
                </c:pt>
                <c:pt idx="13240">
                  <c:v>13240</c:v>
                </c:pt>
                <c:pt idx="13241">
                  <c:v>13241</c:v>
                </c:pt>
                <c:pt idx="13242">
                  <c:v>13242</c:v>
                </c:pt>
                <c:pt idx="13243">
                  <c:v>13243</c:v>
                </c:pt>
                <c:pt idx="13244">
                  <c:v>13244</c:v>
                </c:pt>
                <c:pt idx="13245">
                  <c:v>13245</c:v>
                </c:pt>
                <c:pt idx="13246">
                  <c:v>13246</c:v>
                </c:pt>
                <c:pt idx="13247">
                  <c:v>13247</c:v>
                </c:pt>
                <c:pt idx="13248">
                  <c:v>13248</c:v>
                </c:pt>
                <c:pt idx="13249">
                  <c:v>13249</c:v>
                </c:pt>
                <c:pt idx="13250">
                  <c:v>13250</c:v>
                </c:pt>
                <c:pt idx="13251">
                  <c:v>13251</c:v>
                </c:pt>
                <c:pt idx="13252">
                  <c:v>13252</c:v>
                </c:pt>
                <c:pt idx="13253">
                  <c:v>13253</c:v>
                </c:pt>
                <c:pt idx="13254">
                  <c:v>13254</c:v>
                </c:pt>
                <c:pt idx="13255">
                  <c:v>13255</c:v>
                </c:pt>
                <c:pt idx="13256">
                  <c:v>13256</c:v>
                </c:pt>
                <c:pt idx="13257">
                  <c:v>13257</c:v>
                </c:pt>
                <c:pt idx="13258">
                  <c:v>13258</c:v>
                </c:pt>
                <c:pt idx="13259">
                  <c:v>13259</c:v>
                </c:pt>
                <c:pt idx="13260">
                  <c:v>13260</c:v>
                </c:pt>
                <c:pt idx="13261">
                  <c:v>13261</c:v>
                </c:pt>
                <c:pt idx="13262">
                  <c:v>13262</c:v>
                </c:pt>
                <c:pt idx="13263">
                  <c:v>13263</c:v>
                </c:pt>
                <c:pt idx="13264">
                  <c:v>13264</c:v>
                </c:pt>
                <c:pt idx="13265">
                  <c:v>13265</c:v>
                </c:pt>
                <c:pt idx="13266">
                  <c:v>13266</c:v>
                </c:pt>
                <c:pt idx="13267">
                  <c:v>13267</c:v>
                </c:pt>
                <c:pt idx="13268">
                  <c:v>13268</c:v>
                </c:pt>
                <c:pt idx="13269">
                  <c:v>13269</c:v>
                </c:pt>
                <c:pt idx="13270">
                  <c:v>13270</c:v>
                </c:pt>
                <c:pt idx="13271">
                  <c:v>13271</c:v>
                </c:pt>
                <c:pt idx="13272">
                  <c:v>13272</c:v>
                </c:pt>
                <c:pt idx="13273">
                  <c:v>13273</c:v>
                </c:pt>
                <c:pt idx="13274">
                  <c:v>13274</c:v>
                </c:pt>
                <c:pt idx="13275">
                  <c:v>13275</c:v>
                </c:pt>
                <c:pt idx="13276">
                  <c:v>13276</c:v>
                </c:pt>
                <c:pt idx="13277">
                  <c:v>13277</c:v>
                </c:pt>
                <c:pt idx="13278">
                  <c:v>13278</c:v>
                </c:pt>
                <c:pt idx="13279">
                  <c:v>13279</c:v>
                </c:pt>
                <c:pt idx="13280">
                  <c:v>13280</c:v>
                </c:pt>
                <c:pt idx="13281">
                  <c:v>13281</c:v>
                </c:pt>
                <c:pt idx="13282">
                  <c:v>13282</c:v>
                </c:pt>
                <c:pt idx="13283">
                  <c:v>13283</c:v>
                </c:pt>
                <c:pt idx="13284">
                  <c:v>13284</c:v>
                </c:pt>
                <c:pt idx="13285">
                  <c:v>13285</c:v>
                </c:pt>
                <c:pt idx="13286">
                  <c:v>13286</c:v>
                </c:pt>
                <c:pt idx="13287">
                  <c:v>13287</c:v>
                </c:pt>
                <c:pt idx="13288">
                  <c:v>13288</c:v>
                </c:pt>
                <c:pt idx="13289">
                  <c:v>13289</c:v>
                </c:pt>
                <c:pt idx="13290">
                  <c:v>13290</c:v>
                </c:pt>
                <c:pt idx="13291">
                  <c:v>13291</c:v>
                </c:pt>
                <c:pt idx="13292">
                  <c:v>13292</c:v>
                </c:pt>
                <c:pt idx="13293">
                  <c:v>13293</c:v>
                </c:pt>
                <c:pt idx="13294">
                  <c:v>13294</c:v>
                </c:pt>
                <c:pt idx="13295">
                  <c:v>13295</c:v>
                </c:pt>
                <c:pt idx="13296">
                  <c:v>13296</c:v>
                </c:pt>
                <c:pt idx="13297">
                  <c:v>13297</c:v>
                </c:pt>
                <c:pt idx="13298">
                  <c:v>13298</c:v>
                </c:pt>
                <c:pt idx="13299">
                  <c:v>13299</c:v>
                </c:pt>
                <c:pt idx="13300">
                  <c:v>13300</c:v>
                </c:pt>
                <c:pt idx="13301">
                  <c:v>13301</c:v>
                </c:pt>
                <c:pt idx="13302">
                  <c:v>13302</c:v>
                </c:pt>
                <c:pt idx="13303">
                  <c:v>13303</c:v>
                </c:pt>
                <c:pt idx="13304">
                  <c:v>13304</c:v>
                </c:pt>
                <c:pt idx="13305">
                  <c:v>13305</c:v>
                </c:pt>
                <c:pt idx="13306">
                  <c:v>13306</c:v>
                </c:pt>
                <c:pt idx="13307">
                  <c:v>13307</c:v>
                </c:pt>
                <c:pt idx="13308">
                  <c:v>13308</c:v>
                </c:pt>
                <c:pt idx="13309">
                  <c:v>13309</c:v>
                </c:pt>
                <c:pt idx="13310">
                  <c:v>13310</c:v>
                </c:pt>
                <c:pt idx="13311">
                  <c:v>13311</c:v>
                </c:pt>
                <c:pt idx="13312">
                  <c:v>13312</c:v>
                </c:pt>
                <c:pt idx="13313">
                  <c:v>13313</c:v>
                </c:pt>
                <c:pt idx="13314">
                  <c:v>13314</c:v>
                </c:pt>
                <c:pt idx="13315">
                  <c:v>13315</c:v>
                </c:pt>
                <c:pt idx="13316">
                  <c:v>13316</c:v>
                </c:pt>
                <c:pt idx="13317">
                  <c:v>13317</c:v>
                </c:pt>
                <c:pt idx="13318">
                  <c:v>13318</c:v>
                </c:pt>
                <c:pt idx="13319">
                  <c:v>13319</c:v>
                </c:pt>
                <c:pt idx="13320">
                  <c:v>13320</c:v>
                </c:pt>
                <c:pt idx="13321">
                  <c:v>13321</c:v>
                </c:pt>
                <c:pt idx="13322">
                  <c:v>13322</c:v>
                </c:pt>
                <c:pt idx="13323">
                  <c:v>13323</c:v>
                </c:pt>
                <c:pt idx="13324">
                  <c:v>13324</c:v>
                </c:pt>
                <c:pt idx="13325">
                  <c:v>13325</c:v>
                </c:pt>
                <c:pt idx="13326">
                  <c:v>13326</c:v>
                </c:pt>
                <c:pt idx="13327">
                  <c:v>13327</c:v>
                </c:pt>
                <c:pt idx="13328">
                  <c:v>13328</c:v>
                </c:pt>
                <c:pt idx="13329">
                  <c:v>13329</c:v>
                </c:pt>
                <c:pt idx="13330">
                  <c:v>13330</c:v>
                </c:pt>
                <c:pt idx="13331">
                  <c:v>13331</c:v>
                </c:pt>
                <c:pt idx="13332">
                  <c:v>13332</c:v>
                </c:pt>
                <c:pt idx="13333">
                  <c:v>13333</c:v>
                </c:pt>
                <c:pt idx="13334">
                  <c:v>13334</c:v>
                </c:pt>
                <c:pt idx="13335">
                  <c:v>13335</c:v>
                </c:pt>
                <c:pt idx="13336">
                  <c:v>13336</c:v>
                </c:pt>
                <c:pt idx="13337">
                  <c:v>13337</c:v>
                </c:pt>
                <c:pt idx="13338">
                  <c:v>13338</c:v>
                </c:pt>
                <c:pt idx="13339">
                  <c:v>13339</c:v>
                </c:pt>
                <c:pt idx="13340">
                  <c:v>13340</c:v>
                </c:pt>
                <c:pt idx="13341">
                  <c:v>13341</c:v>
                </c:pt>
                <c:pt idx="13342">
                  <c:v>13342</c:v>
                </c:pt>
                <c:pt idx="13343">
                  <c:v>13343</c:v>
                </c:pt>
                <c:pt idx="13344">
                  <c:v>13344</c:v>
                </c:pt>
                <c:pt idx="13345">
                  <c:v>13345</c:v>
                </c:pt>
                <c:pt idx="13346">
                  <c:v>13346</c:v>
                </c:pt>
                <c:pt idx="13347">
                  <c:v>13347</c:v>
                </c:pt>
                <c:pt idx="13348">
                  <c:v>13348</c:v>
                </c:pt>
                <c:pt idx="13349">
                  <c:v>13349</c:v>
                </c:pt>
                <c:pt idx="13350">
                  <c:v>13350</c:v>
                </c:pt>
                <c:pt idx="13351">
                  <c:v>13351</c:v>
                </c:pt>
                <c:pt idx="13352">
                  <c:v>13352</c:v>
                </c:pt>
                <c:pt idx="13353">
                  <c:v>13353</c:v>
                </c:pt>
                <c:pt idx="13354">
                  <c:v>13354</c:v>
                </c:pt>
                <c:pt idx="13355">
                  <c:v>13355</c:v>
                </c:pt>
                <c:pt idx="13356">
                  <c:v>13356</c:v>
                </c:pt>
                <c:pt idx="13357">
                  <c:v>13357</c:v>
                </c:pt>
                <c:pt idx="13358">
                  <c:v>13358</c:v>
                </c:pt>
                <c:pt idx="13359">
                  <c:v>13359</c:v>
                </c:pt>
                <c:pt idx="13360">
                  <c:v>13360</c:v>
                </c:pt>
                <c:pt idx="13361">
                  <c:v>13361</c:v>
                </c:pt>
                <c:pt idx="13362">
                  <c:v>13362</c:v>
                </c:pt>
                <c:pt idx="13363">
                  <c:v>13363</c:v>
                </c:pt>
                <c:pt idx="13364">
                  <c:v>13364</c:v>
                </c:pt>
                <c:pt idx="13365">
                  <c:v>13365</c:v>
                </c:pt>
                <c:pt idx="13366">
                  <c:v>13366</c:v>
                </c:pt>
                <c:pt idx="13367">
                  <c:v>13367</c:v>
                </c:pt>
                <c:pt idx="13368">
                  <c:v>13368</c:v>
                </c:pt>
                <c:pt idx="13369">
                  <c:v>13369</c:v>
                </c:pt>
                <c:pt idx="13370">
                  <c:v>13370</c:v>
                </c:pt>
                <c:pt idx="13371">
                  <c:v>13371</c:v>
                </c:pt>
                <c:pt idx="13372">
                  <c:v>13372</c:v>
                </c:pt>
                <c:pt idx="13373">
                  <c:v>13373</c:v>
                </c:pt>
                <c:pt idx="13374">
                  <c:v>13374</c:v>
                </c:pt>
                <c:pt idx="13375">
                  <c:v>13375</c:v>
                </c:pt>
                <c:pt idx="13376">
                  <c:v>13376</c:v>
                </c:pt>
                <c:pt idx="13377">
                  <c:v>13377</c:v>
                </c:pt>
                <c:pt idx="13378">
                  <c:v>13378</c:v>
                </c:pt>
                <c:pt idx="13379">
                  <c:v>13379</c:v>
                </c:pt>
                <c:pt idx="13380">
                  <c:v>13380</c:v>
                </c:pt>
                <c:pt idx="13381">
                  <c:v>13381</c:v>
                </c:pt>
                <c:pt idx="13382">
                  <c:v>13382</c:v>
                </c:pt>
                <c:pt idx="13383">
                  <c:v>13383</c:v>
                </c:pt>
                <c:pt idx="13384">
                  <c:v>13384</c:v>
                </c:pt>
                <c:pt idx="13385">
                  <c:v>13385</c:v>
                </c:pt>
                <c:pt idx="13386">
                  <c:v>13386</c:v>
                </c:pt>
                <c:pt idx="13387">
                  <c:v>13387</c:v>
                </c:pt>
                <c:pt idx="13388">
                  <c:v>13388</c:v>
                </c:pt>
                <c:pt idx="13389">
                  <c:v>13389</c:v>
                </c:pt>
                <c:pt idx="13390">
                  <c:v>13390</c:v>
                </c:pt>
                <c:pt idx="13391">
                  <c:v>13391</c:v>
                </c:pt>
                <c:pt idx="13392">
                  <c:v>13392</c:v>
                </c:pt>
                <c:pt idx="13393">
                  <c:v>13393</c:v>
                </c:pt>
                <c:pt idx="13394">
                  <c:v>13394</c:v>
                </c:pt>
                <c:pt idx="13395">
                  <c:v>13395</c:v>
                </c:pt>
                <c:pt idx="13396">
                  <c:v>13396</c:v>
                </c:pt>
                <c:pt idx="13397">
                  <c:v>13397</c:v>
                </c:pt>
                <c:pt idx="13398">
                  <c:v>13398</c:v>
                </c:pt>
                <c:pt idx="13399">
                  <c:v>13399</c:v>
                </c:pt>
                <c:pt idx="13400">
                  <c:v>13400</c:v>
                </c:pt>
                <c:pt idx="13401">
                  <c:v>13401</c:v>
                </c:pt>
                <c:pt idx="13402">
                  <c:v>13402</c:v>
                </c:pt>
                <c:pt idx="13403">
                  <c:v>13403</c:v>
                </c:pt>
                <c:pt idx="13404">
                  <c:v>13404</c:v>
                </c:pt>
                <c:pt idx="13405">
                  <c:v>13405</c:v>
                </c:pt>
                <c:pt idx="13406">
                  <c:v>13406</c:v>
                </c:pt>
                <c:pt idx="13407">
                  <c:v>13407</c:v>
                </c:pt>
                <c:pt idx="13408">
                  <c:v>13408</c:v>
                </c:pt>
                <c:pt idx="13409">
                  <c:v>13409</c:v>
                </c:pt>
                <c:pt idx="13410">
                  <c:v>13410</c:v>
                </c:pt>
                <c:pt idx="13411">
                  <c:v>13411</c:v>
                </c:pt>
                <c:pt idx="13412">
                  <c:v>13412</c:v>
                </c:pt>
                <c:pt idx="13413">
                  <c:v>13413</c:v>
                </c:pt>
                <c:pt idx="13414">
                  <c:v>13414</c:v>
                </c:pt>
                <c:pt idx="13415">
                  <c:v>13415</c:v>
                </c:pt>
                <c:pt idx="13416">
                  <c:v>13416</c:v>
                </c:pt>
                <c:pt idx="13417">
                  <c:v>13417</c:v>
                </c:pt>
                <c:pt idx="13418">
                  <c:v>13418</c:v>
                </c:pt>
                <c:pt idx="13419">
                  <c:v>13419</c:v>
                </c:pt>
                <c:pt idx="13420">
                  <c:v>13420</c:v>
                </c:pt>
                <c:pt idx="13421">
                  <c:v>13421</c:v>
                </c:pt>
                <c:pt idx="13422">
                  <c:v>13422</c:v>
                </c:pt>
                <c:pt idx="13423">
                  <c:v>13423</c:v>
                </c:pt>
                <c:pt idx="13424">
                  <c:v>13424</c:v>
                </c:pt>
                <c:pt idx="13425">
                  <c:v>13425</c:v>
                </c:pt>
                <c:pt idx="13426">
                  <c:v>13426</c:v>
                </c:pt>
                <c:pt idx="13427">
                  <c:v>13427</c:v>
                </c:pt>
                <c:pt idx="13428">
                  <c:v>13428</c:v>
                </c:pt>
                <c:pt idx="13429">
                  <c:v>13429</c:v>
                </c:pt>
                <c:pt idx="13430">
                  <c:v>13430</c:v>
                </c:pt>
                <c:pt idx="13431">
                  <c:v>13431</c:v>
                </c:pt>
                <c:pt idx="13432">
                  <c:v>13432</c:v>
                </c:pt>
                <c:pt idx="13433">
                  <c:v>13433</c:v>
                </c:pt>
                <c:pt idx="13434">
                  <c:v>13434</c:v>
                </c:pt>
                <c:pt idx="13435">
                  <c:v>13435</c:v>
                </c:pt>
                <c:pt idx="13436">
                  <c:v>13436</c:v>
                </c:pt>
                <c:pt idx="13437">
                  <c:v>13437</c:v>
                </c:pt>
                <c:pt idx="13438">
                  <c:v>13438</c:v>
                </c:pt>
                <c:pt idx="13439">
                  <c:v>13439</c:v>
                </c:pt>
                <c:pt idx="13440">
                  <c:v>13440</c:v>
                </c:pt>
                <c:pt idx="13441">
                  <c:v>13441</c:v>
                </c:pt>
                <c:pt idx="13442">
                  <c:v>13442</c:v>
                </c:pt>
                <c:pt idx="13443">
                  <c:v>13443</c:v>
                </c:pt>
                <c:pt idx="13444">
                  <c:v>13444</c:v>
                </c:pt>
                <c:pt idx="13445">
                  <c:v>13445</c:v>
                </c:pt>
                <c:pt idx="13446">
                  <c:v>13446</c:v>
                </c:pt>
                <c:pt idx="13447">
                  <c:v>13447</c:v>
                </c:pt>
                <c:pt idx="13448">
                  <c:v>13448</c:v>
                </c:pt>
                <c:pt idx="13449">
                  <c:v>13449</c:v>
                </c:pt>
                <c:pt idx="13450">
                  <c:v>13450</c:v>
                </c:pt>
                <c:pt idx="13451">
                  <c:v>13451</c:v>
                </c:pt>
                <c:pt idx="13452">
                  <c:v>13452</c:v>
                </c:pt>
                <c:pt idx="13453">
                  <c:v>13453</c:v>
                </c:pt>
                <c:pt idx="13454">
                  <c:v>13454</c:v>
                </c:pt>
                <c:pt idx="13455">
                  <c:v>13455</c:v>
                </c:pt>
                <c:pt idx="13456">
                  <c:v>13456</c:v>
                </c:pt>
                <c:pt idx="13457">
                  <c:v>13457</c:v>
                </c:pt>
                <c:pt idx="13458">
                  <c:v>13458</c:v>
                </c:pt>
                <c:pt idx="13459">
                  <c:v>13459</c:v>
                </c:pt>
                <c:pt idx="13460">
                  <c:v>13460</c:v>
                </c:pt>
                <c:pt idx="13461">
                  <c:v>13461</c:v>
                </c:pt>
                <c:pt idx="13462">
                  <c:v>13462</c:v>
                </c:pt>
                <c:pt idx="13463">
                  <c:v>13463</c:v>
                </c:pt>
                <c:pt idx="13464">
                  <c:v>13464</c:v>
                </c:pt>
                <c:pt idx="13465">
                  <c:v>13465</c:v>
                </c:pt>
                <c:pt idx="13466">
                  <c:v>13466</c:v>
                </c:pt>
                <c:pt idx="13467">
                  <c:v>13467</c:v>
                </c:pt>
                <c:pt idx="13468">
                  <c:v>13468</c:v>
                </c:pt>
                <c:pt idx="13469">
                  <c:v>13469</c:v>
                </c:pt>
                <c:pt idx="13470">
                  <c:v>13470</c:v>
                </c:pt>
                <c:pt idx="13471">
                  <c:v>13471</c:v>
                </c:pt>
                <c:pt idx="13472">
                  <c:v>13472</c:v>
                </c:pt>
                <c:pt idx="13473">
                  <c:v>13473</c:v>
                </c:pt>
                <c:pt idx="13474">
                  <c:v>13474</c:v>
                </c:pt>
                <c:pt idx="13475">
                  <c:v>13475</c:v>
                </c:pt>
                <c:pt idx="13476">
                  <c:v>13476</c:v>
                </c:pt>
                <c:pt idx="13477">
                  <c:v>13477</c:v>
                </c:pt>
                <c:pt idx="13478">
                  <c:v>13478</c:v>
                </c:pt>
                <c:pt idx="13479">
                  <c:v>13479</c:v>
                </c:pt>
                <c:pt idx="13480">
                  <c:v>13480</c:v>
                </c:pt>
                <c:pt idx="13481">
                  <c:v>13481</c:v>
                </c:pt>
                <c:pt idx="13482">
                  <c:v>13482</c:v>
                </c:pt>
                <c:pt idx="13483">
                  <c:v>13483</c:v>
                </c:pt>
                <c:pt idx="13484">
                  <c:v>13484</c:v>
                </c:pt>
                <c:pt idx="13485">
                  <c:v>13485</c:v>
                </c:pt>
                <c:pt idx="13486">
                  <c:v>13486</c:v>
                </c:pt>
                <c:pt idx="13487">
                  <c:v>13487</c:v>
                </c:pt>
                <c:pt idx="13488">
                  <c:v>13488</c:v>
                </c:pt>
                <c:pt idx="13489">
                  <c:v>13489</c:v>
                </c:pt>
                <c:pt idx="13490">
                  <c:v>13490</c:v>
                </c:pt>
                <c:pt idx="13491">
                  <c:v>13491</c:v>
                </c:pt>
                <c:pt idx="13492">
                  <c:v>13492</c:v>
                </c:pt>
                <c:pt idx="13493">
                  <c:v>13493</c:v>
                </c:pt>
                <c:pt idx="13494">
                  <c:v>13494</c:v>
                </c:pt>
                <c:pt idx="13495">
                  <c:v>13495</c:v>
                </c:pt>
                <c:pt idx="13496">
                  <c:v>13496</c:v>
                </c:pt>
                <c:pt idx="13497">
                  <c:v>13497</c:v>
                </c:pt>
                <c:pt idx="13498">
                  <c:v>13498</c:v>
                </c:pt>
                <c:pt idx="13499">
                  <c:v>13499</c:v>
                </c:pt>
                <c:pt idx="13500">
                  <c:v>13500</c:v>
                </c:pt>
                <c:pt idx="13501">
                  <c:v>13501</c:v>
                </c:pt>
                <c:pt idx="13502">
                  <c:v>13502</c:v>
                </c:pt>
                <c:pt idx="13503">
                  <c:v>13503</c:v>
                </c:pt>
                <c:pt idx="13504">
                  <c:v>13504</c:v>
                </c:pt>
                <c:pt idx="13505">
                  <c:v>13505</c:v>
                </c:pt>
                <c:pt idx="13506">
                  <c:v>13506</c:v>
                </c:pt>
                <c:pt idx="13507">
                  <c:v>13507</c:v>
                </c:pt>
                <c:pt idx="13508">
                  <c:v>13508</c:v>
                </c:pt>
                <c:pt idx="13509">
                  <c:v>13509</c:v>
                </c:pt>
                <c:pt idx="13510">
                  <c:v>13510</c:v>
                </c:pt>
                <c:pt idx="13511">
                  <c:v>13511</c:v>
                </c:pt>
                <c:pt idx="13512">
                  <c:v>13512</c:v>
                </c:pt>
                <c:pt idx="13513">
                  <c:v>13513</c:v>
                </c:pt>
                <c:pt idx="13514">
                  <c:v>13514</c:v>
                </c:pt>
                <c:pt idx="13515">
                  <c:v>13515</c:v>
                </c:pt>
                <c:pt idx="13516">
                  <c:v>13516</c:v>
                </c:pt>
                <c:pt idx="13517">
                  <c:v>13517</c:v>
                </c:pt>
                <c:pt idx="13518">
                  <c:v>13518</c:v>
                </c:pt>
                <c:pt idx="13519">
                  <c:v>13519</c:v>
                </c:pt>
                <c:pt idx="13520">
                  <c:v>13520</c:v>
                </c:pt>
                <c:pt idx="13521">
                  <c:v>13521</c:v>
                </c:pt>
                <c:pt idx="13522">
                  <c:v>13522</c:v>
                </c:pt>
                <c:pt idx="13523">
                  <c:v>13523</c:v>
                </c:pt>
                <c:pt idx="13524">
                  <c:v>13524</c:v>
                </c:pt>
                <c:pt idx="13525">
                  <c:v>13525</c:v>
                </c:pt>
                <c:pt idx="13526">
                  <c:v>13526</c:v>
                </c:pt>
                <c:pt idx="13527">
                  <c:v>13527</c:v>
                </c:pt>
                <c:pt idx="13528">
                  <c:v>13528</c:v>
                </c:pt>
                <c:pt idx="13529">
                  <c:v>13529</c:v>
                </c:pt>
                <c:pt idx="13530">
                  <c:v>13530</c:v>
                </c:pt>
                <c:pt idx="13531">
                  <c:v>13531</c:v>
                </c:pt>
                <c:pt idx="13532">
                  <c:v>13532</c:v>
                </c:pt>
                <c:pt idx="13533">
                  <c:v>13533</c:v>
                </c:pt>
                <c:pt idx="13534">
                  <c:v>13534</c:v>
                </c:pt>
                <c:pt idx="13535">
                  <c:v>13535</c:v>
                </c:pt>
                <c:pt idx="13536">
                  <c:v>13536</c:v>
                </c:pt>
                <c:pt idx="13537">
                  <c:v>13537</c:v>
                </c:pt>
                <c:pt idx="13538">
                  <c:v>13538</c:v>
                </c:pt>
                <c:pt idx="13539">
                  <c:v>13539</c:v>
                </c:pt>
                <c:pt idx="13540">
                  <c:v>13540</c:v>
                </c:pt>
                <c:pt idx="13541">
                  <c:v>13541</c:v>
                </c:pt>
                <c:pt idx="13542">
                  <c:v>13542</c:v>
                </c:pt>
                <c:pt idx="13543">
                  <c:v>13543</c:v>
                </c:pt>
                <c:pt idx="13544">
                  <c:v>13544</c:v>
                </c:pt>
                <c:pt idx="13545">
                  <c:v>13545</c:v>
                </c:pt>
                <c:pt idx="13546">
                  <c:v>13546</c:v>
                </c:pt>
                <c:pt idx="13547">
                  <c:v>13547</c:v>
                </c:pt>
                <c:pt idx="13548">
                  <c:v>13548</c:v>
                </c:pt>
                <c:pt idx="13549">
                  <c:v>13549</c:v>
                </c:pt>
                <c:pt idx="13550">
                  <c:v>13550</c:v>
                </c:pt>
                <c:pt idx="13551">
                  <c:v>13551</c:v>
                </c:pt>
                <c:pt idx="13552">
                  <c:v>13552</c:v>
                </c:pt>
                <c:pt idx="13553">
                  <c:v>13553</c:v>
                </c:pt>
                <c:pt idx="13554">
                  <c:v>13554</c:v>
                </c:pt>
                <c:pt idx="13555">
                  <c:v>13555</c:v>
                </c:pt>
                <c:pt idx="13556">
                  <c:v>13556</c:v>
                </c:pt>
                <c:pt idx="13557">
                  <c:v>13557</c:v>
                </c:pt>
                <c:pt idx="13558">
                  <c:v>13558</c:v>
                </c:pt>
                <c:pt idx="13559">
                  <c:v>13559</c:v>
                </c:pt>
                <c:pt idx="13560">
                  <c:v>13560</c:v>
                </c:pt>
                <c:pt idx="13561">
                  <c:v>13561</c:v>
                </c:pt>
                <c:pt idx="13562">
                  <c:v>13562</c:v>
                </c:pt>
                <c:pt idx="13563">
                  <c:v>13563</c:v>
                </c:pt>
                <c:pt idx="13564">
                  <c:v>13564</c:v>
                </c:pt>
                <c:pt idx="13565">
                  <c:v>13565</c:v>
                </c:pt>
                <c:pt idx="13566">
                  <c:v>13566</c:v>
                </c:pt>
                <c:pt idx="13567">
                  <c:v>13567</c:v>
                </c:pt>
                <c:pt idx="13568">
                  <c:v>13568</c:v>
                </c:pt>
                <c:pt idx="13569">
                  <c:v>13569</c:v>
                </c:pt>
                <c:pt idx="13570">
                  <c:v>13570</c:v>
                </c:pt>
                <c:pt idx="13571">
                  <c:v>13571</c:v>
                </c:pt>
                <c:pt idx="13572">
                  <c:v>13572</c:v>
                </c:pt>
                <c:pt idx="13573">
                  <c:v>13573</c:v>
                </c:pt>
                <c:pt idx="13574">
                  <c:v>13574</c:v>
                </c:pt>
                <c:pt idx="13575">
                  <c:v>13575</c:v>
                </c:pt>
                <c:pt idx="13576">
                  <c:v>13576</c:v>
                </c:pt>
                <c:pt idx="13577">
                  <c:v>13577</c:v>
                </c:pt>
                <c:pt idx="13578">
                  <c:v>13578</c:v>
                </c:pt>
                <c:pt idx="13579">
                  <c:v>13579</c:v>
                </c:pt>
                <c:pt idx="13580">
                  <c:v>13580</c:v>
                </c:pt>
                <c:pt idx="13581">
                  <c:v>13581</c:v>
                </c:pt>
                <c:pt idx="13582">
                  <c:v>13582</c:v>
                </c:pt>
                <c:pt idx="13583">
                  <c:v>13583</c:v>
                </c:pt>
                <c:pt idx="13584">
                  <c:v>13584</c:v>
                </c:pt>
                <c:pt idx="13585">
                  <c:v>13585</c:v>
                </c:pt>
                <c:pt idx="13586">
                  <c:v>13586</c:v>
                </c:pt>
                <c:pt idx="13587">
                  <c:v>13587</c:v>
                </c:pt>
                <c:pt idx="13588">
                  <c:v>13588</c:v>
                </c:pt>
                <c:pt idx="13589">
                  <c:v>13589</c:v>
                </c:pt>
                <c:pt idx="13590">
                  <c:v>13590</c:v>
                </c:pt>
                <c:pt idx="13591">
                  <c:v>13591</c:v>
                </c:pt>
                <c:pt idx="13592">
                  <c:v>13592</c:v>
                </c:pt>
                <c:pt idx="13593">
                  <c:v>13593</c:v>
                </c:pt>
                <c:pt idx="13594">
                  <c:v>13594</c:v>
                </c:pt>
                <c:pt idx="13595">
                  <c:v>13595</c:v>
                </c:pt>
                <c:pt idx="13596">
                  <c:v>13596</c:v>
                </c:pt>
                <c:pt idx="13597">
                  <c:v>13597</c:v>
                </c:pt>
                <c:pt idx="13598">
                  <c:v>13598</c:v>
                </c:pt>
                <c:pt idx="13599">
                  <c:v>13599</c:v>
                </c:pt>
                <c:pt idx="13600">
                  <c:v>13600</c:v>
                </c:pt>
                <c:pt idx="13601">
                  <c:v>13601</c:v>
                </c:pt>
                <c:pt idx="13602">
                  <c:v>13602</c:v>
                </c:pt>
                <c:pt idx="13603">
                  <c:v>13603</c:v>
                </c:pt>
                <c:pt idx="13604">
                  <c:v>13604</c:v>
                </c:pt>
                <c:pt idx="13605">
                  <c:v>13605</c:v>
                </c:pt>
                <c:pt idx="13606">
                  <c:v>13606</c:v>
                </c:pt>
                <c:pt idx="13607">
                  <c:v>13607</c:v>
                </c:pt>
                <c:pt idx="13608">
                  <c:v>13608</c:v>
                </c:pt>
                <c:pt idx="13609">
                  <c:v>13609</c:v>
                </c:pt>
                <c:pt idx="13610">
                  <c:v>13610</c:v>
                </c:pt>
                <c:pt idx="13611">
                  <c:v>13611</c:v>
                </c:pt>
                <c:pt idx="13612">
                  <c:v>13612</c:v>
                </c:pt>
                <c:pt idx="13613">
                  <c:v>13613</c:v>
                </c:pt>
                <c:pt idx="13614">
                  <c:v>13614</c:v>
                </c:pt>
                <c:pt idx="13615">
                  <c:v>13615</c:v>
                </c:pt>
                <c:pt idx="13616">
                  <c:v>13616</c:v>
                </c:pt>
                <c:pt idx="13617">
                  <c:v>13617</c:v>
                </c:pt>
                <c:pt idx="13618">
                  <c:v>13618</c:v>
                </c:pt>
                <c:pt idx="13619">
                  <c:v>13619</c:v>
                </c:pt>
                <c:pt idx="13620">
                  <c:v>13620</c:v>
                </c:pt>
                <c:pt idx="13621">
                  <c:v>13621</c:v>
                </c:pt>
                <c:pt idx="13622">
                  <c:v>13622</c:v>
                </c:pt>
                <c:pt idx="13623">
                  <c:v>13623</c:v>
                </c:pt>
                <c:pt idx="13624">
                  <c:v>13624</c:v>
                </c:pt>
                <c:pt idx="13625">
                  <c:v>13625</c:v>
                </c:pt>
                <c:pt idx="13626">
                  <c:v>13626</c:v>
                </c:pt>
                <c:pt idx="13627">
                  <c:v>13627</c:v>
                </c:pt>
                <c:pt idx="13628">
                  <c:v>13628</c:v>
                </c:pt>
                <c:pt idx="13629">
                  <c:v>13629</c:v>
                </c:pt>
                <c:pt idx="13630">
                  <c:v>13630</c:v>
                </c:pt>
                <c:pt idx="13631">
                  <c:v>13631</c:v>
                </c:pt>
                <c:pt idx="13632">
                  <c:v>13632</c:v>
                </c:pt>
                <c:pt idx="13633">
                  <c:v>13633</c:v>
                </c:pt>
                <c:pt idx="13634">
                  <c:v>13634</c:v>
                </c:pt>
                <c:pt idx="13635">
                  <c:v>13635</c:v>
                </c:pt>
                <c:pt idx="13636">
                  <c:v>13636</c:v>
                </c:pt>
                <c:pt idx="13637">
                  <c:v>13637</c:v>
                </c:pt>
                <c:pt idx="13638">
                  <c:v>13638</c:v>
                </c:pt>
                <c:pt idx="13639">
                  <c:v>13639</c:v>
                </c:pt>
                <c:pt idx="13640">
                  <c:v>13640</c:v>
                </c:pt>
                <c:pt idx="13641">
                  <c:v>13641</c:v>
                </c:pt>
                <c:pt idx="13642">
                  <c:v>13642</c:v>
                </c:pt>
                <c:pt idx="13643">
                  <c:v>13643</c:v>
                </c:pt>
                <c:pt idx="13644">
                  <c:v>13644</c:v>
                </c:pt>
                <c:pt idx="13645">
                  <c:v>13645</c:v>
                </c:pt>
                <c:pt idx="13646">
                  <c:v>13646</c:v>
                </c:pt>
                <c:pt idx="13647">
                  <c:v>13647</c:v>
                </c:pt>
                <c:pt idx="13648">
                  <c:v>13648</c:v>
                </c:pt>
                <c:pt idx="13649">
                  <c:v>13649</c:v>
                </c:pt>
                <c:pt idx="13650">
                  <c:v>13650</c:v>
                </c:pt>
                <c:pt idx="13651">
                  <c:v>13651</c:v>
                </c:pt>
                <c:pt idx="13652">
                  <c:v>13652</c:v>
                </c:pt>
                <c:pt idx="13653">
                  <c:v>13653</c:v>
                </c:pt>
                <c:pt idx="13654">
                  <c:v>13654</c:v>
                </c:pt>
                <c:pt idx="13655">
                  <c:v>13655</c:v>
                </c:pt>
                <c:pt idx="13656">
                  <c:v>13656</c:v>
                </c:pt>
                <c:pt idx="13657">
                  <c:v>13657</c:v>
                </c:pt>
                <c:pt idx="13658">
                  <c:v>13658</c:v>
                </c:pt>
                <c:pt idx="13659">
                  <c:v>13659</c:v>
                </c:pt>
                <c:pt idx="13660">
                  <c:v>13660</c:v>
                </c:pt>
                <c:pt idx="13661">
                  <c:v>13661</c:v>
                </c:pt>
                <c:pt idx="13662">
                  <c:v>13662</c:v>
                </c:pt>
                <c:pt idx="13663">
                  <c:v>13663</c:v>
                </c:pt>
                <c:pt idx="13664">
                  <c:v>13664</c:v>
                </c:pt>
                <c:pt idx="13665">
                  <c:v>13665</c:v>
                </c:pt>
                <c:pt idx="13666">
                  <c:v>13666</c:v>
                </c:pt>
                <c:pt idx="13667">
                  <c:v>13667</c:v>
                </c:pt>
                <c:pt idx="13668">
                  <c:v>13668</c:v>
                </c:pt>
                <c:pt idx="13669">
                  <c:v>13669</c:v>
                </c:pt>
                <c:pt idx="13670">
                  <c:v>13670</c:v>
                </c:pt>
                <c:pt idx="13671">
                  <c:v>13671</c:v>
                </c:pt>
                <c:pt idx="13672">
                  <c:v>13672</c:v>
                </c:pt>
                <c:pt idx="13673">
                  <c:v>13673</c:v>
                </c:pt>
                <c:pt idx="13674">
                  <c:v>13674</c:v>
                </c:pt>
                <c:pt idx="13675">
                  <c:v>13675</c:v>
                </c:pt>
                <c:pt idx="13676">
                  <c:v>13676</c:v>
                </c:pt>
                <c:pt idx="13677">
                  <c:v>13677</c:v>
                </c:pt>
                <c:pt idx="13678">
                  <c:v>13678</c:v>
                </c:pt>
                <c:pt idx="13679">
                  <c:v>13679</c:v>
                </c:pt>
                <c:pt idx="13680">
                  <c:v>13680</c:v>
                </c:pt>
                <c:pt idx="13681">
                  <c:v>13681</c:v>
                </c:pt>
                <c:pt idx="13682">
                  <c:v>13682</c:v>
                </c:pt>
                <c:pt idx="13683">
                  <c:v>13683</c:v>
                </c:pt>
                <c:pt idx="13684">
                  <c:v>13684</c:v>
                </c:pt>
                <c:pt idx="13685">
                  <c:v>13685</c:v>
                </c:pt>
                <c:pt idx="13686">
                  <c:v>13686</c:v>
                </c:pt>
                <c:pt idx="13687">
                  <c:v>13687</c:v>
                </c:pt>
                <c:pt idx="13688">
                  <c:v>13688</c:v>
                </c:pt>
                <c:pt idx="13689">
                  <c:v>13689</c:v>
                </c:pt>
                <c:pt idx="13690">
                  <c:v>13690</c:v>
                </c:pt>
                <c:pt idx="13691">
                  <c:v>13691</c:v>
                </c:pt>
                <c:pt idx="13692">
                  <c:v>13692</c:v>
                </c:pt>
                <c:pt idx="13693">
                  <c:v>13693</c:v>
                </c:pt>
                <c:pt idx="13694">
                  <c:v>13694</c:v>
                </c:pt>
                <c:pt idx="13695">
                  <c:v>13695</c:v>
                </c:pt>
                <c:pt idx="13696">
                  <c:v>13696</c:v>
                </c:pt>
                <c:pt idx="13697">
                  <c:v>13697</c:v>
                </c:pt>
                <c:pt idx="13698">
                  <c:v>13698</c:v>
                </c:pt>
                <c:pt idx="13699">
                  <c:v>13699</c:v>
                </c:pt>
                <c:pt idx="13700">
                  <c:v>13700</c:v>
                </c:pt>
                <c:pt idx="13701">
                  <c:v>13701</c:v>
                </c:pt>
                <c:pt idx="13702">
                  <c:v>13702</c:v>
                </c:pt>
                <c:pt idx="13703">
                  <c:v>13703</c:v>
                </c:pt>
                <c:pt idx="13704">
                  <c:v>13704</c:v>
                </c:pt>
                <c:pt idx="13705">
                  <c:v>13705</c:v>
                </c:pt>
                <c:pt idx="13706">
                  <c:v>13706</c:v>
                </c:pt>
                <c:pt idx="13707">
                  <c:v>13707</c:v>
                </c:pt>
                <c:pt idx="13708">
                  <c:v>13708</c:v>
                </c:pt>
                <c:pt idx="13709">
                  <c:v>13709</c:v>
                </c:pt>
                <c:pt idx="13710">
                  <c:v>13710</c:v>
                </c:pt>
                <c:pt idx="13711">
                  <c:v>13711</c:v>
                </c:pt>
                <c:pt idx="13712">
                  <c:v>13712</c:v>
                </c:pt>
                <c:pt idx="13713">
                  <c:v>13713</c:v>
                </c:pt>
                <c:pt idx="13714">
                  <c:v>13714</c:v>
                </c:pt>
                <c:pt idx="13715">
                  <c:v>13715</c:v>
                </c:pt>
                <c:pt idx="13716">
                  <c:v>13716</c:v>
                </c:pt>
                <c:pt idx="13717">
                  <c:v>13717</c:v>
                </c:pt>
                <c:pt idx="13718">
                  <c:v>13718</c:v>
                </c:pt>
                <c:pt idx="13719">
                  <c:v>13719</c:v>
                </c:pt>
                <c:pt idx="13720">
                  <c:v>13720</c:v>
                </c:pt>
                <c:pt idx="13721">
                  <c:v>13721</c:v>
                </c:pt>
                <c:pt idx="13722">
                  <c:v>13722</c:v>
                </c:pt>
                <c:pt idx="13723">
                  <c:v>13723</c:v>
                </c:pt>
                <c:pt idx="13724">
                  <c:v>13724</c:v>
                </c:pt>
                <c:pt idx="13725">
                  <c:v>13725</c:v>
                </c:pt>
                <c:pt idx="13726">
                  <c:v>13726</c:v>
                </c:pt>
                <c:pt idx="13727">
                  <c:v>13727</c:v>
                </c:pt>
                <c:pt idx="13728">
                  <c:v>13728</c:v>
                </c:pt>
                <c:pt idx="13729">
                  <c:v>13729</c:v>
                </c:pt>
                <c:pt idx="13730">
                  <c:v>13730</c:v>
                </c:pt>
                <c:pt idx="13731">
                  <c:v>13731</c:v>
                </c:pt>
                <c:pt idx="13732">
                  <c:v>13732</c:v>
                </c:pt>
                <c:pt idx="13733">
                  <c:v>13733</c:v>
                </c:pt>
                <c:pt idx="13734">
                  <c:v>13734</c:v>
                </c:pt>
                <c:pt idx="13735">
                  <c:v>13735</c:v>
                </c:pt>
                <c:pt idx="13736">
                  <c:v>13736</c:v>
                </c:pt>
                <c:pt idx="13737">
                  <c:v>13737</c:v>
                </c:pt>
                <c:pt idx="13738">
                  <c:v>13738</c:v>
                </c:pt>
                <c:pt idx="13739">
                  <c:v>13739</c:v>
                </c:pt>
                <c:pt idx="13740">
                  <c:v>13740</c:v>
                </c:pt>
                <c:pt idx="13741">
                  <c:v>13741</c:v>
                </c:pt>
                <c:pt idx="13742">
                  <c:v>13742</c:v>
                </c:pt>
                <c:pt idx="13743">
                  <c:v>13743</c:v>
                </c:pt>
                <c:pt idx="13744">
                  <c:v>13744</c:v>
                </c:pt>
                <c:pt idx="13745">
                  <c:v>13745</c:v>
                </c:pt>
                <c:pt idx="13746">
                  <c:v>13746</c:v>
                </c:pt>
                <c:pt idx="13747">
                  <c:v>13747</c:v>
                </c:pt>
                <c:pt idx="13748">
                  <c:v>13748</c:v>
                </c:pt>
                <c:pt idx="13749">
                  <c:v>13749</c:v>
                </c:pt>
                <c:pt idx="13750">
                  <c:v>13750</c:v>
                </c:pt>
                <c:pt idx="13751">
                  <c:v>13751</c:v>
                </c:pt>
                <c:pt idx="13752">
                  <c:v>13752</c:v>
                </c:pt>
                <c:pt idx="13753">
                  <c:v>13753</c:v>
                </c:pt>
                <c:pt idx="13754">
                  <c:v>13754</c:v>
                </c:pt>
                <c:pt idx="13755">
                  <c:v>13755</c:v>
                </c:pt>
                <c:pt idx="13756">
                  <c:v>13756</c:v>
                </c:pt>
                <c:pt idx="13757">
                  <c:v>13757</c:v>
                </c:pt>
                <c:pt idx="13758">
                  <c:v>13758</c:v>
                </c:pt>
                <c:pt idx="13759">
                  <c:v>13759</c:v>
                </c:pt>
                <c:pt idx="13760">
                  <c:v>13760</c:v>
                </c:pt>
                <c:pt idx="13761">
                  <c:v>13761</c:v>
                </c:pt>
                <c:pt idx="13762">
                  <c:v>13762</c:v>
                </c:pt>
                <c:pt idx="13763">
                  <c:v>13763</c:v>
                </c:pt>
                <c:pt idx="13764">
                  <c:v>13764</c:v>
                </c:pt>
                <c:pt idx="13765">
                  <c:v>13765</c:v>
                </c:pt>
                <c:pt idx="13766">
                  <c:v>13766</c:v>
                </c:pt>
                <c:pt idx="13767">
                  <c:v>13767</c:v>
                </c:pt>
                <c:pt idx="13768">
                  <c:v>13768</c:v>
                </c:pt>
                <c:pt idx="13769">
                  <c:v>13769</c:v>
                </c:pt>
                <c:pt idx="13770">
                  <c:v>13770</c:v>
                </c:pt>
                <c:pt idx="13771">
                  <c:v>13771</c:v>
                </c:pt>
                <c:pt idx="13772">
                  <c:v>13772</c:v>
                </c:pt>
                <c:pt idx="13773">
                  <c:v>13773</c:v>
                </c:pt>
                <c:pt idx="13774">
                  <c:v>13774</c:v>
                </c:pt>
                <c:pt idx="13775">
                  <c:v>13775</c:v>
                </c:pt>
                <c:pt idx="13776">
                  <c:v>13776</c:v>
                </c:pt>
                <c:pt idx="13777">
                  <c:v>13777</c:v>
                </c:pt>
                <c:pt idx="13778">
                  <c:v>13778</c:v>
                </c:pt>
                <c:pt idx="13779">
                  <c:v>13779</c:v>
                </c:pt>
                <c:pt idx="13780">
                  <c:v>13780</c:v>
                </c:pt>
                <c:pt idx="13781">
                  <c:v>13781</c:v>
                </c:pt>
                <c:pt idx="13782">
                  <c:v>13782</c:v>
                </c:pt>
                <c:pt idx="13783">
                  <c:v>13783</c:v>
                </c:pt>
                <c:pt idx="13784">
                  <c:v>13784</c:v>
                </c:pt>
                <c:pt idx="13785">
                  <c:v>13785</c:v>
                </c:pt>
                <c:pt idx="13786">
                  <c:v>13786</c:v>
                </c:pt>
                <c:pt idx="13787">
                  <c:v>13787</c:v>
                </c:pt>
                <c:pt idx="13788">
                  <c:v>13788</c:v>
                </c:pt>
                <c:pt idx="13789">
                  <c:v>13789</c:v>
                </c:pt>
                <c:pt idx="13790">
                  <c:v>13790</c:v>
                </c:pt>
                <c:pt idx="13791">
                  <c:v>13791</c:v>
                </c:pt>
                <c:pt idx="13792">
                  <c:v>13792</c:v>
                </c:pt>
                <c:pt idx="13793">
                  <c:v>13793</c:v>
                </c:pt>
                <c:pt idx="13794">
                  <c:v>13794</c:v>
                </c:pt>
                <c:pt idx="13795">
                  <c:v>13795</c:v>
                </c:pt>
                <c:pt idx="13796">
                  <c:v>13796</c:v>
                </c:pt>
                <c:pt idx="13797">
                  <c:v>13797</c:v>
                </c:pt>
                <c:pt idx="13798">
                  <c:v>13798</c:v>
                </c:pt>
                <c:pt idx="13799">
                  <c:v>13799</c:v>
                </c:pt>
                <c:pt idx="13800">
                  <c:v>13800</c:v>
                </c:pt>
                <c:pt idx="13801">
                  <c:v>13801</c:v>
                </c:pt>
                <c:pt idx="13802">
                  <c:v>13802</c:v>
                </c:pt>
                <c:pt idx="13803">
                  <c:v>13803</c:v>
                </c:pt>
                <c:pt idx="13804">
                  <c:v>13804</c:v>
                </c:pt>
                <c:pt idx="13805">
                  <c:v>13805</c:v>
                </c:pt>
                <c:pt idx="13806">
                  <c:v>13806</c:v>
                </c:pt>
                <c:pt idx="13807">
                  <c:v>13807</c:v>
                </c:pt>
                <c:pt idx="13808">
                  <c:v>13808</c:v>
                </c:pt>
                <c:pt idx="13809">
                  <c:v>13809</c:v>
                </c:pt>
                <c:pt idx="13810">
                  <c:v>13810</c:v>
                </c:pt>
                <c:pt idx="13811">
                  <c:v>13811</c:v>
                </c:pt>
                <c:pt idx="13812">
                  <c:v>13812</c:v>
                </c:pt>
                <c:pt idx="13813">
                  <c:v>13813</c:v>
                </c:pt>
                <c:pt idx="13814">
                  <c:v>13814</c:v>
                </c:pt>
                <c:pt idx="13815">
                  <c:v>13815</c:v>
                </c:pt>
                <c:pt idx="13816">
                  <c:v>13816</c:v>
                </c:pt>
                <c:pt idx="13817">
                  <c:v>13817</c:v>
                </c:pt>
                <c:pt idx="13818">
                  <c:v>13818</c:v>
                </c:pt>
                <c:pt idx="13819">
                  <c:v>13819</c:v>
                </c:pt>
                <c:pt idx="13820">
                  <c:v>13820</c:v>
                </c:pt>
                <c:pt idx="13821">
                  <c:v>13821</c:v>
                </c:pt>
                <c:pt idx="13822">
                  <c:v>13822</c:v>
                </c:pt>
                <c:pt idx="13823">
                  <c:v>13823</c:v>
                </c:pt>
                <c:pt idx="13824">
                  <c:v>13824</c:v>
                </c:pt>
                <c:pt idx="13825">
                  <c:v>13825</c:v>
                </c:pt>
                <c:pt idx="13826">
                  <c:v>13826</c:v>
                </c:pt>
                <c:pt idx="13827">
                  <c:v>13827</c:v>
                </c:pt>
                <c:pt idx="13828">
                  <c:v>13828</c:v>
                </c:pt>
                <c:pt idx="13829">
                  <c:v>13829</c:v>
                </c:pt>
                <c:pt idx="13830">
                  <c:v>13830</c:v>
                </c:pt>
                <c:pt idx="13831">
                  <c:v>13831</c:v>
                </c:pt>
                <c:pt idx="13832">
                  <c:v>13832</c:v>
                </c:pt>
                <c:pt idx="13833">
                  <c:v>13833</c:v>
                </c:pt>
                <c:pt idx="13834">
                  <c:v>13834</c:v>
                </c:pt>
                <c:pt idx="13835">
                  <c:v>13835</c:v>
                </c:pt>
                <c:pt idx="13836">
                  <c:v>13836</c:v>
                </c:pt>
                <c:pt idx="13837">
                  <c:v>13837</c:v>
                </c:pt>
                <c:pt idx="13838">
                  <c:v>13838</c:v>
                </c:pt>
                <c:pt idx="13839">
                  <c:v>13839</c:v>
                </c:pt>
                <c:pt idx="13840">
                  <c:v>13840</c:v>
                </c:pt>
                <c:pt idx="13841">
                  <c:v>13841</c:v>
                </c:pt>
                <c:pt idx="13842">
                  <c:v>13842</c:v>
                </c:pt>
                <c:pt idx="13843">
                  <c:v>13843</c:v>
                </c:pt>
                <c:pt idx="13844">
                  <c:v>13844</c:v>
                </c:pt>
                <c:pt idx="13845">
                  <c:v>13845</c:v>
                </c:pt>
                <c:pt idx="13846">
                  <c:v>13846</c:v>
                </c:pt>
                <c:pt idx="13847">
                  <c:v>13847</c:v>
                </c:pt>
                <c:pt idx="13848">
                  <c:v>13848</c:v>
                </c:pt>
                <c:pt idx="13849">
                  <c:v>13849</c:v>
                </c:pt>
                <c:pt idx="13850">
                  <c:v>13850</c:v>
                </c:pt>
                <c:pt idx="13851">
                  <c:v>13851</c:v>
                </c:pt>
                <c:pt idx="13852">
                  <c:v>13852</c:v>
                </c:pt>
                <c:pt idx="13853">
                  <c:v>13853</c:v>
                </c:pt>
                <c:pt idx="13854">
                  <c:v>13854</c:v>
                </c:pt>
                <c:pt idx="13855">
                  <c:v>13855</c:v>
                </c:pt>
                <c:pt idx="13856">
                  <c:v>13856</c:v>
                </c:pt>
                <c:pt idx="13857">
                  <c:v>13857</c:v>
                </c:pt>
                <c:pt idx="13858">
                  <c:v>13858</c:v>
                </c:pt>
                <c:pt idx="13859">
                  <c:v>13859</c:v>
                </c:pt>
                <c:pt idx="13860">
                  <c:v>13860</c:v>
                </c:pt>
                <c:pt idx="13861">
                  <c:v>13861</c:v>
                </c:pt>
                <c:pt idx="13862">
                  <c:v>13862</c:v>
                </c:pt>
                <c:pt idx="13863">
                  <c:v>13863</c:v>
                </c:pt>
                <c:pt idx="13864">
                  <c:v>13864</c:v>
                </c:pt>
                <c:pt idx="13865">
                  <c:v>13865</c:v>
                </c:pt>
                <c:pt idx="13866">
                  <c:v>13866</c:v>
                </c:pt>
                <c:pt idx="13867">
                  <c:v>13867</c:v>
                </c:pt>
                <c:pt idx="13868">
                  <c:v>13868</c:v>
                </c:pt>
                <c:pt idx="13869">
                  <c:v>13869</c:v>
                </c:pt>
                <c:pt idx="13870">
                  <c:v>13870</c:v>
                </c:pt>
                <c:pt idx="13871">
                  <c:v>13871</c:v>
                </c:pt>
                <c:pt idx="13872">
                  <c:v>13872</c:v>
                </c:pt>
                <c:pt idx="13873">
                  <c:v>13873</c:v>
                </c:pt>
                <c:pt idx="13874">
                  <c:v>13874</c:v>
                </c:pt>
                <c:pt idx="13875">
                  <c:v>13875</c:v>
                </c:pt>
                <c:pt idx="13876">
                  <c:v>13876</c:v>
                </c:pt>
                <c:pt idx="13877">
                  <c:v>13877</c:v>
                </c:pt>
                <c:pt idx="13878">
                  <c:v>13878</c:v>
                </c:pt>
                <c:pt idx="13879">
                  <c:v>13879</c:v>
                </c:pt>
                <c:pt idx="13880">
                  <c:v>13880</c:v>
                </c:pt>
                <c:pt idx="13881">
                  <c:v>13881</c:v>
                </c:pt>
                <c:pt idx="13882">
                  <c:v>13882</c:v>
                </c:pt>
                <c:pt idx="13883">
                  <c:v>13883</c:v>
                </c:pt>
                <c:pt idx="13884">
                  <c:v>13884</c:v>
                </c:pt>
                <c:pt idx="13885">
                  <c:v>13885</c:v>
                </c:pt>
                <c:pt idx="13886">
                  <c:v>13886</c:v>
                </c:pt>
                <c:pt idx="13887">
                  <c:v>13887</c:v>
                </c:pt>
                <c:pt idx="13888">
                  <c:v>13888</c:v>
                </c:pt>
                <c:pt idx="13889">
                  <c:v>13889</c:v>
                </c:pt>
                <c:pt idx="13890">
                  <c:v>13890</c:v>
                </c:pt>
                <c:pt idx="13891">
                  <c:v>13891</c:v>
                </c:pt>
                <c:pt idx="13892">
                  <c:v>13892</c:v>
                </c:pt>
                <c:pt idx="13893">
                  <c:v>13893</c:v>
                </c:pt>
                <c:pt idx="13894">
                  <c:v>13894</c:v>
                </c:pt>
                <c:pt idx="13895">
                  <c:v>13895</c:v>
                </c:pt>
                <c:pt idx="13896">
                  <c:v>13896</c:v>
                </c:pt>
                <c:pt idx="13897">
                  <c:v>13897</c:v>
                </c:pt>
                <c:pt idx="13898">
                  <c:v>13898</c:v>
                </c:pt>
                <c:pt idx="13899">
                  <c:v>13899</c:v>
                </c:pt>
                <c:pt idx="13900">
                  <c:v>13900</c:v>
                </c:pt>
                <c:pt idx="13901">
                  <c:v>13901</c:v>
                </c:pt>
                <c:pt idx="13902">
                  <c:v>13902</c:v>
                </c:pt>
                <c:pt idx="13903">
                  <c:v>13903</c:v>
                </c:pt>
                <c:pt idx="13904">
                  <c:v>13904</c:v>
                </c:pt>
                <c:pt idx="13905">
                  <c:v>13905</c:v>
                </c:pt>
                <c:pt idx="13906">
                  <c:v>13906</c:v>
                </c:pt>
                <c:pt idx="13907">
                  <c:v>13907</c:v>
                </c:pt>
                <c:pt idx="13908">
                  <c:v>13908</c:v>
                </c:pt>
                <c:pt idx="13909">
                  <c:v>13909</c:v>
                </c:pt>
                <c:pt idx="13910">
                  <c:v>13910</c:v>
                </c:pt>
                <c:pt idx="13911">
                  <c:v>13911</c:v>
                </c:pt>
                <c:pt idx="13912">
                  <c:v>13912</c:v>
                </c:pt>
                <c:pt idx="13913">
                  <c:v>13913</c:v>
                </c:pt>
                <c:pt idx="13914">
                  <c:v>13914</c:v>
                </c:pt>
                <c:pt idx="13915">
                  <c:v>13915</c:v>
                </c:pt>
                <c:pt idx="13916">
                  <c:v>13916</c:v>
                </c:pt>
                <c:pt idx="13917">
                  <c:v>13917</c:v>
                </c:pt>
                <c:pt idx="13918">
                  <c:v>13918</c:v>
                </c:pt>
                <c:pt idx="13919">
                  <c:v>13919</c:v>
                </c:pt>
                <c:pt idx="13920">
                  <c:v>13920</c:v>
                </c:pt>
                <c:pt idx="13921">
                  <c:v>13921</c:v>
                </c:pt>
                <c:pt idx="13922">
                  <c:v>13922</c:v>
                </c:pt>
                <c:pt idx="13923">
                  <c:v>13923</c:v>
                </c:pt>
                <c:pt idx="13924">
                  <c:v>13924</c:v>
                </c:pt>
                <c:pt idx="13925">
                  <c:v>13925</c:v>
                </c:pt>
                <c:pt idx="13926">
                  <c:v>13926</c:v>
                </c:pt>
                <c:pt idx="13927">
                  <c:v>13927</c:v>
                </c:pt>
                <c:pt idx="13928">
                  <c:v>13928</c:v>
                </c:pt>
                <c:pt idx="13929">
                  <c:v>13929</c:v>
                </c:pt>
                <c:pt idx="13930">
                  <c:v>13930</c:v>
                </c:pt>
                <c:pt idx="13931">
                  <c:v>13931</c:v>
                </c:pt>
                <c:pt idx="13932">
                  <c:v>13932</c:v>
                </c:pt>
                <c:pt idx="13933">
                  <c:v>13933</c:v>
                </c:pt>
                <c:pt idx="13934">
                  <c:v>13934</c:v>
                </c:pt>
                <c:pt idx="13935">
                  <c:v>13935</c:v>
                </c:pt>
                <c:pt idx="13936">
                  <c:v>13936</c:v>
                </c:pt>
                <c:pt idx="13937">
                  <c:v>13937</c:v>
                </c:pt>
                <c:pt idx="13938">
                  <c:v>13938</c:v>
                </c:pt>
                <c:pt idx="13939">
                  <c:v>13939</c:v>
                </c:pt>
                <c:pt idx="13940">
                  <c:v>13940</c:v>
                </c:pt>
                <c:pt idx="13941">
                  <c:v>13941</c:v>
                </c:pt>
                <c:pt idx="13942">
                  <c:v>13942</c:v>
                </c:pt>
                <c:pt idx="13943">
                  <c:v>13943</c:v>
                </c:pt>
                <c:pt idx="13944">
                  <c:v>13944</c:v>
                </c:pt>
                <c:pt idx="13945">
                  <c:v>13945</c:v>
                </c:pt>
                <c:pt idx="13946">
                  <c:v>13946</c:v>
                </c:pt>
                <c:pt idx="13947">
                  <c:v>13947</c:v>
                </c:pt>
                <c:pt idx="13948">
                  <c:v>13948</c:v>
                </c:pt>
                <c:pt idx="13949">
                  <c:v>13949</c:v>
                </c:pt>
                <c:pt idx="13950">
                  <c:v>13950</c:v>
                </c:pt>
                <c:pt idx="13951">
                  <c:v>13951</c:v>
                </c:pt>
                <c:pt idx="13952">
                  <c:v>13952</c:v>
                </c:pt>
                <c:pt idx="13953">
                  <c:v>13953</c:v>
                </c:pt>
                <c:pt idx="13954">
                  <c:v>13954</c:v>
                </c:pt>
                <c:pt idx="13955">
                  <c:v>13955</c:v>
                </c:pt>
                <c:pt idx="13956">
                  <c:v>13956</c:v>
                </c:pt>
                <c:pt idx="13957">
                  <c:v>13957</c:v>
                </c:pt>
                <c:pt idx="13958">
                  <c:v>13958</c:v>
                </c:pt>
                <c:pt idx="13959">
                  <c:v>13959</c:v>
                </c:pt>
                <c:pt idx="13960">
                  <c:v>13960</c:v>
                </c:pt>
                <c:pt idx="13961">
                  <c:v>13961</c:v>
                </c:pt>
                <c:pt idx="13962">
                  <c:v>13962</c:v>
                </c:pt>
                <c:pt idx="13963">
                  <c:v>13963</c:v>
                </c:pt>
                <c:pt idx="13964">
                  <c:v>13964</c:v>
                </c:pt>
                <c:pt idx="13965">
                  <c:v>13965</c:v>
                </c:pt>
                <c:pt idx="13966">
                  <c:v>13966</c:v>
                </c:pt>
                <c:pt idx="13967">
                  <c:v>13967</c:v>
                </c:pt>
                <c:pt idx="13968">
                  <c:v>13968</c:v>
                </c:pt>
                <c:pt idx="13969">
                  <c:v>13969</c:v>
                </c:pt>
                <c:pt idx="13970">
                  <c:v>13970</c:v>
                </c:pt>
                <c:pt idx="13971">
                  <c:v>13971</c:v>
                </c:pt>
                <c:pt idx="13972">
                  <c:v>13972</c:v>
                </c:pt>
                <c:pt idx="13973">
                  <c:v>13973</c:v>
                </c:pt>
                <c:pt idx="13974">
                  <c:v>13974</c:v>
                </c:pt>
                <c:pt idx="13975">
                  <c:v>13975</c:v>
                </c:pt>
                <c:pt idx="13976">
                  <c:v>13976</c:v>
                </c:pt>
                <c:pt idx="13977">
                  <c:v>13977</c:v>
                </c:pt>
                <c:pt idx="13978">
                  <c:v>13978</c:v>
                </c:pt>
                <c:pt idx="13979">
                  <c:v>13979</c:v>
                </c:pt>
                <c:pt idx="13980">
                  <c:v>13980</c:v>
                </c:pt>
                <c:pt idx="13981">
                  <c:v>13981</c:v>
                </c:pt>
                <c:pt idx="13982">
                  <c:v>13982</c:v>
                </c:pt>
                <c:pt idx="13983">
                  <c:v>13983</c:v>
                </c:pt>
                <c:pt idx="13984">
                  <c:v>13984</c:v>
                </c:pt>
                <c:pt idx="13985">
                  <c:v>13985</c:v>
                </c:pt>
                <c:pt idx="13986">
                  <c:v>13986</c:v>
                </c:pt>
                <c:pt idx="13987">
                  <c:v>13987</c:v>
                </c:pt>
                <c:pt idx="13988">
                  <c:v>13988</c:v>
                </c:pt>
                <c:pt idx="13989">
                  <c:v>13989</c:v>
                </c:pt>
                <c:pt idx="13990">
                  <c:v>13990</c:v>
                </c:pt>
                <c:pt idx="13991">
                  <c:v>13991</c:v>
                </c:pt>
                <c:pt idx="13992">
                  <c:v>13992</c:v>
                </c:pt>
                <c:pt idx="13993">
                  <c:v>13993</c:v>
                </c:pt>
                <c:pt idx="13994">
                  <c:v>13994</c:v>
                </c:pt>
                <c:pt idx="13995">
                  <c:v>13995</c:v>
                </c:pt>
                <c:pt idx="13996">
                  <c:v>13996</c:v>
                </c:pt>
                <c:pt idx="13997">
                  <c:v>13997</c:v>
                </c:pt>
                <c:pt idx="13998">
                  <c:v>13998</c:v>
                </c:pt>
                <c:pt idx="13999">
                  <c:v>13999</c:v>
                </c:pt>
                <c:pt idx="14000">
                  <c:v>14000</c:v>
                </c:pt>
                <c:pt idx="14001">
                  <c:v>14001</c:v>
                </c:pt>
                <c:pt idx="14002">
                  <c:v>14002</c:v>
                </c:pt>
                <c:pt idx="14003">
                  <c:v>14003</c:v>
                </c:pt>
                <c:pt idx="14004">
                  <c:v>14004</c:v>
                </c:pt>
                <c:pt idx="14005">
                  <c:v>14005</c:v>
                </c:pt>
                <c:pt idx="14006">
                  <c:v>14006</c:v>
                </c:pt>
                <c:pt idx="14007">
                  <c:v>14007</c:v>
                </c:pt>
                <c:pt idx="14008">
                  <c:v>14008</c:v>
                </c:pt>
                <c:pt idx="14009">
                  <c:v>14009</c:v>
                </c:pt>
                <c:pt idx="14010">
                  <c:v>14010</c:v>
                </c:pt>
                <c:pt idx="14011">
                  <c:v>14011</c:v>
                </c:pt>
                <c:pt idx="14012">
                  <c:v>14012</c:v>
                </c:pt>
                <c:pt idx="14013">
                  <c:v>14013</c:v>
                </c:pt>
                <c:pt idx="14014">
                  <c:v>14014</c:v>
                </c:pt>
                <c:pt idx="14015">
                  <c:v>14015</c:v>
                </c:pt>
                <c:pt idx="14016">
                  <c:v>14016</c:v>
                </c:pt>
                <c:pt idx="14017">
                  <c:v>14017</c:v>
                </c:pt>
                <c:pt idx="14018">
                  <c:v>14018</c:v>
                </c:pt>
                <c:pt idx="14019">
                  <c:v>14019</c:v>
                </c:pt>
                <c:pt idx="14020">
                  <c:v>14020</c:v>
                </c:pt>
                <c:pt idx="14021">
                  <c:v>14021</c:v>
                </c:pt>
                <c:pt idx="14022">
                  <c:v>14022</c:v>
                </c:pt>
                <c:pt idx="14023">
                  <c:v>14023</c:v>
                </c:pt>
                <c:pt idx="14024">
                  <c:v>14024</c:v>
                </c:pt>
                <c:pt idx="14025">
                  <c:v>14025</c:v>
                </c:pt>
                <c:pt idx="14026">
                  <c:v>14026</c:v>
                </c:pt>
                <c:pt idx="14027">
                  <c:v>14027</c:v>
                </c:pt>
                <c:pt idx="14028">
                  <c:v>14028</c:v>
                </c:pt>
                <c:pt idx="14029">
                  <c:v>14029</c:v>
                </c:pt>
                <c:pt idx="14030">
                  <c:v>14030</c:v>
                </c:pt>
                <c:pt idx="14031">
                  <c:v>14031</c:v>
                </c:pt>
                <c:pt idx="14032">
                  <c:v>14032</c:v>
                </c:pt>
                <c:pt idx="14033">
                  <c:v>14033</c:v>
                </c:pt>
                <c:pt idx="14034">
                  <c:v>14034</c:v>
                </c:pt>
                <c:pt idx="14035">
                  <c:v>14035</c:v>
                </c:pt>
                <c:pt idx="14036">
                  <c:v>14036</c:v>
                </c:pt>
                <c:pt idx="14037">
                  <c:v>14037</c:v>
                </c:pt>
                <c:pt idx="14038">
                  <c:v>14038</c:v>
                </c:pt>
                <c:pt idx="14039">
                  <c:v>14039</c:v>
                </c:pt>
                <c:pt idx="14040">
                  <c:v>14040</c:v>
                </c:pt>
                <c:pt idx="14041">
                  <c:v>14041</c:v>
                </c:pt>
                <c:pt idx="14042">
                  <c:v>14042</c:v>
                </c:pt>
                <c:pt idx="14043">
                  <c:v>14043</c:v>
                </c:pt>
                <c:pt idx="14044">
                  <c:v>14044</c:v>
                </c:pt>
                <c:pt idx="14045">
                  <c:v>14045</c:v>
                </c:pt>
                <c:pt idx="14046">
                  <c:v>14046</c:v>
                </c:pt>
                <c:pt idx="14047">
                  <c:v>14047</c:v>
                </c:pt>
                <c:pt idx="14048">
                  <c:v>14048</c:v>
                </c:pt>
                <c:pt idx="14049">
                  <c:v>14049</c:v>
                </c:pt>
                <c:pt idx="14050">
                  <c:v>14050</c:v>
                </c:pt>
                <c:pt idx="14051">
                  <c:v>14051</c:v>
                </c:pt>
                <c:pt idx="14052">
                  <c:v>14052</c:v>
                </c:pt>
                <c:pt idx="14053">
                  <c:v>14053</c:v>
                </c:pt>
                <c:pt idx="14054">
                  <c:v>14054</c:v>
                </c:pt>
                <c:pt idx="14055">
                  <c:v>14055</c:v>
                </c:pt>
                <c:pt idx="14056">
                  <c:v>14056</c:v>
                </c:pt>
                <c:pt idx="14057">
                  <c:v>14057</c:v>
                </c:pt>
                <c:pt idx="14058">
                  <c:v>14058</c:v>
                </c:pt>
                <c:pt idx="14059">
                  <c:v>14059</c:v>
                </c:pt>
                <c:pt idx="14060">
                  <c:v>14060</c:v>
                </c:pt>
                <c:pt idx="14061">
                  <c:v>14061</c:v>
                </c:pt>
                <c:pt idx="14062">
                  <c:v>14062</c:v>
                </c:pt>
                <c:pt idx="14063">
                  <c:v>14063</c:v>
                </c:pt>
                <c:pt idx="14064">
                  <c:v>14064</c:v>
                </c:pt>
                <c:pt idx="14065">
                  <c:v>14065</c:v>
                </c:pt>
                <c:pt idx="14066">
                  <c:v>14066</c:v>
                </c:pt>
                <c:pt idx="14067">
                  <c:v>14067</c:v>
                </c:pt>
                <c:pt idx="14068">
                  <c:v>14068</c:v>
                </c:pt>
                <c:pt idx="14069">
                  <c:v>14069</c:v>
                </c:pt>
                <c:pt idx="14070">
                  <c:v>14070</c:v>
                </c:pt>
                <c:pt idx="14071">
                  <c:v>14071</c:v>
                </c:pt>
                <c:pt idx="14072">
                  <c:v>14072</c:v>
                </c:pt>
                <c:pt idx="14073">
                  <c:v>14073</c:v>
                </c:pt>
                <c:pt idx="14074">
                  <c:v>14074</c:v>
                </c:pt>
                <c:pt idx="14075">
                  <c:v>14075</c:v>
                </c:pt>
                <c:pt idx="14076">
                  <c:v>14076</c:v>
                </c:pt>
                <c:pt idx="14077">
                  <c:v>14077</c:v>
                </c:pt>
                <c:pt idx="14078">
                  <c:v>14078</c:v>
                </c:pt>
                <c:pt idx="14079">
                  <c:v>14079</c:v>
                </c:pt>
                <c:pt idx="14080">
                  <c:v>14080</c:v>
                </c:pt>
                <c:pt idx="14081">
                  <c:v>14081</c:v>
                </c:pt>
                <c:pt idx="14082">
                  <c:v>14082</c:v>
                </c:pt>
                <c:pt idx="14083">
                  <c:v>14083</c:v>
                </c:pt>
                <c:pt idx="14084">
                  <c:v>14084</c:v>
                </c:pt>
                <c:pt idx="14085">
                  <c:v>14085</c:v>
                </c:pt>
                <c:pt idx="14086">
                  <c:v>14086</c:v>
                </c:pt>
                <c:pt idx="14087">
                  <c:v>14087</c:v>
                </c:pt>
                <c:pt idx="14088">
                  <c:v>14088</c:v>
                </c:pt>
                <c:pt idx="14089">
                  <c:v>14089</c:v>
                </c:pt>
                <c:pt idx="14090">
                  <c:v>14090</c:v>
                </c:pt>
                <c:pt idx="14091">
                  <c:v>14091</c:v>
                </c:pt>
                <c:pt idx="14092">
                  <c:v>14092</c:v>
                </c:pt>
                <c:pt idx="14093">
                  <c:v>14093</c:v>
                </c:pt>
                <c:pt idx="14094">
                  <c:v>14094</c:v>
                </c:pt>
                <c:pt idx="14095">
                  <c:v>14095</c:v>
                </c:pt>
                <c:pt idx="14096">
                  <c:v>14096</c:v>
                </c:pt>
                <c:pt idx="14097">
                  <c:v>14097</c:v>
                </c:pt>
                <c:pt idx="14098">
                  <c:v>14098</c:v>
                </c:pt>
                <c:pt idx="14099">
                  <c:v>14099</c:v>
                </c:pt>
                <c:pt idx="14100">
                  <c:v>14100</c:v>
                </c:pt>
                <c:pt idx="14101">
                  <c:v>14101</c:v>
                </c:pt>
                <c:pt idx="14102">
                  <c:v>14102</c:v>
                </c:pt>
                <c:pt idx="14103">
                  <c:v>14103</c:v>
                </c:pt>
                <c:pt idx="14104">
                  <c:v>14104</c:v>
                </c:pt>
                <c:pt idx="14105">
                  <c:v>14105</c:v>
                </c:pt>
                <c:pt idx="14106">
                  <c:v>14106</c:v>
                </c:pt>
                <c:pt idx="14107">
                  <c:v>14107</c:v>
                </c:pt>
                <c:pt idx="14108">
                  <c:v>14108</c:v>
                </c:pt>
                <c:pt idx="14109">
                  <c:v>14109</c:v>
                </c:pt>
                <c:pt idx="14110">
                  <c:v>14110</c:v>
                </c:pt>
                <c:pt idx="14111">
                  <c:v>14111</c:v>
                </c:pt>
                <c:pt idx="14112">
                  <c:v>14112</c:v>
                </c:pt>
                <c:pt idx="14113">
                  <c:v>14113</c:v>
                </c:pt>
                <c:pt idx="14114">
                  <c:v>14114</c:v>
                </c:pt>
                <c:pt idx="14115">
                  <c:v>14115</c:v>
                </c:pt>
                <c:pt idx="14116">
                  <c:v>14116</c:v>
                </c:pt>
                <c:pt idx="14117">
                  <c:v>14117</c:v>
                </c:pt>
                <c:pt idx="14118">
                  <c:v>14118</c:v>
                </c:pt>
                <c:pt idx="14119">
                  <c:v>14119</c:v>
                </c:pt>
                <c:pt idx="14120">
                  <c:v>14120</c:v>
                </c:pt>
                <c:pt idx="14121">
                  <c:v>14121</c:v>
                </c:pt>
                <c:pt idx="14122">
                  <c:v>14122</c:v>
                </c:pt>
                <c:pt idx="14123">
                  <c:v>14123</c:v>
                </c:pt>
                <c:pt idx="14124">
                  <c:v>14124</c:v>
                </c:pt>
                <c:pt idx="14125">
                  <c:v>14125</c:v>
                </c:pt>
                <c:pt idx="14126">
                  <c:v>14126</c:v>
                </c:pt>
                <c:pt idx="14127">
                  <c:v>14127</c:v>
                </c:pt>
                <c:pt idx="14128">
                  <c:v>14128</c:v>
                </c:pt>
                <c:pt idx="14129">
                  <c:v>14129</c:v>
                </c:pt>
                <c:pt idx="14130">
                  <c:v>14130</c:v>
                </c:pt>
                <c:pt idx="14131">
                  <c:v>14131</c:v>
                </c:pt>
                <c:pt idx="14132">
                  <c:v>14132</c:v>
                </c:pt>
                <c:pt idx="14133">
                  <c:v>14133</c:v>
                </c:pt>
                <c:pt idx="14134">
                  <c:v>14134</c:v>
                </c:pt>
                <c:pt idx="14135">
                  <c:v>14135</c:v>
                </c:pt>
                <c:pt idx="14136">
                  <c:v>14136</c:v>
                </c:pt>
                <c:pt idx="14137">
                  <c:v>14137</c:v>
                </c:pt>
                <c:pt idx="14138">
                  <c:v>14138</c:v>
                </c:pt>
                <c:pt idx="14139">
                  <c:v>14139</c:v>
                </c:pt>
                <c:pt idx="14140">
                  <c:v>14140</c:v>
                </c:pt>
                <c:pt idx="14141">
                  <c:v>14141</c:v>
                </c:pt>
                <c:pt idx="14142">
                  <c:v>14142</c:v>
                </c:pt>
                <c:pt idx="14143">
                  <c:v>14143</c:v>
                </c:pt>
                <c:pt idx="14144">
                  <c:v>14144</c:v>
                </c:pt>
                <c:pt idx="14145">
                  <c:v>14145</c:v>
                </c:pt>
                <c:pt idx="14146">
                  <c:v>14146</c:v>
                </c:pt>
                <c:pt idx="14147">
                  <c:v>14147</c:v>
                </c:pt>
                <c:pt idx="14148">
                  <c:v>14148</c:v>
                </c:pt>
                <c:pt idx="14149">
                  <c:v>14149</c:v>
                </c:pt>
                <c:pt idx="14150">
                  <c:v>14150</c:v>
                </c:pt>
                <c:pt idx="14151">
                  <c:v>14151</c:v>
                </c:pt>
                <c:pt idx="14152">
                  <c:v>14152</c:v>
                </c:pt>
                <c:pt idx="14153">
                  <c:v>14153</c:v>
                </c:pt>
                <c:pt idx="14154">
                  <c:v>14154</c:v>
                </c:pt>
                <c:pt idx="14155">
                  <c:v>14155</c:v>
                </c:pt>
                <c:pt idx="14156">
                  <c:v>14156</c:v>
                </c:pt>
                <c:pt idx="14157">
                  <c:v>14157</c:v>
                </c:pt>
                <c:pt idx="14158">
                  <c:v>14158</c:v>
                </c:pt>
                <c:pt idx="14159">
                  <c:v>14159</c:v>
                </c:pt>
                <c:pt idx="14160">
                  <c:v>14160</c:v>
                </c:pt>
                <c:pt idx="14161">
                  <c:v>14161</c:v>
                </c:pt>
                <c:pt idx="14162">
                  <c:v>14162</c:v>
                </c:pt>
                <c:pt idx="14163">
                  <c:v>14163</c:v>
                </c:pt>
                <c:pt idx="14164">
                  <c:v>14164</c:v>
                </c:pt>
                <c:pt idx="14165">
                  <c:v>14165</c:v>
                </c:pt>
                <c:pt idx="14166">
                  <c:v>14166</c:v>
                </c:pt>
                <c:pt idx="14167">
                  <c:v>14167</c:v>
                </c:pt>
                <c:pt idx="14168">
                  <c:v>14168</c:v>
                </c:pt>
                <c:pt idx="14169">
                  <c:v>14169</c:v>
                </c:pt>
                <c:pt idx="14170">
                  <c:v>14170</c:v>
                </c:pt>
                <c:pt idx="14171">
                  <c:v>14171</c:v>
                </c:pt>
                <c:pt idx="14172">
                  <c:v>14172</c:v>
                </c:pt>
                <c:pt idx="14173">
                  <c:v>14173</c:v>
                </c:pt>
                <c:pt idx="14174">
                  <c:v>14174</c:v>
                </c:pt>
                <c:pt idx="14175">
                  <c:v>14175</c:v>
                </c:pt>
                <c:pt idx="14176">
                  <c:v>14176</c:v>
                </c:pt>
                <c:pt idx="14177">
                  <c:v>14177</c:v>
                </c:pt>
                <c:pt idx="14178">
                  <c:v>14178</c:v>
                </c:pt>
                <c:pt idx="14179">
                  <c:v>14179</c:v>
                </c:pt>
                <c:pt idx="14180">
                  <c:v>14180</c:v>
                </c:pt>
                <c:pt idx="14181">
                  <c:v>14181</c:v>
                </c:pt>
                <c:pt idx="14182">
                  <c:v>14182</c:v>
                </c:pt>
                <c:pt idx="14183">
                  <c:v>14183</c:v>
                </c:pt>
                <c:pt idx="14184">
                  <c:v>14184</c:v>
                </c:pt>
                <c:pt idx="14185">
                  <c:v>14185</c:v>
                </c:pt>
                <c:pt idx="14186">
                  <c:v>14186</c:v>
                </c:pt>
                <c:pt idx="14187">
                  <c:v>14187</c:v>
                </c:pt>
                <c:pt idx="14188">
                  <c:v>14188</c:v>
                </c:pt>
                <c:pt idx="14189">
                  <c:v>14189</c:v>
                </c:pt>
                <c:pt idx="14190">
                  <c:v>14190</c:v>
                </c:pt>
                <c:pt idx="14191">
                  <c:v>14191</c:v>
                </c:pt>
                <c:pt idx="14192">
                  <c:v>14192</c:v>
                </c:pt>
                <c:pt idx="14193">
                  <c:v>14193</c:v>
                </c:pt>
                <c:pt idx="14194">
                  <c:v>14194</c:v>
                </c:pt>
                <c:pt idx="14195">
                  <c:v>14195</c:v>
                </c:pt>
                <c:pt idx="14196">
                  <c:v>14196</c:v>
                </c:pt>
                <c:pt idx="14197">
                  <c:v>14197</c:v>
                </c:pt>
                <c:pt idx="14198">
                  <c:v>14198</c:v>
                </c:pt>
                <c:pt idx="14199">
                  <c:v>14199</c:v>
                </c:pt>
                <c:pt idx="14200">
                  <c:v>14200</c:v>
                </c:pt>
                <c:pt idx="14201">
                  <c:v>14201</c:v>
                </c:pt>
                <c:pt idx="14202">
                  <c:v>14202</c:v>
                </c:pt>
                <c:pt idx="14203">
                  <c:v>14203</c:v>
                </c:pt>
                <c:pt idx="14204">
                  <c:v>14204</c:v>
                </c:pt>
                <c:pt idx="14205">
                  <c:v>14205</c:v>
                </c:pt>
                <c:pt idx="14206">
                  <c:v>14206</c:v>
                </c:pt>
                <c:pt idx="14207">
                  <c:v>14207</c:v>
                </c:pt>
                <c:pt idx="14208">
                  <c:v>14208</c:v>
                </c:pt>
                <c:pt idx="14209">
                  <c:v>14209</c:v>
                </c:pt>
                <c:pt idx="14210">
                  <c:v>14210</c:v>
                </c:pt>
                <c:pt idx="14211">
                  <c:v>14211</c:v>
                </c:pt>
                <c:pt idx="14212">
                  <c:v>14212</c:v>
                </c:pt>
                <c:pt idx="14213">
                  <c:v>14213</c:v>
                </c:pt>
                <c:pt idx="14214">
                  <c:v>14214</c:v>
                </c:pt>
                <c:pt idx="14215">
                  <c:v>14215</c:v>
                </c:pt>
                <c:pt idx="14216">
                  <c:v>14216</c:v>
                </c:pt>
                <c:pt idx="14217">
                  <c:v>14217</c:v>
                </c:pt>
                <c:pt idx="14218">
                  <c:v>14218</c:v>
                </c:pt>
                <c:pt idx="14219">
                  <c:v>14219</c:v>
                </c:pt>
                <c:pt idx="14220">
                  <c:v>14220</c:v>
                </c:pt>
                <c:pt idx="14221">
                  <c:v>14221</c:v>
                </c:pt>
                <c:pt idx="14222">
                  <c:v>14222</c:v>
                </c:pt>
                <c:pt idx="14223">
                  <c:v>14223</c:v>
                </c:pt>
                <c:pt idx="14224">
                  <c:v>14224</c:v>
                </c:pt>
                <c:pt idx="14225">
                  <c:v>14225</c:v>
                </c:pt>
                <c:pt idx="14226">
                  <c:v>14226</c:v>
                </c:pt>
                <c:pt idx="14227">
                  <c:v>14227</c:v>
                </c:pt>
                <c:pt idx="14228">
                  <c:v>14228</c:v>
                </c:pt>
                <c:pt idx="14229">
                  <c:v>14229</c:v>
                </c:pt>
                <c:pt idx="14230">
                  <c:v>14230</c:v>
                </c:pt>
                <c:pt idx="14231">
                  <c:v>14231</c:v>
                </c:pt>
                <c:pt idx="14232">
                  <c:v>14232</c:v>
                </c:pt>
                <c:pt idx="14233">
                  <c:v>14233</c:v>
                </c:pt>
                <c:pt idx="14234">
                  <c:v>14234</c:v>
                </c:pt>
                <c:pt idx="14235">
                  <c:v>14235</c:v>
                </c:pt>
                <c:pt idx="14236">
                  <c:v>14236</c:v>
                </c:pt>
                <c:pt idx="14237">
                  <c:v>14237</c:v>
                </c:pt>
                <c:pt idx="14238">
                  <c:v>14238</c:v>
                </c:pt>
                <c:pt idx="14239">
                  <c:v>14239</c:v>
                </c:pt>
                <c:pt idx="14240">
                  <c:v>14240</c:v>
                </c:pt>
                <c:pt idx="14241">
                  <c:v>14241</c:v>
                </c:pt>
                <c:pt idx="14242">
                  <c:v>14242</c:v>
                </c:pt>
                <c:pt idx="14243">
                  <c:v>14243</c:v>
                </c:pt>
                <c:pt idx="14244">
                  <c:v>14244</c:v>
                </c:pt>
                <c:pt idx="14245">
                  <c:v>14245</c:v>
                </c:pt>
                <c:pt idx="14246">
                  <c:v>14246</c:v>
                </c:pt>
                <c:pt idx="14247">
                  <c:v>14247</c:v>
                </c:pt>
                <c:pt idx="14248">
                  <c:v>14248</c:v>
                </c:pt>
                <c:pt idx="14249">
                  <c:v>14249</c:v>
                </c:pt>
                <c:pt idx="14250">
                  <c:v>14250</c:v>
                </c:pt>
                <c:pt idx="14251">
                  <c:v>14251</c:v>
                </c:pt>
                <c:pt idx="14252">
                  <c:v>14252</c:v>
                </c:pt>
                <c:pt idx="14253">
                  <c:v>14253</c:v>
                </c:pt>
                <c:pt idx="14254">
                  <c:v>14254</c:v>
                </c:pt>
                <c:pt idx="14255">
                  <c:v>14255</c:v>
                </c:pt>
                <c:pt idx="14256">
                  <c:v>14256</c:v>
                </c:pt>
                <c:pt idx="14257">
                  <c:v>14257</c:v>
                </c:pt>
                <c:pt idx="14258">
                  <c:v>14258</c:v>
                </c:pt>
                <c:pt idx="14259">
                  <c:v>14259</c:v>
                </c:pt>
                <c:pt idx="14260">
                  <c:v>14260</c:v>
                </c:pt>
                <c:pt idx="14261">
                  <c:v>14261</c:v>
                </c:pt>
                <c:pt idx="14262">
                  <c:v>14262</c:v>
                </c:pt>
                <c:pt idx="14263">
                  <c:v>14263</c:v>
                </c:pt>
                <c:pt idx="14264">
                  <c:v>14264</c:v>
                </c:pt>
                <c:pt idx="14265">
                  <c:v>14265</c:v>
                </c:pt>
                <c:pt idx="14266">
                  <c:v>14266</c:v>
                </c:pt>
                <c:pt idx="14267">
                  <c:v>14267</c:v>
                </c:pt>
                <c:pt idx="14268">
                  <c:v>14268</c:v>
                </c:pt>
                <c:pt idx="14269">
                  <c:v>14269</c:v>
                </c:pt>
                <c:pt idx="14270">
                  <c:v>14270</c:v>
                </c:pt>
                <c:pt idx="14271">
                  <c:v>14271</c:v>
                </c:pt>
                <c:pt idx="14272">
                  <c:v>14272</c:v>
                </c:pt>
                <c:pt idx="14273">
                  <c:v>14273</c:v>
                </c:pt>
                <c:pt idx="14274">
                  <c:v>14274</c:v>
                </c:pt>
                <c:pt idx="14275">
                  <c:v>14275</c:v>
                </c:pt>
                <c:pt idx="14276">
                  <c:v>14276</c:v>
                </c:pt>
                <c:pt idx="14277">
                  <c:v>14277</c:v>
                </c:pt>
                <c:pt idx="14278">
                  <c:v>14278</c:v>
                </c:pt>
                <c:pt idx="14279">
                  <c:v>14279</c:v>
                </c:pt>
                <c:pt idx="14280">
                  <c:v>14280</c:v>
                </c:pt>
                <c:pt idx="14281">
                  <c:v>14281</c:v>
                </c:pt>
                <c:pt idx="14282">
                  <c:v>14282</c:v>
                </c:pt>
                <c:pt idx="14283">
                  <c:v>14283</c:v>
                </c:pt>
                <c:pt idx="14284">
                  <c:v>14284</c:v>
                </c:pt>
                <c:pt idx="14285">
                  <c:v>14285</c:v>
                </c:pt>
                <c:pt idx="14286">
                  <c:v>14286</c:v>
                </c:pt>
                <c:pt idx="14287">
                  <c:v>14287</c:v>
                </c:pt>
                <c:pt idx="14288">
                  <c:v>14288</c:v>
                </c:pt>
                <c:pt idx="14289">
                  <c:v>14289</c:v>
                </c:pt>
                <c:pt idx="14290">
                  <c:v>14290</c:v>
                </c:pt>
                <c:pt idx="14291">
                  <c:v>14291</c:v>
                </c:pt>
                <c:pt idx="14292">
                  <c:v>14292</c:v>
                </c:pt>
                <c:pt idx="14293">
                  <c:v>14293</c:v>
                </c:pt>
                <c:pt idx="14294">
                  <c:v>14294</c:v>
                </c:pt>
                <c:pt idx="14295">
                  <c:v>14295</c:v>
                </c:pt>
                <c:pt idx="14296">
                  <c:v>14296</c:v>
                </c:pt>
                <c:pt idx="14297">
                  <c:v>14297</c:v>
                </c:pt>
                <c:pt idx="14298">
                  <c:v>14298</c:v>
                </c:pt>
                <c:pt idx="14299">
                  <c:v>14299</c:v>
                </c:pt>
                <c:pt idx="14300">
                  <c:v>14300</c:v>
                </c:pt>
                <c:pt idx="14301">
                  <c:v>14301</c:v>
                </c:pt>
                <c:pt idx="14302">
                  <c:v>14302</c:v>
                </c:pt>
                <c:pt idx="14303">
                  <c:v>14303</c:v>
                </c:pt>
                <c:pt idx="14304">
                  <c:v>14304</c:v>
                </c:pt>
                <c:pt idx="14305">
                  <c:v>14305</c:v>
                </c:pt>
                <c:pt idx="14306">
                  <c:v>14306</c:v>
                </c:pt>
                <c:pt idx="14307">
                  <c:v>14307</c:v>
                </c:pt>
                <c:pt idx="14308">
                  <c:v>14308</c:v>
                </c:pt>
                <c:pt idx="14309">
                  <c:v>14309</c:v>
                </c:pt>
                <c:pt idx="14310">
                  <c:v>14310</c:v>
                </c:pt>
                <c:pt idx="14311">
                  <c:v>14311</c:v>
                </c:pt>
                <c:pt idx="14312">
                  <c:v>14312</c:v>
                </c:pt>
                <c:pt idx="14313">
                  <c:v>14313</c:v>
                </c:pt>
                <c:pt idx="14314">
                  <c:v>14314</c:v>
                </c:pt>
                <c:pt idx="14315">
                  <c:v>14315</c:v>
                </c:pt>
                <c:pt idx="14316">
                  <c:v>14316</c:v>
                </c:pt>
                <c:pt idx="14317">
                  <c:v>14317</c:v>
                </c:pt>
                <c:pt idx="14318">
                  <c:v>14318</c:v>
                </c:pt>
                <c:pt idx="14319">
                  <c:v>14319</c:v>
                </c:pt>
                <c:pt idx="14320">
                  <c:v>14320</c:v>
                </c:pt>
                <c:pt idx="14321">
                  <c:v>14321</c:v>
                </c:pt>
                <c:pt idx="14322">
                  <c:v>14322</c:v>
                </c:pt>
                <c:pt idx="14323">
                  <c:v>14323</c:v>
                </c:pt>
                <c:pt idx="14324">
                  <c:v>14324</c:v>
                </c:pt>
                <c:pt idx="14325">
                  <c:v>14325</c:v>
                </c:pt>
                <c:pt idx="14326">
                  <c:v>14326</c:v>
                </c:pt>
                <c:pt idx="14327">
                  <c:v>14327</c:v>
                </c:pt>
                <c:pt idx="14328">
                  <c:v>14328</c:v>
                </c:pt>
                <c:pt idx="14329">
                  <c:v>14329</c:v>
                </c:pt>
                <c:pt idx="14330">
                  <c:v>14330</c:v>
                </c:pt>
                <c:pt idx="14331">
                  <c:v>14331</c:v>
                </c:pt>
                <c:pt idx="14332">
                  <c:v>14332</c:v>
                </c:pt>
                <c:pt idx="14333">
                  <c:v>14333</c:v>
                </c:pt>
                <c:pt idx="14334">
                  <c:v>14334</c:v>
                </c:pt>
                <c:pt idx="14335">
                  <c:v>14335</c:v>
                </c:pt>
                <c:pt idx="14336">
                  <c:v>14336</c:v>
                </c:pt>
                <c:pt idx="14337">
                  <c:v>14337</c:v>
                </c:pt>
                <c:pt idx="14338">
                  <c:v>14338</c:v>
                </c:pt>
                <c:pt idx="14339">
                  <c:v>14339</c:v>
                </c:pt>
                <c:pt idx="14340">
                  <c:v>14340</c:v>
                </c:pt>
                <c:pt idx="14341">
                  <c:v>14341</c:v>
                </c:pt>
                <c:pt idx="14342">
                  <c:v>14342</c:v>
                </c:pt>
                <c:pt idx="14343">
                  <c:v>14343</c:v>
                </c:pt>
                <c:pt idx="14344">
                  <c:v>14344</c:v>
                </c:pt>
                <c:pt idx="14345">
                  <c:v>14345</c:v>
                </c:pt>
                <c:pt idx="14346">
                  <c:v>14346</c:v>
                </c:pt>
                <c:pt idx="14347">
                  <c:v>14347</c:v>
                </c:pt>
                <c:pt idx="14348">
                  <c:v>14348</c:v>
                </c:pt>
                <c:pt idx="14349">
                  <c:v>14349</c:v>
                </c:pt>
                <c:pt idx="14350">
                  <c:v>14350</c:v>
                </c:pt>
                <c:pt idx="14351">
                  <c:v>14351</c:v>
                </c:pt>
                <c:pt idx="14352">
                  <c:v>14352</c:v>
                </c:pt>
                <c:pt idx="14353">
                  <c:v>14353</c:v>
                </c:pt>
                <c:pt idx="14354">
                  <c:v>14354</c:v>
                </c:pt>
                <c:pt idx="14355">
                  <c:v>14355</c:v>
                </c:pt>
                <c:pt idx="14356">
                  <c:v>14356</c:v>
                </c:pt>
                <c:pt idx="14357">
                  <c:v>14357</c:v>
                </c:pt>
                <c:pt idx="14358">
                  <c:v>14358</c:v>
                </c:pt>
                <c:pt idx="14359">
                  <c:v>14359</c:v>
                </c:pt>
                <c:pt idx="14360">
                  <c:v>14360</c:v>
                </c:pt>
                <c:pt idx="14361">
                  <c:v>14361</c:v>
                </c:pt>
                <c:pt idx="14362">
                  <c:v>14362</c:v>
                </c:pt>
                <c:pt idx="14363">
                  <c:v>14363</c:v>
                </c:pt>
                <c:pt idx="14364">
                  <c:v>14364</c:v>
                </c:pt>
                <c:pt idx="14365">
                  <c:v>14365</c:v>
                </c:pt>
                <c:pt idx="14366">
                  <c:v>14366</c:v>
                </c:pt>
                <c:pt idx="14367">
                  <c:v>14367</c:v>
                </c:pt>
                <c:pt idx="14368">
                  <c:v>14368</c:v>
                </c:pt>
                <c:pt idx="14369">
                  <c:v>14369</c:v>
                </c:pt>
                <c:pt idx="14370">
                  <c:v>14370</c:v>
                </c:pt>
                <c:pt idx="14371">
                  <c:v>14371</c:v>
                </c:pt>
                <c:pt idx="14372">
                  <c:v>14372</c:v>
                </c:pt>
                <c:pt idx="14373">
                  <c:v>14373</c:v>
                </c:pt>
                <c:pt idx="14374">
                  <c:v>14374</c:v>
                </c:pt>
                <c:pt idx="14375">
                  <c:v>14375</c:v>
                </c:pt>
                <c:pt idx="14376">
                  <c:v>14376</c:v>
                </c:pt>
                <c:pt idx="14377">
                  <c:v>14377</c:v>
                </c:pt>
                <c:pt idx="14378">
                  <c:v>14378</c:v>
                </c:pt>
                <c:pt idx="14379">
                  <c:v>14379</c:v>
                </c:pt>
                <c:pt idx="14380">
                  <c:v>14380</c:v>
                </c:pt>
                <c:pt idx="14381">
                  <c:v>14381</c:v>
                </c:pt>
                <c:pt idx="14382">
                  <c:v>14382</c:v>
                </c:pt>
                <c:pt idx="14383">
                  <c:v>14383</c:v>
                </c:pt>
                <c:pt idx="14384">
                  <c:v>14384</c:v>
                </c:pt>
                <c:pt idx="14385">
                  <c:v>14385</c:v>
                </c:pt>
                <c:pt idx="14386">
                  <c:v>14386</c:v>
                </c:pt>
                <c:pt idx="14387">
                  <c:v>14387</c:v>
                </c:pt>
                <c:pt idx="14388">
                  <c:v>14388</c:v>
                </c:pt>
                <c:pt idx="14389">
                  <c:v>14389</c:v>
                </c:pt>
                <c:pt idx="14390">
                  <c:v>14390</c:v>
                </c:pt>
                <c:pt idx="14391">
                  <c:v>14391</c:v>
                </c:pt>
                <c:pt idx="14392">
                  <c:v>14392</c:v>
                </c:pt>
                <c:pt idx="14393">
                  <c:v>14393</c:v>
                </c:pt>
                <c:pt idx="14394">
                  <c:v>14394</c:v>
                </c:pt>
                <c:pt idx="14395">
                  <c:v>14395</c:v>
                </c:pt>
                <c:pt idx="14396">
                  <c:v>14396</c:v>
                </c:pt>
                <c:pt idx="14397">
                  <c:v>14397</c:v>
                </c:pt>
                <c:pt idx="14398">
                  <c:v>14398</c:v>
                </c:pt>
                <c:pt idx="14399">
                  <c:v>14399</c:v>
                </c:pt>
                <c:pt idx="14400">
                  <c:v>14400</c:v>
                </c:pt>
                <c:pt idx="14401">
                  <c:v>14401</c:v>
                </c:pt>
                <c:pt idx="14402">
                  <c:v>14402</c:v>
                </c:pt>
                <c:pt idx="14403">
                  <c:v>14403</c:v>
                </c:pt>
                <c:pt idx="14404">
                  <c:v>14404</c:v>
                </c:pt>
                <c:pt idx="14405">
                  <c:v>14405</c:v>
                </c:pt>
                <c:pt idx="14406">
                  <c:v>14406</c:v>
                </c:pt>
                <c:pt idx="14407">
                  <c:v>14407</c:v>
                </c:pt>
                <c:pt idx="14408">
                  <c:v>14408</c:v>
                </c:pt>
                <c:pt idx="14409">
                  <c:v>14409</c:v>
                </c:pt>
                <c:pt idx="14410">
                  <c:v>14410</c:v>
                </c:pt>
                <c:pt idx="14411">
                  <c:v>14411</c:v>
                </c:pt>
                <c:pt idx="14412">
                  <c:v>14412</c:v>
                </c:pt>
                <c:pt idx="14413">
                  <c:v>14413</c:v>
                </c:pt>
                <c:pt idx="14414">
                  <c:v>14414</c:v>
                </c:pt>
                <c:pt idx="14415">
                  <c:v>14415</c:v>
                </c:pt>
                <c:pt idx="14416">
                  <c:v>14416</c:v>
                </c:pt>
                <c:pt idx="14417">
                  <c:v>14417</c:v>
                </c:pt>
                <c:pt idx="14418">
                  <c:v>14418</c:v>
                </c:pt>
                <c:pt idx="14419">
                  <c:v>14419</c:v>
                </c:pt>
                <c:pt idx="14420">
                  <c:v>14420</c:v>
                </c:pt>
                <c:pt idx="14421">
                  <c:v>14421</c:v>
                </c:pt>
                <c:pt idx="14422">
                  <c:v>14422</c:v>
                </c:pt>
                <c:pt idx="14423">
                  <c:v>14423</c:v>
                </c:pt>
                <c:pt idx="14424">
                  <c:v>14424</c:v>
                </c:pt>
                <c:pt idx="14425">
                  <c:v>14425</c:v>
                </c:pt>
                <c:pt idx="14426">
                  <c:v>14426</c:v>
                </c:pt>
                <c:pt idx="14427">
                  <c:v>14427</c:v>
                </c:pt>
                <c:pt idx="14428">
                  <c:v>14428</c:v>
                </c:pt>
                <c:pt idx="14429">
                  <c:v>14429</c:v>
                </c:pt>
                <c:pt idx="14430">
                  <c:v>14430</c:v>
                </c:pt>
                <c:pt idx="14431">
                  <c:v>14431</c:v>
                </c:pt>
                <c:pt idx="14432">
                  <c:v>14432</c:v>
                </c:pt>
                <c:pt idx="14433">
                  <c:v>14433</c:v>
                </c:pt>
                <c:pt idx="14434">
                  <c:v>14434</c:v>
                </c:pt>
                <c:pt idx="14435">
                  <c:v>14435</c:v>
                </c:pt>
                <c:pt idx="14436">
                  <c:v>14436</c:v>
                </c:pt>
                <c:pt idx="14437">
                  <c:v>14437</c:v>
                </c:pt>
                <c:pt idx="14438">
                  <c:v>14438</c:v>
                </c:pt>
                <c:pt idx="14439">
                  <c:v>14439</c:v>
                </c:pt>
                <c:pt idx="14440">
                  <c:v>14440</c:v>
                </c:pt>
                <c:pt idx="14441">
                  <c:v>14441</c:v>
                </c:pt>
                <c:pt idx="14442">
                  <c:v>14442</c:v>
                </c:pt>
                <c:pt idx="14443">
                  <c:v>14443</c:v>
                </c:pt>
                <c:pt idx="14444">
                  <c:v>14444</c:v>
                </c:pt>
                <c:pt idx="14445">
                  <c:v>14445</c:v>
                </c:pt>
                <c:pt idx="14446">
                  <c:v>14446</c:v>
                </c:pt>
                <c:pt idx="14447">
                  <c:v>14447</c:v>
                </c:pt>
                <c:pt idx="14448">
                  <c:v>14448</c:v>
                </c:pt>
                <c:pt idx="14449">
                  <c:v>14449</c:v>
                </c:pt>
                <c:pt idx="14450">
                  <c:v>14450</c:v>
                </c:pt>
                <c:pt idx="14451">
                  <c:v>14451</c:v>
                </c:pt>
                <c:pt idx="14452">
                  <c:v>14452</c:v>
                </c:pt>
                <c:pt idx="14453">
                  <c:v>14453</c:v>
                </c:pt>
                <c:pt idx="14454">
                  <c:v>14454</c:v>
                </c:pt>
                <c:pt idx="14455">
                  <c:v>14455</c:v>
                </c:pt>
                <c:pt idx="14456">
                  <c:v>14456</c:v>
                </c:pt>
                <c:pt idx="14457">
                  <c:v>14457</c:v>
                </c:pt>
                <c:pt idx="14458">
                  <c:v>14458</c:v>
                </c:pt>
                <c:pt idx="14459">
                  <c:v>14459</c:v>
                </c:pt>
                <c:pt idx="14460">
                  <c:v>14460</c:v>
                </c:pt>
                <c:pt idx="14461">
                  <c:v>14461</c:v>
                </c:pt>
                <c:pt idx="14462">
                  <c:v>14462</c:v>
                </c:pt>
                <c:pt idx="14463">
                  <c:v>14463</c:v>
                </c:pt>
                <c:pt idx="14464">
                  <c:v>14464</c:v>
                </c:pt>
                <c:pt idx="14465">
                  <c:v>14465</c:v>
                </c:pt>
                <c:pt idx="14466">
                  <c:v>14466</c:v>
                </c:pt>
                <c:pt idx="14467">
                  <c:v>14467</c:v>
                </c:pt>
                <c:pt idx="14468">
                  <c:v>14468</c:v>
                </c:pt>
                <c:pt idx="14469">
                  <c:v>14469</c:v>
                </c:pt>
                <c:pt idx="14470">
                  <c:v>14470</c:v>
                </c:pt>
                <c:pt idx="14471">
                  <c:v>14471</c:v>
                </c:pt>
                <c:pt idx="14472">
                  <c:v>14472</c:v>
                </c:pt>
                <c:pt idx="14473">
                  <c:v>14473</c:v>
                </c:pt>
                <c:pt idx="14474">
                  <c:v>14474</c:v>
                </c:pt>
                <c:pt idx="14475">
                  <c:v>14475</c:v>
                </c:pt>
                <c:pt idx="14476">
                  <c:v>14476</c:v>
                </c:pt>
                <c:pt idx="14477">
                  <c:v>14477</c:v>
                </c:pt>
                <c:pt idx="14478">
                  <c:v>14478</c:v>
                </c:pt>
                <c:pt idx="14479">
                  <c:v>14479</c:v>
                </c:pt>
                <c:pt idx="14480">
                  <c:v>14480</c:v>
                </c:pt>
                <c:pt idx="14481">
                  <c:v>14481</c:v>
                </c:pt>
                <c:pt idx="14482">
                  <c:v>14482</c:v>
                </c:pt>
                <c:pt idx="14483">
                  <c:v>14483</c:v>
                </c:pt>
                <c:pt idx="14484">
                  <c:v>14484</c:v>
                </c:pt>
                <c:pt idx="14485">
                  <c:v>14485</c:v>
                </c:pt>
                <c:pt idx="14486">
                  <c:v>14486</c:v>
                </c:pt>
                <c:pt idx="14487">
                  <c:v>14487</c:v>
                </c:pt>
                <c:pt idx="14488">
                  <c:v>14488</c:v>
                </c:pt>
                <c:pt idx="14489">
                  <c:v>14489</c:v>
                </c:pt>
                <c:pt idx="14490">
                  <c:v>14490</c:v>
                </c:pt>
                <c:pt idx="14491">
                  <c:v>14491</c:v>
                </c:pt>
                <c:pt idx="14492">
                  <c:v>14492</c:v>
                </c:pt>
                <c:pt idx="14493">
                  <c:v>14493</c:v>
                </c:pt>
                <c:pt idx="14494">
                  <c:v>14494</c:v>
                </c:pt>
                <c:pt idx="14495">
                  <c:v>14495</c:v>
                </c:pt>
                <c:pt idx="14496">
                  <c:v>14496</c:v>
                </c:pt>
                <c:pt idx="14497">
                  <c:v>14497</c:v>
                </c:pt>
                <c:pt idx="14498">
                  <c:v>14498</c:v>
                </c:pt>
                <c:pt idx="14499">
                  <c:v>14499</c:v>
                </c:pt>
                <c:pt idx="14500">
                  <c:v>14500</c:v>
                </c:pt>
                <c:pt idx="14501">
                  <c:v>14501</c:v>
                </c:pt>
                <c:pt idx="14502">
                  <c:v>14502</c:v>
                </c:pt>
                <c:pt idx="14503">
                  <c:v>14503</c:v>
                </c:pt>
                <c:pt idx="14504">
                  <c:v>14504</c:v>
                </c:pt>
                <c:pt idx="14505">
                  <c:v>14505</c:v>
                </c:pt>
                <c:pt idx="14506">
                  <c:v>14506</c:v>
                </c:pt>
                <c:pt idx="14507">
                  <c:v>14507</c:v>
                </c:pt>
                <c:pt idx="14508">
                  <c:v>14508</c:v>
                </c:pt>
                <c:pt idx="14509">
                  <c:v>14509</c:v>
                </c:pt>
                <c:pt idx="14510">
                  <c:v>14510</c:v>
                </c:pt>
                <c:pt idx="14511">
                  <c:v>14511</c:v>
                </c:pt>
                <c:pt idx="14512">
                  <c:v>14512</c:v>
                </c:pt>
                <c:pt idx="14513">
                  <c:v>14513</c:v>
                </c:pt>
                <c:pt idx="14514">
                  <c:v>14514</c:v>
                </c:pt>
                <c:pt idx="14515">
                  <c:v>14515</c:v>
                </c:pt>
                <c:pt idx="14516">
                  <c:v>14516</c:v>
                </c:pt>
                <c:pt idx="14517">
                  <c:v>14517</c:v>
                </c:pt>
                <c:pt idx="14518">
                  <c:v>14518</c:v>
                </c:pt>
                <c:pt idx="14519">
                  <c:v>14519</c:v>
                </c:pt>
                <c:pt idx="14520">
                  <c:v>14520</c:v>
                </c:pt>
                <c:pt idx="14521">
                  <c:v>14521</c:v>
                </c:pt>
                <c:pt idx="14522">
                  <c:v>14522</c:v>
                </c:pt>
                <c:pt idx="14523">
                  <c:v>14523</c:v>
                </c:pt>
                <c:pt idx="14524">
                  <c:v>14524</c:v>
                </c:pt>
                <c:pt idx="14525">
                  <c:v>14525</c:v>
                </c:pt>
                <c:pt idx="14526">
                  <c:v>14526</c:v>
                </c:pt>
                <c:pt idx="14527">
                  <c:v>14527</c:v>
                </c:pt>
                <c:pt idx="14528">
                  <c:v>14528</c:v>
                </c:pt>
                <c:pt idx="14529">
                  <c:v>14529</c:v>
                </c:pt>
                <c:pt idx="14530">
                  <c:v>14530</c:v>
                </c:pt>
                <c:pt idx="14531">
                  <c:v>14531</c:v>
                </c:pt>
                <c:pt idx="14532">
                  <c:v>14532</c:v>
                </c:pt>
                <c:pt idx="14533">
                  <c:v>14533</c:v>
                </c:pt>
                <c:pt idx="14534">
                  <c:v>14534</c:v>
                </c:pt>
                <c:pt idx="14535">
                  <c:v>14535</c:v>
                </c:pt>
                <c:pt idx="14536">
                  <c:v>14536</c:v>
                </c:pt>
                <c:pt idx="14537">
                  <c:v>14537</c:v>
                </c:pt>
                <c:pt idx="14538">
                  <c:v>14538</c:v>
                </c:pt>
                <c:pt idx="14539">
                  <c:v>14539</c:v>
                </c:pt>
                <c:pt idx="14540">
                  <c:v>14540</c:v>
                </c:pt>
                <c:pt idx="14541">
                  <c:v>14541</c:v>
                </c:pt>
                <c:pt idx="14542">
                  <c:v>14542</c:v>
                </c:pt>
                <c:pt idx="14543">
                  <c:v>14543</c:v>
                </c:pt>
                <c:pt idx="14544">
                  <c:v>14544</c:v>
                </c:pt>
                <c:pt idx="14545">
                  <c:v>14545</c:v>
                </c:pt>
                <c:pt idx="14546">
                  <c:v>14546</c:v>
                </c:pt>
                <c:pt idx="14547">
                  <c:v>14547</c:v>
                </c:pt>
                <c:pt idx="14548">
                  <c:v>14548</c:v>
                </c:pt>
                <c:pt idx="14549">
                  <c:v>14549</c:v>
                </c:pt>
                <c:pt idx="14550">
                  <c:v>14550</c:v>
                </c:pt>
                <c:pt idx="14551">
                  <c:v>14551</c:v>
                </c:pt>
                <c:pt idx="14552">
                  <c:v>14552</c:v>
                </c:pt>
                <c:pt idx="14553">
                  <c:v>14553</c:v>
                </c:pt>
                <c:pt idx="14554">
                  <c:v>14554</c:v>
                </c:pt>
                <c:pt idx="14555">
                  <c:v>14555</c:v>
                </c:pt>
                <c:pt idx="14556">
                  <c:v>14556</c:v>
                </c:pt>
                <c:pt idx="14557">
                  <c:v>14557</c:v>
                </c:pt>
                <c:pt idx="14558">
                  <c:v>14558</c:v>
                </c:pt>
                <c:pt idx="14559">
                  <c:v>14559</c:v>
                </c:pt>
                <c:pt idx="14560">
                  <c:v>14560</c:v>
                </c:pt>
                <c:pt idx="14561">
                  <c:v>14561</c:v>
                </c:pt>
                <c:pt idx="14562">
                  <c:v>14562</c:v>
                </c:pt>
                <c:pt idx="14563">
                  <c:v>14563</c:v>
                </c:pt>
                <c:pt idx="14564">
                  <c:v>14564</c:v>
                </c:pt>
                <c:pt idx="14565">
                  <c:v>14565</c:v>
                </c:pt>
                <c:pt idx="14566">
                  <c:v>14566</c:v>
                </c:pt>
                <c:pt idx="14567">
                  <c:v>14567</c:v>
                </c:pt>
                <c:pt idx="14568">
                  <c:v>14568</c:v>
                </c:pt>
                <c:pt idx="14569">
                  <c:v>14569</c:v>
                </c:pt>
                <c:pt idx="14570">
                  <c:v>14570</c:v>
                </c:pt>
                <c:pt idx="14571">
                  <c:v>14571</c:v>
                </c:pt>
                <c:pt idx="14572">
                  <c:v>14572</c:v>
                </c:pt>
                <c:pt idx="14573">
                  <c:v>14573</c:v>
                </c:pt>
                <c:pt idx="14574">
                  <c:v>14574</c:v>
                </c:pt>
                <c:pt idx="14575">
                  <c:v>14575</c:v>
                </c:pt>
                <c:pt idx="14576">
                  <c:v>14576</c:v>
                </c:pt>
                <c:pt idx="14577">
                  <c:v>14577</c:v>
                </c:pt>
                <c:pt idx="14578">
                  <c:v>14578</c:v>
                </c:pt>
                <c:pt idx="14579">
                  <c:v>14579</c:v>
                </c:pt>
                <c:pt idx="14580">
                  <c:v>14580</c:v>
                </c:pt>
                <c:pt idx="14581">
                  <c:v>14581</c:v>
                </c:pt>
                <c:pt idx="14582">
                  <c:v>14582</c:v>
                </c:pt>
                <c:pt idx="14583">
                  <c:v>14583</c:v>
                </c:pt>
                <c:pt idx="14584">
                  <c:v>14584</c:v>
                </c:pt>
                <c:pt idx="14585">
                  <c:v>14585</c:v>
                </c:pt>
                <c:pt idx="14586">
                  <c:v>14586</c:v>
                </c:pt>
                <c:pt idx="14587">
                  <c:v>14587</c:v>
                </c:pt>
                <c:pt idx="14588">
                  <c:v>14588</c:v>
                </c:pt>
                <c:pt idx="14589">
                  <c:v>14589</c:v>
                </c:pt>
                <c:pt idx="14590">
                  <c:v>14590</c:v>
                </c:pt>
                <c:pt idx="14591">
                  <c:v>14591</c:v>
                </c:pt>
                <c:pt idx="14592">
                  <c:v>14592</c:v>
                </c:pt>
                <c:pt idx="14593">
                  <c:v>14593</c:v>
                </c:pt>
                <c:pt idx="14594">
                  <c:v>14594</c:v>
                </c:pt>
                <c:pt idx="14595">
                  <c:v>14595</c:v>
                </c:pt>
                <c:pt idx="14596">
                  <c:v>14596</c:v>
                </c:pt>
                <c:pt idx="14597">
                  <c:v>14597</c:v>
                </c:pt>
                <c:pt idx="14598">
                  <c:v>14598</c:v>
                </c:pt>
                <c:pt idx="14599">
                  <c:v>14599</c:v>
                </c:pt>
                <c:pt idx="14600">
                  <c:v>14600</c:v>
                </c:pt>
                <c:pt idx="14601">
                  <c:v>14601</c:v>
                </c:pt>
                <c:pt idx="14602">
                  <c:v>14602</c:v>
                </c:pt>
                <c:pt idx="14603">
                  <c:v>14603</c:v>
                </c:pt>
                <c:pt idx="14604">
                  <c:v>14604</c:v>
                </c:pt>
                <c:pt idx="14605">
                  <c:v>14605</c:v>
                </c:pt>
                <c:pt idx="14606">
                  <c:v>14606</c:v>
                </c:pt>
                <c:pt idx="14607">
                  <c:v>14607</c:v>
                </c:pt>
                <c:pt idx="14608">
                  <c:v>14608</c:v>
                </c:pt>
                <c:pt idx="14609">
                  <c:v>14609</c:v>
                </c:pt>
                <c:pt idx="14610">
                  <c:v>14610</c:v>
                </c:pt>
                <c:pt idx="14611">
                  <c:v>14611</c:v>
                </c:pt>
                <c:pt idx="14612">
                  <c:v>14612</c:v>
                </c:pt>
                <c:pt idx="14613">
                  <c:v>14613</c:v>
                </c:pt>
                <c:pt idx="14614">
                  <c:v>14614</c:v>
                </c:pt>
                <c:pt idx="14615">
                  <c:v>14615</c:v>
                </c:pt>
                <c:pt idx="14616">
                  <c:v>14616</c:v>
                </c:pt>
                <c:pt idx="14617">
                  <c:v>14617</c:v>
                </c:pt>
                <c:pt idx="14618">
                  <c:v>14618</c:v>
                </c:pt>
                <c:pt idx="14619">
                  <c:v>14619</c:v>
                </c:pt>
                <c:pt idx="14620">
                  <c:v>14620</c:v>
                </c:pt>
                <c:pt idx="14621">
                  <c:v>14621</c:v>
                </c:pt>
                <c:pt idx="14622">
                  <c:v>14622</c:v>
                </c:pt>
                <c:pt idx="14623">
                  <c:v>14623</c:v>
                </c:pt>
                <c:pt idx="14624">
                  <c:v>14624</c:v>
                </c:pt>
                <c:pt idx="14625">
                  <c:v>14625</c:v>
                </c:pt>
                <c:pt idx="14626">
                  <c:v>14626</c:v>
                </c:pt>
                <c:pt idx="14627">
                  <c:v>14627</c:v>
                </c:pt>
                <c:pt idx="14628">
                  <c:v>14628</c:v>
                </c:pt>
                <c:pt idx="14629">
                  <c:v>14629</c:v>
                </c:pt>
                <c:pt idx="14630">
                  <c:v>14630</c:v>
                </c:pt>
                <c:pt idx="14631">
                  <c:v>14631</c:v>
                </c:pt>
                <c:pt idx="14632">
                  <c:v>14632</c:v>
                </c:pt>
                <c:pt idx="14633">
                  <c:v>14633</c:v>
                </c:pt>
                <c:pt idx="14634">
                  <c:v>14634</c:v>
                </c:pt>
                <c:pt idx="14635">
                  <c:v>14635</c:v>
                </c:pt>
                <c:pt idx="14636">
                  <c:v>14636</c:v>
                </c:pt>
                <c:pt idx="14637">
                  <c:v>14637</c:v>
                </c:pt>
                <c:pt idx="14638">
                  <c:v>14638</c:v>
                </c:pt>
                <c:pt idx="14639">
                  <c:v>14639</c:v>
                </c:pt>
                <c:pt idx="14640">
                  <c:v>14640</c:v>
                </c:pt>
                <c:pt idx="14641">
                  <c:v>14641</c:v>
                </c:pt>
                <c:pt idx="14642">
                  <c:v>14642</c:v>
                </c:pt>
                <c:pt idx="14643">
                  <c:v>14643</c:v>
                </c:pt>
                <c:pt idx="14644">
                  <c:v>14644</c:v>
                </c:pt>
                <c:pt idx="14645">
                  <c:v>14645</c:v>
                </c:pt>
                <c:pt idx="14646">
                  <c:v>14646</c:v>
                </c:pt>
                <c:pt idx="14647">
                  <c:v>14647</c:v>
                </c:pt>
                <c:pt idx="14648">
                  <c:v>14648</c:v>
                </c:pt>
                <c:pt idx="14649">
                  <c:v>14649</c:v>
                </c:pt>
                <c:pt idx="14650">
                  <c:v>14650</c:v>
                </c:pt>
                <c:pt idx="14651">
                  <c:v>14651</c:v>
                </c:pt>
                <c:pt idx="14652">
                  <c:v>14652</c:v>
                </c:pt>
                <c:pt idx="14653">
                  <c:v>14653</c:v>
                </c:pt>
                <c:pt idx="14654">
                  <c:v>14654</c:v>
                </c:pt>
                <c:pt idx="14655">
                  <c:v>14655</c:v>
                </c:pt>
                <c:pt idx="14656">
                  <c:v>14656</c:v>
                </c:pt>
                <c:pt idx="14657">
                  <c:v>14657</c:v>
                </c:pt>
                <c:pt idx="14658">
                  <c:v>14658</c:v>
                </c:pt>
                <c:pt idx="14659">
                  <c:v>14659</c:v>
                </c:pt>
                <c:pt idx="14660">
                  <c:v>14660</c:v>
                </c:pt>
                <c:pt idx="14661">
                  <c:v>14661</c:v>
                </c:pt>
                <c:pt idx="14662">
                  <c:v>14662</c:v>
                </c:pt>
                <c:pt idx="14663">
                  <c:v>14663</c:v>
                </c:pt>
                <c:pt idx="14664">
                  <c:v>14664</c:v>
                </c:pt>
                <c:pt idx="14665">
                  <c:v>14665</c:v>
                </c:pt>
                <c:pt idx="14666">
                  <c:v>14666</c:v>
                </c:pt>
                <c:pt idx="14667">
                  <c:v>14667</c:v>
                </c:pt>
                <c:pt idx="14668">
                  <c:v>14668</c:v>
                </c:pt>
                <c:pt idx="14669">
                  <c:v>14669</c:v>
                </c:pt>
                <c:pt idx="14670">
                  <c:v>14670</c:v>
                </c:pt>
                <c:pt idx="14671">
                  <c:v>14671</c:v>
                </c:pt>
                <c:pt idx="14672">
                  <c:v>14672</c:v>
                </c:pt>
                <c:pt idx="14673">
                  <c:v>14673</c:v>
                </c:pt>
                <c:pt idx="14674">
                  <c:v>14674</c:v>
                </c:pt>
                <c:pt idx="14675">
                  <c:v>14675</c:v>
                </c:pt>
                <c:pt idx="14676">
                  <c:v>14676</c:v>
                </c:pt>
                <c:pt idx="14677">
                  <c:v>14677</c:v>
                </c:pt>
                <c:pt idx="14678">
                  <c:v>14678</c:v>
                </c:pt>
                <c:pt idx="14679">
                  <c:v>14679</c:v>
                </c:pt>
                <c:pt idx="14680">
                  <c:v>14680</c:v>
                </c:pt>
                <c:pt idx="14681">
                  <c:v>14681</c:v>
                </c:pt>
                <c:pt idx="14682">
                  <c:v>14682</c:v>
                </c:pt>
                <c:pt idx="14683">
                  <c:v>14683</c:v>
                </c:pt>
                <c:pt idx="14684">
                  <c:v>14684</c:v>
                </c:pt>
                <c:pt idx="14685">
                  <c:v>14685</c:v>
                </c:pt>
                <c:pt idx="14686">
                  <c:v>14686</c:v>
                </c:pt>
                <c:pt idx="14687">
                  <c:v>14687</c:v>
                </c:pt>
                <c:pt idx="14688">
                  <c:v>14688</c:v>
                </c:pt>
                <c:pt idx="14689">
                  <c:v>14689</c:v>
                </c:pt>
                <c:pt idx="14690">
                  <c:v>14690</c:v>
                </c:pt>
                <c:pt idx="14691">
                  <c:v>14691</c:v>
                </c:pt>
                <c:pt idx="14692">
                  <c:v>14692</c:v>
                </c:pt>
                <c:pt idx="14693">
                  <c:v>14693</c:v>
                </c:pt>
                <c:pt idx="14694">
                  <c:v>14694</c:v>
                </c:pt>
                <c:pt idx="14695">
                  <c:v>14695</c:v>
                </c:pt>
                <c:pt idx="14696">
                  <c:v>14696</c:v>
                </c:pt>
                <c:pt idx="14697">
                  <c:v>14697</c:v>
                </c:pt>
                <c:pt idx="14698">
                  <c:v>14698</c:v>
                </c:pt>
                <c:pt idx="14699">
                  <c:v>14699</c:v>
                </c:pt>
                <c:pt idx="14700">
                  <c:v>14700</c:v>
                </c:pt>
                <c:pt idx="14701">
                  <c:v>14701</c:v>
                </c:pt>
                <c:pt idx="14702">
                  <c:v>14702</c:v>
                </c:pt>
                <c:pt idx="14703">
                  <c:v>14703</c:v>
                </c:pt>
                <c:pt idx="14704">
                  <c:v>14704</c:v>
                </c:pt>
                <c:pt idx="14705">
                  <c:v>14705</c:v>
                </c:pt>
                <c:pt idx="14706">
                  <c:v>14706</c:v>
                </c:pt>
                <c:pt idx="14707">
                  <c:v>14707</c:v>
                </c:pt>
                <c:pt idx="14708">
                  <c:v>14708</c:v>
                </c:pt>
                <c:pt idx="14709">
                  <c:v>14709</c:v>
                </c:pt>
                <c:pt idx="14710">
                  <c:v>14710</c:v>
                </c:pt>
                <c:pt idx="14711">
                  <c:v>14711</c:v>
                </c:pt>
                <c:pt idx="14712">
                  <c:v>14712</c:v>
                </c:pt>
                <c:pt idx="14713">
                  <c:v>14713</c:v>
                </c:pt>
                <c:pt idx="14714">
                  <c:v>14714</c:v>
                </c:pt>
                <c:pt idx="14715">
                  <c:v>14715</c:v>
                </c:pt>
                <c:pt idx="14716">
                  <c:v>14716</c:v>
                </c:pt>
                <c:pt idx="14717">
                  <c:v>14717</c:v>
                </c:pt>
                <c:pt idx="14718">
                  <c:v>14718</c:v>
                </c:pt>
                <c:pt idx="14719">
                  <c:v>14719</c:v>
                </c:pt>
                <c:pt idx="14720">
                  <c:v>14720</c:v>
                </c:pt>
                <c:pt idx="14721">
                  <c:v>14721</c:v>
                </c:pt>
                <c:pt idx="14722">
                  <c:v>14722</c:v>
                </c:pt>
                <c:pt idx="14723">
                  <c:v>14723</c:v>
                </c:pt>
                <c:pt idx="14724">
                  <c:v>14724</c:v>
                </c:pt>
                <c:pt idx="14725">
                  <c:v>14725</c:v>
                </c:pt>
                <c:pt idx="14726">
                  <c:v>14726</c:v>
                </c:pt>
                <c:pt idx="14727">
                  <c:v>14727</c:v>
                </c:pt>
                <c:pt idx="14728">
                  <c:v>14728</c:v>
                </c:pt>
                <c:pt idx="14729">
                  <c:v>14729</c:v>
                </c:pt>
                <c:pt idx="14730">
                  <c:v>14730</c:v>
                </c:pt>
                <c:pt idx="14731">
                  <c:v>14731</c:v>
                </c:pt>
                <c:pt idx="14732">
                  <c:v>14732</c:v>
                </c:pt>
                <c:pt idx="14733">
                  <c:v>14733</c:v>
                </c:pt>
                <c:pt idx="14734">
                  <c:v>14734</c:v>
                </c:pt>
                <c:pt idx="14735">
                  <c:v>14735</c:v>
                </c:pt>
                <c:pt idx="14736">
                  <c:v>14736</c:v>
                </c:pt>
                <c:pt idx="14737">
                  <c:v>14737</c:v>
                </c:pt>
                <c:pt idx="14738">
                  <c:v>14738</c:v>
                </c:pt>
                <c:pt idx="14739">
                  <c:v>14739</c:v>
                </c:pt>
                <c:pt idx="14740">
                  <c:v>14740</c:v>
                </c:pt>
                <c:pt idx="14741">
                  <c:v>14741</c:v>
                </c:pt>
                <c:pt idx="14742">
                  <c:v>14742</c:v>
                </c:pt>
                <c:pt idx="14743">
                  <c:v>14743</c:v>
                </c:pt>
                <c:pt idx="14744">
                  <c:v>14744</c:v>
                </c:pt>
                <c:pt idx="14745">
                  <c:v>14745</c:v>
                </c:pt>
                <c:pt idx="14746">
                  <c:v>14746</c:v>
                </c:pt>
                <c:pt idx="14747">
                  <c:v>14747</c:v>
                </c:pt>
                <c:pt idx="14748">
                  <c:v>14748</c:v>
                </c:pt>
                <c:pt idx="14749">
                  <c:v>14749</c:v>
                </c:pt>
                <c:pt idx="14750">
                  <c:v>14750</c:v>
                </c:pt>
                <c:pt idx="14751">
                  <c:v>14751</c:v>
                </c:pt>
                <c:pt idx="14752">
                  <c:v>14752</c:v>
                </c:pt>
                <c:pt idx="14753">
                  <c:v>14753</c:v>
                </c:pt>
                <c:pt idx="14754">
                  <c:v>14754</c:v>
                </c:pt>
                <c:pt idx="14755">
                  <c:v>14755</c:v>
                </c:pt>
                <c:pt idx="14756">
                  <c:v>14756</c:v>
                </c:pt>
                <c:pt idx="14757">
                  <c:v>14757</c:v>
                </c:pt>
                <c:pt idx="14758">
                  <c:v>14758</c:v>
                </c:pt>
                <c:pt idx="14759">
                  <c:v>14759</c:v>
                </c:pt>
                <c:pt idx="14760">
                  <c:v>14760</c:v>
                </c:pt>
                <c:pt idx="14761">
                  <c:v>14761</c:v>
                </c:pt>
                <c:pt idx="14762">
                  <c:v>14762</c:v>
                </c:pt>
                <c:pt idx="14763">
                  <c:v>14763</c:v>
                </c:pt>
                <c:pt idx="14764">
                  <c:v>14764</c:v>
                </c:pt>
                <c:pt idx="14765">
                  <c:v>14765</c:v>
                </c:pt>
                <c:pt idx="14766">
                  <c:v>14766</c:v>
                </c:pt>
                <c:pt idx="14767">
                  <c:v>14767</c:v>
                </c:pt>
                <c:pt idx="14768">
                  <c:v>14768</c:v>
                </c:pt>
                <c:pt idx="14769">
                  <c:v>14769</c:v>
                </c:pt>
                <c:pt idx="14770">
                  <c:v>14770</c:v>
                </c:pt>
                <c:pt idx="14771">
                  <c:v>14771</c:v>
                </c:pt>
                <c:pt idx="14772">
                  <c:v>14772</c:v>
                </c:pt>
                <c:pt idx="14773">
                  <c:v>14773</c:v>
                </c:pt>
                <c:pt idx="14774">
                  <c:v>14774</c:v>
                </c:pt>
                <c:pt idx="14775">
                  <c:v>14775</c:v>
                </c:pt>
                <c:pt idx="14776">
                  <c:v>14776</c:v>
                </c:pt>
                <c:pt idx="14777">
                  <c:v>14777</c:v>
                </c:pt>
                <c:pt idx="14778">
                  <c:v>14778</c:v>
                </c:pt>
                <c:pt idx="14779">
                  <c:v>14779</c:v>
                </c:pt>
                <c:pt idx="14780">
                  <c:v>14780</c:v>
                </c:pt>
                <c:pt idx="14781">
                  <c:v>14781</c:v>
                </c:pt>
                <c:pt idx="14782">
                  <c:v>14782</c:v>
                </c:pt>
                <c:pt idx="14783">
                  <c:v>14783</c:v>
                </c:pt>
                <c:pt idx="14784">
                  <c:v>14784</c:v>
                </c:pt>
                <c:pt idx="14785">
                  <c:v>14785</c:v>
                </c:pt>
                <c:pt idx="14786">
                  <c:v>14786</c:v>
                </c:pt>
                <c:pt idx="14787">
                  <c:v>14787</c:v>
                </c:pt>
                <c:pt idx="14788">
                  <c:v>14788</c:v>
                </c:pt>
                <c:pt idx="14789">
                  <c:v>14789</c:v>
                </c:pt>
                <c:pt idx="14790">
                  <c:v>14790</c:v>
                </c:pt>
                <c:pt idx="14791">
                  <c:v>14791</c:v>
                </c:pt>
                <c:pt idx="14792">
                  <c:v>14792</c:v>
                </c:pt>
                <c:pt idx="14793">
                  <c:v>14793</c:v>
                </c:pt>
                <c:pt idx="14794">
                  <c:v>14794</c:v>
                </c:pt>
                <c:pt idx="14795">
                  <c:v>14795</c:v>
                </c:pt>
                <c:pt idx="14796">
                  <c:v>14796</c:v>
                </c:pt>
                <c:pt idx="14797">
                  <c:v>14797</c:v>
                </c:pt>
                <c:pt idx="14798">
                  <c:v>14798</c:v>
                </c:pt>
                <c:pt idx="14799">
                  <c:v>14799</c:v>
                </c:pt>
                <c:pt idx="14800">
                  <c:v>14800</c:v>
                </c:pt>
                <c:pt idx="14801">
                  <c:v>14801</c:v>
                </c:pt>
                <c:pt idx="14802">
                  <c:v>14802</c:v>
                </c:pt>
                <c:pt idx="14803">
                  <c:v>14803</c:v>
                </c:pt>
                <c:pt idx="14804">
                  <c:v>14804</c:v>
                </c:pt>
                <c:pt idx="14805">
                  <c:v>14805</c:v>
                </c:pt>
                <c:pt idx="14806">
                  <c:v>14806</c:v>
                </c:pt>
                <c:pt idx="14807">
                  <c:v>14807</c:v>
                </c:pt>
                <c:pt idx="14808">
                  <c:v>14808</c:v>
                </c:pt>
                <c:pt idx="14809">
                  <c:v>14809</c:v>
                </c:pt>
                <c:pt idx="14810">
                  <c:v>14810</c:v>
                </c:pt>
                <c:pt idx="14811">
                  <c:v>14811</c:v>
                </c:pt>
                <c:pt idx="14812">
                  <c:v>14812</c:v>
                </c:pt>
                <c:pt idx="14813">
                  <c:v>14813</c:v>
                </c:pt>
                <c:pt idx="14814">
                  <c:v>14814</c:v>
                </c:pt>
                <c:pt idx="14815">
                  <c:v>14815</c:v>
                </c:pt>
                <c:pt idx="14816">
                  <c:v>14816</c:v>
                </c:pt>
                <c:pt idx="14817">
                  <c:v>14817</c:v>
                </c:pt>
                <c:pt idx="14818">
                  <c:v>14818</c:v>
                </c:pt>
                <c:pt idx="14819">
                  <c:v>14819</c:v>
                </c:pt>
                <c:pt idx="14820">
                  <c:v>14820</c:v>
                </c:pt>
                <c:pt idx="14821">
                  <c:v>14821</c:v>
                </c:pt>
                <c:pt idx="14822">
                  <c:v>14822</c:v>
                </c:pt>
                <c:pt idx="14823">
                  <c:v>14823</c:v>
                </c:pt>
                <c:pt idx="14824">
                  <c:v>14824</c:v>
                </c:pt>
                <c:pt idx="14825">
                  <c:v>14825</c:v>
                </c:pt>
                <c:pt idx="14826">
                  <c:v>14826</c:v>
                </c:pt>
                <c:pt idx="14827">
                  <c:v>14827</c:v>
                </c:pt>
                <c:pt idx="14828">
                  <c:v>14828</c:v>
                </c:pt>
                <c:pt idx="14829">
                  <c:v>14829</c:v>
                </c:pt>
                <c:pt idx="14830">
                  <c:v>14830</c:v>
                </c:pt>
                <c:pt idx="14831">
                  <c:v>14831</c:v>
                </c:pt>
                <c:pt idx="14832">
                  <c:v>14832</c:v>
                </c:pt>
                <c:pt idx="14833">
                  <c:v>14833</c:v>
                </c:pt>
                <c:pt idx="14834">
                  <c:v>14834</c:v>
                </c:pt>
                <c:pt idx="14835">
                  <c:v>14835</c:v>
                </c:pt>
                <c:pt idx="14836">
                  <c:v>14836</c:v>
                </c:pt>
                <c:pt idx="14837">
                  <c:v>14837</c:v>
                </c:pt>
                <c:pt idx="14838">
                  <c:v>14838</c:v>
                </c:pt>
                <c:pt idx="14839">
                  <c:v>14839</c:v>
                </c:pt>
                <c:pt idx="14840">
                  <c:v>14840</c:v>
                </c:pt>
                <c:pt idx="14841">
                  <c:v>14841</c:v>
                </c:pt>
                <c:pt idx="14842">
                  <c:v>14842</c:v>
                </c:pt>
                <c:pt idx="14843">
                  <c:v>14843</c:v>
                </c:pt>
                <c:pt idx="14844">
                  <c:v>14844</c:v>
                </c:pt>
                <c:pt idx="14845">
                  <c:v>14845</c:v>
                </c:pt>
                <c:pt idx="14846">
                  <c:v>14846</c:v>
                </c:pt>
                <c:pt idx="14847">
                  <c:v>14847</c:v>
                </c:pt>
                <c:pt idx="14848">
                  <c:v>14848</c:v>
                </c:pt>
                <c:pt idx="14849">
                  <c:v>14849</c:v>
                </c:pt>
                <c:pt idx="14850">
                  <c:v>14850</c:v>
                </c:pt>
                <c:pt idx="14851">
                  <c:v>14851</c:v>
                </c:pt>
                <c:pt idx="14852">
                  <c:v>14852</c:v>
                </c:pt>
                <c:pt idx="14853">
                  <c:v>14853</c:v>
                </c:pt>
                <c:pt idx="14854">
                  <c:v>14854</c:v>
                </c:pt>
                <c:pt idx="14855">
                  <c:v>14855</c:v>
                </c:pt>
                <c:pt idx="14856">
                  <c:v>14856</c:v>
                </c:pt>
                <c:pt idx="14857">
                  <c:v>14857</c:v>
                </c:pt>
                <c:pt idx="14858">
                  <c:v>14858</c:v>
                </c:pt>
                <c:pt idx="14859">
                  <c:v>14859</c:v>
                </c:pt>
                <c:pt idx="14860">
                  <c:v>14860</c:v>
                </c:pt>
                <c:pt idx="14861">
                  <c:v>14861</c:v>
                </c:pt>
                <c:pt idx="14862">
                  <c:v>14862</c:v>
                </c:pt>
                <c:pt idx="14863">
                  <c:v>14863</c:v>
                </c:pt>
                <c:pt idx="14864">
                  <c:v>14864</c:v>
                </c:pt>
                <c:pt idx="14865">
                  <c:v>14865</c:v>
                </c:pt>
                <c:pt idx="14866">
                  <c:v>14866</c:v>
                </c:pt>
                <c:pt idx="14867">
                  <c:v>14867</c:v>
                </c:pt>
                <c:pt idx="14868">
                  <c:v>14868</c:v>
                </c:pt>
                <c:pt idx="14869">
                  <c:v>14869</c:v>
                </c:pt>
                <c:pt idx="14870">
                  <c:v>14870</c:v>
                </c:pt>
                <c:pt idx="14871">
                  <c:v>14871</c:v>
                </c:pt>
                <c:pt idx="14872">
                  <c:v>14872</c:v>
                </c:pt>
                <c:pt idx="14873">
                  <c:v>14873</c:v>
                </c:pt>
                <c:pt idx="14874">
                  <c:v>14874</c:v>
                </c:pt>
                <c:pt idx="14875">
                  <c:v>14875</c:v>
                </c:pt>
                <c:pt idx="14876">
                  <c:v>14876</c:v>
                </c:pt>
                <c:pt idx="14877">
                  <c:v>14877</c:v>
                </c:pt>
                <c:pt idx="14878">
                  <c:v>14878</c:v>
                </c:pt>
                <c:pt idx="14879">
                  <c:v>14879</c:v>
                </c:pt>
                <c:pt idx="14880">
                  <c:v>14880</c:v>
                </c:pt>
                <c:pt idx="14881">
                  <c:v>14881</c:v>
                </c:pt>
                <c:pt idx="14882">
                  <c:v>14882</c:v>
                </c:pt>
                <c:pt idx="14883">
                  <c:v>14883</c:v>
                </c:pt>
                <c:pt idx="14884">
                  <c:v>14884</c:v>
                </c:pt>
                <c:pt idx="14885">
                  <c:v>14885</c:v>
                </c:pt>
                <c:pt idx="14886">
                  <c:v>14886</c:v>
                </c:pt>
                <c:pt idx="14887">
                  <c:v>14887</c:v>
                </c:pt>
                <c:pt idx="14888">
                  <c:v>14888</c:v>
                </c:pt>
                <c:pt idx="14889">
                  <c:v>14889</c:v>
                </c:pt>
                <c:pt idx="14890">
                  <c:v>14890</c:v>
                </c:pt>
                <c:pt idx="14891">
                  <c:v>14891</c:v>
                </c:pt>
                <c:pt idx="14892">
                  <c:v>14892</c:v>
                </c:pt>
                <c:pt idx="14893">
                  <c:v>14893</c:v>
                </c:pt>
                <c:pt idx="14894">
                  <c:v>14894</c:v>
                </c:pt>
                <c:pt idx="14895">
                  <c:v>14895</c:v>
                </c:pt>
                <c:pt idx="14896">
                  <c:v>14896</c:v>
                </c:pt>
                <c:pt idx="14897">
                  <c:v>14897</c:v>
                </c:pt>
                <c:pt idx="14898">
                  <c:v>14898</c:v>
                </c:pt>
                <c:pt idx="14899">
                  <c:v>14899</c:v>
                </c:pt>
                <c:pt idx="14900">
                  <c:v>14900</c:v>
                </c:pt>
                <c:pt idx="14901">
                  <c:v>14901</c:v>
                </c:pt>
                <c:pt idx="14902">
                  <c:v>14902</c:v>
                </c:pt>
                <c:pt idx="14903">
                  <c:v>14903</c:v>
                </c:pt>
                <c:pt idx="14904">
                  <c:v>14904</c:v>
                </c:pt>
                <c:pt idx="14905">
                  <c:v>14905</c:v>
                </c:pt>
                <c:pt idx="14906">
                  <c:v>14906</c:v>
                </c:pt>
                <c:pt idx="14907">
                  <c:v>14907</c:v>
                </c:pt>
                <c:pt idx="14908">
                  <c:v>14908</c:v>
                </c:pt>
                <c:pt idx="14909">
                  <c:v>14909</c:v>
                </c:pt>
                <c:pt idx="14910">
                  <c:v>14910</c:v>
                </c:pt>
                <c:pt idx="14911">
                  <c:v>14911</c:v>
                </c:pt>
                <c:pt idx="14912">
                  <c:v>14912</c:v>
                </c:pt>
                <c:pt idx="14913">
                  <c:v>14913</c:v>
                </c:pt>
                <c:pt idx="14914">
                  <c:v>14914</c:v>
                </c:pt>
                <c:pt idx="14915">
                  <c:v>14915</c:v>
                </c:pt>
                <c:pt idx="14916">
                  <c:v>14916</c:v>
                </c:pt>
                <c:pt idx="14917">
                  <c:v>14917</c:v>
                </c:pt>
                <c:pt idx="14918">
                  <c:v>14918</c:v>
                </c:pt>
                <c:pt idx="14919">
                  <c:v>14919</c:v>
                </c:pt>
                <c:pt idx="14920">
                  <c:v>14920</c:v>
                </c:pt>
                <c:pt idx="14921">
                  <c:v>14921</c:v>
                </c:pt>
                <c:pt idx="14922">
                  <c:v>14922</c:v>
                </c:pt>
                <c:pt idx="14923">
                  <c:v>14923</c:v>
                </c:pt>
                <c:pt idx="14924">
                  <c:v>14924</c:v>
                </c:pt>
                <c:pt idx="14925">
                  <c:v>14925</c:v>
                </c:pt>
                <c:pt idx="14926">
                  <c:v>14926</c:v>
                </c:pt>
                <c:pt idx="14927">
                  <c:v>14927</c:v>
                </c:pt>
                <c:pt idx="14928">
                  <c:v>14928</c:v>
                </c:pt>
                <c:pt idx="14929">
                  <c:v>14929</c:v>
                </c:pt>
                <c:pt idx="14930">
                  <c:v>14930</c:v>
                </c:pt>
                <c:pt idx="14931">
                  <c:v>14931</c:v>
                </c:pt>
                <c:pt idx="14932">
                  <c:v>14932</c:v>
                </c:pt>
                <c:pt idx="14933">
                  <c:v>14933</c:v>
                </c:pt>
                <c:pt idx="14934">
                  <c:v>14934</c:v>
                </c:pt>
                <c:pt idx="14935">
                  <c:v>14935</c:v>
                </c:pt>
                <c:pt idx="14936">
                  <c:v>14936</c:v>
                </c:pt>
                <c:pt idx="14937">
                  <c:v>14937</c:v>
                </c:pt>
                <c:pt idx="14938">
                  <c:v>14938</c:v>
                </c:pt>
                <c:pt idx="14939">
                  <c:v>14939</c:v>
                </c:pt>
                <c:pt idx="14940">
                  <c:v>14940</c:v>
                </c:pt>
                <c:pt idx="14941">
                  <c:v>14941</c:v>
                </c:pt>
                <c:pt idx="14942">
                  <c:v>14942</c:v>
                </c:pt>
                <c:pt idx="14943">
                  <c:v>14943</c:v>
                </c:pt>
                <c:pt idx="14944">
                  <c:v>14944</c:v>
                </c:pt>
                <c:pt idx="14945">
                  <c:v>14945</c:v>
                </c:pt>
                <c:pt idx="14946">
                  <c:v>14946</c:v>
                </c:pt>
                <c:pt idx="14947">
                  <c:v>14947</c:v>
                </c:pt>
                <c:pt idx="14948">
                  <c:v>14948</c:v>
                </c:pt>
                <c:pt idx="14949">
                  <c:v>14949</c:v>
                </c:pt>
                <c:pt idx="14950">
                  <c:v>14950</c:v>
                </c:pt>
                <c:pt idx="14951">
                  <c:v>14951</c:v>
                </c:pt>
                <c:pt idx="14952">
                  <c:v>14952</c:v>
                </c:pt>
                <c:pt idx="14953">
                  <c:v>14953</c:v>
                </c:pt>
                <c:pt idx="14954">
                  <c:v>14954</c:v>
                </c:pt>
                <c:pt idx="14955">
                  <c:v>14955</c:v>
                </c:pt>
                <c:pt idx="14956">
                  <c:v>14956</c:v>
                </c:pt>
                <c:pt idx="14957">
                  <c:v>14957</c:v>
                </c:pt>
                <c:pt idx="14958">
                  <c:v>14958</c:v>
                </c:pt>
                <c:pt idx="14959">
                  <c:v>14959</c:v>
                </c:pt>
                <c:pt idx="14960">
                  <c:v>14960</c:v>
                </c:pt>
                <c:pt idx="14961">
                  <c:v>14961</c:v>
                </c:pt>
                <c:pt idx="14962">
                  <c:v>14962</c:v>
                </c:pt>
                <c:pt idx="14963">
                  <c:v>14963</c:v>
                </c:pt>
                <c:pt idx="14964">
                  <c:v>14964</c:v>
                </c:pt>
                <c:pt idx="14965">
                  <c:v>14965</c:v>
                </c:pt>
                <c:pt idx="14966">
                  <c:v>14966</c:v>
                </c:pt>
                <c:pt idx="14967">
                  <c:v>14967</c:v>
                </c:pt>
                <c:pt idx="14968">
                  <c:v>14968</c:v>
                </c:pt>
                <c:pt idx="14969">
                  <c:v>14969</c:v>
                </c:pt>
                <c:pt idx="14970">
                  <c:v>14970</c:v>
                </c:pt>
                <c:pt idx="14971">
                  <c:v>14971</c:v>
                </c:pt>
                <c:pt idx="14972">
                  <c:v>14972</c:v>
                </c:pt>
                <c:pt idx="14973">
                  <c:v>14973</c:v>
                </c:pt>
                <c:pt idx="14974">
                  <c:v>14974</c:v>
                </c:pt>
                <c:pt idx="14975">
                  <c:v>14975</c:v>
                </c:pt>
                <c:pt idx="14976">
                  <c:v>14976</c:v>
                </c:pt>
                <c:pt idx="14977">
                  <c:v>14977</c:v>
                </c:pt>
                <c:pt idx="14978">
                  <c:v>14978</c:v>
                </c:pt>
                <c:pt idx="14979">
                  <c:v>14979</c:v>
                </c:pt>
                <c:pt idx="14980">
                  <c:v>14980</c:v>
                </c:pt>
                <c:pt idx="14981">
                  <c:v>14981</c:v>
                </c:pt>
                <c:pt idx="14982">
                  <c:v>14982</c:v>
                </c:pt>
                <c:pt idx="14983">
                  <c:v>14983</c:v>
                </c:pt>
                <c:pt idx="14984">
                  <c:v>14984</c:v>
                </c:pt>
                <c:pt idx="14985">
                  <c:v>14985</c:v>
                </c:pt>
                <c:pt idx="14986">
                  <c:v>14986</c:v>
                </c:pt>
                <c:pt idx="14987">
                  <c:v>14987</c:v>
                </c:pt>
                <c:pt idx="14988">
                  <c:v>14988</c:v>
                </c:pt>
                <c:pt idx="14989">
                  <c:v>14989</c:v>
                </c:pt>
                <c:pt idx="14990">
                  <c:v>14990</c:v>
                </c:pt>
                <c:pt idx="14991">
                  <c:v>14991</c:v>
                </c:pt>
                <c:pt idx="14992">
                  <c:v>14992</c:v>
                </c:pt>
                <c:pt idx="14993">
                  <c:v>14993</c:v>
                </c:pt>
                <c:pt idx="14994">
                  <c:v>14994</c:v>
                </c:pt>
                <c:pt idx="14995">
                  <c:v>14995</c:v>
                </c:pt>
                <c:pt idx="14996">
                  <c:v>14996</c:v>
                </c:pt>
                <c:pt idx="14997">
                  <c:v>14997</c:v>
                </c:pt>
                <c:pt idx="14998">
                  <c:v>14998</c:v>
                </c:pt>
                <c:pt idx="14999">
                  <c:v>14999</c:v>
                </c:pt>
                <c:pt idx="15000">
                  <c:v>15000</c:v>
                </c:pt>
                <c:pt idx="15001">
                  <c:v>15001</c:v>
                </c:pt>
                <c:pt idx="15002">
                  <c:v>15002</c:v>
                </c:pt>
                <c:pt idx="15003">
                  <c:v>15003</c:v>
                </c:pt>
                <c:pt idx="15004">
                  <c:v>15004</c:v>
                </c:pt>
                <c:pt idx="15005">
                  <c:v>15005</c:v>
                </c:pt>
                <c:pt idx="15006">
                  <c:v>15006</c:v>
                </c:pt>
                <c:pt idx="15007">
                  <c:v>15007</c:v>
                </c:pt>
                <c:pt idx="15008">
                  <c:v>15008</c:v>
                </c:pt>
                <c:pt idx="15009">
                  <c:v>15009</c:v>
                </c:pt>
                <c:pt idx="15010">
                  <c:v>15010</c:v>
                </c:pt>
                <c:pt idx="15011">
                  <c:v>15011</c:v>
                </c:pt>
                <c:pt idx="15012">
                  <c:v>15012</c:v>
                </c:pt>
                <c:pt idx="15013">
                  <c:v>15013</c:v>
                </c:pt>
                <c:pt idx="15014">
                  <c:v>15014</c:v>
                </c:pt>
                <c:pt idx="15015">
                  <c:v>15015</c:v>
                </c:pt>
                <c:pt idx="15016">
                  <c:v>15016</c:v>
                </c:pt>
                <c:pt idx="15017">
                  <c:v>15017</c:v>
                </c:pt>
                <c:pt idx="15018">
                  <c:v>15018</c:v>
                </c:pt>
                <c:pt idx="15019">
                  <c:v>15019</c:v>
                </c:pt>
                <c:pt idx="15020">
                  <c:v>15020</c:v>
                </c:pt>
                <c:pt idx="15021">
                  <c:v>15021</c:v>
                </c:pt>
                <c:pt idx="15022">
                  <c:v>15022</c:v>
                </c:pt>
                <c:pt idx="15023">
                  <c:v>15023</c:v>
                </c:pt>
                <c:pt idx="15024">
                  <c:v>15024</c:v>
                </c:pt>
                <c:pt idx="15025">
                  <c:v>15025</c:v>
                </c:pt>
                <c:pt idx="15026">
                  <c:v>15026</c:v>
                </c:pt>
                <c:pt idx="15027">
                  <c:v>15027</c:v>
                </c:pt>
                <c:pt idx="15028">
                  <c:v>15028</c:v>
                </c:pt>
                <c:pt idx="15029">
                  <c:v>15029</c:v>
                </c:pt>
                <c:pt idx="15030">
                  <c:v>15030</c:v>
                </c:pt>
                <c:pt idx="15031">
                  <c:v>15031</c:v>
                </c:pt>
                <c:pt idx="15032">
                  <c:v>15032</c:v>
                </c:pt>
                <c:pt idx="15033">
                  <c:v>15033</c:v>
                </c:pt>
                <c:pt idx="15034">
                  <c:v>15034</c:v>
                </c:pt>
                <c:pt idx="15035">
                  <c:v>15035</c:v>
                </c:pt>
                <c:pt idx="15036">
                  <c:v>15036</c:v>
                </c:pt>
                <c:pt idx="15037">
                  <c:v>15037</c:v>
                </c:pt>
                <c:pt idx="15038">
                  <c:v>15038</c:v>
                </c:pt>
                <c:pt idx="15039">
                  <c:v>15039</c:v>
                </c:pt>
                <c:pt idx="15040">
                  <c:v>15040</c:v>
                </c:pt>
                <c:pt idx="15041">
                  <c:v>15041</c:v>
                </c:pt>
                <c:pt idx="15042">
                  <c:v>15042</c:v>
                </c:pt>
                <c:pt idx="15043">
                  <c:v>15043</c:v>
                </c:pt>
                <c:pt idx="15044">
                  <c:v>15044</c:v>
                </c:pt>
                <c:pt idx="15045">
                  <c:v>15045</c:v>
                </c:pt>
                <c:pt idx="15046">
                  <c:v>15046</c:v>
                </c:pt>
                <c:pt idx="15047">
                  <c:v>15047</c:v>
                </c:pt>
                <c:pt idx="15048">
                  <c:v>15048</c:v>
                </c:pt>
                <c:pt idx="15049">
                  <c:v>15049</c:v>
                </c:pt>
                <c:pt idx="15050">
                  <c:v>15050</c:v>
                </c:pt>
                <c:pt idx="15051">
                  <c:v>15051</c:v>
                </c:pt>
                <c:pt idx="15052">
                  <c:v>15052</c:v>
                </c:pt>
                <c:pt idx="15053">
                  <c:v>15053</c:v>
                </c:pt>
                <c:pt idx="15054">
                  <c:v>15054</c:v>
                </c:pt>
                <c:pt idx="15055">
                  <c:v>15055</c:v>
                </c:pt>
                <c:pt idx="15056">
                  <c:v>15056</c:v>
                </c:pt>
                <c:pt idx="15057">
                  <c:v>15057</c:v>
                </c:pt>
                <c:pt idx="15058">
                  <c:v>15058</c:v>
                </c:pt>
                <c:pt idx="15059">
                  <c:v>15059</c:v>
                </c:pt>
                <c:pt idx="15060">
                  <c:v>15060</c:v>
                </c:pt>
                <c:pt idx="15061">
                  <c:v>15061</c:v>
                </c:pt>
                <c:pt idx="15062">
                  <c:v>15062</c:v>
                </c:pt>
                <c:pt idx="15063">
                  <c:v>15063</c:v>
                </c:pt>
                <c:pt idx="15064">
                  <c:v>15064</c:v>
                </c:pt>
                <c:pt idx="15065">
                  <c:v>15065</c:v>
                </c:pt>
                <c:pt idx="15066">
                  <c:v>15066</c:v>
                </c:pt>
                <c:pt idx="15067">
                  <c:v>15067</c:v>
                </c:pt>
                <c:pt idx="15068">
                  <c:v>15068</c:v>
                </c:pt>
                <c:pt idx="15069">
                  <c:v>15069</c:v>
                </c:pt>
                <c:pt idx="15070">
                  <c:v>15070</c:v>
                </c:pt>
                <c:pt idx="15071">
                  <c:v>15071</c:v>
                </c:pt>
                <c:pt idx="15072">
                  <c:v>15072</c:v>
                </c:pt>
                <c:pt idx="15073">
                  <c:v>15073</c:v>
                </c:pt>
                <c:pt idx="15074">
                  <c:v>15074</c:v>
                </c:pt>
                <c:pt idx="15075">
                  <c:v>15075</c:v>
                </c:pt>
                <c:pt idx="15076">
                  <c:v>15076</c:v>
                </c:pt>
                <c:pt idx="15077">
                  <c:v>15077</c:v>
                </c:pt>
                <c:pt idx="15078">
                  <c:v>15078</c:v>
                </c:pt>
                <c:pt idx="15079">
                  <c:v>15079</c:v>
                </c:pt>
                <c:pt idx="15080">
                  <c:v>15080</c:v>
                </c:pt>
                <c:pt idx="15081">
                  <c:v>15081</c:v>
                </c:pt>
                <c:pt idx="15082">
                  <c:v>15082</c:v>
                </c:pt>
                <c:pt idx="15083">
                  <c:v>15083</c:v>
                </c:pt>
                <c:pt idx="15084">
                  <c:v>15084</c:v>
                </c:pt>
                <c:pt idx="15085">
                  <c:v>15085</c:v>
                </c:pt>
                <c:pt idx="15086">
                  <c:v>15086</c:v>
                </c:pt>
                <c:pt idx="15087">
                  <c:v>15087</c:v>
                </c:pt>
                <c:pt idx="15088">
                  <c:v>15088</c:v>
                </c:pt>
                <c:pt idx="15089">
                  <c:v>15089</c:v>
                </c:pt>
                <c:pt idx="15090">
                  <c:v>15090</c:v>
                </c:pt>
                <c:pt idx="15091">
                  <c:v>15091</c:v>
                </c:pt>
                <c:pt idx="15092">
                  <c:v>15092</c:v>
                </c:pt>
                <c:pt idx="15093">
                  <c:v>15093</c:v>
                </c:pt>
                <c:pt idx="15094">
                  <c:v>15094</c:v>
                </c:pt>
                <c:pt idx="15095">
                  <c:v>15095</c:v>
                </c:pt>
                <c:pt idx="15096">
                  <c:v>15096</c:v>
                </c:pt>
                <c:pt idx="15097">
                  <c:v>15097</c:v>
                </c:pt>
                <c:pt idx="15098">
                  <c:v>15098</c:v>
                </c:pt>
                <c:pt idx="15099">
                  <c:v>15099</c:v>
                </c:pt>
                <c:pt idx="15100">
                  <c:v>15100</c:v>
                </c:pt>
                <c:pt idx="15101">
                  <c:v>15101</c:v>
                </c:pt>
                <c:pt idx="15102">
                  <c:v>15102</c:v>
                </c:pt>
                <c:pt idx="15103">
                  <c:v>15103</c:v>
                </c:pt>
                <c:pt idx="15104">
                  <c:v>15104</c:v>
                </c:pt>
                <c:pt idx="15105">
                  <c:v>15105</c:v>
                </c:pt>
                <c:pt idx="15106">
                  <c:v>15106</c:v>
                </c:pt>
                <c:pt idx="15107">
                  <c:v>15107</c:v>
                </c:pt>
                <c:pt idx="15108">
                  <c:v>15108</c:v>
                </c:pt>
                <c:pt idx="15109">
                  <c:v>15109</c:v>
                </c:pt>
                <c:pt idx="15110">
                  <c:v>15110</c:v>
                </c:pt>
                <c:pt idx="15111">
                  <c:v>15111</c:v>
                </c:pt>
                <c:pt idx="15112">
                  <c:v>15112</c:v>
                </c:pt>
                <c:pt idx="15113">
                  <c:v>15113</c:v>
                </c:pt>
                <c:pt idx="15114">
                  <c:v>15114</c:v>
                </c:pt>
                <c:pt idx="15115">
                  <c:v>15115</c:v>
                </c:pt>
                <c:pt idx="15116">
                  <c:v>15116</c:v>
                </c:pt>
                <c:pt idx="15117">
                  <c:v>15117</c:v>
                </c:pt>
                <c:pt idx="15118">
                  <c:v>15118</c:v>
                </c:pt>
                <c:pt idx="15119">
                  <c:v>15119</c:v>
                </c:pt>
                <c:pt idx="15120">
                  <c:v>15120</c:v>
                </c:pt>
                <c:pt idx="15121">
                  <c:v>15121</c:v>
                </c:pt>
                <c:pt idx="15122">
                  <c:v>15122</c:v>
                </c:pt>
                <c:pt idx="15123">
                  <c:v>15123</c:v>
                </c:pt>
                <c:pt idx="15124">
                  <c:v>15124</c:v>
                </c:pt>
                <c:pt idx="15125">
                  <c:v>15125</c:v>
                </c:pt>
                <c:pt idx="15126">
                  <c:v>15126</c:v>
                </c:pt>
                <c:pt idx="15127">
                  <c:v>15127</c:v>
                </c:pt>
                <c:pt idx="15128">
                  <c:v>15128</c:v>
                </c:pt>
                <c:pt idx="15129">
                  <c:v>15129</c:v>
                </c:pt>
                <c:pt idx="15130">
                  <c:v>15130</c:v>
                </c:pt>
                <c:pt idx="15131">
                  <c:v>15131</c:v>
                </c:pt>
                <c:pt idx="15132">
                  <c:v>15132</c:v>
                </c:pt>
                <c:pt idx="15133">
                  <c:v>15133</c:v>
                </c:pt>
                <c:pt idx="15134">
                  <c:v>15134</c:v>
                </c:pt>
                <c:pt idx="15135">
                  <c:v>15135</c:v>
                </c:pt>
                <c:pt idx="15136">
                  <c:v>15136</c:v>
                </c:pt>
                <c:pt idx="15137">
                  <c:v>15137</c:v>
                </c:pt>
                <c:pt idx="15138">
                  <c:v>15138</c:v>
                </c:pt>
                <c:pt idx="15139">
                  <c:v>15139</c:v>
                </c:pt>
                <c:pt idx="15140">
                  <c:v>15140</c:v>
                </c:pt>
                <c:pt idx="15141">
                  <c:v>15141</c:v>
                </c:pt>
                <c:pt idx="15142">
                  <c:v>15142</c:v>
                </c:pt>
                <c:pt idx="15143">
                  <c:v>15143</c:v>
                </c:pt>
                <c:pt idx="15144">
                  <c:v>15144</c:v>
                </c:pt>
                <c:pt idx="15145">
                  <c:v>15145</c:v>
                </c:pt>
                <c:pt idx="15146">
                  <c:v>15146</c:v>
                </c:pt>
                <c:pt idx="15147">
                  <c:v>15147</c:v>
                </c:pt>
                <c:pt idx="15148">
                  <c:v>15148</c:v>
                </c:pt>
                <c:pt idx="15149">
                  <c:v>15149</c:v>
                </c:pt>
                <c:pt idx="15150">
                  <c:v>15150</c:v>
                </c:pt>
                <c:pt idx="15151">
                  <c:v>15151</c:v>
                </c:pt>
                <c:pt idx="15152">
                  <c:v>15152</c:v>
                </c:pt>
                <c:pt idx="15153">
                  <c:v>15153</c:v>
                </c:pt>
                <c:pt idx="15154">
                  <c:v>15154</c:v>
                </c:pt>
                <c:pt idx="15155">
                  <c:v>15155</c:v>
                </c:pt>
                <c:pt idx="15156">
                  <c:v>15156</c:v>
                </c:pt>
                <c:pt idx="15157">
                  <c:v>15157</c:v>
                </c:pt>
                <c:pt idx="15158">
                  <c:v>15158</c:v>
                </c:pt>
                <c:pt idx="15159">
                  <c:v>15159</c:v>
                </c:pt>
                <c:pt idx="15160">
                  <c:v>15160</c:v>
                </c:pt>
                <c:pt idx="15161">
                  <c:v>15161</c:v>
                </c:pt>
                <c:pt idx="15162">
                  <c:v>15162</c:v>
                </c:pt>
                <c:pt idx="15163">
                  <c:v>15163</c:v>
                </c:pt>
                <c:pt idx="15164">
                  <c:v>15164</c:v>
                </c:pt>
                <c:pt idx="15165">
                  <c:v>15165</c:v>
                </c:pt>
                <c:pt idx="15166">
                  <c:v>15166</c:v>
                </c:pt>
                <c:pt idx="15167">
                  <c:v>15167</c:v>
                </c:pt>
                <c:pt idx="15168">
                  <c:v>15168</c:v>
                </c:pt>
                <c:pt idx="15169">
                  <c:v>15169</c:v>
                </c:pt>
                <c:pt idx="15170">
                  <c:v>15170</c:v>
                </c:pt>
                <c:pt idx="15171">
                  <c:v>15171</c:v>
                </c:pt>
                <c:pt idx="15172">
                  <c:v>15172</c:v>
                </c:pt>
                <c:pt idx="15173">
                  <c:v>15173</c:v>
                </c:pt>
                <c:pt idx="15174">
                  <c:v>15174</c:v>
                </c:pt>
                <c:pt idx="15175">
                  <c:v>15175</c:v>
                </c:pt>
                <c:pt idx="15176">
                  <c:v>15176</c:v>
                </c:pt>
                <c:pt idx="15177">
                  <c:v>15177</c:v>
                </c:pt>
                <c:pt idx="15178">
                  <c:v>15178</c:v>
                </c:pt>
                <c:pt idx="15179">
                  <c:v>15179</c:v>
                </c:pt>
                <c:pt idx="15180">
                  <c:v>15180</c:v>
                </c:pt>
                <c:pt idx="15181">
                  <c:v>15181</c:v>
                </c:pt>
                <c:pt idx="15182">
                  <c:v>15182</c:v>
                </c:pt>
                <c:pt idx="15183">
                  <c:v>15183</c:v>
                </c:pt>
                <c:pt idx="15184">
                  <c:v>15184</c:v>
                </c:pt>
                <c:pt idx="15185">
                  <c:v>15185</c:v>
                </c:pt>
                <c:pt idx="15186">
                  <c:v>15186</c:v>
                </c:pt>
                <c:pt idx="15187">
                  <c:v>15187</c:v>
                </c:pt>
                <c:pt idx="15188">
                  <c:v>15188</c:v>
                </c:pt>
                <c:pt idx="15189">
                  <c:v>15189</c:v>
                </c:pt>
                <c:pt idx="15190">
                  <c:v>15190</c:v>
                </c:pt>
                <c:pt idx="15191">
                  <c:v>15191</c:v>
                </c:pt>
                <c:pt idx="15192">
                  <c:v>15192</c:v>
                </c:pt>
                <c:pt idx="15193">
                  <c:v>15193</c:v>
                </c:pt>
                <c:pt idx="15194">
                  <c:v>15194</c:v>
                </c:pt>
                <c:pt idx="15195">
                  <c:v>15195</c:v>
                </c:pt>
                <c:pt idx="15196">
                  <c:v>15196</c:v>
                </c:pt>
                <c:pt idx="15197">
                  <c:v>15197</c:v>
                </c:pt>
                <c:pt idx="15198">
                  <c:v>15198</c:v>
                </c:pt>
                <c:pt idx="15199">
                  <c:v>15199</c:v>
                </c:pt>
                <c:pt idx="15200">
                  <c:v>15200</c:v>
                </c:pt>
                <c:pt idx="15201">
                  <c:v>15201</c:v>
                </c:pt>
                <c:pt idx="15202">
                  <c:v>15202</c:v>
                </c:pt>
                <c:pt idx="15203">
                  <c:v>15203</c:v>
                </c:pt>
                <c:pt idx="15204">
                  <c:v>15204</c:v>
                </c:pt>
                <c:pt idx="15205">
                  <c:v>15205</c:v>
                </c:pt>
                <c:pt idx="15206">
                  <c:v>15206</c:v>
                </c:pt>
                <c:pt idx="15207">
                  <c:v>15207</c:v>
                </c:pt>
                <c:pt idx="15208">
                  <c:v>15208</c:v>
                </c:pt>
                <c:pt idx="15209">
                  <c:v>15209</c:v>
                </c:pt>
                <c:pt idx="15210">
                  <c:v>15210</c:v>
                </c:pt>
                <c:pt idx="15211">
                  <c:v>15211</c:v>
                </c:pt>
                <c:pt idx="15212">
                  <c:v>15212</c:v>
                </c:pt>
                <c:pt idx="15213">
                  <c:v>15213</c:v>
                </c:pt>
                <c:pt idx="15214">
                  <c:v>15214</c:v>
                </c:pt>
                <c:pt idx="15215">
                  <c:v>15215</c:v>
                </c:pt>
                <c:pt idx="15216">
                  <c:v>15216</c:v>
                </c:pt>
                <c:pt idx="15217">
                  <c:v>15217</c:v>
                </c:pt>
                <c:pt idx="15218">
                  <c:v>15218</c:v>
                </c:pt>
                <c:pt idx="15219">
                  <c:v>15219</c:v>
                </c:pt>
                <c:pt idx="15220">
                  <c:v>15220</c:v>
                </c:pt>
                <c:pt idx="15221">
                  <c:v>15221</c:v>
                </c:pt>
                <c:pt idx="15222">
                  <c:v>15222</c:v>
                </c:pt>
                <c:pt idx="15223">
                  <c:v>15223</c:v>
                </c:pt>
                <c:pt idx="15224">
                  <c:v>15224</c:v>
                </c:pt>
                <c:pt idx="15225">
                  <c:v>15225</c:v>
                </c:pt>
                <c:pt idx="15226">
                  <c:v>15226</c:v>
                </c:pt>
                <c:pt idx="15227">
                  <c:v>15227</c:v>
                </c:pt>
                <c:pt idx="15228">
                  <c:v>15228</c:v>
                </c:pt>
                <c:pt idx="15229">
                  <c:v>15229</c:v>
                </c:pt>
                <c:pt idx="15230">
                  <c:v>15230</c:v>
                </c:pt>
                <c:pt idx="15231">
                  <c:v>15231</c:v>
                </c:pt>
                <c:pt idx="15232">
                  <c:v>15232</c:v>
                </c:pt>
                <c:pt idx="15233">
                  <c:v>15233</c:v>
                </c:pt>
                <c:pt idx="15234">
                  <c:v>15234</c:v>
                </c:pt>
                <c:pt idx="15235">
                  <c:v>15235</c:v>
                </c:pt>
                <c:pt idx="15236">
                  <c:v>15236</c:v>
                </c:pt>
                <c:pt idx="15237">
                  <c:v>15237</c:v>
                </c:pt>
                <c:pt idx="15238">
                  <c:v>15238</c:v>
                </c:pt>
                <c:pt idx="15239">
                  <c:v>15239</c:v>
                </c:pt>
                <c:pt idx="15240">
                  <c:v>15240</c:v>
                </c:pt>
                <c:pt idx="15241">
                  <c:v>15241</c:v>
                </c:pt>
                <c:pt idx="15242">
                  <c:v>15242</c:v>
                </c:pt>
                <c:pt idx="15243">
                  <c:v>15243</c:v>
                </c:pt>
                <c:pt idx="15244">
                  <c:v>15244</c:v>
                </c:pt>
                <c:pt idx="15245">
                  <c:v>15245</c:v>
                </c:pt>
                <c:pt idx="15246">
                  <c:v>15246</c:v>
                </c:pt>
                <c:pt idx="15247">
                  <c:v>15247</c:v>
                </c:pt>
                <c:pt idx="15248">
                  <c:v>15248</c:v>
                </c:pt>
                <c:pt idx="15249">
                  <c:v>15249</c:v>
                </c:pt>
                <c:pt idx="15250">
                  <c:v>15250</c:v>
                </c:pt>
                <c:pt idx="15251">
                  <c:v>15251</c:v>
                </c:pt>
                <c:pt idx="15252">
                  <c:v>15252</c:v>
                </c:pt>
                <c:pt idx="15253">
                  <c:v>15253</c:v>
                </c:pt>
                <c:pt idx="15254">
                  <c:v>15254</c:v>
                </c:pt>
                <c:pt idx="15255">
                  <c:v>15255</c:v>
                </c:pt>
                <c:pt idx="15256">
                  <c:v>15256</c:v>
                </c:pt>
                <c:pt idx="15257">
                  <c:v>15257</c:v>
                </c:pt>
                <c:pt idx="15258">
                  <c:v>15258</c:v>
                </c:pt>
                <c:pt idx="15259">
                  <c:v>15259</c:v>
                </c:pt>
                <c:pt idx="15260">
                  <c:v>15260</c:v>
                </c:pt>
                <c:pt idx="15261">
                  <c:v>15261</c:v>
                </c:pt>
                <c:pt idx="15262">
                  <c:v>15262</c:v>
                </c:pt>
                <c:pt idx="15263">
                  <c:v>15263</c:v>
                </c:pt>
                <c:pt idx="15264">
                  <c:v>15264</c:v>
                </c:pt>
                <c:pt idx="15265">
                  <c:v>15265</c:v>
                </c:pt>
                <c:pt idx="15266">
                  <c:v>15266</c:v>
                </c:pt>
                <c:pt idx="15267">
                  <c:v>15267</c:v>
                </c:pt>
                <c:pt idx="15268">
                  <c:v>15268</c:v>
                </c:pt>
                <c:pt idx="15269">
                  <c:v>15269</c:v>
                </c:pt>
                <c:pt idx="15270">
                  <c:v>15270</c:v>
                </c:pt>
                <c:pt idx="15271">
                  <c:v>15271</c:v>
                </c:pt>
                <c:pt idx="15272">
                  <c:v>15272</c:v>
                </c:pt>
                <c:pt idx="15273">
                  <c:v>15273</c:v>
                </c:pt>
                <c:pt idx="15274">
                  <c:v>15274</c:v>
                </c:pt>
                <c:pt idx="15275">
                  <c:v>15275</c:v>
                </c:pt>
                <c:pt idx="15276">
                  <c:v>15276</c:v>
                </c:pt>
                <c:pt idx="15277">
                  <c:v>15277</c:v>
                </c:pt>
                <c:pt idx="15278">
                  <c:v>15278</c:v>
                </c:pt>
                <c:pt idx="15279">
                  <c:v>15279</c:v>
                </c:pt>
                <c:pt idx="15280">
                  <c:v>15280</c:v>
                </c:pt>
                <c:pt idx="15281">
                  <c:v>15281</c:v>
                </c:pt>
                <c:pt idx="15282">
                  <c:v>15282</c:v>
                </c:pt>
                <c:pt idx="15283">
                  <c:v>15283</c:v>
                </c:pt>
                <c:pt idx="15284">
                  <c:v>15284</c:v>
                </c:pt>
                <c:pt idx="15285">
                  <c:v>15285</c:v>
                </c:pt>
                <c:pt idx="15286">
                  <c:v>15286</c:v>
                </c:pt>
                <c:pt idx="15287">
                  <c:v>15287</c:v>
                </c:pt>
                <c:pt idx="15288">
                  <c:v>15288</c:v>
                </c:pt>
                <c:pt idx="15289">
                  <c:v>15289</c:v>
                </c:pt>
                <c:pt idx="15290">
                  <c:v>15290</c:v>
                </c:pt>
                <c:pt idx="15291">
                  <c:v>15291</c:v>
                </c:pt>
                <c:pt idx="15292">
                  <c:v>15292</c:v>
                </c:pt>
                <c:pt idx="15293">
                  <c:v>15293</c:v>
                </c:pt>
                <c:pt idx="15294">
                  <c:v>15294</c:v>
                </c:pt>
                <c:pt idx="15295">
                  <c:v>15295</c:v>
                </c:pt>
                <c:pt idx="15296">
                  <c:v>15296</c:v>
                </c:pt>
                <c:pt idx="15297">
                  <c:v>15297</c:v>
                </c:pt>
                <c:pt idx="15298">
                  <c:v>15298</c:v>
                </c:pt>
                <c:pt idx="15299">
                  <c:v>15299</c:v>
                </c:pt>
                <c:pt idx="15300">
                  <c:v>15300</c:v>
                </c:pt>
                <c:pt idx="15301">
                  <c:v>15301</c:v>
                </c:pt>
                <c:pt idx="15302">
                  <c:v>15302</c:v>
                </c:pt>
                <c:pt idx="15303">
                  <c:v>15303</c:v>
                </c:pt>
                <c:pt idx="15304">
                  <c:v>15304</c:v>
                </c:pt>
                <c:pt idx="15305">
                  <c:v>15305</c:v>
                </c:pt>
                <c:pt idx="15306">
                  <c:v>15306</c:v>
                </c:pt>
                <c:pt idx="15307">
                  <c:v>15307</c:v>
                </c:pt>
                <c:pt idx="15308">
                  <c:v>15308</c:v>
                </c:pt>
                <c:pt idx="15309">
                  <c:v>15309</c:v>
                </c:pt>
                <c:pt idx="15310">
                  <c:v>15310</c:v>
                </c:pt>
                <c:pt idx="15311">
                  <c:v>15311</c:v>
                </c:pt>
                <c:pt idx="15312">
                  <c:v>15312</c:v>
                </c:pt>
                <c:pt idx="15313">
                  <c:v>15313</c:v>
                </c:pt>
                <c:pt idx="15314">
                  <c:v>15314</c:v>
                </c:pt>
                <c:pt idx="15315">
                  <c:v>15315</c:v>
                </c:pt>
                <c:pt idx="15316">
                  <c:v>15316</c:v>
                </c:pt>
                <c:pt idx="15317">
                  <c:v>15317</c:v>
                </c:pt>
                <c:pt idx="15318">
                  <c:v>15318</c:v>
                </c:pt>
                <c:pt idx="15319">
                  <c:v>15319</c:v>
                </c:pt>
                <c:pt idx="15320">
                  <c:v>15320</c:v>
                </c:pt>
                <c:pt idx="15321">
                  <c:v>15321</c:v>
                </c:pt>
                <c:pt idx="15322">
                  <c:v>15322</c:v>
                </c:pt>
                <c:pt idx="15323">
                  <c:v>15323</c:v>
                </c:pt>
                <c:pt idx="15324">
                  <c:v>15324</c:v>
                </c:pt>
                <c:pt idx="15325">
                  <c:v>15325</c:v>
                </c:pt>
                <c:pt idx="15326">
                  <c:v>15326</c:v>
                </c:pt>
                <c:pt idx="15327">
                  <c:v>15327</c:v>
                </c:pt>
                <c:pt idx="15328">
                  <c:v>15328</c:v>
                </c:pt>
                <c:pt idx="15329">
                  <c:v>15329</c:v>
                </c:pt>
                <c:pt idx="15330">
                  <c:v>15330</c:v>
                </c:pt>
                <c:pt idx="15331">
                  <c:v>15331</c:v>
                </c:pt>
                <c:pt idx="15332">
                  <c:v>15332</c:v>
                </c:pt>
                <c:pt idx="15333">
                  <c:v>15333</c:v>
                </c:pt>
                <c:pt idx="15334">
                  <c:v>15334</c:v>
                </c:pt>
                <c:pt idx="15335">
                  <c:v>15335</c:v>
                </c:pt>
                <c:pt idx="15336">
                  <c:v>15336</c:v>
                </c:pt>
                <c:pt idx="15337">
                  <c:v>15337</c:v>
                </c:pt>
                <c:pt idx="15338">
                  <c:v>15338</c:v>
                </c:pt>
                <c:pt idx="15339">
                  <c:v>15339</c:v>
                </c:pt>
                <c:pt idx="15340">
                  <c:v>15340</c:v>
                </c:pt>
                <c:pt idx="15341">
                  <c:v>15341</c:v>
                </c:pt>
                <c:pt idx="15342">
                  <c:v>15342</c:v>
                </c:pt>
                <c:pt idx="15343">
                  <c:v>15343</c:v>
                </c:pt>
                <c:pt idx="15344">
                  <c:v>15344</c:v>
                </c:pt>
                <c:pt idx="15345">
                  <c:v>15345</c:v>
                </c:pt>
                <c:pt idx="15346">
                  <c:v>15346</c:v>
                </c:pt>
                <c:pt idx="15347">
                  <c:v>15347</c:v>
                </c:pt>
                <c:pt idx="15348">
                  <c:v>15348</c:v>
                </c:pt>
                <c:pt idx="15349">
                  <c:v>15349</c:v>
                </c:pt>
                <c:pt idx="15350">
                  <c:v>15350</c:v>
                </c:pt>
                <c:pt idx="15351">
                  <c:v>15351</c:v>
                </c:pt>
                <c:pt idx="15352">
                  <c:v>15352</c:v>
                </c:pt>
                <c:pt idx="15353">
                  <c:v>15353</c:v>
                </c:pt>
                <c:pt idx="15354">
                  <c:v>15354</c:v>
                </c:pt>
                <c:pt idx="15355">
                  <c:v>15355</c:v>
                </c:pt>
                <c:pt idx="15356">
                  <c:v>15356</c:v>
                </c:pt>
                <c:pt idx="15357">
                  <c:v>15357</c:v>
                </c:pt>
                <c:pt idx="15358">
                  <c:v>15358</c:v>
                </c:pt>
                <c:pt idx="15359">
                  <c:v>15359</c:v>
                </c:pt>
                <c:pt idx="15360">
                  <c:v>15360</c:v>
                </c:pt>
                <c:pt idx="15361">
                  <c:v>15361</c:v>
                </c:pt>
                <c:pt idx="15362">
                  <c:v>15362</c:v>
                </c:pt>
                <c:pt idx="15363">
                  <c:v>15363</c:v>
                </c:pt>
                <c:pt idx="15364">
                  <c:v>15364</c:v>
                </c:pt>
                <c:pt idx="15365">
                  <c:v>15365</c:v>
                </c:pt>
                <c:pt idx="15366">
                  <c:v>15366</c:v>
                </c:pt>
                <c:pt idx="15367">
                  <c:v>15367</c:v>
                </c:pt>
                <c:pt idx="15368">
                  <c:v>15368</c:v>
                </c:pt>
                <c:pt idx="15369">
                  <c:v>15369</c:v>
                </c:pt>
                <c:pt idx="15370">
                  <c:v>15370</c:v>
                </c:pt>
                <c:pt idx="15371">
                  <c:v>15371</c:v>
                </c:pt>
                <c:pt idx="15372">
                  <c:v>15372</c:v>
                </c:pt>
                <c:pt idx="15373">
                  <c:v>15373</c:v>
                </c:pt>
                <c:pt idx="15374">
                  <c:v>15374</c:v>
                </c:pt>
                <c:pt idx="15375">
                  <c:v>15375</c:v>
                </c:pt>
                <c:pt idx="15376">
                  <c:v>15376</c:v>
                </c:pt>
                <c:pt idx="15377">
                  <c:v>15377</c:v>
                </c:pt>
                <c:pt idx="15378">
                  <c:v>15378</c:v>
                </c:pt>
                <c:pt idx="15379">
                  <c:v>15379</c:v>
                </c:pt>
                <c:pt idx="15380">
                  <c:v>15380</c:v>
                </c:pt>
                <c:pt idx="15381">
                  <c:v>15381</c:v>
                </c:pt>
                <c:pt idx="15382">
                  <c:v>15382</c:v>
                </c:pt>
                <c:pt idx="15383">
                  <c:v>15383</c:v>
                </c:pt>
                <c:pt idx="15384">
                  <c:v>15384</c:v>
                </c:pt>
                <c:pt idx="15385">
                  <c:v>15385</c:v>
                </c:pt>
                <c:pt idx="15386">
                  <c:v>15386</c:v>
                </c:pt>
                <c:pt idx="15387">
                  <c:v>15387</c:v>
                </c:pt>
                <c:pt idx="15388">
                  <c:v>15388</c:v>
                </c:pt>
                <c:pt idx="15389">
                  <c:v>15389</c:v>
                </c:pt>
                <c:pt idx="15390">
                  <c:v>15390</c:v>
                </c:pt>
                <c:pt idx="15391">
                  <c:v>15391</c:v>
                </c:pt>
                <c:pt idx="15392">
                  <c:v>15392</c:v>
                </c:pt>
                <c:pt idx="15393">
                  <c:v>15393</c:v>
                </c:pt>
                <c:pt idx="15394">
                  <c:v>15394</c:v>
                </c:pt>
                <c:pt idx="15395">
                  <c:v>15395</c:v>
                </c:pt>
                <c:pt idx="15396">
                  <c:v>15396</c:v>
                </c:pt>
                <c:pt idx="15397">
                  <c:v>15397</c:v>
                </c:pt>
                <c:pt idx="15398">
                  <c:v>15398</c:v>
                </c:pt>
                <c:pt idx="15399">
                  <c:v>15399</c:v>
                </c:pt>
                <c:pt idx="15400">
                  <c:v>15400</c:v>
                </c:pt>
                <c:pt idx="15401">
                  <c:v>15401</c:v>
                </c:pt>
                <c:pt idx="15402">
                  <c:v>15402</c:v>
                </c:pt>
                <c:pt idx="15403">
                  <c:v>15403</c:v>
                </c:pt>
                <c:pt idx="15404">
                  <c:v>15404</c:v>
                </c:pt>
                <c:pt idx="15405">
                  <c:v>15405</c:v>
                </c:pt>
                <c:pt idx="15406">
                  <c:v>15406</c:v>
                </c:pt>
                <c:pt idx="15407">
                  <c:v>15407</c:v>
                </c:pt>
                <c:pt idx="15408">
                  <c:v>15408</c:v>
                </c:pt>
                <c:pt idx="15409">
                  <c:v>15409</c:v>
                </c:pt>
                <c:pt idx="15410">
                  <c:v>15410</c:v>
                </c:pt>
                <c:pt idx="15411">
                  <c:v>15411</c:v>
                </c:pt>
                <c:pt idx="15412">
                  <c:v>15412</c:v>
                </c:pt>
                <c:pt idx="15413">
                  <c:v>15413</c:v>
                </c:pt>
                <c:pt idx="15414">
                  <c:v>15414</c:v>
                </c:pt>
                <c:pt idx="15415">
                  <c:v>15415</c:v>
                </c:pt>
                <c:pt idx="15416">
                  <c:v>15416</c:v>
                </c:pt>
                <c:pt idx="15417">
                  <c:v>15417</c:v>
                </c:pt>
                <c:pt idx="15418">
                  <c:v>15418</c:v>
                </c:pt>
                <c:pt idx="15419">
                  <c:v>15419</c:v>
                </c:pt>
                <c:pt idx="15420">
                  <c:v>15420</c:v>
                </c:pt>
                <c:pt idx="15421">
                  <c:v>15421</c:v>
                </c:pt>
                <c:pt idx="15422">
                  <c:v>15422</c:v>
                </c:pt>
                <c:pt idx="15423">
                  <c:v>15423</c:v>
                </c:pt>
                <c:pt idx="15424">
                  <c:v>15424</c:v>
                </c:pt>
                <c:pt idx="15425">
                  <c:v>15425</c:v>
                </c:pt>
                <c:pt idx="15426">
                  <c:v>15426</c:v>
                </c:pt>
                <c:pt idx="15427">
                  <c:v>15427</c:v>
                </c:pt>
                <c:pt idx="15428">
                  <c:v>15428</c:v>
                </c:pt>
                <c:pt idx="15429">
                  <c:v>15429</c:v>
                </c:pt>
                <c:pt idx="15430">
                  <c:v>15430</c:v>
                </c:pt>
                <c:pt idx="15431">
                  <c:v>15431</c:v>
                </c:pt>
                <c:pt idx="15432">
                  <c:v>15432</c:v>
                </c:pt>
                <c:pt idx="15433">
                  <c:v>15433</c:v>
                </c:pt>
                <c:pt idx="15434">
                  <c:v>15434</c:v>
                </c:pt>
                <c:pt idx="15435">
                  <c:v>15435</c:v>
                </c:pt>
                <c:pt idx="15436">
                  <c:v>15436</c:v>
                </c:pt>
                <c:pt idx="15437">
                  <c:v>15437</c:v>
                </c:pt>
                <c:pt idx="15438">
                  <c:v>15438</c:v>
                </c:pt>
                <c:pt idx="15439">
                  <c:v>15439</c:v>
                </c:pt>
                <c:pt idx="15440">
                  <c:v>15440</c:v>
                </c:pt>
                <c:pt idx="15441">
                  <c:v>15441</c:v>
                </c:pt>
                <c:pt idx="15442">
                  <c:v>15442</c:v>
                </c:pt>
                <c:pt idx="15443">
                  <c:v>15443</c:v>
                </c:pt>
                <c:pt idx="15444">
                  <c:v>15444</c:v>
                </c:pt>
                <c:pt idx="15445">
                  <c:v>15445</c:v>
                </c:pt>
                <c:pt idx="15446">
                  <c:v>15446</c:v>
                </c:pt>
                <c:pt idx="15447">
                  <c:v>15447</c:v>
                </c:pt>
                <c:pt idx="15448">
                  <c:v>15448</c:v>
                </c:pt>
                <c:pt idx="15449">
                  <c:v>15449</c:v>
                </c:pt>
                <c:pt idx="15450">
                  <c:v>15450</c:v>
                </c:pt>
                <c:pt idx="15451">
                  <c:v>15451</c:v>
                </c:pt>
                <c:pt idx="15452">
                  <c:v>15452</c:v>
                </c:pt>
                <c:pt idx="15453">
                  <c:v>15453</c:v>
                </c:pt>
                <c:pt idx="15454">
                  <c:v>15454</c:v>
                </c:pt>
                <c:pt idx="15455">
                  <c:v>15455</c:v>
                </c:pt>
                <c:pt idx="15456">
                  <c:v>15456</c:v>
                </c:pt>
                <c:pt idx="15457">
                  <c:v>15457</c:v>
                </c:pt>
                <c:pt idx="15458">
                  <c:v>15458</c:v>
                </c:pt>
                <c:pt idx="15459">
                  <c:v>15459</c:v>
                </c:pt>
                <c:pt idx="15460">
                  <c:v>15460</c:v>
                </c:pt>
                <c:pt idx="15461">
                  <c:v>15461</c:v>
                </c:pt>
                <c:pt idx="15462">
                  <c:v>15462</c:v>
                </c:pt>
                <c:pt idx="15463">
                  <c:v>15463</c:v>
                </c:pt>
                <c:pt idx="15464">
                  <c:v>15464</c:v>
                </c:pt>
                <c:pt idx="15465">
                  <c:v>15465</c:v>
                </c:pt>
                <c:pt idx="15466">
                  <c:v>15466</c:v>
                </c:pt>
                <c:pt idx="15467">
                  <c:v>15467</c:v>
                </c:pt>
                <c:pt idx="15468">
                  <c:v>15468</c:v>
                </c:pt>
                <c:pt idx="15469">
                  <c:v>15469</c:v>
                </c:pt>
                <c:pt idx="15470">
                  <c:v>15470</c:v>
                </c:pt>
                <c:pt idx="15471">
                  <c:v>15471</c:v>
                </c:pt>
                <c:pt idx="15472">
                  <c:v>15472</c:v>
                </c:pt>
                <c:pt idx="15473">
                  <c:v>15473</c:v>
                </c:pt>
                <c:pt idx="15474">
                  <c:v>15474</c:v>
                </c:pt>
                <c:pt idx="15475">
                  <c:v>15475</c:v>
                </c:pt>
                <c:pt idx="15476">
                  <c:v>15476</c:v>
                </c:pt>
                <c:pt idx="15477">
                  <c:v>15477</c:v>
                </c:pt>
                <c:pt idx="15478">
                  <c:v>15478</c:v>
                </c:pt>
                <c:pt idx="15479">
                  <c:v>15479</c:v>
                </c:pt>
                <c:pt idx="15480">
                  <c:v>15480</c:v>
                </c:pt>
                <c:pt idx="15481">
                  <c:v>15481</c:v>
                </c:pt>
                <c:pt idx="15482">
                  <c:v>15482</c:v>
                </c:pt>
                <c:pt idx="15483">
                  <c:v>15483</c:v>
                </c:pt>
                <c:pt idx="15484">
                  <c:v>15484</c:v>
                </c:pt>
                <c:pt idx="15485">
                  <c:v>15485</c:v>
                </c:pt>
                <c:pt idx="15486">
                  <c:v>15486</c:v>
                </c:pt>
                <c:pt idx="15487">
                  <c:v>15487</c:v>
                </c:pt>
                <c:pt idx="15488">
                  <c:v>15488</c:v>
                </c:pt>
                <c:pt idx="15489">
                  <c:v>15489</c:v>
                </c:pt>
                <c:pt idx="15490">
                  <c:v>15490</c:v>
                </c:pt>
                <c:pt idx="15491">
                  <c:v>15491</c:v>
                </c:pt>
                <c:pt idx="15492">
                  <c:v>15492</c:v>
                </c:pt>
                <c:pt idx="15493">
                  <c:v>15493</c:v>
                </c:pt>
                <c:pt idx="15494">
                  <c:v>15494</c:v>
                </c:pt>
                <c:pt idx="15495">
                  <c:v>15495</c:v>
                </c:pt>
                <c:pt idx="15496">
                  <c:v>15496</c:v>
                </c:pt>
                <c:pt idx="15497">
                  <c:v>15497</c:v>
                </c:pt>
                <c:pt idx="15498">
                  <c:v>15498</c:v>
                </c:pt>
                <c:pt idx="15499">
                  <c:v>15499</c:v>
                </c:pt>
                <c:pt idx="15500">
                  <c:v>15500</c:v>
                </c:pt>
                <c:pt idx="15501">
                  <c:v>15501</c:v>
                </c:pt>
                <c:pt idx="15502">
                  <c:v>15502</c:v>
                </c:pt>
                <c:pt idx="15503">
                  <c:v>15503</c:v>
                </c:pt>
                <c:pt idx="15504">
                  <c:v>15504</c:v>
                </c:pt>
                <c:pt idx="15505">
                  <c:v>15505</c:v>
                </c:pt>
                <c:pt idx="15506">
                  <c:v>15506</c:v>
                </c:pt>
                <c:pt idx="15507">
                  <c:v>15507</c:v>
                </c:pt>
                <c:pt idx="15508">
                  <c:v>15508</c:v>
                </c:pt>
                <c:pt idx="15509">
                  <c:v>15509</c:v>
                </c:pt>
                <c:pt idx="15510">
                  <c:v>15510</c:v>
                </c:pt>
                <c:pt idx="15511">
                  <c:v>15511</c:v>
                </c:pt>
                <c:pt idx="15512">
                  <c:v>15512</c:v>
                </c:pt>
                <c:pt idx="15513">
                  <c:v>15513</c:v>
                </c:pt>
                <c:pt idx="15514">
                  <c:v>15514</c:v>
                </c:pt>
                <c:pt idx="15515">
                  <c:v>15515</c:v>
                </c:pt>
                <c:pt idx="15516">
                  <c:v>15516</c:v>
                </c:pt>
                <c:pt idx="15517">
                  <c:v>15517</c:v>
                </c:pt>
                <c:pt idx="15518">
                  <c:v>15518</c:v>
                </c:pt>
                <c:pt idx="15519">
                  <c:v>15519</c:v>
                </c:pt>
                <c:pt idx="15520">
                  <c:v>15520</c:v>
                </c:pt>
                <c:pt idx="15521">
                  <c:v>15521</c:v>
                </c:pt>
                <c:pt idx="15522">
                  <c:v>15522</c:v>
                </c:pt>
                <c:pt idx="15523">
                  <c:v>15523</c:v>
                </c:pt>
                <c:pt idx="15524">
                  <c:v>15524</c:v>
                </c:pt>
                <c:pt idx="15525">
                  <c:v>15525</c:v>
                </c:pt>
                <c:pt idx="15526">
                  <c:v>15526</c:v>
                </c:pt>
                <c:pt idx="15527">
                  <c:v>15527</c:v>
                </c:pt>
                <c:pt idx="15528">
                  <c:v>15528</c:v>
                </c:pt>
                <c:pt idx="15529">
                  <c:v>15529</c:v>
                </c:pt>
                <c:pt idx="15530">
                  <c:v>15530</c:v>
                </c:pt>
                <c:pt idx="15531">
                  <c:v>15531</c:v>
                </c:pt>
                <c:pt idx="15532">
                  <c:v>15532</c:v>
                </c:pt>
                <c:pt idx="15533">
                  <c:v>15533</c:v>
                </c:pt>
                <c:pt idx="15534">
                  <c:v>15534</c:v>
                </c:pt>
                <c:pt idx="15535">
                  <c:v>15535</c:v>
                </c:pt>
                <c:pt idx="15536">
                  <c:v>15536</c:v>
                </c:pt>
                <c:pt idx="15537">
                  <c:v>15537</c:v>
                </c:pt>
                <c:pt idx="15538">
                  <c:v>15538</c:v>
                </c:pt>
                <c:pt idx="15539">
                  <c:v>15539</c:v>
                </c:pt>
                <c:pt idx="15540">
                  <c:v>15540</c:v>
                </c:pt>
                <c:pt idx="15541">
                  <c:v>15541</c:v>
                </c:pt>
                <c:pt idx="15542">
                  <c:v>15542</c:v>
                </c:pt>
                <c:pt idx="15543">
                  <c:v>15543</c:v>
                </c:pt>
                <c:pt idx="15544">
                  <c:v>15544</c:v>
                </c:pt>
                <c:pt idx="15545">
                  <c:v>15545</c:v>
                </c:pt>
                <c:pt idx="15546">
                  <c:v>15546</c:v>
                </c:pt>
                <c:pt idx="15547">
                  <c:v>15547</c:v>
                </c:pt>
                <c:pt idx="15548">
                  <c:v>15548</c:v>
                </c:pt>
                <c:pt idx="15549">
                  <c:v>15549</c:v>
                </c:pt>
                <c:pt idx="15550">
                  <c:v>15550</c:v>
                </c:pt>
                <c:pt idx="15551">
                  <c:v>15551</c:v>
                </c:pt>
                <c:pt idx="15552">
                  <c:v>15552</c:v>
                </c:pt>
                <c:pt idx="15553">
                  <c:v>15553</c:v>
                </c:pt>
                <c:pt idx="15554">
                  <c:v>15554</c:v>
                </c:pt>
                <c:pt idx="15555">
                  <c:v>15555</c:v>
                </c:pt>
                <c:pt idx="15556">
                  <c:v>15556</c:v>
                </c:pt>
                <c:pt idx="15557">
                  <c:v>15557</c:v>
                </c:pt>
                <c:pt idx="15558">
                  <c:v>15558</c:v>
                </c:pt>
                <c:pt idx="15559">
                  <c:v>15559</c:v>
                </c:pt>
                <c:pt idx="15560">
                  <c:v>15560</c:v>
                </c:pt>
                <c:pt idx="15561">
                  <c:v>15561</c:v>
                </c:pt>
                <c:pt idx="15562">
                  <c:v>15562</c:v>
                </c:pt>
                <c:pt idx="15563">
                  <c:v>15563</c:v>
                </c:pt>
                <c:pt idx="15564">
                  <c:v>15564</c:v>
                </c:pt>
                <c:pt idx="15565">
                  <c:v>15565</c:v>
                </c:pt>
                <c:pt idx="15566">
                  <c:v>15566</c:v>
                </c:pt>
                <c:pt idx="15567">
                  <c:v>15567</c:v>
                </c:pt>
                <c:pt idx="15568">
                  <c:v>15568</c:v>
                </c:pt>
                <c:pt idx="15569">
                  <c:v>15569</c:v>
                </c:pt>
                <c:pt idx="15570">
                  <c:v>15570</c:v>
                </c:pt>
                <c:pt idx="15571">
                  <c:v>15571</c:v>
                </c:pt>
                <c:pt idx="15572">
                  <c:v>15572</c:v>
                </c:pt>
                <c:pt idx="15573">
                  <c:v>15573</c:v>
                </c:pt>
                <c:pt idx="15574">
                  <c:v>15574</c:v>
                </c:pt>
                <c:pt idx="15575">
                  <c:v>15575</c:v>
                </c:pt>
                <c:pt idx="15576">
                  <c:v>15576</c:v>
                </c:pt>
                <c:pt idx="15577">
                  <c:v>15577</c:v>
                </c:pt>
                <c:pt idx="15578">
                  <c:v>15578</c:v>
                </c:pt>
                <c:pt idx="15579">
                  <c:v>15579</c:v>
                </c:pt>
                <c:pt idx="15580">
                  <c:v>15580</c:v>
                </c:pt>
                <c:pt idx="15581">
                  <c:v>15581</c:v>
                </c:pt>
                <c:pt idx="15582">
                  <c:v>15582</c:v>
                </c:pt>
                <c:pt idx="15583">
                  <c:v>15583</c:v>
                </c:pt>
                <c:pt idx="15584">
                  <c:v>15584</c:v>
                </c:pt>
                <c:pt idx="15585">
                  <c:v>15585</c:v>
                </c:pt>
                <c:pt idx="15586">
                  <c:v>15586</c:v>
                </c:pt>
                <c:pt idx="15587">
                  <c:v>15587</c:v>
                </c:pt>
                <c:pt idx="15588">
                  <c:v>15588</c:v>
                </c:pt>
                <c:pt idx="15589">
                  <c:v>15589</c:v>
                </c:pt>
                <c:pt idx="15590">
                  <c:v>15590</c:v>
                </c:pt>
                <c:pt idx="15591">
                  <c:v>15591</c:v>
                </c:pt>
                <c:pt idx="15592">
                  <c:v>15592</c:v>
                </c:pt>
                <c:pt idx="15593">
                  <c:v>15593</c:v>
                </c:pt>
                <c:pt idx="15594">
                  <c:v>15594</c:v>
                </c:pt>
                <c:pt idx="15595">
                  <c:v>15595</c:v>
                </c:pt>
                <c:pt idx="15596">
                  <c:v>15596</c:v>
                </c:pt>
                <c:pt idx="15597">
                  <c:v>15597</c:v>
                </c:pt>
                <c:pt idx="15598">
                  <c:v>15598</c:v>
                </c:pt>
                <c:pt idx="15599">
                  <c:v>15599</c:v>
                </c:pt>
                <c:pt idx="15600">
                  <c:v>15600</c:v>
                </c:pt>
                <c:pt idx="15601">
                  <c:v>15601</c:v>
                </c:pt>
                <c:pt idx="15602">
                  <c:v>15602</c:v>
                </c:pt>
                <c:pt idx="15603">
                  <c:v>15603</c:v>
                </c:pt>
                <c:pt idx="15604">
                  <c:v>15604</c:v>
                </c:pt>
                <c:pt idx="15605">
                  <c:v>15605</c:v>
                </c:pt>
                <c:pt idx="15606">
                  <c:v>15606</c:v>
                </c:pt>
                <c:pt idx="15607">
                  <c:v>15607</c:v>
                </c:pt>
                <c:pt idx="15608">
                  <c:v>15608</c:v>
                </c:pt>
                <c:pt idx="15609">
                  <c:v>15609</c:v>
                </c:pt>
                <c:pt idx="15610">
                  <c:v>15610</c:v>
                </c:pt>
                <c:pt idx="15611">
                  <c:v>15611</c:v>
                </c:pt>
                <c:pt idx="15612">
                  <c:v>15612</c:v>
                </c:pt>
                <c:pt idx="15613">
                  <c:v>15613</c:v>
                </c:pt>
                <c:pt idx="15614">
                  <c:v>15614</c:v>
                </c:pt>
                <c:pt idx="15615">
                  <c:v>15615</c:v>
                </c:pt>
                <c:pt idx="15616">
                  <c:v>15616</c:v>
                </c:pt>
                <c:pt idx="15617">
                  <c:v>15617</c:v>
                </c:pt>
                <c:pt idx="15618">
                  <c:v>15618</c:v>
                </c:pt>
                <c:pt idx="15619">
                  <c:v>15619</c:v>
                </c:pt>
                <c:pt idx="15620">
                  <c:v>15620</c:v>
                </c:pt>
                <c:pt idx="15621">
                  <c:v>15621</c:v>
                </c:pt>
                <c:pt idx="15622">
                  <c:v>15622</c:v>
                </c:pt>
                <c:pt idx="15623">
                  <c:v>15623</c:v>
                </c:pt>
                <c:pt idx="15624">
                  <c:v>15624</c:v>
                </c:pt>
                <c:pt idx="15625">
                  <c:v>15625</c:v>
                </c:pt>
                <c:pt idx="15626">
                  <c:v>15626</c:v>
                </c:pt>
                <c:pt idx="15627">
                  <c:v>15627</c:v>
                </c:pt>
                <c:pt idx="15628">
                  <c:v>15628</c:v>
                </c:pt>
                <c:pt idx="15629">
                  <c:v>15629</c:v>
                </c:pt>
                <c:pt idx="15630">
                  <c:v>15630</c:v>
                </c:pt>
                <c:pt idx="15631">
                  <c:v>15631</c:v>
                </c:pt>
                <c:pt idx="15632">
                  <c:v>15632</c:v>
                </c:pt>
                <c:pt idx="15633">
                  <c:v>15633</c:v>
                </c:pt>
                <c:pt idx="15634">
                  <c:v>15634</c:v>
                </c:pt>
                <c:pt idx="15635">
                  <c:v>15635</c:v>
                </c:pt>
                <c:pt idx="15636">
                  <c:v>15636</c:v>
                </c:pt>
                <c:pt idx="15637">
                  <c:v>15637</c:v>
                </c:pt>
                <c:pt idx="15638">
                  <c:v>15638</c:v>
                </c:pt>
                <c:pt idx="15639">
                  <c:v>15639</c:v>
                </c:pt>
                <c:pt idx="15640">
                  <c:v>15640</c:v>
                </c:pt>
                <c:pt idx="15641">
                  <c:v>15641</c:v>
                </c:pt>
                <c:pt idx="15642">
                  <c:v>15642</c:v>
                </c:pt>
                <c:pt idx="15643">
                  <c:v>15643</c:v>
                </c:pt>
                <c:pt idx="15644">
                  <c:v>15644</c:v>
                </c:pt>
                <c:pt idx="15645">
                  <c:v>15645</c:v>
                </c:pt>
                <c:pt idx="15646">
                  <c:v>15646</c:v>
                </c:pt>
                <c:pt idx="15647">
                  <c:v>15647</c:v>
                </c:pt>
                <c:pt idx="15648">
                  <c:v>15648</c:v>
                </c:pt>
                <c:pt idx="15649">
                  <c:v>15649</c:v>
                </c:pt>
                <c:pt idx="15650">
                  <c:v>15650</c:v>
                </c:pt>
                <c:pt idx="15651">
                  <c:v>15651</c:v>
                </c:pt>
                <c:pt idx="15652">
                  <c:v>15652</c:v>
                </c:pt>
                <c:pt idx="15653">
                  <c:v>15653</c:v>
                </c:pt>
                <c:pt idx="15654">
                  <c:v>15654</c:v>
                </c:pt>
                <c:pt idx="15655">
                  <c:v>15655</c:v>
                </c:pt>
                <c:pt idx="15656">
                  <c:v>15656</c:v>
                </c:pt>
                <c:pt idx="15657">
                  <c:v>15657</c:v>
                </c:pt>
                <c:pt idx="15658">
                  <c:v>15658</c:v>
                </c:pt>
                <c:pt idx="15659">
                  <c:v>15659</c:v>
                </c:pt>
                <c:pt idx="15660">
                  <c:v>15660</c:v>
                </c:pt>
                <c:pt idx="15661">
                  <c:v>15661</c:v>
                </c:pt>
                <c:pt idx="15662">
                  <c:v>15662</c:v>
                </c:pt>
                <c:pt idx="15663">
                  <c:v>15663</c:v>
                </c:pt>
                <c:pt idx="15664">
                  <c:v>15664</c:v>
                </c:pt>
                <c:pt idx="15665">
                  <c:v>15665</c:v>
                </c:pt>
                <c:pt idx="15666">
                  <c:v>15666</c:v>
                </c:pt>
                <c:pt idx="15667">
                  <c:v>15667</c:v>
                </c:pt>
                <c:pt idx="15668">
                  <c:v>15668</c:v>
                </c:pt>
                <c:pt idx="15669">
                  <c:v>15669</c:v>
                </c:pt>
                <c:pt idx="15670">
                  <c:v>15670</c:v>
                </c:pt>
                <c:pt idx="15671">
                  <c:v>15671</c:v>
                </c:pt>
                <c:pt idx="15672">
                  <c:v>15672</c:v>
                </c:pt>
                <c:pt idx="15673">
                  <c:v>15673</c:v>
                </c:pt>
                <c:pt idx="15674">
                  <c:v>15674</c:v>
                </c:pt>
                <c:pt idx="15675">
                  <c:v>15675</c:v>
                </c:pt>
                <c:pt idx="15676">
                  <c:v>15676</c:v>
                </c:pt>
                <c:pt idx="15677">
                  <c:v>15677</c:v>
                </c:pt>
                <c:pt idx="15678">
                  <c:v>15678</c:v>
                </c:pt>
                <c:pt idx="15679">
                  <c:v>15679</c:v>
                </c:pt>
                <c:pt idx="15680">
                  <c:v>15680</c:v>
                </c:pt>
                <c:pt idx="15681">
                  <c:v>15681</c:v>
                </c:pt>
                <c:pt idx="15682">
                  <c:v>15682</c:v>
                </c:pt>
                <c:pt idx="15683">
                  <c:v>15683</c:v>
                </c:pt>
                <c:pt idx="15684">
                  <c:v>15684</c:v>
                </c:pt>
                <c:pt idx="15685">
                  <c:v>15685</c:v>
                </c:pt>
                <c:pt idx="15686">
                  <c:v>15686</c:v>
                </c:pt>
                <c:pt idx="15687">
                  <c:v>15687</c:v>
                </c:pt>
                <c:pt idx="15688">
                  <c:v>15688</c:v>
                </c:pt>
                <c:pt idx="15689">
                  <c:v>15689</c:v>
                </c:pt>
                <c:pt idx="15690">
                  <c:v>15690</c:v>
                </c:pt>
                <c:pt idx="15691">
                  <c:v>15691</c:v>
                </c:pt>
                <c:pt idx="15692">
                  <c:v>15692</c:v>
                </c:pt>
                <c:pt idx="15693">
                  <c:v>15693</c:v>
                </c:pt>
                <c:pt idx="15694">
                  <c:v>15694</c:v>
                </c:pt>
                <c:pt idx="15695">
                  <c:v>15695</c:v>
                </c:pt>
                <c:pt idx="15696">
                  <c:v>15696</c:v>
                </c:pt>
                <c:pt idx="15697">
                  <c:v>15697</c:v>
                </c:pt>
                <c:pt idx="15698">
                  <c:v>15698</c:v>
                </c:pt>
                <c:pt idx="15699">
                  <c:v>15699</c:v>
                </c:pt>
                <c:pt idx="15700">
                  <c:v>15700</c:v>
                </c:pt>
                <c:pt idx="15701">
                  <c:v>15701</c:v>
                </c:pt>
                <c:pt idx="15702">
                  <c:v>15702</c:v>
                </c:pt>
                <c:pt idx="15703">
                  <c:v>15703</c:v>
                </c:pt>
                <c:pt idx="15704">
                  <c:v>15704</c:v>
                </c:pt>
                <c:pt idx="15705">
                  <c:v>15705</c:v>
                </c:pt>
                <c:pt idx="15706">
                  <c:v>15706</c:v>
                </c:pt>
                <c:pt idx="15707">
                  <c:v>15707</c:v>
                </c:pt>
                <c:pt idx="15708">
                  <c:v>15708</c:v>
                </c:pt>
                <c:pt idx="15709">
                  <c:v>15709</c:v>
                </c:pt>
                <c:pt idx="15710">
                  <c:v>15710</c:v>
                </c:pt>
                <c:pt idx="15711">
                  <c:v>15711</c:v>
                </c:pt>
                <c:pt idx="15712">
                  <c:v>15712</c:v>
                </c:pt>
                <c:pt idx="15713">
                  <c:v>15713</c:v>
                </c:pt>
                <c:pt idx="15714">
                  <c:v>15714</c:v>
                </c:pt>
                <c:pt idx="15715">
                  <c:v>15715</c:v>
                </c:pt>
                <c:pt idx="15716">
                  <c:v>15716</c:v>
                </c:pt>
                <c:pt idx="15717">
                  <c:v>15717</c:v>
                </c:pt>
                <c:pt idx="15718">
                  <c:v>15718</c:v>
                </c:pt>
                <c:pt idx="15719">
                  <c:v>15719</c:v>
                </c:pt>
                <c:pt idx="15720">
                  <c:v>15720</c:v>
                </c:pt>
                <c:pt idx="15721">
                  <c:v>15721</c:v>
                </c:pt>
                <c:pt idx="15722">
                  <c:v>15722</c:v>
                </c:pt>
                <c:pt idx="15723">
                  <c:v>15723</c:v>
                </c:pt>
                <c:pt idx="15724">
                  <c:v>15724</c:v>
                </c:pt>
                <c:pt idx="15725">
                  <c:v>15725</c:v>
                </c:pt>
                <c:pt idx="15726">
                  <c:v>15726</c:v>
                </c:pt>
                <c:pt idx="15727">
                  <c:v>15727</c:v>
                </c:pt>
                <c:pt idx="15728">
                  <c:v>15728</c:v>
                </c:pt>
                <c:pt idx="15729">
                  <c:v>15729</c:v>
                </c:pt>
                <c:pt idx="15730">
                  <c:v>15730</c:v>
                </c:pt>
                <c:pt idx="15731">
                  <c:v>15731</c:v>
                </c:pt>
                <c:pt idx="15732">
                  <c:v>15732</c:v>
                </c:pt>
                <c:pt idx="15733">
                  <c:v>15733</c:v>
                </c:pt>
                <c:pt idx="15734">
                  <c:v>15734</c:v>
                </c:pt>
                <c:pt idx="15735">
                  <c:v>15735</c:v>
                </c:pt>
                <c:pt idx="15736">
                  <c:v>15736</c:v>
                </c:pt>
                <c:pt idx="15737">
                  <c:v>15737</c:v>
                </c:pt>
                <c:pt idx="15738">
                  <c:v>15738</c:v>
                </c:pt>
                <c:pt idx="15739">
                  <c:v>15739</c:v>
                </c:pt>
                <c:pt idx="15740">
                  <c:v>15740</c:v>
                </c:pt>
                <c:pt idx="15741">
                  <c:v>15741</c:v>
                </c:pt>
                <c:pt idx="15742">
                  <c:v>15742</c:v>
                </c:pt>
                <c:pt idx="15743">
                  <c:v>15743</c:v>
                </c:pt>
                <c:pt idx="15744">
                  <c:v>15744</c:v>
                </c:pt>
                <c:pt idx="15745">
                  <c:v>15745</c:v>
                </c:pt>
                <c:pt idx="15746">
                  <c:v>15746</c:v>
                </c:pt>
                <c:pt idx="15747">
                  <c:v>15747</c:v>
                </c:pt>
                <c:pt idx="15748">
                  <c:v>15748</c:v>
                </c:pt>
                <c:pt idx="15749">
                  <c:v>15749</c:v>
                </c:pt>
                <c:pt idx="15750">
                  <c:v>15750</c:v>
                </c:pt>
                <c:pt idx="15751">
                  <c:v>15751</c:v>
                </c:pt>
                <c:pt idx="15752">
                  <c:v>15752</c:v>
                </c:pt>
                <c:pt idx="15753">
                  <c:v>15753</c:v>
                </c:pt>
                <c:pt idx="15754">
                  <c:v>15754</c:v>
                </c:pt>
                <c:pt idx="15755">
                  <c:v>15755</c:v>
                </c:pt>
                <c:pt idx="15756">
                  <c:v>15756</c:v>
                </c:pt>
                <c:pt idx="15757">
                  <c:v>15757</c:v>
                </c:pt>
                <c:pt idx="15758">
                  <c:v>15758</c:v>
                </c:pt>
                <c:pt idx="15759">
                  <c:v>15759</c:v>
                </c:pt>
                <c:pt idx="15760">
                  <c:v>15760</c:v>
                </c:pt>
                <c:pt idx="15761">
                  <c:v>15761</c:v>
                </c:pt>
                <c:pt idx="15762">
                  <c:v>15762</c:v>
                </c:pt>
                <c:pt idx="15763">
                  <c:v>15763</c:v>
                </c:pt>
                <c:pt idx="15764">
                  <c:v>15764</c:v>
                </c:pt>
                <c:pt idx="15765">
                  <c:v>15765</c:v>
                </c:pt>
                <c:pt idx="15766">
                  <c:v>15766</c:v>
                </c:pt>
                <c:pt idx="15767">
                  <c:v>15767</c:v>
                </c:pt>
                <c:pt idx="15768">
                  <c:v>15768</c:v>
                </c:pt>
                <c:pt idx="15769">
                  <c:v>15769</c:v>
                </c:pt>
                <c:pt idx="15770">
                  <c:v>15770</c:v>
                </c:pt>
                <c:pt idx="15771">
                  <c:v>15771</c:v>
                </c:pt>
                <c:pt idx="15772">
                  <c:v>15772</c:v>
                </c:pt>
                <c:pt idx="15773">
                  <c:v>15773</c:v>
                </c:pt>
                <c:pt idx="15774">
                  <c:v>15774</c:v>
                </c:pt>
                <c:pt idx="15775">
                  <c:v>15775</c:v>
                </c:pt>
                <c:pt idx="15776">
                  <c:v>15776</c:v>
                </c:pt>
                <c:pt idx="15777">
                  <c:v>15777</c:v>
                </c:pt>
                <c:pt idx="15778">
                  <c:v>15778</c:v>
                </c:pt>
                <c:pt idx="15779">
                  <c:v>15779</c:v>
                </c:pt>
                <c:pt idx="15780">
                  <c:v>15780</c:v>
                </c:pt>
                <c:pt idx="15781">
                  <c:v>15781</c:v>
                </c:pt>
                <c:pt idx="15782">
                  <c:v>15782</c:v>
                </c:pt>
                <c:pt idx="15783">
                  <c:v>15783</c:v>
                </c:pt>
                <c:pt idx="15784">
                  <c:v>15784</c:v>
                </c:pt>
                <c:pt idx="15785">
                  <c:v>15785</c:v>
                </c:pt>
                <c:pt idx="15786">
                  <c:v>15786</c:v>
                </c:pt>
                <c:pt idx="15787">
                  <c:v>15787</c:v>
                </c:pt>
                <c:pt idx="15788">
                  <c:v>15788</c:v>
                </c:pt>
                <c:pt idx="15789">
                  <c:v>15789</c:v>
                </c:pt>
                <c:pt idx="15790">
                  <c:v>15790</c:v>
                </c:pt>
                <c:pt idx="15791">
                  <c:v>15791</c:v>
                </c:pt>
                <c:pt idx="15792">
                  <c:v>15792</c:v>
                </c:pt>
                <c:pt idx="15793">
                  <c:v>15793</c:v>
                </c:pt>
                <c:pt idx="15794">
                  <c:v>15794</c:v>
                </c:pt>
                <c:pt idx="15795">
                  <c:v>15795</c:v>
                </c:pt>
                <c:pt idx="15796">
                  <c:v>15796</c:v>
                </c:pt>
                <c:pt idx="15797">
                  <c:v>15797</c:v>
                </c:pt>
                <c:pt idx="15798">
                  <c:v>15798</c:v>
                </c:pt>
                <c:pt idx="15799">
                  <c:v>15799</c:v>
                </c:pt>
                <c:pt idx="15800">
                  <c:v>15800</c:v>
                </c:pt>
                <c:pt idx="15801">
                  <c:v>15801</c:v>
                </c:pt>
                <c:pt idx="15802">
                  <c:v>15802</c:v>
                </c:pt>
                <c:pt idx="15803">
                  <c:v>15803</c:v>
                </c:pt>
                <c:pt idx="15804">
                  <c:v>15804</c:v>
                </c:pt>
                <c:pt idx="15805">
                  <c:v>15805</c:v>
                </c:pt>
                <c:pt idx="15806">
                  <c:v>15806</c:v>
                </c:pt>
                <c:pt idx="15807">
                  <c:v>15807</c:v>
                </c:pt>
                <c:pt idx="15808">
                  <c:v>15808</c:v>
                </c:pt>
                <c:pt idx="15809">
                  <c:v>15809</c:v>
                </c:pt>
                <c:pt idx="15810">
                  <c:v>15810</c:v>
                </c:pt>
                <c:pt idx="15811">
                  <c:v>15811</c:v>
                </c:pt>
                <c:pt idx="15812">
                  <c:v>15812</c:v>
                </c:pt>
                <c:pt idx="15813">
                  <c:v>15813</c:v>
                </c:pt>
                <c:pt idx="15814">
                  <c:v>15814</c:v>
                </c:pt>
                <c:pt idx="15815">
                  <c:v>15815</c:v>
                </c:pt>
                <c:pt idx="15816">
                  <c:v>15816</c:v>
                </c:pt>
                <c:pt idx="15817">
                  <c:v>15817</c:v>
                </c:pt>
                <c:pt idx="15818">
                  <c:v>15818</c:v>
                </c:pt>
                <c:pt idx="15819">
                  <c:v>15819</c:v>
                </c:pt>
                <c:pt idx="15820">
                  <c:v>15820</c:v>
                </c:pt>
                <c:pt idx="15821">
                  <c:v>15821</c:v>
                </c:pt>
                <c:pt idx="15822">
                  <c:v>15822</c:v>
                </c:pt>
                <c:pt idx="15823">
                  <c:v>15823</c:v>
                </c:pt>
                <c:pt idx="15824">
                  <c:v>15824</c:v>
                </c:pt>
                <c:pt idx="15825">
                  <c:v>15825</c:v>
                </c:pt>
                <c:pt idx="15826">
                  <c:v>15826</c:v>
                </c:pt>
                <c:pt idx="15827">
                  <c:v>15827</c:v>
                </c:pt>
                <c:pt idx="15828">
                  <c:v>15828</c:v>
                </c:pt>
                <c:pt idx="15829">
                  <c:v>15829</c:v>
                </c:pt>
                <c:pt idx="15830">
                  <c:v>15830</c:v>
                </c:pt>
                <c:pt idx="15831">
                  <c:v>15831</c:v>
                </c:pt>
                <c:pt idx="15832">
                  <c:v>15832</c:v>
                </c:pt>
                <c:pt idx="15833">
                  <c:v>15833</c:v>
                </c:pt>
                <c:pt idx="15834">
                  <c:v>15834</c:v>
                </c:pt>
                <c:pt idx="15835">
                  <c:v>15835</c:v>
                </c:pt>
                <c:pt idx="15836">
                  <c:v>15836</c:v>
                </c:pt>
                <c:pt idx="15837">
                  <c:v>15837</c:v>
                </c:pt>
                <c:pt idx="15838">
                  <c:v>15838</c:v>
                </c:pt>
                <c:pt idx="15839">
                  <c:v>15839</c:v>
                </c:pt>
                <c:pt idx="15840">
                  <c:v>15840</c:v>
                </c:pt>
                <c:pt idx="15841">
                  <c:v>15841</c:v>
                </c:pt>
                <c:pt idx="15842">
                  <c:v>15842</c:v>
                </c:pt>
                <c:pt idx="15843">
                  <c:v>15843</c:v>
                </c:pt>
                <c:pt idx="15844">
                  <c:v>15844</c:v>
                </c:pt>
                <c:pt idx="15845">
                  <c:v>15845</c:v>
                </c:pt>
                <c:pt idx="15846">
                  <c:v>15846</c:v>
                </c:pt>
                <c:pt idx="15847">
                  <c:v>15847</c:v>
                </c:pt>
                <c:pt idx="15848">
                  <c:v>15848</c:v>
                </c:pt>
                <c:pt idx="15849">
                  <c:v>15849</c:v>
                </c:pt>
                <c:pt idx="15850">
                  <c:v>15850</c:v>
                </c:pt>
                <c:pt idx="15851">
                  <c:v>15851</c:v>
                </c:pt>
                <c:pt idx="15852">
                  <c:v>15852</c:v>
                </c:pt>
                <c:pt idx="15853">
                  <c:v>15853</c:v>
                </c:pt>
                <c:pt idx="15854">
                  <c:v>15854</c:v>
                </c:pt>
                <c:pt idx="15855">
                  <c:v>15855</c:v>
                </c:pt>
                <c:pt idx="15856">
                  <c:v>15856</c:v>
                </c:pt>
                <c:pt idx="15857">
                  <c:v>15857</c:v>
                </c:pt>
                <c:pt idx="15858">
                  <c:v>15858</c:v>
                </c:pt>
                <c:pt idx="15859">
                  <c:v>15859</c:v>
                </c:pt>
                <c:pt idx="15860">
                  <c:v>15860</c:v>
                </c:pt>
                <c:pt idx="15861">
                  <c:v>15861</c:v>
                </c:pt>
                <c:pt idx="15862">
                  <c:v>15862</c:v>
                </c:pt>
                <c:pt idx="15863">
                  <c:v>15863</c:v>
                </c:pt>
                <c:pt idx="15864">
                  <c:v>15864</c:v>
                </c:pt>
                <c:pt idx="15865">
                  <c:v>15865</c:v>
                </c:pt>
                <c:pt idx="15866">
                  <c:v>15866</c:v>
                </c:pt>
                <c:pt idx="15867">
                  <c:v>15867</c:v>
                </c:pt>
                <c:pt idx="15868">
                  <c:v>15868</c:v>
                </c:pt>
                <c:pt idx="15869">
                  <c:v>15869</c:v>
                </c:pt>
                <c:pt idx="15870">
                  <c:v>15870</c:v>
                </c:pt>
                <c:pt idx="15871">
                  <c:v>15871</c:v>
                </c:pt>
                <c:pt idx="15872">
                  <c:v>15872</c:v>
                </c:pt>
                <c:pt idx="15873">
                  <c:v>15873</c:v>
                </c:pt>
                <c:pt idx="15874">
                  <c:v>15874</c:v>
                </c:pt>
                <c:pt idx="15875">
                  <c:v>15875</c:v>
                </c:pt>
                <c:pt idx="15876">
                  <c:v>15876</c:v>
                </c:pt>
                <c:pt idx="15877">
                  <c:v>15877</c:v>
                </c:pt>
                <c:pt idx="15878">
                  <c:v>15878</c:v>
                </c:pt>
                <c:pt idx="15879">
                  <c:v>15879</c:v>
                </c:pt>
                <c:pt idx="15880">
                  <c:v>15880</c:v>
                </c:pt>
                <c:pt idx="15881">
                  <c:v>15881</c:v>
                </c:pt>
                <c:pt idx="15882">
                  <c:v>15882</c:v>
                </c:pt>
                <c:pt idx="15883">
                  <c:v>15883</c:v>
                </c:pt>
                <c:pt idx="15884">
                  <c:v>15884</c:v>
                </c:pt>
                <c:pt idx="15885">
                  <c:v>15885</c:v>
                </c:pt>
                <c:pt idx="15886">
                  <c:v>15886</c:v>
                </c:pt>
                <c:pt idx="15887">
                  <c:v>15887</c:v>
                </c:pt>
                <c:pt idx="15888">
                  <c:v>15888</c:v>
                </c:pt>
                <c:pt idx="15889">
                  <c:v>15889</c:v>
                </c:pt>
                <c:pt idx="15890">
                  <c:v>15890</c:v>
                </c:pt>
                <c:pt idx="15891">
                  <c:v>15891</c:v>
                </c:pt>
                <c:pt idx="15892">
                  <c:v>15892</c:v>
                </c:pt>
                <c:pt idx="15893">
                  <c:v>15893</c:v>
                </c:pt>
                <c:pt idx="15894">
                  <c:v>15894</c:v>
                </c:pt>
                <c:pt idx="15895">
                  <c:v>15895</c:v>
                </c:pt>
                <c:pt idx="15896">
                  <c:v>15896</c:v>
                </c:pt>
                <c:pt idx="15897">
                  <c:v>15897</c:v>
                </c:pt>
                <c:pt idx="15898">
                  <c:v>15898</c:v>
                </c:pt>
                <c:pt idx="15899">
                  <c:v>15899</c:v>
                </c:pt>
                <c:pt idx="15900">
                  <c:v>15900</c:v>
                </c:pt>
                <c:pt idx="15901">
                  <c:v>15901</c:v>
                </c:pt>
                <c:pt idx="15902">
                  <c:v>15902</c:v>
                </c:pt>
                <c:pt idx="15903">
                  <c:v>15903</c:v>
                </c:pt>
                <c:pt idx="15904">
                  <c:v>15904</c:v>
                </c:pt>
                <c:pt idx="15905">
                  <c:v>15905</c:v>
                </c:pt>
                <c:pt idx="15906">
                  <c:v>15906</c:v>
                </c:pt>
                <c:pt idx="15907">
                  <c:v>15907</c:v>
                </c:pt>
                <c:pt idx="15908">
                  <c:v>15908</c:v>
                </c:pt>
                <c:pt idx="15909">
                  <c:v>15909</c:v>
                </c:pt>
                <c:pt idx="15910">
                  <c:v>15910</c:v>
                </c:pt>
                <c:pt idx="15911">
                  <c:v>15911</c:v>
                </c:pt>
                <c:pt idx="15912">
                  <c:v>15912</c:v>
                </c:pt>
                <c:pt idx="15913">
                  <c:v>15913</c:v>
                </c:pt>
                <c:pt idx="15914">
                  <c:v>15914</c:v>
                </c:pt>
                <c:pt idx="15915">
                  <c:v>15915</c:v>
                </c:pt>
                <c:pt idx="15916">
                  <c:v>15916</c:v>
                </c:pt>
                <c:pt idx="15917">
                  <c:v>15917</c:v>
                </c:pt>
                <c:pt idx="15918">
                  <c:v>15918</c:v>
                </c:pt>
                <c:pt idx="15919">
                  <c:v>15919</c:v>
                </c:pt>
                <c:pt idx="15920">
                  <c:v>15920</c:v>
                </c:pt>
                <c:pt idx="15921">
                  <c:v>15921</c:v>
                </c:pt>
                <c:pt idx="15922">
                  <c:v>15922</c:v>
                </c:pt>
                <c:pt idx="15923">
                  <c:v>15923</c:v>
                </c:pt>
                <c:pt idx="15924">
                  <c:v>15924</c:v>
                </c:pt>
                <c:pt idx="15925">
                  <c:v>15925</c:v>
                </c:pt>
                <c:pt idx="15926">
                  <c:v>15926</c:v>
                </c:pt>
                <c:pt idx="15927">
                  <c:v>15927</c:v>
                </c:pt>
                <c:pt idx="15928">
                  <c:v>15928</c:v>
                </c:pt>
                <c:pt idx="15929">
                  <c:v>15929</c:v>
                </c:pt>
                <c:pt idx="15930">
                  <c:v>15930</c:v>
                </c:pt>
                <c:pt idx="15931">
                  <c:v>15931</c:v>
                </c:pt>
                <c:pt idx="15932">
                  <c:v>15932</c:v>
                </c:pt>
                <c:pt idx="15933">
                  <c:v>15933</c:v>
                </c:pt>
                <c:pt idx="15934">
                  <c:v>15934</c:v>
                </c:pt>
                <c:pt idx="15935">
                  <c:v>15935</c:v>
                </c:pt>
                <c:pt idx="15936">
                  <c:v>15936</c:v>
                </c:pt>
                <c:pt idx="15937">
                  <c:v>15937</c:v>
                </c:pt>
                <c:pt idx="15938">
                  <c:v>15938</c:v>
                </c:pt>
                <c:pt idx="15939">
                  <c:v>15939</c:v>
                </c:pt>
                <c:pt idx="15940">
                  <c:v>15940</c:v>
                </c:pt>
                <c:pt idx="15941">
                  <c:v>15941</c:v>
                </c:pt>
                <c:pt idx="15942">
                  <c:v>15942</c:v>
                </c:pt>
                <c:pt idx="15943">
                  <c:v>15943</c:v>
                </c:pt>
                <c:pt idx="15944">
                  <c:v>15944</c:v>
                </c:pt>
                <c:pt idx="15945">
                  <c:v>15945</c:v>
                </c:pt>
                <c:pt idx="15946">
                  <c:v>15946</c:v>
                </c:pt>
                <c:pt idx="15947">
                  <c:v>15947</c:v>
                </c:pt>
                <c:pt idx="15948">
                  <c:v>15948</c:v>
                </c:pt>
                <c:pt idx="15949">
                  <c:v>15949</c:v>
                </c:pt>
                <c:pt idx="15950">
                  <c:v>15950</c:v>
                </c:pt>
                <c:pt idx="15951">
                  <c:v>15951</c:v>
                </c:pt>
                <c:pt idx="15952">
                  <c:v>15952</c:v>
                </c:pt>
                <c:pt idx="15953">
                  <c:v>15953</c:v>
                </c:pt>
                <c:pt idx="15954">
                  <c:v>15954</c:v>
                </c:pt>
                <c:pt idx="15955">
                  <c:v>15955</c:v>
                </c:pt>
                <c:pt idx="15956">
                  <c:v>15956</c:v>
                </c:pt>
                <c:pt idx="15957">
                  <c:v>15957</c:v>
                </c:pt>
                <c:pt idx="15958">
                  <c:v>15958</c:v>
                </c:pt>
                <c:pt idx="15959">
                  <c:v>15959</c:v>
                </c:pt>
                <c:pt idx="15960">
                  <c:v>15960</c:v>
                </c:pt>
                <c:pt idx="15961">
                  <c:v>15961</c:v>
                </c:pt>
                <c:pt idx="15962">
                  <c:v>15962</c:v>
                </c:pt>
                <c:pt idx="15963">
                  <c:v>15963</c:v>
                </c:pt>
                <c:pt idx="15964">
                  <c:v>15964</c:v>
                </c:pt>
                <c:pt idx="15965">
                  <c:v>15965</c:v>
                </c:pt>
                <c:pt idx="15966">
                  <c:v>15966</c:v>
                </c:pt>
                <c:pt idx="15967">
                  <c:v>15967</c:v>
                </c:pt>
                <c:pt idx="15968">
                  <c:v>15968</c:v>
                </c:pt>
                <c:pt idx="15969">
                  <c:v>15969</c:v>
                </c:pt>
                <c:pt idx="15970">
                  <c:v>15970</c:v>
                </c:pt>
                <c:pt idx="15971">
                  <c:v>15971</c:v>
                </c:pt>
                <c:pt idx="15972">
                  <c:v>15972</c:v>
                </c:pt>
                <c:pt idx="15973">
                  <c:v>15973</c:v>
                </c:pt>
                <c:pt idx="15974">
                  <c:v>15974</c:v>
                </c:pt>
                <c:pt idx="15975">
                  <c:v>15975</c:v>
                </c:pt>
                <c:pt idx="15976">
                  <c:v>15976</c:v>
                </c:pt>
                <c:pt idx="15977">
                  <c:v>15977</c:v>
                </c:pt>
                <c:pt idx="15978">
                  <c:v>15978</c:v>
                </c:pt>
                <c:pt idx="15979">
                  <c:v>15979</c:v>
                </c:pt>
                <c:pt idx="15980">
                  <c:v>15980</c:v>
                </c:pt>
                <c:pt idx="15981">
                  <c:v>15981</c:v>
                </c:pt>
                <c:pt idx="15982">
                  <c:v>15982</c:v>
                </c:pt>
                <c:pt idx="15983">
                  <c:v>15983</c:v>
                </c:pt>
                <c:pt idx="15984">
                  <c:v>15984</c:v>
                </c:pt>
                <c:pt idx="15985">
                  <c:v>15985</c:v>
                </c:pt>
                <c:pt idx="15986">
                  <c:v>15986</c:v>
                </c:pt>
                <c:pt idx="15987">
                  <c:v>15987</c:v>
                </c:pt>
                <c:pt idx="15988">
                  <c:v>15988</c:v>
                </c:pt>
                <c:pt idx="15989">
                  <c:v>15989</c:v>
                </c:pt>
                <c:pt idx="15990">
                  <c:v>15990</c:v>
                </c:pt>
                <c:pt idx="15991">
                  <c:v>15991</c:v>
                </c:pt>
                <c:pt idx="15992">
                  <c:v>15992</c:v>
                </c:pt>
                <c:pt idx="15993">
                  <c:v>15993</c:v>
                </c:pt>
                <c:pt idx="15994">
                  <c:v>15994</c:v>
                </c:pt>
                <c:pt idx="15995">
                  <c:v>15995</c:v>
                </c:pt>
                <c:pt idx="15996">
                  <c:v>15996</c:v>
                </c:pt>
                <c:pt idx="15997">
                  <c:v>15997</c:v>
                </c:pt>
                <c:pt idx="15998">
                  <c:v>15998</c:v>
                </c:pt>
                <c:pt idx="15999">
                  <c:v>15999</c:v>
                </c:pt>
                <c:pt idx="16000">
                  <c:v>16000</c:v>
                </c:pt>
                <c:pt idx="16001">
                  <c:v>16001</c:v>
                </c:pt>
                <c:pt idx="16002">
                  <c:v>16002</c:v>
                </c:pt>
                <c:pt idx="16003">
                  <c:v>16003</c:v>
                </c:pt>
                <c:pt idx="16004">
                  <c:v>16004</c:v>
                </c:pt>
                <c:pt idx="16005">
                  <c:v>16005</c:v>
                </c:pt>
                <c:pt idx="16006">
                  <c:v>16006</c:v>
                </c:pt>
                <c:pt idx="16007">
                  <c:v>16007</c:v>
                </c:pt>
                <c:pt idx="16008">
                  <c:v>16008</c:v>
                </c:pt>
                <c:pt idx="16009">
                  <c:v>16009</c:v>
                </c:pt>
                <c:pt idx="16010">
                  <c:v>16010</c:v>
                </c:pt>
                <c:pt idx="16011">
                  <c:v>16011</c:v>
                </c:pt>
                <c:pt idx="16012">
                  <c:v>16012</c:v>
                </c:pt>
                <c:pt idx="16013">
                  <c:v>16013</c:v>
                </c:pt>
                <c:pt idx="16014">
                  <c:v>16014</c:v>
                </c:pt>
                <c:pt idx="16015">
                  <c:v>16015</c:v>
                </c:pt>
                <c:pt idx="16016">
                  <c:v>16016</c:v>
                </c:pt>
                <c:pt idx="16017">
                  <c:v>16017</c:v>
                </c:pt>
                <c:pt idx="16018">
                  <c:v>16018</c:v>
                </c:pt>
                <c:pt idx="16019">
                  <c:v>16019</c:v>
                </c:pt>
                <c:pt idx="16020">
                  <c:v>16020</c:v>
                </c:pt>
                <c:pt idx="16021">
                  <c:v>16021</c:v>
                </c:pt>
                <c:pt idx="16022">
                  <c:v>16022</c:v>
                </c:pt>
                <c:pt idx="16023">
                  <c:v>16023</c:v>
                </c:pt>
                <c:pt idx="16024">
                  <c:v>16024</c:v>
                </c:pt>
                <c:pt idx="16025">
                  <c:v>16025</c:v>
                </c:pt>
                <c:pt idx="16026">
                  <c:v>16026</c:v>
                </c:pt>
                <c:pt idx="16027">
                  <c:v>16027</c:v>
                </c:pt>
                <c:pt idx="16028">
                  <c:v>16028</c:v>
                </c:pt>
                <c:pt idx="16029">
                  <c:v>16029</c:v>
                </c:pt>
                <c:pt idx="16030">
                  <c:v>16030</c:v>
                </c:pt>
                <c:pt idx="16031">
                  <c:v>16031</c:v>
                </c:pt>
                <c:pt idx="16032">
                  <c:v>16032</c:v>
                </c:pt>
                <c:pt idx="16033">
                  <c:v>16033</c:v>
                </c:pt>
                <c:pt idx="16034">
                  <c:v>16034</c:v>
                </c:pt>
                <c:pt idx="16035">
                  <c:v>16035</c:v>
                </c:pt>
                <c:pt idx="16036">
                  <c:v>16036</c:v>
                </c:pt>
                <c:pt idx="16037">
                  <c:v>16037</c:v>
                </c:pt>
                <c:pt idx="16038">
                  <c:v>16038</c:v>
                </c:pt>
                <c:pt idx="16039">
                  <c:v>16039</c:v>
                </c:pt>
                <c:pt idx="16040">
                  <c:v>16040</c:v>
                </c:pt>
                <c:pt idx="16041">
                  <c:v>16041</c:v>
                </c:pt>
                <c:pt idx="16042">
                  <c:v>16042</c:v>
                </c:pt>
                <c:pt idx="16043">
                  <c:v>16043</c:v>
                </c:pt>
                <c:pt idx="16044">
                  <c:v>16044</c:v>
                </c:pt>
                <c:pt idx="16045">
                  <c:v>16045</c:v>
                </c:pt>
                <c:pt idx="16046">
                  <c:v>16046</c:v>
                </c:pt>
                <c:pt idx="16047">
                  <c:v>16047</c:v>
                </c:pt>
                <c:pt idx="16048">
                  <c:v>16048</c:v>
                </c:pt>
                <c:pt idx="16049">
                  <c:v>16049</c:v>
                </c:pt>
                <c:pt idx="16050">
                  <c:v>16050</c:v>
                </c:pt>
                <c:pt idx="16051">
                  <c:v>16051</c:v>
                </c:pt>
                <c:pt idx="16052">
                  <c:v>16052</c:v>
                </c:pt>
                <c:pt idx="16053">
                  <c:v>16053</c:v>
                </c:pt>
                <c:pt idx="16054">
                  <c:v>16054</c:v>
                </c:pt>
                <c:pt idx="16055">
                  <c:v>16055</c:v>
                </c:pt>
                <c:pt idx="16056">
                  <c:v>16056</c:v>
                </c:pt>
                <c:pt idx="16057">
                  <c:v>16057</c:v>
                </c:pt>
                <c:pt idx="16058">
                  <c:v>16058</c:v>
                </c:pt>
                <c:pt idx="16059">
                  <c:v>16059</c:v>
                </c:pt>
                <c:pt idx="16060">
                  <c:v>16060</c:v>
                </c:pt>
                <c:pt idx="16061">
                  <c:v>16061</c:v>
                </c:pt>
                <c:pt idx="16062">
                  <c:v>16062</c:v>
                </c:pt>
                <c:pt idx="16063">
                  <c:v>16063</c:v>
                </c:pt>
                <c:pt idx="16064">
                  <c:v>16064</c:v>
                </c:pt>
                <c:pt idx="16065">
                  <c:v>16065</c:v>
                </c:pt>
                <c:pt idx="16066">
                  <c:v>16066</c:v>
                </c:pt>
                <c:pt idx="16067">
                  <c:v>16067</c:v>
                </c:pt>
                <c:pt idx="16068">
                  <c:v>16068</c:v>
                </c:pt>
                <c:pt idx="16069">
                  <c:v>16069</c:v>
                </c:pt>
                <c:pt idx="16070">
                  <c:v>16070</c:v>
                </c:pt>
                <c:pt idx="16071">
                  <c:v>16071</c:v>
                </c:pt>
                <c:pt idx="16072">
                  <c:v>16072</c:v>
                </c:pt>
                <c:pt idx="16073">
                  <c:v>16073</c:v>
                </c:pt>
                <c:pt idx="16074">
                  <c:v>16074</c:v>
                </c:pt>
                <c:pt idx="16075">
                  <c:v>16075</c:v>
                </c:pt>
                <c:pt idx="16076">
                  <c:v>16076</c:v>
                </c:pt>
                <c:pt idx="16077">
                  <c:v>16077</c:v>
                </c:pt>
                <c:pt idx="16078">
                  <c:v>16078</c:v>
                </c:pt>
                <c:pt idx="16079">
                  <c:v>16079</c:v>
                </c:pt>
                <c:pt idx="16080">
                  <c:v>16080</c:v>
                </c:pt>
                <c:pt idx="16081">
                  <c:v>16081</c:v>
                </c:pt>
                <c:pt idx="16082">
                  <c:v>16082</c:v>
                </c:pt>
                <c:pt idx="16083">
                  <c:v>16083</c:v>
                </c:pt>
                <c:pt idx="16084">
                  <c:v>16084</c:v>
                </c:pt>
                <c:pt idx="16085">
                  <c:v>16085</c:v>
                </c:pt>
                <c:pt idx="16086">
                  <c:v>16086</c:v>
                </c:pt>
                <c:pt idx="16087">
                  <c:v>16087</c:v>
                </c:pt>
                <c:pt idx="16088">
                  <c:v>16088</c:v>
                </c:pt>
                <c:pt idx="16089">
                  <c:v>16089</c:v>
                </c:pt>
                <c:pt idx="16090">
                  <c:v>16090</c:v>
                </c:pt>
                <c:pt idx="16091">
                  <c:v>16091</c:v>
                </c:pt>
                <c:pt idx="16092">
                  <c:v>16092</c:v>
                </c:pt>
                <c:pt idx="16093">
                  <c:v>16093</c:v>
                </c:pt>
                <c:pt idx="16094">
                  <c:v>16094</c:v>
                </c:pt>
                <c:pt idx="16095">
                  <c:v>16095</c:v>
                </c:pt>
                <c:pt idx="16096">
                  <c:v>16096</c:v>
                </c:pt>
                <c:pt idx="16097">
                  <c:v>16097</c:v>
                </c:pt>
                <c:pt idx="16098">
                  <c:v>16098</c:v>
                </c:pt>
                <c:pt idx="16099">
                  <c:v>16099</c:v>
                </c:pt>
                <c:pt idx="16100">
                  <c:v>16100</c:v>
                </c:pt>
                <c:pt idx="16101">
                  <c:v>16101</c:v>
                </c:pt>
                <c:pt idx="16102">
                  <c:v>16102</c:v>
                </c:pt>
                <c:pt idx="16103">
                  <c:v>16103</c:v>
                </c:pt>
                <c:pt idx="16104">
                  <c:v>16104</c:v>
                </c:pt>
                <c:pt idx="16105">
                  <c:v>16105</c:v>
                </c:pt>
                <c:pt idx="16106">
                  <c:v>16106</c:v>
                </c:pt>
                <c:pt idx="16107">
                  <c:v>16107</c:v>
                </c:pt>
                <c:pt idx="16108">
                  <c:v>16108</c:v>
                </c:pt>
                <c:pt idx="16109">
                  <c:v>16109</c:v>
                </c:pt>
                <c:pt idx="16110">
                  <c:v>16110</c:v>
                </c:pt>
                <c:pt idx="16111">
                  <c:v>16111</c:v>
                </c:pt>
                <c:pt idx="16112">
                  <c:v>16112</c:v>
                </c:pt>
                <c:pt idx="16113">
                  <c:v>16113</c:v>
                </c:pt>
                <c:pt idx="16114">
                  <c:v>16114</c:v>
                </c:pt>
                <c:pt idx="16115">
                  <c:v>16115</c:v>
                </c:pt>
                <c:pt idx="16116">
                  <c:v>16116</c:v>
                </c:pt>
                <c:pt idx="16117">
                  <c:v>16117</c:v>
                </c:pt>
                <c:pt idx="16118">
                  <c:v>16118</c:v>
                </c:pt>
                <c:pt idx="16119">
                  <c:v>16119</c:v>
                </c:pt>
                <c:pt idx="16120">
                  <c:v>16120</c:v>
                </c:pt>
                <c:pt idx="16121">
                  <c:v>16121</c:v>
                </c:pt>
                <c:pt idx="16122">
                  <c:v>16122</c:v>
                </c:pt>
                <c:pt idx="16123">
                  <c:v>16123</c:v>
                </c:pt>
                <c:pt idx="16124">
                  <c:v>16124</c:v>
                </c:pt>
                <c:pt idx="16125">
                  <c:v>16125</c:v>
                </c:pt>
                <c:pt idx="16126">
                  <c:v>16126</c:v>
                </c:pt>
                <c:pt idx="16127">
                  <c:v>16127</c:v>
                </c:pt>
                <c:pt idx="16128">
                  <c:v>16128</c:v>
                </c:pt>
                <c:pt idx="16129">
                  <c:v>16129</c:v>
                </c:pt>
                <c:pt idx="16130">
                  <c:v>16130</c:v>
                </c:pt>
                <c:pt idx="16131">
                  <c:v>16131</c:v>
                </c:pt>
                <c:pt idx="16132">
                  <c:v>16132</c:v>
                </c:pt>
                <c:pt idx="16133">
                  <c:v>16133</c:v>
                </c:pt>
                <c:pt idx="16134">
                  <c:v>16134</c:v>
                </c:pt>
                <c:pt idx="16135">
                  <c:v>16135</c:v>
                </c:pt>
                <c:pt idx="16136">
                  <c:v>16136</c:v>
                </c:pt>
                <c:pt idx="16137">
                  <c:v>16137</c:v>
                </c:pt>
                <c:pt idx="16138">
                  <c:v>16138</c:v>
                </c:pt>
                <c:pt idx="16139">
                  <c:v>16139</c:v>
                </c:pt>
                <c:pt idx="16140">
                  <c:v>16140</c:v>
                </c:pt>
                <c:pt idx="16141">
                  <c:v>16141</c:v>
                </c:pt>
                <c:pt idx="16142">
                  <c:v>16142</c:v>
                </c:pt>
                <c:pt idx="16143">
                  <c:v>16143</c:v>
                </c:pt>
                <c:pt idx="16144">
                  <c:v>16144</c:v>
                </c:pt>
                <c:pt idx="16145">
                  <c:v>16145</c:v>
                </c:pt>
                <c:pt idx="16146">
                  <c:v>16146</c:v>
                </c:pt>
                <c:pt idx="16147">
                  <c:v>16147</c:v>
                </c:pt>
                <c:pt idx="16148">
                  <c:v>16148</c:v>
                </c:pt>
                <c:pt idx="16149">
                  <c:v>16149</c:v>
                </c:pt>
                <c:pt idx="16150">
                  <c:v>16150</c:v>
                </c:pt>
                <c:pt idx="16151">
                  <c:v>16151</c:v>
                </c:pt>
                <c:pt idx="16152">
                  <c:v>16152</c:v>
                </c:pt>
                <c:pt idx="16153">
                  <c:v>16153</c:v>
                </c:pt>
                <c:pt idx="16154">
                  <c:v>16154</c:v>
                </c:pt>
                <c:pt idx="16155">
                  <c:v>16155</c:v>
                </c:pt>
                <c:pt idx="16156">
                  <c:v>16156</c:v>
                </c:pt>
                <c:pt idx="16157">
                  <c:v>16157</c:v>
                </c:pt>
                <c:pt idx="16158">
                  <c:v>16158</c:v>
                </c:pt>
                <c:pt idx="16159">
                  <c:v>16159</c:v>
                </c:pt>
                <c:pt idx="16160">
                  <c:v>16160</c:v>
                </c:pt>
                <c:pt idx="16161">
                  <c:v>16161</c:v>
                </c:pt>
                <c:pt idx="16162">
                  <c:v>16162</c:v>
                </c:pt>
                <c:pt idx="16163">
                  <c:v>16163</c:v>
                </c:pt>
                <c:pt idx="16164">
                  <c:v>16164</c:v>
                </c:pt>
                <c:pt idx="16165">
                  <c:v>16165</c:v>
                </c:pt>
                <c:pt idx="16166">
                  <c:v>16166</c:v>
                </c:pt>
                <c:pt idx="16167">
                  <c:v>16167</c:v>
                </c:pt>
                <c:pt idx="16168">
                  <c:v>16168</c:v>
                </c:pt>
                <c:pt idx="16169">
                  <c:v>16169</c:v>
                </c:pt>
                <c:pt idx="16170">
                  <c:v>16170</c:v>
                </c:pt>
                <c:pt idx="16171">
                  <c:v>16171</c:v>
                </c:pt>
                <c:pt idx="16172">
                  <c:v>16172</c:v>
                </c:pt>
                <c:pt idx="16173">
                  <c:v>16173</c:v>
                </c:pt>
                <c:pt idx="16174">
                  <c:v>16174</c:v>
                </c:pt>
                <c:pt idx="16175">
                  <c:v>16175</c:v>
                </c:pt>
                <c:pt idx="16176">
                  <c:v>16176</c:v>
                </c:pt>
                <c:pt idx="16177">
                  <c:v>16177</c:v>
                </c:pt>
                <c:pt idx="16178">
                  <c:v>16178</c:v>
                </c:pt>
                <c:pt idx="16179">
                  <c:v>16179</c:v>
                </c:pt>
                <c:pt idx="16180">
                  <c:v>16180</c:v>
                </c:pt>
                <c:pt idx="16181">
                  <c:v>16181</c:v>
                </c:pt>
                <c:pt idx="16182">
                  <c:v>16182</c:v>
                </c:pt>
                <c:pt idx="16183">
                  <c:v>16183</c:v>
                </c:pt>
                <c:pt idx="16184">
                  <c:v>16184</c:v>
                </c:pt>
                <c:pt idx="16185">
                  <c:v>16185</c:v>
                </c:pt>
                <c:pt idx="16186">
                  <c:v>16186</c:v>
                </c:pt>
                <c:pt idx="16187">
                  <c:v>16187</c:v>
                </c:pt>
                <c:pt idx="16188">
                  <c:v>16188</c:v>
                </c:pt>
                <c:pt idx="16189">
                  <c:v>16189</c:v>
                </c:pt>
                <c:pt idx="16190">
                  <c:v>16190</c:v>
                </c:pt>
                <c:pt idx="16191">
                  <c:v>16191</c:v>
                </c:pt>
                <c:pt idx="16192">
                  <c:v>16192</c:v>
                </c:pt>
                <c:pt idx="16193">
                  <c:v>16193</c:v>
                </c:pt>
                <c:pt idx="16194">
                  <c:v>16194</c:v>
                </c:pt>
                <c:pt idx="16195">
                  <c:v>16195</c:v>
                </c:pt>
                <c:pt idx="16196">
                  <c:v>16196</c:v>
                </c:pt>
                <c:pt idx="16197">
                  <c:v>16197</c:v>
                </c:pt>
                <c:pt idx="16198">
                  <c:v>16198</c:v>
                </c:pt>
                <c:pt idx="16199">
                  <c:v>16199</c:v>
                </c:pt>
                <c:pt idx="16200">
                  <c:v>16200</c:v>
                </c:pt>
                <c:pt idx="16201">
                  <c:v>16201</c:v>
                </c:pt>
                <c:pt idx="16202">
                  <c:v>16202</c:v>
                </c:pt>
                <c:pt idx="16203">
                  <c:v>16203</c:v>
                </c:pt>
                <c:pt idx="16204">
                  <c:v>16204</c:v>
                </c:pt>
                <c:pt idx="16205">
                  <c:v>16205</c:v>
                </c:pt>
                <c:pt idx="16206">
                  <c:v>16206</c:v>
                </c:pt>
                <c:pt idx="16207">
                  <c:v>16207</c:v>
                </c:pt>
                <c:pt idx="16208">
                  <c:v>16208</c:v>
                </c:pt>
                <c:pt idx="16209">
                  <c:v>16209</c:v>
                </c:pt>
                <c:pt idx="16210">
                  <c:v>16210</c:v>
                </c:pt>
                <c:pt idx="16211">
                  <c:v>16211</c:v>
                </c:pt>
                <c:pt idx="16212">
                  <c:v>16212</c:v>
                </c:pt>
                <c:pt idx="16213">
                  <c:v>16213</c:v>
                </c:pt>
                <c:pt idx="16214">
                  <c:v>16214</c:v>
                </c:pt>
                <c:pt idx="16215">
                  <c:v>16215</c:v>
                </c:pt>
                <c:pt idx="16216">
                  <c:v>16216</c:v>
                </c:pt>
                <c:pt idx="16217">
                  <c:v>16217</c:v>
                </c:pt>
                <c:pt idx="16218">
                  <c:v>16218</c:v>
                </c:pt>
                <c:pt idx="16219">
                  <c:v>16219</c:v>
                </c:pt>
                <c:pt idx="16220">
                  <c:v>16220</c:v>
                </c:pt>
                <c:pt idx="16221">
                  <c:v>16221</c:v>
                </c:pt>
                <c:pt idx="16222">
                  <c:v>16222</c:v>
                </c:pt>
                <c:pt idx="16223">
                  <c:v>16223</c:v>
                </c:pt>
                <c:pt idx="16224">
                  <c:v>16224</c:v>
                </c:pt>
                <c:pt idx="16225">
                  <c:v>16225</c:v>
                </c:pt>
                <c:pt idx="16226">
                  <c:v>16226</c:v>
                </c:pt>
                <c:pt idx="16227">
                  <c:v>16227</c:v>
                </c:pt>
                <c:pt idx="16228">
                  <c:v>16228</c:v>
                </c:pt>
                <c:pt idx="16229">
                  <c:v>16229</c:v>
                </c:pt>
                <c:pt idx="16230">
                  <c:v>16230</c:v>
                </c:pt>
                <c:pt idx="16231">
                  <c:v>16231</c:v>
                </c:pt>
                <c:pt idx="16232">
                  <c:v>16232</c:v>
                </c:pt>
                <c:pt idx="16233">
                  <c:v>16233</c:v>
                </c:pt>
                <c:pt idx="16234">
                  <c:v>16234</c:v>
                </c:pt>
                <c:pt idx="16235">
                  <c:v>16235</c:v>
                </c:pt>
                <c:pt idx="16236">
                  <c:v>16236</c:v>
                </c:pt>
                <c:pt idx="16237">
                  <c:v>16237</c:v>
                </c:pt>
                <c:pt idx="16238">
                  <c:v>16238</c:v>
                </c:pt>
                <c:pt idx="16239">
                  <c:v>16239</c:v>
                </c:pt>
                <c:pt idx="16240">
                  <c:v>16240</c:v>
                </c:pt>
                <c:pt idx="16241">
                  <c:v>16241</c:v>
                </c:pt>
                <c:pt idx="16242">
                  <c:v>16242</c:v>
                </c:pt>
                <c:pt idx="16243">
                  <c:v>16243</c:v>
                </c:pt>
                <c:pt idx="16244">
                  <c:v>16244</c:v>
                </c:pt>
                <c:pt idx="16245">
                  <c:v>16245</c:v>
                </c:pt>
                <c:pt idx="16246">
                  <c:v>16246</c:v>
                </c:pt>
                <c:pt idx="16247">
                  <c:v>16247</c:v>
                </c:pt>
                <c:pt idx="16248">
                  <c:v>16248</c:v>
                </c:pt>
                <c:pt idx="16249">
                  <c:v>16249</c:v>
                </c:pt>
                <c:pt idx="16250">
                  <c:v>16250</c:v>
                </c:pt>
                <c:pt idx="16251">
                  <c:v>16251</c:v>
                </c:pt>
                <c:pt idx="16252">
                  <c:v>16252</c:v>
                </c:pt>
                <c:pt idx="16253">
                  <c:v>16253</c:v>
                </c:pt>
                <c:pt idx="16254">
                  <c:v>16254</c:v>
                </c:pt>
                <c:pt idx="16255">
                  <c:v>16255</c:v>
                </c:pt>
                <c:pt idx="16256">
                  <c:v>16256</c:v>
                </c:pt>
                <c:pt idx="16257">
                  <c:v>16257</c:v>
                </c:pt>
                <c:pt idx="16258">
                  <c:v>16258</c:v>
                </c:pt>
                <c:pt idx="16259">
                  <c:v>16259</c:v>
                </c:pt>
                <c:pt idx="16260">
                  <c:v>16260</c:v>
                </c:pt>
                <c:pt idx="16261">
                  <c:v>16261</c:v>
                </c:pt>
                <c:pt idx="16262">
                  <c:v>16262</c:v>
                </c:pt>
                <c:pt idx="16263">
                  <c:v>16263</c:v>
                </c:pt>
                <c:pt idx="16264">
                  <c:v>16264</c:v>
                </c:pt>
                <c:pt idx="16265">
                  <c:v>16265</c:v>
                </c:pt>
                <c:pt idx="16266">
                  <c:v>16266</c:v>
                </c:pt>
                <c:pt idx="16267">
                  <c:v>16267</c:v>
                </c:pt>
                <c:pt idx="16268">
                  <c:v>16268</c:v>
                </c:pt>
                <c:pt idx="16269">
                  <c:v>16269</c:v>
                </c:pt>
                <c:pt idx="16270">
                  <c:v>16270</c:v>
                </c:pt>
                <c:pt idx="16271">
                  <c:v>16271</c:v>
                </c:pt>
                <c:pt idx="16272">
                  <c:v>16272</c:v>
                </c:pt>
                <c:pt idx="16273">
                  <c:v>16273</c:v>
                </c:pt>
                <c:pt idx="16274">
                  <c:v>16274</c:v>
                </c:pt>
                <c:pt idx="16275">
                  <c:v>16275</c:v>
                </c:pt>
                <c:pt idx="16276">
                  <c:v>16276</c:v>
                </c:pt>
                <c:pt idx="16277">
                  <c:v>16277</c:v>
                </c:pt>
                <c:pt idx="16278">
                  <c:v>16278</c:v>
                </c:pt>
                <c:pt idx="16279">
                  <c:v>16279</c:v>
                </c:pt>
                <c:pt idx="16280">
                  <c:v>16280</c:v>
                </c:pt>
                <c:pt idx="16281">
                  <c:v>16281</c:v>
                </c:pt>
                <c:pt idx="16282">
                  <c:v>16282</c:v>
                </c:pt>
                <c:pt idx="16283">
                  <c:v>16283</c:v>
                </c:pt>
                <c:pt idx="16284">
                  <c:v>16284</c:v>
                </c:pt>
                <c:pt idx="16285">
                  <c:v>16285</c:v>
                </c:pt>
                <c:pt idx="16286">
                  <c:v>16286</c:v>
                </c:pt>
                <c:pt idx="16287">
                  <c:v>16287</c:v>
                </c:pt>
                <c:pt idx="16288">
                  <c:v>16288</c:v>
                </c:pt>
                <c:pt idx="16289">
                  <c:v>16289</c:v>
                </c:pt>
                <c:pt idx="16290">
                  <c:v>16290</c:v>
                </c:pt>
                <c:pt idx="16291">
                  <c:v>16291</c:v>
                </c:pt>
                <c:pt idx="16292">
                  <c:v>16292</c:v>
                </c:pt>
                <c:pt idx="16293">
                  <c:v>16293</c:v>
                </c:pt>
                <c:pt idx="16294">
                  <c:v>16294</c:v>
                </c:pt>
                <c:pt idx="16295">
                  <c:v>16295</c:v>
                </c:pt>
                <c:pt idx="16296">
                  <c:v>16296</c:v>
                </c:pt>
                <c:pt idx="16297">
                  <c:v>16297</c:v>
                </c:pt>
                <c:pt idx="16298">
                  <c:v>16298</c:v>
                </c:pt>
                <c:pt idx="16299">
                  <c:v>16299</c:v>
                </c:pt>
                <c:pt idx="16300">
                  <c:v>16300</c:v>
                </c:pt>
                <c:pt idx="16301">
                  <c:v>16301</c:v>
                </c:pt>
                <c:pt idx="16302">
                  <c:v>16302</c:v>
                </c:pt>
                <c:pt idx="16303">
                  <c:v>16303</c:v>
                </c:pt>
                <c:pt idx="16304">
                  <c:v>16304</c:v>
                </c:pt>
                <c:pt idx="16305">
                  <c:v>16305</c:v>
                </c:pt>
                <c:pt idx="16306">
                  <c:v>16306</c:v>
                </c:pt>
                <c:pt idx="16307">
                  <c:v>16307</c:v>
                </c:pt>
                <c:pt idx="16308">
                  <c:v>16308</c:v>
                </c:pt>
                <c:pt idx="16309">
                  <c:v>16309</c:v>
                </c:pt>
                <c:pt idx="16310">
                  <c:v>16310</c:v>
                </c:pt>
                <c:pt idx="16311">
                  <c:v>16311</c:v>
                </c:pt>
                <c:pt idx="16312">
                  <c:v>16312</c:v>
                </c:pt>
                <c:pt idx="16313">
                  <c:v>16313</c:v>
                </c:pt>
                <c:pt idx="16314">
                  <c:v>16314</c:v>
                </c:pt>
                <c:pt idx="16315">
                  <c:v>16315</c:v>
                </c:pt>
                <c:pt idx="16316">
                  <c:v>16316</c:v>
                </c:pt>
                <c:pt idx="16317">
                  <c:v>16317</c:v>
                </c:pt>
                <c:pt idx="16318">
                  <c:v>16318</c:v>
                </c:pt>
                <c:pt idx="16319">
                  <c:v>16319</c:v>
                </c:pt>
                <c:pt idx="16320">
                  <c:v>16320</c:v>
                </c:pt>
                <c:pt idx="16321">
                  <c:v>16321</c:v>
                </c:pt>
                <c:pt idx="16322">
                  <c:v>16322</c:v>
                </c:pt>
                <c:pt idx="16323">
                  <c:v>16323</c:v>
                </c:pt>
                <c:pt idx="16324">
                  <c:v>16324</c:v>
                </c:pt>
                <c:pt idx="16325">
                  <c:v>16325</c:v>
                </c:pt>
                <c:pt idx="16326">
                  <c:v>16326</c:v>
                </c:pt>
                <c:pt idx="16327">
                  <c:v>16327</c:v>
                </c:pt>
                <c:pt idx="16328">
                  <c:v>16328</c:v>
                </c:pt>
                <c:pt idx="16329">
                  <c:v>16329</c:v>
                </c:pt>
                <c:pt idx="16330">
                  <c:v>16330</c:v>
                </c:pt>
                <c:pt idx="16331">
                  <c:v>16331</c:v>
                </c:pt>
                <c:pt idx="16332">
                  <c:v>16332</c:v>
                </c:pt>
                <c:pt idx="16333">
                  <c:v>16333</c:v>
                </c:pt>
                <c:pt idx="16334">
                  <c:v>16334</c:v>
                </c:pt>
                <c:pt idx="16335">
                  <c:v>16335</c:v>
                </c:pt>
                <c:pt idx="16336">
                  <c:v>16336</c:v>
                </c:pt>
                <c:pt idx="16337">
                  <c:v>16337</c:v>
                </c:pt>
                <c:pt idx="16338">
                  <c:v>16338</c:v>
                </c:pt>
                <c:pt idx="16339">
                  <c:v>16339</c:v>
                </c:pt>
                <c:pt idx="16340">
                  <c:v>16340</c:v>
                </c:pt>
                <c:pt idx="16341">
                  <c:v>16341</c:v>
                </c:pt>
                <c:pt idx="16342">
                  <c:v>16342</c:v>
                </c:pt>
                <c:pt idx="16343">
                  <c:v>16343</c:v>
                </c:pt>
                <c:pt idx="16344">
                  <c:v>16344</c:v>
                </c:pt>
                <c:pt idx="16345">
                  <c:v>16345</c:v>
                </c:pt>
                <c:pt idx="16346">
                  <c:v>16346</c:v>
                </c:pt>
                <c:pt idx="16347">
                  <c:v>16347</c:v>
                </c:pt>
                <c:pt idx="16348">
                  <c:v>16348</c:v>
                </c:pt>
                <c:pt idx="16349">
                  <c:v>16349</c:v>
                </c:pt>
                <c:pt idx="16350">
                  <c:v>16350</c:v>
                </c:pt>
                <c:pt idx="16351">
                  <c:v>16351</c:v>
                </c:pt>
                <c:pt idx="16352">
                  <c:v>16352</c:v>
                </c:pt>
                <c:pt idx="16353">
                  <c:v>16353</c:v>
                </c:pt>
                <c:pt idx="16354">
                  <c:v>16354</c:v>
                </c:pt>
                <c:pt idx="16355">
                  <c:v>16355</c:v>
                </c:pt>
                <c:pt idx="16356">
                  <c:v>16356</c:v>
                </c:pt>
                <c:pt idx="16357">
                  <c:v>16357</c:v>
                </c:pt>
                <c:pt idx="16358">
                  <c:v>16358</c:v>
                </c:pt>
                <c:pt idx="16359">
                  <c:v>16359</c:v>
                </c:pt>
                <c:pt idx="16360">
                  <c:v>16360</c:v>
                </c:pt>
                <c:pt idx="16361">
                  <c:v>16361</c:v>
                </c:pt>
                <c:pt idx="16362">
                  <c:v>16362</c:v>
                </c:pt>
                <c:pt idx="16363">
                  <c:v>16363</c:v>
                </c:pt>
                <c:pt idx="16364">
                  <c:v>16364</c:v>
                </c:pt>
                <c:pt idx="16365">
                  <c:v>16365</c:v>
                </c:pt>
                <c:pt idx="16366">
                  <c:v>16366</c:v>
                </c:pt>
                <c:pt idx="16367">
                  <c:v>16367</c:v>
                </c:pt>
                <c:pt idx="16368">
                  <c:v>16368</c:v>
                </c:pt>
                <c:pt idx="16369">
                  <c:v>16369</c:v>
                </c:pt>
                <c:pt idx="16370">
                  <c:v>16370</c:v>
                </c:pt>
                <c:pt idx="16371">
                  <c:v>16371</c:v>
                </c:pt>
                <c:pt idx="16372">
                  <c:v>16372</c:v>
                </c:pt>
                <c:pt idx="16373">
                  <c:v>16373</c:v>
                </c:pt>
                <c:pt idx="16374">
                  <c:v>16374</c:v>
                </c:pt>
                <c:pt idx="16375">
                  <c:v>16375</c:v>
                </c:pt>
                <c:pt idx="16376">
                  <c:v>16376</c:v>
                </c:pt>
                <c:pt idx="16377">
                  <c:v>16377</c:v>
                </c:pt>
                <c:pt idx="16378">
                  <c:v>16378</c:v>
                </c:pt>
                <c:pt idx="16379">
                  <c:v>16379</c:v>
                </c:pt>
                <c:pt idx="16380">
                  <c:v>16380</c:v>
                </c:pt>
                <c:pt idx="16381">
                  <c:v>16381</c:v>
                </c:pt>
                <c:pt idx="16382">
                  <c:v>16382</c:v>
                </c:pt>
                <c:pt idx="16383">
                  <c:v>16383</c:v>
                </c:pt>
                <c:pt idx="16384">
                  <c:v>16384</c:v>
                </c:pt>
                <c:pt idx="16385">
                  <c:v>16385</c:v>
                </c:pt>
                <c:pt idx="16386">
                  <c:v>16386</c:v>
                </c:pt>
                <c:pt idx="16387">
                  <c:v>16387</c:v>
                </c:pt>
                <c:pt idx="16388">
                  <c:v>16388</c:v>
                </c:pt>
                <c:pt idx="16389">
                  <c:v>16389</c:v>
                </c:pt>
                <c:pt idx="16390">
                  <c:v>16390</c:v>
                </c:pt>
                <c:pt idx="16391">
                  <c:v>16391</c:v>
                </c:pt>
                <c:pt idx="16392">
                  <c:v>16392</c:v>
                </c:pt>
                <c:pt idx="16393">
                  <c:v>16393</c:v>
                </c:pt>
                <c:pt idx="16394">
                  <c:v>16394</c:v>
                </c:pt>
                <c:pt idx="16395">
                  <c:v>16395</c:v>
                </c:pt>
                <c:pt idx="16396">
                  <c:v>16396</c:v>
                </c:pt>
                <c:pt idx="16397">
                  <c:v>16397</c:v>
                </c:pt>
                <c:pt idx="16398">
                  <c:v>16398</c:v>
                </c:pt>
                <c:pt idx="16399">
                  <c:v>16399</c:v>
                </c:pt>
                <c:pt idx="16400">
                  <c:v>16400</c:v>
                </c:pt>
                <c:pt idx="16401">
                  <c:v>16401</c:v>
                </c:pt>
                <c:pt idx="16402">
                  <c:v>16402</c:v>
                </c:pt>
                <c:pt idx="16403">
                  <c:v>16403</c:v>
                </c:pt>
                <c:pt idx="16404">
                  <c:v>16404</c:v>
                </c:pt>
                <c:pt idx="16405">
                  <c:v>16405</c:v>
                </c:pt>
                <c:pt idx="16406">
                  <c:v>16406</c:v>
                </c:pt>
                <c:pt idx="16407">
                  <c:v>16407</c:v>
                </c:pt>
                <c:pt idx="16408">
                  <c:v>16408</c:v>
                </c:pt>
                <c:pt idx="16409">
                  <c:v>16409</c:v>
                </c:pt>
                <c:pt idx="16410">
                  <c:v>16410</c:v>
                </c:pt>
                <c:pt idx="16411">
                  <c:v>16411</c:v>
                </c:pt>
                <c:pt idx="16412">
                  <c:v>16412</c:v>
                </c:pt>
                <c:pt idx="16413">
                  <c:v>16413</c:v>
                </c:pt>
                <c:pt idx="16414">
                  <c:v>16414</c:v>
                </c:pt>
                <c:pt idx="16415">
                  <c:v>16415</c:v>
                </c:pt>
                <c:pt idx="16416">
                  <c:v>16416</c:v>
                </c:pt>
                <c:pt idx="16417">
                  <c:v>16417</c:v>
                </c:pt>
                <c:pt idx="16418">
                  <c:v>16418</c:v>
                </c:pt>
                <c:pt idx="16419">
                  <c:v>16419</c:v>
                </c:pt>
                <c:pt idx="16420">
                  <c:v>16420</c:v>
                </c:pt>
                <c:pt idx="16421">
                  <c:v>16421</c:v>
                </c:pt>
                <c:pt idx="16422">
                  <c:v>16422</c:v>
                </c:pt>
                <c:pt idx="16423">
                  <c:v>16423</c:v>
                </c:pt>
                <c:pt idx="16424">
                  <c:v>16424</c:v>
                </c:pt>
                <c:pt idx="16425">
                  <c:v>16425</c:v>
                </c:pt>
                <c:pt idx="16426">
                  <c:v>16426</c:v>
                </c:pt>
                <c:pt idx="16427">
                  <c:v>16427</c:v>
                </c:pt>
                <c:pt idx="16428">
                  <c:v>16428</c:v>
                </c:pt>
                <c:pt idx="16429">
                  <c:v>16429</c:v>
                </c:pt>
                <c:pt idx="16430">
                  <c:v>16430</c:v>
                </c:pt>
                <c:pt idx="16431">
                  <c:v>16431</c:v>
                </c:pt>
                <c:pt idx="16432">
                  <c:v>16432</c:v>
                </c:pt>
                <c:pt idx="16433">
                  <c:v>16433</c:v>
                </c:pt>
                <c:pt idx="16434">
                  <c:v>16434</c:v>
                </c:pt>
                <c:pt idx="16435">
                  <c:v>16435</c:v>
                </c:pt>
                <c:pt idx="16436">
                  <c:v>16436</c:v>
                </c:pt>
                <c:pt idx="16437">
                  <c:v>16437</c:v>
                </c:pt>
                <c:pt idx="16438">
                  <c:v>16438</c:v>
                </c:pt>
                <c:pt idx="16439">
                  <c:v>16439</c:v>
                </c:pt>
                <c:pt idx="16440">
                  <c:v>16440</c:v>
                </c:pt>
                <c:pt idx="16441">
                  <c:v>16441</c:v>
                </c:pt>
                <c:pt idx="16442">
                  <c:v>16442</c:v>
                </c:pt>
                <c:pt idx="16443">
                  <c:v>16443</c:v>
                </c:pt>
                <c:pt idx="16444">
                  <c:v>16444</c:v>
                </c:pt>
                <c:pt idx="16445">
                  <c:v>16445</c:v>
                </c:pt>
                <c:pt idx="16446">
                  <c:v>16446</c:v>
                </c:pt>
                <c:pt idx="16447">
                  <c:v>16447</c:v>
                </c:pt>
                <c:pt idx="16448">
                  <c:v>16448</c:v>
                </c:pt>
                <c:pt idx="16449">
                  <c:v>16449</c:v>
                </c:pt>
                <c:pt idx="16450">
                  <c:v>16450</c:v>
                </c:pt>
                <c:pt idx="16451">
                  <c:v>16451</c:v>
                </c:pt>
                <c:pt idx="16452">
                  <c:v>16452</c:v>
                </c:pt>
                <c:pt idx="16453">
                  <c:v>16453</c:v>
                </c:pt>
                <c:pt idx="16454">
                  <c:v>16454</c:v>
                </c:pt>
                <c:pt idx="16455">
                  <c:v>16455</c:v>
                </c:pt>
                <c:pt idx="16456">
                  <c:v>16456</c:v>
                </c:pt>
                <c:pt idx="16457">
                  <c:v>16457</c:v>
                </c:pt>
                <c:pt idx="16458">
                  <c:v>16458</c:v>
                </c:pt>
                <c:pt idx="16459">
                  <c:v>16459</c:v>
                </c:pt>
                <c:pt idx="16460">
                  <c:v>16460</c:v>
                </c:pt>
                <c:pt idx="16461">
                  <c:v>16461</c:v>
                </c:pt>
                <c:pt idx="16462">
                  <c:v>16462</c:v>
                </c:pt>
                <c:pt idx="16463">
                  <c:v>16463</c:v>
                </c:pt>
                <c:pt idx="16464">
                  <c:v>16464</c:v>
                </c:pt>
                <c:pt idx="16465">
                  <c:v>16465</c:v>
                </c:pt>
                <c:pt idx="16466">
                  <c:v>16466</c:v>
                </c:pt>
                <c:pt idx="16467">
                  <c:v>16467</c:v>
                </c:pt>
                <c:pt idx="16468">
                  <c:v>16468</c:v>
                </c:pt>
                <c:pt idx="16469">
                  <c:v>16469</c:v>
                </c:pt>
                <c:pt idx="16470">
                  <c:v>16470</c:v>
                </c:pt>
                <c:pt idx="16471">
                  <c:v>16471</c:v>
                </c:pt>
                <c:pt idx="16472">
                  <c:v>16472</c:v>
                </c:pt>
                <c:pt idx="16473">
                  <c:v>16473</c:v>
                </c:pt>
                <c:pt idx="16474">
                  <c:v>16474</c:v>
                </c:pt>
                <c:pt idx="16475">
                  <c:v>16475</c:v>
                </c:pt>
                <c:pt idx="16476">
                  <c:v>16476</c:v>
                </c:pt>
                <c:pt idx="16477">
                  <c:v>16477</c:v>
                </c:pt>
                <c:pt idx="16478">
                  <c:v>16478</c:v>
                </c:pt>
                <c:pt idx="16479">
                  <c:v>16479</c:v>
                </c:pt>
                <c:pt idx="16480">
                  <c:v>16480</c:v>
                </c:pt>
                <c:pt idx="16481">
                  <c:v>16481</c:v>
                </c:pt>
                <c:pt idx="16482">
                  <c:v>16482</c:v>
                </c:pt>
                <c:pt idx="16483">
                  <c:v>16483</c:v>
                </c:pt>
                <c:pt idx="16484">
                  <c:v>16484</c:v>
                </c:pt>
                <c:pt idx="16485">
                  <c:v>16485</c:v>
                </c:pt>
                <c:pt idx="16486">
                  <c:v>16486</c:v>
                </c:pt>
                <c:pt idx="16487">
                  <c:v>16487</c:v>
                </c:pt>
                <c:pt idx="16488">
                  <c:v>16488</c:v>
                </c:pt>
                <c:pt idx="16489">
                  <c:v>16489</c:v>
                </c:pt>
                <c:pt idx="16490">
                  <c:v>16490</c:v>
                </c:pt>
                <c:pt idx="16491">
                  <c:v>16491</c:v>
                </c:pt>
                <c:pt idx="16492">
                  <c:v>16492</c:v>
                </c:pt>
                <c:pt idx="16493">
                  <c:v>16493</c:v>
                </c:pt>
                <c:pt idx="16494">
                  <c:v>16494</c:v>
                </c:pt>
                <c:pt idx="16495">
                  <c:v>16495</c:v>
                </c:pt>
                <c:pt idx="16496">
                  <c:v>16496</c:v>
                </c:pt>
                <c:pt idx="16497">
                  <c:v>16497</c:v>
                </c:pt>
                <c:pt idx="16498">
                  <c:v>16498</c:v>
                </c:pt>
                <c:pt idx="16499">
                  <c:v>16499</c:v>
                </c:pt>
                <c:pt idx="16500">
                  <c:v>16500</c:v>
                </c:pt>
                <c:pt idx="16501">
                  <c:v>16501</c:v>
                </c:pt>
                <c:pt idx="16502">
                  <c:v>16502</c:v>
                </c:pt>
                <c:pt idx="16503">
                  <c:v>16503</c:v>
                </c:pt>
                <c:pt idx="16504">
                  <c:v>16504</c:v>
                </c:pt>
                <c:pt idx="16505">
                  <c:v>16505</c:v>
                </c:pt>
                <c:pt idx="16506">
                  <c:v>16506</c:v>
                </c:pt>
                <c:pt idx="16507">
                  <c:v>16507</c:v>
                </c:pt>
                <c:pt idx="16508">
                  <c:v>16508</c:v>
                </c:pt>
                <c:pt idx="16509">
                  <c:v>16509</c:v>
                </c:pt>
                <c:pt idx="16510">
                  <c:v>16510</c:v>
                </c:pt>
                <c:pt idx="16511">
                  <c:v>16511</c:v>
                </c:pt>
                <c:pt idx="16512">
                  <c:v>16512</c:v>
                </c:pt>
                <c:pt idx="16513">
                  <c:v>16513</c:v>
                </c:pt>
                <c:pt idx="16514">
                  <c:v>16514</c:v>
                </c:pt>
                <c:pt idx="16515">
                  <c:v>16515</c:v>
                </c:pt>
                <c:pt idx="16516">
                  <c:v>16516</c:v>
                </c:pt>
                <c:pt idx="16517">
                  <c:v>16517</c:v>
                </c:pt>
                <c:pt idx="16518">
                  <c:v>16518</c:v>
                </c:pt>
                <c:pt idx="16519">
                  <c:v>16519</c:v>
                </c:pt>
                <c:pt idx="16520">
                  <c:v>16520</c:v>
                </c:pt>
                <c:pt idx="16521">
                  <c:v>16521</c:v>
                </c:pt>
                <c:pt idx="16522">
                  <c:v>16522</c:v>
                </c:pt>
                <c:pt idx="16523">
                  <c:v>16523</c:v>
                </c:pt>
                <c:pt idx="16524">
                  <c:v>16524</c:v>
                </c:pt>
                <c:pt idx="16525">
                  <c:v>16525</c:v>
                </c:pt>
                <c:pt idx="16526">
                  <c:v>16526</c:v>
                </c:pt>
                <c:pt idx="16527">
                  <c:v>16527</c:v>
                </c:pt>
                <c:pt idx="16528">
                  <c:v>16528</c:v>
                </c:pt>
                <c:pt idx="16529">
                  <c:v>16529</c:v>
                </c:pt>
                <c:pt idx="16530">
                  <c:v>16530</c:v>
                </c:pt>
                <c:pt idx="16531">
                  <c:v>16531</c:v>
                </c:pt>
                <c:pt idx="16532">
                  <c:v>16532</c:v>
                </c:pt>
                <c:pt idx="16533">
                  <c:v>16533</c:v>
                </c:pt>
                <c:pt idx="16534">
                  <c:v>16534</c:v>
                </c:pt>
                <c:pt idx="16535">
                  <c:v>16535</c:v>
                </c:pt>
                <c:pt idx="16536">
                  <c:v>16536</c:v>
                </c:pt>
                <c:pt idx="16537">
                  <c:v>16537</c:v>
                </c:pt>
                <c:pt idx="16538">
                  <c:v>16538</c:v>
                </c:pt>
                <c:pt idx="16539">
                  <c:v>16539</c:v>
                </c:pt>
                <c:pt idx="16540">
                  <c:v>16540</c:v>
                </c:pt>
                <c:pt idx="16541">
                  <c:v>16541</c:v>
                </c:pt>
                <c:pt idx="16542">
                  <c:v>16542</c:v>
                </c:pt>
                <c:pt idx="16543">
                  <c:v>16543</c:v>
                </c:pt>
                <c:pt idx="16544">
                  <c:v>16544</c:v>
                </c:pt>
                <c:pt idx="16545">
                  <c:v>16545</c:v>
                </c:pt>
                <c:pt idx="16546">
                  <c:v>16546</c:v>
                </c:pt>
                <c:pt idx="16547">
                  <c:v>16547</c:v>
                </c:pt>
                <c:pt idx="16548">
                  <c:v>16548</c:v>
                </c:pt>
                <c:pt idx="16549">
                  <c:v>16549</c:v>
                </c:pt>
                <c:pt idx="16550">
                  <c:v>16550</c:v>
                </c:pt>
                <c:pt idx="16551">
                  <c:v>16551</c:v>
                </c:pt>
                <c:pt idx="16552">
                  <c:v>16552</c:v>
                </c:pt>
                <c:pt idx="16553">
                  <c:v>16553</c:v>
                </c:pt>
                <c:pt idx="16554">
                  <c:v>16554</c:v>
                </c:pt>
                <c:pt idx="16555">
                  <c:v>16555</c:v>
                </c:pt>
                <c:pt idx="16556">
                  <c:v>16556</c:v>
                </c:pt>
                <c:pt idx="16557">
                  <c:v>16557</c:v>
                </c:pt>
                <c:pt idx="16558">
                  <c:v>16558</c:v>
                </c:pt>
                <c:pt idx="16559">
                  <c:v>16559</c:v>
                </c:pt>
                <c:pt idx="16560">
                  <c:v>16560</c:v>
                </c:pt>
                <c:pt idx="16561">
                  <c:v>16561</c:v>
                </c:pt>
                <c:pt idx="16562">
                  <c:v>16562</c:v>
                </c:pt>
                <c:pt idx="16563">
                  <c:v>16563</c:v>
                </c:pt>
                <c:pt idx="16564">
                  <c:v>16564</c:v>
                </c:pt>
                <c:pt idx="16565">
                  <c:v>16565</c:v>
                </c:pt>
                <c:pt idx="16566">
                  <c:v>16566</c:v>
                </c:pt>
                <c:pt idx="16567">
                  <c:v>16567</c:v>
                </c:pt>
                <c:pt idx="16568">
                  <c:v>16568</c:v>
                </c:pt>
                <c:pt idx="16569">
                  <c:v>16569</c:v>
                </c:pt>
                <c:pt idx="16570">
                  <c:v>16570</c:v>
                </c:pt>
                <c:pt idx="16571">
                  <c:v>16571</c:v>
                </c:pt>
                <c:pt idx="16572">
                  <c:v>16572</c:v>
                </c:pt>
                <c:pt idx="16573">
                  <c:v>16573</c:v>
                </c:pt>
                <c:pt idx="16574">
                  <c:v>16574</c:v>
                </c:pt>
                <c:pt idx="16575">
                  <c:v>16575</c:v>
                </c:pt>
                <c:pt idx="16576">
                  <c:v>16576</c:v>
                </c:pt>
                <c:pt idx="16577">
                  <c:v>16577</c:v>
                </c:pt>
                <c:pt idx="16578">
                  <c:v>16578</c:v>
                </c:pt>
                <c:pt idx="16579">
                  <c:v>16579</c:v>
                </c:pt>
                <c:pt idx="16580">
                  <c:v>16580</c:v>
                </c:pt>
                <c:pt idx="16581">
                  <c:v>16581</c:v>
                </c:pt>
                <c:pt idx="16582">
                  <c:v>16582</c:v>
                </c:pt>
                <c:pt idx="16583">
                  <c:v>16583</c:v>
                </c:pt>
                <c:pt idx="16584">
                  <c:v>16584</c:v>
                </c:pt>
                <c:pt idx="16585">
                  <c:v>16585</c:v>
                </c:pt>
                <c:pt idx="16586">
                  <c:v>16586</c:v>
                </c:pt>
                <c:pt idx="16587">
                  <c:v>16587</c:v>
                </c:pt>
                <c:pt idx="16588">
                  <c:v>16588</c:v>
                </c:pt>
                <c:pt idx="16589">
                  <c:v>16589</c:v>
                </c:pt>
                <c:pt idx="16590">
                  <c:v>16590</c:v>
                </c:pt>
                <c:pt idx="16591">
                  <c:v>16591</c:v>
                </c:pt>
                <c:pt idx="16592">
                  <c:v>16592</c:v>
                </c:pt>
                <c:pt idx="16593">
                  <c:v>16593</c:v>
                </c:pt>
                <c:pt idx="16594">
                  <c:v>16594</c:v>
                </c:pt>
                <c:pt idx="16595">
                  <c:v>16595</c:v>
                </c:pt>
                <c:pt idx="16596">
                  <c:v>16596</c:v>
                </c:pt>
                <c:pt idx="16597">
                  <c:v>16597</c:v>
                </c:pt>
                <c:pt idx="16598">
                  <c:v>16598</c:v>
                </c:pt>
                <c:pt idx="16599">
                  <c:v>16599</c:v>
                </c:pt>
                <c:pt idx="16600">
                  <c:v>16600</c:v>
                </c:pt>
                <c:pt idx="16601">
                  <c:v>16601</c:v>
                </c:pt>
                <c:pt idx="16602">
                  <c:v>16602</c:v>
                </c:pt>
                <c:pt idx="16603">
                  <c:v>16603</c:v>
                </c:pt>
                <c:pt idx="16604">
                  <c:v>16604</c:v>
                </c:pt>
                <c:pt idx="16605">
                  <c:v>16605</c:v>
                </c:pt>
                <c:pt idx="16606">
                  <c:v>16606</c:v>
                </c:pt>
                <c:pt idx="16607">
                  <c:v>16607</c:v>
                </c:pt>
                <c:pt idx="16608">
                  <c:v>16608</c:v>
                </c:pt>
                <c:pt idx="16609">
                  <c:v>16609</c:v>
                </c:pt>
                <c:pt idx="16610">
                  <c:v>16610</c:v>
                </c:pt>
                <c:pt idx="16611">
                  <c:v>16611</c:v>
                </c:pt>
                <c:pt idx="16612">
                  <c:v>16612</c:v>
                </c:pt>
                <c:pt idx="16613">
                  <c:v>16613</c:v>
                </c:pt>
                <c:pt idx="16614">
                  <c:v>16614</c:v>
                </c:pt>
                <c:pt idx="16615">
                  <c:v>16615</c:v>
                </c:pt>
                <c:pt idx="16616">
                  <c:v>16616</c:v>
                </c:pt>
                <c:pt idx="16617">
                  <c:v>16617</c:v>
                </c:pt>
                <c:pt idx="16618">
                  <c:v>16618</c:v>
                </c:pt>
                <c:pt idx="16619">
                  <c:v>16619</c:v>
                </c:pt>
                <c:pt idx="16620">
                  <c:v>16620</c:v>
                </c:pt>
                <c:pt idx="16621">
                  <c:v>16621</c:v>
                </c:pt>
                <c:pt idx="16622">
                  <c:v>16622</c:v>
                </c:pt>
                <c:pt idx="16623">
                  <c:v>16623</c:v>
                </c:pt>
                <c:pt idx="16624">
                  <c:v>16624</c:v>
                </c:pt>
                <c:pt idx="16625">
                  <c:v>16625</c:v>
                </c:pt>
                <c:pt idx="16626">
                  <c:v>16626</c:v>
                </c:pt>
                <c:pt idx="16627">
                  <c:v>16627</c:v>
                </c:pt>
                <c:pt idx="16628">
                  <c:v>16628</c:v>
                </c:pt>
                <c:pt idx="16629">
                  <c:v>16629</c:v>
                </c:pt>
                <c:pt idx="16630">
                  <c:v>16630</c:v>
                </c:pt>
                <c:pt idx="16631">
                  <c:v>16631</c:v>
                </c:pt>
                <c:pt idx="16632">
                  <c:v>16632</c:v>
                </c:pt>
                <c:pt idx="16633">
                  <c:v>16633</c:v>
                </c:pt>
                <c:pt idx="16634">
                  <c:v>16634</c:v>
                </c:pt>
                <c:pt idx="16635">
                  <c:v>16635</c:v>
                </c:pt>
                <c:pt idx="16636">
                  <c:v>16636</c:v>
                </c:pt>
                <c:pt idx="16637">
                  <c:v>16637</c:v>
                </c:pt>
                <c:pt idx="16638">
                  <c:v>16638</c:v>
                </c:pt>
                <c:pt idx="16639">
                  <c:v>16639</c:v>
                </c:pt>
                <c:pt idx="16640">
                  <c:v>16640</c:v>
                </c:pt>
                <c:pt idx="16641">
                  <c:v>16641</c:v>
                </c:pt>
                <c:pt idx="16642">
                  <c:v>16642</c:v>
                </c:pt>
                <c:pt idx="16643">
                  <c:v>16643</c:v>
                </c:pt>
                <c:pt idx="16644">
                  <c:v>16644</c:v>
                </c:pt>
                <c:pt idx="16645">
                  <c:v>16645</c:v>
                </c:pt>
                <c:pt idx="16646">
                  <c:v>16646</c:v>
                </c:pt>
                <c:pt idx="16647">
                  <c:v>16647</c:v>
                </c:pt>
                <c:pt idx="16648">
                  <c:v>16648</c:v>
                </c:pt>
                <c:pt idx="16649">
                  <c:v>16649</c:v>
                </c:pt>
                <c:pt idx="16650">
                  <c:v>16650</c:v>
                </c:pt>
                <c:pt idx="16651">
                  <c:v>16651</c:v>
                </c:pt>
                <c:pt idx="16652">
                  <c:v>16652</c:v>
                </c:pt>
                <c:pt idx="16653">
                  <c:v>16653</c:v>
                </c:pt>
                <c:pt idx="16654">
                  <c:v>16654</c:v>
                </c:pt>
                <c:pt idx="16655">
                  <c:v>16655</c:v>
                </c:pt>
                <c:pt idx="16656">
                  <c:v>16656</c:v>
                </c:pt>
                <c:pt idx="16657">
                  <c:v>16657</c:v>
                </c:pt>
                <c:pt idx="16658">
                  <c:v>16658</c:v>
                </c:pt>
                <c:pt idx="16659">
                  <c:v>16659</c:v>
                </c:pt>
                <c:pt idx="16660">
                  <c:v>16660</c:v>
                </c:pt>
                <c:pt idx="16661">
                  <c:v>16661</c:v>
                </c:pt>
                <c:pt idx="16662">
                  <c:v>16662</c:v>
                </c:pt>
                <c:pt idx="16663">
                  <c:v>16663</c:v>
                </c:pt>
                <c:pt idx="16664">
                  <c:v>16664</c:v>
                </c:pt>
                <c:pt idx="16665">
                  <c:v>16665</c:v>
                </c:pt>
                <c:pt idx="16666">
                  <c:v>16666</c:v>
                </c:pt>
                <c:pt idx="16667">
                  <c:v>16667</c:v>
                </c:pt>
                <c:pt idx="16668">
                  <c:v>16668</c:v>
                </c:pt>
                <c:pt idx="16669">
                  <c:v>16669</c:v>
                </c:pt>
                <c:pt idx="16670">
                  <c:v>16670</c:v>
                </c:pt>
                <c:pt idx="16671">
                  <c:v>16671</c:v>
                </c:pt>
                <c:pt idx="16672">
                  <c:v>16672</c:v>
                </c:pt>
                <c:pt idx="16673">
                  <c:v>16673</c:v>
                </c:pt>
                <c:pt idx="16674">
                  <c:v>16674</c:v>
                </c:pt>
                <c:pt idx="16675">
                  <c:v>16675</c:v>
                </c:pt>
                <c:pt idx="16676">
                  <c:v>16676</c:v>
                </c:pt>
                <c:pt idx="16677">
                  <c:v>16677</c:v>
                </c:pt>
                <c:pt idx="16678">
                  <c:v>16678</c:v>
                </c:pt>
                <c:pt idx="16679">
                  <c:v>16679</c:v>
                </c:pt>
                <c:pt idx="16680">
                  <c:v>16680</c:v>
                </c:pt>
                <c:pt idx="16681">
                  <c:v>16681</c:v>
                </c:pt>
                <c:pt idx="16682">
                  <c:v>16682</c:v>
                </c:pt>
                <c:pt idx="16683">
                  <c:v>16683</c:v>
                </c:pt>
                <c:pt idx="16684">
                  <c:v>16684</c:v>
                </c:pt>
                <c:pt idx="16685">
                  <c:v>16685</c:v>
                </c:pt>
                <c:pt idx="16686">
                  <c:v>16686</c:v>
                </c:pt>
                <c:pt idx="16687">
                  <c:v>16687</c:v>
                </c:pt>
                <c:pt idx="16688">
                  <c:v>16688</c:v>
                </c:pt>
                <c:pt idx="16689">
                  <c:v>16689</c:v>
                </c:pt>
                <c:pt idx="16690">
                  <c:v>16690</c:v>
                </c:pt>
                <c:pt idx="16691">
                  <c:v>16691</c:v>
                </c:pt>
                <c:pt idx="16692">
                  <c:v>16692</c:v>
                </c:pt>
                <c:pt idx="16693">
                  <c:v>16693</c:v>
                </c:pt>
                <c:pt idx="16694">
                  <c:v>16694</c:v>
                </c:pt>
                <c:pt idx="16695">
                  <c:v>16695</c:v>
                </c:pt>
                <c:pt idx="16696">
                  <c:v>16696</c:v>
                </c:pt>
                <c:pt idx="16697">
                  <c:v>16697</c:v>
                </c:pt>
                <c:pt idx="16698">
                  <c:v>16698</c:v>
                </c:pt>
                <c:pt idx="16699">
                  <c:v>16699</c:v>
                </c:pt>
                <c:pt idx="16700">
                  <c:v>16700</c:v>
                </c:pt>
                <c:pt idx="16701">
                  <c:v>16701</c:v>
                </c:pt>
                <c:pt idx="16702">
                  <c:v>16702</c:v>
                </c:pt>
                <c:pt idx="16703">
                  <c:v>16703</c:v>
                </c:pt>
                <c:pt idx="16704">
                  <c:v>16704</c:v>
                </c:pt>
                <c:pt idx="16705">
                  <c:v>16705</c:v>
                </c:pt>
                <c:pt idx="16706">
                  <c:v>16706</c:v>
                </c:pt>
                <c:pt idx="16707">
                  <c:v>16707</c:v>
                </c:pt>
                <c:pt idx="16708">
                  <c:v>16708</c:v>
                </c:pt>
                <c:pt idx="16709">
                  <c:v>16709</c:v>
                </c:pt>
                <c:pt idx="16710">
                  <c:v>16710</c:v>
                </c:pt>
                <c:pt idx="16711">
                  <c:v>16711</c:v>
                </c:pt>
                <c:pt idx="16712">
                  <c:v>16712</c:v>
                </c:pt>
                <c:pt idx="16713">
                  <c:v>16713</c:v>
                </c:pt>
                <c:pt idx="16714">
                  <c:v>16714</c:v>
                </c:pt>
                <c:pt idx="16715">
                  <c:v>16715</c:v>
                </c:pt>
                <c:pt idx="16716">
                  <c:v>16716</c:v>
                </c:pt>
                <c:pt idx="16717">
                  <c:v>16717</c:v>
                </c:pt>
                <c:pt idx="16718">
                  <c:v>16718</c:v>
                </c:pt>
                <c:pt idx="16719">
                  <c:v>16719</c:v>
                </c:pt>
                <c:pt idx="16720">
                  <c:v>16720</c:v>
                </c:pt>
                <c:pt idx="16721">
                  <c:v>16721</c:v>
                </c:pt>
                <c:pt idx="16722">
                  <c:v>16722</c:v>
                </c:pt>
                <c:pt idx="16723">
                  <c:v>16723</c:v>
                </c:pt>
                <c:pt idx="16724">
                  <c:v>16724</c:v>
                </c:pt>
                <c:pt idx="16725">
                  <c:v>16725</c:v>
                </c:pt>
                <c:pt idx="16726">
                  <c:v>16726</c:v>
                </c:pt>
                <c:pt idx="16727">
                  <c:v>16727</c:v>
                </c:pt>
                <c:pt idx="16728">
                  <c:v>16728</c:v>
                </c:pt>
                <c:pt idx="16729">
                  <c:v>16729</c:v>
                </c:pt>
                <c:pt idx="16730">
                  <c:v>16730</c:v>
                </c:pt>
                <c:pt idx="16731">
                  <c:v>16731</c:v>
                </c:pt>
                <c:pt idx="16732">
                  <c:v>16732</c:v>
                </c:pt>
                <c:pt idx="16733">
                  <c:v>16733</c:v>
                </c:pt>
                <c:pt idx="16734">
                  <c:v>16734</c:v>
                </c:pt>
                <c:pt idx="16735">
                  <c:v>16735</c:v>
                </c:pt>
                <c:pt idx="16736">
                  <c:v>16736</c:v>
                </c:pt>
                <c:pt idx="16737">
                  <c:v>16737</c:v>
                </c:pt>
                <c:pt idx="16738">
                  <c:v>16738</c:v>
                </c:pt>
                <c:pt idx="16739">
                  <c:v>16739</c:v>
                </c:pt>
                <c:pt idx="16740">
                  <c:v>16740</c:v>
                </c:pt>
                <c:pt idx="16741">
                  <c:v>16741</c:v>
                </c:pt>
                <c:pt idx="16742">
                  <c:v>16742</c:v>
                </c:pt>
                <c:pt idx="16743">
                  <c:v>16743</c:v>
                </c:pt>
                <c:pt idx="16744">
                  <c:v>16744</c:v>
                </c:pt>
                <c:pt idx="16745">
                  <c:v>16745</c:v>
                </c:pt>
                <c:pt idx="16746">
                  <c:v>16746</c:v>
                </c:pt>
                <c:pt idx="16747">
                  <c:v>16747</c:v>
                </c:pt>
                <c:pt idx="16748">
                  <c:v>16748</c:v>
                </c:pt>
                <c:pt idx="16749">
                  <c:v>16749</c:v>
                </c:pt>
                <c:pt idx="16750">
                  <c:v>16750</c:v>
                </c:pt>
                <c:pt idx="16751">
                  <c:v>16751</c:v>
                </c:pt>
                <c:pt idx="16752">
                  <c:v>16752</c:v>
                </c:pt>
                <c:pt idx="16753">
                  <c:v>16753</c:v>
                </c:pt>
                <c:pt idx="16754">
                  <c:v>16754</c:v>
                </c:pt>
                <c:pt idx="16755">
                  <c:v>16755</c:v>
                </c:pt>
                <c:pt idx="16756">
                  <c:v>16756</c:v>
                </c:pt>
                <c:pt idx="16757">
                  <c:v>16757</c:v>
                </c:pt>
                <c:pt idx="16758">
                  <c:v>16758</c:v>
                </c:pt>
                <c:pt idx="16759">
                  <c:v>16759</c:v>
                </c:pt>
                <c:pt idx="16760">
                  <c:v>16760</c:v>
                </c:pt>
                <c:pt idx="16761">
                  <c:v>16761</c:v>
                </c:pt>
                <c:pt idx="16762">
                  <c:v>16762</c:v>
                </c:pt>
                <c:pt idx="16763">
                  <c:v>16763</c:v>
                </c:pt>
                <c:pt idx="16764">
                  <c:v>16764</c:v>
                </c:pt>
                <c:pt idx="16765">
                  <c:v>16765</c:v>
                </c:pt>
                <c:pt idx="16766">
                  <c:v>16766</c:v>
                </c:pt>
                <c:pt idx="16767">
                  <c:v>16767</c:v>
                </c:pt>
                <c:pt idx="16768">
                  <c:v>16768</c:v>
                </c:pt>
                <c:pt idx="16769">
                  <c:v>16769</c:v>
                </c:pt>
                <c:pt idx="16770">
                  <c:v>16770</c:v>
                </c:pt>
                <c:pt idx="16771">
                  <c:v>16771</c:v>
                </c:pt>
                <c:pt idx="16772">
                  <c:v>16772</c:v>
                </c:pt>
                <c:pt idx="16773">
                  <c:v>16773</c:v>
                </c:pt>
                <c:pt idx="16774">
                  <c:v>16774</c:v>
                </c:pt>
                <c:pt idx="16775">
                  <c:v>16775</c:v>
                </c:pt>
                <c:pt idx="16776">
                  <c:v>16776</c:v>
                </c:pt>
                <c:pt idx="16777">
                  <c:v>16777</c:v>
                </c:pt>
                <c:pt idx="16778">
                  <c:v>16778</c:v>
                </c:pt>
                <c:pt idx="16779">
                  <c:v>16779</c:v>
                </c:pt>
                <c:pt idx="16780">
                  <c:v>16780</c:v>
                </c:pt>
                <c:pt idx="16781">
                  <c:v>16781</c:v>
                </c:pt>
                <c:pt idx="16782">
                  <c:v>16782</c:v>
                </c:pt>
                <c:pt idx="16783">
                  <c:v>16783</c:v>
                </c:pt>
                <c:pt idx="16784">
                  <c:v>16784</c:v>
                </c:pt>
                <c:pt idx="16785">
                  <c:v>16785</c:v>
                </c:pt>
                <c:pt idx="16786">
                  <c:v>16786</c:v>
                </c:pt>
                <c:pt idx="16787">
                  <c:v>16787</c:v>
                </c:pt>
                <c:pt idx="16788">
                  <c:v>16788</c:v>
                </c:pt>
                <c:pt idx="16789">
                  <c:v>16789</c:v>
                </c:pt>
                <c:pt idx="16790">
                  <c:v>16790</c:v>
                </c:pt>
                <c:pt idx="16791">
                  <c:v>16791</c:v>
                </c:pt>
                <c:pt idx="16792">
                  <c:v>16792</c:v>
                </c:pt>
                <c:pt idx="16793">
                  <c:v>16793</c:v>
                </c:pt>
                <c:pt idx="16794">
                  <c:v>16794</c:v>
                </c:pt>
                <c:pt idx="16795">
                  <c:v>16795</c:v>
                </c:pt>
                <c:pt idx="16796">
                  <c:v>16796</c:v>
                </c:pt>
                <c:pt idx="16797">
                  <c:v>16797</c:v>
                </c:pt>
                <c:pt idx="16798">
                  <c:v>16798</c:v>
                </c:pt>
                <c:pt idx="16799">
                  <c:v>16799</c:v>
                </c:pt>
                <c:pt idx="16800">
                  <c:v>16800</c:v>
                </c:pt>
                <c:pt idx="16801">
                  <c:v>16801</c:v>
                </c:pt>
                <c:pt idx="16802">
                  <c:v>16802</c:v>
                </c:pt>
                <c:pt idx="16803">
                  <c:v>16803</c:v>
                </c:pt>
                <c:pt idx="16804">
                  <c:v>16804</c:v>
                </c:pt>
                <c:pt idx="16805">
                  <c:v>16805</c:v>
                </c:pt>
                <c:pt idx="16806">
                  <c:v>16806</c:v>
                </c:pt>
                <c:pt idx="16807">
                  <c:v>16807</c:v>
                </c:pt>
                <c:pt idx="16808">
                  <c:v>16808</c:v>
                </c:pt>
                <c:pt idx="16809">
                  <c:v>16809</c:v>
                </c:pt>
                <c:pt idx="16810">
                  <c:v>16810</c:v>
                </c:pt>
                <c:pt idx="16811">
                  <c:v>16811</c:v>
                </c:pt>
                <c:pt idx="16812">
                  <c:v>16812</c:v>
                </c:pt>
                <c:pt idx="16813">
                  <c:v>16813</c:v>
                </c:pt>
                <c:pt idx="16814">
                  <c:v>16814</c:v>
                </c:pt>
                <c:pt idx="16815">
                  <c:v>16815</c:v>
                </c:pt>
                <c:pt idx="16816">
                  <c:v>16816</c:v>
                </c:pt>
                <c:pt idx="16817">
                  <c:v>16817</c:v>
                </c:pt>
                <c:pt idx="16818">
                  <c:v>16818</c:v>
                </c:pt>
                <c:pt idx="16819">
                  <c:v>16819</c:v>
                </c:pt>
                <c:pt idx="16820">
                  <c:v>16820</c:v>
                </c:pt>
                <c:pt idx="16821">
                  <c:v>16821</c:v>
                </c:pt>
                <c:pt idx="16822">
                  <c:v>16822</c:v>
                </c:pt>
                <c:pt idx="16823">
                  <c:v>16823</c:v>
                </c:pt>
                <c:pt idx="16824">
                  <c:v>16824</c:v>
                </c:pt>
                <c:pt idx="16825">
                  <c:v>16825</c:v>
                </c:pt>
                <c:pt idx="16826">
                  <c:v>16826</c:v>
                </c:pt>
                <c:pt idx="16827">
                  <c:v>16827</c:v>
                </c:pt>
                <c:pt idx="16828">
                  <c:v>16828</c:v>
                </c:pt>
                <c:pt idx="16829">
                  <c:v>16829</c:v>
                </c:pt>
                <c:pt idx="16830">
                  <c:v>16830</c:v>
                </c:pt>
                <c:pt idx="16831">
                  <c:v>16831</c:v>
                </c:pt>
                <c:pt idx="16832">
                  <c:v>16832</c:v>
                </c:pt>
                <c:pt idx="16833">
                  <c:v>16833</c:v>
                </c:pt>
                <c:pt idx="16834">
                  <c:v>16834</c:v>
                </c:pt>
                <c:pt idx="16835">
                  <c:v>16835</c:v>
                </c:pt>
                <c:pt idx="16836">
                  <c:v>16836</c:v>
                </c:pt>
                <c:pt idx="16837">
                  <c:v>16837</c:v>
                </c:pt>
                <c:pt idx="16838">
                  <c:v>16838</c:v>
                </c:pt>
                <c:pt idx="16839">
                  <c:v>16839</c:v>
                </c:pt>
                <c:pt idx="16840">
                  <c:v>16840</c:v>
                </c:pt>
                <c:pt idx="16841">
                  <c:v>16841</c:v>
                </c:pt>
                <c:pt idx="16842">
                  <c:v>16842</c:v>
                </c:pt>
                <c:pt idx="16843">
                  <c:v>16843</c:v>
                </c:pt>
                <c:pt idx="16844">
                  <c:v>16844</c:v>
                </c:pt>
                <c:pt idx="16845">
                  <c:v>16845</c:v>
                </c:pt>
                <c:pt idx="16846">
                  <c:v>16846</c:v>
                </c:pt>
                <c:pt idx="16847">
                  <c:v>16847</c:v>
                </c:pt>
                <c:pt idx="16848">
                  <c:v>16848</c:v>
                </c:pt>
                <c:pt idx="16849">
                  <c:v>16849</c:v>
                </c:pt>
                <c:pt idx="16850">
                  <c:v>16850</c:v>
                </c:pt>
                <c:pt idx="16851">
                  <c:v>16851</c:v>
                </c:pt>
                <c:pt idx="16852">
                  <c:v>16852</c:v>
                </c:pt>
                <c:pt idx="16853">
                  <c:v>16853</c:v>
                </c:pt>
                <c:pt idx="16854">
                  <c:v>16854</c:v>
                </c:pt>
                <c:pt idx="16855">
                  <c:v>16855</c:v>
                </c:pt>
                <c:pt idx="16856">
                  <c:v>16856</c:v>
                </c:pt>
                <c:pt idx="16857">
                  <c:v>16857</c:v>
                </c:pt>
                <c:pt idx="16858">
                  <c:v>16858</c:v>
                </c:pt>
                <c:pt idx="16859">
                  <c:v>16859</c:v>
                </c:pt>
                <c:pt idx="16860">
                  <c:v>16860</c:v>
                </c:pt>
                <c:pt idx="16861">
                  <c:v>16861</c:v>
                </c:pt>
                <c:pt idx="16862">
                  <c:v>16862</c:v>
                </c:pt>
                <c:pt idx="16863">
                  <c:v>16863</c:v>
                </c:pt>
                <c:pt idx="16864">
                  <c:v>16864</c:v>
                </c:pt>
                <c:pt idx="16865">
                  <c:v>16865</c:v>
                </c:pt>
                <c:pt idx="16866">
                  <c:v>16866</c:v>
                </c:pt>
                <c:pt idx="16867">
                  <c:v>16867</c:v>
                </c:pt>
                <c:pt idx="16868">
                  <c:v>16868</c:v>
                </c:pt>
                <c:pt idx="16869">
                  <c:v>16869</c:v>
                </c:pt>
                <c:pt idx="16870">
                  <c:v>16870</c:v>
                </c:pt>
                <c:pt idx="16871">
                  <c:v>16871</c:v>
                </c:pt>
                <c:pt idx="16872">
                  <c:v>16872</c:v>
                </c:pt>
                <c:pt idx="16873">
                  <c:v>16873</c:v>
                </c:pt>
                <c:pt idx="16874">
                  <c:v>16874</c:v>
                </c:pt>
                <c:pt idx="16875">
                  <c:v>16875</c:v>
                </c:pt>
                <c:pt idx="16876">
                  <c:v>16876</c:v>
                </c:pt>
                <c:pt idx="16877">
                  <c:v>16877</c:v>
                </c:pt>
                <c:pt idx="16878">
                  <c:v>16878</c:v>
                </c:pt>
                <c:pt idx="16879">
                  <c:v>16879</c:v>
                </c:pt>
                <c:pt idx="16880">
                  <c:v>16880</c:v>
                </c:pt>
                <c:pt idx="16881">
                  <c:v>16881</c:v>
                </c:pt>
                <c:pt idx="16882">
                  <c:v>16882</c:v>
                </c:pt>
                <c:pt idx="16883">
                  <c:v>16883</c:v>
                </c:pt>
                <c:pt idx="16884">
                  <c:v>16884</c:v>
                </c:pt>
                <c:pt idx="16885">
                  <c:v>16885</c:v>
                </c:pt>
                <c:pt idx="16886">
                  <c:v>16886</c:v>
                </c:pt>
                <c:pt idx="16887">
                  <c:v>16887</c:v>
                </c:pt>
                <c:pt idx="16888">
                  <c:v>16888</c:v>
                </c:pt>
                <c:pt idx="16889">
                  <c:v>16889</c:v>
                </c:pt>
                <c:pt idx="16890">
                  <c:v>16890</c:v>
                </c:pt>
                <c:pt idx="16891">
                  <c:v>16891</c:v>
                </c:pt>
                <c:pt idx="16892">
                  <c:v>16892</c:v>
                </c:pt>
                <c:pt idx="16893">
                  <c:v>16893</c:v>
                </c:pt>
                <c:pt idx="16894">
                  <c:v>16894</c:v>
                </c:pt>
                <c:pt idx="16895">
                  <c:v>16895</c:v>
                </c:pt>
                <c:pt idx="16896">
                  <c:v>16896</c:v>
                </c:pt>
                <c:pt idx="16897">
                  <c:v>16897</c:v>
                </c:pt>
                <c:pt idx="16898">
                  <c:v>16898</c:v>
                </c:pt>
                <c:pt idx="16899">
                  <c:v>16899</c:v>
                </c:pt>
                <c:pt idx="16900">
                  <c:v>16900</c:v>
                </c:pt>
                <c:pt idx="16901">
                  <c:v>16901</c:v>
                </c:pt>
                <c:pt idx="16902">
                  <c:v>16902</c:v>
                </c:pt>
                <c:pt idx="16903">
                  <c:v>16903</c:v>
                </c:pt>
                <c:pt idx="16904">
                  <c:v>16904</c:v>
                </c:pt>
                <c:pt idx="16905">
                  <c:v>16905</c:v>
                </c:pt>
                <c:pt idx="16906">
                  <c:v>16906</c:v>
                </c:pt>
                <c:pt idx="16907">
                  <c:v>16907</c:v>
                </c:pt>
                <c:pt idx="16908">
                  <c:v>16908</c:v>
                </c:pt>
                <c:pt idx="16909">
                  <c:v>16909</c:v>
                </c:pt>
                <c:pt idx="16910">
                  <c:v>16910</c:v>
                </c:pt>
                <c:pt idx="16911">
                  <c:v>16911</c:v>
                </c:pt>
                <c:pt idx="16912">
                  <c:v>16912</c:v>
                </c:pt>
                <c:pt idx="16913">
                  <c:v>16913</c:v>
                </c:pt>
                <c:pt idx="16914">
                  <c:v>16914</c:v>
                </c:pt>
                <c:pt idx="16915">
                  <c:v>16915</c:v>
                </c:pt>
                <c:pt idx="16916">
                  <c:v>16916</c:v>
                </c:pt>
                <c:pt idx="16917">
                  <c:v>16917</c:v>
                </c:pt>
                <c:pt idx="16918">
                  <c:v>16918</c:v>
                </c:pt>
                <c:pt idx="16919">
                  <c:v>16919</c:v>
                </c:pt>
                <c:pt idx="16920">
                  <c:v>16920</c:v>
                </c:pt>
                <c:pt idx="16921">
                  <c:v>16921</c:v>
                </c:pt>
                <c:pt idx="16922">
                  <c:v>16922</c:v>
                </c:pt>
                <c:pt idx="16923">
                  <c:v>16923</c:v>
                </c:pt>
                <c:pt idx="16924">
                  <c:v>16924</c:v>
                </c:pt>
                <c:pt idx="16925">
                  <c:v>16925</c:v>
                </c:pt>
                <c:pt idx="16926">
                  <c:v>16926</c:v>
                </c:pt>
                <c:pt idx="16927">
                  <c:v>16927</c:v>
                </c:pt>
                <c:pt idx="16928">
                  <c:v>16928</c:v>
                </c:pt>
                <c:pt idx="16929">
                  <c:v>16929</c:v>
                </c:pt>
                <c:pt idx="16930">
                  <c:v>16930</c:v>
                </c:pt>
                <c:pt idx="16931">
                  <c:v>16931</c:v>
                </c:pt>
                <c:pt idx="16932">
                  <c:v>16932</c:v>
                </c:pt>
                <c:pt idx="16933">
                  <c:v>16933</c:v>
                </c:pt>
                <c:pt idx="16934">
                  <c:v>16934</c:v>
                </c:pt>
                <c:pt idx="16935">
                  <c:v>16935</c:v>
                </c:pt>
                <c:pt idx="16936">
                  <c:v>16936</c:v>
                </c:pt>
                <c:pt idx="16937">
                  <c:v>16937</c:v>
                </c:pt>
                <c:pt idx="16938">
                  <c:v>16938</c:v>
                </c:pt>
                <c:pt idx="16939">
                  <c:v>16939</c:v>
                </c:pt>
                <c:pt idx="16940">
                  <c:v>16940</c:v>
                </c:pt>
                <c:pt idx="16941">
                  <c:v>16941</c:v>
                </c:pt>
                <c:pt idx="16942">
                  <c:v>16942</c:v>
                </c:pt>
                <c:pt idx="16943">
                  <c:v>16943</c:v>
                </c:pt>
                <c:pt idx="16944">
                  <c:v>16944</c:v>
                </c:pt>
                <c:pt idx="16945">
                  <c:v>16945</c:v>
                </c:pt>
                <c:pt idx="16946">
                  <c:v>16946</c:v>
                </c:pt>
                <c:pt idx="16947">
                  <c:v>16947</c:v>
                </c:pt>
                <c:pt idx="16948">
                  <c:v>16948</c:v>
                </c:pt>
                <c:pt idx="16949">
                  <c:v>16949</c:v>
                </c:pt>
                <c:pt idx="16950">
                  <c:v>16950</c:v>
                </c:pt>
                <c:pt idx="16951">
                  <c:v>16951</c:v>
                </c:pt>
                <c:pt idx="16952">
                  <c:v>16952</c:v>
                </c:pt>
                <c:pt idx="16953">
                  <c:v>16953</c:v>
                </c:pt>
                <c:pt idx="16954">
                  <c:v>16954</c:v>
                </c:pt>
                <c:pt idx="16955">
                  <c:v>16955</c:v>
                </c:pt>
                <c:pt idx="16956">
                  <c:v>16956</c:v>
                </c:pt>
                <c:pt idx="16957">
                  <c:v>16957</c:v>
                </c:pt>
                <c:pt idx="16958">
                  <c:v>16958</c:v>
                </c:pt>
                <c:pt idx="16959">
                  <c:v>16959</c:v>
                </c:pt>
                <c:pt idx="16960">
                  <c:v>16960</c:v>
                </c:pt>
                <c:pt idx="16961">
                  <c:v>16961</c:v>
                </c:pt>
                <c:pt idx="16962">
                  <c:v>16962</c:v>
                </c:pt>
                <c:pt idx="16963">
                  <c:v>16963</c:v>
                </c:pt>
                <c:pt idx="16964">
                  <c:v>16964</c:v>
                </c:pt>
                <c:pt idx="16965">
                  <c:v>16965</c:v>
                </c:pt>
                <c:pt idx="16966">
                  <c:v>16966</c:v>
                </c:pt>
                <c:pt idx="16967">
                  <c:v>16967</c:v>
                </c:pt>
                <c:pt idx="16968">
                  <c:v>16968</c:v>
                </c:pt>
                <c:pt idx="16969">
                  <c:v>16969</c:v>
                </c:pt>
                <c:pt idx="16970">
                  <c:v>16970</c:v>
                </c:pt>
                <c:pt idx="16971">
                  <c:v>16971</c:v>
                </c:pt>
                <c:pt idx="16972">
                  <c:v>16972</c:v>
                </c:pt>
                <c:pt idx="16973">
                  <c:v>16973</c:v>
                </c:pt>
                <c:pt idx="16974">
                  <c:v>16974</c:v>
                </c:pt>
                <c:pt idx="16975">
                  <c:v>16975</c:v>
                </c:pt>
                <c:pt idx="16976">
                  <c:v>16976</c:v>
                </c:pt>
                <c:pt idx="16977">
                  <c:v>16977</c:v>
                </c:pt>
                <c:pt idx="16978">
                  <c:v>16978</c:v>
                </c:pt>
                <c:pt idx="16979">
                  <c:v>16979</c:v>
                </c:pt>
                <c:pt idx="16980">
                  <c:v>16980</c:v>
                </c:pt>
                <c:pt idx="16981">
                  <c:v>16981</c:v>
                </c:pt>
                <c:pt idx="16982">
                  <c:v>16982</c:v>
                </c:pt>
                <c:pt idx="16983">
                  <c:v>16983</c:v>
                </c:pt>
                <c:pt idx="16984">
                  <c:v>16984</c:v>
                </c:pt>
                <c:pt idx="16985">
                  <c:v>16985</c:v>
                </c:pt>
                <c:pt idx="16986">
                  <c:v>16986</c:v>
                </c:pt>
                <c:pt idx="16987">
                  <c:v>16987</c:v>
                </c:pt>
                <c:pt idx="16988">
                  <c:v>16988</c:v>
                </c:pt>
                <c:pt idx="16989">
                  <c:v>16989</c:v>
                </c:pt>
                <c:pt idx="16990">
                  <c:v>16990</c:v>
                </c:pt>
                <c:pt idx="16991">
                  <c:v>16991</c:v>
                </c:pt>
                <c:pt idx="16992">
                  <c:v>16992</c:v>
                </c:pt>
                <c:pt idx="16993">
                  <c:v>16993</c:v>
                </c:pt>
                <c:pt idx="16994">
                  <c:v>16994</c:v>
                </c:pt>
                <c:pt idx="16995">
                  <c:v>16995</c:v>
                </c:pt>
                <c:pt idx="16996">
                  <c:v>16996</c:v>
                </c:pt>
                <c:pt idx="16997">
                  <c:v>16997</c:v>
                </c:pt>
                <c:pt idx="16998">
                  <c:v>16998</c:v>
                </c:pt>
                <c:pt idx="16999">
                  <c:v>16999</c:v>
                </c:pt>
                <c:pt idx="17000">
                  <c:v>17000</c:v>
                </c:pt>
                <c:pt idx="17001">
                  <c:v>17001</c:v>
                </c:pt>
                <c:pt idx="17002">
                  <c:v>17002</c:v>
                </c:pt>
                <c:pt idx="17003">
                  <c:v>17003</c:v>
                </c:pt>
                <c:pt idx="17004">
                  <c:v>17004</c:v>
                </c:pt>
                <c:pt idx="17005">
                  <c:v>17005</c:v>
                </c:pt>
                <c:pt idx="17006">
                  <c:v>17006</c:v>
                </c:pt>
                <c:pt idx="17007">
                  <c:v>17007</c:v>
                </c:pt>
                <c:pt idx="17008">
                  <c:v>17008</c:v>
                </c:pt>
                <c:pt idx="17009">
                  <c:v>17009</c:v>
                </c:pt>
                <c:pt idx="17010">
                  <c:v>17010</c:v>
                </c:pt>
                <c:pt idx="17011">
                  <c:v>17011</c:v>
                </c:pt>
                <c:pt idx="17012">
                  <c:v>17012</c:v>
                </c:pt>
                <c:pt idx="17013">
                  <c:v>17013</c:v>
                </c:pt>
                <c:pt idx="17014">
                  <c:v>17014</c:v>
                </c:pt>
                <c:pt idx="17015">
                  <c:v>17015</c:v>
                </c:pt>
                <c:pt idx="17016">
                  <c:v>17016</c:v>
                </c:pt>
                <c:pt idx="17017">
                  <c:v>17017</c:v>
                </c:pt>
                <c:pt idx="17018">
                  <c:v>17018</c:v>
                </c:pt>
                <c:pt idx="17019">
                  <c:v>17019</c:v>
                </c:pt>
                <c:pt idx="17020">
                  <c:v>17020</c:v>
                </c:pt>
                <c:pt idx="17021">
                  <c:v>17021</c:v>
                </c:pt>
                <c:pt idx="17022">
                  <c:v>17022</c:v>
                </c:pt>
                <c:pt idx="17023">
                  <c:v>17023</c:v>
                </c:pt>
                <c:pt idx="17024">
                  <c:v>17024</c:v>
                </c:pt>
                <c:pt idx="17025">
                  <c:v>17025</c:v>
                </c:pt>
                <c:pt idx="17026">
                  <c:v>17026</c:v>
                </c:pt>
                <c:pt idx="17027">
                  <c:v>17027</c:v>
                </c:pt>
                <c:pt idx="17028">
                  <c:v>17028</c:v>
                </c:pt>
                <c:pt idx="17029">
                  <c:v>17029</c:v>
                </c:pt>
                <c:pt idx="17030">
                  <c:v>17030</c:v>
                </c:pt>
                <c:pt idx="17031">
                  <c:v>17031</c:v>
                </c:pt>
                <c:pt idx="17032">
                  <c:v>17032</c:v>
                </c:pt>
                <c:pt idx="17033">
                  <c:v>17033</c:v>
                </c:pt>
                <c:pt idx="17034">
                  <c:v>17034</c:v>
                </c:pt>
                <c:pt idx="17035">
                  <c:v>17035</c:v>
                </c:pt>
                <c:pt idx="17036">
                  <c:v>17036</c:v>
                </c:pt>
                <c:pt idx="17037">
                  <c:v>17037</c:v>
                </c:pt>
                <c:pt idx="17038">
                  <c:v>17038</c:v>
                </c:pt>
                <c:pt idx="17039">
                  <c:v>17039</c:v>
                </c:pt>
                <c:pt idx="17040">
                  <c:v>17040</c:v>
                </c:pt>
                <c:pt idx="17041">
                  <c:v>17041</c:v>
                </c:pt>
                <c:pt idx="17042">
                  <c:v>17042</c:v>
                </c:pt>
                <c:pt idx="17043">
                  <c:v>17043</c:v>
                </c:pt>
                <c:pt idx="17044">
                  <c:v>17044</c:v>
                </c:pt>
                <c:pt idx="17045">
                  <c:v>17045</c:v>
                </c:pt>
                <c:pt idx="17046">
                  <c:v>17046</c:v>
                </c:pt>
                <c:pt idx="17047">
                  <c:v>17047</c:v>
                </c:pt>
                <c:pt idx="17048">
                  <c:v>17048</c:v>
                </c:pt>
                <c:pt idx="17049">
                  <c:v>17049</c:v>
                </c:pt>
                <c:pt idx="17050">
                  <c:v>17050</c:v>
                </c:pt>
                <c:pt idx="17051">
                  <c:v>17051</c:v>
                </c:pt>
                <c:pt idx="17052">
                  <c:v>17052</c:v>
                </c:pt>
                <c:pt idx="17053">
                  <c:v>17053</c:v>
                </c:pt>
                <c:pt idx="17054">
                  <c:v>17054</c:v>
                </c:pt>
                <c:pt idx="17055">
                  <c:v>17055</c:v>
                </c:pt>
                <c:pt idx="17056">
                  <c:v>17056</c:v>
                </c:pt>
                <c:pt idx="17057">
                  <c:v>17057</c:v>
                </c:pt>
                <c:pt idx="17058">
                  <c:v>17058</c:v>
                </c:pt>
                <c:pt idx="17059">
                  <c:v>17059</c:v>
                </c:pt>
                <c:pt idx="17060">
                  <c:v>17060</c:v>
                </c:pt>
                <c:pt idx="17061">
                  <c:v>17061</c:v>
                </c:pt>
                <c:pt idx="17062">
                  <c:v>17062</c:v>
                </c:pt>
                <c:pt idx="17063">
                  <c:v>17063</c:v>
                </c:pt>
                <c:pt idx="17064">
                  <c:v>17064</c:v>
                </c:pt>
                <c:pt idx="17065">
                  <c:v>17065</c:v>
                </c:pt>
                <c:pt idx="17066">
                  <c:v>17066</c:v>
                </c:pt>
                <c:pt idx="17067">
                  <c:v>17067</c:v>
                </c:pt>
                <c:pt idx="17068">
                  <c:v>17068</c:v>
                </c:pt>
                <c:pt idx="17069">
                  <c:v>17069</c:v>
                </c:pt>
                <c:pt idx="17070">
                  <c:v>17070</c:v>
                </c:pt>
                <c:pt idx="17071">
                  <c:v>17071</c:v>
                </c:pt>
                <c:pt idx="17072">
                  <c:v>17072</c:v>
                </c:pt>
                <c:pt idx="17073">
                  <c:v>17073</c:v>
                </c:pt>
                <c:pt idx="17074">
                  <c:v>17074</c:v>
                </c:pt>
                <c:pt idx="17075">
                  <c:v>17075</c:v>
                </c:pt>
                <c:pt idx="17076">
                  <c:v>17076</c:v>
                </c:pt>
                <c:pt idx="17077">
                  <c:v>17077</c:v>
                </c:pt>
                <c:pt idx="17078">
                  <c:v>17078</c:v>
                </c:pt>
                <c:pt idx="17079">
                  <c:v>17079</c:v>
                </c:pt>
                <c:pt idx="17080">
                  <c:v>17080</c:v>
                </c:pt>
                <c:pt idx="17081">
                  <c:v>17081</c:v>
                </c:pt>
                <c:pt idx="17082">
                  <c:v>17082</c:v>
                </c:pt>
                <c:pt idx="17083">
                  <c:v>17083</c:v>
                </c:pt>
                <c:pt idx="17084">
                  <c:v>17084</c:v>
                </c:pt>
                <c:pt idx="17085">
                  <c:v>17085</c:v>
                </c:pt>
                <c:pt idx="17086">
                  <c:v>17086</c:v>
                </c:pt>
                <c:pt idx="17087">
                  <c:v>17087</c:v>
                </c:pt>
                <c:pt idx="17088">
                  <c:v>17088</c:v>
                </c:pt>
                <c:pt idx="17089">
                  <c:v>17089</c:v>
                </c:pt>
                <c:pt idx="17090">
                  <c:v>17090</c:v>
                </c:pt>
                <c:pt idx="17091">
                  <c:v>17091</c:v>
                </c:pt>
                <c:pt idx="17092">
                  <c:v>17092</c:v>
                </c:pt>
                <c:pt idx="17093">
                  <c:v>17093</c:v>
                </c:pt>
                <c:pt idx="17094">
                  <c:v>17094</c:v>
                </c:pt>
                <c:pt idx="17095">
                  <c:v>17095</c:v>
                </c:pt>
                <c:pt idx="17096">
                  <c:v>17096</c:v>
                </c:pt>
                <c:pt idx="17097">
                  <c:v>17097</c:v>
                </c:pt>
                <c:pt idx="17098">
                  <c:v>17098</c:v>
                </c:pt>
                <c:pt idx="17099">
                  <c:v>17099</c:v>
                </c:pt>
                <c:pt idx="17100">
                  <c:v>17100</c:v>
                </c:pt>
                <c:pt idx="17101">
                  <c:v>17101</c:v>
                </c:pt>
                <c:pt idx="17102">
                  <c:v>17102</c:v>
                </c:pt>
                <c:pt idx="17103">
                  <c:v>17103</c:v>
                </c:pt>
                <c:pt idx="17104">
                  <c:v>17104</c:v>
                </c:pt>
                <c:pt idx="17105">
                  <c:v>17105</c:v>
                </c:pt>
                <c:pt idx="17106">
                  <c:v>17106</c:v>
                </c:pt>
                <c:pt idx="17107">
                  <c:v>17107</c:v>
                </c:pt>
                <c:pt idx="17108">
                  <c:v>17108</c:v>
                </c:pt>
                <c:pt idx="17109">
                  <c:v>17109</c:v>
                </c:pt>
                <c:pt idx="17110">
                  <c:v>17110</c:v>
                </c:pt>
                <c:pt idx="17111">
                  <c:v>17111</c:v>
                </c:pt>
                <c:pt idx="17112">
                  <c:v>17112</c:v>
                </c:pt>
                <c:pt idx="17113">
                  <c:v>17113</c:v>
                </c:pt>
                <c:pt idx="17114">
                  <c:v>17114</c:v>
                </c:pt>
                <c:pt idx="17115">
                  <c:v>17115</c:v>
                </c:pt>
                <c:pt idx="17116">
                  <c:v>17116</c:v>
                </c:pt>
                <c:pt idx="17117">
                  <c:v>17117</c:v>
                </c:pt>
                <c:pt idx="17118">
                  <c:v>17118</c:v>
                </c:pt>
                <c:pt idx="17119">
                  <c:v>17119</c:v>
                </c:pt>
                <c:pt idx="17120">
                  <c:v>17120</c:v>
                </c:pt>
                <c:pt idx="17121">
                  <c:v>17121</c:v>
                </c:pt>
                <c:pt idx="17122">
                  <c:v>17122</c:v>
                </c:pt>
                <c:pt idx="17123">
                  <c:v>17123</c:v>
                </c:pt>
                <c:pt idx="17124">
                  <c:v>17124</c:v>
                </c:pt>
                <c:pt idx="17125">
                  <c:v>17125</c:v>
                </c:pt>
                <c:pt idx="17126">
                  <c:v>17126</c:v>
                </c:pt>
                <c:pt idx="17127">
                  <c:v>17127</c:v>
                </c:pt>
                <c:pt idx="17128">
                  <c:v>17128</c:v>
                </c:pt>
                <c:pt idx="17129">
                  <c:v>17129</c:v>
                </c:pt>
                <c:pt idx="17130">
                  <c:v>17130</c:v>
                </c:pt>
                <c:pt idx="17131">
                  <c:v>17131</c:v>
                </c:pt>
                <c:pt idx="17132">
                  <c:v>17132</c:v>
                </c:pt>
                <c:pt idx="17133">
                  <c:v>17133</c:v>
                </c:pt>
                <c:pt idx="17134">
                  <c:v>17134</c:v>
                </c:pt>
                <c:pt idx="17135">
                  <c:v>17135</c:v>
                </c:pt>
                <c:pt idx="17136">
                  <c:v>17136</c:v>
                </c:pt>
                <c:pt idx="17137">
                  <c:v>17137</c:v>
                </c:pt>
                <c:pt idx="17138">
                  <c:v>17138</c:v>
                </c:pt>
                <c:pt idx="17139">
                  <c:v>17139</c:v>
                </c:pt>
                <c:pt idx="17140">
                  <c:v>17140</c:v>
                </c:pt>
                <c:pt idx="17141">
                  <c:v>17141</c:v>
                </c:pt>
                <c:pt idx="17142">
                  <c:v>17142</c:v>
                </c:pt>
                <c:pt idx="17143">
                  <c:v>17143</c:v>
                </c:pt>
                <c:pt idx="17144">
                  <c:v>17144</c:v>
                </c:pt>
                <c:pt idx="17145">
                  <c:v>17145</c:v>
                </c:pt>
                <c:pt idx="17146">
                  <c:v>17146</c:v>
                </c:pt>
                <c:pt idx="17147">
                  <c:v>17147</c:v>
                </c:pt>
                <c:pt idx="17148">
                  <c:v>17148</c:v>
                </c:pt>
                <c:pt idx="17149">
                  <c:v>17149</c:v>
                </c:pt>
                <c:pt idx="17150">
                  <c:v>17150</c:v>
                </c:pt>
                <c:pt idx="17151">
                  <c:v>17151</c:v>
                </c:pt>
                <c:pt idx="17152">
                  <c:v>17152</c:v>
                </c:pt>
                <c:pt idx="17153">
                  <c:v>17153</c:v>
                </c:pt>
                <c:pt idx="17154">
                  <c:v>17154</c:v>
                </c:pt>
                <c:pt idx="17155">
                  <c:v>17155</c:v>
                </c:pt>
                <c:pt idx="17156">
                  <c:v>17156</c:v>
                </c:pt>
                <c:pt idx="17157">
                  <c:v>17157</c:v>
                </c:pt>
                <c:pt idx="17158">
                  <c:v>17158</c:v>
                </c:pt>
                <c:pt idx="17159">
                  <c:v>17159</c:v>
                </c:pt>
                <c:pt idx="17160">
                  <c:v>17160</c:v>
                </c:pt>
                <c:pt idx="17161">
                  <c:v>17161</c:v>
                </c:pt>
                <c:pt idx="17162">
                  <c:v>17162</c:v>
                </c:pt>
                <c:pt idx="17163">
                  <c:v>17163</c:v>
                </c:pt>
                <c:pt idx="17164">
                  <c:v>17164</c:v>
                </c:pt>
                <c:pt idx="17165">
                  <c:v>17165</c:v>
                </c:pt>
                <c:pt idx="17166">
                  <c:v>17166</c:v>
                </c:pt>
                <c:pt idx="17167">
                  <c:v>17167</c:v>
                </c:pt>
                <c:pt idx="17168">
                  <c:v>17168</c:v>
                </c:pt>
                <c:pt idx="17169">
                  <c:v>17169</c:v>
                </c:pt>
                <c:pt idx="17170">
                  <c:v>17170</c:v>
                </c:pt>
                <c:pt idx="17171">
                  <c:v>17171</c:v>
                </c:pt>
                <c:pt idx="17172">
                  <c:v>17172</c:v>
                </c:pt>
                <c:pt idx="17173">
                  <c:v>17173</c:v>
                </c:pt>
                <c:pt idx="17174">
                  <c:v>17174</c:v>
                </c:pt>
                <c:pt idx="17175">
                  <c:v>17175</c:v>
                </c:pt>
                <c:pt idx="17176">
                  <c:v>17176</c:v>
                </c:pt>
                <c:pt idx="17177">
                  <c:v>17177</c:v>
                </c:pt>
                <c:pt idx="17178">
                  <c:v>17178</c:v>
                </c:pt>
                <c:pt idx="17179">
                  <c:v>17179</c:v>
                </c:pt>
                <c:pt idx="17180">
                  <c:v>17180</c:v>
                </c:pt>
                <c:pt idx="17181">
                  <c:v>17181</c:v>
                </c:pt>
                <c:pt idx="17182">
                  <c:v>17182</c:v>
                </c:pt>
                <c:pt idx="17183">
                  <c:v>17183</c:v>
                </c:pt>
                <c:pt idx="17184">
                  <c:v>17184</c:v>
                </c:pt>
                <c:pt idx="17185">
                  <c:v>17185</c:v>
                </c:pt>
                <c:pt idx="17186">
                  <c:v>17186</c:v>
                </c:pt>
                <c:pt idx="17187">
                  <c:v>17187</c:v>
                </c:pt>
                <c:pt idx="17188">
                  <c:v>17188</c:v>
                </c:pt>
                <c:pt idx="17189">
                  <c:v>17189</c:v>
                </c:pt>
                <c:pt idx="17190">
                  <c:v>17190</c:v>
                </c:pt>
                <c:pt idx="17191">
                  <c:v>17191</c:v>
                </c:pt>
                <c:pt idx="17192">
                  <c:v>17192</c:v>
                </c:pt>
                <c:pt idx="17193">
                  <c:v>17193</c:v>
                </c:pt>
                <c:pt idx="17194">
                  <c:v>17194</c:v>
                </c:pt>
                <c:pt idx="17195">
                  <c:v>17195</c:v>
                </c:pt>
                <c:pt idx="17196">
                  <c:v>17196</c:v>
                </c:pt>
                <c:pt idx="17197">
                  <c:v>17197</c:v>
                </c:pt>
                <c:pt idx="17198">
                  <c:v>17198</c:v>
                </c:pt>
                <c:pt idx="17199">
                  <c:v>17199</c:v>
                </c:pt>
                <c:pt idx="17200">
                  <c:v>17200</c:v>
                </c:pt>
                <c:pt idx="17201">
                  <c:v>17201</c:v>
                </c:pt>
                <c:pt idx="17202">
                  <c:v>17202</c:v>
                </c:pt>
                <c:pt idx="17203">
                  <c:v>17203</c:v>
                </c:pt>
                <c:pt idx="17204">
                  <c:v>17204</c:v>
                </c:pt>
                <c:pt idx="17205">
                  <c:v>17205</c:v>
                </c:pt>
                <c:pt idx="17206">
                  <c:v>17206</c:v>
                </c:pt>
                <c:pt idx="17207">
                  <c:v>17207</c:v>
                </c:pt>
                <c:pt idx="17208">
                  <c:v>17208</c:v>
                </c:pt>
                <c:pt idx="17209">
                  <c:v>17209</c:v>
                </c:pt>
                <c:pt idx="17210">
                  <c:v>17210</c:v>
                </c:pt>
                <c:pt idx="17211">
                  <c:v>17211</c:v>
                </c:pt>
                <c:pt idx="17212">
                  <c:v>17212</c:v>
                </c:pt>
                <c:pt idx="17213">
                  <c:v>17213</c:v>
                </c:pt>
                <c:pt idx="17214">
                  <c:v>17214</c:v>
                </c:pt>
                <c:pt idx="17215">
                  <c:v>17215</c:v>
                </c:pt>
                <c:pt idx="17216">
                  <c:v>17216</c:v>
                </c:pt>
                <c:pt idx="17217">
                  <c:v>17217</c:v>
                </c:pt>
                <c:pt idx="17218">
                  <c:v>17218</c:v>
                </c:pt>
                <c:pt idx="17219">
                  <c:v>17219</c:v>
                </c:pt>
                <c:pt idx="17220">
                  <c:v>17220</c:v>
                </c:pt>
                <c:pt idx="17221">
                  <c:v>17221</c:v>
                </c:pt>
                <c:pt idx="17222">
                  <c:v>17222</c:v>
                </c:pt>
                <c:pt idx="17223">
                  <c:v>17223</c:v>
                </c:pt>
                <c:pt idx="17224">
                  <c:v>17224</c:v>
                </c:pt>
                <c:pt idx="17225">
                  <c:v>17225</c:v>
                </c:pt>
                <c:pt idx="17226">
                  <c:v>17226</c:v>
                </c:pt>
                <c:pt idx="17227">
                  <c:v>17227</c:v>
                </c:pt>
                <c:pt idx="17228">
                  <c:v>17228</c:v>
                </c:pt>
                <c:pt idx="17229">
                  <c:v>17229</c:v>
                </c:pt>
                <c:pt idx="17230">
                  <c:v>17230</c:v>
                </c:pt>
                <c:pt idx="17231">
                  <c:v>17231</c:v>
                </c:pt>
                <c:pt idx="17232">
                  <c:v>17232</c:v>
                </c:pt>
                <c:pt idx="17233">
                  <c:v>17233</c:v>
                </c:pt>
                <c:pt idx="17234">
                  <c:v>17234</c:v>
                </c:pt>
                <c:pt idx="17235">
                  <c:v>17235</c:v>
                </c:pt>
                <c:pt idx="17236">
                  <c:v>17236</c:v>
                </c:pt>
                <c:pt idx="17237">
                  <c:v>17237</c:v>
                </c:pt>
                <c:pt idx="17238">
                  <c:v>17238</c:v>
                </c:pt>
                <c:pt idx="17239">
                  <c:v>17239</c:v>
                </c:pt>
                <c:pt idx="17240">
                  <c:v>17240</c:v>
                </c:pt>
                <c:pt idx="17241">
                  <c:v>17241</c:v>
                </c:pt>
                <c:pt idx="17242">
                  <c:v>17242</c:v>
                </c:pt>
                <c:pt idx="17243">
                  <c:v>17243</c:v>
                </c:pt>
                <c:pt idx="17244">
                  <c:v>17244</c:v>
                </c:pt>
                <c:pt idx="17245">
                  <c:v>17245</c:v>
                </c:pt>
                <c:pt idx="17246">
                  <c:v>17246</c:v>
                </c:pt>
                <c:pt idx="17247">
                  <c:v>17247</c:v>
                </c:pt>
                <c:pt idx="17248">
                  <c:v>17248</c:v>
                </c:pt>
                <c:pt idx="17249">
                  <c:v>17249</c:v>
                </c:pt>
                <c:pt idx="17250">
                  <c:v>17250</c:v>
                </c:pt>
                <c:pt idx="17251">
                  <c:v>17251</c:v>
                </c:pt>
                <c:pt idx="17252">
                  <c:v>17252</c:v>
                </c:pt>
                <c:pt idx="17253">
                  <c:v>17253</c:v>
                </c:pt>
                <c:pt idx="17254">
                  <c:v>17254</c:v>
                </c:pt>
                <c:pt idx="17255">
                  <c:v>17255</c:v>
                </c:pt>
                <c:pt idx="17256">
                  <c:v>17256</c:v>
                </c:pt>
                <c:pt idx="17257">
                  <c:v>17257</c:v>
                </c:pt>
                <c:pt idx="17258">
                  <c:v>17258</c:v>
                </c:pt>
                <c:pt idx="17259">
                  <c:v>17259</c:v>
                </c:pt>
                <c:pt idx="17260">
                  <c:v>17260</c:v>
                </c:pt>
                <c:pt idx="17261">
                  <c:v>17261</c:v>
                </c:pt>
                <c:pt idx="17262">
                  <c:v>17262</c:v>
                </c:pt>
                <c:pt idx="17263">
                  <c:v>17263</c:v>
                </c:pt>
                <c:pt idx="17264">
                  <c:v>17264</c:v>
                </c:pt>
                <c:pt idx="17265">
                  <c:v>17265</c:v>
                </c:pt>
                <c:pt idx="17266">
                  <c:v>17266</c:v>
                </c:pt>
                <c:pt idx="17267">
                  <c:v>17267</c:v>
                </c:pt>
                <c:pt idx="17268">
                  <c:v>17268</c:v>
                </c:pt>
                <c:pt idx="17269">
                  <c:v>17269</c:v>
                </c:pt>
                <c:pt idx="17270">
                  <c:v>17270</c:v>
                </c:pt>
                <c:pt idx="17271">
                  <c:v>17271</c:v>
                </c:pt>
                <c:pt idx="17272">
                  <c:v>17272</c:v>
                </c:pt>
                <c:pt idx="17273">
                  <c:v>17273</c:v>
                </c:pt>
                <c:pt idx="17274">
                  <c:v>17274</c:v>
                </c:pt>
                <c:pt idx="17275">
                  <c:v>17275</c:v>
                </c:pt>
                <c:pt idx="17276">
                  <c:v>17276</c:v>
                </c:pt>
                <c:pt idx="17277">
                  <c:v>17277</c:v>
                </c:pt>
                <c:pt idx="17278">
                  <c:v>17278</c:v>
                </c:pt>
                <c:pt idx="17279">
                  <c:v>17279</c:v>
                </c:pt>
                <c:pt idx="17280">
                  <c:v>17280</c:v>
                </c:pt>
                <c:pt idx="17281">
                  <c:v>17281</c:v>
                </c:pt>
                <c:pt idx="17282">
                  <c:v>17282</c:v>
                </c:pt>
                <c:pt idx="17283">
                  <c:v>17283</c:v>
                </c:pt>
                <c:pt idx="17284">
                  <c:v>17284</c:v>
                </c:pt>
                <c:pt idx="17285">
                  <c:v>17285</c:v>
                </c:pt>
                <c:pt idx="17286">
                  <c:v>17286</c:v>
                </c:pt>
                <c:pt idx="17287">
                  <c:v>17287</c:v>
                </c:pt>
                <c:pt idx="17288">
                  <c:v>17288</c:v>
                </c:pt>
                <c:pt idx="17289">
                  <c:v>17289</c:v>
                </c:pt>
                <c:pt idx="17290">
                  <c:v>17290</c:v>
                </c:pt>
                <c:pt idx="17291">
                  <c:v>17291</c:v>
                </c:pt>
                <c:pt idx="17292">
                  <c:v>17292</c:v>
                </c:pt>
                <c:pt idx="17293">
                  <c:v>17293</c:v>
                </c:pt>
                <c:pt idx="17294">
                  <c:v>17294</c:v>
                </c:pt>
                <c:pt idx="17295">
                  <c:v>17295</c:v>
                </c:pt>
                <c:pt idx="17296">
                  <c:v>17296</c:v>
                </c:pt>
                <c:pt idx="17297">
                  <c:v>17297</c:v>
                </c:pt>
                <c:pt idx="17298">
                  <c:v>17298</c:v>
                </c:pt>
                <c:pt idx="17299">
                  <c:v>17299</c:v>
                </c:pt>
                <c:pt idx="17300">
                  <c:v>17300</c:v>
                </c:pt>
                <c:pt idx="17301">
                  <c:v>17301</c:v>
                </c:pt>
                <c:pt idx="17302">
                  <c:v>17302</c:v>
                </c:pt>
                <c:pt idx="17303">
                  <c:v>17303</c:v>
                </c:pt>
                <c:pt idx="17304">
                  <c:v>17304</c:v>
                </c:pt>
                <c:pt idx="17305">
                  <c:v>17305</c:v>
                </c:pt>
                <c:pt idx="17306">
                  <c:v>17306</c:v>
                </c:pt>
                <c:pt idx="17307">
                  <c:v>17307</c:v>
                </c:pt>
                <c:pt idx="17308">
                  <c:v>17308</c:v>
                </c:pt>
                <c:pt idx="17309">
                  <c:v>17309</c:v>
                </c:pt>
                <c:pt idx="17310">
                  <c:v>17310</c:v>
                </c:pt>
                <c:pt idx="17311">
                  <c:v>17311</c:v>
                </c:pt>
                <c:pt idx="17312">
                  <c:v>17312</c:v>
                </c:pt>
                <c:pt idx="17313">
                  <c:v>17313</c:v>
                </c:pt>
                <c:pt idx="17314">
                  <c:v>17314</c:v>
                </c:pt>
                <c:pt idx="17315">
                  <c:v>17315</c:v>
                </c:pt>
                <c:pt idx="17316">
                  <c:v>17316</c:v>
                </c:pt>
                <c:pt idx="17317">
                  <c:v>17317</c:v>
                </c:pt>
                <c:pt idx="17318">
                  <c:v>17318</c:v>
                </c:pt>
                <c:pt idx="17319">
                  <c:v>17319</c:v>
                </c:pt>
                <c:pt idx="17320">
                  <c:v>17320</c:v>
                </c:pt>
                <c:pt idx="17321">
                  <c:v>17321</c:v>
                </c:pt>
                <c:pt idx="17322">
                  <c:v>17322</c:v>
                </c:pt>
                <c:pt idx="17323">
                  <c:v>17323</c:v>
                </c:pt>
                <c:pt idx="17324">
                  <c:v>17324</c:v>
                </c:pt>
                <c:pt idx="17325">
                  <c:v>17325</c:v>
                </c:pt>
                <c:pt idx="17326">
                  <c:v>17326</c:v>
                </c:pt>
                <c:pt idx="17327">
                  <c:v>17327</c:v>
                </c:pt>
                <c:pt idx="17328">
                  <c:v>17328</c:v>
                </c:pt>
                <c:pt idx="17329">
                  <c:v>17329</c:v>
                </c:pt>
                <c:pt idx="17330">
                  <c:v>17330</c:v>
                </c:pt>
                <c:pt idx="17331">
                  <c:v>17331</c:v>
                </c:pt>
                <c:pt idx="17332">
                  <c:v>17332</c:v>
                </c:pt>
                <c:pt idx="17333">
                  <c:v>17333</c:v>
                </c:pt>
                <c:pt idx="17334">
                  <c:v>17334</c:v>
                </c:pt>
                <c:pt idx="17335">
                  <c:v>17335</c:v>
                </c:pt>
                <c:pt idx="17336">
                  <c:v>17336</c:v>
                </c:pt>
                <c:pt idx="17337">
                  <c:v>17337</c:v>
                </c:pt>
                <c:pt idx="17338">
                  <c:v>17338</c:v>
                </c:pt>
                <c:pt idx="17339">
                  <c:v>17339</c:v>
                </c:pt>
                <c:pt idx="17340">
                  <c:v>17340</c:v>
                </c:pt>
                <c:pt idx="17341">
                  <c:v>17341</c:v>
                </c:pt>
                <c:pt idx="17342">
                  <c:v>17342</c:v>
                </c:pt>
                <c:pt idx="17343">
                  <c:v>17343</c:v>
                </c:pt>
                <c:pt idx="17344">
                  <c:v>17344</c:v>
                </c:pt>
                <c:pt idx="17345">
                  <c:v>17345</c:v>
                </c:pt>
                <c:pt idx="17346">
                  <c:v>17346</c:v>
                </c:pt>
                <c:pt idx="17347">
                  <c:v>17347</c:v>
                </c:pt>
                <c:pt idx="17348">
                  <c:v>17348</c:v>
                </c:pt>
                <c:pt idx="17349">
                  <c:v>17349</c:v>
                </c:pt>
                <c:pt idx="17350">
                  <c:v>17350</c:v>
                </c:pt>
                <c:pt idx="17351">
                  <c:v>17351</c:v>
                </c:pt>
                <c:pt idx="17352">
                  <c:v>17352</c:v>
                </c:pt>
                <c:pt idx="17353">
                  <c:v>17353</c:v>
                </c:pt>
                <c:pt idx="17354">
                  <c:v>17354</c:v>
                </c:pt>
                <c:pt idx="17355">
                  <c:v>17355</c:v>
                </c:pt>
                <c:pt idx="17356">
                  <c:v>17356</c:v>
                </c:pt>
                <c:pt idx="17357">
                  <c:v>17357</c:v>
                </c:pt>
                <c:pt idx="17358">
                  <c:v>17358</c:v>
                </c:pt>
                <c:pt idx="17359">
                  <c:v>17359</c:v>
                </c:pt>
                <c:pt idx="17360">
                  <c:v>17360</c:v>
                </c:pt>
                <c:pt idx="17361">
                  <c:v>17361</c:v>
                </c:pt>
                <c:pt idx="17362">
                  <c:v>17362</c:v>
                </c:pt>
                <c:pt idx="17363">
                  <c:v>17363</c:v>
                </c:pt>
                <c:pt idx="17364">
                  <c:v>17364</c:v>
                </c:pt>
                <c:pt idx="17365">
                  <c:v>17365</c:v>
                </c:pt>
                <c:pt idx="17366">
                  <c:v>17366</c:v>
                </c:pt>
                <c:pt idx="17367">
                  <c:v>17367</c:v>
                </c:pt>
                <c:pt idx="17368">
                  <c:v>17368</c:v>
                </c:pt>
                <c:pt idx="17369">
                  <c:v>17369</c:v>
                </c:pt>
                <c:pt idx="17370">
                  <c:v>17370</c:v>
                </c:pt>
                <c:pt idx="17371">
                  <c:v>17371</c:v>
                </c:pt>
                <c:pt idx="17372">
                  <c:v>17372</c:v>
                </c:pt>
                <c:pt idx="17373">
                  <c:v>17373</c:v>
                </c:pt>
                <c:pt idx="17374">
                  <c:v>17374</c:v>
                </c:pt>
                <c:pt idx="17375">
                  <c:v>17375</c:v>
                </c:pt>
                <c:pt idx="17376">
                  <c:v>17376</c:v>
                </c:pt>
                <c:pt idx="17377">
                  <c:v>17377</c:v>
                </c:pt>
                <c:pt idx="17378">
                  <c:v>17378</c:v>
                </c:pt>
                <c:pt idx="17379">
                  <c:v>17379</c:v>
                </c:pt>
                <c:pt idx="17380">
                  <c:v>17380</c:v>
                </c:pt>
                <c:pt idx="17381">
                  <c:v>17381</c:v>
                </c:pt>
                <c:pt idx="17382">
                  <c:v>17382</c:v>
                </c:pt>
                <c:pt idx="17383">
                  <c:v>17383</c:v>
                </c:pt>
                <c:pt idx="17384">
                  <c:v>17384</c:v>
                </c:pt>
                <c:pt idx="17385">
                  <c:v>17385</c:v>
                </c:pt>
                <c:pt idx="17386">
                  <c:v>17386</c:v>
                </c:pt>
                <c:pt idx="17387">
                  <c:v>17387</c:v>
                </c:pt>
                <c:pt idx="17388">
                  <c:v>17388</c:v>
                </c:pt>
                <c:pt idx="17389">
                  <c:v>17389</c:v>
                </c:pt>
                <c:pt idx="17390">
                  <c:v>17390</c:v>
                </c:pt>
                <c:pt idx="17391">
                  <c:v>17391</c:v>
                </c:pt>
                <c:pt idx="17392">
                  <c:v>17392</c:v>
                </c:pt>
                <c:pt idx="17393">
                  <c:v>17393</c:v>
                </c:pt>
                <c:pt idx="17394">
                  <c:v>17394</c:v>
                </c:pt>
                <c:pt idx="17395">
                  <c:v>17395</c:v>
                </c:pt>
                <c:pt idx="17396">
                  <c:v>17396</c:v>
                </c:pt>
                <c:pt idx="17397">
                  <c:v>17397</c:v>
                </c:pt>
                <c:pt idx="17398">
                  <c:v>17398</c:v>
                </c:pt>
                <c:pt idx="17399">
                  <c:v>17399</c:v>
                </c:pt>
                <c:pt idx="17400">
                  <c:v>17400</c:v>
                </c:pt>
                <c:pt idx="17401">
                  <c:v>17401</c:v>
                </c:pt>
                <c:pt idx="17402">
                  <c:v>17402</c:v>
                </c:pt>
                <c:pt idx="17403">
                  <c:v>17403</c:v>
                </c:pt>
                <c:pt idx="17404">
                  <c:v>17404</c:v>
                </c:pt>
                <c:pt idx="17405">
                  <c:v>17405</c:v>
                </c:pt>
                <c:pt idx="17406">
                  <c:v>17406</c:v>
                </c:pt>
                <c:pt idx="17407">
                  <c:v>17407</c:v>
                </c:pt>
                <c:pt idx="17408">
                  <c:v>17408</c:v>
                </c:pt>
                <c:pt idx="17409">
                  <c:v>17409</c:v>
                </c:pt>
                <c:pt idx="17410">
                  <c:v>17410</c:v>
                </c:pt>
                <c:pt idx="17411">
                  <c:v>17411</c:v>
                </c:pt>
                <c:pt idx="17412">
                  <c:v>17412</c:v>
                </c:pt>
                <c:pt idx="17413">
                  <c:v>17413</c:v>
                </c:pt>
                <c:pt idx="17414">
                  <c:v>17414</c:v>
                </c:pt>
                <c:pt idx="17415">
                  <c:v>17415</c:v>
                </c:pt>
                <c:pt idx="17416">
                  <c:v>17416</c:v>
                </c:pt>
                <c:pt idx="17417">
                  <c:v>17417</c:v>
                </c:pt>
                <c:pt idx="17418">
                  <c:v>17418</c:v>
                </c:pt>
                <c:pt idx="17419">
                  <c:v>17419</c:v>
                </c:pt>
                <c:pt idx="17420">
                  <c:v>17420</c:v>
                </c:pt>
                <c:pt idx="17421">
                  <c:v>17421</c:v>
                </c:pt>
                <c:pt idx="17422">
                  <c:v>17422</c:v>
                </c:pt>
                <c:pt idx="17423">
                  <c:v>17423</c:v>
                </c:pt>
                <c:pt idx="17424">
                  <c:v>17424</c:v>
                </c:pt>
                <c:pt idx="17425">
                  <c:v>17425</c:v>
                </c:pt>
                <c:pt idx="17426">
                  <c:v>17426</c:v>
                </c:pt>
                <c:pt idx="17427">
                  <c:v>17427</c:v>
                </c:pt>
                <c:pt idx="17428">
                  <c:v>17428</c:v>
                </c:pt>
                <c:pt idx="17429">
                  <c:v>17429</c:v>
                </c:pt>
                <c:pt idx="17430">
                  <c:v>17430</c:v>
                </c:pt>
                <c:pt idx="17431">
                  <c:v>17431</c:v>
                </c:pt>
                <c:pt idx="17432">
                  <c:v>17432</c:v>
                </c:pt>
                <c:pt idx="17433">
                  <c:v>17433</c:v>
                </c:pt>
                <c:pt idx="17434">
                  <c:v>17434</c:v>
                </c:pt>
                <c:pt idx="17435">
                  <c:v>17435</c:v>
                </c:pt>
                <c:pt idx="17436">
                  <c:v>17436</c:v>
                </c:pt>
                <c:pt idx="17437">
                  <c:v>17437</c:v>
                </c:pt>
                <c:pt idx="17438">
                  <c:v>17438</c:v>
                </c:pt>
                <c:pt idx="17439">
                  <c:v>17439</c:v>
                </c:pt>
                <c:pt idx="17440">
                  <c:v>17440</c:v>
                </c:pt>
                <c:pt idx="17441">
                  <c:v>17441</c:v>
                </c:pt>
                <c:pt idx="17442">
                  <c:v>17442</c:v>
                </c:pt>
                <c:pt idx="17443">
                  <c:v>17443</c:v>
                </c:pt>
                <c:pt idx="17444">
                  <c:v>17444</c:v>
                </c:pt>
                <c:pt idx="17445">
                  <c:v>17445</c:v>
                </c:pt>
                <c:pt idx="17446">
                  <c:v>17446</c:v>
                </c:pt>
                <c:pt idx="17447">
                  <c:v>17447</c:v>
                </c:pt>
                <c:pt idx="17448">
                  <c:v>17448</c:v>
                </c:pt>
                <c:pt idx="17449">
                  <c:v>17449</c:v>
                </c:pt>
                <c:pt idx="17450">
                  <c:v>17450</c:v>
                </c:pt>
                <c:pt idx="17451">
                  <c:v>17451</c:v>
                </c:pt>
                <c:pt idx="17452">
                  <c:v>17452</c:v>
                </c:pt>
                <c:pt idx="17453">
                  <c:v>17453</c:v>
                </c:pt>
                <c:pt idx="17454">
                  <c:v>17454</c:v>
                </c:pt>
                <c:pt idx="17455">
                  <c:v>17455</c:v>
                </c:pt>
                <c:pt idx="17456">
                  <c:v>17456</c:v>
                </c:pt>
                <c:pt idx="17457">
                  <c:v>17457</c:v>
                </c:pt>
                <c:pt idx="17458">
                  <c:v>17458</c:v>
                </c:pt>
                <c:pt idx="17459">
                  <c:v>17459</c:v>
                </c:pt>
                <c:pt idx="17460">
                  <c:v>17460</c:v>
                </c:pt>
                <c:pt idx="17461">
                  <c:v>17461</c:v>
                </c:pt>
                <c:pt idx="17462">
                  <c:v>17462</c:v>
                </c:pt>
                <c:pt idx="17463">
                  <c:v>17463</c:v>
                </c:pt>
                <c:pt idx="17464">
                  <c:v>17464</c:v>
                </c:pt>
                <c:pt idx="17465">
                  <c:v>17465</c:v>
                </c:pt>
                <c:pt idx="17466">
                  <c:v>17466</c:v>
                </c:pt>
                <c:pt idx="17467">
                  <c:v>17467</c:v>
                </c:pt>
                <c:pt idx="17468">
                  <c:v>17468</c:v>
                </c:pt>
                <c:pt idx="17469">
                  <c:v>17469</c:v>
                </c:pt>
                <c:pt idx="17470">
                  <c:v>17470</c:v>
                </c:pt>
                <c:pt idx="17471">
                  <c:v>17471</c:v>
                </c:pt>
                <c:pt idx="17472">
                  <c:v>17472</c:v>
                </c:pt>
                <c:pt idx="17473">
                  <c:v>17473</c:v>
                </c:pt>
                <c:pt idx="17474">
                  <c:v>17474</c:v>
                </c:pt>
                <c:pt idx="17475">
                  <c:v>17475</c:v>
                </c:pt>
                <c:pt idx="17476">
                  <c:v>17476</c:v>
                </c:pt>
                <c:pt idx="17477">
                  <c:v>17477</c:v>
                </c:pt>
                <c:pt idx="17478">
                  <c:v>17478</c:v>
                </c:pt>
                <c:pt idx="17479">
                  <c:v>17479</c:v>
                </c:pt>
                <c:pt idx="17480">
                  <c:v>17480</c:v>
                </c:pt>
                <c:pt idx="17481">
                  <c:v>17481</c:v>
                </c:pt>
                <c:pt idx="17482">
                  <c:v>17482</c:v>
                </c:pt>
                <c:pt idx="17483">
                  <c:v>17483</c:v>
                </c:pt>
                <c:pt idx="17484">
                  <c:v>17484</c:v>
                </c:pt>
                <c:pt idx="17485">
                  <c:v>17485</c:v>
                </c:pt>
                <c:pt idx="17486">
                  <c:v>17486</c:v>
                </c:pt>
                <c:pt idx="17487">
                  <c:v>17487</c:v>
                </c:pt>
                <c:pt idx="17488">
                  <c:v>17488</c:v>
                </c:pt>
                <c:pt idx="17489">
                  <c:v>17489</c:v>
                </c:pt>
                <c:pt idx="17490">
                  <c:v>17490</c:v>
                </c:pt>
                <c:pt idx="17491">
                  <c:v>17491</c:v>
                </c:pt>
                <c:pt idx="17492">
                  <c:v>17492</c:v>
                </c:pt>
                <c:pt idx="17493">
                  <c:v>17493</c:v>
                </c:pt>
                <c:pt idx="17494">
                  <c:v>17494</c:v>
                </c:pt>
                <c:pt idx="17495">
                  <c:v>17495</c:v>
                </c:pt>
                <c:pt idx="17496">
                  <c:v>17496</c:v>
                </c:pt>
                <c:pt idx="17497">
                  <c:v>17497</c:v>
                </c:pt>
                <c:pt idx="17498">
                  <c:v>17498</c:v>
                </c:pt>
                <c:pt idx="17499">
                  <c:v>17499</c:v>
                </c:pt>
                <c:pt idx="17500">
                  <c:v>17500</c:v>
                </c:pt>
                <c:pt idx="17501">
                  <c:v>17501</c:v>
                </c:pt>
                <c:pt idx="17502">
                  <c:v>17502</c:v>
                </c:pt>
                <c:pt idx="17503">
                  <c:v>17503</c:v>
                </c:pt>
                <c:pt idx="17504">
                  <c:v>17504</c:v>
                </c:pt>
                <c:pt idx="17505">
                  <c:v>17505</c:v>
                </c:pt>
                <c:pt idx="17506">
                  <c:v>17506</c:v>
                </c:pt>
                <c:pt idx="17507">
                  <c:v>17507</c:v>
                </c:pt>
                <c:pt idx="17508">
                  <c:v>17508</c:v>
                </c:pt>
                <c:pt idx="17509">
                  <c:v>17509</c:v>
                </c:pt>
                <c:pt idx="17510">
                  <c:v>17510</c:v>
                </c:pt>
                <c:pt idx="17511">
                  <c:v>17511</c:v>
                </c:pt>
                <c:pt idx="17512">
                  <c:v>17512</c:v>
                </c:pt>
                <c:pt idx="17513">
                  <c:v>17513</c:v>
                </c:pt>
                <c:pt idx="17514">
                  <c:v>17514</c:v>
                </c:pt>
                <c:pt idx="17515">
                  <c:v>17515</c:v>
                </c:pt>
                <c:pt idx="17516">
                  <c:v>17516</c:v>
                </c:pt>
                <c:pt idx="17517">
                  <c:v>17517</c:v>
                </c:pt>
                <c:pt idx="17518">
                  <c:v>17518</c:v>
                </c:pt>
                <c:pt idx="17519">
                  <c:v>17519</c:v>
                </c:pt>
                <c:pt idx="17520">
                  <c:v>17520</c:v>
                </c:pt>
                <c:pt idx="17521">
                  <c:v>17521</c:v>
                </c:pt>
                <c:pt idx="17522">
                  <c:v>17522</c:v>
                </c:pt>
                <c:pt idx="17523">
                  <c:v>17523</c:v>
                </c:pt>
                <c:pt idx="17524">
                  <c:v>17524</c:v>
                </c:pt>
                <c:pt idx="17525">
                  <c:v>17525</c:v>
                </c:pt>
                <c:pt idx="17526">
                  <c:v>17526</c:v>
                </c:pt>
                <c:pt idx="17527">
                  <c:v>17527</c:v>
                </c:pt>
                <c:pt idx="17528">
                  <c:v>17528</c:v>
                </c:pt>
                <c:pt idx="17529">
                  <c:v>17529</c:v>
                </c:pt>
                <c:pt idx="17530">
                  <c:v>17530</c:v>
                </c:pt>
                <c:pt idx="17531">
                  <c:v>17531</c:v>
                </c:pt>
                <c:pt idx="17532">
                  <c:v>17532</c:v>
                </c:pt>
                <c:pt idx="17533">
                  <c:v>17533</c:v>
                </c:pt>
                <c:pt idx="17534">
                  <c:v>17534</c:v>
                </c:pt>
                <c:pt idx="17535">
                  <c:v>17535</c:v>
                </c:pt>
                <c:pt idx="17536">
                  <c:v>17536</c:v>
                </c:pt>
                <c:pt idx="17537">
                  <c:v>17537</c:v>
                </c:pt>
                <c:pt idx="17538">
                  <c:v>17538</c:v>
                </c:pt>
                <c:pt idx="17539">
                  <c:v>17539</c:v>
                </c:pt>
                <c:pt idx="17540">
                  <c:v>17540</c:v>
                </c:pt>
                <c:pt idx="17541">
                  <c:v>17541</c:v>
                </c:pt>
                <c:pt idx="17542">
                  <c:v>17542</c:v>
                </c:pt>
                <c:pt idx="17543">
                  <c:v>17543</c:v>
                </c:pt>
                <c:pt idx="17544">
                  <c:v>17544</c:v>
                </c:pt>
                <c:pt idx="17545">
                  <c:v>17545</c:v>
                </c:pt>
                <c:pt idx="17546">
                  <c:v>17546</c:v>
                </c:pt>
                <c:pt idx="17547">
                  <c:v>17547</c:v>
                </c:pt>
                <c:pt idx="17548">
                  <c:v>17548</c:v>
                </c:pt>
                <c:pt idx="17549">
                  <c:v>17549</c:v>
                </c:pt>
                <c:pt idx="17550">
                  <c:v>17550</c:v>
                </c:pt>
                <c:pt idx="17551">
                  <c:v>17551</c:v>
                </c:pt>
                <c:pt idx="17552">
                  <c:v>17552</c:v>
                </c:pt>
                <c:pt idx="17553">
                  <c:v>17553</c:v>
                </c:pt>
                <c:pt idx="17554">
                  <c:v>17554</c:v>
                </c:pt>
                <c:pt idx="17555">
                  <c:v>17555</c:v>
                </c:pt>
                <c:pt idx="17556">
                  <c:v>17556</c:v>
                </c:pt>
                <c:pt idx="17557">
                  <c:v>17557</c:v>
                </c:pt>
                <c:pt idx="17558">
                  <c:v>17558</c:v>
                </c:pt>
                <c:pt idx="17559">
                  <c:v>17559</c:v>
                </c:pt>
                <c:pt idx="17560">
                  <c:v>17560</c:v>
                </c:pt>
                <c:pt idx="17561">
                  <c:v>17561</c:v>
                </c:pt>
                <c:pt idx="17562">
                  <c:v>17562</c:v>
                </c:pt>
                <c:pt idx="17563">
                  <c:v>17563</c:v>
                </c:pt>
                <c:pt idx="17564">
                  <c:v>17564</c:v>
                </c:pt>
                <c:pt idx="17565">
                  <c:v>17565</c:v>
                </c:pt>
                <c:pt idx="17566">
                  <c:v>17566</c:v>
                </c:pt>
                <c:pt idx="17567">
                  <c:v>17567</c:v>
                </c:pt>
                <c:pt idx="17568">
                  <c:v>17568</c:v>
                </c:pt>
                <c:pt idx="17569">
                  <c:v>17569</c:v>
                </c:pt>
                <c:pt idx="17570">
                  <c:v>17570</c:v>
                </c:pt>
                <c:pt idx="17571">
                  <c:v>17571</c:v>
                </c:pt>
                <c:pt idx="17572">
                  <c:v>17572</c:v>
                </c:pt>
                <c:pt idx="17573">
                  <c:v>17573</c:v>
                </c:pt>
                <c:pt idx="17574">
                  <c:v>17574</c:v>
                </c:pt>
                <c:pt idx="17575">
                  <c:v>17575</c:v>
                </c:pt>
                <c:pt idx="17576">
                  <c:v>17576</c:v>
                </c:pt>
                <c:pt idx="17577">
                  <c:v>17577</c:v>
                </c:pt>
                <c:pt idx="17578">
                  <c:v>17578</c:v>
                </c:pt>
                <c:pt idx="17579">
                  <c:v>17579</c:v>
                </c:pt>
                <c:pt idx="17580">
                  <c:v>17580</c:v>
                </c:pt>
                <c:pt idx="17581">
                  <c:v>17581</c:v>
                </c:pt>
                <c:pt idx="17582">
                  <c:v>17582</c:v>
                </c:pt>
                <c:pt idx="17583">
                  <c:v>17583</c:v>
                </c:pt>
                <c:pt idx="17584">
                  <c:v>17584</c:v>
                </c:pt>
                <c:pt idx="17585">
                  <c:v>17585</c:v>
                </c:pt>
                <c:pt idx="17586">
                  <c:v>17586</c:v>
                </c:pt>
                <c:pt idx="17587">
                  <c:v>17587</c:v>
                </c:pt>
                <c:pt idx="17588">
                  <c:v>17588</c:v>
                </c:pt>
                <c:pt idx="17589">
                  <c:v>17589</c:v>
                </c:pt>
                <c:pt idx="17590">
                  <c:v>17590</c:v>
                </c:pt>
                <c:pt idx="17591">
                  <c:v>17591</c:v>
                </c:pt>
                <c:pt idx="17592">
                  <c:v>17592</c:v>
                </c:pt>
                <c:pt idx="17593">
                  <c:v>17593</c:v>
                </c:pt>
                <c:pt idx="17594">
                  <c:v>17594</c:v>
                </c:pt>
                <c:pt idx="17595">
                  <c:v>17595</c:v>
                </c:pt>
                <c:pt idx="17596">
                  <c:v>17596</c:v>
                </c:pt>
                <c:pt idx="17597">
                  <c:v>17597</c:v>
                </c:pt>
                <c:pt idx="17598">
                  <c:v>17598</c:v>
                </c:pt>
                <c:pt idx="17599">
                  <c:v>17599</c:v>
                </c:pt>
                <c:pt idx="17600">
                  <c:v>17600</c:v>
                </c:pt>
                <c:pt idx="17601">
                  <c:v>17601</c:v>
                </c:pt>
                <c:pt idx="17602">
                  <c:v>17602</c:v>
                </c:pt>
                <c:pt idx="17603">
                  <c:v>17603</c:v>
                </c:pt>
                <c:pt idx="17604">
                  <c:v>17604</c:v>
                </c:pt>
                <c:pt idx="17605">
                  <c:v>17605</c:v>
                </c:pt>
                <c:pt idx="17606">
                  <c:v>17606</c:v>
                </c:pt>
                <c:pt idx="17607">
                  <c:v>17607</c:v>
                </c:pt>
                <c:pt idx="17608">
                  <c:v>17608</c:v>
                </c:pt>
                <c:pt idx="17609">
                  <c:v>17609</c:v>
                </c:pt>
                <c:pt idx="17610">
                  <c:v>17610</c:v>
                </c:pt>
                <c:pt idx="17611">
                  <c:v>17611</c:v>
                </c:pt>
                <c:pt idx="17612">
                  <c:v>17612</c:v>
                </c:pt>
                <c:pt idx="17613">
                  <c:v>17613</c:v>
                </c:pt>
                <c:pt idx="17614">
                  <c:v>17614</c:v>
                </c:pt>
                <c:pt idx="17615">
                  <c:v>17615</c:v>
                </c:pt>
                <c:pt idx="17616">
                  <c:v>17616</c:v>
                </c:pt>
                <c:pt idx="17617">
                  <c:v>17617</c:v>
                </c:pt>
                <c:pt idx="17618">
                  <c:v>17618</c:v>
                </c:pt>
                <c:pt idx="17619">
                  <c:v>17619</c:v>
                </c:pt>
                <c:pt idx="17620">
                  <c:v>17620</c:v>
                </c:pt>
                <c:pt idx="17621">
                  <c:v>17621</c:v>
                </c:pt>
                <c:pt idx="17622">
                  <c:v>17622</c:v>
                </c:pt>
                <c:pt idx="17623">
                  <c:v>17623</c:v>
                </c:pt>
                <c:pt idx="17624">
                  <c:v>17624</c:v>
                </c:pt>
                <c:pt idx="17625">
                  <c:v>17625</c:v>
                </c:pt>
                <c:pt idx="17626">
                  <c:v>17626</c:v>
                </c:pt>
                <c:pt idx="17627">
                  <c:v>17627</c:v>
                </c:pt>
                <c:pt idx="17628">
                  <c:v>17628</c:v>
                </c:pt>
                <c:pt idx="17629">
                  <c:v>17629</c:v>
                </c:pt>
                <c:pt idx="17630">
                  <c:v>17630</c:v>
                </c:pt>
                <c:pt idx="17631">
                  <c:v>17631</c:v>
                </c:pt>
                <c:pt idx="17632">
                  <c:v>17632</c:v>
                </c:pt>
                <c:pt idx="17633">
                  <c:v>17633</c:v>
                </c:pt>
                <c:pt idx="17634">
                  <c:v>17634</c:v>
                </c:pt>
                <c:pt idx="17635">
                  <c:v>17635</c:v>
                </c:pt>
                <c:pt idx="17636">
                  <c:v>17636</c:v>
                </c:pt>
                <c:pt idx="17637">
                  <c:v>17637</c:v>
                </c:pt>
                <c:pt idx="17638">
                  <c:v>17638</c:v>
                </c:pt>
                <c:pt idx="17639">
                  <c:v>17639</c:v>
                </c:pt>
                <c:pt idx="17640">
                  <c:v>17640</c:v>
                </c:pt>
                <c:pt idx="17641">
                  <c:v>17641</c:v>
                </c:pt>
                <c:pt idx="17642">
                  <c:v>17642</c:v>
                </c:pt>
                <c:pt idx="17643">
                  <c:v>17643</c:v>
                </c:pt>
                <c:pt idx="17644">
                  <c:v>17644</c:v>
                </c:pt>
                <c:pt idx="17645">
                  <c:v>17645</c:v>
                </c:pt>
                <c:pt idx="17646">
                  <c:v>17646</c:v>
                </c:pt>
                <c:pt idx="17647">
                  <c:v>17647</c:v>
                </c:pt>
                <c:pt idx="17648">
                  <c:v>17648</c:v>
                </c:pt>
                <c:pt idx="17649">
                  <c:v>17649</c:v>
                </c:pt>
                <c:pt idx="17650">
                  <c:v>17650</c:v>
                </c:pt>
                <c:pt idx="17651">
                  <c:v>17651</c:v>
                </c:pt>
                <c:pt idx="17652">
                  <c:v>17652</c:v>
                </c:pt>
                <c:pt idx="17653">
                  <c:v>17653</c:v>
                </c:pt>
                <c:pt idx="17654">
                  <c:v>17654</c:v>
                </c:pt>
                <c:pt idx="17655">
                  <c:v>17655</c:v>
                </c:pt>
                <c:pt idx="17656">
                  <c:v>17656</c:v>
                </c:pt>
                <c:pt idx="17657">
                  <c:v>17657</c:v>
                </c:pt>
                <c:pt idx="17658">
                  <c:v>17658</c:v>
                </c:pt>
                <c:pt idx="17659">
                  <c:v>17659</c:v>
                </c:pt>
                <c:pt idx="17660">
                  <c:v>17660</c:v>
                </c:pt>
                <c:pt idx="17661">
                  <c:v>17661</c:v>
                </c:pt>
                <c:pt idx="17662">
                  <c:v>17662</c:v>
                </c:pt>
                <c:pt idx="17663">
                  <c:v>17663</c:v>
                </c:pt>
                <c:pt idx="17664">
                  <c:v>17664</c:v>
                </c:pt>
                <c:pt idx="17665">
                  <c:v>17665</c:v>
                </c:pt>
                <c:pt idx="17666">
                  <c:v>17666</c:v>
                </c:pt>
                <c:pt idx="17667">
                  <c:v>17667</c:v>
                </c:pt>
                <c:pt idx="17668">
                  <c:v>17668</c:v>
                </c:pt>
                <c:pt idx="17669">
                  <c:v>17669</c:v>
                </c:pt>
                <c:pt idx="17670">
                  <c:v>17670</c:v>
                </c:pt>
                <c:pt idx="17671">
                  <c:v>17671</c:v>
                </c:pt>
                <c:pt idx="17672">
                  <c:v>17672</c:v>
                </c:pt>
                <c:pt idx="17673">
                  <c:v>17673</c:v>
                </c:pt>
                <c:pt idx="17674">
                  <c:v>17674</c:v>
                </c:pt>
                <c:pt idx="17675">
                  <c:v>17675</c:v>
                </c:pt>
                <c:pt idx="17676">
                  <c:v>17676</c:v>
                </c:pt>
                <c:pt idx="17677">
                  <c:v>17677</c:v>
                </c:pt>
                <c:pt idx="17678">
                  <c:v>17678</c:v>
                </c:pt>
                <c:pt idx="17679">
                  <c:v>17679</c:v>
                </c:pt>
                <c:pt idx="17680">
                  <c:v>17680</c:v>
                </c:pt>
                <c:pt idx="17681">
                  <c:v>17681</c:v>
                </c:pt>
                <c:pt idx="17682">
                  <c:v>17682</c:v>
                </c:pt>
                <c:pt idx="17683">
                  <c:v>17683</c:v>
                </c:pt>
                <c:pt idx="17684">
                  <c:v>17684</c:v>
                </c:pt>
                <c:pt idx="17685">
                  <c:v>17685</c:v>
                </c:pt>
                <c:pt idx="17686">
                  <c:v>17686</c:v>
                </c:pt>
                <c:pt idx="17687">
                  <c:v>17687</c:v>
                </c:pt>
                <c:pt idx="17688">
                  <c:v>17688</c:v>
                </c:pt>
                <c:pt idx="17689">
                  <c:v>17689</c:v>
                </c:pt>
                <c:pt idx="17690">
                  <c:v>17690</c:v>
                </c:pt>
                <c:pt idx="17691">
                  <c:v>17691</c:v>
                </c:pt>
                <c:pt idx="17692">
                  <c:v>17692</c:v>
                </c:pt>
                <c:pt idx="17693">
                  <c:v>17693</c:v>
                </c:pt>
                <c:pt idx="17694">
                  <c:v>17694</c:v>
                </c:pt>
                <c:pt idx="17695">
                  <c:v>17695</c:v>
                </c:pt>
                <c:pt idx="17696">
                  <c:v>17696</c:v>
                </c:pt>
                <c:pt idx="17697">
                  <c:v>17697</c:v>
                </c:pt>
                <c:pt idx="17698">
                  <c:v>17698</c:v>
                </c:pt>
                <c:pt idx="17699">
                  <c:v>17699</c:v>
                </c:pt>
                <c:pt idx="17700">
                  <c:v>17700</c:v>
                </c:pt>
                <c:pt idx="17701">
                  <c:v>17701</c:v>
                </c:pt>
                <c:pt idx="17702">
                  <c:v>17702</c:v>
                </c:pt>
                <c:pt idx="17703">
                  <c:v>17703</c:v>
                </c:pt>
                <c:pt idx="17704">
                  <c:v>17704</c:v>
                </c:pt>
                <c:pt idx="17705">
                  <c:v>17705</c:v>
                </c:pt>
                <c:pt idx="17706">
                  <c:v>17706</c:v>
                </c:pt>
                <c:pt idx="17707">
                  <c:v>17707</c:v>
                </c:pt>
                <c:pt idx="17708">
                  <c:v>17708</c:v>
                </c:pt>
                <c:pt idx="17709">
                  <c:v>17709</c:v>
                </c:pt>
                <c:pt idx="17710">
                  <c:v>17710</c:v>
                </c:pt>
                <c:pt idx="17711">
                  <c:v>17711</c:v>
                </c:pt>
                <c:pt idx="17712">
                  <c:v>17712</c:v>
                </c:pt>
                <c:pt idx="17713">
                  <c:v>17713</c:v>
                </c:pt>
                <c:pt idx="17714">
                  <c:v>17714</c:v>
                </c:pt>
                <c:pt idx="17715">
                  <c:v>17715</c:v>
                </c:pt>
                <c:pt idx="17716">
                  <c:v>17716</c:v>
                </c:pt>
                <c:pt idx="17717">
                  <c:v>17717</c:v>
                </c:pt>
                <c:pt idx="17718">
                  <c:v>17718</c:v>
                </c:pt>
                <c:pt idx="17719">
                  <c:v>17719</c:v>
                </c:pt>
                <c:pt idx="17720">
                  <c:v>17720</c:v>
                </c:pt>
                <c:pt idx="17721">
                  <c:v>17721</c:v>
                </c:pt>
                <c:pt idx="17722">
                  <c:v>17722</c:v>
                </c:pt>
                <c:pt idx="17723">
                  <c:v>17723</c:v>
                </c:pt>
                <c:pt idx="17724">
                  <c:v>17724</c:v>
                </c:pt>
                <c:pt idx="17725">
                  <c:v>17725</c:v>
                </c:pt>
                <c:pt idx="17726">
                  <c:v>17726</c:v>
                </c:pt>
                <c:pt idx="17727">
                  <c:v>17727</c:v>
                </c:pt>
                <c:pt idx="17728">
                  <c:v>17728</c:v>
                </c:pt>
                <c:pt idx="17729">
                  <c:v>17729</c:v>
                </c:pt>
                <c:pt idx="17730">
                  <c:v>17730</c:v>
                </c:pt>
                <c:pt idx="17731">
                  <c:v>17731</c:v>
                </c:pt>
                <c:pt idx="17732">
                  <c:v>17732</c:v>
                </c:pt>
                <c:pt idx="17733">
                  <c:v>17733</c:v>
                </c:pt>
                <c:pt idx="17734">
                  <c:v>17734</c:v>
                </c:pt>
                <c:pt idx="17735">
                  <c:v>17735</c:v>
                </c:pt>
                <c:pt idx="17736">
                  <c:v>17736</c:v>
                </c:pt>
                <c:pt idx="17737">
                  <c:v>17737</c:v>
                </c:pt>
                <c:pt idx="17738">
                  <c:v>17738</c:v>
                </c:pt>
                <c:pt idx="17739">
                  <c:v>17739</c:v>
                </c:pt>
                <c:pt idx="17740">
                  <c:v>17740</c:v>
                </c:pt>
                <c:pt idx="17741">
                  <c:v>17741</c:v>
                </c:pt>
                <c:pt idx="17742">
                  <c:v>17742</c:v>
                </c:pt>
                <c:pt idx="17743">
                  <c:v>17743</c:v>
                </c:pt>
                <c:pt idx="17744">
                  <c:v>17744</c:v>
                </c:pt>
                <c:pt idx="17745">
                  <c:v>17745</c:v>
                </c:pt>
                <c:pt idx="17746">
                  <c:v>17746</c:v>
                </c:pt>
                <c:pt idx="17747">
                  <c:v>17747</c:v>
                </c:pt>
                <c:pt idx="17748">
                  <c:v>17748</c:v>
                </c:pt>
                <c:pt idx="17749">
                  <c:v>17749</c:v>
                </c:pt>
                <c:pt idx="17750">
                  <c:v>17750</c:v>
                </c:pt>
                <c:pt idx="17751">
                  <c:v>17751</c:v>
                </c:pt>
                <c:pt idx="17752">
                  <c:v>17752</c:v>
                </c:pt>
                <c:pt idx="17753">
                  <c:v>17753</c:v>
                </c:pt>
                <c:pt idx="17754">
                  <c:v>17754</c:v>
                </c:pt>
                <c:pt idx="17755">
                  <c:v>17755</c:v>
                </c:pt>
                <c:pt idx="17756">
                  <c:v>17756</c:v>
                </c:pt>
                <c:pt idx="17757">
                  <c:v>17757</c:v>
                </c:pt>
                <c:pt idx="17758">
                  <c:v>17758</c:v>
                </c:pt>
                <c:pt idx="17759">
                  <c:v>17759</c:v>
                </c:pt>
                <c:pt idx="17760">
                  <c:v>17760</c:v>
                </c:pt>
                <c:pt idx="17761">
                  <c:v>17761</c:v>
                </c:pt>
                <c:pt idx="17762">
                  <c:v>17762</c:v>
                </c:pt>
                <c:pt idx="17763">
                  <c:v>17763</c:v>
                </c:pt>
                <c:pt idx="17764">
                  <c:v>17764</c:v>
                </c:pt>
                <c:pt idx="17765">
                  <c:v>17765</c:v>
                </c:pt>
                <c:pt idx="17766">
                  <c:v>17766</c:v>
                </c:pt>
                <c:pt idx="17767">
                  <c:v>17767</c:v>
                </c:pt>
                <c:pt idx="17768">
                  <c:v>17768</c:v>
                </c:pt>
                <c:pt idx="17769">
                  <c:v>17769</c:v>
                </c:pt>
                <c:pt idx="17770">
                  <c:v>17770</c:v>
                </c:pt>
                <c:pt idx="17771">
                  <c:v>17771</c:v>
                </c:pt>
                <c:pt idx="17772">
                  <c:v>17772</c:v>
                </c:pt>
                <c:pt idx="17773">
                  <c:v>17773</c:v>
                </c:pt>
                <c:pt idx="17774">
                  <c:v>17774</c:v>
                </c:pt>
                <c:pt idx="17775">
                  <c:v>17775</c:v>
                </c:pt>
                <c:pt idx="17776">
                  <c:v>17776</c:v>
                </c:pt>
                <c:pt idx="17777">
                  <c:v>17777</c:v>
                </c:pt>
                <c:pt idx="17778">
                  <c:v>17778</c:v>
                </c:pt>
                <c:pt idx="17779">
                  <c:v>17779</c:v>
                </c:pt>
                <c:pt idx="17780">
                  <c:v>17780</c:v>
                </c:pt>
                <c:pt idx="17781">
                  <c:v>17781</c:v>
                </c:pt>
                <c:pt idx="17782">
                  <c:v>17782</c:v>
                </c:pt>
                <c:pt idx="17783">
                  <c:v>17783</c:v>
                </c:pt>
                <c:pt idx="17784">
                  <c:v>17784</c:v>
                </c:pt>
                <c:pt idx="17785">
                  <c:v>17785</c:v>
                </c:pt>
                <c:pt idx="17786">
                  <c:v>17786</c:v>
                </c:pt>
                <c:pt idx="17787">
                  <c:v>17787</c:v>
                </c:pt>
                <c:pt idx="17788">
                  <c:v>17788</c:v>
                </c:pt>
                <c:pt idx="17789">
                  <c:v>17789</c:v>
                </c:pt>
                <c:pt idx="17790">
                  <c:v>17790</c:v>
                </c:pt>
                <c:pt idx="17791">
                  <c:v>17791</c:v>
                </c:pt>
                <c:pt idx="17792">
                  <c:v>17792</c:v>
                </c:pt>
                <c:pt idx="17793">
                  <c:v>17793</c:v>
                </c:pt>
                <c:pt idx="17794">
                  <c:v>17794</c:v>
                </c:pt>
                <c:pt idx="17795">
                  <c:v>17795</c:v>
                </c:pt>
                <c:pt idx="17796">
                  <c:v>17796</c:v>
                </c:pt>
                <c:pt idx="17797">
                  <c:v>17797</c:v>
                </c:pt>
                <c:pt idx="17798">
                  <c:v>17798</c:v>
                </c:pt>
                <c:pt idx="17799">
                  <c:v>17799</c:v>
                </c:pt>
                <c:pt idx="17800">
                  <c:v>17800</c:v>
                </c:pt>
                <c:pt idx="17801">
                  <c:v>17801</c:v>
                </c:pt>
                <c:pt idx="17802">
                  <c:v>17802</c:v>
                </c:pt>
                <c:pt idx="17803">
                  <c:v>17803</c:v>
                </c:pt>
                <c:pt idx="17804">
                  <c:v>17804</c:v>
                </c:pt>
                <c:pt idx="17805">
                  <c:v>17805</c:v>
                </c:pt>
                <c:pt idx="17806">
                  <c:v>17806</c:v>
                </c:pt>
                <c:pt idx="17807">
                  <c:v>17807</c:v>
                </c:pt>
                <c:pt idx="17808">
                  <c:v>17808</c:v>
                </c:pt>
                <c:pt idx="17809">
                  <c:v>17809</c:v>
                </c:pt>
                <c:pt idx="17810">
                  <c:v>17810</c:v>
                </c:pt>
                <c:pt idx="17811">
                  <c:v>17811</c:v>
                </c:pt>
                <c:pt idx="17812">
                  <c:v>17812</c:v>
                </c:pt>
                <c:pt idx="17813">
                  <c:v>17813</c:v>
                </c:pt>
                <c:pt idx="17814">
                  <c:v>17814</c:v>
                </c:pt>
                <c:pt idx="17815">
                  <c:v>17815</c:v>
                </c:pt>
                <c:pt idx="17816">
                  <c:v>17816</c:v>
                </c:pt>
                <c:pt idx="17817">
                  <c:v>17817</c:v>
                </c:pt>
                <c:pt idx="17818">
                  <c:v>17818</c:v>
                </c:pt>
                <c:pt idx="17819">
                  <c:v>17819</c:v>
                </c:pt>
                <c:pt idx="17820">
                  <c:v>17820</c:v>
                </c:pt>
                <c:pt idx="17821">
                  <c:v>17821</c:v>
                </c:pt>
                <c:pt idx="17822">
                  <c:v>17822</c:v>
                </c:pt>
                <c:pt idx="17823">
                  <c:v>17823</c:v>
                </c:pt>
                <c:pt idx="17824">
                  <c:v>17824</c:v>
                </c:pt>
                <c:pt idx="17825">
                  <c:v>17825</c:v>
                </c:pt>
                <c:pt idx="17826">
                  <c:v>17826</c:v>
                </c:pt>
                <c:pt idx="17827">
                  <c:v>17827</c:v>
                </c:pt>
                <c:pt idx="17828">
                  <c:v>17828</c:v>
                </c:pt>
                <c:pt idx="17829">
                  <c:v>17829</c:v>
                </c:pt>
                <c:pt idx="17830">
                  <c:v>17830</c:v>
                </c:pt>
                <c:pt idx="17831">
                  <c:v>17831</c:v>
                </c:pt>
                <c:pt idx="17832">
                  <c:v>17832</c:v>
                </c:pt>
                <c:pt idx="17833">
                  <c:v>17833</c:v>
                </c:pt>
                <c:pt idx="17834">
                  <c:v>17834</c:v>
                </c:pt>
                <c:pt idx="17835">
                  <c:v>17835</c:v>
                </c:pt>
                <c:pt idx="17836">
                  <c:v>17836</c:v>
                </c:pt>
                <c:pt idx="17837">
                  <c:v>17837</c:v>
                </c:pt>
                <c:pt idx="17838">
                  <c:v>17838</c:v>
                </c:pt>
                <c:pt idx="17839">
                  <c:v>17839</c:v>
                </c:pt>
                <c:pt idx="17840">
                  <c:v>17840</c:v>
                </c:pt>
                <c:pt idx="17841">
                  <c:v>17841</c:v>
                </c:pt>
                <c:pt idx="17842">
                  <c:v>17842</c:v>
                </c:pt>
                <c:pt idx="17843">
                  <c:v>17843</c:v>
                </c:pt>
                <c:pt idx="17844">
                  <c:v>17844</c:v>
                </c:pt>
                <c:pt idx="17845">
                  <c:v>17845</c:v>
                </c:pt>
                <c:pt idx="17846">
                  <c:v>17846</c:v>
                </c:pt>
                <c:pt idx="17847">
                  <c:v>17847</c:v>
                </c:pt>
                <c:pt idx="17848">
                  <c:v>17848</c:v>
                </c:pt>
                <c:pt idx="17849">
                  <c:v>17849</c:v>
                </c:pt>
                <c:pt idx="17850">
                  <c:v>17850</c:v>
                </c:pt>
                <c:pt idx="17851">
                  <c:v>17851</c:v>
                </c:pt>
                <c:pt idx="17852">
                  <c:v>17852</c:v>
                </c:pt>
                <c:pt idx="17853">
                  <c:v>17853</c:v>
                </c:pt>
                <c:pt idx="17854">
                  <c:v>17854</c:v>
                </c:pt>
                <c:pt idx="17855">
                  <c:v>17855</c:v>
                </c:pt>
                <c:pt idx="17856">
                  <c:v>17856</c:v>
                </c:pt>
                <c:pt idx="17857">
                  <c:v>17857</c:v>
                </c:pt>
                <c:pt idx="17858">
                  <c:v>17858</c:v>
                </c:pt>
                <c:pt idx="17859">
                  <c:v>17859</c:v>
                </c:pt>
                <c:pt idx="17860">
                  <c:v>17860</c:v>
                </c:pt>
                <c:pt idx="17861">
                  <c:v>17861</c:v>
                </c:pt>
                <c:pt idx="17862">
                  <c:v>17862</c:v>
                </c:pt>
                <c:pt idx="17863">
                  <c:v>17863</c:v>
                </c:pt>
                <c:pt idx="17864">
                  <c:v>17864</c:v>
                </c:pt>
                <c:pt idx="17865">
                  <c:v>17865</c:v>
                </c:pt>
                <c:pt idx="17866">
                  <c:v>17866</c:v>
                </c:pt>
                <c:pt idx="17867">
                  <c:v>17867</c:v>
                </c:pt>
                <c:pt idx="17868">
                  <c:v>17868</c:v>
                </c:pt>
                <c:pt idx="17869">
                  <c:v>17869</c:v>
                </c:pt>
                <c:pt idx="17870">
                  <c:v>17870</c:v>
                </c:pt>
                <c:pt idx="17871">
                  <c:v>17871</c:v>
                </c:pt>
                <c:pt idx="17872">
                  <c:v>17872</c:v>
                </c:pt>
                <c:pt idx="17873">
                  <c:v>17873</c:v>
                </c:pt>
                <c:pt idx="17874">
                  <c:v>17874</c:v>
                </c:pt>
                <c:pt idx="17875">
                  <c:v>17875</c:v>
                </c:pt>
                <c:pt idx="17876">
                  <c:v>17876</c:v>
                </c:pt>
                <c:pt idx="17877">
                  <c:v>17877</c:v>
                </c:pt>
                <c:pt idx="17878">
                  <c:v>17878</c:v>
                </c:pt>
                <c:pt idx="17879">
                  <c:v>17879</c:v>
                </c:pt>
                <c:pt idx="17880">
                  <c:v>17880</c:v>
                </c:pt>
                <c:pt idx="17881">
                  <c:v>17881</c:v>
                </c:pt>
                <c:pt idx="17882">
                  <c:v>17882</c:v>
                </c:pt>
                <c:pt idx="17883">
                  <c:v>17883</c:v>
                </c:pt>
                <c:pt idx="17884">
                  <c:v>17884</c:v>
                </c:pt>
                <c:pt idx="17885">
                  <c:v>17885</c:v>
                </c:pt>
                <c:pt idx="17886">
                  <c:v>17886</c:v>
                </c:pt>
                <c:pt idx="17887">
                  <c:v>17887</c:v>
                </c:pt>
                <c:pt idx="17888">
                  <c:v>17888</c:v>
                </c:pt>
                <c:pt idx="17889">
                  <c:v>17889</c:v>
                </c:pt>
                <c:pt idx="17890">
                  <c:v>17890</c:v>
                </c:pt>
                <c:pt idx="17891">
                  <c:v>17891</c:v>
                </c:pt>
                <c:pt idx="17892">
                  <c:v>17892</c:v>
                </c:pt>
                <c:pt idx="17893">
                  <c:v>17893</c:v>
                </c:pt>
                <c:pt idx="17894">
                  <c:v>17894</c:v>
                </c:pt>
                <c:pt idx="17895">
                  <c:v>17895</c:v>
                </c:pt>
                <c:pt idx="17896">
                  <c:v>17896</c:v>
                </c:pt>
                <c:pt idx="17897">
                  <c:v>17897</c:v>
                </c:pt>
                <c:pt idx="17898">
                  <c:v>17898</c:v>
                </c:pt>
                <c:pt idx="17899">
                  <c:v>17899</c:v>
                </c:pt>
                <c:pt idx="17900">
                  <c:v>17900</c:v>
                </c:pt>
                <c:pt idx="17901">
                  <c:v>17901</c:v>
                </c:pt>
                <c:pt idx="17902">
                  <c:v>17902</c:v>
                </c:pt>
                <c:pt idx="17903">
                  <c:v>17903</c:v>
                </c:pt>
                <c:pt idx="17904">
                  <c:v>17904</c:v>
                </c:pt>
                <c:pt idx="17905">
                  <c:v>17905</c:v>
                </c:pt>
                <c:pt idx="17906">
                  <c:v>17906</c:v>
                </c:pt>
                <c:pt idx="17907">
                  <c:v>17907</c:v>
                </c:pt>
                <c:pt idx="17908">
                  <c:v>17908</c:v>
                </c:pt>
                <c:pt idx="17909">
                  <c:v>17909</c:v>
                </c:pt>
                <c:pt idx="17910">
                  <c:v>17910</c:v>
                </c:pt>
                <c:pt idx="17911">
                  <c:v>17911</c:v>
                </c:pt>
                <c:pt idx="17912">
                  <c:v>17912</c:v>
                </c:pt>
                <c:pt idx="17913">
                  <c:v>17913</c:v>
                </c:pt>
                <c:pt idx="17914">
                  <c:v>17914</c:v>
                </c:pt>
                <c:pt idx="17915">
                  <c:v>17915</c:v>
                </c:pt>
                <c:pt idx="17916">
                  <c:v>17916</c:v>
                </c:pt>
                <c:pt idx="17917">
                  <c:v>17917</c:v>
                </c:pt>
                <c:pt idx="17918">
                  <c:v>17918</c:v>
                </c:pt>
                <c:pt idx="17919">
                  <c:v>17919</c:v>
                </c:pt>
                <c:pt idx="17920">
                  <c:v>17920</c:v>
                </c:pt>
                <c:pt idx="17921">
                  <c:v>17921</c:v>
                </c:pt>
                <c:pt idx="17922">
                  <c:v>17922</c:v>
                </c:pt>
                <c:pt idx="17923">
                  <c:v>17923</c:v>
                </c:pt>
                <c:pt idx="17924">
                  <c:v>17924</c:v>
                </c:pt>
                <c:pt idx="17925">
                  <c:v>17925</c:v>
                </c:pt>
                <c:pt idx="17926">
                  <c:v>17926</c:v>
                </c:pt>
                <c:pt idx="17927">
                  <c:v>17927</c:v>
                </c:pt>
                <c:pt idx="17928">
                  <c:v>17928</c:v>
                </c:pt>
                <c:pt idx="17929">
                  <c:v>17929</c:v>
                </c:pt>
                <c:pt idx="17930">
                  <c:v>17930</c:v>
                </c:pt>
                <c:pt idx="17931">
                  <c:v>17931</c:v>
                </c:pt>
                <c:pt idx="17932">
                  <c:v>17932</c:v>
                </c:pt>
                <c:pt idx="17933">
                  <c:v>17933</c:v>
                </c:pt>
                <c:pt idx="17934">
                  <c:v>17934</c:v>
                </c:pt>
                <c:pt idx="17935">
                  <c:v>17935</c:v>
                </c:pt>
                <c:pt idx="17936">
                  <c:v>17936</c:v>
                </c:pt>
                <c:pt idx="17937">
                  <c:v>17937</c:v>
                </c:pt>
                <c:pt idx="17938">
                  <c:v>17938</c:v>
                </c:pt>
                <c:pt idx="17939">
                  <c:v>17939</c:v>
                </c:pt>
                <c:pt idx="17940">
                  <c:v>17940</c:v>
                </c:pt>
                <c:pt idx="17941">
                  <c:v>17941</c:v>
                </c:pt>
                <c:pt idx="17942">
                  <c:v>17942</c:v>
                </c:pt>
                <c:pt idx="17943">
                  <c:v>17943</c:v>
                </c:pt>
                <c:pt idx="17944">
                  <c:v>17944</c:v>
                </c:pt>
                <c:pt idx="17945">
                  <c:v>17945</c:v>
                </c:pt>
                <c:pt idx="17946">
                  <c:v>17946</c:v>
                </c:pt>
                <c:pt idx="17947">
                  <c:v>17947</c:v>
                </c:pt>
                <c:pt idx="17948">
                  <c:v>17948</c:v>
                </c:pt>
                <c:pt idx="17949">
                  <c:v>17949</c:v>
                </c:pt>
                <c:pt idx="17950">
                  <c:v>17950</c:v>
                </c:pt>
                <c:pt idx="17951">
                  <c:v>17951</c:v>
                </c:pt>
                <c:pt idx="17952">
                  <c:v>17952</c:v>
                </c:pt>
                <c:pt idx="17953">
                  <c:v>17953</c:v>
                </c:pt>
                <c:pt idx="17954">
                  <c:v>17954</c:v>
                </c:pt>
                <c:pt idx="17955">
                  <c:v>17955</c:v>
                </c:pt>
                <c:pt idx="17956">
                  <c:v>17956</c:v>
                </c:pt>
                <c:pt idx="17957">
                  <c:v>17957</c:v>
                </c:pt>
                <c:pt idx="17958">
                  <c:v>17958</c:v>
                </c:pt>
                <c:pt idx="17959">
                  <c:v>17959</c:v>
                </c:pt>
                <c:pt idx="17960">
                  <c:v>17960</c:v>
                </c:pt>
                <c:pt idx="17961">
                  <c:v>17961</c:v>
                </c:pt>
                <c:pt idx="17962">
                  <c:v>17962</c:v>
                </c:pt>
                <c:pt idx="17963">
                  <c:v>17963</c:v>
                </c:pt>
                <c:pt idx="17964">
                  <c:v>17964</c:v>
                </c:pt>
                <c:pt idx="17965">
                  <c:v>17965</c:v>
                </c:pt>
                <c:pt idx="17966">
                  <c:v>17966</c:v>
                </c:pt>
                <c:pt idx="17967">
                  <c:v>17967</c:v>
                </c:pt>
                <c:pt idx="17968">
                  <c:v>17968</c:v>
                </c:pt>
                <c:pt idx="17969">
                  <c:v>17969</c:v>
                </c:pt>
                <c:pt idx="17970">
                  <c:v>17970</c:v>
                </c:pt>
                <c:pt idx="17971">
                  <c:v>17971</c:v>
                </c:pt>
                <c:pt idx="17972">
                  <c:v>17972</c:v>
                </c:pt>
                <c:pt idx="17973">
                  <c:v>17973</c:v>
                </c:pt>
                <c:pt idx="17974">
                  <c:v>17974</c:v>
                </c:pt>
                <c:pt idx="17975">
                  <c:v>17975</c:v>
                </c:pt>
                <c:pt idx="17976">
                  <c:v>17976</c:v>
                </c:pt>
                <c:pt idx="17977">
                  <c:v>17977</c:v>
                </c:pt>
                <c:pt idx="17978">
                  <c:v>17978</c:v>
                </c:pt>
                <c:pt idx="17979">
                  <c:v>17979</c:v>
                </c:pt>
                <c:pt idx="17980">
                  <c:v>17980</c:v>
                </c:pt>
                <c:pt idx="17981">
                  <c:v>17981</c:v>
                </c:pt>
                <c:pt idx="17982">
                  <c:v>17982</c:v>
                </c:pt>
                <c:pt idx="17983">
                  <c:v>17983</c:v>
                </c:pt>
                <c:pt idx="17984">
                  <c:v>17984</c:v>
                </c:pt>
                <c:pt idx="17985">
                  <c:v>17985</c:v>
                </c:pt>
                <c:pt idx="17986">
                  <c:v>17986</c:v>
                </c:pt>
                <c:pt idx="17987">
                  <c:v>17987</c:v>
                </c:pt>
                <c:pt idx="17988">
                  <c:v>17988</c:v>
                </c:pt>
                <c:pt idx="17989">
                  <c:v>17989</c:v>
                </c:pt>
                <c:pt idx="17990">
                  <c:v>17990</c:v>
                </c:pt>
                <c:pt idx="17991">
                  <c:v>17991</c:v>
                </c:pt>
                <c:pt idx="17992">
                  <c:v>17992</c:v>
                </c:pt>
                <c:pt idx="17993">
                  <c:v>17993</c:v>
                </c:pt>
                <c:pt idx="17994">
                  <c:v>17994</c:v>
                </c:pt>
                <c:pt idx="17995">
                  <c:v>17995</c:v>
                </c:pt>
                <c:pt idx="17996">
                  <c:v>17996</c:v>
                </c:pt>
                <c:pt idx="17997">
                  <c:v>17997</c:v>
                </c:pt>
                <c:pt idx="17998">
                  <c:v>17998</c:v>
                </c:pt>
                <c:pt idx="17999">
                  <c:v>17999</c:v>
                </c:pt>
                <c:pt idx="18000">
                  <c:v>18000</c:v>
                </c:pt>
                <c:pt idx="18001">
                  <c:v>18001</c:v>
                </c:pt>
                <c:pt idx="18002">
                  <c:v>18002</c:v>
                </c:pt>
                <c:pt idx="18003">
                  <c:v>18003</c:v>
                </c:pt>
                <c:pt idx="18004">
                  <c:v>18004</c:v>
                </c:pt>
                <c:pt idx="18005">
                  <c:v>18005</c:v>
                </c:pt>
                <c:pt idx="18006">
                  <c:v>18006</c:v>
                </c:pt>
                <c:pt idx="18007">
                  <c:v>18007</c:v>
                </c:pt>
                <c:pt idx="18008">
                  <c:v>18008</c:v>
                </c:pt>
                <c:pt idx="18009">
                  <c:v>18009</c:v>
                </c:pt>
                <c:pt idx="18010">
                  <c:v>18010</c:v>
                </c:pt>
                <c:pt idx="18011">
                  <c:v>18011</c:v>
                </c:pt>
                <c:pt idx="18012">
                  <c:v>18012</c:v>
                </c:pt>
                <c:pt idx="18013">
                  <c:v>18013</c:v>
                </c:pt>
                <c:pt idx="18014">
                  <c:v>18014</c:v>
                </c:pt>
                <c:pt idx="18015">
                  <c:v>18015</c:v>
                </c:pt>
                <c:pt idx="18016">
                  <c:v>18016</c:v>
                </c:pt>
                <c:pt idx="18017">
                  <c:v>18017</c:v>
                </c:pt>
                <c:pt idx="18018">
                  <c:v>18018</c:v>
                </c:pt>
                <c:pt idx="18019">
                  <c:v>18019</c:v>
                </c:pt>
                <c:pt idx="18020">
                  <c:v>18020</c:v>
                </c:pt>
                <c:pt idx="18021">
                  <c:v>18021</c:v>
                </c:pt>
                <c:pt idx="18022">
                  <c:v>18022</c:v>
                </c:pt>
                <c:pt idx="18023">
                  <c:v>18023</c:v>
                </c:pt>
                <c:pt idx="18024">
                  <c:v>18024</c:v>
                </c:pt>
                <c:pt idx="18025">
                  <c:v>18025</c:v>
                </c:pt>
                <c:pt idx="18026">
                  <c:v>18026</c:v>
                </c:pt>
                <c:pt idx="18027">
                  <c:v>18027</c:v>
                </c:pt>
                <c:pt idx="18028">
                  <c:v>18028</c:v>
                </c:pt>
                <c:pt idx="18029">
                  <c:v>18029</c:v>
                </c:pt>
                <c:pt idx="18030">
                  <c:v>18030</c:v>
                </c:pt>
                <c:pt idx="18031">
                  <c:v>18031</c:v>
                </c:pt>
                <c:pt idx="18032">
                  <c:v>18032</c:v>
                </c:pt>
                <c:pt idx="18033">
                  <c:v>18033</c:v>
                </c:pt>
                <c:pt idx="18034">
                  <c:v>18034</c:v>
                </c:pt>
                <c:pt idx="18035">
                  <c:v>18035</c:v>
                </c:pt>
                <c:pt idx="18036">
                  <c:v>18036</c:v>
                </c:pt>
                <c:pt idx="18037">
                  <c:v>18037</c:v>
                </c:pt>
                <c:pt idx="18038">
                  <c:v>18038</c:v>
                </c:pt>
                <c:pt idx="18039">
                  <c:v>18039</c:v>
                </c:pt>
                <c:pt idx="18040">
                  <c:v>18040</c:v>
                </c:pt>
                <c:pt idx="18041">
                  <c:v>18041</c:v>
                </c:pt>
                <c:pt idx="18042">
                  <c:v>18042</c:v>
                </c:pt>
                <c:pt idx="18043">
                  <c:v>18043</c:v>
                </c:pt>
                <c:pt idx="18044">
                  <c:v>18044</c:v>
                </c:pt>
                <c:pt idx="18045">
                  <c:v>18045</c:v>
                </c:pt>
                <c:pt idx="18046">
                  <c:v>18046</c:v>
                </c:pt>
                <c:pt idx="18047">
                  <c:v>18047</c:v>
                </c:pt>
                <c:pt idx="18048">
                  <c:v>18048</c:v>
                </c:pt>
                <c:pt idx="18049">
                  <c:v>18049</c:v>
                </c:pt>
                <c:pt idx="18050">
                  <c:v>18050</c:v>
                </c:pt>
                <c:pt idx="18051">
                  <c:v>18051</c:v>
                </c:pt>
                <c:pt idx="18052">
                  <c:v>18052</c:v>
                </c:pt>
                <c:pt idx="18053">
                  <c:v>18053</c:v>
                </c:pt>
                <c:pt idx="18054">
                  <c:v>18054</c:v>
                </c:pt>
                <c:pt idx="18055">
                  <c:v>18055</c:v>
                </c:pt>
                <c:pt idx="18056">
                  <c:v>18056</c:v>
                </c:pt>
                <c:pt idx="18057">
                  <c:v>18057</c:v>
                </c:pt>
                <c:pt idx="18058">
                  <c:v>18058</c:v>
                </c:pt>
                <c:pt idx="18059">
                  <c:v>18059</c:v>
                </c:pt>
                <c:pt idx="18060">
                  <c:v>18060</c:v>
                </c:pt>
                <c:pt idx="18061">
                  <c:v>18061</c:v>
                </c:pt>
                <c:pt idx="18062">
                  <c:v>18062</c:v>
                </c:pt>
                <c:pt idx="18063">
                  <c:v>18063</c:v>
                </c:pt>
                <c:pt idx="18064">
                  <c:v>18064</c:v>
                </c:pt>
                <c:pt idx="18065">
                  <c:v>18065</c:v>
                </c:pt>
                <c:pt idx="18066">
                  <c:v>18066</c:v>
                </c:pt>
                <c:pt idx="18067">
                  <c:v>18067</c:v>
                </c:pt>
                <c:pt idx="18068">
                  <c:v>18068</c:v>
                </c:pt>
                <c:pt idx="18069">
                  <c:v>18069</c:v>
                </c:pt>
                <c:pt idx="18070">
                  <c:v>18070</c:v>
                </c:pt>
                <c:pt idx="18071">
                  <c:v>18071</c:v>
                </c:pt>
                <c:pt idx="18072">
                  <c:v>18072</c:v>
                </c:pt>
                <c:pt idx="18073">
                  <c:v>18073</c:v>
                </c:pt>
                <c:pt idx="18074">
                  <c:v>18074</c:v>
                </c:pt>
                <c:pt idx="18075">
                  <c:v>18075</c:v>
                </c:pt>
                <c:pt idx="18076">
                  <c:v>18076</c:v>
                </c:pt>
                <c:pt idx="18077">
                  <c:v>18077</c:v>
                </c:pt>
                <c:pt idx="18078">
                  <c:v>18078</c:v>
                </c:pt>
                <c:pt idx="18079">
                  <c:v>18079</c:v>
                </c:pt>
                <c:pt idx="18080">
                  <c:v>18080</c:v>
                </c:pt>
                <c:pt idx="18081">
                  <c:v>18081</c:v>
                </c:pt>
                <c:pt idx="18082">
                  <c:v>18082</c:v>
                </c:pt>
                <c:pt idx="18083">
                  <c:v>18083</c:v>
                </c:pt>
                <c:pt idx="18084">
                  <c:v>18084</c:v>
                </c:pt>
                <c:pt idx="18085">
                  <c:v>18085</c:v>
                </c:pt>
                <c:pt idx="18086">
                  <c:v>18086</c:v>
                </c:pt>
                <c:pt idx="18087">
                  <c:v>18087</c:v>
                </c:pt>
                <c:pt idx="18088">
                  <c:v>18088</c:v>
                </c:pt>
                <c:pt idx="18089">
                  <c:v>18089</c:v>
                </c:pt>
                <c:pt idx="18090">
                  <c:v>18090</c:v>
                </c:pt>
                <c:pt idx="18091">
                  <c:v>18091</c:v>
                </c:pt>
                <c:pt idx="18092">
                  <c:v>18092</c:v>
                </c:pt>
                <c:pt idx="18093">
                  <c:v>18093</c:v>
                </c:pt>
                <c:pt idx="18094">
                  <c:v>18094</c:v>
                </c:pt>
                <c:pt idx="18095">
                  <c:v>18095</c:v>
                </c:pt>
                <c:pt idx="18096">
                  <c:v>18096</c:v>
                </c:pt>
                <c:pt idx="18097">
                  <c:v>18097</c:v>
                </c:pt>
                <c:pt idx="18098">
                  <c:v>18098</c:v>
                </c:pt>
                <c:pt idx="18099">
                  <c:v>18099</c:v>
                </c:pt>
                <c:pt idx="18100">
                  <c:v>18100</c:v>
                </c:pt>
                <c:pt idx="18101">
                  <c:v>18101</c:v>
                </c:pt>
                <c:pt idx="18102">
                  <c:v>18102</c:v>
                </c:pt>
                <c:pt idx="18103">
                  <c:v>18103</c:v>
                </c:pt>
                <c:pt idx="18104">
                  <c:v>18104</c:v>
                </c:pt>
                <c:pt idx="18105">
                  <c:v>18105</c:v>
                </c:pt>
                <c:pt idx="18106">
                  <c:v>18106</c:v>
                </c:pt>
                <c:pt idx="18107">
                  <c:v>18107</c:v>
                </c:pt>
                <c:pt idx="18108">
                  <c:v>18108</c:v>
                </c:pt>
                <c:pt idx="18109">
                  <c:v>18109</c:v>
                </c:pt>
                <c:pt idx="18110">
                  <c:v>18110</c:v>
                </c:pt>
                <c:pt idx="18111">
                  <c:v>18111</c:v>
                </c:pt>
                <c:pt idx="18112">
                  <c:v>18112</c:v>
                </c:pt>
                <c:pt idx="18113">
                  <c:v>18113</c:v>
                </c:pt>
                <c:pt idx="18114">
                  <c:v>18114</c:v>
                </c:pt>
                <c:pt idx="18115">
                  <c:v>18115</c:v>
                </c:pt>
                <c:pt idx="18116">
                  <c:v>18116</c:v>
                </c:pt>
                <c:pt idx="18117">
                  <c:v>18117</c:v>
                </c:pt>
                <c:pt idx="18118">
                  <c:v>18118</c:v>
                </c:pt>
                <c:pt idx="18119">
                  <c:v>18119</c:v>
                </c:pt>
                <c:pt idx="18120">
                  <c:v>18120</c:v>
                </c:pt>
                <c:pt idx="18121">
                  <c:v>18121</c:v>
                </c:pt>
                <c:pt idx="18122">
                  <c:v>18122</c:v>
                </c:pt>
                <c:pt idx="18123">
                  <c:v>18123</c:v>
                </c:pt>
                <c:pt idx="18124">
                  <c:v>18124</c:v>
                </c:pt>
                <c:pt idx="18125">
                  <c:v>18125</c:v>
                </c:pt>
                <c:pt idx="18126">
                  <c:v>18126</c:v>
                </c:pt>
                <c:pt idx="18127">
                  <c:v>18127</c:v>
                </c:pt>
                <c:pt idx="18128">
                  <c:v>18128</c:v>
                </c:pt>
                <c:pt idx="18129">
                  <c:v>18129</c:v>
                </c:pt>
                <c:pt idx="18130">
                  <c:v>18130</c:v>
                </c:pt>
                <c:pt idx="18131">
                  <c:v>18131</c:v>
                </c:pt>
                <c:pt idx="18132">
                  <c:v>18132</c:v>
                </c:pt>
                <c:pt idx="18133">
                  <c:v>18133</c:v>
                </c:pt>
                <c:pt idx="18134">
                  <c:v>18134</c:v>
                </c:pt>
                <c:pt idx="18135">
                  <c:v>18135</c:v>
                </c:pt>
                <c:pt idx="18136">
                  <c:v>18136</c:v>
                </c:pt>
                <c:pt idx="18137">
                  <c:v>18137</c:v>
                </c:pt>
                <c:pt idx="18138">
                  <c:v>18138</c:v>
                </c:pt>
                <c:pt idx="18139">
                  <c:v>18139</c:v>
                </c:pt>
                <c:pt idx="18140">
                  <c:v>18140</c:v>
                </c:pt>
                <c:pt idx="18141">
                  <c:v>18141</c:v>
                </c:pt>
                <c:pt idx="18142">
                  <c:v>18142</c:v>
                </c:pt>
                <c:pt idx="18143">
                  <c:v>18143</c:v>
                </c:pt>
                <c:pt idx="18144">
                  <c:v>18144</c:v>
                </c:pt>
                <c:pt idx="18145">
                  <c:v>18145</c:v>
                </c:pt>
                <c:pt idx="18146">
                  <c:v>18146</c:v>
                </c:pt>
                <c:pt idx="18147">
                  <c:v>18147</c:v>
                </c:pt>
                <c:pt idx="18148">
                  <c:v>18148</c:v>
                </c:pt>
                <c:pt idx="18149">
                  <c:v>18149</c:v>
                </c:pt>
                <c:pt idx="18150">
                  <c:v>18150</c:v>
                </c:pt>
                <c:pt idx="18151">
                  <c:v>18151</c:v>
                </c:pt>
                <c:pt idx="18152">
                  <c:v>18152</c:v>
                </c:pt>
                <c:pt idx="18153">
                  <c:v>18153</c:v>
                </c:pt>
                <c:pt idx="18154">
                  <c:v>18154</c:v>
                </c:pt>
                <c:pt idx="18155">
                  <c:v>18155</c:v>
                </c:pt>
                <c:pt idx="18156">
                  <c:v>18156</c:v>
                </c:pt>
                <c:pt idx="18157">
                  <c:v>18157</c:v>
                </c:pt>
                <c:pt idx="18158">
                  <c:v>18158</c:v>
                </c:pt>
                <c:pt idx="18159">
                  <c:v>18159</c:v>
                </c:pt>
                <c:pt idx="18160">
                  <c:v>18160</c:v>
                </c:pt>
                <c:pt idx="18161">
                  <c:v>18161</c:v>
                </c:pt>
                <c:pt idx="18162">
                  <c:v>18162</c:v>
                </c:pt>
                <c:pt idx="18163">
                  <c:v>18163</c:v>
                </c:pt>
                <c:pt idx="18164">
                  <c:v>18164</c:v>
                </c:pt>
                <c:pt idx="18165">
                  <c:v>18165</c:v>
                </c:pt>
                <c:pt idx="18166">
                  <c:v>18166</c:v>
                </c:pt>
                <c:pt idx="18167">
                  <c:v>18167</c:v>
                </c:pt>
                <c:pt idx="18168">
                  <c:v>18168</c:v>
                </c:pt>
                <c:pt idx="18169">
                  <c:v>18169</c:v>
                </c:pt>
                <c:pt idx="18170">
                  <c:v>18170</c:v>
                </c:pt>
                <c:pt idx="18171">
                  <c:v>18171</c:v>
                </c:pt>
                <c:pt idx="18172">
                  <c:v>18172</c:v>
                </c:pt>
                <c:pt idx="18173">
                  <c:v>18173</c:v>
                </c:pt>
                <c:pt idx="18174">
                  <c:v>18174</c:v>
                </c:pt>
                <c:pt idx="18175">
                  <c:v>18175</c:v>
                </c:pt>
                <c:pt idx="18176">
                  <c:v>18176</c:v>
                </c:pt>
                <c:pt idx="18177">
                  <c:v>18177</c:v>
                </c:pt>
                <c:pt idx="18178">
                  <c:v>18178</c:v>
                </c:pt>
                <c:pt idx="18179">
                  <c:v>18179</c:v>
                </c:pt>
                <c:pt idx="18180">
                  <c:v>18180</c:v>
                </c:pt>
                <c:pt idx="18181">
                  <c:v>18181</c:v>
                </c:pt>
                <c:pt idx="18182">
                  <c:v>18182</c:v>
                </c:pt>
                <c:pt idx="18183">
                  <c:v>18183</c:v>
                </c:pt>
                <c:pt idx="18184">
                  <c:v>18184</c:v>
                </c:pt>
                <c:pt idx="18185">
                  <c:v>18185</c:v>
                </c:pt>
                <c:pt idx="18186">
                  <c:v>18186</c:v>
                </c:pt>
                <c:pt idx="18187">
                  <c:v>18187</c:v>
                </c:pt>
                <c:pt idx="18188">
                  <c:v>18188</c:v>
                </c:pt>
                <c:pt idx="18189">
                  <c:v>18189</c:v>
                </c:pt>
                <c:pt idx="18190">
                  <c:v>18190</c:v>
                </c:pt>
                <c:pt idx="18191">
                  <c:v>18191</c:v>
                </c:pt>
                <c:pt idx="18192">
                  <c:v>18192</c:v>
                </c:pt>
                <c:pt idx="18193">
                  <c:v>18193</c:v>
                </c:pt>
                <c:pt idx="18194">
                  <c:v>18194</c:v>
                </c:pt>
                <c:pt idx="18195">
                  <c:v>18195</c:v>
                </c:pt>
                <c:pt idx="18196">
                  <c:v>18196</c:v>
                </c:pt>
                <c:pt idx="18197">
                  <c:v>18197</c:v>
                </c:pt>
                <c:pt idx="18198">
                  <c:v>18198</c:v>
                </c:pt>
                <c:pt idx="18199">
                  <c:v>18199</c:v>
                </c:pt>
                <c:pt idx="18200">
                  <c:v>18200</c:v>
                </c:pt>
                <c:pt idx="18201">
                  <c:v>18201</c:v>
                </c:pt>
                <c:pt idx="18202">
                  <c:v>18202</c:v>
                </c:pt>
                <c:pt idx="18203">
                  <c:v>18203</c:v>
                </c:pt>
                <c:pt idx="18204">
                  <c:v>18204</c:v>
                </c:pt>
                <c:pt idx="18205">
                  <c:v>18205</c:v>
                </c:pt>
                <c:pt idx="18206">
                  <c:v>18206</c:v>
                </c:pt>
                <c:pt idx="18207">
                  <c:v>18207</c:v>
                </c:pt>
                <c:pt idx="18208">
                  <c:v>18208</c:v>
                </c:pt>
                <c:pt idx="18209">
                  <c:v>18209</c:v>
                </c:pt>
                <c:pt idx="18210">
                  <c:v>18210</c:v>
                </c:pt>
                <c:pt idx="18211">
                  <c:v>18211</c:v>
                </c:pt>
                <c:pt idx="18212">
                  <c:v>18212</c:v>
                </c:pt>
                <c:pt idx="18213">
                  <c:v>18213</c:v>
                </c:pt>
                <c:pt idx="18214">
                  <c:v>18214</c:v>
                </c:pt>
                <c:pt idx="18215">
                  <c:v>18215</c:v>
                </c:pt>
                <c:pt idx="18216">
                  <c:v>18216</c:v>
                </c:pt>
                <c:pt idx="18217">
                  <c:v>18217</c:v>
                </c:pt>
                <c:pt idx="18218">
                  <c:v>18218</c:v>
                </c:pt>
                <c:pt idx="18219">
                  <c:v>18219</c:v>
                </c:pt>
                <c:pt idx="18220">
                  <c:v>18220</c:v>
                </c:pt>
                <c:pt idx="18221">
                  <c:v>18221</c:v>
                </c:pt>
                <c:pt idx="18222">
                  <c:v>18222</c:v>
                </c:pt>
                <c:pt idx="18223">
                  <c:v>18223</c:v>
                </c:pt>
                <c:pt idx="18224">
                  <c:v>18224</c:v>
                </c:pt>
                <c:pt idx="18225">
                  <c:v>18225</c:v>
                </c:pt>
                <c:pt idx="18226">
                  <c:v>18226</c:v>
                </c:pt>
                <c:pt idx="18227">
                  <c:v>18227</c:v>
                </c:pt>
                <c:pt idx="18228">
                  <c:v>18228</c:v>
                </c:pt>
                <c:pt idx="18229">
                  <c:v>18229</c:v>
                </c:pt>
                <c:pt idx="18230">
                  <c:v>18230</c:v>
                </c:pt>
                <c:pt idx="18231">
                  <c:v>18231</c:v>
                </c:pt>
                <c:pt idx="18232">
                  <c:v>18232</c:v>
                </c:pt>
                <c:pt idx="18233">
                  <c:v>18233</c:v>
                </c:pt>
                <c:pt idx="18234">
                  <c:v>18234</c:v>
                </c:pt>
                <c:pt idx="18235">
                  <c:v>18235</c:v>
                </c:pt>
                <c:pt idx="18236">
                  <c:v>18236</c:v>
                </c:pt>
                <c:pt idx="18237">
                  <c:v>18237</c:v>
                </c:pt>
                <c:pt idx="18238">
                  <c:v>18238</c:v>
                </c:pt>
                <c:pt idx="18239">
                  <c:v>18239</c:v>
                </c:pt>
                <c:pt idx="18240">
                  <c:v>18240</c:v>
                </c:pt>
                <c:pt idx="18241">
                  <c:v>18241</c:v>
                </c:pt>
                <c:pt idx="18242">
                  <c:v>18242</c:v>
                </c:pt>
                <c:pt idx="18243">
                  <c:v>18243</c:v>
                </c:pt>
                <c:pt idx="18244">
                  <c:v>18244</c:v>
                </c:pt>
                <c:pt idx="18245">
                  <c:v>18245</c:v>
                </c:pt>
                <c:pt idx="18246">
                  <c:v>18246</c:v>
                </c:pt>
                <c:pt idx="18247">
                  <c:v>18247</c:v>
                </c:pt>
                <c:pt idx="18248">
                  <c:v>18248</c:v>
                </c:pt>
                <c:pt idx="18249">
                  <c:v>18249</c:v>
                </c:pt>
                <c:pt idx="18250">
                  <c:v>18250</c:v>
                </c:pt>
                <c:pt idx="18251">
                  <c:v>18251</c:v>
                </c:pt>
                <c:pt idx="18252">
                  <c:v>18252</c:v>
                </c:pt>
                <c:pt idx="18253">
                  <c:v>18253</c:v>
                </c:pt>
                <c:pt idx="18254">
                  <c:v>18254</c:v>
                </c:pt>
                <c:pt idx="18255">
                  <c:v>18255</c:v>
                </c:pt>
                <c:pt idx="18256">
                  <c:v>18256</c:v>
                </c:pt>
                <c:pt idx="18257">
                  <c:v>18257</c:v>
                </c:pt>
                <c:pt idx="18258">
                  <c:v>18258</c:v>
                </c:pt>
                <c:pt idx="18259">
                  <c:v>18259</c:v>
                </c:pt>
                <c:pt idx="18260">
                  <c:v>18260</c:v>
                </c:pt>
                <c:pt idx="18261">
                  <c:v>18261</c:v>
                </c:pt>
                <c:pt idx="18262">
                  <c:v>18262</c:v>
                </c:pt>
                <c:pt idx="18263">
                  <c:v>18263</c:v>
                </c:pt>
                <c:pt idx="18264">
                  <c:v>18264</c:v>
                </c:pt>
                <c:pt idx="18265">
                  <c:v>18265</c:v>
                </c:pt>
                <c:pt idx="18266">
                  <c:v>18266</c:v>
                </c:pt>
                <c:pt idx="18267">
                  <c:v>18267</c:v>
                </c:pt>
                <c:pt idx="18268">
                  <c:v>18268</c:v>
                </c:pt>
                <c:pt idx="18269">
                  <c:v>18269</c:v>
                </c:pt>
                <c:pt idx="18270">
                  <c:v>18270</c:v>
                </c:pt>
                <c:pt idx="18271">
                  <c:v>18271</c:v>
                </c:pt>
                <c:pt idx="18272">
                  <c:v>18272</c:v>
                </c:pt>
                <c:pt idx="18273">
                  <c:v>18273</c:v>
                </c:pt>
                <c:pt idx="18274">
                  <c:v>18274</c:v>
                </c:pt>
                <c:pt idx="18275">
                  <c:v>18275</c:v>
                </c:pt>
                <c:pt idx="18276">
                  <c:v>18276</c:v>
                </c:pt>
                <c:pt idx="18277">
                  <c:v>18277</c:v>
                </c:pt>
                <c:pt idx="18278">
                  <c:v>18278</c:v>
                </c:pt>
                <c:pt idx="18279">
                  <c:v>18279</c:v>
                </c:pt>
                <c:pt idx="18280">
                  <c:v>18280</c:v>
                </c:pt>
                <c:pt idx="18281">
                  <c:v>18281</c:v>
                </c:pt>
                <c:pt idx="18282">
                  <c:v>18282</c:v>
                </c:pt>
                <c:pt idx="18283">
                  <c:v>18283</c:v>
                </c:pt>
                <c:pt idx="18284">
                  <c:v>18284</c:v>
                </c:pt>
                <c:pt idx="18285">
                  <c:v>18285</c:v>
                </c:pt>
                <c:pt idx="18286">
                  <c:v>18286</c:v>
                </c:pt>
                <c:pt idx="18287">
                  <c:v>18287</c:v>
                </c:pt>
                <c:pt idx="18288">
                  <c:v>18288</c:v>
                </c:pt>
                <c:pt idx="18289">
                  <c:v>18289</c:v>
                </c:pt>
                <c:pt idx="18290">
                  <c:v>18290</c:v>
                </c:pt>
                <c:pt idx="18291">
                  <c:v>18291</c:v>
                </c:pt>
                <c:pt idx="18292">
                  <c:v>18292</c:v>
                </c:pt>
                <c:pt idx="18293">
                  <c:v>18293</c:v>
                </c:pt>
                <c:pt idx="18294">
                  <c:v>18294</c:v>
                </c:pt>
                <c:pt idx="18295">
                  <c:v>18295</c:v>
                </c:pt>
                <c:pt idx="18296">
                  <c:v>18296</c:v>
                </c:pt>
                <c:pt idx="18297">
                  <c:v>18297</c:v>
                </c:pt>
                <c:pt idx="18298">
                  <c:v>18298</c:v>
                </c:pt>
                <c:pt idx="18299">
                  <c:v>18299</c:v>
                </c:pt>
                <c:pt idx="18300">
                  <c:v>18300</c:v>
                </c:pt>
                <c:pt idx="18301">
                  <c:v>18301</c:v>
                </c:pt>
                <c:pt idx="18302">
                  <c:v>18302</c:v>
                </c:pt>
                <c:pt idx="18303">
                  <c:v>18303</c:v>
                </c:pt>
                <c:pt idx="18304">
                  <c:v>18304</c:v>
                </c:pt>
                <c:pt idx="18305">
                  <c:v>18305</c:v>
                </c:pt>
                <c:pt idx="18306">
                  <c:v>18306</c:v>
                </c:pt>
                <c:pt idx="18307">
                  <c:v>18307</c:v>
                </c:pt>
                <c:pt idx="18308">
                  <c:v>18308</c:v>
                </c:pt>
                <c:pt idx="18309">
                  <c:v>18309</c:v>
                </c:pt>
                <c:pt idx="18310">
                  <c:v>18310</c:v>
                </c:pt>
                <c:pt idx="18311">
                  <c:v>18311</c:v>
                </c:pt>
                <c:pt idx="18312">
                  <c:v>18312</c:v>
                </c:pt>
                <c:pt idx="18313">
                  <c:v>18313</c:v>
                </c:pt>
                <c:pt idx="18314">
                  <c:v>18314</c:v>
                </c:pt>
                <c:pt idx="18315">
                  <c:v>18315</c:v>
                </c:pt>
                <c:pt idx="18316">
                  <c:v>18316</c:v>
                </c:pt>
                <c:pt idx="18317">
                  <c:v>18317</c:v>
                </c:pt>
                <c:pt idx="18318">
                  <c:v>18318</c:v>
                </c:pt>
                <c:pt idx="18319">
                  <c:v>18319</c:v>
                </c:pt>
                <c:pt idx="18320">
                  <c:v>18320</c:v>
                </c:pt>
                <c:pt idx="18321">
                  <c:v>18321</c:v>
                </c:pt>
                <c:pt idx="18322">
                  <c:v>18322</c:v>
                </c:pt>
                <c:pt idx="18323">
                  <c:v>18323</c:v>
                </c:pt>
                <c:pt idx="18324">
                  <c:v>18324</c:v>
                </c:pt>
                <c:pt idx="18325">
                  <c:v>18325</c:v>
                </c:pt>
                <c:pt idx="18326">
                  <c:v>18326</c:v>
                </c:pt>
                <c:pt idx="18327">
                  <c:v>18327</c:v>
                </c:pt>
                <c:pt idx="18328">
                  <c:v>18328</c:v>
                </c:pt>
                <c:pt idx="18329">
                  <c:v>18329</c:v>
                </c:pt>
                <c:pt idx="18330">
                  <c:v>18330</c:v>
                </c:pt>
                <c:pt idx="18331">
                  <c:v>18331</c:v>
                </c:pt>
                <c:pt idx="18332">
                  <c:v>18332</c:v>
                </c:pt>
                <c:pt idx="18333">
                  <c:v>18333</c:v>
                </c:pt>
                <c:pt idx="18334">
                  <c:v>18334</c:v>
                </c:pt>
                <c:pt idx="18335">
                  <c:v>18335</c:v>
                </c:pt>
                <c:pt idx="18336">
                  <c:v>18336</c:v>
                </c:pt>
                <c:pt idx="18337">
                  <c:v>18337</c:v>
                </c:pt>
                <c:pt idx="18338">
                  <c:v>18338</c:v>
                </c:pt>
                <c:pt idx="18339">
                  <c:v>18339</c:v>
                </c:pt>
                <c:pt idx="18340">
                  <c:v>18340</c:v>
                </c:pt>
                <c:pt idx="18341">
                  <c:v>18341</c:v>
                </c:pt>
                <c:pt idx="18342">
                  <c:v>18342</c:v>
                </c:pt>
                <c:pt idx="18343">
                  <c:v>18343</c:v>
                </c:pt>
                <c:pt idx="18344">
                  <c:v>18344</c:v>
                </c:pt>
                <c:pt idx="18345">
                  <c:v>18345</c:v>
                </c:pt>
                <c:pt idx="18346">
                  <c:v>18346</c:v>
                </c:pt>
                <c:pt idx="18347">
                  <c:v>18347</c:v>
                </c:pt>
                <c:pt idx="18348">
                  <c:v>18348</c:v>
                </c:pt>
                <c:pt idx="18349">
                  <c:v>18349</c:v>
                </c:pt>
                <c:pt idx="18350">
                  <c:v>18350</c:v>
                </c:pt>
                <c:pt idx="18351">
                  <c:v>18351</c:v>
                </c:pt>
                <c:pt idx="18352">
                  <c:v>18352</c:v>
                </c:pt>
                <c:pt idx="18353">
                  <c:v>18353</c:v>
                </c:pt>
                <c:pt idx="18354">
                  <c:v>18354</c:v>
                </c:pt>
                <c:pt idx="18355">
                  <c:v>18355</c:v>
                </c:pt>
                <c:pt idx="18356">
                  <c:v>18356</c:v>
                </c:pt>
                <c:pt idx="18357">
                  <c:v>18357</c:v>
                </c:pt>
                <c:pt idx="18358">
                  <c:v>18358</c:v>
                </c:pt>
                <c:pt idx="18359">
                  <c:v>18359</c:v>
                </c:pt>
                <c:pt idx="18360">
                  <c:v>18360</c:v>
                </c:pt>
                <c:pt idx="18361">
                  <c:v>18361</c:v>
                </c:pt>
                <c:pt idx="18362">
                  <c:v>18362</c:v>
                </c:pt>
                <c:pt idx="18363">
                  <c:v>18363</c:v>
                </c:pt>
                <c:pt idx="18364">
                  <c:v>18364</c:v>
                </c:pt>
                <c:pt idx="18365">
                  <c:v>18365</c:v>
                </c:pt>
                <c:pt idx="18366">
                  <c:v>18366</c:v>
                </c:pt>
                <c:pt idx="18367">
                  <c:v>18367</c:v>
                </c:pt>
                <c:pt idx="18368">
                  <c:v>18368</c:v>
                </c:pt>
                <c:pt idx="18369">
                  <c:v>18369</c:v>
                </c:pt>
                <c:pt idx="18370">
                  <c:v>18370</c:v>
                </c:pt>
                <c:pt idx="18371">
                  <c:v>18371</c:v>
                </c:pt>
                <c:pt idx="18372">
                  <c:v>18372</c:v>
                </c:pt>
                <c:pt idx="18373">
                  <c:v>18373</c:v>
                </c:pt>
                <c:pt idx="18374">
                  <c:v>18374</c:v>
                </c:pt>
                <c:pt idx="18375">
                  <c:v>18375</c:v>
                </c:pt>
                <c:pt idx="18376">
                  <c:v>18376</c:v>
                </c:pt>
                <c:pt idx="18377">
                  <c:v>18377</c:v>
                </c:pt>
                <c:pt idx="18378">
                  <c:v>18378</c:v>
                </c:pt>
                <c:pt idx="18379">
                  <c:v>18379</c:v>
                </c:pt>
                <c:pt idx="18380">
                  <c:v>18380</c:v>
                </c:pt>
                <c:pt idx="18381">
                  <c:v>18381</c:v>
                </c:pt>
                <c:pt idx="18382">
                  <c:v>18382</c:v>
                </c:pt>
                <c:pt idx="18383">
                  <c:v>18383</c:v>
                </c:pt>
                <c:pt idx="18384">
                  <c:v>18384</c:v>
                </c:pt>
                <c:pt idx="18385">
                  <c:v>18385</c:v>
                </c:pt>
                <c:pt idx="18386">
                  <c:v>18386</c:v>
                </c:pt>
                <c:pt idx="18387">
                  <c:v>18387</c:v>
                </c:pt>
                <c:pt idx="18388">
                  <c:v>18388</c:v>
                </c:pt>
                <c:pt idx="18389">
                  <c:v>18389</c:v>
                </c:pt>
                <c:pt idx="18390">
                  <c:v>18390</c:v>
                </c:pt>
                <c:pt idx="18391">
                  <c:v>18391</c:v>
                </c:pt>
                <c:pt idx="18392">
                  <c:v>18392</c:v>
                </c:pt>
                <c:pt idx="18393">
                  <c:v>18393</c:v>
                </c:pt>
                <c:pt idx="18394">
                  <c:v>18394</c:v>
                </c:pt>
                <c:pt idx="18395">
                  <c:v>18395</c:v>
                </c:pt>
                <c:pt idx="18396">
                  <c:v>18396</c:v>
                </c:pt>
                <c:pt idx="18397">
                  <c:v>18397</c:v>
                </c:pt>
                <c:pt idx="18398">
                  <c:v>18398</c:v>
                </c:pt>
                <c:pt idx="18399">
                  <c:v>18399</c:v>
                </c:pt>
                <c:pt idx="18400">
                  <c:v>18400</c:v>
                </c:pt>
                <c:pt idx="18401">
                  <c:v>18401</c:v>
                </c:pt>
                <c:pt idx="18402">
                  <c:v>18402</c:v>
                </c:pt>
                <c:pt idx="18403">
                  <c:v>18403</c:v>
                </c:pt>
                <c:pt idx="18404">
                  <c:v>18404</c:v>
                </c:pt>
                <c:pt idx="18405">
                  <c:v>18405</c:v>
                </c:pt>
                <c:pt idx="18406">
                  <c:v>18406</c:v>
                </c:pt>
                <c:pt idx="18407">
                  <c:v>18407</c:v>
                </c:pt>
                <c:pt idx="18408">
                  <c:v>18408</c:v>
                </c:pt>
                <c:pt idx="18409">
                  <c:v>18409</c:v>
                </c:pt>
                <c:pt idx="18410">
                  <c:v>18410</c:v>
                </c:pt>
                <c:pt idx="18411">
                  <c:v>18411</c:v>
                </c:pt>
                <c:pt idx="18412">
                  <c:v>18412</c:v>
                </c:pt>
                <c:pt idx="18413">
                  <c:v>18413</c:v>
                </c:pt>
                <c:pt idx="18414">
                  <c:v>18414</c:v>
                </c:pt>
                <c:pt idx="18415">
                  <c:v>18415</c:v>
                </c:pt>
                <c:pt idx="18416">
                  <c:v>18416</c:v>
                </c:pt>
                <c:pt idx="18417">
                  <c:v>18417</c:v>
                </c:pt>
                <c:pt idx="18418">
                  <c:v>18418</c:v>
                </c:pt>
                <c:pt idx="18419">
                  <c:v>18419</c:v>
                </c:pt>
                <c:pt idx="18420">
                  <c:v>18420</c:v>
                </c:pt>
                <c:pt idx="18421">
                  <c:v>18421</c:v>
                </c:pt>
                <c:pt idx="18422">
                  <c:v>18422</c:v>
                </c:pt>
                <c:pt idx="18423">
                  <c:v>18423</c:v>
                </c:pt>
                <c:pt idx="18424">
                  <c:v>18424</c:v>
                </c:pt>
                <c:pt idx="18425">
                  <c:v>18425</c:v>
                </c:pt>
                <c:pt idx="18426">
                  <c:v>18426</c:v>
                </c:pt>
                <c:pt idx="18427">
                  <c:v>18427</c:v>
                </c:pt>
                <c:pt idx="18428">
                  <c:v>18428</c:v>
                </c:pt>
                <c:pt idx="18429">
                  <c:v>18429</c:v>
                </c:pt>
                <c:pt idx="18430">
                  <c:v>18430</c:v>
                </c:pt>
                <c:pt idx="18431">
                  <c:v>18431</c:v>
                </c:pt>
                <c:pt idx="18432">
                  <c:v>18432</c:v>
                </c:pt>
                <c:pt idx="18433">
                  <c:v>18433</c:v>
                </c:pt>
                <c:pt idx="18434">
                  <c:v>18434</c:v>
                </c:pt>
                <c:pt idx="18435">
                  <c:v>18435</c:v>
                </c:pt>
                <c:pt idx="18436">
                  <c:v>18436</c:v>
                </c:pt>
                <c:pt idx="18437">
                  <c:v>18437</c:v>
                </c:pt>
                <c:pt idx="18438">
                  <c:v>18438</c:v>
                </c:pt>
                <c:pt idx="18439">
                  <c:v>18439</c:v>
                </c:pt>
                <c:pt idx="18440">
                  <c:v>18440</c:v>
                </c:pt>
                <c:pt idx="18441">
                  <c:v>18441</c:v>
                </c:pt>
                <c:pt idx="18442">
                  <c:v>18442</c:v>
                </c:pt>
                <c:pt idx="18443">
                  <c:v>18443</c:v>
                </c:pt>
                <c:pt idx="18444">
                  <c:v>18444</c:v>
                </c:pt>
                <c:pt idx="18445">
                  <c:v>18445</c:v>
                </c:pt>
                <c:pt idx="18446">
                  <c:v>18446</c:v>
                </c:pt>
                <c:pt idx="18447">
                  <c:v>18447</c:v>
                </c:pt>
                <c:pt idx="18448">
                  <c:v>18448</c:v>
                </c:pt>
                <c:pt idx="18449">
                  <c:v>18449</c:v>
                </c:pt>
                <c:pt idx="18450">
                  <c:v>18450</c:v>
                </c:pt>
                <c:pt idx="18451">
                  <c:v>18451</c:v>
                </c:pt>
                <c:pt idx="18452">
                  <c:v>18452</c:v>
                </c:pt>
                <c:pt idx="18453">
                  <c:v>18453</c:v>
                </c:pt>
                <c:pt idx="18454">
                  <c:v>18454</c:v>
                </c:pt>
                <c:pt idx="18455">
                  <c:v>18455</c:v>
                </c:pt>
                <c:pt idx="18456">
                  <c:v>18456</c:v>
                </c:pt>
                <c:pt idx="18457">
                  <c:v>18457</c:v>
                </c:pt>
                <c:pt idx="18458">
                  <c:v>18458</c:v>
                </c:pt>
                <c:pt idx="18459">
                  <c:v>18459</c:v>
                </c:pt>
                <c:pt idx="18460">
                  <c:v>18460</c:v>
                </c:pt>
                <c:pt idx="18461">
                  <c:v>18461</c:v>
                </c:pt>
                <c:pt idx="18462">
                  <c:v>18462</c:v>
                </c:pt>
                <c:pt idx="18463">
                  <c:v>18463</c:v>
                </c:pt>
                <c:pt idx="18464">
                  <c:v>18464</c:v>
                </c:pt>
                <c:pt idx="18465">
                  <c:v>18465</c:v>
                </c:pt>
                <c:pt idx="18466">
                  <c:v>18466</c:v>
                </c:pt>
                <c:pt idx="18467">
                  <c:v>18467</c:v>
                </c:pt>
                <c:pt idx="18468">
                  <c:v>18468</c:v>
                </c:pt>
                <c:pt idx="18469">
                  <c:v>18469</c:v>
                </c:pt>
                <c:pt idx="18470">
                  <c:v>18470</c:v>
                </c:pt>
                <c:pt idx="18471">
                  <c:v>18471</c:v>
                </c:pt>
                <c:pt idx="18472">
                  <c:v>18472</c:v>
                </c:pt>
                <c:pt idx="18473">
                  <c:v>18473</c:v>
                </c:pt>
                <c:pt idx="18474">
                  <c:v>18474</c:v>
                </c:pt>
                <c:pt idx="18475">
                  <c:v>18475</c:v>
                </c:pt>
                <c:pt idx="18476">
                  <c:v>18476</c:v>
                </c:pt>
                <c:pt idx="18477">
                  <c:v>18477</c:v>
                </c:pt>
                <c:pt idx="18478">
                  <c:v>18478</c:v>
                </c:pt>
                <c:pt idx="18479">
                  <c:v>18479</c:v>
                </c:pt>
                <c:pt idx="18480">
                  <c:v>18480</c:v>
                </c:pt>
                <c:pt idx="18481">
                  <c:v>18481</c:v>
                </c:pt>
                <c:pt idx="18482">
                  <c:v>18482</c:v>
                </c:pt>
                <c:pt idx="18483">
                  <c:v>18483</c:v>
                </c:pt>
                <c:pt idx="18484">
                  <c:v>18484</c:v>
                </c:pt>
                <c:pt idx="18485">
                  <c:v>18485</c:v>
                </c:pt>
                <c:pt idx="18486">
                  <c:v>18486</c:v>
                </c:pt>
                <c:pt idx="18487">
                  <c:v>18487</c:v>
                </c:pt>
                <c:pt idx="18488">
                  <c:v>18488</c:v>
                </c:pt>
                <c:pt idx="18489">
                  <c:v>18489</c:v>
                </c:pt>
                <c:pt idx="18490">
                  <c:v>18490</c:v>
                </c:pt>
                <c:pt idx="18491">
                  <c:v>18491</c:v>
                </c:pt>
                <c:pt idx="18492">
                  <c:v>18492</c:v>
                </c:pt>
                <c:pt idx="18493">
                  <c:v>18493</c:v>
                </c:pt>
                <c:pt idx="18494">
                  <c:v>18494</c:v>
                </c:pt>
                <c:pt idx="18495">
                  <c:v>18495</c:v>
                </c:pt>
                <c:pt idx="18496">
                  <c:v>18496</c:v>
                </c:pt>
                <c:pt idx="18497">
                  <c:v>18497</c:v>
                </c:pt>
                <c:pt idx="18498">
                  <c:v>18498</c:v>
                </c:pt>
                <c:pt idx="18499">
                  <c:v>18499</c:v>
                </c:pt>
                <c:pt idx="18500">
                  <c:v>18500</c:v>
                </c:pt>
                <c:pt idx="18501">
                  <c:v>18501</c:v>
                </c:pt>
                <c:pt idx="18502">
                  <c:v>18502</c:v>
                </c:pt>
                <c:pt idx="18503">
                  <c:v>18503</c:v>
                </c:pt>
                <c:pt idx="18504">
                  <c:v>18504</c:v>
                </c:pt>
                <c:pt idx="18505">
                  <c:v>18505</c:v>
                </c:pt>
                <c:pt idx="18506">
                  <c:v>18506</c:v>
                </c:pt>
                <c:pt idx="18507">
                  <c:v>18507</c:v>
                </c:pt>
                <c:pt idx="18508">
                  <c:v>18508</c:v>
                </c:pt>
                <c:pt idx="18509">
                  <c:v>18509</c:v>
                </c:pt>
                <c:pt idx="18510">
                  <c:v>18510</c:v>
                </c:pt>
                <c:pt idx="18511">
                  <c:v>18511</c:v>
                </c:pt>
                <c:pt idx="18512">
                  <c:v>18512</c:v>
                </c:pt>
                <c:pt idx="18513">
                  <c:v>18513</c:v>
                </c:pt>
                <c:pt idx="18514">
                  <c:v>18514</c:v>
                </c:pt>
                <c:pt idx="18515">
                  <c:v>18515</c:v>
                </c:pt>
                <c:pt idx="18516">
                  <c:v>18516</c:v>
                </c:pt>
                <c:pt idx="18517">
                  <c:v>18517</c:v>
                </c:pt>
                <c:pt idx="18518">
                  <c:v>18518</c:v>
                </c:pt>
                <c:pt idx="18519">
                  <c:v>18519</c:v>
                </c:pt>
                <c:pt idx="18520">
                  <c:v>18520</c:v>
                </c:pt>
                <c:pt idx="18521">
                  <c:v>18521</c:v>
                </c:pt>
                <c:pt idx="18522">
                  <c:v>18522</c:v>
                </c:pt>
                <c:pt idx="18523">
                  <c:v>18523</c:v>
                </c:pt>
                <c:pt idx="18524">
                  <c:v>18524</c:v>
                </c:pt>
                <c:pt idx="18525">
                  <c:v>18525</c:v>
                </c:pt>
                <c:pt idx="18526">
                  <c:v>18526</c:v>
                </c:pt>
                <c:pt idx="18527">
                  <c:v>18527</c:v>
                </c:pt>
                <c:pt idx="18528">
                  <c:v>18528</c:v>
                </c:pt>
                <c:pt idx="18529">
                  <c:v>18529</c:v>
                </c:pt>
                <c:pt idx="18530">
                  <c:v>18530</c:v>
                </c:pt>
                <c:pt idx="18531">
                  <c:v>18531</c:v>
                </c:pt>
                <c:pt idx="18532">
                  <c:v>18532</c:v>
                </c:pt>
                <c:pt idx="18533">
                  <c:v>18533</c:v>
                </c:pt>
                <c:pt idx="18534">
                  <c:v>18534</c:v>
                </c:pt>
                <c:pt idx="18535">
                  <c:v>18535</c:v>
                </c:pt>
                <c:pt idx="18536">
                  <c:v>18536</c:v>
                </c:pt>
                <c:pt idx="18537">
                  <c:v>18537</c:v>
                </c:pt>
                <c:pt idx="18538">
                  <c:v>18538</c:v>
                </c:pt>
                <c:pt idx="18539">
                  <c:v>18539</c:v>
                </c:pt>
                <c:pt idx="18540">
                  <c:v>18540</c:v>
                </c:pt>
                <c:pt idx="18541">
                  <c:v>18541</c:v>
                </c:pt>
                <c:pt idx="18542">
                  <c:v>18542</c:v>
                </c:pt>
                <c:pt idx="18543">
                  <c:v>18543</c:v>
                </c:pt>
                <c:pt idx="18544">
                  <c:v>18544</c:v>
                </c:pt>
                <c:pt idx="18545">
                  <c:v>18545</c:v>
                </c:pt>
                <c:pt idx="18546">
                  <c:v>18546</c:v>
                </c:pt>
                <c:pt idx="18547">
                  <c:v>18547</c:v>
                </c:pt>
                <c:pt idx="18548">
                  <c:v>18548</c:v>
                </c:pt>
                <c:pt idx="18549">
                  <c:v>18549</c:v>
                </c:pt>
                <c:pt idx="18550">
                  <c:v>18550</c:v>
                </c:pt>
                <c:pt idx="18551">
                  <c:v>18551</c:v>
                </c:pt>
                <c:pt idx="18552">
                  <c:v>18552</c:v>
                </c:pt>
                <c:pt idx="18553">
                  <c:v>18553</c:v>
                </c:pt>
                <c:pt idx="18554">
                  <c:v>18554</c:v>
                </c:pt>
                <c:pt idx="18555">
                  <c:v>18555</c:v>
                </c:pt>
                <c:pt idx="18556">
                  <c:v>18556</c:v>
                </c:pt>
                <c:pt idx="18557">
                  <c:v>18557</c:v>
                </c:pt>
                <c:pt idx="18558">
                  <c:v>18558</c:v>
                </c:pt>
                <c:pt idx="18559">
                  <c:v>18559</c:v>
                </c:pt>
                <c:pt idx="18560">
                  <c:v>18560</c:v>
                </c:pt>
                <c:pt idx="18561">
                  <c:v>18561</c:v>
                </c:pt>
                <c:pt idx="18562">
                  <c:v>18562</c:v>
                </c:pt>
                <c:pt idx="18563">
                  <c:v>18563</c:v>
                </c:pt>
                <c:pt idx="18564">
                  <c:v>18564</c:v>
                </c:pt>
                <c:pt idx="18565">
                  <c:v>18565</c:v>
                </c:pt>
                <c:pt idx="18566">
                  <c:v>18566</c:v>
                </c:pt>
                <c:pt idx="18567">
                  <c:v>18567</c:v>
                </c:pt>
                <c:pt idx="18568">
                  <c:v>18568</c:v>
                </c:pt>
                <c:pt idx="18569">
                  <c:v>18569</c:v>
                </c:pt>
                <c:pt idx="18570">
                  <c:v>18570</c:v>
                </c:pt>
                <c:pt idx="18571">
                  <c:v>18571</c:v>
                </c:pt>
                <c:pt idx="18572">
                  <c:v>18572</c:v>
                </c:pt>
                <c:pt idx="18573">
                  <c:v>18573</c:v>
                </c:pt>
                <c:pt idx="18574">
                  <c:v>18574</c:v>
                </c:pt>
                <c:pt idx="18575">
                  <c:v>18575</c:v>
                </c:pt>
                <c:pt idx="18576">
                  <c:v>18576</c:v>
                </c:pt>
                <c:pt idx="18577">
                  <c:v>18577</c:v>
                </c:pt>
                <c:pt idx="18578">
                  <c:v>18578</c:v>
                </c:pt>
                <c:pt idx="18579">
                  <c:v>18579</c:v>
                </c:pt>
                <c:pt idx="18580">
                  <c:v>18580</c:v>
                </c:pt>
                <c:pt idx="18581">
                  <c:v>18581</c:v>
                </c:pt>
                <c:pt idx="18582">
                  <c:v>18582</c:v>
                </c:pt>
                <c:pt idx="18583">
                  <c:v>18583</c:v>
                </c:pt>
                <c:pt idx="18584">
                  <c:v>18584</c:v>
                </c:pt>
                <c:pt idx="18585">
                  <c:v>18585</c:v>
                </c:pt>
                <c:pt idx="18586">
                  <c:v>18586</c:v>
                </c:pt>
                <c:pt idx="18587">
                  <c:v>18587</c:v>
                </c:pt>
                <c:pt idx="18588">
                  <c:v>18588</c:v>
                </c:pt>
                <c:pt idx="18589">
                  <c:v>18589</c:v>
                </c:pt>
                <c:pt idx="18590">
                  <c:v>18590</c:v>
                </c:pt>
                <c:pt idx="18591">
                  <c:v>18591</c:v>
                </c:pt>
                <c:pt idx="18592">
                  <c:v>18592</c:v>
                </c:pt>
                <c:pt idx="18593">
                  <c:v>18593</c:v>
                </c:pt>
                <c:pt idx="18594">
                  <c:v>18594</c:v>
                </c:pt>
                <c:pt idx="18595">
                  <c:v>18595</c:v>
                </c:pt>
                <c:pt idx="18596">
                  <c:v>18596</c:v>
                </c:pt>
                <c:pt idx="18597">
                  <c:v>18597</c:v>
                </c:pt>
                <c:pt idx="18598">
                  <c:v>18598</c:v>
                </c:pt>
                <c:pt idx="18599">
                  <c:v>18599</c:v>
                </c:pt>
                <c:pt idx="18600">
                  <c:v>18600</c:v>
                </c:pt>
                <c:pt idx="18601">
                  <c:v>18601</c:v>
                </c:pt>
                <c:pt idx="18602">
                  <c:v>18602</c:v>
                </c:pt>
                <c:pt idx="18603">
                  <c:v>18603</c:v>
                </c:pt>
                <c:pt idx="18604">
                  <c:v>18604</c:v>
                </c:pt>
                <c:pt idx="18605">
                  <c:v>18605</c:v>
                </c:pt>
                <c:pt idx="18606">
                  <c:v>18606</c:v>
                </c:pt>
                <c:pt idx="18607">
                  <c:v>18607</c:v>
                </c:pt>
                <c:pt idx="18608">
                  <c:v>18608</c:v>
                </c:pt>
                <c:pt idx="18609">
                  <c:v>18609</c:v>
                </c:pt>
                <c:pt idx="18610">
                  <c:v>18610</c:v>
                </c:pt>
                <c:pt idx="18611">
                  <c:v>18611</c:v>
                </c:pt>
                <c:pt idx="18612">
                  <c:v>18612</c:v>
                </c:pt>
                <c:pt idx="18613">
                  <c:v>18613</c:v>
                </c:pt>
                <c:pt idx="18614">
                  <c:v>18614</c:v>
                </c:pt>
                <c:pt idx="18615">
                  <c:v>18615</c:v>
                </c:pt>
                <c:pt idx="18616">
                  <c:v>18616</c:v>
                </c:pt>
                <c:pt idx="18617">
                  <c:v>18617</c:v>
                </c:pt>
                <c:pt idx="18618">
                  <c:v>18618</c:v>
                </c:pt>
                <c:pt idx="18619">
                  <c:v>18619</c:v>
                </c:pt>
                <c:pt idx="18620">
                  <c:v>18620</c:v>
                </c:pt>
                <c:pt idx="18621">
                  <c:v>18621</c:v>
                </c:pt>
                <c:pt idx="18622">
                  <c:v>18622</c:v>
                </c:pt>
                <c:pt idx="18623">
                  <c:v>18623</c:v>
                </c:pt>
                <c:pt idx="18624">
                  <c:v>18624</c:v>
                </c:pt>
                <c:pt idx="18625">
                  <c:v>18625</c:v>
                </c:pt>
                <c:pt idx="18626">
                  <c:v>18626</c:v>
                </c:pt>
                <c:pt idx="18627">
                  <c:v>18627</c:v>
                </c:pt>
                <c:pt idx="18628">
                  <c:v>18628</c:v>
                </c:pt>
                <c:pt idx="18629">
                  <c:v>18629</c:v>
                </c:pt>
                <c:pt idx="18630">
                  <c:v>18630</c:v>
                </c:pt>
                <c:pt idx="18631">
                  <c:v>18631</c:v>
                </c:pt>
                <c:pt idx="18632">
                  <c:v>18632</c:v>
                </c:pt>
                <c:pt idx="18633">
                  <c:v>18633</c:v>
                </c:pt>
                <c:pt idx="18634">
                  <c:v>18634</c:v>
                </c:pt>
                <c:pt idx="18635">
                  <c:v>18635</c:v>
                </c:pt>
                <c:pt idx="18636">
                  <c:v>18636</c:v>
                </c:pt>
                <c:pt idx="18637">
                  <c:v>18637</c:v>
                </c:pt>
                <c:pt idx="18638">
                  <c:v>18638</c:v>
                </c:pt>
                <c:pt idx="18639">
                  <c:v>18639</c:v>
                </c:pt>
                <c:pt idx="18640">
                  <c:v>18640</c:v>
                </c:pt>
                <c:pt idx="18641">
                  <c:v>18641</c:v>
                </c:pt>
                <c:pt idx="18642">
                  <c:v>18642</c:v>
                </c:pt>
                <c:pt idx="18643">
                  <c:v>18643</c:v>
                </c:pt>
                <c:pt idx="18644">
                  <c:v>18644</c:v>
                </c:pt>
                <c:pt idx="18645">
                  <c:v>18645</c:v>
                </c:pt>
                <c:pt idx="18646">
                  <c:v>18646</c:v>
                </c:pt>
                <c:pt idx="18647">
                  <c:v>18647</c:v>
                </c:pt>
                <c:pt idx="18648">
                  <c:v>18648</c:v>
                </c:pt>
                <c:pt idx="18649">
                  <c:v>18649</c:v>
                </c:pt>
                <c:pt idx="18650">
                  <c:v>18650</c:v>
                </c:pt>
                <c:pt idx="18651">
                  <c:v>18651</c:v>
                </c:pt>
                <c:pt idx="18652">
                  <c:v>18652</c:v>
                </c:pt>
                <c:pt idx="18653">
                  <c:v>18653</c:v>
                </c:pt>
                <c:pt idx="18654">
                  <c:v>18654</c:v>
                </c:pt>
                <c:pt idx="18655">
                  <c:v>18655</c:v>
                </c:pt>
                <c:pt idx="18656">
                  <c:v>18656</c:v>
                </c:pt>
                <c:pt idx="18657">
                  <c:v>18657</c:v>
                </c:pt>
                <c:pt idx="18658">
                  <c:v>18658</c:v>
                </c:pt>
                <c:pt idx="18659">
                  <c:v>18659</c:v>
                </c:pt>
                <c:pt idx="18660">
                  <c:v>18660</c:v>
                </c:pt>
                <c:pt idx="18661">
                  <c:v>18661</c:v>
                </c:pt>
                <c:pt idx="18662">
                  <c:v>18662</c:v>
                </c:pt>
                <c:pt idx="18663">
                  <c:v>18663</c:v>
                </c:pt>
                <c:pt idx="18664">
                  <c:v>18664</c:v>
                </c:pt>
                <c:pt idx="18665">
                  <c:v>18665</c:v>
                </c:pt>
                <c:pt idx="18666">
                  <c:v>18666</c:v>
                </c:pt>
                <c:pt idx="18667">
                  <c:v>18667</c:v>
                </c:pt>
                <c:pt idx="18668">
                  <c:v>18668</c:v>
                </c:pt>
                <c:pt idx="18669">
                  <c:v>18669</c:v>
                </c:pt>
                <c:pt idx="18670">
                  <c:v>18670</c:v>
                </c:pt>
                <c:pt idx="18671">
                  <c:v>18671</c:v>
                </c:pt>
                <c:pt idx="18672">
                  <c:v>18672</c:v>
                </c:pt>
                <c:pt idx="18673">
                  <c:v>18673</c:v>
                </c:pt>
                <c:pt idx="18674">
                  <c:v>18674</c:v>
                </c:pt>
                <c:pt idx="18675">
                  <c:v>18675</c:v>
                </c:pt>
                <c:pt idx="18676">
                  <c:v>18676</c:v>
                </c:pt>
                <c:pt idx="18677">
                  <c:v>18677</c:v>
                </c:pt>
                <c:pt idx="18678">
                  <c:v>18678</c:v>
                </c:pt>
                <c:pt idx="18679">
                  <c:v>18679</c:v>
                </c:pt>
                <c:pt idx="18680">
                  <c:v>18680</c:v>
                </c:pt>
                <c:pt idx="18681">
                  <c:v>18681</c:v>
                </c:pt>
                <c:pt idx="18682">
                  <c:v>18682</c:v>
                </c:pt>
                <c:pt idx="18683">
                  <c:v>18683</c:v>
                </c:pt>
                <c:pt idx="18684">
                  <c:v>18684</c:v>
                </c:pt>
                <c:pt idx="18685">
                  <c:v>18685</c:v>
                </c:pt>
                <c:pt idx="18686">
                  <c:v>18686</c:v>
                </c:pt>
                <c:pt idx="18687">
                  <c:v>18687</c:v>
                </c:pt>
                <c:pt idx="18688">
                  <c:v>18688</c:v>
                </c:pt>
                <c:pt idx="18689">
                  <c:v>18689</c:v>
                </c:pt>
                <c:pt idx="18690">
                  <c:v>18690</c:v>
                </c:pt>
                <c:pt idx="18691">
                  <c:v>18691</c:v>
                </c:pt>
                <c:pt idx="18692">
                  <c:v>18692</c:v>
                </c:pt>
                <c:pt idx="18693">
                  <c:v>18693</c:v>
                </c:pt>
                <c:pt idx="18694">
                  <c:v>18694</c:v>
                </c:pt>
                <c:pt idx="18695">
                  <c:v>18695</c:v>
                </c:pt>
                <c:pt idx="18696">
                  <c:v>18696</c:v>
                </c:pt>
                <c:pt idx="18697">
                  <c:v>18697</c:v>
                </c:pt>
                <c:pt idx="18698">
                  <c:v>18698</c:v>
                </c:pt>
                <c:pt idx="18699">
                  <c:v>18699</c:v>
                </c:pt>
                <c:pt idx="18700">
                  <c:v>18700</c:v>
                </c:pt>
                <c:pt idx="18701">
                  <c:v>18701</c:v>
                </c:pt>
                <c:pt idx="18702">
                  <c:v>18702</c:v>
                </c:pt>
                <c:pt idx="18703">
                  <c:v>18703</c:v>
                </c:pt>
                <c:pt idx="18704">
                  <c:v>18704</c:v>
                </c:pt>
                <c:pt idx="18705">
                  <c:v>18705</c:v>
                </c:pt>
                <c:pt idx="18706">
                  <c:v>18706</c:v>
                </c:pt>
                <c:pt idx="18707">
                  <c:v>18707</c:v>
                </c:pt>
                <c:pt idx="18708">
                  <c:v>18708</c:v>
                </c:pt>
                <c:pt idx="18709">
                  <c:v>18709</c:v>
                </c:pt>
                <c:pt idx="18710">
                  <c:v>18710</c:v>
                </c:pt>
                <c:pt idx="18711">
                  <c:v>18711</c:v>
                </c:pt>
                <c:pt idx="18712">
                  <c:v>18712</c:v>
                </c:pt>
                <c:pt idx="18713">
                  <c:v>18713</c:v>
                </c:pt>
                <c:pt idx="18714">
                  <c:v>18714</c:v>
                </c:pt>
                <c:pt idx="18715">
                  <c:v>18715</c:v>
                </c:pt>
                <c:pt idx="18716">
                  <c:v>18716</c:v>
                </c:pt>
                <c:pt idx="18717">
                  <c:v>18717</c:v>
                </c:pt>
                <c:pt idx="18718">
                  <c:v>18718</c:v>
                </c:pt>
                <c:pt idx="18719">
                  <c:v>18719</c:v>
                </c:pt>
                <c:pt idx="18720">
                  <c:v>18720</c:v>
                </c:pt>
                <c:pt idx="18721">
                  <c:v>18721</c:v>
                </c:pt>
                <c:pt idx="18722">
                  <c:v>18722</c:v>
                </c:pt>
                <c:pt idx="18723">
                  <c:v>18723</c:v>
                </c:pt>
                <c:pt idx="18724">
                  <c:v>18724</c:v>
                </c:pt>
                <c:pt idx="18725">
                  <c:v>18725</c:v>
                </c:pt>
                <c:pt idx="18726">
                  <c:v>18726</c:v>
                </c:pt>
                <c:pt idx="18727">
                  <c:v>18727</c:v>
                </c:pt>
                <c:pt idx="18728">
                  <c:v>18728</c:v>
                </c:pt>
                <c:pt idx="18729">
                  <c:v>18729</c:v>
                </c:pt>
                <c:pt idx="18730">
                  <c:v>18730</c:v>
                </c:pt>
                <c:pt idx="18731">
                  <c:v>18731</c:v>
                </c:pt>
                <c:pt idx="18732">
                  <c:v>18732</c:v>
                </c:pt>
                <c:pt idx="18733">
                  <c:v>18733</c:v>
                </c:pt>
                <c:pt idx="18734">
                  <c:v>18734</c:v>
                </c:pt>
                <c:pt idx="18735">
                  <c:v>18735</c:v>
                </c:pt>
                <c:pt idx="18736">
                  <c:v>18736</c:v>
                </c:pt>
                <c:pt idx="18737">
                  <c:v>18737</c:v>
                </c:pt>
                <c:pt idx="18738">
                  <c:v>18738</c:v>
                </c:pt>
                <c:pt idx="18739">
                  <c:v>18739</c:v>
                </c:pt>
                <c:pt idx="18740">
                  <c:v>18740</c:v>
                </c:pt>
                <c:pt idx="18741">
                  <c:v>18741</c:v>
                </c:pt>
                <c:pt idx="18742">
                  <c:v>18742</c:v>
                </c:pt>
                <c:pt idx="18743">
                  <c:v>18743</c:v>
                </c:pt>
                <c:pt idx="18744">
                  <c:v>18744</c:v>
                </c:pt>
                <c:pt idx="18745">
                  <c:v>18745</c:v>
                </c:pt>
                <c:pt idx="18746">
                  <c:v>18746</c:v>
                </c:pt>
                <c:pt idx="18747">
                  <c:v>18747</c:v>
                </c:pt>
                <c:pt idx="18748">
                  <c:v>18748</c:v>
                </c:pt>
                <c:pt idx="18749">
                  <c:v>18749</c:v>
                </c:pt>
                <c:pt idx="18750">
                  <c:v>18750</c:v>
                </c:pt>
                <c:pt idx="18751">
                  <c:v>18751</c:v>
                </c:pt>
                <c:pt idx="18752">
                  <c:v>18752</c:v>
                </c:pt>
                <c:pt idx="18753">
                  <c:v>18753</c:v>
                </c:pt>
                <c:pt idx="18754">
                  <c:v>18754</c:v>
                </c:pt>
                <c:pt idx="18755">
                  <c:v>18755</c:v>
                </c:pt>
                <c:pt idx="18756">
                  <c:v>18756</c:v>
                </c:pt>
                <c:pt idx="18757">
                  <c:v>18757</c:v>
                </c:pt>
                <c:pt idx="18758">
                  <c:v>18758</c:v>
                </c:pt>
                <c:pt idx="18759">
                  <c:v>18759</c:v>
                </c:pt>
                <c:pt idx="18760">
                  <c:v>18760</c:v>
                </c:pt>
                <c:pt idx="18761">
                  <c:v>18761</c:v>
                </c:pt>
                <c:pt idx="18762">
                  <c:v>18762</c:v>
                </c:pt>
                <c:pt idx="18763">
                  <c:v>18763</c:v>
                </c:pt>
                <c:pt idx="18764">
                  <c:v>18764</c:v>
                </c:pt>
                <c:pt idx="18765">
                  <c:v>18765</c:v>
                </c:pt>
                <c:pt idx="18766">
                  <c:v>18766</c:v>
                </c:pt>
                <c:pt idx="18767">
                  <c:v>18767</c:v>
                </c:pt>
                <c:pt idx="18768">
                  <c:v>18768</c:v>
                </c:pt>
                <c:pt idx="18769">
                  <c:v>18769</c:v>
                </c:pt>
                <c:pt idx="18770">
                  <c:v>18770</c:v>
                </c:pt>
                <c:pt idx="18771">
                  <c:v>18771</c:v>
                </c:pt>
                <c:pt idx="18772">
                  <c:v>18772</c:v>
                </c:pt>
                <c:pt idx="18773">
                  <c:v>18773</c:v>
                </c:pt>
                <c:pt idx="18774">
                  <c:v>18774</c:v>
                </c:pt>
                <c:pt idx="18775">
                  <c:v>18775</c:v>
                </c:pt>
                <c:pt idx="18776">
                  <c:v>18776</c:v>
                </c:pt>
                <c:pt idx="18777">
                  <c:v>18777</c:v>
                </c:pt>
                <c:pt idx="18778">
                  <c:v>18778</c:v>
                </c:pt>
                <c:pt idx="18779">
                  <c:v>18779</c:v>
                </c:pt>
                <c:pt idx="18780">
                  <c:v>18780</c:v>
                </c:pt>
                <c:pt idx="18781">
                  <c:v>18781</c:v>
                </c:pt>
                <c:pt idx="18782">
                  <c:v>18782</c:v>
                </c:pt>
                <c:pt idx="18783">
                  <c:v>18783</c:v>
                </c:pt>
                <c:pt idx="18784">
                  <c:v>18784</c:v>
                </c:pt>
                <c:pt idx="18785">
                  <c:v>18785</c:v>
                </c:pt>
                <c:pt idx="18786">
                  <c:v>18786</c:v>
                </c:pt>
                <c:pt idx="18787">
                  <c:v>18787</c:v>
                </c:pt>
                <c:pt idx="18788">
                  <c:v>18788</c:v>
                </c:pt>
                <c:pt idx="18789">
                  <c:v>18789</c:v>
                </c:pt>
                <c:pt idx="18790">
                  <c:v>18790</c:v>
                </c:pt>
                <c:pt idx="18791">
                  <c:v>18791</c:v>
                </c:pt>
                <c:pt idx="18792">
                  <c:v>18792</c:v>
                </c:pt>
                <c:pt idx="18793">
                  <c:v>18793</c:v>
                </c:pt>
                <c:pt idx="18794">
                  <c:v>18794</c:v>
                </c:pt>
                <c:pt idx="18795">
                  <c:v>18795</c:v>
                </c:pt>
                <c:pt idx="18796">
                  <c:v>18796</c:v>
                </c:pt>
                <c:pt idx="18797">
                  <c:v>18797</c:v>
                </c:pt>
                <c:pt idx="18798">
                  <c:v>18798</c:v>
                </c:pt>
                <c:pt idx="18799">
                  <c:v>18799</c:v>
                </c:pt>
                <c:pt idx="18800">
                  <c:v>18800</c:v>
                </c:pt>
                <c:pt idx="18801">
                  <c:v>18801</c:v>
                </c:pt>
                <c:pt idx="18802">
                  <c:v>18802</c:v>
                </c:pt>
                <c:pt idx="18803">
                  <c:v>18803</c:v>
                </c:pt>
                <c:pt idx="18804">
                  <c:v>18804</c:v>
                </c:pt>
                <c:pt idx="18805">
                  <c:v>18805</c:v>
                </c:pt>
                <c:pt idx="18806">
                  <c:v>18806</c:v>
                </c:pt>
                <c:pt idx="18807">
                  <c:v>18807</c:v>
                </c:pt>
                <c:pt idx="18808">
                  <c:v>18808</c:v>
                </c:pt>
                <c:pt idx="18809">
                  <c:v>18809</c:v>
                </c:pt>
                <c:pt idx="18810">
                  <c:v>18810</c:v>
                </c:pt>
                <c:pt idx="18811">
                  <c:v>18811</c:v>
                </c:pt>
                <c:pt idx="18812">
                  <c:v>18812</c:v>
                </c:pt>
                <c:pt idx="18813">
                  <c:v>18813</c:v>
                </c:pt>
                <c:pt idx="18814">
                  <c:v>18814</c:v>
                </c:pt>
                <c:pt idx="18815">
                  <c:v>18815</c:v>
                </c:pt>
                <c:pt idx="18816">
                  <c:v>18816</c:v>
                </c:pt>
                <c:pt idx="18817">
                  <c:v>18817</c:v>
                </c:pt>
                <c:pt idx="18818">
                  <c:v>18818</c:v>
                </c:pt>
                <c:pt idx="18819">
                  <c:v>18819</c:v>
                </c:pt>
                <c:pt idx="18820">
                  <c:v>18820</c:v>
                </c:pt>
                <c:pt idx="18821">
                  <c:v>18821</c:v>
                </c:pt>
                <c:pt idx="18822">
                  <c:v>18822</c:v>
                </c:pt>
                <c:pt idx="18823">
                  <c:v>18823</c:v>
                </c:pt>
                <c:pt idx="18824">
                  <c:v>18824</c:v>
                </c:pt>
                <c:pt idx="18825">
                  <c:v>18825</c:v>
                </c:pt>
                <c:pt idx="18826">
                  <c:v>18826</c:v>
                </c:pt>
                <c:pt idx="18827">
                  <c:v>18827</c:v>
                </c:pt>
                <c:pt idx="18828">
                  <c:v>18828</c:v>
                </c:pt>
                <c:pt idx="18829">
                  <c:v>18829</c:v>
                </c:pt>
                <c:pt idx="18830">
                  <c:v>18830</c:v>
                </c:pt>
                <c:pt idx="18831">
                  <c:v>18831</c:v>
                </c:pt>
                <c:pt idx="18832">
                  <c:v>18832</c:v>
                </c:pt>
                <c:pt idx="18833">
                  <c:v>18833</c:v>
                </c:pt>
                <c:pt idx="18834">
                  <c:v>18834</c:v>
                </c:pt>
                <c:pt idx="18835">
                  <c:v>18835</c:v>
                </c:pt>
                <c:pt idx="18836">
                  <c:v>18836</c:v>
                </c:pt>
                <c:pt idx="18837">
                  <c:v>18837</c:v>
                </c:pt>
                <c:pt idx="18838">
                  <c:v>18838</c:v>
                </c:pt>
                <c:pt idx="18839">
                  <c:v>18839</c:v>
                </c:pt>
                <c:pt idx="18840">
                  <c:v>18840</c:v>
                </c:pt>
                <c:pt idx="18841">
                  <c:v>18841</c:v>
                </c:pt>
                <c:pt idx="18842">
                  <c:v>18842</c:v>
                </c:pt>
                <c:pt idx="18843">
                  <c:v>18843</c:v>
                </c:pt>
                <c:pt idx="18844">
                  <c:v>18844</c:v>
                </c:pt>
                <c:pt idx="18845">
                  <c:v>18845</c:v>
                </c:pt>
                <c:pt idx="18846">
                  <c:v>18846</c:v>
                </c:pt>
                <c:pt idx="18847">
                  <c:v>18847</c:v>
                </c:pt>
                <c:pt idx="18848">
                  <c:v>18848</c:v>
                </c:pt>
                <c:pt idx="18849">
                  <c:v>18849</c:v>
                </c:pt>
                <c:pt idx="18850">
                  <c:v>18850</c:v>
                </c:pt>
                <c:pt idx="18851">
                  <c:v>18851</c:v>
                </c:pt>
                <c:pt idx="18852">
                  <c:v>18852</c:v>
                </c:pt>
                <c:pt idx="18853">
                  <c:v>18853</c:v>
                </c:pt>
                <c:pt idx="18854">
                  <c:v>18854</c:v>
                </c:pt>
                <c:pt idx="18855">
                  <c:v>18855</c:v>
                </c:pt>
                <c:pt idx="18856">
                  <c:v>18856</c:v>
                </c:pt>
                <c:pt idx="18857">
                  <c:v>18857</c:v>
                </c:pt>
                <c:pt idx="18858">
                  <c:v>18858</c:v>
                </c:pt>
                <c:pt idx="18859">
                  <c:v>18859</c:v>
                </c:pt>
                <c:pt idx="18860">
                  <c:v>18860</c:v>
                </c:pt>
                <c:pt idx="18861">
                  <c:v>18861</c:v>
                </c:pt>
                <c:pt idx="18862">
                  <c:v>18862</c:v>
                </c:pt>
                <c:pt idx="18863">
                  <c:v>18863</c:v>
                </c:pt>
                <c:pt idx="18864">
                  <c:v>18864</c:v>
                </c:pt>
                <c:pt idx="18865">
                  <c:v>18865</c:v>
                </c:pt>
                <c:pt idx="18866">
                  <c:v>18866</c:v>
                </c:pt>
                <c:pt idx="18867">
                  <c:v>18867</c:v>
                </c:pt>
                <c:pt idx="18868">
                  <c:v>18868</c:v>
                </c:pt>
                <c:pt idx="18869">
                  <c:v>18869</c:v>
                </c:pt>
                <c:pt idx="18870">
                  <c:v>18870</c:v>
                </c:pt>
                <c:pt idx="18871">
                  <c:v>18871</c:v>
                </c:pt>
                <c:pt idx="18872">
                  <c:v>18872</c:v>
                </c:pt>
                <c:pt idx="18873">
                  <c:v>18873</c:v>
                </c:pt>
                <c:pt idx="18874">
                  <c:v>18874</c:v>
                </c:pt>
                <c:pt idx="18875">
                  <c:v>18875</c:v>
                </c:pt>
                <c:pt idx="18876">
                  <c:v>18876</c:v>
                </c:pt>
                <c:pt idx="18877">
                  <c:v>18877</c:v>
                </c:pt>
                <c:pt idx="18878">
                  <c:v>18878</c:v>
                </c:pt>
                <c:pt idx="18879">
                  <c:v>18879</c:v>
                </c:pt>
                <c:pt idx="18880">
                  <c:v>18880</c:v>
                </c:pt>
                <c:pt idx="18881">
                  <c:v>18881</c:v>
                </c:pt>
                <c:pt idx="18882">
                  <c:v>18882</c:v>
                </c:pt>
                <c:pt idx="18883">
                  <c:v>18883</c:v>
                </c:pt>
                <c:pt idx="18884">
                  <c:v>18884</c:v>
                </c:pt>
                <c:pt idx="18885">
                  <c:v>18885</c:v>
                </c:pt>
                <c:pt idx="18886">
                  <c:v>18886</c:v>
                </c:pt>
                <c:pt idx="18887">
                  <c:v>18887</c:v>
                </c:pt>
                <c:pt idx="18888">
                  <c:v>18888</c:v>
                </c:pt>
                <c:pt idx="18889">
                  <c:v>18889</c:v>
                </c:pt>
                <c:pt idx="18890">
                  <c:v>18890</c:v>
                </c:pt>
                <c:pt idx="18891">
                  <c:v>18891</c:v>
                </c:pt>
                <c:pt idx="18892">
                  <c:v>18892</c:v>
                </c:pt>
                <c:pt idx="18893">
                  <c:v>18893</c:v>
                </c:pt>
                <c:pt idx="18894">
                  <c:v>18894</c:v>
                </c:pt>
                <c:pt idx="18895">
                  <c:v>18895</c:v>
                </c:pt>
                <c:pt idx="18896">
                  <c:v>18896</c:v>
                </c:pt>
                <c:pt idx="18897">
                  <c:v>18897</c:v>
                </c:pt>
                <c:pt idx="18898">
                  <c:v>18898</c:v>
                </c:pt>
                <c:pt idx="18899">
                  <c:v>18899</c:v>
                </c:pt>
                <c:pt idx="18900">
                  <c:v>18900</c:v>
                </c:pt>
                <c:pt idx="18901">
                  <c:v>18901</c:v>
                </c:pt>
                <c:pt idx="18902">
                  <c:v>18902</c:v>
                </c:pt>
                <c:pt idx="18903">
                  <c:v>18903</c:v>
                </c:pt>
                <c:pt idx="18904">
                  <c:v>18904</c:v>
                </c:pt>
                <c:pt idx="18905">
                  <c:v>18905</c:v>
                </c:pt>
                <c:pt idx="18906">
                  <c:v>18906</c:v>
                </c:pt>
                <c:pt idx="18907">
                  <c:v>18907</c:v>
                </c:pt>
                <c:pt idx="18908">
                  <c:v>18908</c:v>
                </c:pt>
                <c:pt idx="18909">
                  <c:v>18909</c:v>
                </c:pt>
                <c:pt idx="18910">
                  <c:v>18910</c:v>
                </c:pt>
                <c:pt idx="18911">
                  <c:v>18911</c:v>
                </c:pt>
                <c:pt idx="18912">
                  <c:v>18912</c:v>
                </c:pt>
                <c:pt idx="18913">
                  <c:v>18913</c:v>
                </c:pt>
                <c:pt idx="18914">
                  <c:v>18914</c:v>
                </c:pt>
                <c:pt idx="18915">
                  <c:v>18915</c:v>
                </c:pt>
                <c:pt idx="18916">
                  <c:v>18916</c:v>
                </c:pt>
                <c:pt idx="18917">
                  <c:v>18917</c:v>
                </c:pt>
                <c:pt idx="18918">
                  <c:v>18918</c:v>
                </c:pt>
                <c:pt idx="18919">
                  <c:v>18919</c:v>
                </c:pt>
                <c:pt idx="18920">
                  <c:v>18920</c:v>
                </c:pt>
                <c:pt idx="18921">
                  <c:v>18921</c:v>
                </c:pt>
                <c:pt idx="18922">
                  <c:v>18922</c:v>
                </c:pt>
                <c:pt idx="18923">
                  <c:v>18923</c:v>
                </c:pt>
                <c:pt idx="18924">
                  <c:v>18924</c:v>
                </c:pt>
                <c:pt idx="18925">
                  <c:v>18925</c:v>
                </c:pt>
                <c:pt idx="18926">
                  <c:v>18926</c:v>
                </c:pt>
                <c:pt idx="18927">
                  <c:v>18927</c:v>
                </c:pt>
                <c:pt idx="18928">
                  <c:v>18928</c:v>
                </c:pt>
                <c:pt idx="18929">
                  <c:v>18929</c:v>
                </c:pt>
                <c:pt idx="18930">
                  <c:v>18930</c:v>
                </c:pt>
                <c:pt idx="18931">
                  <c:v>18931</c:v>
                </c:pt>
                <c:pt idx="18932">
                  <c:v>18932</c:v>
                </c:pt>
                <c:pt idx="18933">
                  <c:v>18933</c:v>
                </c:pt>
                <c:pt idx="18934">
                  <c:v>18934</c:v>
                </c:pt>
                <c:pt idx="18935">
                  <c:v>18935</c:v>
                </c:pt>
                <c:pt idx="18936">
                  <c:v>18936</c:v>
                </c:pt>
                <c:pt idx="18937">
                  <c:v>18937</c:v>
                </c:pt>
                <c:pt idx="18938">
                  <c:v>18938</c:v>
                </c:pt>
                <c:pt idx="18939">
                  <c:v>18939</c:v>
                </c:pt>
                <c:pt idx="18940">
                  <c:v>18940</c:v>
                </c:pt>
                <c:pt idx="18941">
                  <c:v>18941</c:v>
                </c:pt>
                <c:pt idx="18942">
                  <c:v>18942</c:v>
                </c:pt>
                <c:pt idx="18943">
                  <c:v>18943</c:v>
                </c:pt>
                <c:pt idx="18944">
                  <c:v>18944</c:v>
                </c:pt>
                <c:pt idx="18945">
                  <c:v>18945</c:v>
                </c:pt>
                <c:pt idx="18946">
                  <c:v>18946</c:v>
                </c:pt>
                <c:pt idx="18947">
                  <c:v>18947</c:v>
                </c:pt>
                <c:pt idx="18948">
                  <c:v>18948</c:v>
                </c:pt>
                <c:pt idx="18949">
                  <c:v>18949</c:v>
                </c:pt>
                <c:pt idx="18950">
                  <c:v>18950</c:v>
                </c:pt>
                <c:pt idx="18951">
                  <c:v>18951</c:v>
                </c:pt>
                <c:pt idx="18952">
                  <c:v>18952</c:v>
                </c:pt>
                <c:pt idx="18953">
                  <c:v>18953</c:v>
                </c:pt>
                <c:pt idx="18954">
                  <c:v>18954</c:v>
                </c:pt>
                <c:pt idx="18955">
                  <c:v>18955</c:v>
                </c:pt>
                <c:pt idx="18956">
                  <c:v>18956</c:v>
                </c:pt>
                <c:pt idx="18957">
                  <c:v>18957</c:v>
                </c:pt>
                <c:pt idx="18958">
                  <c:v>18958</c:v>
                </c:pt>
                <c:pt idx="18959">
                  <c:v>18959</c:v>
                </c:pt>
                <c:pt idx="18960">
                  <c:v>18960</c:v>
                </c:pt>
                <c:pt idx="18961">
                  <c:v>18961</c:v>
                </c:pt>
                <c:pt idx="18962">
                  <c:v>18962</c:v>
                </c:pt>
                <c:pt idx="18963">
                  <c:v>18963</c:v>
                </c:pt>
                <c:pt idx="18964">
                  <c:v>18964</c:v>
                </c:pt>
                <c:pt idx="18965">
                  <c:v>18965</c:v>
                </c:pt>
                <c:pt idx="18966">
                  <c:v>18966</c:v>
                </c:pt>
                <c:pt idx="18967">
                  <c:v>18967</c:v>
                </c:pt>
                <c:pt idx="18968">
                  <c:v>18968</c:v>
                </c:pt>
                <c:pt idx="18969">
                  <c:v>18969</c:v>
                </c:pt>
                <c:pt idx="18970">
                  <c:v>18970</c:v>
                </c:pt>
                <c:pt idx="18971">
                  <c:v>18971</c:v>
                </c:pt>
                <c:pt idx="18972">
                  <c:v>18972</c:v>
                </c:pt>
                <c:pt idx="18973">
                  <c:v>18973</c:v>
                </c:pt>
                <c:pt idx="18974">
                  <c:v>18974</c:v>
                </c:pt>
                <c:pt idx="18975">
                  <c:v>18975</c:v>
                </c:pt>
                <c:pt idx="18976">
                  <c:v>18976</c:v>
                </c:pt>
                <c:pt idx="18977">
                  <c:v>18977</c:v>
                </c:pt>
                <c:pt idx="18978">
                  <c:v>18978</c:v>
                </c:pt>
                <c:pt idx="18979">
                  <c:v>18979</c:v>
                </c:pt>
                <c:pt idx="18980">
                  <c:v>18980</c:v>
                </c:pt>
                <c:pt idx="18981">
                  <c:v>18981</c:v>
                </c:pt>
                <c:pt idx="18982">
                  <c:v>18982</c:v>
                </c:pt>
                <c:pt idx="18983">
                  <c:v>18983</c:v>
                </c:pt>
                <c:pt idx="18984">
                  <c:v>18984</c:v>
                </c:pt>
                <c:pt idx="18985">
                  <c:v>18985</c:v>
                </c:pt>
                <c:pt idx="18986">
                  <c:v>18986</c:v>
                </c:pt>
                <c:pt idx="18987">
                  <c:v>18987</c:v>
                </c:pt>
                <c:pt idx="18988">
                  <c:v>18988</c:v>
                </c:pt>
                <c:pt idx="18989">
                  <c:v>18989</c:v>
                </c:pt>
                <c:pt idx="18990">
                  <c:v>18990</c:v>
                </c:pt>
                <c:pt idx="18991">
                  <c:v>18991</c:v>
                </c:pt>
                <c:pt idx="18992">
                  <c:v>18992</c:v>
                </c:pt>
                <c:pt idx="18993">
                  <c:v>18993</c:v>
                </c:pt>
                <c:pt idx="18994">
                  <c:v>18994</c:v>
                </c:pt>
                <c:pt idx="18995">
                  <c:v>18995</c:v>
                </c:pt>
                <c:pt idx="18996">
                  <c:v>18996</c:v>
                </c:pt>
                <c:pt idx="18997">
                  <c:v>18997</c:v>
                </c:pt>
                <c:pt idx="18998">
                  <c:v>18998</c:v>
                </c:pt>
                <c:pt idx="18999">
                  <c:v>18999</c:v>
                </c:pt>
                <c:pt idx="19000">
                  <c:v>19000</c:v>
                </c:pt>
                <c:pt idx="19001">
                  <c:v>19001</c:v>
                </c:pt>
                <c:pt idx="19002">
                  <c:v>19002</c:v>
                </c:pt>
                <c:pt idx="19003">
                  <c:v>19003</c:v>
                </c:pt>
                <c:pt idx="19004">
                  <c:v>19004</c:v>
                </c:pt>
                <c:pt idx="19005">
                  <c:v>19005</c:v>
                </c:pt>
                <c:pt idx="19006">
                  <c:v>19006</c:v>
                </c:pt>
                <c:pt idx="19007">
                  <c:v>19007</c:v>
                </c:pt>
                <c:pt idx="19008">
                  <c:v>19008</c:v>
                </c:pt>
                <c:pt idx="19009">
                  <c:v>19009</c:v>
                </c:pt>
                <c:pt idx="19010">
                  <c:v>19010</c:v>
                </c:pt>
                <c:pt idx="19011">
                  <c:v>19011</c:v>
                </c:pt>
                <c:pt idx="19012">
                  <c:v>19012</c:v>
                </c:pt>
                <c:pt idx="19013">
                  <c:v>19013</c:v>
                </c:pt>
                <c:pt idx="19014">
                  <c:v>19014</c:v>
                </c:pt>
                <c:pt idx="19015">
                  <c:v>19015</c:v>
                </c:pt>
                <c:pt idx="19016">
                  <c:v>19016</c:v>
                </c:pt>
                <c:pt idx="19017">
                  <c:v>19017</c:v>
                </c:pt>
                <c:pt idx="19018">
                  <c:v>19018</c:v>
                </c:pt>
                <c:pt idx="19019">
                  <c:v>19019</c:v>
                </c:pt>
                <c:pt idx="19020">
                  <c:v>19020</c:v>
                </c:pt>
                <c:pt idx="19021">
                  <c:v>19021</c:v>
                </c:pt>
                <c:pt idx="19022">
                  <c:v>19022</c:v>
                </c:pt>
                <c:pt idx="19023">
                  <c:v>19023</c:v>
                </c:pt>
                <c:pt idx="19024">
                  <c:v>19024</c:v>
                </c:pt>
                <c:pt idx="19025">
                  <c:v>19025</c:v>
                </c:pt>
                <c:pt idx="19026">
                  <c:v>19026</c:v>
                </c:pt>
                <c:pt idx="19027">
                  <c:v>19027</c:v>
                </c:pt>
                <c:pt idx="19028">
                  <c:v>19028</c:v>
                </c:pt>
                <c:pt idx="19029">
                  <c:v>19029</c:v>
                </c:pt>
                <c:pt idx="19030">
                  <c:v>19030</c:v>
                </c:pt>
                <c:pt idx="19031">
                  <c:v>19031</c:v>
                </c:pt>
                <c:pt idx="19032">
                  <c:v>19032</c:v>
                </c:pt>
                <c:pt idx="19033">
                  <c:v>19033</c:v>
                </c:pt>
                <c:pt idx="19034">
                  <c:v>19034</c:v>
                </c:pt>
                <c:pt idx="19035">
                  <c:v>19035</c:v>
                </c:pt>
                <c:pt idx="19036">
                  <c:v>19036</c:v>
                </c:pt>
                <c:pt idx="19037">
                  <c:v>19037</c:v>
                </c:pt>
                <c:pt idx="19038">
                  <c:v>19038</c:v>
                </c:pt>
                <c:pt idx="19039">
                  <c:v>19039</c:v>
                </c:pt>
                <c:pt idx="19040">
                  <c:v>19040</c:v>
                </c:pt>
                <c:pt idx="19041">
                  <c:v>19041</c:v>
                </c:pt>
                <c:pt idx="19042">
                  <c:v>19042</c:v>
                </c:pt>
                <c:pt idx="19043">
                  <c:v>19043</c:v>
                </c:pt>
                <c:pt idx="19044">
                  <c:v>19044</c:v>
                </c:pt>
                <c:pt idx="19045">
                  <c:v>19045</c:v>
                </c:pt>
                <c:pt idx="19046">
                  <c:v>19046</c:v>
                </c:pt>
                <c:pt idx="19047">
                  <c:v>19047</c:v>
                </c:pt>
                <c:pt idx="19048">
                  <c:v>19048</c:v>
                </c:pt>
                <c:pt idx="19049">
                  <c:v>19049</c:v>
                </c:pt>
                <c:pt idx="19050">
                  <c:v>19050</c:v>
                </c:pt>
                <c:pt idx="19051">
                  <c:v>19051</c:v>
                </c:pt>
                <c:pt idx="19052">
                  <c:v>19052</c:v>
                </c:pt>
                <c:pt idx="19053">
                  <c:v>19053</c:v>
                </c:pt>
                <c:pt idx="19054">
                  <c:v>19054</c:v>
                </c:pt>
                <c:pt idx="19055">
                  <c:v>19055</c:v>
                </c:pt>
                <c:pt idx="19056">
                  <c:v>19056</c:v>
                </c:pt>
                <c:pt idx="19057">
                  <c:v>19057</c:v>
                </c:pt>
                <c:pt idx="19058">
                  <c:v>19058</c:v>
                </c:pt>
                <c:pt idx="19059">
                  <c:v>19059</c:v>
                </c:pt>
                <c:pt idx="19060">
                  <c:v>19060</c:v>
                </c:pt>
                <c:pt idx="19061">
                  <c:v>19061</c:v>
                </c:pt>
                <c:pt idx="19062">
                  <c:v>19062</c:v>
                </c:pt>
                <c:pt idx="19063">
                  <c:v>19063</c:v>
                </c:pt>
                <c:pt idx="19064">
                  <c:v>19064</c:v>
                </c:pt>
                <c:pt idx="19065">
                  <c:v>19065</c:v>
                </c:pt>
                <c:pt idx="19066">
                  <c:v>19066</c:v>
                </c:pt>
                <c:pt idx="19067">
                  <c:v>19067</c:v>
                </c:pt>
                <c:pt idx="19068">
                  <c:v>19068</c:v>
                </c:pt>
                <c:pt idx="19069">
                  <c:v>19069</c:v>
                </c:pt>
                <c:pt idx="19070">
                  <c:v>19070</c:v>
                </c:pt>
                <c:pt idx="19071">
                  <c:v>19071</c:v>
                </c:pt>
                <c:pt idx="19072">
                  <c:v>19072</c:v>
                </c:pt>
                <c:pt idx="19073">
                  <c:v>19073</c:v>
                </c:pt>
                <c:pt idx="19074">
                  <c:v>19074</c:v>
                </c:pt>
                <c:pt idx="19075">
                  <c:v>19075</c:v>
                </c:pt>
                <c:pt idx="19076">
                  <c:v>19076</c:v>
                </c:pt>
                <c:pt idx="19077">
                  <c:v>19077</c:v>
                </c:pt>
                <c:pt idx="19078">
                  <c:v>19078</c:v>
                </c:pt>
                <c:pt idx="19079">
                  <c:v>19079</c:v>
                </c:pt>
                <c:pt idx="19080">
                  <c:v>19080</c:v>
                </c:pt>
                <c:pt idx="19081">
                  <c:v>19081</c:v>
                </c:pt>
                <c:pt idx="19082">
                  <c:v>19082</c:v>
                </c:pt>
                <c:pt idx="19083">
                  <c:v>19083</c:v>
                </c:pt>
                <c:pt idx="19084">
                  <c:v>19084</c:v>
                </c:pt>
                <c:pt idx="19085">
                  <c:v>19085</c:v>
                </c:pt>
                <c:pt idx="19086">
                  <c:v>19086</c:v>
                </c:pt>
                <c:pt idx="19087">
                  <c:v>19087</c:v>
                </c:pt>
                <c:pt idx="19088">
                  <c:v>19088</c:v>
                </c:pt>
                <c:pt idx="19089">
                  <c:v>19089</c:v>
                </c:pt>
                <c:pt idx="19090">
                  <c:v>19090</c:v>
                </c:pt>
                <c:pt idx="19091">
                  <c:v>19091</c:v>
                </c:pt>
                <c:pt idx="19092">
                  <c:v>19092</c:v>
                </c:pt>
                <c:pt idx="19093">
                  <c:v>19093</c:v>
                </c:pt>
                <c:pt idx="19094">
                  <c:v>19094</c:v>
                </c:pt>
                <c:pt idx="19095">
                  <c:v>19095</c:v>
                </c:pt>
                <c:pt idx="19096">
                  <c:v>19096</c:v>
                </c:pt>
                <c:pt idx="19097">
                  <c:v>19097</c:v>
                </c:pt>
                <c:pt idx="19098">
                  <c:v>19098</c:v>
                </c:pt>
                <c:pt idx="19099">
                  <c:v>19099</c:v>
                </c:pt>
                <c:pt idx="19100">
                  <c:v>19100</c:v>
                </c:pt>
                <c:pt idx="19101">
                  <c:v>19101</c:v>
                </c:pt>
                <c:pt idx="19102">
                  <c:v>19102</c:v>
                </c:pt>
                <c:pt idx="19103">
                  <c:v>19103</c:v>
                </c:pt>
                <c:pt idx="19104">
                  <c:v>19104</c:v>
                </c:pt>
                <c:pt idx="19105">
                  <c:v>19105</c:v>
                </c:pt>
                <c:pt idx="19106">
                  <c:v>19106</c:v>
                </c:pt>
                <c:pt idx="19107">
                  <c:v>19107</c:v>
                </c:pt>
                <c:pt idx="19108">
                  <c:v>19108</c:v>
                </c:pt>
                <c:pt idx="19109">
                  <c:v>19109</c:v>
                </c:pt>
                <c:pt idx="19110">
                  <c:v>19110</c:v>
                </c:pt>
                <c:pt idx="19111">
                  <c:v>19111</c:v>
                </c:pt>
                <c:pt idx="19112">
                  <c:v>19112</c:v>
                </c:pt>
                <c:pt idx="19113">
                  <c:v>19113</c:v>
                </c:pt>
                <c:pt idx="19114">
                  <c:v>19114</c:v>
                </c:pt>
                <c:pt idx="19115">
                  <c:v>19115</c:v>
                </c:pt>
                <c:pt idx="19116">
                  <c:v>19116</c:v>
                </c:pt>
                <c:pt idx="19117">
                  <c:v>19117</c:v>
                </c:pt>
                <c:pt idx="19118">
                  <c:v>19118</c:v>
                </c:pt>
                <c:pt idx="19119">
                  <c:v>19119</c:v>
                </c:pt>
                <c:pt idx="19120">
                  <c:v>19120</c:v>
                </c:pt>
                <c:pt idx="19121">
                  <c:v>19121</c:v>
                </c:pt>
                <c:pt idx="19122">
                  <c:v>19122</c:v>
                </c:pt>
                <c:pt idx="19123">
                  <c:v>19123</c:v>
                </c:pt>
                <c:pt idx="19124">
                  <c:v>19124</c:v>
                </c:pt>
                <c:pt idx="19125">
                  <c:v>19125</c:v>
                </c:pt>
                <c:pt idx="19126">
                  <c:v>19126</c:v>
                </c:pt>
                <c:pt idx="19127">
                  <c:v>19127</c:v>
                </c:pt>
                <c:pt idx="19128">
                  <c:v>19128</c:v>
                </c:pt>
                <c:pt idx="19129">
                  <c:v>19129</c:v>
                </c:pt>
                <c:pt idx="19130">
                  <c:v>19130</c:v>
                </c:pt>
                <c:pt idx="19131">
                  <c:v>19131</c:v>
                </c:pt>
                <c:pt idx="19132">
                  <c:v>19132</c:v>
                </c:pt>
                <c:pt idx="19133">
                  <c:v>19133</c:v>
                </c:pt>
                <c:pt idx="19134">
                  <c:v>19134</c:v>
                </c:pt>
                <c:pt idx="19135">
                  <c:v>19135</c:v>
                </c:pt>
                <c:pt idx="19136">
                  <c:v>19136</c:v>
                </c:pt>
                <c:pt idx="19137">
                  <c:v>19137</c:v>
                </c:pt>
                <c:pt idx="19138">
                  <c:v>19138</c:v>
                </c:pt>
                <c:pt idx="19139">
                  <c:v>19139</c:v>
                </c:pt>
                <c:pt idx="19140">
                  <c:v>19140</c:v>
                </c:pt>
                <c:pt idx="19141">
                  <c:v>19141</c:v>
                </c:pt>
                <c:pt idx="19142">
                  <c:v>19142</c:v>
                </c:pt>
                <c:pt idx="19143">
                  <c:v>19143</c:v>
                </c:pt>
                <c:pt idx="19144">
                  <c:v>19144</c:v>
                </c:pt>
                <c:pt idx="19145">
                  <c:v>19145</c:v>
                </c:pt>
                <c:pt idx="19146">
                  <c:v>19146</c:v>
                </c:pt>
                <c:pt idx="19147">
                  <c:v>19147</c:v>
                </c:pt>
                <c:pt idx="19148">
                  <c:v>19148</c:v>
                </c:pt>
                <c:pt idx="19149">
                  <c:v>19149</c:v>
                </c:pt>
                <c:pt idx="19150">
                  <c:v>19150</c:v>
                </c:pt>
                <c:pt idx="19151">
                  <c:v>19151</c:v>
                </c:pt>
                <c:pt idx="19152">
                  <c:v>19152</c:v>
                </c:pt>
                <c:pt idx="19153">
                  <c:v>19153</c:v>
                </c:pt>
                <c:pt idx="19154">
                  <c:v>19154</c:v>
                </c:pt>
                <c:pt idx="19155">
                  <c:v>19155</c:v>
                </c:pt>
                <c:pt idx="19156">
                  <c:v>19156</c:v>
                </c:pt>
                <c:pt idx="19157">
                  <c:v>19157</c:v>
                </c:pt>
                <c:pt idx="19158">
                  <c:v>19158</c:v>
                </c:pt>
                <c:pt idx="19159">
                  <c:v>19159</c:v>
                </c:pt>
                <c:pt idx="19160">
                  <c:v>19160</c:v>
                </c:pt>
                <c:pt idx="19161">
                  <c:v>19161</c:v>
                </c:pt>
                <c:pt idx="19162">
                  <c:v>19162</c:v>
                </c:pt>
                <c:pt idx="19163">
                  <c:v>19163</c:v>
                </c:pt>
                <c:pt idx="19164">
                  <c:v>19164</c:v>
                </c:pt>
                <c:pt idx="19165">
                  <c:v>19165</c:v>
                </c:pt>
                <c:pt idx="19166">
                  <c:v>19166</c:v>
                </c:pt>
                <c:pt idx="19167">
                  <c:v>19167</c:v>
                </c:pt>
                <c:pt idx="19168">
                  <c:v>19168</c:v>
                </c:pt>
                <c:pt idx="19169">
                  <c:v>19169</c:v>
                </c:pt>
                <c:pt idx="19170">
                  <c:v>19170</c:v>
                </c:pt>
                <c:pt idx="19171">
                  <c:v>19171</c:v>
                </c:pt>
                <c:pt idx="19172">
                  <c:v>19172</c:v>
                </c:pt>
                <c:pt idx="19173">
                  <c:v>19173</c:v>
                </c:pt>
                <c:pt idx="19174">
                  <c:v>19174</c:v>
                </c:pt>
                <c:pt idx="19175">
                  <c:v>19175</c:v>
                </c:pt>
                <c:pt idx="19176">
                  <c:v>19176</c:v>
                </c:pt>
                <c:pt idx="19177">
                  <c:v>19177</c:v>
                </c:pt>
                <c:pt idx="19178">
                  <c:v>19178</c:v>
                </c:pt>
                <c:pt idx="19179">
                  <c:v>19179</c:v>
                </c:pt>
                <c:pt idx="19180">
                  <c:v>19180</c:v>
                </c:pt>
                <c:pt idx="19181">
                  <c:v>19181</c:v>
                </c:pt>
                <c:pt idx="19182">
                  <c:v>19182</c:v>
                </c:pt>
                <c:pt idx="19183">
                  <c:v>19183</c:v>
                </c:pt>
                <c:pt idx="19184">
                  <c:v>19184</c:v>
                </c:pt>
                <c:pt idx="19185">
                  <c:v>19185</c:v>
                </c:pt>
                <c:pt idx="19186">
                  <c:v>19186</c:v>
                </c:pt>
                <c:pt idx="19187">
                  <c:v>19187</c:v>
                </c:pt>
                <c:pt idx="19188">
                  <c:v>19188</c:v>
                </c:pt>
                <c:pt idx="19189">
                  <c:v>19189</c:v>
                </c:pt>
                <c:pt idx="19190">
                  <c:v>19190</c:v>
                </c:pt>
                <c:pt idx="19191">
                  <c:v>19191</c:v>
                </c:pt>
                <c:pt idx="19192">
                  <c:v>19192</c:v>
                </c:pt>
                <c:pt idx="19193">
                  <c:v>19193</c:v>
                </c:pt>
                <c:pt idx="19194">
                  <c:v>19194</c:v>
                </c:pt>
                <c:pt idx="19195">
                  <c:v>19195</c:v>
                </c:pt>
                <c:pt idx="19196">
                  <c:v>19196</c:v>
                </c:pt>
                <c:pt idx="19197">
                  <c:v>19197</c:v>
                </c:pt>
                <c:pt idx="19198">
                  <c:v>19198</c:v>
                </c:pt>
                <c:pt idx="19199">
                  <c:v>19199</c:v>
                </c:pt>
                <c:pt idx="19200">
                  <c:v>19200</c:v>
                </c:pt>
                <c:pt idx="19201">
                  <c:v>19201</c:v>
                </c:pt>
                <c:pt idx="19202">
                  <c:v>19202</c:v>
                </c:pt>
                <c:pt idx="19203">
                  <c:v>19203</c:v>
                </c:pt>
                <c:pt idx="19204">
                  <c:v>19204</c:v>
                </c:pt>
                <c:pt idx="19205">
                  <c:v>19205</c:v>
                </c:pt>
                <c:pt idx="19206">
                  <c:v>19206</c:v>
                </c:pt>
                <c:pt idx="19207">
                  <c:v>19207</c:v>
                </c:pt>
                <c:pt idx="19208">
                  <c:v>19208</c:v>
                </c:pt>
                <c:pt idx="19209">
                  <c:v>19209</c:v>
                </c:pt>
                <c:pt idx="19210">
                  <c:v>19210</c:v>
                </c:pt>
                <c:pt idx="19211">
                  <c:v>19211</c:v>
                </c:pt>
                <c:pt idx="19212">
                  <c:v>19212</c:v>
                </c:pt>
                <c:pt idx="19213">
                  <c:v>19213</c:v>
                </c:pt>
                <c:pt idx="19214">
                  <c:v>19214</c:v>
                </c:pt>
                <c:pt idx="19215">
                  <c:v>19215</c:v>
                </c:pt>
                <c:pt idx="19216">
                  <c:v>19216</c:v>
                </c:pt>
                <c:pt idx="19217">
                  <c:v>19217</c:v>
                </c:pt>
                <c:pt idx="19218">
                  <c:v>19218</c:v>
                </c:pt>
                <c:pt idx="19219">
                  <c:v>19219</c:v>
                </c:pt>
                <c:pt idx="19220">
                  <c:v>19220</c:v>
                </c:pt>
                <c:pt idx="19221">
                  <c:v>19221</c:v>
                </c:pt>
                <c:pt idx="19222">
                  <c:v>19222</c:v>
                </c:pt>
                <c:pt idx="19223">
                  <c:v>19223</c:v>
                </c:pt>
                <c:pt idx="19224">
                  <c:v>19224</c:v>
                </c:pt>
                <c:pt idx="19225">
                  <c:v>19225</c:v>
                </c:pt>
                <c:pt idx="19226">
                  <c:v>19226</c:v>
                </c:pt>
                <c:pt idx="19227">
                  <c:v>19227</c:v>
                </c:pt>
                <c:pt idx="19228">
                  <c:v>19228</c:v>
                </c:pt>
                <c:pt idx="19229">
                  <c:v>19229</c:v>
                </c:pt>
                <c:pt idx="19230">
                  <c:v>19230</c:v>
                </c:pt>
                <c:pt idx="19231">
                  <c:v>19231</c:v>
                </c:pt>
                <c:pt idx="19232">
                  <c:v>19232</c:v>
                </c:pt>
                <c:pt idx="19233">
                  <c:v>19233</c:v>
                </c:pt>
                <c:pt idx="19234">
                  <c:v>19234</c:v>
                </c:pt>
                <c:pt idx="19235">
                  <c:v>19235</c:v>
                </c:pt>
                <c:pt idx="19236">
                  <c:v>19236</c:v>
                </c:pt>
                <c:pt idx="19237">
                  <c:v>19237</c:v>
                </c:pt>
                <c:pt idx="19238">
                  <c:v>19238</c:v>
                </c:pt>
                <c:pt idx="19239">
                  <c:v>19239</c:v>
                </c:pt>
                <c:pt idx="19240">
                  <c:v>19240</c:v>
                </c:pt>
                <c:pt idx="19241">
                  <c:v>19241</c:v>
                </c:pt>
                <c:pt idx="19242">
                  <c:v>19242</c:v>
                </c:pt>
                <c:pt idx="19243">
                  <c:v>19243</c:v>
                </c:pt>
                <c:pt idx="19244">
                  <c:v>19244</c:v>
                </c:pt>
                <c:pt idx="19245">
                  <c:v>19245</c:v>
                </c:pt>
                <c:pt idx="19246">
                  <c:v>19246</c:v>
                </c:pt>
                <c:pt idx="19247">
                  <c:v>19247</c:v>
                </c:pt>
                <c:pt idx="19248">
                  <c:v>19248</c:v>
                </c:pt>
                <c:pt idx="19249">
                  <c:v>19249</c:v>
                </c:pt>
                <c:pt idx="19250">
                  <c:v>19250</c:v>
                </c:pt>
                <c:pt idx="19251">
                  <c:v>19251</c:v>
                </c:pt>
                <c:pt idx="19252">
                  <c:v>19252</c:v>
                </c:pt>
                <c:pt idx="19253">
                  <c:v>19253</c:v>
                </c:pt>
                <c:pt idx="19254">
                  <c:v>19254</c:v>
                </c:pt>
                <c:pt idx="19255">
                  <c:v>19255</c:v>
                </c:pt>
                <c:pt idx="19256">
                  <c:v>19256</c:v>
                </c:pt>
                <c:pt idx="19257">
                  <c:v>19257</c:v>
                </c:pt>
                <c:pt idx="19258">
                  <c:v>19258</c:v>
                </c:pt>
                <c:pt idx="19259">
                  <c:v>19259</c:v>
                </c:pt>
                <c:pt idx="19260">
                  <c:v>19260</c:v>
                </c:pt>
                <c:pt idx="19261">
                  <c:v>19261</c:v>
                </c:pt>
                <c:pt idx="19262">
                  <c:v>19262</c:v>
                </c:pt>
                <c:pt idx="19263">
                  <c:v>19263</c:v>
                </c:pt>
                <c:pt idx="19264">
                  <c:v>19264</c:v>
                </c:pt>
                <c:pt idx="19265">
                  <c:v>19265</c:v>
                </c:pt>
                <c:pt idx="19266">
                  <c:v>19266</c:v>
                </c:pt>
                <c:pt idx="19267">
                  <c:v>19267</c:v>
                </c:pt>
                <c:pt idx="19268">
                  <c:v>19268</c:v>
                </c:pt>
                <c:pt idx="19269">
                  <c:v>19269</c:v>
                </c:pt>
                <c:pt idx="19270">
                  <c:v>19270</c:v>
                </c:pt>
                <c:pt idx="19271">
                  <c:v>19271</c:v>
                </c:pt>
                <c:pt idx="19272">
                  <c:v>19272</c:v>
                </c:pt>
                <c:pt idx="19273">
                  <c:v>19273</c:v>
                </c:pt>
                <c:pt idx="19274">
                  <c:v>19274</c:v>
                </c:pt>
                <c:pt idx="19275">
                  <c:v>19275</c:v>
                </c:pt>
                <c:pt idx="19276">
                  <c:v>19276</c:v>
                </c:pt>
                <c:pt idx="19277">
                  <c:v>19277</c:v>
                </c:pt>
                <c:pt idx="19278">
                  <c:v>19278</c:v>
                </c:pt>
                <c:pt idx="19279">
                  <c:v>19279</c:v>
                </c:pt>
                <c:pt idx="19280">
                  <c:v>19280</c:v>
                </c:pt>
                <c:pt idx="19281">
                  <c:v>19281</c:v>
                </c:pt>
                <c:pt idx="19282">
                  <c:v>19282</c:v>
                </c:pt>
                <c:pt idx="19283">
                  <c:v>19283</c:v>
                </c:pt>
                <c:pt idx="19284">
                  <c:v>19284</c:v>
                </c:pt>
                <c:pt idx="19285">
                  <c:v>19285</c:v>
                </c:pt>
                <c:pt idx="19286">
                  <c:v>19286</c:v>
                </c:pt>
                <c:pt idx="19287">
                  <c:v>19287</c:v>
                </c:pt>
                <c:pt idx="19288">
                  <c:v>19288</c:v>
                </c:pt>
                <c:pt idx="19289">
                  <c:v>19289</c:v>
                </c:pt>
                <c:pt idx="19290">
                  <c:v>19290</c:v>
                </c:pt>
                <c:pt idx="19291">
                  <c:v>19291</c:v>
                </c:pt>
                <c:pt idx="19292">
                  <c:v>19292</c:v>
                </c:pt>
                <c:pt idx="19293">
                  <c:v>19293</c:v>
                </c:pt>
                <c:pt idx="19294">
                  <c:v>19294</c:v>
                </c:pt>
                <c:pt idx="19295">
                  <c:v>19295</c:v>
                </c:pt>
                <c:pt idx="19296">
                  <c:v>19296</c:v>
                </c:pt>
                <c:pt idx="19297">
                  <c:v>19297</c:v>
                </c:pt>
                <c:pt idx="19298">
                  <c:v>19298</c:v>
                </c:pt>
                <c:pt idx="19299">
                  <c:v>19299</c:v>
                </c:pt>
                <c:pt idx="19300">
                  <c:v>19300</c:v>
                </c:pt>
                <c:pt idx="19301">
                  <c:v>19301</c:v>
                </c:pt>
                <c:pt idx="19302">
                  <c:v>19302</c:v>
                </c:pt>
                <c:pt idx="19303">
                  <c:v>19303</c:v>
                </c:pt>
                <c:pt idx="19304">
                  <c:v>19304</c:v>
                </c:pt>
                <c:pt idx="19305">
                  <c:v>19305</c:v>
                </c:pt>
                <c:pt idx="19306">
                  <c:v>19306</c:v>
                </c:pt>
                <c:pt idx="19307">
                  <c:v>19307</c:v>
                </c:pt>
                <c:pt idx="19308">
                  <c:v>19308</c:v>
                </c:pt>
                <c:pt idx="19309">
                  <c:v>19309</c:v>
                </c:pt>
                <c:pt idx="19310">
                  <c:v>19310</c:v>
                </c:pt>
                <c:pt idx="19311">
                  <c:v>19311</c:v>
                </c:pt>
                <c:pt idx="19312">
                  <c:v>19312</c:v>
                </c:pt>
                <c:pt idx="19313">
                  <c:v>19313</c:v>
                </c:pt>
                <c:pt idx="19314">
                  <c:v>19314</c:v>
                </c:pt>
                <c:pt idx="19315">
                  <c:v>19315</c:v>
                </c:pt>
                <c:pt idx="19316">
                  <c:v>19316</c:v>
                </c:pt>
                <c:pt idx="19317">
                  <c:v>19317</c:v>
                </c:pt>
                <c:pt idx="19318">
                  <c:v>19318</c:v>
                </c:pt>
                <c:pt idx="19319">
                  <c:v>19319</c:v>
                </c:pt>
                <c:pt idx="19320">
                  <c:v>19320</c:v>
                </c:pt>
                <c:pt idx="19321">
                  <c:v>19321</c:v>
                </c:pt>
                <c:pt idx="19322">
                  <c:v>19322</c:v>
                </c:pt>
                <c:pt idx="19323">
                  <c:v>19323</c:v>
                </c:pt>
                <c:pt idx="19324">
                  <c:v>19324</c:v>
                </c:pt>
                <c:pt idx="19325">
                  <c:v>19325</c:v>
                </c:pt>
                <c:pt idx="19326">
                  <c:v>19326</c:v>
                </c:pt>
                <c:pt idx="19327">
                  <c:v>19327</c:v>
                </c:pt>
                <c:pt idx="19328">
                  <c:v>19328</c:v>
                </c:pt>
                <c:pt idx="19329">
                  <c:v>19329</c:v>
                </c:pt>
                <c:pt idx="19330">
                  <c:v>19330</c:v>
                </c:pt>
                <c:pt idx="19331">
                  <c:v>19331</c:v>
                </c:pt>
                <c:pt idx="19332">
                  <c:v>19332</c:v>
                </c:pt>
                <c:pt idx="19333">
                  <c:v>19333</c:v>
                </c:pt>
                <c:pt idx="19334">
                  <c:v>19334</c:v>
                </c:pt>
                <c:pt idx="19335">
                  <c:v>19335</c:v>
                </c:pt>
                <c:pt idx="19336">
                  <c:v>19336</c:v>
                </c:pt>
                <c:pt idx="19337">
                  <c:v>19337</c:v>
                </c:pt>
                <c:pt idx="19338">
                  <c:v>19338</c:v>
                </c:pt>
                <c:pt idx="19339">
                  <c:v>19339</c:v>
                </c:pt>
                <c:pt idx="19340">
                  <c:v>19340</c:v>
                </c:pt>
                <c:pt idx="19341">
                  <c:v>19341</c:v>
                </c:pt>
                <c:pt idx="19342">
                  <c:v>19342</c:v>
                </c:pt>
                <c:pt idx="19343">
                  <c:v>19343</c:v>
                </c:pt>
                <c:pt idx="19344">
                  <c:v>19344</c:v>
                </c:pt>
                <c:pt idx="19345">
                  <c:v>19345</c:v>
                </c:pt>
                <c:pt idx="19346">
                  <c:v>19346</c:v>
                </c:pt>
                <c:pt idx="19347">
                  <c:v>19347</c:v>
                </c:pt>
                <c:pt idx="19348">
                  <c:v>19348</c:v>
                </c:pt>
                <c:pt idx="19349">
                  <c:v>19349</c:v>
                </c:pt>
                <c:pt idx="19350">
                  <c:v>19350</c:v>
                </c:pt>
                <c:pt idx="19351">
                  <c:v>19351</c:v>
                </c:pt>
                <c:pt idx="19352">
                  <c:v>19352</c:v>
                </c:pt>
                <c:pt idx="19353">
                  <c:v>19353</c:v>
                </c:pt>
                <c:pt idx="19354">
                  <c:v>19354</c:v>
                </c:pt>
                <c:pt idx="19355">
                  <c:v>19355</c:v>
                </c:pt>
                <c:pt idx="19356">
                  <c:v>19356</c:v>
                </c:pt>
                <c:pt idx="19357">
                  <c:v>19357</c:v>
                </c:pt>
                <c:pt idx="19358">
                  <c:v>19358</c:v>
                </c:pt>
                <c:pt idx="19359">
                  <c:v>19359</c:v>
                </c:pt>
                <c:pt idx="19360">
                  <c:v>19360</c:v>
                </c:pt>
                <c:pt idx="19361">
                  <c:v>19361</c:v>
                </c:pt>
                <c:pt idx="19362">
                  <c:v>19362</c:v>
                </c:pt>
                <c:pt idx="19363">
                  <c:v>19363</c:v>
                </c:pt>
                <c:pt idx="19364">
                  <c:v>19364</c:v>
                </c:pt>
                <c:pt idx="19365">
                  <c:v>19365</c:v>
                </c:pt>
                <c:pt idx="19366">
                  <c:v>19366</c:v>
                </c:pt>
                <c:pt idx="19367">
                  <c:v>19367</c:v>
                </c:pt>
                <c:pt idx="19368">
                  <c:v>19368</c:v>
                </c:pt>
                <c:pt idx="19369">
                  <c:v>19369</c:v>
                </c:pt>
                <c:pt idx="19370">
                  <c:v>19370</c:v>
                </c:pt>
                <c:pt idx="19371">
                  <c:v>19371</c:v>
                </c:pt>
                <c:pt idx="19372">
                  <c:v>19372</c:v>
                </c:pt>
                <c:pt idx="19373">
                  <c:v>19373</c:v>
                </c:pt>
                <c:pt idx="19374">
                  <c:v>19374</c:v>
                </c:pt>
                <c:pt idx="19375">
                  <c:v>19375</c:v>
                </c:pt>
                <c:pt idx="19376">
                  <c:v>19376</c:v>
                </c:pt>
                <c:pt idx="19377">
                  <c:v>19377</c:v>
                </c:pt>
                <c:pt idx="19378">
                  <c:v>19378</c:v>
                </c:pt>
                <c:pt idx="19379">
                  <c:v>19379</c:v>
                </c:pt>
                <c:pt idx="19380">
                  <c:v>19380</c:v>
                </c:pt>
                <c:pt idx="19381">
                  <c:v>19381</c:v>
                </c:pt>
                <c:pt idx="19382">
                  <c:v>19382</c:v>
                </c:pt>
                <c:pt idx="19383">
                  <c:v>19383</c:v>
                </c:pt>
                <c:pt idx="19384">
                  <c:v>19384</c:v>
                </c:pt>
                <c:pt idx="19385">
                  <c:v>19385</c:v>
                </c:pt>
                <c:pt idx="19386">
                  <c:v>19386</c:v>
                </c:pt>
                <c:pt idx="19387">
                  <c:v>19387</c:v>
                </c:pt>
                <c:pt idx="19388">
                  <c:v>19388</c:v>
                </c:pt>
                <c:pt idx="19389">
                  <c:v>19389</c:v>
                </c:pt>
                <c:pt idx="19390">
                  <c:v>19390</c:v>
                </c:pt>
                <c:pt idx="19391">
                  <c:v>19391</c:v>
                </c:pt>
                <c:pt idx="19392">
                  <c:v>19392</c:v>
                </c:pt>
                <c:pt idx="19393">
                  <c:v>19393</c:v>
                </c:pt>
                <c:pt idx="19394">
                  <c:v>19394</c:v>
                </c:pt>
                <c:pt idx="19395">
                  <c:v>19395</c:v>
                </c:pt>
                <c:pt idx="19396">
                  <c:v>19396</c:v>
                </c:pt>
                <c:pt idx="19397">
                  <c:v>19397</c:v>
                </c:pt>
                <c:pt idx="19398">
                  <c:v>19398</c:v>
                </c:pt>
                <c:pt idx="19399">
                  <c:v>19399</c:v>
                </c:pt>
                <c:pt idx="19400">
                  <c:v>19400</c:v>
                </c:pt>
                <c:pt idx="19401">
                  <c:v>19401</c:v>
                </c:pt>
                <c:pt idx="19402">
                  <c:v>19402</c:v>
                </c:pt>
                <c:pt idx="19403">
                  <c:v>19403</c:v>
                </c:pt>
                <c:pt idx="19404">
                  <c:v>19404</c:v>
                </c:pt>
                <c:pt idx="19405">
                  <c:v>19405</c:v>
                </c:pt>
                <c:pt idx="19406">
                  <c:v>19406</c:v>
                </c:pt>
                <c:pt idx="19407">
                  <c:v>19407</c:v>
                </c:pt>
                <c:pt idx="19408">
                  <c:v>19408</c:v>
                </c:pt>
                <c:pt idx="19409">
                  <c:v>19409</c:v>
                </c:pt>
                <c:pt idx="19410">
                  <c:v>19410</c:v>
                </c:pt>
                <c:pt idx="19411">
                  <c:v>19411</c:v>
                </c:pt>
                <c:pt idx="19412">
                  <c:v>19412</c:v>
                </c:pt>
                <c:pt idx="19413">
                  <c:v>19413</c:v>
                </c:pt>
                <c:pt idx="19414">
                  <c:v>19414</c:v>
                </c:pt>
                <c:pt idx="19415">
                  <c:v>19415</c:v>
                </c:pt>
                <c:pt idx="19416">
                  <c:v>19416</c:v>
                </c:pt>
                <c:pt idx="19417">
                  <c:v>19417</c:v>
                </c:pt>
                <c:pt idx="19418">
                  <c:v>19418</c:v>
                </c:pt>
                <c:pt idx="19419">
                  <c:v>19419</c:v>
                </c:pt>
                <c:pt idx="19420">
                  <c:v>19420</c:v>
                </c:pt>
                <c:pt idx="19421">
                  <c:v>19421</c:v>
                </c:pt>
                <c:pt idx="19422">
                  <c:v>19422</c:v>
                </c:pt>
                <c:pt idx="19423">
                  <c:v>19423</c:v>
                </c:pt>
                <c:pt idx="19424">
                  <c:v>19424</c:v>
                </c:pt>
                <c:pt idx="19425">
                  <c:v>19425</c:v>
                </c:pt>
                <c:pt idx="19426">
                  <c:v>19426</c:v>
                </c:pt>
                <c:pt idx="19427">
                  <c:v>19427</c:v>
                </c:pt>
                <c:pt idx="19428">
                  <c:v>19428</c:v>
                </c:pt>
                <c:pt idx="19429">
                  <c:v>19429</c:v>
                </c:pt>
                <c:pt idx="19430">
                  <c:v>19430</c:v>
                </c:pt>
                <c:pt idx="19431">
                  <c:v>19431</c:v>
                </c:pt>
                <c:pt idx="19432">
                  <c:v>19432</c:v>
                </c:pt>
                <c:pt idx="19433">
                  <c:v>19433</c:v>
                </c:pt>
                <c:pt idx="19434">
                  <c:v>19434</c:v>
                </c:pt>
                <c:pt idx="19435">
                  <c:v>19435</c:v>
                </c:pt>
                <c:pt idx="19436">
                  <c:v>19436</c:v>
                </c:pt>
                <c:pt idx="19437">
                  <c:v>19437</c:v>
                </c:pt>
                <c:pt idx="19438">
                  <c:v>19438</c:v>
                </c:pt>
                <c:pt idx="19439">
                  <c:v>19439</c:v>
                </c:pt>
                <c:pt idx="19440">
                  <c:v>19440</c:v>
                </c:pt>
                <c:pt idx="19441">
                  <c:v>19441</c:v>
                </c:pt>
                <c:pt idx="19442">
                  <c:v>19442</c:v>
                </c:pt>
                <c:pt idx="19443">
                  <c:v>19443</c:v>
                </c:pt>
                <c:pt idx="19444">
                  <c:v>19444</c:v>
                </c:pt>
                <c:pt idx="19445">
                  <c:v>19445</c:v>
                </c:pt>
                <c:pt idx="19446">
                  <c:v>19446</c:v>
                </c:pt>
                <c:pt idx="19447">
                  <c:v>19447</c:v>
                </c:pt>
                <c:pt idx="19448">
                  <c:v>19448</c:v>
                </c:pt>
                <c:pt idx="19449">
                  <c:v>19449</c:v>
                </c:pt>
                <c:pt idx="19450">
                  <c:v>19450</c:v>
                </c:pt>
                <c:pt idx="19451">
                  <c:v>19451</c:v>
                </c:pt>
                <c:pt idx="19452">
                  <c:v>19452</c:v>
                </c:pt>
                <c:pt idx="19453">
                  <c:v>19453</c:v>
                </c:pt>
                <c:pt idx="19454">
                  <c:v>19454</c:v>
                </c:pt>
                <c:pt idx="19455">
                  <c:v>19455</c:v>
                </c:pt>
                <c:pt idx="19456">
                  <c:v>19456</c:v>
                </c:pt>
                <c:pt idx="19457">
                  <c:v>19457</c:v>
                </c:pt>
                <c:pt idx="19458">
                  <c:v>19458</c:v>
                </c:pt>
                <c:pt idx="19459">
                  <c:v>19459</c:v>
                </c:pt>
                <c:pt idx="19460">
                  <c:v>19460</c:v>
                </c:pt>
                <c:pt idx="19461">
                  <c:v>19461</c:v>
                </c:pt>
                <c:pt idx="19462">
                  <c:v>19462</c:v>
                </c:pt>
                <c:pt idx="19463">
                  <c:v>19463</c:v>
                </c:pt>
                <c:pt idx="19464">
                  <c:v>19464</c:v>
                </c:pt>
                <c:pt idx="19465">
                  <c:v>19465</c:v>
                </c:pt>
                <c:pt idx="19466">
                  <c:v>19466</c:v>
                </c:pt>
                <c:pt idx="19467">
                  <c:v>19467</c:v>
                </c:pt>
                <c:pt idx="19468">
                  <c:v>19468</c:v>
                </c:pt>
                <c:pt idx="19469">
                  <c:v>19469</c:v>
                </c:pt>
                <c:pt idx="19470">
                  <c:v>19470</c:v>
                </c:pt>
                <c:pt idx="19471">
                  <c:v>19471</c:v>
                </c:pt>
                <c:pt idx="19472">
                  <c:v>19472</c:v>
                </c:pt>
                <c:pt idx="19473">
                  <c:v>19473</c:v>
                </c:pt>
                <c:pt idx="19474">
                  <c:v>19474</c:v>
                </c:pt>
                <c:pt idx="19475">
                  <c:v>19475</c:v>
                </c:pt>
                <c:pt idx="19476">
                  <c:v>19476</c:v>
                </c:pt>
                <c:pt idx="19477">
                  <c:v>19477</c:v>
                </c:pt>
                <c:pt idx="19478">
                  <c:v>19478</c:v>
                </c:pt>
                <c:pt idx="19479">
                  <c:v>19479</c:v>
                </c:pt>
                <c:pt idx="19480">
                  <c:v>19480</c:v>
                </c:pt>
                <c:pt idx="19481">
                  <c:v>19481</c:v>
                </c:pt>
                <c:pt idx="19482">
                  <c:v>19482</c:v>
                </c:pt>
                <c:pt idx="19483">
                  <c:v>19483</c:v>
                </c:pt>
                <c:pt idx="19484">
                  <c:v>19484</c:v>
                </c:pt>
                <c:pt idx="19485">
                  <c:v>19485</c:v>
                </c:pt>
                <c:pt idx="19486">
                  <c:v>19486</c:v>
                </c:pt>
                <c:pt idx="19487">
                  <c:v>19487</c:v>
                </c:pt>
                <c:pt idx="19488">
                  <c:v>19488</c:v>
                </c:pt>
                <c:pt idx="19489">
                  <c:v>19489</c:v>
                </c:pt>
                <c:pt idx="19490">
                  <c:v>19490</c:v>
                </c:pt>
                <c:pt idx="19491">
                  <c:v>19491</c:v>
                </c:pt>
                <c:pt idx="19492">
                  <c:v>19492</c:v>
                </c:pt>
                <c:pt idx="19493">
                  <c:v>19493</c:v>
                </c:pt>
                <c:pt idx="19494">
                  <c:v>19494</c:v>
                </c:pt>
                <c:pt idx="19495">
                  <c:v>19495</c:v>
                </c:pt>
                <c:pt idx="19496">
                  <c:v>19496</c:v>
                </c:pt>
                <c:pt idx="19497">
                  <c:v>19497</c:v>
                </c:pt>
                <c:pt idx="19498">
                  <c:v>19498</c:v>
                </c:pt>
                <c:pt idx="19499">
                  <c:v>19499</c:v>
                </c:pt>
                <c:pt idx="19500">
                  <c:v>19500</c:v>
                </c:pt>
                <c:pt idx="19501">
                  <c:v>19501</c:v>
                </c:pt>
                <c:pt idx="19502">
                  <c:v>19502</c:v>
                </c:pt>
                <c:pt idx="19503">
                  <c:v>19503</c:v>
                </c:pt>
                <c:pt idx="19504">
                  <c:v>19504</c:v>
                </c:pt>
                <c:pt idx="19505">
                  <c:v>19505</c:v>
                </c:pt>
                <c:pt idx="19506">
                  <c:v>19506</c:v>
                </c:pt>
                <c:pt idx="19507">
                  <c:v>19507</c:v>
                </c:pt>
                <c:pt idx="19508">
                  <c:v>19508</c:v>
                </c:pt>
                <c:pt idx="19509">
                  <c:v>19509</c:v>
                </c:pt>
                <c:pt idx="19510">
                  <c:v>19510</c:v>
                </c:pt>
                <c:pt idx="19511">
                  <c:v>19511</c:v>
                </c:pt>
                <c:pt idx="19512">
                  <c:v>19512</c:v>
                </c:pt>
                <c:pt idx="19513">
                  <c:v>19513</c:v>
                </c:pt>
                <c:pt idx="19514">
                  <c:v>19514</c:v>
                </c:pt>
                <c:pt idx="19515">
                  <c:v>19515</c:v>
                </c:pt>
                <c:pt idx="19516">
                  <c:v>19516</c:v>
                </c:pt>
                <c:pt idx="19517">
                  <c:v>19517</c:v>
                </c:pt>
                <c:pt idx="19518">
                  <c:v>19518</c:v>
                </c:pt>
                <c:pt idx="19519">
                  <c:v>19519</c:v>
                </c:pt>
                <c:pt idx="19520">
                  <c:v>19520</c:v>
                </c:pt>
                <c:pt idx="19521">
                  <c:v>19521</c:v>
                </c:pt>
                <c:pt idx="19522">
                  <c:v>19522</c:v>
                </c:pt>
                <c:pt idx="19523">
                  <c:v>19523</c:v>
                </c:pt>
                <c:pt idx="19524">
                  <c:v>19524</c:v>
                </c:pt>
                <c:pt idx="19525">
                  <c:v>19525</c:v>
                </c:pt>
                <c:pt idx="19526">
                  <c:v>19526</c:v>
                </c:pt>
                <c:pt idx="19527">
                  <c:v>19527</c:v>
                </c:pt>
                <c:pt idx="19528">
                  <c:v>19528</c:v>
                </c:pt>
                <c:pt idx="19529">
                  <c:v>19529</c:v>
                </c:pt>
                <c:pt idx="19530">
                  <c:v>19530</c:v>
                </c:pt>
                <c:pt idx="19531">
                  <c:v>19531</c:v>
                </c:pt>
                <c:pt idx="19532">
                  <c:v>19532</c:v>
                </c:pt>
                <c:pt idx="19533">
                  <c:v>19533</c:v>
                </c:pt>
                <c:pt idx="19534">
                  <c:v>19534</c:v>
                </c:pt>
                <c:pt idx="19535">
                  <c:v>19535</c:v>
                </c:pt>
                <c:pt idx="19536">
                  <c:v>19536</c:v>
                </c:pt>
                <c:pt idx="19537">
                  <c:v>19537</c:v>
                </c:pt>
                <c:pt idx="19538">
                  <c:v>19538</c:v>
                </c:pt>
                <c:pt idx="19539">
                  <c:v>19539</c:v>
                </c:pt>
                <c:pt idx="19540">
                  <c:v>19540</c:v>
                </c:pt>
                <c:pt idx="19541">
                  <c:v>19541</c:v>
                </c:pt>
                <c:pt idx="19542">
                  <c:v>19542</c:v>
                </c:pt>
                <c:pt idx="19543">
                  <c:v>19543</c:v>
                </c:pt>
                <c:pt idx="19544">
                  <c:v>19544</c:v>
                </c:pt>
                <c:pt idx="19545">
                  <c:v>19545</c:v>
                </c:pt>
                <c:pt idx="19546">
                  <c:v>19546</c:v>
                </c:pt>
                <c:pt idx="19547">
                  <c:v>19547</c:v>
                </c:pt>
                <c:pt idx="19548">
                  <c:v>19548</c:v>
                </c:pt>
                <c:pt idx="19549">
                  <c:v>19549</c:v>
                </c:pt>
                <c:pt idx="19550">
                  <c:v>19550</c:v>
                </c:pt>
                <c:pt idx="19551">
                  <c:v>19551</c:v>
                </c:pt>
                <c:pt idx="19552">
                  <c:v>19552</c:v>
                </c:pt>
                <c:pt idx="19553">
                  <c:v>19553</c:v>
                </c:pt>
                <c:pt idx="19554">
                  <c:v>19554</c:v>
                </c:pt>
                <c:pt idx="19555">
                  <c:v>19555</c:v>
                </c:pt>
                <c:pt idx="19556">
                  <c:v>19556</c:v>
                </c:pt>
                <c:pt idx="19557">
                  <c:v>19557</c:v>
                </c:pt>
                <c:pt idx="19558">
                  <c:v>19558</c:v>
                </c:pt>
                <c:pt idx="19559">
                  <c:v>19559</c:v>
                </c:pt>
                <c:pt idx="19560">
                  <c:v>19560</c:v>
                </c:pt>
                <c:pt idx="19561">
                  <c:v>19561</c:v>
                </c:pt>
                <c:pt idx="19562">
                  <c:v>19562</c:v>
                </c:pt>
                <c:pt idx="19563">
                  <c:v>19563</c:v>
                </c:pt>
                <c:pt idx="19564">
                  <c:v>19564</c:v>
                </c:pt>
                <c:pt idx="19565">
                  <c:v>19565</c:v>
                </c:pt>
                <c:pt idx="19566">
                  <c:v>19566</c:v>
                </c:pt>
                <c:pt idx="19567">
                  <c:v>19567</c:v>
                </c:pt>
                <c:pt idx="19568">
                  <c:v>19568</c:v>
                </c:pt>
                <c:pt idx="19569">
                  <c:v>19569</c:v>
                </c:pt>
                <c:pt idx="19570">
                  <c:v>19570</c:v>
                </c:pt>
                <c:pt idx="19571">
                  <c:v>19571</c:v>
                </c:pt>
                <c:pt idx="19572">
                  <c:v>19572</c:v>
                </c:pt>
                <c:pt idx="19573">
                  <c:v>19573</c:v>
                </c:pt>
                <c:pt idx="19574">
                  <c:v>19574</c:v>
                </c:pt>
                <c:pt idx="19575">
                  <c:v>19575</c:v>
                </c:pt>
                <c:pt idx="19576">
                  <c:v>19576</c:v>
                </c:pt>
                <c:pt idx="19577">
                  <c:v>19577</c:v>
                </c:pt>
                <c:pt idx="19578">
                  <c:v>19578</c:v>
                </c:pt>
                <c:pt idx="19579">
                  <c:v>19579</c:v>
                </c:pt>
                <c:pt idx="19580">
                  <c:v>19580</c:v>
                </c:pt>
                <c:pt idx="19581">
                  <c:v>19581</c:v>
                </c:pt>
                <c:pt idx="19582">
                  <c:v>19582</c:v>
                </c:pt>
                <c:pt idx="19583">
                  <c:v>19583</c:v>
                </c:pt>
                <c:pt idx="19584">
                  <c:v>19584</c:v>
                </c:pt>
                <c:pt idx="19585">
                  <c:v>19585</c:v>
                </c:pt>
                <c:pt idx="19586">
                  <c:v>19586</c:v>
                </c:pt>
                <c:pt idx="19587">
                  <c:v>19587</c:v>
                </c:pt>
                <c:pt idx="19588">
                  <c:v>19588</c:v>
                </c:pt>
                <c:pt idx="19589">
                  <c:v>19589</c:v>
                </c:pt>
                <c:pt idx="19590">
                  <c:v>19590</c:v>
                </c:pt>
                <c:pt idx="19591">
                  <c:v>19591</c:v>
                </c:pt>
                <c:pt idx="19592">
                  <c:v>19592</c:v>
                </c:pt>
                <c:pt idx="19593">
                  <c:v>19593</c:v>
                </c:pt>
                <c:pt idx="19594">
                  <c:v>19594</c:v>
                </c:pt>
                <c:pt idx="19595">
                  <c:v>19595</c:v>
                </c:pt>
                <c:pt idx="19596">
                  <c:v>19596</c:v>
                </c:pt>
                <c:pt idx="19597">
                  <c:v>19597</c:v>
                </c:pt>
                <c:pt idx="19598">
                  <c:v>19598</c:v>
                </c:pt>
                <c:pt idx="19599">
                  <c:v>19599</c:v>
                </c:pt>
                <c:pt idx="19600">
                  <c:v>19600</c:v>
                </c:pt>
                <c:pt idx="19601">
                  <c:v>19601</c:v>
                </c:pt>
                <c:pt idx="19602">
                  <c:v>19602</c:v>
                </c:pt>
                <c:pt idx="19603">
                  <c:v>19603</c:v>
                </c:pt>
                <c:pt idx="19604">
                  <c:v>19604</c:v>
                </c:pt>
                <c:pt idx="19605">
                  <c:v>19605</c:v>
                </c:pt>
                <c:pt idx="19606">
                  <c:v>19606</c:v>
                </c:pt>
                <c:pt idx="19607">
                  <c:v>19607</c:v>
                </c:pt>
                <c:pt idx="19608">
                  <c:v>19608</c:v>
                </c:pt>
                <c:pt idx="19609">
                  <c:v>19609</c:v>
                </c:pt>
                <c:pt idx="19610">
                  <c:v>19610</c:v>
                </c:pt>
                <c:pt idx="19611">
                  <c:v>19611</c:v>
                </c:pt>
                <c:pt idx="19612">
                  <c:v>19612</c:v>
                </c:pt>
                <c:pt idx="19613">
                  <c:v>19613</c:v>
                </c:pt>
                <c:pt idx="19614">
                  <c:v>19614</c:v>
                </c:pt>
                <c:pt idx="19615">
                  <c:v>19615</c:v>
                </c:pt>
                <c:pt idx="19616">
                  <c:v>19616</c:v>
                </c:pt>
                <c:pt idx="19617">
                  <c:v>19617</c:v>
                </c:pt>
                <c:pt idx="19618">
                  <c:v>19618</c:v>
                </c:pt>
                <c:pt idx="19619">
                  <c:v>19619</c:v>
                </c:pt>
                <c:pt idx="19620">
                  <c:v>19620</c:v>
                </c:pt>
                <c:pt idx="19621">
                  <c:v>19621</c:v>
                </c:pt>
                <c:pt idx="19622">
                  <c:v>19622</c:v>
                </c:pt>
                <c:pt idx="19623">
                  <c:v>19623</c:v>
                </c:pt>
                <c:pt idx="19624">
                  <c:v>19624</c:v>
                </c:pt>
                <c:pt idx="19625">
                  <c:v>19625</c:v>
                </c:pt>
                <c:pt idx="19626">
                  <c:v>19626</c:v>
                </c:pt>
                <c:pt idx="19627">
                  <c:v>19627</c:v>
                </c:pt>
                <c:pt idx="19628">
                  <c:v>19628</c:v>
                </c:pt>
                <c:pt idx="19629">
                  <c:v>19629</c:v>
                </c:pt>
                <c:pt idx="19630">
                  <c:v>19630</c:v>
                </c:pt>
                <c:pt idx="19631">
                  <c:v>19631</c:v>
                </c:pt>
                <c:pt idx="19632">
                  <c:v>19632</c:v>
                </c:pt>
                <c:pt idx="19633">
                  <c:v>19633</c:v>
                </c:pt>
                <c:pt idx="19634">
                  <c:v>19634</c:v>
                </c:pt>
                <c:pt idx="19635">
                  <c:v>19635</c:v>
                </c:pt>
                <c:pt idx="19636">
                  <c:v>19636</c:v>
                </c:pt>
                <c:pt idx="19637">
                  <c:v>19637</c:v>
                </c:pt>
                <c:pt idx="19638">
                  <c:v>19638</c:v>
                </c:pt>
                <c:pt idx="19639">
                  <c:v>19639</c:v>
                </c:pt>
                <c:pt idx="19640">
                  <c:v>19640</c:v>
                </c:pt>
                <c:pt idx="19641">
                  <c:v>19641</c:v>
                </c:pt>
                <c:pt idx="19642">
                  <c:v>19642</c:v>
                </c:pt>
                <c:pt idx="19643">
                  <c:v>19643</c:v>
                </c:pt>
                <c:pt idx="19644">
                  <c:v>19644</c:v>
                </c:pt>
                <c:pt idx="19645">
                  <c:v>19645</c:v>
                </c:pt>
                <c:pt idx="19646">
                  <c:v>19646</c:v>
                </c:pt>
                <c:pt idx="19647">
                  <c:v>19647</c:v>
                </c:pt>
                <c:pt idx="19648">
                  <c:v>19648</c:v>
                </c:pt>
                <c:pt idx="19649">
                  <c:v>19649</c:v>
                </c:pt>
                <c:pt idx="19650">
                  <c:v>19650</c:v>
                </c:pt>
                <c:pt idx="19651">
                  <c:v>19651</c:v>
                </c:pt>
                <c:pt idx="19652">
                  <c:v>19652</c:v>
                </c:pt>
                <c:pt idx="19653">
                  <c:v>19653</c:v>
                </c:pt>
                <c:pt idx="19654">
                  <c:v>19654</c:v>
                </c:pt>
                <c:pt idx="19655">
                  <c:v>19655</c:v>
                </c:pt>
                <c:pt idx="19656">
                  <c:v>19656</c:v>
                </c:pt>
                <c:pt idx="19657">
                  <c:v>19657</c:v>
                </c:pt>
                <c:pt idx="19658">
                  <c:v>19658</c:v>
                </c:pt>
                <c:pt idx="19659">
                  <c:v>19659</c:v>
                </c:pt>
                <c:pt idx="19660">
                  <c:v>19660</c:v>
                </c:pt>
                <c:pt idx="19661">
                  <c:v>19661</c:v>
                </c:pt>
                <c:pt idx="19662">
                  <c:v>19662</c:v>
                </c:pt>
                <c:pt idx="19663">
                  <c:v>19663</c:v>
                </c:pt>
                <c:pt idx="19664">
                  <c:v>19664</c:v>
                </c:pt>
                <c:pt idx="19665">
                  <c:v>19665</c:v>
                </c:pt>
                <c:pt idx="19666">
                  <c:v>19666</c:v>
                </c:pt>
                <c:pt idx="19667">
                  <c:v>19667</c:v>
                </c:pt>
                <c:pt idx="19668">
                  <c:v>19668</c:v>
                </c:pt>
                <c:pt idx="19669">
                  <c:v>19669</c:v>
                </c:pt>
                <c:pt idx="19670">
                  <c:v>19670</c:v>
                </c:pt>
                <c:pt idx="19671">
                  <c:v>19671</c:v>
                </c:pt>
                <c:pt idx="19672">
                  <c:v>19672</c:v>
                </c:pt>
                <c:pt idx="19673">
                  <c:v>19673</c:v>
                </c:pt>
                <c:pt idx="19674">
                  <c:v>19674</c:v>
                </c:pt>
                <c:pt idx="19675">
                  <c:v>19675</c:v>
                </c:pt>
                <c:pt idx="19676">
                  <c:v>19676</c:v>
                </c:pt>
                <c:pt idx="19677">
                  <c:v>19677</c:v>
                </c:pt>
                <c:pt idx="19678">
                  <c:v>19678</c:v>
                </c:pt>
                <c:pt idx="19679">
                  <c:v>19679</c:v>
                </c:pt>
                <c:pt idx="19680">
                  <c:v>19680</c:v>
                </c:pt>
                <c:pt idx="19681">
                  <c:v>19681</c:v>
                </c:pt>
                <c:pt idx="19682">
                  <c:v>19682</c:v>
                </c:pt>
                <c:pt idx="19683">
                  <c:v>19683</c:v>
                </c:pt>
                <c:pt idx="19684">
                  <c:v>19684</c:v>
                </c:pt>
                <c:pt idx="19685">
                  <c:v>19685</c:v>
                </c:pt>
                <c:pt idx="19686">
                  <c:v>19686</c:v>
                </c:pt>
                <c:pt idx="19687">
                  <c:v>19687</c:v>
                </c:pt>
                <c:pt idx="19688">
                  <c:v>19688</c:v>
                </c:pt>
                <c:pt idx="19689">
                  <c:v>19689</c:v>
                </c:pt>
                <c:pt idx="19690">
                  <c:v>19690</c:v>
                </c:pt>
                <c:pt idx="19691">
                  <c:v>19691</c:v>
                </c:pt>
                <c:pt idx="19692">
                  <c:v>19692</c:v>
                </c:pt>
                <c:pt idx="19693">
                  <c:v>19693</c:v>
                </c:pt>
                <c:pt idx="19694">
                  <c:v>19694</c:v>
                </c:pt>
                <c:pt idx="19695">
                  <c:v>19695</c:v>
                </c:pt>
                <c:pt idx="19696">
                  <c:v>19696</c:v>
                </c:pt>
                <c:pt idx="19697">
                  <c:v>19697</c:v>
                </c:pt>
                <c:pt idx="19698">
                  <c:v>19698</c:v>
                </c:pt>
                <c:pt idx="19699">
                  <c:v>19699</c:v>
                </c:pt>
                <c:pt idx="19700">
                  <c:v>19700</c:v>
                </c:pt>
                <c:pt idx="19701">
                  <c:v>19701</c:v>
                </c:pt>
                <c:pt idx="19702">
                  <c:v>19702</c:v>
                </c:pt>
                <c:pt idx="19703">
                  <c:v>19703</c:v>
                </c:pt>
                <c:pt idx="19704">
                  <c:v>19704</c:v>
                </c:pt>
                <c:pt idx="19705">
                  <c:v>19705</c:v>
                </c:pt>
                <c:pt idx="19706">
                  <c:v>19706</c:v>
                </c:pt>
                <c:pt idx="19707">
                  <c:v>19707</c:v>
                </c:pt>
                <c:pt idx="19708">
                  <c:v>19708</c:v>
                </c:pt>
                <c:pt idx="19709">
                  <c:v>19709</c:v>
                </c:pt>
                <c:pt idx="19710">
                  <c:v>19710</c:v>
                </c:pt>
                <c:pt idx="19711">
                  <c:v>19711</c:v>
                </c:pt>
                <c:pt idx="19712">
                  <c:v>19712</c:v>
                </c:pt>
                <c:pt idx="19713">
                  <c:v>19713</c:v>
                </c:pt>
                <c:pt idx="19714">
                  <c:v>19714</c:v>
                </c:pt>
                <c:pt idx="19715">
                  <c:v>19715</c:v>
                </c:pt>
                <c:pt idx="19716">
                  <c:v>19716</c:v>
                </c:pt>
                <c:pt idx="19717">
                  <c:v>19717</c:v>
                </c:pt>
                <c:pt idx="19718">
                  <c:v>19718</c:v>
                </c:pt>
                <c:pt idx="19719">
                  <c:v>19719</c:v>
                </c:pt>
                <c:pt idx="19720">
                  <c:v>19720</c:v>
                </c:pt>
                <c:pt idx="19721">
                  <c:v>19721</c:v>
                </c:pt>
                <c:pt idx="19722">
                  <c:v>19722</c:v>
                </c:pt>
                <c:pt idx="19723">
                  <c:v>19723</c:v>
                </c:pt>
                <c:pt idx="19724">
                  <c:v>19724</c:v>
                </c:pt>
                <c:pt idx="19725">
                  <c:v>19725</c:v>
                </c:pt>
                <c:pt idx="19726">
                  <c:v>19726</c:v>
                </c:pt>
                <c:pt idx="19727">
                  <c:v>19727</c:v>
                </c:pt>
                <c:pt idx="19728">
                  <c:v>19728</c:v>
                </c:pt>
                <c:pt idx="19729">
                  <c:v>19729</c:v>
                </c:pt>
                <c:pt idx="19730">
                  <c:v>19730</c:v>
                </c:pt>
                <c:pt idx="19731">
                  <c:v>19731</c:v>
                </c:pt>
                <c:pt idx="19732">
                  <c:v>19732</c:v>
                </c:pt>
                <c:pt idx="19733">
                  <c:v>19733</c:v>
                </c:pt>
                <c:pt idx="19734">
                  <c:v>19734</c:v>
                </c:pt>
                <c:pt idx="19735">
                  <c:v>19735</c:v>
                </c:pt>
                <c:pt idx="19736">
                  <c:v>19736</c:v>
                </c:pt>
                <c:pt idx="19737">
                  <c:v>19737</c:v>
                </c:pt>
                <c:pt idx="19738">
                  <c:v>19738</c:v>
                </c:pt>
                <c:pt idx="19739">
                  <c:v>19739</c:v>
                </c:pt>
                <c:pt idx="19740">
                  <c:v>19740</c:v>
                </c:pt>
                <c:pt idx="19741">
                  <c:v>19741</c:v>
                </c:pt>
                <c:pt idx="19742">
                  <c:v>19742</c:v>
                </c:pt>
                <c:pt idx="19743">
                  <c:v>19743</c:v>
                </c:pt>
                <c:pt idx="19744">
                  <c:v>19744</c:v>
                </c:pt>
                <c:pt idx="19745">
                  <c:v>19745</c:v>
                </c:pt>
                <c:pt idx="19746">
                  <c:v>19746</c:v>
                </c:pt>
                <c:pt idx="19747">
                  <c:v>19747</c:v>
                </c:pt>
                <c:pt idx="19748">
                  <c:v>19748</c:v>
                </c:pt>
                <c:pt idx="19749">
                  <c:v>19749</c:v>
                </c:pt>
                <c:pt idx="19750">
                  <c:v>19750</c:v>
                </c:pt>
                <c:pt idx="19751">
                  <c:v>19751</c:v>
                </c:pt>
                <c:pt idx="19752">
                  <c:v>19752</c:v>
                </c:pt>
                <c:pt idx="19753">
                  <c:v>19753</c:v>
                </c:pt>
                <c:pt idx="19754">
                  <c:v>19754</c:v>
                </c:pt>
                <c:pt idx="19755">
                  <c:v>19755</c:v>
                </c:pt>
                <c:pt idx="19756">
                  <c:v>19756</c:v>
                </c:pt>
                <c:pt idx="19757">
                  <c:v>19757</c:v>
                </c:pt>
                <c:pt idx="19758">
                  <c:v>19758</c:v>
                </c:pt>
                <c:pt idx="19759">
                  <c:v>19759</c:v>
                </c:pt>
                <c:pt idx="19760">
                  <c:v>19760</c:v>
                </c:pt>
                <c:pt idx="19761">
                  <c:v>19761</c:v>
                </c:pt>
                <c:pt idx="19762">
                  <c:v>19762</c:v>
                </c:pt>
                <c:pt idx="19763">
                  <c:v>19763</c:v>
                </c:pt>
                <c:pt idx="19764">
                  <c:v>19764</c:v>
                </c:pt>
                <c:pt idx="19765">
                  <c:v>19765</c:v>
                </c:pt>
                <c:pt idx="19766">
                  <c:v>19766</c:v>
                </c:pt>
                <c:pt idx="19767">
                  <c:v>19767</c:v>
                </c:pt>
                <c:pt idx="19768">
                  <c:v>19768</c:v>
                </c:pt>
                <c:pt idx="19769">
                  <c:v>19769</c:v>
                </c:pt>
                <c:pt idx="19770">
                  <c:v>19770</c:v>
                </c:pt>
                <c:pt idx="19771">
                  <c:v>19771</c:v>
                </c:pt>
                <c:pt idx="19772">
                  <c:v>19772</c:v>
                </c:pt>
                <c:pt idx="19773">
                  <c:v>19773</c:v>
                </c:pt>
                <c:pt idx="19774">
                  <c:v>19774</c:v>
                </c:pt>
                <c:pt idx="19775">
                  <c:v>19775</c:v>
                </c:pt>
                <c:pt idx="19776">
                  <c:v>19776</c:v>
                </c:pt>
                <c:pt idx="19777">
                  <c:v>19777</c:v>
                </c:pt>
                <c:pt idx="19778">
                  <c:v>19778</c:v>
                </c:pt>
                <c:pt idx="19779">
                  <c:v>19779</c:v>
                </c:pt>
                <c:pt idx="19780">
                  <c:v>19780</c:v>
                </c:pt>
                <c:pt idx="19781">
                  <c:v>19781</c:v>
                </c:pt>
                <c:pt idx="19782">
                  <c:v>19782</c:v>
                </c:pt>
                <c:pt idx="19783">
                  <c:v>19783</c:v>
                </c:pt>
                <c:pt idx="19784">
                  <c:v>19784</c:v>
                </c:pt>
                <c:pt idx="19785">
                  <c:v>19785</c:v>
                </c:pt>
                <c:pt idx="19786">
                  <c:v>19786</c:v>
                </c:pt>
                <c:pt idx="19787">
                  <c:v>19787</c:v>
                </c:pt>
                <c:pt idx="19788">
                  <c:v>19788</c:v>
                </c:pt>
                <c:pt idx="19789">
                  <c:v>19789</c:v>
                </c:pt>
                <c:pt idx="19790">
                  <c:v>19790</c:v>
                </c:pt>
                <c:pt idx="19791">
                  <c:v>19791</c:v>
                </c:pt>
                <c:pt idx="19792">
                  <c:v>19792</c:v>
                </c:pt>
                <c:pt idx="19793">
                  <c:v>19793</c:v>
                </c:pt>
                <c:pt idx="19794">
                  <c:v>19794</c:v>
                </c:pt>
                <c:pt idx="19795">
                  <c:v>19795</c:v>
                </c:pt>
                <c:pt idx="19796">
                  <c:v>19796</c:v>
                </c:pt>
                <c:pt idx="19797">
                  <c:v>19797</c:v>
                </c:pt>
                <c:pt idx="19798">
                  <c:v>19798</c:v>
                </c:pt>
                <c:pt idx="19799">
                  <c:v>19799</c:v>
                </c:pt>
                <c:pt idx="19800">
                  <c:v>19800</c:v>
                </c:pt>
                <c:pt idx="19801">
                  <c:v>19801</c:v>
                </c:pt>
                <c:pt idx="19802">
                  <c:v>19802</c:v>
                </c:pt>
                <c:pt idx="19803">
                  <c:v>19803</c:v>
                </c:pt>
                <c:pt idx="19804">
                  <c:v>19804</c:v>
                </c:pt>
                <c:pt idx="19805">
                  <c:v>19805</c:v>
                </c:pt>
                <c:pt idx="19806">
                  <c:v>19806</c:v>
                </c:pt>
                <c:pt idx="19807">
                  <c:v>19807</c:v>
                </c:pt>
                <c:pt idx="19808">
                  <c:v>19808</c:v>
                </c:pt>
                <c:pt idx="19809">
                  <c:v>19809</c:v>
                </c:pt>
                <c:pt idx="19810">
                  <c:v>19810</c:v>
                </c:pt>
                <c:pt idx="19811">
                  <c:v>19811</c:v>
                </c:pt>
                <c:pt idx="19812">
                  <c:v>19812</c:v>
                </c:pt>
                <c:pt idx="19813">
                  <c:v>19813</c:v>
                </c:pt>
                <c:pt idx="19814">
                  <c:v>19814</c:v>
                </c:pt>
                <c:pt idx="19815">
                  <c:v>19815</c:v>
                </c:pt>
                <c:pt idx="19816">
                  <c:v>19816</c:v>
                </c:pt>
                <c:pt idx="19817">
                  <c:v>19817</c:v>
                </c:pt>
                <c:pt idx="19818">
                  <c:v>19818</c:v>
                </c:pt>
                <c:pt idx="19819">
                  <c:v>19819</c:v>
                </c:pt>
                <c:pt idx="19820">
                  <c:v>19820</c:v>
                </c:pt>
                <c:pt idx="19821">
                  <c:v>19821</c:v>
                </c:pt>
                <c:pt idx="19822">
                  <c:v>19822</c:v>
                </c:pt>
                <c:pt idx="19823">
                  <c:v>19823</c:v>
                </c:pt>
                <c:pt idx="19824">
                  <c:v>19824</c:v>
                </c:pt>
                <c:pt idx="19825">
                  <c:v>19825</c:v>
                </c:pt>
                <c:pt idx="19826">
                  <c:v>19826</c:v>
                </c:pt>
                <c:pt idx="19827">
                  <c:v>19827</c:v>
                </c:pt>
                <c:pt idx="19828">
                  <c:v>19828</c:v>
                </c:pt>
                <c:pt idx="19829">
                  <c:v>19829</c:v>
                </c:pt>
                <c:pt idx="19830">
                  <c:v>19830</c:v>
                </c:pt>
                <c:pt idx="19831">
                  <c:v>19831</c:v>
                </c:pt>
                <c:pt idx="19832">
                  <c:v>19832</c:v>
                </c:pt>
                <c:pt idx="19833">
                  <c:v>19833</c:v>
                </c:pt>
                <c:pt idx="19834">
                  <c:v>19834</c:v>
                </c:pt>
                <c:pt idx="19835">
                  <c:v>19835</c:v>
                </c:pt>
                <c:pt idx="19836">
                  <c:v>19836</c:v>
                </c:pt>
                <c:pt idx="19837">
                  <c:v>19837</c:v>
                </c:pt>
                <c:pt idx="19838">
                  <c:v>19838</c:v>
                </c:pt>
                <c:pt idx="19839">
                  <c:v>19839</c:v>
                </c:pt>
                <c:pt idx="19840">
                  <c:v>19840</c:v>
                </c:pt>
                <c:pt idx="19841">
                  <c:v>19841</c:v>
                </c:pt>
                <c:pt idx="19842">
                  <c:v>19842</c:v>
                </c:pt>
                <c:pt idx="19843">
                  <c:v>19843</c:v>
                </c:pt>
                <c:pt idx="19844">
                  <c:v>19844</c:v>
                </c:pt>
                <c:pt idx="19845">
                  <c:v>19845</c:v>
                </c:pt>
                <c:pt idx="19846">
                  <c:v>19846</c:v>
                </c:pt>
                <c:pt idx="19847">
                  <c:v>19847</c:v>
                </c:pt>
                <c:pt idx="19848">
                  <c:v>19848</c:v>
                </c:pt>
                <c:pt idx="19849">
                  <c:v>19849</c:v>
                </c:pt>
                <c:pt idx="19850">
                  <c:v>19850</c:v>
                </c:pt>
                <c:pt idx="19851">
                  <c:v>19851</c:v>
                </c:pt>
                <c:pt idx="19852">
                  <c:v>19852</c:v>
                </c:pt>
                <c:pt idx="19853">
                  <c:v>19853</c:v>
                </c:pt>
                <c:pt idx="19854">
                  <c:v>19854</c:v>
                </c:pt>
                <c:pt idx="19855">
                  <c:v>19855</c:v>
                </c:pt>
                <c:pt idx="19856">
                  <c:v>19856</c:v>
                </c:pt>
                <c:pt idx="19857">
                  <c:v>19857</c:v>
                </c:pt>
                <c:pt idx="19858">
                  <c:v>19858</c:v>
                </c:pt>
                <c:pt idx="19859">
                  <c:v>19859</c:v>
                </c:pt>
                <c:pt idx="19860">
                  <c:v>19860</c:v>
                </c:pt>
                <c:pt idx="19861">
                  <c:v>19861</c:v>
                </c:pt>
                <c:pt idx="19862">
                  <c:v>19862</c:v>
                </c:pt>
                <c:pt idx="19863">
                  <c:v>19863</c:v>
                </c:pt>
                <c:pt idx="19864">
                  <c:v>19864</c:v>
                </c:pt>
                <c:pt idx="19865">
                  <c:v>19865</c:v>
                </c:pt>
                <c:pt idx="19866">
                  <c:v>19866</c:v>
                </c:pt>
                <c:pt idx="19867">
                  <c:v>19867</c:v>
                </c:pt>
                <c:pt idx="19868">
                  <c:v>19868</c:v>
                </c:pt>
                <c:pt idx="19869">
                  <c:v>19869</c:v>
                </c:pt>
                <c:pt idx="19870">
                  <c:v>19870</c:v>
                </c:pt>
                <c:pt idx="19871">
                  <c:v>19871</c:v>
                </c:pt>
                <c:pt idx="19872">
                  <c:v>19872</c:v>
                </c:pt>
                <c:pt idx="19873">
                  <c:v>19873</c:v>
                </c:pt>
                <c:pt idx="19874">
                  <c:v>19874</c:v>
                </c:pt>
                <c:pt idx="19875">
                  <c:v>19875</c:v>
                </c:pt>
                <c:pt idx="19876">
                  <c:v>19876</c:v>
                </c:pt>
                <c:pt idx="19877">
                  <c:v>19877</c:v>
                </c:pt>
                <c:pt idx="19878">
                  <c:v>19878</c:v>
                </c:pt>
                <c:pt idx="19879">
                  <c:v>19879</c:v>
                </c:pt>
                <c:pt idx="19880">
                  <c:v>19880</c:v>
                </c:pt>
                <c:pt idx="19881">
                  <c:v>19881</c:v>
                </c:pt>
                <c:pt idx="19882">
                  <c:v>19882</c:v>
                </c:pt>
                <c:pt idx="19883">
                  <c:v>19883</c:v>
                </c:pt>
                <c:pt idx="19884">
                  <c:v>19884</c:v>
                </c:pt>
                <c:pt idx="19885">
                  <c:v>19885</c:v>
                </c:pt>
                <c:pt idx="19886">
                  <c:v>19886</c:v>
                </c:pt>
                <c:pt idx="19887">
                  <c:v>19887</c:v>
                </c:pt>
                <c:pt idx="19888">
                  <c:v>19888</c:v>
                </c:pt>
                <c:pt idx="19889">
                  <c:v>19889</c:v>
                </c:pt>
                <c:pt idx="19890">
                  <c:v>19890</c:v>
                </c:pt>
                <c:pt idx="19891">
                  <c:v>19891</c:v>
                </c:pt>
                <c:pt idx="19892">
                  <c:v>19892</c:v>
                </c:pt>
                <c:pt idx="19893">
                  <c:v>19893</c:v>
                </c:pt>
                <c:pt idx="19894">
                  <c:v>19894</c:v>
                </c:pt>
                <c:pt idx="19895">
                  <c:v>19895</c:v>
                </c:pt>
                <c:pt idx="19896">
                  <c:v>19896</c:v>
                </c:pt>
                <c:pt idx="19897">
                  <c:v>19897</c:v>
                </c:pt>
                <c:pt idx="19898">
                  <c:v>19898</c:v>
                </c:pt>
                <c:pt idx="19899">
                  <c:v>19899</c:v>
                </c:pt>
                <c:pt idx="19900">
                  <c:v>19900</c:v>
                </c:pt>
                <c:pt idx="19901">
                  <c:v>19901</c:v>
                </c:pt>
                <c:pt idx="19902">
                  <c:v>19902</c:v>
                </c:pt>
                <c:pt idx="19903">
                  <c:v>19903</c:v>
                </c:pt>
                <c:pt idx="19904">
                  <c:v>19904</c:v>
                </c:pt>
                <c:pt idx="19905">
                  <c:v>19905</c:v>
                </c:pt>
                <c:pt idx="19906">
                  <c:v>19906</c:v>
                </c:pt>
                <c:pt idx="19907">
                  <c:v>19907</c:v>
                </c:pt>
                <c:pt idx="19908">
                  <c:v>19908</c:v>
                </c:pt>
                <c:pt idx="19909">
                  <c:v>19909</c:v>
                </c:pt>
                <c:pt idx="19910">
                  <c:v>19910</c:v>
                </c:pt>
                <c:pt idx="19911">
                  <c:v>19911</c:v>
                </c:pt>
                <c:pt idx="19912">
                  <c:v>19912</c:v>
                </c:pt>
                <c:pt idx="19913">
                  <c:v>19913</c:v>
                </c:pt>
                <c:pt idx="19914">
                  <c:v>19914</c:v>
                </c:pt>
                <c:pt idx="19915">
                  <c:v>19915</c:v>
                </c:pt>
                <c:pt idx="19916">
                  <c:v>19916</c:v>
                </c:pt>
                <c:pt idx="19917">
                  <c:v>19917</c:v>
                </c:pt>
                <c:pt idx="19918">
                  <c:v>19918</c:v>
                </c:pt>
                <c:pt idx="19919">
                  <c:v>19919</c:v>
                </c:pt>
                <c:pt idx="19920">
                  <c:v>19920</c:v>
                </c:pt>
                <c:pt idx="19921">
                  <c:v>19921</c:v>
                </c:pt>
                <c:pt idx="19922">
                  <c:v>19922</c:v>
                </c:pt>
                <c:pt idx="19923">
                  <c:v>19923</c:v>
                </c:pt>
                <c:pt idx="19924">
                  <c:v>19924</c:v>
                </c:pt>
                <c:pt idx="19925">
                  <c:v>19925</c:v>
                </c:pt>
                <c:pt idx="19926">
                  <c:v>19926</c:v>
                </c:pt>
                <c:pt idx="19927">
                  <c:v>19927</c:v>
                </c:pt>
                <c:pt idx="19928">
                  <c:v>19928</c:v>
                </c:pt>
                <c:pt idx="19929">
                  <c:v>19929</c:v>
                </c:pt>
                <c:pt idx="19930">
                  <c:v>19930</c:v>
                </c:pt>
                <c:pt idx="19931">
                  <c:v>19931</c:v>
                </c:pt>
                <c:pt idx="19932">
                  <c:v>19932</c:v>
                </c:pt>
                <c:pt idx="19933">
                  <c:v>19933</c:v>
                </c:pt>
                <c:pt idx="19934">
                  <c:v>19934</c:v>
                </c:pt>
                <c:pt idx="19935">
                  <c:v>19935</c:v>
                </c:pt>
                <c:pt idx="19936">
                  <c:v>19936</c:v>
                </c:pt>
                <c:pt idx="19937">
                  <c:v>19937</c:v>
                </c:pt>
                <c:pt idx="19938">
                  <c:v>19938</c:v>
                </c:pt>
                <c:pt idx="19939">
                  <c:v>19939</c:v>
                </c:pt>
                <c:pt idx="19940">
                  <c:v>19940</c:v>
                </c:pt>
                <c:pt idx="19941">
                  <c:v>19941</c:v>
                </c:pt>
                <c:pt idx="19942">
                  <c:v>19942</c:v>
                </c:pt>
                <c:pt idx="19943">
                  <c:v>19943</c:v>
                </c:pt>
                <c:pt idx="19944">
                  <c:v>19944</c:v>
                </c:pt>
                <c:pt idx="19945">
                  <c:v>19945</c:v>
                </c:pt>
                <c:pt idx="19946">
                  <c:v>19946</c:v>
                </c:pt>
                <c:pt idx="19947">
                  <c:v>19947</c:v>
                </c:pt>
                <c:pt idx="19948">
                  <c:v>19948</c:v>
                </c:pt>
                <c:pt idx="19949">
                  <c:v>19949</c:v>
                </c:pt>
                <c:pt idx="19950">
                  <c:v>19950</c:v>
                </c:pt>
                <c:pt idx="19951">
                  <c:v>19951</c:v>
                </c:pt>
                <c:pt idx="19952">
                  <c:v>19952</c:v>
                </c:pt>
                <c:pt idx="19953">
                  <c:v>19953</c:v>
                </c:pt>
                <c:pt idx="19954">
                  <c:v>19954</c:v>
                </c:pt>
                <c:pt idx="19955">
                  <c:v>19955</c:v>
                </c:pt>
                <c:pt idx="19956">
                  <c:v>19956</c:v>
                </c:pt>
                <c:pt idx="19957">
                  <c:v>19957</c:v>
                </c:pt>
                <c:pt idx="19958">
                  <c:v>19958</c:v>
                </c:pt>
                <c:pt idx="19959">
                  <c:v>19959</c:v>
                </c:pt>
                <c:pt idx="19960">
                  <c:v>19960</c:v>
                </c:pt>
                <c:pt idx="19961">
                  <c:v>19961</c:v>
                </c:pt>
                <c:pt idx="19962">
                  <c:v>19962</c:v>
                </c:pt>
                <c:pt idx="19963">
                  <c:v>19963</c:v>
                </c:pt>
                <c:pt idx="19964">
                  <c:v>19964</c:v>
                </c:pt>
                <c:pt idx="19965">
                  <c:v>19965</c:v>
                </c:pt>
                <c:pt idx="19966">
                  <c:v>19966</c:v>
                </c:pt>
                <c:pt idx="19967">
                  <c:v>19967</c:v>
                </c:pt>
                <c:pt idx="19968">
                  <c:v>19968</c:v>
                </c:pt>
                <c:pt idx="19969">
                  <c:v>19969</c:v>
                </c:pt>
                <c:pt idx="19970">
                  <c:v>19970</c:v>
                </c:pt>
                <c:pt idx="19971">
                  <c:v>19971</c:v>
                </c:pt>
                <c:pt idx="19972">
                  <c:v>19972</c:v>
                </c:pt>
                <c:pt idx="19973">
                  <c:v>19973</c:v>
                </c:pt>
                <c:pt idx="19974">
                  <c:v>19974</c:v>
                </c:pt>
                <c:pt idx="19975">
                  <c:v>19975</c:v>
                </c:pt>
                <c:pt idx="19976">
                  <c:v>19976</c:v>
                </c:pt>
                <c:pt idx="19977">
                  <c:v>19977</c:v>
                </c:pt>
                <c:pt idx="19978">
                  <c:v>19978</c:v>
                </c:pt>
                <c:pt idx="19979">
                  <c:v>19979</c:v>
                </c:pt>
                <c:pt idx="19980">
                  <c:v>19980</c:v>
                </c:pt>
                <c:pt idx="19981">
                  <c:v>19981</c:v>
                </c:pt>
                <c:pt idx="19982">
                  <c:v>19982</c:v>
                </c:pt>
                <c:pt idx="19983">
                  <c:v>19983</c:v>
                </c:pt>
                <c:pt idx="19984">
                  <c:v>19984</c:v>
                </c:pt>
                <c:pt idx="19985">
                  <c:v>19985</c:v>
                </c:pt>
                <c:pt idx="19986">
                  <c:v>19986</c:v>
                </c:pt>
                <c:pt idx="19987">
                  <c:v>19987</c:v>
                </c:pt>
                <c:pt idx="19988">
                  <c:v>19988</c:v>
                </c:pt>
                <c:pt idx="19989">
                  <c:v>19989</c:v>
                </c:pt>
                <c:pt idx="19990">
                  <c:v>19990</c:v>
                </c:pt>
                <c:pt idx="19991">
                  <c:v>19991</c:v>
                </c:pt>
                <c:pt idx="19992">
                  <c:v>19992</c:v>
                </c:pt>
                <c:pt idx="19993">
                  <c:v>19993</c:v>
                </c:pt>
                <c:pt idx="19994">
                  <c:v>19994</c:v>
                </c:pt>
                <c:pt idx="19995">
                  <c:v>19995</c:v>
                </c:pt>
                <c:pt idx="19996">
                  <c:v>19996</c:v>
                </c:pt>
                <c:pt idx="19997">
                  <c:v>19997</c:v>
                </c:pt>
                <c:pt idx="19998">
                  <c:v>19998</c:v>
                </c:pt>
                <c:pt idx="19999">
                  <c:v>19999</c:v>
                </c:pt>
                <c:pt idx="20000">
                  <c:v>20000</c:v>
                </c:pt>
                <c:pt idx="20001">
                  <c:v>20001</c:v>
                </c:pt>
                <c:pt idx="20002">
                  <c:v>20002</c:v>
                </c:pt>
                <c:pt idx="20003">
                  <c:v>20003</c:v>
                </c:pt>
                <c:pt idx="20004">
                  <c:v>20004</c:v>
                </c:pt>
                <c:pt idx="20005">
                  <c:v>20005</c:v>
                </c:pt>
                <c:pt idx="20006">
                  <c:v>20006</c:v>
                </c:pt>
                <c:pt idx="20007">
                  <c:v>20007</c:v>
                </c:pt>
                <c:pt idx="20008">
                  <c:v>20008</c:v>
                </c:pt>
                <c:pt idx="20009">
                  <c:v>20009</c:v>
                </c:pt>
                <c:pt idx="20010">
                  <c:v>20010</c:v>
                </c:pt>
                <c:pt idx="20011">
                  <c:v>20011</c:v>
                </c:pt>
                <c:pt idx="20012">
                  <c:v>20012</c:v>
                </c:pt>
                <c:pt idx="20013">
                  <c:v>20013</c:v>
                </c:pt>
                <c:pt idx="20014">
                  <c:v>20014</c:v>
                </c:pt>
                <c:pt idx="20015">
                  <c:v>20015</c:v>
                </c:pt>
                <c:pt idx="20016">
                  <c:v>20016</c:v>
                </c:pt>
                <c:pt idx="20017">
                  <c:v>20017</c:v>
                </c:pt>
                <c:pt idx="20018">
                  <c:v>20018</c:v>
                </c:pt>
                <c:pt idx="20019">
                  <c:v>20019</c:v>
                </c:pt>
                <c:pt idx="20020">
                  <c:v>20020</c:v>
                </c:pt>
                <c:pt idx="20021">
                  <c:v>20021</c:v>
                </c:pt>
                <c:pt idx="20022">
                  <c:v>20022</c:v>
                </c:pt>
                <c:pt idx="20023">
                  <c:v>20023</c:v>
                </c:pt>
                <c:pt idx="20024">
                  <c:v>20024</c:v>
                </c:pt>
                <c:pt idx="20025">
                  <c:v>20025</c:v>
                </c:pt>
                <c:pt idx="20026">
                  <c:v>20026</c:v>
                </c:pt>
                <c:pt idx="20027">
                  <c:v>20027</c:v>
                </c:pt>
                <c:pt idx="20028">
                  <c:v>20028</c:v>
                </c:pt>
                <c:pt idx="20029">
                  <c:v>20029</c:v>
                </c:pt>
                <c:pt idx="20030">
                  <c:v>20030</c:v>
                </c:pt>
                <c:pt idx="20031">
                  <c:v>20031</c:v>
                </c:pt>
                <c:pt idx="20032">
                  <c:v>20032</c:v>
                </c:pt>
                <c:pt idx="20033">
                  <c:v>20033</c:v>
                </c:pt>
                <c:pt idx="20034">
                  <c:v>20034</c:v>
                </c:pt>
                <c:pt idx="20035">
                  <c:v>20035</c:v>
                </c:pt>
                <c:pt idx="20036">
                  <c:v>20036</c:v>
                </c:pt>
                <c:pt idx="20037">
                  <c:v>20037</c:v>
                </c:pt>
                <c:pt idx="20038">
                  <c:v>20038</c:v>
                </c:pt>
                <c:pt idx="20039">
                  <c:v>20039</c:v>
                </c:pt>
                <c:pt idx="20040">
                  <c:v>20040</c:v>
                </c:pt>
                <c:pt idx="20041">
                  <c:v>20041</c:v>
                </c:pt>
                <c:pt idx="20042">
                  <c:v>20042</c:v>
                </c:pt>
                <c:pt idx="20043">
                  <c:v>20043</c:v>
                </c:pt>
                <c:pt idx="20044">
                  <c:v>20044</c:v>
                </c:pt>
                <c:pt idx="20045">
                  <c:v>20045</c:v>
                </c:pt>
                <c:pt idx="20046">
                  <c:v>20046</c:v>
                </c:pt>
                <c:pt idx="20047">
                  <c:v>20047</c:v>
                </c:pt>
                <c:pt idx="20048">
                  <c:v>20048</c:v>
                </c:pt>
                <c:pt idx="20049">
                  <c:v>20049</c:v>
                </c:pt>
                <c:pt idx="20050">
                  <c:v>20050</c:v>
                </c:pt>
                <c:pt idx="20051">
                  <c:v>20051</c:v>
                </c:pt>
                <c:pt idx="20052">
                  <c:v>20052</c:v>
                </c:pt>
                <c:pt idx="20053">
                  <c:v>20053</c:v>
                </c:pt>
                <c:pt idx="20054">
                  <c:v>20054</c:v>
                </c:pt>
                <c:pt idx="20055">
                  <c:v>20055</c:v>
                </c:pt>
                <c:pt idx="20056">
                  <c:v>20056</c:v>
                </c:pt>
                <c:pt idx="20057">
                  <c:v>20057</c:v>
                </c:pt>
                <c:pt idx="20058">
                  <c:v>20058</c:v>
                </c:pt>
                <c:pt idx="20059">
                  <c:v>20059</c:v>
                </c:pt>
                <c:pt idx="20060">
                  <c:v>20060</c:v>
                </c:pt>
                <c:pt idx="20061">
                  <c:v>20061</c:v>
                </c:pt>
                <c:pt idx="20062">
                  <c:v>20062</c:v>
                </c:pt>
                <c:pt idx="20063">
                  <c:v>20063</c:v>
                </c:pt>
                <c:pt idx="20064">
                  <c:v>20064</c:v>
                </c:pt>
                <c:pt idx="20065">
                  <c:v>20065</c:v>
                </c:pt>
                <c:pt idx="20066">
                  <c:v>20066</c:v>
                </c:pt>
                <c:pt idx="20067">
                  <c:v>20067</c:v>
                </c:pt>
                <c:pt idx="20068">
                  <c:v>20068</c:v>
                </c:pt>
                <c:pt idx="20069">
                  <c:v>20069</c:v>
                </c:pt>
                <c:pt idx="20070">
                  <c:v>20070</c:v>
                </c:pt>
                <c:pt idx="20071">
                  <c:v>20071</c:v>
                </c:pt>
                <c:pt idx="20072">
                  <c:v>20072</c:v>
                </c:pt>
                <c:pt idx="20073">
                  <c:v>20073</c:v>
                </c:pt>
                <c:pt idx="20074">
                  <c:v>20074</c:v>
                </c:pt>
                <c:pt idx="20075">
                  <c:v>20075</c:v>
                </c:pt>
                <c:pt idx="20076">
                  <c:v>20076</c:v>
                </c:pt>
                <c:pt idx="20077">
                  <c:v>20077</c:v>
                </c:pt>
                <c:pt idx="20078">
                  <c:v>20078</c:v>
                </c:pt>
                <c:pt idx="20079">
                  <c:v>20079</c:v>
                </c:pt>
                <c:pt idx="20080">
                  <c:v>20080</c:v>
                </c:pt>
                <c:pt idx="20081">
                  <c:v>20081</c:v>
                </c:pt>
                <c:pt idx="20082">
                  <c:v>20082</c:v>
                </c:pt>
                <c:pt idx="20083">
                  <c:v>20083</c:v>
                </c:pt>
                <c:pt idx="20084">
                  <c:v>20084</c:v>
                </c:pt>
                <c:pt idx="20085">
                  <c:v>20085</c:v>
                </c:pt>
                <c:pt idx="20086">
                  <c:v>20086</c:v>
                </c:pt>
                <c:pt idx="20087">
                  <c:v>20087</c:v>
                </c:pt>
                <c:pt idx="20088">
                  <c:v>20088</c:v>
                </c:pt>
                <c:pt idx="20089">
                  <c:v>20089</c:v>
                </c:pt>
                <c:pt idx="20090">
                  <c:v>20090</c:v>
                </c:pt>
                <c:pt idx="20091">
                  <c:v>20091</c:v>
                </c:pt>
                <c:pt idx="20092">
                  <c:v>20092</c:v>
                </c:pt>
                <c:pt idx="20093">
                  <c:v>20093</c:v>
                </c:pt>
                <c:pt idx="20094">
                  <c:v>20094</c:v>
                </c:pt>
                <c:pt idx="20095">
                  <c:v>20095</c:v>
                </c:pt>
                <c:pt idx="20096">
                  <c:v>20096</c:v>
                </c:pt>
                <c:pt idx="20097">
                  <c:v>20097</c:v>
                </c:pt>
                <c:pt idx="20098">
                  <c:v>20098</c:v>
                </c:pt>
                <c:pt idx="20099">
                  <c:v>20099</c:v>
                </c:pt>
                <c:pt idx="20100">
                  <c:v>20100</c:v>
                </c:pt>
                <c:pt idx="20101">
                  <c:v>20101</c:v>
                </c:pt>
                <c:pt idx="20102">
                  <c:v>20102</c:v>
                </c:pt>
                <c:pt idx="20103">
                  <c:v>20103</c:v>
                </c:pt>
                <c:pt idx="20104">
                  <c:v>20104</c:v>
                </c:pt>
                <c:pt idx="20105">
                  <c:v>20105</c:v>
                </c:pt>
                <c:pt idx="20106">
                  <c:v>20106</c:v>
                </c:pt>
                <c:pt idx="20107">
                  <c:v>20107</c:v>
                </c:pt>
                <c:pt idx="20108">
                  <c:v>20108</c:v>
                </c:pt>
                <c:pt idx="20109">
                  <c:v>20109</c:v>
                </c:pt>
                <c:pt idx="20110">
                  <c:v>20110</c:v>
                </c:pt>
                <c:pt idx="20111">
                  <c:v>20111</c:v>
                </c:pt>
                <c:pt idx="20112">
                  <c:v>20112</c:v>
                </c:pt>
                <c:pt idx="20113">
                  <c:v>20113</c:v>
                </c:pt>
                <c:pt idx="20114">
                  <c:v>20114</c:v>
                </c:pt>
                <c:pt idx="20115">
                  <c:v>20115</c:v>
                </c:pt>
                <c:pt idx="20116">
                  <c:v>20116</c:v>
                </c:pt>
                <c:pt idx="20117">
                  <c:v>20117</c:v>
                </c:pt>
                <c:pt idx="20118">
                  <c:v>20118</c:v>
                </c:pt>
                <c:pt idx="20119">
                  <c:v>20119</c:v>
                </c:pt>
                <c:pt idx="20120">
                  <c:v>20120</c:v>
                </c:pt>
                <c:pt idx="20121">
                  <c:v>20121</c:v>
                </c:pt>
                <c:pt idx="20122">
                  <c:v>20122</c:v>
                </c:pt>
                <c:pt idx="20123">
                  <c:v>20123</c:v>
                </c:pt>
                <c:pt idx="20124">
                  <c:v>20124</c:v>
                </c:pt>
                <c:pt idx="20125">
                  <c:v>20125</c:v>
                </c:pt>
                <c:pt idx="20126">
                  <c:v>20126</c:v>
                </c:pt>
                <c:pt idx="20127">
                  <c:v>20127</c:v>
                </c:pt>
                <c:pt idx="20128">
                  <c:v>20128</c:v>
                </c:pt>
                <c:pt idx="20129">
                  <c:v>20129</c:v>
                </c:pt>
                <c:pt idx="20130">
                  <c:v>20130</c:v>
                </c:pt>
                <c:pt idx="20131">
                  <c:v>20131</c:v>
                </c:pt>
                <c:pt idx="20132">
                  <c:v>20132</c:v>
                </c:pt>
                <c:pt idx="20133">
                  <c:v>20133</c:v>
                </c:pt>
                <c:pt idx="20134">
                  <c:v>20134</c:v>
                </c:pt>
                <c:pt idx="20135">
                  <c:v>20135</c:v>
                </c:pt>
                <c:pt idx="20136">
                  <c:v>20136</c:v>
                </c:pt>
                <c:pt idx="20137">
                  <c:v>20137</c:v>
                </c:pt>
                <c:pt idx="20138">
                  <c:v>20138</c:v>
                </c:pt>
                <c:pt idx="20139">
                  <c:v>20139</c:v>
                </c:pt>
                <c:pt idx="20140">
                  <c:v>20140</c:v>
                </c:pt>
                <c:pt idx="20141">
                  <c:v>20141</c:v>
                </c:pt>
                <c:pt idx="20142">
                  <c:v>20142</c:v>
                </c:pt>
                <c:pt idx="20143">
                  <c:v>20143</c:v>
                </c:pt>
                <c:pt idx="20144">
                  <c:v>20144</c:v>
                </c:pt>
                <c:pt idx="20145">
                  <c:v>20145</c:v>
                </c:pt>
                <c:pt idx="20146">
                  <c:v>20146</c:v>
                </c:pt>
                <c:pt idx="20147">
                  <c:v>20147</c:v>
                </c:pt>
                <c:pt idx="20148">
                  <c:v>20148</c:v>
                </c:pt>
                <c:pt idx="20149">
                  <c:v>20149</c:v>
                </c:pt>
                <c:pt idx="20150">
                  <c:v>20150</c:v>
                </c:pt>
                <c:pt idx="20151">
                  <c:v>20151</c:v>
                </c:pt>
                <c:pt idx="20152">
                  <c:v>20152</c:v>
                </c:pt>
                <c:pt idx="20153">
                  <c:v>20153</c:v>
                </c:pt>
                <c:pt idx="20154">
                  <c:v>20154</c:v>
                </c:pt>
                <c:pt idx="20155">
                  <c:v>20155</c:v>
                </c:pt>
                <c:pt idx="20156">
                  <c:v>20156</c:v>
                </c:pt>
                <c:pt idx="20157">
                  <c:v>20157</c:v>
                </c:pt>
                <c:pt idx="20158">
                  <c:v>20158</c:v>
                </c:pt>
                <c:pt idx="20159">
                  <c:v>20159</c:v>
                </c:pt>
                <c:pt idx="20160">
                  <c:v>20160</c:v>
                </c:pt>
                <c:pt idx="20161">
                  <c:v>20161</c:v>
                </c:pt>
                <c:pt idx="20162">
                  <c:v>20162</c:v>
                </c:pt>
                <c:pt idx="20163">
                  <c:v>20163</c:v>
                </c:pt>
                <c:pt idx="20164">
                  <c:v>20164</c:v>
                </c:pt>
                <c:pt idx="20165">
                  <c:v>20165</c:v>
                </c:pt>
                <c:pt idx="20166">
                  <c:v>20166</c:v>
                </c:pt>
                <c:pt idx="20167">
                  <c:v>20167</c:v>
                </c:pt>
                <c:pt idx="20168">
                  <c:v>20168</c:v>
                </c:pt>
                <c:pt idx="20169">
                  <c:v>20169</c:v>
                </c:pt>
                <c:pt idx="20170">
                  <c:v>20170</c:v>
                </c:pt>
                <c:pt idx="20171">
                  <c:v>20171</c:v>
                </c:pt>
                <c:pt idx="20172">
                  <c:v>20172</c:v>
                </c:pt>
                <c:pt idx="20173">
                  <c:v>20173</c:v>
                </c:pt>
                <c:pt idx="20174">
                  <c:v>20174</c:v>
                </c:pt>
                <c:pt idx="20175">
                  <c:v>20175</c:v>
                </c:pt>
                <c:pt idx="20176">
                  <c:v>20176</c:v>
                </c:pt>
                <c:pt idx="20177">
                  <c:v>20177</c:v>
                </c:pt>
                <c:pt idx="20178">
                  <c:v>20178</c:v>
                </c:pt>
                <c:pt idx="20179">
                  <c:v>20179</c:v>
                </c:pt>
                <c:pt idx="20180">
                  <c:v>20180</c:v>
                </c:pt>
                <c:pt idx="20181">
                  <c:v>20181</c:v>
                </c:pt>
                <c:pt idx="20182">
                  <c:v>20182</c:v>
                </c:pt>
                <c:pt idx="20183">
                  <c:v>20183</c:v>
                </c:pt>
                <c:pt idx="20184">
                  <c:v>20184</c:v>
                </c:pt>
                <c:pt idx="20185">
                  <c:v>20185</c:v>
                </c:pt>
                <c:pt idx="20186">
                  <c:v>20186</c:v>
                </c:pt>
                <c:pt idx="20187">
                  <c:v>20187</c:v>
                </c:pt>
                <c:pt idx="20188">
                  <c:v>20188</c:v>
                </c:pt>
                <c:pt idx="20189">
                  <c:v>20189</c:v>
                </c:pt>
                <c:pt idx="20190">
                  <c:v>20190</c:v>
                </c:pt>
                <c:pt idx="20191">
                  <c:v>20191</c:v>
                </c:pt>
                <c:pt idx="20192">
                  <c:v>20192</c:v>
                </c:pt>
                <c:pt idx="20193">
                  <c:v>20193</c:v>
                </c:pt>
                <c:pt idx="20194">
                  <c:v>20194</c:v>
                </c:pt>
                <c:pt idx="20195">
                  <c:v>20195</c:v>
                </c:pt>
                <c:pt idx="20196">
                  <c:v>20196</c:v>
                </c:pt>
                <c:pt idx="20197">
                  <c:v>20197</c:v>
                </c:pt>
                <c:pt idx="20198">
                  <c:v>20198</c:v>
                </c:pt>
                <c:pt idx="20199">
                  <c:v>20199</c:v>
                </c:pt>
                <c:pt idx="20200">
                  <c:v>20200</c:v>
                </c:pt>
                <c:pt idx="20201">
                  <c:v>20201</c:v>
                </c:pt>
                <c:pt idx="20202">
                  <c:v>20202</c:v>
                </c:pt>
                <c:pt idx="20203">
                  <c:v>20203</c:v>
                </c:pt>
                <c:pt idx="20204">
                  <c:v>20204</c:v>
                </c:pt>
                <c:pt idx="20205">
                  <c:v>20205</c:v>
                </c:pt>
                <c:pt idx="20206">
                  <c:v>20206</c:v>
                </c:pt>
                <c:pt idx="20207">
                  <c:v>20207</c:v>
                </c:pt>
                <c:pt idx="20208">
                  <c:v>20208</c:v>
                </c:pt>
                <c:pt idx="20209">
                  <c:v>20209</c:v>
                </c:pt>
                <c:pt idx="20210">
                  <c:v>20210</c:v>
                </c:pt>
                <c:pt idx="20211">
                  <c:v>20211</c:v>
                </c:pt>
                <c:pt idx="20212">
                  <c:v>20212</c:v>
                </c:pt>
                <c:pt idx="20213">
                  <c:v>20213</c:v>
                </c:pt>
                <c:pt idx="20214">
                  <c:v>20214</c:v>
                </c:pt>
                <c:pt idx="20215">
                  <c:v>20215</c:v>
                </c:pt>
                <c:pt idx="20216">
                  <c:v>20216</c:v>
                </c:pt>
                <c:pt idx="20217">
                  <c:v>20217</c:v>
                </c:pt>
                <c:pt idx="20218">
                  <c:v>20218</c:v>
                </c:pt>
                <c:pt idx="20219">
                  <c:v>20219</c:v>
                </c:pt>
                <c:pt idx="20220">
                  <c:v>20220</c:v>
                </c:pt>
                <c:pt idx="20221">
                  <c:v>20221</c:v>
                </c:pt>
                <c:pt idx="20222">
                  <c:v>20222</c:v>
                </c:pt>
                <c:pt idx="20223">
                  <c:v>20223</c:v>
                </c:pt>
                <c:pt idx="20224">
                  <c:v>20224</c:v>
                </c:pt>
                <c:pt idx="20225">
                  <c:v>20225</c:v>
                </c:pt>
                <c:pt idx="20226">
                  <c:v>20226</c:v>
                </c:pt>
                <c:pt idx="20227">
                  <c:v>20227</c:v>
                </c:pt>
                <c:pt idx="20228">
                  <c:v>20228</c:v>
                </c:pt>
                <c:pt idx="20229">
                  <c:v>20229</c:v>
                </c:pt>
                <c:pt idx="20230">
                  <c:v>20230</c:v>
                </c:pt>
                <c:pt idx="20231">
                  <c:v>20231</c:v>
                </c:pt>
                <c:pt idx="20232">
                  <c:v>20232</c:v>
                </c:pt>
                <c:pt idx="20233">
                  <c:v>20233</c:v>
                </c:pt>
                <c:pt idx="20234">
                  <c:v>20234</c:v>
                </c:pt>
                <c:pt idx="20235">
                  <c:v>20235</c:v>
                </c:pt>
                <c:pt idx="20236">
                  <c:v>20236</c:v>
                </c:pt>
                <c:pt idx="20237">
                  <c:v>20237</c:v>
                </c:pt>
                <c:pt idx="20238">
                  <c:v>20238</c:v>
                </c:pt>
                <c:pt idx="20239">
                  <c:v>20239</c:v>
                </c:pt>
                <c:pt idx="20240">
                  <c:v>20240</c:v>
                </c:pt>
                <c:pt idx="20241">
                  <c:v>20241</c:v>
                </c:pt>
                <c:pt idx="20242">
                  <c:v>20242</c:v>
                </c:pt>
                <c:pt idx="20243">
                  <c:v>20243</c:v>
                </c:pt>
                <c:pt idx="20244">
                  <c:v>20244</c:v>
                </c:pt>
                <c:pt idx="20245">
                  <c:v>20245</c:v>
                </c:pt>
                <c:pt idx="20246">
                  <c:v>20246</c:v>
                </c:pt>
                <c:pt idx="20247">
                  <c:v>20247</c:v>
                </c:pt>
                <c:pt idx="20248">
                  <c:v>20248</c:v>
                </c:pt>
                <c:pt idx="20249">
                  <c:v>20249</c:v>
                </c:pt>
                <c:pt idx="20250">
                  <c:v>20250</c:v>
                </c:pt>
                <c:pt idx="20251">
                  <c:v>20251</c:v>
                </c:pt>
                <c:pt idx="20252">
                  <c:v>20252</c:v>
                </c:pt>
                <c:pt idx="20253">
                  <c:v>20253</c:v>
                </c:pt>
                <c:pt idx="20254">
                  <c:v>20254</c:v>
                </c:pt>
                <c:pt idx="20255">
                  <c:v>20255</c:v>
                </c:pt>
                <c:pt idx="20256">
                  <c:v>20256</c:v>
                </c:pt>
                <c:pt idx="20257">
                  <c:v>20257</c:v>
                </c:pt>
                <c:pt idx="20258">
                  <c:v>20258</c:v>
                </c:pt>
                <c:pt idx="20259">
                  <c:v>20259</c:v>
                </c:pt>
                <c:pt idx="20260">
                  <c:v>20260</c:v>
                </c:pt>
                <c:pt idx="20261">
                  <c:v>20261</c:v>
                </c:pt>
                <c:pt idx="20262">
                  <c:v>20262</c:v>
                </c:pt>
                <c:pt idx="20263">
                  <c:v>20263</c:v>
                </c:pt>
                <c:pt idx="20264">
                  <c:v>20264</c:v>
                </c:pt>
                <c:pt idx="20265">
                  <c:v>20265</c:v>
                </c:pt>
                <c:pt idx="20266">
                  <c:v>20266</c:v>
                </c:pt>
                <c:pt idx="20267">
                  <c:v>20267</c:v>
                </c:pt>
                <c:pt idx="20268">
                  <c:v>20268</c:v>
                </c:pt>
                <c:pt idx="20269">
                  <c:v>20269</c:v>
                </c:pt>
                <c:pt idx="20270">
                  <c:v>20270</c:v>
                </c:pt>
                <c:pt idx="20271">
                  <c:v>20271</c:v>
                </c:pt>
                <c:pt idx="20272">
                  <c:v>20272</c:v>
                </c:pt>
                <c:pt idx="20273">
                  <c:v>20273</c:v>
                </c:pt>
                <c:pt idx="20274">
                  <c:v>20274</c:v>
                </c:pt>
                <c:pt idx="20275">
                  <c:v>20275</c:v>
                </c:pt>
                <c:pt idx="20276">
                  <c:v>20276</c:v>
                </c:pt>
                <c:pt idx="20277">
                  <c:v>20277</c:v>
                </c:pt>
                <c:pt idx="20278">
                  <c:v>20278</c:v>
                </c:pt>
                <c:pt idx="20279">
                  <c:v>20279</c:v>
                </c:pt>
                <c:pt idx="20280">
                  <c:v>20280</c:v>
                </c:pt>
                <c:pt idx="20281">
                  <c:v>20281</c:v>
                </c:pt>
                <c:pt idx="20282">
                  <c:v>20282</c:v>
                </c:pt>
                <c:pt idx="20283">
                  <c:v>20283</c:v>
                </c:pt>
                <c:pt idx="20284">
                  <c:v>20284</c:v>
                </c:pt>
                <c:pt idx="20285">
                  <c:v>20285</c:v>
                </c:pt>
                <c:pt idx="20286">
                  <c:v>20286</c:v>
                </c:pt>
                <c:pt idx="20287">
                  <c:v>20287</c:v>
                </c:pt>
                <c:pt idx="20288">
                  <c:v>20288</c:v>
                </c:pt>
                <c:pt idx="20289">
                  <c:v>20289</c:v>
                </c:pt>
                <c:pt idx="20290">
                  <c:v>20290</c:v>
                </c:pt>
                <c:pt idx="20291">
                  <c:v>20291</c:v>
                </c:pt>
                <c:pt idx="20292">
                  <c:v>20292</c:v>
                </c:pt>
                <c:pt idx="20293">
                  <c:v>20293</c:v>
                </c:pt>
                <c:pt idx="20294">
                  <c:v>20294</c:v>
                </c:pt>
                <c:pt idx="20295">
                  <c:v>20295</c:v>
                </c:pt>
                <c:pt idx="20296">
                  <c:v>20296</c:v>
                </c:pt>
                <c:pt idx="20297">
                  <c:v>20297</c:v>
                </c:pt>
                <c:pt idx="20298">
                  <c:v>20298</c:v>
                </c:pt>
                <c:pt idx="20299">
                  <c:v>20299</c:v>
                </c:pt>
                <c:pt idx="20300">
                  <c:v>20300</c:v>
                </c:pt>
                <c:pt idx="20301">
                  <c:v>20301</c:v>
                </c:pt>
                <c:pt idx="20302">
                  <c:v>20302</c:v>
                </c:pt>
                <c:pt idx="20303">
                  <c:v>20303</c:v>
                </c:pt>
                <c:pt idx="20304">
                  <c:v>20304</c:v>
                </c:pt>
                <c:pt idx="20305">
                  <c:v>20305</c:v>
                </c:pt>
                <c:pt idx="20306">
                  <c:v>20306</c:v>
                </c:pt>
                <c:pt idx="20307">
                  <c:v>20307</c:v>
                </c:pt>
                <c:pt idx="20308">
                  <c:v>20308</c:v>
                </c:pt>
                <c:pt idx="20309">
                  <c:v>20309</c:v>
                </c:pt>
                <c:pt idx="20310">
                  <c:v>20310</c:v>
                </c:pt>
                <c:pt idx="20311">
                  <c:v>20311</c:v>
                </c:pt>
                <c:pt idx="20312">
                  <c:v>20312</c:v>
                </c:pt>
                <c:pt idx="20313">
                  <c:v>20313</c:v>
                </c:pt>
                <c:pt idx="20314">
                  <c:v>20314</c:v>
                </c:pt>
                <c:pt idx="20315">
                  <c:v>20315</c:v>
                </c:pt>
                <c:pt idx="20316">
                  <c:v>20316</c:v>
                </c:pt>
                <c:pt idx="20317">
                  <c:v>20317</c:v>
                </c:pt>
                <c:pt idx="20318">
                  <c:v>20318</c:v>
                </c:pt>
                <c:pt idx="20319">
                  <c:v>20319</c:v>
                </c:pt>
                <c:pt idx="20320">
                  <c:v>20320</c:v>
                </c:pt>
                <c:pt idx="20321">
                  <c:v>20321</c:v>
                </c:pt>
                <c:pt idx="20322">
                  <c:v>20322</c:v>
                </c:pt>
                <c:pt idx="20323">
                  <c:v>20323</c:v>
                </c:pt>
                <c:pt idx="20324">
                  <c:v>20324</c:v>
                </c:pt>
                <c:pt idx="20325">
                  <c:v>20325</c:v>
                </c:pt>
                <c:pt idx="20326">
                  <c:v>20326</c:v>
                </c:pt>
                <c:pt idx="20327">
                  <c:v>20327</c:v>
                </c:pt>
                <c:pt idx="20328">
                  <c:v>20328</c:v>
                </c:pt>
                <c:pt idx="20329">
                  <c:v>20329</c:v>
                </c:pt>
                <c:pt idx="20330">
                  <c:v>20330</c:v>
                </c:pt>
                <c:pt idx="20331">
                  <c:v>20331</c:v>
                </c:pt>
                <c:pt idx="20332">
                  <c:v>20332</c:v>
                </c:pt>
                <c:pt idx="20333">
                  <c:v>20333</c:v>
                </c:pt>
                <c:pt idx="20334">
                  <c:v>20334</c:v>
                </c:pt>
                <c:pt idx="20335">
                  <c:v>20335</c:v>
                </c:pt>
                <c:pt idx="20336">
                  <c:v>20336</c:v>
                </c:pt>
                <c:pt idx="20337">
                  <c:v>20337</c:v>
                </c:pt>
                <c:pt idx="20338">
                  <c:v>20338</c:v>
                </c:pt>
                <c:pt idx="20339">
                  <c:v>20339</c:v>
                </c:pt>
                <c:pt idx="20340">
                  <c:v>20340</c:v>
                </c:pt>
                <c:pt idx="20341">
                  <c:v>20341</c:v>
                </c:pt>
                <c:pt idx="20342">
                  <c:v>20342</c:v>
                </c:pt>
                <c:pt idx="20343">
                  <c:v>20343</c:v>
                </c:pt>
                <c:pt idx="20344">
                  <c:v>20344</c:v>
                </c:pt>
                <c:pt idx="20345">
                  <c:v>20345</c:v>
                </c:pt>
                <c:pt idx="20346">
                  <c:v>20346</c:v>
                </c:pt>
                <c:pt idx="20347">
                  <c:v>20347</c:v>
                </c:pt>
                <c:pt idx="20348">
                  <c:v>20348</c:v>
                </c:pt>
                <c:pt idx="20349">
                  <c:v>20349</c:v>
                </c:pt>
                <c:pt idx="20350">
                  <c:v>20350</c:v>
                </c:pt>
                <c:pt idx="20351">
                  <c:v>20351</c:v>
                </c:pt>
                <c:pt idx="20352">
                  <c:v>20352</c:v>
                </c:pt>
                <c:pt idx="20353">
                  <c:v>20353</c:v>
                </c:pt>
                <c:pt idx="20354">
                  <c:v>20354</c:v>
                </c:pt>
                <c:pt idx="20355">
                  <c:v>20355</c:v>
                </c:pt>
                <c:pt idx="20356">
                  <c:v>20356</c:v>
                </c:pt>
                <c:pt idx="20357">
                  <c:v>20357</c:v>
                </c:pt>
                <c:pt idx="20358">
                  <c:v>20358</c:v>
                </c:pt>
                <c:pt idx="20359">
                  <c:v>20359</c:v>
                </c:pt>
                <c:pt idx="20360">
                  <c:v>20360</c:v>
                </c:pt>
                <c:pt idx="20361">
                  <c:v>20361</c:v>
                </c:pt>
                <c:pt idx="20362">
                  <c:v>20362</c:v>
                </c:pt>
                <c:pt idx="20363">
                  <c:v>20363</c:v>
                </c:pt>
                <c:pt idx="20364">
                  <c:v>20364</c:v>
                </c:pt>
                <c:pt idx="20365">
                  <c:v>20365</c:v>
                </c:pt>
                <c:pt idx="20366">
                  <c:v>20366</c:v>
                </c:pt>
                <c:pt idx="20367">
                  <c:v>20367</c:v>
                </c:pt>
                <c:pt idx="20368">
                  <c:v>20368</c:v>
                </c:pt>
                <c:pt idx="20369">
                  <c:v>20369</c:v>
                </c:pt>
                <c:pt idx="20370">
                  <c:v>20370</c:v>
                </c:pt>
                <c:pt idx="20371">
                  <c:v>20371</c:v>
                </c:pt>
                <c:pt idx="20372">
                  <c:v>20372</c:v>
                </c:pt>
                <c:pt idx="20373">
                  <c:v>20373</c:v>
                </c:pt>
                <c:pt idx="20374">
                  <c:v>20374</c:v>
                </c:pt>
                <c:pt idx="20375">
                  <c:v>20375</c:v>
                </c:pt>
                <c:pt idx="20376">
                  <c:v>20376</c:v>
                </c:pt>
                <c:pt idx="20377">
                  <c:v>20377</c:v>
                </c:pt>
                <c:pt idx="20378">
                  <c:v>20378</c:v>
                </c:pt>
                <c:pt idx="20379">
                  <c:v>20379</c:v>
                </c:pt>
                <c:pt idx="20380">
                  <c:v>20380</c:v>
                </c:pt>
                <c:pt idx="20381">
                  <c:v>20381</c:v>
                </c:pt>
                <c:pt idx="20382">
                  <c:v>20382</c:v>
                </c:pt>
                <c:pt idx="20383">
                  <c:v>20383</c:v>
                </c:pt>
                <c:pt idx="20384">
                  <c:v>20384</c:v>
                </c:pt>
                <c:pt idx="20385">
                  <c:v>20385</c:v>
                </c:pt>
                <c:pt idx="20386">
                  <c:v>20386</c:v>
                </c:pt>
                <c:pt idx="20387">
                  <c:v>20387</c:v>
                </c:pt>
                <c:pt idx="20388">
                  <c:v>20388</c:v>
                </c:pt>
                <c:pt idx="20389">
                  <c:v>20389</c:v>
                </c:pt>
                <c:pt idx="20390">
                  <c:v>20390</c:v>
                </c:pt>
                <c:pt idx="20391">
                  <c:v>20391</c:v>
                </c:pt>
                <c:pt idx="20392">
                  <c:v>20392</c:v>
                </c:pt>
                <c:pt idx="20393">
                  <c:v>20393</c:v>
                </c:pt>
                <c:pt idx="20394">
                  <c:v>20394</c:v>
                </c:pt>
                <c:pt idx="20395">
                  <c:v>20395</c:v>
                </c:pt>
                <c:pt idx="20396">
                  <c:v>20396</c:v>
                </c:pt>
                <c:pt idx="20397">
                  <c:v>20397</c:v>
                </c:pt>
                <c:pt idx="20398">
                  <c:v>20398</c:v>
                </c:pt>
                <c:pt idx="20399">
                  <c:v>20399</c:v>
                </c:pt>
                <c:pt idx="20400">
                  <c:v>20400</c:v>
                </c:pt>
                <c:pt idx="20401">
                  <c:v>20401</c:v>
                </c:pt>
                <c:pt idx="20402">
                  <c:v>20402</c:v>
                </c:pt>
                <c:pt idx="20403">
                  <c:v>20403</c:v>
                </c:pt>
                <c:pt idx="20404">
                  <c:v>20404</c:v>
                </c:pt>
                <c:pt idx="20405">
                  <c:v>20405</c:v>
                </c:pt>
                <c:pt idx="20406">
                  <c:v>20406</c:v>
                </c:pt>
                <c:pt idx="20407">
                  <c:v>20407</c:v>
                </c:pt>
                <c:pt idx="20408">
                  <c:v>20408</c:v>
                </c:pt>
                <c:pt idx="20409">
                  <c:v>20409</c:v>
                </c:pt>
                <c:pt idx="20410">
                  <c:v>20410</c:v>
                </c:pt>
                <c:pt idx="20411">
                  <c:v>20411</c:v>
                </c:pt>
                <c:pt idx="20412">
                  <c:v>20412</c:v>
                </c:pt>
                <c:pt idx="20413">
                  <c:v>20413</c:v>
                </c:pt>
                <c:pt idx="20414">
                  <c:v>20414</c:v>
                </c:pt>
                <c:pt idx="20415">
                  <c:v>20415</c:v>
                </c:pt>
                <c:pt idx="20416">
                  <c:v>20416</c:v>
                </c:pt>
                <c:pt idx="20417">
                  <c:v>20417</c:v>
                </c:pt>
                <c:pt idx="20418">
                  <c:v>20418</c:v>
                </c:pt>
                <c:pt idx="20419">
                  <c:v>20419</c:v>
                </c:pt>
                <c:pt idx="20420">
                  <c:v>20420</c:v>
                </c:pt>
                <c:pt idx="20421">
                  <c:v>20421</c:v>
                </c:pt>
                <c:pt idx="20422">
                  <c:v>20422</c:v>
                </c:pt>
                <c:pt idx="20423">
                  <c:v>20423</c:v>
                </c:pt>
                <c:pt idx="20424">
                  <c:v>20424</c:v>
                </c:pt>
                <c:pt idx="20425">
                  <c:v>20425</c:v>
                </c:pt>
                <c:pt idx="20426">
                  <c:v>20426</c:v>
                </c:pt>
                <c:pt idx="20427">
                  <c:v>20427</c:v>
                </c:pt>
                <c:pt idx="20428">
                  <c:v>20428</c:v>
                </c:pt>
                <c:pt idx="20429">
                  <c:v>20429</c:v>
                </c:pt>
                <c:pt idx="20430">
                  <c:v>20430</c:v>
                </c:pt>
                <c:pt idx="20431">
                  <c:v>20431</c:v>
                </c:pt>
                <c:pt idx="20432">
                  <c:v>20432</c:v>
                </c:pt>
                <c:pt idx="20433">
                  <c:v>20433</c:v>
                </c:pt>
                <c:pt idx="20434">
                  <c:v>20434</c:v>
                </c:pt>
                <c:pt idx="20435">
                  <c:v>20435</c:v>
                </c:pt>
                <c:pt idx="20436">
                  <c:v>20436</c:v>
                </c:pt>
                <c:pt idx="20437">
                  <c:v>20437</c:v>
                </c:pt>
                <c:pt idx="20438">
                  <c:v>20438</c:v>
                </c:pt>
                <c:pt idx="20439">
                  <c:v>20439</c:v>
                </c:pt>
                <c:pt idx="20440">
                  <c:v>20440</c:v>
                </c:pt>
                <c:pt idx="20441">
                  <c:v>20441</c:v>
                </c:pt>
                <c:pt idx="20442">
                  <c:v>20442</c:v>
                </c:pt>
                <c:pt idx="20443">
                  <c:v>20443</c:v>
                </c:pt>
                <c:pt idx="20444">
                  <c:v>20444</c:v>
                </c:pt>
                <c:pt idx="20445">
                  <c:v>20445</c:v>
                </c:pt>
                <c:pt idx="20446">
                  <c:v>20446</c:v>
                </c:pt>
                <c:pt idx="20447">
                  <c:v>20447</c:v>
                </c:pt>
                <c:pt idx="20448">
                  <c:v>20448</c:v>
                </c:pt>
                <c:pt idx="20449">
                  <c:v>20449</c:v>
                </c:pt>
                <c:pt idx="20450">
                  <c:v>20450</c:v>
                </c:pt>
                <c:pt idx="20451">
                  <c:v>20451</c:v>
                </c:pt>
                <c:pt idx="20452">
                  <c:v>20452</c:v>
                </c:pt>
                <c:pt idx="20453">
                  <c:v>20453</c:v>
                </c:pt>
                <c:pt idx="20454">
                  <c:v>20454</c:v>
                </c:pt>
                <c:pt idx="20455">
                  <c:v>20455</c:v>
                </c:pt>
                <c:pt idx="20456">
                  <c:v>20456</c:v>
                </c:pt>
                <c:pt idx="20457">
                  <c:v>20457</c:v>
                </c:pt>
                <c:pt idx="20458">
                  <c:v>20458</c:v>
                </c:pt>
                <c:pt idx="20459">
                  <c:v>20459</c:v>
                </c:pt>
                <c:pt idx="20460">
                  <c:v>20460</c:v>
                </c:pt>
                <c:pt idx="20461">
                  <c:v>20461</c:v>
                </c:pt>
                <c:pt idx="20462">
                  <c:v>20462</c:v>
                </c:pt>
                <c:pt idx="20463">
                  <c:v>20463</c:v>
                </c:pt>
                <c:pt idx="20464">
                  <c:v>20464</c:v>
                </c:pt>
                <c:pt idx="20465">
                  <c:v>20465</c:v>
                </c:pt>
                <c:pt idx="20466">
                  <c:v>20466</c:v>
                </c:pt>
                <c:pt idx="20467">
                  <c:v>20467</c:v>
                </c:pt>
                <c:pt idx="20468">
                  <c:v>20468</c:v>
                </c:pt>
                <c:pt idx="20469">
                  <c:v>20469</c:v>
                </c:pt>
                <c:pt idx="20470">
                  <c:v>20470</c:v>
                </c:pt>
                <c:pt idx="20471">
                  <c:v>20471</c:v>
                </c:pt>
                <c:pt idx="20472">
                  <c:v>20472</c:v>
                </c:pt>
                <c:pt idx="20473">
                  <c:v>20473</c:v>
                </c:pt>
                <c:pt idx="20474">
                  <c:v>20474</c:v>
                </c:pt>
                <c:pt idx="20475">
                  <c:v>20475</c:v>
                </c:pt>
                <c:pt idx="20476">
                  <c:v>20476</c:v>
                </c:pt>
                <c:pt idx="20477">
                  <c:v>20477</c:v>
                </c:pt>
                <c:pt idx="20478">
                  <c:v>20478</c:v>
                </c:pt>
                <c:pt idx="20479">
                  <c:v>20479</c:v>
                </c:pt>
                <c:pt idx="20480">
                  <c:v>20480</c:v>
                </c:pt>
                <c:pt idx="20481">
                  <c:v>20481</c:v>
                </c:pt>
                <c:pt idx="20482">
                  <c:v>20482</c:v>
                </c:pt>
                <c:pt idx="20483">
                  <c:v>20483</c:v>
                </c:pt>
                <c:pt idx="20484">
                  <c:v>20484</c:v>
                </c:pt>
                <c:pt idx="20485">
                  <c:v>20485</c:v>
                </c:pt>
                <c:pt idx="20486">
                  <c:v>20486</c:v>
                </c:pt>
                <c:pt idx="20487">
                  <c:v>20487</c:v>
                </c:pt>
                <c:pt idx="20488">
                  <c:v>20488</c:v>
                </c:pt>
                <c:pt idx="20489">
                  <c:v>20489</c:v>
                </c:pt>
                <c:pt idx="20490">
                  <c:v>20490</c:v>
                </c:pt>
                <c:pt idx="20491">
                  <c:v>20491</c:v>
                </c:pt>
                <c:pt idx="20492">
                  <c:v>20492</c:v>
                </c:pt>
                <c:pt idx="20493">
                  <c:v>20493</c:v>
                </c:pt>
                <c:pt idx="20494">
                  <c:v>20494</c:v>
                </c:pt>
                <c:pt idx="20495">
                  <c:v>20495</c:v>
                </c:pt>
                <c:pt idx="20496">
                  <c:v>20496</c:v>
                </c:pt>
                <c:pt idx="20497">
                  <c:v>20497</c:v>
                </c:pt>
                <c:pt idx="20498">
                  <c:v>20498</c:v>
                </c:pt>
                <c:pt idx="20499">
                  <c:v>20499</c:v>
                </c:pt>
                <c:pt idx="20500">
                  <c:v>20500</c:v>
                </c:pt>
                <c:pt idx="20501">
                  <c:v>20501</c:v>
                </c:pt>
                <c:pt idx="20502">
                  <c:v>20502</c:v>
                </c:pt>
                <c:pt idx="20503">
                  <c:v>20503</c:v>
                </c:pt>
                <c:pt idx="20504">
                  <c:v>20504</c:v>
                </c:pt>
                <c:pt idx="20505">
                  <c:v>20505</c:v>
                </c:pt>
                <c:pt idx="20506">
                  <c:v>20506</c:v>
                </c:pt>
                <c:pt idx="20507">
                  <c:v>20507</c:v>
                </c:pt>
                <c:pt idx="20508">
                  <c:v>20508</c:v>
                </c:pt>
                <c:pt idx="20509">
                  <c:v>20509</c:v>
                </c:pt>
                <c:pt idx="20510">
                  <c:v>20510</c:v>
                </c:pt>
                <c:pt idx="20511">
                  <c:v>20511</c:v>
                </c:pt>
                <c:pt idx="20512">
                  <c:v>20512</c:v>
                </c:pt>
                <c:pt idx="20513">
                  <c:v>20513</c:v>
                </c:pt>
                <c:pt idx="20514">
                  <c:v>20514</c:v>
                </c:pt>
                <c:pt idx="20515">
                  <c:v>20515</c:v>
                </c:pt>
                <c:pt idx="20516">
                  <c:v>20516</c:v>
                </c:pt>
                <c:pt idx="20517">
                  <c:v>20517</c:v>
                </c:pt>
                <c:pt idx="20518">
                  <c:v>20518</c:v>
                </c:pt>
                <c:pt idx="20519">
                  <c:v>20519</c:v>
                </c:pt>
                <c:pt idx="20520">
                  <c:v>20520</c:v>
                </c:pt>
                <c:pt idx="20521">
                  <c:v>20521</c:v>
                </c:pt>
                <c:pt idx="20522">
                  <c:v>20522</c:v>
                </c:pt>
                <c:pt idx="20523">
                  <c:v>20523</c:v>
                </c:pt>
                <c:pt idx="20524">
                  <c:v>20524</c:v>
                </c:pt>
                <c:pt idx="20525">
                  <c:v>20525</c:v>
                </c:pt>
                <c:pt idx="20526">
                  <c:v>20526</c:v>
                </c:pt>
                <c:pt idx="20527">
                  <c:v>20527</c:v>
                </c:pt>
                <c:pt idx="20528">
                  <c:v>20528</c:v>
                </c:pt>
                <c:pt idx="20529">
                  <c:v>20529</c:v>
                </c:pt>
                <c:pt idx="20530">
                  <c:v>20530</c:v>
                </c:pt>
                <c:pt idx="20531">
                  <c:v>20531</c:v>
                </c:pt>
                <c:pt idx="20532">
                  <c:v>20532</c:v>
                </c:pt>
                <c:pt idx="20533">
                  <c:v>20533</c:v>
                </c:pt>
                <c:pt idx="20534">
                  <c:v>20534</c:v>
                </c:pt>
                <c:pt idx="20535">
                  <c:v>20535</c:v>
                </c:pt>
                <c:pt idx="20536">
                  <c:v>20536</c:v>
                </c:pt>
                <c:pt idx="20537">
                  <c:v>20537</c:v>
                </c:pt>
                <c:pt idx="20538">
                  <c:v>20538</c:v>
                </c:pt>
                <c:pt idx="20539">
                  <c:v>20539</c:v>
                </c:pt>
                <c:pt idx="20540">
                  <c:v>20540</c:v>
                </c:pt>
                <c:pt idx="20541">
                  <c:v>20541</c:v>
                </c:pt>
                <c:pt idx="20542">
                  <c:v>20542</c:v>
                </c:pt>
                <c:pt idx="20543">
                  <c:v>20543</c:v>
                </c:pt>
                <c:pt idx="20544">
                  <c:v>20544</c:v>
                </c:pt>
                <c:pt idx="20545">
                  <c:v>20545</c:v>
                </c:pt>
                <c:pt idx="20546">
                  <c:v>20546</c:v>
                </c:pt>
                <c:pt idx="20547">
                  <c:v>20547</c:v>
                </c:pt>
                <c:pt idx="20548">
                  <c:v>20548</c:v>
                </c:pt>
                <c:pt idx="20549">
                  <c:v>20549</c:v>
                </c:pt>
                <c:pt idx="20550">
                  <c:v>20550</c:v>
                </c:pt>
                <c:pt idx="20551">
                  <c:v>20551</c:v>
                </c:pt>
                <c:pt idx="20552">
                  <c:v>20552</c:v>
                </c:pt>
                <c:pt idx="20553">
                  <c:v>20553</c:v>
                </c:pt>
                <c:pt idx="20554">
                  <c:v>20554</c:v>
                </c:pt>
                <c:pt idx="20555">
                  <c:v>20555</c:v>
                </c:pt>
                <c:pt idx="20556">
                  <c:v>20556</c:v>
                </c:pt>
                <c:pt idx="20557">
                  <c:v>20557</c:v>
                </c:pt>
                <c:pt idx="20558">
                  <c:v>20558</c:v>
                </c:pt>
                <c:pt idx="20559">
                  <c:v>20559</c:v>
                </c:pt>
                <c:pt idx="20560">
                  <c:v>20560</c:v>
                </c:pt>
                <c:pt idx="20561">
                  <c:v>20561</c:v>
                </c:pt>
                <c:pt idx="20562">
                  <c:v>20562</c:v>
                </c:pt>
                <c:pt idx="20563">
                  <c:v>20563</c:v>
                </c:pt>
                <c:pt idx="20564">
                  <c:v>20564</c:v>
                </c:pt>
                <c:pt idx="20565">
                  <c:v>20565</c:v>
                </c:pt>
                <c:pt idx="20566">
                  <c:v>20566</c:v>
                </c:pt>
                <c:pt idx="20567">
                  <c:v>20567</c:v>
                </c:pt>
                <c:pt idx="20568">
                  <c:v>20568</c:v>
                </c:pt>
                <c:pt idx="20569">
                  <c:v>20569</c:v>
                </c:pt>
                <c:pt idx="20570">
                  <c:v>20570</c:v>
                </c:pt>
                <c:pt idx="20571">
                  <c:v>20571</c:v>
                </c:pt>
                <c:pt idx="20572">
                  <c:v>20572</c:v>
                </c:pt>
                <c:pt idx="20573">
                  <c:v>20573</c:v>
                </c:pt>
                <c:pt idx="20574">
                  <c:v>20574</c:v>
                </c:pt>
                <c:pt idx="20575">
                  <c:v>20575</c:v>
                </c:pt>
                <c:pt idx="20576">
                  <c:v>20576</c:v>
                </c:pt>
                <c:pt idx="20577">
                  <c:v>20577</c:v>
                </c:pt>
                <c:pt idx="20578">
                  <c:v>20578</c:v>
                </c:pt>
                <c:pt idx="20579">
                  <c:v>20579</c:v>
                </c:pt>
                <c:pt idx="20580">
                  <c:v>20580</c:v>
                </c:pt>
                <c:pt idx="20581">
                  <c:v>20581</c:v>
                </c:pt>
                <c:pt idx="20582">
                  <c:v>20582</c:v>
                </c:pt>
                <c:pt idx="20583">
                  <c:v>20583</c:v>
                </c:pt>
                <c:pt idx="20584">
                  <c:v>20584</c:v>
                </c:pt>
                <c:pt idx="20585">
                  <c:v>20585</c:v>
                </c:pt>
                <c:pt idx="20586">
                  <c:v>20586</c:v>
                </c:pt>
                <c:pt idx="20587">
                  <c:v>20587</c:v>
                </c:pt>
                <c:pt idx="20588">
                  <c:v>20588</c:v>
                </c:pt>
                <c:pt idx="20589">
                  <c:v>20589</c:v>
                </c:pt>
                <c:pt idx="20590">
                  <c:v>20590</c:v>
                </c:pt>
                <c:pt idx="20591">
                  <c:v>20591</c:v>
                </c:pt>
                <c:pt idx="20592">
                  <c:v>20592</c:v>
                </c:pt>
                <c:pt idx="20593">
                  <c:v>20593</c:v>
                </c:pt>
                <c:pt idx="20594">
                  <c:v>20594</c:v>
                </c:pt>
                <c:pt idx="20595">
                  <c:v>20595</c:v>
                </c:pt>
                <c:pt idx="20596">
                  <c:v>20596</c:v>
                </c:pt>
                <c:pt idx="20597">
                  <c:v>20597</c:v>
                </c:pt>
                <c:pt idx="20598">
                  <c:v>20598</c:v>
                </c:pt>
                <c:pt idx="20599">
                  <c:v>20599</c:v>
                </c:pt>
                <c:pt idx="20600">
                  <c:v>20600</c:v>
                </c:pt>
                <c:pt idx="20601">
                  <c:v>20601</c:v>
                </c:pt>
                <c:pt idx="20602">
                  <c:v>20602</c:v>
                </c:pt>
                <c:pt idx="20603">
                  <c:v>20603</c:v>
                </c:pt>
                <c:pt idx="20604">
                  <c:v>20604</c:v>
                </c:pt>
                <c:pt idx="20605">
                  <c:v>20605</c:v>
                </c:pt>
                <c:pt idx="20606">
                  <c:v>20606</c:v>
                </c:pt>
                <c:pt idx="20607">
                  <c:v>20607</c:v>
                </c:pt>
                <c:pt idx="20608">
                  <c:v>20608</c:v>
                </c:pt>
                <c:pt idx="20609">
                  <c:v>20609</c:v>
                </c:pt>
                <c:pt idx="20610">
                  <c:v>20610</c:v>
                </c:pt>
                <c:pt idx="20611">
                  <c:v>20611</c:v>
                </c:pt>
                <c:pt idx="20612">
                  <c:v>20612</c:v>
                </c:pt>
                <c:pt idx="20613">
                  <c:v>20613</c:v>
                </c:pt>
                <c:pt idx="20614">
                  <c:v>20614</c:v>
                </c:pt>
                <c:pt idx="20615">
                  <c:v>20615</c:v>
                </c:pt>
                <c:pt idx="20616">
                  <c:v>20616</c:v>
                </c:pt>
                <c:pt idx="20617">
                  <c:v>20617</c:v>
                </c:pt>
                <c:pt idx="20618">
                  <c:v>20618</c:v>
                </c:pt>
                <c:pt idx="20619">
                  <c:v>20619</c:v>
                </c:pt>
                <c:pt idx="20620">
                  <c:v>20620</c:v>
                </c:pt>
                <c:pt idx="20621">
                  <c:v>20621</c:v>
                </c:pt>
                <c:pt idx="20622">
                  <c:v>20622</c:v>
                </c:pt>
                <c:pt idx="20623">
                  <c:v>20623</c:v>
                </c:pt>
                <c:pt idx="20624">
                  <c:v>20624</c:v>
                </c:pt>
                <c:pt idx="20625">
                  <c:v>20625</c:v>
                </c:pt>
                <c:pt idx="20626">
                  <c:v>20626</c:v>
                </c:pt>
                <c:pt idx="20627">
                  <c:v>20627</c:v>
                </c:pt>
                <c:pt idx="20628">
                  <c:v>20628</c:v>
                </c:pt>
                <c:pt idx="20629">
                  <c:v>20629</c:v>
                </c:pt>
                <c:pt idx="20630">
                  <c:v>20630</c:v>
                </c:pt>
                <c:pt idx="20631">
                  <c:v>20631</c:v>
                </c:pt>
                <c:pt idx="20632">
                  <c:v>20632</c:v>
                </c:pt>
                <c:pt idx="20633">
                  <c:v>20633</c:v>
                </c:pt>
                <c:pt idx="20634">
                  <c:v>20634</c:v>
                </c:pt>
                <c:pt idx="20635">
                  <c:v>20635</c:v>
                </c:pt>
                <c:pt idx="20636">
                  <c:v>20636</c:v>
                </c:pt>
                <c:pt idx="20637">
                  <c:v>20637</c:v>
                </c:pt>
                <c:pt idx="20638">
                  <c:v>20638</c:v>
                </c:pt>
                <c:pt idx="20639">
                  <c:v>20639</c:v>
                </c:pt>
                <c:pt idx="20640">
                  <c:v>20640</c:v>
                </c:pt>
                <c:pt idx="20641">
                  <c:v>20641</c:v>
                </c:pt>
                <c:pt idx="20642">
                  <c:v>20642</c:v>
                </c:pt>
                <c:pt idx="20643">
                  <c:v>20643</c:v>
                </c:pt>
                <c:pt idx="20644">
                  <c:v>20644</c:v>
                </c:pt>
                <c:pt idx="20645">
                  <c:v>20645</c:v>
                </c:pt>
                <c:pt idx="20646">
                  <c:v>20646</c:v>
                </c:pt>
                <c:pt idx="20647">
                  <c:v>20647</c:v>
                </c:pt>
                <c:pt idx="20648">
                  <c:v>20648</c:v>
                </c:pt>
                <c:pt idx="20649">
                  <c:v>20649</c:v>
                </c:pt>
                <c:pt idx="20650">
                  <c:v>20650</c:v>
                </c:pt>
                <c:pt idx="20651">
                  <c:v>20651</c:v>
                </c:pt>
                <c:pt idx="20652">
                  <c:v>20652</c:v>
                </c:pt>
                <c:pt idx="20653">
                  <c:v>20653</c:v>
                </c:pt>
                <c:pt idx="20654">
                  <c:v>20654</c:v>
                </c:pt>
                <c:pt idx="20655">
                  <c:v>20655</c:v>
                </c:pt>
                <c:pt idx="20656">
                  <c:v>20656</c:v>
                </c:pt>
                <c:pt idx="20657">
                  <c:v>20657</c:v>
                </c:pt>
                <c:pt idx="20658">
                  <c:v>20658</c:v>
                </c:pt>
                <c:pt idx="20659">
                  <c:v>20659</c:v>
                </c:pt>
                <c:pt idx="20660">
                  <c:v>20660</c:v>
                </c:pt>
                <c:pt idx="20661">
                  <c:v>20661</c:v>
                </c:pt>
                <c:pt idx="20662">
                  <c:v>20662</c:v>
                </c:pt>
                <c:pt idx="20663">
                  <c:v>20663</c:v>
                </c:pt>
                <c:pt idx="20664">
                  <c:v>20664</c:v>
                </c:pt>
                <c:pt idx="20665">
                  <c:v>20665</c:v>
                </c:pt>
                <c:pt idx="20666">
                  <c:v>20666</c:v>
                </c:pt>
                <c:pt idx="20667">
                  <c:v>20667</c:v>
                </c:pt>
                <c:pt idx="20668">
                  <c:v>20668</c:v>
                </c:pt>
                <c:pt idx="20669">
                  <c:v>20669</c:v>
                </c:pt>
                <c:pt idx="20670">
                  <c:v>20670</c:v>
                </c:pt>
                <c:pt idx="20671">
                  <c:v>20671</c:v>
                </c:pt>
                <c:pt idx="20672">
                  <c:v>20672</c:v>
                </c:pt>
                <c:pt idx="20673">
                  <c:v>20673</c:v>
                </c:pt>
                <c:pt idx="20674">
                  <c:v>20674</c:v>
                </c:pt>
                <c:pt idx="20675">
                  <c:v>20675</c:v>
                </c:pt>
                <c:pt idx="20676">
                  <c:v>20676</c:v>
                </c:pt>
                <c:pt idx="20677">
                  <c:v>20677</c:v>
                </c:pt>
                <c:pt idx="20678">
                  <c:v>20678</c:v>
                </c:pt>
                <c:pt idx="20679">
                  <c:v>20679</c:v>
                </c:pt>
                <c:pt idx="20680">
                  <c:v>20680</c:v>
                </c:pt>
                <c:pt idx="20681">
                  <c:v>20681</c:v>
                </c:pt>
                <c:pt idx="20682">
                  <c:v>20682</c:v>
                </c:pt>
                <c:pt idx="20683">
                  <c:v>20683</c:v>
                </c:pt>
                <c:pt idx="20684">
                  <c:v>20684</c:v>
                </c:pt>
                <c:pt idx="20685">
                  <c:v>20685</c:v>
                </c:pt>
                <c:pt idx="20686">
                  <c:v>20686</c:v>
                </c:pt>
                <c:pt idx="20687">
                  <c:v>20687</c:v>
                </c:pt>
                <c:pt idx="20688">
                  <c:v>20688</c:v>
                </c:pt>
                <c:pt idx="20689">
                  <c:v>20689</c:v>
                </c:pt>
                <c:pt idx="20690">
                  <c:v>20690</c:v>
                </c:pt>
                <c:pt idx="20691">
                  <c:v>20691</c:v>
                </c:pt>
                <c:pt idx="20692">
                  <c:v>20692</c:v>
                </c:pt>
                <c:pt idx="20693">
                  <c:v>20693</c:v>
                </c:pt>
                <c:pt idx="20694">
                  <c:v>20694</c:v>
                </c:pt>
                <c:pt idx="20695">
                  <c:v>20695</c:v>
                </c:pt>
                <c:pt idx="20696">
                  <c:v>20696</c:v>
                </c:pt>
                <c:pt idx="20697">
                  <c:v>20697</c:v>
                </c:pt>
                <c:pt idx="20698">
                  <c:v>20698</c:v>
                </c:pt>
                <c:pt idx="20699">
                  <c:v>20699</c:v>
                </c:pt>
                <c:pt idx="20700">
                  <c:v>20700</c:v>
                </c:pt>
                <c:pt idx="20701">
                  <c:v>20701</c:v>
                </c:pt>
                <c:pt idx="20702">
                  <c:v>20702</c:v>
                </c:pt>
                <c:pt idx="20703">
                  <c:v>20703</c:v>
                </c:pt>
                <c:pt idx="20704">
                  <c:v>20704</c:v>
                </c:pt>
                <c:pt idx="20705">
                  <c:v>20705</c:v>
                </c:pt>
                <c:pt idx="20706">
                  <c:v>20706</c:v>
                </c:pt>
                <c:pt idx="20707">
                  <c:v>20707</c:v>
                </c:pt>
                <c:pt idx="20708">
                  <c:v>20708</c:v>
                </c:pt>
                <c:pt idx="20709">
                  <c:v>20709</c:v>
                </c:pt>
                <c:pt idx="20710">
                  <c:v>20710</c:v>
                </c:pt>
                <c:pt idx="20711">
                  <c:v>20711</c:v>
                </c:pt>
                <c:pt idx="20712">
                  <c:v>20712</c:v>
                </c:pt>
                <c:pt idx="20713">
                  <c:v>20713</c:v>
                </c:pt>
                <c:pt idx="20714">
                  <c:v>20714</c:v>
                </c:pt>
                <c:pt idx="20715">
                  <c:v>20715</c:v>
                </c:pt>
                <c:pt idx="20716">
                  <c:v>20716</c:v>
                </c:pt>
                <c:pt idx="20717">
                  <c:v>20717</c:v>
                </c:pt>
                <c:pt idx="20718">
                  <c:v>20718</c:v>
                </c:pt>
                <c:pt idx="20719">
                  <c:v>20719</c:v>
                </c:pt>
                <c:pt idx="20720">
                  <c:v>20720</c:v>
                </c:pt>
                <c:pt idx="20721">
                  <c:v>20721</c:v>
                </c:pt>
                <c:pt idx="20722">
                  <c:v>20722</c:v>
                </c:pt>
                <c:pt idx="20723">
                  <c:v>20723</c:v>
                </c:pt>
                <c:pt idx="20724">
                  <c:v>20724</c:v>
                </c:pt>
                <c:pt idx="20725">
                  <c:v>20725</c:v>
                </c:pt>
                <c:pt idx="20726">
                  <c:v>20726</c:v>
                </c:pt>
                <c:pt idx="20727">
                  <c:v>20727</c:v>
                </c:pt>
                <c:pt idx="20728">
                  <c:v>20728</c:v>
                </c:pt>
                <c:pt idx="20729">
                  <c:v>20729</c:v>
                </c:pt>
                <c:pt idx="20730">
                  <c:v>20730</c:v>
                </c:pt>
                <c:pt idx="20731">
                  <c:v>20731</c:v>
                </c:pt>
                <c:pt idx="20732">
                  <c:v>20732</c:v>
                </c:pt>
                <c:pt idx="20733">
                  <c:v>20733</c:v>
                </c:pt>
                <c:pt idx="20734">
                  <c:v>20734</c:v>
                </c:pt>
                <c:pt idx="20735">
                  <c:v>20735</c:v>
                </c:pt>
                <c:pt idx="20736">
                  <c:v>20736</c:v>
                </c:pt>
                <c:pt idx="20737">
                  <c:v>20737</c:v>
                </c:pt>
                <c:pt idx="20738">
                  <c:v>20738</c:v>
                </c:pt>
                <c:pt idx="20739">
                  <c:v>20739</c:v>
                </c:pt>
                <c:pt idx="20740">
                  <c:v>20740</c:v>
                </c:pt>
                <c:pt idx="20741">
                  <c:v>20741</c:v>
                </c:pt>
                <c:pt idx="20742">
                  <c:v>20742</c:v>
                </c:pt>
                <c:pt idx="20743">
                  <c:v>20743</c:v>
                </c:pt>
                <c:pt idx="20744">
                  <c:v>20744</c:v>
                </c:pt>
                <c:pt idx="20745">
                  <c:v>20745</c:v>
                </c:pt>
                <c:pt idx="20746">
                  <c:v>20746</c:v>
                </c:pt>
                <c:pt idx="20747">
                  <c:v>20747</c:v>
                </c:pt>
                <c:pt idx="20748">
                  <c:v>20748</c:v>
                </c:pt>
                <c:pt idx="20749">
                  <c:v>20749</c:v>
                </c:pt>
                <c:pt idx="20750">
                  <c:v>20750</c:v>
                </c:pt>
                <c:pt idx="20751">
                  <c:v>20751</c:v>
                </c:pt>
                <c:pt idx="20752">
                  <c:v>20752</c:v>
                </c:pt>
                <c:pt idx="20753">
                  <c:v>20753</c:v>
                </c:pt>
                <c:pt idx="20754">
                  <c:v>20754</c:v>
                </c:pt>
                <c:pt idx="20755">
                  <c:v>20755</c:v>
                </c:pt>
                <c:pt idx="20756">
                  <c:v>20756</c:v>
                </c:pt>
                <c:pt idx="20757">
                  <c:v>20757</c:v>
                </c:pt>
                <c:pt idx="20758">
                  <c:v>20758</c:v>
                </c:pt>
                <c:pt idx="20759">
                  <c:v>20759</c:v>
                </c:pt>
                <c:pt idx="20760">
                  <c:v>20760</c:v>
                </c:pt>
                <c:pt idx="20761">
                  <c:v>20761</c:v>
                </c:pt>
                <c:pt idx="20762">
                  <c:v>20762</c:v>
                </c:pt>
                <c:pt idx="20763">
                  <c:v>20763</c:v>
                </c:pt>
                <c:pt idx="20764">
                  <c:v>20764</c:v>
                </c:pt>
                <c:pt idx="20765">
                  <c:v>20765</c:v>
                </c:pt>
                <c:pt idx="20766">
                  <c:v>20766</c:v>
                </c:pt>
                <c:pt idx="20767">
                  <c:v>20767</c:v>
                </c:pt>
                <c:pt idx="20768">
                  <c:v>20768</c:v>
                </c:pt>
                <c:pt idx="20769">
                  <c:v>20769</c:v>
                </c:pt>
                <c:pt idx="20770">
                  <c:v>20770</c:v>
                </c:pt>
                <c:pt idx="20771">
                  <c:v>20771</c:v>
                </c:pt>
                <c:pt idx="20772">
                  <c:v>20772</c:v>
                </c:pt>
                <c:pt idx="20773">
                  <c:v>20773</c:v>
                </c:pt>
                <c:pt idx="20774">
                  <c:v>20774</c:v>
                </c:pt>
                <c:pt idx="20775">
                  <c:v>20775</c:v>
                </c:pt>
                <c:pt idx="20776">
                  <c:v>20776</c:v>
                </c:pt>
                <c:pt idx="20777">
                  <c:v>20777</c:v>
                </c:pt>
                <c:pt idx="20778">
                  <c:v>20778</c:v>
                </c:pt>
                <c:pt idx="20779">
                  <c:v>20779</c:v>
                </c:pt>
                <c:pt idx="20780">
                  <c:v>20780</c:v>
                </c:pt>
                <c:pt idx="20781">
                  <c:v>20781</c:v>
                </c:pt>
                <c:pt idx="20782">
                  <c:v>20782</c:v>
                </c:pt>
                <c:pt idx="20783">
                  <c:v>20783</c:v>
                </c:pt>
                <c:pt idx="20784">
                  <c:v>20784</c:v>
                </c:pt>
                <c:pt idx="20785">
                  <c:v>20785</c:v>
                </c:pt>
                <c:pt idx="20786">
                  <c:v>20786</c:v>
                </c:pt>
                <c:pt idx="20787">
                  <c:v>20787</c:v>
                </c:pt>
                <c:pt idx="20788">
                  <c:v>20788</c:v>
                </c:pt>
                <c:pt idx="20789">
                  <c:v>20789</c:v>
                </c:pt>
                <c:pt idx="20790">
                  <c:v>20790</c:v>
                </c:pt>
                <c:pt idx="20791">
                  <c:v>20791</c:v>
                </c:pt>
                <c:pt idx="20792">
                  <c:v>20792</c:v>
                </c:pt>
                <c:pt idx="20793">
                  <c:v>20793</c:v>
                </c:pt>
                <c:pt idx="20794">
                  <c:v>20794</c:v>
                </c:pt>
                <c:pt idx="20795">
                  <c:v>20795</c:v>
                </c:pt>
                <c:pt idx="20796">
                  <c:v>20796</c:v>
                </c:pt>
                <c:pt idx="20797">
                  <c:v>20797</c:v>
                </c:pt>
                <c:pt idx="20798">
                  <c:v>20798</c:v>
                </c:pt>
                <c:pt idx="20799">
                  <c:v>20799</c:v>
                </c:pt>
                <c:pt idx="20800">
                  <c:v>20800</c:v>
                </c:pt>
                <c:pt idx="20801">
                  <c:v>20801</c:v>
                </c:pt>
                <c:pt idx="20802">
                  <c:v>20802</c:v>
                </c:pt>
                <c:pt idx="20803">
                  <c:v>20803</c:v>
                </c:pt>
                <c:pt idx="20804">
                  <c:v>20804</c:v>
                </c:pt>
                <c:pt idx="20805">
                  <c:v>20805</c:v>
                </c:pt>
                <c:pt idx="20806">
                  <c:v>20806</c:v>
                </c:pt>
                <c:pt idx="20807">
                  <c:v>20807</c:v>
                </c:pt>
                <c:pt idx="20808">
                  <c:v>20808</c:v>
                </c:pt>
                <c:pt idx="20809">
                  <c:v>20809</c:v>
                </c:pt>
                <c:pt idx="20810">
                  <c:v>20810</c:v>
                </c:pt>
                <c:pt idx="20811">
                  <c:v>20811</c:v>
                </c:pt>
                <c:pt idx="20812">
                  <c:v>20812</c:v>
                </c:pt>
                <c:pt idx="20813">
                  <c:v>20813</c:v>
                </c:pt>
                <c:pt idx="20814">
                  <c:v>20814</c:v>
                </c:pt>
                <c:pt idx="20815">
                  <c:v>20815</c:v>
                </c:pt>
                <c:pt idx="20816">
                  <c:v>20816</c:v>
                </c:pt>
                <c:pt idx="20817">
                  <c:v>20817</c:v>
                </c:pt>
                <c:pt idx="20818">
                  <c:v>20818</c:v>
                </c:pt>
                <c:pt idx="20819">
                  <c:v>20819</c:v>
                </c:pt>
                <c:pt idx="20820">
                  <c:v>20820</c:v>
                </c:pt>
                <c:pt idx="20821">
                  <c:v>20821</c:v>
                </c:pt>
                <c:pt idx="20822">
                  <c:v>20822</c:v>
                </c:pt>
                <c:pt idx="20823">
                  <c:v>20823</c:v>
                </c:pt>
                <c:pt idx="20824">
                  <c:v>20824</c:v>
                </c:pt>
                <c:pt idx="20825">
                  <c:v>20825</c:v>
                </c:pt>
                <c:pt idx="20826">
                  <c:v>20826</c:v>
                </c:pt>
                <c:pt idx="20827">
                  <c:v>20827</c:v>
                </c:pt>
                <c:pt idx="20828">
                  <c:v>20828</c:v>
                </c:pt>
                <c:pt idx="20829">
                  <c:v>20829</c:v>
                </c:pt>
                <c:pt idx="20830">
                  <c:v>20830</c:v>
                </c:pt>
                <c:pt idx="20831">
                  <c:v>20831</c:v>
                </c:pt>
                <c:pt idx="20832">
                  <c:v>20832</c:v>
                </c:pt>
                <c:pt idx="20833">
                  <c:v>20833</c:v>
                </c:pt>
                <c:pt idx="20834">
                  <c:v>20834</c:v>
                </c:pt>
                <c:pt idx="20835">
                  <c:v>20835</c:v>
                </c:pt>
                <c:pt idx="20836">
                  <c:v>20836</c:v>
                </c:pt>
                <c:pt idx="20837">
                  <c:v>20837</c:v>
                </c:pt>
                <c:pt idx="20838">
                  <c:v>20838</c:v>
                </c:pt>
                <c:pt idx="20839">
                  <c:v>20839</c:v>
                </c:pt>
                <c:pt idx="20840">
                  <c:v>20840</c:v>
                </c:pt>
                <c:pt idx="20841">
                  <c:v>20841</c:v>
                </c:pt>
                <c:pt idx="20842">
                  <c:v>20842</c:v>
                </c:pt>
                <c:pt idx="20843">
                  <c:v>20843</c:v>
                </c:pt>
                <c:pt idx="20844">
                  <c:v>20844</c:v>
                </c:pt>
                <c:pt idx="20845">
                  <c:v>20845</c:v>
                </c:pt>
                <c:pt idx="20846">
                  <c:v>20846</c:v>
                </c:pt>
                <c:pt idx="20847">
                  <c:v>20847</c:v>
                </c:pt>
                <c:pt idx="20848">
                  <c:v>20848</c:v>
                </c:pt>
                <c:pt idx="20849">
                  <c:v>20849</c:v>
                </c:pt>
                <c:pt idx="20850">
                  <c:v>20850</c:v>
                </c:pt>
                <c:pt idx="20851">
                  <c:v>20851</c:v>
                </c:pt>
                <c:pt idx="20852">
                  <c:v>20852</c:v>
                </c:pt>
                <c:pt idx="20853">
                  <c:v>20853</c:v>
                </c:pt>
                <c:pt idx="20854">
                  <c:v>20854</c:v>
                </c:pt>
                <c:pt idx="20855">
                  <c:v>20855</c:v>
                </c:pt>
                <c:pt idx="20856">
                  <c:v>20856</c:v>
                </c:pt>
                <c:pt idx="20857">
                  <c:v>20857</c:v>
                </c:pt>
                <c:pt idx="20858">
                  <c:v>20858</c:v>
                </c:pt>
                <c:pt idx="20859">
                  <c:v>20859</c:v>
                </c:pt>
                <c:pt idx="20860">
                  <c:v>20860</c:v>
                </c:pt>
                <c:pt idx="20861">
                  <c:v>20861</c:v>
                </c:pt>
                <c:pt idx="20862">
                  <c:v>20862</c:v>
                </c:pt>
                <c:pt idx="20863">
                  <c:v>20863</c:v>
                </c:pt>
                <c:pt idx="20864">
                  <c:v>20864</c:v>
                </c:pt>
                <c:pt idx="20865">
                  <c:v>20865</c:v>
                </c:pt>
                <c:pt idx="20866">
                  <c:v>20866</c:v>
                </c:pt>
                <c:pt idx="20867">
                  <c:v>20867</c:v>
                </c:pt>
                <c:pt idx="20868">
                  <c:v>20868</c:v>
                </c:pt>
                <c:pt idx="20869">
                  <c:v>20869</c:v>
                </c:pt>
                <c:pt idx="20870">
                  <c:v>20870</c:v>
                </c:pt>
                <c:pt idx="20871">
                  <c:v>20871</c:v>
                </c:pt>
                <c:pt idx="20872">
                  <c:v>20872</c:v>
                </c:pt>
                <c:pt idx="20873">
                  <c:v>20873</c:v>
                </c:pt>
                <c:pt idx="20874">
                  <c:v>20874</c:v>
                </c:pt>
                <c:pt idx="20875">
                  <c:v>20875</c:v>
                </c:pt>
                <c:pt idx="20876">
                  <c:v>20876</c:v>
                </c:pt>
                <c:pt idx="20877">
                  <c:v>20877</c:v>
                </c:pt>
                <c:pt idx="20878">
                  <c:v>20878</c:v>
                </c:pt>
                <c:pt idx="20879">
                  <c:v>20879</c:v>
                </c:pt>
                <c:pt idx="20880">
                  <c:v>20880</c:v>
                </c:pt>
                <c:pt idx="20881">
                  <c:v>20881</c:v>
                </c:pt>
                <c:pt idx="20882">
                  <c:v>20882</c:v>
                </c:pt>
                <c:pt idx="20883">
                  <c:v>20883</c:v>
                </c:pt>
                <c:pt idx="20884">
                  <c:v>20884</c:v>
                </c:pt>
                <c:pt idx="20885">
                  <c:v>20885</c:v>
                </c:pt>
                <c:pt idx="20886">
                  <c:v>20886</c:v>
                </c:pt>
                <c:pt idx="20887">
                  <c:v>20887</c:v>
                </c:pt>
                <c:pt idx="20888">
                  <c:v>20888</c:v>
                </c:pt>
                <c:pt idx="20889">
                  <c:v>20889</c:v>
                </c:pt>
                <c:pt idx="20890">
                  <c:v>20890</c:v>
                </c:pt>
                <c:pt idx="20891">
                  <c:v>20891</c:v>
                </c:pt>
                <c:pt idx="20892">
                  <c:v>20892</c:v>
                </c:pt>
                <c:pt idx="20893">
                  <c:v>20893</c:v>
                </c:pt>
                <c:pt idx="20894">
                  <c:v>20894</c:v>
                </c:pt>
                <c:pt idx="20895">
                  <c:v>20895</c:v>
                </c:pt>
                <c:pt idx="20896">
                  <c:v>20896</c:v>
                </c:pt>
                <c:pt idx="20897">
                  <c:v>20897</c:v>
                </c:pt>
                <c:pt idx="20898">
                  <c:v>20898</c:v>
                </c:pt>
                <c:pt idx="20899">
                  <c:v>20899</c:v>
                </c:pt>
                <c:pt idx="20900">
                  <c:v>20900</c:v>
                </c:pt>
                <c:pt idx="20901">
                  <c:v>20901</c:v>
                </c:pt>
                <c:pt idx="20902">
                  <c:v>20902</c:v>
                </c:pt>
                <c:pt idx="20903">
                  <c:v>20903</c:v>
                </c:pt>
                <c:pt idx="20904">
                  <c:v>20904</c:v>
                </c:pt>
                <c:pt idx="20905">
                  <c:v>20905</c:v>
                </c:pt>
                <c:pt idx="20906">
                  <c:v>20906</c:v>
                </c:pt>
                <c:pt idx="20907">
                  <c:v>20907</c:v>
                </c:pt>
                <c:pt idx="20908">
                  <c:v>20908</c:v>
                </c:pt>
                <c:pt idx="20909">
                  <c:v>20909</c:v>
                </c:pt>
                <c:pt idx="20910">
                  <c:v>20910</c:v>
                </c:pt>
                <c:pt idx="20911">
                  <c:v>20911</c:v>
                </c:pt>
                <c:pt idx="20912">
                  <c:v>20912</c:v>
                </c:pt>
                <c:pt idx="20913">
                  <c:v>20913</c:v>
                </c:pt>
                <c:pt idx="20914">
                  <c:v>20914</c:v>
                </c:pt>
                <c:pt idx="20915">
                  <c:v>20915</c:v>
                </c:pt>
                <c:pt idx="20916">
                  <c:v>20916</c:v>
                </c:pt>
                <c:pt idx="20917">
                  <c:v>20917</c:v>
                </c:pt>
                <c:pt idx="20918">
                  <c:v>20918</c:v>
                </c:pt>
                <c:pt idx="20919">
                  <c:v>20919</c:v>
                </c:pt>
                <c:pt idx="20920">
                  <c:v>20920</c:v>
                </c:pt>
                <c:pt idx="20921">
                  <c:v>20921</c:v>
                </c:pt>
                <c:pt idx="20922">
                  <c:v>20922</c:v>
                </c:pt>
                <c:pt idx="20923">
                  <c:v>20923</c:v>
                </c:pt>
                <c:pt idx="20924">
                  <c:v>20924</c:v>
                </c:pt>
                <c:pt idx="20925">
                  <c:v>20925</c:v>
                </c:pt>
                <c:pt idx="20926">
                  <c:v>20926</c:v>
                </c:pt>
                <c:pt idx="20927">
                  <c:v>20927</c:v>
                </c:pt>
                <c:pt idx="20928">
                  <c:v>20928</c:v>
                </c:pt>
                <c:pt idx="20929">
                  <c:v>20929</c:v>
                </c:pt>
                <c:pt idx="20930">
                  <c:v>20930</c:v>
                </c:pt>
                <c:pt idx="20931">
                  <c:v>20931</c:v>
                </c:pt>
                <c:pt idx="20932">
                  <c:v>20932</c:v>
                </c:pt>
                <c:pt idx="20933">
                  <c:v>20933</c:v>
                </c:pt>
                <c:pt idx="20934">
                  <c:v>20934</c:v>
                </c:pt>
                <c:pt idx="20935">
                  <c:v>20935</c:v>
                </c:pt>
                <c:pt idx="20936">
                  <c:v>20936</c:v>
                </c:pt>
                <c:pt idx="20937">
                  <c:v>20937</c:v>
                </c:pt>
                <c:pt idx="20938">
                  <c:v>20938</c:v>
                </c:pt>
                <c:pt idx="20939">
                  <c:v>20939</c:v>
                </c:pt>
                <c:pt idx="20940">
                  <c:v>20940</c:v>
                </c:pt>
                <c:pt idx="20941">
                  <c:v>20941</c:v>
                </c:pt>
                <c:pt idx="20942">
                  <c:v>20942</c:v>
                </c:pt>
                <c:pt idx="20943">
                  <c:v>20943</c:v>
                </c:pt>
                <c:pt idx="20944">
                  <c:v>20944</c:v>
                </c:pt>
                <c:pt idx="20945">
                  <c:v>20945</c:v>
                </c:pt>
                <c:pt idx="20946">
                  <c:v>20946</c:v>
                </c:pt>
                <c:pt idx="20947">
                  <c:v>20947</c:v>
                </c:pt>
                <c:pt idx="20948">
                  <c:v>20948</c:v>
                </c:pt>
                <c:pt idx="20949">
                  <c:v>20949</c:v>
                </c:pt>
                <c:pt idx="20950">
                  <c:v>20950</c:v>
                </c:pt>
                <c:pt idx="20951">
                  <c:v>20951</c:v>
                </c:pt>
                <c:pt idx="20952">
                  <c:v>20952</c:v>
                </c:pt>
                <c:pt idx="20953">
                  <c:v>20953</c:v>
                </c:pt>
                <c:pt idx="20954">
                  <c:v>20954</c:v>
                </c:pt>
                <c:pt idx="20955">
                  <c:v>20955</c:v>
                </c:pt>
                <c:pt idx="20956">
                  <c:v>20956</c:v>
                </c:pt>
                <c:pt idx="20957">
                  <c:v>20957</c:v>
                </c:pt>
                <c:pt idx="20958">
                  <c:v>20958</c:v>
                </c:pt>
                <c:pt idx="20959">
                  <c:v>20959</c:v>
                </c:pt>
                <c:pt idx="20960">
                  <c:v>20960</c:v>
                </c:pt>
                <c:pt idx="20961">
                  <c:v>20961</c:v>
                </c:pt>
                <c:pt idx="20962">
                  <c:v>20962</c:v>
                </c:pt>
                <c:pt idx="20963">
                  <c:v>20963</c:v>
                </c:pt>
                <c:pt idx="20964">
                  <c:v>20964</c:v>
                </c:pt>
                <c:pt idx="20965">
                  <c:v>20965</c:v>
                </c:pt>
                <c:pt idx="20966">
                  <c:v>20966</c:v>
                </c:pt>
                <c:pt idx="20967">
                  <c:v>20967</c:v>
                </c:pt>
                <c:pt idx="20968">
                  <c:v>20968</c:v>
                </c:pt>
                <c:pt idx="20969">
                  <c:v>20969</c:v>
                </c:pt>
                <c:pt idx="20970">
                  <c:v>20970</c:v>
                </c:pt>
                <c:pt idx="20971">
                  <c:v>20971</c:v>
                </c:pt>
                <c:pt idx="20972">
                  <c:v>20972</c:v>
                </c:pt>
                <c:pt idx="20973">
                  <c:v>20973</c:v>
                </c:pt>
                <c:pt idx="20974">
                  <c:v>20974</c:v>
                </c:pt>
                <c:pt idx="20975">
                  <c:v>20975</c:v>
                </c:pt>
                <c:pt idx="20976">
                  <c:v>20976</c:v>
                </c:pt>
                <c:pt idx="20977">
                  <c:v>20977</c:v>
                </c:pt>
                <c:pt idx="20978">
                  <c:v>20978</c:v>
                </c:pt>
                <c:pt idx="20979">
                  <c:v>20979</c:v>
                </c:pt>
                <c:pt idx="20980">
                  <c:v>20980</c:v>
                </c:pt>
                <c:pt idx="20981">
                  <c:v>20981</c:v>
                </c:pt>
                <c:pt idx="20982">
                  <c:v>20982</c:v>
                </c:pt>
                <c:pt idx="20983">
                  <c:v>20983</c:v>
                </c:pt>
                <c:pt idx="20984">
                  <c:v>20984</c:v>
                </c:pt>
                <c:pt idx="20985">
                  <c:v>20985</c:v>
                </c:pt>
                <c:pt idx="20986">
                  <c:v>20986</c:v>
                </c:pt>
                <c:pt idx="20987">
                  <c:v>20987</c:v>
                </c:pt>
                <c:pt idx="20988">
                  <c:v>20988</c:v>
                </c:pt>
                <c:pt idx="20989">
                  <c:v>20989</c:v>
                </c:pt>
                <c:pt idx="20990">
                  <c:v>20990</c:v>
                </c:pt>
                <c:pt idx="20991">
                  <c:v>20991</c:v>
                </c:pt>
                <c:pt idx="20992">
                  <c:v>20992</c:v>
                </c:pt>
                <c:pt idx="20993">
                  <c:v>20993</c:v>
                </c:pt>
                <c:pt idx="20994">
                  <c:v>20994</c:v>
                </c:pt>
                <c:pt idx="20995">
                  <c:v>20995</c:v>
                </c:pt>
                <c:pt idx="20996">
                  <c:v>20996</c:v>
                </c:pt>
                <c:pt idx="20997">
                  <c:v>20997</c:v>
                </c:pt>
                <c:pt idx="20998">
                  <c:v>20998</c:v>
                </c:pt>
                <c:pt idx="20999">
                  <c:v>20999</c:v>
                </c:pt>
                <c:pt idx="21000">
                  <c:v>21000</c:v>
                </c:pt>
                <c:pt idx="21001">
                  <c:v>21001</c:v>
                </c:pt>
                <c:pt idx="21002">
                  <c:v>21002</c:v>
                </c:pt>
                <c:pt idx="21003">
                  <c:v>21003</c:v>
                </c:pt>
                <c:pt idx="21004">
                  <c:v>21004</c:v>
                </c:pt>
                <c:pt idx="21005">
                  <c:v>21005</c:v>
                </c:pt>
                <c:pt idx="21006">
                  <c:v>21006</c:v>
                </c:pt>
                <c:pt idx="21007">
                  <c:v>21007</c:v>
                </c:pt>
                <c:pt idx="21008">
                  <c:v>21008</c:v>
                </c:pt>
                <c:pt idx="21009">
                  <c:v>21009</c:v>
                </c:pt>
                <c:pt idx="21010">
                  <c:v>21010</c:v>
                </c:pt>
                <c:pt idx="21011">
                  <c:v>21011</c:v>
                </c:pt>
                <c:pt idx="21012">
                  <c:v>21012</c:v>
                </c:pt>
                <c:pt idx="21013">
                  <c:v>21013</c:v>
                </c:pt>
                <c:pt idx="21014">
                  <c:v>21014</c:v>
                </c:pt>
                <c:pt idx="21015">
                  <c:v>21015</c:v>
                </c:pt>
                <c:pt idx="21016">
                  <c:v>21016</c:v>
                </c:pt>
                <c:pt idx="21017">
                  <c:v>21017</c:v>
                </c:pt>
                <c:pt idx="21018">
                  <c:v>21018</c:v>
                </c:pt>
                <c:pt idx="21019">
                  <c:v>21019</c:v>
                </c:pt>
                <c:pt idx="21020">
                  <c:v>21020</c:v>
                </c:pt>
                <c:pt idx="21021">
                  <c:v>21021</c:v>
                </c:pt>
                <c:pt idx="21022">
                  <c:v>21022</c:v>
                </c:pt>
                <c:pt idx="21023">
                  <c:v>21023</c:v>
                </c:pt>
                <c:pt idx="21024">
                  <c:v>21024</c:v>
                </c:pt>
                <c:pt idx="21025">
                  <c:v>21025</c:v>
                </c:pt>
                <c:pt idx="21026">
                  <c:v>21026</c:v>
                </c:pt>
                <c:pt idx="21027">
                  <c:v>21027</c:v>
                </c:pt>
                <c:pt idx="21028">
                  <c:v>21028</c:v>
                </c:pt>
                <c:pt idx="21029">
                  <c:v>21029</c:v>
                </c:pt>
                <c:pt idx="21030">
                  <c:v>21030</c:v>
                </c:pt>
                <c:pt idx="21031">
                  <c:v>21031</c:v>
                </c:pt>
                <c:pt idx="21032">
                  <c:v>21032</c:v>
                </c:pt>
                <c:pt idx="21033">
                  <c:v>21033</c:v>
                </c:pt>
                <c:pt idx="21034">
                  <c:v>21034</c:v>
                </c:pt>
                <c:pt idx="21035">
                  <c:v>21035</c:v>
                </c:pt>
                <c:pt idx="21036">
                  <c:v>21036</c:v>
                </c:pt>
                <c:pt idx="21037">
                  <c:v>21037</c:v>
                </c:pt>
                <c:pt idx="21038">
                  <c:v>21038</c:v>
                </c:pt>
                <c:pt idx="21039">
                  <c:v>21039</c:v>
                </c:pt>
                <c:pt idx="21040">
                  <c:v>21040</c:v>
                </c:pt>
                <c:pt idx="21041">
                  <c:v>21041</c:v>
                </c:pt>
                <c:pt idx="21042">
                  <c:v>21042</c:v>
                </c:pt>
                <c:pt idx="21043">
                  <c:v>21043</c:v>
                </c:pt>
                <c:pt idx="21044">
                  <c:v>21044</c:v>
                </c:pt>
                <c:pt idx="21045">
                  <c:v>21045</c:v>
                </c:pt>
                <c:pt idx="21046">
                  <c:v>21046</c:v>
                </c:pt>
                <c:pt idx="21047">
                  <c:v>21047</c:v>
                </c:pt>
                <c:pt idx="21048">
                  <c:v>21048</c:v>
                </c:pt>
                <c:pt idx="21049">
                  <c:v>21049</c:v>
                </c:pt>
                <c:pt idx="21050">
                  <c:v>21050</c:v>
                </c:pt>
                <c:pt idx="21051">
                  <c:v>21051</c:v>
                </c:pt>
                <c:pt idx="21052">
                  <c:v>21052</c:v>
                </c:pt>
                <c:pt idx="21053">
                  <c:v>21053</c:v>
                </c:pt>
                <c:pt idx="21054">
                  <c:v>21054</c:v>
                </c:pt>
                <c:pt idx="21055">
                  <c:v>21055</c:v>
                </c:pt>
                <c:pt idx="21056">
                  <c:v>21056</c:v>
                </c:pt>
                <c:pt idx="21057">
                  <c:v>21057</c:v>
                </c:pt>
                <c:pt idx="21058">
                  <c:v>21058</c:v>
                </c:pt>
                <c:pt idx="21059">
                  <c:v>21059</c:v>
                </c:pt>
                <c:pt idx="21060">
                  <c:v>21060</c:v>
                </c:pt>
                <c:pt idx="21061">
                  <c:v>21061</c:v>
                </c:pt>
                <c:pt idx="21062">
                  <c:v>21062</c:v>
                </c:pt>
                <c:pt idx="21063">
                  <c:v>21063</c:v>
                </c:pt>
                <c:pt idx="21064">
                  <c:v>21064</c:v>
                </c:pt>
                <c:pt idx="21065">
                  <c:v>21065</c:v>
                </c:pt>
                <c:pt idx="21066">
                  <c:v>21066</c:v>
                </c:pt>
                <c:pt idx="21067">
                  <c:v>21067</c:v>
                </c:pt>
                <c:pt idx="21068">
                  <c:v>21068</c:v>
                </c:pt>
                <c:pt idx="21069">
                  <c:v>21069</c:v>
                </c:pt>
                <c:pt idx="21070">
                  <c:v>21070</c:v>
                </c:pt>
                <c:pt idx="21071">
                  <c:v>21071</c:v>
                </c:pt>
                <c:pt idx="21072">
                  <c:v>21072</c:v>
                </c:pt>
                <c:pt idx="21073">
                  <c:v>21073</c:v>
                </c:pt>
                <c:pt idx="21074">
                  <c:v>21074</c:v>
                </c:pt>
                <c:pt idx="21075">
                  <c:v>21075</c:v>
                </c:pt>
                <c:pt idx="21076">
                  <c:v>21076</c:v>
                </c:pt>
                <c:pt idx="21077">
                  <c:v>21077</c:v>
                </c:pt>
                <c:pt idx="21078">
                  <c:v>21078</c:v>
                </c:pt>
                <c:pt idx="21079">
                  <c:v>21079</c:v>
                </c:pt>
                <c:pt idx="21080">
                  <c:v>21080</c:v>
                </c:pt>
                <c:pt idx="21081">
                  <c:v>21081</c:v>
                </c:pt>
                <c:pt idx="21082">
                  <c:v>21082</c:v>
                </c:pt>
                <c:pt idx="21083">
                  <c:v>21083</c:v>
                </c:pt>
                <c:pt idx="21084">
                  <c:v>21084</c:v>
                </c:pt>
                <c:pt idx="21085">
                  <c:v>21085</c:v>
                </c:pt>
                <c:pt idx="21086">
                  <c:v>21086</c:v>
                </c:pt>
                <c:pt idx="21087">
                  <c:v>21087</c:v>
                </c:pt>
                <c:pt idx="21088">
                  <c:v>21088</c:v>
                </c:pt>
                <c:pt idx="21089">
                  <c:v>21089</c:v>
                </c:pt>
                <c:pt idx="21090">
                  <c:v>21090</c:v>
                </c:pt>
                <c:pt idx="21091">
                  <c:v>21091</c:v>
                </c:pt>
                <c:pt idx="21092">
                  <c:v>21092</c:v>
                </c:pt>
                <c:pt idx="21093">
                  <c:v>21093</c:v>
                </c:pt>
                <c:pt idx="21094">
                  <c:v>21094</c:v>
                </c:pt>
                <c:pt idx="21095">
                  <c:v>21095</c:v>
                </c:pt>
                <c:pt idx="21096">
                  <c:v>21096</c:v>
                </c:pt>
                <c:pt idx="21097">
                  <c:v>21097</c:v>
                </c:pt>
                <c:pt idx="21098">
                  <c:v>21098</c:v>
                </c:pt>
                <c:pt idx="21099">
                  <c:v>21099</c:v>
                </c:pt>
                <c:pt idx="21100">
                  <c:v>21100</c:v>
                </c:pt>
                <c:pt idx="21101">
                  <c:v>21101</c:v>
                </c:pt>
                <c:pt idx="21102">
                  <c:v>21102</c:v>
                </c:pt>
                <c:pt idx="21103">
                  <c:v>21103</c:v>
                </c:pt>
                <c:pt idx="21104">
                  <c:v>21104</c:v>
                </c:pt>
                <c:pt idx="21105">
                  <c:v>21105</c:v>
                </c:pt>
                <c:pt idx="21106">
                  <c:v>21106</c:v>
                </c:pt>
                <c:pt idx="21107">
                  <c:v>21107</c:v>
                </c:pt>
                <c:pt idx="21108">
                  <c:v>21108</c:v>
                </c:pt>
                <c:pt idx="21109">
                  <c:v>21109</c:v>
                </c:pt>
                <c:pt idx="21110">
                  <c:v>21110</c:v>
                </c:pt>
                <c:pt idx="21111">
                  <c:v>21111</c:v>
                </c:pt>
                <c:pt idx="21112">
                  <c:v>21112</c:v>
                </c:pt>
                <c:pt idx="21113">
                  <c:v>21113</c:v>
                </c:pt>
                <c:pt idx="21114">
                  <c:v>21114</c:v>
                </c:pt>
                <c:pt idx="21115">
                  <c:v>21115</c:v>
                </c:pt>
                <c:pt idx="21116">
                  <c:v>21116</c:v>
                </c:pt>
                <c:pt idx="21117">
                  <c:v>21117</c:v>
                </c:pt>
                <c:pt idx="21118">
                  <c:v>21118</c:v>
                </c:pt>
                <c:pt idx="21119">
                  <c:v>21119</c:v>
                </c:pt>
                <c:pt idx="21120">
                  <c:v>21120</c:v>
                </c:pt>
                <c:pt idx="21121">
                  <c:v>21121</c:v>
                </c:pt>
                <c:pt idx="21122">
                  <c:v>21122</c:v>
                </c:pt>
                <c:pt idx="21123">
                  <c:v>21123</c:v>
                </c:pt>
                <c:pt idx="21124">
                  <c:v>21124</c:v>
                </c:pt>
                <c:pt idx="21125">
                  <c:v>21125</c:v>
                </c:pt>
                <c:pt idx="21126">
                  <c:v>21126</c:v>
                </c:pt>
                <c:pt idx="21127">
                  <c:v>21127</c:v>
                </c:pt>
                <c:pt idx="21128">
                  <c:v>21128</c:v>
                </c:pt>
                <c:pt idx="21129">
                  <c:v>21129</c:v>
                </c:pt>
                <c:pt idx="21130">
                  <c:v>21130</c:v>
                </c:pt>
                <c:pt idx="21131">
                  <c:v>21131</c:v>
                </c:pt>
                <c:pt idx="21132">
                  <c:v>21132</c:v>
                </c:pt>
                <c:pt idx="21133">
                  <c:v>21133</c:v>
                </c:pt>
                <c:pt idx="21134">
                  <c:v>21134</c:v>
                </c:pt>
                <c:pt idx="21135">
                  <c:v>21135</c:v>
                </c:pt>
                <c:pt idx="21136">
                  <c:v>21136</c:v>
                </c:pt>
                <c:pt idx="21137">
                  <c:v>21137</c:v>
                </c:pt>
                <c:pt idx="21138">
                  <c:v>21138</c:v>
                </c:pt>
                <c:pt idx="21139">
                  <c:v>21139</c:v>
                </c:pt>
                <c:pt idx="21140">
                  <c:v>21140</c:v>
                </c:pt>
                <c:pt idx="21141">
                  <c:v>21141</c:v>
                </c:pt>
                <c:pt idx="21142">
                  <c:v>21142</c:v>
                </c:pt>
                <c:pt idx="21143">
                  <c:v>21143</c:v>
                </c:pt>
                <c:pt idx="21144">
                  <c:v>21144</c:v>
                </c:pt>
                <c:pt idx="21145">
                  <c:v>21145</c:v>
                </c:pt>
                <c:pt idx="21146">
                  <c:v>21146</c:v>
                </c:pt>
                <c:pt idx="21147">
                  <c:v>21147</c:v>
                </c:pt>
                <c:pt idx="21148">
                  <c:v>21148</c:v>
                </c:pt>
                <c:pt idx="21149">
                  <c:v>21149</c:v>
                </c:pt>
                <c:pt idx="21150">
                  <c:v>21150</c:v>
                </c:pt>
                <c:pt idx="21151">
                  <c:v>21151</c:v>
                </c:pt>
                <c:pt idx="21152">
                  <c:v>21152</c:v>
                </c:pt>
                <c:pt idx="21153">
                  <c:v>21153</c:v>
                </c:pt>
                <c:pt idx="21154">
                  <c:v>21154</c:v>
                </c:pt>
                <c:pt idx="21155">
                  <c:v>21155</c:v>
                </c:pt>
                <c:pt idx="21156">
                  <c:v>21156</c:v>
                </c:pt>
                <c:pt idx="21157">
                  <c:v>21157</c:v>
                </c:pt>
                <c:pt idx="21158">
                  <c:v>21158</c:v>
                </c:pt>
                <c:pt idx="21159">
                  <c:v>21159</c:v>
                </c:pt>
                <c:pt idx="21160">
                  <c:v>21160</c:v>
                </c:pt>
                <c:pt idx="21161">
                  <c:v>21161</c:v>
                </c:pt>
                <c:pt idx="21162">
                  <c:v>21162</c:v>
                </c:pt>
                <c:pt idx="21163">
                  <c:v>21163</c:v>
                </c:pt>
                <c:pt idx="21164">
                  <c:v>21164</c:v>
                </c:pt>
                <c:pt idx="21165">
                  <c:v>21165</c:v>
                </c:pt>
                <c:pt idx="21166">
                  <c:v>21166</c:v>
                </c:pt>
                <c:pt idx="21167">
                  <c:v>21167</c:v>
                </c:pt>
                <c:pt idx="21168">
                  <c:v>21168</c:v>
                </c:pt>
                <c:pt idx="21169">
                  <c:v>21169</c:v>
                </c:pt>
                <c:pt idx="21170">
                  <c:v>21170</c:v>
                </c:pt>
                <c:pt idx="21171">
                  <c:v>21171</c:v>
                </c:pt>
                <c:pt idx="21172">
                  <c:v>21172</c:v>
                </c:pt>
                <c:pt idx="21173">
                  <c:v>21173</c:v>
                </c:pt>
                <c:pt idx="21174">
                  <c:v>21174</c:v>
                </c:pt>
                <c:pt idx="21175">
                  <c:v>21175</c:v>
                </c:pt>
                <c:pt idx="21176">
                  <c:v>21176</c:v>
                </c:pt>
                <c:pt idx="21177">
                  <c:v>21177</c:v>
                </c:pt>
                <c:pt idx="21178">
                  <c:v>21178</c:v>
                </c:pt>
                <c:pt idx="21179">
                  <c:v>21179</c:v>
                </c:pt>
                <c:pt idx="21180">
                  <c:v>21180</c:v>
                </c:pt>
                <c:pt idx="21181">
                  <c:v>21181</c:v>
                </c:pt>
                <c:pt idx="21182">
                  <c:v>21182</c:v>
                </c:pt>
                <c:pt idx="21183">
                  <c:v>21183</c:v>
                </c:pt>
                <c:pt idx="21184">
                  <c:v>21184</c:v>
                </c:pt>
                <c:pt idx="21185">
                  <c:v>21185</c:v>
                </c:pt>
                <c:pt idx="21186">
                  <c:v>21186</c:v>
                </c:pt>
                <c:pt idx="21187">
                  <c:v>21187</c:v>
                </c:pt>
                <c:pt idx="21188">
                  <c:v>21188</c:v>
                </c:pt>
                <c:pt idx="21189">
                  <c:v>21189</c:v>
                </c:pt>
                <c:pt idx="21190">
                  <c:v>21190</c:v>
                </c:pt>
                <c:pt idx="21191">
                  <c:v>21191</c:v>
                </c:pt>
                <c:pt idx="21192">
                  <c:v>21192</c:v>
                </c:pt>
                <c:pt idx="21193">
                  <c:v>21193</c:v>
                </c:pt>
                <c:pt idx="21194">
                  <c:v>21194</c:v>
                </c:pt>
                <c:pt idx="21195">
                  <c:v>21195</c:v>
                </c:pt>
                <c:pt idx="21196">
                  <c:v>21196</c:v>
                </c:pt>
                <c:pt idx="21197">
                  <c:v>21197</c:v>
                </c:pt>
                <c:pt idx="21198">
                  <c:v>21198</c:v>
                </c:pt>
                <c:pt idx="21199">
                  <c:v>21199</c:v>
                </c:pt>
                <c:pt idx="21200">
                  <c:v>21200</c:v>
                </c:pt>
                <c:pt idx="21201">
                  <c:v>21201</c:v>
                </c:pt>
                <c:pt idx="21202">
                  <c:v>21202</c:v>
                </c:pt>
                <c:pt idx="21203">
                  <c:v>21203</c:v>
                </c:pt>
                <c:pt idx="21204">
                  <c:v>21204</c:v>
                </c:pt>
                <c:pt idx="21205">
                  <c:v>21205</c:v>
                </c:pt>
                <c:pt idx="21206">
                  <c:v>21206</c:v>
                </c:pt>
                <c:pt idx="21207">
                  <c:v>21207</c:v>
                </c:pt>
                <c:pt idx="21208">
                  <c:v>21208</c:v>
                </c:pt>
                <c:pt idx="21209">
                  <c:v>21209</c:v>
                </c:pt>
                <c:pt idx="21210">
                  <c:v>21210</c:v>
                </c:pt>
                <c:pt idx="21211">
                  <c:v>21211</c:v>
                </c:pt>
                <c:pt idx="21212">
                  <c:v>21212</c:v>
                </c:pt>
                <c:pt idx="21213">
                  <c:v>21213</c:v>
                </c:pt>
                <c:pt idx="21214">
                  <c:v>21214</c:v>
                </c:pt>
                <c:pt idx="21215">
                  <c:v>21215</c:v>
                </c:pt>
                <c:pt idx="21216">
                  <c:v>21216</c:v>
                </c:pt>
                <c:pt idx="21217">
                  <c:v>21217</c:v>
                </c:pt>
                <c:pt idx="21218">
                  <c:v>21218</c:v>
                </c:pt>
                <c:pt idx="21219">
                  <c:v>21219</c:v>
                </c:pt>
                <c:pt idx="21220">
                  <c:v>21220</c:v>
                </c:pt>
                <c:pt idx="21221">
                  <c:v>21221</c:v>
                </c:pt>
                <c:pt idx="21222">
                  <c:v>21222</c:v>
                </c:pt>
                <c:pt idx="21223">
                  <c:v>21223</c:v>
                </c:pt>
                <c:pt idx="21224">
                  <c:v>21224</c:v>
                </c:pt>
                <c:pt idx="21225">
                  <c:v>21225</c:v>
                </c:pt>
                <c:pt idx="21226">
                  <c:v>21226</c:v>
                </c:pt>
                <c:pt idx="21227">
                  <c:v>21227</c:v>
                </c:pt>
                <c:pt idx="21228">
                  <c:v>21228</c:v>
                </c:pt>
                <c:pt idx="21229">
                  <c:v>21229</c:v>
                </c:pt>
                <c:pt idx="21230">
                  <c:v>21230</c:v>
                </c:pt>
                <c:pt idx="21231">
                  <c:v>21231</c:v>
                </c:pt>
                <c:pt idx="21232">
                  <c:v>21232</c:v>
                </c:pt>
                <c:pt idx="21233">
                  <c:v>21233</c:v>
                </c:pt>
                <c:pt idx="21234">
                  <c:v>21234</c:v>
                </c:pt>
                <c:pt idx="21235">
                  <c:v>21235</c:v>
                </c:pt>
                <c:pt idx="21236">
                  <c:v>21236</c:v>
                </c:pt>
                <c:pt idx="21237">
                  <c:v>21237</c:v>
                </c:pt>
                <c:pt idx="21238">
                  <c:v>21238</c:v>
                </c:pt>
                <c:pt idx="21239">
                  <c:v>21239</c:v>
                </c:pt>
                <c:pt idx="21240">
                  <c:v>21240</c:v>
                </c:pt>
                <c:pt idx="21241">
                  <c:v>21241</c:v>
                </c:pt>
                <c:pt idx="21242">
                  <c:v>21242</c:v>
                </c:pt>
                <c:pt idx="21243">
                  <c:v>21243</c:v>
                </c:pt>
                <c:pt idx="21244">
                  <c:v>21244</c:v>
                </c:pt>
                <c:pt idx="21245">
                  <c:v>21245</c:v>
                </c:pt>
                <c:pt idx="21246">
                  <c:v>21246</c:v>
                </c:pt>
                <c:pt idx="21247">
                  <c:v>21247</c:v>
                </c:pt>
                <c:pt idx="21248">
                  <c:v>21248</c:v>
                </c:pt>
                <c:pt idx="21249">
                  <c:v>21249</c:v>
                </c:pt>
                <c:pt idx="21250">
                  <c:v>21250</c:v>
                </c:pt>
                <c:pt idx="21251">
                  <c:v>21251</c:v>
                </c:pt>
                <c:pt idx="21252">
                  <c:v>21252</c:v>
                </c:pt>
                <c:pt idx="21253">
                  <c:v>21253</c:v>
                </c:pt>
                <c:pt idx="21254">
                  <c:v>21254</c:v>
                </c:pt>
                <c:pt idx="21255">
                  <c:v>21255</c:v>
                </c:pt>
                <c:pt idx="21256">
                  <c:v>21256</c:v>
                </c:pt>
                <c:pt idx="21257">
                  <c:v>21257</c:v>
                </c:pt>
                <c:pt idx="21258">
                  <c:v>21258</c:v>
                </c:pt>
                <c:pt idx="21259">
                  <c:v>21259</c:v>
                </c:pt>
                <c:pt idx="21260">
                  <c:v>21260</c:v>
                </c:pt>
                <c:pt idx="21261">
                  <c:v>21261</c:v>
                </c:pt>
                <c:pt idx="21262">
                  <c:v>21262</c:v>
                </c:pt>
                <c:pt idx="21263">
                  <c:v>21263</c:v>
                </c:pt>
                <c:pt idx="21264">
                  <c:v>21264</c:v>
                </c:pt>
                <c:pt idx="21265">
                  <c:v>21265</c:v>
                </c:pt>
                <c:pt idx="21266">
                  <c:v>21266</c:v>
                </c:pt>
                <c:pt idx="21267">
                  <c:v>21267</c:v>
                </c:pt>
                <c:pt idx="21268">
                  <c:v>21268</c:v>
                </c:pt>
                <c:pt idx="21269">
                  <c:v>21269</c:v>
                </c:pt>
                <c:pt idx="21270">
                  <c:v>21270</c:v>
                </c:pt>
                <c:pt idx="21271">
                  <c:v>21271</c:v>
                </c:pt>
                <c:pt idx="21272">
                  <c:v>21272</c:v>
                </c:pt>
                <c:pt idx="21273">
                  <c:v>21273</c:v>
                </c:pt>
                <c:pt idx="21274">
                  <c:v>21274</c:v>
                </c:pt>
                <c:pt idx="21275">
                  <c:v>21275</c:v>
                </c:pt>
                <c:pt idx="21276">
                  <c:v>21276</c:v>
                </c:pt>
                <c:pt idx="21277">
                  <c:v>21277</c:v>
                </c:pt>
                <c:pt idx="21278">
                  <c:v>21278</c:v>
                </c:pt>
                <c:pt idx="21279">
                  <c:v>21279</c:v>
                </c:pt>
                <c:pt idx="21280">
                  <c:v>21280</c:v>
                </c:pt>
                <c:pt idx="21281">
                  <c:v>21281</c:v>
                </c:pt>
                <c:pt idx="21282">
                  <c:v>21282</c:v>
                </c:pt>
                <c:pt idx="21283">
                  <c:v>21283</c:v>
                </c:pt>
                <c:pt idx="21284">
                  <c:v>21284</c:v>
                </c:pt>
                <c:pt idx="21285">
                  <c:v>21285</c:v>
                </c:pt>
                <c:pt idx="21286">
                  <c:v>21286</c:v>
                </c:pt>
                <c:pt idx="21287">
                  <c:v>21287</c:v>
                </c:pt>
                <c:pt idx="21288">
                  <c:v>21288</c:v>
                </c:pt>
                <c:pt idx="21289">
                  <c:v>21289</c:v>
                </c:pt>
                <c:pt idx="21290">
                  <c:v>21290</c:v>
                </c:pt>
                <c:pt idx="21291">
                  <c:v>21291</c:v>
                </c:pt>
                <c:pt idx="21292">
                  <c:v>21292</c:v>
                </c:pt>
                <c:pt idx="21293">
                  <c:v>21293</c:v>
                </c:pt>
                <c:pt idx="21294">
                  <c:v>21294</c:v>
                </c:pt>
                <c:pt idx="21295">
                  <c:v>21295</c:v>
                </c:pt>
                <c:pt idx="21296">
                  <c:v>21296</c:v>
                </c:pt>
                <c:pt idx="21297">
                  <c:v>21297</c:v>
                </c:pt>
                <c:pt idx="21298">
                  <c:v>21298</c:v>
                </c:pt>
                <c:pt idx="21299">
                  <c:v>21299</c:v>
                </c:pt>
                <c:pt idx="21300">
                  <c:v>21300</c:v>
                </c:pt>
                <c:pt idx="21301">
                  <c:v>21301</c:v>
                </c:pt>
                <c:pt idx="21302">
                  <c:v>21302</c:v>
                </c:pt>
                <c:pt idx="21303">
                  <c:v>21303</c:v>
                </c:pt>
                <c:pt idx="21304">
                  <c:v>21304</c:v>
                </c:pt>
                <c:pt idx="21305">
                  <c:v>21305</c:v>
                </c:pt>
                <c:pt idx="21306">
                  <c:v>21306</c:v>
                </c:pt>
                <c:pt idx="21307">
                  <c:v>21307</c:v>
                </c:pt>
                <c:pt idx="21308">
                  <c:v>21308</c:v>
                </c:pt>
                <c:pt idx="21309">
                  <c:v>21309</c:v>
                </c:pt>
                <c:pt idx="21310">
                  <c:v>21310</c:v>
                </c:pt>
                <c:pt idx="21311">
                  <c:v>21311</c:v>
                </c:pt>
                <c:pt idx="21312">
                  <c:v>21312</c:v>
                </c:pt>
                <c:pt idx="21313">
                  <c:v>21313</c:v>
                </c:pt>
                <c:pt idx="21314">
                  <c:v>21314</c:v>
                </c:pt>
                <c:pt idx="21315">
                  <c:v>21315</c:v>
                </c:pt>
                <c:pt idx="21316">
                  <c:v>21316</c:v>
                </c:pt>
                <c:pt idx="21317">
                  <c:v>21317</c:v>
                </c:pt>
                <c:pt idx="21318">
                  <c:v>21318</c:v>
                </c:pt>
                <c:pt idx="21319">
                  <c:v>21319</c:v>
                </c:pt>
                <c:pt idx="21320">
                  <c:v>21320</c:v>
                </c:pt>
                <c:pt idx="21321">
                  <c:v>21321</c:v>
                </c:pt>
                <c:pt idx="21322">
                  <c:v>21322</c:v>
                </c:pt>
                <c:pt idx="21323">
                  <c:v>21323</c:v>
                </c:pt>
                <c:pt idx="21324">
                  <c:v>21324</c:v>
                </c:pt>
                <c:pt idx="21325">
                  <c:v>21325</c:v>
                </c:pt>
                <c:pt idx="21326">
                  <c:v>21326</c:v>
                </c:pt>
                <c:pt idx="21327">
                  <c:v>21327</c:v>
                </c:pt>
                <c:pt idx="21328">
                  <c:v>21328</c:v>
                </c:pt>
                <c:pt idx="21329">
                  <c:v>21329</c:v>
                </c:pt>
                <c:pt idx="21330">
                  <c:v>21330</c:v>
                </c:pt>
                <c:pt idx="21331">
                  <c:v>21331</c:v>
                </c:pt>
                <c:pt idx="21332">
                  <c:v>21332</c:v>
                </c:pt>
                <c:pt idx="21333">
                  <c:v>21333</c:v>
                </c:pt>
                <c:pt idx="21334">
                  <c:v>21334</c:v>
                </c:pt>
                <c:pt idx="21335">
                  <c:v>21335</c:v>
                </c:pt>
                <c:pt idx="21336">
                  <c:v>21336</c:v>
                </c:pt>
                <c:pt idx="21337">
                  <c:v>21337</c:v>
                </c:pt>
                <c:pt idx="21338">
                  <c:v>21338</c:v>
                </c:pt>
                <c:pt idx="21339">
                  <c:v>21339</c:v>
                </c:pt>
                <c:pt idx="21340">
                  <c:v>21340</c:v>
                </c:pt>
                <c:pt idx="21341">
                  <c:v>21341</c:v>
                </c:pt>
                <c:pt idx="21342">
                  <c:v>21342</c:v>
                </c:pt>
                <c:pt idx="21343">
                  <c:v>21343</c:v>
                </c:pt>
                <c:pt idx="21344">
                  <c:v>21344</c:v>
                </c:pt>
                <c:pt idx="21345">
                  <c:v>21345</c:v>
                </c:pt>
                <c:pt idx="21346">
                  <c:v>21346</c:v>
                </c:pt>
                <c:pt idx="21347">
                  <c:v>21347</c:v>
                </c:pt>
                <c:pt idx="21348">
                  <c:v>21348</c:v>
                </c:pt>
                <c:pt idx="21349">
                  <c:v>21349</c:v>
                </c:pt>
                <c:pt idx="21350">
                  <c:v>21350</c:v>
                </c:pt>
                <c:pt idx="21351">
                  <c:v>21351</c:v>
                </c:pt>
                <c:pt idx="21352">
                  <c:v>21352</c:v>
                </c:pt>
                <c:pt idx="21353">
                  <c:v>21353</c:v>
                </c:pt>
                <c:pt idx="21354">
                  <c:v>21354</c:v>
                </c:pt>
                <c:pt idx="21355">
                  <c:v>21355</c:v>
                </c:pt>
                <c:pt idx="21356">
                  <c:v>21356</c:v>
                </c:pt>
                <c:pt idx="21357">
                  <c:v>21357</c:v>
                </c:pt>
                <c:pt idx="21358">
                  <c:v>21358</c:v>
                </c:pt>
                <c:pt idx="21359">
                  <c:v>21359</c:v>
                </c:pt>
                <c:pt idx="21360">
                  <c:v>21360</c:v>
                </c:pt>
                <c:pt idx="21361">
                  <c:v>21361</c:v>
                </c:pt>
                <c:pt idx="21362">
                  <c:v>21362</c:v>
                </c:pt>
                <c:pt idx="21363">
                  <c:v>21363</c:v>
                </c:pt>
                <c:pt idx="21364">
                  <c:v>21364</c:v>
                </c:pt>
                <c:pt idx="21365">
                  <c:v>21365</c:v>
                </c:pt>
                <c:pt idx="21366">
                  <c:v>21366</c:v>
                </c:pt>
                <c:pt idx="21367">
                  <c:v>21367</c:v>
                </c:pt>
                <c:pt idx="21368">
                  <c:v>21368</c:v>
                </c:pt>
                <c:pt idx="21369">
                  <c:v>21369</c:v>
                </c:pt>
                <c:pt idx="21370">
                  <c:v>21370</c:v>
                </c:pt>
                <c:pt idx="21371">
                  <c:v>21371</c:v>
                </c:pt>
                <c:pt idx="21372">
                  <c:v>21372</c:v>
                </c:pt>
                <c:pt idx="21373">
                  <c:v>21373</c:v>
                </c:pt>
                <c:pt idx="21374">
                  <c:v>21374</c:v>
                </c:pt>
                <c:pt idx="21375">
                  <c:v>21375</c:v>
                </c:pt>
                <c:pt idx="21376">
                  <c:v>21376</c:v>
                </c:pt>
                <c:pt idx="21377">
                  <c:v>21377</c:v>
                </c:pt>
                <c:pt idx="21378">
                  <c:v>21378</c:v>
                </c:pt>
                <c:pt idx="21379">
                  <c:v>21379</c:v>
                </c:pt>
                <c:pt idx="21380">
                  <c:v>21380</c:v>
                </c:pt>
                <c:pt idx="21381">
                  <c:v>21381</c:v>
                </c:pt>
                <c:pt idx="21382">
                  <c:v>21382</c:v>
                </c:pt>
                <c:pt idx="21383">
                  <c:v>21383</c:v>
                </c:pt>
                <c:pt idx="21384">
                  <c:v>21384</c:v>
                </c:pt>
                <c:pt idx="21385">
                  <c:v>21385</c:v>
                </c:pt>
                <c:pt idx="21386">
                  <c:v>21386</c:v>
                </c:pt>
                <c:pt idx="21387">
                  <c:v>21387</c:v>
                </c:pt>
                <c:pt idx="21388">
                  <c:v>21388</c:v>
                </c:pt>
                <c:pt idx="21389">
                  <c:v>21389</c:v>
                </c:pt>
                <c:pt idx="21390">
                  <c:v>21390</c:v>
                </c:pt>
                <c:pt idx="21391">
                  <c:v>21391</c:v>
                </c:pt>
                <c:pt idx="21392">
                  <c:v>21392</c:v>
                </c:pt>
                <c:pt idx="21393">
                  <c:v>21393</c:v>
                </c:pt>
                <c:pt idx="21394">
                  <c:v>21394</c:v>
                </c:pt>
                <c:pt idx="21395">
                  <c:v>21395</c:v>
                </c:pt>
                <c:pt idx="21396">
                  <c:v>21396</c:v>
                </c:pt>
                <c:pt idx="21397">
                  <c:v>21397</c:v>
                </c:pt>
                <c:pt idx="21398">
                  <c:v>21398</c:v>
                </c:pt>
                <c:pt idx="21399">
                  <c:v>21399</c:v>
                </c:pt>
                <c:pt idx="21400">
                  <c:v>21400</c:v>
                </c:pt>
                <c:pt idx="21401">
                  <c:v>21401</c:v>
                </c:pt>
                <c:pt idx="21402">
                  <c:v>21402</c:v>
                </c:pt>
                <c:pt idx="21403">
                  <c:v>21403</c:v>
                </c:pt>
                <c:pt idx="21404">
                  <c:v>21404</c:v>
                </c:pt>
                <c:pt idx="21405">
                  <c:v>21405</c:v>
                </c:pt>
                <c:pt idx="21406">
                  <c:v>21406</c:v>
                </c:pt>
                <c:pt idx="21407">
                  <c:v>21407</c:v>
                </c:pt>
                <c:pt idx="21408">
                  <c:v>21408</c:v>
                </c:pt>
                <c:pt idx="21409">
                  <c:v>21409</c:v>
                </c:pt>
                <c:pt idx="21410">
                  <c:v>21410</c:v>
                </c:pt>
                <c:pt idx="21411">
                  <c:v>21411</c:v>
                </c:pt>
                <c:pt idx="21412">
                  <c:v>21412</c:v>
                </c:pt>
                <c:pt idx="21413">
                  <c:v>21413</c:v>
                </c:pt>
                <c:pt idx="21414">
                  <c:v>21414</c:v>
                </c:pt>
                <c:pt idx="21415">
                  <c:v>21415</c:v>
                </c:pt>
                <c:pt idx="21416">
                  <c:v>21416</c:v>
                </c:pt>
                <c:pt idx="21417">
                  <c:v>21417</c:v>
                </c:pt>
                <c:pt idx="21418">
                  <c:v>21418</c:v>
                </c:pt>
                <c:pt idx="21419">
                  <c:v>21419</c:v>
                </c:pt>
                <c:pt idx="21420">
                  <c:v>21420</c:v>
                </c:pt>
                <c:pt idx="21421">
                  <c:v>21421</c:v>
                </c:pt>
                <c:pt idx="21422">
                  <c:v>21422</c:v>
                </c:pt>
                <c:pt idx="21423">
                  <c:v>21423</c:v>
                </c:pt>
                <c:pt idx="21424">
                  <c:v>21424</c:v>
                </c:pt>
                <c:pt idx="21425">
                  <c:v>21425</c:v>
                </c:pt>
                <c:pt idx="21426">
                  <c:v>21426</c:v>
                </c:pt>
                <c:pt idx="21427">
                  <c:v>21427</c:v>
                </c:pt>
                <c:pt idx="21428">
                  <c:v>21428</c:v>
                </c:pt>
                <c:pt idx="21429">
                  <c:v>21429</c:v>
                </c:pt>
                <c:pt idx="21430">
                  <c:v>21430</c:v>
                </c:pt>
                <c:pt idx="21431">
                  <c:v>21431</c:v>
                </c:pt>
                <c:pt idx="21432">
                  <c:v>21432</c:v>
                </c:pt>
                <c:pt idx="21433">
                  <c:v>21433</c:v>
                </c:pt>
                <c:pt idx="21434">
                  <c:v>21434</c:v>
                </c:pt>
                <c:pt idx="21435">
                  <c:v>21435</c:v>
                </c:pt>
                <c:pt idx="21436">
                  <c:v>21436</c:v>
                </c:pt>
                <c:pt idx="21437">
                  <c:v>21437</c:v>
                </c:pt>
                <c:pt idx="21438">
                  <c:v>21438</c:v>
                </c:pt>
                <c:pt idx="21439">
                  <c:v>21439</c:v>
                </c:pt>
                <c:pt idx="21440">
                  <c:v>21440</c:v>
                </c:pt>
                <c:pt idx="21441">
                  <c:v>21441</c:v>
                </c:pt>
                <c:pt idx="21442">
                  <c:v>21442</c:v>
                </c:pt>
                <c:pt idx="21443">
                  <c:v>21443</c:v>
                </c:pt>
                <c:pt idx="21444">
                  <c:v>21444</c:v>
                </c:pt>
                <c:pt idx="21445">
                  <c:v>21445</c:v>
                </c:pt>
                <c:pt idx="21446">
                  <c:v>21446</c:v>
                </c:pt>
                <c:pt idx="21447">
                  <c:v>21447</c:v>
                </c:pt>
                <c:pt idx="21448">
                  <c:v>21448</c:v>
                </c:pt>
                <c:pt idx="21449">
                  <c:v>21449</c:v>
                </c:pt>
                <c:pt idx="21450">
                  <c:v>21450</c:v>
                </c:pt>
                <c:pt idx="21451">
                  <c:v>21451</c:v>
                </c:pt>
                <c:pt idx="21452">
                  <c:v>21452</c:v>
                </c:pt>
                <c:pt idx="21453">
                  <c:v>21453</c:v>
                </c:pt>
                <c:pt idx="21454">
                  <c:v>21454</c:v>
                </c:pt>
                <c:pt idx="21455">
                  <c:v>21455</c:v>
                </c:pt>
                <c:pt idx="21456">
                  <c:v>21456</c:v>
                </c:pt>
                <c:pt idx="21457">
                  <c:v>21457</c:v>
                </c:pt>
                <c:pt idx="21458">
                  <c:v>21458</c:v>
                </c:pt>
                <c:pt idx="21459">
                  <c:v>21459</c:v>
                </c:pt>
                <c:pt idx="21460">
                  <c:v>21460</c:v>
                </c:pt>
                <c:pt idx="21461">
                  <c:v>21461</c:v>
                </c:pt>
                <c:pt idx="21462">
                  <c:v>21462</c:v>
                </c:pt>
                <c:pt idx="21463">
                  <c:v>21463</c:v>
                </c:pt>
                <c:pt idx="21464">
                  <c:v>21464</c:v>
                </c:pt>
                <c:pt idx="21465">
                  <c:v>21465</c:v>
                </c:pt>
                <c:pt idx="21466">
                  <c:v>21466</c:v>
                </c:pt>
                <c:pt idx="21467">
                  <c:v>21467</c:v>
                </c:pt>
                <c:pt idx="21468">
                  <c:v>21468</c:v>
                </c:pt>
                <c:pt idx="21469">
                  <c:v>21469</c:v>
                </c:pt>
                <c:pt idx="21470">
                  <c:v>21470</c:v>
                </c:pt>
                <c:pt idx="21471">
                  <c:v>21471</c:v>
                </c:pt>
                <c:pt idx="21472">
                  <c:v>21472</c:v>
                </c:pt>
                <c:pt idx="21473">
                  <c:v>21473</c:v>
                </c:pt>
                <c:pt idx="21474">
                  <c:v>21474</c:v>
                </c:pt>
                <c:pt idx="21475">
                  <c:v>21475</c:v>
                </c:pt>
                <c:pt idx="21476">
                  <c:v>21476</c:v>
                </c:pt>
                <c:pt idx="21477">
                  <c:v>21477</c:v>
                </c:pt>
                <c:pt idx="21478">
                  <c:v>21478</c:v>
                </c:pt>
                <c:pt idx="21479">
                  <c:v>21479</c:v>
                </c:pt>
                <c:pt idx="21480">
                  <c:v>21480</c:v>
                </c:pt>
                <c:pt idx="21481">
                  <c:v>21481</c:v>
                </c:pt>
                <c:pt idx="21482">
                  <c:v>21482</c:v>
                </c:pt>
                <c:pt idx="21483">
                  <c:v>21483</c:v>
                </c:pt>
                <c:pt idx="21484">
                  <c:v>21484</c:v>
                </c:pt>
                <c:pt idx="21485">
                  <c:v>21485</c:v>
                </c:pt>
                <c:pt idx="21486">
                  <c:v>21486</c:v>
                </c:pt>
                <c:pt idx="21487">
                  <c:v>21487</c:v>
                </c:pt>
                <c:pt idx="21488">
                  <c:v>21488</c:v>
                </c:pt>
                <c:pt idx="21489">
                  <c:v>21489</c:v>
                </c:pt>
                <c:pt idx="21490">
                  <c:v>21490</c:v>
                </c:pt>
                <c:pt idx="21491">
                  <c:v>21491</c:v>
                </c:pt>
                <c:pt idx="21492">
                  <c:v>21492</c:v>
                </c:pt>
                <c:pt idx="21493">
                  <c:v>21493</c:v>
                </c:pt>
                <c:pt idx="21494">
                  <c:v>21494</c:v>
                </c:pt>
                <c:pt idx="21495">
                  <c:v>21495</c:v>
                </c:pt>
                <c:pt idx="21496">
                  <c:v>21496</c:v>
                </c:pt>
                <c:pt idx="21497">
                  <c:v>21497</c:v>
                </c:pt>
                <c:pt idx="21498">
                  <c:v>21498</c:v>
                </c:pt>
                <c:pt idx="21499">
                  <c:v>21499</c:v>
                </c:pt>
                <c:pt idx="21500">
                  <c:v>21500</c:v>
                </c:pt>
                <c:pt idx="21501">
                  <c:v>21501</c:v>
                </c:pt>
                <c:pt idx="21502">
                  <c:v>21502</c:v>
                </c:pt>
                <c:pt idx="21503">
                  <c:v>21503</c:v>
                </c:pt>
                <c:pt idx="21504">
                  <c:v>21504</c:v>
                </c:pt>
                <c:pt idx="21505">
                  <c:v>21505</c:v>
                </c:pt>
                <c:pt idx="21506">
                  <c:v>21506</c:v>
                </c:pt>
                <c:pt idx="21507">
                  <c:v>21507</c:v>
                </c:pt>
                <c:pt idx="21508">
                  <c:v>21508</c:v>
                </c:pt>
                <c:pt idx="21509">
                  <c:v>21509</c:v>
                </c:pt>
                <c:pt idx="21510">
                  <c:v>21510</c:v>
                </c:pt>
                <c:pt idx="21511">
                  <c:v>21511</c:v>
                </c:pt>
                <c:pt idx="21512">
                  <c:v>21512</c:v>
                </c:pt>
                <c:pt idx="21513">
                  <c:v>21513</c:v>
                </c:pt>
                <c:pt idx="21514">
                  <c:v>21514</c:v>
                </c:pt>
                <c:pt idx="21515">
                  <c:v>21515</c:v>
                </c:pt>
                <c:pt idx="21516">
                  <c:v>21516</c:v>
                </c:pt>
                <c:pt idx="21517">
                  <c:v>21517</c:v>
                </c:pt>
                <c:pt idx="21518">
                  <c:v>21518</c:v>
                </c:pt>
                <c:pt idx="21519">
                  <c:v>21519</c:v>
                </c:pt>
                <c:pt idx="21520">
                  <c:v>21520</c:v>
                </c:pt>
                <c:pt idx="21521">
                  <c:v>21521</c:v>
                </c:pt>
                <c:pt idx="21522">
                  <c:v>21522</c:v>
                </c:pt>
                <c:pt idx="21523">
                  <c:v>21523</c:v>
                </c:pt>
                <c:pt idx="21524">
                  <c:v>21524</c:v>
                </c:pt>
                <c:pt idx="21525">
                  <c:v>21525</c:v>
                </c:pt>
                <c:pt idx="21526">
                  <c:v>21526</c:v>
                </c:pt>
                <c:pt idx="21527">
                  <c:v>21527</c:v>
                </c:pt>
                <c:pt idx="21528">
                  <c:v>21528</c:v>
                </c:pt>
                <c:pt idx="21529">
                  <c:v>21529</c:v>
                </c:pt>
                <c:pt idx="21530">
                  <c:v>21530</c:v>
                </c:pt>
                <c:pt idx="21531">
                  <c:v>21531</c:v>
                </c:pt>
                <c:pt idx="21532">
                  <c:v>21532</c:v>
                </c:pt>
                <c:pt idx="21533">
                  <c:v>21533</c:v>
                </c:pt>
                <c:pt idx="21534">
                  <c:v>21534</c:v>
                </c:pt>
                <c:pt idx="21535">
                  <c:v>21535</c:v>
                </c:pt>
                <c:pt idx="21536">
                  <c:v>21536</c:v>
                </c:pt>
                <c:pt idx="21537">
                  <c:v>21537</c:v>
                </c:pt>
                <c:pt idx="21538">
                  <c:v>21538</c:v>
                </c:pt>
                <c:pt idx="21539">
                  <c:v>21539</c:v>
                </c:pt>
                <c:pt idx="21540">
                  <c:v>21540</c:v>
                </c:pt>
                <c:pt idx="21541">
                  <c:v>21541</c:v>
                </c:pt>
                <c:pt idx="21542">
                  <c:v>21542</c:v>
                </c:pt>
                <c:pt idx="21543">
                  <c:v>21543</c:v>
                </c:pt>
                <c:pt idx="21544">
                  <c:v>21544</c:v>
                </c:pt>
                <c:pt idx="21545">
                  <c:v>21545</c:v>
                </c:pt>
                <c:pt idx="21546">
                  <c:v>21546</c:v>
                </c:pt>
                <c:pt idx="21547">
                  <c:v>21547</c:v>
                </c:pt>
                <c:pt idx="21548">
                  <c:v>21548</c:v>
                </c:pt>
                <c:pt idx="21549">
                  <c:v>21549</c:v>
                </c:pt>
                <c:pt idx="21550">
                  <c:v>21550</c:v>
                </c:pt>
                <c:pt idx="21551">
                  <c:v>21551</c:v>
                </c:pt>
                <c:pt idx="21552">
                  <c:v>21552</c:v>
                </c:pt>
                <c:pt idx="21553">
                  <c:v>21553</c:v>
                </c:pt>
                <c:pt idx="21554">
                  <c:v>21554</c:v>
                </c:pt>
                <c:pt idx="21555">
                  <c:v>21555</c:v>
                </c:pt>
                <c:pt idx="21556">
                  <c:v>21556</c:v>
                </c:pt>
                <c:pt idx="21557">
                  <c:v>21557</c:v>
                </c:pt>
                <c:pt idx="21558">
                  <c:v>21558</c:v>
                </c:pt>
                <c:pt idx="21559">
                  <c:v>21559</c:v>
                </c:pt>
                <c:pt idx="21560">
                  <c:v>21560</c:v>
                </c:pt>
                <c:pt idx="21561">
                  <c:v>21561</c:v>
                </c:pt>
                <c:pt idx="21562">
                  <c:v>21562</c:v>
                </c:pt>
                <c:pt idx="21563">
                  <c:v>21563</c:v>
                </c:pt>
                <c:pt idx="21564">
                  <c:v>21564</c:v>
                </c:pt>
                <c:pt idx="21565">
                  <c:v>21565</c:v>
                </c:pt>
                <c:pt idx="21566">
                  <c:v>21566</c:v>
                </c:pt>
                <c:pt idx="21567">
                  <c:v>21567</c:v>
                </c:pt>
                <c:pt idx="21568">
                  <c:v>21568</c:v>
                </c:pt>
                <c:pt idx="21569">
                  <c:v>21569</c:v>
                </c:pt>
                <c:pt idx="21570">
                  <c:v>21570</c:v>
                </c:pt>
                <c:pt idx="21571">
                  <c:v>21571</c:v>
                </c:pt>
                <c:pt idx="21572">
                  <c:v>21572</c:v>
                </c:pt>
                <c:pt idx="21573">
                  <c:v>21573</c:v>
                </c:pt>
                <c:pt idx="21574">
                  <c:v>21574</c:v>
                </c:pt>
                <c:pt idx="21575">
                  <c:v>21575</c:v>
                </c:pt>
                <c:pt idx="21576">
                  <c:v>21576</c:v>
                </c:pt>
                <c:pt idx="21577">
                  <c:v>21577</c:v>
                </c:pt>
                <c:pt idx="21578">
                  <c:v>21578</c:v>
                </c:pt>
                <c:pt idx="21579">
                  <c:v>21579</c:v>
                </c:pt>
                <c:pt idx="21580">
                  <c:v>21580</c:v>
                </c:pt>
                <c:pt idx="21581">
                  <c:v>21581</c:v>
                </c:pt>
                <c:pt idx="21582">
                  <c:v>21582</c:v>
                </c:pt>
                <c:pt idx="21583">
                  <c:v>21583</c:v>
                </c:pt>
                <c:pt idx="21584">
                  <c:v>21584</c:v>
                </c:pt>
                <c:pt idx="21585">
                  <c:v>21585</c:v>
                </c:pt>
                <c:pt idx="21586">
                  <c:v>21586</c:v>
                </c:pt>
                <c:pt idx="21587">
                  <c:v>21587</c:v>
                </c:pt>
                <c:pt idx="21588">
                  <c:v>21588</c:v>
                </c:pt>
                <c:pt idx="21589">
                  <c:v>21589</c:v>
                </c:pt>
                <c:pt idx="21590">
                  <c:v>21590</c:v>
                </c:pt>
                <c:pt idx="21591">
                  <c:v>21591</c:v>
                </c:pt>
                <c:pt idx="21592">
                  <c:v>21592</c:v>
                </c:pt>
                <c:pt idx="21593">
                  <c:v>21593</c:v>
                </c:pt>
                <c:pt idx="21594">
                  <c:v>21594</c:v>
                </c:pt>
                <c:pt idx="21595">
                  <c:v>21595</c:v>
                </c:pt>
                <c:pt idx="21596">
                  <c:v>21596</c:v>
                </c:pt>
                <c:pt idx="21597">
                  <c:v>21597</c:v>
                </c:pt>
                <c:pt idx="21598">
                  <c:v>21598</c:v>
                </c:pt>
                <c:pt idx="21599">
                  <c:v>21599</c:v>
                </c:pt>
                <c:pt idx="21600">
                  <c:v>21600</c:v>
                </c:pt>
                <c:pt idx="21601">
                  <c:v>21601</c:v>
                </c:pt>
                <c:pt idx="21602">
                  <c:v>21602</c:v>
                </c:pt>
                <c:pt idx="21603">
                  <c:v>21603</c:v>
                </c:pt>
                <c:pt idx="21604">
                  <c:v>21604</c:v>
                </c:pt>
                <c:pt idx="21605">
                  <c:v>21605</c:v>
                </c:pt>
                <c:pt idx="21606">
                  <c:v>21606</c:v>
                </c:pt>
                <c:pt idx="21607">
                  <c:v>21607</c:v>
                </c:pt>
                <c:pt idx="21608">
                  <c:v>21608</c:v>
                </c:pt>
                <c:pt idx="21609">
                  <c:v>21609</c:v>
                </c:pt>
                <c:pt idx="21610">
                  <c:v>21610</c:v>
                </c:pt>
                <c:pt idx="21611">
                  <c:v>21611</c:v>
                </c:pt>
                <c:pt idx="21612">
                  <c:v>21612</c:v>
                </c:pt>
                <c:pt idx="21613">
                  <c:v>21613</c:v>
                </c:pt>
                <c:pt idx="21614">
                  <c:v>21614</c:v>
                </c:pt>
                <c:pt idx="21615">
                  <c:v>21615</c:v>
                </c:pt>
                <c:pt idx="21616">
                  <c:v>21616</c:v>
                </c:pt>
                <c:pt idx="21617">
                  <c:v>21617</c:v>
                </c:pt>
                <c:pt idx="21618">
                  <c:v>21618</c:v>
                </c:pt>
                <c:pt idx="21619">
                  <c:v>21619</c:v>
                </c:pt>
                <c:pt idx="21620">
                  <c:v>21620</c:v>
                </c:pt>
                <c:pt idx="21621">
                  <c:v>21621</c:v>
                </c:pt>
                <c:pt idx="21622">
                  <c:v>21622</c:v>
                </c:pt>
                <c:pt idx="21623">
                  <c:v>21623</c:v>
                </c:pt>
                <c:pt idx="21624">
                  <c:v>21624</c:v>
                </c:pt>
                <c:pt idx="21625">
                  <c:v>21625</c:v>
                </c:pt>
                <c:pt idx="21626">
                  <c:v>21626</c:v>
                </c:pt>
                <c:pt idx="21627">
                  <c:v>21627</c:v>
                </c:pt>
                <c:pt idx="21628">
                  <c:v>21628</c:v>
                </c:pt>
                <c:pt idx="21629">
                  <c:v>21629</c:v>
                </c:pt>
                <c:pt idx="21630">
                  <c:v>21630</c:v>
                </c:pt>
                <c:pt idx="21631">
                  <c:v>21631</c:v>
                </c:pt>
                <c:pt idx="21632">
                  <c:v>21632</c:v>
                </c:pt>
                <c:pt idx="21633">
                  <c:v>21633</c:v>
                </c:pt>
                <c:pt idx="21634">
                  <c:v>21634</c:v>
                </c:pt>
                <c:pt idx="21635">
                  <c:v>21635</c:v>
                </c:pt>
                <c:pt idx="21636">
                  <c:v>21636</c:v>
                </c:pt>
                <c:pt idx="21637">
                  <c:v>21637</c:v>
                </c:pt>
                <c:pt idx="21638">
                  <c:v>21638</c:v>
                </c:pt>
                <c:pt idx="21639">
                  <c:v>21639</c:v>
                </c:pt>
                <c:pt idx="21640">
                  <c:v>21640</c:v>
                </c:pt>
                <c:pt idx="21641">
                  <c:v>21641</c:v>
                </c:pt>
                <c:pt idx="21642">
                  <c:v>21642</c:v>
                </c:pt>
                <c:pt idx="21643">
                  <c:v>21643</c:v>
                </c:pt>
                <c:pt idx="21644">
                  <c:v>21644</c:v>
                </c:pt>
                <c:pt idx="21645">
                  <c:v>21645</c:v>
                </c:pt>
                <c:pt idx="21646">
                  <c:v>21646</c:v>
                </c:pt>
                <c:pt idx="21647">
                  <c:v>21647</c:v>
                </c:pt>
                <c:pt idx="21648">
                  <c:v>21648</c:v>
                </c:pt>
                <c:pt idx="21649">
                  <c:v>21649</c:v>
                </c:pt>
                <c:pt idx="21650">
                  <c:v>21650</c:v>
                </c:pt>
                <c:pt idx="21651">
                  <c:v>21651</c:v>
                </c:pt>
                <c:pt idx="21652">
                  <c:v>21652</c:v>
                </c:pt>
                <c:pt idx="21653">
                  <c:v>21653</c:v>
                </c:pt>
                <c:pt idx="21654">
                  <c:v>21654</c:v>
                </c:pt>
                <c:pt idx="21655">
                  <c:v>21655</c:v>
                </c:pt>
                <c:pt idx="21656">
                  <c:v>21656</c:v>
                </c:pt>
                <c:pt idx="21657">
                  <c:v>21657</c:v>
                </c:pt>
                <c:pt idx="21658">
                  <c:v>21658</c:v>
                </c:pt>
                <c:pt idx="21659">
                  <c:v>21659</c:v>
                </c:pt>
                <c:pt idx="21660">
                  <c:v>21660</c:v>
                </c:pt>
                <c:pt idx="21661">
                  <c:v>21661</c:v>
                </c:pt>
                <c:pt idx="21662">
                  <c:v>21662</c:v>
                </c:pt>
                <c:pt idx="21663">
                  <c:v>21663</c:v>
                </c:pt>
                <c:pt idx="21664">
                  <c:v>21664</c:v>
                </c:pt>
                <c:pt idx="21665">
                  <c:v>21665</c:v>
                </c:pt>
                <c:pt idx="21666">
                  <c:v>21666</c:v>
                </c:pt>
                <c:pt idx="21667">
                  <c:v>21667</c:v>
                </c:pt>
                <c:pt idx="21668">
                  <c:v>21668</c:v>
                </c:pt>
                <c:pt idx="21669">
                  <c:v>21669</c:v>
                </c:pt>
                <c:pt idx="21670">
                  <c:v>21670</c:v>
                </c:pt>
                <c:pt idx="21671">
                  <c:v>21671</c:v>
                </c:pt>
                <c:pt idx="21672">
                  <c:v>21672</c:v>
                </c:pt>
                <c:pt idx="21673">
                  <c:v>21673</c:v>
                </c:pt>
                <c:pt idx="21674">
                  <c:v>21674</c:v>
                </c:pt>
                <c:pt idx="21675">
                  <c:v>21675</c:v>
                </c:pt>
                <c:pt idx="21676">
                  <c:v>21676</c:v>
                </c:pt>
                <c:pt idx="21677">
                  <c:v>21677</c:v>
                </c:pt>
                <c:pt idx="21678">
                  <c:v>21678</c:v>
                </c:pt>
                <c:pt idx="21679">
                  <c:v>21679</c:v>
                </c:pt>
                <c:pt idx="21680">
                  <c:v>21680</c:v>
                </c:pt>
                <c:pt idx="21681">
                  <c:v>21681</c:v>
                </c:pt>
                <c:pt idx="21682">
                  <c:v>21682</c:v>
                </c:pt>
                <c:pt idx="21683">
                  <c:v>21683</c:v>
                </c:pt>
                <c:pt idx="21684">
                  <c:v>21684</c:v>
                </c:pt>
                <c:pt idx="21685">
                  <c:v>21685</c:v>
                </c:pt>
                <c:pt idx="21686">
                  <c:v>21686</c:v>
                </c:pt>
                <c:pt idx="21687">
                  <c:v>21687</c:v>
                </c:pt>
                <c:pt idx="21688">
                  <c:v>21688</c:v>
                </c:pt>
                <c:pt idx="21689">
                  <c:v>21689</c:v>
                </c:pt>
                <c:pt idx="21690">
                  <c:v>21690</c:v>
                </c:pt>
                <c:pt idx="21691">
                  <c:v>21691</c:v>
                </c:pt>
                <c:pt idx="21692">
                  <c:v>21692</c:v>
                </c:pt>
                <c:pt idx="21693">
                  <c:v>21693</c:v>
                </c:pt>
                <c:pt idx="21694">
                  <c:v>21694</c:v>
                </c:pt>
                <c:pt idx="21695">
                  <c:v>21695</c:v>
                </c:pt>
                <c:pt idx="21696">
                  <c:v>21696</c:v>
                </c:pt>
                <c:pt idx="21697">
                  <c:v>21697</c:v>
                </c:pt>
                <c:pt idx="21698">
                  <c:v>21698</c:v>
                </c:pt>
                <c:pt idx="21699">
                  <c:v>21699</c:v>
                </c:pt>
                <c:pt idx="21700">
                  <c:v>21700</c:v>
                </c:pt>
                <c:pt idx="21701">
                  <c:v>21701</c:v>
                </c:pt>
                <c:pt idx="21702">
                  <c:v>21702</c:v>
                </c:pt>
                <c:pt idx="21703">
                  <c:v>21703</c:v>
                </c:pt>
                <c:pt idx="21704">
                  <c:v>21704</c:v>
                </c:pt>
                <c:pt idx="21705">
                  <c:v>21705</c:v>
                </c:pt>
                <c:pt idx="21706">
                  <c:v>21706</c:v>
                </c:pt>
                <c:pt idx="21707">
                  <c:v>21707</c:v>
                </c:pt>
                <c:pt idx="21708">
                  <c:v>21708</c:v>
                </c:pt>
                <c:pt idx="21709">
                  <c:v>21709</c:v>
                </c:pt>
                <c:pt idx="21710">
                  <c:v>21710</c:v>
                </c:pt>
                <c:pt idx="21711">
                  <c:v>21711</c:v>
                </c:pt>
                <c:pt idx="21712">
                  <c:v>21712</c:v>
                </c:pt>
                <c:pt idx="21713">
                  <c:v>21713</c:v>
                </c:pt>
                <c:pt idx="21714">
                  <c:v>21714</c:v>
                </c:pt>
                <c:pt idx="21715">
                  <c:v>21715</c:v>
                </c:pt>
                <c:pt idx="21716">
                  <c:v>21716</c:v>
                </c:pt>
                <c:pt idx="21717">
                  <c:v>21717</c:v>
                </c:pt>
                <c:pt idx="21718">
                  <c:v>21718</c:v>
                </c:pt>
                <c:pt idx="21719">
                  <c:v>21719</c:v>
                </c:pt>
                <c:pt idx="21720">
                  <c:v>21720</c:v>
                </c:pt>
                <c:pt idx="21721">
                  <c:v>21721</c:v>
                </c:pt>
                <c:pt idx="21722">
                  <c:v>21722</c:v>
                </c:pt>
                <c:pt idx="21723">
                  <c:v>21723</c:v>
                </c:pt>
                <c:pt idx="21724">
                  <c:v>21724</c:v>
                </c:pt>
                <c:pt idx="21725">
                  <c:v>21725</c:v>
                </c:pt>
                <c:pt idx="21726">
                  <c:v>21726</c:v>
                </c:pt>
                <c:pt idx="21727">
                  <c:v>21727</c:v>
                </c:pt>
                <c:pt idx="21728">
                  <c:v>21728</c:v>
                </c:pt>
                <c:pt idx="21729">
                  <c:v>21729</c:v>
                </c:pt>
                <c:pt idx="21730">
                  <c:v>21730</c:v>
                </c:pt>
                <c:pt idx="21731">
                  <c:v>21731</c:v>
                </c:pt>
                <c:pt idx="21732">
                  <c:v>21732</c:v>
                </c:pt>
                <c:pt idx="21733">
                  <c:v>21733</c:v>
                </c:pt>
                <c:pt idx="21734">
                  <c:v>21734</c:v>
                </c:pt>
                <c:pt idx="21735">
                  <c:v>21735</c:v>
                </c:pt>
                <c:pt idx="21736">
                  <c:v>21736</c:v>
                </c:pt>
                <c:pt idx="21737">
                  <c:v>21737</c:v>
                </c:pt>
                <c:pt idx="21738">
                  <c:v>21738</c:v>
                </c:pt>
                <c:pt idx="21739">
                  <c:v>21739</c:v>
                </c:pt>
                <c:pt idx="21740">
                  <c:v>21740</c:v>
                </c:pt>
                <c:pt idx="21741">
                  <c:v>21741</c:v>
                </c:pt>
                <c:pt idx="21742">
                  <c:v>21742</c:v>
                </c:pt>
                <c:pt idx="21743">
                  <c:v>21743</c:v>
                </c:pt>
                <c:pt idx="21744">
                  <c:v>21744</c:v>
                </c:pt>
                <c:pt idx="21745">
                  <c:v>21745</c:v>
                </c:pt>
                <c:pt idx="21746">
                  <c:v>21746</c:v>
                </c:pt>
                <c:pt idx="21747">
                  <c:v>21747</c:v>
                </c:pt>
                <c:pt idx="21748">
                  <c:v>21748</c:v>
                </c:pt>
                <c:pt idx="21749">
                  <c:v>21749</c:v>
                </c:pt>
                <c:pt idx="21750">
                  <c:v>21750</c:v>
                </c:pt>
                <c:pt idx="21751">
                  <c:v>21751</c:v>
                </c:pt>
                <c:pt idx="21752">
                  <c:v>21752</c:v>
                </c:pt>
                <c:pt idx="21753">
                  <c:v>21753</c:v>
                </c:pt>
                <c:pt idx="21754">
                  <c:v>21754</c:v>
                </c:pt>
                <c:pt idx="21755">
                  <c:v>21755</c:v>
                </c:pt>
                <c:pt idx="21756">
                  <c:v>21756</c:v>
                </c:pt>
                <c:pt idx="21757">
                  <c:v>21757</c:v>
                </c:pt>
                <c:pt idx="21758">
                  <c:v>21758</c:v>
                </c:pt>
                <c:pt idx="21759">
                  <c:v>21759</c:v>
                </c:pt>
                <c:pt idx="21760">
                  <c:v>21760</c:v>
                </c:pt>
                <c:pt idx="21761">
                  <c:v>21761</c:v>
                </c:pt>
                <c:pt idx="21762">
                  <c:v>21762</c:v>
                </c:pt>
                <c:pt idx="21763">
                  <c:v>21763</c:v>
                </c:pt>
                <c:pt idx="21764">
                  <c:v>21764</c:v>
                </c:pt>
                <c:pt idx="21765">
                  <c:v>21765</c:v>
                </c:pt>
                <c:pt idx="21766">
                  <c:v>21766</c:v>
                </c:pt>
                <c:pt idx="21767">
                  <c:v>21767</c:v>
                </c:pt>
                <c:pt idx="21768">
                  <c:v>21768</c:v>
                </c:pt>
                <c:pt idx="21769">
                  <c:v>21769</c:v>
                </c:pt>
                <c:pt idx="21770">
                  <c:v>21770</c:v>
                </c:pt>
                <c:pt idx="21771">
                  <c:v>21771</c:v>
                </c:pt>
                <c:pt idx="21772">
                  <c:v>21772</c:v>
                </c:pt>
                <c:pt idx="21773">
                  <c:v>21773</c:v>
                </c:pt>
                <c:pt idx="21774">
                  <c:v>21774</c:v>
                </c:pt>
                <c:pt idx="21775">
                  <c:v>21775</c:v>
                </c:pt>
                <c:pt idx="21776">
                  <c:v>21776</c:v>
                </c:pt>
                <c:pt idx="21777">
                  <c:v>21777</c:v>
                </c:pt>
                <c:pt idx="21778">
                  <c:v>21778</c:v>
                </c:pt>
                <c:pt idx="21779">
                  <c:v>21779</c:v>
                </c:pt>
                <c:pt idx="21780">
                  <c:v>21780</c:v>
                </c:pt>
                <c:pt idx="21781">
                  <c:v>21781</c:v>
                </c:pt>
                <c:pt idx="21782">
                  <c:v>21782</c:v>
                </c:pt>
                <c:pt idx="21783">
                  <c:v>21783</c:v>
                </c:pt>
                <c:pt idx="21784">
                  <c:v>21784</c:v>
                </c:pt>
                <c:pt idx="21785">
                  <c:v>21785</c:v>
                </c:pt>
                <c:pt idx="21786">
                  <c:v>21786</c:v>
                </c:pt>
                <c:pt idx="21787">
                  <c:v>21787</c:v>
                </c:pt>
                <c:pt idx="21788">
                  <c:v>21788</c:v>
                </c:pt>
                <c:pt idx="21789">
                  <c:v>21789</c:v>
                </c:pt>
                <c:pt idx="21790">
                  <c:v>21790</c:v>
                </c:pt>
                <c:pt idx="21791">
                  <c:v>21791</c:v>
                </c:pt>
                <c:pt idx="21792">
                  <c:v>21792</c:v>
                </c:pt>
                <c:pt idx="21793">
                  <c:v>21793</c:v>
                </c:pt>
                <c:pt idx="21794">
                  <c:v>21794</c:v>
                </c:pt>
                <c:pt idx="21795">
                  <c:v>21795</c:v>
                </c:pt>
                <c:pt idx="21796">
                  <c:v>21796</c:v>
                </c:pt>
                <c:pt idx="21797">
                  <c:v>21797</c:v>
                </c:pt>
                <c:pt idx="21798">
                  <c:v>21798</c:v>
                </c:pt>
                <c:pt idx="21799">
                  <c:v>21799</c:v>
                </c:pt>
                <c:pt idx="21800">
                  <c:v>21800</c:v>
                </c:pt>
                <c:pt idx="21801">
                  <c:v>21801</c:v>
                </c:pt>
                <c:pt idx="21802">
                  <c:v>21802</c:v>
                </c:pt>
                <c:pt idx="21803">
                  <c:v>21803</c:v>
                </c:pt>
                <c:pt idx="21804">
                  <c:v>21804</c:v>
                </c:pt>
                <c:pt idx="21805">
                  <c:v>21805</c:v>
                </c:pt>
                <c:pt idx="21806">
                  <c:v>21806</c:v>
                </c:pt>
                <c:pt idx="21807">
                  <c:v>21807</c:v>
                </c:pt>
                <c:pt idx="21808">
                  <c:v>21808</c:v>
                </c:pt>
                <c:pt idx="21809">
                  <c:v>21809</c:v>
                </c:pt>
                <c:pt idx="21810">
                  <c:v>21810</c:v>
                </c:pt>
                <c:pt idx="21811">
                  <c:v>21811</c:v>
                </c:pt>
                <c:pt idx="21812">
                  <c:v>21812</c:v>
                </c:pt>
                <c:pt idx="21813">
                  <c:v>21813</c:v>
                </c:pt>
                <c:pt idx="21814">
                  <c:v>21814</c:v>
                </c:pt>
                <c:pt idx="21815">
                  <c:v>21815</c:v>
                </c:pt>
                <c:pt idx="21816">
                  <c:v>21816</c:v>
                </c:pt>
                <c:pt idx="21817">
                  <c:v>21817</c:v>
                </c:pt>
                <c:pt idx="21818">
                  <c:v>21818</c:v>
                </c:pt>
                <c:pt idx="21819">
                  <c:v>21819</c:v>
                </c:pt>
                <c:pt idx="21820">
                  <c:v>21820</c:v>
                </c:pt>
                <c:pt idx="21821">
                  <c:v>21821</c:v>
                </c:pt>
                <c:pt idx="21822">
                  <c:v>21822</c:v>
                </c:pt>
                <c:pt idx="21823">
                  <c:v>21823</c:v>
                </c:pt>
                <c:pt idx="21824">
                  <c:v>21824</c:v>
                </c:pt>
                <c:pt idx="21825">
                  <c:v>21825</c:v>
                </c:pt>
                <c:pt idx="21826">
                  <c:v>21826</c:v>
                </c:pt>
                <c:pt idx="21827">
                  <c:v>21827</c:v>
                </c:pt>
                <c:pt idx="21828">
                  <c:v>21828</c:v>
                </c:pt>
                <c:pt idx="21829">
                  <c:v>21829</c:v>
                </c:pt>
                <c:pt idx="21830">
                  <c:v>21830</c:v>
                </c:pt>
                <c:pt idx="21831">
                  <c:v>21831</c:v>
                </c:pt>
                <c:pt idx="21832">
                  <c:v>21832</c:v>
                </c:pt>
                <c:pt idx="21833">
                  <c:v>21833</c:v>
                </c:pt>
                <c:pt idx="21834">
                  <c:v>21834</c:v>
                </c:pt>
                <c:pt idx="21835">
                  <c:v>21835</c:v>
                </c:pt>
                <c:pt idx="21836">
                  <c:v>21836</c:v>
                </c:pt>
                <c:pt idx="21837">
                  <c:v>21837</c:v>
                </c:pt>
                <c:pt idx="21838">
                  <c:v>21838</c:v>
                </c:pt>
                <c:pt idx="21839">
                  <c:v>21839</c:v>
                </c:pt>
                <c:pt idx="21840">
                  <c:v>21840</c:v>
                </c:pt>
                <c:pt idx="21841">
                  <c:v>21841</c:v>
                </c:pt>
                <c:pt idx="21842">
                  <c:v>21842</c:v>
                </c:pt>
                <c:pt idx="21843">
                  <c:v>21843</c:v>
                </c:pt>
                <c:pt idx="21844">
                  <c:v>21844</c:v>
                </c:pt>
                <c:pt idx="21845">
                  <c:v>21845</c:v>
                </c:pt>
                <c:pt idx="21846">
                  <c:v>21846</c:v>
                </c:pt>
                <c:pt idx="21847">
                  <c:v>21847</c:v>
                </c:pt>
                <c:pt idx="21848">
                  <c:v>21848</c:v>
                </c:pt>
                <c:pt idx="21849">
                  <c:v>21849</c:v>
                </c:pt>
                <c:pt idx="21850">
                  <c:v>21850</c:v>
                </c:pt>
                <c:pt idx="21851">
                  <c:v>21851</c:v>
                </c:pt>
                <c:pt idx="21852">
                  <c:v>21852</c:v>
                </c:pt>
                <c:pt idx="21853">
                  <c:v>21853</c:v>
                </c:pt>
                <c:pt idx="21854">
                  <c:v>21854</c:v>
                </c:pt>
                <c:pt idx="21855">
                  <c:v>21855</c:v>
                </c:pt>
                <c:pt idx="21856">
                  <c:v>21856</c:v>
                </c:pt>
                <c:pt idx="21857">
                  <c:v>21857</c:v>
                </c:pt>
                <c:pt idx="21858">
                  <c:v>21858</c:v>
                </c:pt>
                <c:pt idx="21859">
                  <c:v>21859</c:v>
                </c:pt>
                <c:pt idx="21860">
                  <c:v>21860</c:v>
                </c:pt>
                <c:pt idx="21861">
                  <c:v>21861</c:v>
                </c:pt>
                <c:pt idx="21862">
                  <c:v>21862</c:v>
                </c:pt>
                <c:pt idx="21863">
                  <c:v>21863</c:v>
                </c:pt>
                <c:pt idx="21864">
                  <c:v>21864</c:v>
                </c:pt>
                <c:pt idx="21865">
                  <c:v>21865</c:v>
                </c:pt>
                <c:pt idx="21866">
                  <c:v>21866</c:v>
                </c:pt>
                <c:pt idx="21867">
                  <c:v>21867</c:v>
                </c:pt>
                <c:pt idx="21868">
                  <c:v>21868</c:v>
                </c:pt>
                <c:pt idx="21869">
                  <c:v>21869</c:v>
                </c:pt>
                <c:pt idx="21870">
                  <c:v>21870</c:v>
                </c:pt>
                <c:pt idx="21871">
                  <c:v>21871</c:v>
                </c:pt>
                <c:pt idx="21872">
                  <c:v>21872</c:v>
                </c:pt>
                <c:pt idx="21873">
                  <c:v>21873</c:v>
                </c:pt>
                <c:pt idx="21874">
                  <c:v>21874</c:v>
                </c:pt>
                <c:pt idx="21875">
                  <c:v>21875</c:v>
                </c:pt>
                <c:pt idx="21876">
                  <c:v>21876</c:v>
                </c:pt>
                <c:pt idx="21877">
                  <c:v>21877</c:v>
                </c:pt>
                <c:pt idx="21878">
                  <c:v>21878</c:v>
                </c:pt>
                <c:pt idx="21879">
                  <c:v>21879</c:v>
                </c:pt>
                <c:pt idx="21880">
                  <c:v>21880</c:v>
                </c:pt>
                <c:pt idx="21881">
                  <c:v>21881</c:v>
                </c:pt>
                <c:pt idx="21882">
                  <c:v>21882</c:v>
                </c:pt>
                <c:pt idx="21883">
                  <c:v>21883</c:v>
                </c:pt>
                <c:pt idx="21884">
                  <c:v>21884</c:v>
                </c:pt>
                <c:pt idx="21885">
                  <c:v>21885</c:v>
                </c:pt>
                <c:pt idx="21886">
                  <c:v>21886</c:v>
                </c:pt>
                <c:pt idx="21887">
                  <c:v>21887</c:v>
                </c:pt>
                <c:pt idx="21888">
                  <c:v>21888</c:v>
                </c:pt>
                <c:pt idx="21889">
                  <c:v>21889</c:v>
                </c:pt>
                <c:pt idx="21890">
                  <c:v>21890</c:v>
                </c:pt>
                <c:pt idx="21891">
                  <c:v>21891</c:v>
                </c:pt>
                <c:pt idx="21892">
                  <c:v>21892</c:v>
                </c:pt>
                <c:pt idx="21893">
                  <c:v>21893</c:v>
                </c:pt>
                <c:pt idx="21894">
                  <c:v>21894</c:v>
                </c:pt>
                <c:pt idx="21895">
                  <c:v>21895</c:v>
                </c:pt>
                <c:pt idx="21896">
                  <c:v>21896</c:v>
                </c:pt>
                <c:pt idx="21897">
                  <c:v>21897</c:v>
                </c:pt>
                <c:pt idx="21898">
                  <c:v>21898</c:v>
                </c:pt>
                <c:pt idx="21899">
                  <c:v>21899</c:v>
                </c:pt>
                <c:pt idx="21900">
                  <c:v>21900</c:v>
                </c:pt>
                <c:pt idx="21901">
                  <c:v>21901</c:v>
                </c:pt>
                <c:pt idx="21902">
                  <c:v>21902</c:v>
                </c:pt>
                <c:pt idx="21903">
                  <c:v>21903</c:v>
                </c:pt>
                <c:pt idx="21904">
                  <c:v>21904</c:v>
                </c:pt>
                <c:pt idx="21905">
                  <c:v>21905</c:v>
                </c:pt>
                <c:pt idx="21906">
                  <c:v>21906</c:v>
                </c:pt>
                <c:pt idx="21907">
                  <c:v>21907</c:v>
                </c:pt>
                <c:pt idx="21908">
                  <c:v>21908</c:v>
                </c:pt>
                <c:pt idx="21909">
                  <c:v>21909</c:v>
                </c:pt>
                <c:pt idx="21910">
                  <c:v>21910</c:v>
                </c:pt>
                <c:pt idx="21911">
                  <c:v>21911</c:v>
                </c:pt>
                <c:pt idx="21912">
                  <c:v>21912</c:v>
                </c:pt>
                <c:pt idx="21913">
                  <c:v>21913</c:v>
                </c:pt>
                <c:pt idx="21914">
                  <c:v>21914</c:v>
                </c:pt>
                <c:pt idx="21915">
                  <c:v>21915</c:v>
                </c:pt>
                <c:pt idx="21916">
                  <c:v>21916</c:v>
                </c:pt>
                <c:pt idx="21917">
                  <c:v>21917</c:v>
                </c:pt>
                <c:pt idx="21918">
                  <c:v>21918</c:v>
                </c:pt>
                <c:pt idx="21919">
                  <c:v>21919</c:v>
                </c:pt>
                <c:pt idx="21920">
                  <c:v>21920</c:v>
                </c:pt>
                <c:pt idx="21921">
                  <c:v>21921</c:v>
                </c:pt>
                <c:pt idx="21922">
                  <c:v>21922</c:v>
                </c:pt>
                <c:pt idx="21923">
                  <c:v>21923</c:v>
                </c:pt>
                <c:pt idx="21924">
                  <c:v>21924</c:v>
                </c:pt>
                <c:pt idx="21925">
                  <c:v>21925</c:v>
                </c:pt>
                <c:pt idx="21926">
                  <c:v>21926</c:v>
                </c:pt>
                <c:pt idx="21927">
                  <c:v>21927</c:v>
                </c:pt>
                <c:pt idx="21928">
                  <c:v>21928</c:v>
                </c:pt>
                <c:pt idx="21929">
                  <c:v>21929</c:v>
                </c:pt>
                <c:pt idx="21930">
                  <c:v>21930</c:v>
                </c:pt>
                <c:pt idx="21931">
                  <c:v>21931</c:v>
                </c:pt>
                <c:pt idx="21932">
                  <c:v>21932</c:v>
                </c:pt>
                <c:pt idx="21933">
                  <c:v>21933</c:v>
                </c:pt>
                <c:pt idx="21934">
                  <c:v>21934</c:v>
                </c:pt>
                <c:pt idx="21935">
                  <c:v>21935</c:v>
                </c:pt>
                <c:pt idx="21936">
                  <c:v>21936</c:v>
                </c:pt>
                <c:pt idx="21937">
                  <c:v>21937</c:v>
                </c:pt>
                <c:pt idx="21938">
                  <c:v>21938</c:v>
                </c:pt>
                <c:pt idx="21939">
                  <c:v>21939</c:v>
                </c:pt>
                <c:pt idx="21940">
                  <c:v>21940</c:v>
                </c:pt>
                <c:pt idx="21941">
                  <c:v>21941</c:v>
                </c:pt>
                <c:pt idx="21942">
                  <c:v>21942</c:v>
                </c:pt>
                <c:pt idx="21943">
                  <c:v>21943</c:v>
                </c:pt>
                <c:pt idx="21944">
                  <c:v>21944</c:v>
                </c:pt>
                <c:pt idx="21945">
                  <c:v>21945</c:v>
                </c:pt>
                <c:pt idx="21946">
                  <c:v>21946</c:v>
                </c:pt>
                <c:pt idx="21947">
                  <c:v>21947</c:v>
                </c:pt>
                <c:pt idx="21948">
                  <c:v>21948</c:v>
                </c:pt>
                <c:pt idx="21949">
                  <c:v>21949</c:v>
                </c:pt>
                <c:pt idx="21950">
                  <c:v>21950</c:v>
                </c:pt>
                <c:pt idx="21951">
                  <c:v>21951</c:v>
                </c:pt>
                <c:pt idx="21952">
                  <c:v>21952</c:v>
                </c:pt>
                <c:pt idx="21953">
                  <c:v>21953</c:v>
                </c:pt>
                <c:pt idx="21954">
                  <c:v>21954</c:v>
                </c:pt>
                <c:pt idx="21955">
                  <c:v>21955</c:v>
                </c:pt>
                <c:pt idx="21956">
                  <c:v>21956</c:v>
                </c:pt>
                <c:pt idx="21957">
                  <c:v>21957</c:v>
                </c:pt>
                <c:pt idx="21958">
                  <c:v>21958</c:v>
                </c:pt>
                <c:pt idx="21959">
                  <c:v>21959</c:v>
                </c:pt>
                <c:pt idx="21960">
                  <c:v>21960</c:v>
                </c:pt>
                <c:pt idx="21961">
                  <c:v>21961</c:v>
                </c:pt>
                <c:pt idx="21962">
                  <c:v>21962</c:v>
                </c:pt>
                <c:pt idx="21963">
                  <c:v>21963</c:v>
                </c:pt>
                <c:pt idx="21964">
                  <c:v>21964</c:v>
                </c:pt>
                <c:pt idx="21965">
                  <c:v>21965</c:v>
                </c:pt>
                <c:pt idx="21966">
                  <c:v>21966</c:v>
                </c:pt>
                <c:pt idx="21967">
                  <c:v>21967</c:v>
                </c:pt>
                <c:pt idx="21968">
                  <c:v>21968</c:v>
                </c:pt>
                <c:pt idx="21969">
                  <c:v>21969</c:v>
                </c:pt>
                <c:pt idx="21970">
                  <c:v>21970</c:v>
                </c:pt>
                <c:pt idx="21971">
                  <c:v>21971</c:v>
                </c:pt>
                <c:pt idx="21972">
                  <c:v>21972</c:v>
                </c:pt>
                <c:pt idx="21973">
                  <c:v>21973</c:v>
                </c:pt>
                <c:pt idx="21974">
                  <c:v>21974</c:v>
                </c:pt>
                <c:pt idx="21975">
                  <c:v>21975</c:v>
                </c:pt>
                <c:pt idx="21976">
                  <c:v>21976</c:v>
                </c:pt>
                <c:pt idx="21977">
                  <c:v>21977</c:v>
                </c:pt>
                <c:pt idx="21978">
                  <c:v>21978</c:v>
                </c:pt>
                <c:pt idx="21979">
                  <c:v>21979</c:v>
                </c:pt>
                <c:pt idx="21980">
                  <c:v>21980</c:v>
                </c:pt>
                <c:pt idx="21981">
                  <c:v>21981</c:v>
                </c:pt>
                <c:pt idx="21982">
                  <c:v>21982</c:v>
                </c:pt>
                <c:pt idx="21983">
                  <c:v>21983</c:v>
                </c:pt>
                <c:pt idx="21984">
                  <c:v>21984</c:v>
                </c:pt>
                <c:pt idx="21985">
                  <c:v>21985</c:v>
                </c:pt>
                <c:pt idx="21986">
                  <c:v>21986</c:v>
                </c:pt>
                <c:pt idx="21987">
                  <c:v>21987</c:v>
                </c:pt>
                <c:pt idx="21988">
                  <c:v>21988</c:v>
                </c:pt>
                <c:pt idx="21989">
                  <c:v>21989</c:v>
                </c:pt>
                <c:pt idx="21990">
                  <c:v>21990</c:v>
                </c:pt>
                <c:pt idx="21991">
                  <c:v>21991</c:v>
                </c:pt>
                <c:pt idx="21992">
                  <c:v>21992</c:v>
                </c:pt>
                <c:pt idx="21993">
                  <c:v>21993</c:v>
                </c:pt>
                <c:pt idx="21994">
                  <c:v>21994</c:v>
                </c:pt>
                <c:pt idx="21995">
                  <c:v>21995</c:v>
                </c:pt>
                <c:pt idx="21996">
                  <c:v>21996</c:v>
                </c:pt>
                <c:pt idx="21997">
                  <c:v>21997</c:v>
                </c:pt>
                <c:pt idx="21998">
                  <c:v>21998</c:v>
                </c:pt>
                <c:pt idx="21999">
                  <c:v>21999</c:v>
                </c:pt>
                <c:pt idx="22000">
                  <c:v>22000</c:v>
                </c:pt>
                <c:pt idx="22001">
                  <c:v>22001</c:v>
                </c:pt>
                <c:pt idx="22002">
                  <c:v>22002</c:v>
                </c:pt>
                <c:pt idx="22003">
                  <c:v>22003</c:v>
                </c:pt>
                <c:pt idx="22004">
                  <c:v>22004</c:v>
                </c:pt>
                <c:pt idx="22005">
                  <c:v>22005</c:v>
                </c:pt>
                <c:pt idx="22006">
                  <c:v>22006</c:v>
                </c:pt>
                <c:pt idx="22007">
                  <c:v>22007</c:v>
                </c:pt>
                <c:pt idx="22008">
                  <c:v>22008</c:v>
                </c:pt>
                <c:pt idx="22009">
                  <c:v>22009</c:v>
                </c:pt>
                <c:pt idx="22010">
                  <c:v>22010</c:v>
                </c:pt>
                <c:pt idx="22011">
                  <c:v>22011</c:v>
                </c:pt>
                <c:pt idx="22012">
                  <c:v>22012</c:v>
                </c:pt>
                <c:pt idx="22013">
                  <c:v>22013</c:v>
                </c:pt>
                <c:pt idx="22014">
                  <c:v>22014</c:v>
                </c:pt>
                <c:pt idx="22015">
                  <c:v>22015</c:v>
                </c:pt>
                <c:pt idx="22016">
                  <c:v>22016</c:v>
                </c:pt>
                <c:pt idx="22017">
                  <c:v>22017</c:v>
                </c:pt>
                <c:pt idx="22018">
                  <c:v>22018</c:v>
                </c:pt>
                <c:pt idx="22019">
                  <c:v>22019</c:v>
                </c:pt>
                <c:pt idx="22020">
                  <c:v>22020</c:v>
                </c:pt>
                <c:pt idx="22021">
                  <c:v>22021</c:v>
                </c:pt>
                <c:pt idx="22022">
                  <c:v>22022</c:v>
                </c:pt>
                <c:pt idx="22023">
                  <c:v>22023</c:v>
                </c:pt>
                <c:pt idx="22024">
                  <c:v>22024</c:v>
                </c:pt>
                <c:pt idx="22025">
                  <c:v>22025</c:v>
                </c:pt>
                <c:pt idx="22026">
                  <c:v>22026</c:v>
                </c:pt>
                <c:pt idx="22027">
                  <c:v>22027</c:v>
                </c:pt>
                <c:pt idx="22028">
                  <c:v>22028</c:v>
                </c:pt>
                <c:pt idx="22029">
                  <c:v>22029</c:v>
                </c:pt>
                <c:pt idx="22030">
                  <c:v>22030</c:v>
                </c:pt>
                <c:pt idx="22031">
                  <c:v>22031</c:v>
                </c:pt>
                <c:pt idx="22032">
                  <c:v>22032</c:v>
                </c:pt>
                <c:pt idx="22033">
                  <c:v>22033</c:v>
                </c:pt>
                <c:pt idx="22034">
                  <c:v>22034</c:v>
                </c:pt>
                <c:pt idx="22035">
                  <c:v>22035</c:v>
                </c:pt>
                <c:pt idx="22036">
                  <c:v>22036</c:v>
                </c:pt>
                <c:pt idx="22037">
                  <c:v>22037</c:v>
                </c:pt>
                <c:pt idx="22038">
                  <c:v>22038</c:v>
                </c:pt>
                <c:pt idx="22039">
                  <c:v>22039</c:v>
                </c:pt>
                <c:pt idx="22040">
                  <c:v>22040</c:v>
                </c:pt>
                <c:pt idx="22041">
                  <c:v>22041</c:v>
                </c:pt>
                <c:pt idx="22042">
                  <c:v>22042</c:v>
                </c:pt>
                <c:pt idx="22043">
                  <c:v>22043</c:v>
                </c:pt>
                <c:pt idx="22044">
                  <c:v>22044</c:v>
                </c:pt>
                <c:pt idx="22045">
                  <c:v>22045</c:v>
                </c:pt>
                <c:pt idx="22046">
                  <c:v>22046</c:v>
                </c:pt>
                <c:pt idx="22047">
                  <c:v>22047</c:v>
                </c:pt>
                <c:pt idx="22048">
                  <c:v>22048</c:v>
                </c:pt>
                <c:pt idx="22049">
                  <c:v>22049</c:v>
                </c:pt>
                <c:pt idx="22050">
                  <c:v>22050</c:v>
                </c:pt>
                <c:pt idx="22051">
                  <c:v>22051</c:v>
                </c:pt>
                <c:pt idx="22052">
                  <c:v>22052</c:v>
                </c:pt>
                <c:pt idx="22053">
                  <c:v>22053</c:v>
                </c:pt>
                <c:pt idx="22054">
                  <c:v>22054</c:v>
                </c:pt>
                <c:pt idx="22055">
                  <c:v>22055</c:v>
                </c:pt>
                <c:pt idx="22056">
                  <c:v>22056</c:v>
                </c:pt>
                <c:pt idx="22057">
                  <c:v>22057</c:v>
                </c:pt>
                <c:pt idx="22058">
                  <c:v>22058</c:v>
                </c:pt>
                <c:pt idx="22059">
                  <c:v>22059</c:v>
                </c:pt>
                <c:pt idx="22060">
                  <c:v>22060</c:v>
                </c:pt>
                <c:pt idx="22061">
                  <c:v>22061</c:v>
                </c:pt>
                <c:pt idx="22062">
                  <c:v>22062</c:v>
                </c:pt>
                <c:pt idx="22063">
                  <c:v>22063</c:v>
                </c:pt>
                <c:pt idx="22064">
                  <c:v>22064</c:v>
                </c:pt>
                <c:pt idx="22065">
                  <c:v>22065</c:v>
                </c:pt>
                <c:pt idx="22066">
                  <c:v>22066</c:v>
                </c:pt>
                <c:pt idx="22067">
                  <c:v>22067</c:v>
                </c:pt>
                <c:pt idx="22068">
                  <c:v>22068</c:v>
                </c:pt>
                <c:pt idx="22069">
                  <c:v>22069</c:v>
                </c:pt>
                <c:pt idx="22070">
                  <c:v>22070</c:v>
                </c:pt>
                <c:pt idx="22071">
                  <c:v>22071</c:v>
                </c:pt>
                <c:pt idx="22072">
                  <c:v>22072</c:v>
                </c:pt>
                <c:pt idx="22073">
                  <c:v>22073</c:v>
                </c:pt>
                <c:pt idx="22074">
                  <c:v>22074</c:v>
                </c:pt>
                <c:pt idx="22075">
                  <c:v>22075</c:v>
                </c:pt>
                <c:pt idx="22076">
                  <c:v>22076</c:v>
                </c:pt>
                <c:pt idx="22077">
                  <c:v>22077</c:v>
                </c:pt>
                <c:pt idx="22078">
                  <c:v>22078</c:v>
                </c:pt>
                <c:pt idx="22079">
                  <c:v>22079</c:v>
                </c:pt>
                <c:pt idx="22080">
                  <c:v>22080</c:v>
                </c:pt>
                <c:pt idx="22081">
                  <c:v>22081</c:v>
                </c:pt>
                <c:pt idx="22082">
                  <c:v>22082</c:v>
                </c:pt>
                <c:pt idx="22083">
                  <c:v>22083</c:v>
                </c:pt>
                <c:pt idx="22084">
                  <c:v>22084</c:v>
                </c:pt>
                <c:pt idx="22085">
                  <c:v>22085</c:v>
                </c:pt>
                <c:pt idx="22086">
                  <c:v>22086</c:v>
                </c:pt>
                <c:pt idx="22087">
                  <c:v>22087</c:v>
                </c:pt>
                <c:pt idx="22088">
                  <c:v>22088</c:v>
                </c:pt>
                <c:pt idx="22089">
                  <c:v>22089</c:v>
                </c:pt>
                <c:pt idx="22090">
                  <c:v>22090</c:v>
                </c:pt>
                <c:pt idx="22091">
                  <c:v>22091</c:v>
                </c:pt>
                <c:pt idx="22092">
                  <c:v>22092</c:v>
                </c:pt>
                <c:pt idx="22093">
                  <c:v>22093</c:v>
                </c:pt>
                <c:pt idx="22094">
                  <c:v>22094</c:v>
                </c:pt>
                <c:pt idx="22095">
                  <c:v>22095</c:v>
                </c:pt>
                <c:pt idx="22096">
                  <c:v>22096</c:v>
                </c:pt>
                <c:pt idx="22097">
                  <c:v>22097</c:v>
                </c:pt>
                <c:pt idx="22098">
                  <c:v>22098</c:v>
                </c:pt>
                <c:pt idx="22099">
                  <c:v>22099</c:v>
                </c:pt>
                <c:pt idx="22100">
                  <c:v>22100</c:v>
                </c:pt>
                <c:pt idx="22101">
                  <c:v>22101</c:v>
                </c:pt>
                <c:pt idx="22102">
                  <c:v>22102</c:v>
                </c:pt>
                <c:pt idx="22103">
                  <c:v>22103</c:v>
                </c:pt>
                <c:pt idx="22104">
                  <c:v>22104</c:v>
                </c:pt>
                <c:pt idx="22105">
                  <c:v>22105</c:v>
                </c:pt>
                <c:pt idx="22106">
                  <c:v>22106</c:v>
                </c:pt>
                <c:pt idx="22107">
                  <c:v>22107</c:v>
                </c:pt>
                <c:pt idx="22108">
                  <c:v>22108</c:v>
                </c:pt>
                <c:pt idx="22109">
                  <c:v>22109</c:v>
                </c:pt>
                <c:pt idx="22110">
                  <c:v>22110</c:v>
                </c:pt>
                <c:pt idx="22111">
                  <c:v>22111</c:v>
                </c:pt>
                <c:pt idx="22112">
                  <c:v>22112</c:v>
                </c:pt>
                <c:pt idx="22113">
                  <c:v>22113</c:v>
                </c:pt>
                <c:pt idx="22114">
                  <c:v>22114</c:v>
                </c:pt>
                <c:pt idx="22115">
                  <c:v>22115</c:v>
                </c:pt>
                <c:pt idx="22116">
                  <c:v>22116</c:v>
                </c:pt>
                <c:pt idx="22117">
                  <c:v>22117</c:v>
                </c:pt>
                <c:pt idx="22118">
                  <c:v>22118</c:v>
                </c:pt>
                <c:pt idx="22119">
                  <c:v>22119</c:v>
                </c:pt>
                <c:pt idx="22120">
                  <c:v>22120</c:v>
                </c:pt>
                <c:pt idx="22121">
                  <c:v>22121</c:v>
                </c:pt>
                <c:pt idx="22122">
                  <c:v>22122</c:v>
                </c:pt>
                <c:pt idx="22123">
                  <c:v>22123</c:v>
                </c:pt>
                <c:pt idx="22124">
                  <c:v>22124</c:v>
                </c:pt>
                <c:pt idx="22125">
                  <c:v>22125</c:v>
                </c:pt>
                <c:pt idx="22126">
                  <c:v>22126</c:v>
                </c:pt>
                <c:pt idx="22127">
                  <c:v>22127</c:v>
                </c:pt>
                <c:pt idx="22128">
                  <c:v>22128</c:v>
                </c:pt>
                <c:pt idx="22129">
                  <c:v>22129</c:v>
                </c:pt>
                <c:pt idx="22130">
                  <c:v>22130</c:v>
                </c:pt>
                <c:pt idx="22131">
                  <c:v>22131</c:v>
                </c:pt>
                <c:pt idx="22132">
                  <c:v>22132</c:v>
                </c:pt>
                <c:pt idx="22133">
                  <c:v>22133</c:v>
                </c:pt>
                <c:pt idx="22134">
                  <c:v>22134</c:v>
                </c:pt>
                <c:pt idx="22135">
                  <c:v>22135</c:v>
                </c:pt>
                <c:pt idx="22136">
                  <c:v>22136</c:v>
                </c:pt>
                <c:pt idx="22137">
                  <c:v>22137</c:v>
                </c:pt>
                <c:pt idx="22138">
                  <c:v>22138</c:v>
                </c:pt>
                <c:pt idx="22139">
                  <c:v>22139</c:v>
                </c:pt>
                <c:pt idx="22140">
                  <c:v>22140</c:v>
                </c:pt>
                <c:pt idx="22141">
                  <c:v>22141</c:v>
                </c:pt>
                <c:pt idx="22142">
                  <c:v>22142</c:v>
                </c:pt>
                <c:pt idx="22143">
                  <c:v>22143</c:v>
                </c:pt>
                <c:pt idx="22144">
                  <c:v>22144</c:v>
                </c:pt>
                <c:pt idx="22145">
                  <c:v>22145</c:v>
                </c:pt>
                <c:pt idx="22146">
                  <c:v>22146</c:v>
                </c:pt>
                <c:pt idx="22147">
                  <c:v>22147</c:v>
                </c:pt>
                <c:pt idx="22148">
                  <c:v>22148</c:v>
                </c:pt>
                <c:pt idx="22149">
                  <c:v>22149</c:v>
                </c:pt>
                <c:pt idx="22150">
                  <c:v>22150</c:v>
                </c:pt>
                <c:pt idx="22151">
                  <c:v>22151</c:v>
                </c:pt>
                <c:pt idx="22152">
                  <c:v>22152</c:v>
                </c:pt>
                <c:pt idx="22153">
                  <c:v>22153</c:v>
                </c:pt>
                <c:pt idx="22154">
                  <c:v>22154</c:v>
                </c:pt>
                <c:pt idx="22155">
                  <c:v>22155</c:v>
                </c:pt>
                <c:pt idx="22156">
                  <c:v>22156</c:v>
                </c:pt>
                <c:pt idx="22157">
                  <c:v>22157</c:v>
                </c:pt>
                <c:pt idx="22158">
                  <c:v>22158</c:v>
                </c:pt>
                <c:pt idx="22159">
                  <c:v>22159</c:v>
                </c:pt>
                <c:pt idx="22160">
                  <c:v>22160</c:v>
                </c:pt>
                <c:pt idx="22161">
                  <c:v>22161</c:v>
                </c:pt>
                <c:pt idx="22162">
                  <c:v>22162</c:v>
                </c:pt>
                <c:pt idx="22163">
                  <c:v>22163</c:v>
                </c:pt>
                <c:pt idx="22164">
                  <c:v>22164</c:v>
                </c:pt>
                <c:pt idx="22165">
                  <c:v>22165</c:v>
                </c:pt>
                <c:pt idx="22166">
                  <c:v>22166</c:v>
                </c:pt>
                <c:pt idx="22167">
                  <c:v>22167</c:v>
                </c:pt>
                <c:pt idx="22168">
                  <c:v>22168</c:v>
                </c:pt>
                <c:pt idx="22169">
                  <c:v>22169</c:v>
                </c:pt>
                <c:pt idx="22170">
                  <c:v>22170</c:v>
                </c:pt>
                <c:pt idx="22171">
                  <c:v>22171</c:v>
                </c:pt>
                <c:pt idx="22172">
                  <c:v>22172</c:v>
                </c:pt>
                <c:pt idx="22173">
                  <c:v>22173</c:v>
                </c:pt>
                <c:pt idx="22174">
                  <c:v>22174</c:v>
                </c:pt>
                <c:pt idx="22175">
                  <c:v>22175</c:v>
                </c:pt>
                <c:pt idx="22176">
                  <c:v>22176</c:v>
                </c:pt>
                <c:pt idx="22177">
                  <c:v>22177</c:v>
                </c:pt>
                <c:pt idx="22178">
                  <c:v>22178</c:v>
                </c:pt>
                <c:pt idx="22179">
                  <c:v>22179</c:v>
                </c:pt>
                <c:pt idx="22180">
                  <c:v>22180</c:v>
                </c:pt>
                <c:pt idx="22181">
                  <c:v>22181</c:v>
                </c:pt>
                <c:pt idx="22182">
                  <c:v>22182</c:v>
                </c:pt>
                <c:pt idx="22183">
                  <c:v>22183</c:v>
                </c:pt>
                <c:pt idx="22184">
                  <c:v>22184</c:v>
                </c:pt>
                <c:pt idx="22185">
                  <c:v>22185</c:v>
                </c:pt>
                <c:pt idx="22186">
                  <c:v>22186</c:v>
                </c:pt>
                <c:pt idx="22187">
                  <c:v>22187</c:v>
                </c:pt>
                <c:pt idx="22188">
                  <c:v>22188</c:v>
                </c:pt>
                <c:pt idx="22189">
                  <c:v>22189</c:v>
                </c:pt>
                <c:pt idx="22190">
                  <c:v>22190</c:v>
                </c:pt>
                <c:pt idx="22191">
                  <c:v>22191</c:v>
                </c:pt>
                <c:pt idx="22192">
                  <c:v>22192</c:v>
                </c:pt>
                <c:pt idx="22193">
                  <c:v>22193</c:v>
                </c:pt>
                <c:pt idx="22194">
                  <c:v>22194</c:v>
                </c:pt>
                <c:pt idx="22195">
                  <c:v>22195</c:v>
                </c:pt>
                <c:pt idx="22196">
                  <c:v>22196</c:v>
                </c:pt>
                <c:pt idx="22197">
                  <c:v>22197</c:v>
                </c:pt>
                <c:pt idx="22198">
                  <c:v>22198</c:v>
                </c:pt>
                <c:pt idx="22199">
                  <c:v>22199</c:v>
                </c:pt>
                <c:pt idx="22200">
                  <c:v>22200</c:v>
                </c:pt>
                <c:pt idx="22201">
                  <c:v>22201</c:v>
                </c:pt>
                <c:pt idx="22202">
                  <c:v>22202</c:v>
                </c:pt>
                <c:pt idx="22203">
                  <c:v>22203</c:v>
                </c:pt>
                <c:pt idx="22204">
                  <c:v>22204</c:v>
                </c:pt>
                <c:pt idx="22205">
                  <c:v>22205</c:v>
                </c:pt>
                <c:pt idx="22206">
                  <c:v>22206</c:v>
                </c:pt>
                <c:pt idx="22207">
                  <c:v>22207</c:v>
                </c:pt>
                <c:pt idx="22208">
                  <c:v>22208</c:v>
                </c:pt>
                <c:pt idx="22209">
                  <c:v>22209</c:v>
                </c:pt>
                <c:pt idx="22210">
                  <c:v>22210</c:v>
                </c:pt>
                <c:pt idx="22211">
                  <c:v>22211</c:v>
                </c:pt>
                <c:pt idx="22212">
                  <c:v>22212</c:v>
                </c:pt>
                <c:pt idx="22213">
                  <c:v>22213</c:v>
                </c:pt>
                <c:pt idx="22214">
                  <c:v>22214</c:v>
                </c:pt>
                <c:pt idx="22215">
                  <c:v>22215</c:v>
                </c:pt>
                <c:pt idx="22216">
                  <c:v>22216</c:v>
                </c:pt>
                <c:pt idx="22217">
                  <c:v>22217</c:v>
                </c:pt>
                <c:pt idx="22218">
                  <c:v>22218</c:v>
                </c:pt>
                <c:pt idx="22219">
                  <c:v>22219</c:v>
                </c:pt>
                <c:pt idx="22220">
                  <c:v>22220</c:v>
                </c:pt>
                <c:pt idx="22221">
                  <c:v>22221</c:v>
                </c:pt>
                <c:pt idx="22222">
                  <c:v>22222</c:v>
                </c:pt>
                <c:pt idx="22223">
                  <c:v>22223</c:v>
                </c:pt>
                <c:pt idx="22224">
                  <c:v>22224</c:v>
                </c:pt>
                <c:pt idx="22225">
                  <c:v>22225</c:v>
                </c:pt>
                <c:pt idx="22226">
                  <c:v>22226</c:v>
                </c:pt>
                <c:pt idx="22227">
                  <c:v>22227</c:v>
                </c:pt>
                <c:pt idx="22228">
                  <c:v>22228</c:v>
                </c:pt>
                <c:pt idx="22229">
                  <c:v>22229</c:v>
                </c:pt>
                <c:pt idx="22230">
                  <c:v>22230</c:v>
                </c:pt>
                <c:pt idx="22231">
                  <c:v>22231</c:v>
                </c:pt>
                <c:pt idx="22232">
                  <c:v>22232</c:v>
                </c:pt>
                <c:pt idx="22233">
                  <c:v>22233</c:v>
                </c:pt>
                <c:pt idx="22234">
                  <c:v>22234</c:v>
                </c:pt>
                <c:pt idx="22235">
                  <c:v>22235</c:v>
                </c:pt>
                <c:pt idx="22236">
                  <c:v>22236</c:v>
                </c:pt>
                <c:pt idx="22237">
                  <c:v>22237</c:v>
                </c:pt>
                <c:pt idx="22238">
                  <c:v>22238</c:v>
                </c:pt>
                <c:pt idx="22239">
                  <c:v>22239</c:v>
                </c:pt>
                <c:pt idx="22240">
                  <c:v>22240</c:v>
                </c:pt>
                <c:pt idx="22241">
                  <c:v>22241</c:v>
                </c:pt>
                <c:pt idx="22242">
                  <c:v>22242</c:v>
                </c:pt>
                <c:pt idx="22243">
                  <c:v>22243</c:v>
                </c:pt>
                <c:pt idx="22244">
                  <c:v>22244</c:v>
                </c:pt>
                <c:pt idx="22245">
                  <c:v>22245</c:v>
                </c:pt>
                <c:pt idx="22246">
                  <c:v>22246</c:v>
                </c:pt>
                <c:pt idx="22247">
                  <c:v>22247</c:v>
                </c:pt>
                <c:pt idx="22248">
                  <c:v>22248</c:v>
                </c:pt>
                <c:pt idx="22249">
                  <c:v>22249</c:v>
                </c:pt>
                <c:pt idx="22250">
                  <c:v>22250</c:v>
                </c:pt>
                <c:pt idx="22251">
                  <c:v>22251</c:v>
                </c:pt>
                <c:pt idx="22252">
                  <c:v>22252</c:v>
                </c:pt>
                <c:pt idx="22253">
                  <c:v>22253</c:v>
                </c:pt>
                <c:pt idx="22254">
                  <c:v>22254</c:v>
                </c:pt>
                <c:pt idx="22255">
                  <c:v>22255</c:v>
                </c:pt>
                <c:pt idx="22256">
                  <c:v>22256</c:v>
                </c:pt>
                <c:pt idx="22257">
                  <c:v>22257</c:v>
                </c:pt>
                <c:pt idx="22258">
                  <c:v>22258</c:v>
                </c:pt>
                <c:pt idx="22259">
                  <c:v>22259</c:v>
                </c:pt>
                <c:pt idx="22260">
                  <c:v>22260</c:v>
                </c:pt>
                <c:pt idx="22261">
                  <c:v>22261</c:v>
                </c:pt>
                <c:pt idx="22262">
                  <c:v>22262</c:v>
                </c:pt>
                <c:pt idx="22263">
                  <c:v>22263</c:v>
                </c:pt>
                <c:pt idx="22264">
                  <c:v>22264</c:v>
                </c:pt>
                <c:pt idx="22265">
                  <c:v>22265</c:v>
                </c:pt>
                <c:pt idx="22266">
                  <c:v>22266</c:v>
                </c:pt>
                <c:pt idx="22267">
                  <c:v>22267</c:v>
                </c:pt>
                <c:pt idx="22268">
                  <c:v>22268</c:v>
                </c:pt>
                <c:pt idx="22269">
                  <c:v>22269</c:v>
                </c:pt>
                <c:pt idx="22270">
                  <c:v>22270</c:v>
                </c:pt>
                <c:pt idx="22271">
                  <c:v>22271</c:v>
                </c:pt>
                <c:pt idx="22272">
                  <c:v>22272</c:v>
                </c:pt>
                <c:pt idx="22273">
                  <c:v>22273</c:v>
                </c:pt>
                <c:pt idx="22274">
                  <c:v>22274</c:v>
                </c:pt>
                <c:pt idx="22275">
                  <c:v>22275</c:v>
                </c:pt>
                <c:pt idx="22276">
                  <c:v>22276</c:v>
                </c:pt>
                <c:pt idx="22277">
                  <c:v>22277</c:v>
                </c:pt>
                <c:pt idx="22278">
                  <c:v>22278</c:v>
                </c:pt>
                <c:pt idx="22279">
                  <c:v>22279</c:v>
                </c:pt>
                <c:pt idx="22280">
                  <c:v>22280</c:v>
                </c:pt>
                <c:pt idx="22281">
                  <c:v>22281</c:v>
                </c:pt>
                <c:pt idx="22282">
                  <c:v>22282</c:v>
                </c:pt>
                <c:pt idx="22283">
                  <c:v>22283</c:v>
                </c:pt>
                <c:pt idx="22284">
                  <c:v>22284</c:v>
                </c:pt>
                <c:pt idx="22285">
                  <c:v>22285</c:v>
                </c:pt>
                <c:pt idx="22286">
                  <c:v>22286</c:v>
                </c:pt>
                <c:pt idx="22287">
                  <c:v>22287</c:v>
                </c:pt>
                <c:pt idx="22288">
                  <c:v>22288</c:v>
                </c:pt>
                <c:pt idx="22289">
                  <c:v>22289</c:v>
                </c:pt>
                <c:pt idx="22290">
                  <c:v>22290</c:v>
                </c:pt>
                <c:pt idx="22291">
                  <c:v>22291</c:v>
                </c:pt>
                <c:pt idx="22292">
                  <c:v>22292</c:v>
                </c:pt>
                <c:pt idx="22293">
                  <c:v>22293</c:v>
                </c:pt>
                <c:pt idx="22294">
                  <c:v>22294</c:v>
                </c:pt>
                <c:pt idx="22295">
                  <c:v>22295</c:v>
                </c:pt>
                <c:pt idx="22296">
                  <c:v>22296</c:v>
                </c:pt>
                <c:pt idx="22297">
                  <c:v>22297</c:v>
                </c:pt>
                <c:pt idx="22298">
                  <c:v>22298</c:v>
                </c:pt>
                <c:pt idx="22299">
                  <c:v>22299</c:v>
                </c:pt>
                <c:pt idx="22300">
                  <c:v>22300</c:v>
                </c:pt>
                <c:pt idx="22301">
                  <c:v>22301</c:v>
                </c:pt>
                <c:pt idx="22302">
                  <c:v>22302</c:v>
                </c:pt>
                <c:pt idx="22303">
                  <c:v>22303</c:v>
                </c:pt>
                <c:pt idx="22304">
                  <c:v>22304</c:v>
                </c:pt>
                <c:pt idx="22305">
                  <c:v>22305</c:v>
                </c:pt>
                <c:pt idx="22306">
                  <c:v>22306</c:v>
                </c:pt>
                <c:pt idx="22307">
                  <c:v>22307</c:v>
                </c:pt>
                <c:pt idx="22308">
                  <c:v>22308</c:v>
                </c:pt>
                <c:pt idx="22309">
                  <c:v>22309</c:v>
                </c:pt>
                <c:pt idx="22310">
                  <c:v>22310</c:v>
                </c:pt>
                <c:pt idx="22311">
                  <c:v>22311</c:v>
                </c:pt>
                <c:pt idx="22312">
                  <c:v>22312</c:v>
                </c:pt>
                <c:pt idx="22313">
                  <c:v>22313</c:v>
                </c:pt>
                <c:pt idx="22314">
                  <c:v>22314</c:v>
                </c:pt>
                <c:pt idx="22315">
                  <c:v>22315</c:v>
                </c:pt>
                <c:pt idx="22316">
                  <c:v>22316</c:v>
                </c:pt>
                <c:pt idx="22317">
                  <c:v>22317</c:v>
                </c:pt>
                <c:pt idx="22318">
                  <c:v>22318</c:v>
                </c:pt>
                <c:pt idx="22319">
                  <c:v>22319</c:v>
                </c:pt>
                <c:pt idx="22320">
                  <c:v>22320</c:v>
                </c:pt>
                <c:pt idx="22321">
                  <c:v>22321</c:v>
                </c:pt>
                <c:pt idx="22322">
                  <c:v>22322</c:v>
                </c:pt>
                <c:pt idx="22323">
                  <c:v>22323</c:v>
                </c:pt>
                <c:pt idx="22324">
                  <c:v>22324</c:v>
                </c:pt>
                <c:pt idx="22325">
                  <c:v>22325</c:v>
                </c:pt>
                <c:pt idx="22326">
                  <c:v>22326</c:v>
                </c:pt>
                <c:pt idx="22327">
                  <c:v>22327</c:v>
                </c:pt>
                <c:pt idx="22328">
                  <c:v>22328</c:v>
                </c:pt>
                <c:pt idx="22329">
                  <c:v>22329</c:v>
                </c:pt>
                <c:pt idx="22330">
                  <c:v>22330</c:v>
                </c:pt>
                <c:pt idx="22331">
                  <c:v>22331</c:v>
                </c:pt>
                <c:pt idx="22332">
                  <c:v>22332</c:v>
                </c:pt>
                <c:pt idx="22333">
                  <c:v>22333</c:v>
                </c:pt>
                <c:pt idx="22334">
                  <c:v>22334</c:v>
                </c:pt>
                <c:pt idx="22335">
                  <c:v>22335</c:v>
                </c:pt>
                <c:pt idx="22336">
                  <c:v>22336</c:v>
                </c:pt>
                <c:pt idx="22337">
                  <c:v>22337</c:v>
                </c:pt>
                <c:pt idx="22338">
                  <c:v>22338</c:v>
                </c:pt>
                <c:pt idx="22339">
                  <c:v>22339</c:v>
                </c:pt>
                <c:pt idx="22340">
                  <c:v>22340</c:v>
                </c:pt>
                <c:pt idx="22341">
                  <c:v>22341</c:v>
                </c:pt>
                <c:pt idx="22342">
                  <c:v>22342</c:v>
                </c:pt>
                <c:pt idx="22343">
                  <c:v>22343</c:v>
                </c:pt>
                <c:pt idx="22344">
                  <c:v>22344</c:v>
                </c:pt>
                <c:pt idx="22345">
                  <c:v>22345</c:v>
                </c:pt>
                <c:pt idx="22346">
                  <c:v>22346</c:v>
                </c:pt>
                <c:pt idx="22347">
                  <c:v>22347</c:v>
                </c:pt>
                <c:pt idx="22348">
                  <c:v>22348</c:v>
                </c:pt>
                <c:pt idx="22349">
                  <c:v>22349</c:v>
                </c:pt>
                <c:pt idx="22350">
                  <c:v>22350</c:v>
                </c:pt>
                <c:pt idx="22351">
                  <c:v>22351</c:v>
                </c:pt>
                <c:pt idx="22352">
                  <c:v>22352</c:v>
                </c:pt>
                <c:pt idx="22353">
                  <c:v>22353</c:v>
                </c:pt>
                <c:pt idx="22354">
                  <c:v>22354</c:v>
                </c:pt>
                <c:pt idx="22355">
                  <c:v>22355</c:v>
                </c:pt>
                <c:pt idx="22356">
                  <c:v>22356</c:v>
                </c:pt>
                <c:pt idx="22357">
                  <c:v>22357</c:v>
                </c:pt>
                <c:pt idx="22358">
                  <c:v>22358</c:v>
                </c:pt>
                <c:pt idx="22359">
                  <c:v>22359</c:v>
                </c:pt>
                <c:pt idx="22360">
                  <c:v>22360</c:v>
                </c:pt>
                <c:pt idx="22361">
                  <c:v>22361</c:v>
                </c:pt>
                <c:pt idx="22362">
                  <c:v>22362</c:v>
                </c:pt>
                <c:pt idx="22363">
                  <c:v>22363</c:v>
                </c:pt>
                <c:pt idx="22364">
                  <c:v>22364</c:v>
                </c:pt>
                <c:pt idx="22365">
                  <c:v>22365</c:v>
                </c:pt>
                <c:pt idx="22366">
                  <c:v>22366</c:v>
                </c:pt>
                <c:pt idx="22367">
                  <c:v>22367</c:v>
                </c:pt>
                <c:pt idx="22368">
                  <c:v>22368</c:v>
                </c:pt>
                <c:pt idx="22369">
                  <c:v>22369</c:v>
                </c:pt>
                <c:pt idx="22370">
                  <c:v>22370</c:v>
                </c:pt>
                <c:pt idx="22371">
                  <c:v>22371</c:v>
                </c:pt>
                <c:pt idx="22372">
                  <c:v>22372</c:v>
                </c:pt>
                <c:pt idx="22373">
                  <c:v>22373</c:v>
                </c:pt>
                <c:pt idx="22374">
                  <c:v>22374</c:v>
                </c:pt>
                <c:pt idx="22375">
                  <c:v>22375</c:v>
                </c:pt>
                <c:pt idx="22376">
                  <c:v>22376</c:v>
                </c:pt>
                <c:pt idx="22377">
                  <c:v>22377</c:v>
                </c:pt>
                <c:pt idx="22378">
                  <c:v>22378</c:v>
                </c:pt>
                <c:pt idx="22379">
                  <c:v>22379</c:v>
                </c:pt>
                <c:pt idx="22380">
                  <c:v>22380</c:v>
                </c:pt>
                <c:pt idx="22381">
                  <c:v>22381</c:v>
                </c:pt>
                <c:pt idx="22382">
                  <c:v>22382</c:v>
                </c:pt>
                <c:pt idx="22383">
                  <c:v>22383</c:v>
                </c:pt>
                <c:pt idx="22384">
                  <c:v>22384</c:v>
                </c:pt>
                <c:pt idx="22385">
                  <c:v>22385</c:v>
                </c:pt>
                <c:pt idx="22386">
                  <c:v>22386</c:v>
                </c:pt>
                <c:pt idx="22387">
                  <c:v>22387</c:v>
                </c:pt>
                <c:pt idx="22388">
                  <c:v>22388</c:v>
                </c:pt>
                <c:pt idx="22389">
                  <c:v>22389</c:v>
                </c:pt>
                <c:pt idx="22390">
                  <c:v>22390</c:v>
                </c:pt>
                <c:pt idx="22391">
                  <c:v>22391</c:v>
                </c:pt>
                <c:pt idx="22392">
                  <c:v>22392</c:v>
                </c:pt>
                <c:pt idx="22393">
                  <c:v>22393</c:v>
                </c:pt>
                <c:pt idx="22394">
                  <c:v>22394</c:v>
                </c:pt>
                <c:pt idx="22395">
                  <c:v>22395</c:v>
                </c:pt>
                <c:pt idx="22396">
                  <c:v>22396</c:v>
                </c:pt>
                <c:pt idx="22397">
                  <c:v>22397</c:v>
                </c:pt>
                <c:pt idx="22398">
                  <c:v>22398</c:v>
                </c:pt>
                <c:pt idx="22399">
                  <c:v>22399</c:v>
                </c:pt>
                <c:pt idx="22400">
                  <c:v>22400</c:v>
                </c:pt>
                <c:pt idx="22401">
                  <c:v>22401</c:v>
                </c:pt>
                <c:pt idx="22402">
                  <c:v>22402</c:v>
                </c:pt>
                <c:pt idx="22403">
                  <c:v>22403</c:v>
                </c:pt>
                <c:pt idx="22404">
                  <c:v>22404</c:v>
                </c:pt>
                <c:pt idx="22405">
                  <c:v>22405</c:v>
                </c:pt>
                <c:pt idx="22406">
                  <c:v>22406</c:v>
                </c:pt>
                <c:pt idx="22407">
                  <c:v>22407</c:v>
                </c:pt>
                <c:pt idx="22408">
                  <c:v>22408</c:v>
                </c:pt>
                <c:pt idx="22409">
                  <c:v>22409</c:v>
                </c:pt>
                <c:pt idx="22410">
                  <c:v>22410</c:v>
                </c:pt>
                <c:pt idx="22411">
                  <c:v>22411</c:v>
                </c:pt>
                <c:pt idx="22412">
                  <c:v>22412</c:v>
                </c:pt>
                <c:pt idx="22413">
                  <c:v>22413</c:v>
                </c:pt>
                <c:pt idx="22414">
                  <c:v>22414</c:v>
                </c:pt>
                <c:pt idx="22415">
                  <c:v>22415</c:v>
                </c:pt>
                <c:pt idx="22416">
                  <c:v>22416</c:v>
                </c:pt>
                <c:pt idx="22417">
                  <c:v>22417</c:v>
                </c:pt>
                <c:pt idx="22418">
                  <c:v>22418</c:v>
                </c:pt>
                <c:pt idx="22419">
                  <c:v>22419</c:v>
                </c:pt>
                <c:pt idx="22420">
                  <c:v>22420</c:v>
                </c:pt>
                <c:pt idx="22421">
                  <c:v>22421</c:v>
                </c:pt>
                <c:pt idx="22422">
                  <c:v>22422</c:v>
                </c:pt>
                <c:pt idx="22423">
                  <c:v>22423</c:v>
                </c:pt>
                <c:pt idx="22424">
                  <c:v>22424</c:v>
                </c:pt>
                <c:pt idx="22425">
                  <c:v>22425</c:v>
                </c:pt>
                <c:pt idx="22426">
                  <c:v>22426</c:v>
                </c:pt>
                <c:pt idx="22427">
                  <c:v>22427</c:v>
                </c:pt>
                <c:pt idx="22428">
                  <c:v>22428</c:v>
                </c:pt>
                <c:pt idx="22429">
                  <c:v>22429</c:v>
                </c:pt>
                <c:pt idx="22430">
                  <c:v>22430</c:v>
                </c:pt>
                <c:pt idx="22431">
                  <c:v>22431</c:v>
                </c:pt>
                <c:pt idx="22432">
                  <c:v>22432</c:v>
                </c:pt>
                <c:pt idx="22433">
                  <c:v>22433</c:v>
                </c:pt>
                <c:pt idx="22434">
                  <c:v>22434</c:v>
                </c:pt>
                <c:pt idx="22435">
                  <c:v>22435</c:v>
                </c:pt>
                <c:pt idx="22436">
                  <c:v>22436</c:v>
                </c:pt>
                <c:pt idx="22437">
                  <c:v>22437</c:v>
                </c:pt>
                <c:pt idx="22438">
                  <c:v>22438</c:v>
                </c:pt>
                <c:pt idx="22439">
                  <c:v>22439</c:v>
                </c:pt>
                <c:pt idx="22440">
                  <c:v>22440</c:v>
                </c:pt>
                <c:pt idx="22441">
                  <c:v>22441</c:v>
                </c:pt>
                <c:pt idx="22442">
                  <c:v>22442</c:v>
                </c:pt>
                <c:pt idx="22443">
                  <c:v>22443</c:v>
                </c:pt>
                <c:pt idx="22444">
                  <c:v>22444</c:v>
                </c:pt>
                <c:pt idx="22445">
                  <c:v>22445</c:v>
                </c:pt>
                <c:pt idx="22446">
                  <c:v>22446</c:v>
                </c:pt>
                <c:pt idx="22447">
                  <c:v>22447</c:v>
                </c:pt>
                <c:pt idx="22448">
                  <c:v>22448</c:v>
                </c:pt>
                <c:pt idx="22449">
                  <c:v>22449</c:v>
                </c:pt>
                <c:pt idx="22450">
                  <c:v>22450</c:v>
                </c:pt>
                <c:pt idx="22451">
                  <c:v>22451</c:v>
                </c:pt>
                <c:pt idx="22452">
                  <c:v>22452</c:v>
                </c:pt>
                <c:pt idx="22453">
                  <c:v>22453</c:v>
                </c:pt>
                <c:pt idx="22454">
                  <c:v>22454</c:v>
                </c:pt>
                <c:pt idx="22455">
                  <c:v>22455</c:v>
                </c:pt>
                <c:pt idx="22456">
                  <c:v>22456</c:v>
                </c:pt>
                <c:pt idx="22457">
                  <c:v>22457</c:v>
                </c:pt>
                <c:pt idx="22458">
                  <c:v>22458</c:v>
                </c:pt>
                <c:pt idx="22459">
                  <c:v>22459</c:v>
                </c:pt>
                <c:pt idx="22460">
                  <c:v>22460</c:v>
                </c:pt>
                <c:pt idx="22461">
                  <c:v>22461</c:v>
                </c:pt>
                <c:pt idx="22462">
                  <c:v>22462</c:v>
                </c:pt>
                <c:pt idx="22463">
                  <c:v>22463</c:v>
                </c:pt>
                <c:pt idx="22464">
                  <c:v>22464</c:v>
                </c:pt>
                <c:pt idx="22465">
                  <c:v>22465</c:v>
                </c:pt>
                <c:pt idx="22466">
                  <c:v>22466</c:v>
                </c:pt>
                <c:pt idx="22467">
                  <c:v>22467</c:v>
                </c:pt>
                <c:pt idx="22468">
                  <c:v>22468</c:v>
                </c:pt>
                <c:pt idx="22469">
                  <c:v>22469</c:v>
                </c:pt>
                <c:pt idx="22470">
                  <c:v>22470</c:v>
                </c:pt>
                <c:pt idx="22471">
                  <c:v>22471</c:v>
                </c:pt>
                <c:pt idx="22472">
                  <c:v>22472</c:v>
                </c:pt>
                <c:pt idx="22473">
                  <c:v>22473</c:v>
                </c:pt>
                <c:pt idx="22474">
                  <c:v>22474</c:v>
                </c:pt>
                <c:pt idx="22475">
                  <c:v>22475</c:v>
                </c:pt>
                <c:pt idx="22476">
                  <c:v>22476</c:v>
                </c:pt>
                <c:pt idx="22477">
                  <c:v>22477</c:v>
                </c:pt>
                <c:pt idx="22478">
                  <c:v>22478</c:v>
                </c:pt>
                <c:pt idx="22479">
                  <c:v>22479</c:v>
                </c:pt>
                <c:pt idx="22480">
                  <c:v>22480</c:v>
                </c:pt>
                <c:pt idx="22481">
                  <c:v>22481</c:v>
                </c:pt>
                <c:pt idx="22482">
                  <c:v>22482</c:v>
                </c:pt>
                <c:pt idx="22483">
                  <c:v>22483</c:v>
                </c:pt>
                <c:pt idx="22484">
                  <c:v>22484</c:v>
                </c:pt>
                <c:pt idx="22485">
                  <c:v>22485</c:v>
                </c:pt>
                <c:pt idx="22486">
                  <c:v>22486</c:v>
                </c:pt>
                <c:pt idx="22487">
                  <c:v>22487</c:v>
                </c:pt>
                <c:pt idx="22488">
                  <c:v>22488</c:v>
                </c:pt>
                <c:pt idx="22489">
                  <c:v>22489</c:v>
                </c:pt>
                <c:pt idx="22490">
                  <c:v>22490</c:v>
                </c:pt>
                <c:pt idx="22491">
                  <c:v>22491</c:v>
                </c:pt>
                <c:pt idx="22492">
                  <c:v>22492</c:v>
                </c:pt>
                <c:pt idx="22493">
                  <c:v>22493</c:v>
                </c:pt>
                <c:pt idx="22494">
                  <c:v>22494</c:v>
                </c:pt>
                <c:pt idx="22495">
                  <c:v>22495</c:v>
                </c:pt>
                <c:pt idx="22496">
                  <c:v>22496</c:v>
                </c:pt>
                <c:pt idx="22497">
                  <c:v>22497</c:v>
                </c:pt>
                <c:pt idx="22498">
                  <c:v>22498</c:v>
                </c:pt>
                <c:pt idx="22499">
                  <c:v>22499</c:v>
                </c:pt>
                <c:pt idx="22500">
                  <c:v>22500</c:v>
                </c:pt>
                <c:pt idx="22501">
                  <c:v>22501</c:v>
                </c:pt>
                <c:pt idx="22502">
                  <c:v>22502</c:v>
                </c:pt>
                <c:pt idx="22503">
                  <c:v>22503</c:v>
                </c:pt>
                <c:pt idx="22504">
                  <c:v>22504</c:v>
                </c:pt>
                <c:pt idx="22505">
                  <c:v>22505</c:v>
                </c:pt>
                <c:pt idx="22506">
                  <c:v>22506</c:v>
                </c:pt>
                <c:pt idx="22507">
                  <c:v>22507</c:v>
                </c:pt>
                <c:pt idx="22508">
                  <c:v>22508</c:v>
                </c:pt>
                <c:pt idx="22509">
                  <c:v>22509</c:v>
                </c:pt>
                <c:pt idx="22510">
                  <c:v>22510</c:v>
                </c:pt>
                <c:pt idx="22511">
                  <c:v>22511</c:v>
                </c:pt>
                <c:pt idx="22512">
                  <c:v>22512</c:v>
                </c:pt>
                <c:pt idx="22513">
                  <c:v>22513</c:v>
                </c:pt>
                <c:pt idx="22514">
                  <c:v>22514</c:v>
                </c:pt>
                <c:pt idx="22515">
                  <c:v>22515</c:v>
                </c:pt>
                <c:pt idx="22516">
                  <c:v>22516</c:v>
                </c:pt>
                <c:pt idx="22517">
                  <c:v>22517</c:v>
                </c:pt>
                <c:pt idx="22518">
                  <c:v>22518</c:v>
                </c:pt>
                <c:pt idx="22519">
                  <c:v>22519</c:v>
                </c:pt>
                <c:pt idx="22520">
                  <c:v>22520</c:v>
                </c:pt>
                <c:pt idx="22521">
                  <c:v>22521</c:v>
                </c:pt>
                <c:pt idx="22522">
                  <c:v>22522</c:v>
                </c:pt>
                <c:pt idx="22523">
                  <c:v>22523</c:v>
                </c:pt>
                <c:pt idx="22524">
                  <c:v>22524</c:v>
                </c:pt>
                <c:pt idx="22525">
                  <c:v>22525</c:v>
                </c:pt>
                <c:pt idx="22526">
                  <c:v>22526</c:v>
                </c:pt>
                <c:pt idx="22527">
                  <c:v>22527</c:v>
                </c:pt>
                <c:pt idx="22528">
                  <c:v>22528</c:v>
                </c:pt>
                <c:pt idx="22529">
                  <c:v>22529</c:v>
                </c:pt>
                <c:pt idx="22530">
                  <c:v>22530</c:v>
                </c:pt>
                <c:pt idx="22531">
                  <c:v>22531</c:v>
                </c:pt>
                <c:pt idx="22532">
                  <c:v>22532</c:v>
                </c:pt>
                <c:pt idx="22533">
                  <c:v>22533</c:v>
                </c:pt>
                <c:pt idx="22534">
                  <c:v>22534</c:v>
                </c:pt>
                <c:pt idx="22535">
                  <c:v>22535</c:v>
                </c:pt>
                <c:pt idx="22536">
                  <c:v>22536</c:v>
                </c:pt>
                <c:pt idx="22537">
                  <c:v>22537</c:v>
                </c:pt>
                <c:pt idx="22538">
                  <c:v>22538</c:v>
                </c:pt>
                <c:pt idx="22539">
                  <c:v>22539</c:v>
                </c:pt>
                <c:pt idx="22540">
                  <c:v>22540</c:v>
                </c:pt>
                <c:pt idx="22541">
                  <c:v>22541</c:v>
                </c:pt>
                <c:pt idx="22542">
                  <c:v>22542</c:v>
                </c:pt>
                <c:pt idx="22543">
                  <c:v>22543</c:v>
                </c:pt>
                <c:pt idx="22544">
                  <c:v>22544</c:v>
                </c:pt>
                <c:pt idx="22545">
                  <c:v>22545</c:v>
                </c:pt>
                <c:pt idx="22546">
                  <c:v>22546</c:v>
                </c:pt>
                <c:pt idx="22547">
                  <c:v>22547</c:v>
                </c:pt>
                <c:pt idx="22548">
                  <c:v>22548</c:v>
                </c:pt>
                <c:pt idx="22549">
                  <c:v>22549</c:v>
                </c:pt>
                <c:pt idx="22550">
                  <c:v>22550</c:v>
                </c:pt>
                <c:pt idx="22551">
                  <c:v>22551</c:v>
                </c:pt>
                <c:pt idx="22552">
                  <c:v>22552</c:v>
                </c:pt>
                <c:pt idx="22553">
                  <c:v>22553</c:v>
                </c:pt>
                <c:pt idx="22554">
                  <c:v>22554</c:v>
                </c:pt>
                <c:pt idx="22555">
                  <c:v>22555</c:v>
                </c:pt>
                <c:pt idx="22556">
                  <c:v>22556</c:v>
                </c:pt>
                <c:pt idx="22557">
                  <c:v>22557</c:v>
                </c:pt>
                <c:pt idx="22558">
                  <c:v>22558</c:v>
                </c:pt>
                <c:pt idx="22559">
                  <c:v>22559</c:v>
                </c:pt>
                <c:pt idx="22560">
                  <c:v>22560</c:v>
                </c:pt>
                <c:pt idx="22561">
                  <c:v>22561</c:v>
                </c:pt>
                <c:pt idx="22562">
                  <c:v>22562</c:v>
                </c:pt>
                <c:pt idx="22563">
                  <c:v>22563</c:v>
                </c:pt>
                <c:pt idx="22564">
                  <c:v>22564</c:v>
                </c:pt>
                <c:pt idx="22565">
                  <c:v>22565</c:v>
                </c:pt>
                <c:pt idx="22566">
                  <c:v>22566</c:v>
                </c:pt>
                <c:pt idx="22567">
                  <c:v>22567</c:v>
                </c:pt>
                <c:pt idx="22568">
                  <c:v>22568</c:v>
                </c:pt>
                <c:pt idx="22569">
                  <c:v>22569</c:v>
                </c:pt>
                <c:pt idx="22570">
                  <c:v>22570</c:v>
                </c:pt>
                <c:pt idx="22571">
                  <c:v>22571</c:v>
                </c:pt>
                <c:pt idx="22572">
                  <c:v>22572</c:v>
                </c:pt>
                <c:pt idx="22573">
                  <c:v>22573</c:v>
                </c:pt>
                <c:pt idx="22574">
                  <c:v>22574</c:v>
                </c:pt>
                <c:pt idx="22575">
                  <c:v>22575</c:v>
                </c:pt>
                <c:pt idx="22576">
                  <c:v>22576</c:v>
                </c:pt>
                <c:pt idx="22577">
                  <c:v>22577</c:v>
                </c:pt>
                <c:pt idx="22578">
                  <c:v>22578</c:v>
                </c:pt>
                <c:pt idx="22579">
                  <c:v>22579</c:v>
                </c:pt>
                <c:pt idx="22580">
                  <c:v>22580</c:v>
                </c:pt>
                <c:pt idx="22581">
                  <c:v>22581</c:v>
                </c:pt>
                <c:pt idx="22582">
                  <c:v>22582</c:v>
                </c:pt>
                <c:pt idx="22583">
                  <c:v>22583</c:v>
                </c:pt>
                <c:pt idx="22584">
                  <c:v>22584</c:v>
                </c:pt>
                <c:pt idx="22585">
                  <c:v>22585</c:v>
                </c:pt>
                <c:pt idx="22586">
                  <c:v>22586</c:v>
                </c:pt>
                <c:pt idx="22587">
                  <c:v>22587</c:v>
                </c:pt>
                <c:pt idx="22588">
                  <c:v>22588</c:v>
                </c:pt>
                <c:pt idx="22589">
                  <c:v>22589</c:v>
                </c:pt>
                <c:pt idx="22590">
                  <c:v>22590</c:v>
                </c:pt>
                <c:pt idx="22591">
                  <c:v>22591</c:v>
                </c:pt>
                <c:pt idx="22592">
                  <c:v>22592</c:v>
                </c:pt>
                <c:pt idx="22593">
                  <c:v>22593</c:v>
                </c:pt>
                <c:pt idx="22594">
                  <c:v>22594</c:v>
                </c:pt>
                <c:pt idx="22595">
                  <c:v>22595</c:v>
                </c:pt>
                <c:pt idx="22596">
                  <c:v>22596</c:v>
                </c:pt>
                <c:pt idx="22597">
                  <c:v>22597</c:v>
                </c:pt>
                <c:pt idx="22598">
                  <c:v>22598</c:v>
                </c:pt>
                <c:pt idx="22599">
                  <c:v>22599</c:v>
                </c:pt>
                <c:pt idx="22600">
                  <c:v>22600</c:v>
                </c:pt>
                <c:pt idx="22601">
                  <c:v>22601</c:v>
                </c:pt>
                <c:pt idx="22602">
                  <c:v>22602</c:v>
                </c:pt>
                <c:pt idx="22603">
                  <c:v>22603</c:v>
                </c:pt>
                <c:pt idx="22604">
                  <c:v>22604</c:v>
                </c:pt>
                <c:pt idx="22605">
                  <c:v>22605</c:v>
                </c:pt>
                <c:pt idx="22606">
                  <c:v>22606</c:v>
                </c:pt>
                <c:pt idx="22607">
                  <c:v>22607</c:v>
                </c:pt>
                <c:pt idx="22608">
                  <c:v>22608</c:v>
                </c:pt>
                <c:pt idx="22609">
                  <c:v>22609</c:v>
                </c:pt>
                <c:pt idx="22610">
                  <c:v>22610</c:v>
                </c:pt>
                <c:pt idx="22611">
                  <c:v>22611</c:v>
                </c:pt>
                <c:pt idx="22612">
                  <c:v>22612</c:v>
                </c:pt>
                <c:pt idx="22613">
                  <c:v>22613</c:v>
                </c:pt>
                <c:pt idx="22614">
                  <c:v>22614</c:v>
                </c:pt>
                <c:pt idx="22615">
                  <c:v>22615</c:v>
                </c:pt>
                <c:pt idx="22616">
                  <c:v>22616</c:v>
                </c:pt>
                <c:pt idx="22617">
                  <c:v>22617</c:v>
                </c:pt>
                <c:pt idx="22618">
                  <c:v>22618</c:v>
                </c:pt>
                <c:pt idx="22619">
                  <c:v>22619</c:v>
                </c:pt>
                <c:pt idx="22620">
                  <c:v>22620</c:v>
                </c:pt>
                <c:pt idx="22621">
                  <c:v>22621</c:v>
                </c:pt>
                <c:pt idx="22622">
                  <c:v>22622</c:v>
                </c:pt>
                <c:pt idx="22623">
                  <c:v>22623</c:v>
                </c:pt>
                <c:pt idx="22624">
                  <c:v>22624</c:v>
                </c:pt>
                <c:pt idx="22625">
                  <c:v>22625</c:v>
                </c:pt>
                <c:pt idx="22626">
                  <c:v>22626</c:v>
                </c:pt>
                <c:pt idx="22627">
                  <c:v>22627</c:v>
                </c:pt>
                <c:pt idx="22628">
                  <c:v>22628</c:v>
                </c:pt>
                <c:pt idx="22629">
                  <c:v>22629</c:v>
                </c:pt>
                <c:pt idx="22630">
                  <c:v>22630</c:v>
                </c:pt>
                <c:pt idx="22631">
                  <c:v>22631</c:v>
                </c:pt>
                <c:pt idx="22632">
                  <c:v>22632</c:v>
                </c:pt>
                <c:pt idx="22633">
                  <c:v>22633</c:v>
                </c:pt>
                <c:pt idx="22634">
                  <c:v>22634</c:v>
                </c:pt>
                <c:pt idx="22635">
                  <c:v>22635</c:v>
                </c:pt>
                <c:pt idx="22636">
                  <c:v>22636</c:v>
                </c:pt>
                <c:pt idx="22637">
                  <c:v>22637</c:v>
                </c:pt>
                <c:pt idx="22638">
                  <c:v>22638</c:v>
                </c:pt>
                <c:pt idx="22639">
                  <c:v>22639</c:v>
                </c:pt>
                <c:pt idx="22640">
                  <c:v>22640</c:v>
                </c:pt>
                <c:pt idx="22641">
                  <c:v>22641</c:v>
                </c:pt>
                <c:pt idx="22642">
                  <c:v>22642</c:v>
                </c:pt>
                <c:pt idx="22643">
                  <c:v>22643</c:v>
                </c:pt>
                <c:pt idx="22644">
                  <c:v>22644</c:v>
                </c:pt>
                <c:pt idx="22645">
                  <c:v>22645</c:v>
                </c:pt>
                <c:pt idx="22646">
                  <c:v>22646</c:v>
                </c:pt>
                <c:pt idx="22647">
                  <c:v>22647</c:v>
                </c:pt>
                <c:pt idx="22648">
                  <c:v>22648</c:v>
                </c:pt>
                <c:pt idx="22649">
                  <c:v>22649</c:v>
                </c:pt>
                <c:pt idx="22650">
                  <c:v>22650</c:v>
                </c:pt>
                <c:pt idx="22651">
                  <c:v>22651</c:v>
                </c:pt>
                <c:pt idx="22652">
                  <c:v>22652</c:v>
                </c:pt>
                <c:pt idx="22653">
                  <c:v>22653</c:v>
                </c:pt>
                <c:pt idx="22654">
                  <c:v>22654</c:v>
                </c:pt>
                <c:pt idx="22655">
                  <c:v>22655</c:v>
                </c:pt>
                <c:pt idx="22656">
                  <c:v>22656</c:v>
                </c:pt>
                <c:pt idx="22657">
                  <c:v>22657</c:v>
                </c:pt>
                <c:pt idx="22658">
                  <c:v>22658</c:v>
                </c:pt>
                <c:pt idx="22659">
                  <c:v>22659</c:v>
                </c:pt>
                <c:pt idx="22660">
                  <c:v>22660</c:v>
                </c:pt>
                <c:pt idx="22661">
                  <c:v>22661</c:v>
                </c:pt>
                <c:pt idx="22662">
                  <c:v>22662</c:v>
                </c:pt>
                <c:pt idx="22663">
                  <c:v>22663</c:v>
                </c:pt>
                <c:pt idx="22664">
                  <c:v>22664</c:v>
                </c:pt>
                <c:pt idx="22665">
                  <c:v>22665</c:v>
                </c:pt>
                <c:pt idx="22666">
                  <c:v>22666</c:v>
                </c:pt>
                <c:pt idx="22667">
                  <c:v>22667</c:v>
                </c:pt>
                <c:pt idx="22668">
                  <c:v>22668</c:v>
                </c:pt>
                <c:pt idx="22669">
                  <c:v>22669</c:v>
                </c:pt>
                <c:pt idx="22670">
                  <c:v>22670</c:v>
                </c:pt>
                <c:pt idx="22671">
                  <c:v>22671</c:v>
                </c:pt>
                <c:pt idx="22672">
                  <c:v>22672</c:v>
                </c:pt>
                <c:pt idx="22673">
                  <c:v>22673</c:v>
                </c:pt>
                <c:pt idx="22674">
                  <c:v>22674</c:v>
                </c:pt>
                <c:pt idx="22675">
                  <c:v>22675</c:v>
                </c:pt>
                <c:pt idx="22676">
                  <c:v>22676</c:v>
                </c:pt>
                <c:pt idx="22677">
                  <c:v>22677</c:v>
                </c:pt>
                <c:pt idx="22678">
                  <c:v>22678</c:v>
                </c:pt>
                <c:pt idx="22679">
                  <c:v>22679</c:v>
                </c:pt>
                <c:pt idx="22680">
                  <c:v>22680</c:v>
                </c:pt>
                <c:pt idx="22681">
                  <c:v>22681</c:v>
                </c:pt>
                <c:pt idx="22682">
                  <c:v>22682</c:v>
                </c:pt>
                <c:pt idx="22683">
                  <c:v>22683</c:v>
                </c:pt>
                <c:pt idx="22684">
                  <c:v>22684</c:v>
                </c:pt>
                <c:pt idx="22685">
                  <c:v>22685</c:v>
                </c:pt>
                <c:pt idx="22686">
                  <c:v>22686</c:v>
                </c:pt>
                <c:pt idx="22687">
                  <c:v>22687</c:v>
                </c:pt>
                <c:pt idx="22688">
                  <c:v>22688</c:v>
                </c:pt>
                <c:pt idx="22689">
                  <c:v>22689</c:v>
                </c:pt>
                <c:pt idx="22690">
                  <c:v>22690</c:v>
                </c:pt>
                <c:pt idx="22691">
                  <c:v>22691</c:v>
                </c:pt>
                <c:pt idx="22692">
                  <c:v>22692</c:v>
                </c:pt>
                <c:pt idx="22693">
                  <c:v>22693</c:v>
                </c:pt>
                <c:pt idx="22694">
                  <c:v>22694</c:v>
                </c:pt>
                <c:pt idx="22695">
                  <c:v>22695</c:v>
                </c:pt>
                <c:pt idx="22696">
                  <c:v>22696</c:v>
                </c:pt>
                <c:pt idx="22697">
                  <c:v>22697</c:v>
                </c:pt>
                <c:pt idx="22698">
                  <c:v>22698</c:v>
                </c:pt>
                <c:pt idx="22699">
                  <c:v>22699</c:v>
                </c:pt>
                <c:pt idx="22700">
                  <c:v>22700</c:v>
                </c:pt>
                <c:pt idx="22701">
                  <c:v>22701</c:v>
                </c:pt>
                <c:pt idx="22702">
                  <c:v>22702</c:v>
                </c:pt>
                <c:pt idx="22703">
                  <c:v>22703</c:v>
                </c:pt>
                <c:pt idx="22704">
                  <c:v>22704</c:v>
                </c:pt>
                <c:pt idx="22705">
                  <c:v>22705</c:v>
                </c:pt>
                <c:pt idx="22706">
                  <c:v>22706</c:v>
                </c:pt>
                <c:pt idx="22707">
                  <c:v>22707</c:v>
                </c:pt>
                <c:pt idx="22708">
                  <c:v>22708</c:v>
                </c:pt>
                <c:pt idx="22709">
                  <c:v>22709</c:v>
                </c:pt>
                <c:pt idx="22710">
                  <c:v>22710</c:v>
                </c:pt>
                <c:pt idx="22711">
                  <c:v>22711</c:v>
                </c:pt>
                <c:pt idx="22712">
                  <c:v>22712</c:v>
                </c:pt>
                <c:pt idx="22713">
                  <c:v>22713</c:v>
                </c:pt>
                <c:pt idx="22714">
                  <c:v>22714</c:v>
                </c:pt>
                <c:pt idx="22715">
                  <c:v>22715</c:v>
                </c:pt>
                <c:pt idx="22716">
                  <c:v>22716</c:v>
                </c:pt>
                <c:pt idx="22717">
                  <c:v>22717</c:v>
                </c:pt>
                <c:pt idx="22718">
                  <c:v>22718</c:v>
                </c:pt>
                <c:pt idx="22719">
                  <c:v>22719</c:v>
                </c:pt>
                <c:pt idx="22720">
                  <c:v>22720</c:v>
                </c:pt>
                <c:pt idx="22721">
                  <c:v>22721</c:v>
                </c:pt>
                <c:pt idx="22722">
                  <c:v>22722</c:v>
                </c:pt>
                <c:pt idx="22723">
                  <c:v>22723</c:v>
                </c:pt>
                <c:pt idx="22724">
                  <c:v>22724</c:v>
                </c:pt>
                <c:pt idx="22725">
                  <c:v>22725</c:v>
                </c:pt>
                <c:pt idx="22726">
                  <c:v>22726</c:v>
                </c:pt>
                <c:pt idx="22727">
                  <c:v>22727</c:v>
                </c:pt>
                <c:pt idx="22728">
                  <c:v>22728</c:v>
                </c:pt>
                <c:pt idx="22729">
                  <c:v>22729</c:v>
                </c:pt>
                <c:pt idx="22730">
                  <c:v>22730</c:v>
                </c:pt>
                <c:pt idx="22731">
                  <c:v>22731</c:v>
                </c:pt>
                <c:pt idx="22732">
                  <c:v>22732</c:v>
                </c:pt>
                <c:pt idx="22733">
                  <c:v>22733</c:v>
                </c:pt>
                <c:pt idx="22734">
                  <c:v>22734</c:v>
                </c:pt>
                <c:pt idx="22735">
                  <c:v>22735</c:v>
                </c:pt>
                <c:pt idx="22736">
                  <c:v>22736</c:v>
                </c:pt>
                <c:pt idx="22737">
                  <c:v>22737</c:v>
                </c:pt>
                <c:pt idx="22738">
                  <c:v>22738</c:v>
                </c:pt>
                <c:pt idx="22739">
                  <c:v>22739</c:v>
                </c:pt>
                <c:pt idx="22740">
                  <c:v>22740</c:v>
                </c:pt>
                <c:pt idx="22741">
                  <c:v>22741</c:v>
                </c:pt>
                <c:pt idx="22742">
                  <c:v>22742</c:v>
                </c:pt>
                <c:pt idx="22743">
                  <c:v>22743</c:v>
                </c:pt>
                <c:pt idx="22744">
                  <c:v>22744</c:v>
                </c:pt>
                <c:pt idx="22745">
                  <c:v>22745</c:v>
                </c:pt>
                <c:pt idx="22746">
                  <c:v>22746</c:v>
                </c:pt>
                <c:pt idx="22747">
                  <c:v>22747</c:v>
                </c:pt>
                <c:pt idx="22748">
                  <c:v>22748</c:v>
                </c:pt>
                <c:pt idx="22749">
                  <c:v>22749</c:v>
                </c:pt>
                <c:pt idx="22750">
                  <c:v>22750</c:v>
                </c:pt>
                <c:pt idx="22751">
                  <c:v>22751</c:v>
                </c:pt>
                <c:pt idx="22752">
                  <c:v>22752</c:v>
                </c:pt>
                <c:pt idx="22753">
                  <c:v>22753</c:v>
                </c:pt>
                <c:pt idx="22754">
                  <c:v>22754</c:v>
                </c:pt>
                <c:pt idx="22755">
                  <c:v>22755</c:v>
                </c:pt>
                <c:pt idx="22756">
                  <c:v>22756</c:v>
                </c:pt>
                <c:pt idx="22757">
                  <c:v>22757</c:v>
                </c:pt>
                <c:pt idx="22758">
                  <c:v>22758</c:v>
                </c:pt>
                <c:pt idx="22759">
                  <c:v>22759</c:v>
                </c:pt>
                <c:pt idx="22760">
                  <c:v>22760</c:v>
                </c:pt>
                <c:pt idx="22761">
                  <c:v>22761</c:v>
                </c:pt>
                <c:pt idx="22762">
                  <c:v>22762</c:v>
                </c:pt>
                <c:pt idx="22763">
                  <c:v>22763</c:v>
                </c:pt>
                <c:pt idx="22764">
                  <c:v>22764</c:v>
                </c:pt>
                <c:pt idx="22765">
                  <c:v>22765</c:v>
                </c:pt>
                <c:pt idx="22766">
                  <c:v>22766</c:v>
                </c:pt>
                <c:pt idx="22767">
                  <c:v>22767</c:v>
                </c:pt>
                <c:pt idx="22768">
                  <c:v>22768</c:v>
                </c:pt>
                <c:pt idx="22769">
                  <c:v>22769</c:v>
                </c:pt>
                <c:pt idx="22770">
                  <c:v>22770</c:v>
                </c:pt>
                <c:pt idx="22771">
                  <c:v>22771</c:v>
                </c:pt>
                <c:pt idx="22772">
                  <c:v>22772</c:v>
                </c:pt>
                <c:pt idx="22773">
                  <c:v>22773</c:v>
                </c:pt>
                <c:pt idx="22774">
                  <c:v>22774</c:v>
                </c:pt>
                <c:pt idx="22775">
                  <c:v>22775</c:v>
                </c:pt>
                <c:pt idx="22776">
                  <c:v>22776</c:v>
                </c:pt>
                <c:pt idx="22777">
                  <c:v>22777</c:v>
                </c:pt>
                <c:pt idx="22778">
                  <c:v>22778</c:v>
                </c:pt>
                <c:pt idx="22779">
                  <c:v>22779</c:v>
                </c:pt>
                <c:pt idx="22780">
                  <c:v>22780</c:v>
                </c:pt>
                <c:pt idx="22781">
                  <c:v>22781</c:v>
                </c:pt>
                <c:pt idx="22782">
                  <c:v>22782</c:v>
                </c:pt>
                <c:pt idx="22783">
                  <c:v>22783</c:v>
                </c:pt>
                <c:pt idx="22784">
                  <c:v>22784</c:v>
                </c:pt>
                <c:pt idx="22785">
                  <c:v>22785</c:v>
                </c:pt>
                <c:pt idx="22786">
                  <c:v>22786</c:v>
                </c:pt>
                <c:pt idx="22787">
                  <c:v>22787</c:v>
                </c:pt>
                <c:pt idx="22788">
                  <c:v>22788</c:v>
                </c:pt>
                <c:pt idx="22789">
                  <c:v>22789</c:v>
                </c:pt>
                <c:pt idx="22790">
                  <c:v>22790</c:v>
                </c:pt>
                <c:pt idx="22791">
                  <c:v>22791</c:v>
                </c:pt>
                <c:pt idx="22792">
                  <c:v>22792</c:v>
                </c:pt>
                <c:pt idx="22793">
                  <c:v>22793</c:v>
                </c:pt>
                <c:pt idx="22794">
                  <c:v>22794</c:v>
                </c:pt>
                <c:pt idx="22795">
                  <c:v>22795</c:v>
                </c:pt>
                <c:pt idx="22796">
                  <c:v>22796</c:v>
                </c:pt>
                <c:pt idx="22797">
                  <c:v>22797</c:v>
                </c:pt>
                <c:pt idx="22798">
                  <c:v>22798</c:v>
                </c:pt>
                <c:pt idx="22799">
                  <c:v>22799</c:v>
                </c:pt>
                <c:pt idx="22800">
                  <c:v>22800</c:v>
                </c:pt>
                <c:pt idx="22801">
                  <c:v>22801</c:v>
                </c:pt>
                <c:pt idx="22802">
                  <c:v>22802</c:v>
                </c:pt>
                <c:pt idx="22803">
                  <c:v>22803</c:v>
                </c:pt>
                <c:pt idx="22804">
                  <c:v>22804</c:v>
                </c:pt>
                <c:pt idx="22805">
                  <c:v>22805</c:v>
                </c:pt>
                <c:pt idx="22806">
                  <c:v>22806</c:v>
                </c:pt>
                <c:pt idx="22807">
                  <c:v>22807</c:v>
                </c:pt>
                <c:pt idx="22808">
                  <c:v>22808</c:v>
                </c:pt>
                <c:pt idx="22809">
                  <c:v>22809</c:v>
                </c:pt>
                <c:pt idx="22810">
                  <c:v>22810</c:v>
                </c:pt>
                <c:pt idx="22811">
                  <c:v>22811</c:v>
                </c:pt>
                <c:pt idx="22812">
                  <c:v>22812</c:v>
                </c:pt>
                <c:pt idx="22813">
                  <c:v>22813</c:v>
                </c:pt>
                <c:pt idx="22814">
                  <c:v>22814</c:v>
                </c:pt>
                <c:pt idx="22815">
                  <c:v>22815</c:v>
                </c:pt>
                <c:pt idx="22816">
                  <c:v>22816</c:v>
                </c:pt>
                <c:pt idx="22817">
                  <c:v>22817</c:v>
                </c:pt>
                <c:pt idx="22818">
                  <c:v>22818</c:v>
                </c:pt>
                <c:pt idx="22819">
                  <c:v>22819</c:v>
                </c:pt>
                <c:pt idx="22820">
                  <c:v>22820</c:v>
                </c:pt>
                <c:pt idx="22821">
                  <c:v>22821</c:v>
                </c:pt>
                <c:pt idx="22822">
                  <c:v>22822</c:v>
                </c:pt>
                <c:pt idx="22823">
                  <c:v>22823</c:v>
                </c:pt>
                <c:pt idx="22824">
                  <c:v>22824</c:v>
                </c:pt>
                <c:pt idx="22825">
                  <c:v>22825</c:v>
                </c:pt>
                <c:pt idx="22826">
                  <c:v>22826</c:v>
                </c:pt>
                <c:pt idx="22827">
                  <c:v>22827</c:v>
                </c:pt>
                <c:pt idx="22828">
                  <c:v>22828</c:v>
                </c:pt>
                <c:pt idx="22829">
                  <c:v>22829</c:v>
                </c:pt>
                <c:pt idx="22830">
                  <c:v>22830</c:v>
                </c:pt>
                <c:pt idx="22831">
                  <c:v>22831</c:v>
                </c:pt>
                <c:pt idx="22832">
                  <c:v>22832</c:v>
                </c:pt>
                <c:pt idx="22833">
                  <c:v>22833</c:v>
                </c:pt>
                <c:pt idx="22834">
                  <c:v>22834</c:v>
                </c:pt>
                <c:pt idx="22835">
                  <c:v>22835</c:v>
                </c:pt>
                <c:pt idx="22836">
                  <c:v>22836</c:v>
                </c:pt>
                <c:pt idx="22837">
                  <c:v>22837</c:v>
                </c:pt>
                <c:pt idx="22838">
                  <c:v>22838</c:v>
                </c:pt>
                <c:pt idx="22839">
                  <c:v>22839</c:v>
                </c:pt>
                <c:pt idx="22840">
                  <c:v>22840</c:v>
                </c:pt>
                <c:pt idx="22841">
                  <c:v>22841</c:v>
                </c:pt>
                <c:pt idx="22842">
                  <c:v>22842</c:v>
                </c:pt>
                <c:pt idx="22843">
                  <c:v>22843</c:v>
                </c:pt>
                <c:pt idx="22844">
                  <c:v>22844</c:v>
                </c:pt>
                <c:pt idx="22845">
                  <c:v>22845</c:v>
                </c:pt>
                <c:pt idx="22846">
                  <c:v>22846</c:v>
                </c:pt>
                <c:pt idx="22847">
                  <c:v>22847</c:v>
                </c:pt>
                <c:pt idx="22848">
                  <c:v>22848</c:v>
                </c:pt>
                <c:pt idx="22849">
                  <c:v>22849</c:v>
                </c:pt>
                <c:pt idx="22850">
                  <c:v>22850</c:v>
                </c:pt>
                <c:pt idx="22851">
                  <c:v>22851</c:v>
                </c:pt>
                <c:pt idx="22852">
                  <c:v>22852</c:v>
                </c:pt>
                <c:pt idx="22853">
                  <c:v>22853</c:v>
                </c:pt>
                <c:pt idx="22854">
                  <c:v>22854</c:v>
                </c:pt>
                <c:pt idx="22855">
                  <c:v>22855</c:v>
                </c:pt>
                <c:pt idx="22856">
                  <c:v>22856</c:v>
                </c:pt>
                <c:pt idx="22857">
                  <c:v>22857</c:v>
                </c:pt>
                <c:pt idx="22858">
                  <c:v>22858</c:v>
                </c:pt>
                <c:pt idx="22859">
                  <c:v>22859</c:v>
                </c:pt>
                <c:pt idx="22860">
                  <c:v>22860</c:v>
                </c:pt>
                <c:pt idx="22861">
                  <c:v>22861</c:v>
                </c:pt>
                <c:pt idx="22862">
                  <c:v>22862</c:v>
                </c:pt>
                <c:pt idx="22863">
                  <c:v>22863</c:v>
                </c:pt>
                <c:pt idx="22864">
                  <c:v>22864</c:v>
                </c:pt>
                <c:pt idx="22865">
                  <c:v>22865</c:v>
                </c:pt>
                <c:pt idx="22866">
                  <c:v>22866</c:v>
                </c:pt>
                <c:pt idx="22867">
                  <c:v>22867</c:v>
                </c:pt>
                <c:pt idx="22868">
                  <c:v>22868</c:v>
                </c:pt>
                <c:pt idx="22869">
                  <c:v>22869</c:v>
                </c:pt>
                <c:pt idx="22870">
                  <c:v>22870</c:v>
                </c:pt>
                <c:pt idx="22871">
                  <c:v>22871</c:v>
                </c:pt>
                <c:pt idx="22872">
                  <c:v>22872</c:v>
                </c:pt>
                <c:pt idx="22873">
                  <c:v>22873</c:v>
                </c:pt>
                <c:pt idx="22874">
                  <c:v>22874</c:v>
                </c:pt>
                <c:pt idx="22875">
                  <c:v>22875</c:v>
                </c:pt>
                <c:pt idx="22876">
                  <c:v>22876</c:v>
                </c:pt>
                <c:pt idx="22877">
                  <c:v>22877</c:v>
                </c:pt>
                <c:pt idx="22878">
                  <c:v>22878</c:v>
                </c:pt>
                <c:pt idx="22879">
                  <c:v>22879</c:v>
                </c:pt>
                <c:pt idx="22880">
                  <c:v>22880</c:v>
                </c:pt>
                <c:pt idx="22881">
                  <c:v>22881</c:v>
                </c:pt>
                <c:pt idx="22882">
                  <c:v>22882</c:v>
                </c:pt>
                <c:pt idx="22883">
                  <c:v>22883</c:v>
                </c:pt>
                <c:pt idx="22884">
                  <c:v>22884</c:v>
                </c:pt>
                <c:pt idx="22885">
                  <c:v>22885</c:v>
                </c:pt>
                <c:pt idx="22886">
                  <c:v>22886</c:v>
                </c:pt>
                <c:pt idx="22887">
                  <c:v>22887</c:v>
                </c:pt>
                <c:pt idx="22888">
                  <c:v>22888</c:v>
                </c:pt>
                <c:pt idx="22889">
                  <c:v>22889</c:v>
                </c:pt>
                <c:pt idx="22890">
                  <c:v>22890</c:v>
                </c:pt>
                <c:pt idx="22891">
                  <c:v>22891</c:v>
                </c:pt>
                <c:pt idx="22892">
                  <c:v>22892</c:v>
                </c:pt>
                <c:pt idx="22893">
                  <c:v>22893</c:v>
                </c:pt>
                <c:pt idx="22894">
                  <c:v>22894</c:v>
                </c:pt>
                <c:pt idx="22895">
                  <c:v>22895</c:v>
                </c:pt>
                <c:pt idx="22896">
                  <c:v>22896</c:v>
                </c:pt>
                <c:pt idx="22897">
                  <c:v>22897</c:v>
                </c:pt>
                <c:pt idx="22898">
                  <c:v>22898</c:v>
                </c:pt>
                <c:pt idx="22899">
                  <c:v>22899</c:v>
                </c:pt>
                <c:pt idx="22900">
                  <c:v>22900</c:v>
                </c:pt>
                <c:pt idx="22901">
                  <c:v>22901</c:v>
                </c:pt>
                <c:pt idx="22902">
                  <c:v>22902</c:v>
                </c:pt>
                <c:pt idx="22903">
                  <c:v>22903</c:v>
                </c:pt>
                <c:pt idx="22904">
                  <c:v>22904</c:v>
                </c:pt>
                <c:pt idx="22905">
                  <c:v>22905</c:v>
                </c:pt>
                <c:pt idx="22906">
                  <c:v>22906</c:v>
                </c:pt>
                <c:pt idx="22907">
                  <c:v>22907</c:v>
                </c:pt>
                <c:pt idx="22908">
                  <c:v>22908</c:v>
                </c:pt>
                <c:pt idx="22909">
                  <c:v>22909</c:v>
                </c:pt>
                <c:pt idx="22910">
                  <c:v>22910</c:v>
                </c:pt>
                <c:pt idx="22911">
                  <c:v>22911</c:v>
                </c:pt>
                <c:pt idx="22912">
                  <c:v>22912</c:v>
                </c:pt>
                <c:pt idx="22913">
                  <c:v>22913</c:v>
                </c:pt>
                <c:pt idx="22914">
                  <c:v>22914</c:v>
                </c:pt>
                <c:pt idx="22915">
                  <c:v>22915</c:v>
                </c:pt>
                <c:pt idx="22916">
                  <c:v>22916</c:v>
                </c:pt>
                <c:pt idx="22917">
                  <c:v>22917</c:v>
                </c:pt>
                <c:pt idx="22918">
                  <c:v>22918</c:v>
                </c:pt>
                <c:pt idx="22919">
                  <c:v>22919</c:v>
                </c:pt>
                <c:pt idx="22920">
                  <c:v>22920</c:v>
                </c:pt>
                <c:pt idx="22921">
                  <c:v>22921</c:v>
                </c:pt>
                <c:pt idx="22922">
                  <c:v>22922</c:v>
                </c:pt>
                <c:pt idx="22923">
                  <c:v>22923</c:v>
                </c:pt>
                <c:pt idx="22924">
                  <c:v>22924</c:v>
                </c:pt>
                <c:pt idx="22925">
                  <c:v>22925</c:v>
                </c:pt>
                <c:pt idx="22926">
                  <c:v>22926</c:v>
                </c:pt>
                <c:pt idx="22927">
                  <c:v>22927</c:v>
                </c:pt>
                <c:pt idx="22928">
                  <c:v>22928</c:v>
                </c:pt>
                <c:pt idx="22929">
                  <c:v>22929</c:v>
                </c:pt>
                <c:pt idx="22930">
                  <c:v>22930</c:v>
                </c:pt>
                <c:pt idx="22931">
                  <c:v>22931</c:v>
                </c:pt>
                <c:pt idx="22932">
                  <c:v>22932</c:v>
                </c:pt>
                <c:pt idx="22933">
                  <c:v>22933</c:v>
                </c:pt>
                <c:pt idx="22934">
                  <c:v>22934</c:v>
                </c:pt>
                <c:pt idx="22935">
                  <c:v>22935</c:v>
                </c:pt>
                <c:pt idx="22936">
                  <c:v>22936</c:v>
                </c:pt>
                <c:pt idx="22937">
                  <c:v>22937</c:v>
                </c:pt>
                <c:pt idx="22938">
                  <c:v>22938</c:v>
                </c:pt>
                <c:pt idx="22939">
                  <c:v>22939</c:v>
                </c:pt>
                <c:pt idx="22940">
                  <c:v>22940</c:v>
                </c:pt>
                <c:pt idx="22941">
                  <c:v>22941</c:v>
                </c:pt>
                <c:pt idx="22942">
                  <c:v>22942</c:v>
                </c:pt>
                <c:pt idx="22943">
                  <c:v>22943</c:v>
                </c:pt>
                <c:pt idx="22944">
                  <c:v>22944</c:v>
                </c:pt>
                <c:pt idx="22945">
                  <c:v>22945</c:v>
                </c:pt>
                <c:pt idx="22946">
                  <c:v>22946</c:v>
                </c:pt>
                <c:pt idx="22947">
                  <c:v>22947</c:v>
                </c:pt>
                <c:pt idx="22948">
                  <c:v>22948</c:v>
                </c:pt>
                <c:pt idx="22949">
                  <c:v>22949</c:v>
                </c:pt>
                <c:pt idx="22950">
                  <c:v>22950</c:v>
                </c:pt>
                <c:pt idx="22951">
                  <c:v>22951</c:v>
                </c:pt>
                <c:pt idx="22952">
                  <c:v>22952</c:v>
                </c:pt>
                <c:pt idx="22953">
                  <c:v>22953</c:v>
                </c:pt>
                <c:pt idx="22954">
                  <c:v>22954</c:v>
                </c:pt>
                <c:pt idx="22955">
                  <c:v>22955</c:v>
                </c:pt>
                <c:pt idx="22956">
                  <c:v>22956</c:v>
                </c:pt>
                <c:pt idx="22957">
                  <c:v>22957</c:v>
                </c:pt>
                <c:pt idx="22958">
                  <c:v>22958</c:v>
                </c:pt>
                <c:pt idx="22959">
                  <c:v>22959</c:v>
                </c:pt>
                <c:pt idx="22960">
                  <c:v>22960</c:v>
                </c:pt>
                <c:pt idx="22961">
                  <c:v>22961</c:v>
                </c:pt>
                <c:pt idx="22962">
                  <c:v>22962</c:v>
                </c:pt>
                <c:pt idx="22963">
                  <c:v>22963</c:v>
                </c:pt>
                <c:pt idx="22964">
                  <c:v>22964</c:v>
                </c:pt>
                <c:pt idx="22965">
                  <c:v>22965</c:v>
                </c:pt>
                <c:pt idx="22966">
                  <c:v>22966</c:v>
                </c:pt>
                <c:pt idx="22967">
                  <c:v>22967</c:v>
                </c:pt>
                <c:pt idx="22968">
                  <c:v>22968</c:v>
                </c:pt>
                <c:pt idx="22969">
                  <c:v>22969</c:v>
                </c:pt>
                <c:pt idx="22970">
                  <c:v>22970</c:v>
                </c:pt>
                <c:pt idx="22971">
                  <c:v>22971</c:v>
                </c:pt>
                <c:pt idx="22972">
                  <c:v>22972</c:v>
                </c:pt>
                <c:pt idx="22973">
                  <c:v>22973</c:v>
                </c:pt>
                <c:pt idx="22974">
                  <c:v>22974</c:v>
                </c:pt>
                <c:pt idx="22975">
                  <c:v>22975</c:v>
                </c:pt>
                <c:pt idx="22976">
                  <c:v>22976</c:v>
                </c:pt>
                <c:pt idx="22977">
                  <c:v>22977</c:v>
                </c:pt>
                <c:pt idx="22978">
                  <c:v>22978</c:v>
                </c:pt>
                <c:pt idx="22979">
                  <c:v>22979</c:v>
                </c:pt>
                <c:pt idx="22980">
                  <c:v>22980</c:v>
                </c:pt>
                <c:pt idx="22981">
                  <c:v>22981</c:v>
                </c:pt>
                <c:pt idx="22982">
                  <c:v>22982</c:v>
                </c:pt>
                <c:pt idx="22983">
                  <c:v>22983</c:v>
                </c:pt>
                <c:pt idx="22984">
                  <c:v>22984</c:v>
                </c:pt>
                <c:pt idx="22985">
                  <c:v>22985</c:v>
                </c:pt>
                <c:pt idx="22986">
                  <c:v>22986</c:v>
                </c:pt>
                <c:pt idx="22987">
                  <c:v>22987</c:v>
                </c:pt>
                <c:pt idx="22988">
                  <c:v>22988</c:v>
                </c:pt>
                <c:pt idx="22989">
                  <c:v>22989</c:v>
                </c:pt>
                <c:pt idx="22990">
                  <c:v>22990</c:v>
                </c:pt>
                <c:pt idx="22991">
                  <c:v>22991</c:v>
                </c:pt>
                <c:pt idx="22992">
                  <c:v>22992</c:v>
                </c:pt>
                <c:pt idx="22993">
                  <c:v>22993</c:v>
                </c:pt>
                <c:pt idx="22994">
                  <c:v>22994</c:v>
                </c:pt>
                <c:pt idx="22995">
                  <c:v>22995</c:v>
                </c:pt>
                <c:pt idx="22996">
                  <c:v>22996</c:v>
                </c:pt>
                <c:pt idx="22997">
                  <c:v>22997</c:v>
                </c:pt>
                <c:pt idx="22998">
                  <c:v>22998</c:v>
                </c:pt>
                <c:pt idx="22999">
                  <c:v>22999</c:v>
                </c:pt>
                <c:pt idx="23000">
                  <c:v>23000</c:v>
                </c:pt>
                <c:pt idx="23001">
                  <c:v>23001</c:v>
                </c:pt>
                <c:pt idx="23002">
                  <c:v>23002</c:v>
                </c:pt>
                <c:pt idx="23003">
                  <c:v>23003</c:v>
                </c:pt>
                <c:pt idx="23004">
                  <c:v>23004</c:v>
                </c:pt>
                <c:pt idx="23005">
                  <c:v>23005</c:v>
                </c:pt>
                <c:pt idx="23006">
                  <c:v>23006</c:v>
                </c:pt>
                <c:pt idx="23007">
                  <c:v>23007</c:v>
                </c:pt>
                <c:pt idx="23008">
                  <c:v>23008</c:v>
                </c:pt>
                <c:pt idx="23009">
                  <c:v>23009</c:v>
                </c:pt>
                <c:pt idx="23010">
                  <c:v>23010</c:v>
                </c:pt>
                <c:pt idx="23011">
                  <c:v>23011</c:v>
                </c:pt>
                <c:pt idx="23012">
                  <c:v>23012</c:v>
                </c:pt>
                <c:pt idx="23013">
                  <c:v>23013</c:v>
                </c:pt>
                <c:pt idx="23014">
                  <c:v>23014</c:v>
                </c:pt>
                <c:pt idx="23015">
                  <c:v>23015</c:v>
                </c:pt>
                <c:pt idx="23016">
                  <c:v>23016</c:v>
                </c:pt>
                <c:pt idx="23017">
                  <c:v>23017</c:v>
                </c:pt>
                <c:pt idx="23018">
                  <c:v>23018</c:v>
                </c:pt>
                <c:pt idx="23019">
                  <c:v>23019</c:v>
                </c:pt>
                <c:pt idx="23020">
                  <c:v>23020</c:v>
                </c:pt>
                <c:pt idx="23021">
                  <c:v>23021</c:v>
                </c:pt>
                <c:pt idx="23022">
                  <c:v>23022</c:v>
                </c:pt>
                <c:pt idx="23023">
                  <c:v>23023</c:v>
                </c:pt>
                <c:pt idx="23024">
                  <c:v>23024</c:v>
                </c:pt>
                <c:pt idx="23025">
                  <c:v>23025</c:v>
                </c:pt>
                <c:pt idx="23026">
                  <c:v>23026</c:v>
                </c:pt>
                <c:pt idx="23027">
                  <c:v>23027</c:v>
                </c:pt>
                <c:pt idx="23028">
                  <c:v>23028</c:v>
                </c:pt>
                <c:pt idx="23029">
                  <c:v>23029</c:v>
                </c:pt>
                <c:pt idx="23030">
                  <c:v>23030</c:v>
                </c:pt>
                <c:pt idx="23031">
                  <c:v>23031</c:v>
                </c:pt>
                <c:pt idx="23032">
                  <c:v>23032</c:v>
                </c:pt>
                <c:pt idx="23033">
                  <c:v>23033</c:v>
                </c:pt>
                <c:pt idx="23034">
                  <c:v>23034</c:v>
                </c:pt>
                <c:pt idx="23035">
                  <c:v>23035</c:v>
                </c:pt>
                <c:pt idx="23036">
                  <c:v>23036</c:v>
                </c:pt>
                <c:pt idx="23037">
                  <c:v>23037</c:v>
                </c:pt>
                <c:pt idx="23038">
                  <c:v>23038</c:v>
                </c:pt>
                <c:pt idx="23039">
                  <c:v>23039</c:v>
                </c:pt>
                <c:pt idx="23040">
                  <c:v>23040</c:v>
                </c:pt>
                <c:pt idx="23041">
                  <c:v>23041</c:v>
                </c:pt>
                <c:pt idx="23042">
                  <c:v>23042</c:v>
                </c:pt>
                <c:pt idx="23043">
                  <c:v>23043</c:v>
                </c:pt>
                <c:pt idx="23044">
                  <c:v>23044</c:v>
                </c:pt>
                <c:pt idx="23045">
                  <c:v>23045</c:v>
                </c:pt>
                <c:pt idx="23046">
                  <c:v>23046</c:v>
                </c:pt>
                <c:pt idx="23047">
                  <c:v>23047</c:v>
                </c:pt>
                <c:pt idx="23048">
                  <c:v>23048</c:v>
                </c:pt>
                <c:pt idx="23049">
                  <c:v>23049</c:v>
                </c:pt>
                <c:pt idx="23050">
                  <c:v>23050</c:v>
                </c:pt>
                <c:pt idx="23051">
                  <c:v>23051</c:v>
                </c:pt>
                <c:pt idx="23052">
                  <c:v>23052</c:v>
                </c:pt>
                <c:pt idx="23053">
                  <c:v>23053</c:v>
                </c:pt>
                <c:pt idx="23054">
                  <c:v>23054</c:v>
                </c:pt>
                <c:pt idx="23055">
                  <c:v>23055</c:v>
                </c:pt>
                <c:pt idx="23056">
                  <c:v>23056</c:v>
                </c:pt>
                <c:pt idx="23057">
                  <c:v>23057</c:v>
                </c:pt>
                <c:pt idx="23058">
                  <c:v>23058</c:v>
                </c:pt>
                <c:pt idx="23059">
                  <c:v>23059</c:v>
                </c:pt>
                <c:pt idx="23060">
                  <c:v>23060</c:v>
                </c:pt>
                <c:pt idx="23061">
                  <c:v>23061</c:v>
                </c:pt>
                <c:pt idx="23062">
                  <c:v>23062</c:v>
                </c:pt>
                <c:pt idx="23063">
                  <c:v>23063</c:v>
                </c:pt>
                <c:pt idx="23064">
                  <c:v>23064</c:v>
                </c:pt>
                <c:pt idx="23065">
                  <c:v>23065</c:v>
                </c:pt>
                <c:pt idx="23066">
                  <c:v>23066</c:v>
                </c:pt>
                <c:pt idx="23067">
                  <c:v>23067</c:v>
                </c:pt>
                <c:pt idx="23068">
                  <c:v>23068</c:v>
                </c:pt>
                <c:pt idx="23069">
                  <c:v>23069</c:v>
                </c:pt>
                <c:pt idx="23070">
                  <c:v>23070</c:v>
                </c:pt>
                <c:pt idx="23071">
                  <c:v>23071</c:v>
                </c:pt>
                <c:pt idx="23072">
                  <c:v>23072</c:v>
                </c:pt>
                <c:pt idx="23073">
                  <c:v>23073</c:v>
                </c:pt>
                <c:pt idx="23074">
                  <c:v>23074</c:v>
                </c:pt>
                <c:pt idx="23075">
                  <c:v>23075</c:v>
                </c:pt>
                <c:pt idx="23076">
                  <c:v>23076</c:v>
                </c:pt>
                <c:pt idx="23077">
                  <c:v>23077</c:v>
                </c:pt>
                <c:pt idx="23078">
                  <c:v>23078</c:v>
                </c:pt>
                <c:pt idx="23079">
                  <c:v>23079</c:v>
                </c:pt>
                <c:pt idx="23080">
                  <c:v>23080</c:v>
                </c:pt>
                <c:pt idx="23081">
                  <c:v>23081</c:v>
                </c:pt>
                <c:pt idx="23082">
                  <c:v>23082</c:v>
                </c:pt>
                <c:pt idx="23083">
                  <c:v>23083</c:v>
                </c:pt>
                <c:pt idx="23084">
                  <c:v>23084</c:v>
                </c:pt>
                <c:pt idx="23085">
                  <c:v>23085</c:v>
                </c:pt>
                <c:pt idx="23086">
                  <c:v>23086</c:v>
                </c:pt>
                <c:pt idx="23087">
                  <c:v>23087</c:v>
                </c:pt>
                <c:pt idx="23088">
                  <c:v>23088</c:v>
                </c:pt>
                <c:pt idx="23089">
                  <c:v>23089</c:v>
                </c:pt>
                <c:pt idx="23090">
                  <c:v>23090</c:v>
                </c:pt>
                <c:pt idx="23091">
                  <c:v>23091</c:v>
                </c:pt>
                <c:pt idx="23092">
                  <c:v>23092</c:v>
                </c:pt>
                <c:pt idx="23093">
                  <c:v>23093</c:v>
                </c:pt>
                <c:pt idx="23094">
                  <c:v>23094</c:v>
                </c:pt>
                <c:pt idx="23095">
                  <c:v>23095</c:v>
                </c:pt>
                <c:pt idx="23096">
                  <c:v>23096</c:v>
                </c:pt>
                <c:pt idx="23097">
                  <c:v>23097</c:v>
                </c:pt>
                <c:pt idx="23098">
                  <c:v>23098</c:v>
                </c:pt>
                <c:pt idx="23099">
                  <c:v>23099</c:v>
                </c:pt>
                <c:pt idx="23100">
                  <c:v>23100</c:v>
                </c:pt>
                <c:pt idx="23101">
                  <c:v>23101</c:v>
                </c:pt>
                <c:pt idx="23102">
                  <c:v>23102</c:v>
                </c:pt>
                <c:pt idx="23103">
                  <c:v>23103</c:v>
                </c:pt>
                <c:pt idx="23104">
                  <c:v>23104</c:v>
                </c:pt>
                <c:pt idx="23105">
                  <c:v>23105</c:v>
                </c:pt>
                <c:pt idx="23106">
                  <c:v>23106</c:v>
                </c:pt>
                <c:pt idx="23107">
                  <c:v>23107</c:v>
                </c:pt>
                <c:pt idx="23108">
                  <c:v>23108</c:v>
                </c:pt>
                <c:pt idx="23109">
                  <c:v>23109</c:v>
                </c:pt>
                <c:pt idx="23110">
                  <c:v>23110</c:v>
                </c:pt>
                <c:pt idx="23111">
                  <c:v>23111</c:v>
                </c:pt>
                <c:pt idx="23112">
                  <c:v>23112</c:v>
                </c:pt>
                <c:pt idx="23113">
                  <c:v>23113</c:v>
                </c:pt>
                <c:pt idx="23114">
                  <c:v>23114</c:v>
                </c:pt>
                <c:pt idx="23115">
                  <c:v>23115</c:v>
                </c:pt>
                <c:pt idx="23116">
                  <c:v>23116</c:v>
                </c:pt>
                <c:pt idx="23117">
                  <c:v>23117</c:v>
                </c:pt>
                <c:pt idx="23118">
                  <c:v>23118</c:v>
                </c:pt>
                <c:pt idx="23119">
                  <c:v>23119</c:v>
                </c:pt>
                <c:pt idx="23120">
                  <c:v>23120</c:v>
                </c:pt>
                <c:pt idx="23121">
                  <c:v>23121</c:v>
                </c:pt>
                <c:pt idx="23122">
                  <c:v>23122</c:v>
                </c:pt>
                <c:pt idx="23123">
                  <c:v>23123</c:v>
                </c:pt>
                <c:pt idx="23124">
                  <c:v>23124</c:v>
                </c:pt>
                <c:pt idx="23125">
                  <c:v>23125</c:v>
                </c:pt>
                <c:pt idx="23126">
                  <c:v>23126</c:v>
                </c:pt>
                <c:pt idx="23127">
                  <c:v>23127</c:v>
                </c:pt>
                <c:pt idx="23128">
                  <c:v>23128</c:v>
                </c:pt>
                <c:pt idx="23129">
                  <c:v>23129</c:v>
                </c:pt>
                <c:pt idx="23130">
                  <c:v>23130</c:v>
                </c:pt>
                <c:pt idx="23131">
                  <c:v>23131</c:v>
                </c:pt>
                <c:pt idx="23132">
                  <c:v>23132</c:v>
                </c:pt>
                <c:pt idx="23133">
                  <c:v>23133</c:v>
                </c:pt>
                <c:pt idx="23134">
                  <c:v>23134</c:v>
                </c:pt>
                <c:pt idx="23135">
                  <c:v>23135</c:v>
                </c:pt>
                <c:pt idx="23136">
                  <c:v>23136</c:v>
                </c:pt>
                <c:pt idx="23137">
                  <c:v>23137</c:v>
                </c:pt>
                <c:pt idx="23138">
                  <c:v>23138</c:v>
                </c:pt>
                <c:pt idx="23139">
                  <c:v>23139</c:v>
                </c:pt>
                <c:pt idx="23140">
                  <c:v>23140</c:v>
                </c:pt>
                <c:pt idx="23141">
                  <c:v>23141</c:v>
                </c:pt>
                <c:pt idx="23142">
                  <c:v>23142</c:v>
                </c:pt>
                <c:pt idx="23143">
                  <c:v>23143</c:v>
                </c:pt>
                <c:pt idx="23144">
                  <c:v>23144</c:v>
                </c:pt>
                <c:pt idx="23145">
                  <c:v>23145</c:v>
                </c:pt>
                <c:pt idx="23146">
                  <c:v>23146</c:v>
                </c:pt>
                <c:pt idx="23147">
                  <c:v>23147</c:v>
                </c:pt>
                <c:pt idx="23148">
                  <c:v>23148</c:v>
                </c:pt>
                <c:pt idx="23149">
                  <c:v>23149</c:v>
                </c:pt>
                <c:pt idx="23150">
                  <c:v>23150</c:v>
                </c:pt>
                <c:pt idx="23151">
                  <c:v>23151</c:v>
                </c:pt>
                <c:pt idx="23152">
                  <c:v>23152</c:v>
                </c:pt>
                <c:pt idx="23153">
                  <c:v>23153</c:v>
                </c:pt>
                <c:pt idx="23154">
                  <c:v>23154</c:v>
                </c:pt>
                <c:pt idx="23155">
                  <c:v>23155</c:v>
                </c:pt>
                <c:pt idx="23156">
                  <c:v>23156</c:v>
                </c:pt>
                <c:pt idx="23157">
                  <c:v>23157</c:v>
                </c:pt>
                <c:pt idx="23158">
                  <c:v>23158</c:v>
                </c:pt>
                <c:pt idx="23159">
                  <c:v>23159</c:v>
                </c:pt>
                <c:pt idx="23160">
                  <c:v>23160</c:v>
                </c:pt>
                <c:pt idx="23161">
                  <c:v>23161</c:v>
                </c:pt>
                <c:pt idx="23162">
                  <c:v>23162</c:v>
                </c:pt>
                <c:pt idx="23163">
                  <c:v>23163</c:v>
                </c:pt>
                <c:pt idx="23164">
                  <c:v>23164</c:v>
                </c:pt>
                <c:pt idx="23165">
                  <c:v>23165</c:v>
                </c:pt>
                <c:pt idx="23166">
                  <c:v>23166</c:v>
                </c:pt>
                <c:pt idx="23167">
                  <c:v>23167</c:v>
                </c:pt>
                <c:pt idx="23168">
                  <c:v>23168</c:v>
                </c:pt>
                <c:pt idx="23169">
                  <c:v>23169</c:v>
                </c:pt>
                <c:pt idx="23170">
                  <c:v>23170</c:v>
                </c:pt>
                <c:pt idx="23171">
                  <c:v>23171</c:v>
                </c:pt>
                <c:pt idx="23172">
                  <c:v>23172</c:v>
                </c:pt>
                <c:pt idx="23173">
                  <c:v>23173</c:v>
                </c:pt>
                <c:pt idx="23174">
                  <c:v>23174</c:v>
                </c:pt>
                <c:pt idx="23175">
                  <c:v>23175</c:v>
                </c:pt>
                <c:pt idx="23176">
                  <c:v>23176</c:v>
                </c:pt>
                <c:pt idx="23177">
                  <c:v>23177</c:v>
                </c:pt>
                <c:pt idx="23178">
                  <c:v>23178</c:v>
                </c:pt>
                <c:pt idx="23179">
                  <c:v>23179</c:v>
                </c:pt>
                <c:pt idx="23180">
                  <c:v>23180</c:v>
                </c:pt>
                <c:pt idx="23181">
                  <c:v>23181</c:v>
                </c:pt>
                <c:pt idx="23182">
                  <c:v>23182</c:v>
                </c:pt>
                <c:pt idx="23183">
                  <c:v>23183</c:v>
                </c:pt>
                <c:pt idx="23184">
                  <c:v>23184</c:v>
                </c:pt>
                <c:pt idx="23185">
                  <c:v>23185</c:v>
                </c:pt>
                <c:pt idx="23186">
                  <c:v>23186</c:v>
                </c:pt>
                <c:pt idx="23187">
                  <c:v>23187</c:v>
                </c:pt>
                <c:pt idx="23188">
                  <c:v>23188</c:v>
                </c:pt>
                <c:pt idx="23189">
                  <c:v>23189</c:v>
                </c:pt>
                <c:pt idx="23190">
                  <c:v>23190</c:v>
                </c:pt>
                <c:pt idx="23191">
                  <c:v>23191</c:v>
                </c:pt>
                <c:pt idx="23192">
                  <c:v>23192</c:v>
                </c:pt>
                <c:pt idx="23193">
                  <c:v>23193</c:v>
                </c:pt>
                <c:pt idx="23194">
                  <c:v>23194</c:v>
                </c:pt>
                <c:pt idx="23195">
                  <c:v>23195</c:v>
                </c:pt>
                <c:pt idx="23196">
                  <c:v>23196</c:v>
                </c:pt>
                <c:pt idx="23197">
                  <c:v>23197</c:v>
                </c:pt>
                <c:pt idx="23198">
                  <c:v>23198</c:v>
                </c:pt>
                <c:pt idx="23199">
                  <c:v>23199</c:v>
                </c:pt>
                <c:pt idx="23200">
                  <c:v>23200</c:v>
                </c:pt>
                <c:pt idx="23201">
                  <c:v>23201</c:v>
                </c:pt>
                <c:pt idx="23202">
                  <c:v>23202</c:v>
                </c:pt>
                <c:pt idx="23203">
                  <c:v>23203</c:v>
                </c:pt>
                <c:pt idx="23204">
                  <c:v>23204</c:v>
                </c:pt>
                <c:pt idx="23205">
                  <c:v>23205</c:v>
                </c:pt>
                <c:pt idx="23206">
                  <c:v>23206</c:v>
                </c:pt>
                <c:pt idx="23207">
                  <c:v>23207</c:v>
                </c:pt>
                <c:pt idx="23208">
                  <c:v>23208</c:v>
                </c:pt>
                <c:pt idx="23209">
                  <c:v>23209</c:v>
                </c:pt>
                <c:pt idx="23210">
                  <c:v>23210</c:v>
                </c:pt>
                <c:pt idx="23211">
                  <c:v>23211</c:v>
                </c:pt>
                <c:pt idx="23212">
                  <c:v>23212</c:v>
                </c:pt>
                <c:pt idx="23213">
                  <c:v>23213</c:v>
                </c:pt>
                <c:pt idx="23214">
                  <c:v>23214</c:v>
                </c:pt>
                <c:pt idx="23215">
                  <c:v>23215</c:v>
                </c:pt>
                <c:pt idx="23216">
                  <c:v>23216</c:v>
                </c:pt>
                <c:pt idx="23217">
                  <c:v>23217</c:v>
                </c:pt>
                <c:pt idx="23218">
                  <c:v>23218</c:v>
                </c:pt>
                <c:pt idx="23219">
                  <c:v>23219</c:v>
                </c:pt>
                <c:pt idx="23220">
                  <c:v>23220</c:v>
                </c:pt>
                <c:pt idx="23221">
                  <c:v>23221</c:v>
                </c:pt>
                <c:pt idx="23222">
                  <c:v>23222</c:v>
                </c:pt>
                <c:pt idx="23223">
                  <c:v>23223</c:v>
                </c:pt>
                <c:pt idx="23224">
                  <c:v>23224</c:v>
                </c:pt>
                <c:pt idx="23225">
                  <c:v>23225</c:v>
                </c:pt>
                <c:pt idx="23226">
                  <c:v>23226</c:v>
                </c:pt>
                <c:pt idx="23227">
                  <c:v>23227</c:v>
                </c:pt>
                <c:pt idx="23228">
                  <c:v>23228</c:v>
                </c:pt>
                <c:pt idx="23229">
                  <c:v>23229</c:v>
                </c:pt>
                <c:pt idx="23230">
                  <c:v>23230</c:v>
                </c:pt>
                <c:pt idx="23231">
                  <c:v>23231</c:v>
                </c:pt>
                <c:pt idx="23232">
                  <c:v>23232</c:v>
                </c:pt>
                <c:pt idx="23233">
                  <c:v>23233</c:v>
                </c:pt>
                <c:pt idx="23234">
                  <c:v>23234</c:v>
                </c:pt>
                <c:pt idx="23235">
                  <c:v>23235</c:v>
                </c:pt>
                <c:pt idx="23236">
                  <c:v>23236</c:v>
                </c:pt>
                <c:pt idx="23237">
                  <c:v>23237</c:v>
                </c:pt>
                <c:pt idx="23238">
                  <c:v>23238</c:v>
                </c:pt>
                <c:pt idx="23239">
                  <c:v>23239</c:v>
                </c:pt>
                <c:pt idx="23240">
                  <c:v>23240</c:v>
                </c:pt>
                <c:pt idx="23241">
                  <c:v>23241</c:v>
                </c:pt>
                <c:pt idx="23242">
                  <c:v>23242</c:v>
                </c:pt>
                <c:pt idx="23243">
                  <c:v>23243</c:v>
                </c:pt>
                <c:pt idx="23244">
                  <c:v>23244</c:v>
                </c:pt>
                <c:pt idx="23245">
                  <c:v>23245</c:v>
                </c:pt>
                <c:pt idx="23246">
                  <c:v>23246</c:v>
                </c:pt>
                <c:pt idx="23247">
                  <c:v>23247</c:v>
                </c:pt>
                <c:pt idx="23248">
                  <c:v>23248</c:v>
                </c:pt>
                <c:pt idx="23249">
                  <c:v>23249</c:v>
                </c:pt>
                <c:pt idx="23250">
                  <c:v>23250</c:v>
                </c:pt>
                <c:pt idx="23251">
                  <c:v>23251</c:v>
                </c:pt>
                <c:pt idx="23252">
                  <c:v>23252</c:v>
                </c:pt>
                <c:pt idx="23253">
                  <c:v>23253</c:v>
                </c:pt>
                <c:pt idx="23254">
                  <c:v>23254</c:v>
                </c:pt>
                <c:pt idx="23255">
                  <c:v>23255</c:v>
                </c:pt>
                <c:pt idx="23256">
                  <c:v>23256</c:v>
                </c:pt>
                <c:pt idx="23257">
                  <c:v>23257</c:v>
                </c:pt>
                <c:pt idx="23258">
                  <c:v>23258</c:v>
                </c:pt>
                <c:pt idx="23259">
                  <c:v>23259</c:v>
                </c:pt>
                <c:pt idx="23260">
                  <c:v>23260</c:v>
                </c:pt>
                <c:pt idx="23261">
                  <c:v>23261</c:v>
                </c:pt>
                <c:pt idx="23262">
                  <c:v>23262</c:v>
                </c:pt>
                <c:pt idx="23263">
                  <c:v>23263</c:v>
                </c:pt>
                <c:pt idx="23264">
                  <c:v>23264</c:v>
                </c:pt>
                <c:pt idx="23265">
                  <c:v>23265</c:v>
                </c:pt>
                <c:pt idx="23266">
                  <c:v>23266</c:v>
                </c:pt>
                <c:pt idx="23267">
                  <c:v>23267</c:v>
                </c:pt>
                <c:pt idx="23268">
                  <c:v>23268</c:v>
                </c:pt>
                <c:pt idx="23269">
                  <c:v>23269</c:v>
                </c:pt>
                <c:pt idx="23270">
                  <c:v>23270</c:v>
                </c:pt>
                <c:pt idx="23271">
                  <c:v>23271</c:v>
                </c:pt>
                <c:pt idx="23272">
                  <c:v>23272</c:v>
                </c:pt>
                <c:pt idx="23273">
                  <c:v>23273</c:v>
                </c:pt>
                <c:pt idx="23274">
                  <c:v>23274</c:v>
                </c:pt>
                <c:pt idx="23275">
                  <c:v>23275</c:v>
                </c:pt>
                <c:pt idx="23276">
                  <c:v>23276</c:v>
                </c:pt>
                <c:pt idx="23277">
                  <c:v>23277</c:v>
                </c:pt>
                <c:pt idx="23278">
                  <c:v>23278</c:v>
                </c:pt>
                <c:pt idx="23279">
                  <c:v>23279</c:v>
                </c:pt>
                <c:pt idx="23280">
                  <c:v>23280</c:v>
                </c:pt>
                <c:pt idx="23281">
                  <c:v>23281</c:v>
                </c:pt>
                <c:pt idx="23282">
                  <c:v>23282</c:v>
                </c:pt>
                <c:pt idx="23283">
                  <c:v>23283</c:v>
                </c:pt>
                <c:pt idx="23284">
                  <c:v>23284</c:v>
                </c:pt>
                <c:pt idx="23285">
                  <c:v>23285</c:v>
                </c:pt>
                <c:pt idx="23286">
                  <c:v>23286</c:v>
                </c:pt>
                <c:pt idx="23287">
                  <c:v>23287</c:v>
                </c:pt>
                <c:pt idx="23288">
                  <c:v>23288</c:v>
                </c:pt>
                <c:pt idx="23289">
                  <c:v>23289</c:v>
                </c:pt>
                <c:pt idx="23290">
                  <c:v>23290</c:v>
                </c:pt>
                <c:pt idx="23291">
                  <c:v>23291</c:v>
                </c:pt>
                <c:pt idx="23292">
                  <c:v>23292</c:v>
                </c:pt>
                <c:pt idx="23293">
                  <c:v>23293</c:v>
                </c:pt>
                <c:pt idx="23294">
                  <c:v>23294</c:v>
                </c:pt>
                <c:pt idx="23295">
                  <c:v>23295</c:v>
                </c:pt>
                <c:pt idx="23296">
                  <c:v>23296</c:v>
                </c:pt>
                <c:pt idx="23297">
                  <c:v>23297</c:v>
                </c:pt>
                <c:pt idx="23298">
                  <c:v>23298</c:v>
                </c:pt>
                <c:pt idx="23299">
                  <c:v>23299</c:v>
                </c:pt>
                <c:pt idx="23300">
                  <c:v>23300</c:v>
                </c:pt>
                <c:pt idx="23301">
                  <c:v>23301</c:v>
                </c:pt>
                <c:pt idx="23302">
                  <c:v>23302</c:v>
                </c:pt>
                <c:pt idx="23303">
                  <c:v>23303</c:v>
                </c:pt>
                <c:pt idx="23304">
                  <c:v>23304</c:v>
                </c:pt>
                <c:pt idx="23305">
                  <c:v>23305</c:v>
                </c:pt>
                <c:pt idx="23306">
                  <c:v>23306</c:v>
                </c:pt>
                <c:pt idx="23307">
                  <c:v>23307</c:v>
                </c:pt>
                <c:pt idx="23308">
                  <c:v>23308</c:v>
                </c:pt>
                <c:pt idx="23309">
                  <c:v>23309</c:v>
                </c:pt>
                <c:pt idx="23310">
                  <c:v>23310</c:v>
                </c:pt>
                <c:pt idx="23311">
                  <c:v>23311</c:v>
                </c:pt>
                <c:pt idx="23312">
                  <c:v>23312</c:v>
                </c:pt>
                <c:pt idx="23313">
                  <c:v>23313</c:v>
                </c:pt>
                <c:pt idx="23314">
                  <c:v>23314</c:v>
                </c:pt>
                <c:pt idx="23315">
                  <c:v>23315</c:v>
                </c:pt>
                <c:pt idx="23316">
                  <c:v>23316</c:v>
                </c:pt>
                <c:pt idx="23317">
                  <c:v>23317</c:v>
                </c:pt>
                <c:pt idx="23318">
                  <c:v>23318</c:v>
                </c:pt>
                <c:pt idx="23319">
                  <c:v>23319</c:v>
                </c:pt>
                <c:pt idx="23320">
                  <c:v>23320</c:v>
                </c:pt>
                <c:pt idx="23321">
                  <c:v>23321</c:v>
                </c:pt>
                <c:pt idx="23322">
                  <c:v>23322</c:v>
                </c:pt>
                <c:pt idx="23323">
                  <c:v>23323</c:v>
                </c:pt>
                <c:pt idx="23324">
                  <c:v>23324</c:v>
                </c:pt>
                <c:pt idx="23325">
                  <c:v>23325</c:v>
                </c:pt>
                <c:pt idx="23326">
                  <c:v>23326</c:v>
                </c:pt>
                <c:pt idx="23327">
                  <c:v>23327</c:v>
                </c:pt>
                <c:pt idx="23328">
                  <c:v>23328</c:v>
                </c:pt>
                <c:pt idx="23329">
                  <c:v>23329</c:v>
                </c:pt>
                <c:pt idx="23330">
                  <c:v>23330</c:v>
                </c:pt>
                <c:pt idx="23331">
                  <c:v>23331</c:v>
                </c:pt>
                <c:pt idx="23332">
                  <c:v>23332</c:v>
                </c:pt>
                <c:pt idx="23333">
                  <c:v>23333</c:v>
                </c:pt>
                <c:pt idx="23334">
                  <c:v>23334</c:v>
                </c:pt>
                <c:pt idx="23335">
                  <c:v>23335</c:v>
                </c:pt>
                <c:pt idx="23336">
                  <c:v>23336</c:v>
                </c:pt>
                <c:pt idx="23337">
                  <c:v>23337</c:v>
                </c:pt>
                <c:pt idx="23338">
                  <c:v>23338</c:v>
                </c:pt>
                <c:pt idx="23339">
                  <c:v>23339</c:v>
                </c:pt>
                <c:pt idx="23340">
                  <c:v>23340</c:v>
                </c:pt>
                <c:pt idx="23341">
                  <c:v>23341</c:v>
                </c:pt>
                <c:pt idx="23342">
                  <c:v>23342</c:v>
                </c:pt>
                <c:pt idx="23343">
                  <c:v>23343</c:v>
                </c:pt>
                <c:pt idx="23344">
                  <c:v>23344</c:v>
                </c:pt>
                <c:pt idx="23345">
                  <c:v>23345</c:v>
                </c:pt>
                <c:pt idx="23346">
                  <c:v>23346</c:v>
                </c:pt>
                <c:pt idx="23347">
                  <c:v>23347</c:v>
                </c:pt>
                <c:pt idx="23348">
                  <c:v>23348</c:v>
                </c:pt>
                <c:pt idx="23349">
                  <c:v>23349</c:v>
                </c:pt>
                <c:pt idx="23350">
                  <c:v>23350</c:v>
                </c:pt>
                <c:pt idx="23351">
                  <c:v>23351</c:v>
                </c:pt>
                <c:pt idx="23352">
                  <c:v>23352</c:v>
                </c:pt>
                <c:pt idx="23353">
                  <c:v>23353</c:v>
                </c:pt>
                <c:pt idx="23354">
                  <c:v>23354</c:v>
                </c:pt>
                <c:pt idx="23355">
                  <c:v>23355</c:v>
                </c:pt>
                <c:pt idx="23356">
                  <c:v>23356</c:v>
                </c:pt>
                <c:pt idx="23357">
                  <c:v>23357</c:v>
                </c:pt>
                <c:pt idx="23358">
                  <c:v>23358</c:v>
                </c:pt>
                <c:pt idx="23359">
                  <c:v>23359</c:v>
                </c:pt>
                <c:pt idx="23360">
                  <c:v>23360</c:v>
                </c:pt>
                <c:pt idx="23361">
                  <c:v>23361</c:v>
                </c:pt>
                <c:pt idx="23362">
                  <c:v>23362</c:v>
                </c:pt>
                <c:pt idx="23363">
                  <c:v>23363</c:v>
                </c:pt>
                <c:pt idx="23364">
                  <c:v>23364</c:v>
                </c:pt>
                <c:pt idx="23365">
                  <c:v>23365</c:v>
                </c:pt>
                <c:pt idx="23366">
                  <c:v>23366</c:v>
                </c:pt>
                <c:pt idx="23367">
                  <c:v>23367</c:v>
                </c:pt>
                <c:pt idx="23368">
                  <c:v>23368</c:v>
                </c:pt>
                <c:pt idx="23369">
                  <c:v>23369</c:v>
                </c:pt>
                <c:pt idx="23370">
                  <c:v>23370</c:v>
                </c:pt>
                <c:pt idx="23371">
                  <c:v>23371</c:v>
                </c:pt>
                <c:pt idx="23372">
                  <c:v>23372</c:v>
                </c:pt>
                <c:pt idx="23373">
                  <c:v>23373</c:v>
                </c:pt>
                <c:pt idx="23374">
                  <c:v>23374</c:v>
                </c:pt>
                <c:pt idx="23375">
                  <c:v>23375</c:v>
                </c:pt>
                <c:pt idx="23376">
                  <c:v>23376</c:v>
                </c:pt>
                <c:pt idx="23377">
                  <c:v>23377</c:v>
                </c:pt>
                <c:pt idx="23378">
                  <c:v>23378</c:v>
                </c:pt>
                <c:pt idx="23379">
                  <c:v>23379</c:v>
                </c:pt>
                <c:pt idx="23380">
                  <c:v>23380</c:v>
                </c:pt>
                <c:pt idx="23381">
                  <c:v>23381</c:v>
                </c:pt>
                <c:pt idx="23382">
                  <c:v>23382</c:v>
                </c:pt>
                <c:pt idx="23383">
                  <c:v>23383</c:v>
                </c:pt>
                <c:pt idx="23384">
                  <c:v>23384</c:v>
                </c:pt>
                <c:pt idx="23385">
                  <c:v>23385</c:v>
                </c:pt>
                <c:pt idx="23386">
                  <c:v>23386</c:v>
                </c:pt>
                <c:pt idx="23387">
                  <c:v>23387</c:v>
                </c:pt>
                <c:pt idx="23388">
                  <c:v>23388</c:v>
                </c:pt>
                <c:pt idx="23389">
                  <c:v>23389</c:v>
                </c:pt>
                <c:pt idx="23390">
                  <c:v>23390</c:v>
                </c:pt>
                <c:pt idx="23391">
                  <c:v>23391</c:v>
                </c:pt>
                <c:pt idx="23392">
                  <c:v>23392</c:v>
                </c:pt>
                <c:pt idx="23393">
                  <c:v>23393</c:v>
                </c:pt>
                <c:pt idx="23394">
                  <c:v>23394</c:v>
                </c:pt>
                <c:pt idx="23395">
                  <c:v>23395</c:v>
                </c:pt>
                <c:pt idx="23396">
                  <c:v>23396</c:v>
                </c:pt>
                <c:pt idx="23397">
                  <c:v>23397</c:v>
                </c:pt>
                <c:pt idx="23398">
                  <c:v>23398</c:v>
                </c:pt>
                <c:pt idx="23399">
                  <c:v>23399</c:v>
                </c:pt>
                <c:pt idx="23400">
                  <c:v>23400</c:v>
                </c:pt>
                <c:pt idx="23401">
                  <c:v>23401</c:v>
                </c:pt>
                <c:pt idx="23402">
                  <c:v>23402</c:v>
                </c:pt>
                <c:pt idx="23403">
                  <c:v>23403</c:v>
                </c:pt>
                <c:pt idx="23404">
                  <c:v>23404</c:v>
                </c:pt>
                <c:pt idx="23405">
                  <c:v>23405</c:v>
                </c:pt>
                <c:pt idx="23406">
                  <c:v>23406</c:v>
                </c:pt>
                <c:pt idx="23407">
                  <c:v>23407</c:v>
                </c:pt>
                <c:pt idx="23408">
                  <c:v>23408</c:v>
                </c:pt>
                <c:pt idx="23409">
                  <c:v>23409</c:v>
                </c:pt>
                <c:pt idx="23410">
                  <c:v>23410</c:v>
                </c:pt>
                <c:pt idx="23411">
                  <c:v>23411</c:v>
                </c:pt>
                <c:pt idx="23412">
                  <c:v>23412</c:v>
                </c:pt>
                <c:pt idx="23413">
                  <c:v>23413</c:v>
                </c:pt>
                <c:pt idx="23414">
                  <c:v>23414</c:v>
                </c:pt>
                <c:pt idx="23415">
                  <c:v>23415</c:v>
                </c:pt>
                <c:pt idx="23416">
                  <c:v>23416</c:v>
                </c:pt>
                <c:pt idx="23417">
                  <c:v>23417</c:v>
                </c:pt>
                <c:pt idx="23418">
                  <c:v>23418</c:v>
                </c:pt>
                <c:pt idx="23419">
                  <c:v>23419</c:v>
                </c:pt>
                <c:pt idx="23420">
                  <c:v>23420</c:v>
                </c:pt>
                <c:pt idx="23421">
                  <c:v>23421</c:v>
                </c:pt>
                <c:pt idx="23422">
                  <c:v>23422</c:v>
                </c:pt>
                <c:pt idx="23423">
                  <c:v>23423</c:v>
                </c:pt>
                <c:pt idx="23424">
                  <c:v>23424</c:v>
                </c:pt>
                <c:pt idx="23425">
                  <c:v>23425</c:v>
                </c:pt>
                <c:pt idx="23426">
                  <c:v>23426</c:v>
                </c:pt>
                <c:pt idx="23427">
                  <c:v>23427</c:v>
                </c:pt>
                <c:pt idx="23428">
                  <c:v>23428</c:v>
                </c:pt>
                <c:pt idx="23429">
                  <c:v>23429</c:v>
                </c:pt>
                <c:pt idx="23430">
                  <c:v>23430</c:v>
                </c:pt>
                <c:pt idx="23431">
                  <c:v>23431</c:v>
                </c:pt>
                <c:pt idx="23432">
                  <c:v>23432</c:v>
                </c:pt>
                <c:pt idx="23433">
                  <c:v>23433</c:v>
                </c:pt>
                <c:pt idx="23434">
                  <c:v>23434</c:v>
                </c:pt>
                <c:pt idx="23435">
                  <c:v>23435</c:v>
                </c:pt>
                <c:pt idx="23436">
                  <c:v>23436</c:v>
                </c:pt>
                <c:pt idx="23437">
                  <c:v>23437</c:v>
                </c:pt>
                <c:pt idx="23438">
                  <c:v>23438</c:v>
                </c:pt>
                <c:pt idx="23439">
                  <c:v>23439</c:v>
                </c:pt>
                <c:pt idx="23440">
                  <c:v>23440</c:v>
                </c:pt>
                <c:pt idx="23441">
                  <c:v>23441</c:v>
                </c:pt>
                <c:pt idx="23442">
                  <c:v>23442</c:v>
                </c:pt>
                <c:pt idx="23443">
                  <c:v>23443</c:v>
                </c:pt>
                <c:pt idx="23444">
                  <c:v>23444</c:v>
                </c:pt>
                <c:pt idx="23445">
                  <c:v>23445</c:v>
                </c:pt>
                <c:pt idx="23446">
                  <c:v>23446</c:v>
                </c:pt>
                <c:pt idx="23447">
                  <c:v>23447</c:v>
                </c:pt>
                <c:pt idx="23448">
                  <c:v>23448</c:v>
                </c:pt>
                <c:pt idx="23449">
                  <c:v>23449</c:v>
                </c:pt>
                <c:pt idx="23450">
                  <c:v>23450</c:v>
                </c:pt>
                <c:pt idx="23451">
                  <c:v>23451</c:v>
                </c:pt>
                <c:pt idx="23452">
                  <c:v>23452</c:v>
                </c:pt>
                <c:pt idx="23453">
                  <c:v>23453</c:v>
                </c:pt>
                <c:pt idx="23454">
                  <c:v>23454</c:v>
                </c:pt>
                <c:pt idx="23455">
                  <c:v>23455</c:v>
                </c:pt>
                <c:pt idx="23456">
                  <c:v>23456</c:v>
                </c:pt>
                <c:pt idx="23457">
                  <c:v>23457</c:v>
                </c:pt>
                <c:pt idx="23458">
                  <c:v>23458</c:v>
                </c:pt>
                <c:pt idx="23459">
                  <c:v>23459</c:v>
                </c:pt>
                <c:pt idx="23460">
                  <c:v>23460</c:v>
                </c:pt>
                <c:pt idx="23461">
                  <c:v>23461</c:v>
                </c:pt>
                <c:pt idx="23462">
                  <c:v>23462</c:v>
                </c:pt>
                <c:pt idx="23463">
                  <c:v>23463</c:v>
                </c:pt>
                <c:pt idx="23464">
                  <c:v>23464</c:v>
                </c:pt>
                <c:pt idx="23465">
                  <c:v>23465</c:v>
                </c:pt>
                <c:pt idx="23466">
                  <c:v>23466</c:v>
                </c:pt>
                <c:pt idx="23467">
                  <c:v>23467</c:v>
                </c:pt>
                <c:pt idx="23468">
                  <c:v>23468</c:v>
                </c:pt>
                <c:pt idx="23469">
                  <c:v>23469</c:v>
                </c:pt>
                <c:pt idx="23470">
                  <c:v>23470</c:v>
                </c:pt>
                <c:pt idx="23471">
                  <c:v>23471</c:v>
                </c:pt>
                <c:pt idx="23472">
                  <c:v>23472</c:v>
                </c:pt>
                <c:pt idx="23473">
                  <c:v>23473</c:v>
                </c:pt>
                <c:pt idx="23474">
                  <c:v>23474</c:v>
                </c:pt>
                <c:pt idx="23475">
                  <c:v>23475</c:v>
                </c:pt>
                <c:pt idx="23476">
                  <c:v>23476</c:v>
                </c:pt>
                <c:pt idx="23477">
                  <c:v>23477</c:v>
                </c:pt>
                <c:pt idx="23478">
                  <c:v>23478</c:v>
                </c:pt>
                <c:pt idx="23479">
                  <c:v>23479</c:v>
                </c:pt>
                <c:pt idx="23480">
                  <c:v>23480</c:v>
                </c:pt>
                <c:pt idx="23481">
                  <c:v>23481</c:v>
                </c:pt>
                <c:pt idx="23482">
                  <c:v>23482</c:v>
                </c:pt>
                <c:pt idx="23483">
                  <c:v>23483</c:v>
                </c:pt>
                <c:pt idx="23484">
                  <c:v>23484</c:v>
                </c:pt>
                <c:pt idx="23485">
                  <c:v>23485</c:v>
                </c:pt>
                <c:pt idx="23486">
                  <c:v>23486</c:v>
                </c:pt>
                <c:pt idx="23487">
                  <c:v>23487</c:v>
                </c:pt>
                <c:pt idx="23488">
                  <c:v>23488</c:v>
                </c:pt>
                <c:pt idx="23489">
                  <c:v>23489</c:v>
                </c:pt>
                <c:pt idx="23490">
                  <c:v>23490</c:v>
                </c:pt>
                <c:pt idx="23491">
                  <c:v>23491</c:v>
                </c:pt>
                <c:pt idx="23492">
                  <c:v>23492</c:v>
                </c:pt>
                <c:pt idx="23493">
                  <c:v>23493</c:v>
                </c:pt>
                <c:pt idx="23494">
                  <c:v>23494</c:v>
                </c:pt>
                <c:pt idx="23495">
                  <c:v>23495</c:v>
                </c:pt>
                <c:pt idx="23496">
                  <c:v>23496</c:v>
                </c:pt>
                <c:pt idx="23497">
                  <c:v>23497</c:v>
                </c:pt>
                <c:pt idx="23498">
                  <c:v>23498</c:v>
                </c:pt>
                <c:pt idx="23499">
                  <c:v>23499</c:v>
                </c:pt>
                <c:pt idx="23500">
                  <c:v>23500</c:v>
                </c:pt>
                <c:pt idx="23501">
                  <c:v>23501</c:v>
                </c:pt>
                <c:pt idx="23502">
                  <c:v>23502</c:v>
                </c:pt>
                <c:pt idx="23503">
                  <c:v>23503</c:v>
                </c:pt>
                <c:pt idx="23504">
                  <c:v>23504</c:v>
                </c:pt>
                <c:pt idx="23505">
                  <c:v>23505</c:v>
                </c:pt>
                <c:pt idx="23506">
                  <c:v>23506</c:v>
                </c:pt>
                <c:pt idx="23507">
                  <c:v>23507</c:v>
                </c:pt>
                <c:pt idx="23508">
                  <c:v>23508</c:v>
                </c:pt>
                <c:pt idx="23509">
                  <c:v>23509</c:v>
                </c:pt>
                <c:pt idx="23510">
                  <c:v>23510</c:v>
                </c:pt>
                <c:pt idx="23511">
                  <c:v>23511</c:v>
                </c:pt>
                <c:pt idx="23512">
                  <c:v>23512</c:v>
                </c:pt>
                <c:pt idx="23513">
                  <c:v>23513</c:v>
                </c:pt>
                <c:pt idx="23514">
                  <c:v>23514</c:v>
                </c:pt>
                <c:pt idx="23515">
                  <c:v>23515</c:v>
                </c:pt>
                <c:pt idx="23516">
                  <c:v>23516</c:v>
                </c:pt>
                <c:pt idx="23517">
                  <c:v>23517</c:v>
                </c:pt>
                <c:pt idx="23518">
                  <c:v>23518</c:v>
                </c:pt>
                <c:pt idx="23519">
                  <c:v>23519</c:v>
                </c:pt>
                <c:pt idx="23520">
                  <c:v>23520</c:v>
                </c:pt>
                <c:pt idx="23521">
                  <c:v>23521</c:v>
                </c:pt>
                <c:pt idx="23522">
                  <c:v>23522</c:v>
                </c:pt>
                <c:pt idx="23523">
                  <c:v>23523</c:v>
                </c:pt>
                <c:pt idx="23524">
                  <c:v>23524</c:v>
                </c:pt>
                <c:pt idx="23525">
                  <c:v>23525</c:v>
                </c:pt>
                <c:pt idx="23526">
                  <c:v>23526</c:v>
                </c:pt>
                <c:pt idx="23527">
                  <c:v>23527</c:v>
                </c:pt>
                <c:pt idx="23528">
                  <c:v>23528</c:v>
                </c:pt>
                <c:pt idx="23529">
                  <c:v>23529</c:v>
                </c:pt>
                <c:pt idx="23530">
                  <c:v>23530</c:v>
                </c:pt>
                <c:pt idx="23531">
                  <c:v>23531</c:v>
                </c:pt>
                <c:pt idx="23532">
                  <c:v>23532</c:v>
                </c:pt>
                <c:pt idx="23533">
                  <c:v>23533</c:v>
                </c:pt>
                <c:pt idx="23534">
                  <c:v>23534</c:v>
                </c:pt>
                <c:pt idx="23535">
                  <c:v>23535</c:v>
                </c:pt>
                <c:pt idx="23536">
                  <c:v>23536</c:v>
                </c:pt>
                <c:pt idx="23537">
                  <c:v>23537</c:v>
                </c:pt>
                <c:pt idx="23538">
                  <c:v>23538</c:v>
                </c:pt>
                <c:pt idx="23539">
                  <c:v>23539</c:v>
                </c:pt>
                <c:pt idx="23540">
                  <c:v>23540</c:v>
                </c:pt>
                <c:pt idx="23541">
                  <c:v>23541</c:v>
                </c:pt>
                <c:pt idx="23542">
                  <c:v>23542</c:v>
                </c:pt>
                <c:pt idx="23543">
                  <c:v>23543</c:v>
                </c:pt>
                <c:pt idx="23544">
                  <c:v>23544</c:v>
                </c:pt>
                <c:pt idx="23545">
                  <c:v>23545</c:v>
                </c:pt>
                <c:pt idx="23546">
                  <c:v>23546</c:v>
                </c:pt>
                <c:pt idx="23547">
                  <c:v>23547</c:v>
                </c:pt>
                <c:pt idx="23548">
                  <c:v>23548</c:v>
                </c:pt>
                <c:pt idx="23549">
                  <c:v>23549</c:v>
                </c:pt>
                <c:pt idx="23550">
                  <c:v>23550</c:v>
                </c:pt>
                <c:pt idx="23551">
                  <c:v>23551</c:v>
                </c:pt>
                <c:pt idx="23552">
                  <c:v>23552</c:v>
                </c:pt>
                <c:pt idx="23553">
                  <c:v>23553</c:v>
                </c:pt>
                <c:pt idx="23554">
                  <c:v>23554</c:v>
                </c:pt>
                <c:pt idx="23555">
                  <c:v>23555</c:v>
                </c:pt>
                <c:pt idx="23556">
                  <c:v>23556</c:v>
                </c:pt>
                <c:pt idx="23557">
                  <c:v>23557</c:v>
                </c:pt>
                <c:pt idx="23558">
                  <c:v>23558</c:v>
                </c:pt>
                <c:pt idx="23559">
                  <c:v>23559</c:v>
                </c:pt>
                <c:pt idx="23560">
                  <c:v>23560</c:v>
                </c:pt>
                <c:pt idx="23561">
                  <c:v>23561</c:v>
                </c:pt>
                <c:pt idx="23562">
                  <c:v>23562</c:v>
                </c:pt>
                <c:pt idx="23563">
                  <c:v>23563</c:v>
                </c:pt>
                <c:pt idx="23564">
                  <c:v>23564</c:v>
                </c:pt>
                <c:pt idx="23565">
                  <c:v>23565</c:v>
                </c:pt>
                <c:pt idx="23566">
                  <c:v>23566</c:v>
                </c:pt>
                <c:pt idx="23567">
                  <c:v>23567</c:v>
                </c:pt>
                <c:pt idx="23568">
                  <c:v>23568</c:v>
                </c:pt>
                <c:pt idx="23569">
                  <c:v>23569</c:v>
                </c:pt>
                <c:pt idx="23570">
                  <c:v>23570</c:v>
                </c:pt>
                <c:pt idx="23571">
                  <c:v>23571</c:v>
                </c:pt>
                <c:pt idx="23572">
                  <c:v>23572</c:v>
                </c:pt>
                <c:pt idx="23573">
                  <c:v>23573</c:v>
                </c:pt>
                <c:pt idx="23574">
                  <c:v>23574</c:v>
                </c:pt>
                <c:pt idx="23575">
                  <c:v>23575</c:v>
                </c:pt>
                <c:pt idx="23576">
                  <c:v>23576</c:v>
                </c:pt>
                <c:pt idx="23577">
                  <c:v>23577</c:v>
                </c:pt>
                <c:pt idx="23578">
                  <c:v>23578</c:v>
                </c:pt>
                <c:pt idx="23579">
                  <c:v>23579</c:v>
                </c:pt>
                <c:pt idx="23580">
                  <c:v>23580</c:v>
                </c:pt>
                <c:pt idx="23581">
                  <c:v>23581</c:v>
                </c:pt>
                <c:pt idx="23582">
                  <c:v>23582</c:v>
                </c:pt>
                <c:pt idx="23583">
                  <c:v>23583</c:v>
                </c:pt>
                <c:pt idx="23584">
                  <c:v>23584</c:v>
                </c:pt>
                <c:pt idx="23585">
                  <c:v>23585</c:v>
                </c:pt>
                <c:pt idx="23586">
                  <c:v>23586</c:v>
                </c:pt>
                <c:pt idx="23587">
                  <c:v>23587</c:v>
                </c:pt>
                <c:pt idx="23588">
                  <c:v>23588</c:v>
                </c:pt>
                <c:pt idx="23589">
                  <c:v>23589</c:v>
                </c:pt>
                <c:pt idx="23590">
                  <c:v>23590</c:v>
                </c:pt>
                <c:pt idx="23591">
                  <c:v>23591</c:v>
                </c:pt>
                <c:pt idx="23592">
                  <c:v>23592</c:v>
                </c:pt>
                <c:pt idx="23593">
                  <c:v>23593</c:v>
                </c:pt>
                <c:pt idx="23594">
                  <c:v>23594</c:v>
                </c:pt>
                <c:pt idx="23595">
                  <c:v>23595</c:v>
                </c:pt>
                <c:pt idx="23596">
                  <c:v>23596</c:v>
                </c:pt>
                <c:pt idx="23597">
                  <c:v>23597</c:v>
                </c:pt>
                <c:pt idx="23598">
                  <c:v>23598</c:v>
                </c:pt>
                <c:pt idx="23599">
                  <c:v>23599</c:v>
                </c:pt>
                <c:pt idx="23600">
                  <c:v>23600</c:v>
                </c:pt>
                <c:pt idx="23601">
                  <c:v>23601</c:v>
                </c:pt>
                <c:pt idx="23602">
                  <c:v>23602</c:v>
                </c:pt>
                <c:pt idx="23603">
                  <c:v>23603</c:v>
                </c:pt>
                <c:pt idx="23604">
                  <c:v>23604</c:v>
                </c:pt>
                <c:pt idx="23605">
                  <c:v>23605</c:v>
                </c:pt>
                <c:pt idx="23606">
                  <c:v>23606</c:v>
                </c:pt>
                <c:pt idx="23607">
                  <c:v>23607</c:v>
                </c:pt>
                <c:pt idx="23608">
                  <c:v>23608</c:v>
                </c:pt>
                <c:pt idx="23609">
                  <c:v>23609</c:v>
                </c:pt>
                <c:pt idx="23610">
                  <c:v>23610</c:v>
                </c:pt>
                <c:pt idx="23611">
                  <c:v>23611</c:v>
                </c:pt>
                <c:pt idx="23612">
                  <c:v>23612</c:v>
                </c:pt>
                <c:pt idx="23613">
                  <c:v>23613</c:v>
                </c:pt>
                <c:pt idx="23614">
                  <c:v>23614</c:v>
                </c:pt>
                <c:pt idx="23615">
                  <c:v>23615</c:v>
                </c:pt>
                <c:pt idx="23616">
                  <c:v>23616</c:v>
                </c:pt>
                <c:pt idx="23617">
                  <c:v>23617</c:v>
                </c:pt>
                <c:pt idx="23618">
                  <c:v>23618</c:v>
                </c:pt>
                <c:pt idx="23619">
                  <c:v>23619</c:v>
                </c:pt>
                <c:pt idx="23620">
                  <c:v>23620</c:v>
                </c:pt>
                <c:pt idx="23621">
                  <c:v>23621</c:v>
                </c:pt>
                <c:pt idx="23622">
                  <c:v>23622</c:v>
                </c:pt>
                <c:pt idx="23623">
                  <c:v>23623</c:v>
                </c:pt>
                <c:pt idx="23624">
                  <c:v>23624</c:v>
                </c:pt>
                <c:pt idx="23625">
                  <c:v>23625</c:v>
                </c:pt>
                <c:pt idx="23626">
                  <c:v>23626</c:v>
                </c:pt>
                <c:pt idx="23627">
                  <c:v>23627</c:v>
                </c:pt>
                <c:pt idx="23628">
                  <c:v>23628</c:v>
                </c:pt>
                <c:pt idx="23629">
                  <c:v>23629</c:v>
                </c:pt>
                <c:pt idx="23630">
                  <c:v>23630</c:v>
                </c:pt>
                <c:pt idx="23631">
                  <c:v>23631</c:v>
                </c:pt>
                <c:pt idx="23632">
                  <c:v>23632</c:v>
                </c:pt>
                <c:pt idx="23633">
                  <c:v>23633</c:v>
                </c:pt>
                <c:pt idx="23634">
                  <c:v>23634</c:v>
                </c:pt>
                <c:pt idx="23635">
                  <c:v>23635</c:v>
                </c:pt>
                <c:pt idx="23636">
                  <c:v>23636</c:v>
                </c:pt>
                <c:pt idx="23637">
                  <c:v>23637</c:v>
                </c:pt>
                <c:pt idx="23638">
                  <c:v>23638</c:v>
                </c:pt>
                <c:pt idx="23639">
                  <c:v>23639</c:v>
                </c:pt>
                <c:pt idx="23640">
                  <c:v>23640</c:v>
                </c:pt>
                <c:pt idx="23641">
                  <c:v>23641</c:v>
                </c:pt>
                <c:pt idx="23642">
                  <c:v>23642</c:v>
                </c:pt>
                <c:pt idx="23643">
                  <c:v>23643</c:v>
                </c:pt>
                <c:pt idx="23644">
                  <c:v>23644</c:v>
                </c:pt>
                <c:pt idx="23645">
                  <c:v>23645</c:v>
                </c:pt>
                <c:pt idx="23646">
                  <c:v>23646</c:v>
                </c:pt>
                <c:pt idx="23647">
                  <c:v>23647</c:v>
                </c:pt>
                <c:pt idx="23648">
                  <c:v>23648</c:v>
                </c:pt>
                <c:pt idx="23649">
                  <c:v>23649</c:v>
                </c:pt>
                <c:pt idx="23650">
                  <c:v>23650</c:v>
                </c:pt>
                <c:pt idx="23651">
                  <c:v>23651</c:v>
                </c:pt>
                <c:pt idx="23652">
                  <c:v>23652</c:v>
                </c:pt>
                <c:pt idx="23653">
                  <c:v>23653</c:v>
                </c:pt>
                <c:pt idx="23654">
                  <c:v>23654</c:v>
                </c:pt>
                <c:pt idx="23655">
                  <c:v>23655</c:v>
                </c:pt>
                <c:pt idx="23656">
                  <c:v>23656</c:v>
                </c:pt>
                <c:pt idx="23657">
                  <c:v>23657</c:v>
                </c:pt>
                <c:pt idx="23658">
                  <c:v>23658</c:v>
                </c:pt>
                <c:pt idx="23659">
                  <c:v>23659</c:v>
                </c:pt>
                <c:pt idx="23660">
                  <c:v>23660</c:v>
                </c:pt>
                <c:pt idx="23661">
                  <c:v>23661</c:v>
                </c:pt>
                <c:pt idx="23662">
                  <c:v>23662</c:v>
                </c:pt>
                <c:pt idx="23663">
                  <c:v>23663</c:v>
                </c:pt>
                <c:pt idx="23664">
                  <c:v>23664</c:v>
                </c:pt>
                <c:pt idx="23665">
                  <c:v>23665</c:v>
                </c:pt>
                <c:pt idx="23666">
                  <c:v>23666</c:v>
                </c:pt>
                <c:pt idx="23667">
                  <c:v>23667</c:v>
                </c:pt>
                <c:pt idx="23668">
                  <c:v>23668</c:v>
                </c:pt>
                <c:pt idx="23669">
                  <c:v>23669</c:v>
                </c:pt>
                <c:pt idx="23670">
                  <c:v>23670</c:v>
                </c:pt>
                <c:pt idx="23671">
                  <c:v>23671</c:v>
                </c:pt>
                <c:pt idx="23672">
                  <c:v>23672</c:v>
                </c:pt>
                <c:pt idx="23673">
                  <c:v>23673</c:v>
                </c:pt>
                <c:pt idx="23674">
                  <c:v>23674</c:v>
                </c:pt>
                <c:pt idx="23675">
                  <c:v>23675</c:v>
                </c:pt>
                <c:pt idx="23676">
                  <c:v>23676</c:v>
                </c:pt>
                <c:pt idx="23677">
                  <c:v>23677</c:v>
                </c:pt>
                <c:pt idx="23678">
                  <c:v>23678</c:v>
                </c:pt>
                <c:pt idx="23679">
                  <c:v>23679</c:v>
                </c:pt>
                <c:pt idx="23680">
                  <c:v>23680</c:v>
                </c:pt>
                <c:pt idx="23681">
                  <c:v>23681</c:v>
                </c:pt>
                <c:pt idx="23682">
                  <c:v>23682</c:v>
                </c:pt>
                <c:pt idx="23683">
                  <c:v>23683</c:v>
                </c:pt>
                <c:pt idx="23684">
                  <c:v>23684</c:v>
                </c:pt>
                <c:pt idx="23685">
                  <c:v>23685</c:v>
                </c:pt>
                <c:pt idx="23686">
                  <c:v>23686</c:v>
                </c:pt>
                <c:pt idx="23687">
                  <c:v>23687</c:v>
                </c:pt>
                <c:pt idx="23688">
                  <c:v>23688</c:v>
                </c:pt>
                <c:pt idx="23689">
                  <c:v>23689</c:v>
                </c:pt>
                <c:pt idx="23690">
                  <c:v>23690</c:v>
                </c:pt>
                <c:pt idx="23691">
                  <c:v>23691</c:v>
                </c:pt>
                <c:pt idx="23692">
                  <c:v>23692</c:v>
                </c:pt>
                <c:pt idx="23693">
                  <c:v>23693</c:v>
                </c:pt>
                <c:pt idx="23694">
                  <c:v>23694</c:v>
                </c:pt>
                <c:pt idx="23695">
                  <c:v>23695</c:v>
                </c:pt>
                <c:pt idx="23696">
                  <c:v>23696</c:v>
                </c:pt>
                <c:pt idx="23697">
                  <c:v>23697</c:v>
                </c:pt>
                <c:pt idx="23698">
                  <c:v>23698</c:v>
                </c:pt>
                <c:pt idx="23699">
                  <c:v>23699</c:v>
                </c:pt>
                <c:pt idx="23700">
                  <c:v>23700</c:v>
                </c:pt>
                <c:pt idx="23701">
                  <c:v>23701</c:v>
                </c:pt>
                <c:pt idx="23702">
                  <c:v>23702</c:v>
                </c:pt>
                <c:pt idx="23703">
                  <c:v>23703</c:v>
                </c:pt>
                <c:pt idx="23704">
                  <c:v>23704</c:v>
                </c:pt>
                <c:pt idx="23705">
                  <c:v>23705</c:v>
                </c:pt>
                <c:pt idx="23706">
                  <c:v>23706</c:v>
                </c:pt>
                <c:pt idx="23707">
                  <c:v>23707</c:v>
                </c:pt>
                <c:pt idx="23708">
                  <c:v>23708</c:v>
                </c:pt>
                <c:pt idx="23709">
                  <c:v>23709</c:v>
                </c:pt>
                <c:pt idx="23710">
                  <c:v>23710</c:v>
                </c:pt>
                <c:pt idx="23711">
                  <c:v>23711</c:v>
                </c:pt>
                <c:pt idx="23712">
                  <c:v>23712</c:v>
                </c:pt>
                <c:pt idx="23713">
                  <c:v>23713</c:v>
                </c:pt>
                <c:pt idx="23714">
                  <c:v>23714</c:v>
                </c:pt>
                <c:pt idx="23715">
                  <c:v>23715</c:v>
                </c:pt>
                <c:pt idx="23716">
                  <c:v>23716</c:v>
                </c:pt>
                <c:pt idx="23717">
                  <c:v>23717</c:v>
                </c:pt>
                <c:pt idx="23718">
                  <c:v>23718</c:v>
                </c:pt>
                <c:pt idx="23719">
                  <c:v>23719</c:v>
                </c:pt>
                <c:pt idx="23720">
                  <c:v>23720</c:v>
                </c:pt>
                <c:pt idx="23721">
                  <c:v>23721</c:v>
                </c:pt>
                <c:pt idx="23722">
                  <c:v>23722</c:v>
                </c:pt>
                <c:pt idx="23723">
                  <c:v>23723</c:v>
                </c:pt>
                <c:pt idx="23724">
                  <c:v>23724</c:v>
                </c:pt>
                <c:pt idx="23725">
                  <c:v>23725</c:v>
                </c:pt>
                <c:pt idx="23726">
                  <c:v>23726</c:v>
                </c:pt>
                <c:pt idx="23727">
                  <c:v>23727</c:v>
                </c:pt>
                <c:pt idx="23728">
                  <c:v>23728</c:v>
                </c:pt>
                <c:pt idx="23729">
                  <c:v>23729</c:v>
                </c:pt>
                <c:pt idx="23730">
                  <c:v>23730</c:v>
                </c:pt>
                <c:pt idx="23731">
                  <c:v>23731</c:v>
                </c:pt>
                <c:pt idx="23732">
                  <c:v>23732</c:v>
                </c:pt>
                <c:pt idx="23733">
                  <c:v>23733</c:v>
                </c:pt>
                <c:pt idx="23734">
                  <c:v>23734</c:v>
                </c:pt>
                <c:pt idx="23735">
                  <c:v>23735</c:v>
                </c:pt>
                <c:pt idx="23736">
                  <c:v>23736</c:v>
                </c:pt>
                <c:pt idx="23737">
                  <c:v>23737</c:v>
                </c:pt>
                <c:pt idx="23738">
                  <c:v>23738</c:v>
                </c:pt>
                <c:pt idx="23739">
                  <c:v>23739</c:v>
                </c:pt>
                <c:pt idx="23740">
                  <c:v>23740</c:v>
                </c:pt>
                <c:pt idx="23741">
                  <c:v>23741</c:v>
                </c:pt>
                <c:pt idx="23742">
                  <c:v>23742</c:v>
                </c:pt>
                <c:pt idx="23743">
                  <c:v>23743</c:v>
                </c:pt>
                <c:pt idx="23744">
                  <c:v>23744</c:v>
                </c:pt>
                <c:pt idx="23745">
                  <c:v>23745</c:v>
                </c:pt>
                <c:pt idx="23746">
                  <c:v>23746</c:v>
                </c:pt>
                <c:pt idx="23747">
                  <c:v>23747</c:v>
                </c:pt>
                <c:pt idx="23748">
                  <c:v>23748</c:v>
                </c:pt>
                <c:pt idx="23749">
                  <c:v>23749</c:v>
                </c:pt>
                <c:pt idx="23750">
                  <c:v>23750</c:v>
                </c:pt>
                <c:pt idx="23751">
                  <c:v>23751</c:v>
                </c:pt>
                <c:pt idx="23752">
                  <c:v>23752</c:v>
                </c:pt>
                <c:pt idx="23753">
                  <c:v>23753</c:v>
                </c:pt>
                <c:pt idx="23754">
                  <c:v>23754</c:v>
                </c:pt>
                <c:pt idx="23755">
                  <c:v>23755</c:v>
                </c:pt>
                <c:pt idx="23756">
                  <c:v>23756</c:v>
                </c:pt>
                <c:pt idx="23757">
                  <c:v>23757</c:v>
                </c:pt>
                <c:pt idx="23758">
                  <c:v>23758</c:v>
                </c:pt>
                <c:pt idx="23759">
                  <c:v>23759</c:v>
                </c:pt>
                <c:pt idx="23760">
                  <c:v>23760</c:v>
                </c:pt>
                <c:pt idx="23761">
                  <c:v>23761</c:v>
                </c:pt>
                <c:pt idx="23762">
                  <c:v>23762</c:v>
                </c:pt>
                <c:pt idx="23763">
                  <c:v>23763</c:v>
                </c:pt>
                <c:pt idx="23764">
                  <c:v>23764</c:v>
                </c:pt>
                <c:pt idx="23765">
                  <c:v>23765</c:v>
                </c:pt>
                <c:pt idx="23766">
                  <c:v>23766</c:v>
                </c:pt>
                <c:pt idx="23767">
                  <c:v>23767</c:v>
                </c:pt>
                <c:pt idx="23768">
                  <c:v>23768</c:v>
                </c:pt>
                <c:pt idx="23769">
                  <c:v>23769</c:v>
                </c:pt>
                <c:pt idx="23770">
                  <c:v>23770</c:v>
                </c:pt>
                <c:pt idx="23771">
                  <c:v>23771</c:v>
                </c:pt>
                <c:pt idx="23772">
                  <c:v>23772</c:v>
                </c:pt>
                <c:pt idx="23773">
                  <c:v>23773</c:v>
                </c:pt>
                <c:pt idx="23774">
                  <c:v>23774</c:v>
                </c:pt>
                <c:pt idx="23775">
                  <c:v>23775</c:v>
                </c:pt>
                <c:pt idx="23776">
                  <c:v>23776</c:v>
                </c:pt>
                <c:pt idx="23777">
                  <c:v>23777</c:v>
                </c:pt>
                <c:pt idx="23778">
                  <c:v>23778</c:v>
                </c:pt>
                <c:pt idx="23779">
                  <c:v>23779</c:v>
                </c:pt>
                <c:pt idx="23780">
                  <c:v>23780</c:v>
                </c:pt>
                <c:pt idx="23781">
                  <c:v>23781</c:v>
                </c:pt>
                <c:pt idx="23782">
                  <c:v>23782</c:v>
                </c:pt>
                <c:pt idx="23783">
                  <c:v>23783</c:v>
                </c:pt>
                <c:pt idx="23784">
                  <c:v>23784</c:v>
                </c:pt>
                <c:pt idx="23785">
                  <c:v>23785</c:v>
                </c:pt>
                <c:pt idx="23786">
                  <c:v>23786</c:v>
                </c:pt>
                <c:pt idx="23787">
                  <c:v>23787</c:v>
                </c:pt>
                <c:pt idx="23788">
                  <c:v>23788</c:v>
                </c:pt>
                <c:pt idx="23789">
                  <c:v>23789</c:v>
                </c:pt>
                <c:pt idx="23790">
                  <c:v>23790</c:v>
                </c:pt>
                <c:pt idx="23791">
                  <c:v>23791</c:v>
                </c:pt>
                <c:pt idx="23792">
                  <c:v>23792</c:v>
                </c:pt>
                <c:pt idx="23793">
                  <c:v>23793</c:v>
                </c:pt>
                <c:pt idx="23794">
                  <c:v>23794</c:v>
                </c:pt>
                <c:pt idx="23795">
                  <c:v>23795</c:v>
                </c:pt>
                <c:pt idx="23796">
                  <c:v>23796</c:v>
                </c:pt>
                <c:pt idx="23797">
                  <c:v>23797</c:v>
                </c:pt>
                <c:pt idx="23798">
                  <c:v>23798</c:v>
                </c:pt>
                <c:pt idx="23799">
                  <c:v>23799</c:v>
                </c:pt>
                <c:pt idx="23800">
                  <c:v>23800</c:v>
                </c:pt>
                <c:pt idx="23801">
                  <c:v>23801</c:v>
                </c:pt>
                <c:pt idx="23802">
                  <c:v>23802</c:v>
                </c:pt>
                <c:pt idx="23803">
                  <c:v>23803</c:v>
                </c:pt>
                <c:pt idx="23804">
                  <c:v>23804</c:v>
                </c:pt>
                <c:pt idx="23805">
                  <c:v>23805</c:v>
                </c:pt>
                <c:pt idx="23806">
                  <c:v>23806</c:v>
                </c:pt>
                <c:pt idx="23807">
                  <c:v>23807</c:v>
                </c:pt>
                <c:pt idx="23808">
                  <c:v>23808</c:v>
                </c:pt>
                <c:pt idx="23809">
                  <c:v>23809</c:v>
                </c:pt>
                <c:pt idx="23810">
                  <c:v>23810</c:v>
                </c:pt>
                <c:pt idx="23811">
                  <c:v>23811</c:v>
                </c:pt>
                <c:pt idx="23812">
                  <c:v>23812</c:v>
                </c:pt>
                <c:pt idx="23813">
                  <c:v>23813</c:v>
                </c:pt>
                <c:pt idx="23814">
                  <c:v>23814</c:v>
                </c:pt>
                <c:pt idx="23815">
                  <c:v>23815</c:v>
                </c:pt>
                <c:pt idx="23816">
                  <c:v>23816</c:v>
                </c:pt>
                <c:pt idx="23817">
                  <c:v>23817</c:v>
                </c:pt>
                <c:pt idx="23818">
                  <c:v>23818</c:v>
                </c:pt>
                <c:pt idx="23819">
                  <c:v>23819</c:v>
                </c:pt>
                <c:pt idx="23820">
                  <c:v>23820</c:v>
                </c:pt>
                <c:pt idx="23821">
                  <c:v>23821</c:v>
                </c:pt>
                <c:pt idx="23822">
                  <c:v>23822</c:v>
                </c:pt>
                <c:pt idx="23823">
                  <c:v>23823</c:v>
                </c:pt>
                <c:pt idx="23824">
                  <c:v>23824</c:v>
                </c:pt>
                <c:pt idx="23825">
                  <c:v>23825</c:v>
                </c:pt>
                <c:pt idx="23826">
                  <c:v>23826</c:v>
                </c:pt>
                <c:pt idx="23827">
                  <c:v>23827</c:v>
                </c:pt>
                <c:pt idx="23828">
                  <c:v>23828</c:v>
                </c:pt>
                <c:pt idx="23829">
                  <c:v>23829</c:v>
                </c:pt>
                <c:pt idx="23830">
                  <c:v>23830</c:v>
                </c:pt>
                <c:pt idx="23831">
                  <c:v>23831</c:v>
                </c:pt>
                <c:pt idx="23832">
                  <c:v>23832</c:v>
                </c:pt>
                <c:pt idx="23833">
                  <c:v>23833</c:v>
                </c:pt>
                <c:pt idx="23834">
                  <c:v>23834</c:v>
                </c:pt>
                <c:pt idx="23835">
                  <c:v>23835</c:v>
                </c:pt>
                <c:pt idx="23836">
                  <c:v>23836</c:v>
                </c:pt>
                <c:pt idx="23837">
                  <c:v>23837</c:v>
                </c:pt>
                <c:pt idx="23838">
                  <c:v>23838</c:v>
                </c:pt>
                <c:pt idx="23839">
                  <c:v>23839</c:v>
                </c:pt>
                <c:pt idx="23840">
                  <c:v>23840</c:v>
                </c:pt>
                <c:pt idx="23841">
                  <c:v>23841</c:v>
                </c:pt>
                <c:pt idx="23842">
                  <c:v>23842</c:v>
                </c:pt>
                <c:pt idx="23843">
                  <c:v>23843</c:v>
                </c:pt>
                <c:pt idx="23844">
                  <c:v>23844</c:v>
                </c:pt>
                <c:pt idx="23845">
                  <c:v>23845</c:v>
                </c:pt>
                <c:pt idx="23846">
                  <c:v>23846</c:v>
                </c:pt>
                <c:pt idx="23847">
                  <c:v>23847</c:v>
                </c:pt>
                <c:pt idx="23848">
                  <c:v>23848</c:v>
                </c:pt>
                <c:pt idx="23849">
                  <c:v>23849</c:v>
                </c:pt>
                <c:pt idx="23850">
                  <c:v>23850</c:v>
                </c:pt>
                <c:pt idx="23851">
                  <c:v>23851</c:v>
                </c:pt>
                <c:pt idx="23852">
                  <c:v>23852</c:v>
                </c:pt>
                <c:pt idx="23853">
                  <c:v>23853</c:v>
                </c:pt>
                <c:pt idx="23854">
                  <c:v>23854</c:v>
                </c:pt>
                <c:pt idx="23855">
                  <c:v>23855</c:v>
                </c:pt>
                <c:pt idx="23856">
                  <c:v>23856</c:v>
                </c:pt>
                <c:pt idx="23857">
                  <c:v>23857</c:v>
                </c:pt>
                <c:pt idx="23858">
                  <c:v>23858</c:v>
                </c:pt>
                <c:pt idx="23859">
                  <c:v>23859</c:v>
                </c:pt>
                <c:pt idx="23860">
                  <c:v>23860</c:v>
                </c:pt>
                <c:pt idx="23861">
                  <c:v>23861</c:v>
                </c:pt>
                <c:pt idx="23862">
                  <c:v>23862</c:v>
                </c:pt>
                <c:pt idx="23863">
                  <c:v>23863</c:v>
                </c:pt>
                <c:pt idx="23864">
                  <c:v>23864</c:v>
                </c:pt>
                <c:pt idx="23865">
                  <c:v>23865</c:v>
                </c:pt>
                <c:pt idx="23866">
                  <c:v>23866</c:v>
                </c:pt>
                <c:pt idx="23867">
                  <c:v>23867</c:v>
                </c:pt>
                <c:pt idx="23868">
                  <c:v>23868</c:v>
                </c:pt>
                <c:pt idx="23869">
                  <c:v>23869</c:v>
                </c:pt>
                <c:pt idx="23870">
                  <c:v>23870</c:v>
                </c:pt>
                <c:pt idx="23871">
                  <c:v>23871</c:v>
                </c:pt>
                <c:pt idx="23872">
                  <c:v>23872</c:v>
                </c:pt>
                <c:pt idx="23873">
                  <c:v>23873</c:v>
                </c:pt>
                <c:pt idx="23874">
                  <c:v>23874</c:v>
                </c:pt>
                <c:pt idx="23875">
                  <c:v>23875</c:v>
                </c:pt>
                <c:pt idx="23876">
                  <c:v>23876</c:v>
                </c:pt>
                <c:pt idx="23877">
                  <c:v>23877</c:v>
                </c:pt>
                <c:pt idx="23878">
                  <c:v>23878</c:v>
                </c:pt>
                <c:pt idx="23879">
                  <c:v>23879</c:v>
                </c:pt>
                <c:pt idx="23880">
                  <c:v>23880</c:v>
                </c:pt>
                <c:pt idx="23881">
                  <c:v>23881</c:v>
                </c:pt>
                <c:pt idx="23882">
                  <c:v>23882</c:v>
                </c:pt>
                <c:pt idx="23883">
                  <c:v>23883</c:v>
                </c:pt>
                <c:pt idx="23884">
                  <c:v>23884</c:v>
                </c:pt>
                <c:pt idx="23885">
                  <c:v>23885</c:v>
                </c:pt>
                <c:pt idx="23886">
                  <c:v>23886</c:v>
                </c:pt>
                <c:pt idx="23887">
                  <c:v>23887</c:v>
                </c:pt>
                <c:pt idx="23888">
                  <c:v>23888</c:v>
                </c:pt>
                <c:pt idx="23889">
                  <c:v>23889</c:v>
                </c:pt>
                <c:pt idx="23890">
                  <c:v>23890</c:v>
                </c:pt>
                <c:pt idx="23891">
                  <c:v>23891</c:v>
                </c:pt>
                <c:pt idx="23892">
                  <c:v>23892</c:v>
                </c:pt>
                <c:pt idx="23893">
                  <c:v>23893</c:v>
                </c:pt>
                <c:pt idx="23894">
                  <c:v>23894</c:v>
                </c:pt>
                <c:pt idx="23895">
                  <c:v>23895</c:v>
                </c:pt>
                <c:pt idx="23896">
                  <c:v>23896</c:v>
                </c:pt>
                <c:pt idx="23897">
                  <c:v>23897</c:v>
                </c:pt>
                <c:pt idx="23898">
                  <c:v>23898</c:v>
                </c:pt>
                <c:pt idx="23899">
                  <c:v>23899</c:v>
                </c:pt>
                <c:pt idx="23900">
                  <c:v>23900</c:v>
                </c:pt>
                <c:pt idx="23901">
                  <c:v>23901</c:v>
                </c:pt>
                <c:pt idx="23902">
                  <c:v>23902</c:v>
                </c:pt>
                <c:pt idx="23903">
                  <c:v>23903</c:v>
                </c:pt>
                <c:pt idx="23904">
                  <c:v>23904</c:v>
                </c:pt>
                <c:pt idx="23905">
                  <c:v>23905</c:v>
                </c:pt>
                <c:pt idx="23906">
                  <c:v>23906</c:v>
                </c:pt>
                <c:pt idx="23907">
                  <c:v>23907</c:v>
                </c:pt>
                <c:pt idx="23908">
                  <c:v>23908</c:v>
                </c:pt>
                <c:pt idx="23909">
                  <c:v>23909</c:v>
                </c:pt>
                <c:pt idx="23910">
                  <c:v>23910</c:v>
                </c:pt>
                <c:pt idx="23911">
                  <c:v>23911</c:v>
                </c:pt>
                <c:pt idx="23912">
                  <c:v>23912</c:v>
                </c:pt>
                <c:pt idx="23913">
                  <c:v>23913</c:v>
                </c:pt>
                <c:pt idx="23914">
                  <c:v>23914</c:v>
                </c:pt>
                <c:pt idx="23915">
                  <c:v>23915</c:v>
                </c:pt>
                <c:pt idx="23916">
                  <c:v>23916</c:v>
                </c:pt>
                <c:pt idx="23917">
                  <c:v>23917</c:v>
                </c:pt>
                <c:pt idx="23918">
                  <c:v>23918</c:v>
                </c:pt>
                <c:pt idx="23919">
                  <c:v>23919</c:v>
                </c:pt>
                <c:pt idx="23920">
                  <c:v>23920</c:v>
                </c:pt>
                <c:pt idx="23921">
                  <c:v>23921</c:v>
                </c:pt>
                <c:pt idx="23922">
                  <c:v>23922</c:v>
                </c:pt>
                <c:pt idx="23923">
                  <c:v>23923</c:v>
                </c:pt>
                <c:pt idx="23924">
                  <c:v>23924</c:v>
                </c:pt>
                <c:pt idx="23925">
                  <c:v>23925</c:v>
                </c:pt>
                <c:pt idx="23926">
                  <c:v>23926</c:v>
                </c:pt>
                <c:pt idx="23927">
                  <c:v>23927</c:v>
                </c:pt>
                <c:pt idx="23928">
                  <c:v>23928</c:v>
                </c:pt>
                <c:pt idx="23929">
                  <c:v>23929</c:v>
                </c:pt>
                <c:pt idx="23930">
                  <c:v>23930</c:v>
                </c:pt>
                <c:pt idx="23931">
                  <c:v>23931</c:v>
                </c:pt>
                <c:pt idx="23932">
                  <c:v>23932</c:v>
                </c:pt>
                <c:pt idx="23933">
                  <c:v>23933</c:v>
                </c:pt>
                <c:pt idx="23934">
                  <c:v>23934</c:v>
                </c:pt>
                <c:pt idx="23935">
                  <c:v>23935</c:v>
                </c:pt>
                <c:pt idx="23936">
                  <c:v>23936</c:v>
                </c:pt>
                <c:pt idx="23937">
                  <c:v>23937</c:v>
                </c:pt>
                <c:pt idx="23938">
                  <c:v>23938</c:v>
                </c:pt>
                <c:pt idx="23939">
                  <c:v>23939</c:v>
                </c:pt>
                <c:pt idx="23940">
                  <c:v>23940</c:v>
                </c:pt>
                <c:pt idx="23941">
                  <c:v>23941</c:v>
                </c:pt>
                <c:pt idx="23942">
                  <c:v>23942</c:v>
                </c:pt>
                <c:pt idx="23943">
                  <c:v>23943</c:v>
                </c:pt>
                <c:pt idx="23944">
                  <c:v>23944</c:v>
                </c:pt>
                <c:pt idx="23945">
                  <c:v>23945</c:v>
                </c:pt>
                <c:pt idx="23946">
                  <c:v>23946</c:v>
                </c:pt>
                <c:pt idx="23947">
                  <c:v>23947</c:v>
                </c:pt>
                <c:pt idx="23948">
                  <c:v>23948</c:v>
                </c:pt>
                <c:pt idx="23949">
                  <c:v>23949</c:v>
                </c:pt>
                <c:pt idx="23950">
                  <c:v>23950</c:v>
                </c:pt>
                <c:pt idx="23951">
                  <c:v>23951</c:v>
                </c:pt>
                <c:pt idx="23952">
                  <c:v>23952</c:v>
                </c:pt>
                <c:pt idx="23953">
                  <c:v>23953</c:v>
                </c:pt>
                <c:pt idx="23954">
                  <c:v>23954</c:v>
                </c:pt>
                <c:pt idx="23955">
                  <c:v>23955</c:v>
                </c:pt>
                <c:pt idx="23956">
                  <c:v>23956</c:v>
                </c:pt>
                <c:pt idx="23957">
                  <c:v>23957</c:v>
                </c:pt>
                <c:pt idx="23958">
                  <c:v>23958</c:v>
                </c:pt>
                <c:pt idx="23959">
                  <c:v>23959</c:v>
                </c:pt>
                <c:pt idx="23960">
                  <c:v>23960</c:v>
                </c:pt>
                <c:pt idx="23961">
                  <c:v>23961</c:v>
                </c:pt>
                <c:pt idx="23962">
                  <c:v>23962</c:v>
                </c:pt>
                <c:pt idx="23963">
                  <c:v>23963</c:v>
                </c:pt>
                <c:pt idx="23964">
                  <c:v>23964</c:v>
                </c:pt>
                <c:pt idx="23965">
                  <c:v>23965</c:v>
                </c:pt>
                <c:pt idx="23966">
                  <c:v>23966</c:v>
                </c:pt>
                <c:pt idx="23967">
                  <c:v>23967</c:v>
                </c:pt>
                <c:pt idx="23968">
                  <c:v>23968</c:v>
                </c:pt>
                <c:pt idx="23969">
                  <c:v>23969</c:v>
                </c:pt>
                <c:pt idx="23970">
                  <c:v>23970</c:v>
                </c:pt>
                <c:pt idx="23971">
                  <c:v>23971</c:v>
                </c:pt>
                <c:pt idx="23972">
                  <c:v>23972</c:v>
                </c:pt>
                <c:pt idx="23973">
                  <c:v>23973</c:v>
                </c:pt>
                <c:pt idx="23974">
                  <c:v>23974</c:v>
                </c:pt>
                <c:pt idx="23975">
                  <c:v>23975</c:v>
                </c:pt>
                <c:pt idx="23976">
                  <c:v>23976</c:v>
                </c:pt>
                <c:pt idx="23977">
                  <c:v>23977</c:v>
                </c:pt>
                <c:pt idx="23978">
                  <c:v>23978</c:v>
                </c:pt>
                <c:pt idx="23979">
                  <c:v>23979</c:v>
                </c:pt>
                <c:pt idx="23980">
                  <c:v>23980</c:v>
                </c:pt>
                <c:pt idx="23981">
                  <c:v>23981</c:v>
                </c:pt>
                <c:pt idx="23982">
                  <c:v>23982</c:v>
                </c:pt>
                <c:pt idx="23983">
                  <c:v>23983</c:v>
                </c:pt>
                <c:pt idx="23984">
                  <c:v>23984</c:v>
                </c:pt>
                <c:pt idx="23985">
                  <c:v>23985</c:v>
                </c:pt>
                <c:pt idx="23986">
                  <c:v>23986</c:v>
                </c:pt>
                <c:pt idx="23987">
                  <c:v>23987</c:v>
                </c:pt>
                <c:pt idx="23988">
                  <c:v>23988</c:v>
                </c:pt>
                <c:pt idx="23989">
                  <c:v>23989</c:v>
                </c:pt>
                <c:pt idx="23990">
                  <c:v>23990</c:v>
                </c:pt>
                <c:pt idx="23991">
                  <c:v>23991</c:v>
                </c:pt>
                <c:pt idx="23992">
                  <c:v>23992</c:v>
                </c:pt>
                <c:pt idx="23993">
                  <c:v>23993</c:v>
                </c:pt>
                <c:pt idx="23994">
                  <c:v>23994</c:v>
                </c:pt>
                <c:pt idx="23995">
                  <c:v>23995</c:v>
                </c:pt>
                <c:pt idx="23996">
                  <c:v>23996</c:v>
                </c:pt>
                <c:pt idx="23997">
                  <c:v>23997</c:v>
                </c:pt>
                <c:pt idx="23998">
                  <c:v>23998</c:v>
                </c:pt>
                <c:pt idx="23999">
                  <c:v>23999</c:v>
                </c:pt>
                <c:pt idx="24000">
                  <c:v>24000</c:v>
                </c:pt>
                <c:pt idx="24001">
                  <c:v>24001</c:v>
                </c:pt>
                <c:pt idx="24002">
                  <c:v>24002</c:v>
                </c:pt>
                <c:pt idx="24003">
                  <c:v>24003</c:v>
                </c:pt>
                <c:pt idx="24004">
                  <c:v>24004</c:v>
                </c:pt>
                <c:pt idx="24005">
                  <c:v>24005</c:v>
                </c:pt>
                <c:pt idx="24006">
                  <c:v>24006</c:v>
                </c:pt>
                <c:pt idx="24007">
                  <c:v>24007</c:v>
                </c:pt>
                <c:pt idx="24008">
                  <c:v>24008</c:v>
                </c:pt>
                <c:pt idx="24009">
                  <c:v>24009</c:v>
                </c:pt>
                <c:pt idx="24010">
                  <c:v>24010</c:v>
                </c:pt>
                <c:pt idx="24011">
                  <c:v>24011</c:v>
                </c:pt>
                <c:pt idx="24012">
                  <c:v>24012</c:v>
                </c:pt>
                <c:pt idx="24013">
                  <c:v>24013</c:v>
                </c:pt>
                <c:pt idx="24014">
                  <c:v>24014</c:v>
                </c:pt>
                <c:pt idx="24015">
                  <c:v>24015</c:v>
                </c:pt>
                <c:pt idx="24016">
                  <c:v>24016</c:v>
                </c:pt>
                <c:pt idx="24017">
                  <c:v>24017</c:v>
                </c:pt>
                <c:pt idx="24018">
                  <c:v>24018</c:v>
                </c:pt>
                <c:pt idx="24019">
                  <c:v>24019</c:v>
                </c:pt>
                <c:pt idx="24020">
                  <c:v>24020</c:v>
                </c:pt>
                <c:pt idx="24021">
                  <c:v>24021</c:v>
                </c:pt>
                <c:pt idx="24022">
                  <c:v>24022</c:v>
                </c:pt>
                <c:pt idx="24023">
                  <c:v>24023</c:v>
                </c:pt>
                <c:pt idx="24024">
                  <c:v>24024</c:v>
                </c:pt>
                <c:pt idx="24025">
                  <c:v>24025</c:v>
                </c:pt>
                <c:pt idx="24026">
                  <c:v>24026</c:v>
                </c:pt>
                <c:pt idx="24027">
                  <c:v>24027</c:v>
                </c:pt>
                <c:pt idx="24028">
                  <c:v>24028</c:v>
                </c:pt>
                <c:pt idx="24029">
                  <c:v>24029</c:v>
                </c:pt>
                <c:pt idx="24030">
                  <c:v>24030</c:v>
                </c:pt>
                <c:pt idx="24031">
                  <c:v>24031</c:v>
                </c:pt>
                <c:pt idx="24032">
                  <c:v>24032</c:v>
                </c:pt>
                <c:pt idx="24033">
                  <c:v>24033</c:v>
                </c:pt>
                <c:pt idx="24034">
                  <c:v>24034</c:v>
                </c:pt>
                <c:pt idx="24035">
                  <c:v>24035</c:v>
                </c:pt>
                <c:pt idx="24036">
                  <c:v>24036</c:v>
                </c:pt>
                <c:pt idx="24037">
                  <c:v>24037</c:v>
                </c:pt>
                <c:pt idx="24038">
                  <c:v>24038</c:v>
                </c:pt>
                <c:pt idx="24039">
                  <c:v>24039</c:v>
                </c:pt>
                <c:pt idx="24040">
                  <c:v>24040</c:v>
                </c:pt>
                <c:pt idx="24041">
                  <c:v>24041</c:v>
                </c:pt>
                <c:pt idx="24042">
                  <c:v>24042</c:v>
                </c:pt>
                <c:pt idx="24043">
                  <c:v>24043</c:v>
                </c:pt>
                <c:pt idx="24044">
                  <c:v>24044</c:v>
                </c:pt>
                <c:pt idx="24045">
                  <c:v>24045</c:v>
                </c:pt>
                <c:pt idx="24046">
                  <c:v>24046</c:v>
                </c:pt>
                <c:pt idx="24047">
                  <c:v>24047</c:v>
                </c:pt>
                <c:pt idx="24048">
                  <c:v>24048</c:v>
                </c:pt>
                <c:pt idx="24049">
                  <c:v>24049</c:v>
                </c:pt>
                <c:pt idx="24050">
                  <c:v>24050</c:v>
                </c:pt>
                <c:pt idx="24051">
                  <c:v>24051</c:v>
                </c:pt>
                <c:pt idx="24052">
                  <c:v>24052</c:v>
                </c:pt>
                <c:pt idx="24053">
                  <c:v>24053</c:v>
                </c:pt>
                <c:pt idx="24054">
                  <c:v>24054</c:v>
                </c:pt>
                <c:pt idx="24055">
                  <c:v>24055</c:v>
                </c:pt>
                <c:pt idx="24056">
                  <c:v>24056</c:v>
                </c:pt>
                <c:pt idx="24057">
                  <c:v>24057</c:v>
                </c:pt>
                <c:pt idx="24058">
                  <c:v>24058</c:v>
                </c:pt>
                <c:pt idx="24059">
                  <c:v>24059</c:v>
                </c:pt>
                <c:pt idx="24060">
                  <c:v>24060</c:v>
                </c:pt>
                <c:pt idx="24061">
                  <c:v>24061</c:v>
                </c:pt>
                <c:pt idx="24062">
                  <c:v>24062</c:v>
                </c:pt>
                <c:pt idx="24063">
                  <c:v>24063</c:v>
                </c:pt>
                <c:pt idx="24064">
                  <c:v>24064</c:v>
                </c:pt>
                <c:pt idx="24065">
                  <c:v>24065</c:v>
                </c:pt>
                <c:pt idx="24066">
                  <c:v>24066</c:v>
                </c:pt>
                <c:pt idx="24067">
                  <c:v>24067</c:v>
                </c:pt>
                <c:pt idx="24068">
                  <c:v>24068</c:v>
                </c:pt>
                <c:pt idx="24069">
                  <c:v>24069</c:v>
                </c:pt>
                <c:pt idx="24070">
                  <c:v>24070</c:v>
                </c:pt>
                <c:pt idx="24071">
                  <c:v>24071</c:v>
                </c:pt>
                <c:pt idx="24072">
                  <c:v>24072</c:v>
                </c:pt>
                <c:pt idx="24073">
                  <c:v>24073</c:v>
                </c:pt>
                <c:pt idx="24074">
                  <c:v>24074</c:v>
                </c:pt>
                <c:pt idx="24075">
                  <c:v>24075</c:v>
                </c:pt>
                <c:pt idx="24076">
                  <c:v>24076</c:v>
                </c:pt>
                <c:pt idx="24077">
                  <c:v>24077</c:v>
                </c:pt>
                <c:pt idx="24078">
                  <c:v>24078</c:v>
                </c:pt>
                <c:pt idx="24079">
                  <c:v>24079</c:v>
                </c:pt>
                <c:pt idx="24080">
                  <c:v>24080</c:v>
                </c:pt>
                <c:pt idx="24081">
                  <c:v>24081</c:v>
                </c:pt>
                <c:pt idx="24082">
                  <c:v>24082</c:v>
                </c:pt>
                <c:pt idx="24083">
                  <c:v>24083</c:v>
                </c:pt>
                <c:pt idx="24084">
                  <c:v>24084</c:v>
                </c:pt>
                <c:pt idx="24085">
                  <c:v>24085</c:v>
                </c:pt>
                <c:pt idx="24086">
                  <c:v>24086</c:v>
                </c:pt>
                <c:pt idx="24087">
                  <c:v>24087</c:v>
                </c:pt>
                <c:pt idx="24088">
                  <c:v>24088</c:v>
                </c:pt>
                <c:pt idx="24089">
                  <c:v>24089</c:v>
                </c:pt>
                <c:pt idx="24090">
                  <c:v>24090</c:v>
                </c:pt>
                <c:pt idx="24091">
                  <c:v>24091</c:v>
                </c:pt>
                <c:pt idx="24092">
                  <c:v>24092</c:v>
                </c:pt>
                <c:pt idx="24093">
                  <c:v>24093</c:v>
                </c:pt>
                <c:pt idx="24094">
                  <c:v>24094</c:v>
                </c:pt>
                <c:pt idx="24095">
                  <c:v>24095</c:v>
                </c:pt>
                <c:pt idx="24096">
                  <c:v>24096</c:v>
                </c:pt>
                <c:pt idx="24097">
                  <c:v>24097</c:v>
                </c:pt>
                <c:pt idx="24098">
                  <c:v>24098</c:v>
                </c:pt>
                <c:pt idx="24099">
                  <c:v>24099</c:v>
                </c:pt>
                <c:pt idx="24100">
                  <c:v>24100</c:v>
                </c:pt>
                <c:pt idx="24101">
                  <c:v>24101</c:v>
                </c:pt>
                <c:pt idx="24102">
                  <c:v>24102</c:v>
                </c:pt>
                <c:pt idx="24103">
                  <c:v>24103</c:v>
                </c:pt>
                <c:pt idx="24104">
                  <c:v>24104</c:v>
                </c:pt>
                <c:pt idx="24105">
                  <c:v>24105</c:v>
                </c:pt>
                <c:pt idx="24106">
                  <c:v>24106</c:v>
                </c:pt>
                <c:pt idx="24107">
                  <c:v>24107</c:v>
                </c:pt>
                <c:pt idx="24108">
                  <c:v>24108</c:v>
                </c:pt>
                <c:pt idx="24109">
                  <c:v>24109</c:v>
                </c:pt>
                <c:pt idx="24110">
                  <c:v>24110</c:v>
                </c:pt>
                <c:pt idx="24111">
                  <c:v>24111</c:v>
                </c:pt>
                <c:pt idx="24112">
                  <c:v>24112</c:v>
                </c:pt>
                <c:pt idx="24113">
                  <c:v>24113</c:v>
                </c:pt>
                <c:pt idx="24114">
                  <c:v>24114</c:v>
                </c:pt>
                <c:pt idx="24115">
                  <c:v>24115</c:v>
                </c:pt>
                <c:pt idx="24116">
                  <c:v>24116</c:v>
                </c:pt>
                <c:pt idx="24117">
                  <c:v>24117</c:v>
                </c:pt>
                <c:pt idx="24118">
                  <c:v>24118</c:v>
                </c:pt>
                <c:pt idx="24119">
                  <c:v>24119</c:v>
                </c:pt>
                <c:pt idx="24120">
                  <c:v>24120</c:v>
                </c:pt>
                <c:pt idx="24121">
                  <c:v>24121</c:v>
                </c:pt>
                <c:pt idx="24122">
                  <c:v>24122</c:v>
                </c:pt>
                <c:pt idx="24123">
                  <c:v>24123</c:v>
                </c:pt>
                <c:pt idx="24124">
                  <c:v>24124</c:v>
                </c:pt>
                <c:pt idx="24125">
                  <c:v>24125</c:v>
                </c:pt>
                <c:pt idx="24126">
                  <c:v>24126</c:v>
                </c:pt>
                <c:pt idx="24127">
                  <c:v>24127</c:v>
                </c:pt>
                <c:pt idx="24128">
                  <c:v>24128</c:v>
                </c:pt>
                <c:pt idx="24129">
                  <c:v>24129</c:v>
                </c:pt>
                <c:pt idx="24130">
                  <c:v>24130</c:v>
                </c:pt>
                <c:pt idx="24131">
                  <c:v>24131</c:v>
                </c:pt>
                <c:pt idx="24132">
                  <c:v>24132</c:v>
                </c:pt>
                <c:pt idx="24133">
                  <c:v>24133</c:v>
                </c:pt>
                <c:pt idx="24134">
                  <c:v>24134</c:v>
                </c:pt>
                <c:pt idx="24135">
                  <c:v>24135</c:v>
                </c:pt>
                <c:pt idx="24136">
                  <c:v>24136</c:v>
                </c:pt>
                <c:pt idx="24137">
                  <c:v>24137</c:v>
                </c:pt>
                <c:pt idx="24138">
                  <c:v>24138</c:v>
                </c:pt>
                <c:pt idx="24139">
                  <c:v>24139</c:v>
                </c:pt>
                <c:pt idx="24140">
                  <c:v>24140</c:v>
                </c:pt>
                <c:pt idx="24141">
                  <c:v>24141</c:v>
                </c:pt>
                <c:pt idx="24142">
                  <c:v>24142</c:v>
                </c:pt>
                <c:pt idx="24143">
                  <c:v>24143</c:v>
                </c:pt>
                <c:pt idx="24144">
                  <c:v>24144</c:v>
                </c:pt>
                <c:pt idx="24145">
                  <c:v>24145</c:v>
                </c:pt>
                <c:pt idx="24146">
                  <c:v>24146</c:v>
                </c:pt>
                <c:pt idx="24147">
                  <c:v>24147</c:v>
                </c:pt>
                <c:pt idx="24148">
                  <c:v>24148</c:v>
                </c:pt>
                <c:pt idx="24149">
                  <c:v>24149</c:v>
                </c:pt>
                <c:pt idx="24150">
                  <c:v>24150</c:v>
                </c:pt>
                <c:pt idx="24151">
                  <c:v>24151</c:v>
                </c:pt>
                <c:pt idx="24152">
                  <c:v>24152</c:v>
                </c:pt>
                <c:pt idx="24153">
                  <c:v>24153</c:v>
                </c:pt>
                <c:pt idx="24154">
                  <c:v>24154</c:v>
                </c:pt>
                <c:pt idx="24155">
                  <c:v>24155</c:v>
                </c:pt>
                <c:pt idx="24156">
                  <c:v>24156</c:v>
                </c:pt>
                <c:pt idx="24157">
                  <c:v>24157</c:v>
                </c:pt>
                <c:pt idx="24158">
                  <c:v>24158</c:v>
                </c:pt>
                <c:pt idx="24159">
                  <c:v>24159</c:v>
                </c:pt>
                <c:pt idx="24160">
                  <c:v>24160</c:v>
                </c:pt>
                <c:pt idx="24161">
                  <c:v>24161</c:v>
                </c:pt>
                <c:pt idx="24162">
                  <c:v>24162</c:v>
                </c:pt>
                <c:pt idx="24163">
                  <c:v>24163</c:v>
                </c:pt>
                <c:pt idx="24164">
                  <c:v>24164</c:v>
                </c:pt>
                <c:pt idx="24165">
                  <c:v>24165</c:v>
                </c:pt>
                <c:pt idx="24166">
                  <c:v>24166</c:v>
                </c:pt>
                <c:pt idx="24167">
                  <c:v>24167</c:v>
                </c:pt>
                <c:pt idx="24168">
                  <c:v>24168</c:v>
                </c:pt>
                <c:pt idx="24169">
                  <c:v>24169</c:v>
                </c:pt>
                <c:pt idx="24170">
                  <c:v>24170</c:v>
                </c:pt>
                <c:pt idx="24171">
                  <c:v>24171</c:v>
                </c:pt>
                <c:pt idx="24172">
                  <c:v>24172</c:v>
                </c:pt>
                <c:pt idx="24173">
                  <c:v>24173</c:v>
                </c:pt>
                <c:pt idx="24174">
                  <c:v>24174</c:v>
                </c:pt>
                <c:pt idx="24175">
                  <c:v>24175</c:v>
                </c:pt>
                <c:pt idx="24176">
                  <c:v>24176</c:v>
                </c:pt>
                <c:pt idx="24177">
                  <c:v>24177</c:v>
                </c:pt>
                <c:pt idx="24178">
                  <c:v>24178</c:v>
                </c:pt>
                <c:pt idx="24179">
                  <c:v>24179</c:v>
                </c:pt>
                <c:pt idx="24180">
                  <c:v>24180</c:v>
                </c:pt>
                <c:pt idx="24181">
                  <c:v>24181</c:v>
                </c:pt>
                <c:pt idx="24182">
                  <c:v>24182</c:v>
                </c:pt>
                <c:pt idx="24183">
                  <c:v>24183</c:v>
                </c:pt>
                <c:pt idx="24184">
                  <c:v>24184</c:v>
                </c:pt>
                <c:pt idx="24185">
                  <c:v>24185</c:v>
                </c:pt>
                <c:pt idx="24186">
                  <c:v>24186</c:v>
                </c:pt>
                <c:pt idx="24187">
                  <c:v>24187</c:v>
                </c:pt>
                <c:pt idx="24188">
                  <c:v>24188</c:v>
                </c:pt>
                <c:pt idx="24189">
                  <c:v>24189</c:v>
                </c:pt>
                <c:pt idx="24190">
                  <c:v>24190</c:v>
                </c:pt>
                <c:pt idx="24191">
                  <c:v>24191</c:v>
                </c:pt>
                <c:pt idx="24192">
                  <c:v>24192</c:v>
                </c:pt>
                <c:pt idx="24193">
                  <c:v>24193</c:v>
                </c:pt>
                <c:pt idx="24194">
                  <c:v>24194</c:v>
                </c:pt>
                <c:pt idx="24195">
                  <c:v>24195</c:v>
                </c:pt>
                <c:pt idx="24196">
                  <c:v>24196</c:v>
                </c:pt>
                <c:pt idx="24197">
                  <c:v>24197</c:v>
                </c:pt>
                <c:pt idx="24198">
                  <c:v>24198</c:v>
                </c:pt>
                <c:pt idx="24199">
                  <c:v>24199</c:v>
                </c:pt>
                <c:pt idx="24200">
                  <c:v>24200</c:v>
                </c:pt>
                <c:pt idx="24201">
                  <c:v>24201</c:v>
                </c:pt>
                <c:pt idx="24202">
                  <c:v>24202</c:v>
                </c:pt>
                <c:pt idx="24203">
                  <c:v>24203</c:v>
                </c:pt>
                <c:pt idx="24204">
                  <c:v>24204</c:v>
                </c:pt>
                <c:pt idx="24205">
                  <c:v>24205</c:v>
                </c:pt>
                <c:pt idx="24206">
                  <c:v>24206</c:v>
                </c:pt>
                <c:pt idx="24207">
                  <c:v>24207</c:v>
                </c:pt>
                <c:pt idx="24208">
                  <c:v>24208</c:v>
                </c:pt>
                <c:pt idx="24209">
                  <c:v>24209</c:v>
                </c:pt>
                <c:pt idx="24210">
                  <c:v>24210</c:v>
                </c:pt>
                <c:pt idx="24211">
                  <c:v>24211</c:v>
                </c:pt>
                <c:pt idx="24212">
                  <c:v>24212</c:v>
                </c:pt>
                <c:pt idx="24213">
                  <c:v>24213</c:v>
                </c:pt>
                <c:pt idx="24214">
                  <c:v>24214</c:v>
                </c:pt>
                <c:pt idx="24215">
                  <c:v>24215</c:v>
                </c:pt>
                <c:pt idx="24216">
                  <c:v>24216</c:v>
                </c:pt>
                <c:pt idx="24217">
                  <c:v>24217</c:v>
                </c:pt>
                <c:pt idx="24218">
                  <c:v>24218</c:v>
                </c:pt>
                <c:pt idx="24219">
                  <c:v>24219</c:v>
                </c:pt>
                <c:pt idx="24220">
                  <c:v>24220</c:v>
                </c:pt>
                <c:pt idx="24221">
                  <c:v>24221</c:v>
                </c:pt>
                <c:pt idx="24222">
                  <c:v>24222</c:v>
                </c:pt>
                <c:pt idx="24223">
                  <c:v>24223</c:v>
                </c:pt>
                <c:pt idx="24224">
                  <c:v>24224</c:v>
                </c:pt>
                <c:pt idx="24225">
                  <c:v>24225</c:v>
                </c:pt>
                <c:pt idx="24226">
                  <c:v>24226</c:v>
                </c:pt>
                <c:pt idx="24227">
                  <c:v>24227</c:v>
                </c:pt>
                <c:pt idx="24228">
                  <c:v>24228</c:v>
                </c:pt>
                <c:pt idx="24229">
                  <c:v>24229</c:v>
                </c:pt>
                <c:pt idx="24230">
                  <c:v>24230</c:v>
                </c:pt>
                <c:pt idx="24231">
                  <c:v>24231</c:v>
                </c:pt>
                <c:pt idx="24232">
                  <c:v>24232</c:v>
                </c:pt>
                <c:pt idx="24233">
                  <c:v>24233</c:v>
                </c:pt>
                <c:pt idx="24234">
                  <c:v>24234</c:v>
                </c:pt>
                <c:pt idx="24235">
                  <c:v>24235</c:v>
                </c:pt>
                <c:pt idx="24236">
                  <c:v>24236</c:v>
                </c:pt>
                <c:pt idx="24237">
                  <c:v>24237</c:v>
                </c:pt>
                <c:pt idx="24238">
                  <c:v>24238</c:v>
                </c:pt>
                <c:pt idx="24239">
                  <c:v>24239</c:v>
                </c:pt>
                <c:pt idx="24240">
                  <c:v>24240</c:v>
                </c:pt>
                <c:pt idx="24241">
                  <c:v>24241</c:v>
                </c:pt>
                <c:pt idx="24242">
                  <c:v>24242</c:v>
                </c:pt>
                <c:pt idx="24243">
                  <c:v>24243</c:v>
                </c:pt>
                <c:pt idx="24244">
                  <c:v>24244</c:v>
                </c:pt>
                <c:pt idx="24245">
                  <c:v>24245</c:v>
                </c:pt>
                <c:pt idx="24246">
                  <c:v>24246</c:v>
                </c:pt>
                <c:pt idx="24247">
                  <c:v>24247</c:v>
                </c:pt>
                <c:pt idx="24248">
                  <c:v>24248</c:v>
                </c:pt>
                <c:pt idx="24249">
                  <c:v>24249</c:v>
                </c:pt>
                <c:pt idx="24250">
                  <c:v>24250</c:v>
                </c:pt>
                <c:pt idx="24251">
                  <c:v>24251</c:v>
                </c:pt>
                <c:pt idx="24252">
                  <c:v>24252</c:v>
                </c:pt>
                <c:pt idx="24253">
                  <c:v>24253</c:v>
                </c:pt>
                <c:pt idx="24254">
                  <c:v>24254</c:v>
                </c:pt>
                <c:pt idx="24255">
                  <c:v>24255</c:v>
                </c:pt>
                <c:pt idx="24256">
                  <c:v>24256</c:v>
                </c:pt>
                <c:pt idx="24257">
                  <c:v>24257</c:v>
                </c:pt>
                <c:pt idx="24258">
                  <c:v>24258</c:v>
                </c:pt>
                <c:pt idx="24259">
                  <c:v>24259</c:v>
                </c:pt>
                <c:pt idx="24260">
                  <c:v>24260</c:v>
                </c:pt>
                <c:pt idx="24261">
                  <c:v>24261</c:v>
                </c:pt>
                <c:pt idx="24262">
                  <c:v>24262</c:v>
                </c:pt>
                <c:pt idx="24263">
                  <c:v>24263</c:v>
                </c:pt>
                <c:pt idx="24264">
                  <c:v>24264</c:v>
                </c:pt>
                <c:pt idx="24265">
                  <c:v>24265</c:v>
                </c:pt>
                <c:pt idx="24266">
                  <c:v>24266</c:v>
                </c:pt>
                <c:pt idx="24267">
                  <c:v>24267</c:v>
                </c:pt>
                <c:pt idx="24268">
                  <c:v>24268</c:v>
                </c:pt>
                <c:pt idx="24269">
                  <c:v>24269</c:v>
                </c:pt>
                <c:pt idx="24270">
                  <c:v>24270</c:v>
                </c:pt>
                <c:pt idx="24271">
                  <c:v>24271</c:v>
                </c:pt>
                <c:pt idx="24272">
                  <c:v>24272</c:v>
                </c:pt>
                <c:pt idx="24273">
                  <c:v>24273</c:v>
                </c:pt>
                <c:pt idx="24274">
                  <c:v>24274</c:v>
                </c:pt>
                <c:pt idx="24275">
                  <c:v>24275</c:v>
                </c:pt>
                <c:pt idx="24276">
                  <c:v>24276</c:v>
                </c:pt>
                <c:pt idx="24277">
                  <c:v>24277</c:v>
                </c:pt>
                <c:pt idx="24278">
                  <c:v>24278</c:v>
                </c:pt>
                <c:pt idx="24279">
                  <c:v>24279</c:v>
                </c:pt>
                <c:pt idx="24280">
                  <c:v>24280</c:v>
                </c:pt>
                <c:pt idx="24281">
                  <c:v>24281</c:v>
                </c:pt>
                <c:pt idx="24282">
                  <c:v>24282</c:v>
                </c:pt>
                <c:pt idx="24283">
                  <c:v>24283</c:v>
                </c:pt>
                <c:pt idx="24284">
                  <c:v>24284</c:v>
                </c:pt>
                <c:pt idx="24285">
                  <c:v>24285</c:v>
                </c:pt>
                <c:pt idx="24286">
                  <c:v>24286</c:v>
                </c:pt>
                <c:pt idx="24287">
                  <c:v>24287</c:v>
                </c:pt>
                <c:pt idx="24288">
                  <c:v>24288</c:v>
                </c:pt>
                <c:pt idx="24289">
                  <c:v>24289</c:v>
                </c:pt>
                <c:pt idx="24290">
                  <c:v>24290</c:v>
                </c:pt>
                <c:pt idx="24291">
                  <c:v>24291</c:v>
                </c:pt>
                <c:pt idx="24292">
                  <c:v>24292</c:v>
                </c:pt>
                <c:pt idx="24293">
                  <c:v>24293</c:v>
                </c:pt>
                <c:pt idx="24294">
                  <c:v>24294</c:v>
                </c:pt>
                <c:pt idx="24295">
                  <c:v>24295</c:v>
                </c:pt>
                <c:pt idx="24296">
                  <c:v>24296</c:v>
                </c:pt>
                <c:pt idx="24297">
                  <c:v>24297</c:v>
                </c:pt>
                <c:pt idx="24298">
                  <c:v>24298</c:v>
                </c:pt>
                <c:pt idx="24299">
                  <c:v>24299</c:v>
                </c:pt>
                <c:pt idx="24300">
                  <c:v>24300</c:v>
                </c:pt>
                <c:pt idx="24301">
                  <c:v>24301</c:v>
                </c:pt>
                <c:pt idx="24302">
                  <c:v>24302</c:v>
                </c:pt>
                <c:pt idx="24303">
                  <c:v>24303</c:v>
                </c:pt>
                <c:pt idx="24304">
                  <c:v>24304</c:v>
                </c:pt>
                <c:pt idx="24305">
                  <c:v>24305</c:v>
                </c:pt>
                <c:pt idx="24306">
                  <c:v>24306</c:v>
                </c:pt>
                <c:pt idx="24307">
                  <c:v>24307</c:v>
                </c:pt>
                <c:pt idx="24308">
                  <c:v>24308</c:v>
                </c:pt>
                <c:pt idx="24309">
                  <c:v>24309</c:v>
                </c:pt>
                <c:pt idx="24310">
                  <c:v>24310</c:v>
                </c:pt>
                <c:pt idx="24311">
                  <c:v>24311</c:v>
                </c:pt>
                <c:pt idx="24312">
                  <c:v>24312</c:v>
                </c:pt>
                <c:pt idx="24313">
                  <c:v>24313</c:v>
                </c:pt>
                <c:pt idx="24314">
                  <c:v>24314</c:v>
                </c:pt>
                <c:pt idx="24315">
                  <c:v>24315</c:v>
                </c:pt>
                <c:pt idx="24316">
                  <c:v>24316</c:v>
                </c:pt>
                <c:pt idx="24317">
                  <c:v>24317</c:v>
                </c:pt>
                <c:pt idx="24318">
                  <c:v>24318</c:v>
                </c:pt>
                <c:pt idx="24319">
                  <c:v>24319</c:v>
                </c:pt>
                <c:pt idx="24320">
                  <c:v>24320</c:v>
                </c:pt>
                <c:pt idx="24321">
                  <c:v>24321</c:v>
                </c:pt>
                <c:pt idx="24322">
                  <c:v>24322</c:v>
                </c:pt>
                <c:pt idx="24323">
                  <c:v>24323</c:v>
                </c:pt>
                <c:pt idx="24324">
                  <c:v>24324</c:v>
                </c:pt>
                <c:pt idx="24325">
                  <c:v>24325</c:v>
                </c:pt>
                <c:pt idx="24326">
                  <c:v>24326</c:v>
                </c:pt>
                <c:pt idx="24327">
                  <c:v>24327</c:v>
                </c:pt>
                <c:pt idx="24328">
                  <c:v>24328</c:v>
                </c:pt>
                <c:pt idx="24329">
                  <c:v>24329</c:v>
                </c:pt>
                <c:pt idx="24330">
                  <c:v>24330</c:v>
                </c:pt>
                <c:pt idx="24331">
                  <c:v>24331</c:v>
                </c:pt>
                <c:pt idx="24332">
                  <c:v>24332</c:v>
                </c:pt>
                <c:pt idx="24333">
                  <c:v>24333</c:v>
                </c:pt>
                <c:pt idx="24334">
                  <c:v>24334</c:v>
                </c:pt>
                <c:pt idx="24335">
                  <c:v>24335</c:v>
                </c:pt>
                <c:pt idx="24336">
                  <c:v>24336</c:v>
                </c:pt>
                <c:pt idx="24337">
                  <c:v>24337</c:v>
                </c:pt>
                <c:pt idx="24338">
                  <c:v>24338</c:v>
                </c:pt>
                <c:pt idx="24339">
                  <c:v>24339</c:v>
                </c:pt>
                <c:pt idx="24340">
                  <c:v>24340</c:v>
                </c:pt>
                <c:pt idx="24341">
                  <c:v>24341</c:v>
                </c:pt>
                <c:pt idx="24342">
                  <c:v>24342</c:v>
                </c:pt>
                <c:pt idx="24343">
                  <c:v>24343</c:v>
                </c:pt>
                <c:pt idx="24344">
                  <c:v>24344</c:v>
                </c:pt>
                <c:pt idx="24345">
                  <c:v>24345</c:v>
                </c:pt>
                <c:pt idx="24346">
                  <c:v>24346</c:v>
                </c:pt>
                <c:pt idx="24347">
                  <c:v>24347</c:v>
                </c:pt>
                <c:pt idx="24348">
                  <c:v>24348</c:v>
                </c:pt>
                <c:pt idx="24349">
                  <c:v>24349</c:v>
                </c:pt>
                <c:pt idx="24350">
                  <c:v>24350</c:v>
                </c:pt>
                <c:pt idx="24351">
                  <c:v>24351</c:v>
                </c:pt>
                <c:pt idx="24352">
                  <c:v>24352</c:v>
                </c:pt>
                <c:pt idx="24353">
                  <c:v>24353</c:v>
                </c:pt>
                <c:pt idx="24354">
                  <c:v>24354</c:v>
                </c:pt>
                <c:pt idx="24355">
                  <c:v>24355</c:v>
                </c:pt>
                <c:pt idx="24356">
                  <c:v>24356</c:v>
                </c:pt>
                <c:pt idx="24357">
                  <c:v>24357</c:v>
                </c:pt>
                <c:pt idx="24358">
                  <c:v>24358</c:v>
                </c:pt>
                <c:pt idx="24359">
                  <c:v>24359</c:v>
                </c:pt>
                <c:pt idx="24360">
                  <c:v>24360</c:v>
                </c:pt>
                <c:pt idx="24361">
                  <c:v>24361</c:v>
                </c:pt>
                <c:pt idx="24362">
                  <c:v>24362</c:v>
                </c:pt>
                <c:pt idx="24363">
                  <c:v>24363</c:v>
                </c:pt>
                <c:pt idx="24364">
                  <c:v>24364</c:v>
                </c:pt>
                <c:pt idx="24365">
                  <c:v>24365</c:v>
                </c:pt>
                <c:pt idx="24366">
                  <c:v>24366</c:v>
                </c:pt>
                <c:pt idx="24367">
                  <c:v>24367</c:v>
                </c:pt>
                <c:pt idx="24368">
                  <c:v>24368</c:v>
                </c:pt>
                <c:pt idx="24369">
                  <c:v>24369</c:v>
                </c:pt>
                <c:pt idx="24370">
                  <c:v>24370</c:v>
                </c:pt>
                <c:pt idx="24371">
                  <c:v>24371</c:v>
                </c:pt>
                <c:pt idx="24372">
                  <c:v>24372</c:v>
                </c:pt>
                <c:pt idx="24373">
                  <c:v>24373</c:v>
                </c:pt>
                <c:pt idx="24374">
                  <c:v>24374</c:v>
                </c:pt>
                <c:pt idx="24375">
                  <c:v>24375</c:v>
                </c:pt>
                <c:pt idx="24376">
                  <c:v>24376</c:v>
                </c:pt>
                <c:pt idx="24377">
                  <c:v>24377</c:v>
                </c:pt>
                <c:pt idx="24378">
                  <c:v>24378</c:v>
                </c:pt>
                <c:pt idx="24379">
                  <c:v>24379</c:v>
                </c:pt>
                <c:pt idx="24380">
                  <c:v>24380</c:v>
                </c:pt>
                <c:pt idx="24381">
                  <c:v>24381</c:v>
                </c:pt>
                <c:pt idx="24382">
                  <c:v>24382</c:v>
                </c:pt>
                <c:pt idx="24383">
                  <c:v>24383</c:v>
                </c:pt>
                <c:pt idx="24384">
                  <c:v>24384</c:v>
                </c:pt>
                <c:pt idx="24385">
                  <c:v>24385</c:v>
                </c:pt>
                <c:pt idx="24386">
                  <c:v>24386</c:v>
                </c:pt>
                <c:pt idx="24387">
                  <c:v>24387</c:v>
                </c:pt>
                <c:pt idx="24388">
                  <c:v>24388</c:v>
                </c:pt>
                <c:pt idx="24389">
                  <c:v>24389</c:v>
                </c:pt>
                <c:pt idx="24390">
                  <c:v>24390</c:v>
                </c:pt>
                <c:pt idx="24391">
                  <c:v>24391</c:v>
                </c:pt>
                <c:pt idx="24392">
                  <c:v>24392</c:v>
                </c:pt>
                <c:pt idx="24393">
                  <c:v>24393</c:v>
                </c:pt>
                <c:pt idx="24394">
                  <c:v>24394</c:v>
                </c:pt>
                <c:pt idx="24395">
                  <c:v>24395</c:v>
                </c:pt>
                <c:pt idx="24396">
                  <c:v>24396</c:v>
                </c:pt>
                <c:pt idx="24397">
                  <c:v>24397</c:v>
                </c:pt>
                <c:pt idx="24398">
                  <c:v>24398</c:v>
                </c:pt>
                <c:pt idx="24399">
                  <c:v>24399</c:v>
                </c:pt>
                <c:pt idx="24400">
                  <c:v>24400</c:v>
                </c:pt>
                <c:pt idx="24401">
                  <c:v>24401</c:v>
                </c:pt>
                <c:pt idx="24402">
                  <c:v>24402</c:v>
                </c:pt>
                <c:pt idx="24403">
                  <c:v>24403</c:v>
                </c:pt>
                <c:pt idx="24404">
                  <c:v>24404</c:v>
                </c:pt>
                <c:pt idx="24405">
                  <c:v>24405</c:v>
                </c:pt>
                <c:pt idx="24406">
                  <c:v>24406</c:v>
                </c:pt>
                <c:pt idx="24407">
                  <c:v>24407</c:v>
                </c:pt>
                <c:pt idx="24408">
                  <c:v>24408</c:v>
                </c:pt>
                <c:pt idx="24409">
                  <c:v>24409</c:v>
                </c:pt>
                <c:pt idx="24410">
                  <c:v>24410</c:v>
                </c:pt>
                <c:pt idx="24411">
                  <c:v>24411</c:v>
                </c:pt>
                <c:pt idx="24412">
                  <c:v>24412</c:v>
                </c:pt>
                <c:pt idx="24413">
                  <c:v>24413</c:v>
                </c:pt>
                <c:pt idx="24414">
                  <c:v>24414</c:v>
                </c:pt>
                <c:pt idx="24415">
                  <c:v>24415</c:v>
                </c:pt>
                <c:pt idx="24416">
                  <c:v>24416</c:v>
                </c:pt>
                <c:pt idx="24417">
                  <c:v>24417</c:v>
                </c:pt>
                <c:pt idx="24418">
                  <c:v>24418</c:v>
                </c:pt>
                <c:pt idx="24419">
                  <c:v>24419</c:v>
                </c:pt>
                <c:pt idx="24420">
                  <c:v>24420</c:v>
                </c:pt>
                <c:pt idx="24421">
                  <c:v>24421</c:v>
                </c:pt>
                <c:pt idx="24422">
                  <c:v>24422</c:v>
                </c:pt>
                <c:pt idx="24423">
                  <c:v>24423</c:v>
                </c:pt>
                <c:pt idx="24424">
                  <c:v>24424</c:v>
                </c:pt>
                <c:pt idx="24425">
                  <c:v>24425</c:v>
                </c:pt>
                <c:pt idx="24426">
                  <c:v>24426</c:v>
                </c:pt>
                <c:pt idx="24427">
                  <c:v>24427</c:v>
                </c:pt>
                <c:pt idx="24428">
                  <c:v>24428</c:v>
                </c:pt>
                <c:pt idx="24429">
                  <c:v>24429</c:v>
                </c:pt>
                <c:pt idx="24430">
                  <c:v>24430</c:v>
                </c:pt>
                <c:pt idx="24431">
                  <c:v>24431</c:v>
                </c:pt>
                <c:pt idx="24432">
                  <c:v>24432</c:v>
                </c:pt>
                <c:pt idx="24433">
                  <c:v>24433</c:v>
                </c:pt>
                <c:pt idx="24434">
                  <c:v>24434</c:v>
                </c:pt>
                <c:pt idx="24435">
                  <c:v>24435</c:v>
                </c:pt>
                <c:pt idx="24436">
                  <c:v>24436</c:v>
                </c:pt>
                <c:pt idx="24437">
                  <c:v>24437</c:v>
                </c:pt>
                <c:pt idx="24438">
                  <c:v>24438</c:v>
                </c:pt>
                <c:pt idx="24439">
                  <c:v>24439</c:v>
                </c:pt>
                <c:pt idx="24440">
                  <c:v>24440</c:v>
                </c:pt>
                <c:pt idx="24441">
                  <c:v>24441</c:v>
                </c:pt>
                <c:pt idx="24442">
                  <c:v>24442</c:v>
                </c:pt>
                <c:pt idx="24443">
                  <c:v>24443</c:v>
                </c:pt>
                <c:pt idx="24444">
                  <c:v>24444</c:v>
                </c:pt>
                <c:pt idx="24445">
                  <c:v>24445</c:v>
                </c:pt>
                <c:pt idx="24446">
                  <c:v>24446</c:v>
                </c:pt>
                <c:pt idx="24447">
                  <c:v>24447</c:v>
                </c:pt>
                <c:pt idx="24448">
                  <c:v>24448</c:v>
                </c:pt>
                <c:pt idx="24449">
                  <c:v>24449</c:v>
                </c:pt>
                <c:pt idx="24450">
                  <c:v>24450</c:v>
                </c:pt>
                <c:pt idx="24451">
                  <c:v>24451</c:v>
                </c:pt>
                <c:pt idx="24452">
                  <c:v>24452</c:v>
                </c:pt>
                <c:pt idx="24453">
                  <c:v>24453</c:v>
                </c:pt>
                <c:pt idx="24454">
                  <c:v>24454</c:v>
                </c:pt>
                <c:pt idx="24455">
                  <c:v>24455</c:v>
                </c:pt>
                <c:pt idx="24456">
                  <c:v>24456</c:v>
                </c:pt>
                <c:pt idx="24457">
                  <c:v>24457</c:v>
                </c:pt>
                <c:pt idx="24458">
                  <c:v>24458</c:v>
                </c:pt>
                <c:pt idx="24459">
                  <c:v>24459</c:v>
                </c:pt>
                <c:pt idx="24460">
                  <c:v>24460</c:v>
                </c:pt>
                <c:pt idx="24461">
                  <c:v>24461</c:v>
                </c:pt>
                <c:pt idx="24462">
                  <c:v>24462</c:v>
                </c:pt>
                <c:pt idx="24463">
                  <c:v>24463</c:v>
                </c:pt>
                <c:pt idx="24464">
                  <c:v>24464</c:v>
                </c:pt>
                <c:pt idx="24465">
                  <c:v>24465</c:v>
                </c:pt>
                <c:pt idx="24466">
                  <c:v>24466</c:v>
                </c:pt>
                <c:pt idx="24467">
                  <c:v>24467</c:v>
                </c:pt>
                <c:pt idx="24468">
                  <c:v>24468</c:v>
                </c:pt>
                <c:pt idx="24469">
                  <c:v>24469</c:v>
                </c:pt>
                <c:pt idx="24470">
                  <c:v>24470</c:v>
                </c:pt>
                <c:pt idx="24471">
                  <c:v>24471</c:v>
                </c:pt>
                <c:pt idx="24472">
                  <c:v>24472</c:v>
                </c:pt>
                <c:pt idx="24473">
                  <c:v>24473</c:v>
                </c:pt>
                <c:pt idx="24474">
                  <c:v>24474</c:v>
                </c:pt>
                <c:pt idx="24475">
                  <c:v>24475</c:v>
                </c:pt>
                <c:pt idx="24476">
                  <c:v>24476</c:v>
                </c:pt>
                <c:pt idx="24477">
                  <c:v>24477</c:v>
                </c:pt>
                <c:pt idx="24478">
                  <c:v>24478</c:v>
                </c:pt>
                <c:pt idx="24479">
                  <c:v>24479</c:v>
                </c:pt>
                <c:pt idx="24480">
                  <c:v>24480</c:v>
                </c:pt>
                <c:pt idx="24481">
                  <c:v>24481</c:v>
                </c:pt>
                <c:pt idx="24482">
                  <c:v>24482</c:v>
                </c:pt>
                <c:pt idx="24483">
                  <c:v>24483</c:v>
                </c:pt>
                <c:pt idx="24484">
                  <c:v>24484</c:v>
                </c:pt>
                <c:pt idx="24485">
                  <c:v>24485</c:v>
                </c:pt>
                <c:pt idx="24486">
                  <c:v>24486</c:v>
                </c:pt>
                <c:pt idx="24487">
                  <c:v>24487</c:v>
                </c:pt>
                <c:pt idx="24488">
                  <c:v>24488</c:v>
                </c:pt>
                <c:pt idx="24489">
                  <c:v>24489</c:v>
                </c:pt>
                <c:pt idx="24490">
                  <c:v>24490</c:v>
                </c:pt>
                <c:pt idx="24491">
                  <c:v>24491</c:v>
                </c:pt>
                <c:pt idx="24492">
                  <c:v>24492</c:v>
                </c:pt>
                <c:pt idx="24493">
                  <c:v>24493</c:v>
                </c:pt>
                <c:pt idx="24494">
                  <c:v>24494</c:v>
                </c:pt>
                <c:pt idx="24495">
                  <c:v>24495</c:v>
                </c:pt>
                <c:pt idx="24496">
                  <c:v>24496</c:v>
                </c:pt>
                <c:pt idx="24497">
                  <c:v>24497</c:v>
                </c:pt>
                <c:pt idx="24498">
                  <c:v>24498</c:v>
                </c:pt>
                <c:pt idx="24499">
                  <c:v>24499</c:v>
                </c:pt>
                <c:pt idx="24500">
                  <c:v>24500</c:v>
                </c:pt>
                <c:pt idx="24501">
                  <c:v>24501</c:v>
                </c:pt>
                <c:pt idx="24502">
                  <c:v>24502</c:v>
                </c:pt>
                <c:pt idx="24503">
                  <c:v>24503</c:v>
                </c:pt>
                <c:pt idx="24504">
                  <c:v>24504</c:v>
                </c:pt>
                <c:pt idx="24505">
                  <c:v>24505</c:v>
                </c:pt>
                <c:pt idx="24506">
                  <c:v>24506</c:v>
                </c:pt>
                <c:pt idx="24507">
                  <c:v>24507</c:v>
                </c:pt>
                <c:pt idx="24508">
                  <c:v>24508</c:v>
                </c:pt>
                <c:pt idx="24509">
                  <c:v>24509</c:v>
                </c:pt>
                <c:pt idx="24510">
                  <c:v>24510</c:v>
                </c:pt>
                <c:pt idx="24511">
                  <c:v>24511</c:v>
                </c:pt>
                <c:pt idx="24512">
                  <c:v>24512</c:v>
                </c:pt>
                <c:pt idx="24513">
                  <c:v>24513</c:v>
                </c:pt>
                <c:pt idx="24514">
                  <c:v>24514</c:v>
                </c:pt>
                <c:pt idx="24515">
                  <c:v>24515</c:v>
                </c:pt>
                <c:pt idx="24516">
                  <c:v>24516</c:v>
                </c:pt>
                <c:pt idx="24517">
                  <c:v>24517</c:v>
                </c:pt>
                <c:pt idx="24518">
                  <c:v>24518</c:v>
                </c:pt>
                <c:pt idx="24519">
                  <c:v>24519</c:v>
                </c:pt>
                <c:pt idx="24520">
                  <c:v>24520</c:v>
                </c:pt>
                <c:pt idx="24521">
                  <c:v>24521</c:v>
                </c:pt>
                <c:pt idx="24522">
                  <c:v>24522</c:v>
                </c:pt>
                <c:pt idx="24523">
                  <c:v>24523</c:v>
                </c:pt>
                <c:pt idx="24524">
                  <c:v>24524</c:v>
                </c:pt>
                <c:pt idx="24525">
                  <c:v>24525</c:v>
                </c:pt>
                <c:pt idx="24526">
                  <c:v>24526</c:v>
                </c:pt>
                <c:pt idx="24527">
                  <c:v>24527</c:v>
                </c:pt>
                <c:pt idx="24528">
                  <c:v>24528</c:v>
                </c:pt>
                <c:pt idx="24529">
                  <c:v>24529</c:v>
                </c:pt>
                <c:pt idx="24530">
                  <c:v>24530</c:v>
                </c:pt>
                <c:pt idx="24531">
                  <c:v>24531</c:v>
                </c:pt>
                <c:pt idx="24532">
                  <c:v>24532</c:v>
                </c:pt>
                <c:pt idx="24533">
                  <c:v>24533</c:v>
                </c:pt>
                <c:pt idx="24534">
                  <c:v>24534</c:v>
                </c:pt>
                <c:pt idx="24535">
                  <c:v>24535</c:v>
                </c:pt>
                <c:pt idx="24536">
                  <c:v>24536</c:v>
                </c:pt>
                <c:pt idx="24537">
                  <c:v>24537</c:v>
                </c:pt>
                <c:pt idx="24538">
                  <c:v>24538</c:v>
                </c:pt>
                <c:pt idx="24539">
                  <c:v>24539</c:v>
                </c:pt>
                <c:pt idx="24540">
                  <c:v>24540</c:v>
                </c:pt>
                <c:pt idx="24541">
                  <c:v>24541</c:v>
                </c:pt>
                <c:pt idx="24542">
                  <c:v>24542</c:v>
                </c:pt>
                <c:pt idx="24543">
                  <c:v>24543</c:v>
                </c:pt>
                <c:pt idx="24544">
                  <c:v>24544</c:v>
                </c:pt>
                <c:pt idx="24545">
                  <c:v>24545</c:v>
                </c:pt>
                <c:pt idx="24546">
                  <c:v>24546</c:v>
                </c:pt>
                <c:pt idx="24547">
                  <c:v>24547</c:v>
                </c:pt>
                <c:pt idx="24548">
                  <c:v>24548</c:v>
                </c:pt>
                <c:pt idx="24549">
                  <c:v>24549</c:v>
                </c:pt>
                <c:pt idx="24550">
                  <c:v>24550</c:v>
                </c:pt>
                <c:pt idx="24551">
                  <c:v>24551</c:v>
                </c:pt>
                <c:pt idx="24552">
                  <c:v>24552</c:v>
                </c:pt>
                <c:pt idx="24553">
                  <c:v>24553</c:v>
                </c:pt>
                <c:pt idx="24554">
                  <c:v>24554</c:v>
                </c:pt>
                <c:pt idx="24555">
                  <c:v>24555</c:v>
                </c:pt>
                <c:pt idx="24556">
                  <c:v>24556</c:v>
                </c:pt>
                <c:pt idx="24557">
                  <c:v>24557</c:v>
                </c:pt>
                <c:pt idx="24558">
                  <c:v>24558</c:v>
                </c:pt>
                <c:pt idx="24559">
                  <c:v>24559</c:v>
                </c:pt>
                <c:pt idx="24560">
                  <c:v>24560</c:v>
                </c:pt>
                <c:pt idx="24561">
                  <c:v>24561</c:v>
                </c:pt>
                <c:pt idx="24562">
                  <c:v>24562</c:v>
                </c:pt>
                <c:pt idx="24563">
                  <c:v>24563</c:v>
                </c:pt>
                <c:pt idx="24564">
                  <c:v>24564</c:v>
                </c:pt>
                <c:pt idx="24565">
                  <c:v>24565</c:v>
                </c:pt>
                <c:pt idx="24566">
                  <c:v>24566</c:v>
                </c:pt>
                <c:pt idx="24567">
                  <c:v>24567</c:v>
                </c:pt>
                <c:pt idx="24568">
                  <c:v>24568</c:v>
                </c:pt>
                <c:pt idx="24569">
                  <c:v>24569</c:v>
                </c:pt>
                <c:pt idx="24570">
                  <c:v>24570</c:v>
                </c:pt>
                <c:pt idx="24571">
                  <c:v>24571</c:v>
                </c:pt>
                <c:pt idx="24572">
                  <c:v>24572</c:v>
                </c:pt>
                <c:pt idx="24573">
                  <c:v>24573</c:v>
                </c:pt>
                <c:pt idx="24574">
                  <c:v>24574</c:v>
                </c:pt>
                <c:pt idx="24575">
                  <c:v>24575</c:v>
                </c:pt>
                <c:pt idx="24576">
                  <c:v>24576</c:v>
                </c:pt>
                <c:pt idx="24577">
                  <c:v>24577</c:v>
                </c:pt>
                <c:pt idx="24578">
                  <c:v>24578</c:v>
                </c:pt>
                <c:pt idx="24579">
                  <c:v>24579</c:v>
                </c:pt>
                <c:pt idx="24580">
                  <c:v>24580</c:v>
                </c:pt>
                <c:pt idx="24581">
                  <c:v>24581</c:v>
                </c:pt>
                <c:pt idx="24582">
                  <c:v>24582</c:v>
                </c:pt>
                <c:pt idx="24583">
                  <c:v>24583</c:v>
                </c:pt>
                <c:pt idx="24584">
                  <c:v>24584</c:v>
                </c:pt>
                <c:pt idx="24585">
                  <c:v>24585</c:v>
                </c:pt>
                <c:pt idx="24586">
                  <c:v>24586</c:v>
                </c:pt>
                <c:pt idx="24587">
                  <c:v>24587</c:v>
                </c:pt>
                <c:pt idx="24588">
                  <c:v>24588</c:v>
                </c:pt>
                <c:pt idx="24589">
                  <c:v>24589</c:v>
                </c:pt>
                <c:pt idx="24590">
                  <c:v>24590</c:v>
                </c:pt>
                <c:pt idx="24591">
                  <c:v>24591</c:v>
                </c:pt>
                <c:pt idx="24592">
                  <c:v>24592</c:v>
                </c:pt>
                <c:pt idx="24593">
                  <c:v>24593</c:v>
                </c:pt>
                <c:pt idx="24594">
                  <c:v>24594</c:v>
                </c:pt>
                <c:pt idx="24595">
                  <c:v>24595</c:v>
                </c:pt>
                <c:pt idx="24596">
                  <c:v>24596</c:v>
                </c:pt>
                <c:pt idx="24597">
                  <c:v>24597</c:v>
                </c:pt>
                <c:pt idx="24598">
                  <c:v>24598</c:v>
                </c:pt>
                <c:pt idx="24599">
                  <c:v>24599</c:v>
                </c:pt>
                <c:pt idx="24600">
                  <c:v>24600</c:v>
                </c:pt>
                <c:pt idx="24601">
                  <c:v>24601</c:v>
                </c:pt>
                <c:pt idx="24602">
                  <c:v>24602</c:v>
                </c:pt>
                <c:pt idx="24603">
                  <c:v>24603</c:v>
                </c:pt>
                <c:pt idx="24604">
                  <c:v>24604</c:v>
                </c:pt>
                <c:pt idx="24605">
                  <c:v>24605</c:v>
                </c:pt>
                <c:pt idx="24606">
                  <c:v>24606</c:v>
                </c:pt>
                <c:pt idx="24607">
                  <c:v>24607</c:v>
                </c:pt>
                <c:pt idx="24608">
                  <c:v>24608</c:v>
                </c:pt>
                <c:pt idx="24609">
                  <c:v>24609</c:v>
                </c:pt>
                <c:pt idx="24610">
                  <c:v>24610</c:v>
                </c:pt>
                <c:pt idx="24611">
                  <c:v>24611</c:v>
                </c:pt>
                <c:pt idx="24612">
                  <c:v>24612</c:v>
                </c:pt>
                <c:pt idx="24613">
                  <c:v>24613</c:v>
                </c:pt>
                <c:pt idx="24614">
                  <c:v>24614</c:v>
                </c:pt>
                <c:pt idx="24615">
                  <c:v>24615</c:v>
                </c:pt>
                <c:pt idx="24616">
                  <c:v>24616</c:v>
                </c:pt>
                <c:pt idx="24617">
                  <c:v>24617</c:v>
                </c:pt>
                <c:pt idx="24618">
                  <c:v>24618</c:v>
                </c:pt>
                <c:pt idx="24619">
                  <c:v>24619</c:v>
                </c:pt>
                <c:pt idx="24620">
                  <c:v>24620</c:v>
                </c:pt>
                <c:pt idx="24621">
                  <c:v>24621</c:v>
                </c:pt>
                <c:pt idx="24622">
                  <c:v>24622</c:v>
                </c:pt>
                <c:pt idx="24623">
                  <c:v>24623</c:v>
                </c:pt>
                <c:pt idx="24624">
                  <c:v>24624</c:v>
                </c:pt>
                <c:pt idx="24625">
                  <c:v>24625</c:v>
                </c:pt>
                <c:pt idx="24626">
                  <c:v>24626</c:v>
                </c:pt>
                <c:pt idx="24627">
                  <c:v>24627</c:v>
                </c:pt>
                <c:pt idx="24628">
                  <c:v>24628</c:v>
                </c:pt>
                <c:pt idx="24629">
                  <c:v>24629</c:v>
                </c:pt>
                <c:pt idx="24630">
                  <c:v>24630</c:v>
                </c:pt>
                <c:pt idx="24631">
                  <c:v>24631</c:v>
                </c:pt>
                <c:pt idx="24632">
                  <c:v>24632</c:v>
                </c:pt>
                <c:pt idx="24633">
                  <c:v>24633</c:v>
                </c:pt>
                <c:pt idx="24634">
                  <c:v>24634</c:v>
                </c:pt>
                <c:pt idx="24635">
                  <c:v>24635</c:v>
                </c:pt>
                <c:pt idx="24636">
                  <c:v>24636</c:v>
                </c:pt>
                <c:pt idx="24637">
                  <c:v>24637</c:v>
                </c:pt>
                <c:pt idx="24638">
                  <c:v>24638</c:v>
                </c:pt>
                <c:pt idx="24639">
                  <c:v>24639</c:v>
                </c:pt>
                <c:pt idx="24640">
                  <c:v>24640</c:v>
                </c:pt>
                <c:pt idx="24641">
                  <c:v>24641</c:v>
                </c:pt>
                <c:pt idx="24642">
                  <c:v>24642</c:v>
                </c:pt>
                <c:pt idx="24643">
                  <c:v>24643</c:v>
                </c:pt>
                <c:pt idx="24644">
                  <c:v>24644</c:v>
                </c:pt>
                <c:pt idx="24645">
                  <c:v>24645</c:v>
                </c:pt>
                <c:pt idx="24646">
                  <c:v>24646</c:v>
                </c:pt>
                <c:pt idx="24647">
                  <c:v>24647</c:v>
                </c:pt>
                <c:pt idx="24648">
                  <c:v>24648</c:v>
                </c:pt>
                <c:pt idx="24649">
                  <c:v>24649</c:v>
                </c:pt>
                <c:pt idx="24650">
                  <c:v>24650</c:v>
                </c:pt>
                <c:pt idx="24651">
                  <c:v>24651</c:v>
                </c:pt>
                <c:pt idx="24652">
                  <c:v>24652</c:v>
                </c:pt>
                <c:pt idx="24653">
                  <c:v>24653</c:v>
                </c:pt>
                <c:pt idx="24654">
                  <c:v>24654</c:v>
                </c:pt>
                <c:pt idx="24655">
                  <c:v>24655</c:v>
                </c:pt>
                <c:pt idx="24656">
                  <c:v>24656</c:v>
                </c:pt>
                <c:pt idx="24657">
                  <c:v>24657</c:v>
                </c:pt>
                <c:pt idx="24658">
                  <c:v>24658</c:v>
                </c:pt>
                <c:pt idx="24659">
                  <c:v>24659</c:v>
                </c:pt>
                <c:pt idx="24660">
                  <c:v>24660</c:v>
                </c:pt>
                <c:pt idx="24661">
                  <c:v>24661</c:v>
                </c:pt>
                <c:pt idx="24662">
                  <c:v>24662</c:v>
                </c:pt>
                <c:pt idx="24663">
                  <c:v>24663</c:v>
                </c:pt>
                <c:pt idx="24664">
                  <c:v>24664</c:v>
                </c:pt>
                <c:pt idx="24665">
                  <c:v>24665</c:v>
                </c:pt>
                <c:pt idx="24666">
                  <c:v>24666</c:v>
                </c:pt>
                <c:pt idx="24667">
                  <c:v>24667</c:v>
                </c:pt>
                <c:pt idx="24668">
                  <c:v>24668</c:v>
                </c:pt>
                <c:pt idx="24669">
                  <c:v>24669</c:v>
                </c:pt>
                <c:pt idx="24670">
                  <c:v>24670</c:v>
                </c:pt>
                <c:pt idx="24671">
                  <c:v>24671</c:v>
                </c:pt>
                <c:pt idx="24672">
                  <c:v>24672</c:v>
                </c:pt>
                <c:pt idx="24673">
                  <c:v>24673</c:v>
                </c:pt>
                <c:pt idx="24674">
                  <c:v>24674</c:v>
                </c:pt>
                <c:pt idx="24675">
                  <c:v>24675</c:v>
                </c:pt>
                <c:pt idx="24676">
                  <c:v>24676</c:v>
                </c:pt>
                <c:pt idx="24677">
                  <c:v>24677</c:v>
                </c:pt>
                <c:pt idx="24678">
                  <c:v>24678</c:v>
                </c:pt>
                <c:pt idx="24679">
                  <c:v>24679</c:v>
                </c:pt>
                <c:pt idx="24680">
                  <c:v>24680</c:v>
                </c:pt>
                <c:pt idx="24681">
                  <c:v>24681</c:v>
                </c:pt>
                <c:pt idx="24682">
                  <c:v>24682</c:v>
                </c:pt>
                <c:pt idx="24683">
                  <c:v>24683</c:v>
                </c:pt>
                <c:pt idx="24684">
                  <c:v>24684</c:v>
                </c:pt>
                <c:pt idx="24685">
                  <c:v>24685</c:v>
                </c:pt>
                <c:pt idx="24686">
                  <c:v>24686</c:v>
                </c:pt>
                <c:pt idx="24687">
                  <c:v>24687</c:v>
                </c:pt>
                <c:pt idx="24688">
                  <c:v>24688</c:v>
                </c:pt>
                <c:pt idx="24689">
                  <c:v>24689</c:v>
                </c:pt>
                <c:pt idx="24690">
                  <c:v>24690</c:v>
                </c:pt>
                <c:pt idx="24691">
                  <c:v>24691</c:v>
                </c:pt>
                <c:pt idx="24692">
                  <c:v>24692</c:v>
                </c:pt>
                <c:pt idx="24693">
                  <c:v>24693</c:v>
                </c:pt>
                <c:pt idx="24694">
                  <c:v>24694</c:v>
                </c:pt>
                <c:pt idx="24695">
                  <c:v>24695</c:v>
                </c:pt>
                <c:pt idx="24696">
                  <c:v>24696</c:v>
                </c:pt>
                <c:pt idx="24697">
                  <c:v>24697</c:v>
                </c:pt>
                <c:pt idx="24698">
                  <c:v>24698</c:v>
                </c:pt>
                <c:pt idx="24699">
                  <c:v>24699</c:v>
                </c:pt>
                <c:pt idx="24700">
                  <c:v>24700</c:v>
                </c:pt>
                <c:pt idx="24701">
                  <c:v>24701</c:v>
                </c:pt>
                <c:pt idx="24702">
                  <c:v>24702</c:v>
                </c:pt>
                <c:pt idx="24703">
                  <c:v>24703</c:v>
                </c:pt>
                <c:pt idx="24704">
                  <c:v>24704</c:v>
                </c:pt>
                <c:pt idx="24705">
                  <c:v>24705</c:v>
                </c:pt>
                <c:pt idx="24706">
                  <c:v>24706</c:v>
                </c:pt>
                <c:pt idx="24707">
                  <c:v>24707</c:v>
                </c:pt>
                <c:pt idx="24708">
                  <c:v>24708</c:v>
                </c:pt>
                <c:pt idx="24709">
                  <c:v>24709</c:v>
                </c:pt>
                <c:pt idx="24710">
                  <c:v>24710</c:v>
                </c:pt>
                <c:pt idx="24711">
                  <c:v>24711</c:v>
                </c:pt>
                <c:pt idx="24712">
                  <c:v>24712</c:v>
                </c:pt>
                <c:pt idx="24713">
                  <c:v>24713</c:v>
                </c:pt>
                <c:pt idx="24714">
                  <c:v>24714</c:v>
                </c:pt>
                <c:pt idx="24715">
                  <c:v>24715</c:v>
                </c:pt>
                <c:pt idx="24716">
                  <c:v>24716</c:v>
                </c:pt>
                <c:pt idx="24717">
                  <c:v>24717</c:v>
                </c:pt>
                <c:pt idx="24718">
                  <c:v>24718</c:v>
                </c:pt>
                <c:pt idx="24719">
                  <c:v>24719</c:v>
                </c:pt>
                <c:pt idx="24720">
                  <c:v>24720</c:v>
                </c:pt>
                <c:pt idx="24721">
                  <c:v>24721</c:v>
                </c:pt>
                <c:pt idx="24722">
                  <c:v>24722</c:v>
                </c:pt>
                <c:pt idx="24723">
                  <c:v>24723</c:v>
                </c:pt>
                <c:pt idx="24724">
                  <c:v>24724</c:v>
                </c:pt>
                <c:pt idx="24725">
                  <c:v>24725</c:v>
                </c:pt>
                <c:pt idx="24726">
                  <c:v>24726</c:v>
                </c:pt>
                <c:pt idx="24727">
                  <c:v>24727</c:v>
                </c:pt>
                <c:pt idx="24728">
                  <c:v>24728</c:v>
                </c:pt>
                <c:pt idx="24729">
                  <c:v>24729</c:v>
                </c:pt>
                <c:pt idx="24730">
                  <c:v>24730</c:v>
                </c:pt>
                <c:pt idx="24731">
                  <c:v>24731</c:v>
                </c:pt>
                <c:pt idx="24732">
                  <c:v>24732</c:v>
                </c:pt>
                <c:pt idx="24733">
                  <c:v>24733</c:v>
                </c:pt>
                <c:pt idx="24734">
                  <c:v>24734</c:v>
                </c:pt>
                <c:pt idx="24735">
                  <c:v>24735</c:v>
                </c:pt>
                <c:pt idx="24736">
                  <c:v>24736</c:v>
                </c:pt>
                <c:pt idx="24737">
                  <c:v>24737</c:v>
                </c:pt>
                <c:pt idx="24738">
                  <c:v>24738</c:v>
                </c:pt>
                <c:pt idx="24739">
                  <c:v>24739</c:v>
                </c:pt>
                <c:pt idx="24740">
                  <c:v>24740</c:v>
                </c:pt>
                <c:pt idx="24741">
                  <c:v>24741</c:v>
                </c:pt>
                <c:pt idx="24742">
                  <c:v>24742</c:v>
                </c:pt>
                <c:pt idx="24743">
                  <c:v>24743</c:v>
                </c:pt>
                <c:pt idx="24744">
                  <c:v>24744</c:v>
                </c:pt>
                <c:pt idx="24745">
                  <c:v>24745</c:v>
                </c:pt>
                <c:pt idx="24746">
                  <c:v>24746</c:v>
                </c:pt>
                <c:pt idx="24747">
                  <c:v>24747</c:v>
                </c:pt>
                <c:pt idx="24748">
                  <c:v>24748</c:v>
                </c:pt>
                <c:pt idx="24749">
                  <c:v>24749</c:v>
                </c:pt>
                <c:pt idx="24750">
                  <c:v>24750</c:v>
                </c:pt>
                <c:pt idx="24751">
                  <c:v>24751</c:v>
                </c:pt>
                <c:pt idx="24752">
                  <c:v>24752</c:v>
                </c:pt>
                <c:pt idx="24753">
                  <c:v>24753</c:v>
                </c:pt>
                <c:pt idx="24754">
                  <c:v>24754</c:v>
                </c:pt>
                <c:pt idx="24755">
                  <c:v>24755</c:v>
                </c:pt>
                <c:pt idx="24756">
                  <c:v>24756</c:v>
                </c:pt>
                <c:pt idx="24757">
                  <c:v>24757</c:v>
                </c:pt>
                <c:pt idx="24758">
                  <c:v>24758</c:v>
                </c:pt>
                <c:pt idx="24759">
                  <c:v>24759</c:v>
                </c:pt>
                <c:pt idx="24760">
                  <c:v>24760</c:v>
                </c:pt>
                <c:pt idx="24761">
                  <c:v>24761</c:v>
                </c:pt>
                <c:pt idx="24762">
                  <c:v>24762</c:v>
                </c:pt>
                <c:pt idx="24763">
                  <c:v>24763</c:v>
                </c:pt>
                <c:pt idx="24764">
                  <c:v>24764</c:v>
                </c:pt>
                <c:pt idx="24765">
                  <c:v>24765</c:v>
                </c:pt>
                <c:pt idx="24766">
                  <c:v>24766</c:v>
                </c:pt>
                <c:pt idx="24767">
                  <c:v>24767</c:v>
                </c:pt>
                <c:pt idx="24768">
                  <c:v>24768</c:v>
                </c:pt>
                <c:pt idx="24769">
                  <c:v>24769</c:v>
                </c:pt>
                <c:pt idx="24770">
                  <c:v>24770</c:v>
                </c:pt>
                <c:pt idx="24771">
                  <c:v>24771</c:v>
                </c:pt>
                <c:pt idx="24772">
                  <c:v>24772</c:v>
                </c:pt>
                <c:pt idx="24773">
                  <c:v>24773</c:v>
                </c:pt>
                <c:pt idx="24774">
                  <c:v>24774</c:v>
                </c:pt>
                <c:pt idx="24775">
                  <c:v>24775</c:v>
                </c:pt>
                <c:pt idx="24776">
                  <c:v>24776</c:v>
                </c:pt>
                <c:pt idx="24777">
                  <c:v>24777</c:v>
                </c:pt>
                <c:pt idx="24778">
                  <c:v>24778</c:v>
                </c:pt>
                <c:pt idx="24779">
                  <c:v>24779</c:v>
                </c:pt>
                <c:pt idx="24780">
                  <c:v>24780</c:v>
                </c:pt>
                <c:pt idx="24781">
                  <c:v>24781</c:v>
                </c:pt>
                <c:pt idx="24782">
                  <c:v>24782</c:v>
                </c:pt>
                <c:pt idx="24783">
                  <c:v>24783</c:v>
                </c:pt>
                <c:pt idx="24784">
                  <c:v>24784</c:v>
                </c:pt>
                <c:pt idx="24785">
                  <c:v>24785</c:v>
                </c:pt>
                <c:pt idx="24786">
                  <c:v>24786</c:v>
                </c:pt>
                <c:pt idx="24787">
                  <c:v>24787</c:v>
                </c:pt>
                <c:pt idx="24788">
                  <c:v>24788</c:v>
                </c:pt>
                <c:pt idx="24789">
                  <c:v>24789</c:v>
                </c:pt>
                <c:pt idx="24790">
                  <c:v>24790</c:v>
                </c:pt>
                <c:pt idx="24791">
                  <c:v>24791</c:v>
                </c:pt>
                <c:pt idx="24792">
                  <c:v>24792</c:v>
                </c:pt>
                <c:pt idx="24793">
                  <c:v>24793</c:v>
                </c:pt>
                <c:pt idx="24794">
                  <c:v>24794</c:v>
                </c:pt>
                <c:pt idx="24795">
                  <c:v>24795</c:v>
                </c:pt>
                <c:pt idx="24796">
                  <c:v>24796</c:v>
                </c:pt>
                <c:pt idx="24797">
                  <c:v>24797</c:v>
                </c:pt>
                <c:pt idx="24798">
                  <c:v>24798</c:v>
                </c:pt>
                <c:pt idx="24799">
                  <c:v>24799</c:v>
                </c:pt>
                <c:pt idx="24800">
                  <c:v>24800</c:v>
                </c:pt>
                <c:pt idx="24801">
                  <c:v>24801</c:v>
                </c:pt>
                <c:pt idx="24802">
                  <c:v>24802</c:v>
                </c:pt>
                <c:pt idx="24803">
                  <c:v>24803</c:v>
                </c:pt>
                <c:pt idx="24804">
                  <c:v>24804</c:v>
                </c:pt>
                <c:pt idx="24805">
                  <c:v>24805</c:v>
                </c:pt>
                <c:pt idx="24806">
                  <c:v>24806</c:v>
                </c:pt>
                <c:pt idx="24807">
                  <c:v>24807</c:v>
                </c:pt>
                <c:pt idx="24808">
                  <c:v>24808</c:v>
                </c:pt>
                <c:pt idx="24809">
                  <c:v>24809</c:v>
                </c:pt>
                <c:pt idx="24810">
                  <c:v>24810</c:v>
                </c:pt>
                <c:pt idx="24811">
                  <c:v>24811</c:v>
                </c:pt>
                <c:pt idx="24812">
                  <c:v>24812</c:v>
                </c:pt>
                <c:pt idx="24813">
                  <c:v>24813</c:v>
                </c:pt>
                <c:pt idx="24814">
                  <c:v>24814</c:v>
                </c:pt>
                <c:pt idx="24815">
                  <c:v>24815</c:v>
                </c:pt>
                <c:pt idx="24816">
                  <c:v>24816</c:v>
                </c:pt>
                <c:pt idx="24817">
                  <c:v>24817</c:v>
                </c:pt>
                <c:pt idx="24818">
                  <c:v>24818</c:v>
                </c:pt>
                <c:pt idx="24819">
                  <c:v>24819</c:v>
                </c:pt>
                <c:pt idx="24820">
                  <c:v>24820</c:v>
                </c:pt>
                <c:pt idx="24821">
                  <c:v>24821</c:v>
                </c:pt>
                <c:pt idx="24822">
                  <c:v>24822</c:v>
                </c:pt>
                <c:pt idx="24823">
                  <c:v>24823</c:v>
                </c:pt>
                <c:pt idx="24824">
                  <c:v>24824</c:v>
                </c:pt>
                <c:pt idx="24825">
                  <c:v>24825</c:v>
                </c:pt>
                <c:pt idx="24826">
                  <c:v>24826</c:v>
                </c:pt>
                <c:pt idx="24827">
                  <c:v>24827</c:v>
                </c:pt>
                <c:pt idx="24828">
                  <c:v>24828</c:v>
                </c:pt>
                <c:pt idx="24829">
                  <c:v>24829</c:v>
                </c:pt>
                <c:pt idx="24830">
                  <c:v>24830</c:v>
                </c:pt>
                <c:pt idx="24831">
                  <c:v>24831</c:v>
                </c:pt>
                <c:pt idx="24832">
                  <c:v>24832</c:v>
                </c:pt>
                <c:pt idx="24833">
                  <c:v>24833</c:v>
                </c:pt>
                <c:pt idx="24834">
                  <c:v>24834</c:v>
                </c:pt>
                <c:pt idx="24835">
                  <c:v>24835</c:v>
                </c:pt>
                <c:pt idx="24836">
                  <c:v>24836</c:v>
                </c:pt>
                <c:pt idx="24837">
                  <c:v>24837</c:v>
                </c:pt>
                <c:pt idx="24838">
                  <c:v>24838</c:v>
                </c:pt>
                <c:pt idx="24839">
                  <c:v>24839</c:v>
                </c:pt>
                <c:pt idx="24840">
                  <c:v>24840</c:v>
                </c:pt>
                <c:pt idx="24841">
                  <c:v>24841</c:v>
                </c:pt>
                <c:pt idx="24842">
                  <c:v>24842</c:v>
                </c:pt>
                <c:pt idx="24843">
                  <c:v>24843</c:v>
                </c:pt>
                <c:pt idx="24844">
                  <c:v>24844</c:v>
                </c:pt>
                <c:pt idx="24845">
                  <c:v>24845</c:v>
                </c:pt>
                <c:pt idx="24846">
                  <c:v>24846</c:v>
                </c:pt>
                <c:pt idx="24847">
                  <c:v>24847</c:v>
                </c:pt>
                <c:pt idx="24848">
                  <c:v>24848</c:v>
                </c:pt>
                <c:pt idx="24849">
                  <c:v>24849</c:v>
                </c:pt>
                <c:pt idx="24850">
                  <c:v>24850</c:v>
                </c:pt>
                <c:pt idx="24851">
                  <c:v>24851</c:v>
                </c:pt>
                <c:pt idx="24852">
                  <c:v>24852</c:v>
                </c:pt>
                <c:pt idx="24853">
                  <c:v>24853</c:v>
                </c:pt>
                <c:pt idx="24854">
                  <c:v>24854</c:v>
                </c:pt>
                <c:pt idx="24855">
                  <c:v>24855</c:v>
                </c:pt>
                <c:pt idx="24856">
                  <c:v>24856</c:v>
                </c:pt>
                <c:pt idx="24857">
                  <c:v>24857</c:v>
                </c:pt>
                <c:pt idx="24858">
                  <c:v>24858</c:v>
                </c:pt>
                <c:pt idx="24859">
                  <c:v>24859</c:v>
                </c:pt>
                <c:pt idx="24860">
                  <c:v>24860</c:v>
                </c:pt>
                <c:pt idx="24861">
                  <c:v>24861</c:v>
                </c:pt>
                <c:pt idx="24862">
                  <c:v>24862</c:v>
                </c:pt>
                <c:pt idx="24863">
                  <c:v>24863</c:v>
                </c:pt>
                <c:pt idx="24864">
                  <c:v>24864</c:v>
                </c:pt>
                <c:pt idx="24865">
                  <c:v>24865</c:v>
                </c:pt>
                <c:pt idx="24866">
                  <c:v>24866</c:v>
                </c:pt>
                <c:pt idx="24867">
                  <c:v>24867</c:v>
                </c:pt>
                <c:pt idx="24868">
                  <c:v>24868</c:v>
                </c:pt>
                <c:pt idx="24869">
                  <c:v>24869</c:v>
                </c:pt>
                <c:pt idx="24870">
                  <c:v>24870</c:v>
                </c:pt>
                <c:pt idx="24871">
                  <c:v>24871</c:v>
                </c:pt>
                <c:pt idx="24872">
                  <c:v>24872</c:v>
                </c:pt>
                <c:pt idx="24873">
                  <c:v>24873</c:v>
                </c:pt>
                <c:pt idx="24874">
                  <c:v>24874</c:v>
                </c:pt>
                <c:pt idx="24875">
                  <c:v>24875</c:v>
                </c:pt>
                <c:pt idx="24876">
                  <c:v>24876</c:v>
                </c:pt>
                <c:pt idx="24877">
                  <c:v>24877</c:v>
                </c:pt>
                <c:pt idx="24878">
                  <c:v>24878</c:v>
                </c:pt>
                <c:pt idx="24879">
                  <c:v>24879</c:v>
                </c:pt>
                <c:pt idx="24880">
                  <c:v>24880</c:v>
                </c:pt>
                <c:pt idx="24881">
                  <c:v>24881</c:v>
                </c:pt>
                <c:pt idx="24882">
                  <c:v>24882</c:v>
                </c:pt>
                <c:pt idx="24883">
                  <c:v>24883</c:v>
                </c:pt>
                <c:pt idx="24884">
                  <c:v>24884</c:v>
                </c:pt>
                <c:pt idx="24885">
                  <c:v>24885</c:v>
                </c:pt>
                <c:pt idx="24886">
                  <c:v>24886</c:v>
                </c:pt>
                <c:pt idx="24887">
                  <c:v>24887</c:v>
                </c:pt>
                <c:pt idx="24888">
                  <c:v>24888</c:v>
                </c:pt>
                <c:pt idx="24889">
                  <c:v>24889</c:v>
                </c:pt>
                <c:pt idx="24890">
                  <c:v>24890</c:v>
                </c:pt>
                <c:pt idx="24891">
                  <c:v>24891</c:v>
                </c:pt>
                <c:pt idx="24892">
                  <c:v>24892</c:v>
                </c:pt>
                <c:pt idx="24893">
                  <c:v>24893</c:v>
                </c:pt>
                <c:pt idx="24894">
                  <c:v>24894</c:v>
                </c:pt>
                <c:pt idx="24895">
                  <c:v>24895</c:v>
                </c:pt>
                <c:pt idx="24896">
                  <c:v>24896</c:v>
                </c:pt>
                <c:pt idx="24897">
                  <c:v>24897</c:v>
                </c:pt>
                <c:pt idx="24898">
                  <c:v>24898</c:v>
                </c:pt>
                <c:pt idx="24899">
                  <c:v>24899</c:v>
                </c:pt>
                <c:pt idx="24900">
                  <c:v>24900</c:v>
                </c:pt>
                <c:pt idx="24901">
                  <c:v>24901</c:v>
                </c:pt>
                <c:pt idx="24902">
                  <c:v>24902</c:v>
                </c:pt>
                <c:pt idx="24903">
                  <c:v>24903</c:v>
                </c:pt>
                <c:pt idx="24904">
                  <c:v>24904</c:v>
                </c:pt>
                <c:pt idx="24905">
                  <c:v>24905</c:v>
                </c:pt>
                <c:pt idx="24906">
                  <c:v>24906</c:v>
                </c:pt>
                <c:pt idx="24907">
                  <c:v>24907</c:v>
                </c:pt>
                <c:pt idx="24908">
                  <c:v>24908</c:v>
                </c:pt>
                <c:pt idx="24909">
                  <c:v>24909</c:v>
                </c:pt>
                <c:pt idx="24910">
                  <c:v>24910</c:v>
                </c:pt>
                <c:pt idx="24911">
                  <c:v>24911</c:v>
                </c:pt>
                <c:pt idx="24912">
                  <c:v>24912</c:v>
                </c:pt>
                <c:pt idx="24913">
                  <c:v>24913</c:v>
                </c:pt>
                <c:pt idx="24914">
                  <c:v>24914</c:v>
                </c:pt>
                <c:pt idx="24915">
                  <c:v>24915</c:v>
                </c:pt>
                <c:pt idx="24916">
                  <c:v>24916</c:v>
                </c:pt>
                <c:pt idx="24917">
                  <c:v>24917</c:v>
                </c:pt>
                <c:pt idx="24918">
                  <c:v>24918</c:v>
                </c:pt>
                <c:pt idx="24919">
                  <c:v>24919</c:v>
                </c:pt>
                <c:pt idx="24920">
                  <c:v>24920</c:v>
                </c:pt>
                <c:pt idx="24921">
                  <c:v>24921</c:v>
                </c:pt>
                <c:pt idx="24922">
                  <c:v>24922</c:v>
                </c:pt>
                <c:pt idx="24923">
                  <c:v>24923</c:v>
                </c:pt>
                <c:pt idx="24924">
                  <c:v>24924</c:v>
                </c:pt>
                <c:pt idx="24925">
                  <c:v>24925</c:v>
                </c:pt>
                <c:pt idx="24926">
                  <c:v>24926</c:v>
                </c:pt>
                <c:pt idx="24927">
                  <c:v>24927</c:v>
                </c:pt>
                <c:pt idx="24928">
                  <c:v>24928</c:v>
                </c:pt>
                <c:pt idx="24929">
                  <c:v>24929</c:v>
                </c:pt>
                <c:pt idx="24930">
                  <c:v>24930</c:v>
                </c:pt>
                <c:pt idx="24931">
                  <c:v>24931</c:v>
                </c:pt>
                <c:pt idx="24932">
                  <c:v>24932</c:v>
                </c:pt>
                <c:pt idx="24933">
                  <c:v>24933</c:v>
                </c:pt>
                <c:pt idx="24934">
                  <c:v>24934</c:v>
                </c:pt>
                <c:pt idx="24935">
                  <c:v>24935</c:v>
                </c:pt>
                <c:pt idx="24936">
                  <c:v>24936</c:v>
                </c:pt>
                <c:pt idx="24937">
                  <c:v>24937</c:v>
                </c:pt>
                <c:pt idx="24938">
                  <c:v>24938</c:v>
                </c:pt>
                <c:pt idx="24939">
                  <c:v>24939</c:v>
                </c:pt>
                <c:pt idx="24940">
                  <c:v>24940</c:v>
                </c:pt>
                <c:pt idx="24941">
                  <c:v>24941</c:v>
                </c:pt>
                <c:pt idx="24942">
                  <c:v>24942</c:v>
                </c:pt>
                <c:pt idx="24943">
                  <c:v>24943</c:v>
                </c:pt>
                <c:pt idx="24944">
                  <c:v>24944</c:v>
                </c:pt>
                <c:pt idx="24945">
                  <c:v>24945</c:v>
                </c:pt>
                <c:pt idx="24946">
                  <c:v>24946</c:v>
                </c:pt>
                <c:pt idx="24947">
                  <c:v>24947</c:v>
                </c:pt>
                <c:pt idx="24948">
                  <c:v>24948</c:v>
                </c:pt>
                <c:pt idx="24949">
                  <c:v>24949</c:v>
                </c:pt>
                <c:pt idx="24950">
                  <c:v>24950</c:v>
                </c:pt>
                <c:pt idx="24951">
                  <c:v>24951</c:v>
                </c:pt>
                <c:pt idx="24952">
                  <c:v>24952</c:v>
                </c:pt>
                <c:pt idx="24953">
                  <c:v>24953</c:v>
                </c:pt>
                <c:pt idx="24954">
                  <c:v>24954</c:v>
                </c:pt>
                <c:pt idx="24955">
                  <c:v>24955</c:v>
                </c:pt>
                <c:pt idx="24956">
                  <c:v>24956</c:v>
                </c:pt>
                <c:pt idx="24957">
                  <c:v>24957</c:v>
                </c:pt>
                <c:pt idx="24958">
                  <c:v>24958</c:v>
                </c:pt>
                <c:pt idx="24959">
                  <c:v>24959</c:v>
                </c:pt>
                <c:pt idx="24960">
                  <c:v>24960</c:v>
                </c:pt>
                <c:pt idx="24961">
                  <c:v>24961</c:v>
                </c:pt>
                <c:pt idx="24962">
                  <c:v>24962</c:v>
                </c:pt>
                <c:pt idx="24963">
                  <c:v>24963</c:v>
                </c:pt>
                <c:pt idx="24964">
                  <c:v>24964</c:v>
                </c:pt>
                <c:pt idx="24965">
                  <c:v>24965</c:v>
                </c:pt>
                <c:pt idx="24966">
                  <c:v>24966</c:v>
                </c:pt>
                <c:pt idx="24967">
                  <c:v>24967</c:v>
                </c:pt>
                <c:pt idx="24968">
                  <c:v>24968</c:v>
                </c:pt>
                <c:pt idx="24969">
                  <c:v>24969</c:v>
                </c:pt>
                <c:pt idx="24970">
                  <c:v>24970</c:v>
                </c:pt>
                <c:pt idx="24971">
                  <c:v>24971</c:v>
                </c:pt>
                <c:pt idx="24972">
                  <c:v>24972</c:v>
                </c:pt>
                <c:pt idx="24973">
                  <c:v>24973</c:v>
                </c:pt>
                <c:pt idx="24974">
                  <c:v>24974</c:v>
                </c:pt>
                <c:pt idx="24975">
                  <c:v>24975</c:v>
                </c:pt>
                <c:pt idx="24976">
                  <c:v>24976</c:v>
                </c:pt>
                <c:pt idx="24977">
                  <c:v>24977</c:v>
                </c:pt>
                <c:pt idx="24978">
                  <c:v>24978</c:v>
                </c:pt>
                <c:pt idx="24979">
                  <c:v>24979</c:v>
                </c:pt>
                <c:pt idx="24980">
                  <c:v>24980</c:v>
                </c:pt>
                <c:pt idx="24981">
                  <c:v>24981</c:v>
                </c:pt>
                <c:pt idx="24982">
                  <c:v>24982</c:v>
                </c:pt>
                <c:pt idx="24983">
                  <c:v>24983</c:v>
                </c:pt>
                <c:pt idx="24984">
                  <c:v>24984</c:v>
                </c:pt>
                <c:pt idx="24985">
                  <c:v>24985</c:v>
                </c:pt>
                <c:pt idx="24986">
                  <c:v>24986</c:v>
                </c:pt>
                <c:pt idx="24987">
                  <c:v>24987</c:v>
                </c:pt>
                <c:pt idx="24988">
                  <c:v>24988</c:v>
                </c:pt>
                <c:pt idx="24989">
                  <c:v>24989</c:v>
                </c:pt>
                <c:pt idx="24990">
                  <c:v>24990</c:v>
                </c:pt>
                <c:pt idx="24991">
                  <c:v>24991</c:v>
                </c:pt>
                <c:pt idx="24992">
                  <c:v>24992</c:v>
                </c:pt>
                <c:pt idx="24993">
                  <c:v>24993</c:v>
                </c:pt>
                <c:pt idx="24994">
                  <c:v>24994</c:v>
                </c:pt>
                <c:pt idx="24995">
                  <c:v>24995</c:v>
                </c:pt>
                <c:pt idx="24996">
                  <c:v>24996</c:v>
                </c:pt>
                <c:pt idx="24997">
                  <c:v>24997</c:v>
                </c:pt>
                <c:pt idx="24998">
                  <c:v>24998</c:v>
                </c:pt>
                <c:pt idx="24999">
                  <c:v>24999</c:v>
                </c:pt>
                <c:pt idx="25000">
                  <c:v>25000</c:v>
                </c:pt>
                <c:pt idx="25001">
                  <c:v>25001</c:v>
                </c:pt>
                <c:pt idx="25002">
                  <c:v>25002</c:v>
                </c:pt>
                <c:pt idx="25003">
                  <c:v>25003</c:v>
                </c:pt>
                <c:pt idx="25004">
                  <c:v>25004</c:v>
                </c:pt>
                <c:pt idx="25005">
                  <c:v>25005</c:v>
                </c:pt>
                <c:pt idx="25006">
                  <c:v>25006</c:v>
                </c:pt>
                <c:pt idx="25007">
                  <c:v>25007</c:v>
                </c:pt>
                <c:pt idx="25008">
                  <c:v>25008</c:v>
                </c:pt>
                <c:pt idx="25009">
                  <c:v>25009</c:v>
                </c:pt>
                <c:pt idx="25010">
                  <c:v>25010</c:v>
                </c:pt>
                <c:pt idx="25011">
                  <c:v>25011</c:v>
                </c:pt>
                <c:pt idx="25012">
                  <c:v>25012</c:v>
                </c:pt>
                <c:pt idx="25013">
                  <c:v>25013</c:v>
                </c:pt>
                <c:pt idx="25014">
                  <c:v>25014</c:v>
                </c:pt>
                <c:pt idx="25015">
                  <c:v>25015</c:v>
                </c:pt>
                <c:pt idx="25016">
                  <c:v>25016</c:v>
                </c:pt>
                <c:pt idx="25017">
                  <c:v>25017</c:v>
                </c:pt>
                <c:pt idx="25018">
                  <c:v>25018</c:v>
                </c:pt>
                <c:pt idx="25019">
                  <c:v>25019</c:v>
                </c:pt>
                <c:pt idx="25020">
                  <c:v>25020</c:v>
                </c:pt>
                <c:pt idx="25021">
                  <c:v>25021</c:v>
                </c:pt>
                <c:pt idx="25022">
                  <c:v>25022</c:v>
                </c:pt>
                <c:pt idx="25023">
                  <c:v>25023</c:v>
                </c:pt>
                <c:pt idx="25024">
                  <c:v>25024</c:v>
                </c:pt>
                <c:pt idx="25025">
                  <c:v>25025</c:v>
                </c:pt>
                <c:pt idx="25026">
                  <c:v>25026</c:v>
                </c:pt>
                <c:pt idx="25027">
                  <c:v>25027</c:v>
                </c:pt>
                <c:pt idx="25028">
                  <c:v>25028</c:v>
                </c:pt>
                <c:pt idx="25029">
                  <c:v>25029</c:v>
                </c:pt>
                <c:pt idx="25030">
                  <c:v>25030</c:v>
                </c:pt>
                <c:pt idx="25031">
                  <c:v>25031</c:v>
                </c:pt>
                <c:pt idx="25032">
                  <c:v>25032</c:v>
                </c:pt>
                <c:pt idx="25033">
                  <c:v>25033</c:v>
                </c:pt>
                <c:pt idx="25034">
                  <c:v>25034</c:v>
                </c:pt>
                <c:pt idx="25035">
                  <c:v>25035</c:v>
                </c:pt>
                <c:pt idx="25036">
                  <c:v>25036</c:v>
                </c:pt>
                <c:pt idx="25037">
                  <c:v>25037</c:v>
                </c:pt>
                <c:pt idx="25038">
                  <c:v>25038</c:v>
                </c:pt>
                <c:pt idx="25039">
                  <c:v>25039</c:v>
                </c:pt>
                <c:pt idx="25040">
                  <c:v>25040</c:v>
                </c:pt>
                <c:pt idx="25041">
                  <c:v>25041</c:v>
                </c:pt>
                <c:pt idx="25042">
                  <c:v>25042</c:v>
                </c:pt>
                <c:pt idx="25043">
                  <c:v>25043</c:v>
                </c:pt>
                <c:pt idx="25044">
                  <c:v>25044</c:v>
                </c:pt>
                <c:pt idx="25045">
                  <c:v>25045</c:v>
                </c:pt>
                <c:pt idx="25046">
                  <c:v>25046</c:v>
                </c:pt>
                <c:pt idx="25047">
                  <c:v>25047</c:v>
                </c:pt>
                <c:pt idx="25048">
                  <c:v>25048</c:v>
                </c:pt>
                <c:pt idx="25049">
                  <c:v>25049</c:v>
                </c:pt>
                <c:pt idx="25050">
                  <c:v>25050</c:v>
                </c:pt>
                <c:pt idx="25051">
                  <c:v>25051</c:v>
                </c:pt>
                <c:pt idx="25052">
                  <c:v>25052</c:v>
                </c:pt>
                <c:pt idx="25053">
                  <c:v>25053</c:v>
                </c:pt>
                <c:pt idx="25054">
                  <c:v>25054</c:v>
                </c:pt>
                <c:pt idx="25055">
                  <c:v>25055</c:v>
                </c:pt>
                <c:pt idx="25056">
                  <c:v>25056</c:v>
                </c:pt>
                <c:pt idx="25057">
                  <c:v>25057</c:v>
                </c:pt>
                <c:pt idx="25058">
                  <c:v>25058</c:v>
                </c:pt>
                <c:pt idx="25059">
                  <c:v>25059</c:v>
                </c:pt>
                <c:pt idx="25060">
                  <c:v>25060</c:v>
                </c:pt>
                <c:pt idx="25061">
                  <c:v>25061</c:v>
                </c:pt>
                <c:pt idx="25062">
                  <c:v>25062</c:v>
                </c:pt>
                <c:pt idx="25063">
                  <c:v>25063</c:v>
                </c:pt>
                <c:pt idx="25064">
                  <c:v>25064</c:v>
                </c:pt>
                <c:pt idx="25065">
                  <c:v>25065</c:v>
                </c:pt>
                <c:pt idx="25066">
                  <c:v>25066</c:v>
                </c:pt>
                <c:pt idx="25067">
                  <c:v>25067</c:v>
                </c:pt>
                <c:pt idx="25068">
                  <c:v>25068</c:v>
                </c:pt>
                <c:pt idx="25069">
                  <c:v>25069</c:v>
                </c:pt>
                <c:pt idx="25070">
                  <c:v>25070</c:v>
                </c:pt>
                <c:pt idx="25071">
                  <c:v>25071</c:v>
                </c:pt>
                <c:pt idx="25072">
                  <c:v>25072</c:v>
                </c:pt>
                <c:pt idx="25073">
                  <c:v>25073</c:v>
                </c:pt>
                <c:pt idx="25074">
                  <c:v>25074</c:v>
                </c:pt>
                <c:pt idx="25075">
                  <c:v>25075</c:v>
                </c:pt>
                <c:pt idx="25076">
                  <c:v>25076</c:v>
                </c:pt>
                <c:pt idx="25077">
                  <c:v>25077</c:v>
                </c:pt>
                <c:pt idx="25078">
                  <c:v>25078</c:v>
                </c:pt>
                <c:pt idx="25079">
                  <c:v>25079</c:v>
                </c:pt>
                <c:pt idx="25080">
                  <c:v>25080</c:v>
                </c:pt>
                <c:pt idx="25081">
                  <c:v>25081</c:v>
                </c:pt>
                <c:pt idx="25082">
                  <c:v>25082</c:v>
                </c:pt>
                <c:pt idx="25083">
                  <c:v>25083</c:v>
                </c:pt>
                <c:pt idx="25084">
                  <c:v>25084</c:v>
                </c:pt>
                <c:pt idx="25085">
                  <c:v>25085</c:v>
                </c:pt>
                <c:pt idx="25086">
                  <c:v>25086</c:v>
                </c:pt>
                <c:pt idx="25087">
                  <c:v>25087</c:v>
                </c:pt>
                <c:pt idx="25088">
                  <c:v>25088</c:v>
                </c:pt>
                <c:pt idx="25089">
                  <c:v>25089</c:v>
                </c:pt>
                <c:pt idx="25090">
                  <c:v>25090</c:v>
                </c:pt>
                <c:pt idx="25091">
                  <c:v>25091</c:v>
                </c:pt>
                <c:pt idx="25092">
                  <c:v>25092</c:v>
                </c:pt>
                <c:pt idx="25093">
                  <c:v>25093</c:v>
                </c:pt>
                <c:pt idx="25094">
                  <c:v>25094</c:v>
                </c:pt>
                <c:pt idx="25095">
                  <c:v>25095</c:v>
                </c:pt>
                <c:pt idx="25096">
                  <c:v>25096</c:v>
                </c:pt>
                <c:pt idx="25097">
                  <c:v>25097</c:v>
                </c:pt>
                <c:pt idx="25098">
                  <c:v>25098</c:v>
                </c:pt>
                <c:pt idx="25099">
                  <c:v>25099</c:v>
                </c:pt>
                <c:pt idx="25100">
                  <c:v>25100</c:v>
                </c:pt>
                <c:pt idx="25101">
                  <c:v>25101</c:v>
                </c:pt>
                <c:pt idx="25102">
                  <c:v>25102</c:v>
                </c:pt>
                <c:pt idx="25103">
                  <c:v>25103</c:v>
                </c:pt>
                <c:pt idx="25104">
                  <c:v>25104</c:v>
                </c:pt>
                <c:pt idx="25105">
                  <c:v>25105</c:v>
                </c:pt>
                <c:pt idx="25106">
                  <c:v>25106</c:v>
                </c:pt>
                <c:pt idx="25107">
                  <c:v>25107</c:v>
                </c:pt>
                <c:pt idx="25108">
                  <c:v>25108</c:v>
                </c:pt>
                <c:pt idx="25109">
                  <c:v>25109</c:v>
                </c:pt>
                <c:pt idx="25110">
                  <c:v>25110</c:v>
                </c:pt>
                <c:pt idx="25111">
                  <c:v>25111</c:v>
                </c:pt>
                <c:pt idx="25112">
                  <c:v>25112</c:v>
                </c:pt>
                <c:pt idx="25113">
                  <c:v>25113</c:v>
                </c:pt>
                <c:pt idx="25114">
                  <c:v>25114</c:v>
                </c:pt>
                <c:pt idx="25115">
                  <c:v>25115</c:v>
                </c:pt>
                <c:pt idx="25116">
                  <c:v>25116</c:v>
                </c:pt>
                <c:pt idx="25117">
                  <c:v>25117</c:v>
                </c:pt>
                <c:pt idx="25118">
                  <c:v>25118</c:v>
                </c:pt>
                <c:pt idx="25119">
                  <c:v>25119</c:v>
                </c:pt>
                <c:pt idx="25120">
                  <c:v>25120</c:v>
                </c:pt>
                <c:pt idx="25121">
                  <c:v>25121</c:v>
                </c:pt>
                <c:pt idx="25122">
                  <c:v>25122</c:v>
                </c:pt>
                <c:pt idx="25123">
                  <c:v>25123</c:v>
                </c:pt>
                <c:pt idx="25124">
                  <c:v>25124</c:v>
                </c:pt>
                <c:pt idx="25125">
                  <c:v>25125</c:v>
                </c:pt>
                <c:pt idx="25126">
                  <c:v>25126</c:v>
                </c:pt>
                <c:pt idx="25127">
                  <c:v>25127</c:v>
                </c:pt>
                <c:pt idx="25128">
                  <c:v>25128</c:v>
                </c:pt>
                <c:pt idx="25129">
                  <c:v>25129</c:v>
                </c:pt>
                <c:pt idx="25130">
                  <c:v>25130</c:v>
                </c:pt>
                <c:pt idx="25131">
                  <c:v>25131</c:v>
                </c:pt>
                <c:pt idx="25132">
                  <c:v>25132</c:v>
                </c:pt>
                <c:pt idx="25133">
                  <c:v>25133</c:v>
                </c:pt>
                <c:pt idx="25134">
                  <c:v>25134</c:v>
                </c:pt>
                <c:pt idx="25135">
                  <c:v>25135</c:v>
                </c:pt>
                <c:pt idx="25136">
                  <c:v>25136</c:v>
                </c:pt>
                <c:pt idx="25137">
                  <c:v>25137</c:v>
                </c:pt>
                <c:pt idx="25138">
                  <c:v>25138</c:v>
                </c:pt>
                <c:pt idx="25139">
                  <c:v>25139</c:v>
                </c:pt>
                <c:pt idx="25140">
                  <c:v>25140</c:v>
                </c:pt>
                <c:pt idx="25141">
                  <c:v>25141</c:v>
                </c:pt>
                <c:pt idx="25142">
                  <c:v>25142</c:v>
                </c:pt>
                <c:pt idx="25143">
                  <c:v>25143</c:v>
                </c:pt>
                <c:pt idx="25144">
                  <c:v>25144</c:v>
                </c:pt>
                <c:pt idx="25145">
                  <c:v>25145</c:v>
                </c:pt>
                <c:pt idx="25146">
                  <c:v>25146</c:v>
                </c:pt>
                <c:pt idx="25147">
                  <c:v>25147</c:v>
                </c:pt>
                <c:pt idx="25148">
                  <c:v>25148</c:v>
                </c:pt>
                <c:pt idx="25149">
                  <c:v>25149</c:v>
                </c:pt>
                <c:pt idx="25150">
                  <c:v>25150</c:v>
                </c:pt>
                <c:pt idx="25151">
                  <c:v>25151</c:v>
                </c:pt>
                <c:pt idx="25152">
                  <c:v>25152</c:v>
                </c:pt>
                <c:pt idx="25153">
                  <c:v>25153</c:v>
                </c:pt>
                <c:pt idx="25154">
                  <c:v>25154</c:v>
                </c:pt>
                <c:pt idx="25155">
                  <c:v>25155</c:v>
                </c:pt>
                <c:pt idx="25156">
                  <c:v>25156</c:v>
                </c:pt>
                <c:pt idx="25157">
                  <c:v>25157</c:v>
                </c:pt>
                <c:pt idx="25158">
                  <c:v>25158</c:v>
                </c:pt>
                <c:pt idx="25159">
                  <c:v>25159</c:v>
                </c:pt>
                <c:pt idx="25160">
                  <c:v>25160</c:v>
                </c:pt>
                <c:pt idx="25161">
                  <c:v>25161</c:v>
                </c:pt>
                <c:pt idx="25162">
                  <c:v>25162</c:v>
                </c:pt>
                <c:pt idx="25163">
                  <c:v>25163</c:v>
                </c:pt>
                <c:pt idx="25164">
                  <c:v>25164</c:v>
                </c:pt>
                <c:pt idx="25165">
                  <c:v>25165</c:v>
                </c:pt>
                <c:pt idx="25166">
                  <c:v>25166</c:v>
                </c:pt>
                <c:pt idx="25167">
                  <c:v>25167</c:v>
                </c:pt>
                <c:pt idx="25168">
                  <c:v>25168</c:v>
                </c:pt>
                <c:pt idx="25169">
                  <c:v>25169</c:v>
                </c:pt>
                <c:pt idx="25170">
                  <c:v>25170</c:v>
                </c:pt>
                <c:pt idx="25171">
                  <c:v>25171</c:v>
                </c:pt>
                <c:pt idx="25172">
                  <c:v>25172</c:v>
                </c:pt>
                <c:pt idx="25173">
                  <c:v>25173</c:v>
                </c:pt>
                <c:pt idx="25174">
                  <c:v>25174</c:v>
                </c:pt>
                <c:pt idx="25175">
                  <c:v>25175</c:v>
                </c:pt>
                <c:pt idx="25176">
                  <c:v>25176</c:v>
                </c:pt>
                <c:pt idx="25177">
                  <c:v>25177</c:v>
                </c:pt>
                <c:pt idx="25178">
                  <c:v>25178</c:v>
                </c:pt>
                <c:pt idx="25179">
                  <c:v>25179</c:v>
                </c:pt>
                <c:pt idx="25180">
                  <c:v>25180</c:v>
                </c:pt>
                <c:pt idx="25181">
                  <c:v>25181</c:v>
                </c:pt>
                <c:pt idx="25182">
                  <c:v>25182</c:v>
                </c:pt>
                <c:pt idx="25183">
                  <c:v>25183</c:v>
                </c:pt>
                <c:pt idx="25184">
                  <c:v>25184</c:v>
                </c:pt>
                <c:pt idx="25185">
                  <c:v>25185</c:v>
                </c:pt>
                <c:pt idx="25186">
                  <c:v>25186</c:v>
                </c:pt>
                <c:pt idx="25187">
                  <c:v>25187</c:v>
                </c:pt>
                <c:pt idx="25188">
                  <c:v>25188</c:v>
                </c:pt>
                <c:pt idx="25189">
                  <c:v>25189</c:v>
                </c:pt>
                <c:pt idx="25190">
                  <c:v>25190</c:v>
                </c:pt>
                <c:pt idx="25191">
                  <c:v>25191</c:v>
                </c:pt>
                <c:pt idx="25192">
                  <c:v>25192</c:v>
                </c:pt>
                <c:pt idx="25193">
                  <c:v>25193</c:v>
                </c:pt>
                <c:pt idx="25194">
                  <c:v>25194</c:v>
                </c:pt>
                <c:pt idx="25195">
                  <c:v>25195</c:v>
                </c:pt>
                <c:pt idx="25196">
                  <c:v>25196</c:v>
                </c:pt>
                <c:pt idx="25197">
                  <c:v>25197</c:v>
                </c:pt>
                <c:pt idx="25198">
                  <c:v>25198</c:v>
                </c:pt>
                <c:pt idx="25199">
                  <c:v>25199</c:v>
                </c:pt>
                <c:pt idx="25200">
                  <c:v>25200</c:v>
                </c:pt>
                <c:pt idx="25201">
                  <c:v>25201</c:v>
                </c:pt>
                <c:pt idx="25202">
                  <c:v>25202</c:v>
                </c:pt>
                <c:pt idx="25203">
                  <c:v>25203</c:v>
                </c:pt>
                <c:pt idx="25204">
                  <c:v>25204</c:v>
                </c:pt>
                <c:pt idx="25205">
                  <c:v>25205</c:v>
                </c:pt>
                <c:pt idx="25206">
                  <c:v>25206</c:v>
                </c:pt>
                <c:pt idx="25207">
                  <c:v>25207</c:v>
                </c:pt>
                <c:pt idx="25208">
                  <c:v>25208</c:v>
                </c:pt>
                <c:pt idx="25209">
                  <c:v>25209</c:v>
                </c:pt>
                <c:pt idx="25210">
                  <c:v>25210</c:v>
                </c:pt>
                <c:pt idx="25211">
                  <c:v>25211</c:v>
                </c:pt>
                <c:pt idx="25212">
                  <c:v>25212</c:v>
                </c:pt>
                <c:pt idx="25213">
                  <c:v>25213</c:v>
                </c:pt>
                <c:pt idx="25214">
                  <c:v>25214</c:v>
                </c:pt>
                <c:pt idx="25215">
                  <c:v>25215</c:v>
                </c:pt>
                <c:pt idx="25216">
                  <c:v>25216</c:v>
                </c:pt>
                <c:pt idx="25217">
                  <c:v>25217</c:v>
                </c:pt>
                <c:pt idx="25218">
                  <c:v>25218</c:v>
                </c:pt>
                <c:pt idx="25219">
                  <c:v>25219</c:v>
                </c:pt>
                <c:pt idx="25220">
                  <c:v>25220</c:v>
                </c:pt>
                <c:pt idx="25221">
                  <c:v>25221</c:v>
                </c:pt>
                <c:pt idx="25222">
                  <c:v>25222</c:v>
                </c:pt>
                <c:pt idx="25223">
                  <c:v>25223</c:v>
                </c:pt>
                <c:pt idx="25224">
                  <c:v>25224</c:v>
                </c:pt>
                <c:pt idx="25225">
                  <c:v>25225</c:v>
                </c:pt>
                <c:pt idx="25226">
                  <c:v>25226</c:v>
                </c:pt>
                <c:pt idx="25227">
                  <c:v>25227</c:v>
                </c:pt>
                <c:pt idx="25228">
                  <c:v>25228</c:v>
                </c:pt>
                <c:pt idx="25229">
                  <c:v>25229</c:v>
                </c:pt>
                <c:pt idx="25230">
                  <c:v>25230</c:v>
                </c:pt>
                <c:pt idx="25231">
                  <c:v>25231</c:v>
                </c:pt>
                <c:pt idx="25232">
                  <c:v>25232</c:v>
                </c:pt>
                <c:pt idx="25233">
                  <c:v>25233</c:v>
                </c:pt>
                <c:pt idx="25234">
                  <c:v>25234</c:v>
                </c:pt>
                <c:pt idx="25235">
                  <c:v>25235</c:v>
                </c:pt>
                <c:pt idx="25236">
                  <c:v>25236</c:v>
                </c:pt>
                <c:pt idx="25237">
                  <c:v>25237</c:v>
                </c:pt>
                <c:pt idx="25238">
                  <c:v>25238</c:v>
                </c:pt>
                <c:pt idx="25239">
                  <c:v>25239</c:v>
                </c:pt>
                <c:pt idx="25240">
                  <c:v>25240</c:v>
                </c:pt>
                <c:pt idx="25241">
                  <c:v>25241</c:v>
                </c:pt>
                <c:pt idx="25242">
                  <c:v>25242</c:v>
                </c:pt>
                <c:pt idx="25243">
                  <c:v>25243</c:v>
                </c:pt>
                <c:pt idx="25244">
                  <c:v>25244</c:v>
                </c:pt>
                <c:pt idx="25245">
                  <c:v>25245</c:v>
                </c:pt>
                <c:pt idx="25246">
                  <c:v>25246</c:v>
                </c:pt>
                <c:pt idx="25247">
                  <c:v>25247</c:v>
                </c:pt>
                <c:pt idx="25248">
                  <c:v>25248</c:v>
                </c:pt>
                <c:pt idx="25249">
                  <c:v>25249</c:v>
                </c:pt>
                <c:pt idx="25250">
                  <c:v>25250</c:v>
                </c:pt>
                <c:pt idx="25251">
                  <c:v>25251</c:v>
                </c:pt>
                <c:pt idx="25252">
                  <c:v>25252</c:v>
                </c:pt>
                <c:pt idx="25253">
                  <c:v>25253</c:v>
                </c:pt>
                <c:pt idx="25254">
                  <c:v>25254</c:v>
                </c:pt>
                <c:pt idx="25255">
                  <c:v>25255</c:v>
                </c:pt>
                <c:pt idx="25256">
                  <c:v>25256</c:v>
                </c:pt>
                <c:pt idx="25257">
                  <c:v>25257</c:v>
                </c:pt>
                <c:pt idx="25258">
                  <c:v>25258</c:v>
                </c:pt>
                <c:pt idx="25259">
                  <c:v>25259</c:v>
                </c:pt>
                <c:pt idx="25260">
                  <c:v>25260</c:v>
                </c:pt>
                <c:pt idx="25261">
                  <c:v>25261</c:v>
                </c:pt>
                <c:pt idx="25262">
                  <c:v>25262</c:v>
                </c:pt>
                <c:pt idx="25263">
                  <c:v>25263</c:v>
                </c:pt>
                <c:pt idx="25264">
                  <c:v>25264</c:v>
                </c:pt>
                <c:pt idx="25265">
                  <c:v>25265</c:v>
                </c:pt>
                <c:pt idx="25266">
                  <c:v>25266</c:v>
                </c:pt>
                <c:pt idx="25267">
                  <c:v>25267</c:v>
                </c:pt>
                <c:pt idx="25268">
                  <c:v>25268</c:v>
                </c:pt>
                <c:pt idx="25269">
                  <c:v>25269</c:v>
                </c:pt>
                <c:pt idx="25270">
                  <c:v>25270</c:v>
                </c:pt>
                <c:pt idx="25271">
                  <c:v>25271</c:v>
                </c:pt>
                <c:pt idx="25272">
                  <c:v>25272</c:v>
                </c:pt>
                <c:pt idx="25273">
                  <c:v>25273</c:v>
                </c:pt>
                <c:pt idx="25274">
                  <c:v>25274</c:v>
                </c:pt>
                <c:pt idx="25275">
                  <c:v>25275</c:v>
                </c:pt>
                <c:pt idx="25276">
                  <c:v>25276</c:v>
                </c:pt>
                <c:pt idx="25277">
                  <c:v>25277</c:v>
                </c:pt>
                <c:pt idx="25278">
                  <c:v>25278</c:v>
                </c:pt>
                <c:pt idx="25279">
                  <c:v>25279</c:v>
                </c:pt>
                <c:pt idx="25280">
                  <c:v>25280</c:v>
                </c:pt>
                <c:pt idx="25281">
                  <c:v>25281</c:v>
                </c:pt>
                <c:pt idx="25282">
                  <c:v>25282</c:v>
                </c:pt>
                <c:pt idx="25283">
                  <c:v>25283</c:v>
                </c:pt>
                <c:pt idx="25284">
                  <c:v>25284</c:v>
                </c:pt>
                <c:pt idx="25285">
                  <c:v>25285</c:v>
                </c:pt>
                <c:pt idx="25286">
                  <c:v>25286</c:v>
                </c:pt>
                <c:pt idx="25287">
                  <c:v>25287</c:v>
                </c:pt>
                <c:pt idx="25288">
                  <c:v>25288</c:v>
                </c:pt>
                <c:pt idx="25289">
                  <c:v>25289</c:v>
                </c:pt>
                <c:pt idx="25290">
                  <c:v>25290</c:v>
                </c:pt>
                <c:pt idx="25291">
                  <c:v>25291</c:v>
                </c:pt>
                <c:pt idx="25292">
                  <c:v>25292</c:v>
                </c:pt>
                <c:pt idx="25293">
                  <c:v>25293</c:v>
                </c:pt>
                <c:pt idx="25294">
                  <c:v>25294</c:v>
                </c:pt>
                <c:pt idx="25295">
                  <c:v>25295</c:v>
                </c:pt>
                <c:pt idx="25296">
                  <c:v>25296</c:v>
                </c:pt>
                <c:pt idx="25297">
                  <c:v>25297</c:v>
                </c:pt>
                <c:pt idx="25298">
                  <c:v>25298</c:v>
                </c:pt>
                <c:pt idx="25299">
                  <c:v>25299</c:v>
                </c:pt>
                <c:pt idx="25300">
                  <c:v>25300</c:v>
                </c:pt>
                <c:pt idx="25301">
                  <c:v>25301</c:v>
                </c:pt>
                <c:pt idx="25302">
                  <c:v>25302</c:v>
                </c:pt>
                <c:pt idx="25303">
                  <c:v>25303</c:v>
                </c:pt>
                <c:pt idx="25304">
                  <c:v>25304</c:v>
                </c:pt>
                <c:pt idx="25305">
                  <c:v>25305</c:v>
                </c:pt>
                <c:pt idx="25306">
                  <c:v>25306</c:v>
                </c:pt>
                <c:pt idx="25307">
                  <c:v>25307</c:v>
                </c:pt>
                <c:pt idx="25308">
                  <c:v>25308</c:v>
                </c:pt>
                <c:pt idx="25309">
                  <c:v>25309</c:v>
                </c:pt>
                <c:pt idx="25310">
                  <c:v>25310</c:v>
                </c:pt>
                <c:pt idx="25311">
                  <c:v>25311</c:v>
                </c:pt>
                <c:pt idx="25312">
                  <c:v>25312</c:v>
                </c:pt>
                <c:pt idx="25313">
                  <c:v>25313</c:v>
                </c:pt>
                <c:pt idx="25314">
                  <c:v>25314</c:v>
                </c:pt>
                <c:pt idx="25315">
                  <c:v>25315</c:v>
                </c:pt>
                <c:pt idx="25316">
                  <c:v>25316</c:v>
                </c:pt>
                <c:pt idx="25317">
                  <c:v>25317</c:v>
                </c:pt>
                <c:pt idx="25318">
                  <c:v>25318</c:v>
                </c:pt>
                <c:pt idx="25319">
                  <c:v>25319</c:v>
                </c:pt>
                <c:pt idx="25320">
                  <c:v>25320</c:v>
                </c:pt>
                <c:pt idx="25321">
                  <c:v>25321</c:v>
                </c:pt>
                <c:pt idx="25322">
                  <c:v>25322</c:v>
                </c:pt>
                <c:pt idx="25323">
                  <c:v>25323</c:v>
                </c:pt>
                <c:pt idx="25324">
                  <c:v>25324</c:v>
                </c:pt>
                <c:pt idx="25325">
                  <c:v>25325</c:v>
                </c:pt>
                <c:pt idx="25326">
                  <c:v>25326</c:v>
                </c:pt>
                <c:pt idx="25327">
                  <c:v>25327</c:v>
                </c:pt>
                <c:pt idx="25328">
                  <c:v>25328</c:v>
                </c:pt>
                <c:pt idx="25329">
                  <c:v>25329</c:v>
                </c:pt>
                <c:pt idx="25330">
                  <c:v>25330</c:v>
                </c:pt>
                <c:pt idx="25331">
                  <c:v>25331</c:v>
                </c:pt>
                <c:pt idx="25332">
                  <c:v>25332</c:v>
                </c:pt>
                <c:pt idx="25333">
                  <c:v>25333</c:v>
                </c:pt>
                <c:pt idx="25334">
                  <c:v>25334</c:v>
                </c:pt>
                <c:pt idx="25335">
                  <c:v>25335</c:v>
                </c:pt>
                <c:pt idx="25336">
                  <c:v>25336</c:v>
                </c:pt>
                <c:pt idx="25337">
                  <c:v>25337</c:v>
                </c:pt>
                <c:pt idx="25338">
                  <c:v>25338</c:v>
                </c:pt>
                <c:pt idx="25339">
                  <c:v>25339</c:v>
                </c:pt>
                <c:pt idx="25340">
                  <c:v>25340</c:v>
                </c:pt>
                <c:pt idx="25341">
                  <c:v>25341</c:v>
                </c:pt>
                <c:pt idx="25342">
                  <c:v>25342</c:v>
                </c:pt>
                <c:pt idx="25343">
                  <c:v>25343</c:v>
                </c:pt>
                <c:pt idx="25344">
                  <c:v>25344</c:v>
                </c:pt>
                <c:pt idx="25345">
                  <c:v>25345</c:v>
                </c:pt>
                <c:pt idx="25346">
                  <c:v>25346</c:v>
                </c:pt>
                <c:pt idx="25347">
                  <c:v>25347</c:v>
                </c:pt>
                <c:pt idx="25348">
                  <c:v>25348</c:v>
                </c:pt>
                <c:pt idx="25349">
                  <c:v>25349</c:v>
                </c:pt>
                <c:pt idx="25350">
                  <c:v>25350</c:v>
                </c:pt>
                <c:pt idx="25351">
                  <c:v>25351</c:v>
                </c:pt>
                <c:pt idx="25352">
                  <c:v>25352</c:v>
                </c:pt>
                <c:pt idx="25353">
                  <c:v>25353</c:v>
                </c:pt>
                <c:pt idx="25354">
                  <c:v>25354</c:v>
                </c:pt>
                <c:pt idx="25355">
                  <c:v>25355</c:v>
                </c:pt>
                <c:pt idx="25356">
                  <c:v>25356</c:v>
                </c:pt>
                <c:pt idx="25357">
                  <c:v>25357</c:v>
                </c:pt>
                <c:pt idx="25358">
                  <c:v>25358</c:v>
                </c:pt>
                <c:pt idx="25359">
                  <c:v>25359</c:v>
                </c:pt>
                <c:pt idx="25360">
                  <c:v>25360</c:v>
                </c:pt>
                <c:pt idx="25361">
                  <c:v>25361</c:v>
                </c:pt>
                <c:pt idx="25362">
                  <c:v>25362</c:v>
                </c:pt>
                <c:pt idx="25363">
                  <c:v>25363</c:v>
                </c:pt>
                <c:pt idx="25364">
                  <c:v>25364</c:v>
                </c:pt>
                <c:pt idx="25365">
                  <c:v>25365</c:v>
                </c:pt>
                <c:pt idx="25366">
                  <c:v>25366</c:v>
                </c:pt>
                <c:pt idx="25367">
                  <c:v>25367</c:v>
                </c:pt>
                <c:pt idx="25368">
                  <c:v>25368</c:v>
                </c:pt>
                <c:pt idx="25369">
                  <c:v>25369</c:v>
                </c:pt>
                <c:pt idx="25370">
                  <c:v>25370</c:v>
                </c:pt>
                <c:pt idx="25371">
                  <c:v>25371</c:v>
                </c:pt>
                <c:pt idx="25372">
                  <c:v>25372</c:v>
                </c:pt>
                <c:pt idx="25373">
                  <c:v>25373</c:v>
                </c:pt>
                <c:pt idx="25374">
                  <c:v>25374</c:v>
                </c:pt>
                <c:pt idx="25375">
                  <c:v>25375</c:v>
                </c:pt>
                <c:pt idx="25376">
                  <c:v>25376</c:v>
                </c:pt>
                <c:pt idx="25377">
                  <c:v>25377</c:v>
                </c:pt>
                <c:pt idx="25378">
                  <c:v>25378</c:v>
                </c:pt>
                <c:pt idx="25379">
                  <c:v>25379</c:v>
                </c:pt>
                <c:pt idx="25380">
                  <c:v>25380</c:v>
                </c:pt>
                <c:pt idx="25381">
                  <c:v>25381</c:v>
                </c:pt>
                <c:pt idx="25382">
                  <c:v>25382</c:v>
                </c:pt>
                <c:pt idx="25383">
                  <c:v>25383</c:v>
                </c:pt>
                <c:pt idx="25384">
                  <c:v>25384</c:v>
                </c:pt>
                <c:pt idx="25385">
                  <c:v>25385</c:v>
                </c:pt>
                <c:pt idx="25386">
                  <c:v>25386</c:v>
                </c:pt>
                <c:pt idx="25387">
                  <c:v>25387</c:v>
                </c:pt>
                <c:pt idx="25388">
                  <c:v>25388</c:v>
                </c:pt>
                <c:pt idx="25389">
                  <c:v>25389</c:v>
                </c:pt>
                <c:pt idx="25390">
                  <c:v>25390</c:v>
                </c:pt>
                <c:pt idx="25391">
                  <c:v>25391</c:v>
                </c:pt>
                <c:pt idx="25392">
                  <c:v>25392</c:v>
                </c:pt>
                <c:pt idx="25393">
                  <c:v>25393</c:v>
                </c:pt>
                <c:pt idx="25394">
                  <c:v>25394</c:v>
                </c:pt>
                <c:pt idx="25395">
                  <c:v>25395</c:v>
                </c:pt>
                <c:pt idx="25396">
                  <c:v>25396</c:v>
                </c:pt>
                <c:pt idx="25397">
                  <c:v>25397</c:v>
                </c:pt>
                <c:pt idx="25398">
                  <c:v>25398</c:v>
                </c:pt>
                <c:pt idx="25399">
                  <c:v>25399</c:v>
                </c:pt>
                <c:pt idx="25400">
                  <c:v>25400</c:v>
                </c:pt>
                <c:pt idx="25401">
                  <c:v>25401</c:v>
                </c:pt>
                <c:pt idx="25402">
                  <c:v>25402</c:v>
                </c:pt>
                <c:pt idx="25403">
                  <c:v>25403</c:v>
                </c:pt>
                <c:pt idx="25404">
                  <c:v>25404</c:v>
                </c:pt>
                <c:pt idx="25405">
                  <c:v>25405</c:v>
                </c:pt>
                <c:pt idx="25406">
                  <c:v>25406</c:v>
                </c:pt>
                <c:pt idx="25407">
                  <c:v>25407</c:v>
                </c:pt>
                <c:pt idx="25408">
                  <c:v>25408</c:v>
                </c:pt>
                <c:pt idx="25409">
                  <c:v>25409</c:v>
                </c:pt>
                <c:pt idx="25410">
                  <c:v>25410</c:v>
                </c:pt>
                <c:pt idx="25411">
                  <c:v>25411</c:v>
                </c:pt>
                <c:pt idx="25412">
                  <c:v>25412</c:v>
                </c:pt>
                <c:pt idx="25413">
                  <c:v>25413</c:v>
                </c:pt>
                <c:pt idx="25414">
                  <c:v>25414</c:v>
                </c:pt>
                <c:pt idx="25415">
                  <c:v>25415</c:v>
                </c:pt>
                <c:pt idx="25416">
                  <c:v>25416</c:v>
                </c:pt>
                <c:pt idx="25417">
                  <c:v>25417</c:v>
                </c:pt>
                <c:pt idx="25418">
                  <c:v>25418</c:v>
                </c:pt>
                <c:pt idx="25419">
                  <c:v>25419</c:v>
                </c:pt>
                <c:pt idx="25420">
                  <c:v>25420</c:v>
                </c:pt>
                <c:pt idx="25421">
                  <c:v>25421</c:v>
                </c:pt>
                <c:pt idx="25422">
                  <c:v>25422</c:v>
                </c:pt>
                <c:pt idx="25423">
                  <c:v>25423</c:v>
                </c:pt>
                <c:pt idx="25424">
                  <c:v>25424</c:v>
                </c:pt>
                <c:pt idx="25425">
                  <c:v>25425</c:v>
                </c:pt>
                <c:pt idx="25426">
                  <c:v>25426</c:v>
                </c:pt>
                <c:pt idx="25427">
                  <c:v>25427</c:v>
                </c:pt>
                <c:pt idx="25428">
                  <c:v>25428</c:v>
                </c:pt>
                <c:pt idx="25429">
                  <c:v>25429</c:v>
                </c:pt>
                <c:pt idx="25430">
                  <c:v>25430</c:v>
                </c:pt>
                <c:pt idx="25431">
                  <c:v>25431</c:v>
                </c:pt>
                <c:pt idx="25432">
                  <c:v>25432</c:v>
                </c:pt>
                <c:pt idx="25433">
                  <c:v>25433</c:v>
                </c:pt>
                <c:pt idx="25434">
                  <c:v>25434</c:v>
                </c:pt>
                <c:pt idx="25435">
                  <c:v>25435</c:v>
                </c:pt>
                <c:pt idx="25436">
                  <c:v>25436</c:v>
                </c:pt>
                <c:pt idx="25437">
                  <c:v>25437</c:v>
                </c:pt>
                <c:pt idx="25438">
                  <c:v>25438</c:v>
                </c:pt>
                <c:pt idx="25439">
                  <c:v>25439</c:v>
                </c:pt>
                <c:pt idx="25440">
                  <c:v>25440</c:v>
                </c:pt>
                <c:pt idx="25441">
                  <c:v>25441</c:v>
                </c:pt>
                <c:pt idx="25442">
                  <c:v>25442</c:v>
                </c:pt>
                <c:pt idx="25443">
                  <c:v>25443</c:v>
                </c:pt>
                <c:pt idx="25444">
                  <c:v>25444</c:v>
                </c:pt>
                <c:pt idx="25445">
                  <c:v>25445</c:v>
                </c:pt>
                <c:pt idx="25446">
                  <c:v>25446</c:v>
                </c:pt>
                <c:pt idx="25447">
                  <c:v>25447</c:v>
                </c:pt>
                <c:pt idx="25448">
                  <c:v>25448</c:v>
                </c:pt>
                <c:pt idx="25449">
                  <c:v>25449</c:v>
                </c:pt>
                <c:pt idx="25450">
                  <c:v>25450</c:v>
                </c:pt>
                <c:pt idx="25451">
                  <c:v>25451</c:v>
                </c:pt>
                <c:pt idx="25452">
                  <c:v>25452</c:v>
                </c:pt>
                <c:pt idx="25453">
                  <c:v>25453</c:v>
                </c:pt>
                <c:pt idx="25454">
                  <c:v>25454</c:v>
                </c:pt>
                <c:pt idx="25455">
                  <c:v>25455</c:v>
                </c:pt>
                <c:pt idx="25456">
                  <c:v>25456</c:v>
                </c:pt>
                <c:pt idx="25457">
                  <c:v>25457</c:v>
                </c:pt>
                <c:pt idx="25458">
                  <c:v>25458</c:v>
                </c:pt>
                <c:pt idx="25459">
                  <c:v>25459</c:v>
                </c:pt>
                <c:pt idx="25460">
                  <c:v>25460</c:v>
                </c:pt>
                <c:pt idx="25461">
                  <c:v>25461</c:v>
                </c:pt>
                <c:pt idx="25462">
                  <c:v>25462</c:v>
                </c:pt>
                <c:pt idx="25463">
                  <c:v>25463</c:v>
                </c:pt>
                <c:pt idx="25464">
                  <c:v>25464</c:v>
                </c:pt>
                <c:pt idx="25465">
                  <c:v>25465</c:v>
                </c:pt>
                <c:pt idx="25466">
                  <c:v>25466</c:v>
                </c:pt>
                <c:pt idx="25467">
                  <c:v>25467</c:v>
                </c:pt>
                <c:pt idx="25468">
                  <c:v>25468</c:v>
                </c:pt>
                <c:pt idx="25469">
                  <c:v>25469</c:v>
                </c:pt>
                <c:pt idx="25470">
                  <c:v>25470</c:v>
                </c:pt>
                <c:pt idx="25471">
                  <c:v>25471</c:v>
                </c:pt>
                <c:pt idx="25472">
                  <c:v>25472</c:v>
                </c:pt>
                <c:pt idx="25473">
                  <c:v>25473</c:v>
                </c:pt>
                <c:pt idx="25474">
                  <c:v>25474</c:v>
                </c:pt>
                <c:pt idx="25475">
                  <c:v>25475</c:v>
                </c:pt>
                <c:pt idx="25476">
                  <c:v>25476</c:v>
                </c:pt>
                <c:pt idx="25477">
                  <c:v>25477</c:v>
                </c:pt>
                <c:pt idx="25478">
                  <c:v>25478</c:v>
                </c:pt>
                <c:pt idx="25479">
                  <c:v>25479</c:v>
                </c:pt>
                <c:pt idx="25480">
                  <c:v>25480</c:v>
                </c:pt>
                <c:pt idx="25481">
                  <c:v>25481</c:v>
                </c:pt>
                <c:pt idx="25482">
                  <c:v>25482</c:v>
                </c:pt>
                <c:pt idx="25483">
                  <c:v>25483</c:v>
                </c:pt>
                <c:pt idx="25484">
                  <c:v>25484</c:v>
                </c:pt>
                <c:pt idx="25485">
                  <c:v>25485</c:v>
                </c:pt>
                <c:pt idx="25486">
                  <c:v>25486</c:v>
                </c:pt>
                <c:pt idx="25487">
                  <c:v>25487</c:v>
                </c:pt>
                <c:pt idx="25488">
                  <c:v>25488</c:v>
                </c:pt>
                <c:pt idx="25489">
                  <c:v>25489</c:v>
                </c:pt>
                <c:pt idx="25490">
                  <c:v>25490</c:v>
                </c:pt>
                <c:pt idx="25491">
                  <c:v>25491</c:v>
                </c:pt>
                <c:pt idx="25492">
                  <c:v>25492</c:v>
                </c:pt>
                <c:pt idx="25493">
                  <c:v>25493</c:v>
                </c:pt>
                <c:pt idx="25494">
                  <c:v>25494</c:v>
                </c:pt>
                <c:pt idx="25495">
                  <c:v>25495</c:v>
                </c:pt>
                <c:pt idx="25496">
                  <c:v>25496</c:v>
                </c:pt>
                <c:pt idx="25497">
                  <c:v>25497</c:v>
                </c:pt>
                <c:pt idx="25498">
                  <c:v>25498</c:v>
                </c:pt>
                <c:pt idx="25499">
                  <c:v>25499</c:v>
                </c:pt>
                <c:pt idx="25500">
                  <c:v>25500</c:v>
                </c:pt>
                <c:pt idx="25501">
                  <c:v>25501</c:v>
                </c:pt>
                <c:pt idx="25502">
                  <c:v>25502</c:v>
                </c:pt>
                <c:pt idx="25503">
                  <c:v>25503</c:v>
                </c:pt>
                <c:pt idx="25504">
                  <c:v>25504</c:v>
                </c:pt>
                <c:pt idx="25505">
                  <c:v>25505</c:v>
                </c:pt>
                <c:pt idx="25506">
                  <c:v>25506</c:v>
                </c:pt>
                <c:pt idx="25507">
                  <c:v>25507</c:v>
                </c:pt>
                <c:pt idx="25508">
                  <c:v>25508</c:v>
                </c:pt>
                <c:pt idx="25509">
                  <c:v>25509</c:v>
                </c:pt>
                <c:pt idx="25510">
                  <c:v>25510</c:v>
                </c:pt>
                <c:pt idx="25511">
                  <c:v>25511</c:v>
                </c:pt>
                <c:pt idx="25512">
                  <c:v>25512</c:v>
                </c:pt>
                <c:pt idx="25513">
                  <c:v>25513</c:v>
                </c:pt>
                <c:pt idx="25514">
                  <c:v>25514</c:v>
                </c:pt>
                <c:pt idx="25515">
                  <c:v>25515</c:v>
                </c:pt>
                <c:pt idx="25516">
                  <c:v>25516</c:v>
                </c:pt>
                <c:pt idx="25517">
                  <c:v>25517</c:v>
                </c:pt>
                <c:pt idx="25518">
                  <c:v>25518</c:v>
                </c:pt>
                <c:pt idx="25519">
                  <c:v>25519</c:v>
                </c:pt>
                <c:pt idx="25520">
                  <c:v>25520</c:v>
                </c:pt>
                <c:pt idx="25521">
                  <c:v>25521</c:v>
                </c:pt>
                <c:pt idx="25522">
                  <c:v>25522</c:v>
                </c:pt>
                <c:pt idx="25523">
                  <c:v>25523</c:v>
                </c:pt>
                <c:pt idx="25524">
                  <c:v>25524</c:v>
                </c:pt>
                <c:pt idx="25525">
                  <c:v>25525</c:v>
                </c:pt>
                <c:pt idx="25526">
                  <c:v>25526</c:v>
                </c:pt>
                <c:pt idx="25527">
                  <c:v>25527</c:v>
                </c:pt>
                <c:pt idx="25528">
                  <c:v>25528</c:v>
                </c:pt>
                <c:pt idx="25529">
                  <c:v>25529</c:v>
                </c:pt>
                <c:pt idx="25530">
                  <c:v>25530</c:v>
                </c:pt>
                <c:pt idx="25531">
                  <c:v>25531</c:v>
                </c:pt>
                <c:pt idx="25532">
                  <c:v>25532</c:v>
                </c:pt>
                <c:pt idx="25533">
                  <c:v>25533</c:v>
                </c:pt>
                <c:pt idx="25534">
                  <c:v>25534</c:v>
                </c:pt>
                <c:pt idx="25535">
                  <c:v>25535</c:v>
                </c:pt>
                <c:pt idx="25536">
                  <c:v>25536</c:v>
                </c:pt>
                <c:pt idx="25537">
                  <c:v>25537</c:v>
                </c:pt>
                <c:pt idx="25538">
                  <c:v>25538</c:v>
                </c:pt>
                <c:pt idx="25539">
                  <c:v>25539</c:v>
                </c:pt>
                <c:pt idx="25540">
                  <c:v>25540</c:v>
                </c:pt>
                <c:pt idx="25541">
                  <c:v>25541</c:v>
                </c:pt>
                <c:pt idx="25542">
                  <c:v>25542</c:v>
                </c:pt>
                <c:pt idx="25543">
                  <c:v>25543</c:v>
                </c:pt>
                <c:pt idx="25544">
                  <c:v>25544</c:v>
                </c:pt>
                <c:pt idx="25545">
                  <c:v>25545</c:v>
                </c:pt>
                <c:pt idx="25546">
                  <c:v>25546</c:v>
                </c:pt>
                <c:pt idx="25547">
                  <c:v>25547</c:v>
                </c:pt>
                <c:pt idx="25548">
                  <c:v>25548</c:v>
                </c:pt>
                <c:pt idx="25549">
                  <c:v>25549</c:v>
                </c:pt>
                <c:pt idx="25550">
                  <c:v>25550</c:v>
                </c:pt>
                <c:pt idx="25551">
                  <c:v>25551</c:v>
                </c:pt>
                <c:pt idx="25552">
                  <c:v>25552</c:v>
                </c:pt>
                <c:pt idx="25553">
                  <c:v>25553</c:v>
                </c:pt>
                <c:pt idx="25554">
                  <c:v>25554</c:v>
                </c:pt>
                <c:pt idx="25555">
                  <c:v>25555</c:v>
                </c:pt>
                <c:pt idx="25556">
                  <c:v>25556</c:v>
                </c:pt>
                <c:pt idx="25557">
                  <c:v>25557</c:v>
                </c:pt>
                <c:pt idx="25558">
                  <c:v>25558</c:v>
                </c:pt>
                <c:pt idx="25559">
                  <c:v>25559</c:v>
                </c:pt>
                <c:pt idx="25560">
                  <c:v>25560</c:v>
                </c:pt>
                <c:pt idx="25561">
                  <c:v>25561</c:v>
                </c:pt>
                <c:pt idx="25562">
                  <c:v>25562</c:v>
                </c:pt>
                <c:pt idx="25563">
                  <c:v>25563</c:v>
                </c:pt>
                <c:pt idx="25564">
                  <c:v>25564</c:v>
                </c:pt>
                <c:pt idx="25565">
                  <c:v>25565</c:v>
                </c:pt>
                <c:pt idx="25566">
                  <c:v>25566</c:v>
                </c:pt>
                <c:pt idx="25567">
                  <c:v>25567</c:v>
                </c:pt>
                <c:pt idx="25568">
                  <c:v>25568</c:v>
                </c:pt>
                <c:pt idx="25569">
                  <c:v>25569</c:v>
                </c:pt>
                <c:pt idx="25570">
                  <c:v>25570</c:v>
                </c:pt>
                <c:pt idx="25571">
                  <c:v>25571</c:v>
                </c:pt>
                <c:pt idx="25572">
                  <c:v>25572</c:v>
                </c:pt>
                <c:pt idx="25573">
                  <c:v>25573</c:v>
                </c:pt>
                <c:pt idx="25574">
                  <c:v>25574</c:v>
                </c:pt>
                <c:pt idx="25575">
                  <c:v>25575</c:v>
                </c:pt>
                <c:pt idx="25576">
                  <c:v>25576</c:v>
                </c:pt>
                <c:pt idx="25577">
                  <c:v>25577</c:v>
                </c:pt>
                <c:pt idx="25578">
                  <c:v>25578</c:v>
                </c:pt>
                <c:pt idx="25579">
                  <c:v>25579</c:v>
                </c:pt>
                <c:pt idx="25580">
                  <c:v>25580</c:v>
                </c:pt>
                <c:pt idx="25581">
                  <c:v>25581</c:v>
                </c:pt>
                <c:pt idx="25582">
                  <c:v>25582</c:v>
                </c:pt>
                <c:pt idx="25583">
                  <c:v>25583</c:v>
                </c:pt>
                <c:pt idx="25584">
                  <c:v>25584</c:v>
                </c:pt>
                <c:pt idx="25585">
                  <c:v>25585</c:v>
                </c:pt>
                <c:pt idx="25586">
                  <c:v>25586</c:v>
                </c:pt>
                <c:pt idx="25587">
                  <c:v>25587</c:v>
                </c:pt>
                <c:pt idx="25588">
                  <c:v>25588</c:v>
                </c:pt>
                <c:pt idx="25589">
                  <c:v>25589</c:v>
                </c:pt>
                <c:pt idx="25590">
                  <c:v>25590</c:v>
                </c:pt>
                <c:pt idx="25591">
                  <c:v>25591</c:v>
                </c:pt>
                <c:pt idx="25592">
                  <c:v>25592</c:v>
                </c:pt>
                <c:pt idx="25593">
                  <c:v>25593</c:v>
                </c:pt>
                <c:pt idx="25594">
                  <c:v>25594</c:v>
                </c:pt>
                <c:pt idx="25595">
                  <c:v>25595</c:v>
                </c:pt>
                <c:pt idx="25596">
                  <c:v>25596</c:v>
                </c:pt>
                <c:pt idx="25597">
                  <c:v>25597</c:v>
                </c:pt>
                <c:pt idx="25598">
                  <c:v>25598</c:v>
                </c:pt>
                <c:pt idx="25599">
                  <c:v>25599</c:v>
                </c:pt>
                <c:pt idx="25600">
                  <c:v>25600</c:v>
                </c:pt>
                <c:pt idx="25601">
                  <c:v>25601</c:v>
                </c:pt>
                <c:pt idx="25602">
                  <c:v>25602</c:v>
                </c:pt>
                <c:pt idx="25603">
                  <c:v>25603</c:v>
                </c:pt>
                <c:pt idx="25604">
                  <c:v>25604</c:v>
                </c:pt>
                <c:pt idx="25605">
                  <c:v>25605</c:v>
                </c:pt>
                <c:pt idx="25606">
                  <c:v>25606</c:v>
                </c:pt>
                <c:pt idx="25607">
                  <c:v>25607</c:v>
                </c:pt>
                <c:pt idx="25608">
                  <c:v>25608</c:v>
                </c:pt>
                <c:pt idx="25609">
                  <c:v>25609</c:v>
                </c:pt>
                <c:pt idx="25610">
                  <c:v>25610</c:v>
                </c:pt>
                <c:pt idx="25611">
                  <c:v>25611</c:v>
                </c:pt>
                <c:pt idx="25612">
                  <c:v>25612</c:v>
                </c:pt>
                <c:pt idx="25613">
                  <c:v>25613</c:v>
                </c:pt>
                <c:pt idx="25614">
                  <c:v>25614</c:v>
                </c:pt>
                <c:pt idx="25615">
                  <c:v>25615</c:v>
                </c:pt>
                <c:pt idx="25616">
                  <c:v>25616</c:v>
                </c:pt>
                <c:pt idx="25617">
                  <c:v>25617</c:v>
                </c:pt>
                <c:pt idx="25618">
                  <c:v>25618</c:v>
                </c:pt>
                <c:pt idx="25619">
                  <c:v>25619</c:v>
                </c:pt>
                <c:pt idx="25620">
                  <c:v>25620</c:v>
                </c:pt>
                <c:pt idx="25621">
                  <c:v>25621</c:v>
                </c:pt>
                <c:pt idx="25622">
                  <c:v>25622</c:v>
                </c:pt>
                <c:pt idx="25623">
                  <c:v>25623</c:v>
                </c:pt>
                <c:pt idx="25624">
                  <c:v>25624</c:v>
                </c:pt>
                <c:pt idx="25625">
                  <c:v>25625</c:v>
                </c:pt>
                <c:pt idx="25626">
                  <c:v>25626</c:v>
                </c:pt>
                <c:pt idx="25627">
                  <c:v>25627</c:v>
                </c:pt>
                <c:pt idx="25628">
                  <c:v>25628</c:v>
                </c:pt>
                <c:pt idx="25629">
                  <c:v>25629</c:v>
                </c:pt>
                <c:pt idx="25630">
                  <c:v>25630</c:v>
                </c:pt>
                <c:pt idx="25631">
                  <c:v>25631</c:v>
                </c:pt>
                <c:pt idx="25632">
                  <c:v>25632</c:v>
                </c:pt>
                <c:pt idx="25633">
                  <c:v>25633</c:v>
                </c:pt>
                <c:pt idx="25634">
                  <c:v>25634</c:v>
                </c:pt>
                <c:pt idx="25635">
                  <c:v>25635</c:v>
                </c:pt>
                <c:pt idx="25636">
                  <c:v>25636</c:v>
                </c:pt>
                <c:pt idx="25637">
                  <c:v>25637</c:v>
                </c:pt>
                <c:pt idx="25638">
                  <c:v>25638</c:v>
                </c:pt>
                <c:pt idx="25639">
                  <c:v>25639</c:v>
                </c:pt>
                <c:pt idx="25640">
                  <c:v>25640</c:v>
                </c:pt>
                <c:pt idx="25641">
                  <c:v>25641</c:v>
                </c:pt>
                <c:pt idx="25642">
                  <c:v>25642</c:v>
                </c:pt>
                <c:pt idx="25643">
                  <c:v>25643</c:v>
                </c:pt>
                <c:pt idx="25644">
                  <c:v>25644</c:v>
                </c:pt>
                <c:pt idx="25645">
                  <c:v>25645</c:v>
                </c:pt>
                <c:pt idx="25646">
                  <c:v>25646</c:v>
                </c:pt>
                <c:pt idx="25647">
                  <c:v>25647</c:v>
                </c:pt>
                <c:pt idx="25648">
                  <c:v>25648</c:v>
                </c:pt>
                <c:pt idx="25649">
                  <c:v>25649</c:v>
                </c:pt>
                <c:pt idx="25650">
                  <c:v>25650</c:v>
                </c:pt>
                <c:pt idx="25651">
                  <c:v>25651</c:v>
                </c:pt>
                <c:pt idx="25652">
                  <c:v>25652</c:v>
                </c:pt>
                <c:pt idx="25653">
                  <c:v>25653</c:v>
                </c:pt>
                <c:pt idx="25654">
                  <c:v>25654</c:v>
                </c:pt>
                <c:pt idx="25655">
                  <c:v>25655</c:v>
                </c:pt>
                <c:pt idx="25656">
                  <c:v>25656</c:v>
                </c:pt>
                <c:pt idx="25657">
                  <c:v>25657</c:v>
                </c:pt>
                <c:pt idx="25658">
                  <c:v>25658</c:v>
                </c:pt>
                <c:pt idx="25659">
                  <c:v>25659</c:v>
                </c:pt>
                <c:pt idx="25660">
                  <c:v>25660</c:v>
                </c:pt>
                <c:pt idx="25661">
                  <c:v>25661</c:v>
                </c:pt>
                <c:pt idx="25662">
                  <c:v>25662</c:v>
                </c:pt>
                <c:pt idx="25663">
                  <c:v>25663</c:v>
                </c:pt>
                <c:pt idx="25664">
                  <c:v>25664</c:v>
                </c:pt>
                <c:pt idx="25665">
                  <c:v>25665</c:v>
                </c:pt>
                <c:pt idx="25666">
                  <c:v>25666</c:v>
                </c:pt>
                <c:pt idx="25667">
                  <c:v>25667</c:v>
                </c:pt>
                <c:pt idx="25668">
                  <c:v>25668</c:v>
                </c:pt>
                <c:pt idx="25669">
                  <c:v>25669</c:v>
                </c:pt>
                <c:pt idx="25670">
                  <c:v>25670</c:v>
                </c:pt>
                <c:pt idx="25671">
                  <c:v>25671</c:v>
                </c:pt>
                <c:pt idx="25672">
                  <c:v>25672</c:v>
                </c:pt>
                <c:pt idx="25673">
                  <c:v>25673</c:v>
                </c:pt>
                <c:pt idx="25674">
                  <c:v>25674</c:v>
                </c:pt>
                <c:pt idx="25675">
                  <c:v>25675</c:v>
                </c:pt>
                <c:pt idx="25676">
                  <c:v>25676</c:v>
                </c:pt>
                <c:pt idx="25677">
                  <c:v>25677</c:v>
                </c:pt>
                <c:pt idx="25678">
                  <c:v>25678</c:v>
                </c:pt>
                <c:pt idx="25679">
                  <c:v>25679</c:v>
                </c:pt>
                <c:pt idx="25680">
                  <c:v>25680</c:v>
                </c:pt>
                <c:pt idx="25681">
                  <c:v>25681</c:v>
                </c:pt>
                <c:pt idx="25682">
                  <c:v>25682</c:v>
                </c:pt>
                <c:pt idx="25683">
                  <c:v>25683</c:v>
                </c:pt>
                <c:pt idx="25684">
                  <c:v>25684</c:v>
                </c:pt>
                <c:pt idx="25685">
                  <c:v>25685</c:v>
                </c:pt>
                <c:pt idx="25686">
                  <c:v>25686</c:v>
                </c:pt>
                <c:pt idx="25687">
                  <c:v>25687</c:v>
                </c:pt>
                <c:pt idx="25688">
                  <c:v>25688</c:v>
                </c:pt>
                <c:pt idx="25689">
                  <c:v>25689</c:v>
                </c:pt>
                <c:pt idx="25690">
                  <c:v>25690</c:v>
                </c:pt>
                <c:pt idx="25691">
                  <c:v>25691</c:v>
                </c:pt>
                <c:pt idx="25692">
                  <c:v>25692</c:v>
                </c:pt>
                <c:pt idx="25693">
                  <c:v>25693</c:v>
                </c:pt>
                <c:pt idx="25694">
                  <c:v>25694</c:v>
                </c:pt>
                <c:pt idx="25695">
                  <c:v>25695</c:v>
                </c:pt>
                <c:pt idx="25696">
                  <c:v>25696</c:v>
                </c:pt>
                <c:pt idx="25697">
                  <c:v>25697</c:v>
                </c:pt>
                <c:pt idx="25698">
                  <c:v>25698</c:v>
                </c:pt>
                <c:pt idx="25699">
                  <c:v>25699</c:v>
                </c:pt>
                <c:pt idx="25700">
                  <c:v>25700</c:v>
                </c:pt>
                <c:pt idx="25701">
                  <c:v>25701</c:v>
                </c:pt>
                <c:pt idx="25702">
                  <c:v>25702</c:v>
                </c:pt>
                <c:pt idx="25703">
                  <c:v>25703</c:v>
                </c:pt>
                <c:pt idx="25704">
                  <c:v>25704</c:v>
                </c:pt>
                <c:pt idx="25705">
                  <c:v>25705</c:v>
                </c:pt>
                <c:pt idx="25706">
                  <c:v>25706</c:v>
                </c:pt>
                <c:pt idx="25707">
                  <c:v>25707</c:v>
                </c:pt>
                <c:pt idx="25708">
                  <c:v>25708</c:v>
                </c:pt>
                <c:pt idx="25709">
                  <c:v>25709</c:v>
                </c:pt>
                <c:pt idx="25710">
                  <c:v>25710</c:v>
                </c:pt>
                <c:pt idx="25711">
                  <c:v>25711</c:v>
                </c:pt>
                <c:pt idx="25712">
                  <c:v>25712</c:v>
                </c:pt>
                <c:pt idx="25713">
                  <c:v>25713</c:v>
                </c:pt>
                <c:pt idx="25714">
                  <c:v>25714</c:v>
                </c:pt>
                <c:pt idx="25715">
                  <c:v>25715</c:v>
                </c:pt>
                <c:pt idx="25716">
                  <c:v>25716</c:v>
                </c:pt>
                <c:pt idx="25717">
                  <c:v>25717</c:v>
                </c:pt>
                <c:pt idx="25718">
                  <c:v>25718</c:v>
                </c:pt>
                <c:pt idx="25719">
                  <c:v>25719</c:v>
                </c:pt>
                <c:pt idx="25720">
                  <c:v>25720</c:v>
                </c:pt>
                <c:pt idx="25721">
                  <c:v>25721</c:v>
                </c:pt>
                <c:pt idx="25722">
                  <c:v>25722</c:v>
                </c:pt>
                <c:pt idx="25723">
                  <c:v>25723</c:v>
                </c:pt>
                <c:pt idx="25724">
                  <c:v>25724</c:v>
                </c:pt>
                <c:pt idx="25725">
                  <c:v>25725</c:v>
                </c:pt>
                <c:pt idx="25726">
                  <c:v>25726</c:v>
                </c:pt>
                <c:pt idx="25727">
                  <c:v>25727</c:v>
                </c:pt>
                <c:pt idx="25728">
                  <c:v>25728</c:v>
                </c:pt>
                <c:pt idx="25729">
                  <c:v>25729</c:v>
                </c:pt>
                <c:pt idx="25730">
                  <c:v>25730</c:v>
                </c:pt>
                <c:pt idx="25731">
                  <c:v>25731</c:v>
                </c:pt>
                <c:pt idx="25732">
                  <c:v>25732</c:v>
                </c:pt>
                <c:pt idx="25733">
                  <c:v>25733</c:v>
                </c:pt>
                <c:pt idx="25734">
                  <c:v>25734</c:v>
                </c:pt>
                <c:pt idx="25735">
                  <c:v>25735</c:v>
                </c:pt>
                <c:pt idx="25736">
                  <c:v>25736</c:v>
                </c:pt>
                <c:pt idx="25737">
                  <c:v>25737</c:v>
                </c:pt>
                <c:pt idx="25738">
                  <c:v>25738</c:v>
                </c:pt>
                <c:pt idx="25739">
                  <c:v>25739</c:v>
                </c:pt>
                <c:pt idx="25740">
                  <c:v>25740</c:v>
                </c:pt>
                <c:pt idx="25741">
                  <c:v>25741</c:v>
                </c:pt>
                <c:pt idx="25742">
                  <c:v>25742</c:v>
                </c:pt>
                <c:pt idx="25743">
                  <c:v>25743</c:v>
                </c:pt>
                <c:pt idx="25744">
                  <c:v>25744</c:v>
                </c:pt>
                <c:pt idx="25745">
                  <c:v>25745</c:v>
                </c:pt>
                <c:pt idx="25746">
                  <c:v>25746</c:v>
                </c:pt>
                <c:pt idx="25747">
                  <c:v>25747</c:v>
                </c:pt>
                <c:pt idx="25748">
                  <c:v>25748</c:v>
                </c:pt>
                <c:pt idx="25749">
                  <c:v>25749</c:v>
                </c:pt>
                <c:pt idx="25750">
                  <c:v>25750</c:v>
                </c:pt>
                <c:pt idx="25751">
                  <c:v>25751</c:v>
                </c:pt>
                <c:pt idx="25752">
                  <c:v>25752</c:v>
                </c:pt>
                <c:pt idx="25753">
                  <c:v>25753</c:v>
                </c:pt>
                <c:pt idx="25754">
                  <c:v>25754</c:v>
                </c:pt>
                <c:pt idx="25755">
                  <c:v>25755</c:v>
                </c:pt>
                <c:pt idx="25756">
                  <c:v>25756</c:v>
                </c:pt>
                <c:pt idx="25757">
                  <c:v>25757</c:v>
                </c:pt>
                <c:pt idx="25758">
                  <c:v>25758</c:v>
                </c:pt>
                <c:pt idx="25759">
                  <c:v>25759</c:v>
                </c:pt>
                <c:pt idx="25760">
                  <c:v>25760</c:v>
                </c:pt>
                <c:pt idx="25761">
                  <c:v>25761</c:v>
                </c:pt>
                <c:pt idx="25762">
                  <c:v>25762</c:v>
                </c:pt>
                <c:pt idx="25763">
                  <c:v>25763</c:v>
                </c:pt>
                <c:pt idx="25764">
                  <c:v>25764</c:v>
                </c:pt>
                <c:pt idx="25765">
                  <c:v>25765</c:v>
                </c:pt>
                <c:pt idx="25766">
                  <c:v>25766</c:v>
                </c:pt>
                <c:pt idx="25767">
                  <c:v>25767</c:v>
                </c:pt>
                <c:pt idx="25768">
                  <c:v>25768</c:v>
                </c:pt>
                <c:pt idx="25769">
                  <c:v>25769</c:v>
                </c:pt>
                <c:pt idx="25770">
                  <c:v>25770</c:v>
                </c:pt>
                <c:pt idx="25771">
                  <c:v>25771</c:v>
                </c:pt>
                <c:pt idx="25772">
                  <c:v>25772</c:v>
                </c:pt>
                <c:pt idx="25773">
                  <c:v>25773</c:v>
                </c:pt>
                <c:pt idx="25774">
                  <c:v>25774</c:v>
                </c:pt>
                <c:pt idx="25775">
                  <c:v>25775</c:v>
                </c:pt>
                <c:pt idx="25776">
                  <c:v>25776</c:v>
                </c:pt>
                <c:pt idx="25777">
                  <c:v>25777</c:v>
                </c:pt>
                <c:pt idx="25778">
                  <c:v>25778</c:v>
                </c:pt>
                <c:pt idx="25779">
                  <c:v>25779</c:v>
                </c:pt>
                <c:pt idx="25780">
                  <c:v>25780</c:v>
                </c:pt>
                <c:pt idx="25781">
                  <c:v>25781</c:v>
                </c:pt>
                <c:pt idx="25782">
                  <c:v>25782</c:v>
                </c:pt>
                <c:pt idx="25783">
                  <c:v>25783</c:v>
                </c:pt>
                <c:pt idx="25784">
                  <c:v>25784</c:v>
                </c:pt>
                <c:pt idx="25785">
                  <c:v>25785</c:v>
                </c:pt>
                <c:pt idx="25786">
                  <c:v>25786</c:v>
                </c:pt>
                <c:pt idx="25787">
                  <c:v>25787</c:v>
                </c:pt>
                <c:pt idx="25788">
                  <c:v>25788</c:v>
                </c:pt>
                <c:pt idx="25789">
                  <c:v>25789</c:v>
                </c:pt>
                <c:pt idx="25790">
                  <c:v>25790</c:v>
                </c:pt>
                <c:pt idx="25791">
                  <c:v>25791</c:v>
                </c:pt>
                <c:pt idx="25792">
                  <c:v>25792</c:v>
                </c:pt>
                <c:pt idx="25793">
                  <c:v>25793</c:v>
                </c:pt>
                <c:pt idx="25794">
                  <c:v>25794</c:v>
                </c:pt>
                <c:pt idx="25795">
                  <c:v>25795</c:v>
                </c:pt>
                <c:pt idx="25796">
                  <c:v>25796</c:v>
                </c:pt>
                <c:pt idx="25797">
                  <c:v>25797</c:v>
                </c:pt>
                <c:pt idx="25798">
                  <c:v>25798</c:v>
                </c:pt>
                <c:pt idx="25799">
                  <c:v>25799</c:v>
                </c:pt>
                <c:pt idx="25800">
                  <c:v>25800</c:v>
                </c:pt>
                <c:pt idx="25801">
                  <c:v>25801</c:v>
                </c:pt>
                <c:pt idx="25802">
                  <c:v>25802</c:v>
                </c:pt>
                <c:pt idx="25803">
                  <c:v>25803</c:v>
                </c:pt>
                <c:pt idx="25804">
                  <c:v>25804</c:v>
                </c:pt>
                <c:pt idx="25805">
                  <c:v>25805</c:v>
                </c:pt>
                <c:pt idx="25806">
                  <c:v>25806</c:v>
                </c:pt>
                <c:pt idx="25807">
                  <c:v>25807</c:v>
                </c:pt>
                <c:pt idx="25808">
                  <c:v>25808</c:v>
                </c:pt>
                <c:pt idx="25809">
                  <c:v>25809</c:v>
                </c:pt>
                <c:pt idx="25810">
                  <c:v>25810</c:v>
                </c:pt>
                <c:pt idx="25811">
                  <c:v>25811</c:v>
                </c:pt>
                <c:pt idx="25812">
                  <c:v>25812</c:v>
                </c:pt>
                <c:pt idx="25813">
                  <c:v>25813</c:v>
                </c:pt>
                <c:pt idx="25814">
                  <c:v>25814</c:v>
                </c:pt>
                <c:pt idx="25815">
                  <c:v>25815</c:v>
                </c:pt>
                <c:pt idx="25816">
                  <c:v>25816</c:v>
                </c:pt>
                <c:pt idx="25817">
                  <c:v>25817</c:v>
                </c:pt>
                <c:pt idx="25818">
                  <c:v>25818</c:v>
                </c:pt>
                <c:pt idx="25819">
                  <c:v>25819</c:v>
                </c:pt>
                <c:pt idx="25820">
                  <c:v>25820</c:v>
                </c:pt>
                <c:pt idx="25821">
                  <c:v>25821</c:v>
                </c:pt>
                <c:pt idx="25822">
                  <c:v>25822</c:v>
                </c:pt>
                <c:pt idx="25823">
                  <c:v>25823</c:v>
                </c:pt>
                <c:pt idx="25824">
                  <c:v>25824</c:v>
                </c:pt>
                <c:pt idx="25825">
                  <c:v>25825</c:v>
                </c:pt>
                <c:pt idx="25826">
                  <c:v>25826</c:v>
                </c:pt>
                <c:pt idx="25827">
                  <c:v>25827</c:v>
                </c:pt>
                <c:pt idx="25828">
                  <c:v>25828</c:v>
                </c:pt>
                <c:pt idx="25829">
                  <c:v>25829</c:v>
                </c:pt>
                <c:pt idx="25830">
                  <c:v>25830</c:v>
                </c:pt>
                <c:pt idx="25831">
                  <c:v>25831</c:v>
                </c:pt>
                <c:pt idx="25832">
                  <c:v>25832</c:v>
                </c:pt>
                <c:pt idx="25833">
                  <c:v>25833</c:v>
                </c:pt>
                <c:pt idx="25834">
                  <c:v>25834</c:v>
                </c:pt>
                <c:pt idx="25835">
                  <c:v>25835</c:v>
                </c:pt>
                <c:pt idx="25836">
                  <c:v>25836</c:v>
                </c:pt>
                <c:pt idx="25837">
                  <c:v>25837</c:v>
                </c:pt>
                <c:pt idx="25838">
                  <c:v>25838</c:v>
                </c:pt>
                <c:pt idx="25839">
                  <c:v>25839</c:v>
                </c:pt>
                <c:pt idx="25840">
                  <c:v>25840</c:v>
                </c:pt>
                <c:pt idx="25841">
                  <c:v>25841</c:v>
                </c:pt>
                <c:pt idx="25842">
                  <c:v>25842</c:v>
                </c:pt>
                <c:pt idx="25843">
                  <c:v>25843</c:v>
                </c:pt>
                <c:pt idx="25844">
                  <c:v>25844</c:v>
                </c:pt>
                <c:pt idx="25845">
                  <c:v>25845</c:v>
                </c:pt>
                <c:pt idx="25846">
                  <c:v>25846</c:v>
                </c:pt>
                <c:pt idx="25847">
                  <c:v>25847</c:v>
                </c:pt>
                <c:pt idx="25848">
                  <c:v>25848</c:v>
                </c:pt>
                <c:pt idx="25849">
                  <c:v>25849</c:v>
                </c:pt>
                <c:pt idx="25850">
                  <c:v>25850</c:v>
                </c:pt>
                <c:pt idx="25851">
                  <c:v>25851</c:v>
                </c:pt>
                <c:pt idx="25852">
                  <c:v>25852</c:v>
                </c:pt>
                <c:pt idx="25853">
                  <c:v>25853</c:v>
                </c:pt>
                <c:pt idx="25854">
                  <c:v>25854</c:v>
                </c:pt>
                <c:pt idx="25855">
                  <c:v>25855</c:v>
                </c:pt>
                <c:pt idx="25856">
                  <c:v>25856</c:v>
                </c:pt>
                <c:pt idx="25857">
                  <c:v>25857</c:v>
                </c:pt>
                <c:pt idx="25858">
                  <c:v>25858</c:v>
                </c:pt>
                <c:pt idx="25859">
                  <c:v>25859</c:v>
                </c:pt>
                <c:pt idx="25860">
                  <c:v>25860</c:v>
                </c:pt>
                <c:pt idx="25861">
                  <c:v>25861</c:v>
                </c:pt>
                <c:pt idx="25862">
                  <c:v>25862</c:v>
                </c:pt>
                <c:pt idx="25863">
                  <c:v>25863</c:v>
                </c:pt>
                <c:pt idx="25864">
                  <c:v>25864</c:v>
                </c:pt>
                <c:pt idx="25865">
                  <c:v>25865</c:v>
                </c:pt>
                <c:pt idx="25866">
                  <c:v>25866</c:v>
                </c:pt>
                <c:pt idx="25867">
                  <c:v>25867</c:v>
                </c:pt>
                <c:pt idx="25868">
                  <c:v>25868</c:v>
                </c:pt>
                <c:pt idx="25869">
                  <c:v>25869</c:v>
                </c:pt>
                <c:pt idx="25870">
                  <c:v>25870</c:v>
                </c:pt>
                <c:pt idx="25871">
                  <c:v>25871</c:v>
                </c:pt>
                <c:pt idx="25872">
                  <c:v>25872</c:v>
                </c:pt>
                <c:pt idx="25873">
                  <c:v>25873</c:v>
                </c:pt>
                <c:pt idx="25874">
                  <c:v>25874</c:v>
                </c:pt>
                <c:pt idx="25875">
                  <c:v>25875</c:v>
                </c:pt>
                <c:pt idx="25876">
                  <c:v>25876</c:v>
                </c:pt>
                <c:pt idx="25877">
                  <c:v>25877</c:v>
                </c:pt>
                <c:pt idx="25878">
                  <c:v>25878</c:v>
                </c:pt>
                <c:pt idx="25879">
                  <c:v>25879</c:v>
                </c:pt>
                <c:pt idx="25880">
                  <c:v>25880</c:v>
                </c:pt>
                <c:pt idx="25881">
                  <c:v>25881</c:v>
                </c:pt>
                <c:pt idx="25882">
                  <c:v>25882</c:v>
                </c:pt>
                <c:pt idx="25883">
                  <c:v>25883</c:v>
                </c:pt>
                <c:pt idx="25884">
                  <c:v>25884</c:v>
                </c:pt>
                <c:pt idx="25885">
                  <c:v>25885</c:v>
                </c:pt>
                <c:pt idx="25886">
                  <c:v>25886</c:v>
                </c:pt>
                <c:pt idx="25887">
                  <c:v>25887</c:v>
                </c:pt>
                <c:pt idx="25888">
                  <c:v>25888</c:v>
                </c:pt>
                <c:pt idx="25889">
                  <c:v>25889</c:v>
                </c:pt>
                <c:pt idx="25890">
                  <c:v>25890</c:v>
                </c:pt>
                <c:pt idx="25891">
                  <c:v>25891</c:v>
                </c:pt>
                <c:pt idx="25892">
                  <c:v>25892</c:v>
                </c:pt>
                <c:pt idx="25893">
                  <c:v>25893</c:v>
                </c:pt>
                <c:pt idx="25894">
                  <c:v>25894</c:v>
                </c:pt>
                <c:pt idx="25895">
                  <c:v>25895</c:v>
                </c:pt>
                <c:pt idx="25896">
                  <c:v>25896</c:v>
                </c:pt>
                <c:pt idx="25897">
                  <c:v>25897</c:v>
                </c:pt>
                <c:pt idx="25898">
                  <c:v>25898</c:v>
                </c:pt>
                <c:pt idx="25899">
                  <c:v>25899</c:v>
                </c:pt>
                <c:pt idx="25900">
                  <c:v>25900</c:v>
                </c:pt>
                <c:pt idx="25901">
                  <c:v>25901</c:v>
                </c:pt>
                <c:pt idx="25902">
                  <c:v>25902</c:v>
                </c:pt>
                <c:pt idx="25903">
                  <c:v>25903</c:v>
                </c:pt>
                <c:pt idx="25904">
                  <c:v>25904</c:v>
                </c:pt>
                <c:pt idx="25905">
                  <c:v>25905</c:v>
                </c:pt>
                <c:pt idx="25906">
                  <c:v>25906</c:v>
                </c:pt>
                <c:pt idx="25907">
                  <c:v>25907</c:v>
                </c:pt>
                <c:pt idx="25908">
                  <c:v>25908</c:v>
                </c:pt>
                <c:pt idx="25909">
                  <c:v>25909</c:v>
                </c:pt>
                <c:pt idx="25910">
                  <c:v>25910</c:v>
                </c:pt>
                <c:pt idx="25911">
                  <c:v>25911</c:v>
                </c:pt>
                <c:pt idx="25912">
                  <c:v>25912</c:v>
                </c:pt>
                <c:pt idx="25913">
                  <c:v>25913</c:v>
                </c:pt>
                <c:pt idx="25914">
                  <c:v>25914</c:v>
                </c:pt>
                <c:pt idx="25915">
                  <c:v>25915</c:v>
                </c:pt>
                <c:pt idx="25916">
                  <c:v>25916</c:v>
                </c:pt>
                <c:pt idx="25917">
                  <c:v>25917</c:v>
                </c:pt>
                <c:pt idx="25918">
                  <c:v>25918</c:v>
                </c:pt>
                <c:pt idx="25919">
                  <c:v>25919</c:v>
                </c:pt>
                <c:pt idx="25920">
                  <c:v>25920</c:v>
                </c:pt>
                <c:pt idx="25921">
                  <c:v>25921</c:v>
                </c:pt>
                <c:pt idx="25922">
                  <c:v>25922</c:v>
                </c:pt>
                <c:pt idx="25923">
                  <c:v>25923</c:v>
                </c:pt>
                <c:pt idx="25924">
                  <c:v>25924</c:v>
                </c:pt>
                <c:pt idx="25925">
                  <c:v>25925</c:v>
                </c:pt>
                <c:pt idx="25926">
                  <c:v>25926</c:v>
                </c:pt>
                <c:pt idx="25927">
                  <c:v>25927</c:v>
                </c:pt>
                <c:pt idx="25928">
                  <c:v>25928</c:v>
                </c:pt>
                <c:pt idx="25929">
                  <c:v>25929</c:v>
                </c:pt>
                <c:pt idx="25930">
                  <c:v>25930</c:v>
                </c:pt>
                <c:pt idx="25931">
                  <c:v>25931</c:v>
                </c:pt>
                <c:pt idx="25932">
                  <c:v>25932</c:v>
                </c:pt>
                <c:pt idx="25933">
                  <c:v>25933</c:v>
                </c:pt>
                <c:pt idx="25934">
                  <c:v>25934</c:v>
                </c:pt>
                <c:pt idx="25935">
                  <c:v>25935</c:v>
                </c:pt>
                <c:pt idx="25936">
                  <c:v>25936</c:v>
                </c:pt>
                <c:pt idx="25937">
                  <c:v>25937</c:v>
                </c:pt>
                <c:pt idx="25938">
                  <c:v>25938</c:v>
                </c:pt>
                <c:pt idx="25939">
                  <c:v>25939</c:v>
                </c:pt>
                <c:pt idx="25940">
                  <c:v>25940</c:v>
                </c:pt>
                <c:pt idx="25941">
                  <c:v>25941</c:v>
                </c:pt>
                <c:pt idx="25942">
                  <c:v>25942</c:v>
                </c:pt>
                <c:pt idx="25943">
                  <c:v>25943</c:v>
                </c:pt>
                <c:pt idx="25944">
                  <c:v>25944</c:v>
                </c:pt>
                <c:pt idx="25945">
                  <c:v>25945</c:v>
                </c:pt>
                <c:pt idx="25946">
                  <c:v>25946</c:v>
                </c:pt>
                <c:pt idx="25947">
                  <c:v>25947</c:v>
                </c:pt>
                <c:pt idx="25948">
                  <c:v>25948</c:v>
                </c:pt>
                <c:pt idx="25949">
                  <c:v>25949</c:v>
                </c:pt>
                <c:pt idx="25950">
                  <c:v>25950</c:v>
                </c:pt>
                <c:pt idx="25951">
                  <c:v>25951</c:v>
                </c:pt>
                <c:pt idx="25952">
                  <c:v>25952</c:v>
                </c:pt>
                <c:pt idx="25953">
                  <c:v>25953</c:v>
                </c:pt>
                <c:pt idx="25954">
                  <c:v>25954</c:v>
                </c:pt>
                <c:pt idx="25955">
                  <c:v>25955</c:v>
                </c:pt>
                <c:pt idx="25956">
                  <c:v>25956</c:v>
                </c:pt>
                <c:pt idx="25957">
                  <c:v>25957</c:v>
                </c:pt>
                <c:pt idx="25958">
                  <c:v>25958</c:v>
                </c:pt>
                <c:pt idx="25959">
                  <c:v>25959</c:v>
                </c:pt>
                <c:pt idx="25960">
                  <c:v>25960</c:v>
                </c:pt>
                <c:pt idx="25961">
                  <c:v>25961</c:v>
                </c:pt>
                <c:pt idx="25962">
                  <c:v>25962</c:v>
                </c:pt>
                <c:pt idx="25963">
                  <c:v>25963</c:v>
                </c:pt>
                <c:pt idx="25964">
                  <c:v>25964</c:v>
                </c:pt>
                <c:pt idx="25965">
                  <c:v>25965</c:v>
                </c:pt>
                <c:pt idx="25966">
                  <c:v>25966</c:v>
                </c:pt>
                <c:pt idx="25967">
                  <c:v>25967</c:v>
                </c:pt>
                <c:pt idx="25968">
                  <c:v>25968</c:v>
                </c:pt>
                <c:pt idx="25969">
                  <c:v>25969</c:v>
                </c:pt>
                <c:pt idx="25970">
                  <c:v>25970</c:v>
                </c:pt>
                <c:pt idx="25971">
                  <c:v>25971</c:v>
                </c:pt>
                <c:pt idx="25972">
                  <c:v>25972</c:v>
                </c:pt>
                <c:pt idx="25973">
                  <c:v>25973</c:v>
                </c:pt>
                <c:pt idx="25974">
                  <c:v>25974</c:v>
                </c:pt>
                <c:pt idx="25975">
                  <c:v>25975</c:v>
                </c:pt>
                <c:pt idx="25976">
                  <c:v>25976</c:v>
                </c:pt>
                <c:pt idx="25977">
                  <c:v>25977</c:v>
                </c:pt>
                <c:pt idx="25978">
                  <c:v>25978</c:v>
                </c:pt>
                <c:pt idx="25979">
                  <c:v>25979</c:v>
                </c:pt>
                <c:pt idx="25980">
                  <c:v>25980</c:v>
                </c:pt>
                <c:pt idx="25981">
                  <c:v>25981</c:v>
                </c:pt>
                <c:pt idx="25982">
                  <c:v>25982</c:v>
                </c:pt>
                <c:pt idx="25983">
                  <c:v>25983</c:v>
                </c:pt>
                <c:pt idx="25984">
                  <c:v>25984</c:v>
                </c:pt>
                <c:pt idx="25985">
                  <c:v>25985</c:v>
                </c:pt>
                <c:pt idx="25986">
                  <c:v>25986</c:v>
                </c:pt>
                <c:pt idx="25987">
                  <c:v>25987</c:v>
                </c:pt>
                <c:pt idx="25988">
                  <c:v>25988</c:v>
                </c:pt>
                <c:pt idx="25989">
                  <c:v>25989</c:v>
                </c:pt>
                <c:pt idx="25990">
                  <c:v>25990</c:v>
                </c:pt>
                <c:pt idx="25991">
                  <c:v>25991</c:v>
                </c:pt>
                <c:pt idx="25992">
                  <c:v>25992</c:v>
                </c:pt>
                <c:pt idx="25993">
                  <c:v>25993</c:v>
                </c:pt>
                <c:pt idx="25994">
                  <c:v>25994</c:v>
                </c:pt>
                <c:pt idx="25995">
                  <c:v>25995</c:v>
                </c:pt>
                <c:pt idx="25996">
                  <c:v>25996</c:v>
                </c:pt>
                <c:pt idx="25997">
                  <c:v>25997</c:v>
                </c:pt>
                <c:pt idx="25998">
                  <c:v>25998</c:v>
                </c:pt>
                <c:pt idx="25999">
                  <c:v>25999</c:v>
                </c:pt>
                <c:pt idx="26000">
                  <c:v>26000</c:v>
                </c:pt>
                <c:pt idx="26001">
                  <c:v>26001</c:v>
                </c:pt>
                <c:pt idx="26002">
                  <c:v>26002</c:v>
                </c:pt>
                <c:pt idx="26003">
                  <c:v>26003</c:v>
                </c:pt>
                <c:pt idx="26004">
                  <c:v>26004</c:v>
                </c:pt>
                <c:pt idx="26005">
                  <c:v>26005</c:v>
                </c:pt>
                <c:pt idx="26006">
                  <c:v>26006</c:v>
                </c:pt>
                <c:pt idx="26007">
                  <c:v>26007</c:v>
                </c:pt>
                <c:pt idx="26008">
                  <c:v>26008</c:v>
                </c:pt>
                <c:pt idx="26009">
                  <c:v>26009</c:v>
                </c:pt>
                <c:pt idx="26010">
                  <c:v>26010</c:v>
                </c:pt>
                <c:pt idx="26011">
                  <c:v>26011</c:v>
                </c:pt>
                <c:pt idx="26012">
                  <c:v>26012</c:v>
                </c:pt>
                <c:pt idx="26013">
                  <c:v>26013</c:v>
                </c:pt>
                <c:pt idx="26014">
                  <c:v>26014</c:v>
                </c:pt>
                <c:pt idx="26015">
                  <c:v>26015</c:v>
                </c:pt>
                <c:pt idx="26016">
                  <c:v>26016</c:v>
                </c:pt>
                <c:pt idx="26017">
                  <c:v>26017</c:v>
                </c:pt>
                <c:pt idx="26018">
                  <c:v>26018</c:v>
                </c:pt>
                <c:pt idx="26019">
                  <c:v>26019</c:v>
                </c:pt>
                <c:pt idx="26020">
                  <c:v>26020</c:v>
                </c:pt>
                <c:pt idx="26021">
                  <c:v>26021</c:v>
                </c:pt>
                <c:pt idx="26022">
                  <c:v>26022</c:v>
                </c:pt>
                <c:pt idx="26023">
                  <c:v>26023</c:v>
                </c:pt>
                <c:pt idx="26024">
                  <c:v>26024</c:v>
                </c:pt>
                <c:pt idx="26025">
                  <c:v>26025</c:v>
                </c:pt>
                <c:pt idx="26026">
                  <c:v>26026</c:v>
                </c:pt>
                <c:pt idx="26027">
                  <c:v>26027</c:v>
                </c:pt>
                <c:pt idx="26028">
                  <c:v>26028</c:v>
                </c:pt>
                <c:pt idx="26029">
                  <c:v>26029</c:v>
                </c:pt>
                <c:pt idx="26030">
                  <c:v>26030</c:v>
                </c:pt>
                <c:pt idx="26031">
                  <c:v>26031</c:v>
                </c:pt>
                <c:pt idx="26032">
                  <c:v>26032</c:v>
                </c:pt>
                <c:pt idx="26033">
                  <c:v>26033</c:v>
                </c:pt>
                <c:pt idx="26034">
                  <c:v>26034</c:v>
                </c:pt>
                <c:pt idx="26035">
                  <c:v>26035</c:v>
                </c:pt>
                <c:pt idx="26036">
                  <c:v>26036</c:v>
                </c:pt>
                <c:pt idx="26037">
                  <c:v>26037</c:v>
                </c:pt>
                <c:pt idx="26038">
                  <c:v>26038</c:v>
                </c:pt>
                <c:pt idx="26039">
                  <c:v>26039</c:v>
                </c:pt>
                <c:pt idx="26040">
                  <c:v>26040</c:v>
                </c:pt>
                <c:pt idx="26041">
                  <c:v>26041</c:v>
                </c:pt>
                <c:pt idx="26042">
                  <c:v>26042</c:v>
                </c:pt>
                <c:pt idx="26043">
                  <c:v>26043</c:v>
                </c:pt>
                <c:pt idx="26044">
                  <c:v>26044</c:v>
                </c:pt>
                <c:pt idx="26045">
                  <c:v>26045</c:v>
                </c:pt>
                <c:pt idx="26046">
                  <c:v>26046</c:v>
                </c:pt>
                <c:pt idx="26047">
                  <c:v>26047</c:v>
                </c:pt>
                <c:pt idx="26048">
                  <c:v>26048</c:v>
                </c:pt>
                <c:pt idx="26049">
                  <c:v>26049</c:v>
                </c:pt>
                <c:pt idx="26050">
                  <c:v>26050</c:v>
                </c:pt>
                <c:pt idx="26051">
                  <c:v>26051</c:v>
                </c:pt>
                <c:pt idx="26052">
                  <c:v>26052</c:v>
                </c:pt>
                <c:pt idx="26053">
                  <c:v>26053</c:v>
                </c:pt>
                <c:pt idx="26054">
                  <c:v>26054</c:v>
                </c:pt>
                <c:pt idx="26055">
                  <c:v>26055</c:v>
                </c:pt>
                <c:pt idx="26056">
                  <c:v>26056</c:v>
                </c:pt>
                <c:pt idx="26057">
                  <c:v>26057</c:v>
                </c:pt>
                <c:pt idx="26058">
                  <c:v>26058</c:v>
                </c:pt>
                <c:pt idx="26059">
                  <c:v>26059</c:v>
                </c:pt>
                <c:pt idx="26060">
                  <c:v>26060</c:v>
                </c:pt>
                <c:pt idx="26061">
                  <c:v>26061</c:v>
                </c:pt>
                <c:pt idx="26062">
                  <c:v>26062</c:v>
                </c:pt>
                <c:pt idx="26063">
                  <c:v>26063</c:v>
                </c:pt>
                <c:pt idx="26064">
                  <c:v>26064</c:v>
                </c:pt>
                <c:pt idx="26065">
                  <c:v>26065</c:v>
                </c:pt>
                <c:pt idx="26066">
                  <c:v>26066</c:v>
                </c:pt>
                <c:pt idx="26067">
                  <c:v>26067</c:v>
                </c:pt>
                <c:pt idx="26068">
                  <c:v>26068</c:v>
                </c:pt>
                <c:pt idx="26069">
                  <c:v>26069</c:v>
                </c:pt>
                <c:pt idx="26070">
                  <c:v>26070</c:v>
                </c:pt>
                <c:pt idx="26071">
                  <c:v>26071</c:v>
                </c:pt>
                <c:pt idx="26072">
                  <c:v>26072</c:v>
                </c:pt>
                <c:pt idx="26073">
                  <c:v>26073</c:v>
                </c:pt>
                <c:pt idx="26074">
                  <c:v>26074</c:v>
                </c:pt>
                <c:pt idx="26075">
                  <c:v>26075</c:v>
                </c:pt>
                <c:pt idx="26076">
                  <c:v>26076</c:v>
                </c:pt>
                <c:pt idx="26077">
                  <c:v>26077</c:v>
                </c:pt>
                <c:pt idx="26078">
                  <c:v>26078</c:v>
                </c:pt>
                <c:pt idx="26079">
                  <c:v>26079</c:v>
                </c:pt>
                <c:pt idx="26080">
                  <c:v>26080</c:v>
                </c:pt>
                <c:pt idx="26081">
                  <c:v>26081</c:v>
                </c:pt>
                <c:pt idx="26082">
                  <c:v>26082</c:v>
                </c:pt>
                <c:pt idx="26083">
                  <c:v>26083</c:v>
                </c:pt>
                <c:pt idx="26084">
                  <c:v>26084</c:v>
                </c:pt>
                <c:pt idx="26085">
                  <c:v>26085</c:v>
                </c:pt>
                <c:pt idx="26086">
                  <c:v>26086</c:v>
                </c:pt>
                <c:pt idx="26087">
                  <c:v>26087</c:v>
                </c:pt>
                <c:pt idx="26088">
                  <c:v>26088</c:v>
                </c:pt>
                <c:pt idx="26089">
                  <c:v>26089</c:v>
                </c:pt>
                <c:pt idx="26090">
                  <c:v>26090</c:v>
                </c:pt>
                <c:pt idx="26091">
                  <c:v>26091</c:v>
                </c:pt>
                <c:pt idx="26092">
                  <c:v>26092</c:v>
                </c:pt>
                <c:pt idx="26093">
                  <c:v>26093</c:v>
                </c:pt>
                <c:pt idx="26094">
                  <c:v>26094</c:v>
                </c:pt>
                <c:pt idx="26095">
                  <c:v>26095</c:v>
                </c:pt>
                <c:pt idx="26096">
                  <c:v>26096</c:v>
                </c:pt>
                <c:pt idx="26097">
                  <c:v>26097</c:v>
                </c:pt>
                <c:pt idx="26098">
                  <c:v>26098</c:v>
                </c:pt>
                <c:pt idx="26099">
                  <c:v>26099</c:v>
                </c:pt>
                <c:pt idx="26100">
                  <c:v>26100</c:v>
                </c:pt>
                <c:pt idx="26101">
                  <c:v>26101</c:v>
                </c:pt>
                <c:pt idx="26102">
                  <c:v>26102</c:v>
                </c:pt>
                <c:pt idx="26103">
                  <c:v>26103</c:v>
                </c:pt>
                <c:pt idx="26104">
                  <c:v>26104</c:v>
                </c:pt>
                <c:pt idx="26105">
                  <c:v>26105</c:v>
                </c:pt>
                <c:pt idx="26106">
                  <c:v>26106</c:v>
                </c:pt>
                <c:pt idx="26107">
                  <c:v>26107</c:v>
                </c:pt>
                <c:pt idx="26108">
                  <c:v>26108</c:v>
                </c:pt>
                <c:pt idx="26109">
                  <c:v>26109</c:v>
                </c:pt>
                <c:pt idx="26110">
                  <c:v>26110</c:v>
                </c:pt>
                <c:pt idx="26111">
                  <c:v>26111</c:v>
                </c:pt>
                <c:pt idx="26112">
                  <c:v>26112</c:v>
                </c:pt>
                <c:pt idx="26113">
                  <c:v>26113</c:v>
                </c:pt>
                <c:pt idx="26114">
                  <c:v>26114</c:v>
                </c:pt>
                <c:pt idx="26115">
                  <c:v>26115</c:v>
                </c:pt>
                <c:pt idx="26116">
                  <c:v>26116</c:v>
                </c:pt>
                <c:pt idx="26117">
                  <c:v>26117</c:v>
                </c:pt>
                <c:pt idx="26118">
                  <c:v>26118</c:v>
                </c:pt>
                <c:pt idx="26119">
                  <c:v>26119</c:v>
                </c:pt>
                <c:pt idx="26120">
                  <c:v>26120</c:v>
                </c:pt>
                <c:pt idx="26121">
                  <c:v>26121</c:v>
                </c:pt>
                <c:pt idx="26122">
                  <c:v>26122</c:v>
                </c:pt>
                <c:pt idx="26123">
                  <c:v>26123</c:v>
                </c:pt>
                <c:pt idx="26124">
                  <c:v>26124</c:v>
                </c:pt>
                <c:pt idx="26125">
                  <c:v>26125</c:v>
                </c:pt>
                <c:pt idx="26126">
                  <c:v>26126</c:v>
                </c:pt>
                <c:pt idx="26127">
                  <c:v>26127</c:v>
                </c:pt>
                <c:pt idx="26128">
                  <c:v>26128</c:v>
                </c:pt>
                <c:pt idx="26129">
                  <c:v>26129</c:v>
                </c:pt>
                <c:pt idx="26130">
                  <c:v>26130</c:v>
                </c:pt>
                <c:pt idx="26131">
                  <c:v>26131</c:v>
                </c:pt>
                <c:pt idx="26132">
                  <c:v>26132</c:v>
                </c:pt>
                <c:pt idx="26133">
                  <c:v>26133</c:v>
                </c:pt>
                <c:pt idx="26134">
                  <c:v>26134</c:v>
                </c:pt>
                <c:pt idx="26135">
                  <c:v>26135</c:v>
                </c:pt>
                <c:pt idx="26136">
                  <c:v>26136</c:v>
                </c:pt>
                <c:pt idx="26137">
                  <c:v>26137</c:v>
                </c:pt>
                <c:pt idx="26138">
                  <c:v>26138</c:v>
                </c:pt>
                <c:pt idx="26139">
                  <c:v>26139</c:v>
                </c:pt>
                <c:pt idx="26140">
                  <c:v>26140</c:v>
                </c:pt>
                <c:pt idx="26141">
                  <c:v>26141</c:v>
                </c:pt>
                <c:pt idx="26142">
                  <c:v>26142</c:v>
                </c:pt>
                <c:pt idx="26143">
                  <c:v>26143</c:v>
                </c:pt>
                <c:pt idx="26144">
                  <c:v>26144</c:v>
                </c:pt>
                <c:pt idx="26145">
                  <c:v>26145</c:v>
                </c:pt>
                <c:pt idx="26146">
                  <c:v>26146</c:v>
                </c:pt>
                <c:pt idx="26147">
                  <c:v>26147</c:v>
                </c:pt>
                <c:pt idx="26148">
                  <c:v>26148</c:v>
                </c:pt>
                <c:pt idx="26149">
                  <c:v>26149</c:v>
                </c:pt>
                <c:pt idx="26150">
                  <c:v>26150</c:v>
                </c:pt>
                <c:pt idx="26151">
                  <c:v>26151</c:v>
                </c:pt>
                <c:pt idx="26152">
                  <c:v>26152</c:v>
                </c:pt>
                <c:pt idx="26153">
                  <c:v>26153</c:v>
                </c:pt>
                <c:pt idx="26154">
                  <c:v>26154</c:v>
                </c:pt>
                <c:pt idx="26155">
                  <c:v>26155</c:v>
                </c:pt>
                <c:pt idx="26156">
                  <c:v>26156</c:v>
                </c:pt>
                <c:pt idx="26157">
                  <c:v>26157</c:v>
                </c:pt>
                <c:pt idx="26158">
                  <c:v>26158</c:v>
                </c:pt>
                <c:pt idx="26159">
                  <c:v>26159</c:v>
                </c:pt>
                <c:pt idx="26160">
                  <c:v>26160</c:v>
                </c:pt>
                <c:pt idx="26161">
                  <c:v>26161</c:v>
                </c:pt>
                <c:pt idx="26162">
                  <c:v>26162</c:v>
                </c:pt>
                <c:pt idx="26163">
                  <c:v>26163</c:v>
                </c:pt>
                <c:pt idx="26164">
                  <c:v>26164</c:v>
                </c:pt>
                <c:pt idx="26165">
                  <c:v>26165</c:v>
                </c:pt>
                <c:pt idx="26166">
                  <c:v>26166</c:v>
                </c:pt>
                <c:pt idx="26167">
                  <c:v>26167</c:v>
                </c:pt>
                <c:pt idx="26168">
                  <c:v>26168</c:v>
                </c:pt>
                <c:pt idx="26169">
                  <c:v>26169</c:v>
                </c:pt>
                <c:pt idx="26170">
                  <c:v>26170</c:v>
                </c:pt>
                <c:pt idx="26171">
                  <c:v>26171</c:v>
                </c:pt>
                <c:pt idx="26172">
                  <c:v>26172</c:v>
                </c:pt>
                <c:pt idx="26173">
                  <c:v>26173</c:v>
                </c:pt>
                <c:pt idx="26174">
                  <c:v>26174</c:v>
                </c:pt>
                <c:pt idx="26175">
                  <c:v>26175</c:v>
                </c:pt>
                <c:pt idx="26176">
                  <c:v>26176</c:v>
                </c:pt>
                <c:pt idx="26177">
                  <c:v>26177</c:v>
                </c:pt>
                <c:pt idx="26178">
                  <c:v>26178</c:v>
                </c:pt>
                <c:pt idx="26179">
                  <c:v>26179</c:v>
                </c:pt>
                <c:pt idx="26180">
                  <c:v>26180</c:v>
                </c:pt>
                <c:pt idx="26181">
                  <c:v>26181</c:v>
                </c:pt>
                <c:pt idx="26182">
                  <c:v>26182</c:v>
                </c:pt>
                <c:pt idx="26183">
                  <c:v>26183</c:v>
                </c:pt>
                <c:pt idx="26184">
                  <c:v>26184</c:v>
                </c:pt>
                <c:pt idx="26185">
                  <c:v>26185</c:v>
                </c:pt>
                <c:pt idx="26186">
                  <c:v>26186</c:v>
                </c:pt>
                <c:pt idx="26187">
                  <c:v>26187</c:v>
                </c:pt>
                <c:pt idx="26188">
                  <c:v>26188</c:v>
                </c:pt>
                <c:pt idx="26189">
                  <c:v>26189</c:v>
                </c:pt>
                <c:pt idx="26190">
                  <c:v>26190</c:v>
                </c:pt>
                <c:pt idx="26191">
                  <c:v>26191</c:v>
                </c:pt>
                <c:pt idx="26192">
                  <c:v>26192</c:v>
                </c:pt>
                <c:pt idx="26193">
                  <c:v>26193</c:v>
                </c:pt>
                <c:pt idx="26194">
                  <c:v>26194</c:v>
                </c:pt>
                <c:pt idx="26195">
                  <c:v>26195</c:v>
                </c:pt>
                <c:pt idx="26196">
                  <c:v>26196</c:v>
                </c:pt>
                <c:pt idx="26197">
                  <c:v>26197</c:v>
                </c:pt>
                <c:pt idx="26198">
                  <c:v>26198</c:v>
                </c:pt>
                <c:pt idx="26199">
                  <c:v>26199</c:v>
                </c:pt>
                <c:pt idx="26200">
                  <c:v>26200</c:v>
                </c:pt>
                <c:pt idx="26201">
                  <c:v>26201</c:v>
                </c:pt>
                <c:pt idx="26202">
                  <c:v>26202</c:v>
                </c:pt>
                <c:pt idx="26203">
                  <c:v>26203</c:v>
                </c:pt>
                <c:pt idx="26204">
                  <c:v>26204</c:v>
                </c:pt>
                <c:pt idx="26205">
                  <c:v>26205</c:v>
                </c:pt>
                <c:pt idx="26206">
                  <c:v>26206</c:v>
                </c:pt>
                <c:pt idx="26207">
                  <c:v>26207</c:v>
                </c:pt>
                <c:pt idx="26208">
                  <c:v>26208</c:v>
                </c:pt>
                <c:pt idx="26209">
                  <c:v>26209</c:v>
                </c:pt>
                <c:pt idx="26210">
                  <c:v>26210</c:v>
                </c:pt>
                <c:pt idx="26211">
                  <c:v>26211</c:v>
                </c:pt>
                <c:pt idx="26212">
                  <c:v>26212</c:v>
                </c:pt>
                <c:pt idx="26213">
                  <c:v>26213</c:v>
                </c:pt>
                <c:pt idx="26214">
                  <c:v>26214</c:v>
                </c:pt>
                <c:pt idx="26215">
                  <c:v>26215</c:v>
                </c:pt>
                <c:pt idx="26216">
                  <c:v>26216</c:v>
                </c:pt>
                <c:pt idx="26217">
                  <c:v>26217</c:v>
                </c:pt>
                <c:pt idx="26218">
                  <c:v>26218</c:v>
                </c:pt>
                <c:pt idx="26219">
                  <c:v>26219</c:v>
                </c:pt>
                <c:pt idx="26220">
                  <c:v>26220</c:v>
                </c:pt>
                <c:pt idx="26221">
                  <c:v>26221</c:v>
                </c:pt>
                <c:pt idx="26222">
                  <c:v>26222</c:v>
                </c:pt>
                <c:pt idx="26223">
                  <c:v>26223</c:v>
                </c:pt>
                <c:pt idx="26224">
                  <c:v>26224</c:v>
                </c:pt>
                <c:pt idx="26225">
                  <c:v>26225</c:v>
                </c:pt>
                <c:pt idx="26226">
                  <c:v>26226</c:v>
                </c:pt>
                <c:pt idx="26227">
                  <c:v>26227</c:v>
                </c:pt>
                <c:pt idx="26228">
                  <c:v>26228</c:v>
                </c:pt>
                <c:pt idx="26229">
                  <c:v>26229</c:v>
                </c:pt>
                <c:pt idx="26230">
                  <c:v>26230</c:v>
                </c:pt>
                <c:pt idx="26231">
                  <c:v>26231</c:v>
                </c:pt>
                <c:pt idx="26232">
                  <c:v>26232</c:v>
                </c:pt>
                <c:pt idx="26233">
                  <c:v>26233</c:v>
                </c:pt>
                <c:pt idx="26234">
                  <c:v>26234</c:v>
                </c:pt>
                <c:pt idx="26235">
                  <c:v>26235</c:v>
                </c:pt>
                <c:pt idx="26236">
                  <c:v>26236</c:v>
                </c:pt>
                <c:pt idx="26237">
                  <c:v>26237</c:v>
                </c:pt>
                <c:pt idx="26238">
                  <c:v>26238</c:v>
                </c:pt>
                <c:pt idx="26239">
                  <c:v>26239</c:v>
                </c:pt>
                <c:pt idx="26240">
                  <c:v>26240</c:v>
                </c:pt>
                <c:pt idx="26241">
                  <c:v>26241</c:v>
                </c:pt>
                <c:pt idx="26242">
                  <c:v>26242</c:v>
                </c:pt>
                <c:pt idx="26243">
                  <c:v>26243</c:v>
                </c:pt>
                <c:pt idx="26244">
                  <c:v>26244</c:v>
                </c:pt>
                <c:pt idx="26245">
                  <c:v>26245</c:v>
                </c:pt>
                <c:pt idx="26246">
                  <c:v>26246</c:v>
                </c:pt>
                <c:pt idx="26247">
                  <c:v>26247</c:v>
                </c:pt>
                <c:pt idx="26248">
                  <c:v>26248</c:v>
                </c:pt>
                <c:pt idx="26249">
                  <c:v>26249</c:v>
                </c:pt>
                <c:pt idx="26250">
                  <c:v>26250</c:v>
                </c:pt>
                <c:pt idx="26251">
                  <c:v>26251</c:v>
                </c:pt>
                <c:pt idx="26252">
                  <c:v>26252</c:v>
                </c:pt>
                <c:pt idx="26253">
                  <c:v>26253</c:v>
                </c:pt>
                <c:pt idx="26254">
                  <c:v>26254</c:v>
                </c:pt>
                <c:pt idx="26255">
                  <c:v>26255</c:v>
                </c:pt>
                <c:pt idx="26256">
                  <c:v>26256</c:v>
                </c:pt>
                <c:pt idx="26257">
                  <c:v>26257</c:v>
                </c:pt>
                <c:pt idx="26258">
                  <c:v>26258</c:v>
                </c:pt>
                <c:pt idx="26259">
                  <c:v>26259</c:v>
                </c:pt>
                <c:pt idx="26260">
                  <c:v>26260</c:v>
                </c:pt>
                <c:pt idx="26261">
                  <c:v>26261</c:v>
                </c:pt>
                <c:pt idx="26262">
                  <c:v>26262</c:v>
                </c:pt>
                <c:pt idx="26263">
                  <c:v>26263</c:v>
                </c:pt>
                <c:pt idx="26264">
                  <c:v>26264</c:v>
                </c:pt>
                <c:pt idx="26265">
                  <c:v>26265</c:v>
                </c:pt>
                <c:pt idx="26266">
                  <c:v>26266</c:v>
                </c:pt>
                <c:pt idx="26267">
                  <c:v>26267</c:v>
                </c:pt>
                <c:pt idx="26268">
                  <c:v>26268</c:v>
                </c:pt>
                <c:pt idx="26269">
                  <c:v>26269</c:v>
                </c:pt>
                <c:pt idx="26270">
                  <c:v>26270</c:v>
                </c:pt>
                <c:pt idx="26271">
                  <c:v>26271</c:v>
                </c:pt>
                <c:pt idx="26272">
                  <c:v>26272</c:v>
                </c:pt>
                <c:pt idx="26273">
                  <c:v>26273</c:v>
                </c:pt>
                <c:pt idx="26274">
                  <c:v>26274</c:v>
                </c:pt>
                <c:pt idx="26275">
                  <c:v>26275</c:v>
                </c:pt>
                <c:pt idx="26276">
                  <c:v>26276</c:v>
                </c:pt>
                <c:pt idx="26277">
                  <c:v>26277</c:v>
                </c:pt>
                <c:pt idx="26278">
                  <c:v>26278</c:v>
                </c:pt>
                <c:pt idx="26279">
                  <c:v>26279</c:v>
                </c:pt>
                <c:pt idx="26280">
                  <c:v>26280</c:v>
                </c:pt>
                <c:pt idx="26281">
                  <c:v>26281</c:v>
                </c:pt>
                <c:pt idx="26282">
                  <c:v>26282</c:v>
                </c:pt>
                <c:pt idx="26283">
                  <c:v>26283</c:v>
                </c:pt>
                <c:pt idx="26284">
                  <c:v>26284</c:v>
                </c:pt>
                <c:pt idx="26285">
                  <c:v>26285</c:v>
                </c:pt>
                <c:pt idx="26286">
                  <c:v>26286</c:v>
                </c:pt>
                <c:pt idx="26287">
                  <c:v>26287</c:v>
                </c:pt>
                <c:pt idx="26288">
                  <c:v>26288</c:v>
                </c:pt>
                <c:pt idx="26289">
                  <c:v>26289</c:v>
                </c:pt>
                <c:pt idx="26290">
                  <c:v>26290</c:v>
                </c:pt>
                <c:pt idx="26291">
                  <c:v>26291</c:v>
                </c:pt>
                <c:pt idx="26292">
                  <c:v>26292</c:v>
                </c:pt>
                <c:pt idx="26293">
                  <c:v>26293</c:v>
                </c:pt>
                <c:pt idx="26294">
                  <c:v>26294</c:v>
                </c:pt>
                <c:pt idx="26295">
                  <c:v>26295</c:v>
                </c:pt>
                <c:pt idx="26296">
                  <c:v>26296</c:v>
                </c:pt>
                <c:pt idx="26297">
                  <c:v>26297</c:v>
                </c:pt>
                <c:pt idx="26298">
                  <c:v>26298</c:v>
                </c:pt>
                <c:pt idx="26299">
                  <c:v>26299</c:v>
                </c:pt>
                <c:pt idx="26300">
                  <c:v>26300</c:v>
                </c:pt>
                <c:pt idx="26301">
                  <c:v>26301</c:v>
                </c:pt>
                <c:pt idx="26302">
                  <c:v>26302</c:v>
                </c:pt>
                <c:pt idx="26303">
                  <c:v>26303</c:v>
                </c:pt>
                <c:pt idx="26304">
                  <c:v>26304</c:v>
                </c:pt>
                <c:pt idx="26305">
                  <c:v>26305</c:v>
                </c:pt>
                <c:pt idx="26306">
                  <c:v>26306</c:v>
                </c:pt>
                <c:pt idx="26307">
                  <c:v>26307</c:v>
                </c:pt>
                <c:pt idx="26308">
                  <c:v>26308</c:v>
                </c:pt>
                <c:pt idx="26309">
                  <c:v>26309</c:v>
                </c:pt>
                <c:pt idx="26310">
                  <c:v>26310</c:v>
                </c:pt>
                <c:pt idx="26311">
                  <c:v>26311</c:v>
                </c:pt>
                <c:pt idx="26312">
                  <c:v>26312</c:v>
                </c:pt>
                <c:pt idx="26313">
                  <c:v>26313</c:v>
                </c:pt>
                <c:pt idx="26314">
                  <c:v>26314</c:v>
                </c:pt>
                <c:pt idx="26315">
                  <c:v>26315</c:v>
                </c:pt>
                <c:pt idx="26316">
                  <c:v>26316</c:v>
                </c:pt>
                <c:pt idx="26317">
                  <c:v>26317</c:v>
                </c:pt>
                <c:pt idx="26318">
                  <c:v>26318</c:v>
                </c:pt>
                <c:pt idx="26319">
                  <c:v>26319</c:v>
                </c:pt>
                <c:pt idx="26320">
                  <c:v>26320</c:v>
                </c:pt>
                <c:pt idx="26321">
                  <c:v>26321</c:v>
                </c:pt>
                <c:pt idx="26322">
                  <c:v>26322</c:v>
                </c:pt>
                <c:pt idx="26323">
                  <c:v>26323</c:v>
                </c:pt>
                <c:pt idx="26324">
                  <c:v>26324</c:v>
                </c:pt>
                <c:pt idx="26325">
                  <c:v>26325</c:v>
                </c:pt>
                <c:pt idx="26326">
                  <c:v>26326</c:v>
                </c:pt>
                <c:pt idx="26327">
                  <c:v>26327</c:v>
                </c:pt>
                <c:pt idx="26328">
                  <c:v>26328</c:v>
                </c:pt>
                <c:pt idx="26329">
                  <c:v>26329</c:v>
                </c:pt>
                <c:pt idx="26330">
                  <c:v>26330</c:v>
                </c:pt>
                <c:pt idx="26331">
                  <c:v>26331</c:v>
                </c:pt>
                <c:pt idx="26332">
                  <c:v>26332</c:v>
                </c:pt>
                <c:pt idx="26333">
                  <c:v>26333</c:v>
                </c:pt>
                <c:pt idx="26334">
                  <c:v>26334</c:v>
                </c:pt>
                <c:pt idx="26335">
                  <c:v>26335</c:v>
                </c:pt>
                <c:pt idx="26336">
                  <c:v>26336</c:v>
                </c:pt>
                <c:pt idx="26337">
                  <c:v>26337</c:v>
                </c:pt>
                <c:pt idx="26338">
                  <c:v>26338</c:v>
                </c:pt>
                <c:pt idx="26339">
                  <c:v>26339</c:v>
                </c:pt>
                <c:pt idx="26340">
                  <c:v>26340</c:v>
                </c:pt>
                <c:pt idx="26341">
                  <c:v>26341</c:v>
                </c:pt>
                <c:pt idx="26342">
                  <c:v>26342</c:v>
                </c:pt>
                <c:pt idx="26343">
                  <c:v>26343</c:v>
                </c:pt>
                <c:pt idx="26344">
                  <c:v>26344</c:v>
                </c:pt>
                <c:pt idx="26345">
                  <c:v>26345</c:v>
                </c:pt>
                <c:pt idx="26346">
                  <c:v>26346</c:v>
                </c:pt>
                <c:pt idx="26347">
                  <c:v>26347</c:v>
                </c:pt>
                <c:pt idx="26348">
                  <c:v>26348</c:v>
                </c:pt>
                <c:pt idx="26349">
                  <c:v>26349</c:v>
                </c:pt>
                <c:pt idx="26350">
                  <c:v>26350</c:v>
                </c:pt>
                <c:pt idx="26351">
                  <c:v>26351</c:v>
                </c:pt>
                <c:pt idx="26352">
                  <c:v>26352</c:v>
                </c:pt>
                <c:pt idx="26353">
                  <c:v>26353</c:v>
                </c:pt>
                <c:pt idx="26354">
                  <c:v>26354</c:v>
                </c:pt>
                <c:pt idx="26355">
                  <c:v>26355</c:v>
                </c:pt>
                <c:pt idx="26356">
                  <c:v>26356</c:v>
                </c:pt>
                <c:pt idx="26357">
                  <c:v>26357</c:v>
                </c:pt>
                <c:pt idx="26358">
                  <c:v>26358</c:v>
                </c:pt>
                <c:pt idx="26359">
                  <c:v>26359</c:v>
                </c:pt>
                <c:pt idx="26360">
                  <c:v>26360</c:v>
                </c:pt>
                <c:pt idx="26361">
                  <c:v>26361</c:v>
                </c:pt>
                <c:pt idx="26362">
                  <c:v>26362</c:v>
                </c:pt>
                <c:pt idx="26363">
                  <c:v>26363</c:v>
                </c:pt>
                <c:pt idx="26364">
                  <c:v>26364</c:v>
                </c:pt>
                <c:pt idx="26365">
                  <c:v>26365</c:v>
                </c:pt>
                <c:pt idx="26366">
                  <c:v>26366</c:v>
                </c:pt>
                <c:pt idx="26367">
                  <c:v>26367</c:v>
                </c:pt>
                <c:pt idx="26368">
                  <c:v>26368</c:v>
                </c:pt>
                <c:pt idx="26369">
                  <c:v>26369</c:v>
                </c:pt>
                <c:pt idx="26370">
                  <c:v>26370</c:v>
                </c:pt>
                <c:pt idx="26371">
                  <c:v>26371</c:v>
                </c:pt>
                <c:pt idx="26372">
                  <c:v>26372</c:v>
                </c:pt>
                <c:pt idx="26373">
                  <c:v>26373</c:v>
                </c:pt>
                <c:pt idx="26374">
                  <c:v>26374</c:v>
                </c:pt>
                <c:pt idx="26375">
                  <c:v>26375</c:v>
                </c:pt>
                <c:pt idx="26376">
                  <c:v>26376</c:v>
                </c:pt>
                <c:pt idx="26377">
                  <c:v>26377</c:v>
                </c:pt>
                <c:pt idx="26378">
                  <c:v>26378</c:v>
                </c:pt>
                <c:pt idx="26379">
                  <c:v>26379</c:v>
                </c:pt>
                <c:pt idx="26380">
                  <c:v>26380</c:v>
                </c:pt>
                <c:pt idx="26381">
                  <c:v>26381</c:v>
                </c:pt>
                <c:pt idx="26382">
                  <c:v>26382</c:v>
                </c:pt>
                <c:pt idx="26383">
                  <c:v>26383</c:v>
                </c:pt>
                <c:pt idx="26384">
                  <c:v>26384</c:v>
                </c:pt>
                <c:pt idx="26385">
                  <c:v>26385</c:v>
                </c:pt>
                <c:pt idx="26386">
                  <c:v>26386</c:v>
                </c:pt>
                <c:pt idx="26387">
                  <c:v>26387</c:v>
                </c:pt>
                <c:pt idx="26388">
                  <c:v>26388</c:v>
                </c:pt>
                <c:pt idx="26389">
                  <c:v>26389</c:v>
                </c:pt>
                <c:pt idx="26390">
                  <c:v>26390</c:v>
                </c:pt>
                <c:pt idx="26391">
                  <c:v>26391</c:v>
                </c:pt>
                <c:pt idx="26392">
                  <c:v>26392</c:v>
                </c:pt>
                <c:pt idx="26393">
                  <c:v>26393</c:v>
                </c:pt>
                <c:pt idx="26394">
                  <c:v>26394</c:v>
                </c:pt>
                <c:pt idx="26395">
                  <c:v>26395</c:v>
                </c:pt>
                <c:pt idx="26396">
                  <c:v>26396</c:v>
                </c:pt>
                <c:pt idx="26397">
                  <c:v>26397</c:v>
                </c:pt>
                <c:pt idx="26398">
                  <c:v>26398</c:v>
                </c:pt>
                <c:pt idx="26399">
                  <c:v>26399</c:v>
                </c:pt>
                <c:pt idx="26400">
                  <c:v>26400</c:v>
                </c:pt>
                <c:pt idx="26401">
                  <c:v>26401</c:v>
                </c:pt>
                <c:pt idx="26402">
                  <c:v>26402</c:v>
                </c:pt>
                <c:pt idx="26403">
                  <c:v>26403</c:v>
                </c:pt>
                <c:pt idx="26404">
                  <c:v>26404</c:v>
                </c:pt>
                <c:pt idx="26405">
                  <c:v>26405</c:v>
                </c:pt>
                <c:pt idx="26406">
                  <c:v>26406</c:v>
                </c:pt>
                <c:pt idx="26407">
                  <c:v>26407</c:v>
                </c:pt>
                <c:pt idx="26408">
                  <c:v>26408</c:v>
                </c:pt>
                <c:pt idx="26409">
                  <c:v>26409</c:v>
                </c:pt>
                <c:pt idx="26410">
                  <c:v>26410</c:v>
                </c:pt>
                <c:pt idx="26411">
                  <c:v>26411</c:v>
                </c:pt>
                <c:pt idx="26412">
                  <c:v>26412</c:v>
                </c:pt>
                <c:pt idx="26413">
                  <c:v>26413</c:v>
                </c:pt>
                <c:pt idx="26414">
                  <c:v>26414</c:v>
                </c:pt>
                <c:pt idx="26415">
                  <c:v>26415</c:v>
                </c:pt>
                <c:pt idx="26416">
                  <c:v>26416</c:v>
                </c:pt>
                <c:pt idx="26417">
                  <c:v>26417</c:v>
                </c:pt>
                <c:pt idx="26418">
                  <c:v>26418</c:v>
                </c:pt>
                <c:pt idx="26419">
                  <c:v>26419</c:v>
                </c:pt>
                <c:pt idx="26420">
                  <c:v>26420</c:v>
                </c:pt>
                <c:pt idx="26421">
                  <c:v>26421</c:v>
                </c:pt>
                <c:pt idx="26422">
                  <c:v>26422</c:v>
                </c:pt>
                <c:pt idx="26423">
                  <c:v>26423</c:v>
                </c:pt>
                <c:pt idx="26424">
                  <c:v>26424</c:v>
                </c:pt>
                <c:pt idx="26425">
                  <c:v>26425</c:v>
                </c:pt>
                <c:pt idx="26426">
                  <c:v>26426</c:v>
                </c:pt>
                <c:pt idx="26427">
                  <c:v>26427</c:v>
                </c:pt>
                <c:pt idx="26428">
                  <c:v>26428</c:v>
                </c:pt>
                <c:pt idx="26429">
                  <c:v>26429</c:v>
                </c:pt>
                <c:pt idx="26430">
                  <c:v>26430</c:v>
                </c:pt>
                <c:pt idx="26431">
                  <c:v>26431</c:v>
                </c:pt>
                <c:pt idx="26432">
                  <c:v>26432</c:v>
                </c:pt>
                <c:pt idx="26433">
                  <c:v>26433</c:v>
                </c:pt>
                <c:pt idx="26434">
                  <c:v>26434</c:v>
                </c:pt>
                <c:pt idx="26435">
                  <c:v>26435</c:v>
                </c:pt>
                <c:pt idx="26436">
                  <c:v>26436</c:v>
                </c:pt>
                <c:pt idx="26437">
                  <c:v>26437</c:v>
                </c:pt>
                <c:pt idx="26438">
                  <c:v>26438</c:v>
                </c:pt>
                <c:pt idx="26439">
                  <c:v>26439</c:v>
                </c:pt>
                <c:pt idx="26440">
                  <c:v>26440</c:v>
                </c:pt>
                <c:pt idx="26441">
                  <c:v>26441</c:v>
                </c:pt>
                <c:pt idx="26442">
                  <c:v>26442</c:v>
                </c:pt>
                <c:pt idx="26443">
                  <c:v>26443</c:v>
                </c:pt>
                <c:pt idx="26444">
                  <c:v>26444</c:v>
                </c:pt>
                <c:pt idx="26445">
                  <c:v>26445</c:v>
                </c:pt>
                <c:pt idx="26446">
                  <c:v>26446</c:v>
                </c:pt>
                <c:pt idx="26447">
                  <c:v>26447</c:v>
                </c:pt>
                <c:pt idx="26448">
                  <c:v>26448</c:v>
                </c:pt>
                <c:pt idx="26449">
                  <c:v>26449</c:v>
                </c:pt>
                <c:pt idx="26450">
                  <c:v>26450</c:v>
                </c:pt>
                <c:pt idx="26451">
                  <c:v>26451</c:v>
                </c:pt>
                <c:pt idx="26452">
                  <c:v>26452</c:v>
                </c:pt>
                <c:pt idx="26453">
                  <c:v>26453</c:v>
                </c:pt>
                <c:pt idx="26454">
                  <c:v>26454</c:v>
                </c:pt>
                <c:pt idx="26455">
                  <c:v>26455</c:v>
                </c:pt>
                <c:pt idx="26456">
                  <c:v>26456</c:v>
                </c:pt>
                <c:pt idx="26457">
                  <c:v>26457</c:v>
                </c:pt>
                <c:pt idx="26458">
                  <c:v>26458</c:v>
                </c:pt>
                <c:pt idx="26459">
                  <c:v>26459</c:v>
                </c:pt>
                <c:pt idx="26460">
                  <c:v>26460</c:v>
                </c:pt>
                <c:pt idx="26461">
                  <c:v>26461</c:v>
                </c:pt>
                <c:pt idx="26462">
                  <c:v>26462</c:v>
                </c:pt>
                <c:pt idx="26463">
                  <c:v>26463</c:v>
                </c:pt>
                <c:pt idx="26464">
                  <c:v>26464</c:v>
                </c:pt>
                <c:pt idx="26465">
                  <c:v>26465</c:v>
                </c:pt>
                <c:pt idx="26466">
                  <c:v>26466</c:v>
                </c:pt>
                <c:pt idx="26467">
                  <c:v>26467</c:v>
                </c:pt>
                <c:pt idx="26468">
                  <c:v>26468</c:v>
                </c:pt>
                <c:pt idx="26469">
                  <c:v>26469</c:v>
                </c:pt>
                <c:pt idx="26470">
                  <c:v>26470</c:v>
                </c:pt>
                <c:pt idx="26471">
                  <c:v>26471</c:v>
                </c:pt>
                <c:pt idx="26472">
                  <c:v>26472</c:v>
                </c:pt>
                <c:pt idx="26473">
                  <c:v>26473</c:v>
                </c:pt>
                <c:pt idx="26474">
                  <c:v>26474</c:v>
                </c:pt>
                <c:pt idx="26475">
                  <c:v>26475</c:v>
                </c:pt>
                <c:pt idx="26476">
                  <c:v>26476</c:v>
                </c:pt>
                <c:pt idx="26477">
                  <c:v>26477</c:v>
                </c:pt>
                <c:pt idx="26478">
                  <c:v>26478</c:v>
                </c:pt>
                <c:pt idx="26479">
                  <c:v>26479</c:v>
                </c:pt>
                <c:pt idx="26480">
                  <c:v>26480</c:v>
                </c:pt>
                <c:pt idx="26481">
                  <c:v>26481</c:v>
                </c:pt>
                <c:pt idx="26482">
                  <c:v>26482</c:v>
                </c:pt>
                <c:pt idx="26483">
                  <c:v>26483</c:v>
                </c:pt>
                <c:pt idx="26484">
                  <c:v>26484</c:v>
                </c:pt>
                <c:pt idx="26485">
                  <c:v>26485</c:v>
                </c:pt>
                <c:pt idx="26486">
                  <c:v>26486</c:v>
                </c:pt>
                <c:pt idx="26487">
                  <c:v>26487</c:v>
                </c:pt>
                <c:pt idx="26488">
                  <c:v>26488</c:v>
                </c:pt>
                <c:pt idx="26489">
                  <c:v>26489</c:v>
                </c:pt>
                <c:pt idx="26490">
                  <c:v>26490</c:v>
                </c:pt>
                <c:pt idx="26491">
                  <c:v>26491</c:v>
                </c:pt>
                <c:pt idx="26492">
                  <c:v>26492</c:v>
                </c:pt>
                <c:pt idx="26493">
                  <c:v>26493</c:v>
                </c:pt>
                <c:pt idx="26494">
                  <c:v>26494</c:v>
                </c:pt>
                <c:pt idx="26495">
                  <c:v>26495</c:v>
                </c:pt>
                <c:pt idx="26496">
                  <c:v>26496</c:v>
                </c:pt>
                <c:pt idx="26497">
                  <c:v>26497</c:v>
                </c:pt>
                <c:pt idx="26498">
                  <c:v>26498</c:v>
                </c:pt>
                <c:pt idx="26499">
                  <c:v>26499</c:v>
                </c:pt>
                <c:pt idx="26500">
                  <c:v>26500</c:v>
                </c:pt>
                <c:pt idx="26501">
                  <c:v>26501</c:v>
                </c:pt>
                <c:pt idx="26502">
                  <c:v>26502</c:v>
                </c:pt>
                <c:pt idx="26503">
                  <c:v>26503</c:v>
                </c:pt>
                <c:pt idx="26504">
                  <c:v>26504</c:v>
                </c:pt>
                <c:pt idx="26505">
                  <c:v>26505</c:v>
                </c:pt>
                <c:pt idx="26506">
                  <c:v>26506</c:v>
                </c:pt>
                <c:pt idx="26507">
                  <c:v>26507</c:v>
                </c:pt>
                <c:pt idx="26508">
                  <c:v>26508</c:v>
                </c:pt>
                <c:pt idx="26509">
                  <c:v>26509</c:v>
                </c:pt>
                <c:pt idx="26510">
                  <c:v>26510</c:v>
                </c:pt>
                <c:pt idx="26511">
                  <c:v>26511</c:v>
                </c:pt>
                <c:pt idx="26512">
                  <c:v>26512</c:v>
                </c:pt>
                <c:pt idx="26513">
                  <c:v>26513</c:v>
                </c:pt>
                <c:pt idx="26514">
                  <c:v>26514</c:v>
                </c:pt>
                <c:pt idx="26515">
                  <c:v>26515</c:v>
                </c:pt>
                <c:pt idx="26516">
                  <c:v>26516</c:v>
                </c:pt>
                <c:pt idx="26517">
                  <c:v>26517</c:v>
                </c:pt>
                <c:pt idx="26518">
                  <c:v>26518</c:v>
                </c:pt>
                <c:pt idx="26519">
                  <c:v>26519</c:v>
                </c:pt>
                <c:pt idx="26520">
                  <c:v>26520</c:v>
                </c:pt>
                <c:pt idx="26521">
                  <c:v>26521</c:v>
                </c:pt>
                <c:pt idx="26522">
                  <c:v>26522</c:v>
                </c:pt>
                <c:pt idx="26523">
                  <c:v>26523</c:v>
                </c:pt>
                <c:pt idx="26524">
                  <c:v>26524</c:v>
                </c:pt>
                <c:pt idx="26525">
                  <c:v>26525</c:v>
                </c:pt>
                <c:pt idx="26526">
                  <c:v>26526</c:v>
                </c:pt>
                <c:pt idx="26527">
                  <c:v>26527</c:v>
                </c:pt>
                <c:pt idx="26528">
                  <c:v>26528</c:v>
                </c:pt>
                <c:pt idx="26529">
                  <c:v>26529</c:v>
                </c:pt>
                <c:pt idx="26530">
                  <c:v>26530</c:v>
                </c:pt>
                <c:pt idx="26531">
                  <c:v>26531</c:v>
                </c:pt>
                <c:pt idx="26532">
                  <c:v>26532</c:v>
                </c:pt>
                <c:pt idx="26533">
                  <c:v>26533</c:v>
                </c:pt>
                <c:pt idx="26534">
                  <c:v>26534</c:v>
                </c:pt>
                <c:pt idx="26535">
                  <c:v>26535</c:v>
                </c:pt>
                <c:pt idx="26536">
                  <c:v>26536</c:v>
                </c:pt>
                <c:pt idx="26537">
                  <c:v>26537</c:v>
                </c:pt>
                <c:pt idx="26538">
                  <c:v>26538</c:v>
                </c:pt>
                <c:pt idx="26539">
                  <c:v>26539</c:v>
                </c:pt>
                <c:pt idx="26540">
                  <c:v>26540</c:v>
                </c:pt>
                <c:pt idx="26541">
                  <c:v>26541</c:v>
                </c:pt>
                <c:pt idx="26542">
                  <c:v>26542</c:v>
                </c:pt>
                <c:pt idx="26543">
                  <c:v>26543</c:v>
                </c:pt>
                <c:pt idx="26544">
                  <c:v>26544</c:v>
                </c:pt>
                <c:pt idx="26545">
                  <c:v>26545</c:v>
                </c:pt>
                <c:pt idx="26546">
                  <c:v>26546</c:v>
                </c:pt>
                <c:pt idx="26547">
                  <c:v>26547</c:v>
                </c:pt>
                <c:pt idx="26548">
                  <c:v>26548</c:v>
                </c:pt>
                <c:pt idx="26549">
                  <c:v>26549</c:v>
                </c:pt>
                <c:pt idx="26550">
                  <c:v>26550</c:v>
                </c:pt>
                <c:pt idx="26551">
                  <c:v>26551</c:v>
                </c:pt>
                <c:pt idx="26552">
                  <c:v>26552</c:v>
                </c:pt>
                <c:pt idx="26553">
                  <c:v>26553</c:v>
                </c:pt>
                <c:pt idx="26554">
                  <c:v>26554</c:v>
                </c:pt>
                <c:pt idx="26555">
                  <c:v>26555</c:v>
                </c:pt>
                <c:pt idx="26556">
                  <c:v>26556</c:v>
                </c:pt>
                <c:pt idx="26557">
                  <c:v>26557</c:v>
                </c:pt>
                <c:pt idx="26558">
                  <c:v>26558</c:v>
                </c:pt>
                <c:pt idx="26559">
                  <c:v>26559</c:v>
                </c:pt>
                <c:pt idx="26560">
                  <c:v>26560</c:v>
                </c:pt>
                <c:pt idx="26561">
                  <c:v>26561</c:v>
                </c:pt>
                <c:pt idx="26562">
                  <c:v>26562</c:v>
                </c:pt>
                <c:pt idx="26563">
                  <c:v>26563</c:v>
                </c:pt>
                <c:pt idx="26564">
                  <c:v>26564</c:v>
                </c:pt>
                <c:pt idx="26565">
                  <c:v>26565</c:v>
                </c:pt>
                <c:pt idx="26566">
                  <c:v>26566</c:v>
                </c:pt>
                <c:pt idx="26567">
                  <c:v>26567</c:v>
                </c:pt>
                <c:pt idx="26568">
                  <c:v>26568</c:v>
                </c:pt>
                <c:pt idx="26569">
                  <c:v>26569</c:v>
                </c:pt>
                <c:pt idx="26570">
                  <c:v>26570</c:v>
                </c:pt>
                <c:pt idx="26571">
                  <c:v>26571</c:v>
                </c:pt>
                <c:pt idx="26572">
                  <c:v>26572</c:v>
                </c:pt>
                <c:pt idx="26573">
                  <c:v>26573</c:v>
                </c:pt>
                <c:pt idx="26574">
                  <c:v>26574</c:v>
                </c:pt>
                <c:pt idx="26575">
                  <c:v>26575</c:v>
                </c:pt>
                <c:pt idx="26576">
                  <c:v>26576</c:v>
                </c:pt>
                <c:pt idx="26577">
                  <c:v>26577</c:v>
                </c:pt>
                <c:pt idx="26578">
                  <c:v>26578</c:v>
                </c:pt>
                <c:pt idx="26579">
                  <c:v>26579</c:v>
                </c:pt>
                <c:pt idx="26580">
                  <c:v>26580</c:v>
                </c:pt>
                <c:pt idx="26581">
                  <c:v>26581</c:v>
                </c:pt>
                <c:pt idx="26582">
                  <c:v>26582</c:v>
                </c:pt>
                <c:pt idx="26583">
                  <c:v>26583</c:v>
                </c:pt>
                <c:pt idx="26584">
                  <c:v>26584</c:v>
                </c:pt>
                <c:pt idx="26585">
                  <c:v>26585</c:v>
                </c:pt>
                <c:pt idx="26586">
                  <c:v>26586</c:v>
                </c:pt>
                <c:pt idx="26587">
                  <c:v>26587</c:v>
                </c:pt>
                <c:pt idx="26588">
                  <c:v>26588</c:v>
                </c:pt>
                <c:pt idx="26589">
                  <c:v>26589</c:v>
                </c:pt>
                <c:pt idx="26590">
                  <c:v>26590</c:v>
                </c:pt>
                <c:pt idx="26591">
                  <c:v>26591</c:v>
                </c:pt>
                <c:pt idx="26592">
                  <c:v>26592</c:v>
                </c:pt>
                <c:pt idx="26593">
                  <c:v>26593</c:v>
                </c:pt>
                <c:pt idx="26594">
                  <c:v>26594</c:v>
                </c:pt>
                <c:pt idx="26595">
                  <c:v>26595</c:v>
                </c:pt>
                <c:pt idx="26596">
                  <c:v>26596</c:v>
                </c:pt>
                <c:pt idx="26597">
                  <c:v>26597</c:v>
                </c:pt>
                <c:pt idx="26598">
                  <c:v>26598</c:v>
                </c:pt>
                <c:pt idx="26599">
                  <c:v>26599</c:v>
                </c:pt>
                <c:pt idx="26600">
                  <c:v>26600</c:v>
                </c:pt>
                <c:pt idx="26601">
                  <c:v>26601</c:v>
                </c:pt>
                <c:pt idx="26602">
                  <c:v>26602</c:v>
                </c:pt>
                <c:pt idx="26603">
                  <c:v>26603</c:v>
                </c:pt>
                <c:pt idx="26604">
                  <c:v>26604</c:v>
                </c:pt>
                <c:pt idx="26605">
                  <c:v>26605</c:v>
                </c:pt>
                <c:pt idx="26606">
                  <c:v>26606</c:v>
                </c:pt>
                <c:pt idx="26607">
                  <c:v>26607</c:v>
                </c:pt>
                <c:pt idx="26608">
                  <c:v>26608</c:v>
                </c:pt>
                <c:pt idx="26609">
                  <c:v>26609</c:v>
                </c:pt>
                <c:pt idx="26610">
                  <c:v>26610</c:v>
                </c:pt>
                <c:pt idx="26611">
                  <c:v>26611</c:v>
                </c:pt>
                <c:pt idx="26612">
                  <c:v>26612</c:v>
                </c:pt>
                <c:pt idx="26613">
                  <c:v>26613</c:v>
                </c:pt>
                <c:pt idx="26614">
                  <c:v>26614</c:v>
                </c:pt>
                <c:pt idx="26615">
                  <c:v>26615</c:v>
                </c:pt>
                <c:pt idx="26616">
                  <c:v>26616</c:v>
                </c:pt>
                <c:pt idx="26617">
                  <c:v>26617</c:v>
                </c:pt>
                <c:pt idx="26618">
                  <c:v>26618</c:v>
                </c:pt>
                <c:pt idx="26619">
                  <c:v>26619</c:v>
                </c:pt>
                <c:pt idx="26620">
                  <c:v>26620</c:v>
                </c:pt>
                <c:pt idx="26621">
                  <c:v>26621</c:v>
                </c:pt>
                <c:pt idx="26622">
                  <c:v>26622</c:v>
                </c:pt>
                <c:pt idx="26623">
                  <c:v>26623</c:v>
                </c:pt>
                <c:pt idx="26624">
                  <c:v>26624</c:v>
                </c:pt>
                <c:pt idx="26625">
                  <c:v>26625</c:v>
                </c:pt>
                <c:pt idx="26626">
                  <c:v>26626</c:v>
                </c:pt>
                <c:pt idx="26627">
                  <c:v>26627</c:v>
                </c:pt>
                <c:pt idx="26628">
                  <c:v>26628</c:v>
                </c:pt>
                <c:pt idx="26629">
                  <c:v>26629</c:v>
                </c:pt>
                <c:pt idx="26630">
                  <c:v>26630</c:v>
                </c:pt>
                <c:pt idx="26631">
                  <c:v>26631</c:v>
                </c:pt>
                <c:pt idx="26632">
                  <c:v>26632</c:v>
                </c:pt>
                <c:pt idx="26633">
                  <c:v>26633</c:v>
                </c:pt>
                <c:pt idx="26634">
                  <c:v>26634</c:v>
                </c:pt>
                <c:pt idx="26635">
                  <c:v>26635</c:v>
                </c:pt>
                <c:pt idx="26636">
                  <c:v>26636</c:v>
                </c:pt>
                <c:pt idx="26637">
                  <c:v>26637</c:v>
                </c:pt>
                <c:pt idx="26638">
                  <c:v>26638</c:v>
                </c:pt>
                <c:pt idx="26639">
                  <c:v>26639</c:v>
                </c:pt>
                <c:pt idx="26640">
                  <c:v>26640</c:v>
                </c:pt>
                <c:pt idx="26641">
                  <c:v>26641</c:v>
                </c:pt>
                <c:pt idx="26642">
                  <c:v>26642</c:v>
                </c:pt>
                <c:pt idx="26643">
                  <c:v>26643</c:v>
                </c:pt>
                <c:pt idx="26644">
                  <c:v>26644</c:v>
                </c:pt>
                <c:pt idx="26645">
                  <c:v>26645</c:v>
                </c:pt>
                <c:pt idx="26646">
                  <c:v>26646</c:v>
                </c:pt>
                <c:pt idx="26647">
                  <c:v>26647</c:v>
                </c:pt>
                <c:pt idx="26648">
                  <c:v>26648</c:v>
                </c:pt>
                <c:pt idx="26649">
                  <c:v>26649</c:v>
                </c:pt>
                <c:pt idx="26650">
                  <c:v>26650</c:v>
                </c:pt>
                <c:pt idx="26651">
                  <c:v>26651</c:v>
                </c:pt>
                <c:pt idx="26652">
                  <c:v>26652</c:v>
                </c:pt>
                <c:pt idx="26653">
                  <c:v>26653</c:v>
                </c:pt>
                <c:pt idx="26654">
                  <c:v>26654</c:v>
                </c:pt>
                <c:pt idx="26655">
                  <c:v>26655</c:v>
                </c:pt>
                <c:pt idx="26656">
                  <c:v>26656</c:v>
                </c:pt>
                <c:pt idx="26657">
                  <c:v>26657</c:v>
                </c:pt>
                <c:pt idx="26658">
                  <c:v>26658</c:v>
                </c:pt>
                <c:pt idx="26659">
                  <c:v>26659</c:v>
                </c:pt>
                <c:pt idx="26660">
                  <c:v>26660</c:v>
                </c:pt>
                <c:pt idx="26661">
                  <c:v>26661</c:v>
                </c:pt>
                <c:pt idx="26662">
                  <c:v>26662</c:v>
                </c:pt>
                <c:pt idx="26663">
                  <c:v>26663</c:v>
                </c:pt>
                <c:pt idx="26664">
                  <c:v>26664</c:v>
                </c:pt>
                <c:pt idx="26665">
                  <c:v>26665</c:v>
                </c:pt>
                <c:pt idx="26666">
                  <c:v>26666</c:v>
                </c:pt>
                <c:pt idx="26667">
                  <c:v>26667</c:v>
                </c:pt>
                <c:pt idx="26668">
                  <c:v>26668</c:v>
                </c:pt>
                <c:pt idx="26669">
                  <c:v>26669</c:v>
                </c:pt>
                <c:pt idx="26670">
                  <c:v>26670</c:v>
                </c:pt>
                <c:pt idx="26671">
                  <c:v>26671</c:v>
                </c:pt>
                <c:pt idx="26672">
                  <c:v>26672</c:v>
                </c:pt>
                <c:pt idx="26673">
                  <c:v>26673</c:v>
                </c:pt>
                <c:pt idx="26674">
                  <c:v>26674</c:v>
                </c:pt>
                <c:pt idx="26675">
                  <c:v>26675</c:v>
                </c:pt>
                <c:pt idx="26676">
                  <c:v>26676</c:v>
                </c:pt>
                <c:pt idx="26677">
                  <c:v>26677</c:v>
                </c:pt>
                <c:pt idx="26678">
                  <c:v>26678</c:v>
                </c:pt>
                <c:pt idx="26679">
                  <c:v>26679</c:v>
                </c:pt>
                <c:pt idx="26680">
                  <c:v>26680</c:v>
                </c:pt>
                <c:pt idx="26681">
                  <c:v>26681</c:v>
                </c:pt>
                <c:pt idx="26682">
                  <c:v>26682</c:v>
                </c:pt>
                <c:pt idx="26683">
                  <c:v>26683</c:v>
                </c:pt>
                <c:pt idx="26684">
                  <c:v>26684</c:v>
                </c:pt>
                <c:pt idx="26685">
                  <c:v>26685</c:v>
                </c:pt>
                <c:pt idx="26686">
                  <c:v>26686</c:v>
                </c:pt>
                <c:pt idx="26687">
                  <c:v>26687</c:v>
                </c:pt>
                <c:pt idx="26688">
                  <c:v>26688</c:v>
                </c:pt>
                <c:pt idx="26689">
                  <c:v>26689</c:v>
                </c:pt>
                <c:pt idx="26690">
                  <c:v>26690</c:v>
                </c:pt>
                <c:pt idx="26691">
                  <c:v>26691</c:v>
                </c:pt>
                <c:pt idx="26692">
                  <c:v>26692</c:v>
                </c:pt>
                <c:pt idx="26693">
                  <c:v>26693</c:v>
                </c:pt>
                <c:pt idx="26694">
                  <c:v>26694</c:v>
                </c:pt>
                <c:pt idx="26695">
                  <c:v>26695</c:v>
                </c:pt>
                <c:pt idx="26696">
                  <c:v>26696</c:v>
                </c:pt>
                <c:pt idx="26697">
                  <c:v>26697</c:v>
                </c:pt>
                <c:pt idx="26698">
                  <c:v>26698</c:v>
                </c:pt>
                <c:pt idx="26699">
                  <c:v>26699</c:v>
                </c:pt>
                <c:pt idx="26700">
                  <c:v>26700</c:v>
                </c:pt>
                <c:pt idx="26701">
                  <c:v>26701</c:v>
                </c:pt>
                <c:pt idx="26702">
                  <c:v>26702</c:v>
                </c:pt>
                <c:pt idx="26703">
                  <c:v>26703</c:v>
                </c:pt>
                <c:pt idx="26704">
                  <c:v>26704</c:v>
                </c:pt>
                <c:pt idx="26705">
                  <c:v>26705</c:v>
                </c:pt>
                <c:pt idx="26706">
                  <c:v>26706</c:v>
                </c:pt>
                <c:pt idx="26707">
                  <c:v>26707</c:v>
                </c:pt>
                <c:pt idx="26708">
                  <c:v>26708</c:v>
                </c:pt>
                <c:pt idx="26709">
                  <c:v>26709</c:v>
                </c:pt>
                <c:pt idx="26710">
                  <c:v>26710</c:v>
                </c:pt>
                <c:pt idx="26711">
                  <c:v>26711</c:v>
                </c:pt>
                <c:pt idx="26712">
                  <c:v>26712</c:v>
                </c:pt>
                <c:pt idx="26713">
                  <c:v>26713</c:v>
                </c:pt>
                <c:pt idx="26714">
                  <c:v>26714</c:v>
                </c:pt>
                <c:pt idx="26715">
                  <c:v>26715</c:v>
                </c:pt>
                <c:pt idx="26716">
                  <c:v>26716</c:v>
                </c:pt>
                <c:pt idx="26717">
                  <c:v>26717</c:v>
                </c:pt>
                <c:pt idx="26718">
                  <c:v>26718</c:v>
                </c:pt>
                <c:pt idx="26719">
                  <c:v>26719</c:v>
                </c:pt>
                <c:pt idx="26720">
                  <c:v>26720</c:v>
                </c:pt>
                <c:pt idx="26721">
                  <c:v>26721</c:v>
                </c:pt>
                <c:pt idx="26722">
                  <c:v>26722</c:v>
                </c:pt>
                <c:pt idx="26723">
                  <c:v>26723</c:v>
                </c:pt>
                <c:pt idx="26724">
                  <c:v>26724</c:v>
                </c:pt>
                <c:pt idx="26725">
                  <c:v>26725</c:v>
                </c:pt>
                <c:pt idx="26726">
                  <c:v>26726</c:v>
                </c:pt>
                <c:pt idx="26727">
                  <c:v>26727</c:v>
                </c:pt>
                <c:pt idx="26728">
                  <c:v>26728</c:v>
                </c:pt>
                <c:pt idx="26729">
                  <c:v>26729</c:v>
                </c:pt>
                <c:pt idx="26730">
                  <c:v>26730</c:v>
                </c:pt>
                <c:pt idx="26731">
                  <c:v>26731</c:v>
                </c:pt>
                <c:pt idx="26732">
                  <c:v>26732</c:v>
                </c:pt>
                <c:pt idx="26733">
                  <c:v>26733</c:v>
                </c:pt>
                <c:pt idx="26734">
                  <c:v>26734</c:v>
                </c:pt>
                <c:pt idx="26735">
                  <c:v>26735</c:v>
                </c:pt>
                <c:pt idx="26736">
                  <c:v>26736</c:v>
                </c:pt>
                <c:pt idx="26737">
                  <c:v>26737</c:v>
                </c:pt>
                <c:pt idx="26738">
                  <c:v>26738</c:v>
                </c:pt>
                <c:pt idx="26739">
                  <c:v>26739</c:v>
                </c:pt>
                <c:pt idx="26740">
                  <c:v>26740</c:v>
                </c:pt>
                <c:pt idx="26741">
                  <c:v>26741</c:v>
                </c:pt>
                <c:pt idx="26742">
                  <c:v>26742</c:v>
                </c:pt>
                <c:pt idx="26743">
                  <c:v>26743</c:v>
                </c:pt>
                <c:pt idx="26744">
                  <c:v>26744</c:v>
                </c:pt>
                <c:pt idx="26745">
                  <c:v>26745</c:v>
                </c:pt>
                <c:pt idx="26746">
                  <c:v>26746</c:v>
                </c:pt>
                <c:pt idx="26747">
                  <c:v>26747</c:v>
                </c:pt>
                <c:pt idx="26748">
                  <c:v>26748</c:v>
                </c:pt>
                <c:pt idx="26749">
                  <c:v>26749</c:v>
                </c:pt>
                <c:pt idx="26750">
                  <c:v>26750</c:v>
                </c:pt>
                <c:pt idx="26751">
                  <c:v>26751</c:v>
                </c:pt>
                <c:pt idx="26752">
                  <c:v>26752</c:v>
                </c:pt>
                <c:pt idx="26753">
                  <c:v>26753</c:v>
                </c:pt>
                <c:pt idx="26754">
                  <c:v>26754</c:v>
                </c:pt>
                <c:pt idx="26755">
                  <c:v>26755</c:v>
                </c:pt>
                <c:pt idx="26756">
                  <c:v>26756</c:v>
                </c:pt>
                <c:pt idx="26757">
                  <c:v>26757</c:v>
                </c:pt>
                <c:pt idx="26758">
                  <c:v>26758</c:v>
                </c:pt>
                <c:pt idx="26759">
                  <c:v>26759</c:v>
                </c:pt>
                <c:pt idx="26760">
                  <c:v>26760</c:v>
                </c:pt>
                <c:pt idx="26761">
                  <c:v>26761</c:v>
                </c:pt>
                <c:pt idx="26762">
                  <c:v>26762</c:v>
                </c:pt>
                <c:pt idx="26763">
                  <c:v>26763</c:v>
                </c:pt>
                <c:pt idx="26764">
                  <c:v>26764</c:v>
                </c:pt>
                <c:pt idx="26765">
                  <c:v>26765</c:v>
                </c:pt>
                <c:pt idx="26766">
                  <c:v>26766</c:v>
                </c:pt>
                <c:pt idx="26767">
                  <c:v>26767</c:v>
                </c:pt>
                <c:pt idx="26768">
                  <c:v>26768</c:v>
                </c:pt>
                <c:pt idx="26769">
                  <c:v>26769</c:v>
                </c:pt>
                <c:pt idx="26770">
                  <c:v>26770</c:v>
                </c:pt>
                <c:pt idx="26771">
                  <c:v>26771</c:v>
                </c:pt>
                <c:pt idx="26772">
                  <c:v>26772</c:v>
                </c:pt>
                <c:pt idx="26773">
                  <c:v>26773</c:v>
                </c:pt>
                <c:pt idx="26774">
                  <c:v>26774</c:v>
                </c:pt>
                <c:pt idx="26775">
                  <c:v>26775</c:v>
                </c:pt>
                <c:pt idx="26776">
                  <c:v>26776</c:v>
                </c:pt>
                <c:pt idx="26777">
                  <c:v>26777</c:v>
                </c:pt>
                <c:pt idx="26778">
                  <c:v>26778</c:v>
                </c:pt>
                <c:pt idx="26779">
                  <c:v>26779</c:v>
                </c:pt>
                <c:pt idx="26780">
                  <c:v>26780</c:v>
                </c:pt>
                <c:pt idx="26781">
                  <c:v>26781</c:v>
                </c:pt>
                <c:pt idx="26782">
                  <c:v>26782</c:v>
                </c:pt>
                <c:pt idx="26783">
                  <c:v>26783</c:v>
                </c:pt>
                <c:pt idx="26784">
                  <c:v>26784</c:v>
                </c:pt>
                <c:pt idx="26785">
                  <c:v>26785</c:v>
                </c:pt>
                <c:pt idx="26786">
                  <c:v>26786</c:v>
                </c:pt>
                <c:pt idx="26787">
                  <c:v>26787</c:v>
                </c:pt>
                <c:pt idx="26788">
                  <c:v>26788</c:v>
                </c:pt>
                <c:pt idx="26789">
                  <c:v>26789</c:v>
                </c:pt>
                <c:pt idx="26790">
                  <c:v>26790</c:v>
                </c:pt>
                <c:pt idx="26791">
                  <c:v>26791</c:v>
                </c:pt>
                <c:pt idx="26792">
                  <c:v>26792</c:v>
                </c:pt>
                <c:pt idx="26793">
                  <c:v>26793</c:v>
                </c:pt>
                <c:pt idx="26794">
                  <c:v>26794</c:v>
                </c:pt>
                <c:pt idx="26795">
                  <c:v>26795</c:v>
                </c:pt>
                <c:pt idx="26796">
                  <c:v>26796</c:v>
                </c:pt>
                <c:pt idx="26797">
                  <c:v>26797</c:v>
                </c:pt>
                <c:pt idx="26798">
                  <c:v>26798</c:v>
                </c:pt>
                <c:pt idx="26799">
                  <c:v>26799</c:v>
                </c:pt>
                <c:pt idx="26800">
                  <c:v>26800</c:v>
                </c:pt>
                <c:pt idx="26801">
                  <c:v>26801</c:v>
                </c:pt>
                <c:pt idx="26802">
                  <c:v>26802</c:v>
                </c:pt>
                <c:pt idx="26803">
                  <c:v>26803</c:v>
                </c:pt>
                <c:pt idx="26804">
                  <c:v>26804</c:v>
                </c:pt>
                <c:pt idx="26805">
                  <c:v>26805</c:v>
                </c:pt>
                <c:pt idx="26806">
                  <c:v>26806</c:v>
                </c:pt>
                <c:pt idx="26807">
                  <c:v>26807</c:v>
                </c:pt>
                <c:pt idx="26808">
                  <c:v>26808</c:v>
                </c:pt>
                <c:pt idx="26809">
                  <c:v>26809</c:v>
                </c:pt>
                <c:pt idx="26810">
                  <c:v>26810</c:v>
                </c:pt>
                <c:pt idx="26811">
                  <c:v>26811</c:v>
                </c:pt>
                <c:pt idx="26812">
                  <c:v>26812</c:v>
                </c:pt>
                <c:pt idx="26813">
                  <c:v>26813</c:v>
                </c:pt>
                <c:pt idx="26814">
                  <c:v>26814</c:v>
                </c:pt>
                <c:pt idx="26815">
                  <c:v>26815</c:v>
                </c:pt>
                <c:pt idx="26816">
                  <c:v>26816</c:v>
                </c:pt>
                <c:pt idx="26817">
                  <c:v>26817</c:v>
                </c:pt>
                <c:pt idx="26818">
                  <c:v>26818</c:v>
                </c:pt>
                <c:pt idx="26819">
                  <c:v>26819</c:v>
                </c:pt>
                <c:pt idx="26820">
                  <c:v>26820</c:v>
                </c:pt>
                <c:pt idx="26821">
                  <c:v>26821</c:v>
                </c:pt>
                <c:pt idx="26822">
                  <c:v>26822</c:v>
                </c:pt>
                <c:pt idx="26823">
                  <c:v>26823</c:v>
                </c:pt>
                <c:pt idx="26824">
                  <c:v>26824</c:v>
                </c:pt>
                <c:pt idx="26825">
                  <c:v>26825</c:v>
                </c:pt>
                <c:pt idx="26826">
                  <c:v>26826</c:v>
                </c:pt>
                <c:pt idx="26827">
                  <c:v>26827</c:v>
                </c:pt>
                <c:pt idx="26828">
                  <c:v>26828</c:v>
                </c:pt>
                <c:pt idx="26829">
                  <c:v>26829</c:v>
                </c:pt>
                <c:pt idx="26830">
                  <c:v>26830</c:v>
                </c:pt>
                <c:pt idx="26831">
                  <c:v>26831</c:v>
                </c:pt>
                <c:pt idx="26832">
                  <c:v>26832</c:v>
                </c:pt>
                <c:pt idx="26833">
                  <c:v>26833</c:v>
                </c:pt>
                <c:pt idx="26834">
                  <c:v>26834</c:v>
                </c:pt>
                <c:pt idx="26835">
                  <c:v>26835</c:v>
                </c:pt>
                <c:pt idx="26836">
                  <c:v>26836</c:v>
                </c:pt>
                <c:pt idx="26837">
                  <c:v>26837</c:v>
                </c:pt>
                <c:pt idx="26838">
                  <c:v>26838</c:v>
                </c:pt>
                <c:pt idx="26839">
                  <c:v>26839</c:v>
                </c:pt>
                <c:pt idx="26840">
                  <c:v>26840</c:v>
                </c:pt>
                <c:pt idx="26841">
                  <c:v>26841</c:v>
                </c:pt>
                <c:pt idx="26842">
                  <c:v>26842</c:v>
                </c:pt>
                <c:pt idx="26843">
                  <c:v>26843</c:v>
                </c:pt>
                <c:pt idx="26844">
                  <c:v>26844</c:v>
                </c:pt>
                <c:pt idx="26845">
                  <c:v>26845</c:v>
                </c:pt>
                <c:pt idx="26846">
                  <c:v>26846</c:v>
                </c:pt>
                <c:pt idx="26847">
                  <c:v>26847</c:v>
                </c:pt>
                <c:pt idx="26848">
                  <c:v>26848</c:v>
                </c:pt>
                <c:pt idx="26849">
                  <c:v>26849</c:v>
                </c:pt>
                <c:pt idx="26850">
                  <c:v>26850</c:v>
                </c:pt>
                <c:pt idx="26851">
                  <c:v>26851</c:v>
                </c:pt>
                <c:pt idx="26852">
                  <c:v>26852</c:v>
                </c:pt>
                <c:pt idx="26853">
                  <c:v>26853</c:v>
                </c:pt>
                <c:pt idx="26854">
                  <c:v>26854</c:v>
                </c:pt>
                <c:pt idx="26855">
                  <c:v>26855</c:v>
                </c:pt>
                <c:pt idx="26856">
                  <c:v>26856</c:v>
                </c:pt>
                <c:pt idx="26857">
                  <c:v>26857</c:v>
                </c:pt>
                <c:pt idx="26858">
                  <c:v>26858</c:v>
                </c:pt>
                <c:pt idx="26859">
                  <c:v>26859</c:v>
                </c:pt>
                <c:pt idx="26860">
                  <c:v>26860</c:v>
                </c:pt>
                <c:pt idx="26861">
                  <c:v>26861</c:v>
                </c:pt>
                <c:pt idx="26862">
                  <c:v>26862</c:v>
                </c:pt>
                <c:pt idx="26863">
                  <c:v>26863</c:v>
                </c:pt>
                <c:pt idx="26864">
                  <c:v>26864</c:v>
                </c:pt>
                <c:pt idx="26865">
                  <c:v>26865</c:v>
                </c:pt>
                <c:pt idx="26866">
                  <c:v>26866</c:v>
                </c:pt>
                <c:pt idx="26867">
                  <c:v>26867</c:v>
                </c:pt>
                <c:pt idx="26868">
                  <c:v>26868</c:v>
                </c:pt>
                <c:pt idx="26869">
                  <c:v>26869</c:v>
                </c:pt>
                <c:pt idx="26870">
                  <c:v>26870</c:v>
                </c:pt>
                <c:pt idx="26871">
                  <c:v>26871</c:v>
                </c:pt>
                <c:pt idx="26872">
                  <c:v>26872</c:v>
                </c:pt>
                <c:pt idx="26873">
                  <c:v>26873</c:v>
                </c:pt>
                <c:pt idx="26874">
                  <c:v>26874</c:v>
                </c:pt>
                <c:pt idx="26875">
                  <c:v>26875</c:v>
                </c:pt>
                <c:pt idx="26876">
                  <c:v>26876</c:v>
                </c:pt>
                <c:pt idx="26877">
                  <c:v>26877</c:v>
                </c:pt>
                <c:pt idx="26878">
                  <c:v>26878</c:v>
                </c:pt>
                <c:pt idx="26879">
                  <c:v>26879</c:v>
                </c:pt>
                <c:pt idx="26880">
                  <c:v>26880</c:v>
                </c:pt>
                <c:pt idx="26881">
                  <c:v>26881</c:v>
                </c:pt>
                <c:pt idx="26882">
                  <c:v>26882</c:v>
                </c:pt>
                <c:pt idx="26883">
                  <c:v>26883</c:v>
                </c:pt>
                <c:pt idx="26884">
                  <c:v>26884</c:v>
                </c:pt>
                <c:pt idx="26885">
                  <c:v>26885</c:v>
                </c:pt>
                <c:pt idx="26886">
                  <c:v>26886</c:v>
                </c:pt>
                <c:pt idx="26887">
                  <c:v>26887</c:v>
                </c:pt>
                <c:pt idx="26888">
                  <c:v>26888</c:v>
                </c:pt>
                <c:pt idx="26889">
                  <c:v>26889</c:v>
                </c:pt>
                <c:pt idx="26890">
                  <c:v>26890</c:v>
                </c:pt>
                <c:pt idx="26891">
                  <c:v>26891</c:v>
                </c:pt>
                <c:pt idx="26892">
                  <c:v>26892</c:v>
                </c:pt>
                <c:pt idx="26893">
                  <c:v>26893</c:v>
                </c:pt>
                <c:pt idx="26894">
                  <c:v>26894</c:v>
                </c:pt>
                <c:pt idx="26895">
                  <c:v>26895</c:v>
                </c:pt>
                <c:pt idx="26896">
                  <c:v>26896</c:v>
                </c:pt>
                <c:pt idx="26897">
                  <c:v>26897</c:v>
                </c:pt>
                <c:pt idx="26898">
                  <c:v>26898</c:v>
                </c:pt>
                <c:pt idx="26899">
                  <c:v>26899</c:v>
                </c:pt>
                <c:pt idx="26900">
                  <c:v>26900</c:v>
                </c:pt>
                <c:pt idx="26901">
                  <c:v>26901</c:v>
                </c:pt>
                <c:pt idx="26902">
                  <c:v>26902</c:v>
                </c:pt>
                <c:pt idx="26903">
                  <c:v>26903</c:v>
                </c:pt>
                <c:pt idx="26904">
                  <c:v>26904</c:v>
                </c:pt>
                <c:pt idx="26905">
                  <c:v>26905</c:v>
                </c:pt>
                <c:pt idx="26906">
                  <c:v>26906</c:v>
                </c:pt>
                <c:pt idx="26907">
                  <c:v>26907</c:v>
                </c:pt>
                <c:pt idx="26908">
                  <c:v>26908</c:v>
                </c:pt>
                <c:pt idx="26909">
                  <c:v>26909</c:v>
                </c:pt>
                <c:pt idx="26910">
                  <c:v>26910</c:v>
                </c:pt>
                <c:pt idx="26911">
                  <c:v>26911</c:v>
                </c:pt>
                <c:pt idx="26912">
                  <c:v>26912</c:v>
                </c:pt>
                <c:pt idx="26913">
                  <c:v>26913</c:v>
                </c:pt>
                <c:pt idx="26914">
                  <c:v>26914</c:v>
                </c:pt>
                <c:pt idx="26915">
                  <c:v>26915</c:v>
                </c:pt>
                <c:pt idx="26916">
                  <c:v>26916</c:v>
                </c:pt>
                <c:pt idx="26917">
                  <c:v>26917</c:v>
                </c:pt>
                <c:pt idx="26918">
                  <c:v>26918</c:v>
                </c:pt>
                <c:pt idx="26919">
                  <c:v>26919</c:v>
                </c:pt>
                <c:pt idx="26920">
                  <c:v>26920</c:v>
                </c:pt>
                <c:pt idx="26921">
                  <c:v>26921</c:v>
                </c:pt>
                <c:pt idx="26922">
                  <c:v>26922</c:v>
                </c:pt>
                <c:pt idx="26923">
                  <c:v>26923</c:v>
                </c:pt>
                <c:pt idx="26924">
                  <c:v>26924</c:v>
                </c:pt>
                <c:pt idx="26925">
                  <c:v>26925</c:v>
                </c:pt>
                <c:pt idx="26926">
                  <c:v>26926</c:v>
                </c:pt>
                <c:pt idx="26927">
                  <c:v>26927</c:v>
                </c:pt>
                <c:pt idx="26928">
                  <c:v>26928</c:v>
                </c:pt>
                <c:pt idx="26929">
                  <c:v>26929</c:v>
                </c:pt>
                <c:pt idx="26930">
                  <c:v>26930</c:v>
                </c:pt>
                <c:pt idx="26931">
                  <c:v>26931</c:v>
                </c:pt>
                <c:pt idx="26932">
                  <c:v>26932</c:v>
                </c:pt>
                <c:pt idx="26933">
                  <c:v>26933</c:v>
                </c:pt>
                <c:pt idx="26934">
                  <c:v>26934</c:v>
                </c:pt>
                <c:pt idx="26935">
                  <c:v>26935</c:v>
                </c:pt>
                <c:pt idx="26936">
                  <c:v>26936</c:v>
                </c:pt>
                <c:pt idx="26937">
                  <c:v>26937</c:v>
                </c:pt>
                <c:pt idx="26938">
                  <c:v>26938</c:v>
                </c:pt>
                <c:pt idx="26939">
                  <c:v>26939</c:v>
                </c:pt>
                <c:pt idx="26940">
                  <c:v>26940</c:v>
                </c:pt>
                <c:pt idx="26941">
                  <c:v>26941</c:v>
                </c:pt>
                <c:pt idx="26942">
                  <c:v>26942</c:v>
                </c:pt>
                <c:pt idx="26943">
                  <c:v>26943</c:v>
                </c:pt>
                <c:pt idx="26944">
                  <c:v>26944</c:v>
                </c:pt>
                <c:pt idx="26945">
                  <c:v>26945</c:v>
                </c:pt>
                <c:pt idx="26946">
                  <c:v>26946</c:v>
                </c:pt>
                <c:pt idx="26947">
                  <c:v>26947</c:v>
                </c:pt>
                <c:pt idx="26948">
                  <c:v>26948</c:v>
                </c:pt>
                <c:pt idx="26949">
                  <c:v>26949</c:v>
                </c:pt>
                <c:pt idx="26950">
                  <c:v>26950</c:v>
                </c:pt>
                <c:pt idx="26951">
                  <c:v>26951</c:v>
                </c:pt>
                <c:pt idx="26952">
                  <c:v>26952</c:v>
                </c:pt>
                <c:pt idx="26953">
                  <c:v>26953</c:v>
                </c:pt>
                <c:pt idx="26954">
                  <c:v>26954</c:v>
                </c:pt>
                <c:pt idx="26955">
                  <c:v>26955</c:v>
                </c:pt>
                <c:pt idx="26956">
                  <c:v>26956</c:v>
                </c:pt>
                <c:pt idx="26957">
                  <c:v>26957</c:v>
                </c:pt>
                <c:pt idx="26958">
                  <c:v>26958</c:v>
                </c:pt>
                <c:pt idx="26959">
                  <c:v>26959</c:v>
                </c:pt>
                <c:pt idx="26960">
                  <c:v>26960</c:v>
                </c:pt>
                <c:pt idx="26961">
                  <c:v>26961</c:v>
                </c:pt>
                <c:pt idx="26962">
                  <c:v>26962</c:v>
                </c:pt>
                <c:pt idx="26963">
                  <c:v>26963</c:v>
                </c:pt>
                <c:pt idx="26964">
                  <c:v>26964</c:v>
                </c:pt>
                <c:pt idx="26965">
                  <c:v>26965</c:v>
                </c:pt>
                <c:pt idx="26966">
                  <c:v>26966</c:v>
                </c:pt>
                <c:pt idx="26967">
                  <c:v>26967</c:v>
                </c:pt>
                <c:pt idx="26968">
                  <c:v>26968</c:v>
                </c:pt>
                <c:pt idx="26969">
                  <c:v>26969</c:v>
                </c:pt>
                <c:pt idx="26970">
                  <c:v>26970</c:v>
                </c:pt>
                <c:pt idx="26971">
                  <c:v>26971</c:v>
                </c:pt>
                <c:pt idx="26972">
                  <c:v>26972</c:v>
                </c:pt>
                <c:pt idx="26973">
                  <c:v>26973</c:v>
                </c:pt>
                <c:pt idx="26974">
                  <c:v>26974</c:v>
                </c:pt>
                <c:pt idx="26975">
                  <c:v>26975</c:v>
                </c:pt>
                <c:pt idx="26976">
                  <c:v>26976</c:v>
                </c:pt>
                <c:pt idx="26977">
                  <c:v>26977</c:v>
                </c:pt>
                <c:pt idx="26978">
                  <c:v>26978</c:v>
                </c:pt>
                <c:pt idx="26979">
                  <c:v>26979</c:v>
                </c:pt>
                <c:pt idx="26980">
                  <c:v>26980</c:v>
                </c:pt>
                <c:pt idx="26981">
                  <c:v>26981</c:v>
                </c:pt>
                <c:pt idx="26982">
                  <c:v>26982</c:v>
                </c:pt>
                <c:pt idx="26983">
                  <c:v>26983</c:v>
                </c:pt>
                <c:pt idx="26984">
                  <c:v>26984</c:v>
                </c:pt>
                <c:pt idx="26985">
                  <c:v>26985</c:v>
                </c:pt>
                <c:pt idx="26986">
                  <c:v>26986</c:v>
                </c:pt>
                <c:pt idx="26987">
                  <c:v>26987</c:v>
                </c:pt>
                <c:pt idx="26988">
                  <c:v>26988</c:v>
                </c:pt>
                <c:pt idx="26989">
                  <c:v>26989</c:v>
                </c:pt>
                <c:pt idx="26990">
                  <c:v>26990</c:v>
                </c:pt>
                <c:pt idx="26991">
                  <c:v>26991</c:v>
                </c:pt>
                <c:pt idx="26992">
                  <c:v>26992</c:v>
                </c:pt>
                <c:pt idx="26993">
                  <c:v>26993</c:v>
                </c:pt>
                <c:pt idx="26994">
                  <c:v>26994</c:v>
                </c:pt>
                <c:pt idx="26995">
                  <c:v>26995</c:v>
                </c:pt>
                <c:pt idx="26996">
                  <c:v>26996</c:v>
                </c:pt>
                <c:pt idx="26997">
                  <c:v>26997</c:v>
                </c:pt>
                <c:pt idx="26998">
                  <c:v>26998</c:v>
                </c:pt>
                <c:pt idx="26999">
                  <c:v>26999</c:v>
                </c:pt>
                <c:pt idx="27000">
                  <c:v>27000</c:v>
                </c:pt>
                <c:pt idx="27001">
                  <c:v>27001</c:v>
                </c:pt>
                <c:pt idx="27002">
                  <c:v>27002</c:v>
                </c:pt>
                <c:pt idx="27003">
                  <c:v>27003</c:v>
                </c:pt>
                <c:pt idx="27004">
                  <c:v>27004</c:v>
                </c:pt>
                <c:pt idx="27005">
                  <c:v>27005</c:v>
                </c:pt>
                <c:pt idx="27006">
                  <c:v>27006</c:v>
                </c:pt>
                <c:pt idx="27007">
                  <c:v>27007</c:v>
                </c:pt>
                <c:pt idx="27008">
                  <c:v>27008</c:v>
                </c:pt>
                <c:pt idx="27009">
                  <c:v>27009</c:v>
                </c:pt>
                <c:pt idx="27010">
                  <c:v>27010</c:v>
                </c:pt>
                <c:pt idx="27011">
                  <c:v>27011</c:v>
                </c:pt>
                <c:pt idx="27012">
                  <c:v>27012</c:v>
                </c:pt>
                <c:pt idx="27013">
                  <c:v>27013</c:v>
                </c:pt>
                <c:pt idx="27014">
                  <c:v>27014</c:v>
                </c:pt>
                <c:pt idx="27015">
                  <c:v>27015</c:v>
                </c:pt>
                <c:pt idx="27016">
                  <c:v>27016</c:v>
                </c:pt>
                <c:pt idx="27017">
                  <c:v>27017</c:v>
                </c:pt>
                <c:pt idx="27018">
                  <c:v>27018</c:v>
                </c:pt>
                <c:pt idx="27019">
                  <c:v>27019</c:v>
                </c:pt>
                <c:pt idx="27020">
                  <c:v>27020</c:v>
                </c:pt>
                <c:pt idx="27021">
                  <c:v>27021</c:v>
                </c:pt>
                <c:pt idx="27022">
                  <c:v>27022</c:v>
                </c:pt>
                <c:pt idx="27023">
                  <c:v>27023</c:v>
                </c:pt>
                <c:pt idx="27024">
                  <c:v>27024</c:v>
                </c:pt>
                <c:pt idx="27025">
                  <c:v>27025</c:v>
                </c:pt>
                <c:pt idx="27026">
                  <c:v>27026</c:v>
                </c:pt>
                <c:pt idx="27027">
                  <c:v>27027</c:v>
                </c:pt>
                <c:pt idx="27028">
                  <c:v>27028</c:v>
                </c:pt>
                <c:pt idx="27029">
                  <c:v>27029</c:v>
                </c:pt>
                <c:pt idx="27030">
                  <c:v>27030</c:v>
                </c:pt>
                <c:pt idx="27031">
                  <c:v>27031</c:v>
                </c:pt>
                <c:pt idx="27032">
                  <c:v>27032</c:v>
                </c:pt>
                <c:pt idx="27033">
                  <c:v>27033</c:v>
                </c:pt>
                <c:pt idx="27034">
                  <c:v>27034</c:v>
                </c:pt>
                <c:pt idx="27035">
                  <c:v>27035</c:v>
                </c:pt>
                <c:pt idx="27036">
                  <c:v>27036</c:v>
                </c:pt>
                <c:pt idx="27037">
                  <c:v>27037</c:v>
                </c:pt>
                <c:pt idx="27038">
                  <c:v>27038</c:v>
                </c:pt>
                <c:pt idx="27039">
                  <c:v>27039</c:v>
                </c:pt>
                <c:pt idx="27040">
                  <c:v>27040</c:v>
                </c:pt>
                <c:pt idx="27041">
                  <c:v>27041</c:v>
                </c:pt>
                <c:pt idx="27042">
                  <c:v>27042</c:v>
                </c:pt>
                <c:pt idx="27043">
                  <c:v>27043</c:v>
                </c:pt>
                <c:pt idx="27044">
                  <c:v>27044</c:v>
                </c:pt>
                <c:pt idx="27045">
                  <c:v>27045</c:v>
                </c:pt>
                <c:pt idx="27046">
                  <c:v>27046</c:v>
                </c:pt>
                <c:pt idx="27047">
                  <c:v>27047</c:v>
                </c:pt>
                <c:pt idx="27048">
                  <c:v>27048</c:v>
                </c:pt>
                <c:pt idx="27049">
                  <c:v>27049</c:v>
                </c:pt>
                <c:pt idx="27050">
                  <c:v>27050</c:v>
                </c:pt>
                <c:pt idx="27051">
                  <c:v>27051</c:v>
                </c:pt>
                <c:pt idx="27052">
                  <c:v>27052</c:v>
                </c:pt>
                <c:pt idx="27053">
                  <c:v>27053</c:v>
                </c:pt>
                <c:pt idx="27054">
                  <c:v>27054</c:v>
                </c:pt>
                <c:pt idx="27055">
                  <c:v>27055</c:v>
                </c:pt>
                <c:pt idx="27056">
                  <c:v>27056</c:v>
                </c:pt>
                <c:pt idx="27057">
                  <c:v>27057</c:v>
                </c:pt>
                <c:pt idx="27058">
                  <c:v>27058</c:v>
                </c:pt>
                <c:pt idx="27059">
                  <c:v>27059</c:v>
                </c:pt>
                <c:pt idx="27060">
                  <c:v>27060</c:v>
                </c:pt>
                <c:pt idx="27061">
                  <c:v>27061</c:v>
                </c:pt>
                <c:pt idx="27062">
                  <c:v>27062</c:v>
                </c:pt>
                <c:pt idx="27063">
                  <c:v>27063</c:v>
                </c:pt>
                <c:pt idx="27064">
                  <c:v>27064</c:v>
                </c:pt>
                <c:pt idx="27065">
                  <c:v>27065</c:v>
                </c:pt>
                <c:pt idx="27066">
                  <c:v>27066</c:v>
                </c:pt>
                <c:pt idx="27067">
                  <c:v>27067</c:v>
                </c:pt>
                <c:pt idx="27068">
                  <c:v>27068</c:v>
                </c:pt>
                <c:pt idx="27069">
                  <c:v>27069</c:v>
                </c:pt>
                <c:pt idx="27070">
                  <c:v>27070</c:v>
                </c:pt>
                <c:pt idx="27071">
                  <c:v>27071</c:v>
                </c:pt>
                <c:pt idx="27072">
                  <c:v>27072</c:v>
                </c:pt>
                <c:pt idx="27073">
                  <c:v>27073</c:v>
                </c:pt>
                <c:pt idx="27074">
                  <c:v>27074</c:v>
                </c:pt>
                <c:pt idx="27075">
                  <c:v>27075</c:v>
                </c:pt>
                <c:pt idx="27076">
                  <c:v>27076</c:v>
                </c:pt>
                <c:pt idx="27077">
                  <c:v>27077</c:v>
                </c:pt>
                <c:pt idx="27078">
                  <c:v>27078</c:v>
                </c:pt>
                <c:pt idx="27079">
                  <c:v>27079</c:v>
                </c:pt>
                <c:pt idx="27080">
                  <c:v>27080</c:v>
                </c:pt>
                <c:pt idx="27081">
                  <c:v>27081</c:v>
                </c:pt>
                <c:pt idx="27082">
                  <c:v>27082</c:v>
                </c:pt>
                <c:pt idx="27083">
                  <c:v>27083</c:v>
                </c:pt>
                <c:pt idx="27084">
                  <c:v>27084</c:v>
                </c:pt>
                <c:pt idx="27085">
                  <c:v>27085</c:v>
                </c:pt>
                <c:pt idx="27086">
                  <c:v>27086</c:v>
                </c:pt>
                <c:pt idx="27087">
                  <c:v>27087</c:v>
                </c:pt>
                <c:pt idx="27088">
                  <c:v>27088</c:v>
                </c:pt>
                <c:pt idx="27089">
                  <c:v>27089</c:v>
                </c:pt>
                <c:pt idx="27090">
                  <c:v>27090</c:v>
                </c:pt>
                <c:pt idx="27091">
                  <c:v>27091</c:v>
                </c:pt>
                <c:pt idx="27092">
                  <c:v>27092</c:v>
                </c:pt>
                <c:pt idx="27093">
                  <c:v>27093</c:v>
                </c:pt>
                <c:pt idx="27094">
                  <c:v>27094</c:v>
                </c:pt>
                <c:pt idx="27095">
                  <c:v>27095</c:v>
                </c:pt>
                <c:pt idx="27096">
                  <c:v>27096</c:v>
                </c:pt>
                <c:pt idx="27097">
                  <c:v>27097</c:v>
                </c:pt>
                <c:pt idx="27098">
                  <c:v>27098</c:v>
                </c:pt>
                <c:pt idx="27099">
                  <c:v>27099</c:v>
                </c:pt>
                <c:pt idx="27100">
                  <c:v>27100</c:v>
                </c:pt>
                <c:pt idx="27101">
                  <c:v>27101</c:v>
                </c:pt>
                <c:pt idx="27102">
                  <c:v>27102</c:v>
                </c:pt>
                <c:pt idx="27103">
                  <c:v>27103</c:v>
                </c:pt>
                <c:pt idx="27104">
                  <c:v>27104</c:v>
                </c:pt>
                <c:pt idx="27105">
                  <c:v>27105</c:v>
                </c:pt>
                <c:pt idx="27106">
                  <c:v>27106</c:v>
                </c:pt>
                <c:pt idx="27107">
                  <c:v>27107</c:v>
                </c:pt>
                <c:pt idx="27108">
                  <c:v>27108</c:v>
                </c:pt>
                <c:pt idx="27109">
                  <c:v>27109</c:v>
                </c:pt>
                <c:pt idx="27110">
                  <c:v>27110</c:v>
                </c:pt>
                <c:pt idx="27111">
                  <c:v>27111</c:v>
                </c:pt>
                <c:pt idx="27112">
                  <c:v>27112</c:v>
                </c:pt>
                <c:pt idx="27113">
                  <c:v>27113</c:v>
                </c:pt>
                <c:pt idx="27114">
                  <c:v>27114</c:v>
                </c:pt>
                <c:pt idx="27115">
                  <c:v>27115</c:v>
                </c:pt>
                <c:pt idx="27116">
                  <c:v>27116</c:v>
                </c:pt>
                <c:pt idx="27117">
                  <c:v>27117</c:v>
                </c:pt>
                <c:pt idx="27118">
                  <c:v>27118</c:v>
                </c:pt>
                <c:pt idx="27119">
                  <c:v>27119</c:v>
                </c:pt>
                <c:pt idx="27120">
                  <c:v>27120</c:v>
                </c:pt>
                <c:pt idx="27121">
                  <c:v>27121</c:v>
                </c:pt>
                <c:pt idx="27122">
                  <c:v>27122</c:v>
                </c:pt>
                <c:pt idx="27123">
                  <c:v>27123</c:v>
                </c:pt>
                <c:pt idx="27124">
                  <c:v>27124</c:v>
                </c:pt>
                <c:pt idx="27125">
                  <c:v>27125</c:v>
                </c:pt>
                <c:pt idx="27126">
                  <c:v>27126</c:v>
                </c:pt>
                <c:pt idx="27127">
                  <c:v>27127</c:v>
                </c:pt>
                <c:pt idx="27128">
                  <c:v>27128</c:v>
                </c:pt>
                <c:pt idx="27129">
                  <c:v>27129</c:v>
                </c:pt>
                <c:pt idx="27130">
                  <c:v>27130</c:v>
                </c:pt>
                <c:pt idx="27131">
                  <c:v>27131</c:v>
                </c:pt>
                <c:pt idx="27132">
                  <c:v>27132</c:v>
                </c:pt>
                <c:pt idx="27133">
                  <c:v>27133</c:v>
                </c:pt>
                <c:pt idx="27134">
                  <c:v>27134</c:v>
                </c:pt>
                <c:pt idx="27135">
                  <c:v>27135</c:v>
                </c:pt>
                <c:pt idx="27136">
                  <c:v>27136</c:v>
                </c:pt>
                <c:pt idx="27137">
                  <c:v>27137</c:v>
                </c:pt>
                <c:pt idx="27138">
                  <c:v>27138</c:v>
                </c:pt>
                <c:pt idx="27139">
                  <c:v>27139</c:v>
                </c:pt>
                <c:pt idx="27140">
                  <c:v>27140</c:v>
                </c:pt>
                <c:pt idx="27141">
                  <c:v>27141</c:v>
                </c:pt>
                <c:pt idx="27142">
                  <c:v>27142</c:v>
                </c:pt>
                <c:pt idx="27143">
                  <c:v>27143</c:v>
                </c:pt>
                <c:pt idx="27144">
                  <c:v>27144</c:v>
                </c:pt>
                <c:pt idx="27145">
                  <c:v>27145</c:v>
                </c:pt>
                <c:pt idx="27146">
                  <c:v>27146</c:v>
                </c:pt>
                <c:pt idx="27147">
                  <c:v>27147</c:v>
                </c:pt>
                <c:pt idx="27148">
                  <c:v>27148</c:v>
                </c:pt>
                <c:pt idx="27149">
                  <c:v>27149</c:v>
                </c:pt>
                <c:pt idx="27150">
                  <c:v>27150</c:v>
                </c:pt>
                <c:pt idx="27151">
                  <c:v>27151</c:v>
                </c:pt>
                <c:pt idx="27152">
                  <c:v>27152</c:v>
                </c:pt>
                <c:pt idx="27153">
                  <c:v>27153</c:v>
                </c:pt>
                <c:pt idx="27154">
                  <c:v>27154</c:v>
                </c:pt>
                <c:pt idx="27155">
                  <c:v>27155</c:v>
                </c:pt>
                <c:pt idx="27156">
                  <c:v>27156</c:v>
                </c:pt>
                <c:pt idx="27157">
                  <c:v>27157</c:v>
                </c:pt>
                <c:pt idx="27158">
                  <c:v>27158</c:v>
                </c:pt>
                <c:pt idx="27159">
                  <c:v>27159</c:v>
                </c:pt>
                <c:pt idx="27160">
                  <c:v>27160</c:v>
                </c:pt>
                <c:pt idx="27161">
                  <c:v>27161</c:v>
                </c:pt>
                <c:pt idx="27162">
                  <c:v>27162</c:v>
                </c:pt>
                <c:pt idx="27163">
                  <c:v>27163</c:v>
                </c:pt>
                <c:pt idx="27164">
                  <c:v>27164</c:v>
                </c:pt>
                <c:pt idx="27165">
                  <c:v>27165</c:v>
                </c:pt>
                <c:pt idx="27166">
                  <c:v>27166</c:v>
                </c:pt>
                <c:pt idx="27167">
                  <c:v>27167</c:v>
                </c:pt>
                <c:pt idx="27168">
                  <c:v>27168</c:v>
                </c:pt>
                <c:pt idx="27169">
                  <c:v>27169</c:v>
                </c:pt>
                <c:pt idx="27170">
                  <c:v>27170</c:v>
                </c:pt>
                <c:pt idx="27171">
                  <c:v>27171</c:v>
                </c:pt>
                <c:pt idx="27172">
                  <c:v>27172</c:v>
                </c:pt>
                <c:pt idx="27173">
                  <c:v>27173</c:v>
                </c:pt>
                <c:pt idx="27174">
                  <c:v>27174</c:v>
                </c:pt>
                <c:pt idx="27175">
                  <c:v>27175</c:v>
                </c:pt>
                <c:pt idx="27176">
                  <c:v>27176</c:v>
                </c:pt>
                <c:pt idx="27177">
                  <c:v>27177</c:v>
                </c:pt>
                <c:pt idx="27178">
                  <c:v>27178</c:v>
                </c:pt>
                <c:pt idx="27179">
                  <c:v>27179</c:v>
                </c:pt>
                <c:pt idx="27180">
                  <c:v>27180</c:v>
                </c:pt>
                <c:pt idx="27181">
                  <c:v>27181</c:v>
                </c:pt>
                <c:pt idx="27182">
                  <c:v>27182</c:v>
                </c:pt>
                <c:pt idx="27183">
                  <c:v>27183</c:v>
                </c:pt>
                <c:pt idx="27184">
                  <c:v>27184</c:v>
                </c:pt>
                <c:pt idx="27185">
                  <c:v>27185</c:v>
                </c:pt>
                <c:pt idx="27186">
                  <c:v>27186</c:v>
                </c:pt>
                <c:pt idx="27187">
                  <c:v>27187</c:v>
                </c:pt>
                <c:pt idx="27188">
                  <c:v>27188</c:v>
                </c:pt>
                <c:pt idx="27189">
                  <c:v>27189</c:v>
                </c:pt>
                <c:pt idx="27190">
                  <c:v>27190</c:v>
                </c:pt>
                <c:pt idx="27191">
                  <c:v>27191</c:v>
                </c:pt>
                <c:pt idx="27192">
                  <c:v>27192</c:v>
                </c:pt>
                <c:pt idx="27193">
                  <c:v>27193</c:v>
                </c:pt>
                <c:pt idx="27194">
                  <c:v>27194</c:v>
                </c:pt>
                <c:pt idx="27195">
                  <c:v>27195</c:v>
                </c:pt>
                <c:pt idx="27196">
                  <c:v>27196</c:v>
                </c:pt>
                <c:pt idx="27197">
                  <c:v>27197</c:v>
                </c:pt>
                <c:pt idx="27198">
                  <c:v>27198</c:v>
                </c:pt>
                <c:pt idx="27199">
                  <c:v>27199</c:v>
                </c:pt>
                <c:pt idx="27200">
                  <c:v>27200</c:v>
                </c:pt>
                <c:pt idx="27201">
                  <c:v>27201</c:v>
                </c:pt>
                <c:pt idx="27202">
                  <c:v>27202</c:v>
                </c:pt>
                <c:pt idx="27203">
                  <c:v>27203</c:v>
                </c:pt>
                <c:pt idx="27204">
                  <c:v>27204</c:v>
                </c:pt>
                <c:pt idx="27205">
                  <c:v>27205</c:v>
                </c:pt>
                <c:pt idx="27206">
                  <c:v>27206</c:v>
                </c:pt>
                <c:pt idx="27207">
                  <c:v>27207</c:v>
                </c:pt>
                <c:pt idx="27208">
                  <c:v>27208</c:v>
                </c:pt>
                <c:pt idx="27209">
                  <c:v>27209</c:v>
                </c:pt>
                <c:pt idx="27210">
                  <c:v>27210</c:v>
                </c:pt>
                <c:pt idx="27211">
                  <c:v>27211</c:v>
                </c:pt>
                <c:pt idx="27212">
                  <c:v>27212</c:v>
                </c:pt>
                <c:pt idx="27213">
                  <c:v>27213</c:v>
                </c:pt>
                <c:pt idx="27214">
                  <c:v>27214</c:v>
                </c:pt>
                <c:pt idx="27215">
                  <c:v>27215</c:v>
                </c:pt>
                <c:pt idx="27216">
                  <c:v>27216</c:v>
                </c:pt>
                <c:pt idx="27217">
                  <c:v>27217</c:v>
                </c:pt>
                <c:pt idx="27218">
                  <c:v>27218</c:v>
                </c:pt>
                <c:pt idx="27219">
                  <c:v>27219</c:v>
                </c:pt>
                <c:pt idx="27220">
                  <c:v>27220</c:v>
                </c:pt>
                <c:pt idx="27221">
                  <c:v>27221</c:v>
                </c:pt>
                <c:pt idx="27222">
                  <c:v>27222</c:v>
                </c:pt>
                <c:pt idx="27223">
                  <c:v>27223</c:v>
                </c:pt>
                <c:pt idx="27224">
                  <c:v>27224</c:v>
                </c:pt>
                <c:pt idx="27225">
                  <c:v>27225</c:v>
                </c:pt>
                <c:pt idx="27226">
                  <c:v>27226</c:v>
                </c:pt>
                <c:pt idx="27227">
                  <c:v>27227</c:v>
                </c:pt>
                <c:pt idx="27228">
                  <c:v>27228</c:v>
                </c:pt>
                <c:pt idx="27229">
                  <c:v>27229</c:v>
                </c:pt>
                <c:pt idx="27230">
                  <c:v>27230</c:v>
                </c:pt>
                <c:pt idx="27231">
                  <c:v>27231</c:v>
                </c:pt>
                <c:pt idx="27232">
                  <c:v>27232</c:v>
                </c:pt>
                <c:pt idx="27233">
                  <c:v>27233</c:v>
                </c:pt>
                <c:pt idx="27234">
                  <c:v>27234</c:v>
                </c:pt>
                <c:pt idx="27235">
                  <c:v>27235</c:v>
                </c:pt>
                <c:pt idx="27236">
                  <c:v>27236</c:v>
                </c:pt>
                <c:pt idx="27237">
                  <c:v>27237</c:v>
                </c:pt>
                <c:pt idx="27238">
                  <c:v>27238</c:v>
                </c:pt>
                <c:pt idx="27239">
                  <c:v>27239</c:v>
                </c:pt>
                <c:pt idx="27240">
                  <c:v>27240</c:v>
                </c:pt>
                <c:pt idx="27241">
                  <c:v>27241</c:v>
                </c:pt>
                <c:pt idx="27242">
                  <c:v>27242</c:v>
                </c:pt>
                <c:pt idx="27243">
                  <c:v>27243</c:v>
                </c:pt>
                <c:pt idx="27244">
                  <c:v>27244</c:v>
                </c:pt>
                <c:pt idx="27245">
                  <c:v>27245</c:v>
                </c:pt>
                <c:pt idx="27246">
                  <c:v>27246</c:v>
                </c:pt>
                <c:pt idx="27247">
                  <c:v>27247</c:v>
                </c:pt>
                <c:pt idx="27248">
                  <c:v>27248</c:v>
                </c:pt>
                <c:pt idx="27249">
                  <c:v>27249</c:v>
                </c:pt>
                <c:pt idx="27250">
                  <c:v>27250</c:v>
                </c:pt>
                <c:pt idx="27251">
                  <c:v>27251</c:v>
                </c:pt>
                <c:pt idx="27252">
                  <c:v>27252</c:v>
                </c:pt>
                <c:pt idx="27253">
                  <c:v>27253</c:v>
                </c:pt>
                <c:pt idx="27254">
                  <c:v>27254</c:v>
                </c:pt>
                <c:pt idx="27255">
                  <c:v>27255</c:v>
                </c:pt>
                <c:pt idx="27256">
                  <c:v>27256</c:v>
                </c:pt>
                <c:pt idx="27257">
                  <c:v>27257</c:v>
                </c:pt>
                <c:pt idx="27258">
                  <c:v>27258</c:v>
                </c:pt>
                <c:pt idx="27259">
                  <c:v>27259</c:v>
                </c:pt>
                <c:pt idx="27260">
                  <c:v>27260</c:v>
                </c:pt>
                <c:pt idx="27261">
                  <c:v>27261</c:v>
                </c:pt>
                <c:pt idx="27262">
                  <c:v>27262</c:v>
                </c:pt>
                <c:pt idx="27263">
                  <c:v>27263</c:v>
                </c:pt>
                <c:pt idx="27264">
                  <c:v>27264</c:v>
                </c:pt>
                <c:pt idx="27265">
                  <c:v>27265</c:v>
                </c:pt>
                <c:pt idx="27266">
                  <c:v>27266</c:v>
                </c:pt>
                <c:pt idx="27267">
                  <c:v>27267</c:v>
                </c:pt>
                <c:pt idx="27268">
                  <c:v>27268</c:v>
                </c:pt>
                <c:pt idx="27269">
                  <c:v>27269</c:v>
                </c:pt>
                <c:pt idx="27270">
                  <c:v>27270</c:v>
                </c:pt>
                <c:pt idx="27271">
                  <c:v>27271</c:v>
                </c:pt>
                <c:pt idx="27272">
                  <c:v>27272</c:v>
                </c:pt>
                <c:pt idx="27273">
                  <c:v>27273</c:v>
                </c:pt>
                <c:pt idx="27274">
                  <c:v>27274</c:v>
                </c:pt>
                <c:pt idx="27275">
                  <c:v>27275</c:v>
                </c:pt>
                <c:pt idx="27276">
                  <c:v>27276</c:v>
                </c:pt>
                <c:pt idx="27277">
                  <c:v>27277</c:v>
                </c:pt>
                <c:pt idx="27278">
                  <c:v>27278</c:v>
                </c:pt>
                <c:pt idx="27279">
                  <c:v>27279</c:v>
                </c:pt>
                <c:pt idx="27280">
                  <c:v>27280</c:v>
                </c:pt>
                <c:pt idx="27281">
                  <c:v>27281</c:v>
                </c:pt>
                <c:pt idx="27282">
                  <c:v>27282</c:v>
                </c:pt>
                <c:pt idx="27283">
                  <c:v>27283</c:v>
                </c:pt>
                <c:pt idx="27284">
                  <c:v>27284</c:v>
                </c:pt>
                <c:pt idx="27285">
                  <c:v>27285</c:v>
                </c:pt>
                <c:pt idx="27286">
                  <c:v>27286</c:v>
                </c:pt>
                <c:pt idx="27287">
                  <c:v>27287</c:v>
                </c:pt>
                <c:pt idx="27288">
                  <c:v>27288</c:v>
                </c:pt>
                <c:pt idx="27289">
                  <c:v>27289</c:v>
                </c:pt>
                <c:pt idx="27290">
                  <c:v>27290</c:v>
                </c:pt>
                <c:pt idx="27291">
                  <c:v>27291</c:v>
                </c:pt>
                <c:pt idx="27292">
                  <c:v>27292</c:v>
                </c:pt>
                <c:pt idx="27293">
                  <c:v>27293</c:v>
                </c:pt>
                <c:pt idx="27294">
                  <c:v>27294</c:v>
                </c:pt>
                <c:pt idx="27295">
                  <c:v>27295</c:v>
                </c:pt>
                <c:pt idx="27296">
                  <c:v>27296</c:v>
                </c:pt>
                <c:pt idx="27297">
                  <c:v>27297</c:v>
                </c:pt>
                <c:pt idx="27298">
                  <c:v>27298</c:v>
                </c:pt>
                <c:pt idx="27299">
                  <c:v>27299</c:v>
                </c:pt>
                <c:pt idx="27300">
                  <c:v>27300</c:v>
                </c:pt>
                <c:pt idx="27301">
                  <c:v>27301</c:v>
                </c:pt>
                <c:pt idx="27302">
                  <c:v>27302</c:v>
                </c:pt>
                <c:pt idx="27303">
                  <c:v>27303</c:v>
                </c:pt>
                <c:pt idx="27304">
                  <c:v>27304</c:v>
                </c:pt>
                <c:pt idx="27305">
                  <c:v>27305</c:v>
                </c:pt>
                <c:pt idx="27306">
                  <c:v>27306</c:v>
                </c:pt>
                <c:pt idx="27307">
                  <c:v>27307</c:v>
                </c:pt>
                <c:pt idx="27308">
                  <c:v>27308</c:v>
                </c:pt>
                <c:pt idx="27309">
                  <c:v>27309</c:v>
                </c:pt>
                <c:pt idx="27310">
                  <c:v>27310</c:v>
                </c:pt>
                <c:pt idx="27311">
                  <c:v>27311</c:v>
                </c:pt>
                <c:pt idx="27312">
                  <c:v>27312</c:v>
                </c:pt>
                <c:pt idx="27313">
                  <c:v>27313</c:v>
                </c:pt>
                <c:pt idx="27314">
                  <c:v>27314</c:v>
                </c:pt>
                <c:pt idx="27315">
                  <c:v>27315</c:v>
                </c:pt>
                <c:pt idx="27316">
                  <c:v>27316</c:v>
                </c:pt>
                <c:pt idx="27317">
                  <c:v>27317</c:v>
                </c:pt>
                <c:pt idx="27318">
                  <c:v>27318</c:v>
                </c:pt>
                <c:pt idx="27319">
                  <c:v>27319</c:v>
                </c:pt>
                <c:pt idx="27320">
                  <c:v>27320</c:v>
                </c:pt>
                <c:pt idx="27321">
                  <c:v>27321</c:v>
                </c:pt>
                <c:pt idx="27322">
                  <c:v>27322</c:v>
                </c:pt>
                <c:pt idx="27323">
                  <c:v>27323</c:v>
                </c:pt>
                <c:pt idx="27324">
                  <c:v>27324</c:v>
                </c:pt>
                <c:pt idx="27325">
                  <c:v>27325</c:v>
                </c:pt>
                <c:pt idx="27326">
                  <c:v>27326</c:v>
                </c:pt>
                <c:pt idx="27327">
                  <c:v>27327</c:v>
                </c:pt>
                <c:pt idx="27328">
                  <c:v>27328</c:v>
                </c:pt>
                <c:pt idx="27329">
                  <c:v>27329</c:v>
                </c:pt>
                <c:pt idx="27330">
                  <c:v>27330</c:v>
                </c:pt>
                <c:pt idx="27331">
                  <c:v>27331</c:v>
                </c:pt>
                <c:pt idx="27332">
                  <c:v>27332</c:v>
                </c:pt>
                <c:pt idx="27333">
                  <c:v>27333</c:v>
                </c:pt>
                <c:pt idx="27334">
                  <c:v>27334</c:v>
                </c:pt>
                <c:pt idx="27335">
                  <c:v>27335</c:v>
                </c:pt>
                <c:pt idx="27336">
                  <c:v>27336</c:v>
                </c:pt>
                <c:pt idx="27337">
                  <c:v>27337</c:v>
                </c:pt>
                <c:pt idx="27338">
                  <c:v>27338</c:v>
                </c:pt>
                <c:pt idx="27339">
                  <c:v>27339</c:v>
                </c:pt>
                <c:pt idx="27340">
                  <c:v>27340</c:v>
                </c:pt>
                <c:pt idx="27341">
                  <c:v>27341</c:v>
                </c:pt>
                <c:pt idx="27342">
                  <c:v>27342</c:v>
                </c:pt>
                <c:pt idx="27343">
                  <c:v>27343</c:v>
                </c:pt>
                <c:pt idx="27344">
                  <c:v>27344</c:v>
                </c:pt>
                <c:pt idx="27345">
                  <c:v>27345</c:v>
                </c:pt>
                <c:pt idx="27346">
                  <c:v>27346</c:v>
                </c:pt>
                <c:pt idx="27347">
                  <c:v>27347</c:v>
                </c:pt>
                <c:pt idx="27348">
                  <c:v>27348</c:v>
                </c:pt>
                <c:pt idx="27349">
                  <c:v>27349</c:v>
                </c:pt>
                <c:pt idx="27350">
                  <c:v>27350</c:v>
                </c:pt>
                <c:pt idx="27351">
                  <c:v>27351</c:v>
                </c:pt>
                <c:pt idx="27352">
                  <c:v>27352</c:v>
                </c:pt>
                <c:pt idx="27353">
                  <c:v>27353</c:v>
                </c:pt>
                <c:pt idx="27354">
                  <c:v>27354</c:v>
                </c:pt>
                <c:pt idx="27355">
                  <c:v>27355</c:v>
                </c:pt>
                <c:pt idx="27356">
                  <c:v>27356</c:v>
                </c:pt>
                <c:pt idx="27357">
                  <c:v>27357</c:v>
                </c:pt>
                <c:pt idx="27358">
                  <c:v>27358</c:v>
                </c:pt>
                <c:pt idx="27359">
                  <c:v>27359</c:v>
                </c:pt>
                <c:pt idx="27360">
                  <c:v>27360</c:v>
                </c:pt>
                <c:pt idx="27361">
                  <c:v>27361</c:v>
                </c:pt>
                <c:pt idx="27362">
                  <c:v>27362</c:v>
                </c:pt>
                <c:pt idx="27363">
                  <c:v>27363</c:v>
                </c:pt>
                <c:pt idx="27364">
                  <c:v>27364</c:v>
                </c:pt>
                <c:pt idx="27365">
                  <c:v>27365</c:v>
                </c:pt>
                <c:pt idx="27366">
                  <c:v>27366</c:v>
                </c:pt>
                <c:pt idx="27367">
                  <c:v>27367</c:v>
                </c:pt>
                <c:pt idx="27368">
                  <c:v>27368</c:v>
                </c:pt>
                <c:pt idx="27369">
                  <c:v>27369</c:v>
                </c:pt>
                <c:pt idx="27370">
                  <c:v>27370</c:v>
                </c:pt>
                <c:pt idx="27371">
                  <c:v>27371</c:v>
                </c:pt>
                <c:pt idx="27372">
                  <c:v>27372</c:v>
                </c:pt>
                <c:pt idx="27373">
                  <c:v>27373</c:v>
                </c:pt>
                <c:pt idx="27374">
                  <c:v>27374</c:v>
                </c:pt>
                <c:pt idx="27375">
                  <c:v>27375</c:v>
                </c:pt>
                <c:pt idx="27376">
                  <c:v>27376</c:v>
                </c:pt>
                <c:pt idx="27377">
                  <c:v>27377</c:v>
                </c:pt>
                <c:pt idx="27378">
                  <c:v>27378</c:v>
                </c:pt>
                <c:pt idx="27379">
                  <c:v>27379</c:v>
                </c:pt>
                <c:pt idx="27380">
                  <c:v>27380</c:v>
                </c:pt>
                <c:pt idx="27381">
                  <c:v>27381</c:v>
                </c:pt>
                <c:pt idx="27382">
                  <c:v>27382</c:v>
                </c:pt>
                <c:pt idx="27383">
                  <c:v>27383</c:v>
                </c:pt>
                <c:pt idx="27384">
                  <c:v>27384</c:v>
                </c:pt>
                <c:pt idx="27385">
                  <c:v>27385</c:v>
                </c:pt>
                <c:pt idx="27386">
                  <c:v>27386</c:v>
                </c:pt>
                <c:pt idx="27387">
                  <c:v>27387</c:v>
                </c:pt>
                <c:pt idx="27388">
                  <c:v>27388</c:v>
                </c:pt>
                <c:pt idx="27389">
                  <c:v>27389</c:v>
                </c:pt>
                <c:pt idx="27390">
                  <c:v>27390</c:v>
                </c:pt>
                <c:pt idx="27391">
                  <c:v>27391</c:v>
                </c:pt>
                <c:pt idx="27392">
                  <c:v>27392</c:v>
                </c:pt>
                <c:pt idx="27393">
                  <c:v>27393</c:v>
                </c:pt>
                <c:pt idx="27394">
                  <c:v>27394</c:v>
                </c:pt>
                <c:pt idx="27395">
                  <c:v>27395</c:v>
                </c:pt>
                <c:pt idx="27396">
                  <c:v>27396</c:v>
                </c:pt>
                <c:pt idx="27397">
                  <c:v>27397</c:v>
                </c:pt>
                <c:pt idx="27398">
                  <c:v>27398</c:v>
                </c:pt>
                <c:pt idx="27399">
                  <c:v>27399</c:v>
                </c:pt>
                <c:pt idx="27400">
                  <c:v>27400</c:v>
                </c:pt>
                <c:pt idx="27401">
                  <c:v>27401</c:v>
                </c:pt>
                <c:pt idx="27402">
                  <c:v>27402</c:v>
                </c:pt>
                <c:pt idx="27403">
                  <c:v>27403</c:v>
                </c:pt>
                <c:pt idx="27404">
                  <c:v>27404</c:v>
                </c:pt>
                <c:pt idx="27405">
                  <c:v>27405</c:v>
                </c:pt>
                <c:pt idx="27406">
                  <c:v>27406</c:v>
                </c:pt>
                <c:pt idx="27407">
                  <c:v>27407</c:v>
                </c:pt>
                <c:pt idx="27408">
                  <c:v>27408</c:v>
                </c:pt>
                <c:pt idx="27409">
                  <c:v>27409</c:v>
                </c:pt>
                <c:pt idx="27410">
                  <c:v>27410</c:v>
                </c:pt>
                <c:pt idx="27411">
                  <c:v>27411</c:v>
                </c:pt>
                <c:pt idx="27412">
                  <c:v>27412</c:v>
                </c:pt>
                <c:pt idx="27413">
                  <c:v>27413</c:v>
                </c:pt>
                <c:pt idx="27414">
                  <c:v>27414</c:v>
                </c:pt>
                <c:pt idx="27415">
                  <c:v>27415</c:v>
                </c:pt>
                <c:pt idx="27416">
                  <c:v>27416</c:v>
                </c:pt>
                <c:pt idx="27417">
                  <c:v>27417</c:v>
                </c:pt>
                <c:pt idx="27418">
                  <c:v>27418</c:v>
                </c:pt>
                <c:pt idx="27419">
                  <c:v>27419</c:v>
                </c:pt>
                <c:pt idx="27420">
                  <c:v>27420</c:v>
                </c:pt>
                <c:pt idx="27421">
                  <c:v>27421</c:v>
                </c:pt>
                <c:pt idx="27422">
                  <c:v>27422</c:v>
                </c:pt>
                <c:pt idx="27423">
                  <c:v>27423</c:v>
                </c:pt>
                <c:pt idx="27424">
                  <c:v>27424</c:v>
                </c:pt>
                <c:pt idx="27425">
                  <c:v>27425</c:v>
                </c:pt>
                <c:pt idx="27426">
                  <c:v>27426</c:v>
                </c:pt>
                <c:pt idx="27427">
                  <c:v>27427</c:v>
                </c:pt>
                <c:pt idx="27428">
                  <c:v>27428</c:v>
                </c:pt>
                <c:pt idx="27429">
                  <c:v>27429</c:v>
                </c:pt>
                <c:pt idx="27430">
                  <c:v>27430</c:v>
                </c:pt>
                <c:pt idx="27431">
                  <c:v>27431</c:v>
                </c:pt>
                <c:pt idx="27432">
                  <c:v>27432</c:v>
                </c:pt>
                <c:pt idx="27433">
                  <c:v>27433</c:v>
                </c:pt>
                <c:pt idx="27434">
                  <c:v>27434</c:v>
                </c:pt>
                <c:pt idx="27435">
                  <c:v>27435</c:v>
                </c:pt>
                <c:pt idx="27436">
                  <c:v>27436</c:v>
                </c:pt>
                <c:pt idx="27437">
                  <c:v>27437</c:v>
                </c:pt>
                <c:pt idx="27438">
                  <c:v>27438</c:v>
                </c:pt>
                <c:pt idx="27439">
                  <c:v>27439</c:v>
                </c:pt>
                <c:pt idx="27440">
                  <c:v>27440</c:v>
                </c:pt>
                <c:pt idx="27441">
                  <c:v>27441</c:v>
                </c:pt>
                <c:pt idx="27442">
                  <c:v>27442</c:v>
                </c:pt>
                <c:pt idx="27443">
                  <c:v>27443</c:v>
                </c:pt>
                <c:pt idx="27444">
                  <c:v>27444</c:v>
                </c:pt>
                <c:pt idx="27445">
                  <c:v>27445</c:v>
                </c:pt>
                <c:pt idx="27446">
                  <c:v>27446</c:v>
                </c:pt>
                <c:pt idx="27447">
                  <c:v>27447</c:v>
                </c:pt>
                <c:pt idx="27448">
                  <c:v>27448</c:v>
                </c:pt>
                <c:pt idx="27449">
                  <c:v>27449</c:v>
                </c:pt>
                <c:pt idx="27450">
                  <c:v>27450</c:v>
                </c:pt>
                <c:pt idx="27451">
                  <c:v>27451</c:v>
                </c:pt>
                <c:pt idx="27452">
                  <c:v>27452</c:v>
                </c:pt>
                <c:pt idx="27453">
                  <c:v>27453</c:v>
                </c:pt>
                <c:pt idx="27454">
                  <c:v>27454</c:v>
                </c:pt>
                <c:pt idx="27455">
                  <c:v>27455</c:v>
                </c:pt>
                <c:pt idx="27456">
                  <c:v>27456</c:v>
                </c:pt>
                <c:pt idx="27457">
                  <c:v>27457</c:v>
                </c:pt>
                <c:pt idx="27458">
                  <c:v>27458</c:v>
                </c:pt>
                <c:pt idx="27459">
                  <c:v>27459</c:v>
                </c:pt>
                <c:pt idx="27460">
                  <c:v>27460</c:v>
                </c:pt>
                <c:pt idx="27461">
                  <c:v>27461</c:v>
                </c:pt>
                <c:pt idx="27462">
                  <c:v>27462</c:v>
                </c:pt>
                <c:pt idx="27463">
                  <c:v>27463</c:v>
                </c:pt>
                <c:pt idx="27464">
                  <c:v>27464</c:v>
                </c:pt>
                <c:pt idx="27465">
                  <c:v>27465</c:v>
                </c:pt>
                <c:pt idx="27466">
                  <c:v>27466</c:v>
                </c:pt>
                <c:pt idx="27467">
                  <c:v>27467</c:v>
                </c:pt>
                <c:pt idx="27468">
                  <c:v>27468</c:v>
                </c:pt>
                <c:pt idx="27469">
                  <c:v>27469</c:v>
                </c:pt>
                <c:pt idx="27470">
                  <c:v>27470</c:v>
                </c:pt>
                <c:pt idx="27471">
                  <c:v>27471</c:v>
                </c:pt>
                <c:pt idx="27472">
                  <c:v>27472</c:v>
                </c:pt>
                <c:pt idx="27473">
                  <c:v>27473</c:v>
                </c:pt>
                <c:pt idx="27474">
                  <c:v>27474</c:v>
                </c:pt>
                <c:pt idx="27475">
                  <c:v>27475</c:v>
                </c:pt>
                <c:pt idx="27476">
                  <c:v>27476</c:v>
                </c:pt>
                <c:pt idx="27477">
                  <c:v>27477</c:v>
                </c:pt>
                <c:pt idx="27478">
                  <c:v>27478</c:v>
                </c:pt>
                <c:pt idx="27479">
                  <c:v>27479</c:v>
                </c:pt>
                <c:pt idx="27480">
                  <c:v>27480</c:v>
                </c:pt>
                <c:pt idx="27481">
                  <c:v>27481</c:v>
                </c:pt>
                <c:pt idx="27482">
                  <c:v>27482</c:v>
                </c:pt>
                <c:pt idx="27483">
                  <c:v>27483</c:v>
                </c:pt>
                <c:pt idx="27484">
                  <c:v>27484</c:v>
                </c:pt>
                <c:pt idx="27485">
                  <c:v>27485</c:v>
                </c:pt>
                <c:pt idx="27486">
                  <c:v>27486</c:v>
                </c:pt>
                <c:pt idx="27487">
                  <c:v>27487</c:v>
                </c:pt>
                <c:pt idx="27488">
                  <c:v>27488</c:v>
                </c:pt>
                <c:pt idx="27489">
                  <c:v>27489</c:v>
                </c:pt>
                <c:pt idx="27490">
                  <c:v>27490</c:v>
                </c:pt>
                <c:pt idx="27491">
                  <c:v>27491</c:v>
                </c:pt>
                <c:pt idx="27492">
                  <c:v>27492</c:v>
                </c:pt>
                <c:pt idx="27493">
                  <c:v>27493</c:v>
                </c:pt>
                <c:pt idx="27494">
                  <c:v>27494</c:v>
                </c:pt>
                <c:pt idx="27495">
                  <c:v>27495</c:v>
                </c:pt>
                <c:pt idx="27496">
                  <c:v>27496</c:v>
                </c:pt>
                <c:pt idx="27497">
                  <c:v>27497</c:v>
                </c:pt>
                <c:pt idx="27498">
                  <c:v>27498</c:v>
                </c:pt>
                <c:pt idx="27499">
                  <c:v>27499</c:v>
                </c:pt>
                <c:pt idx="27500">
                  <c:v>27500</c:v>
                </c:pt>
                <c:pt idx="27501">
                  <c:v>27501</c:v>
                </c:pt>
                <c:pt idx="27502">
                  <c:v>27502</c:v>
                </c:pt>
                <c:pt idx="27503">
                  <c:v>27503</c:v>
                </c:pt>
                <c:pt idx="27504">
                  <c:v>27504</c:v>
                </c:pt>
                <c:pt idx="27505">
                  <c:v>27505</c:v>
                </c:pt>
                <c:pt idx="27506">
                  <c:v>27506</c:v>
                </c:pt>
                <c:pt idx="27507">
                  <c:v>27507</c:v>
                </c:pt>
                <c:pt idx="27508">
                  <c:v>27508</c:v>
                </c:pt>
                <c:pt idx="27509">
                  <c:v>27509</c:v>
                </c:pt>
                <c:pt idx="27510">
                  <c:v>27510</c:v>
                </c:pt>
                <c:pt idx="27511">
                  <c:v>27511</c:v>
                </c:pt>
                <c:pt idx="27512">
                  <c:v>27512</c:v>
                </c:pt>
                <c:pt idx="27513">
                  <c:v>27513</c:v>
                </c:pt>
                <c:pt idx="27514">
                  <c:v>27514</c:v>
                </c:pt>
                <c:pt idx="27515">
                  <c:v>27515</c:v>
                </c:pt>
                <c:pt idx="27516">
                  <c:v>27516</c:v>
                </c:pt>
                <c:pt idx="27517">
                  <c:v>27517</c:v>
                </c:pt>
                <c:pt idx="27518">
                  <c:v>27518</c:v>
                </c:pt>
                <c:pt idx="27519">
                  <c:v>27519</c:v>
                </c:pt>
                <c:pt idx="27520">
                  <c:v>27520</c:v>
                </c:pt>
                <c:pt idx="27521">
                  <c:v>27521</c:v>
                </c:pt>
                <c:pt idx="27522">
                  <c:v>27522</c:v>
                </c:pt>
                <c:pt idx="27523">
                  <c:v>27523</c:v>
                </c:pt>
                <c:pt idx="27524">
                  <c:v>27524</c:v>
                </c:pt>
                <c:pt idx="27525">
                  <c:v>27525</c:v>
                </c:pt>
                <c:pt idx="27526">
                  <c:v>27526</c:v>
                </c:pt>
                <c:pt idx="27527">
                  <c:v>27527</c:v>
                </c:pt>
                <c:pt idx="27528">
                  <c:v>27528</c:v>
                </c:pt>
                <c:pt idx="27529">
                  <c:v>27529</c:v>
                </c:pt>
                <c:pt idx="27530">
                  <c:v>27530</c:v>
                </c:pt>
                <c:pt idx="27531">
                  <c:v>27531</c:v>
                </c:pt>
                <c:pt idx="27532">
                  <c:v>27532</c:v>
                </c:pt>
                <c:pt idx="27533">
                  <c:v>27533</c:v>
                </c:pt>
                <c:pt idx="27534">
                  <c:v>27534</c:v>
                </c:pt>
                <c:pt idx="27535">
                  <c:v>27535</c:v>
                </c:pt>
                <c:pt idx="27536">
                  <c:v>27536</c:v>
                </c:pt>
                <c:pt idx="27537">
                  <c:v>27537</c:v>
                </c:pt>
                <c:pt idx="27538">
                  <c:v>27538</c:v>
                </c:pt>
                <c:pt idx="27539">
                  <c:v>27539</c:v>
                </c:pt>
                <c:pt idx="27540">
                  <c:v>27540</c:v>
                </c:pt>
                <c:pt idx="27541">
                  <c:v>27541</c:v>
                </c:pt>
                <c:pt idx="27542">
                  <c:v>27542</c:v>
                </c:pt>
                <c:pt idx="27543">
                  <c:v>27543</c:v>
                </c:pt>
                <c:pt idx="27544">
                  <c:v>27544</c:v>
                </c:pt>
                <c:pt idx="27545">
                  <c:v>27545</c:v>
                </c:pt>
                <c:pt idx="27546">
                  <c:v>27546</c:v>
                </c:pt>
                <c:pt idx="27547">
                  <c:v>27547</c:v>
                </c:pt>
                <c:pt idx="27548">
                  <c:v>27548</c:v>
                </c:pt>
                <c:pt idx="27549">
                  <c:v>27549</c:v>
                </c:pt>
                <c:pt idx="27550">
                  <c:v>27550</c:v>
                </c:pt>
                <c:pt idx="27551">
                  <c:v>27551</c:v>
                </c:pt>
                <c:pt idx="27552">
                  <c:v>27552</c:v>
                </c:pt>
                <c:pt idx="27553">
                  <c:v>27553</c:v>
                </c:pt>
                <c:pt idx="27554">
                  <c:v>27554</c:v>
                </c:pt>
                <c:pt idx="27555">
                  <c:v>27555</c:v>
                </c:pt>
                <c:pt idx="27556">
                  <c:v>27556</c:v>
                </c:pt>
                <c:pt idx="27557">
                  <c:v>27557</c:v>
                </c:pt>
                <c:pt idx="27558">
                  <c:v>27558</c:v>
                </c:pt>
                <c:pt idx="27559">
                  <c:v>27559</c:v>
                </c:pt>
                <c:pt idx="27560">
                  <c:v>27560</c:v>
                </c:pt>
                <c:pt idx="27561">
                  <c:v>27561</c:v>
                </c:pt>
                <c:pt idx="27562">
                  <c:v>27562</c:v>
                </c:pt>
                <c:pt idx="27563">
                  <c:v>27563</c:v>
                </c:pt>
                <c:pt idx="27564">
                  <c:v>27564</c:v>
                </c:pt>
                <c:pt idx="27565">
                  <c:v>27565</c:v>
                </c:pt>
                <c:pt idx="27566">
                  <c:v>27566</c:v>
                </c:pt>
                <c:pt idx="27567">
                  <c:v>27567</c:v>
                </c:pt>
                <c:pt idx="27568">
                  <c:v>27568</c:v>
                </c:pt>
                <c:pt idx="27569">
                  <c:v>27569</c:v>
                </c:pt>
                <c:pt idx="27570">
                  <c:v>27570</c:v>
                </c:pt>
                <c:pt idx="27571">
                  <c:v>27571</c:v>
                </c:pt>
                <c:pt idx="27572">
                  <c:v>27572</c:v>
                </c:pt>
                <c:pt idx="27573">
                  <c:v>27573</c:v>
                </c:pt>
                <c:pt idx="27574">
                  <c:v>27574</c:v>
                </c:pt>
                <c:pt idx="27575">
                  <c:v>27575</c:v>
                </c:pt>
                <c:pt idx="27576">
                  <c:v>27576</c:v>
                </c:pt>
                <c:pt idx="27577">
                  <c:v>27577</c:v>
                </c:pt>
                <c:pt idx="27578">
                  <c:v>27578</c:v>
                </c:pt>
                <c:pt idx="27579">
                  <c:v>27579</c:v>
                </c:pt>
                <c:pt idx="27580">
                  <c:v>27580</c:v>
                </c:pt>
                <c:pt idx="27581">
                  <c:v>27581</c:v>
                </c:pt>
                <c:pt idx="27582">
                  <c:v>27582</c:v>
                </c:pt>
                <c:pt idx="27583">
                  <c:v>27583</c:v>
                </c:pt>
                <c:pt idx="27584">
                  <c:v>27584</c:v>
                </c:pt>
                <c:pt idx="27585">
                  <c:v>27585</c:v>
                </c:pt>
                <c:pt idx="27586">
                  <c:v>27586</c:v>
                </c:pt>
                <c:pt idx="27587">
                  <c:v>27587</c:v>
                </c:pt>
                <c:pt idx="27588">
                  <c:v>27588</c:v>
                </c:pt>
                <c:pt idx="27589">
                  <c:v>27589</c:v>
                </c:pt>
                <c:pt idx="27590">
                  <c:v>27590</c:v>
                </c:pt>
                <c:pt idx="27591">
                  <c:v>27591</c:v>
                </c:pt>
                <c:pt idx="27592">
                  <c:v>27592</c:v>
                </c:pt>
                <c:pt idx="27593">
                  <c:v>27593</c:v>
                </c:pt>
                <c:pt idx="27594">
                  <c:v>27594</c:v>
                </c:pt>
                <c:pt idx="27595">
                  <c:v>27595</c:v>
                </c:pt>
                <c:pt idx="27596">
                  <c:v>27596</c:v>
                </c:pt>
                <c:pt idx="27597">
                  <c:v>27597</c:v>
                </c:pt>
                <c:pt idx="27598">
                  <c:v>27598</c:v>
                </c:pt>
                <c:pt idx="27599">
                  <c:v>27599</c:v>
                </c:pt>
                <c:pt idx="27600">
                  <c:v>27600</c:v>
                </c:pt>
                <c:pt idx="27601">
                  <c:v>27601</c:v>
                </c:pt>
                <c:pt idx="27602">
                  <c:v>27602</c:v>
                </c:pt>
                <c:pt idx="27603">
                  <c:v>27603</c:v>
                </c:pt>
                <c:pt idx="27604">
                  <c:v>27604</c:v>
                </c:pt>
                <c:pt idx="27605">
                  <c:v>27605</c:v>
                </c:pt>
                <c:pt idx="27606">
                  <c:v>27606</c:v>
                </c:pt>
                <c:pt idx="27607">
                  <c:v>27607</c:v>
                </c:pt>
                <c:pt idx="27608">
                  <c:v>27608</c:v>
                </c:pt>
                <c:pt idx="27609">
                  <c:v>27609</c:v>
                </c:pt>
                <c:pt idx="27610">
                  <c:v>27610</c:v>
                </c:pt>
                <c:pt idx="27611">
                  <c:v>27611</c:v>
                </c:pt>
                <c:pt idx="27612">
                  <c:v>27612</c:v>
                </c:pt>
                <c:pt idx="27613">
                  <c:v>27613</c:v>
                </c:pt>
                <c:pt idx="27614">
                  <c:v>27614</c:v>
                </c:pt>
                <c:pt idx="27615">
                  <c:v>27615</c:v>
                </c:pt>
                <c:pt idx="27616">
                  <c:v>27616</c:v>
                </c:pt>
                <c:pt idx="27617">
                  <c:v>27617</c:v>
                </c:pt>
                <c:pt idx="27618">
                  <c:v>27618</c:v>
                </c:pt>
                <c:pt idx="27619">
                  <c:v>27619</c:v>
                </c:pt>
                <c:pt idx="27620">
                  <c:v>27620</c:v>
                </c:pt>
                <c:pt idx="27621">
                  <c:v>27621</c:v>
                </c:pt>
                <c:pt idx="27622">
                  <c:v>27622</c:v>
                </c:pt>
                <c:pt idx="27623">
                  <c:v>27623</c:v>
                </c:pt>
                <c:pt idx="27624">
                  <c:v>27624</c:v>
                </c:pt>
                <c:pt idx="27625">
                  <c:v>27625</c:v>
                </c:pt>
                <c:pt idx="27626">
                  <c:v>27626</c:v>
                </c:pt>
                <c:pt idx="27627">
                  <c:v>27627</c:v>
                </c:pt>
                <c:pt idx="27628">
                  <c:v>27628</c:v>
                </c:pt>
                <c:pt idx="27629">
                  <c:v>27629</c:v>
                </c:pt>
                <c:pt idx="27630">
                  <c:v>27630</c:v>
                </c:pt>
                <c:pt idx="27631">
                  <c:v>27631</c:v>
                </c:pt>
                <c:pt idx="27632">
                  <c:v>27632</c:v>
                </c:pt>
                <c:pt idx="27633">
                  <c:v>27633</c:v>
                </c:pt>
                <c:pt idx="27634">
                  <c:v>27634</c:v>
                </c:pt>
                <c:pt idx="27635">
                  <c:v>27635</c:v>
                </c:pt>
                <c:pt idx="27636">
                  <c:v>27636</c:v>
                </c:pt>
                <c:pt idx="27637">
                  <c:v>27637</c:v>
                </c:pt>
                <c:pt idx="27638">
                  <c:v>27638</c:v>
                </c:pt>
                <c:pt idx="27639">
                  <c:v>27639</c:v>
                </c:pt>
                <c:pt idx="27640">
                  <c:v>27640</c:v>
                </c:pt>
                <c:pt idx="27641">
                  <c:v>27641</c:v>
                </c:pt>
                <c:pt idx="27642">
                  <c:v>27642</c:v>
                </c:pt>
                <c:pt idx="27643">
                  <c:v>27643</c:v>
                </c:pt>
                <c:pt idx="27644">
                  <c:v>27644</c:v>
                </c:pt>
                <c:pt idx="27645">
                  <c:v>27645</c:v>
                </c:pt>
                <c:pt idx="27646">
                  <c:v>27646</c:v>
                </c:pt>
                <c:pt idx="27647">
                  <c:v>27647</c:v>
                </c:pt>
                <c:pt idx="27648">
                  <c:v>27648</c:v>
                </c:pt>
                <c:pt idx="27649">
                  <c:v>27649</c:v>
                </c:pt>
                <c:pt idx="27650">
                  <c:v>27650</c:v>
                </c:pt>
                <c:pt idx="27651">
                  <c:v>27651</c:v>
                </c:pt>
                <c:pt idx="27652">
                  <c:v>27652</c:v>
                </c:pt>
                <c:pt idx="27653">
                  <c:v>27653</c:v>
                </c:pt>
                <c:pt idx="27654">
                  <c:v>27654</c:v>
                </c:pt>
                <c:pt idx="27655">
                  <c:v>27655</c:v>
                </c:pt>
                <c:pt idx="27656">
                  <c:v>27656</c:v>
                </c:pt>
                <c:pt idx="27657">
                  <c:v>27657</c:v>
                </c:pt>
                <c:pt idx="27658">
                  <c:v>27658</c:v>
                </c:pt>
                <c:pt idx="27659">
                  <c:v>27659</c:v>
                </c:pt>
                <c:pt idx="27660">
                  <c:v>27660</c:v>
                </c:pt>
                <c:pt idx="27661">
                  <c:v>27661</c:v>
                </c:pt>
                <c:pt idx="27662">
                  <c:v>27662</c:v>
                </c:pt>
                <c:pt idx="27663">
                  <c:v>27663</c:v>
                </c:pt>
                <c:pt idx="27664">
                  <c:v>27664</c:v>
                </c:pt>
                <c:pt idx="27665">
                  <c:v>27665</c:v>
                </c:pt>
                <c:pt idx="27666">
                  <c:v>27666</c:v>
                </c:pt>
                <c:pt idx="27667">
                  <c:v>27667</c:v>
                </c:pt>
                <c:pt idx="27668">
                  <c:v>27668</c:v>
                </c:pt>
                <c:pt idx="27669">
                  <c:v>27669</c:v>
                </c:pt>
                <c:pt idx="27670">
                  <c:v>27670</c:v>
                </c:pt>
                <c:pt idx="27671">
                  <c:v>27671</c:v>
                </c:pt>
                <c:pt idx="27672">
                  <c:v>27672</c:v>
                </c:pt>
                <c:pt idx="27673">
                  <c:v>27673</c:v>
                </c:pt>
                <c:pt idx="27674">
                  <c:v>27674</c:v>
                </c:pt>
                <c:pt idx="27675">
                  <c:v>27675</c:v>
                </c:pt>
                <c:pt idx="27676">
                  <c:v>27676</c:v>
                </c:pt>
                <c:pt idx="27677">
                  <c:v>27677</c:v>
                </c:pt>
                <c:pt idx="27678">
                  <c:v>27678</c:v>
                </c:pt>
                <c:pt idx="27679">
                  <c:v>27679</c:v>
                </c:pt>
                <c:pt idx="27680">
                  <c:v>27680</c:v>
                </c:pt>
                <c:pt idx="27681">
                  <c:v>27681</c:v>
                </c:pt>
                <c:pt idx="27682">
                  <c:v>27682</c:v>
                </c:pt>
                <c:pt idx="27683">
                  <c:v>27683</c:v>
                </c:pt>
                <c:pt idx="27684">
                  <c:v>27684</c:v>
                </c:pt>
                <c:pt idx="27685">
                  <c:v>27685</c:v>
                </c:pt>
                <c:pt idx="27686">
                  <c:v>27686</c:v>
                </c:pt>
                <c:pt idx="27687">
                  <c:v>27687</c:v>
                </c:pt>
                <c:pt idx="27688">
                  <c:v>27688</c:v>
                </c:pt>
                <c:pt idx="27689">
                  <c:v>27689</c:v>
                </c:pt>
                <c:pt idx="27690">
                  <c:v>27690</c:v>
                </c:pt>
                <c:pt idx="27691">
                  <c:v>27691</c:v>
                </c:pt>
                <c:pt idx="27692">
                  <c:v>27692</c:v>
                </c:pt>
                <c:pt idx="27693">
                  <c:v>27693</c:v>
                </c:pt>
                <c:pt idx="27694">
                  <c:v>27694</c:v>
                </c:pt>
                <c:pt idx="27695">
                  <c:v>27695</c:v>
                </c:pt>
                <c:pt idx="27696">
                  <c:v>27696</c:v>
                </c:pt>
                <c:pt idx="27697">
                  <c:v>27697</c:v>
                </c:pt>
                <c:pt idx="27698">
                  <c:v>27698</c:v>
                </c:pt>
                <c:pt idx="27699">
                  <c:v>27699</c:v>
                </c:pt>
                <c:pt idx="27700">
                  <c:v>27700</c:v>
                </c:pt>
                <c:pt idx="27701">
                  <c:v>27701</c:v>
                </c:pt>
                <c:pt idx="27702">
                  <c:v>27702</c:v>
                </c:pt>
                <c:pt idx="27703">
                  <c:v>27703</c:v>
                </c:pt>
                <c:pt idx="27704">
                  <c:v>27704</c:v>
                </c:pt>
                <c:pt idx="27705">
                  <c:v>27705</c:v>
                </c:pt>
                <c:pt idx="27706">
                  <c:v>27706</c:v>
                </c:pt>
                <c:pt idx="27707">
                  <c:v>27707</c:v>
                </c:pt>
                <c:pt idx="27708">
                  <c:v>27708</c:v>
                </c:pt>
                <c:pt idx="27709">
                  <c:v>27709</c:v>
                </c:pt>
                <c:pt idx="27710">
                  <c:v>27710</c:v>
                </c:pt>
                <c:pt idx="27711">
                  <c:v>27711</c:v>
                </c:pt>
                <c:pt idx="27712">
                  <c:v>27712</c:v>
                </c:pt>
                <c:pt idx="27713">
                  <c:v>27713</c:v>
                </c:pt>
                <c:pt idx="27714">
                  <c:v>27714</c:v>
                </c:pt>
                <c:pt idx="27715">
                  <c:v>27715</c:v>
                </c:pt>
                <c:pt idx="27716">
                  <c:v>27716</c:v>
                </c:pt>
                <c:pt idx="27717">
                  <c:v>27717</c:v>
                </c:pt>
                <c:pt idx="27718">
                  <c:v>27718</c:v>
                </c:pt>
                <c:pt idx="27719">
                  <c:v>27719</c:v>
                </c:pt>
                <c:pt idx="27720">
                  <c:v>27720</c:v>
                </c:pt>
                <c:pt idx="27721">
                  <c:v>27721</c:v>
                </c:pt>
                <c:pt idx="27722">
                  <c:v>27722</c:v>
                </c:pt>
                <c:pt idx="27723">
                  <c:v>27723</c:v>
                </c:pt>
                <c:pt idx="27724">
                  <c:v>27724</c:v>
                </c:pt>
                <c:pt idx="27725">
                  <c:v>27725</c:v>
                </c:pt>
                <c:pt idx="27726">
                  <c:v>27726</c:v>
                </c:pt>
                <c:pt idx="27727">
                  <c:v>27727</c:v>
                </c:pt>
                <c:pt idx="27728">
                  <c:v>27728</c:v>
                </c:pt>
                <c:pt idx="27729">
                  <c:v>27729</c:v>
                </c:pt>
                <c:pt idx="27730">
                  <c:v>27730</c:v>
                </c:pt>
                <c:pt idx="27731">
                  <c:v>27731</c:v>
                </c:pt>
                <c:pt idx="27732">
                  <c:v>27732</c:v>
                </c:pt>
                <c:pt idx="27733">
                  <c:v>27733</c:v>
                </c:pt>
                <c:pt idx="27734">
                  <c:v>27734</c:v>
                </c:pt>
                <c:pt idx="27735">
                  <c:v>27735</c:v>
                </c:pt>
                <c:pt idx="27736">
                  <c:v>27736</c:v>
                </c:pt>
                <c:pt idx="27737">
                  <c:v>27737</c:v>
                </c:pt>
                <c:pt idx="27738">
                  <c:v>27738</c:v>
                </c:pt>
                <c:pt idx="27739">
                  <c:v>27739</c:v>
                </c:pt>
                <c:pt idx="27740">
                  <c:v>27740</c:v>
                </c:pt>
                <c:pt idx="27741">
                  <c:v>27741</c:v>
                </c:pt>
                <c:pt idx="27742">
                  <c:v>27742</c:v>
                </c:pt>
                <c:pt idx="27743">
                  <c:v>27743</c:v>
                </c:pt>
                <c:pt idx="27744">
                  <c:v>27744</c:v>
                </c:pt>
                <c:pt idx="27745">
                  <c:v>27745</c:v>
                </c:pt>
                <c:pt idx="27746">
                  <c:v>27746</c:v>
                </c:pt>
                <c:pt idx="27747">
                  <c:v>27747</c:v>
                </c:pt>
                <c:pt idx="27748">
                  <c:v>27748</c:v>
                </c:pt>
                <c:pt idx="27749">
                  <c:v>27749</c:v>
                </c:pt>
                <c:pt idx="27750">
                  <c:v>27750</c:v>
                </c:pt>
                <c:pt idx="27751">
                  <c:v>27751</c:v>
                </c:pt>
                <c:pt idx="27752">
                  <c:v>27752</c:v>
                </c:pt>
                <c:pt idx="27753">
                  <c:v>27753</c:v>
                </c:pt>
                <c:pt idx="27754">
                  <c:v>27754</c:v>
                </c:pt>
                <c:pt idx="27755">
                  <c:v>27755</c:v>
                </c:pt>
                <c:pt idx="27756">
                  <c:v>27756</c:v>
                </c:pt>
                <c:pt idx="27757">
                  <c:v>27757</c:v>
                </c:pt>
                <c:pt idx="27758">
                  <c:v>27758</c:v>
                </c:pt>
                <c:pt idx="27759">
                  <c:v>27759</c:v>
                </c:pt>
                <c:pt idx="27760">
                  <c:v>27760</c:v>
                </c:pt>
                <c:pt idx="27761">
                  <c:v>27761</c:v>
                </c:pt>
                <c:pt idx="27762">
                  <c:v>27762</c:v>
                </c:pt>
                <c:pt idx="27763">
                  <c:v>27763</c:v>
                </c:pt>
                <c:pt idx="27764">
                  <c:v>27764</c:v>
                </c:pt>
                <c:pt idx="27765">
                  <c:v>27765</c:v>
                </c:pt>
                <c:pt idx="27766">
                  <c:v>27766</c:v>
                </c:pt>
                <c:pt idx="27767">
                  <c:v>27767</c:v>
                </c:pt>
                <c:pt idx="27768">
                  <c:v>27768</c:v>
                </c:pt>
                <c:pt idx="27769">
                  <c:v>27769</c:v>
                </c:pt>
                <c:pt idx="27770">
                  <c:v>27770</c:v>
                </c:pt>
                <c:pt idx="27771">
                  <c:v>27771</c:v>
                </c:pt>
                <c:pt idx="27772">
                  <c:v>27772</c:v>
                </c:pt>
                <c:pt idx="27773">
                  <c:v>27773</c:v>
                </c:pt>
                <c:pt idx="27774">
                  <c:v>27774</c:v>
                </c:pt>
                <c:pt idx="27775">
                  <c:v>27775</c:v>
                </c:pt>
                <c:pt idx="27776">
                  <c:v>27776</c:v>
                </c:pt>
                <c:pt idx="27777">
                  <c:v>27777</c:v>
                </c:pt>
                <c:pt idx="27778">
                  <c:v>27778</c:v>
                </c:pt>
                <c:pt idx="27779">
                  <c:v>27779</c:v>
                </c:pt>
                <c:pt idx="27780">
                  <c:v>27780</c:v>
                </c:pt>
                <c:pt idx="27781">
                  <c:v>27781</c:v>
                </c:pt>
                <c:pt idx="27782">
                  <c:v>27782</c:v>
                </c:pt>
                <c:pt idx="27783">
                  <c:v>27783</c:v>
                </c:pt>
                <c:pt idx="27784">
                  <c:v>27784</c:v>
                </c:pt>
                <c:pt idx="27785">
                  <c:v>27785</c:v>
                </c:pt>
                <c:pt idx="27786">
                  <c:v>27786</c:v>
                </c:pt>
                <c:pt idx="27787">
                  <c:v>27787</c:v>
                </c:pt>
                <c:pt idx="27788">
                  <c:v>27788</c:v>
                </c:pt>
                <c:pt idx="27789">
                  <c:v>27789</c:v>
                </c:pt>
                <c:pt idx="27790">
                  <c:v>27790</c:v>
                </c:pt>
                <c:pt idx="27791">
                  <c:v>27791</c:v>
                </c:pt>
                <c:pt idx="27792">
                  <c:v>27792</c:v>
                </c:pt>
                <c:pt idx="27793">
                  <c:v>27793</c:v>
                </c:pt>
                <c:pt idx="27794">
                  <c:v>27794</c:v>
                </c:pt>
                <c:pt idx="27795">
                  <c:v>27795</c:v>
                </c:pt>
                <c:pt idx="27796">
                  <c:v>27796</c:v>
                </c:pt>
                <c:pt idx="27797">
                  <c:v>27797</c:v>
                </c:pt>
                <c:pt idx="27798">
                  <c:v>27798</c:v>
                </c:pt>
                <c:pt idx="27799">
                  <c:v>27799</c:v>
                </c:pt>
                <c:pt idx="27800">
                  <c:v>27800</c:v>
                </c:pt>
                <c:pt idx="27801">
                  <c:v>27801</c:v>
                </c:pt>
                <c:pt idx="27802">
                  <c:v>27802</c:v>
                </c:pt>
                <c:pt idx="27803">
                  <c:v>27803</c:v>
                </c:pt>
                <c:pt idx="27804">
                  <c:v>27804</c:v>
                </c:pt>
                <c:pt idx="27805">
                  <c:v>27805</c:v>
                </c:pt>
                <c:pt idx="27806">
                  <c:v>27806</c:v>
                </c:pt>
                <c:pt idx="27807">
                  <c:v>27807</c:v>
                </c:pt>
                <c:pt idx="27808">
                  <c:v>27808</c:v>
                </c:pt>
                <c:pt idx="27809">
                  <c:v>27809</c:v>
                </c:pt>
                <c:pt idx="27810">
                  <c:v>27810</c:v>
                </c:pt>
                <c:pt idx="27811">
                  <c:v>27811</c:v>
                </c:pt>
                <c:pt idx="27812">
                  <c:v>27812</c:v>
                </c:pt>
                <c:pt idx="27813">
                  <c:v>27813</c:v>
                </c:pt>
                <c:pt idx="27814">
                  <c:v>27814</c:v>
                </c:pt>
                <c:pt idx="27815">
                  <c:v>27815</c:v>
                </c:pt>
                <c:pt idx="27816">
                  <c:v>27816</c:v>
                </c:pt>
                <c:pt idx="27817">
                  <c:v>27817</c:v>
                </c:pt>
                <c:pt idx="27818">
                  <c:v>27818</c:v>
                </c:pt>
                <c:pt idx="27819">
                  <c:v>27819</c:v>
                </c:pt>
                <c:pt idx="27820">
                  <c:v>27820</c:v>
                </c:pt>
                <c:pt idx="27821">
                  <c:v>27821</c:v>
                </c:pt>
                <c:pt idx="27822">
                  <c:v>27822</c:v>
                </c:pt>
                <c:pt idx="27823">
                  <c:v>27823</c:v>
                </c:pt>
                <c:pt idx="27824">
                  <c:v>27824</c:v>
                </c:pt>
                <c:pt idx="27825">
                  <c:v>27825</c:v>
                </c:pt>
                <c:pt idx="27826">
                  <c:v>27826</c:v>
                </c:pt>
                <c:pt idx="27827">
                  <c:v>27827</c:v>
                </c:pt>
                <c:pt idx="27828">
                  <c:v>27828</c:v>
                </c:pt>
                <c:pt idx="27829">
                  <c:v>27829</c:v>
                </c:pt>
                <c:pt idx="27830">
                  <c:v>27830</c:v>
                </c:pt>
                <c:pt idx="27831">
                  <c:v>27831</c:v>
                </c:pt>
                <c:pt idx="27832">
                  <c:v>27832</c:v>
                </c:pt>
                <c:pt idx="27833">
                  <c:v>27833</c:v>
                </c:pt>
                <c:pt idx="27834">
                  <c:v>27834</c:v>
                </c:pt>
                <c:pt idx="27835">
                  <c:v>27835</c:v>
                </c:pt>
                <c:pt idx="27836">
                  <c:v>27836</c:v>
                </c:pt>
                <c:pt idx="27837">
                  <c:v>27837</c:v>
                </c:pt>
                <c:pt idx="27838">
                  <c:v>27838</c:v>
                </c:pt>
                <c:pt idx="27839">
                  <c:v>27839</c:v>
                </c:pt>
                <c:pt idx="27840">
                  <c:v>27840</c:v>
                </c:pt>
                <c:pt idx="27841">
                  <c:v>27841</c:v>
                </c:pt>
                <c:pt idx="27842">
                  <c:v>27842</c:v>
                </c:pt>
                <c:pt idx="27843">
                  <c:v>27843</c:v>
                </c:pt>
                <c:pt idx="27844">
                  <c:v>27844</c:v>
                </c:pt>
                <c:pt idx="27845">
                  <c:v>27845</c:v>
                </c:pt>
                <c:pt idx="27846">
                  <c:v>27846</c:v>
                </c:pt>
                <c:pt idx="27847">
                  <c:v>27847</c:v>
                </c:pt>
                <c:pt idx="27848">
                  <c:v>27848</c:v>
                </c:pt>
                <c:pt idx="27849">
                  <c:v>27849</c:v>
                </c:pt>
                <c:pt idx="27850">
                  <c:v>27850</c:v>
                </c:pt>
                <c:pt idx="27851">
                  <c:v>27851</c:v>
                </c:pt>
                <c:pt idx="27852">
                  <c:v>27852</c:v>
                </c:pt>
                <c:pt idx="27853">
                  <c:v>27853</c:v>
                </c:pt>
                <c:pt idx="27854">
                  <c:v>27854</c:v>
                </c:pt>
                <c:pt idx="27855">
                  <c:v>27855</c:v>
                </c:pt>
                <c:pt idx="27856">
                  <c:v>27856</c:v>
                </c:pt>
                <c:pt idx="27857">
                  <c:v>27857</c:v>
                </c:pt>
                <c:pt idx="27858">
                  <c:v>27858</c:v>
                </c:pt>
                <c:pt idx="27859">
                  <c:v>27859</c:v>
                </c:pt>
                <c:pt idx="27860">
                  <c:v>27860</c:v>
                </c:pt>
                <c:pt idx="27861">
                  <c:v>27861</c:v>
                </c:pt>
                <c:pt idx="27862">
                  <c:v>27862</c:v>
                </c:pt>
                <c:pt idx="27863">
                  <c:v>27863</c:v>
                </c:pt>
                <c:pt idx="27864">
                  <c:v>27864</c:v>
                </c:pt>
                <c:pt idx="27865">
                  <c:v>27865</c:v>
                </c:pt>
                <c:pt idx="27866">
                  <c:v>27866</c:v>
                </c:pt>
                <c:pt idx="27867">
                  <c:v>27867</c:v>
                </c:pt>
                <c:pt idx="27868">
                  <c:v>27868</c:v>
                </c:pt>
                <c:pt idx="27869">
                  <c:v>27869</c:v>
                </c:pt>
                <c:pt idx="27870">
                  <c:v>27870</c:v>
                </c:pt>
                <c:pt idx="27871">
                  <c:v>27871</c:v>
                </c:pt>
                <c:pt idx="27872">
                  <c:v>27872</c:v>
                </c:pt>
                <c:pt idx="27873">
                  <c:v>27873</c:v>
                </c:pt>
                <c:pt idx="27874">
                  <c:v>27874</c:v>
                </c:pt>
                <c:pt idx="27875">
                  <c:v>27875</c:v>
                </c:pt>
                <c:pt idx="27876">
                  <c:v>27876</c:v>
                </c:pt>
                <c:pt idx="27877">
                  <c:v>27877</c:v>
                </c:pt>
                <c:pt idx="27878">
                  <c:v>27878</c:v>
                </c:pt>
                <c:pt idx="27879">
                  <c:v>27879</c:v>
                </c:pt>
                <c:pt idx="27880">
                  <c:v>27880</c:v>
                </c:pt>
                <c:pt idx="27881">
                  <c:v>27881</c:v>
                </c:pt>
                <c:pt idx="27882">
                  <c:v>27882</c:v>
                </c:pt>
                <c:pt idx="27883">
                  <c:v>27883</c:v>
                </c:pt>
                <c:pt idx="27884">
                  <c:v>27884</c:v>
                </c:pt>
                <c:pt idx="27885">
                  <c:v>27885</c:v>
                </c:pt>
                <c:pt idx="27886">
                  <c:v>27886</c:v>
                </c:pt>
                <c:pt idx="27887">
                  <c:v>27887</c:v>
                </c:pt>
                <c:pt idx="27888">
                  <c:v>27888</c:v>
                </c:pt>
                <c:pt idx="27889">
                  <c:v>27889</c:v>
                </c:pt>
                <c:pt idx="27890">
                  <c:v>27890</c:v>
                </c:pt>
                <c:pt idx="27891">
                  <c:v>27891</c:v>
                </c:pt>
                <c:pt idx="27892">
                  <c:v>27892</c:v>
                </c:pt>
                <c:pt idx="27893">
                  <c:v>27893</c:v>
                </c:pt>
                <c:pt idx="27894">
                  <c:v>27894</c:v>
                </c:pt>
                <c:pt idx="27895">
                  <c:v>27895</c:v>
                </c:pt>
                <c:pt idx="27896">
                  <c:v>27896</c:v>
                </c:pt>
                <c:pt idx="27897">
                  <c:v>27897</c:v>
                </c:pt>
                <c:pt idx="27898">
                  <c:v>27898</c:v>
                </c:pt>
                <c:pt idx="27899">
                  <c:v>27899</c:v>
                </c:pt>
                <c:pt idx="27900">
                  <c:v>27900</c:v>
                </c:pt>
                <c:pt idx="27901">
                  <c:v>27901</c:v>
                </c:pt>
                <c:pt idx="27902">
                  <c:v>27902</c:v>
                </c:pt>
                <c:pt idx="27903">
                  <c:v>27903</c:v>
                </c:pt>
                <c:pt idx="27904">
                  <c:v>27904</c:v>
                </c:pt>
                <c:pt idx="27905">
                  <c:v>27905</c:v>
                </c:pt>
                <c:pt idx="27906">
                  <c:v>27906</c:v>
                </c:pt>
                <c:pt idx="27907">
                  <c:v>27907</c:v>
                </c:pt>
                <c:pt idx="27908">
                  <c:v>27908</c:v>
                </c:pt>
                <c:pt idx="27909">
                  <c:v>27909</c:v>
                </c:pt>
                <c:pt idx="27910">
                  <c:v>27910</c:v>
                </c:pt>
                <c:pt idx="27911">
                  <c:v>27911</c:v>
                </c:pt>
                <c:pt idx="27912">
                  <c:v>27912</c:v>
                </c:pt>
                <c:pt idx="27913">
                  <c:v>27913</c:v>
                </c:pt>
                <c:pt idx="27914">
                  <c:v>27914</c:v>
                </c:pt>
                <c:pt idx="27915">
                  <c:v>27915</c:v>
                </c:pt>
                <c:pt idx="27916">
                  <c:v>27916</c:v>
                </c:pt>
                <c:pt idx="27917">
                  <c:v>27917</c:v>
                </c:pt>
                <c:pt idx="27918">
                  <c:v>27918</c:v>
                </c:pt>
                <c:pt idx="27919">
                  <c:v>27919</c:v>
                </c:pt>
                <c:pt idx="27920">
                  <c:v>27920</c:v>
                </c:pt>
                <c:pt idx="27921">
                  <c:v>27921</c:v>
                </c:pt>
                <c:pt idx="27922">
                  <c:v>27922</c:v>
                </c:pt>
                <c:pt idx="27923">
                  <c:v>27923</c:v>
                </c:pt>
                <c:pt idx="27924">
                  <c:v>27924</c:v>
                </c:pt>
                <c:pt idx="27925">
                  <c:v>27925</c:v>
                </c:pt>
                <c:pt idx="27926">
                  <c:v>27926</c:v>
                </c:pt>
                <c:pt idx="27927">
                  <c:v>27927</c:v>
                </c:pt>
                <c:pt idx="27928">
                  <c:v>27928</c:v>
                </c:pt>
                <c:pt idx="27929">
                  <c:v>27929</c:v>
                </c:pt>
                <c:pt idx="27930">
                  <c:v>27930</c:v>
                </c:pt>
                <c:pt idx="27931">
                  <c:v>27931</c:v>
                </c:pt>
                <c:pt idx="27932">
                  <c:v>27932</c:v>
                </c:pt>
                <c:pt idx="27933">
                  <c:v>27933</c:v>
                </c:pt>
                <c:pt idx="27934">
                  <c:v>27934</c:v>
                </c:pt>
                <c:pt idx="27935">
                  <c:v>27935</c:v>
                </c:pt>
                <c:pt idx="27936">
                  <c:v>27936</c:v>
                </c:pt>
                <c:pt idx="27937">
                  <c:v>27937</c:v>
                </c:pt>
                <c:pt idx="27938">
                  <c:v>27938</c:v>
                </c:pt>
                <c:pt idx="27939">
                  <c:v>27939</c:v>
                </c:pt>
                <c:pt idx="27940">
                  <c:v>27940</c:v>
                </c:pt>
                <c:pt idx="27941">
                  <c:v>27941</c:v>
                </c:pt>
                <c:pt idx="27942">
                  <c:v>27942</c:v>
                </c:pt>
                <c:pt idx="27943">
                  <c:v>27943</c:v>
                </c:pt>
                <c:pt idx="27944">
                  <c:v>27944</c:v>
                </c:pt>
                <c:pt idx="27945">
                  <c:v>27945</c:v>
                </c:pt>
                <c:pt idx="27946">
                  <c:v>27946</c:v>
                </c:pt>
                <c:pt idx="27947">
                  <c:v>27947</c:v>
                </c:pt>
                <c:pt idx="27948">
                  <c:v>27948</c:v>
                </c:pt>
                <c:pt idx="27949">
                  <c:v>27949</c:v>
                </c:pt>
                <c:pt idx="27950">
                  <c:v>27950</c:v>
                </c:pt>
                <c:pt idx="27951">
                  <c:v>27951</c:v>
                </c:pt>
                <c:pt idx="27952">
                  <c:v>27952</c:v>
                </c:pt>
                <c:pt idx="27953">
                  <c:v>27953</c:v>
                </c:pt>
                <c:pt idx="27954">
                  <c:v>27954</c:v>
                </c:pt>
                <c:pt idx="27955">
                  <c:v>27955</c:v>
                </c:pt>
                <c:pt idx="27956">
                  <c:v>27956</c:v>
                </c:pt>
                <c:pt idx="27957">
                  <c:v>27957</c:v>
                </c:pt>
                <c:pt idx="27958">
                  <c:v>27958</c:v>
                </c:pt>
                <c:pt idx="27959">
                  <c:v>27959</c:v>
                </c:pt>
                <c:pt idx="27960">
                  <c:v>27960</c:v>
                </c:pt>
                <c:pt idx="27961">
                  <c:v>27961</c:v>
                </c:pt>
                <c:pt idx="27962">
                  <c:v>27962</c:v>
                </c:pt>
                <c:pt idx="27963">
                  <c:v>27963</c:v>
                </c:pt>
                <c:pt idx="27964">
                  <c:v>27964</c:v>
                </c:pt>
                <c:pt idx="27965">
                  <c:v>27965</c:v>
                </c:pt>
                <c:pt idx="27966">
                  <c:v>27966</c:v>
                </c:pt>
                <c:pt idx="27967">
                  <c:v>27967</c:v>
                </c:pt>
                <c:pt idx="27968">
                  <c:v>27968</c:v>
                </c:pt>
                <c:pt idx="27969">
                  <c:v>27969</c:v>
                </c:pt>
                <c:pt idx="27970">
                  <c:v>27970</c:v>
                </c:pt>
                <c:pt idx="27971">
                  <c:v>27971</c:v>
                </c:pt>
                <c:pt idx="27972">
                  <c:v>27972</c:v>
                </c:pt>
                <c:pt idx="27973">
                  <c:v>27973</c:v>
                </c:pt>
                <c:pt idx="27974">
                  <c:v>27974</c:v>
                </c:pt>
                <c:pt idx="27975">
                  <c:v>27975</c:v>
                </c:pt>
                <c:pt idx="27976">
                  <c:v>27976</c:v>
                </c:pt>
                <c:pt idx="27977">
                  <c:v>27977</c:v>
                </c:pt>
                <c:pt idx="27978">
                  <c:v>27978</c:v>
                </c:pt>
                <c:pt idx="27979">
                  <c:v>27979</c:v>
                </c:pt>
                <c:pt idx="27980">
                  <c:v>27980</c:v>
                </c:pt>
                <c:pt idx="27981">
                  <c:v>27981</c:v>
                </c:pt>
                <c:pt idx="27982">
                  <c:v>27982</c:v>
                </c:pt>
                <c:pt idx="27983">
                  <c:v>27983</c:v>
                </c:pt>
                <c:pt idx="27984">
                  <c:v>27984</c:v>
                </c:pt>
                <c:pt idx="27985">
                  <c:v>27985</c:v>
                </c:pt>
                <c:pt idx="27986">
                  <c:v>27986</c:v>
                </c:pt>
                <c:pt idx="27987">
                  <c:v>27987</c:v>
                </c:pt>
                <c:pt idx="27988">
                  <c:v>27988</c:v>
                </c:pt>
                <c:pt idx="27989">
                  <c:v>27989</c:v>
                </c:pt>
                <c:pt idx="27990">
                  <c:v>27990</c:v>
                </c:pt>
                <c:pt idx="27991">
                  <c:v>27991</c:v>
                </c:pt>
                <c:pt idx="27992">
                  <c:v>27992</c:v>
                </c:pt>
                <c:pt idx="27993">
                  <c:v>27993</c:v>
                </c:pt>
                <c:pt idx="27994">
                  <c:v>27994</c:v>
                </c:pt>
                <c:pt idx="27995">
                  <c:v>27995</c:v>
                </c:pt>
                <c:pt idx="27996">
                  <c:v>27996</c:v>
                </c:pt>
                <c:pt idx="27997">
                  <c:v>27997</c:v>
                </c:pt>
                <c:pt idx="27998">
                  <c:v>27998</c:v>
                </c:pt>
                <c:pt idx="27999">
                  <c:v>27999</c:v>
                </c:pt>
                <c:pt idx="28000">
                  <c:v>28000</c:v>
                </c:pt>
                <c:pt idx="28001">
                  <c:v>28001</c:v>
                </c:pt>
                <c:pt idx="28002">
                  <c:v>28002</c:v>
                </c:pt>
                <c:pt idx="28003">
                  <c:v>28003</c:v>
                </c:pt>
                <c:pt idx="28004">
                  <c:v>28004</c:v>
                </c:pt>
                <c:pt idx="28005">
                  <c:v>28005</c:v>
                </c:pt>
                <c:pt idx="28006">
                  <c:v>28006</c:v>
                </c:pt>
                <c:pt idx="28007">
                  <c:v>28007</c:v>
                </c:pt>
                <c:pt idx="28008">
                  <c:v>28008</c:v>
                </c:pt>
                <c:pt idx="28009">
                  <c:v>28009</c:v>
                </c:pt>
                <c:pt idx="28010">
                  <c:v>28010</c:v>
                </c:pt>
                <c:pt idx="28011">
                  <c:v>28011</c:v>
                </c:pt>
                <c:pt idx="28012">
                  <c:v>28012</c:v>
                </c:pt>
                <c:pt idx="28013">
                  <c:v>28013</c:v>
                </c:pt>
                <c:pt idx="28014">
                  <c:v>28014</c:v>
                </c:pt>
                <c:pt idx="28015">
                  <c:v>28015</c:v>
                </c:pt>
                <c:pt idx="28016">
                  <c:v>28016</c:v>
                </c:pt>
                <c:pt idx="28017">
                  <c:v>28017</c:v>
                </c:pt>
                <c:pt idx="28018">
                  <c:v>28018</c:v>
                </c:pt>
                <c:pt idx="28019">
                  <c:v>28019</c:v>
                </c:pt>
                <c:pt idx="28020">
                  <c:v>28020</c:v>
                </c:pt>
                <c:pt idx="28021">
                  <c:v>28021</c:v>
                </c:pt>
                <c:pt idx="28022">
                  <c:v>28022</c:v>
                </c:pt>
                <c:pt idx="28023">
                  <c:v>28023</c:v>
                </c:pt>
                <c:pt idx="28024">
                  <c:v>28024</c:v>
                </c:pt>
                <c:pt idx="28025">
                  <c:v>28025</c:v>
                </c:pt>
                <c:pt idx="28026">
                  <c:v>28026</c:v>
                </c:pt>
                <c:pt idx="28027">
                  <c:v>28027</c:v>
                </c:pt>
                <c:pt idx="28028">
                  <c:v>28028</c:v>
                </c:pt>
                <c:pt idx="28029">
                  <c:v>28029</c:v>
                </c:pt>
                <c:pt idx="28030">
                  <c:v>28030</c:v>
                </c:pt>
                <c:pt idx="28031">
                  <c:v>28031</c:v>
                </c:pt>
                <c:pt idx="28032">
                  <c:v>28032</c:v>
                </c:pt>
                <c:pt idx="28033">
                  <c:v>28033</c:v>
                </c:pt>
                <c:pt idx="28034">
                  <c:v>28034</c:v>
                </c:pt>
                <c:pt idx="28035">
                  <c:v>28035</c:v>
                </c:pt>
                <c:pt idx="28036">
                  <c:v>28036</c:v>
                </c:pt>
                <c:pt idx="28037">
                  <c:v>28037</c:v>
                </c:pt>
                <c:pt idx="28038">
                  <c:v>28038</c:v>
                </c:pt>
                <c:pt idx="28039">
                  <c:v>28039</c:v>
                </c:pt>
                <c:pt idx="28040">
                  <c:v>28040</c:v>
                </c:pt>
                <c:pt idx="28041">
                  <c:v>28041</c:v>
                </c:pt>
                <c:pt idx="28042">
                  <c:v>28042</c:v>
                </c:pt>
                <c:pt idx="28043">
                  <c:v>28043</c:v>
                </c:pt>
                <c:pt idx="28044">
                  <c:v>28044</c:v>
                </c:pt>
                <c:pt idx="28045">
                  <c:v>28045</c:v>
                </c:pt>
                <c:pt idx="28046">
                  <c:v>28046</c:v>
                </c:pt>
                <c:pt idx="28047">
                  <c:v>28047</c:v>
                </c:pt>
                <c:pt idx="28048">
                  <c:v>28048</c:v>
                </c:pt>
                <c:pt idx="28049">
                  <c:v>28049</c:v>
                </c:pt>
                <c:pt idx="28050">
                  <c:v>28050</c:v>
                </c:pt>
                <c:pt idx="28051">
                  <c:v>28051</c:v>
                </c:pt>
                <c:pt idx="28052">
                  <c:v>28052</c:v>
                </c:pt>
                <c:pt idx="28053">
                  <c:v>28053</c:v>
                </c:pt>
                <c:pt idx="28054">
                  <c:v>28054</c:v>
                </c:pt>
                <c:pt idx="28055">
                  <c:v>28055</c:v>
                </c:pt>
                <c:pt idx="28056">
                  <c:v>28056</c:v>
                </c:pt>
                <c:pt idx="28057">
                  <c:v>28057</c:v>
                </c:pt>
                <c:pt idx="28058">
                  <c:v>28058</c:v>
                </c:pt>
                <c:pt idx="28059">
                  <c:v>28059</c:v>
                </c:pt>
                <c:pt idx="28060">
                  <c:v>28060</c:v>
                </c:pt>
                <c:pt idx="28061">
                  <c:v>28061</c:v>
                </c:pt>
                <c:pt idx="28062">
                  <c:v>28062</c:v>
                </c:pt>
                <c:pt idx="28063">
                  <c:v>28063</c:v>
                </c:pt>
                <c:pt idx="28064">
                  <c:v>28064</c:v>
                </c:pt>
                <c:pt idx="28065">
                  <c:v>28065</c:v>
                </c:pt>
                <c:pt idx="28066">
                  <c:v>28066</c:v>
                </c:pt>
                <c:pt idx="28067">
                  <c:v>28067</c:v>
                </c:pt>
                <c:pt idx="28068">
                  <c:v>28068</c:v>
                </c:pt>
                <c:pt idx="28069">
                  <c:v>28069</c:v>
                </c:pt>
                <c:pt idx="28070">
                  <c:v>28070</c:v>
                </c:pt>
                <c:pt idx="28071">
                  <c:v>28071</c:v>
                </c:pt>
                <c:pt idx="28072">
                  <c:v>28072</c:v>
                </c:pt>
                <c:pt idx="28073">
                  <c:v>28073</c:v>
                </c:pt>
                <c:pt idx="28074">
                  <c:v>28074</c:v>
                </c:pt>
                <c:pt idx="28075">
                  <c:v>28075</c:v>
                </c:pt>
                <c:pt idx="28076">
                  <c:v>28076</c:v>
                </c:pt>
                <c:pt idx="28077">
                  <c:v>28077</c:v>
                </c:pt>
                <c:pt idx="28078">
                  <c:v>28078</c:v>
                </c:pt>
                <c:pt idx="28079">
                  <c:v>28079</c:v>
                </c:pt>
                <c:pt idx="28080">
                  <c:v>28080</c:v>
                </c:pt>
                <c:pt idx="28081">
                  <c:v>28081</c:v>
                </c:pt>
                <c:pt idx="28082">
                  <c:v>28082</c:v>
                </c:pt>
                <c:pt idx="28083">
                  <c:v>28083</c:v>
                </c:pt>
                <c:pt idx="28084">
                  <c:v>28084</c:v>
                </c:pt>
                <c:pt idx="28085">
                  <c:v>28085</c:v>
                </c:pt>
                <c:pt idx="28086">
                  <c:v>28086</c:v>
                </c:pt>
                <c:pt idx="28087">
                  <c:v>28087</c:v>
                </c:pt>
                <c:pt idx="28088">
                  <c:v>28088</c:v>
                </c:pt>
                <c:pt idx="28089">
                  <c:v>28089</c:v>
                </c:pt>
                <c:pt idx="28090">
                  <c:v>28090</c:v>
                </c:pt>
                <c:pt idx="28091">
                  <c:v>28091</c:v>
                </c:pt>
                <c:pt idx="28092">
                  <c:v>28092</c:v>
                </c:pt>
                <c:pt idx="28093">
                  <c:v>28093</c:v>
                </c:pt>
                <c:pt idx="28094">
                  <c:v>28094</c:v>
                </c:pt>
                <c:pt idx="28095">
                  <c:v>28095</c:v>
                </c:pt>
                <c:pt idx="28096">
                  <c:v>28096</c:v>
                </c:pt>
                <c:pt idx="28097">
                  <c:v>28097</c:v>
                </c:pt>
                <c:pt idx="28098">
                  <c:v>28098</c:v>
                </c:pt>
                <c:pt idx="28099">
                  <c:v>28099</c:v>
                </c:pt>
                <c:pt idx="28100">
                  <c:v>28100</c:v>
                </c:pt>
                <c:pt idx="28101">
                  <c:v>28101</c:v>
                </c:pt>
                <c:pt idx="28102">
                  <c:v>28102</c:v>
                </c:pt>
                <c:pt idx="28103">
                  <c:v>28103</c:v>
                </c:pt>
                <c:pt idx="28104">
                  <c:v>28104</c:v>
                </c:pt>
                <c:pt idx="28105">
                  <c:v>28105</c:v>
                </c:pt>
                <c:pt idx="28106">
                  <c:v>28106</c:v>
                </c:pt>
                <c:pt idx="28107">
                  <c:v>28107</c:v>
                </c:pt>
                <c:pt idx="28108">
                  <c:v>28108</c:v>
                </c:pt>
                <c:pt idx="28109">
                  <c:v>28109</c:v>
                </c:pt>
                <c:pt idx="28110">
                  <c:v>28110</c:v>
                </c:pt>
                <c:pt idx="28111">
                  <c:v>28111</c:v>
                </c:pt>
                <c:pt idx="28112">
                  <c:v>28112</c:v>
                </c:pt>
                <c:pt idx="28113">
                  <c:v>28113</c:v>
                </c:pt>
                <c:pt idx="28114">
                  <c:v>28114</c:v>
                </c:pt>
                <c:pt idx="28115">
                  <c:v>28115</c:v>
                </c:pt>
                <c:pt idx="28116">
                  <c:v>28116</c:v>
                </c:pt>
                <c:pt idx="28117">
                  <c:v>28117</c:v>
                </c:pt>
                <c:pt idx="28118">
                  <c:v>28118</c:v>
                </c:pt>
                <c:pt idx="28119">
                  <c:v>28119</c:v>
                </c:pt>
                <c:pt idx="28120">
                  <c:v>28120</c:v>
                </c:pt>
                <c:pt idx="28121">
                  <c:v>28121</c:v>
                </c:pt>
                <c:pt idx="28122">
                  <c:v>28122</c:v>
                </c:pt>
                <c:pt idx="28123">
                  <c:v>28123</c:v>
                </c:pt>
                <c:pt idx="28124">
                  <c:v>28124</c:v>
                </c:pt>
                <c:pt idx="28125">
                  <c:v>28125</c:v>
                </c:pt>
                <c:pt idx="28126">
                  <c:v>28126</c:v>
                </c:pt>
                <c:pt idx="28127">
                  <c:v>28127</c:v>
                </c:pt>
                <c:pt idx="28128">
                  <c:v>28128</c:v>
                </c:pt>
                <c:pt idx="28129">
                  <c:v>28129</c:v>
                </c:pt>
                <c:pt idx="28130">
                  <c:v>28130</c:v>
                </c:pt>
                <c:pt idx="28131">
                  <c:v>28131</c:v>
                </c:pt>
                <c:pt idx="28132">
                  <c:v>28132</c:v>
                </c:pt>
                <c:pt idx="28133">
                  <c:v>28133</c:v>
                </c:pt>
                <c:pt idx="28134">
                  <c:v>28134</c:v>
                </c:pt>
                <c:pt idx="28135">
                  <c:v>28135</c:v>
                </c:pt>
                <c:pt idx="28136">
                  <c:v>28136</c:v>
                </c:pt>
                <c:pt idx="28137">
                  <c:v>28137</c:v>
                </c:pt>
                <c:pt idx="28138">
                  <c:v>28138</c:v>
                </c:pt>
                <c:pt idx="28139">
                  <c:v>28139</c:v>
                </c:pt>
                <c:pt idx="28140">
                  <c:v>28140</c:v>
                </c:pt>
                <c:pt idx="28141">
                  <c:v>28141</c:v>
                </c:pt>
                <c:pt idx="28142">
                  <c:v>28142</c:v>
                </c:pt>
                <c:pt idx="28143">
                  <c:v>28143</c:v>
                </c:pt>
                <c:pt idx="28144">
                  <c:v>28144</c:v>
                </c:pt>
                <c:pt idx="28145">
                  <c:v>28145</c:v>
                </c:pt>
                <c:pt idx="28146">
                  <c:v>28146</c:v>
                </c:pt>
                <c:pt idx="28147">
                  <c:v>28147</c:v>
                </c:pt>
                <c:pt idx="28148">
                  <c:v>28148</c:v>
                </c:pt>
                <c:pt idx="28149">
                  <c:v>28149</c:v>
                </c:pt>
                <c:pt idx="28150">
                  <c:v>28150</c:v>
                </c:pt>
                <c:pt idx="28151">
                  <c:v>28151</c:v>
                </c:pt>
                <c:pt idx="28152">
                  <c:v>28152</c:v>
                </c:pt>
                <c:pt idx="28153">
                  <c:v>28153</c:v>
                </c:pt>
                <c:pt idx="28154">
                  <c:v>28154</c:v>
                </c:pt>
                <c:pt idx="28155">
                  <c:v>28155</c:v>
                </c:pt>
                <c:pt idx="28156">
                  <c:v>28156</c:v>
                </c:pt>
                <c:pt idx="28157">
                  <c:v>28157</c:v>
                </c:pt>
                <c:pt idx="28158">
                  <c:v>28158</c:v>
                </c:pt>
                <c:pt idx="28159">
                  <c:v>28159</c:v>
                </c:pt>
                <c:pt idx="28160">
                  <c:v>28160</c:v>
                </c:pt>
                <c:pt idx="28161">
                  <c:v>28161</c:v>
                </c:pt>
                <c:pt idx="28162">
                  <c:v>28162</c:v>
                </c:pt>
                <c:pt idx="28163">
                  <c:v>28163</c:v>
                </c:pt>
                <c:pt idx="28164">
                  <c:v>28164</c:v>
                </c:pt>
                <c:pt idx="28165">
                  <c:v>28165</c:v>
                </c:pt>
                <c:pt idx="28166">
                  <c:v>28166</c:v>
                </c:pt>
                <c:pt idx="28167">
                  <c:v>28167</c:v>
                </c:pt>
                <c:pt idx="28168">
                  <c:v>28168</c:v>
                </c:pt>
                <c:pt idx="28169">
                  <c:v>28169</c:v>
                </c:pt>
                <c:pt idx="28170">
                  <c:v>28170</c:v>
                </c:pt>
                <c:pt idx="28171">
                  <c:v>28171</c:v>
                </c:pt>
                <c:pt idx="28172">
                  <c:v>28172</c:v>
                </c:pt>
                <c:pt idx="28173">
                  <c:v>28173</c:v>
                </c:pt>
                <c:pt idx="28174">
                  <c:v>28174</c:v>
                </c:pt>
                <c:pt idx="28175">
                  <c:v>28175</c:v>
                </c:pt>
                <c:pt idx="28176">
                  <c:v>28176</c:v>
                </c:pt>
                <c:pt idx="28177">
                  <c:v>28177</c:v>
                </c:pt>
                <c:pt idx="28178">
                  <c:v>28178</c:v>
                </c:pt>
                <c:pt idx="28179">
                  <c:v>28179</c:v>
                </c:pt>
                <c:pt idx="28180">
                  <c:v>28180</c:v>
                </c:pt>
                <c:pt idx="28181">
                  <c:v>28181</c:v>
                </c:pt>
                <c:pt idx="28182">
                  <c:v>28182</c:v>
                </c:pt>
                <c:pt idx="28183">
                  <c:v>28183</c:v>
                </c:pt>
                <c:pt idx="28184">
                  <c:v>28184</c:v>
                </c:pt>
                <c:pt idx="28185">
                  <c:v>28185</c:v>
                </c:pt>
                <c:pt idx="28186">
                  <c:v>28186</c:v>
                </c:pt>
                <c:pt idx="28187">
                  <c:v>28187</c:v>
                </c:pt>
                <c:pt idx="28188">
                  <c:v>28188</c:v>
                </c:pt>
                <c:pt idx="28189">
                  <c:v>28189</c:v>
                </c:pt>
                <c:pt idx="28190">
                  <c:v>28190</c:v>
                </c:pt>
                <c:pt idx="28191">
                  <c:v>28191</c:v>
                </c:pt>
                <c:pt idx="28192">
                  <c:v>28192</c:v>
                </c:pt>
                <c:pt idx="28193">
                  <c:v>28193</c:v>
                </c:pt>
                <c:pt idx="28194">
                  <c:v>28194</c:v>
                </c:pt>
                <c:pt idx="28195">
                  <c:v>28195</c:v>
                </c:pt>
                <c:pt idx="28196">
                  <c:v>28196</c:v>
                </c:pt>
                <c:pt idx="28197">
                  <c:v>28197</c:v>
                </c:pt>
                <c:pt idx="28198">
                  <c:v>28198</c:v>
                </c:pt>
                <c:pt idx="28199">
                  <c:v>28199</c:v>
                </c:pt>
                <c:pt idx="28200">
                  <c:v>28200</c:v>
                </c:pt>
                <c:pt idx="28201">
                  <c:v>28201</c:v>
                </c:pt>
                <c:pt idx="28202">
                  <c:v>28202</c:v>
                </c:pt>
                <c:pt idx="28203">
                  <c:v>28203</c:v>
                </c:pt>
                <c:pt idx="28204">
                  <c:v>28204</c:v>
                </c:pt>
                <c:pt idx="28205">
                  <c:v>28205</c:v>
                </c:pt>
                <c:pt idx="28206">
                  <c:v>28206</c:v>
                </c:pt>
                <c:pt idx="28207">
                  <c:v>28207</c:v>
                </c:pt>
                <c:pt idx="28208">
                  <c:v>28208</c:v>
                </c:pt>
                <c:pt idx="28209">
                  <c:v>28209</c:v>
                </c:pt>
                <c:pt idx="28210">
                  <c:v>28210</c:v>
                </c:pt>
                <c:pt idx="28211">
                  <c:v>28211</c:v>
                </c:pt>
                <c:pt idx="28212">
                  <c:v>28212</c:v>
                </c:pt>
                <c:pt idx="28213">
                  <c:v>28213</c:v>
                </c:pt>
                <c:pt idx="28214">
                  <c:v>28214</c:v>
                </c:pt>
                <c:pt idx="28215">
                  <c:v>28215</c:v>
                </c:pt>
                <c:pt idx="28216">
                  <c:v>28216</c:v>
                </c:pt>
                <c:pt idx="28217">
                  <c:v>28217</c:v>
                </c:pt>
                <c:pt idx="28218">
                  <c:v>28218</c:v>
                </c:pt>
                <c:pt idx="28219">
                  <c:v>28219</c:v>
                </c:pt>
                <c:pt idx="28220">
                  <c:v>28220</c:v>
                </c:pt>
                <c:pt idx="28221">
                  <c:v>28221</c:v>
                </c:pt>
                <c:pt idx="28222">
                  <c:v>28222</c:v>
                </c:pt>
                <c:pt idx="28223">
                  <c:v>28223</c:v>
                </c:pt>
                <c:pt idx="28224">
                  <c:v>28224</c:v>
                </c:pt>
                <c:pt idx="28225">
                  <c:v>28225</c:v>
                </c:pt>
                <c:pt idx="28226">
                  <c:v>28226</c:v>
                </c:pt>
                <c:pt idx="28227">
                  <c:v>28227</c:v>
                </c:pt>
                <c:pt idx="28228">
                  <c:v>28228</c:v>
                </c:pt>
                <c:pt idx="28229">
                  <c:v>28229</c:v>
                </c:pt>
                <c:pt idx="28230">
                  <c:v>28230</c:v>
                </c:pt>
                <c:pt idx="28231">
                  <c:v>28231</c:v>
                </c:pt>
                <c:pt idx="28232">
                  <c:v>28232</c:v>
                </c:pt>
                <c:pt idx="28233">
                  <c:v>28233</c:v>
                </c:pt>
                <c:pt idx="28234">
                  <c:v>28234</c:v>
                </c:pt>
                <c:pt idx="28235">
                  <c:v>28235</c:v>
                </c:pt>
                <c:pt idx="28236">
                  <c:v>28236</c:v>
                </c:pt>
                <c:pt idx="28237">
                  <c:v>28237</c:v>
                </c:pt>
                <c:pt idx="28238">
                  <c:v>28238</c:v>
                </c:pt>
                <c:pt idx="28239">
                  <c:v>28239</c:v>
                </c:pt>
                <c:pt idx="28240">
                  <c:v>28240</c:v>
                </c:pt>
                <c:pt idx="28241">
                  <c:v>28241</c:v>
                </c:pt>
                <c:pt idx="28242">
                  <c:v>28242</c:v>
                </c:pt>
                <c:pt idx="28243">
                  <c:v>28243</c:v>
                </c:pt>
                <c:pt idx="28244">
                  <c:v>28244</c:v>
                </c:pt>
                <c:pt idx="28245">
                  <c:v>28245</c:v>
                </c:pt>
                <c:pt idx="28246">
                  <c:v>28246</c:v>
                </c:pt>
                <c:pt idx="28247">
                  <c:v>28247</c:v>
                </c:pt>
                <c:pt idx="28248">
                  <c:v>28248</c:v>
                </c:pt>
                <c:pt idx="28249">
                  <c:v>28249</c:v>
                </c:pt>
                <c:pt idx="28250">
                  <c:v>28250</c:v>
                </c:pt>
                <c:pt idx="28251">
                  <c:v>28251</c:v>
                </c:pt>
                <c:pt idx="28252">
                  <c:v>28252</c:v>
                </c:pt>
                <c:pt idx="28253">
                  <c:v>28253</c:v>
                </c:pt>
                <c:pt idx="28254">
                  <c:v>28254</c:v>
                </c:pt>
                <c:pt idx="28255">
                  <c:v>28255</c:v>
                </c:pt>
                <c:pt idx="28256">
                  <c:v>28256</c:v>
                </c:pt>
                <c:pt idx="28257">
                  <c:v>28257</c:v>
                </c:pt>
                <c:pt idx="28258">
                  <c:v>28258</c:v>
                </c:pt>
                <c:pt idx="28259">
                  <c:v>28259</c:v>
                </c:pt>
                <c:pt idx="28260">
                  <c:v>28260</c:v>
                </c:pt>
                <c:pt idx="28261">
                  <c:v>28261</c:v>
                </c:pt>
                <c:pt idx="28262">
                  <c:v>28262</c:v>
                </c:pt>
                <c:pt idx="28263">
                  <c:v>28263</c:v>
                </c:pt>
                <c:pt idx="28264">
                  <c:v>28264</c:v>
                </c:pt>
                <c:pt idx="28265">
                  <c:v>28265</c:v>
                </c:pt>
                <c:pt idx="28266">
                  <c:v>28266</c:v>
                </c:pt>
                <c:pt idx="28267">
                  <c:v>28267</c:v>
                </c:pt>
                <c:pt idx="28268">
                  <c:v>28268</c:v>
                </c:pt>
                <c:pt idx="28269">
                  <c:v>28269</c:v>
                </c:pt>
                <c:pt idx="28270">
                  <c:v>28270</c:v>
                </c:pt>
                <c:pt idx="28271">
                  <c:v>28271</c:v>
                </c:pt>
                <c:pt idx="28272">
                  <c:v>28272</c:v>
                </c:pt>
                <c:pt idx="28273">
                  <c:v>28273</c:v>
                </c:pt>
                <c:pt idx="28274">
                  <c:v>28274</c:v>
                </c:pt>
                <c:pt idx="28275">
                  <c:v>28275</c:v>
                </c:pt>
                <c:pt idx="28276">
                  <c:v>28276</c:v>
                </c:pt>
                <c:pt idx="28277">
                  <c:v>28277</c:v>
                </c:pt>
                <c:pt idx="28278">
                  <c:v>28278</c:v>
                </c:pt>
                <c:pt idx="28279">
                  <c:v>28279</c:v>
                </c:pt>
                <c:pt idx="28280">
                  <c:v>28280</c:v>
                </c:pt>
                <c:pt idx="28281">
                  <c:v>28281</c:v>
                </c:pt>
                <c:pt idx="28282">
                  <c:v>28282</c:v>
                </c:pt>
                <c:pt idx="28283">
                  <c:v>28283</c:v>
                </c:pt>
                <c:pt idx="28284">
                  <c:v>28284</c:v>
                </c:pt>
                <c:pt idx="28285">
                  <c:v>28285</c:v>
                </c:pt>
                <c:pt idx="28286">
                  <c:v>28286</c:v>
                </c:pt>
                <c:pt idx="28287">
                  <c:v>28287</c:v>
                </c:pt>
                <c:pt idx="28288">
                  <c:v>28288</c:v>
                </c:pt>
                <c:pt idx="28289">
                  <c:v>28289</c:v>
                </c:pt>
                <c:pt idx="28290">
                  <c:v>28290</c:v>
                </c:pt>
                <c:pt idx="28291">
                  <c:v>28291</c:v>
                </c:pt>
                <c:pt idx="28292">
                  <c:v>28292</c:v>
                </c:pt>
                <c:pt idx="28293">
                  <c:v>28293</c:v>
                </c:pt>
                <c:pt idx="28294">
                  <c:v>28294</c:v>
                </c:pt>
                <c:pt idx="28295">
                  <c:v>28295</c:v>
                </c:pt>
                <c:pt idx="28296">
                  <c:v>28296</c:v>
                </c:pt>
                <c:pt idx="28297">
                  <c:v>28297</c:v>
                </c:pt>
                <c:pt idx="28298">
                  <c:v>28298</c:v>
                </c:pt>
                <c:pt idx="28299">
                  <c:v>28299</c:v>
                </c:pt>
                <c:pt idx="28300">
                  <c:v>28300</c:v>
                </c:pt>
                <c:pt idx="28301">
                  <c:v>28301</c:v>
                </c:pt>
                <c:pt idx="28302">
                  <c:v>28302</c:v>
                </c:pt>
                <c:pt idx="28303">
                  <c:v>28303</c:v>
                </c:pt>
                <c:pt idx="28304">
                  <c:v>28304</c:v>
                </c:pt>
                <c:pt idx="28305">
                  <c:v>28305</c:v>
                </c:pt>
                <c:pt idx="28306">
                  <c:v>28306</c:v>
                </c:pt>
                <c:pt idx="28307">
                  <c:v>28307</c:v>
                </c:pt>
                <c:pt idx="28308">
                  <c:v>28308</c:v>
                </c:pt>
                <c:pt idx="28309">
                  <c:v>28309</c:v>
                </c:pt>
                <c:pt idx="28310">
                  <c:v>28310</c:v>
                </c:pt>
                <c:pt idx="28311">
                  <c:v>28311</c:v>
                </c:pt>
                <c:pt idx="28312">
                  <c:v>28312</c:v>
                </c:pt>
                <c:pt idx="28313">
                  <c:v>28313</c:v>
                </c:pt>
                <c:pt idx="28314">
                  <c:v>28314</c:v>
                </c:pt>
                <c:pt idx="28315">
                  <c:v>28315</c:v>
                </c:pt>
                <c:pt idx="28316">
                  <c:v>28316</c:v>
                </c:pt>
                <c:pt idx="28317">
                  <c:v>28317</c:v>
                </c:pt>
                <c:pt idx="28318">
                  <c:v>28318</c:v>
                </c:pt>
                <c:pt idx="28319">
                  <c:v>28319</c:v>
                </c:pt>
                <c:pt idx="28320">
                  <c:v>28320</c:v>
                </c:pt>
                <c:pt idx="28321">
                  <c:v>28321</c:v>
                </c:pt>
                <c:pt idx="28322">
                  <c:v>28322</c:v>
                </c:pt>
                <c:pt idx="28323">
                  <c:v>28323</c:v>
                </c:pt>
                <c:pt idx="28324">
                  <c:v>28324</c:v>
                </c:pt>
                <c:pt idx="28325">
                  <c:v>28325</c:v>
                </c:pt>
                <c:pt idx="28326">
                  <c:v>28326</c:v>
                </c:pt>
                <c:pt idx="28327">
                  <c:v>28327</c:v>
                </c:pt>
                <c:pt idx="28328">
                  <c:v>28328</c:v>
                </c:pt>
                <c:pt idx="28329">
                  <c:v>28329</c:v>
                </c:pt>
                <c:pt idx="28330">
                  <c:v>28330</c:v>
                </c:pt>
                <c:pt idx="28331">
                  <c:v>28331</c:v>
                </c:pt>
                <c:pt idx="28332">
                  <c:v>28332</c:v>
                </c:pt>
                <c:pt idx="28333">
                  <c:v>28333</c:v>
                </c:pt>
                <c:pt idx="28334">
                  <c:v>28334</c:v>
                </c:pt>
                <c:pt idx="28335">
                  <c:v>28335</c:v>
                </c:pt>
                <c:pt idx="28336">
                  <c:v>28336</c:v>
                </c:pt>
                <c:pt idx="28337">
                  <c:v>28337</c:v>
                </c:pt>
                <c:pt idx="28338">
                  <c:v>28338</c:v>
                </c:pt>
                <c:pt idx="28339">
                  <c:v>28339</c:v>
                </c:pt>
                <c:pt idx="28340">
                  <c:v>28340</c:v>
                </c:pt>
                <c:pt idx="28341">
                  <c:v>28341</c:v>
                </c:pt>
                <c:pt idx="28342">
                  <c:v>28342</c:v>
                </c:pt>
                <c:pt idx="28343">
                  <c:v>28343</c:v>
                </c:pt>
                <c:pt idx="28344">
                  <c:v>28344</c:v>
                </c:pt>
                <c:pt idx="28345">
                  <c:v>28345</c:v>
                </c:pt>
                <c:pt idx="28346">
                  <c:v>28346</c:v>
                </c:pt>
                <c:pt idx="28347">
                  <c:v>28347</c:v>
                </c:pt>
                <c:pt idx="28348">
                  <c:v>28348</c:v>
                </c:pt>
                <c:pt idx="28349">
                  <c:v>28349</c:v>
                </c:pt>
                <c:pt idx="28350">
                  <c:v>28350</c:v>
                </c:pt>
                <c:pt idx="28351">
                  <c:v>28351</c:v>
                </c:pt>
                <c:pt idx="28352">
                  <c:v>28352</c:v>
                </c:pt>
                <c:pt idx="28353">
                  <c:v>28353</c:v>
                </c:pt>
                <c:pt idx="28354">
                  <c:v>28354</c:v>
                </c:pt>
                <c:pt idx="28355">
                  <c:v>28355</c:v>
                </c:pt>
                <c:pt idx="28356">
                  <c:v>28356</c:v>
                </c:pt>
                <c:pt idx="28357">
                  <c:v>28357</c:v>
                </c:pt>
                <c:pt idx="28358">
                  <c:v>28358</c:v>
                </c:pt>
                <c:pt idx="28359">
                  <c:v>28359</c:v>
                </c:pt>
                <c:pt idx="28360">
                  <c:v>28360</c:v>
                </c:pt>
                <c:pt idx="28361">
                  <c:v>28361</c:v>
                </c:pt>
                <c:pt idx="28362">
                  <c:v>28362</c:v>
                </c:pt>
                <c:pt idx="28363">
                  <c:v>28363</c:v>
                </c:pt>
                <c:pt idx="28364">
                  <c:v>28364</c:v>
                </c:pt>
                <c:pt idx="28365">
                  <c:v>28365</c:v>
                </c:pt>
                <c:pt idx="28366">
                  <c:v>28366</c:v>
                </c:pt>
                <c:pt idx="28367">
                  <c:v>28367</c:v>
                </c:pt>
                <c:pt idx="28368">
                  <c:v>28368</c:v>
                </c:pt>
                <c:pt idx="28369">
                  <c:v>28369</c:v>
                </c:pt>
                <c:pt idx="28370">
                  <c:v>28370</c:v>
                </c:pt>
                <c:pt idx="28371">
                  <c:v>28371</c:v>
                </c:pt>
                <c:pt idx="28372">
                  <c:v>28372</c:v>
                </c:pt>
                <c:pt idx="28373">
                  <c:v>28373</c:v>
                </c:pt>
                <c:pt idx="28374">
                  <c:v>28374</c:v>
                </c:pt>
                <c:pt idx="28375">
                  <c:v>28375</c:v>
                </c:pt>
                <c:pt idx="28376">
                  <c:v>28376</c:v>
                </c:pt>
                <c:pt idx="28377">
                  <c:v>28377</c:v>
                </c:pt>
                <c:pt idx="28378">
                  <c:v>28378</c:v>
                </c:pt>
                <c:pt idx="28379">
                  <c:v>28379</c:v>
                </c:pt>
                <c:pt idx="28380">
                  <c:v>28380</c:v>
                </c:pt>
                <c:pt idx="28381">
                  <c:v>28381</c:v>
                </c:pt>
                <c:pt idx="28382">
                  <c:v>28382</c:v>
                </c:pt>
                <c:pt idx="28383">
                  <c:v>28383</c:v>
                </c:pt>
                <c:pt idx="28384">
                  <c:v>28384</c:v>
                </c:pt>
                <c:pt idx="28385">
                  <c:v>28385</c:v>
                </c:pt>
                <c:pt idx="28386">
                  <c:v>28386</c:v>
                </c:pt>
                <c:pt idx="28387">
                  <c:v>28387</c:v>
                </c:pt>
                <c:pt idx="28388">
                  <c:v>28388</c:v>
                </c:pt>
                <c:pt idx="28389">
                  <c:v>28389</c:v>
                </c:pt>
                <c:pt idx="28390">
                  <c:v>28390</c:v>
                </c:pt>
                <c:pt idx="28391">
                  <c:v>28391</c:v>
                </c:pt>
                <c:pt idx="28392">
                  <c:v>28392</c:v>
                </c:pt>
                <c:pt idx="28393">
                  <c:v>28393</c:v>
                </c:pt>
                <c:pt idx="28394">
                  <c:v>28394</c:v>
                </c:pt>
                <c:pt idx="28395">
                  <c:v>28395</c:v>
                </c:pt>
                <c:pt idx="28396">
                  <c:v>28396</c:v>
                </c:pt>
                <c:pt idx="28397">
                  <c:v>28397</c:v>
                </c:pt>
                <c:pt idx="28398">
                  <c:v>28398</c:v>
                </c:pt>
                <c:pt idx="28399">
                  <c:v>28399</c:v>
                </c:pt>
                <c:pt idx="28400">
                  <c:v>28400</c:v>
                </c:pt>
                <c:pt idx="28401">
                  <c:v>28401</c:v>
                </c:pt>
                <c:pt idx="28402">
                  <c:v>28402</c:v>
                </c:pt>
                <c:pt idx="28403">
                  <c:v>28403</c:v>
                </c:pt>
                <c:pt idx="28404">
                  <c:v>28404</c:v>
                </c:pt>
                <c:pt idx="28405">
                  <c:v>28405</c:v>
                </c:pt>
                <c:pt idx="28406">
                  <c:v>28406</c:v>
                </c:pt>
                <c:pt idx="28407">
                  <c:v>28407</c:v>
                </c:pt>
                <c:pt idx="28408">
                  <c:v>28408</c:v>
                </c:pt>
                <c:pt idx="28409">
                  <c:v>28409</c:v>
                </c:pt>
                <c:pt idx="28410">
                  <c:v>28410</c:v>
                </c:pt>
                <c:pt idx="28411">
                  <c:v>28411</c:v>
                </c:pt>
                <c:pt idx="28412">
                  <c:v>28412</c:v>
                </c:pt>
                <c:pt idx="28413">
                  <c:v>28413</c:v>
                </c:pt>
                <c:pt idx="28414">
                  <c:v>28414</c:v>
                </c:pt>
                <c:pt idx="28415">
                  <c:v>28415</c:v>
                </c:pt>
                <c:pt idx="28416">
                  <c:v>28416</c:v>
                </c:pt>
                <c:pt idx="28417">
                  <c:v>28417</c:v>
                </c:pt>
                <c:pt idx="28418">
                  <c:v>28418</c:v>
                </c:pt>
                <c:pt idx="28419">
                  <c:v>28419</c:v>
                </c:pt>
                <c:pt idx="28420">
                  <c:v>28420</c:v>
                </c:pt>
                <c:pt idx="28421">
                  <c:v>28421</c:v>
                </c:pt>
                <c:pt idx="28422">
                  <c:v>28422</c:v>
                </c:pt>
                <c:pt idx="28423">
                  <c:v>28423</c:v>
                </c:pt>
                <c:pt idx="28424">
                  <c:v>28424</c:v>
                </c:pt>
                <c:pt idx="28425">
                  <c:v>28425</c:v>
                </c:pt>
                <c:pt idx="28426">
                  <c:v>28426</c:v>
                </c:pt>
                <c:pt idx="28427">
                  <c:v>28427</c:v>
                </c:pt>
                <c:pt idx="28428">
                  <c:v>28428</c:v>
                </c:pt>
                <c:pt idx="28429">
                  <c:v>28429</c:v>
                </c:pt>
                <c:pt idx="28430">
                  <c:v>28430</c:v>
                </c:pt>
                <c:pt idx="28431">
                  <c:v>28431</c:v>
                </c:pt>
                <c:pt idx="28432">
                  <c:v>28432</c:v>
                </c:pt>
                <c:pt idx="28433">
                  <c:v>28433</c:v>
                </c:pt>
                <c:pt idx="28434">
                  <c:v>28434</c:v>
                </c:pt>
                <c:pt idx="28435">
                  <c:v>28435</c:v>
                </c:pt>
                <c:pt idx="28436">
                  <c:v>28436</c:v>
                </c:pt>
                <c:pt idx="28437">
                  <c:v>28437</c:v>
                </c:pt>
                <c:pt idx="28438">
                  <c:v>28438</c:v>
                </c:pt>
                <c:pt idx="28439">
                  <c:v>28439</c:v>
                </c:pt>
                <c:pt idx="28440">
                  <c:v>28440</c:v>
                </c:pt>
                <c:pt idx="28441">
                  <c:v>28441</c:v>
                </c:pt>
                <c:pt idx="28442">
                  <c:v>28442</c:v>
                </c:pt>
                <c:pt idx="28443">
                  <c:v>28443</c:v>
                </c:pt>
                <c:pt idx="28444">
                  <c:v>28444</c:v>
                </c:pt>
                <c:pt idx="28445">
                  <c:v>28445</c:v>
                </c:pt>
                <c:pt idx="28446">
                  <c:v>28446</c:v>
                </c:pt>
                <c:pt idx="28447">
                  <c:v>28447</c:v>
                </c:pt>
                <c:pt idx="28448">
                  <c:v>28448</c:v>
                </c:pt>
                <c:pt idx="28449">
                  <c:v>28449</c:v>
                </c:pt>
                <c:pt idx="28450">
                  <c:v>28450</c:v>
                </c:pt>
                <c:pt idx="28451">
                  <c:v>28451</c:v>
                </c:pt>
                <c:pt idx="28452">
                  <c:v>28452</c:v>
                </c:pt>
                <c:pt idx="28453">
                  <c:v>28453</c:v>
                </c:pt>
                <c:pt idx="28454">
                  <c:v>28454</c:v>
                </c:pt>
                <c:pt idx="28455">
                  <c:v>28455</c:v>
                </c:pt>
                <c:pt idx="28456">
                  <c:v>28456</c:v>
                </c:pt>
                <c:pt idx="28457">
                  <c:v>28457</c:v>
                </c:pt>
                <c:pt idx="28458">
                  <c:v>28458</c:v>
                </c:pt>
                <c:pt idx="28459">
                  <c:v>28459</c:v>
                </c:pt>
                <c:pt idx="28460">
                  <c:v>28460</c:v>
                </c:pt>
                <c:pt idx="28461">
                  <c:v>28461</c:v>
                </c:pt>
                <c:pt idx="28462">
                  <c:v>28462</c:v>
                </c:pt>
                <c:pt idx="28463">
                  <c:v>28463</c:v>
                </c:pt>
                <c:pt idx="28464">
                  <c:v>28464</c:v>
                </c:pt>
                <c:pt idx="28465">
                  <c:v>28465</c:v>
                </c:pt>
                <c:pt idx="28466">
                  <c:v>28466</c:v>
                </c:pt>
                <c:pt idx="28467">
                  <c:v>28467</c:v>
                </c:pt>
                <c:pt idx="28468">
                  <c:v>28468</c:v>
                </c:pt>
                <c:pt idx="28469">
                  <c:v>28469</c:v>
                </c:pt>
                <c:pt idx="28470">
                  <c:v>28470</c:v>
                </c:pt>
                <c:pt idx="28471">
                  <c:v>28471</c:v>
                </c:pt>
                <c:pt idx="28472">
                  <c:v>28472</c:v>
                </c:pt>
                <c:pt idx="28473">
                  <c:v>28473</c:v>
                </c:pt>
                <c:pt idx="28474">
                  <c:v>28474</c:v>
                </c:pt>
                <c:pt idx="28475">
                  <c:v>28475</c:v>
                </c:pt>
                <c:pt idx="28476">
                  <c:v>28476</c:v>
                </c:pt>
                <c:pt idx="28477">
                  <c:v>28477</c:v>
                </c:pt>
                <c:pt idx="28478">
                  <c:v>28478</c:v>
                </c:pt>
                <c:pt idx="28479">
                  <c:v>28479</c:v>
                </c:pt>
                <c:pt idx="28480">
                  <c:v>28480</c:v>
                </c:pt>
                <c:pt idx="28481">
                  <c:v>28481</c:v>
                </c:pt>
                <c:pt idx="28482">
                  <c:v>28482</c:v>
                </c:pt>
                <c:pt idx="28483">
                  <c:v>28483</c:v>
                </c:pt>
                <c:pt idx="28484">
                  <c:v>28484</c:v>
                </c:pt>
                <c:pt idx="28485">
                  <c:v>28485</c:v>
                </c:pt>
                <c:pt idx="28486">
                  <c:v>28486</c:v>
                </c:pt>
                <c:pt idx="28487">
                  <c:v>28487</c:v>
                </c:pt>
                <c:pt idx="28488">
                  <c:v>28488</c:v>
                </c:pt>
                <c:pt idx="28489">
                  <c:v>28489</c:v>
                </c:pt>
                <c:pt idx="28490">
                  <c:v>28490</c:v>
                </c:pt>
                <c:pt idx="28491">
                  <c:v>28491</c:v>
                </c:pt>
                <c:pt idx="28492">
                  <c:v>28492</c:v>
                </c:pt>
                <c:pt idx="28493">
                  <c:v>28493</c:v>
                </c:pt>
                <c:pt idx="28494">
                  <c:v>28494</c:v>
                </c:pt>
                <c:pt idx="28495">
                  <c:v>28495</c:v>
                </c:pt>
                <c:pt idx="28496">
                  <c:v>28496</c:v>
                </c:pt>
                <c:pt idx="28497">
                  <c:v>28497</c:v>
                </c:pt>
                <c:pt idx="28498">
                  <c:v>28498</c:v>
                </c:pt>
                <c:pt idx="28499">
                  <c:v>28499</c:v>
                </c:pt>
                <c:pt idx="28500">
                  <c:v>28500</c:v>
                </c:pt>
                <c:pt idx="28501">
                  <c:v>28501</c:v>
                </c:pt>
                <c:pt idx="28502">
                  <c:v>28502</c:v>
                </c:pt>
                <c:pt idx="28503">
                  <c:v>28503</c:v>
                </c:pt>
                <c:pt idx="28504">
                  <c:v>28504</c:v>
                </c:pt>
                <c:pt idx="28505">
                  <c:v>28505</c:v>
                </c:pt>
                <c:pt idx="28506">
                  <c:v>28506</c:v>
                </c:pt>
                <c:pt idx="28507">
                  <c:v>28507</c:v>
                </c:pt>
                <c:pt idx="28508">
                  <c:v>28508</c:v>
                </c:pt>
                <c:pt idx="28509">
                  <c:v>28509</c:v>
                </c:pt>
                <c:pt idx="28510">
                  <c:v>28510</c:v>
                </c:pt>
                <c:pt idx="28511">
                  <c:v>28511</c:v>
                </c:pt>
                <c:pt idx="28512">
                  <c:v>28512</c:v>
                </c:pt>
                <c:pt idx="28513">
                  <c:v>28513</c:v>
                </c:pt>
                <c:pt idx="28514">
                  <c:v>28514</c:v>
                </c:pt>
                <c:pt idx="28515">
                  <c:v>28515</c:v>
                </c:pt>
                <c:pt idx="28516">
                  <c:v>28516</c:v>
                </c:pt>
                <c:pt idx="28517">
                  <c:v>28517</c:v>
                </c:pt>
                <c:pt idx="28518">
                  <c:v>28518</c:v>
                </c:pt>
                <c:pt idx="28519">
                  <c:v>28519</c:v>
                </c:pt>
                <c:pt idx="28520">
                  <c:v>28520</c:v>
                </c:pt>
                <c:pt idx="28521">
                  <c:v>28521</c:v>
                </c:pt>
                <c:pt idx="28522">
                  <c:v>28522</c:v>
                </c:pt>
                <c:pt idx="28523">
                  <c:v>28523</c:v>
                </c:pt>
                <c:pt idx="28524">
                  <c:v>28524</c:v>
                </c:pt>
                <c:pt idx="28525">
                  <c:v>28525</c:v>
                </c:pt>
                <c:pt idx="28526">
                  <c:v>28526</c:v>
                </c:pt>
                <c:pt idx="28527">
                  <c:v>28527</c:v>
                </c:pt>
                <c:pt idx="28528">
                  <c:v>28528</c:v>
                </c:pt>
                <c:pt idx="28529">
                  <c:v>28529</c:v>
                </c:pt>
                <c:pt idx="28530">
                  <c:v>28530</c:v>
                </c:pt>
                <c:pt idx="28531">
                  <c:v>28531</c:v>
                </c:pt>
                <c:pt idx="28532">
                  <c:v>28532</c:v>
                </c:pt>
                <c:pt idx="28533">
                  <c:v>28533</c:v>
                </c:pt>
                <c:pt idx="28534">
                  <c:v>28534</c:v>
                </c:pt>
                <c:pt idx="28535">
                  <c:v>28535</c:v>
                </c:pt>
                <c:pt idx="28536">
                  <c:v>28536</c:v>
                </c:pt>
                <c:pt idx="28537">
                  <c:v>28537</c:v>
                </c:pt>
                <c:pt idx="28538">
                  <c:v>28538</c:v>
                </c:pt>
                <c:pt idx="28539">
                  <c:v>28539</c:v>
                </c:pt>
                <c:pt idx="28540">
                  <c:v>28540</c:v>
                </c:pt>
                <c:pt idx="28541">
                  <c:v>28541</c:v>
                </c:pt>
                <c:pt idx="28542">
                  <c:v>28542</c:v>
                </c:pt>
                <c:pt idx="28543">
                  <c:v>28543</c:v>
                </c:pt>
                <c:pt idx="28544">
                  <c:v>28544</c:v>
                </c:pt>
                <c:pt idx="28545">
                  <c:v>28545</c:v>
                </c:pt>
                <c:pt idx="28546">
                  <c:v>28546</c:v>
                </c:pt>
                <c:pt idx="28547">
                  <c:v>28547</c:v>
                </c:pt>
                <c:pt idx="28548">
                  <c:v>28548</c:v>
                </c:pt>
                <c:pt idx="28549">
                  <c:v>28549</c:v>
                </c:pt>
                <c:pt idx="28550">
                  <c:v>28550</c:v>
                </c:pt>
                <c:pt idx="28551">
                  <c:v>28551</c:v>
                </c:pt>
                <c:pt idx="28552">
                  <c:v>28552</c:v>
                </c:pt>
                <c:pt idx="28553">
                  <c:v>28553</c:v>
                </c:pt>
                <c:pt idx="28554">
                  <c:v>28554</c:v>
                </c:pt>
                <c:pt idx="28555">
                  <c:v>28555</c:v>
                </c:pt>
                <c:pt idx="28556">
                  <c:v>28556</c:v>
                </c:pt>
                <c:pt idx="28557">
                  <c:v>28557</c:v>
                </c:pt>
                <c:pt idx="28558">
                  <c:v>28558</c:v>
                </c:pt>
                <c:pt idx="28559">
                  <c:v>28559</c:v>
                </c:pt>
                <c:pt idx="28560">
                  <c:v>28560</c:v>
                </c:pt>
                <c:pt idx="28561">
                  <c:v>28561</c:v>
                </c:pt>
                <c:pt idx="28562">
                  <c:v>28562</c:v>
                </c:pt>
                <c:pt idx="28563">
                  <c:v>28563</c:v>
                </c:pt>
                <c:pt idx="28564">
                  <c:v>28564</c:v>
                </c:pt>
                <c:pt idx="28565">
                  <c:v>28565</c:v>
                </c:pt>
                <c:pt idx="28566">
                  <c:v>28566</c:v>
                </c:pt>
                <c:pt idx="28567">
                  <c:v>28567</c:v>
                </c:pt>
                <c:pt idx="28568">
                  <c:v>28568</c:v>
                </c:pt>
                <c:pt idx="28569">
                  <c:v>28569</c:v>
                </c:pt>
                <c:pt idx="28570">
                  <c:v>28570</c:v>
                </c:pt>
                <c:pt idx="28571">
                  <c:v>28571</c:v>
                </c:pt>
                <c:pt idx="28572">
                  <c:v>28572</c:v>
                </c:pt>
                <c:pt idx="28573">
                  <c:v>28573</c:v>
                </c:pt>
                <c:pt idx="28574">
                  <c:v>28574</c:v>
                </c:pt>
                <c:pt idx="28575">
                  <c:v>28575</c:v>
                </c:pt>
                <c:pt idx="28576">
                  <c:v>28576</c:v>
                </c:pt>
                <c:pt idx="28577">
                  <c:v>28577</c:v>
                </c:pt>
                <c:pt idx="28578">
                  <c:v>28578</c:v>
                </c:pt>
                <c:pt idx="28579">
                  <c:v>28579</c:v>
                </c:pt>
                <c:pt idx="28580">
                  <c:v>28580</c:v>
                </c:pt>
                <c:pt idx="28581">
                  <c:v>28581</c:v>
                </c:pt>
                <c:pt idx="28582">
                  <c:v>28582</c:v>
                </c:pt>
                <c:pt idx="28583">
                  <c:v>28583</c:v>
                </c:pt>
                <c:pt idx="28584">
                  <c:v>28584</c:v>
                </c:pt>
                <c:pt idx="28585">
                  <c:v>28585</c:v>
                </c:pt>
                <c:pt idx="28586">
                  <c:v>28586</c:v>
                </c:pt>
                <c:pt idx="28587">
                  <c:v>28587</c:v>
                </c:pt>
                <c:pt idx="28588">
                  <c:v>28588</c:v>
                </c:pt>
                <c:pt idx="28589">
                  <c:v>28589</c:v>
                </c:pt>
                <c:pt idx="28590">
                  <c:v>28590</c:v>
                </c:pt>
                <c:pt idx="28591">
                  <c:v>28591</c:v>
                </c:pt>
                <c:pt idx="28592">
                  <c:v>28592</c:v>
                </c:pt>
                <c:pt idx="28593">
                  <c:v>28593</c:v>
                </c:pt>
                <c:pt idx="28594">
                  <c:v>28594</c:v>
                </c:pt>
                <c:pt idx="28595">
                  <c:v>28595</c:v>
                </c:pt>
                <c:pt idx="28596">
                  <c:v>28596</c:v>
                </c:pt>
                <c:pt idx="28597">
                  <c:v>28597</c:v>
                </c:pt>
                <c:pt idx="28598">
                  <c:v>28598</c:v>
                </c:pt>
                <c:pt idx="28599">
                  <c:v>28599</c:v>
                </c:pt>
                <c:pt idx="28600">
                  <c:v>28600</c:v>
                </c:pt>
                <c:pt idx="28601">
                  <c:v>28601</c:v>
                </c:pt>
                <c:pt idx="28602">
                  <c:v>28602</c:v>
                </c:pt>
                <c:pt idx="28603">
                  <c:v>28603</c:v>
                </c:pt>
                <c:pt idx="28604">
                  <c:v>28604</c:v>
                </c:pt>
                <c:pt idx="28605">
                  <c:v>28605</c:v>
                </c:pt>
                <c:pt idx="28606">
                  <c:v>28606</c:v>
                </c:pt>
                <c:pt idx="28607">
                  <c:v>28607</c:v>
                </c:pt>
                <c:pt idx="28608">
                  <c:v>28608</c:v>
                </c:pt>
                <c:pt idx="28609">
                  <c:v>28609</c:v>
                </c:pt>
                <c:pt idx="28610">
                  <c:v>28610</c:v>
                </c:pt>
                <c:pt idx="28611">
                  <c:v>28611</c:v>
                </c:pt>
                <c:pt idx="28612">
                  <c:v>28612</c:v>
                </c:pt>
                <c:pt idx="28613">
                  <c:v>28613</c:v>
                </c:pt>
                <c:pt idx="28614">
                  <c:v>28614</c:v>
                </c:pt>
                <c:pt idx="28615">
                  <c:v>28615</c:v>
                </c:pt>
                <c:pt idx="28616">
                  <c:v>28616</c:v>
                </c:pt>
                <c:pt idx="28617">
                  <c:v>28617</c:v>
                </c:pt>
                <c:pt idx="28618">
                  <c:v>28618</c:v>
                </c:pt>
                <c:pt idx="28619">
                  <c:v>28619</c:v>
                </c:pt>
                <c:pt idx="28620">
                  <c:v>28620</c:v>
                </c:pt>
                <c:pt idx="28621">
                  <c:v>28621</c:v>
                </c:pt>
                <c:pt idx="28622">
                  <c:v>28622</c:v>
                </c:pt>
                <c:pt idx="28623">
                  <c:v>28623</c:v>
                </c:pt>
                <c:pt idx="28624">
                  <c:v>28624</c:v>
                </c:pt>
                <c:pt idx="28625">
                  <c:v>28625</c:v>
                </c:pt>
                <c:pt idx="28626">
                  <c:v>28626</c:v>
                </c:pt>
                <c:pt idx="28627">
                  <c:v>28627</c:v>
                </c:pt>
                <c:pt idx="28628">
                  <c:v>28628</c:v>
                </c:pt>
                <c:pt idx="28629">
                  <c:v>28629</c:v>
                </c:pt>
                <c:pt idx="28630">
                  <c:v>28630</c:v>
                </c:pt>
                <c:pt idx="28631">
                  <c:v>28631</c:v>
                </c:pt>
                <c:pt idx="28632">
                  <c:v>28632</c:v>
                </c:pt>
                <c:pt idx="28633">
                  <c:v>28633</c:v>
                </c:pt>
                <c:pt idx="28634">
                  <c:v>28634</c:v>
                </c:pt>
                <c:pt idx="28635">
                  <c:v>28635</c:v>
                </c:pt>
                <c:pt idx="28636">
                  <c:v>28636</c:v>
                </c:pt>
                <c:pt idx="28637">
                  <c:v>28637</c:v>
                </c:pt>
                <c:pt idx="28638">
                  <c:v>28638</c:v>
                </c:pt>
                <c:pt idx="28639">
                  <c:v>28639</c:v>
                </c:pt>
                <c:pt idx="28640">
                  <c:v>28640</c:v>
                </c:pt>
                <c:pt idx="28641">
                  <c:v>28641</c:v>
                </c:pt>
                <c:pt idx="28642">
                  <c:v>28642</c:v>
                </c:pt>
                <c:pt idx="28643">
                  <c:v>28643</c:v>
                </c:pt>
                <c:pt idx="28644">
                  <c:v>28644</c:v>
                </c:pt>
                <c:pt idx="28645">
                  <c:v>28645</c:v>
                </c:pt>
                <c:pt idx="28646">
                  <c:v>28646</c:v>
                </c:pt>
                <c:pt idx="28647">
                  <c:v>28647</c:v>
                </c:pt>
                <c:pt idx="28648">
                  <c:v>28648</c:v>
                </c:pt>
                <c:pt idx="28649">
                  <c:v>28649</c:v>
                </c:pt>
                <c:pt idx="28650">
                  <c:v>28650</c:v>
                </c:pt>
                <c:pt idx="28651">
                  <c:v>28651</c:v>
                </c:pt>
                <c:pt idx="28652">
                  <c:v>28652</c:v>
                </c:pt>
                <c:pt idx="28653">
                  <c:v>28653</c:v>
                </c:pt>
                <c:pt idx="28654">
                  <c:v>28654</c:v>
                </c:pt>
                <c:pt idx="28655">
                  <c:v>28655</c:v>
                </c:pt>
                <c:pt idx="28656">
                  <c:v>28656</c:v>
                </c:pt>
                <c:pt idx="28657">
                  <c:v>28657</c:v>
                </c:pt>
                <c:pt idx="28658">
                  <c:v>28658</c:v>
                </c:pt>
                <c:pt idx="28659">
                  <c:v>28659</c:v>
                </c:pt>
                <c:pt idx="28660">
                  <c:v>28660</c:v>
                </c:pt>
                <c:pt idx="28661">
                  <c:v>28661</c:v>
                </c:pt>
                <c:pt idx="28662">
                  <c:v>28662</c:v>
                </c:pt>
                <c:pt idx="28663">
                  <c:v>28663</c:v>
                </c:pt>
                <c:pt idx="28664">
                  <c:v>28664</c:v>
                </c:pt>
                <c:pt idx="28665">
                  <c:v>28665</c:v>
                </c:pt>
                <c:pt idx="28666">
                  <c:v>28666</c:v>
                </c:pt>
                <c:pt idx="28667">
                  <c:v>28667</c:v>
                </c:pt>
                <c:pt idx="28668">
                  <c:v>28668</c:v>
                </c:pt>
                <c:pt idx="28669">
                  <c:v>28669</c:v>
                </c:pt>
                <c:pt idx="28670">
                  <c:v>28670</c:v>
                </c:pt>
                <c:pt idx="28671">
                  <c:v>28671</c:v>
                </c:pt>
                <c:pt idx="28672">
                  <c:v>28672</c:v>
                </c:pt>
                <c:pt idx="28673">
                  <c:v>28673</c:v>
                </c:pt>
                <c:pt idx="28674">
                  <c:v>28674</c:v>
                </c:pt>
                <c:pt idx="28675">
                  <c:v>28675</c:v>
                </c:pt>
                <c:pt idx="28676">
                  <c:v>28676</c:v>
                </c:pt>
                <c:pt idx="28677">
                  <c:v>28677</c:v>
                </c:pt>
                <c:pt idx="28678">
                  <c:v>28678</c:v>
                </c:pt>
                <c:pt idx="28679">
                  <c:v>28679</c:v>
                </c:pt>
                <c:pt idx="28680">
                  <c:v>28680</c:v>
                </c:pt>
                <c:pt idx="28681">
                  <c:v>28681</c:v>
                </c:pt>
                <c:pt idx="28682">
                  <c:v>28682</c:v>
                </c:pt>
                <c:pt idx="28683">
                  <c:v>28683</c:v>
                </c:pt>
                <c:pt idx="28684">
                  <c:v>28684</c:v>
                </c:pt>
                <c:pt idx="28685">
                  <c:v>28685</c:v>
                </c:pt>
                <c:pt idx="28686">
                  <c:v>28686</c:v>
                </c:pt>
                <c:pt idx="28687">
                  <c:v>28687</c:v>
                </c:pt>
                <c:pt idx="28688">
                  <c:v>28688</c:v>
                </c:pt>
                <c:pt idx="28689">
                  <c:v>28689</c:v>
                </c:pt>
                <c:pt idx="28690">
                  <c:v>28690</c:v>
                </c:pt>
                <c:pt idx="28691">
                  <c:v>28691</c:v>
                </c:pt>
                <c:pt idx="28692">
                  <c:v>28692</c:v>
                </c:pt>
                <c:pt idx="28693">
                  <c:v>28693</c:v>
                </c:pt>
                <c:pt idx="28694">
                  <c:v>28694</c:v>
                </c:pt>
                <c:pt idx="28695">
                  <c:v>28695</c:v>
                </c:pt>
                <c:pt idx="28696">
                  <c:v>28696</c:v>
                </c:pt>
                <c:pt idx="28697">
                  <c:v>28697</c:v>
                </c:pt>
                <c:pt idx="28698">
                  <c:v>28698</c:v>
                </c:pt>
                <c:pt idx="28699">
                  <c:v>28699</c:v>
                </c:pt>
                <c:pt idx="28700">
                  <c:v>28700</c:v>
                </c:pt>
                <c:pt idx="28701">
                  <c:v>28701</c:v>
                </c:pt>
                <c:pt idx="28702">
                  <c:v>28702</c:v>
                </c:pt>
                <c:pt idx="28703">
                  <c:v>28703</c:v>
                </c:pt>
                <c:pt idx="28704">
                  <c:v>28704</c:v>
                </c:pt>
                <c:pt idx="28705">
                  <c:v>28705</c:v>
                </c:pt>
                <c:pt idx="28706">
                  <c:v>28706</c:v>
                </c:pt>
                <c:pt idx="28707">
                  <c:v>28707</c:v>
                </c:pt>
                <c:pt idx="28708">
                  <c:v>28708</c:v>
                </c:pt>
                <c:pt idx="28709">
                  <c:v>28709</c:v>
                </c:pt>
                <c:pt idx="28710">
                  <c:v>28710</c:v>
                </c:pt>
                <c:pt idx="28711">
                  <c:v>28711</c:v>
                </c:pt>
                <c:pt idx="28712">
                  <c:v>28712</c:v>
                </c:pt>
                <c:pt idx="28713">
                  <c:v>28713</c:v>
                </c:pt>
                <c:pt idx="28714">
                  <c:v>28714</c:v>
                </c:pt>
                <c:pt idx="28715">
                  <c:v>28715</c:v>
                </c:pt>
                <c:pt idx="28716">
                  <c:v>28716</c:v>
                </c:pt>
                <c:pt idx="28717">
                  <c:v>28717</c:v>
                </c:pt>
                <c:pt idx="28718">
                  <c:v>28718</c:v>
                </c:pt>
                <c:pt idx="28719">
                  <c:v>28719</c:v>
                </c:pt>
                <c:pt idx="28720">
                  <c:v>28720</c:v>
                </c:pt>
                <c:pt idx="28721">
                  <c:v>28721</c:v>
                </c:pt>
                <c:pt idx="28722">
                  <c:v>28722</c:v>
                </c:pt>
                <c:pt idx="28723">
                  <c:v>28723</c:v>
                </c:pt>
                <c:pt idx="28724">
                  <c:v>28724</c:v>
                </c:pt>
                <c:pt idx="28725">
                  <c:v>28725</c:v>
                </c:pt>
                <c:pt idx="28726">
                  <c:v>28726</c:v>
                </c:pt>
                <c:pt idx="28727">
                  <c:v>28727</c:v>
                </c:pt>
                <c:pt idx="28728">
                  <c:v>28728</c:v>
                </c:pt>
                <c:pt idx="28729">
                  <c:v>28729</c:v>
                </c:pt>
                <c:pt idx="28730">
                  <c:v>28730</c:v>
                </c:pt>
                <c:pt idx="28731">
                  <c:v>28731</c:v>
                </c:pt>
                <c:pt idx="28732">
                  <c:v>28732</c:v>
                </c:pt>
                <c:pt idx="28733">
                  <c:v>28733</c:v>
                </c:pt>
                <c:pt idx="28734">
                  <c:v>28734</c:v>
                </c:pt>
                <c:pt idx="28735">
                  <c:v>28735</c:v>
                </c:pt>
                <c:pt idx="28736">
                  <c:v>28736</c:v>
                </c:pt>
                <c:pt idx="28737">
                  <c:v>28737</c:v>
                </c:pt>
                <c:pt idx="28738">
                  <c:v>28738</c:v>
                </c:pt>
                <c:pt idx="28739">
                  <c:v>28739</c:v>
                </c:pt>
                <c:pt idx="28740">
                  <c:v>28740</c:v>
                </c:pt>
                <c:pt idx="28741">
                  <c:v>28741</c:v>
                </c:pt>
                <c:pt idx="28742">
                  <c:v>28742</c:v>
                </c:pt>
                <c:pt idx="28743">
                  <c:v>28743</c:v>
                </c:pt>
                <c:pt idx="28744">
                  <c:v>28744</c:v>
                </c:pt>
                <c:pt idx="28745">
                  <c:v>28745</c:v>
                </c:pt>
                <c:pt idx="28746">
                  <c:v>28746</c:v>
                </c:pt>
                <c:pt idx="28747">
                  <c:v>28747</c:v>
                </c:pt>
                <c:pt idx="28748">
                  <c:v>28748</c:v>
                </c:pt>
                <c:pt idx="28749">
                  <c:v>28749</c:v>
                </c:pt>
                <c:pt idx="28750">
                  <c:v>28750</c:v>
                </c:pt>
                <c:pt idx="28751">
                  <c:v>28751</c:v>
                </c:pt>
                <c:pt idx="28752">
                  <c:v>28752</c:v>
                </c:pt>
                <c:pt idx="28753">
                  <c:v>28753</c:v>
                </c:pt>
                <c:pt idx="28754">
                  <c:v>28754</c:v>
                </c:pt>
                <c:pt idx="28755">
                  <c:v>28755</c:v>
                </c:pt>
                <c:pt idx="28756">
                  <c:v>28756</c:v>
                </c:pt>
                <c:pt idx="28757">
                  <c:v>28757</c:v>
                </c:pt>
                <c:pt idx="28758">
                  <c:v>28758</c:v>
                </c:pt>
                <c:pt idx="28759">
                  <c:v>28759</c:v>
                </c:pt>
                <c:pt idx="28760">
                  <c:v>28760</c:v>
                </c:pt>
                <c:pt idx="28761">
                  <c:v>28761</c:v>
                </c:pt>
                <c:pt idx="28762">
                  <c:v>28762</c:v>
                </c:pt>
                <c:pt idx="28763">
                  <c:v>28763</c:v>
                </c:pt>
                <c:pt idx="28764">
                  <c:v>28764</c:v>
                </c:pt>
                <c:pt idx="28765">
                  <c:v>28765</c:v>
                </c:pt>
                <c:pt idx="28766">
                  <c:v>28766</c:v>
                </c:pt>
                <c:pt idx="28767">
                  <c:v>28767</c:v>
                </c:pt>
                <c:pt idx="28768">
                  <c:v>28768</c:v>
                </c:pt>
                <c:pt idx="28769">
                  <c:v>28769</c:v>
                </c:pt>
                <c:pt idx="28770">
                  <c:v>28770</c:v>
                </c:pt>
                <c:pt idx="28771">
                  <c:v>28771</c:v>
                </c:pt>
                <c:pt idx="28772">
                  <c:v>28772</c:v>
                </c:pt>
                <c:pt idx="28773">
                  <c:v>28773</c:v>
                </c:pt>
                <c:pt idx="28774">
                  <c:v>28774</c:v>
                </c:pt>
                <c:pt idx="28775">
                  <c:v>28775</c:v>
                </c:pt>
                <c:pt idx="28776">
                  <c:v>28776</c:v>
                </c:pt>
                <c:pt idx="28777">
                  <c:v>28777</c:v>
                </c:pt>
                <c:pt idx="28778">
                  <c:v>28778</c:v>
                </c:pt>
                <c:pt idx="28779">
                  <c:v>28779</c:v>
                </c:pt>
                <c:pt idx="28780">
                  <c:v>28780</c:v>
                </c:pt>
                <c:pt idx="28781">
                  <c:v>28781</c:v>
                </c:pt>
                <c:pt idx="28782">
                  <c:v>28782</c:v>
                </c:pt>
                <c:pt idx="28783">
                  <c:v>28783</c:v>
                </c:pt>
                <c:pt idx="28784">
                  <c:v>28784</c:v>
                </c:pt>
                <c:pt idx="28785">
                  <c:v>28785</c:v>
                </c:pt>
                <c:pt idx="28786">
                  <c:v>28786</c:v>
                </c:pt>
                <c:pt idx="28787">
                  <c:v>28787</c:v>
                </c:pt>
                <c:pt idx="28788">
                  <c:v>28788</c:v>
                </c:pt>
                <c:pt idx="28789">
                  <c:v>28789</c:v>
                </c:pt>
                <c:pt idx="28790">
                  <c:v>28790</c:v>
                </c:pt>
                <c:pt idx="28791">
                  <c:v>28791</c:v>
                </c:pt>
                <c:pt idx="28792">
                  <c:v>28792</c:v>
                </c:pt>
                <c:pt idx="28793">
                  <c:v>28793</c:v>
                </c:pt>
                <c:pt idx="28794">
                  <c:v>28794</c:v>
                </c:pt>
                <c:pt idx="28795">
                  <c:v>28795</c:v>
                </c:pt>
                <c:pt idx="28796">
                  <c:v>28796</c:v>
                </c:pt>
                <c:pt idx="28797">
                  <c:v>28797</c:v>
                </c:pt>
                <c:pt idx="28798">
                  <c:v>28798</c:v>
                </c:pt>
                <c:pt idx="28799">
                  <c:v>28799</c:v>
                </c:pt>
                <c:pt idx="28800">
                  <c:v>28800</c:v>
                </c:pt>
                <c:pt idx="28801">
                  <c:v>28801</c:v>
                </c:pt>
                <c:pt idx="28802">
                  <c:v>28802</c:v>
                </c:pt>
                <c:pt idx="28803">
                  <c:v>28803</c:v>
                </c:pt>
                <c:pt idx="28804">
                  <c:v>28804</c:v>
                </c:pt>
                <c:pt idx="28805">
                  <c:v>28805</c:v>
                </c:pt>
                <c:pt idx="28806">
                  <c:v>28806</c:v>
                </c:pt>
                <c:pt idx="28807">
                  <c:v>28807</c:v>
                </c:pt>
                <c:pt idx="28808">
                  <c:v>28808</c:v>
                </c:pt>
                <c:pt idx="28809">
                  <c:v>28809</c:v>
                </c:pt>
                <c:pt idx="28810">
                  <c:v>28810</c:v>
                </c:pt>
                <c:pt idx="28811">
                  <c:v>28811</c:v>
                </c:pt>
                <c:pt idx="28812">
                  <c:v>28812</c:v>
                </c:pt>
                <c:pt idx="28813">
                  <c:v>28813</c:v>
                </c:pt>
                <c:pt idx="28814">
                  <c:v>28814</c:v>
                </c:pt>
                <c:pt idx="28815">
                  <c:v>28815</c:v>
                </c:pt>
                <c:pt idx="28816">
                  <c:v>28816</c:v>
                </c:pt>
                <c:pt idx="28817">
                  <c:v>28817</c:v>
                </c:pt>
                <c:pt idx="28818">
                  <c:v>28818</c:v>
                </c:pt>
                <c:pt idx="28819">
                  <c:v>28819</c:v>
                </c:pt>
                <c:pt idx="28820">
                  <c:v>28820</c:v>
                </c:pt>
                <c:pt idx="28821">
                  <c:v>28821</c:v>
                </c:pt>
                <c:pt idx="28822">
                  <c:v>28822</c:v>
                </c:pt>
                <c:pt idx="28823">
                  <c:v>28823</c:v>
                </c:pt>
                <c:pt idx="28824">
                  <c:v>28824</c:v>
                </c:pt>
                <c:pt idx="28825">
                  <c:v>28825</c:v>
                </c:pt>
                <c:pt idx="28826">
                  <c:v>28826</c:v>
                </c:pt>
                <c:pt idx="28827">
                  <c:v>28827</c:v>
                </c:pt>
                <c:pt idx="28828">
                  <c:v>28828</c:v>
                </c:pt>
                <c:pt idx="28829">
                  <c:v>28829</c:v>
                </c:pt>
                <c:pt idx="28830">
                  <c:v>28830</c:v>
                </c:pt>
                <c:pt idx="28831">
                  <c:v>28831</c:v>
                </c:pt>
                <c:pt idx="28832">
                  <c:v>28832</c:v>
                </c:pt>
                <c:pt idx="28833">
                  <c:v>28833</c:v>
                </c:pt>
                <c:pt idx="28834">
                  <c:v>28834</c:v>
                </c:pt>
                <c:pt idx="28835">
                  <c:v>28835</c:v>
                </c:pt>
                <c:pt idx="28836">
                  <c:v>28836</c:v>
                </c:pt>
                <c:pt idx="28837">
                  <c:v>28837</c:v>
                </c:pt>
                <c:pt idx="28838">
                  <c:v>28838</c:v>
                </c:pt>
                <c:pt idx="28839">
                  <c:v>28839</c:v>
                </c:pt>
                <c:pt idx="28840">
                  <c:v>28840</c:v>
                </c:pt>
                <c:pt idx="28841">
                  <c:v>28841</c:v>
                </c:pt>
                <c:pt idx="28842">
                  <c:v>28842</c:v>
                </c:pt>
                <c:pt idx="28843">
                  <c:v>28843</c:v>
                </c:pt>
                <c:pt idx="28844">
                  <c:v>28844</c:v>
                </c:pt>
                <c:pt idx="28845">
                  <c:v>28845</c:v>
                </c:pt>
                <c:pt idx="28846">
                  <c:v>28846</c:v>
                </c:pt>
                <c:pt idx="28847">
                  <c:v>28847</c:v>
                </c:pt>
                <c:pt idx="28848">
                  <c:v>28848</c:v>
                </c:pt>
                <c:pt idx="28849">
                  <c:v>28849</c:v>
                </c:pt>
                <c:pt idx="28850">
                  <c:v>28850</c:v>
                </c:pt>
                <c:pt idx="28851">
                  <c:v>28851</c:v>
                </c:pt>
                <c:pt idx="28852">
                  <c:v>28852</c:v>
                </c:pt>
                <c:pt idx="28853">
                  <c:v>28853</c:v>
                </c:pt>
                <c:pt idx="28854">
                  <c:v>28854</c:v>
                </c:pt>
                <c:pt idx="28855">
                  <c:v>28855</c:v>
                </c:pt>
                <c:pt idx="28856">
                  <c:v>28856</c:v>
                </c:pt>
                <c:pt idx="28857">
                  <c:v>28857</c:v>
                </c:pt>
                <c:pt idx="28858">
                  <c:v>28858</c:v>
                </c:pt>
                <c:pt idx="28859">
                  <c:v>28859</c:v>
                </c:pt>
                <c:pt idx="28860">
                  <c:v>28860</c:v>
                </c:pt>
                <c:pt idx="28861">
                  <c:v>28861</c:v>
                </c:pt>
                <c:pt idx="28862">
                  <c:v>28862</c:v>
                </c:pt>
                <c:pt idx="28863">
                  <c:v>28863</c:v>
                </c:pt>
                <c:pt idx="28864">
                  <c:v>28864</c:v>
                </c:pt>
                <c:pt idx="28865">
                  <c:v>28865</c:v>
                </c:pt>
                <c:pt idx="28866">
                  <c:v>28866</c:v>
                </c:pt>
                <c:pt idx="28867">
                  <c:v>28867</c:v>
                </c:pt>
                <c:pt idx="28868">
                  <c:v>28868</c:v>
                </c:pt>
                <c:pt idx="28869">
                  <c:v>28869</c:v>
                </c:pt>
                <c:pt idx="28870">
                  <c:v>28870</c:v>
                </c:pt>
                <c:pt idx="28871">
                  <c:v>28871</c:v>
                </c:pt>
                <c:pt idx="28872">
                  <c:v>28872</c:v>
                </c:pt>
                <c:pt idx="28873">
                  <c:v>28873</c:v>
                </c:pt>
                <c:pt idx="28874">
                  <c:v>28874</c:v>
                </c:pt>
                <c:pt idx="28875">
                  <c:v>28875</c:v>
                </c:pt>
                <c:pt idx="28876">
                  <c:v>28876</c:v>
                </c:pt>
                <c:pt idx="28877">
                  <c:v>28877</c:v>
                </c:pt>
                <c:pt idx="28878">
                  <c:v>28878</c:v>
                </c:pt>
                <c:pt idx="28879">
                  <c:v>28879</c:v>
                </c:pt>
                <c:pt idx="28880">
                  <c:v>28880</c:v>
                </c:pt>
                <c:pt idx="28881">
                  <c:v>28881</c:v>
                </c:pt>
                <c:pt idx="28882">
                  <c:v>28882</c:v>
                </c:pt>
                <c:pt idx="28883">
                  <c:v>28883</c:v>
                </c:pt>
                <c:pt idx="28884">
                  <c:v>28884</c:v>
                </c:pt>
                <c:pt idx="28885">
                  <c:v>28885</c:v>
                </c:pt>
                <c:pt idx="28886">
                  <c:v>28886</c:v>
                </c:pt>
                <c:pt idx="28887">
                  <c:v>28887</c:v>
                </c:pt>
                <c:pt idx="28888">
                  <c:v>28888</c:v>
                </c:pt>
                <c:pt idx="28889">
                  <c:v>28889</c:v>
                </c:pt>
                <c:pt idx="28890">
                  <c:v>28890</c:v>
                </c:pt>
                <c:pt idx="28891">
                  <c:v>28891</c:v>
                </c:pt>
                <c:pt idx="28892">
                  <c:v>28892</c:v>
                </c:pt>
                <c:pt idx="28893">
                  <c:v>28893</c:v>
                </c:pt>
                <c:pt idx="28894">
                  <c:v>28894</c:v>
                </c:pt>
                <c:pt idx="28895">
                  <c:v>28895</c:v>
                </c:pt>
                <c:pt idx="28896">
                  <c:v>28896</c:v>
                </c:pt>
                <c:pt idx="28897">
                  <c:v>28897</c:v>
                </c:pt>
                <c:pt idx="28898">
                  <c:v>28898</c:v>
                </c:pt>
                <c:pt idx="28899">
                  <c:v>28899</c:v>
                </c:pt>
                <c:pt idx="28900">
                  <c:v>28900</c:v>
                </c:pt>
                <c:pt idx="28901">
                  <c:v>28901</c:v>
                </c:pt>
                <c:pt idx="28902">
                  <c:v>28902</c:v>
                </c:pt>
                <c:pt idx="28903">
                  <c:v>28903</c:v>
                </c:pt>
                <c:pt idx="28904">
                  <c:v>28904</c:v>
                </c:pt>
                <c:pt idx="28905">
                  <c:v>28905</c:v>
                </c:pt>
                <c:pt idx="28906">
                  <c:v>28906</c:v>
                </c:pt>
                <c:pt idx="28907">
                  <c:v>28907</c:v>
                </c:pt>
                <c:pt idx="28908">
                  <c:v>28908</c:v>
                </c:pt>
                <c:pt idx="28909">
                  <c:v>28909</c:v>
                </c:pt>
                <c:pt idx="28910">
                  <c:v>28910</c:v>
                </c:pt>
                <c:pt idx="28911">
                  <c:v>28911</c:v>
                </c:pt>
                <c:pt idx="28912">
                  <c:v>28912</c:v>
                </c:pt>
                <c:pt idx="28913">
                  <c:v>28913</c:v>
                </c:pt>
                <c:pt idx="28914">
                  <c:v>28914</c:v>
                </c:pt>
                <c:pt idx="28915">
                  <c:v>28915</c:v>
                </c:pt>
                <c:pt idx="28916">
                  <c:v>28916</c:v>
                </c:pt>
                <c:pt idx="28917">
                  <c:v>28917</c:v>
                </c:pt>
                <c:pt idx="28918">
                  <c:v>28918</c:v>
                </c:pt>
                <c:pt idx="28919">
                  <c:v>28919</c:v>
                </c:pt>
                <c:pt idx="28920">
                  <c:v>28920</c:v>
                </c:pt>
                <c:pt idx="28921">
                  <c:v>28921</c:v>
                </c:pt>
                <c:pt idx="28922">
                  <c:v>28922</c:v>
                </c:pt>
                <c:pt idx="28923">
                  <c:v>28923</c:v>
                </c:pt>
                <c:pt idx="28924">
                  <c:v>28924</c:v>
                </c:pt>
                <c:pt idx="28925">
                  <c:v>28925</c:v>
                </c:pt>
                <c:pt idx="28926">
                  <c:v>28926</c:v>
                </c:pt>
                <c:pt idx="28927">
                  <c:v>28927</c:v>
                </c:pt>
                <c:pt idx="28928">
                  <c:v>28928</c:v>
                </c:pt>
                <c:pt idx="28929">
                  <c:v>28929</c:v>
                </c:pt>
                <c:pt idx="28930">
                  <c:v>28930</c:v>
                </c:pt>
                <c:pt idx="28931">
                  <c:v>28931</c:v>
                </c:pt>
                <c:pt idx="28932">
                  <c:v>28932</c:v>
                </c:pt>
                <c:pt idx="28933">
                  <c:v>28933</c:v>
                </c:pt>
                <c:pt idx="28934">
                  <c:v>28934</c:v>
                </c:pt>
                <c:pt idx="28935">
                  <c:v>28935</c:v>
                </c:pt>
                <c:pt idx="28936">
                  <c:v>28936</c:v>
                </c:pt>
                <c:pt idx="28937">
                  <c:v>28937</c:v>
                </c:pt>
                <c:pt idx="28938">
                  <c:v>28938</c:v>
                </c:pt>
                <c:pt idx="28939">
                  <c:v>28939</c:v>
                </c:pt>
                <c:pt idx="28940">
                  <c:v>28940</c:v>
                </c:pt>
                <c:pt idx="28941">
                  <c:v>28941</c:v>
                </c:pt>
                <c:pt idx="28942">
                  <c:v>28942</c:v>
                </c:pt>
                <c:pt idx="28943">
                  <c:v>28943</c:v>
                </c:pt>
                <c:pt idx="28944">
                  <c:v>28944</c:v>
                </c:pt>
                <c:pt idx="28945">
                  <c:v>28945</c:v>
                </c:pt>
                <c:pt idx="28946">
                  <c:v>28946</c:v>
                </c:pt>
                <c:pt idx="28947">
                  <c:v>28947</c:v>
                </c:pt>
                <c:pt idx="28948">
                  <c:v>28948</c:v>
                </c:pt>
                <c:pt idx="28949">
                  <c:v>28949</c:v>
                </c:pt>
                <c:pt idx="28950">
                  <c:v>28950</c:v>
                </c:pt>
                <c:pt idx="28951">
                  <c:v>28951</c:v>
                </c:pt>
                <c:pt idx="28952">
                  <c:v>28952</c:v>
                </c:pt>
                <c:pt idx="28953">
                  <c:v>28953</c:v>
                </c:pt>
                <c:pt idx="28954">
                  <c:v>28954</c:v>
                </c:pt>
                <c:pt idx="28955">
                  <c:v>28955</c:v>
                </c:pt>
                <c:pt idx="28956">
                  <c:v>28956</c:v>
                </c:pt>
                <c:pt idx="28957">
                  <c:v>28957</c:v>
                </c:pt>
                <c:pt idx="28958">
                  <c:v>28958</c:v>
                </c:pt>
                <c:pt idx="28959">
                  <c:v>28959</c:v>
                </c:pt>
                <c:pt idx="28960">
                  <c:v>28960</c:v>
                </c:pt>
                <c:pt idx="28961">
                  <c:v>28961</c:v>
                </c:pt>
                <c:pt idx="28962">
                  <c:v>28962</c:v>
                </c:pt>
                <c:pt idx="28963">
                  <c:v>28963</c:v>
                </c:pt>
                <c:pt idx="28964">
                  <c:v>28964</c:v>
                </c:pt>
                <c:pt idx="28965">
                  <c:v>28965</c:v>
                </c:pt>
                <c:pt idx="28966">
                  <c:v>28966</c:v>
                </c:pt>
                <c:pt idx="28967">
                  <c:v>28967</c:v>
                </c:pt>
                <c:pt idx="28968">
                  <c:v>28968</c:v>
                </c:pt>
                <c:pt idx="28969">
                  <c:v>28969</c:v>
                </c:pt>
                <c:pt idx="28970">
                  <c:v>28970</c:v>
                </c:pt>
                <c:pt idx="28971">
                  <c:v>28971</c:v>
                </c:pt>
                <c:pt idx="28972">
                  <c:v>28972</c:v>
                </c:pt>
                <c:pt idx="28973">
                  <c:v>28973</c:v>
                </c:pt>
                <c:pt idx="28974">
                  <c:v>28974</c:v>
                </c:pt>
                <c:pt idx="28975">
                  <c:v>28975</c:v>
                </c:pt>
                <c:pt idx="28976">
                  <c:v>28976</c:v>
                </c:pt>
                <c:pt idx="28977">
                  <c:v>28977</c:v>
                </c:pt>
                <c:pt idx="28978">
                  <c:v>28978</c:v>
                </c:pt>
                <c:pt idx="28979">
                  <c:v>28979</c:v>
                </c:pt>
                <c:pt idx="28980">
                  <c:v>28980</c:v>
                </c:pt>
                <c:pt idx="28981">
                  <c:v>28981</c:v>
                </c:pt>
                <c:pt idx="28982">
                  <c:v>28982</c:v>
                </c:pt>
                <c:pt idx="28983">
                  <c:v>28983</c:v>
                </c:pt>
                <c:pt idx="28984">
                  <c:v>28984</c:v>
                </c:pt>
                <c:pt idx="28985">
                  <c:v>28985</c:v>
                </c:pt>
                <c:pt idx="28986">
                  <c:v>28986</c:v>
                </c:pt>
                <c:pt idx="28987">
                  <c:v>28987</c:v>
                </c:pt>
                <c:pt idx="28988">
                  <c:v>28988</c:v>
                </c:pt>
                <c:pt idx="28989">
                  <c:v>28989</c:v>
                </c:pt>
                <c:pt idx="28990">
                  <c:v>28990</c:v>
                </c:pt>
                <c:pt idx="28991">
                  <c:v>28991</c:v>
                </c:pt>
                <c:pt idx="28992">
                  <c:v>28992</c:v>
                </c:pt>
                <c:pt idx="28993">
                  <c:v>28993</c:v>
                </c:pt>
                <c:pt idx="28994">
                  <c:v>28994</c:v>
                </c:pt>
                <c:pt idx="28995">
                  <c:v>28995</c:v>
                </c:pt>
                <c:pt idx="28996">
                  <c:v>28996</c:v>
                </c:pt>
                <c:pt idx="28997">
                  <c:v>28997</c:v>
                </c:pt>
                <c:pt idx="28998">
                  <c:v>28998</c:v>
                </c:pt>
                <c:pt idx="28999">
                  <c:v>28999</c:v>
                </c:pt>
                <c:pt idx="29000">
                  <c:v>29000</c:v>
                </c:pt>
                <c:pt idx="29001">
                  <c:v>29001</c:v>
                </c:pt>
                <c:pt idx="29002">
                  <c:v>29002</c:v>
                </c:pt>
                <c:pt idx="29003">
                  <c:v>29003</c:v>
                </c:pt>
                <c:pt idx="29004">
                  <c:v>29004</c:v>
                </c:pt>
                <c:pt idx="29005">
                  <c:v>29005</c:v>
                </c:pt>
                <c:pt idx="29006">
                  <c:v>29006</c:v>
                </c:pt>
                <c:pt idx="29007">
                  <c:v>29007</c:v>
                </c:pt>
                <c:pt idx="29008">
                  <c:v>29008</c:v>
                </c:pt>
                <c:pt idx="29009">
                  <c:v>29009</c:v>
                </c:pt>
                <c:pt idx="29010">
                  <c:v>29010</c:v>
                </c:pt>
                <c:pt idx="29011">
                  <c:v>29011</c:v>
                </c:pt>
                <c:pt idx="29012">
                  <c:v>29012</c:v>
                </c:pt>
                <c:pt idx="29013">
                  <c:v>29013</c:v>
                </c:pt>
                <c:pt idx="29014">
                  <c:v>29014</c:v>
                </c:pt>
                <c:pt idx="29015">
                  <c:v>29015</c:v>
                </c:pt>
                <c:pt idx="29016">
                  <c:v>29016</c:v>
                </c:pt>
                <c:pt idx="29017">
                  <c:v>29017</c:v>
                </c:pt>
                <c:pt idx="29018">
                  <c:v>29018</c:v>
                </c:pt>
                <c:pt idx="29019">
                  <c:v>29019</c:v>
                </c:pt>
                <c:pt idx="29020">
                  <c:v>29020</c:v>
                </c:pt>
                <c:pt idx="29021">
                  <c:v>29021</c:v>
                </c:pt>
                <c:pt idx="29022">
                  <c:v>29022</c:v>
                </c:pt>
                <c:pt idx="29023">
                  <c:v>29023</c:v>
                </c:pt>
                <c:pt idx="29024">
                  <c:v>29024</c:v>
                </c:pt>
                <c:pt idx="29025">
                  <c:v>29025</c:v>
                </c:pt>
                <c:pt idx="29026">
                  <c:v>29026</c:v>
                </c:pt>
                <c:pt idx="29027">
                  <c:v>29027</c:v>
                </c:pt>
                <c:pt idx="29028">
                  <c:v>29028</c:v>
                </c:pt>
                <c:pt idx="29029">
                  <c:v>29029</c:v>
                </c:pt>
                <c:pt idx="29030">
                  <c:v>29030</c:v>
                </c:pt>
                <c:pt idx="29031">
                  <c:v>29031</c:v>
                </c:pt>
                <c:pt idx="29032">
                  <c:v>29032</c:v>
                </c:pt>
                <c:pt idx="29033">
                  <c:v>29033</c:v>
                </c:pt>
                <c:pt idx="29034">
                  <c:v>29034</c:v>
                </c:pt>
                <c:pt idx="29035">
                  <c:v>29035</c:v>
                </c:pt>
                <c:pt idx="29036">
                  <c:v>29036</c:v>
                </c:pt>
                <c:pt idx="29037">
                  <c:v>29037</c:v>
                </c:pt>
                <c:pt idx="29038">
                  <c:v>29038</c:v>
                </c:pt>
                <c:pt idx="29039">
                  <c:v>29039</c:v>
                </c:pt>
                <c:pt idx="29040">
                  <c:v>29040</c:v>
                </c:pt>
                <c:pt idx="29041">
                  <c:v>29041</c:v>
                </c:pt>
                <c:pt idx="29042">
                  <c:v>29042</c:v>
                </c:pt>
                <c:pt idx="29043">
                  <c:v>29043</c:v>
                </c:pt>
                <c:pt idx="29044">
                  <c:v>29044</c:v>
                </c:pt>
                <c:pt idx="29045">
                  <c:v>29045</c:v>
                </c:pt>
                <c:pt idx="29046">
                  <c:v>29046</c:v>
                </c:pt>
                <c:pt idx="29047">
                  <c:v>29047</c:v>
                </c:pt>
                <c:pt idx="29048">
                  <c:v>29048</c:v>
                </c:pt>
                <c:pt idx="29049">
                  <c:v>29049</c:v>
                </c:pt>
                <c:pt idx="29050">
                  <c:v>29050</c:v>
                </c:pt>
                <c:pt idx="29051">
                  <c:v>29051</c:v>
                </c:pt>
                <c:pt idx="29052">
                  <c:v>29052</c:v>
                </c:pt>
                <c:pt idx="29053">
                  <c:v>29053</c:v>
                </c:pt>
                <c:pt idx="29054">
                  <c:v>29054</c:v>
                </c:pt>
                <c:pt idx="29055">
                  <c:v>29055</c:v>
                </c:pt>
                <c:pt idx="29056">
                  <c:v>29056</c:v>
                </c:pt>
                <c:pt idx="29057">
                  <c:v>29057</c:v>
                </c:pt>
                <c:pt idx="29058">
                  <c:v>29058</c:v>
                </c:pt>
                <c:pt idx="29059">
                  <c:v>29059</c:v>
                </c:pt>
                <c:pt idx="29060">
                  <c:v>29060</c:v>
                </c:pt>
                <c:pt idx="29061">
                  <c:v>29061</c:v>
                </c:pt>
                <c:pt idx="29062">
                  <c:v>29062</c:v>
                </c:pt>
                <c:pt idx="29063">
                  <c:v>29063</c:v>
                </c:pt>
                <c:pt idx="29064">
                  <c:v>29064</c:v>
                </c:pt>
                <c:pt idx="29065">
                  <c:v>29065</c:v>
                </c:pt>
                <c:pt idx="29066">
                  <c:v>29066</c:v>
                </c:pt>
                <c:pt idx="29067">
                  <c:v>29067</c:v>
                </c:pt>
                <c:pt idx="29068">
                  <c:v>29068</c:v>
                </c:pt>
                <c:pt idx="29069">
                  <c:v>29069</c:v>
                </c:pt>
                <c:pt idx="29070">
                  <c:v>29070</c:v>
                </c:pt>
                <c:pt idx="29071">
                  <c:v>29071</c:v>
                </c:pt>
                <c:pt idx="29072">
                  <c:v>29072</c:v>
                </c:pt>
                <c:pt idx="29073">
                  <c:v>29073</c:v>
                </c:pt>
                <c:pt idx="29074">
                  <c:v>29074</c:v>
                </c:pt>
                <c:pt idx="29075">
                  <c:v>29075</c:v>
                </c:pt>
                <c:pt idx="29076">
                  <c:v>29076</c:v>
                </c:pt>
                <c:pt idx="29077">
                  <c:v>29077</c:v>
                </c:pt>
                <c:pt idx="29078">
                  <c:v>29078</c:v>
                </c:pt>
                <c:pt idx="29079">
                  <c:v>29079</c:v>
                </c:pt>
                <c:pt idx="29080">
                  <c:v>29080</c:v>
                </c:pt>
                <c:pt idx="29081">
                  <c:v>29081</c:v>
                </c:pt>
                <c:pt idx="29082">
                  <c:v>29082</c:v>
                </c:pt>
                <c:pt idx="29083">
                  <c:v>29083</c:v>
                </c:pt>
                <c:pt idx="29084">
                  <c:v>29084</c:v>
                </c:pt>
                <c:pt idx="29085">
                  <c:v>29085</c:v>
                </c:pt>
                <c:pt idx="29086">
                  <c:v>29086</c:v>
                </c:pt>
                <c:pt idx="29087">
                  <c:v>29087</c:v>
                </c:pt>
                <c:pt idx="29088">
                  <c:v>29088</c:v>
                </c:pt>
                <c:pt idx="29089">
                  <c:v>29089</c:v>
                </c:pt>
                <c:pt idx="29090">
                  <c:v>29090</c:v>
                </c:pt>
                <c:pt idx="29091">
                  <c:v>29091</c:v>
                </c:pt>
                <c:pt idx="29092">
                  <c:v>29092</c:v>
                </c:pt>
                <c:pt idx="29093">
                  <c:v>29093</c:v>
                </c:pt>
                <c:pt idx="29094">
                  <c:v>29094</c:v>
                </c:pt>
                <c:pt idx="29095">
                  <c:v>29095</c:v>
                </c:pt>
                <c:pt idx="29096">
                  <c:v>29096</c:v>
                </c:pt>
                <c:pt idx="29097">
                  <c:v>29097</c:v>
                </c:pt>
                <c:pt idx="29098">
                  <c:v>29098</c:v>
                </c:pt>
                <c:pt idx="29099">
                  <c:v>29099</c:v>
                </c:pt>
                <c:pt idx="29100">
                  <c:v>29100</c:v>
                </c:pt>
                <c:pt idx="29101">
                  <c:v>29101</c:v>
                </c:pt>
                <c:pt idx="29102">
                  <c:v>29102</c:v>
                </c:pt>
                <c:pt idx="29103">
                  <c:v>29103</c:v>
                </c:pt>
                <c:pt idx="29104">
                  <c:v>29104</c:v>
                </c:pt>
                <c:pt idx="29105">
                  <c:v>29105</c:v>
                </c:pt>
                <c:pt idx="29106">
                  <c:v>29106</c:v>
                </c:pt>
                <c:pt idx="29107">
                  <c:v>29107</c:v>
                </c:pt>
                <c:pt idx="29108">
                  <c:v>29108</c:v>
                </c:pt>
                <c:pt idx="29109">
                  <c:v>29109</c:v>
                </c:pt>
                <c:pt idx="29110">
                  <c:v>29110</c:v>
                </c:pt>
                <c:pt idx="29111">
                  <c:v>29111</c:v>
                </c:pt>
                <c:pt idx="29112">
                  <c:v>29112</c:v>
                </c:pt>
                <c:pt idx="29113">
                  <c:v>29113</c:v>
                </c:pt>
                <c:pt idx="29114">
                  <c:v>29114</c:v>
                </c:pt>
                <c:pt idx="29115">
                  <c:v>29115</c:v>
                </c:pt>
                <c:pt idx="29116">
                  <c:v>29116</c:v>
                </c:pt>
                <c:pt idx="29117">
                  <c:v>29117</c:v>
                </c:pt>
                <c:pt idx="29118">
                  <c:v>29118</c:v>
                </c:pt>
                <c:pt idx="29119">
                  <c:v>29119</c:v>
                </c:pt>
                <c:pt idx="29120">
                  <c:v>29120</c:v>
                </c:pt>
                <c:pt idx="29121">
                  <c:v>29121</c:v>
                </c:pt>
                <c:pt idx="29122">
                  <c:v>29122</c:v>
                </c:pt>
                <c:pt idx="29123">
                  <c:v>29123</c:v>
                </c:pt>
                <c:pt idx="29124">
                  <c:v>29124</c:v>
                </c:pt>
                <c:pt idx="29125">
                  <c:v>29125</c:v>
                </c:pt>
                <c:pt idx="29126">
                  <c:v>29126</c:v>
                </c:pt>
                <c:pt idx="29127">
                  <c:v>29127</c:v>
                </c:pt>
                <c:pt idx="29128">
                  <c:v>29128</c:v>
                </c:pt>
                <c:pt idx="29129">
                  <c:v>29129</c:v>
                </c:pt>
                <c:pt idx="29130">
                  <c:v>29130</c:v>
                </c:pt>
                <c:pt idx="29131">
                  <c:v>29131</c:v>
                </c:pt>
                <c:pt idx="29132">
                  <c:v>29132</c:v>
                </c:pt>
                <c:pt idx="29133">
                  <c:v>29133</c:v>
                </c:pt>
                <c:pt idx="29134">
                  <c:v>29134</c:v>
                </c:pt>
                <c:pt idx="29135">
                  <c:v>29135</c:v>
                </c:pt>
                <c:pt idx="29136">
                  <c:v>29136</c:v>
                </c:pt>
                <c:pt idx="29137">
                  <c:v>29137</c:v>
                </c:pt>
                <c:pt idx="29138">
                  <c:v>29138</c:v>
                </c:pt>
                <c:pt idx="29139">
                  <c:v>29139</c:v>
                </c:pt>
                <c:pt idx="29140">
                  <c:v>29140</c:v>
                </c:pt>
                <c:pt idx="29141">
                  <c:v>29141</c:v>
                </c:pt>
                <c:pt idx="29142">
                  <c:v>29142</c:v>
                </c:pt>
                <c:pt idx="29143">
                  <c:v>29143</c:v>
                </c:pt>
                <c:pt idx="29144">
                  <c:v>29144</c:v>
                </c:pt>
                <c:pt idx="29145">
                  <c:v>29145</c:v>
                </c:pt>
                <c:pt idx="29146">
                  <c:v>29146</c:v>
                </c:pt>
                <c:pt idx="29147">
                  <c:v>29147</c:v>
                </c:pt>
                <c:pt idx="29148">
                  <c:v>29148</c:v>
                </c:pt>
                <c:pt idx="29149">
                  <c:v>29149</c:v>
                </c:pt>
                <c:pt idx="29150">
                  <c:v>29150</c:v>
                </c:pt>
                <c:pt idx="29151">
                  <c:v>29151</c:v>
                </c:pt>
                <c:pt idx="29152">
                  <c:v>29152</c:v>
                </c:pt>
                <c:pt idx="29153">
                  <c:v>29153</c:v>
                </c:pt>
                <c:pt idx="29154">
                  <c:v>29154</c:v>
                </c:pt>
                <c:pt idx="29155">
                  <c:v>29155</c:v>
                </c:pt>
                <c:pt idx="29156">
                  <c:v>29156</c:v>
                </c:pt>
                <c:pt idx="29157">
                  <c:v>29157</c:v>
                </c:pt>
                <c:pt idx="29158">
                  <c:v>29158</c:v>
                </c:pt>
                <c:pt idx="29159">
                  <c:v>29159</c:v>
                </c:pt>
                <c:pt idx="29160">
                  <c:v>29160</c:v>
                </c:pt>
                <c:pt idx="29161">
                  <c:v>29161</c:v>
                </c:pt>
                <c:pt idx="29162">
                  <c:v>29162</c:v>
                </c:pt>
                <c:pt idx="29163">
                  <c:v>29163</c:v>
                </c:pt>
                <c:pt idx="29164">
                  <c:v>29164</c:v>
                </c:pt>
                <c:pt idx="29165">
                  <c:v>29165</c:v>
                </c:pt>
                <c:pt idx="29166">
                  <c:v>29166</c:v>
                </c:pt>
                <c:pt idx="29167">
                  <c:v>29167</c:v>
                </c:pt>
                <c:pt idx="29168">
                  <c:v>29168</c:v>
                </c:pt>
                <c:pt idx="29169">
                  <c:v>29169</c:v>
                </c:pt>
                <c:pt idx="29170">
                  <c:v>29170</c:v>
                </c:pt>
                <c:pt idx="29171">
                  <c:v>29171</c:v>
                </c:pt>
                <c:pt idx="29172">
                  <c:v>29172</c:v>
                </c:pt>
                <c:pt idx="29173">
                  <c:v>29173</c:v>
                </c:pt>
                <c:pt idx="29174">
                  <c:v>29174</c:v>
                </c:pt>
                <c:pt idx="29175">
                  <c:v>29175</c:v>
                </c:pt>
                <c:pt idx="29176">
                  <c:v>29176</c:v>
                </c:pt>
                <c:pt idx="29177">
                  <c:v>29177</c:v>
                </c:pt>
                <c:pt idx="29178">
                  <c:v>29178</c:v>
                </c:pt>
                <c:pt idx="29179">
                  <c:v>29179</c:v>
                </c:pt>
                <c:pt idx="29180">
                  <c:v>29180</c:v>
                </c:pt>
                <c:pt idx="29181">
                  <c:v>29181</c:v>
                </c:pt>
                <c:pt idx="29182">
                  <c:v>29182</c:v>
                </c:pt>
                <c:pt idx="29183">
                  <c:v>29183</c:v>
                </c:pt>
                <c:pt idx="29184">
                  <c:v>29184</c:v>
                </c:pt>
                <c:pt idx="29185">
                  <c:v>29185</c:v>
                </c:pt>
                <c:pt idx="29186">
                  <c:v>29186</c:v>
                </c:pt>
                <c:pt idx="29187">
                  <c:v>29187</c:v>
                </c:pt>
                <c:pt idx="29188">
                  <c:v>29188</c:v>
                </c:pt>
                <c:pt idx="29189">
                  <c:v>29189</c:v>
                </c:pt>
                <c:pt idx="29190">
                  <c:v>29190</c:v>
                </c:pt>
                <c:pt idx="29191">
                  <c:v>29191</c:v>
                </c:pt>
                <c:pt idx="29192">
                  <c:v>29192</c:v>
                </c:pt>
                <c:pt idx="29193">
                  <c:v>29193</c:v>
                </c:pt>
                <c:pt idx="29194">
                  <c:v>29194</c:v>
                </c:pt>
                <c:pt idx="29195">
                  <c:v>29195</c:v>
                </c:pt>
                <c:pt idx="29196">
                  <c:v>29196</c:v>
                </c:pt>
                <c:pt idx="29197">
                  <c:v>29197</c:v>
                </c:pt>
                <c:pt idx="29198">
                  <c:v>29198</c:v>
                </c:pt>
                <c:pt idx="29199">
                  <c:v>29199</c:v>
                </c:pt>
                <c:pt idx="29200">
                  <c:v>29200</c:v>
                </c:pt>
                <c:pt idx="29201">
                  <c:v>29201</c:v>
                </c:pt>
                <c:pt idx="29202">
                  <c:v>29202</c:v>
                </c:pt>
                <c:pt idx="29203">
                  <c:v>29203</c:v>
                </c:pt>
                <c:pt idx="29204">
                  <c:v>29204</c:v>
                </c:pt>
                <c:pt idx="29205">
                  <c:v>29205</c:v>
                </c:pt>
                <c:pt idx="29206">
                  <c:v>29206</c:v>
                </c:pt>
                <c:pt idx="29207">
                  <c:v>29207</c:v>
                </c:pt>
                <c:pt idx="29208">
                  <c:v>29208</c:v>
                </c:pt>
                <c:pt idx="29209">
                  <c:v>29209</c:v>
                </c:pt>
                <c:pt idx="29210">
                  <c:v>29210</c:v>
                </c:pt>
                <c:pt idx="29211">
                  <c:v>29211</c:v>
                </c:pt>
                <c:pt idx="29212">
                  <c:v>29212</c:v>
                </c:pt>
                <c:pt idx="29213">
                  <c:v>29213</c:v>
                </c:pt>
                <c:pt idx="29214">
                  <c:v>29214</c:v>
                </c:pt>
                <c:pt idx="29215">
                  <c:v>29215</c:v>
                </c:pt>
                <c:pt idx="29216">
                  <c:v>29216</c:v>
                </c:pt>
                <c:pt idx="29217">
                  <c:v>29217</c:v>
                </c:pt>
                <c:pt idx="29218">
                  <c:v>29218</c:v>
                </c:pt>
                <c:pt idx="29219">
                  <c:v>29219</c:v>
                </c:pt>
                <c:pt idx="29220">
                  <c:v>29220</c:v>
                </c:pt>
                <c:pt idx="29221">
                  <c:v>29221</c:v>
                </c:pt>
                <c:pt idx="29222">
                  <c:v>29222</c:v>
                </c:pt>
                <c:pt idx="29223">
                  <c:v>29223</c:v>
                </c:pt>
                <c:pt idx="29224">
                  <c:v>29224</c:v>
                </c:pt>
                <c:pt idx="29225">
                  <c:v>29225</c:v>
                </c:pt>
                <c:pt idx="29226">
                  <c:v>29226</c:v>
                </c:pt>
                <c:pt idx="29227">
                  <c:v>29227</c:v>
                </c:pt>
                <c:pt idx="29228">
                  <c:v>29228</c:v>
                </c:pt>
                <c:pt idx="29229">
                  <c:v>29229</c:v>
                </c:pt>
                <c:pt idx="29230">
                  <c:v>29230</c:v>
                </c:pt>
                <c:pt idx="29231">
                  <c:v>29231</c:v>
                </c:pt>
                <c:pt idx="29232">
                  <c:v>29232</c:v>
                </c:pt>
                <c:pt idx="29233">
                  <c:v>29233</c:v>
                </c:pt>
                <c:pt idx="29234">
                  <c:v>29234</c:v>
                </c:pt>
                <c:pt idx="29235">
                  <c:v>29235</c:v>
                </c:pt>
                <c:pt idx="29236">
                  <c:v>29236</c:v>
                </c:pt>
                <c:pt idx="29237">
                  <c:v>29237</c:v>
                </c:pt>
                <c:pt idx="29238">
                  <c:v>29238</c:v>
                </c:pt>
                <c:pt idx="29239">
                  <c:v>29239</c:v>
                </c:pt>
                <c:pt idx="29240">
                  <c:v>29240</c:v>
                </c:pt>
                <c:pt idx="29241">
                  <c:v>29241</c:v>
                </c:pt>
                <c:pt idx="29242">
                  <c:v>29242</c:v>
                </c:pt>
                <c:pt idx="29243">
                  <c:v>29243</c:v>
                </c:pt>
                <c:pt idx="29244">
                  <c:v>29244</c:v>
                </c:pt>
                <c:pt idx="29245">
                  <c:v>29245</c:v>
                </c:pt>
                <c:pt idx="29246">
                  <c:v>29246</c:v>
                </c:pt>
                <c:pt idx="29247">
                  <c:v>29247</c:v>
                </c:pt>
                <c:pt idx="29248">
                  <c:v>29248</c:v>
                </c:pt>
                <c:pt idx="29249">
                  <c:v>29249</c:v>
                </c:pt>
                <c:pt idx="29250">
                  <c:v>29250</c:v>
                </c:pt>
                <c:pt idx="29251">
                  <c:v>29251</c:v>
                </c:pt>
                <c:pt idx="29252">
                  <c:v>29252</c:v>
                </c:pt>
                <c:pt idx="29253">
                  <c:v>29253</c:v>
                </c:pt>
                <c:pt idx="29254">
                  <c:v>29254</c:v>
                </c:pt>
                <c:pt idx="29255">
                  <c:v>29255</c:v>
                </c:pt>
                <c:pt idx="29256">
                  <c:v>29256</c:v>
                </c:pt>
                <c:pt idx="29257">
                  <c:v>29257</c:v>
                </c:pt>
                <c:pt idx="29258">
                  <c:v>29258</c:v>
                </c:pt>
                <c:pt idx="29259">
                  <c:v>29259</c:v>
                </c:pt>
                <c:pt idx="29260">
                  <c:v>29260</c:v>
                </c:pt>
                <c:pt idx="29261">
                  <c:v>29261</c:v>
                </c:pt>
                <c:pt idx="29262">
                  <c:v>29262</c:v>
                </c:pt>
                <c:pt idx="29263">
                  <c:v>29263</c:v>
                </c:pt>
                <c:pt idx="29264">
                  <c:v>29264</c:v>
                </c:pt>
                <c:pt idx="29265">
                  <c:v>29265</c:v>
                </c:pt>
                <c:pt idx="29266">
                  <c:v>29266</c:v>
                </c:pt>
                <c:pt idx="29267">
                  <c:v>29267</c:v>
                </c:pt>
                <c:pt idx="29268">
                  <c:v>29268</c:v>
                </c:pt>
                <c:pt idx="29269">
                  <c:v>29269</c:v>
                </c:pt>
                <c:pt idx="29270">
                  <c:v>29270</c:v>
                </c:pt>
                <c:pt idx="29271">
                  <c:v>29271</c:v>
                </c:pt>
                <c:pt idx="29272">
                  <c:v>29272</c:v>
                </c:pt>
                <c:pt idx="29273">
                  <c:v>29273</c:v>
                </c:pt>
                <c:pt idx="29274">
                  <c:v>29274</c:v>
                </c:pt>
                <c:pt idx="29275">
                  <c:v>29275</c:v>
                </c:pt>
                <c:pt idx="29276">
                  <c:v>29276</c:v>
                </c:pt>
                <c:pt idx="29277">
                  <c:v>29277</c:v>
                </c:pt>
                <c:pt idx="29278">
                  <c:v>29278</c:v>
                </c:pt>
                <c:pt idx="29279">
                  <c:v>29279</c:v>
                </c:pt>
                <c:pt idx="29280">
                  <c:v>29280</c:v>
                </c:pt>
                <c:pt idx="29281">
                  <c:v>29281</c:v>
                </c:pt>
                <c:pt idx="29282">
                  <c:v>29282</c:v>
                </c:pt>
                <c:pt idx="29283">
                  <c:v>29283</c:v>
                </c:pt>
                <c:pt idx="29284">
                  <c:v>29284</c:v>
                </c:pt>
                <c:pt idx="29285">
                  <c:v>29285</c:v>
                </c:pt>
                <c:pt idx="29286">
                  <c:v>29286</c:v>
                </c:pt>
                <c:pt idx="29287">
                  <c:v>29287</c:v>
                </c:pt>
                <c:pt idx="29288">
                  <c:v>29288</c:v>
                </c:pt>
                <c:pt idx="29289">
                  <c:v>29289</c:v>
                </c:pt>
                <c:pt idx="29290">
                  <c:v>29290</c:v>
                </c:pt>
                <c:pt idx="29291">
                  <c:v>29291</c:v>
                </c:pt>
                <c:pt idx="29292">
                  <c:v>29292</c:v>
                </c:pt>
                <c:pt idx="29293">
                  <c:v>29293</c:v>
                </c:pt>
                <c:pt idx="29294">
                  <c:v>29294</c:v>
                </c:pt>
                <c:pt idx="29295">
                  <c:v>29295</c:v>
                </c:pt>
                <c:pt idx="29296">
                  <c:v>29296</c:v>
                </c:pt>
                <c:pt idx="29297">
                  <c:v>29297</c:v>
                </c:pt>
                <c:pt idx="29298">
                  <c:v>29298</c:v>
                </c:pt>
                <c:pt idx="29299">
                  <c:v>29299</c:v>
                </c:pt>
                <c:pt idx="29300">
                  <c:v>29300</c:v>
                </c:pt>
                <c:pt idx="29301">
                  <c:v>29301</c:v>
                </c:pt>
                <c:pt idx="29302">
                  <c:v>29302</c:v>
                </c:pt>
                <c:pt idx="29303">
                  <c:v>29303</c:v>
                </c:pt>
                <c:pt idx="29304">
                  <c:v>29304</c:v>
                </c:pt>
                <c:pt idx="29305">
                  <c:v>29305</c:v>
                </c:pt>
                <c:pt idx="29306">
                  <c:v>29306</c:v>
                </c:pt>
                <c:pt idx="29307">
                  <c:v>29307</c:v>
                </c:pt>
                <c:pt idx="29308">
                  <c:v>29308</c:v>
                </c:pt>
                <c:pt idx="29309">
                  <c:v>29309</c:v>
                </c:pt>
                <c:pt idx="29310">
                  <c:v>29310</c:v>
                </c:pt>
                <c:pt idx="29311">
                  <c:v>29311</c:v>
                </c:pt>
                <c:pt idx="29312">
                  <c:v>29312</c:v>
                </c:pt>
                <c:pt idx="29313">
                  <c:v>29313</c:v>
                </c:pt>
                <c:pt idx="29314">
                  <c:v>29314</c:v>
                </c:pt>
                <c:pt idx="29315">
                  <c:v>29315</c:v>
                </c:pt>
                <c:pt idx="29316">
                  <c:v>29316</c:v>
                </c:pt>
                <c:pt idx="29317">
                  <c:v>29317</c:v>
                </c:pt>
                <c:pt idx="29318">
                  <c:v>29318</c:v>
                </c:pt>
                <c:pt idx="29319">
                  <c:v>29319</c:v>
                </c:pt>
                <c:pt idx="29320">
                  <c:v>29320</c:v>
                </c:pt>
                <c:pt idx="29321">
                  <c:v>29321</c:v>
                </c:pt>
                <c:pt idx="29322">
                  <c:v>29322</c:v>
                </c:pt>
                <c:pt idx="29323">
                  <c:v>29323</c:v>
                </c:pt>
                <c:pt idx="29324">
                  <c:v>29324</c:v>
                </c:pt>
                <c:pt idx="29325">
                  <c:v>29325</c:v>
                </c:pt>
                <c:pt idx="29326">
                  <c:v>29326</c:v>
                </c:pt>
                <c:pt idx="29327">
                  <c:v>29327</c:v>
                </c:pt>
                <c:pt idx="29328">
                  <c:v>29328</c:v>
                </c:pt>
                <c:pt idx="29329">
                  <c:v>29329</c:v>
                </c:pt>
                <c:pt idx="29330">
                  <c:v>29330</c:v>
                </c:pt>
                <c:pt idx="29331">
                  <c:v>29331</c:v>
                </c:pt>
                <c:pt idx="29332">
                  <c:v>29332</c:v>
                </c:pt>
                <c:pt idx="29333">
                  <c:v>29333</c:v>
                </c:pt>
                <c:pt idx="29334">
                  <c:v>29334</c:v>
                </c:pt>
                <c:pt idx="29335">
                  <c:v>29335</c:v>
                </c:pt>
                <c:pt idx="29336">
                  <c:v>29336</c:v>
                </c:pt>
                <c:pt idx="29337">
                  <c:v>29337</c:v>
                </c:pt>
                <c:pt idx="29338">
                  <c:v>29338</c:v>
                </c:pt>
                <c:pt idx="29339">
                  <c:v>29339</c:v>
                </c:pt>
                <c:pt idx="29340">
                  <c:v>29340</c:v>
                </c:pt>
                <c:pt idx="29341">
                  <c:v>29341</c:v>
                </c:pt>
                <c:pt idx="29342">
                  <c:v>29342</c:v>
                </c:pt>
                <c:pt idx="29343">
                  <c:v>29343</c:v>
                </c:pt>
                <c:pt idx="29344">
                  <c:v>29344</c:v>
                </c:pt>
                <c:pt idx="29345">
                  <c:v>29345</c:v>
                </c:pt>
                <c:pt idx="29346">
                  <c:v>29346</c:v>
                </c:pt>
                <c:pt idx="29347">
                  <c:v>29347</c:v>
                </c:pt>
                <c:pt idx="29348">
                  <c:v>29348</c:v>
                </c:pt>
                <c:pt idx="29349">
                  <c:v>29349</c:v>
                </c:pt>
                <c:pt idx="29350">
                  <c:v>29350</c:v>
                </c:pt>
                <c:pt idx="29351">
                  <c:v>29351</c:v>
                </c:pt>
                <c:pt idx="29352">
                  <c:v>29352</c:v>
                </c:pt>
                <c:pt idx="29353">
                  <c:v>29353</c:v>
                </c:pt>
                <c:pt idx="29354">
                  <c:v>29354</c:v>
                </c:pt>
                <c:pt idx="29355">
                  <c:v>29355</c:v>
                </c:pt>
                <c:pt idx="29356">
                  <c:v>29356</c:v>
                </c:pt>
                <c:pt idx="29357">
                  <c:v>29357</c:v>
                </c:pt>
                <c:pt idx="29358">
                  <c:v>29358</c:v>
                </c:pt>
                <c:pt idx="29359">
                  <c:v>29359</c:v>
                </c:pt>
                <c:pt idx="29360">
                  <c:v>29360</c:v>
                </c:pt>
                <c:pt idx="29361">
                  <c:v>29361</c:v>
                </c:pt>
                <c:pt idx="29362">
                  <c:v>29362</c:v>
                </c:pt>
                <c:pt idx="29363">
                  <c:v>29363</c:v>
                </c:pt>
                <c:pt idx="29364">
                  <c:v>29364</c:v>
                </c:pt>
                <c:pt idx="29365">
                  <c:v>29365</c:v>
                </c:pt>
                <c:pt idx="29366">
                  <c:v>29366</c:v>
                </c:pt>
                <c:pt idx="29367">
                  <c:v>29367</c:v>
                </c:pt>
                <c:pt idx="29368">
                  <c:v>29368</c:v>
                </c:pt>
                <c:pt idx="29369">
                  <c:v>29369</c:v>
                </c:pt>
                <c:pt idx="29370">
                  <c:v>29370</c:v>
                </c:pt>
                <c:pt idx="29371">
                  <c:v>29371</c:v>
                </c:pt>
                <c:pt idx="29372">
                  <c:v>29372</c:v>
                </c:pt>
                <c:pt idx="29373">
                  <c:v>29373</c:v>
                </c:pt>
                <c:pt idx="29374">
                  <c:v>29374</c:v>
                </c:pt>
                <c:pt idx="29375">
                  <c:v>29375</c:v>
                </c:pt>
                <c:pt idx="29376">
                  <c:v>29376</c:v>
                </c:pt>
                <c:pt idx="29377">
                  <c:v>29377</c:v>
                </c:pt>
                <c:pt idx="29378">
                  <c:v>29378</c:v>
                </c:pt>
                <c:pt idx="29379">
                  <c:v>29379</c:v>
                </c:pt>
                <c:pt idx="29380">
                  <c:v>29380</c:v>
                </c:pt>
                <c:pt idx="29381">
                  <c:v>29381</c:v>
                </c:pt>
                <c:pt idx="29382">
                  <c:v>29382</c:v>
                </c:pt>
                <c:pt idx="29383">
                  <c:v>29383</c:v>
                </c:pt>
                <c:pt idx="29384">
                  <c:v>29384</c:v>
                </c:pt>
                <c:pt idx="29385">
                  <c:v>29385</c:v>
                </c:pt>
                <c:pt idx="29386">
                  <c:v>29386</c:v>
                </c:pt>
                <c:pt idx="29387">
                  <c:v>29387</c:v>
                </c:pt>
                <c:pt idx="29388">
                  <c:v>29388</c:v>
                </c:pt>
                <c:pt idx="29389">
                  <c:v>29389</c:v>
                </c:pt>
                <c:pt idx="29390">
                  <c:v>29390</c:v>
                </c:pt>
                <c:pt idx="29391">
                  <c:v>29391</c:v>
                </c:pt>
                <c:pt idx="29392">
                  <c:v>29392</c:v>
                </c:pt>
                <c:pt idx="29393">
                  <c:v>29393</c:v>
                </c:pt>
                <c:pt idx="29394">
                  <c:v>29394</c:v>
                </c:pt>
                <c:pt idx="29395">
                  <c:v>29395</c:v>
                </c:pt>
                <c:pt idx="29396">
                  <c:v>29396</c:v>
                </c:pt>
                <c:pt idx="29397">
                  <c:v>29397</c:v>
                </c:pt>
                <c:pt idx="29398">
                  <c:v>29398</c:v>
                </c:pt>
                <c:pt idx="29399">
                  <c:v>29399</c:v>
                </c:pt>
                <c:pt idx="29400">
                  <c:v>29400</c:v>
                </c:pt>
                <c:pt idx="29401">
                  <c:v>29401</c:v>
                </c:pt>
                <c:pt idx="29402">
                  <c:v>29402</c:v>
                </c:pt>
                <c:pt idx="29403">
                  <c:v>29403</c:v>
                </c:pt>
                <c:pt idx="29404">
                  <c:v>29404</c:v>
                </c:pt>
                <c:pt idx="29405">
                  <c:v>29405</c:v>
                </c:pt>
                <c:pt idx="29406">
                  <c:v>29406</c:v>
                </c:pt>
                <c:pt idx="29407">
                  <c:v>29407</c:v>
                </c:pt>
                <c:pt idx="29408">
                  <c:v>29408</c:v>
                </c:pt>
                <c:pt idx="29409">
                  <c:v>29409</c:v>
                </c:pt>
                <c:pt idx="29410">
                  <c:v>29410</c:v>
                </c:pt>
                <c:pt idx="29411">
                  <c:v>29411</c:v>
                </c:pt>
                <c:pt idx="29412">
                  <c:v>29412</c:v>
                </c:pt>
                <c:pt idx="29413">
                  <c:v>29413</c:v>
                </c:pt>
                <c:pt idx="29414">
                  <c:v>29414</c:v>
                </c:pt>
                <c:pt idx="29415">
                  <c:v>29415</c:v>
                </c:pt>
                <c:pt idx="29416">
                  <c:v>29416</c:v>
                </c:pt>
                <c:pt idx="29417">
                  <c:v>29417</c:v>
                </c:pt>
                <c:pt idx="29418">
                  <c:v>29418</c:v>
                </c:pt>
                <c:pt idx="29419">
                  <c:v>29419</c:v>
                </c:pt>
                <c:pt idx="29420">
                  <c:v>29420</c:v>
                </c:pt>
                <c:pt idx="29421">
                  <c:v>29421</c:v>
                </c:pt>
                <c:pt idx="29422">
                  <c:v>29422</c:v>
                </c:pt>
                <c:pt idx="29423">
                  <c:v>29423</c:v>
                </c:pt>
                <c:pt idx="29424">
                  <c:v>29424</c:v>
                </c:pt>
                <c:pt idx="29425">
                  <c:v>29425</c:v>
                </c:pt>
                <c:pt idx="29426">
                  <c:v>29426</c:v>
                </c:pt>
                <c:pt idx="29427">
                  <c:v>29427</c:v>
                </c:pt>
                <c:pt idx="29428">
                  <c:v>29428</c:v>
                </c:pt>
                <c:pt idx="29429">
                  <c:v>29429</c:v>
                </c:pt>
                <c:pt idx="29430">
                  <c:v>29430</c:v>
                </c:pt>
                <c:pt idx="29431">
                  <c:v>29431</c:v>
                </c:pt>
                <c:pt idx="29432">
                  <c:v>29432</c:v>
                </c:pt>
                <c:pt idx="29433">
                  <c:v>29433</c:v>
                </c:pt>
                <c:pt idx="29434">
                  <c:v>29434</c:v>
                </c:pt>
                <c:pt idx="29435">
                  <c:v>29435</c:v>
                </c:pt>
                <c:pt idx="29436">
                  <c:v>29436</c:v>
                </c:pt>
                <c:pt idx="29437">
                  <c:v>29437</c:v>
                </c:pt>
                <c:pt idx="29438">
                  <c:v>29438</c:v>
                </c:pt>
                <c:pt idx="29439">
                  <c:v>29439</c:v>
                </c:pt>
                <c:pt idx="29440">
                  <c:v>29440</c:v>
                </c:pt>
                <c:pt idx="29441">
                  <c:v>29441</c:v>
                </c:pt>
                <c:pt idx="29442">
                  <c:v>29442</c:v>
                </c:pt>
                <c:pt idx="29443">
                  <c:v>29443</c:v>
                </c:pt>
                <c:pt idx="29444">
                  <c:v>29444</c:v>
                </c:pt>
                <c:pt idx="29445">
                  <c:v>29445</c:v>
                </c:pt>
                <c:pt idx="29446">
                  <c:v>29446</c:v>
                </c:pt>
                <c:pt idx="29447">
                  <c:v>29447</c:v>
                </c:pt>
                <c:pt idx="29448">
                  <c:v>29448</c:v>
                </c:pt>
                <c:pt idx="29449">
                  <c:v>29449</c:v>
                </c:pt>
                <c:pt idx="29450">
                  <c:v>29450</c:v>
                </c:pt>
                <c:pt idx="29451">
                  <c:v>29451</c:v>
                </c:pt>
                <c:pt idx="29452">
                  <c:v>29452</c:v>
                </c:pt>
                <c:pt idx="29453">
                  <c:v>29453</c:v>
                </c:pt>
                <c:pt idx="29454">
                  <c:v>29454</c:v>
                </c:pt>
                <c:pt idx="29455">
                  <c:v>29455</c:v>
                </c:pt>
                <c:pt idx="29456">
                  <c:v>29456</c:v>
                </c:pt>
                <c:pt idx="29457">
                  <c:v>29457</c:v>
                </c:pt>
                <c:pt idx="29458">
                  <c:v>29458</c:v>
                </c:pt>
                <c:pt idx="29459">
                  <c:v>29459</c:v>
                </c:pt>
                <c:pt idx="29460">
                  <c:v>29460</c:v>
                </c:pt>
                <c:pt idx="29461">
                  <c:v>29461</c:v>
                </c:pt>
                <c:pt idx="29462">
                  <c:v>29462</c:v>
                </c:pt>
                <c:pt idx="29463">
                  <c:v>29463</c:v>
                </c:pt>
                <c:pt idx="29464">
                  <c:v>29464</c:v>
                </c:pt>
                <c:pt idx="29465">
                  <c:v>29465</c:v>
                </c:pt>
                <c:pt idx="29466">
                  <c:v>29466</c:v>
                </c:pt>
                <c:pt idx="29467">
                  <c:v>29467</c:v>
                </c:pt>
                <c:pt idx="29468">
                  <c:v>29468</c:v>
                </c:pt>
                <c:pt idx="29469">
                  <c:v>29469</c:v>
                </c:pt>
                <c:pt idx="29470">
                  <c:v>29470</c:v>
                </c:pt>
                <c:pt idx="29471">
                  <c:v>29471</c:v>
                </c:pt>
                <c:pt idx="29472">
                  <c:v>29472</c:v>
                </c:pt>
                <c:pt idx="29473">
                  <c:v>29473</c:v>
                </c:pt>
                <c:pt idx="29474">
                  <c:v>29474</c:v>
                </c:pt>
                <c:pt idx="29475">
                  <c:v>29475</c:v>
                </c:pt>
                <c:pt idx="29476">
                  <c:v>29476</c:v>
                </c:pt>
                <c:pt idx="29477">
                  <c:v>29477</c:v>
                </c:pt>
                <c:pt idx="29478">
                  <c:v>29478</c:v>
                </c:pt>
                <c:pt idx="29479">
                  <c:v>29479</c:v>
                </c:pt>
                <c:pt idx="29480">
                  <c:v>29480</c:v>
                </c:pt>
                <c:pt idx="29481">
                  <c:v>29481</c:v>
                </c:pt>
                <c:pt idx="29482">
                  <c:v>29482</c:v>
                </c:pt>
                <c:pt idx="29483">
                  <c:v>29483</c:v>
                </c:pt>
                <c:pt idx="29484">
                  <c:v>29484</c:v>
                </c:pt>
                <c:pt idx="29485">
                  <c:v>29485</c:v>
                </c:pt>
                <c:pt idx="29486">
                  <c:v>29486</c:v>
                </c:pt>
                <c:pt idx="29487">
                  <c:v>29487</c:v>
                </c:pt>
                <c:pt idx="29488">
                  <c:v>29488</c:v>
                </c:pt>
                <c:pt idx="29489">
                  <c:v>29489</c:v>
                </c:pt>
                <c:pt idx="29490">
                  <c:v>29490</c:v>
                </c:pt>
                <c:pt idx="29491">
                  <c:v>29491</c:v>
                </c:pt>
                <c:pt idx="29492">
                  <c:v>29492</c:v>
                </c:pt>
                <c:pt idx="29493">
                  <c:v>29493</c:v>
                </c:pt>
                <c:pt idx="29494">
                  <c:v>29494</c:v>
                </c:pt>
                <c:pt idx="29495">
                  <c:v>29495</c:v>
                </c:pt>
                <c:pt idx="29496">
                  <c:v>29496</c:v>
                </c:pt>
                <c:pt idx="29497">
                  <c:v>29497</c:v>
                </c:pt>
                <c:pt idx="29498">
                  <c:v>29498</c:v>
                </c:pt>
                <c:pt idx="29499">
                  <c:v>29499</c:v>
                </c:pt>
                <c:pt idx="29500">
                  <c:v>29500</c:v>
                </c:pt>
                <c:pt idx="29501">
                  <c:v>29501</c:v>
                </c:pt>
                <c:pt idx="29502">
                  <c:v>29502</c:v>
                </c:pt>
                <c:pt idx="29503">
                  <c:v>29503</c:v>
                </c:pt>
                <c:pt idx="29504">
                  <c:v>29504</c:v>
                </c:pt>
                <c:pt idx="29505">
                  <c:v>29505</c:v>
                </c:pt>
                <c:pt idx="29506">
                  <c:v>29506</c:v>
                </c:pt>
                <c:pt idx="29507">
                  <c:v>29507</c:v>
                </c:pt>
                <c:pt idx="29508">
                  <c:v>29508</c:v>
                </c:pt>
                <c:pt idx="29509">
                  <c:v>29509</c:v>
                </c:pt>
                <c:pt idx="29510">
                  <c:v>29510</c:v>
                </c:pt>
                <c:pt idx="29511">
                  <c:v>29511</c:v>
                </c:pt>
                <c:pt idx="29512">
                  <c:v>29512</c:v>
                </c:pt>
                <c:pt idx="29513">
                  <c:v>29513</c:v>
                </c:pt>
                <c:pt idx="29514">
                  <c:v>29514</c:v>
                </c:pt>
                <c:pt idx="29515">
                  <c:v>29515</c:v>
                </c:pt>
                <c:pt idx="29516">
                  <c:v>29516</c:v>
                </c:pt>
                <c:pt idx="29517">
                  <c:v>29517</c:v>
                </c:pt>
                <c:pt idx="29518">
                  <c:v>29518</c:v>
                </c:pt>
                <c:pt idx="29519">
                  <c:v>29519</c:v>
                </c:pt>
                <c:pt idx="29520">
                  <c:v>29520</c:v>
                </c:pt>
                <c:pt idx="29521">
                  <c:v>29521</c:v>
                </c:pt>
                <c:pt idx="29522">
                  <c:v>29522</c:v>
                </c:pt>
                <c:pt idx="29523">
                  <c:v>29523</c:v>
                </c:pt>
                <c:pt idx="29524">
                  <c:v>29524</c:v>
                </c:pt>
                <c:pt idx="29525">
                  <c:v>29525</c:v>
                </c:pt>
                <c:pt idx="29526">
                  <c:v>29526</c:v>
                </c:pt>
                <c:pt idx="29527">
                  <c:v>29527</c:v>
                </c:pt>
                <c:pt idx="29528">
                  <c:v>29528</c:v>
                </c:pt>
                <c:pt idx="29529">
                  <c:v>29529</c:v>
                </c:pt>
                <c:pt idx="29530">
                  <c:v>29530</c:v>
                </c:pt>
                <c:pt idx="29531">
                  <c:v>29531</c:v>
                </c:pt>
                <c:pt idx="29532">
                  <c:v>29532</c:v>
                </c:pt>
                <c:pt idx="29533">
                  <c:v>29533</c:v>
                </c:pt>
                <c:pt idx="29534">
                  <c:v>29534</c:v>
                </c:pt>
                <c:pt idx="29535">
                  <c:v>29535</c:v>
                </c:pt>
                <c:pt idx="29536">
                  <c:v>29536</c:v>
                </c:pt>
                <c:pt idx="29537">
                  <c:v>29537</c:v>
                </c:pt>
                <c:pt idx="29538">
                  <c:v>29538</c:v>
                </c:pt>
                <c:pt idx="29539">
                  <c:v>29539</c:v>
                </c:pt>
                <c:pt idx="29540">
                  <c:v>29540</c:v>
                </c:pt>
                <c:pt idx="29541">
                  <c:v>29541</c:v>
                </c:pt>
                <c:pt idx="29542">
                  <c:v>29542</c:v>
                </c:pt>
                <c:pt idx="29543">
                  <c:v>29543</c:v>
                </c:pt>
                <c:pt idx="29544">
                  <c:v>29544</c:v>
                </c:pt>
                <c:pt idx="29545">
                  <c:v>29545</c:v>
                </c:pt>
                <c:pt idx="29546">
                  <c:v>29546</c:v>
                </c:pt>
                <c:pt idx="29547">
                  <c:v>29547</c:v>
                </c:pt>
                <c:pt idx="29548">
                  <c:v>29548</c:v>
                </c:pt>
                <c:pt idx="29549">
                  <c:v>29549</c:v>
                </c:pt>
                <c:pt idx="29550">
                  <c:v>29550</c:v>
                </c:pt>
                <c:pt idx="29551">
                  <c:v>29551</c:v>
                </c:pt>
                <c:pt idx="29552">
                  <c:v>29552</c:v>
                </c:pt>
                <c:pt idx="29553">
                  <c:v>29553</c:v>
                </c:pt>
                <c:pt idx="29554">
                  <c:v>29554</c:v>
                </c:pt>
                <c:pt idx="29555">
                  <c:v>29555</c:v>
                </c:pt>
                <c:pt idx="29556">
                  <c:v>29556</c:v>
                </c:pt>
                <c:pt idx="29557">
                  <c:v>29557</c:v>
                </c:pt>
                <c:pt idx="29558">
                  <c:v>29558</c:v>
                </c:pt>
                <c:pt idx="29559">
                  <c:v>29559</c:v>
                </c:pt>
                <c:pt idx="29560">
                  <c:v>29560</c:v>
                </c:pt>
                <c:pt idx="29561">
                  <c:v>29561</c:v>
                </c:pt>
                <c:pt idx="29562">
                  <c:v>29562</c:v>
                </c:pt>
                <c:pt idx="29563">
                  <c:v>29563</c:v>
                </c:pt>
                <c:pt idx="29564">
                  <c:v>29564</c:v>
                </c:pt>
                <c:pt idx="29565">
                  <c:v>29565</c:v>
                </c:pt>
                <c:pt idx="29566">
                  <c:v>29566</c:v>
                </c:pt>
                <c:pt idx="29567">
                  <c:v>29567</c:v>
                </c:pt>
                <c:pt idx="29568">
                  <c:v>29568</c:v>
                </c:pt>
                <c:pt idx="29569">
                  <c:v>29569</c:v>
                </c:pt>
                <c:pt idx="29570">
                  <c:v>29570</c:v>
                </c:pt>
                <c:pt idx="29571">
                  <c:v>29571</c:v>
                </c:pt>
                <c:pt idx="29572">
                  <c:v>29572</c:v>
                </c:pt>
                <c:pt idx="29573">
                  <c:v>29573</c:v>
                </c:pt>
                <c:pt idx="29574">
                  <c:v>29574</c:v>
                </c:pt>
                <c:pt idx="29575">
                  <c:v>29575</c:v>
                </c:pt>
                <c:pt idx="29576">
                  <c:v>29576</c:v>
                </c:pt>
                <c:pt idx="29577">
                  <c:v>29577</c:v>
                </c:pt>
                <c:pt idx="29578">
                  <c:v>29578</c:v>
                </c:pt>
                <c:pt idx="29579">
                  <c:v>29579</c:v>
                </c:pt>
                <c:pt idx="29580">
                  <c:v>29580</c:v>
                </c:pt>
                <c:pt idx="29581">
                  <c:v>29581</c:v>
                </c:pt>
                <c:pt idx="29582">
                  <c:v>29582</c:v>
                </c:pt>
                <c:pt idx="29583">
                  <c:v>29583</c:v>
                </c:pt>
                <c:pt idx="29584">
                  <c:v>29584</c:v>
                </c:pt>
                <c:pt idx="29585">
                  <c:v>29585</c:v>
                </c:pt>
                <c:pt idx="29586">
                  <c:v>29586</c:v>
                </c:pt>
                <c:pt idx="29587">
                  <c:v>29587</c:v>
                </c:pt>
                <c:pt idx="29588">
                  <c:v>29588</c:v>
                </c:pt>
                <c:pt idx="29589">
                  <c:v>29589</c:v>
                </c:pt>
                <c:pt idx="29590">
                  <c:v>29590</c:v>
                </c:pt>
                <c:pt idx="29591">
                  <c:v>29591</c:v>
                </c:pt>
                <c:pt idx="29592">
                  <c:v>29592</c:v>
                </c:pt>
                <c:pt idx="29593">
                  <c:v>29593</c:v>
                </c:pt>
                <c:pt idx="29594">
                  <c:v>29594</c:v>
                </c:pt>
                <c:pt idx="29595">
                  <c:v>29595</c:v>
                </c:pt>
                <c:pt idx="29596">
                  <c:v>29596</c:v>
                </c:pt>
                <c:pt idx="29597">
                  <c:v>29597</c:v>
                </c:pt>
                <c:pt idx="29598">
                  <c:v>29598</c:v>
                </c:pt>
                <c:pt idx="29599">
                  <c:v>29599</c:v>
                </c:pt>
                <c:pt idx="29600">
                  <c:v>29600</c:v>
                </c:pt>
                <c:pt idx="29601">
                  <c:v>29601</c:v>
                </c:pt>
                <c:pt idx="29602">
                  <c:v>29602</c:v>
                </c:pt>
                <c:pt idx="29603">
                  <c:v>29603</c:v>
                </c:pt>
                <c:pt idx="29604">
                  <c:v>29604</c:v>
                </c:pt>
                <c:pt idx="29605">
                  <c:v>29605</c:v>
                </c:pt>
                <c:pt idx="29606">
                  <c:v>29606</c:v>
                </c:pt>
                <c:pt idx="29607">
                  <c:v>29607</c:v>
                </c:pt>
                <c:pt idx="29608">
                  <c:v>29608</c:v>
                </c:pt>
                <c:pt idx="29609">
                  <c:v>29609</c:v>
                </c:pt>
                <c:pt idx="29610">
                  <c:v>29610</c:v>
                </c:pt>
                <c:pt idx="29611">
                  <c:v>29611</c:v>
                </c:pt>
                <c:pt idx="29612">
                  <c:v>29612</c:v>
                </c:pt>
                <c:pt idx="29613">
                  <c:v>29613</c:v>
                </c:pt>
                <c:pt idx="29614">
                  <c:v>29614</c:v>
                </c:pt>
                <c:pt idx="29615">
                  <c:v>29615</c:v>
                </c:pt>
                <c:pt idx="29616">
                  <c:v>29616</c:v>
                </c:pt>
                <c:pt idx="29617">
                  <c:v>29617</c:v>
                </c:pt>
                <c:pt idx="29618">
                  <c:v>29618</c:v>
                </c:pt>
                <c:pt idx="29619">
                  <c:v>29619</c:v>
                </c:pt>
                <c:pt idx="29620">
                  <c:v>29620</c:v>
                </c:pt>
                <c:pt idx="29621">
                  <c:v>29621</c:v>
                </c:pt>
                <c:pt idx="29622">
                  <c:v>29622</c:v>
                </c:pt>
                <c:pt idx="29623">
                  <c:v>29623</c:v>
                </c:pt>
                <c:pt idx="29624">
                  <c:v>29624</c:v>
                </c:pt>
                <c:pt idx="29625">
                  <c:v>29625</c:v>
                </c:pt>
                <c:pt idx="29626">
                  <c:v>29626</c:v>
                </c:pt>
                <c:pt idx="29627">
                  <c:v>29627</c:v>
                </c:pt>
                <c:pt idx="29628">
                  <c:v>29628</c:v>
                </c:pt>
                <c:pt idx="29629">
                  <c:v>29629</c:v>
                </c:pt>
                <c:pt idx="29630">
                  <c:v>29630</c:v>
                </c:pt>
                <c:pt idx="29631">
                  <c:v>29631</c:v>
                </c:pt>
                <c:pt idx="29632">
                  <c:v>29632</c:v>
                </c:pt>
                <c:pt idx="29633">
                  <c:v>29633</c:v>
                </c:pt>
                <c:pt idx="29634">
                  <c:v>29634</c:v>
                </c:pt>
                <c:pt idx="29635">
                  <c:v>29635</c:v>
                </c:pt>
                <c:pt idx="29636">
                  <c:v>29636</c:v>
                </c:pt>
                <c:pt idx="29637">
                  <c:v>29637</c:v>
                </c:pt>
                <c:pt idx="29638">
                  <c:v>29638</c:v>
                </c:pt>
                <c:pt idx="29639">
                  <c:v>29639</c:v>
                </c:pt>
                <c:pt idx="29640">
                  <c:v>29640</c:v>
                </c:pt>
                <c:pt idx="29641">
                  <c:v>29641</c:v>
                </c:pt>
                <c:pt idx="29642">
                  <c:v>29642</c:v>
                </c:pt>
                <c:pt idx="29643">
                  <c:v>29643</c:v>
                </c:pt>
                <c:pt idx="29644">
                  <c:v>29644</c:v>
                </c:pt>
                <c:pt idx="29645">
                  <c:v>29645</c:v>
                </c:pt>
                <c:pt idx="29646">
                  <c:v>29646</c:v>
                </c:pt>
                <c:pt idx="29647">
                  <c:v>29647</c:v>
                </c:pt>
                <c:pt idx="29648">
                  <c:v>29648</c:v>
                </c:pt>
                <c:pt idx="29649">
                  <c:v>29649</c:v>
                </c:pt>
                <c:pt idx="29650">
                  <c:v>29650</c:v>
                </c:pt>
                <c:pt idx="29651">
                  <c:v>29651</c:v>
                </c:pt>
                <c:pt idx="29652">
                  <c:v>29652</c:v>
                </c:pt>
                <c:pt idx="29653">
                  <c:v>29653</c:v>
                </c:pt>
                <c:pt idx="29654">
                  <c:v>29654</c:v>
                </c:pt>
                <c:pt idx="29655">
                  <c:v>29655</c:v>
                </c:pt>
                <c:pt idx="29656">
                  <c:v>29656</c:v>
                </c:pt>
                <c:pt idx="29657">
                  <c:v>29657</c:v>
                </c:pt>
                <c:pt idx="29658">
                  <c:v>29658</c:v>
                </c:pt>
                <c:pt idx="29659">
                  <c:v>29659</c:v>
                </c:pt>
                <c:pt idx="29660">
                  <c:v>29660</c:v>
                </c:pt>
                <c:pt idx="29661">
                  <c:v>29661</c:v>
                </c:pt>
                <c:pt idx="29662">
                  <c:v>29662</c:v>
                </c:pt>
                <c:pt idx="29663">
                  <c:v>29663</c:v>
                </c:pt>
                <c:pt idx="29664">
                  <c:v>29664</c:v>
                </c:pt>
                <c:pt idx="29665">
                  <c:v>29665</c:v>
                </c:pt>
                <c:pt idx="29666">
                  <c:v>29666</c:v>
                </c:pt>
                <c:pt idx="29667">
                  <c:v>29667</c:v>
                </c:pt>
                <c:pt idx="29668">
                  <c:v>29668</c:v>
                </c:pt>
                <c:pt idx="29669">
                  <c:v>29669</c:v>
                </c:pt>
                <c:pt idx="29670">
                  <c:v>29670</c:v>
                </c:pt>
                <c:pt idx="29671">
                  <c:v>29671</c:v>
                </c:pt>
                <c:pt idx="29672">
                  <c:v>29672</c:v>
                </c:pt>
                <c:pt idx="29673">
                  <c:v>29673</c:v>
                </c:pt>
                <c:pt idx="29674">
                  <c:v>29674</c:v>
                </c:pt>
                <c:pt idx="29675">
                  <c:v>29675</c:v>
                </c:pt>
                <c:pt idx="29676">
                  <c:v>29676</c:v>
                </c:pt>
                <c:pt idx="29677">
                  <c:v>29677</c:v>
                </c:pt>
                <c:pt idx="29678">
                  <c:v>29678</c:v>
                </c:pt>
                <c:pt idx="29679">
                  <c:v>29679</c:v>
                </c:pt>
                <c:pt idx="29680">
                  <c:v>29680</c:v>
                </c:pt>
                <c:pt idx="29681">
                  <c:v>29681</c:v>
                </c:pt>
                <c:pt idx="29682">
                  <c:v>29682</c:v>
                </c:pt>
                <c:pt idx="29683">
                  <c:v>29683</c:v>
                </c:pt>
                <c:pt idx="29684">
                  <c:v>29684</c:v>
                </c:pt>
                <c:pt idx="29685">
                  <c:v>29685</c:v>
                </c:pt>
                <c:pt idx="29686">
                  <c:v>29686</c:v>
                </c:pt>
                <c:pt idx="29687">
                  <c:v>29687</c:v>
                </c:pt>
                <c:pt idx="29688">
                  <c:v>29688</c:v>
                </c:pt>
                <c:pt idx="29689">
                  <c:v>29689</c:v>
                </c:pt>
                <c:pt idx="29690">
                  <c:v>29690</c:v>
                </c:pt>
                <c:pt idx="29691">
                  <c:v>29691</c:v>
                </c:pt>
                <c:pt idx="29692">
                  <c:v>29692</c:v>
                </c:pt>
                <c:pt idx="29693">
                  <c:v>29693</c:v>
                </c:pt>
                <c:pt idx="29694">
                  <c:v>29694</c:v>
                </c:pt>
                <c:pt idx="29695">
                  <c:v>29695</c:v>
                </c:pt>
                <c:pt idx="29696">
                  <c:v>29696</c:v>
                </c:pt>
                <c:pt idx="29697">
                  <c:v>29697</c:v>
                </c:pt>
                <c:pt idx="29698">
                  <c:v>29698</c:v>
                </c:pt>
                <c:pt idx="29699">
                  <c:v>29699</c:v>
                </c:pt>
                <c:pt idx="29700">
                  <c:v>29700</c:v>
                </c:pt>
                <c:pt idx="29701">
                  <c:v>29701</c:v>
                </c:pt>
                <c:pt idx="29702">
                  <c:v>29702</c:v>
                </c:pt>
                <c:pt idx="29703">
                  <c:v>29703</c:v>
                </c:pt>
                <c:pt idx="29704">
                  <c:v>29704</c:v>
                </c:pt>
                <c:pt idx="29705">
                  <c:v>29705</c:v>
                </c:pt>
                <c:pt idx="29706">
                  <c:v>29706</c:v>
                </c:pt>
                <c:pt idx="29707">
                  <c:v>29707</c:v>
                </c:pt>
                <c:pt idx="29708">
                  <c:v>29708</c:v>
                </c:pt>
                <c:pt idx="29709">
                  <c:v>29709</c:v>
                </c:pt>
                <c:pt idx="29710">
                  <c:v>29710</c:v>
                </c:pt>
                <c:pt idx="29711">
                  <c:v>29711</c:v>
                </c:pt>
                <c:pt idx="29712">
                  <c:v>29712</c:v>
                </c:pt>
                <c:pt idx="29713">
                  <c:v>29713</c:v>
                </c:pt>
                <c:pt idx="29714">
                  <c:v>29714</c:v>
                </c:pt>
                <c:pt idx="29715">
                  <c:v>29715</c:v>
                </c:pt>
                <c:pt idx="29716">
                  <c:v>29716</c:v>
                </c:pt>
                <c:pt idx="29717">
                  <c:v>29717</c:v>
                </c:pt>
                <c:pt idx="29718">
                  <c:v>29718</c:v>
                </c:pt>
                <c:pt idx="29719">
                  <c:v>29719</c:v>
                </c:pt>
                <c:pt idx="29720">
                  <c:v>29720</c:v>
                </c:pt>
                <c:pt idx="29721">
                  <c:v>29721</c:v>
                </c:pt>
                <c:pt idx="29722">
                  <c:v>29722</c:v>
                </c:pt>
                <c:pt idx="29723">
                  <c:v>29723</c:v>
                </c:pt>
                <c:pt idx="29724">
                  <c:v>29724</c:v>
                </c:pt>
                <c:pt idx="29725">
                  <c:v>29725</c:v>
                </c:pt>
                <c:pt idx="29726">
                  <c:v>29726</c:v>
                </c:pt>
                <c:pt idx="29727">
                  <c:v>29727</c:v>
                </c:pt>
                <c:pt idx="29728">
                  <c:v>29728</c:v>
                </c:pt>
                <c:pt idx="29729">
                  <c:v>29729</c:v>
                </c:pt>
                <c:pt idx="29730">
                  <c:v>29730</c:v>
                </c:pt>
                <c:pt idx="29731">
                  <c:v>29731</c:v>
                </c:pt>
                <c:pt idx="29732">
                  <c:v>29732</c:v>
                </c:pt>
                <c:pt idx="29733">
                  <c:v>29733</c:v>
                </c:pt>
                <c:pt idx="29734">
                  <c:v>29734</c:v>
                </c:pt>
                <c:pt idx="29735">
                  <c:v>29735</c:v>
                </c:pt>
                <c:pt idx="29736">
                  <c:v>29736</c:v>
                </c:pt>
                <c:pt idx="29737">
                  <c:v>29737</c:v>
                </c:pt>
                <c:pt idx="29738">
                  <c:v>29738</c:v>
                </c:pt>
                <c:pt idx="29739">
                  <c:v>29739</c:v>
                </c:pt>
                <c:pt idx="29740">
                  <c:v>29740</c:v>
                </c:pt>
                <c:pt idx="29741">
                  <c:v>29741</c:v>
                </c:pt>
                <c:pt idx="29742">
                  <c:v>29742</c:v>
                </c:pt>
                <c:pt idx="29743">
                  <c:v>29743</c:v>
                </c:pt>
                <c:pt idx="29744">
                  <c:v>29744</c:v>
                </c:pt>
                <c:pt idx="29745">
                  <c:v>29745</c:v>
                </c:pt>
                <c:pt idx="29746">
                  <c:v>29746</c:v>
                </c:pt>
                <c:pt idx="29747">
                  <c:v>29747</c:v>
                </c:pt>
                <c:pt idx="29748">
                  <c:v>29748</c:v>
                </c:pt>
                <c:pt idx="29749">
                  <c:v>29749</c:v>
                </c:pt>
                <c:pt idx="29750">
                  <c:v>29750</c:v>
                </c:pt>
                <c:pt idx="29751">
                  <c:v>29751</c:v>
                </c:pt>
                <c:pt idx="29752">
                  <c:v>29752</c:v>
                </c:pt>
                <c:pt idx="29753">
                  <c:v>29753</c:v>
                </c:pt>
                <c:pt idx="29754">
                  <c:v>29754</c:v>
                </c:pt>
                <c:pt idx="29755">
                  <c:v>29755</c:v>
                </c:pt>
                <c:pt idx="29756">
                  <c:v>29756</c:v>
                </c:pt>
                <c:pt idx="29757">
                  <c:v>29757</c:v>
                </c:pt>
                <c:pt idx="29758">
                  <c:v>29758</c:v>
                </c:pt>
                <c:pt idx="29759">
                  <c:v>29759</c:v>
                </c:pt>
                <c:pt idx="29760">
                  <c:v>29760</c:v>
                </c:pt>
                <c:pt idx="29761">
                  <c:v>29761</c:v>
                </c:pt>
                <c:pt idx="29762">
                  <c:v>29762</c:v>
                </c:pt>
                <c:pt idx="29763">
                  <c:v>29763</c:v>
                </c:pt>
                <c:pt idx="29764">
                  <c:v>29764</c:v>
                </c:pt>
                <c:pt idx="29765">
                  <c:v>29765</c:v>
                </c:pt>
                <c:pt idx="29766">
                  <c:v>29766</c:v>
                </c:pt>
                <c:pt idx="29767">
                  <c:v>29767</c:v>
                </c:pt>
                <c:pt idx="29768">
                  <c:v>29768</c:v>
                </c:pt>
                <c:pt idx="29769">
                  <c:v>29769</c:v>
                </c:pt>
                <c:pt idx="29770">
                  <c:v>29770</c:v>
                </c:pt>
                <c:pt idx="29771">
                  <c:v>29771</c:v>
                </c:pt>
                <c:pt idx="29772">
                  <c:v>29772</c:v>
                </c:pt>
                <c:pt idx="29773">
                  <c:v>29773</c:v>
                </c:pt>
                <c:pt idx="29774">
                  <c:v>29774</c:v>
                </c:pt>
                <c:pt idx="29775">
                  <c:v>29775</c:v>
                </c:pt>
                <c:pt idx="29776">
                  <c:v>29776</c:v>
                </c:pt>
                <c:pt idx="29777">
                  <c:v>29777</c:v>
                </c:pt>
                <c:pt idx="29778">
                  <c:v>29778</c:v>
                </c:pt>
                <c:pt idx="29779">
                  <c:v>29779</c:v>
                </c:pt>
                <c:pt idx="29780">
                  <c:v>29780</c:v>
                </c:pt>
                <c:pt idx="29781">
                  <c:v>29781</c:v>
                </c:pt>
                <c:pt idx="29782">
                  <c:v>29782</c:v>
                </c:pt>
                <c:pt idx="29783">
                  <c:v>29783</c:v>
                </c:pt>
                <c:pt idx="29784">
                  <c:v>29784</c:v>
                </c:pt>
                <c:pt idx="29785">
                  <c:v>29785</c:v>
                </c:pt>
                <c:pt idx="29786">
                  <c:v>29786</c:v>
                </c:pt>
                <c:pt idx="29787">
                  <c:v>29787</c:v>
                </c:pt>
                <c:pt idx="29788">
                  <c:v>29788</c:v>
                </c:pt>
                <c:pt idx="29789">
                  <c:v>29789</c:v>
                </c:pt>
                <c:pt idx="29790">
                  <c:v>29790</c:v>
                </c:pt>
                <c:pt idx="29791">
                  <c:v>29791</c:v>
                </c:pt>
                <c:pt idx="29792">
                  <c:v>29792</c:v>
                </c:pt>
                <c:pt idx="29793">
                  <c:v>29793</c:v>
                </c:pt>
                <c:pt idx="29794">
                  <c:v>29794</c:v>
                </c:pt>
                <c:pt idx="29795">
                  <c:v>29795</c:v>
                </c:pt>
                <c:pt idx="29796">
                  <c:v>29796</c:v>
                </c:pt>
                <c:pt idx="29797">
                  <c:v>29797</c:v>
                </c:pt>
                <c:pt idx="29798">
                  <c:v>29798</c:v>
                </c:pt>
                <c:pt idx="29799">
                  <c:v>29799</c:v>
                </c:pt>
                <c:pt idx="29800">
                  <c:v>29800</c:v>
                </c:pt>
                <c:pt idx="29801">
                  <c:v>29801</c:v>
                </c:pt>
                <c:pt idx="29802">
                  <c:v>29802</c:v>
                </c:pt>
                <c:pt idx="29803">
                  <c:v>29803</c:v>
                </c:pt>
                <c:pt idx="29804">
                  <c:v>29804</c:v>
                </c:pt>
                <c:pt idx="29805">
                  <c:v>29805</c:v>
                </c:pt>
                <c:pt idx="29806">
                  <c:v>29806</c:v>
                </c:pt>
                <c:pt idx="29807">
                  <c:v>29807</c:v>
                </c:pt>
                <c:pt idx="29808">
                  <c:v>29808</c:v>
                </c:pt>
                <c:pt idx="29809">
                  <c:v>29809</c:v>
                </c:pt>
                <c:pt idx="29810">
                  <c:v>29810</c:v>
                </c:pt>
                <c:pt idx="29811">
                  <c:v>29811</c:v>
                </c:pt>
                <c:pt idx="29812">
                  <c:v>29812</c:v>
                </c:pt>
                <c:pt idx="29813">
                  <c:v>29813</c:v>
                </c:pt>
                <c:pt idx="29814">
                  <c:v>29814</c:v>
                </c:pt>
                <c:pt idx="29815">
                  <c:v>29815</c:v>
                </c:pt>
                <c:pt idx="29816">
                  <c:v>29816</c:v>
                </c:pt>
                <c:pt idx="29817">
                  <c:v>29817</c:v>
                </c:pt>
                <c:pt idx="29818">
                  <c:v>29818</c:v>
                </c:pt>
                <c:pt idx="29819">
                  <c:v>29819</c:v>
                </c:pt>
                <c:pt idx="29820">
                  <c:v>29820</c:v>
                </c:pt>
                <c:pt idx="29821">
                  <c:v>29821</c:v>
                </c:pt>
                <c:pt idx="29822">
                  <c:v>29822</c:v>
                </c:pt>
                <c:pt idx="29823">
                  <c:v>29823</c:v>
                </c:pt>
                <c:pt idx="29824">
                  <c:v>29824</c:v>
                </c:pt>
                <c:pt idx="29825">
                  <c:v>29825</c:v>
                </c:pt>
                <c:pt idx="29826">
                  <c:v>29826</c:v>
                </c:pt>
                <c:pt idx="29827">
                  <c:v>29827</c:v>
                </c:pt>
                <c:pt idx="29828">
                  <c:v>29828</c:v>
                </c:pt>
                <c:pt idx="29829">
                  <c:v>29829</c:v>
                </c:pt>
                <c:pt idx="29830">
                  <c:v>29830</c:v>
                </c:pt>
                <c:pt idx="29831">
                  <c:v>29831</c:v>
                </c:pt>
                <c:pt idx="29832">
                  <c:v>29832</c:v>
                </c:pt>
                <c:pt idx="29833">
                  <c:v>29833</c:v>
                </c:pt>
                <c:pt idx="29834">
                  <c:v>29834</c:v>
                </c:pt>
                <c:pt idx="29835">
                  <c:v>29835</c:v>
                </c:pt>
                <c:pt idx="29836">
                  <c:v>29836</c:v>
                </c:pt>
                <c:pt idx="29837">
                  <c:v>29837</c:v>
                </c:pt>
                <c:pt idx="29838">
                  <c:v>29838</c:v>
                </c:pt>
                <c:pt idx="29839">
                  <c:v>29839</c:v>
                </c:pt>
                <c:pt idx="29840">
                  <c:v>29840</c:v>
                </c:pt>
                <c:pt idx="29841">
                  <c:v>29841</c:v>
                </c:pt>
                <c:pt idx="29842">
                  <c:v>29842</c:v>
                </c:pt>
                <c:pt idx="29843">
                  <c:v>29843</c:v>
                </c:pt>
                <c:pt idx="29844">
                  <c:v>29844</c:v>
                </c:pt>
                <c:pt idx="29845">
                  <c:v>29845</c:v>
                </c:pt>
                <c:pt idx="29846">
                  <c:v>29846</c:v>
                </c:pt>
                <c:pt idx="29847">
                  <c:v>29847</c:v>
                </c:pt>
                <c:pt idx="29848">
                  <c:v>29848</c:v>
                </c:pt>
                <c:pt idx="29849">
                  <c:v>29849</c:v>
                </c:pt>
                <c:pt idx="29850">
                  <c:v>29850</c:v>
                </c:pt>
                <c:pt idx="29851">
                  <c:v>29851</c:v>
                </c:pt>
                <c:pt idx="29852">
                  <c:v>29852</c:v>
                </c:pt>
                <c:pt idx="29853">
                  <c:v>29853</c:v>
                </c:pt>
                <c:pt idx="29854">
                  <c:v>29854</c:v>
                </c:pt>
                <c:pt idx="29855">
                  <c:v>29855</c:v>
                </c:pt>
                <c:pt idx="29856">
                  <c:v>29856</c:v>
                </c:pt>
                <c:pt idx="29857">
                  <c:v>29857</c:v>
                </c:pt>
                <c:pt idx="29858">
                  <c:v>29858</c:v>
                </c:pt>
                <c:pt idx="29859">
                  <c:v>29859</c:v>
                </c:pt>
                <c:pt idx="29860">
                  <c:v>29860</c:v>
                </c:pt>
                <c:pt idx="29861">
                  <c:v>29861</c:v>
                </c:pt>
                <c:pt idx="29862">
                  <c:v>29862</c:v>
                </c:pt>
                <c:pt idx="29863">
                  <c:v>29863</c:v>
                </c:pt>
                <c:pt idx="29864">
                  <c:v>29864</c:v>
                </c:pt>
                <c:pt idx="29865">
                  <c:v>29865</c:v>
                </c:pt>
                <c:pt idx="29866">
                  <c:v>29866</c:v>
                </c:pt>
                <c:pt idx="29867">
                  <c:v>29867</c:v>
                </c:pt>
                <c:pt idx="29868">
                  <c:v>29868</c:v>
                </c:pt>
                <c:pt idx="29869">
                  <c:v>29869</c:v>
                </c:pt>
                <c:pt idx="29870">
                  <c:v>29870</c:v>
                </c:pt>
                <c:pt idx="29871">
                  <c:v>29871</c:v>
                </c:pt>
                <c:pt idx="29872">
                  <c:v>29872</c:v>
                </c:pt>
                <c:pt idx="29873">
                  <c:v>29873</c:v>
                </c:pt>
                <c:pt idx="29874">
                  <c:v>29874</c:v>
                </c:pt>
                <c:pt idx="29875">
                  <c:v>29875</c:v>
                </c:pt>
                <c:pt idx="29876">
                  <c:v>29876</c:v>
                </c:pt>
                <c:pt idx="29877">
                  <c:v>29877</c:v>
                </c:pt>
                <c:pt idx="29878">
                  <c:v>29878</c:v>
                </c:pt>
                <c:pt idx="29879">
                  <c:v>29879</c:v>
                </c:pt>
                <c:pt idx="29880">
                  <c:v>29880</c:v>
                </c:pt>
                <c:pt idx="29881">
                  <c:v>29881</c:v>
                </c:pt>
                <c:pt idx="29882">
                  <c:v>29882</c:v>
                </c:pt>
                <c:pt idx="29883">
                  <c:v>29883</c:v>
                </c:pt>
                <c:pt idx="29884">
                  <c:v>29884</c:v>
                </c:pt>
                <c:pt idx="29885">
                  <c:v>29885</c:v>
                </c:pt>
                <c:pt idx="29886">
                  <c:v>29886</c:v>
                </c:pt>
                <c:pt idx="29887">
                  <c:v>29887</c:v>
                </c:pt>
                <c:pt idx="29888">
                  <c:v>29888</c:v>
                </c:pt>
                <c:pt idx="29889">
                  <c:v>29889</c:v>
                </c:pt>
                <c:pt idx="29890">
                  <c:v>29890</c:v>
                </c:pt>
                <c:pt idx="29891">
                  <c:v>29891</c:v>
                </c:pt>
                <c:pt idx="29892">
                  <c:v>29892</c:v>
                </c:pt>
                <c:pt idx="29893">
                  <c:v>29893</c:v>
                </c:pt>
                <c:pt idx="29894">
                  <c:v>29894</c:v>
                </c:pt>
                <c:pt idx="29895">
                  <c:v>29895</c:v>
                </c:pt>
                <c:pt idx="29896">
                  <c:v>29896</c:v>
                </c:pt>
                <c:pt idx="29897">
                  <c:v>29897</c:v>
                </c:pt>
                <c:pt idx="29898">
                  <c:v>29898</c:v>
                </c:pt>
                <c:pt idx="29899">
                  <c:v>29899</c:v>
                </c:pt>
                <c:pt idx="29900">
                  <c:v>29900</c:v>
                </c:pt>
                <c:pt idx="29901">
                  <c:v>29901</c:v>
                </c:pt>
                <c:pt idx="29902">
                  <c:v>29902</c:v>
                </c:pt>
                <c:pt idx="29903">
                  <c:v>29903</c:v>
                </c:pt>
                <c:pt idx="29904">
                  <c:v>29904</c:v>
                </c:pt>
                <c:pt idx="29905">
                  <c:v>29905</c:v>
                </c:pt>
                <c:pt idx="29906">
                  <c:v>29906</c:v>
                </c:pt>
                <c:pt idx="29907">
                  <c:v>29907</c:v>
                </c:pt>
                <c:pt idx="29908">
                  <c:v>29908</c:v>
                </c:pt>
                <c:pt idx="29909">
                  <c:v>29909</c:v>
                </c:pt>
                <c:pt idx="29910">
                  <c:v>29910</c:v>
                </c:pt>
                <c:pt idx="29911">
                  <c:v>29911</c:v>
                </c:pt>
                <c:pt idx="29912">
                  <c:v>29912</c:v>
                </c:pt>
                <c:pt idx="29913">
                  <c:v>29913</c:v>
                </c:pt>
                <c:pt idx="29914">
                  <c:v>29914</c:v>
                </c:pt>
                <c:pt idx="29915">
                  <c:v>29915</c:v>
                </c:pt>
                <c:pt idx="29916">
                  <c:v>29916</c:v>
                </c:pt>
                <c:pt idx="29917">
                  <c:v>29917</c:v>
                </c:pt>
                <c:pt idx="29918">
                  <c:v>29918</c:v>
                </c:pt>
                <c:pt idx="29919">
                  <c:v>29919</c:v>
                </c:pt>
                <c:pt idx="29920">
                  <c:v>29920</c:v>
                </c:pt>
                <c:pt idx="29921">
                  <c:v>29921</c:v>
                </c:pt>
                <c:pt idx="29922">
                  <c:v>29922</c:v>
                </c:pt>
                <c:pt idx="29923">
                  <c:v>29923</c:v>
                </c:pt>
                <c:pt idx="29924">
                  <c:v>29924</c:v>
                </c:pt>
                <c:pt idx="29925">
                  <c:v>29925</c:v>
                </c:pt>
                <c:pt idx="29926">
                  <c:v>29926</c:v>
                </c:pt>
                <c:pt idx="29927">
                  <c:v>29927</c:v>
                </c:pt>
                <c:pt idx="29928">
                  <c:v>29928</c:v>
                </c:pt>
                <c:pt idx="29929">
                  <c:v>29929</c:v>
                </c:pt>
                <c:pt idx="29930">
                  <c:v>29930</c:v>
                </c:pt>
                <c:pt idx="29931">
                  <c:v>29931</c:v>
                </c:pt>
                <c:pt idx="29932">
                  <c:v>29932</c:v>
                </c:pt>
                <c:pt idx="29933">
                  <c:v>29933</c:v>
                </c:pt>
                <c:pt idx="29934">
                  <c:v>29934</c:v>
                </c:pt>
                <c:pt idx="29935">
                  <c:v>29935</c:v>
                </c:pt>
                <c:pt idx="29936">
                  <c:v>29936</c:v>
                </c:pt>
                <c:pt idx="29937">
                  <c:v>29937</c:v>
                </c:pt>
                <c:pt idx="29938">
                  <c:v>29938</c:v>
                </c:pt>
                <c:pt idx="29939">
                  <c:v>29939</c:v>
                </c:pt>
                <c:pt idx="29940">
                  <c:v>29940</c:v>
                </c:pt>
                <c:pt idx="29941">
                  <c:v>29941</c:v>
                </c:pt>
                <c:pt idx="29942">
                  <c:v>29942</c:v>
                </c:pt>
                <c:pt idx="29943">
                  <c:v>29943</c:v>
                </c:pt>
                <c:pt idx="29944">
                  <c:v>29944</c:v>
                </c:pt>
                <c:pt idx="29945">
                  <c:v>29945</c:v>
                </c:pt>
                <c:pt idx="29946">
                  <c:v>29946</c:v>
                </c:pt>
                <c:pt idx="29947">
                  <c:v>29947</c:v>
                </c:pt>
                <c:pt idx="29948">
                  <c:v>29948</c:v>
                </c:pt>
                <c:pt idx="29949">
                  <c:v>29949</c:v>
                </c:pt>
                <c:pt idx="29950">
                  <c:v>29950</c:v>
                </c:pt>
                <c:pt idx="29951">
                  <c:v>29951</c:v>
                </c:pt>
                <c:pt idx="29952">
                  <c:v>29952</c:v>
                </c:pt>
                <c:pt idx="29953">
                  <c:v>29953</c:v>
                </c:pt>
                <c:pt idx="29954">
                  <c:v>29954</c:v>
                </c:pt>
                <c:pt idx="29955">
                  <c:v>29955</c:v>
                </c:pt>
                <c:pt idx="29956">
                  <c:v>29956</c:v>
                </c:pt>
                <c:pt idx="29957">
                  <c:v>29957</c:v>
                </c:pt>
                <c:pt idx="29958">
                  <c:v>29958</c:v>
                </c:pt>
                <c:pt idx="29959">
                  <c:v>29959</c:v>
                </c:pt>
                <c:pt idx="29960">
                  <c:v>29960</c:v>
                </c:pt>
                <c:pt idx="29961">
                  <c:v>29961</c:v>
                </c:pt>
                <c:pt idx="29962">
                  <c:v>29962</c:v>
                </c:pt>
                <c:pt idx="29963">
                  <c:v>29963</c:v>
                </c:pt>
                <c:pt idx="29964">
                  <c:v>29964</c:v>
                </c:pt>
                <c:pt idx="29965">
                  <c:v>29965</c:v>
                </c:pt>
                <c:pt idx="29966">
                  <c:v>29966</c:v>
                </c:pt>
                <c:pt idx="29967">
                  <c:v>29967</c:v>
                </c:pt>
                <c:pt idx="29968">
                  <c:v>29968</c:v>
                </c:pt>
                <c:pt idx="29969">
                  <c:v>29969</c:v>
                </c:pt>
                <c:pt idx="29970">
                  <c:v>29970</c:v>
                </c:pt>
                <c:pt idx="29971">
                  <c:v>29971</c:v>
                </c:pt>
                <c:pt idx="29972">
                  <c:v>29972</c:v>
                </c:pt>
                <c:pt idx="29973">
                  <c:v>29973</c:v>
                </c:pt>
                <c:pt idx="29974">
                  <c:v>29974</c:v>
                </c:pt>
                <c:pt idx="29975">
                  <c:v>29975</c:v>
                </c:pt>
                <c:pt idx="29976">
                  <c:v>29976</c:v>
                </c:pt>
                <c:pt idx="29977">
                  <c:v>29977</c:v>
                </c:pt>
                <c:pt idx="29978">
                  <c:v>29978</c:v>
                </c:pt>
                <c:pt idx="29979">
                  <c:v>29979</c:v>
                </c:pt>
                <c:pt idx="29980">
                  <c:v>29980</c:v>
                </c:pt>
                <c:pt idx="29981">
                  <c:v>29981</c:v>
                </c:pt>
                <c:pt idx="29982">
                  <c:v>29982</c:v>
                </c:pt>
                <c:pt idx="29983">
                  <c:v>29983</c:v>
                </c:pt>
                <c:pt idx="29984">
                  <c:v>29984</c:v>
                </c:pt>
                <c:pt idx="29985">
                  <c:v>29985</c:v>
                </c:pt>
                <c:pt idx="29986">
                  <c:v>29986</c:v>
                </c:pt>
                <c:pt idx="29987">
                  <c:v>29987</c:v>
                </c:pt>
                <c:pt idx="29988">
                  <c:v>29988</c:v>
                </c:pt>
                <c:pt idx="29989">
                  <c:v>29989</c:v>
                </c:pt>
                <c:pt idx="29990">
                  <c:v>29990</c:v>
                </c:pt>
                <c:pt idx="29991">
                  <c:v>29991</c:v>
                </c:pt>
                <c:pt idx="29992">
                  <c:v>29992</c:v>
                </c:pt>
                <c:pt idx="29993">
                  <c:v>29993</c:v>
                </c:pt>
                <c:pt idx="29994">
                  <c:v>29994</c:v>
                </c:pt>
                <c:pt idx="29995">
                  <c:v>29995</c:v>
                </c:pt>
                <c:pt idx="29996">
                  <c:v>29996</c:v>
                </c:pt>
                <c:pt idx="29997">
                  <c:v>29997</c:v>
                </c:pt>
                <c:pt idx="29998">
                  <c:v>29998</c:v>
                </c:pt>
                <c:pt idx="29999">
                  <c:v>29999</c:v>
                </c:pt>
                <c:pt idx="30000">
                  <c:v>30000</c:v>
                </c:pt>
                <c:pt idx="30001">
                  <c:v>30001</c:v>
                </c:pt>
                <c:pt idx="30002">
                  <c:v>30002</c:v>
                </c:pt>
                <c:pt idx="30003">
                  <c:v>30003</c:v>
                </c:pt>
                <c:pt idx="30004">
                  <c:v>30004</c:v>
                </c:pt>
                <c:pt idx="30005">
                  <c:v>30005</c:v>
                </c:pt>
                <c:pt idx="30006">
                  <c:v>30006</c:v>
                </c:pt>
                <c:pt idx="30007">
                  <c:v>30007</c:v>
                </c:pt>
                <c:pt idx="30008">
                  <c:v>30008</c:v>
                </c:pt>
                <c:pt idx="30009">
                  <c:v>30009</c:v>
                </c:pt>
                <c:pt idx="30010">
                  <c:v>30010</c:v>
                </c:pt>
                <c:pt idx="30011">
                  <c:v>30011</c:v>
                </c:pt>
                <c:pt idx="30012">
                  <c:v>30012</c:v>
                </c:pt>
                <c:pt idx="30013">
                  <c:v>30013</c:v>
                </c:pt>
                <c:pt idx="30014">
                  <c:v>30014</c:v>
                </c:pt>
                <c:pt idx="30015">
                  <c:v>30015</c:v>
                </c:pt>
                <c:pt idx="30016">
                  <c:v>30016</c:v>
                </c:pt>
                <c:pt idx="30017">
                  <c:v>30017</c:v>
                </c:pt>
                <c:pt idx="30018">
                  <c:v>30018</c:v>
                </c:pt>
                <c:pt idx="30019">
                  <c:v>30019</c:v>
                </c:pt>
                <c:pt idx="30020">
                  <c:v>30020</c:v>
                </c:pt>
                <c:pt idx="30021">
                  <c:v>30021</c:v>
                </c:pt>
                <c:pt idx="30022">
                  <c:v>30022</c:v>
                </c:pt>
                <c:pt idx="30023">
                  <c:v>30023</c:v>
                </c:pt>
                <c:pt idx="30024">
                  <c:v>30024</c:v>
                </c:pt>
                <c:pt idx="30025">
                  <c:v>30025</c:v>
                </c:pt>
                <c:pt idx="30026">
                  <c:v>30026</c:v>
                </c:pt>
                <c:pt idx="30027">
                  <c:v>30027</c:v>
                </c:pt>
                <c:pt idx="30028">
                  <c:v>30028</c:v>
                </c:pt>
                <c:pt idx="30029">
                  <c:v>30029</c:v>
                </c:pt>
                <c:pt idx="30030">
                  <c:v>30030</c:v>
                </c:pt>
                <c:pt idx="30031">
                  <c:v>30031</c:v>
                </c:pt>
                <c:pt idx="30032">
                  <c:v>30032</c:v>
                </c:pt>
                <c:pt idx="30033">
                  <c:v>30033</c:v>
                </c:pt>
                <c:pt idx="30034">
                  <c:v>30034</c:v>
                </c:pt>
                <c:pt idx="30035">
                  <c:v>30035</c:v>
                </c:pt>
                <c:pt idx="30036">
                  <c:v>30036</c:v>
                </c:pt>
                <c:pt idx="30037">
                  <c:v>30037</c:v>
                </c:pt>
                <c:pt idx="30038">
                  <c:v>30038</c:v>
                </c:pt>
                <c:pt idx="30039">
                  <c:v>30039</c:v>
                </c:pt>
                <c:pt idx="30040">
                  <c:v>30040</c:v>
                </c:pt>
                <c:pt idx="30041">
                  <c:v>30041</c:v>
                </c:pt>
                <c:pt idx="30042">
                  <c:v>30042</c:v>
                </c:pt>
                <c:pt idx="30043">
                  <c:v>30043</c:v>
                </c:pt>
                <c:pt idx="30044">
                  <c:v>30044</c:v>
                </c:pt>
                <c:pt idx="30045">
                  <c:v>30045</c:v>
                </c:pt>
                <c:pt idx="30046">
                  <c:v>30046</c:v>
                </c:pt>
                <c:pt idx="30047">
                  <c:v>30047</c:v>
                </c:pt>
                <c:pt idx="30048">
                  <c:v>30048</c:v>
                </c:pt>
                <c:pt idx="30049">
                  <c:v>30049</c:v>
                </c:pt>
                <c:pt idx="30050">
                  <c:v>30050</c:v>
                </c:pt>
                <c:pt idx="30051">
                  <c:v>30051</c:v>
                </c:pt>
                <c:pt idx="30052">
                  <c:v>30052</c:v>
                </c:pt>
                <c:pt idx="30053">
                  <c:v>30053</c:v>
                </c:pt>
                <c:pt idx="30054">
                  <c:v>30054</c:v>
                </c:pt>
                <c:pt idx="30055">
                  <c:v>30055</c:v>
                </c:pt>
                <c:pt idx="30056">
                  <c:v>30056</c:v>
                </c:pt>
                <c:pt idx="30057">
                  <c:v>30057</c:v>
                </c:pt>
                <c:pt idx="30058">
                  <c:v>30058</c:v>
                </c:pt>
                <c:pt idx="30059">
                  <c:v>30059</c:v>
                </c:pt>
                <c:pt idx="30060">
                  <c:v>30060</c:v>
                </c:pt>
                <c:pt idx="30061">
                  <c:v>30061</c:v>
                </c:pt>
                <c:pt idx="30062">
                  <c:v>30062</c:v>
                </c:pt>
                <c:pt idx="30063">
                  <c:v>30063</c:v>
                </c:pt>
                <c:pt idx="30064">
                  <c:v>30064</c:v>
                </c:pt>
                <c:pt idx="30065">
                  <c:v>30065</c:v>
                </c:pt>
                <c:pt idx="30066">
                  <c:v>30066</c:v>
                </c:pt>
                <c:pt idx="30067">
                  <c:v>30067</c:v>
                </c:pt>
                <c:pt idx="30068">
                  <c:v>30068</c:v>
                </c:pt>
                <c:pt idx="30069">
                  <c:v>30069</c:v>
                </c:pt>
                <c:pt idx="30070">
                  <c:v>30070</c:v>
                </c:pt>
                <c:pt idx="30071">
                  <c:v>30071</c:v>
                </c:pt>
                <c:pt idx="30072">
                  <c:v>30072</c:v>
                </c:pt>
                <c:pt idx="30073">
                  <c:v>30073</c:v>
                </c:pt>
                <c:pt idx="30074">
                  <c:v>30074</c:v>
                </c:pt>
                <c:pt idx="30075">
                  <c:v>30075</c:v>
                </c:pt>
                <c:pt idx="30076">
                  <c:v>30076</c:v>
                </c:pt>
                <c:pt idx="30077">
                  <c:v>30077</c:v>
                </c:pt>
                <c:pt idx="30078">
                  <c:v>30078</c:v>
                </c:pt>
                <c:pt idx="30079">
                  <c:v>30079</c:v>
                </c:pt>
                <c:pt idx="30080">
                  <c:v>30080</c:v>
                </c:pt>
                <c:pt idx="30081">
                  <c:v>30081</c:v>
                </c:pt>
                <c:pt idx="30082">
                  <c:v>30082</c:v>
                </c:pt>
                <c:pt idx="30083">
                  <c:v>30083</c:v>
                </c:pt>
                <c:pt idx="30084">
                  <c:v>30084</c:v>
                </c:pt>
                <c:pt idx="30085">
                  <c:v>30085</c:v>
                </c:pt>
                <c:pt idx="30086">
                  <c:v>30086</c:v>
                </c:pt>
                <c:pt idx="30087">
                  <c:v>30087</c:v>
                </c:pt>
                <c:pt idx="30088">
                  <c:v>30088</c:v>
                </c:pt>
                <c:pt idx="30089">
                  <c:v>30089</c:v>
                </c:pt>
                <c:pt idx="30090">
                  <c:v>30090</c:v>
                </c:pt>
                <c:pt idx="30091">
                  <c:v>30091</c:v>
                </c:pt>
                <c:pt idx="30092">
                  <c:v>30092</c:v>
                </c:pt>
                <c:pt idx="30093">
                  <c:v>30093</c:v>
                </c:pt>
                <c:pt idx="30094">
                  <c:v>30094</c:v>
                </c:pt>
                <c:pt idx="30095">
                  <c:v>30095</c:v>
                </c:pt>
                <c:pt idx="30096">
                  <c:v>30096</c:v>
                </c:pt>
                <c:pt idx="30097">
                  <c:v>30097</c:v>
                </c:pt>
                <c:pt idx="30098">
                  <c:v>30098</c:v>
                </c:pt>
                <c:pt idx="30099">
                  <c:v>30099</c:v>
                </c:pt>
                <c:pt idx="30100">
                  <c:v>30100</c:v>
                </c:pt>
                <c:pt idx="30101">
                  <c:v>30101</c:v>
                </c:pt>
                <c:pt idx="30102">
                  <c:v>30102</c:v>
                </c:pt>
                <c:pt idx="30103">
                  <c:v>30103</c:v>
                </c:pt>
                <c:pt idx="30104">
                  <c:v>30104</c:v>
                </c:pt>
                <c:pt idx="30105">
                  <c:v>30105</c:v>
                </c:pt>
                <c:pt idx="30106">
                  <c:v>30106</c:v>
                </c:pt>
                <c:pt idx="30107">
                  <c:v>30107</c:v>
                </c:pt>
                <c:pt idx="30108">
                  <c:v>30108</c:v>
                </c:pt>
                <c:pt idx="30109">
                  <c:v>30109</c:v>
                </c:pt>
                <c:pt idx="30110">
                  <c:v>30110</c:v>
                </c:pt>
                <c:pt idx="30111">
                  <c:v>30111</c:v>
                </c:pt>
                <c:pt idx="30112">
                  <c:v>30112</c:v>
                </c:pt>
                <c:pt idx="30113">
                  <c:v>30113</c:v>
                </c:pt>
                <c:pt idx="30114">
                  <c:v>30114</c:v>
                </c:pt>
                <c:pt idx="30115">
                  <c:v>30115</c:v>
                </c:pt>
                <c:pt idx="30116">
                  <c:v>30116</c:v>
                </c:pt>
                <c:pt idx="30117">
                  <c:v>30117</c:v>
                </c:pt>
                <c:pt idx="30118">
                  <c:v>30118</c:v>
                </c:pt>
                <c:pt idx="30119">
                  <c:v>30119</c:v>
                </c:pt>
                <c:pt idx="30120">
                  <c:v>30120</c:v>
                </c:pt>
                <c:pt idx="30121">
                  <c:v>30121</c:v>
                </c:pt>
                <c:pt idx="30122">
                  <c:v>30122</c:v>
                </c:pt>
                <c:pt idx="30123">
                  <c:v>30123</c:v>
                </c:pt>
                <c:pt idx="30124">
                  <c:v>30124</c:v>
                </c:pt>
                <c:pt idx="30125">
                  <c:v>30125</c:v>
                </c:pt>
                <c:pt idx="30126">
                  <c:v>30126</c:v>
                </c:pt>
                <c:pt idx="30127">
                  <c:v>30127</c:v>
                </c:pt>
                <c:pt idx="30128">
                  <c:v>30128</c:v>
                </c:pt>
                <c:pt idx="30129">
                  <c:v>30129</c:v>
                </c:pt>
                <c:pt idx="30130">
                  <c:v>30130</c:v>
                </c:pt>
                <c:pt idx="30131">
                  <c:v>30131</c:v>
                </c:pt>
                <c:pt idx="30132">
                  <c:v>30132</c:v>
                </c:pt>
                <c:pt idx="30133">
                  <c:v>30133</c:v>
                </c:pt>
                <c:pt idx="30134">
                  <c:v>30134</c:v>
                </c:pt>
                <c:pt idx="30135">
                  <c:v>30135</c:v>
                </c:pt>
                <c:pt idx="30136">
                  <c:v>30136</c:v>
                </c:pt>
                <c:pt idx="30137">
                  <c:v>30137</c:v>
                </c:pt>
                <c:pt idx="30138">
                  <c:v>30138</c:v>
                </c:pt>
                <c:pt idx="30139">
                  <c:v>30139</c:v>
                </c:pt>
                <c:pt idx="30140">
                  <c:v>30140</c:v>
                </c:pt>
                <c:pt idx="30141">
                  <c:v>30141</c:v>
                </c:pt>
                <c:pt idx="30142">
                  <c:v>30142</c:v>
                </c:pt>
                <c:pt idx="30143">
                  <c:v>30143</c:v>
                </c:pt>
                <c:pt idx="30144">
                  <c:v>30144</c:v>
                </c:pt>
                <c:pt idx="30145">
                  <c:v>30145</c:v>
                </c:pt>
                <c:pt idx="30146">
                  <c:v>30146</c:v>
                </c:pt>
                <c:pt idx="30147">
                  <c:v>30147</c:v>
                </c:pt>
                <c:pt idx="30148">
                  <c:v>30148</c:v>
                </c:pt>
                <c:pt idx="30149">
                  <c:v>30149</c:v>
                </c:pt>
                <c:pt idx="30150">
                  <c:v>30150</c:v>
                </c:pt>
                <c:pt idx="30151">
                  <c:v>30151</c:v>
                </c:pt>
                <c:pt idx="30152">
                  <c:v>30152</c:v>
                </c:pt>
                <c:pt idx="30153">
                  <c:v>30153</c:v>
                </c:pt>
                <c:pt idx="30154">
                  <c:v>30154</c:v>
                </c:pt>
                <c:pt idx="30155">
                  <c:v>30155</c:v>
                </c:pt>
                <c:pt idx="30156">
                  <c:v>30156</c:v>
                </c:pt>
                <c:pt idx="30157">
                  <c:v>30157</c:v>
                </c:pt>
                <c:pt idx="30158">
                  <c:v>30158</c:v>
                </c:pt>
                <c:pt idx="30159">
                  <c:v>30159</c:v>
                </c:pt>
                <c:pt idx="30160">
                  <c:v>30160</c:v>
                </c:pt>
                <c:pt idx="30161">
                  <c:v>30161</c:v>
                </c:pt>
                <c:pt idx="30162">
                  <c:v>30162</c:v>
                </c:pt>
                <c:pt idx="30163">
                  <c:v>30163</c:v>
                </c:pt>
                <c:pt idx="30164">
                  <c:v>30164</c:v>
                </c:pt>
                <c:pt idx="30165">
                  <c:v>30165</c:v>
                </c:pt>
                <c:pt idx="30166">
                  <c:v>30166</c:v>
                </c:pt>
                <c:pt idx="30167">
                  <c:v>30167</c:v>
                </c:pt>
                <c:pt idx="30168">
                  <c:v>30168</c:v>
                </c:pt>
                <c:pt idx="30169">
                  <c:v>30169</c:v>
                </c:pt>
                <c:pt idx="30170">
                  <c:v>30170</c:v>
                </c:pt>
                <c:pt idx="30171">
                  <c:v>30171</c:v>
                </c:pt>
                <c:pt idx="30172">
                  <c:v>30172</c:v>
                </c:pt>
                <c:pt idx="30173">
                  <c:v>30173</c:v>
                </c:pt>
                <c:pt idx="30174">
                  <c:v>30174</c:v>
                </c:pt>
                <c:pt idx="30175">
                  <c:v>30175</c:v>
                </c:pt>
                <c:pt idx="30176">
                  <c:v>30176</c:v>
                </c:pt>
                <c:pt idx="30177">
                  <c:v>30177</c:v>
                </c:pt>
                <c:pt idx="30178">
                  <c:v>30178</c:v>
                </c:pt>
                <c:pt idx="30179">
                  <c:v>30179</c:v>
                </c:pt>
                <c:pt idx="30180">
                  <c:v>30180</c:v>
                </c:pt>
                <c:pt idx="30181">
                  <c:v>30181</c:v>
                </c:pt>
                <c:pt idx="30182">
                  <c:v>30182</c:v>
                </c:pt>
                <c:pt idx="30183">
                  <c:v>30183</c:v>
                </c:pt>
                <c:pt idx="30184">
                  <c:v>30184</c:v>
                </c:pt>
                <c:pt idx="30185">
                  <c:v>30185</c:v>
                </c:pt>
                <c:pt idx="30186">
                  <c:v>30186</c:v>
                </c:pt>
                <c:pt idx="30187">
                  <c:v>30187</c:v>
                </c:pt>
                <c:pt idx="30188">
                  <c:v>30188</c:v>
                </c:pt>
                <c:pt idx="30189">
                  <c:v>30189</c:v>
                </c:pt>
                <c:pt idx="30190">
                  <c:v>30190</c:v>
                </c:pt>
                <c:pt idx="30191">
                  <c:v>30191</c:v>
                </c:pt>
                <c:pt idx="30192">
                  <c:v>30192</c:v>
                </c:pt>
                <c:pt idx="30193">
                  <c:v>30193</c:v>
                </c:pt>
                <c:pt idx="30194">
                  <c:v>30194</c:v>
                </c:pt>
                <c:pt idx="30195">
                  <c:v>30195</c:v>
                </c:pt>
                <c:pt idx="30196">
                  <c:v>30196</c:v>
                </c:pt>
                <c:pt idx="30197">
                  <c:v>30197</c:v>
                </c:pt>
                <c:pt idx="30198">
                  <c:v>30198</c:v>
                </c:pt>
                <c:pt idx="30199">
                  <c:v>30199</c:v>
                </c:pt>
                <c:pt idx="30200">
                  <c:v>30200</c:v>
                </c:pt>
                <c:pt idx="30201">
                  <c:v>30201</c:v>
                </c:pt>
                <c:pt idx="30202">
                  <c:v>30202</c:v>
                </c:pt>
                <c:pt idx="30203">
                  <c:v>30203</c:v>
                </c:pt>
                <c:pt idx="30204">
                  <c:v>30204</c:v>
                </c:pt>
                <c:pt idx="30205">
                  <c:v>30205</c:v>
                </c:pt>
                <c:pt idx="30206">
                  <c:v>30206</c:v>
                </c:pt>
                <c:pt idx="30207">
                  <c:v>30207</c:v>
                </c:pt>
                <c:pt idx="30208">
                  <c:v>30208</c:v>
                </c:pt>
                <c:pt idx="30209">
                  <c:v>30209</c:v>
                </c:pt>
                <c:pt idx="30210">
                  <c:v>30210</c:v>
                </c:pt>
                <c:pt idx="30211">
                  <c:v>30211</c:v>
                </c:pt>
                <c:pt idx="30212">
                  <c:v>30212</c:v>
                </c:pt>
                <c:pt idx="30213">
                  <c:v>30213</c:v>
                </c:pt>
                <c:pt idx="30214">
                  <c:v>30214</c:v>
                </c:pt>
                <c:pt idx="30215">
                  <c:v>30215</c:v>
                </c:pt>
                <c:pt idx="30216">
                  <c:v>30216</c:v>
                </c:pt>
                <c:pt idx="30217">
                  <c:v>30217</c:v>
                </c:pt>
                <c:pt idx="30218">
                  <c:v>30218</c:v>
                </c:pt>
                <c:pt idx="30219">
                  <c:v>30219</c:v>
                </c:pt>
                <c:pt idx="30220">
                  <c:v>30220</c:v>
                </c:pt>
                <c:pt idx="30221">
                  <c:v>30221</c:v>
                </c:pt>
                <c:pt idx="30222">
                  <c:v>30222</c:v>
                </c:pt>
                <c:pt idx="30223">
                  <c:v>30223</c:v>
                </c:pt>
                <c:pt idx="30224">
                  <c:v>30224</c:v>
                </c:pt>
                <c:pt idx="30225">
                  <c:v>30225</c:v>
                </c:pt>
                <c:pt idx="30226">
                  <c:v>30226</c:v>
                </c:pt>
                <c:pt idx="30227">
                  <c:v>30227</c:v>
                </c:pt>
                <c:pt idx="30228">
                  <c:v>30228</c:v>
                </c:pt>
                <c:pt idx="30229">
                  <c:v>30229</c:v>
                </c:pt>
                <c:pt idx="30230">
                  <c:v>30230</c:v>
                </c:pt>
                <c:pt idx="30231">
                  <c:v>30231</c:v>
                </c:pt>
                <c:pt idx="30232">
                  <c:v>30232</c:v>
                </c:pt>
                <c:pt idx="30233">
                  <c:v>30233</c:v>
                </c:pt>
                <c:pt idx="30234">
                  <c:v>30234</c:v>
                </c:pt>
                <c:pt idx="30235">
                  <c:v>30235</c:v>
                </c:pt>
                <c:pt idx="30236">
                  <c:v>30236</c:v>
                </c:pt>
                <c:pt idx="30237">
                  <c:v>30237</c:v>
                </c:pt>
                <c:pt idx="30238">
                  <c:v>30238</c:v>
                </c:pt>
                <c:pt idx="30239">
                  <c:v>30239</c:v>
                </c:pt>
                <c:pt idx="30240">
                  <c:v>30240</c:v>
                </c:pt>
                <c:pt idx="30241">
                  <c:v>30241</c:v>
                </c:pt>
                <c:pt idx="30242">
                  <c:v>30242</c:v>
                </c:pt>
                <c:pt idx="30243">
                  <c:v>30243</c:v>
                </c:pt>
                <c:pt idx="30244">
                  <c:v>30244</c:v>
                </c:pt>
                <c:pt idx="30245">
                  <c:v>30245</c:v>
                </c:pt>
                <c:pt idx="30246">
                  <c:v>30246</c:v>
                </c:pt>
                <c:pt idx="30247">
                  <c:v>30247</c:v>
                </c:pt>
                <c:pt idx="30248">
                  <c:v>30248</c:v>
                </c:pt>
                <c:pt idx="30249">
                  <c:v>30249</c:v>
                </c:pt>
                <c:pt idx="30250">
                  <c:v>30250</c:v>
                </c:pt>
                <c:pt idx="30251">
                  <c:v>30251</c:v>
                </c:pt>
                <c:pt idx="30252">
                  <c:v>30252</c:v>
                </c:pt>
                <c:pt idx="30253">
                  <c:v>30253</c:v>
                </c:pt>
                <c:pt idx="30254">
                  <c:v>30254</c:v>
                </c:pt>
                <c:pt idx="30255">
                  <c:v>30255</c:v>
                </c:pt>
                <c:pt idx="30256">
                  <c:v>30256</c:v>
                </c:pt>
                <c:pt idx="30257">
                  <c:v>30257</c:v>
                </c:pt>
                <c:pt idx="30258">
                  <c:v>30258</c:v>
                </c:pt>
                <c:pt idx="30259">
                  <c:v>30259</c:v>
                </c:pt>
                <c:pt idx="30260">
                  <c:v>30260</c:v>
                </c:pt>
                <c:pt idx="30261">
                  <c:v>30261</c:v>
                </c:pt>
                <c:pt idx="30262">
                  <c:v>30262</c:v>
                </c:pt>
                <c:pt idx="30263">
                  <c:v>30263</c:v>
                </c:pt>
                <c:pt idx="30264">
                  <c:v>30264</c:v>
                </c:pt>
                <c:pt idx="30265">
                  <c:v>30265</c:v>
                </c:pt>
                <c:pt idx="30266">
                  <c:v>30266</c:v>
                </c:pt>
                <c:pt idx="30267">
                  <c:v>30267</c:v>
                </c:pt>
                <c:pt idx="30268">
                  <c:v>30268</c:v>
                </c:pt>
                <c:pt idx="30269">
                  <c:v>30269</c:v>
                </c:pt>
                <c:pt idx="30270">
                  <c:v>30270</c:v>
                </c:pt>
                <c:pt idx="30271">
                  <c:v>30271</c:v>
                </c:pt>
                <c:pt idx="30272">
                  <c:v>30272</c:v>
                </c:pt>
                <c:pt idx="30273">
                  <c:v>30273</c:v>
                </c:pt>
                <c:pt idx="30274">
                  <c:v>30274</c:v>
                </c:pt>
                <c:pt idx="30275">
                  <c:v>30275</c:v>
                </c:pt>
                <c:pt idx="30276">
                  <c:v>30276</c:v>
                </c:pt>
                <c:pt idx="30277">
                  <c:v>30277</c:v>
                </c:pt>
                <c:pt idx="30278">
                  <c:v>30278</c:v>
                </c:pt>
                <c:pt idx="30279">
                  <c:v>30279</c:v>
                </c:pt>
                <c:pt idx="30280">
                  <c:v>30280</c:v>
                </c:pt>
                <c:pt idx="30281">
                  <c:v>30281</c:v>
                </c:pt>
                <c:pt idx="30282">
                  <c:v>30282</c:v>
                </c:pt>
                <c:pt idx="30283">
                  <c:v>30283</c:v>
                </c:pt>
                <c:pt idx="30284">
                  <c:v>30284</c:v>
                </c:pt>
                <c:pt idx="30285">
                  <c:v>30285</c:v>
                </c:pt>
                <c:pt idx="30286">
                  <c:v>30286</c:v>
                </c:pt>
                <c:pt idx="30287">
                  <c:v>30287</c:v>
                </c:pt>
                <c:pt idx="30288">
                  <c:v>30288</c:v>
                </c:pt>
                <c:pt idx="30289">
                  <c:v>30289</c:v>
                </c:pt>
                <c:pt idx="30290">
                  <c:v>30290</c:v>
                </c:pt>
                <c:pt idx="30291">
                  <c:v>30291</c:v>
                </c:pt>
                <c:pt idx="30292">
                  <c:v>30292</c:v>
                </c:pt>
                <c:pt idx="30293">
                  <c:v>30293</c:v>
                </c:pt>
                <c:pt idx="30294">
                  <c:v>30294</c:v>
                </c:pt>
                <c:pt idx="30295">
                  <c:v>30295</c:v>
                </c:pt>
                <c:pt idx="30296">
                  <c:v>30296</c:v>
                </c:pt>
                <c:pt idx="30297">
                  <c:v>30297</c:v>
                </c:pt>
                <c:pt idx="30298">
                  <c:v>30298</c:v>
                </c:pt>
                <c:pt idx="30299">
                  <c:v>30299</c:v>
                </c:pt>
                <c:pt idx="30300">
                  <c:v>30300</c:v>
                </c:pt>
                <c:pt idx="30301">
                  <c:v>30301</c:v>
                </c:pt>
                <c:pt idx="30302">
                  <c:v>30302</c:v>
                </c:pt>
                <c:pt idx="30303">
                  <c:v>30303</c:v>
                </c:pt>
                <c:pt idx="30304">
                  <c:v>30304</c:v>
                </c:pt>
                <c:pt idx="30305">
                  <c:v>30305</c:v>
                </c:pt>
                <c:pt idx="30306">
                  <c:v>30306</c:v>
                </c:pt>
                <c:pt idx="30307">
                  <c:v>30307</c:v>
                </c:pt>
                <c:pt idx="30308">
                  <c:v>30308</c:v>
                </c:pt>
                <c:pt idx="30309">
                  <c:v>30309</c:v>
                </c:pt>
                <c:pt idx="30310">
                  <c:v>30310</c:v>
                </c:pt>
                <c:pt idx="30311">
                  <c:v>30311</c:v>
                </c:pt>
                <c:pt idx="30312">
                  <c:v>30312</c:v>
                </c:pt>
                <c:pt idx="30313">
                  <c:v>30313</c:v>
                </c:pt>
                <c:pt idx="30314">
                  <c:v>30314</c:v>
                </c:pt>
                <c:pt idx="30315">
                  <c:v>30315</c:v>
                </c:pt>
                <c:pt idx="30316">
                  <c:v>30316</c:v>
                </c:pt>
                <c:pt idx="30317">
                  <c:v>30317</c:v>
                </c:pt>
                <c:pt idx="30318">
                  <c:v>30318</c:v>
                </c:pt>
                <c:pt idx="30319">
                  <c:v>30319</c:v>
                </c:pt>
                <c:pt idx="30320">
                  <c:v>30320</c:v>
                </c:pt>
                <c:pt idx="30321">
                  <c:v>30321</c:v>
                </c:pt>
                <c:pt idx="30322">
                  <c:v>30322</c:v>
                </c:pt>
                <c:pt idx="30323">
                  <c:v>30323</c:v>
                </c:pt>
                <c:pt idx="30324">
                  <c:v>30324</c:v>
                </c:pt>
                <c:pt idx="30325">
                  <c:v>30325</c:v>
                </c:pt>
                <c:pt idx="30326">
                  <c:v>30326</c:v>
                </c:pt>
                <c:pt idx="30327">
                  <c:v>30327</c:v>
                </c:pt>
                <c:pt idx="30328">
                  <c:v>30328</c:v>
                </c:pt>
                <c:pt idx="30329">
                  <c:v>30329</c:v>
                </c:pt>
                <c:pt idx="30330">
                  <c:v>30330</c:v>
                </c:pt>
                <c:pt idx="30331">
                  <c:v>30331</c:v>
                </c:pt>
                <c:pt idx="30332">
                  <c:v>30332</c:v>
                </c:pt>
                <c:pt idx="30333">
                  <c:v>30333</c:v>
                </c:pt>
                <c:pt idx="30334">
                  <c:v>30334</c:v>
                </c:pt>
                <c:pt idx="30335">
                  <c:v>30335</c:v>
                </c:pt>
                <c:pt idx="30336">
                  <c:v>30336</c:v>
                </c:pt>
                <c:pt idx="30337">
                  <c:v>30337</c:v>
                </c:pt>
                <c:pt idx="30338">
                  <c:v>30338</c:v>
                </c:pt>
                <c:pt idx="30339">
                  <c:v>30339</c:v>
                </c:pt>
                <c:pt idx="30340">
                  <c:v>30340</c:v>
                </c:pt>
                <c:pt idx="30341">
                  <c:v>30341</c:v>
                </c:pt>
                <c:pt idx="30342">
                  <c:v>30342</c:v>
                </c:pt>
                <c:pt idx="30343">
                  <c:v>30343</c:v>
                </c:pt>
                <c:pt idx="30344">
                  <c:v>30344</c:v>
                </c:pt>
                <c:pt idx="30345">
                  <c:v>30345</c:v>
                </c:pt>
                <c:pt idx="30346">
                  <c:v>30346</c:v>
                </c:pt>
                <c:pt idx="30347">
                  <c:v>30347</c:v>
                </c:pt>
                <c:pt idx="30348">
                  <c:v>30348</c:v>
                </c:pt>
                <c:pt idx="30349">
                  <c:v>30349</c:v>
                </c:pt>
                <c:pt idx="30350">
                  <c:v>30350</c:v>
                </c:pt>
                <c:pt idx="30351">
                  <c:v>30351</c:v>
                </c:pt>
                <c:pt idx="30352">
                  <c:v>30352</c:v>
                </c:pt>
                <c:pt idx="30353">
                  <c:v>30353</c:v>
                </c:pt>
                <c:pt idx="30354">
                  <c:v>30354</c:v>
                </c:pt>
                <c:pt idx="30355">
                  <c:v>30355</c:v>
                </c:pt>
                <c:pt idx="30356">
                  <c:v>30356</c:v>
                </c:pt>
                <c:pt idx="30357">
                  <c:v>30357</c:v>
                </c:pt>
                <c:pt idx="30358">
                  <c:v>30358</c:v>
                </c:pt>
                <c:pt idx="30359">
                  <c:v>30359</c:v>
                </c:pt>
                <c:pt idx="30360">
                  <c:v>30360</c:v>
                </c:pt>
                <c:pt idx="30361">
                  <c:v>30361</c:v>
                </c:pt>
                <c:pt idx="30362">
                  <c:v>30362</c:v>
                </c:pt>
                <c:pt idx="30363">
                  <c:v>30363</c:v>
                </c:pt>
                <c:pt idx="30364">
                  <c:v>30364</c:v>
                </c:pt>
                <c:pt idx="30365">
                  <c:v>30365</c:v>
                </c:pt>
                <c:pt idx="30366">
                  <c:v>30366</c:v>
                </c:pt>
                <c:pt idx="30367">
                  <c:v>30367</c:v>
                </c:pt>
                <c:pt idx="30368">
                  <c:v>30368</c:v>
                </c:pt>
                <c:pt idx="30369">
                  <c:v>30369</c:v>
                </c:pt>
                <c:pt idx="30370">
                  <c:v>30370</c:v>
                </c:pt>
                <c:pt idx="30371">
                  <c:v>30371</c:v>
                </c:pt>
                <c:pt idx="30372">
                  <c:v>30372</c:v>
                </c:pt>
                <c:pt idx="30373">
                  <c:v>30373</c:v>
                </c:pt>
                <c:pt idx="30374">
                  <c:v>30374</c:v>
                </c:pt>
                <c:pt idx="30375">
                  <c:v>30375</c:v>
                </c:pt>
                <c:pt idx="30376">
                  <c:v>30376</c:v>
                </c:pt>
                <c:pt idx="30377">
                  <c:v>30377</c:v>
                </c:pt>
                <c:pt idx="30378">
                  <c:v>30378</c:v>
                </c:pt>
                <c:pt idx="30379">
                  <c:v>30379</c:v>
                </c:pt>
                <c:pt idx="30380">
                  <c:v>30380</c:v>
                </c:pt>
                <c:pt idx="30381">
                  <c:v>30381</c:v>
                </c:pt>
                <c:pt idx="30382">
                  <c:v>30382</c:v>
                </c:pt>
                <c:pt idx="30383">
                  <c:v>30383</c:v>
                </c:pt>
                <c:pt idx="30384">
                  <c:v>30384</c:v>
                </c:pt>
                <c:pt idx="30385">
                  <c:v>30385</c:v>
                </c:pt>
                <c:pt idx="30386">
                  <c:v>30386</c:v>
                </c:pt>
                <c:pt idx="30387">
                  <c:v>30387</c:v>
                </c:pt>
                <c:pt idx="30388">
                  <c:v>30388</c:v>
                </c:pt>
                <c:pt idx="30389">
                  <c:v>30389</c:v>
                </c:pt>
                <c:pt idx="30390">
                  <c:v>30390</c:v>
                </c:pt>
                <c:pt idx="30391">
                  <c:v>30391</c:v>
                </c:pt>
                <c:pt idx="30392">
                  <c:v>30392</c:v>
                </c:pt>
                <c:pt idx="30393">
                  <c:v>30393</c:v>
                </c:pt>
                <c:pt idx="30394">
                  <c:v>30394</c:v>
                </c:pt>
                <c:pt idx="30395">
                  <c:v>30395</c:v>
                </c:pt>
                <c:pt idx="30396">
                  <c:v>30396</c:v>
                </c:pt>
                <c:pt idx="30397">
                  <c:v>30397</c:v>
                </c:pt>
                <c:pt idx="30398">
                  <c:v>30398</c:v>
                </c:pt>
                <c:pt idx="30399">
                  <c:v>30399</c:v>
                </c:pt>
                <c:pt idx="30400">
                  <c:v>30400</c:v>
                </c:pt>
                <c:pt idx="30401">
                  <c:v>30401</c:v>
                </c:pt>
                <c:pt idx="30402">
                  <c:v>30402</c:v>
                </c:pt>
                <c:pt idx="30403">
                  <c:v>30403</c:v>
                </c:pt>
                <c:pt idx="30404">
                  <c:v>30404</c:v>
                </c:pt>
                <c:pt idx="30405">
                  <c:v>30405</c:v>
                </c:pt>
                <c:pt idx="30406">
                  <c:v>30406</c:v>
                </c:pt>
                <c:pt idx="30407">
                  <c:v>30407</c:v>
                </c:pt>
                <c:pt idx="30408">
                  <c:v>30408</c:v>
                </c:pt>
                <c:pt idx="30409">
                  <c:v>30409</c:v>
                </c:pt>
                <c:pt idx="30410">
                  <c:v>30410</c:v>
                </c:pt>
                <c:pt idx="30411">
                  <c:v>30411</c:v>
                </c:pt>
                <c:pt idx="30412">
                  <c:v>30412</c:v>
                </c:pt>
                <c:pt idx="30413">
                  <c:v>30413</c:v>
                </c:pt>
                <c:pt idx="30414">
                  <c:v>30414</c:v>
                </c:pt>
                <c:pt idx="30415">
                  <c:v>30415</c:v>
                </c:pt>
                <c:pt idx="30416">
                  <c:v>30416</c:v>
                </c:pt>
                <c:pt idx="30417">
                  <c:v>30417</c:v>
                </c:pt>
                <c:pt idx="30418">
                  <c:v>30418</c:v>
                </c:pt>
                <c:pt idx="30419">
                  <c:v>30419</c:v>
                </c:pt>
                <c:pt idx="30420">
                  <c:v>30420</c:v>
                </c:pt>
                <c:pt idx="30421">
                  <c:v>30421</c:v>
                </c:pt>
                <c:pt idx="30422">
                  <c:v>30422</c:v>
                </c:pt>
                <c:pt idx="30423">
                  <c:v>30423</c:v>
                </c:pt>
                <c:pt idx="30424">
                  <c:v>30424</c:v>
                </c:pt>
                <c:pt idx="30425">
                  <c:v>30425</c:v>
                </c:pt>
                <c:pt idx="30426">
                  <c:v>30426</c:v>
                </c:pt>
                <c:pt idx="30427">
                  <c:v>30427</c:v>
                </c:pt>
                <c:pt idx="30428">
                  <c:v>30428</c:v>
                </c:pt>
                <c:pt idx="30429">
                  <c:v>30429</c:v>
                </c:pt>
                <c:pt idx="30430">
                  <c:v>30430</c:v>
                </c:pt>
                <c:pt idx="30431">
                  <c:v>30431</c:v>
                </c:pt>
                <c:pt idx="30432">
                  <c:v>30432</c:v>
                </c:pt>
                <c:pt idx="30433">
                  <c:v>30433</c:v>
                </c:pt>
                <c:pt idx="30434">
                  <c:v>30434</c:v>
                </c:pt>
                <c:pt idx="30435">
                  <c:v>30435</c:v>
                </c:pt>
                <c:pt idx="30436">
                  <c:v>30436</c:v>
                </c:pt>
                <c:pt idx="30437">
                  <c:v>30437</c:v>
                </c:pt>
                <c:pt idx="30438">
                  <c:v>30438</c:v>
                </c:pt>
                <c:pt idx="30439">
                  <c:v>30439</c:v>
                </c:pt>
                <c:pt idx="30440">
                  <c:v>30440</c:v>
                </c:pt>
                <c:pt idx="30441">
                  <c:v>30441</c:v>
                </c:pt>
                <c:pt idx="30442">
                  <c:v>30442</c:v>
                </c:pt>
                <c:pt idx="30443">
                  <c:v>30443</c:v>
                </c:pt>
                <c:pt idx="30444">
                  <c:v>30444</c:v>
                </c:pt>
                <c:pt idx="30445">
                  <c:v>30445</c:v>
                </c:pt>
                <c:pt idx="30446">
                  <c:v>30446</c:v>
                </c:pt>
                <c:pt idx="30447">
                  <c:v>30447</c:v>
                </c:pt>
                <c:pt idx="30448">
                  <c:v>30448</c:v>
                </c:pt>
                <c:pt idx="30449">
                  <c:v>30449</c:v>
                </c:pt>
                <c:pt idx="30450">
                  <c:v>30450</c:v>
                </c:pt>
                <c:pt idx="30451">
                  <c:v>30451</c:v>
                </c:pt>
                <c:pt idx="30452">
                  <c:v>30452</c:v>
                </c:pt>
                <c:pt idx="30453">
                  <c:v>30453</c:v>
                </c:pt>
                <c:pt idx="30454">
                  <c:v>30454</c:v>
                </c:pt>
                <c:pt idx="30455">
                  <c:v>30455</c:v>
                </c:pt>
                <c:pt idx="30456">
                  <c:v>30456</c:v>
                </c:pt>
                <c:pt idx="30457">
                  <c:v>30457</c:v>
                </c:pt>
                <c:pt idx="30458">
                  <c:v>30458</c:v>
                </c:pt>
                <c:pt idx="30459">
                  <c:v>30459</c:v>
                </c:pt>
                <c:pt idx="30460">
                  <c:v>30460</c:v>
                </c:pt>
                <c:pt idx="30461">
                  <c:v>30461</c:v>
                </c:pt>
                <c:pt idx="30462">
                  <c:v>30462</c:v>
                </c:pt>
                <c:pt idx="30463">
                  <c:v>30463</c:v>
                </c:pt>
                <c:pt idx="30464">
                  <c:v>30464</c:v>
                </c:pt>
                <c:pt idx="30465">
                  <c:v>30465</c:v>
                </c:pt>
                <c:pt idx="30466">
                  <c:v>30466</c:v>
                </c:pt>
                <c:pt idx="30467">
                  <c:v>30467</c:v>
                </c:pt>
                <c:pt idx="30468">
                  <c:v>30468</c:v>
                </c:pt>
                <c:pt idx="30469">
                  <c:v>30469</c:v>
                </c:pt>
                <c:pt idx="30470">
                  <c:v>30470</c:v>
                </c:pt>
                <c:pt idx="30471">
                  <c:v>30471</c:v>
                </c:pt>
                <c:pt idx="30472">
                  <c:v>30472</c:v>
                </c:pt>
                <c:pt idx="30473">
                  <c:v>30473</c:v>
                </c:pt>
                <c:pt idx="30474">
                  <c:v>30474</c:v>
                </c:pt>
                <c:pt idx="30475">
                  <c:v>30475</c:v>
                </c:pt>
                <c:pt idx="30476">
                  <c:v>30476</c:v>
                </c:pt>
                <c:pt idx="30477">
                  <c:v>30477</c:v>
                </c:pt>
                <c:pt idx="30478">
                  <c:v>30478</c:v>
                </c:pt>
                <c:pt idx="30479">
                  <c:v>30479</c:v>
                </c:pt>
                <c:pt idx="30480">
                  <c:v>30480</c:v>
                </c:pt>
                <c:pt idx="30481">
                  <c:v>30481</c:v>
                </c:pt>
                <c:pt idx="30482">
                  <c:v>30482</c:v>
                </c:pt>
                <c:pt idx="30483">
                  <c:v>30483</c:v>
                </c:pt>
                <c:pt idx="30484">
                  <c:v>30484</c:v>
                </c:pt>
                <c:pt idx="30485">
                  <c:v>30485</c:v>
                </c:pt>
                <c:pt idx="30486">
                  <c:v>30486</c:v>
                </c:pt>
                <c:pt idx="30487">
                  <c:v>30487</c:v>
                </c:pt>
                <c:pt idx="30488">
                  <c:v>30488</c:v>
                </c:pt>
                <c:pt idx="30489">
                  <c:v>30489</c:v>
                </c:pt>
                <c:pt idx="30490">
                  <c:v>30490</c:v>
                </c:pt>
                <c:pt idx="30491">
                  <c:v>30491</c:v>
                </c:pt>
                <c:pt idx="30492">
                  <c:v>30492</c:v>
                </c:pt>
                <c:pt idx="30493">
                  <c:v>30493</c:v>
                </c:pt>
                <c:pt idx="30494">
                  <c:v>30494</c:v>
                </c:pt>
                <c:pt idx="30495">
                  <c:v>30495</c:v>
                </c:pt>
                <c:pt idx="30496">
                  <c:v>30496</c:v>
                </c:pt>
                <c:pt idx="30497">
                  <c:v>30497</c:v>
                </c:pt>
                <c:pt idx="30498">
                  <c:v>30498</c:v>
                </c:pt>
                <c:pt idx="30499">
                  <c:v>30499</c:v>
                </c:pt>
                <c:pt idx="30500">
                  <c:v>30500</c:v>
                </c:pt>
                <c:pt idx="30501">
                  <c:v>30501</c:v>
                </c:pt>
                <c:pt idx="30502">
                  <c:v>30502</c:v>
                </c:pt>
                <c:pt idx="30503">
                  <c:v>30503</c:v>
                </c:pt>
                <c:pt idx="30504">
                  <c:v>30504</c:v>
                </c:pt>
                <c:pt idx="30505">
                  <c:v>30505</c:v>
                </c:pt>
                <c:pt idx="30506">
                  <c:v>30506</c:v>
                </c:pt>
                <c:pt idx="30507">
                  <c:v>30507</c:v>
                </c:pt>
                <c:pt idx="30508">
                  <c:v>30508</c:v>
                </c:pt>
                <c:pt idx="30509">
                  <c:v>30509</c:v>
                </c:pt>
                <c:pt idx="30510">
                  <c:v>30510</c:v>
                </c:pt>
                <c:pt idx="30511">
                  <c:v>30511</c:v>
                </c:pt>
                <c:pt idx="30512">
                  <c:v>30512</c:v>
                </c:pt>
                <c:pt idx="30513">
                  <c:v>30513</c:v>
                </c:pt>
                <c:pt idx="30514">
                  <c:v>30514</c:v>
                </c:pt>
                <c:pt idx="30515">
                  <c:v>30515</c:v>
                </c:pt>
                <c:pt idx="30516">
                  <c:v>30516</c:v>
                </c:pt>
                <c:pt idx="30517">
                  <c:v>30517</c:v>
                </c:pt>
                <c:pt idx="30518">
                  <c:v>30518</c:v>
                </c:pt>
                <c:pt idx="30519">
                  <c:v>30519</c:v>
                </c:pt>
                <c:pt idx="30520">
                  <c:v>30520</c:v>
                </c:pt>
                <c:pt idx="30521">
                  <c:v>30521</c:v>
                </c:pt>
                <c:pt idx="30522">
                  <c:v>30522</c:v>
                </c:pt>
                <c:pt idx="30523">
                  <c:v>30523</c:v>
                </c:pt>
                <c:pt idx="30524">
                  <c:v>30524</c:v>
                </c:pt>
                <c:pt idx="30525">
                  <c:v>30525</c:v>
                </c:pt>
                <c:pt idx="30526">
                  <c:v>30526</c:v>
                </c:pt>
                <c:pt idx="30527">
                  <c:v>30527</c:v>
                </c:pt>
                <c:pt idx="30528">
                  <c:v>30528</c:v>
                </c:pt>
                <c:pt idx="30529">
                  <c:v>30529</c:v>
                </c:pt>
                <c:pt idx="30530">
                  <c:v>30530</c:v>
                </c:pt>
                <c:pt idx="30531">
                  <c:v>30531</c:v>
                </c:pt>
                <c:pt idx="30532">
                  <c:v>30532</c:v>
                </c:pt>
                <c:pt idx="30533">
                  <c:v>30533</c:v>
                </c:pt>
                <c:pt idx="30534">
                  <c:v>30534</c:v>
                </c:pt>
                <c:pt idx="30535">
                  <c:v>30535</c:v>
                </c:pt>
                <c:pt idx="30536">
                  <c:v>30536</c:v>
                </c:pt>
                <c:pt idx="30537">
                  <c:v>30537</c:v>
                </c:pt>
                <c:pt idx="30538">
                  <c:v>30538</c:v>
                </c:pt>
                <c:pt idx="30539">
                  <c:v>30539</c:v>
                </c:pt>
                <c:pt idx="30540">
                  <c:v>30540</c:v>
                </c:pt>
                <c:pt idx="30541">
                  <c:v>30541</c:v>
                </c:pt>
                <c:pt idx="30542">
                  <c:v>30542</c:v>
                </c:pt>
                <c:pt idx="30543">
                  <c:v>30543</c:v>
                </c:pt>
                <c:pt idx="30544">
                  <c:v>30544</c:v>
                </c:pt>
                <c:pt idx="30545">
                  <c:v>30545</c:v>
                </c:pt>
                <c:pt idx="30546">
                  <c:v>30546</c:v>
                </c:pt>
                <c:pt idx="30547">
                  <c:v>30547</c:v>
                </c:pt>
                <c:pt idx="30548">
                  <c:v>30548</c:v>
                </c:pt>
                <c:pt idx="30549">
                  <c:v>30549</c:v>
                </c:pt>
                <c:pt idx="30550">
                  <c:v>30550</c:v>
                </c:pt>
                <c:pt idx="30551">
                  <c:v>30551</c:v>
                </c:pt>
                <c:pt idx="30552">
                  <c:v>30552</c:v>
                </c:pt>
                <c:pt idx="30553">
                  <c:v>30553</c:v>
                </c:pt>
                <c:pt idx="30554">
                  <c:v>30554</c:v>
                </c:pt>
                <c:pt idx="30555">
                  <c:v>30555</c:v>
                </c:pt>
                <c:pt idx="30556">
                  <c:v>30556</c:v>
                </c:pt>
                <c:pt idx="30557">
                  <c:v>30557</c:v>
                </c:pt>
                <c:pt idx="30558">
                  <c:v>30558</c:v>
                </c:pt>
                <c:pt idx="30559">
                  <c:v>30559</c:v>
                </c:pt>
                <c:pt idx="30560">
                  <c:v>30560</c:v>
                </c:pt>
                <c:pt idx="30561">
                  <c:v>30561</c:v>
                </c:pt>
                <c:pt idx="30562">
                  <c:v>30562</c:v>
                </c:pt>
                <c:pt idx="30563">
                  <c:v>30563</c:v>
                </c:pt>
                <c:pt idx="30564">
                  <c:v>30564</c:v>
                </c:pt>
                <c:pt idx="30565">
                  <c:v>30565</c:v>
                </c:pt>
                <c:pt idx="30566">
                  <c:v>30566</c:v>
                </c:pt>
                <c:pt idx="30567">
                  <c:v>30567</c:v>
                </c:pt>
                <c:pt idx="30568">
                  <c:v>30568</c:v>
                </c:pt>
                <c:pt idx="30569">
                  <c:v>30569</c:v>
                </c:pt>
                <c:pt idx="30570">
                  <c:v>30570</c:v>
                </c:pt>
                <c:pt idx="30571">
                  <c:v>30571</c:v>
                </c:pt>
                <c:pt idx="30572">
                  <c:v>30572</c:v>
                </c:pt>
                <c:pt idx="30573">
                  <c:v>30573</c:v>
                </c:pt>
                <c:pt idx="30574">
                  <c:v>30574</c:v>
                </c:pt>
                <c:pt idx="30575">
                  <c:v>30575</c:v>
                </c:pt>
                <c:pt idx="30576">
                  <c:v>30576</c:v>
                </c:pt>
                <c:pt idx="30577">
                  <c:v>30577</c:v>
                </c:pt>
                <c:pt idx="30578">
                  <c:v>30578</c:v>
                </c:pt>
                <c:pt idx="30579">
                  <c:v>30579</c:v>
                </c:pt>
                <c:pt idx="30580">
                  <c:v>30580</c:v>
                </c:pt>
                <c:pt idx="30581">
                  <c:v>30581</c:v>
                </c:pt>
                <c:pt idx="30582">
                  <c:v>30582</c:v>
                </c:pt>
                <c:pt idx="30583">
                  <c:v>30583</c:v>
                </c:pt>
                <c:pt idx="30584">
                  <c:v>30584</c:v>
                </c:pt>
                <c:pt idx="30585">
                  <c:v>30585</c:v>
                </c:pt>
                <c:pt idx="30586">
                  <c:v>30586</c:v>
                </c:pt>
                <c:pt idx="30587">
                  <c:v>30587</c:v>
                </c:pt>
                <c:pt idx="30588">
                  <c:v>30588</c:v>
                </c:pt>
                <c:pt idx="30589">
                  <c:v>30589</c:v>
                </c:pt>
                <c:pt idx="30590">
                  <c:v>30590</c:v>
                </c:pt>
                <c:pt idx="30591">
                  <c:v>30591</c:v>
                </c:pt>
                <c:pt idx="30592">
                  <c:v>30592</c:v>
                </c:pt>
                <c:pt idx="30593">
                  <c:v>30593</c:v>
                </c:pt>
                <c:pt idx="30594">
                  <c:v>30594</c:v>
                </c:pt>
                <c:pt idx="30595">
                  <c:v>30595</c:v>
                </c:pt>
                <c:pt idx="30596">
                  <c:v>30596</c:v>
                </c:pt>
                <c:pt idx="30597">
                  <c:v>30597</c:v>
                </c:pt>
                <c:pt idx="30598">
                  <c:v>30598</c:v>
                </c:pt>
                <c:pt idx="30599">
                  <c:v>30599</c:v>
                </c:pt>
                <c:pt idx="30600">
                  <c:v>30600</c:v>
                </c:pt>
                <c:pt idx="30601">
                  <c:v>30601</c:v>
                </c:pt>
                <c:pt idx="30602">
                  <c:v>30602</c:v>
                </c:pt>
                <c:pt idx="30603">
                  <c:v>30603</c:v>
                </c:pt>
                <c:pt idx="30604">
                  <c:v>30604</c:v>
                </c:pt>
                <c:pt idx="30605">
                  <c:v>30605</c:v>
                </c:pt>
                <c:pt idx="30606">
                  <c:v>30606</c:v>
                </c:pt>
                <c:pt idx="30607">
                  <c:v>30607</c:v>
                </c:pt>
                <c:pt idx="30608">
                  <c:v>30608</c:v>
                </c:pt>
                <c:pt idx="30609">
                  <c:v>30609</c:v>
                </c:pt>
                <c:pt idx="30610">
                  <c:v>30610</c:v>
                </c:pt>
                <c:pt idx="30611">
                  <c:v>30611</c:v>
                </c:pt>
                <c:pt idx="30612">
                  <c:v>30612</c:v>
                </c:pt>
                <c:pt idx="30613">
                  <c:v>30613</c:v>
                </c:pt>
                <c:pt idx="30614">
                  <c:v>30614</c:v>
                </c:pt>
                <c:pt idx="30615">
                  <c:v>30615</c:v>
                </c:pt>
                <c:pt idx="30616">
                  <c:v>30616</c:v>
                </c:pt>
                <c:pt idx="30617">
                  <c:v>30617</c:v>
                </c:pt>
                <c:pt idx="30618">
                  <c:v>30618</c:v>
                </c:pt>
                <c:pt idx="30619">
                  <c:v>30619</c:v>
                </c:pt>
                <c:pt idx="30620">
                  <c:v>30620</c:v>
                </c:pt>
                <c:pt idx="30621">
                  <c:v>30621</c:v>
                </c:pt>
                <c:pt idx="30622">
                  <c:v>30622</c:v>
                </c:pt>
                <c:pt idx="30623">
                  <c:v>30623</c:v>
                </c:pt>
                <c:pt idx="30624">
                  <c:v>30624</c:v>
                </c:pt>
                <c:pt idx="30625">
                  <c:v>30625</c:v>
                </c:pt>
                <c:pt idx="30626">
                  <c:v>30626</c:v>
                </c:pt>
                <c:pt idx="30627">
                  <c:v>30627</c:v>
                </c:pt>
                <c:pt idx="30628">
                  <c:v>30628</c:v>
                </c:pt>
                <c:pt idx="30629">
                  <c:v>30629</c:v>
                </c:pt>
                <c:pt idx="30630">
                  <c:v>30630</c:v>
                </c:pt>
                <c:pt idx="30631">
                  <c:v>30631</c:v>
                </c:pt>
                <c:pt idx="30632">
                  <c:v>30632</c:v>
                </c:pt>
                <c:pt idx="30633">
                  <c:v>30633</c:v>
                </c:pt>
                <c:pt idx="30634">
                  <c:v>30634</c:v>
                </c:pt>
                <c:pt idx="30635">
                  <c:v>30635</c:v>
                </c:pt>
                <c:pt idx="30636">
                  <c:v>30636</c:v>
                </c:pt>
                <c:pt idx="30637">
                  <c:v>30637</c:v>
                </c:pt>
                <c:pt idx="30638">
                  <c:v>30638</c:v>
                </c:pt>
                <c:pt idx="30639">
                  <c:v>30639</c:v>
                </c:pt>
                <c:pt idx="30640">
                  <c:v>30640</c:v>
                </c:pt>
                <c:pt idx="30641">
                  <c:v>30641</c:v>
                </c:pt>
                <c:pt idx="30642">
                  <c:v>30642</c:v>
                </c:pt>
                <c:pt idx="30643">
                  <c:v>30643</c:v>
                </c:pt>
                <c:pt idx="30644">
                  <c:v>30644</c:v>
                </c:pt>
                <c:pt idx="30645">
                  <c:v>30645</c:v>
                </c:pt>
                <c:pt idx="30646">
                  <c:v>30646</c:v>
                </c:pt>
                <c:pt idx="30647">
                  <c:v>30647</c:v>
                </c:pt>
                <c:pt idx="30648">
                  <c:v>30648</c:v>
                </c:pt>
                <c:pt idx="30649">
                  <c:v>30649</c:v>
                </c:pt>
                <c:pt idx="30650">
                  <c:v>30650</c:v>
                </c:pt>
                <c:pt idx="30651">
                  <c:v>30651</c:v>
                </c:pt>
                <c:pt idx="30652">
                  <c:v>30652</c:v>
                </c:pt>
                <c:pt idx="30653">
                  <c:v>30653</c:v>
                </c:pt>
                <c:pt idx="30654">
                  <c:v>30654</c:v>
                </c:pt>
                <c:pt idx="30655">
                  <c:v>30655</c:v>
                </c:pt>
                <c:pt idx="30656">
                  <c:v>30656</c:v>
                </c:pt>
                <c:pt idx="30657">
                  <c:v>30657</c:v>
                </c:pt>
                <c:pt idx="30658">
                  <c:v>30658</c:v>
                </c:pt>
                <c:pt idx="30659">
                  <c:v>30659</c:v>
                </c:pt>
                <c:pt idx="30660">
                  <c:v>30660</c:v>
                </c:pt>
                <c:pt idx="30661">
                  <c:v>30661</c:v>
                </c:pt>
                <c:pt idx="30662">
                  <c:v>30662</c:v>
                </c:pt>
                <c:pt idx="30663">
                  <c:v>30663</c:v>
                </c:pt>
                <c:pt idx="30664">
                  <c:v>30664</c:v>
                </c:pt>
                <c:pt idx="30665">
                  <c:v>30665</c:v>
                </c:pt>
                <c:pt idx="30666">
                  <c:v>30666</c:v>
                </c:pt>
                <c:pt idx="30667">
                  <c:v>30667</c:v>
                </c:pt>
                <c:pt idx="30668">
                  <c:v>30668</c:v>
                </c:pt>
                <c:pt idx="30669">
                  <c:v>30669</c:v>
                </c:pt>
                <c:pt idx="30670">
                  <c:v>30670</c:v>
                </c:pt>
                <c:pt idx="30671">
                  <c:v>30671</c:v>
                </c:pt>
                <c:pt idx="30672">
                  <c:v>30672</c:v>
                </c:pt>
                <c:pt idx="30673">
                  <c:v>30673</c:v>
                </c:pt>
                <c:pt idx="30674">
                  <c:v>30674</c:v>
                </c:pt>
                <c:pt idx="30675">
                  <c:v>30675</c:v>
                </c:pt>
                <c:pt idx="30676">
                  <c:v>30676</c:v>
                </c:pt>
                <c:pt idx="30677">
                  <c:v>30677</c:v>
                </c:pt>
                <c:pt idx="30678">
                  <c:v>30678</c:v>
                </c:pt>
                <c:pt idx="30679">
                  <c:v>30679</c:v>
                </c:pt>
                <c:pt idx="30680">
                  <c:v>30680</c:v>
                </c:pt>
                <c:pt idx="30681">
                  <c:v>30681</c:v>
                </c:pt>
                <c:pt idx="30682">
                  <c:v>30682</c:v>
                </c:pt>
                <c:pt idx="30683">
                  <c:v>30683</c:v>
                </c:pt>
                <c:pt idx="30684">
                  <c:v>30684</c:v>
                </c:pt>
                <c:pt idx="30685">
                  <c:v>30685</c:v>
                </c:pt>
                <c:pt idx="30686">
                  <c:v>30686</c:v>
                </c:pt>
                <c:pt idx="30687">
                  <c:v>30687</c:v>
                </c:pt>
                <c:pt idx="30688">
                  <c:v>30688</c:v>
                </c:pt>
                <c:pt idx="30689">
                  <c:v>30689</c:v>
                </c:pt>
                <c:pt idx="30690">
                  <c:v>30690</c:v>
                </c:pt>
                <c:pt idx="30691">
                  <c:v>30691</c:v>
                </c:pt>
                <c:pt idx="30692">
                  <c:v>30692</c:v>
                </c:pt>
                <c:pt idx="30693">
                  <c:v>30693</c:v>
                </c:pt>
                <c:pt idx="30694">
                  <c:v>30694</c:v>
                </c:pt>
                <c:pt idx="30695">
                  <c:v>30695</c:v>
                </c:pt>
                <c:pt idx="30696">
                  <c:v>30696</c:v>
                </c:pt>
                <c:pt idx="30697">
                  <c:v>30697</c:v>
                </c:pt>
                <c:pt idx="30698">
                  <c:v>30698</c:v>
                </c:pt>
                <c:pt idx="30699">
                  <c:v>30699</c:v>
                </c:pt>
                <c:pt idx="30700">
                  <c:v>30700</c:v>
                </c:pt>
                <c:pt idx="30701">
                  <c:v>30701</c:v>
                </c:pt>
                <c:pt idx="30702">
                  <c:v>30702</c:v>
                </c:pt>
                <c:pt idx="30703">
                  <c:v>30703</c:v>
                </c:pt>
                <c:pt idx="30704">
                  <c:v>30704</c:v>
                </c:pt>
                <c:pt idx="30705">
                  <c:v>30705</c:v>
                </c:pt>
                <c:pt idx="30706">
                  <c:v>30706</c:v>
                </c:pt>
                <c:pt idx="30707">
                  <c:v>30707</c:v>
                </c:pt>
                <c:pt idx="30708">
                  <c:v>30708</c:v>
                </c:pt>
                <c:pt idx="30709">
                  <c:v>30709</c:v>
                </c:pt>
                <c:pt idx="30710">
                  <c:v>30710</c:v>
                </c:pt>
                <c:pt idx="30711">
                  <c:v>30711</c:v>
                </c:pt>
                <c:pt idx="30712">
                  <c:v>30712</c:v>
                </c:pt>
                <c:pt idx="30713">
                  <c:v>30713</c:v>
                </c:pt>
                <c:pt idx="30714">
                  <c:v>30714</c:v>
                </c:pt>
                <c:pt idx="30715">
                  <c:v>30715</c:v>
                </c:pt>
                <c:pt idx="30716">
                  <c:v>30716</c:v>
                </c:pt>
                <c:pt idx="30717">
                  <c:v>30717</c:v>
                </c:pt>
                <c:pt idx="30718">
                  <c:v>30718</c:v>
                </c:pt>
                <c:pt idx="30719">
                  <c:v>30719</c:v>
                </c:pt>
                <c:pt idx="30720">
                  <c:v>30720</c:v>
                </c:pt>
                <c:pt idx="30721">
                  <c:v>30721</c:v>
                </c:pt>
                <c:pt idx="30722">
                  <c:v>30722</c:v>
                </c:pt>
                <c:pt idx="30723">
                  <c:v>30723</c:v>
                </c:pt>
                <c:pt idx="30724">
                  <c:v>30724</c:v>
                </c:pt>
                <c:pt idx="30725">
                  <c:v>30725</c:v>
                </c:pt>
                <c:pt idx="30726">
                  <c:v>30726</c:v>
                </c:pt>
                <c:pt idx="30727">
                  <c:v>30727</c:v>
                </c:pt>
                <c:pt idx="30728">
                  <c:v>30728</c:v>
                </c:pt>
                <c:pt idx="30729">
                  <c:v>30729</c:v>
                </c:pt>
                <c:pt idx="30730">
                  <c:v>30730</c:v>
                </c:pt>
                <c:pt idx="30731">
                  <c:v>30731</c:v>
                </c:pt>
                <c:pt idx="30732">
                  <c:v>30732</c:v>
                </c:pt>
                <c:pt idx="30733">
                  <c:v>30733</c:v>
                </c:pt>
                <c:pt idx="30734">
                  <c:v>30734</c:v>
                </c:pt>
                <c:pt idx="30735">
                  <c:v>30735</c:v>
                </c:pt>
                <c:pt idx="30736">
                  <c:v>30736</c:v>
                </c:pt>
                <c:pt idx="30737">
                  <c:v>30737</c:v>
                </c:pt>
                <c:pt idx="30738">
                  <c:v>30738</c:v>
                </c:pt>
                <c:pt idx="30739">
                  <c:v>30739</c:v>
                </c:pt>
                <c:pt idx="30740">
                  <c:v>30740</c:v>
                </c:pt>
                <c:pt idx="30741">
                  <c:v>30741</c:v>
                </c:pt>
                <c:pt idx="30742">
                  <c:v>30742</c:v>
                </c:pt>
                <c:pt idx="30743">
                  <c:v>30743</c:v>
                </c:pt>
                <c:pt idx="30744">
                  <c:v>30744</c:v>
                </c:pt>
                <c:pt idx="30745">
                  <c:v>30745</c:v>
                </c:pt>
                <c:pt idx="30746">
                  <c:v>30746</c:v>
                </c:pt>
                <c:pt idx="30747">
                  <c:v>30747</c:v>
                </c:pt>
                <c:pt idx="30748">
                  <c:v>30748</c:v>
                </c:pt>
                <c:pt idx="30749">
                  <c:v>30749</c:v>
                </c:pt>
                <c:pt idx="30750">
                  <c:v>30750</c:v>
                </c:pt>
                <c:pt idx="30751">
                  <c:v>30751</c:v>
                </c:pt>
                <c:pt idx="30752">
                  <c:v>30752</c:v>
                </c:pt>
                <c:pt idx="30753">
                  <c:v>30753</c:v>
                </c:pt>
                <c:pt idx="30754">
                  <c:v>30754</c:v>
                </c:pt>
                <c:pt idx="30755">
                  <c:v>30755</c:v>
                </c:pt>
                <c:pt idx="30756">
                  <c:v>30756</c:v>
                </c:pt>
                <c:pt idx="30757">
                  <c:v>30757</c:v>
                </c:pt>
                <c:pt idx="30758">
                  <c:v>30758</c:v>
                </c:pt>
                <c:pt idx="30759">
                  <c:v>30759</c:v>
                </c:pt>
                <c:pt idx="30760">
                  <c:v>30760</c:v>
                </c:pt>
                <c:pt idx="30761">
                  <c:v>30761</c:v>
                </c:pt>
                <c:pt idx="30762">
                  <c:v>30762</c:v>
                </c:pt>
                <c:pt idx="30763">
                  <c:v>30763</c:v>
                </c:pt>
                <c:pt idx="30764">
                  <c:v>30764</c:v>
                </c:pt>
                <c:pt idx="30765">
                  <c:v>30765</c:v>
                </c:pt>
                <c:pt idx="30766">
                  <c:v>30766</c:v>
                </c:pt>
                <c:pt idx="30767">
                  <c:v>30767</c:v>
                </c:pt>
                <c:pt idx="30768">
                  <c:v>30768</c:v>
                </c:pt>
                <c:pt idx="30769">
                  <c:v>30769</c:v>
                </c:pt>
                <c:pt idx="30770">
                  <c:v>30770</c:v>
                </c:pt>
                <c:pt idx="30771">
                  <c:v>30771</c:v>
                </c:pt>
                <c:pt idx="30772">
                  <c:v>30772</c:v>
                </c:pt>
                <c:pt idx="30773">
                  <c:v>30773</c:v>
                </c:pt>
                <c:pt idx="30774">
                  <c:v>30774</c:v>
                </c:pt>
                <c:pt idx="30775">
                  <c:v>30775</c:v>
                </c:pt>
                <c:pt idx="30776">
                  <c:v>30776</c:v>
                </c:pt>
                <c:pt idx="30777">
                  <c:v>30777</c:v>
                </c:pt>
                <c:pt idx="30778">
                  <c:v>30778</c:v>
                </c:pt>
                <c:pt idx="30779">
                  <c:v>30779</c:v>
                </c:pt>
                <c:pt idx="30780">
                  <c:v>30780</c:v>
                </c:pt>
                <c:pt idx="30781">
                  <c:v>30781</c:v>
                </c:pt>
                <c:pt idx="30782">
                  <c:v>30782</c:v>
                </c:pt>
                <c:pt idx="30783">
                  <c:v>30783</c:v>
                </c:pt>
                <c:pt idx="30784">
                  <c:v>30784</c:v>
                </c:pt>
                <c:pt idx="30785">
                  <c:v>30785</c:v>
                </c:pt>
                <c:pt idx="30786">
                  <c:v>30786</c:v>
                </c:pt>
                <c:pt idx="30787">
                  <c:v>30787</c:v>
                </c:pt>
                <c:pt idx="30788">
                  <c:v>30788</c:v>
                </c:pt>
                <c:pt idx="30789">
                  <c:v>30789</c:v>
                </c:pt>
                <c:pt idx="30790">
                  <c:v>30790</c:v>
                </c:pt>
                <c:pt idx="30791">
                  <c:v>30791</c:v>
                </c:pt>
                <c:pt idx="30792">
                  <c:v>30792</c:v>
                </c:pt>
                <c:pt idx="30793">
                  <c:v>30793</c:v>
                </c:pt>
                <c:pt idx="30794">
                  <c:v>30794</c:v>
                </c:pt>
                <c:pt idx="30795">
                  <c:v>30795</c:v>
                </c:pt>
                <c:pt idx="30796">
                  <c:v>30796</c:v>
                </c:pt>
                <c:pt idx="30797">
                  <c:v>30797</c:v>
                </c:pt>
                <c:pt idx="30798">
                  <c:v>30798</c:v>
                </c:pt>
                <c:pt idx="30799">
                  <c:v>30799</c:v>
                </c:pt>
                <c:pt idx="30800">
                  <c:v>30800</c:v>
                </c:pt>
                <c:pt idx="30801">
                  <c:v>30801</c:v>
                </c:pt>
                <c:pt idx="30802">
                  <c:v>30802</c:v>
                </c:pt>
                <c:pt idx="30803">
                  <c:v>30803</c:v>
                </c:pt>
                <c:pt idx="30804">
                  <c:v>30804</c:v>
                </c:pt>
                <c:pt idx="30805">
                  <c:v>30805</c:v>
                </c:pt>
                <c:pt idx="30806">
                  <c:v>30806</c:v>
                </c:pt>
                <c:pt idx="30807">
                  <c:v>30807</c:v>
                </c:pt>
                <c:pt idx="30808">
                  <c:v>30808</c:v>
                </c:pt>
                <c:pt idx="30809">
                  <c:v>30809</c:v>
                </c:pt>
                <c:pt idx="30810">
                  <c:v>30810</c:v>
                </c:pt>
                <c:pt idx="30811">
                  <c:v>30811</c:v>
                </c:pt>
                <c:pt idx="30812">
                  <c:v>30812</c:v>
                </c:pt>
                <c:pt idx="30813">
                  <c:v>30813</c:v>
                </c:pt>
                <c:pt idx="30814">
                  <c:v>30814</c:v>
                </c:pt>
                <c:pt idx="30815">
                  <c:v>30815</c:v>
                </c:pt>
                <c:pt idx="30816">
                  <c:v>30816</c:v>
                </c:pt>
                <c:pt idx="30817">
                  <c:v>30817</c:v>
                </c:pt>
                <c:pt idx="30818">
                  <c:v>30818</c:v>
                </c:pt>
                <c:pt idx="30819">
                  <c:v>30819</c:v>
                </c:pt>
                <c:pt idx="30820">
                  <c:v>30820</c:v>
                </c:pt>
                <c:pt idx="30821">
                  <c:v>30821</c:v>
                </c:pt>
                <c:pt idx="30822">
                  <c:v>30822</c:v>
                </c:pt>
                <c:pt idx="30823">
                  <c:v>30823</c:v>
                </c:pt>
                <c:pt idx="30824">
                  <c:v>30824</c:v>
                </c:pt>
                <c:pt idx="30825">
                  <c:v>30825</c:v>
                </c:pt>
                <c:pt idx="30826">
                  <c:v>30826</c:v>
                </c:pt>
                <c:pt idx="30827">
                  <c:v>30827</c:v>
                </c:pt>
                <c:pt idx="30828">
                  <c:v>30828</c:v>
                </c:pt>
                <c:pt idx="30829">
                  <c:v>30829</c:v>
                </c:pt>
                <c:pt idx="30830">
                  <c:v>30830</c:v>
                </c:pt>
                <c:pt idx="30831">
                  <c:v>30831</c:v>
                </c:pt>
                <c:pt idx="30832">
                  <c:v>30832</c:v>
                </c:pt>
                <c:pt idx="30833">
                  <c:v>30833</c:v>
                </c:pt>
                <c:pt idx="30834">
                  <c:v>30834</c:v>
                </c:pt>
                <c:pt idx="30835">
                  <c:v>30835</c:v>
                </c:pt>
                <c:pt idx="30836">
                  <c:v>30836</c:v>
                </c:pt>
                <c:pt idx="30837">
                  <c:v>30837</c:v>
                </c:pt>
                <c:pt idx="30838">
                  <c:v>30838</c:v>
                </c:pt>
                <c:pt idx="30839">
                  <c:v>30839</c:v>
                </c:pt>
                <c:pt idx="30840">
                  <c:v>30840</c:v>
                </c:pt>
                <c:pt idx="30841">
                  <c:v>30841</c:v>
                </c:pt>
                <c:pt idx="30842">
                  <c:v>30842</c:v>
                </c:pt>
                <c:pt idx="30843">
                  <c:v>30843</c:v>
                </c:pt>
                <c:pt idx="30844">
                  <c:v>30844</c:v>
                </c:pt>
                <c:pt idx="30845">
                  <c:v>30845</c:v>
                </c:pt>
                <c:pt idx="30846">
                  <c:v>30846</c:v>
                </c:pt>
                <c:pt idx="30847">
                  <c:v>30847</c:v>
                </c:pt>
                <c:pt idx="30848">
                  <c:v>30848</c:v>
                </c:pt>
                <c:pt idx="30849">
                  <c:v>30849</c:v>
                </c:pt>
                <c:pt idx="30850">
                  <c:v>30850</c:v>
                </c:pt>
                <c:pt idx="30851">
                  <c:v>30851</c:v>
                </c:pt>
                <c:pt idx="30852">
                  <c:v>30852</c:v>
                </c:pt>
                <c:pt idx="30853">
                  <c:v>30853</c:v>
                </c:pt>
                <c:pt idx="30854">
                  <c:v>30854</c:v>
                </c:pt>
                <c:pt idx="30855">
                  <c:v>30855</c:v>
                </c:pt>
                <c:pt idx="30856">
                  <c:v>30856</c:v>
                </c:pt>
                <c:pt idx="30857">
                  <c:v>30857</c:v>
                </c:pt>
                <c:pt idx="30858">
                  <c:v>30858</c:v>
                </c:pt>
                <c:pt idx="30859">
                  <c:v>30859</c:v>
                </c:pt>
                <c:pt idx="30860">
                  <c:v>30860</c:v>
                </c:pt>
                <c:pt idx="30861">
                  <c:v>30861</c:v>
                </c:pt>
                <c:pt idx="30862">
                  <c:v>30862</c:v>
                </c:pt>
                <c:pt idx="30863">
                  <c:v>30863</c:v>
                </c:pt>
                <c:pt idx="30864">
                  <c:v>30864</c:v>
                </c:pt>
                <c:pt idx="30865">
                  <c:v>30865</c:v>
                </c:pt>
                <c:pt idx="30866">
                  <c:v>30866</c:v>
                </c:pt>
                <c:pt idx="30867">
                  <c:v>30867</c:v>
                </c:pt>
                <c:pt idx="30868">
                  <c:v>30868</c:v>
                </c:pt>
                <c:pt idx="30869">
                  <c:v>30869</c:v>
                </c:pt>
                <c:pt idx="30870">
                  <c:v>30870</c:v>
                </c:pt>
                <c:pt idx="30871">
                  <c:v>30871</c:v>
                </c:pt>
                <c:pt idx="30872">
                  <c:v>30872</c:v>
                </c:pt>
                <c:pt idx="30873">
                  <c:v>30873</c:v>
                </c:pt>
                <c:pt idx="30874">
                  <c:v>30874</c:v>
                </c:pt>
                <c:pt idx="30875">
                  <c:v>30875</c:v>
                </c:pt>
                <c:pt idx="30876">
                  <c:v>30876</c:v>
                </c:pt>
                <c:pt idx="30877">
                  <c:v>30877</c:v>
                </c:pt>
                <c:pt idx="30878">
                  <c:v>30878</c:v>
                </c:pt>
                <c:pt idx="30879">
                  <c:v>30879</c:v>
                </c:pt>
                <c:pt idx="30880">
                  <c:v>30880</c:v>
                </c:pt>
                <c:pt idx="30881">
                  <c:v>30881</c:v>
                </c:pt>
                <c:pt idx="30882">
                  <c:v>30882</c:v>
                </c:pt>
                <c:pt idx="30883">
                  <c:v>30883</c:v>
                </c:pt>
                <c:pt idx="30884">
                  <c:v>30884</c:v>
                </c:pt>
                <c:pt idx="30885">
                  <c:v>30885</c:v>
                </c:pt>
                <c:pt idx="30886">
                  <c:v>30886</c:v>
                </c:pt>
                <c:pt idx="30887">
                  <c:v>30887</c:v>
                </c:pt>
                <c:pt idx="30888">
                  <c:v>30888</c:v>
                </c:pt>
                <c:pt idx="30889">
                  <c:v>30889</c:v>
                </c:pt>
                <c:pt idx="30890">
                  <c:v>30890</c:v>
                </c:pt>
                <c:pt idx="30891">
                  <c:v>30891</c:v>
                </c:pt>
                <c:pt idx="30892">
                  <c:v>30892</c:v>
                </c:pt>
                <c:pt idx="30893">
                  <c:v>30893</c:v>
                </c:pt>
                <c:pt idx="30894">
                  <c:v>30894</c:v>
                </c:pt>
                <c:pt idx="30895">
                  <c:v>30895</c:v>
                </c:pt>
                <c:pt idx="30896">
                  <c:v>30896</c:v>
                </c:pt>
                <c:pt idx="30897">
                  <c:v>30897</c:v>
                </c:pt>
                <c:pt idx="30898">
                  <c:v>30898</c:v>
                </c:pt>
                <c:pt idx="30899">
                  <c:v>30899</c:v>
                </c:pt>
                <c:pt idx="30900">
                  <c:v>30900</c:v>
                </c:pt>
                <c:pt idx="30901">
                  <c:v>30901</c:v>
                </c:pt>
                <c:pt idx="30902">
                  <c:v>30902</c:v>
                </c:pt>
                <c:pt idx="30903">
                  <c:v>30903</c:v>
                </c:pt>
                <c:pt idx="30904">
                  <c:v>30904</c:v>
                </c:pt>
                <c:pt idx="30905">
                  <c:v>30905</c:v>
                </c:pt>
                <c:pt idx="30906">
                  <c:v>30906</c:v>
                </c:pt>
                <c:pt idx="30907">
                  <c:v>30907</c:v>
                </c:pt>
                <c:pt idx="30908">
                  <c:v>30908</c:v>
                </c:pt>
                <c:pt idx="30909">
                  <c:v>30909</c:v>
                </c:pt>
                <c:pt idx="30910">
                  <c:v>30910</c:v>
                </c:pt>
                <c:pt idx="30911">
                  <c:v>30911</c:v>
                </c:pt>
                <c:pt idx="30912">
                  <c:v>30912</c:v>
                </c:pt>
                <c:pt idx="30913">
                  <c:v>30913</c:v>
                </c:pt>
                <c:pt idx="30914">
                  <c:v>30914</c:v>
                </c:pt>
                <c:pt idx="30915">
                  <c:v>30915</c:v>
                </c:pt>
                <c:pt idx="30916">
                  <c:v>30916</c:v>
                </c:pt>
                <c:pt idx="30917">
                  <c:v>30917</c:v>
                </c:pt>
                <c:pt idx="30918">
                  <c:v>30918</c:v>
                </c:pt>
                <c:pt idx="30919">
                  <c:v>30919</c:v>
                </c:pt>
                <c:pt idx="30920">
                  <c:v>30920</c:v>
                </c:pt>
                <c:pt idx="30921">
                  <c:v>30921</c:v>
                </c:pt>
                <c:pt idx="30922">
                  <c:v>30922</c:v>
                </c:pt>
                <c:pt idx="30923">
                  <c:v>30923</c:v>
                </c:pt>
                <c:pt idx="30924">
                  <c:v>30924</c:v>
                </c:pt>
                <c:pt idx="30925">
                  <c:v>30925</c:v>
                </c:pt>
                <c:pt idx="30926">
                  <c:v>30926</c:v>
                </c:pt>
                <c:pt idx="30927">
                  <c:v>30927</c:v>
                </c:pt>
                <c:pt idx="30928">
                  <c:v>30928</c:v>
                </c:pt>
                <c:pt idx="30929">
                  <c:v>30929</c:v>
                </c:pt>
                <c:pt idx="30930">
                  <c:v>30930</c:v>
                </c:pt>
                <c:pt idx="30931">
                  <c:v>30931</c:v>
                </c:pt>
                <c:pt idx="30932">
                  <c:v>30932</c:v>
                </c:pt>
                <c:pt idx="30933">
                  <c:v>30933</c:v>
                </c:pt>
                <c:pt idx="30934">
                  <c:v>30934</c:v>
                </c:pt>
                <c:pt idx="30935">
                  <c:v>30935</c:v>
                </c:pt>
                <c:pt idx="30936">
                  <c:v>30936</c:v>
                </c:pt>
                <c:pt idx="30937">
                  <c:v>30937</c:v>
                </c:pt>
                <c:pt idx="30938">
                  <c:v>30938</c:v>
                </c:pt>
                <c:pt idx="30939">
                  <c:v>30939</c:v>
                </c:pt>
                <c:pt idx="30940">
                  <c:v>30940</c:v>
                </c:pt>
                <c:pt idx="30941">
                  <c:v>30941</c:v>
                </c:pt>
                <c:pt idx="30942">
                  <c:v>30942</c:v>
                </c:pt>
                <c:pt idx="30943">
                  <c:v>30943</c:v>
                </c:pt>
                <c:pt idx="30944">
                  <c:v>30944</c:v>
                </c:pt>
                <c:pt idx="30945">
                  <c:v>30945</c:v>
                </c:pt>
                <c:pt idx="30946">
                  <c:v>30946</c:v>
                </c:pt>
                <c:pt idx="30947">
                  <c:v>30947</c:v>
                </c:pt>
                <c:pt idx="30948">
                  <c:v>30948</c:v>
                </c:pt>
                <c:pt idx="30949">
                  <c:v>30949</c:v>
                </c:pt>
                <c:pt idx="30950">
                  <c:v>30950</c:v>
                </c:pt>
                <c:pt idx="30951">
                  <c:v>30951</c:v>
                </c:pt>
                <c:pt idx="30952">
                  <c:v>30952</c:v>
                </c:pt>
                <c:pt idx="30953">
                  <c:v>30953</c:v>
                </c:pt>
                <c:pt idx="30954">
                  <c:v>30954</c:v>
                </c:pt>
                <c:pt idx="30955">
                  <c:v>30955</c:v>
                </c:pt>
                <c:pt idx="30956">
                  <c:v>30956</c:v>
                </c:pt>
                <c:pt idx="30957">
                  <c:v>30957</c:v>
                </c:pt>
                <c:pt idx="30958">
                  <c:v>30958</c:v>
                </c:pt>
                <c:pt idx="30959">
                  <c:v>30959</c:v>
                </c:pt>
                <c:pt idx="30960">
                  <c:v>30960</c:v>
                </c:pt>
                <c:pt idx="30961">
                  <c:v>30961</c:v>
                </c:pt>
                <c:pt idx="30962">
                  <c:v>30962</c:v>
                </c:pt>
                <c:pt idx="30963">
                  <c:v>30963</c:v>
                </c:pt>
                <c:pt idx="30964">
                  <c:v>30964</c:v>
                </c:pt>
                <c:pt idx="30965">
                  <c:v>30965</c:v>
                </c:pt>
                <c:pt idx="30966">
                  <c:v>30966</c:v>
                </c:pt>
                <c:pt idx="30967">
                  <c:v>30967</c:v>
                </c:pt>
                <c:pt idx="30968">
                  <c:v>30968</c:v>
                </c:pt>
                <c:pt idx="30969">
                  <c:v>30969</c:v>
                </c:pt>
                <c:pt idx="30970">
                  <c:v>30970</c:v>
                </c:pt>
                <c:pt idx="30971">
                  <c:v>30971</c:v>
                </c:pt>
                <c:pt idx="30972">
                  <c:v>30972</c:v>
                </c:pt>
                <c:pt idx="30973">
                  <c:v>30973</c:v>
                </c:pt>
                <c:pt idx="30974">
                  <c:v>30974</c:v>
                </c:pt>
                <c:pt idx="30975">
                  <c:v>30975</c:v>
                </c:pt>
                <c:pt idx="30976">
                  <c:v>30976</c:v>
                </c:pt>
                <c:pt idx="30977">
                  <c:v>30977</c:v>
                </c:pt>
                <c:pt idx="30978">
                  <c:v>30978</c:v>
                </c:pt>
                <c:pt idx="30979">
                  <c:v>30979</c:v>
                </c:pt>
                <c:pt idx="30980">
                  <c:v>30980</c:v>
                </c:pt>
                <c:pt idx="30981">
                  <c:v>30981</c:v>
                </c:pt>
                <c:pt idx="30982">
                  <c:v>30982</c:v>
                </c:pt>
                <c:pt idx="30983">
                  <c:v>30983</c:v>
                </c:pt>
                <c:pt idx="30984">
                  <c:v>30984</c:v>
                </c:pt>
                <c:pt idx="30985">
                  <c:v>30985</c:v>
                </c:pt>
                <c:pt idx="30986">
                  <c:v>30986</c:v>
                </c:pt>
                <c:pt idx="30987">
                  <c:v>30987</c:v>
                </c:pt>
                <c:pt idx="30988">
                  <c:v>30988</c:v>
                </c:pt>
                <c:pt idx="30989">
                  <c:v>30989</c:v>
                </c:pt>
                <c:pt idx="30990">
                  <c:v>30990</c:v>
                </c:pt>
                <c:pt idx="30991">
                  <c:v>30991</c:v>
                </c:pt>
                <c:pt idx="30992">
                  <c:v>30992</c:v>
                </c:pt>
                <c:pt idx="30993">
                  <c:v>30993</c:v>
                </c:pt>
                <c:pt idx="30994">
                  <c:v>30994</c:v>
                </c:pt>
                <c:pt idx="30995">
                  <c:v>30995</c:v>
                </c:pt>
                <c:pt idx="30996">
                  <c:v>30996</c:v>
                </c:pt>
                <c:pt idx="30997">
                  <c:v>30997</c:v>
                </c:pt>
                <c:pt idx="30998">
                  <c:v>30998</c:v>
                </c:pt>
                <c:pt idx="30999">
                  <c:v>30999</c:v>
                </c:pt>
                <c:pt idx="31000">
                  <c:v>31000</c:v>
                </c:pt>
                <c:pt idx="31001">
                  <c:v>31001</c:v>
                </c:pt>
                <c:pt idx="31002">
                  <c:v>31002</c:v>
                </c:pt>
                <c:pt idx="31003">
                  <c:v>31003</c:v>
                </c:pt>
                <c:pt idx="31004">
                  <c:v>31004</c:v>
                </c:pt>
                <c:pt idx="31005">
                  <c:v>31005</c:v>
                </c:pt>
                <c:pt idx="31006">
                  <c:v>31006</c:v>
                </c:pt>
                <c:pt idx="31007">
                  <c:v>31007</c:v>
                </c:pt>
                <c:pt idx="31008">
                  <c:v>31008</c:v>
                </c:pt>
                <c:pt idx="31009">
                  <c:v>31009</c:v>
                </c:pt>
                <c:pt idx="31010">
                  <c:v>31010</c:v>
                </c:pt>
                <c:pt idx="31011">
                  <c:v>31011</c:v>
                </c:pt>
                <c:pt idx="31012">
                  <c:v>31012</c:v>
                </c:pt>
                <c:pt idx="31013">
                  <c:v>31013</c:v>
                </c:pt>
                <c:pt idx="31014">
                  <c:v>31014</c:v>
                </c:pt>
                <c:pt idx="31015">
                  <c:v>31015</c:v>
                </c:pt>
                <c:pt idx="31016">
                  <c:v>31016</c:v>
                </c:pt>
                <c:pt idx="31017">
                  <c:v>31017</c:v>
                </c:pt>
                <c:pt idx="31018">
                  <c:v>31018</c:v>
                </c:pt>
                <c:pt idx="31019">
                  <c:v>31019</c:v>
                </c:pt>
                <c:pt idx="31020">
                  <c:v>31020</c:v>
                </c:pt>
                <c:pt idx="31021">
                  <c:v>31021</c:v>
                </c:pt>
                <c:pt idx="31022">
                  <c:v>31022</c:v>
                </c:pt>
                <c:pt idx="31023">
                  <c:v>31023</c:v>
                </c:pt>
                <c:pt idx="31024">
                  <c:v>31024</c:v>
                </c:pt>
                <c:pt idx="31025">
                  <c:v>31025</c:v>
                </c:pt>
                <c:pt idx="31026">
                  <c:v>31026</c:v>
                </c:pt>
                <c:pt idx="31027">
                  <c:v>31027</c:v>
                </c:pt>
                <c:pt idx="31028">
                  <c:v>31028</c:v>
                </c:pt>
                <c:pt idx="31029">
                  <c:v>31029</c:v>
                </c:pt>
                <c:pt idx="31030">
                  <c:v>31030</c:v>
                </c:pt>
                <c:pt idx="31031">
                  <c:v>31031</c:v>
                </c:pt>
                <c:pt idx="31032">
                  <c:v>31032</c:v>
                </c:pt>
                <c:pt idx="31033">
                  <c:v>31033</c:v>
                </c:pt>
                <c:pt idx="31034">
                  <c:v>31034</c:v>
                </c:pt>
                <c:pt idx="31035">
                  <c:v>31035</c:v>
                </c:pt>
                <c:pt idx="31036">
                  <c:v>31036</c:v>
                </c:pt>
                <c:pt idx="31037">
                  <c:v>31037</c:v>
                </c:pt>
                <c:pt idx="31038">
                  <c:v>31038</c:v>
                </c:pt>
                <c:pt idx="31039">
                  <c:v>31039</c:v>
                </c:pt>
                <c:pt idx="31040">
                  <c:v>31040</c:v>
                </c:pt>
                <c:pt idx="31041">
                  <c:v>31041</c:v>
                </c:pt>
                <c:pt idx="31042">
                  <c:v>31042</c:v>
                </c:pt>
                <c:pt idx="31043">
                  <c:v>31043</c:v>
                </c:pt>
                <c:pt idx="31044">
                  <c:v>31044</c:v>
                </c:pt>
                <c:pt idx="31045">
                  <c:v>31045</c:v>
                </c:pt>
                <c:pt idx="31046">
                  <c:v>31046</c:v>
                </c:pt>
                <c:pt idx="31047">
                  <c:v>31047</c:v>
                </c:pt>
                <c:pt idx="31048">
                  <c:v>31048</c:v>
                </c:pt>
                <c:pt idx="31049">
                  <c:v>31049</c:v>
                </c:pt>
                <c:pt idx="31050">
                  <c:v>31050</c:v>
                </c:pt>
                <c:pt idx="31051">
                  <c:v>31051</c:v>
                </c:pt>
                <c:pt idx="31052">
                  <c:v>31052</c:v>
                </c:pt>
                <c:pt idx="31053">
                  <c:v>31053</c:v>
                </c:pt>
                <c:pt idx="31054">
                  <c:v>31054</c:v>
                </c:pt>
                <c:pt idx="31055">
                  <c:v>31055</c:v>
                </c:pt>
                <c:pt idx="31056">
                  <c:v>31056</c:v>
                </c:pt>
                <c:pt idx="31057">
                  <c:v>31057</c:v>
                </c:pt>
                <c:pt idx="31058">
                  <c:v>31058</c:v>
                </c:pt>
                <c:pt idx="31059">
                  <c:v>31059</c:v>
                </c:pt>
                <c:pt idx="31060">
                  <c:v>31060</c:v>
                </c:pt>
                <c:pt idx="31061">
                  <c:v>31061</c:v>
                </c:pt>
                <c:pt idx="31062">
                  <c:v>31062</c:v>
                </c:pt>
                <c:pt idx="31063">
                  <c:v>31063</c:v>
                </c:pt>
                <c:pt idx="31064">
                  <c:v>31064</c:v>
                </c:pt>
                <c:pt idx="31065">
                  <c:v>31065</c:v>
                </c:pt>
                <c:pt idx="31066">
                  <c:v>31066</c:v>
                </c:pt>
                <c:pt idx="31067">
                  <c:v>31067</c:v>
                </c:pt>
                <c:pt idx="31068">
                  <c:v>31068</c:v>
                </c:pt>
                <c:pt idx="31069">
                  <c:v>31069</c:v>
                </c:pt>
                <c:pt idx="31070">
                  <c:v>31070</c:v>
                </c:pt>
                <c:pt idx="31071">
                  <c:v>31071</c:v>
                </c:pt>
                <c:pt idx="31072">
                  <c:v>31072</c:v>
                </c:pt>
                <c:pt idx="31073">
                  <c:v>31073</c:v>
                </c:pt>
                <c:pt idx="31074">
                  <c:v>31074</c:v>
                </c:pt>
                <c:pt idx="31075">
                  <c:v>31075</c:v>
                </c:pt>
                <c:pt idx="31076">
                  <c:v>31076</c:v>
                </c:pt>
                <c:pt idx="31077">
                  <c:v>31077</c:v>
                </c:pt>
                <c:pt idx="31078">
                  <c:v>31078</c:v>
                </c:pt>
                <c:pt idx="31079">
                  <c:v>31079</c:v>
                </c:pt>
                <c:pt idx="31080">
                  <c:v>31080</c:v>
                </c:pt>
                <c:pt idx="31081">
                  <c:v>31081</c:v>
                </c:pt>
                <c:pt idx="31082">
                  <c:v>31082</c:v>
                </c:pt>
                <c:pt idx="31083">
                  <c:v>31083</c:v>
                </c:pt>
                <c:pt idx="31084">
                  <c:v>31084</c:v>
                </c:pt>
                <c:pt idx="31085">
                  <c:v>31085</c:v>
                </c:pt>
                <c:pt idx="31086">
                  <c:v>31086</c:v>
                </c:pt>
                <c:pt idx="31087">
                  <c:v>31087</c:v>
                </c:pt>
                <c:pt idx="31088">
                  <c:v>31088</c:v>
                </c:pt>
                <c:pt idx="31089">
                  <c:v>31089</c:v>
                </c:pt>
                <c:pt idx="31090">
                  <c:v>31090</c:v>
                </c:pt>
                <c:pt idx="31091">
                  <c:v>31091</c:v>
                </c:pt>
                <c:pt idx="31092">
                  <c:v>31092</c:v>
                </c:pt>
                <c:pt idx="31093">
                  <c:v>31093</c:v>
                </c:pt>
                <c:pt idx="31094">
                  <c:v>31094</c:v>
                </c:pt>
                <c:pt idx="31095">
                  <c:v>31095</c:v>
                </c:pt>
                <c:pt idx="31096">
                  <c:v>31096</c:v>
                </c:pt>
                <c:pt idx="31097">
                  <c:v>31097</c:v>
                </c:pt>
                <c:pt idx="31098">
                  <c:v>31098</c:v>
                </c:pt>
                <c:pt idx="31099">
                  <c:v>31099</c:v>
                </c:pt>
                <c:pt idx="31100">
                  <c:v>31100</c:v>
                </c:pt>
                <c:pt idx="31101">
                  <c:v>31101</c:v>
                </c:pt>
                <c:pt idx="31102">
                  <c:v>31102</c:v>
                </c:pt>
                <c:pt idx="31103">
                  <c:v>31103</c:v>
                </c:pt>
                <c:pt idx="31104">
                  <c:v>31104</c:v>
                </c:pt>
                <c:pt idx="31105">
                  <c:v>31105</c:v>
                </c:pt>
                <c:pt idx="31106">
                  <c:v>31106</c:v>
                </c:pt>
                <c:pt idx="31107">
                  <c:v>31107</c:v>
                </c:pt>
                <c:pt idx="31108">
                  <c:v>31108</c:v>
                </c:pt>
                <c:pt idx="31109">
                  <c:v>31109</c:v>
                </c:pt>
                <c:pt idx="31110">
                  <c:v>31110</c:v>
                </c:pt>
                <c:pt idx="31111">
                  <c:v>31111</c:v>
                </c:pt>
                <c:pt idx="31112">
                  <c:v>31112</c:v>
                </c:pt>
                <c:pt idx="31113">
                  <c:v>31113</c:v>
                </c:pt>
                <c:pt idx="31114">
                  <c:v>31114</c:v>
                </c:pt>
                <c:pt idx="31115">
                  <c:v>31115</c:v>
                </c:pt>
                <c:pt idx="31116">
                  <c:v>31116</c:v>
                </c:pt>
                <c:pt idx="31117">
                  <c:v>31117</c:v>
                </c:pt>
                <c:pt idx="31118">
                  <c:v>31118</c:v>
                </c:pt>
                <c:pt idx="31119">
                  <c:v>31119</c:v>
                </c:pt>
                <c:pt idx="31120">
                  <c:v>31120</c:v>
                </c:pt>
                <c:pt idx="31121">
                  <c:v>31121</c:v>
                </c:pt>
                <c:pt idx="31122">
                  <c:v>31122</c:v>
                </c:pt>
                <c:pt idx="31123">
                  <c:v>31123</c:v>
                </c:pt>
                <c:pt idx="31124">
                  <c:v>31124</c:v>
                </c:pt>
                <c:pt idx="31125">
                  <c:v>31125</c:v>
                </c:pt>
                <c:pt idx="31126">
                  <c:v>31126</c:v>
                </c:pt>
                <c:pt idx="31127">
                  <c:v>31127</c:v>
                </c:pt>
                <c:pt idx="31128">
                  <c:v>31128</c:v>
                </c:pt>
                <c:pt idx="31129">
                  <c:v>31129</c:v>
                </c:pt>
                <c:pt idx="31130">
                  <c:v>31130</c:v>
                </c:pt>
                <c:pt idx="31131">
                  <c:v>31131</c:v>
                </c:pt>
                <c:pt idx="31132">
                  <c:v>31132</c:v>
                </c:pt>
                <c:pt idx="31133">
                  <c:v>31133</c:v>
                </c:pt>
                <c:pt idx="31134">
                  <c:v>31134</c:v>
                </c:pt>
                <c:pt idx="31135">
                  <c:v>31135</c:v>
                </c:pt>
                <c:pt idx="31136">
                  <c:v>31136</c:v>
                </c:pt>
                <c:pt idx="31137">
                  <c:v>31137</c:v>
                </c:pt>
                <c:pt idx="31138">
                  <c:v>31138</c:v>
                </c:pt>
                <c:pt idx="31139">
                  <c:v>31139</c:v>
                </c:pt>
                <c:pt idx="31140">
                  <c:v>31140</c:v>
                </c:pt>
                <c:pt idx="31141">
                  <c:v>31141</c:v>
                </c:pt>
                <c:pt idx="31142">
                  <c:v>31142</c:v>
                </c:pt>
                <c:pt idx="31143">
                  <c:v>31143</c:v>
                </c:pt>
                <c:pt idx="31144">
                  <c:v>31144</c:v>
                </c:pt>
                <c:pt idx="31145">
                  <c:v>31145</c:v>
                </c:pt>
                <c:pt idx="31146">
                  <c:v>31146</c:v>
                </c:pt>
                <c:pt idx="31147">
                  <c:v>31147</c:v>
                </c:pt>
                <c:pt idx="31148">
                  <c:v>31148</c:v>
                </c:pt>
                <c:pt idx="31149">
                  <c:v>31149</c:v>
                </c:pt>
                <c:pt idx="31150">
                  <c:v>31150</c:v>
                </c:pt>
                <c:pt idx="31151">
                  <c:v>31151</c:v>
                </c:pt>
                <c:pt idx="31152">
                  <c:v>31152</c:v>
                </c:pt>
                <c:pt idx="31153">
                  <c:v>31153</c:v>
                </c:pt>
                <c:pt idx="31154">
                  <c:v>31154</c:v>
                </c:pt>
                <c:pt idx="31155">
                  <c:v>31155</c:v>
                </c:pt>
                <c:pt idx="31156">
                  <c:v>31156</c:v>
                </c:pt>
                <c:pt idx="31157">
                  <c:v>31157</c:v>
                </c:pt>
                <c:pt idx="31158">
                  <c:v>31158</c:v>
                </c:pt>
                <c:pt idx="31159">
                  <c:v>31159</c:v>
                </c:pt>
                <c:pt idx="31160">
                  <c:v>31160</c:v>
                </c:pt>
                <c:pt idx="31161">
                  <c:v>31161</c:v>
                </c:pt>
                <c:pt idx="31162">
                  <c:v>31162</c:v>
                </c:pt>
                <c:pt idx="31163">
                  <c:v>31163</c:v>
                </c:pt>
                <c:pt idx="31164">
                  <c:v>31164</c:v>
                </c:pt>
                <c:pt idx="31165">
                  <c:v>31165</c:v>
                </c:pt>
                <c:pt idx="31166">
                  <c:v>31166</c:v>
                </c:pt>
                <c:pt idx="31167">
                  <c:v>31167</c:v>
                </c:pt>
                <c:pt idx="31168">
                  <c:v>31168</c:v>
                </c:pt>
                <c:pt idx="31169">
                  <c:v>31169</c:v>
                </c:pt>
                <c:pt idx="31170">
                  <c:v>31170</c:v>
                </c:pt>
                <c:pt idx="31171">
                  <c:v>31171</c:v>
                </c:pt>
                <c:pt idx="31172">
                  <c:v>31172</c:v>
                </c:pt>
                <c:pt idx="31173">
                  <c:v>31173</c:v>
                </c:pt>
                <c:pt idx="31174">
                  <c:v>31174</c:v>
                </c:pt>
                <c:pt idx="31175">
                  <c:v>31175</c:v>
                </c:pt>
                <c:pt idx="31176">
                  <c:v>31176</c:v>
                </c:pt>
                <c:pt idx="31177">
                  <c:v>31177</c:v>
                </c:pt>
                <c:pt idx="31178">
                  <c:v>31178</c:v>
                </c:pt>
                <c:pt idx="31179">
                  <c:v>31179</c:v>
                </c:pt>
                <c:pt idx="31180">
                  <c:v>31180</c:v>
                </c:pt>
                <c:pt idx="31181">
                  <c:v>31181</c:v>
                </c:pt>
                <c:pt idx="31182">
                  <c:v>31182</c:v>
                </c:pt>
                <c:pt idx="31183">
                  <c:v>31183</c:v>
                </c:pt>
                <c:pt idx="31184">
                  <c:v>31184</c:v>
                </c:pt>
                <c:pt idx="31185">
                  <c:v>31185</c:v>
                </c:pt>
                <c:pt idx="31186">
                  <c:v>31186</c:v>
                </c:pt>
                <c:pt idx="31187">
                  <c:v>31187</c:v>
                </c:pt>
                <c:pt idx="31188">
                  <c:v>31188</c:v>
                </c:pt>
                <c:pt idx="31189">
                  <c:v>31189</c:v>
                </c:pt>
                <c:pt idx="31190">
                  <c:v>31190</c:v>
                </c:pt>
                <c:pt idx="31191">
                  <c:v>31191</c:v>
                </c:pt>
                <c:pt idx="31192">
                  <c:v>31192</c:v>
                </c:pt>
                <c:pt idx="31193">
                  <c:v>31193</c:v>
                </c:pt>
                <c:pt idx="31194">
                  <c:v>31194</c:v>
                </c:pt>
                <c:pt idx="31195">
                  <c:v>31195</c:v>
                </c:pt>
                <c:pt idx="31196">
                  <c:v>31196</c:v>
                </c:pt>
                <c:pt idx="31197">
                  <c:v>31197</c:v>
                </c:pt>
                <c:pt idx="31198">
                  <c:v>31198</c:v>
                </c:pt>
                <c:pt idx="31199">
                  <c:v>31199</c:v>
                </c:pt>
                <c:pt idx="31200">
                  <c:v>31200</c:v>
                </c:pt>
                <c:pt idx="31201">
                  <c:v>31201</c:v>
                </c:pt>
                <c:pt idx="31202">
                  <c:v>31202</c:v>
                </c:pt>
                <c:pt idx="31203">
                  <c:v>31203</c:v>
                </c:pt>
                <c:pt idx="31204">
                  <c:v>31204</c:v>
                </c:pt>
                <c:pt idx="31205">
                  <c:v>31205</c:v>
                </c:pt>
                <c:pt idx="31206">
                  <c:v>31206</c:v>
                </c:pt>
                <c:pt idx="31207">
                  <c:v>31207</c:v>
                </c:pt>
                <c:pt idx="31208">
                  <c:v>31208</c:v>
                </c:pt>
                <c:pt idx="31209">
                  <c:v>31209</c:v>
                </c:pt>
                <c:pt idx="31210">
                  <c:v>31210</c:v>
                </c:pt>
                <c:pt idx="31211">
                  <c:v>31211</c:v>
                </c:pt>
                <c:pt idx="31212">
                  <c:v>31212</c:v>
                </c:pt>
                <c:pt idx="31213">
                  <c:v>31213</c:v>
                </c:pt>
                <c:pt idx="31214">
                  <c:v>31214</c:v>
                </c:pt>
                <c:pt idx="31215">
                  <c:v>31215</c:v>
                </c:pt>
                <c:pt idx="31216">
                  <c:v>31216</c:v>
                </c:pt>
                <c:pt idx="31217">
                  <c:v>31217</c:v>
                </c:pt>
                <c:pt idx="31218">
                  <c:v>31218</c:v>
                </c:pt>
                <c:pt idx="31219">
                  <c:v>31219</c:v>
                </c:pt>
                <c:pt idx="31220">
                  <c:v>31220</c:v>
                </c:pt>
                <c:pt idx="31221">
                  <c:v>31221</c:v>
                </c:pt>
                <c:pt idx="31222">
                  <c:v>31222</c:v>
                </c:pt>
                <c:pt idx="31223">
                  <c:v>31223</c:v>
                </c:pt>
                <c:pt idx="31224">
                  <c:v>31224</c:v>
                </c:pt>
                <c:pt idx="31225">
                  <c:v>31225</c:v>
                </c:pt>
                <c:pt idx="31226">
                  <c:v>31226</c:v>
                </c:pt>
                <c:pt idx="31227">
                  <c:v>31227</c:v>
                </c:pt>
                <c:pt idx="31228">
                  <c:v>31228</c:v>
                </c:pt>
                <c:pt idx="31229">
                  <c:v>31229</c:v>
                </c:pt>
                <c:pt idx="31230">
                  <c:v>31230</c:v>
                </c:pt>
                <c:pt idx="31231">
                  <c:v>31231</c:v>
                </c:pt>
                <c:pt idx="31232">
                  <c:v>31232</c:v>
                </c:pt>
                <c:pt idx="31233">
                  <c:v>31233</c:v>
                </c:pt>
                <c:pt idx="31234">
                  <c:v>31234</c:v>
                </c:pt>
                <c:pt idx="31235">
                  <c:v>31235</c:v>
                </c:pt>
                <c:pt idx="31236">
                  <c:v>31236</c:v>
                </c:pt>
                <c:pt idx="31237">
                  <c:v>31237</c:v>
                </c:pt>
                <c:pt idx="31238">
                  <c:v>31238</c:v>
                </c:pt>
                <c:pt idx="31239">
                  <c:v>31239</c:v>
                </c:pt>
                <c:pt idx="31240">
                  <c:v>31240</c:v>
                </c:pt>
                <c:pt idx="31241">
                  <c:v>31241</c:v>
                </c:pt>
                <c:pt idx="31242">
                  <c:v>31242</c:v>
                </c:pt>
                <c:pt idx="31243">
                  <c:v>31243</c:v>
                </c:pt>
                <c:pt idx="31244">
                  <c:v>31244</c:v>
                </c:pt>
                <c:pt idx="31245">
                  <c:v>31245</c:v>
                </c:pt>
                <c:pt idx="31246">
                  <c:v>31246</c:v>
                </c:pt>
                <c:pt idx="31247">
                  <c:v>31247</c:v>
                </c:pt>
                <c:pt idx="31248">
                  <c:v>31248</c:v>
                </c:pt>
                <c:pt idx="31249">
                  <c:v>31249</c:v>
                </c:pt>
                <c:pt idx="31250">
                  <c:v>31250</c:v>
                </c:pt>
                <c:pt idx="31251">
                  <c:v>31251</c:v>
                </c:pt>
                <c:pt idx="31252">
                  <c:v>31252</c:v>
                </c:pt>
                <c:pt idx="31253">
                  <c:v>31253</c:v>
                </c:pt>
                <c:pt idx="31254">
                  <c:v>31254</c:v>
                </c:pt>
                <c:pt idx="31255">
                  <c:v>31255</c:v>
                </c:pt>
                <c:pt idx="31256">
                  <c:v>31256</c:v>
                </c:pt>
                <c:pt idx="31257">
                  <c:v>31257</c:v>
                </c:pt>
                <c:pt idx="31258">
                  <c:v>31258</c:v>
                </c:pt>
                <c:pt idx="31259">
                  <c:v>31259</c:v>
                </c:pt>
                <c:pt idx="31260">
                  <c:v>31260</c:v>
                </c:pt>
                <c:pt idx="31261">
                  <c:v>31261</c:v>
                </c:pt>
                <c:pt idx="31262">
                  <c:v>31262</c:v>
                </c:pt>
                <c:pt idx="31263">
                  <c:v>31263</c:v>
                </c:pt>
                <c:pt idx="31264">
                  <c:v>31264</c:v>
                </c:pt>
                <c:pt idx="31265">
                  <c:v>31265</c:v>
                </c:pt>
                <c:pt idx="31266">
                  <c:v>31266</c:v>
                </c:pt>
                <c:pt idx="31267">
                  <c:v>31267</c:v>
                </c:pt>
                <c:pt idx="31268">
                  <c:v>31268</c:v>
                </c:pt>
                <c:pt idx="31269">
                  <c:v>31269</c:v>
                </c:pt>
                <c:pt idx="31270">
                  <c:v>31270</c:v>
                </c:pt>
                <c:pt idx="31271">
                  <c:v>31271</c:v>
                </c:pt>
                <c:pt idx="31272">
                  <c:v>31272</c:v>
                </c:pt>
                <c:pt idx="31273">
                  <c:v>31273</c:v>
                </c:pt>
                <c:pt idx="31274">
                  <c:v>31274</c:v>
                </c:pt>
                <c:pt idx="31275">
                  <c:v>31275</c:v>
                </c:pt>
                <c:pt idx="31276">
                  <c:v>31276</c:v>
                </c:pt>
                <c:pt idx="31277">
                  <c:v>31277</c:v>
                </c:pt>
                <c:pt idx="31278">
                  <c:v>31278</c:v>
                </c:pt>
                <c:pt idx="31279">
                  <c:v>31279</c:v>
                </c:pt>
                <c:pt idx="31280">
                  <c:v>31280</c:v>
                </c:pt>
                <c:pt idx="31281">
                  <c:v>31281</c:v>
                </c:pt>
                <c:pt idx="31282">
                  <c:v>31282</c:v>
                </c:pt>
                <c:pt idx="31283">
                  <c:v>31283</c:v>
                </c:pt>
                <c:pt idx="31284">
                  <c:v>31284</c:v>
                </c:pt>
                <c:pt idx="31285">
                  <c:v>31285</c:v>
                </c:pt>
                <c:pt idx="31286">
                  <c:v>31286</c:v>
                </c:pt>
                <c:pt idx="31287">
                  <c:v>31287</c:v>
                </c:pt>
                <c:pt idx="31288">
                  <c:v>31288</c:v>
                </c:pt>
                <c:pt idx="31289">
                  <c:v>31289</c:v>
                </c:pt>
                <c:pt idx="31290">
                  <c:v>31290</c:v>
                </c:pt>
                <c:pt idx="31291">
                  <c:v>31291</c:v>
                </c:pt>
                <c:pt idx="31292">
                  <c:v>31292</c:v>
                </c:pt>
                <c:pt idx="31293">
                  <c:v>31293</c:v>
                </c:pt>
                <c:pt idx="31294">
                  <c:v>31294</c:v>
                </c:pt>
                <c:pt idx="31295">
                  <c:v>31295</c:v>
                </c:pt>
                <c:pt idx="31296">
                  <c:v>31296</c:v>
                </c:pt>
                <c:pt idx="31297">
                  <c:v>31297</c:v>
                </c:pt>
                <c:pt idx="31298">
                  <c:v>31298</c:v>
                </c:pt>
                <c:pt idx="31299">
                  <c:v>31299</c:v>
                </c:pt>
                <c:pt idx="31300">
                  <c:v>31300</c:v>
                </c:pt>
                <c:pt idx="31301">
                  <c:v>31301</c:v>
                </c:pt>
                <c:pt idx="31302">
                  <c:v>31302</c:v>
                </c:pt>
                <c:pt idx="31303">
                  <c:v>31303</c:v>
                </c:pt>
                <c:pt idx="31304">
                  <c:v>31304</c:v>
                </c:pt>
                <c:pt idx="31305">
                  <c:v>31305</c:v>
                </c:pt>
                <c:pt idx="31306">
                  <c:v>31306</c:v>
                </c:pt>
                <c:pt idx="31307">
                  <c:v>31307</c:v>
                </c:pt>
                <c:pt idx="31308">
                  <c:v>31308</c:v>
                </c:pt>
                <c:pt idx="31309">
                  <c:v>31309</c:v>
                </c:pt>
                <c:pt idx="31310">
                  <c:v>31310</c:v>
                </c:pt>
                <c:pt idx="31311">
                  <c:v>31311</c:v>
                </c:pt>
                <c:pt idx="31312">
                  <c:v>31312</c:v>
                </c:pt>
                <c:pt idx="31313">
                  <c:v>31313</c:v>
                </c:pt>
                <c:pt idx="31314">
                  <c:v>31314</c:v>
                </c:pt>
                <c:pt idx="31315">
                  <c:v>31315</c:v>
                </c:pt>
                <c:pt idx="31316">
                  <c:v>31316</c:v>
                </c:pt>
                <c:pt idx="31317">
                  <c:v>31317</c:v>
                </c:pt>
                <c:pt idx="31318">
                  <c:v>31318</c:v>
                </c:pt>
                <c:pt idx="31319">
                  <c:v>31319</c:v>
                </c:pt>
                <c:pt idx="31320">
                  <c:v>31320</c:v>
                </c:pt>
                <c:pt idx="31321">
                  <c:v>31321</c:v>
                </c:pt>
                <c:pt idx="31322">
                  <c:v>31322</c:v>
                </c:pt>
                <c:pt idx="31323">
                  <c:v>31323</c:v>
                </c:pt>
                <c:pt idx="31324">
                  <c:v>31324</c:v>
                </c:pt>
                <c:pt idx="31325">
                  <c:v>31325</c:v>
                </c:pt>
                <c:pt idx="31326">
                  <c:v>31326</c:v>
                </c:pt>
                <c:pt idx="31327">
                  <c:v>31327</c:v>
                </c:pt>
                <c:pt idx="31328">
                  <c:v>31328</c:v>
                </c:pt>
                <c:pt idx="31329">
                  <c:v>31329</c:v>
                </c:pt>
                <c:pt idx="31330">
                  <c:v>31330</c:v>
                </c:pt>
                <c:pt idx="31331">
                  <c:v>31331</c:v>
                </c:pt>
                <c:pt idx="31332">
                  <c:v>31332</c:v>
                </c:pt>
                <c:pt idx="31333">
                  <c:v>31333</c:v>
                </c:pt>
                <c:pt idx="31334">
                  <c:v>31334</c:v>
                </c:pt>
                <c:pt idx="31335">
                  <c:v>31335</c:v>
                </c:pt>
                <c:pt idx="31336">
                  <c:v>31336</c:v>
                </c:pt>
                <c:pt idx="31337">
                  <c:v>31337</c:v>
                </c:pt>
                <c:pt idx="31338">
                  <c:v>31338</c:v>
                </c:pt>
                <c:pt idx="31339">
                  <c:v>31339</c:v>
                </c:pt>
                <c:pt idx="31340">
                  <c:v>31340</c:v>
                </c:pt>
                <c:pt idx="31341">
                  <c:v>31341</c:v>
                </c:pt>
                <c:pt idx="31342">
                  <c:v>31342</c:v>
                </c:pt>
                <c:pt idx="31343">
                  <c:v>31343</c:v>
                </c:pt>
                <c:pt idx="31344">
                  <c:v>31344</c:v>
                </c:pt>
                <c:pt idx="31345">
                  <c:v>31345</c:v>
                </c:pt>
                <c:pt idx="31346">
                  <c:v>31346</c:v>
                </c:pt>
                <c:pt idx="31347">
                  <c:v>31347</c:v>
                </c:pt>
                <c:pt idx="31348">
                  <c:v>31348</c:v>
                </c:pt>
                <c:pt idx="31349">
                  <c:v>31349</c:v>
                </c:pt>
                <c:pt idx="31350">
                  <c:v>31350</c:v>
                </c:pt>
                <c:pt idx="31351">
                  <c:v>31351</c:v>
                </c:pt>
                <c:pt idx="31352">
                  <c:v>31352</c:v>
                </c:pt>
                <c:pt idx="31353">
                  <c:v>31353</c:v>
                </c:pt>
                <c:pt idx="31354">
                  <c:v>31354</c:v>
                </c:pt>
                <c:pt idx="31355">
                  <c:v>31355</c:v>
                </c:pt>
                <c:pt idx="31356">
                  <c:v>31356</c:v>
                </c:pt>
                <c:pt idx="31357">
                  <c:v>31357</c:v>
                </c:pt>
                <c:pt idx="31358">
                  <c:v>31358</c:v>
                </c:pt>
                <c:pt idx="31359">
                  <c:v>31359</c:v>
                </c:pt>
                <c:pt idx="31360">
                  <c:v>31360</c:v>
                </c:pt>
                <c:pt idx="31361">
                  <c:v>31361</c:v>
                </c:pt>
                <c:pt idx="31362">
                  <c:v>31362</c:v>
                </c:pt>
                <c:pt idx="31363">
                  <c:v>31363</c:v>
                </c:pt>
                <c:pt idx="31364">
                  <c:v>31364</c:v>
                </c:pt>
                <c:pt idx="31365">
                  <c:v>31365</c:v>
                </c:pt>
                <c:pt idx="31366">
                  <c:v>31366</c:v>
                </c:pt>
                <c:pt idx="31367">
                  <c:v>31367</c:v>
                </c:pt>
                <c:pt idx="31368">
                  <c:v>31368</c:v>
                </c:pt>
                <c:pt idx="31369">
                  <c:v>31369</c:v>
                </c:pt>
                <c:pt idx="31370">
                  <c:v>31370</c:v>
                </c:pt>
                <c:pt idx="31371">
                  <c:v>31371</c:v>
                </c:pt>
                <c:pt idx="31372">
                  <c:v>31372</c:v>
                </c:pt>
                <c:pt idx="31373">
                  <c:v>31373</c:v>
                </c:pt>
                <c:pt idx="31374">
                  <c:v>31374</c:v>
                </c:pt>
                <c:pt idx="31375">
                  <c:v>31375</c:v>
                </c:pt>
                <c:pt idx="31376">
                  <c:v>31376</c:v>
                </c:pt>
                <c:pt idx="31377">
                  <c:v>31377</c:v>
                </c:pt>
                <c:pt idx="31378">
                  <c:v>31378</c:v>
                </c:pt>
                <c:pt idx="31379">
                  <c:v>31379</c:v>
                </c:pt>
                <c:pt idx="31380">
                  <c:v>31380</c:v>
                </c:pt>
                <c:pt idx="31381">
                  <c:v>31381</c:v>
                </c:pt>
                <c:pt idx="31382">
                  <c:v>31382</c:v>
                </c:pt>
                <c:pt idx="31383">
                  <c:v>31383</c:v>
                </c:pt>
                <c:pt idx="31384">
                  <c:v>31384</c:v>
                </c:pt>
                <c:pt idx="31385">
                  <c:v>31385</c:v>
                </c:pt>
                <c:pt idx="31386">
                  <c:v>31386</c:v>
                </c:pt>
                <c:pt idx="31387">
                  <c:v>31387</c:v>
                </c:pt>
                <c:pt idx="31388">
                  <c:v>31388</c:v>
                </c:pt>
                <c:pt idx="31389">
                  <c:v>31389</c:v>
                </c:pt>
                <c:pt idx="31390">
                  <c:v>31390</c:v>
                </c:pt>
                <c:pt idx="31391">
                  <c:v>31391</c:v>
                </c:pt>
                <c:pt idx="31392">
                  <c:v>31392</c:v>
                </c:pt>
                <c:pt idx="31393">
                  <c:v>31393</c:v>
                </c:pt>
                <c:pt idx="31394">
                  <c:v>31394</c:v>
                </c:pt>
                <c:pt idx="31395">
                  <c:v>31395</c:v>
                </c:pt>
                <c:pt idx="31396">
                  <c:v>31396</c:v>
                </c:pt>
                <c:pt idx="31397">
                  <c:v>31397</c:v>
                </c:pt>
                <c:pt idx="31398">
                  <c:v>31398</c:v>
                </c:pt>
                <c:pt idx="31399">
                  <c:v>31399</c:v>
                </c:pt>
                <c:pt idx="31400">
                  <c:v>31400</c:v>
                </c:pt>
                <c:pt idx="31401">
                  <c:v>31401</c:v>
                </c:pt>
                <c:pt idx="31402">
                  <c:v>31402</c:v>
                </c:pt>
                <c:pt idx="31403">
                  <c:v>31403</c:v>
                </c:pt>
                <c:pt idx="31404">
                  <c:v>31404</c:v>
                </c:pt>
                <c:pt idx="31405">
                  <c:v>31405</c:v>
                </c:pt>
                <c:pt idx="31406">
                  <c:v>31406</c:v>
                </c:pt>
                <c:pt idx="31407">
                  <c:v>31407</c:v>
                </c:pt>
                <c:pt idx="31408">
                  <c:v>31408</c:v>
                </c:pt>
                <c:pt idx="31409">
                  <c:v>31409</c:v>
                </c:pt>
                <c:pt idx="31410">
                  <c:v>31410</c:v>
                </c:pt>
                <c:pt idx="31411">
                  <c:v>31411</c:v>
                </c:pt>
                <c:pt idx="31412">
                  <c:v>31412</c:v>
                </c:pt>
                <c:pt idx="31413">
                  <c:v>31413</c:v>
                </c:pt>
                <c:pt idx="31414">
                  <c:v>31414</c:v>
                </c:pt>
                <c:pt idx="31415">
                  <c:v>31415</c:v>
                </c:pt>
                <c:pt idx="31416">
                  <c:v>31416</c:v>
                </c:pt>
                <c:pt idx="31417">
                  <c:v>31417</c:v>
                </c:pt>
                <c:pt idx="31418">
                  <c:v>31418</c:v>
                </c:pt>
                <c:pt idx="31419">
                  <c:v>31419</c:v>
                </c:pt>
                <c:pt idx="31420">
                  <c:v>31420</c:v>
                </c:pt>
                <c:pt idx="31421">
                  <c:v>31421</c:v>
                </c:pt>
                <c:pt idx="31422">
                  <c:v>31422</c:v>
                </c:pt>
                <c:pt idx="31423">
                  <c:v>31423</c:v>
                </c:pt>
                <c:pt idx="31424">
                  <c:v>31424</c:v>
                </c:pt>
                <c:pt idx="31425">
                  <c:v>31425</c:v>
                </c:pt>
                <c:pt idx="31426">
                  <c:v>31426</c:v>
                </c:pt>
                <c:pt idx="31427">
                  <c:v>31427</c:v>
                </c:pt>
                <c:pt idx="31428">
                  <c:v>31428</c:v>
                </c:pt>
                <c:pt idx="31429">
                  <c:v>31429</c:v>
                </c:pt>
                <c:pt idx="31430">
                  <c:v>31430</c:v>
                </c:pt>
                <c:pt idx="31431">
                  <c:v>31431</c:v>
                </c:pt>
                <c:pt idx="31432">
                  <c:v>31432</c:v>
                </c:pt>
                <c:pt idx="31433">
                  <c:v>31433</c:v>
                </c:pt>
                <c:pt idx="31434">
                  <c:v>31434</c:v>
                </c:pt>
                <c:pt idx="31435">
                  <c:v>31435</c:v>
                </c:pt>
                <c:pt idx="31436">
                  <c:v>31436</c:v>
                </c:pt>
                <c:pt idx="31437">
                  <c:v>31437</c:v>
                </c:pt>
                <c:pt idx="31438">
                  <c:v>31438</c:v>
                </c:pt>
                <c:pt idx="31439">
                  <c:v>31439</c:v>
                </c:pt>
                <c:pt idx="31440">
                  <c:v>31440</c:v>
                </c:pt>
                <c:pt idx="31441">
                  <c:v>31441</c:v>
                </c:pt>
                <c:pt idx="31442">
                  <c:v>31442</c:v>
                </c:pt>
                <c:pt idx="31443">
                  <c:v>31443</c:v>
                </c:pt>
                <c:pt idx="31444">
                  <c:v>31444</c:v>
                </c:pt>
                <c:pt idx="31445">
                  <c:v>31445</c:v>
                </c:pt>
                <c:pt idx="31446">
                  <c:v>31446</c:v>
                </c:pt>
                <c:pt idx="31447">
                  <c:v>31447</c:v>
                </c:pt>
                <c:pt idx="31448">
                  <c:v>31448</c:v>
                </c:pt>
                <c:pt idx="31449">
                  <c:v>31449</c:v>
                </c:pt>
                <c:pt idx="31450">
                  <c:v>31450</c:v>
                </c:pt>
                <c:pt idx="31451">
                  <c:v>31451</c:v>
                </c:pt>
                <c:pt idx="31452">
                  <c:v>31452</c:v>
                </c:pt>
                <c:pt idx="31453">
                  <c:v>31453</c:v>
                </c:pt>
                <c:pt idx="31454">
                  <c:v>31454</c:v>
                </c:pt>
                <c:pt idx="31455">
                  <c:v>31455</c:v>
                </c:pt>
                <c:pt idx="31456">
                  <c:v>31456</c:v>
                </c:pt>
                <c:pt idx="31457">
                  <c:v>31457</c:v>
                </c:pt>
                <c:pt idx="31458">
                  <c:v>31458</c:v>
                </c:pt>
                <c:pt idx="31459">
                  <c:v>31459</c:v>
                </c:pt>
                <c:pt idx="31460">
                  <c:v>31460</c:v>
                </c:pt>
                <c:pt idx="31461">
                  <c:v>31461</c:v>
                </c:pt>
                <c:pt idx="31462">
                  <c:v>31462</c:v>
                </c:pt>
                <c:pt idx="31463">
                  <c:v>31463</c:v>
                </c:pt>
                <c:pt idx="31464">
                  <c:v>31464</c:v>
                </c:pt>
                <c:pt idx="31465">
                  <c:v>31465</c:v>
                </c:pt>
                <c:pt idx="31466">
                  <c:v>31466</c:v>
                </c:pt>
                <c:pt idx="31467">
                  <c:v>31467</c:v>
                </c:pt>
                <c:pt idx="31468">
                  <c:v>31468</c:v>
                </c:pt>
                <c:pt idx="31469">
                  <c:v>31469</c:v>
                </c:pt>
                <c:pt idx="31470">
                  <c:v>31470</c:v>
                </c:pt>
                <c:pt idx="31471">
                  <c:v>31471</c:v>
                </c:pt>
                <c:pt idx="31472">
                  <c:v>31472</c:v>
                </c:pt>
                <c:pt idx="31473">
                  <c:v>31473</c:v>
                </c:pt>
                <c:pt idx="31474">
                  <c:v>31474</c:v>
                </c:pt>
                <c:pt idx="31475">
                  <c:v>31475</c:v>
                </c:pt>
                <c:pt idx="31476">
                  <c:v>31476</c:v>
                </c:pt>
                <c:pt idx="31477">
                  <c:v>31477</c:v>
                </c:pt>
                <c:pt idx="31478">
                  <c:v>31478</c:v>
                </c:pt>
                <c:pt idx="31479">
                  <c:v>31479</c:v>
                </c:pt>
                <c:pt idx="31480">
                  <c:v>31480</c:v>
                </c:pt>
                <c:pt idx="31481">
                  <c:v>31481</c:v>
                </c:pt>
                <c:pt idx="31482">
                  <c:v>31482</c:v>
                </c:pt>
                <c:pt idx="31483">
                  <c:v>31483</c:v>
                </c:pt>
                <c:pt idx="31484">
                  <c:v>31484</c:v>
                </c:pt>
                <c:pt idx="31485">
                  <c:v>31485</c:v>
                </c:pt>
                <c:pt idx="31486">
                  <c:v>31486</c:v>
                </c:pt>
                <c:pt idx="31487">
                  <c:v>31487</c:v>
                </c:pt>
                <c:pt idx="31488">
                  <c:v>31488</c:v>
                </c:pt>
                <c:pt idx="31489">
                  <c:v>31489</c:v>
                </c:pt>
                <c:pt idx="31490">
                  <c:v>31490</c:v>
                </c:pt>
                <c:pt idx="31491">
                  <c:v>31491</c:v>
                </c:pt>
                <c:pt idx="31492">
                  <c:v>31492</c:v>
                </c:pt>
                <c:pt idx="31493">
                  <c:v>31493</c:v>
                </c:pt>
                <c:pt idx="31494">
                  <c:v>31494</c:v>
                </c:pt>
                <c:pt idx="31495">
                  <c:v>31495</c:v>
                </c:pt>
                <c:pt idx="31496">
                  <c:v>31496</c:v>
                </c:pt>
                <c:pt idx="31497">
                  <c:v>31497</c:v>
                </c:pt>
                <c:pt idx="31498">
                  <c:v>31498</c:v>
                </c:pt>
                <c:pt idx="31499">
                  <c:v>31499</c:v>
                </c:pt>
                <c:pt idx="31500">
                  <c:v>31500</c:v>
                </c:pt>
                <c:pt idx="31501">
                  <c:v>31501</c:v>
                </c:pt>
                <c:pt idx="31502">
                  <c:v>31502</c:v>
                </c:pt>
                <c:pt idx="31503">
                  <c:v>31503</c:v>
                </c:pt>
                <c:pt idx="31504">
                  <c:v>31504</c:v>
                </c:pt>
                <c:pt idx="31505">
                  <c:v>31505</c:v>
                </c:pt>
                <c:pt idx="31506">
                  <c:v>31506</c:v>
                </c:pt>
                <c:pt idx="31507">
                  <c:v>31507</c:v>
                </c:pt>
                <c:pt idx="31508">
                  <c:v>31508</c:v>
                </c:pt>
                <c:pt idx="31509">
                  <c:v>31509</c:v>
                </c:pt>
                <c:pt idx="31510">
                  <c:v>31510</c:v>
                </c:pt>
                <c:pt idx="31511">
                  <c:v>31511</c:v>
                </c:pt>
                <c:pt idx="31512">
                  <c:v>31512</c:v>
                </c:pt>
                <c:pt idx="31513">
                  <c:v>31513</c:v>
                </c:pt>
                <c:pt idx="31514">
                  <c:v>31514</c:v>
                </c:pt>
                <c:pt idx="31515">
                  <c:v>31515</c:v>
                </c:pt>
                <c:pt idx="31516">
                  <c:v>31516</c:v>
                </c:pt>
                <c:pt idx="31517">
                  <c:v>31517</c:v>
                </c:pt>
                <c:pt idx="31518">
                  <c:v>31518</c:v>
                </c:pt>
                <c:pt idx="31519">
                  <c:v>31519</c:v>
                </c:pt>
                <c:pt idx="31520">
                  <c:v>31520</c:v>
                </c:pt>
                <c:pt idx="31521">
                  <c:v>31521</c:v>
                </c:pt>
                <c:pt idx="31522">
                  <c:v>31522</c:v>
                </c:pt>
                <c:pt idx="31523">
                  <c:v>31523</c:v>
                </c:pt>
                <c:pt idx="31524">
                  <c:v>31524</c:v>
                </c:pt>
                <c:pt idx="31525">
                  <c:v>31525</c:v>
                </c:pt>
                <c:pt idx="31526">
                  <c:v>31526</c:v>
                </c:pt>
                <c:pt idx="31527">
                  <c:v>31527</c:v>
                </c:pt>
                <c:pt idx="31528">
                  <c:v>31528</c:v>
                </c:pt>
                <c:pt idx="31529">
                  <c:v>31529</c:v>
                </c:pt>
                <c:pt idx="31530">
                  <c:v>31530</c:v>
                </c:pt>
                <c:pt idx="31531">
                  <c:v>31531</c:v>
                </c:pt>
                <c:pt idx="31532">
                  <c:v>31532</c:v>
                </c:pt>
                <c:pt idx="31533">
                  <c:v>31533</c:v>
                </c:pt>
                <c:pt idx="31534">
                  <c:v>31534</c:v>
                </c:pt>
                <c:pt idx="31535">
                  <c:v>31535</c:v>
                </c:pt>
                <c:pt idx="31536">
                  <c:v>31536</c:v>
                </c:pt>
                <c:pt idx="31537">
                  <c:v>31537</c:v>
                </c:pt>
                <c:pt idx="31538">
                  <c:v>31538</c:v>
                </c:pt>
                <c:pt idx="31539">
                  <c:v>31539</c:v>
                </c:pt>
                <c:pt idx="31540">
                  <c:v>31540</c:v>
                </c:pt>
                <c:pt idx="31541">
                  <c:v>31541</c:v>
                </c:pt>
                <c:pt idx="31542">
                  <c:v>31542</c:v>
                </c:pt>
                <c:pt idx="31543">
                  <c:v>31543</c:v>
                </c:pt>
                <c:pt idx="31544">
                  <c:v>31544</c:v>
                </c:pt>
                <c:pt idx="31545">
                  <c:v>31545</c:v>
                </c:pt>
                <c:pt idx="31546">
                  <c:v>31546</c:v>
                </c:pt>
                <c:pt idx="31547">
                  <c:v>31547</c:v>
                </c:pt>
                <c:pt idx="31548">
                  <c:v>31548</c:v>
                </c:pt>
                <c:pt idx="31549">
                  <c:v>31549</c:v>
                </c:pt>
                <c:pt idx="31550">
                  <c:v>31550</c:v>
                </c:pt>
                <c:pt idx="31551">
                  <c:v>31551</c:v>
                </c:pt>
                <c:pt idx="31552">
                  <c:v>31552</c:v>
                </c:pt>
                <c:pt idx="31553">
                  <c:v>31553</c:v>
                </c:pt>
                <c:pt idx="31554">
                  <c:v>31554</c:v>
                </c:pt>
                <c:pt idx="31555">
                  <c:v>31555</c:v>
                </c:pt>
                <c:pt idx="31556">
                  <c:v>31556</c:v>
                </c:pt>
                <c:pt idx="31557">
                  <c:v>31557</c:v>
                </c:pt>
                <c:pt idx="31558">
                  <c:v>31558</c:v>
                </c:pt>
                <c:pt idx="31559">
                  <c:v>31559</c:v>
                </c:pt>
                <c:pt idx="31560">
                  <c:v>31560</c:v>
                </c:pt>
                <c:pt idx="31561">
                  <c:v>31561</c:v>
                </c:pt>
                <c:pt idx="31562">
                  <c:v>31562</c:v>
                </c:pt>
                <c:pt idx="31563">
                  <c:v>31563</c:v>
                </c:pt>
                <c:pt idx="31564">
                  <c:v>31564</c:v>
                </c:pt>
                <c:pt idx="31565">
                  <c:v>31565</c:v>
                </c:pt>
                <c:pt idx="31566">
                  <c:v>31566</c:v>
                </c:pt>
                <c:pt idx="31567">
                  <c:v>31567</c:v>
                </c:pt>
                <c:pt idx="31568">
                  <c:v>31568</c:v>
                </c:pt>
                <c:pt idx="31569">
                  <c:v>31569</c:v>
                </c:pt>
                <c:pt idx="31570">
                  <c:v>31570</c:v>
                </c:pt>
                <c:pt idx="31571">
                  <c:v>31571</c:v>
                </c:pt>
                <c:pt idx="31572">
                  <c:v>31572</c:v>
                </c:pt>
                <c:pt idx="31573">
                  <c:v>31573</c:v>
                </c:pt>
                <c:pt idx="31574">
                  <c:v>31574</c:v>
                </c:pt>
                <c:pt idx="31575">
                  <c:v>31575</c:v>
                </c:pt>
                <c:pt idx="31576">
                  <c:v>31576</c:v>
                </c:pt>
                <c:pt idx="31577">
                  <c:v>31577</c:v>
                </c:pt>
                <c:pt idx="31578">
                  <c:v>31578</c:v>
                </c:pt>
                <c:pt idx="31579">
                  <c:v>31579</c:v>
                </c:pt>
                <c:pt idx="31580">
                  <c:v>31580</c:v>
                </c:pt>
                <c:pt idx="31581">
                  <c:v>31581</c:v>
                </c:pt>
                <c:pt idx="31582">
                  <c:v>31582</c:v>
                </c:pt>
                <c:pt idx="31583">
                  <c:v>31583</c:v>
                </c:pt>
                <c:pt idx="31584">
                  <c:v>31584</c:v>
                </c:pt>
                <c:pt idx="31585">
                  <c:v>31585</c:v>
                </c:pt>
                <c:pt idx="31586">
                  <c:v>31586</c:v>
                </c:pt>
                <c:pt idx="31587">
                  <c:v>31587</c:v>
                </c:pt>
                <c:pt idx="31588">
                  <c:v>31588</c:v>
                </c:pt>
                <c:pt idx="31589">
                  <c:v>31589</c:v>
                </c:pt>
                <c:pt idx="31590">
                  <c:v>31590</c:v>
                </c:pt>
                <c:pt idx="31591">
                  <c:v>31591</c:v>
                </c:pt>
                <c:pt idx="31592">
                  <c:v>31592</c:v>
                </c:pt>
                <c:pt idx="31593">
                  <c:v>31593</c:v>
                </c:pt>
                <c:pt idx="31594">
                  <c:v>31594</c:v>
                </c:pt>
                <c:pt idx="31595">
                  <c:v>31595</c:v>
                </c:pt>
                <c:pt idx="31596">
                  <c:v>31596</c:v>
                </c:pt>
                <c:pt idx="31597">
                  <c:v>31597</c:v>
                </c:pt>
                <c:pt idx="31598">
                  <c:v>31598</c:v>
                </c:pt>
                <c:pt idx="31599">
                  <c:v>31599</c:v>
                </c:pt>
                <c:pt idx="31600">
                  <c:v>31600</c:v>
                </c:pt>
                <c:pt idx="31601">
                  <c:v>31601</c:v>
                </c:pt>
                <c:pt idx="31602">
                  <c:v>31602</c:v>
                </c:pt>
                <c:pt idx="31603">
                  <c:v>31603</c:v>
                </c:pt>
                <c:pt idx="31604">
                  <c:v>31604</c:v>
                </c:pt>
                <c:pt idx="31605">
                  <c:v>31605</c:v>
                </c:pt>
                <c:pt idx="31606">
                  <c:v>31606</c:v>
                </c:pt>
                <c:pt idx="31607">
                  <c:v>31607</c:v>
                </c:pt>
                <c:pt idx="31608">
                  <c:v>31608</c:v>
                </c:pt>
                <c:pt idx="31609">
                  <c:v>31609</c:v>
                </c:pt>
                <c:pt idx="31610">
                  <c:v>31610</c:v>
                </c:pt>
                <c:pt idx="31611">
                  <c:v>31611</c:v>
                </c:pt>
                <c:pt idx="31612">
                  <c:v>31612</c:v>
                </c:pt>
                <c:pt idx="31613">
                  <c:v>31613</c:v>
                </c:pt>
                <c:pt idx="31614">
                  <c:v>31614</c:v>
                </c:pt>
                <c:pt idx="31615">
                  <c:v>31615</c:v>
                </c:pt>
                <c:pt idx="31616">
                  <c:v>31616</c:v>
                </c:pt>
                <c:pt idx="31617">
                  <c:v>31617</c:v>
                </c:pt>
                <c:pt idx="31618">
                  <c:v>31618</c:v>
                </c:pt>
                <c:pt idx="31619">
                  <c:v>31619</c:v>
                </c:pt>
                <c:pt idx="31620">
                  <c:v>31620</c:v>
                </c:pt>
                <c:pt idx="31621">
                  <c:v>31621</c:v>
                </c:pt>
                <c:pt idx="31622">
                  <c:v>31622</c:v>
                </c:pt>
                <c:pt idx="31623">
                  <c:v>31623</c:v>
                </c:pt>
                <c:pt idx="31624">
                  <c:v>31624</c:v>
                </c:pt>
                <c:pt idx="31625">
                  <c:v>31625</c:v>
                </c:pt>
                <c:pt idx="31626">
                  <c:v>31626</c:v>
                </c:pt>
                <c:pt idx="31627">
                  <c:v>31627</c:v>
                </c:pt>
                <c:pt idx="31628">
                  <c:v>31628</c:v>
                </c:pt>
                <c:pt idx="31629">
                  <c:v>31629</c:v>
                </c:pt>
                <c:pt idx="31630">
                  <c:v>31630</c:v>
                </c:pt>
                <c:pt idx="31631">
                  <c:v>31631</c:v>
                </c:pt>
                <c:pt idx="31632">
                  <c:v>31632</c:v>
                </c:pt>
                <c:pt idx="31633">
                  <c:v>31633</c:v>
                </c:pt>
                <c:pt idx="31634">
                  <c:v>31634</c:v>
                </c:pt>
                <c:pt idx="31635">
                  <c:v>31635</c:v>
                </c:pt>
                <c:pt idx="31636">
                  <c:v>31636</c:v>
                </c:pt>
                <c:pt idx="31637">
                  <c:v>31637</c:v>
                </c:pt>
                <c:pt idx="31638">
                  <c:v>31638</c:v>
                </c:pt>
                <c:pt idx="31639">
                  <c:v>31639</c:v>
                </c:pt>
                <c:pt idx="31640">
                  <c:v>31640</c:v>
                </c:pt>
                <c:pt idx="31641">
                  <c:v>31641</c:v>
                </c:pt>
                <c:pt idx="31642">
                  <c:v>31642</c:v>
                </c:pt>
                <c:pt idx="31643">
                  <c:v>31643</c:v>
                </c:pt>
                <c:pt idx="31644">
                  <c:v>31644</c:v>
                </c:pt>
                <c:pt idx="31645">
                  <c:v>31645</c:v>
                </c:pt>
                <c:pt idx="31646">
                  <c:v>31646</c:v>
                </c:pt>
                <c:pt idx="31647">
                  <c:v>31647</c:v>
                </c:pt>
                <c:pt idx="31648">
                  <c:v>31648</c:v>
                </c:pt>
                <c:pt idx="31649">
                  <c:v>31649</c:v>
                </c:pt>
                <c:pt idx="31650">
                  <c:v>31650</c:v>
                </c:pt>
                <c:pt idx="31651">
                  <c:v>31651</c:v>
                </c:pt>
                <c:pt idx="31652">
                  <c:v>31652</c:v>
                </c:pt>
                <c:pt idx="31653">
                  <c:v>31653</c:v>
                </c:pt>
                <c:pt idx="31654">
                  <c:v>31654</c:v>
                </c:pt>
                <c:pt idx="31655">
                  <c:v>31655</c:v>
                </c:pt>
                <c:pt idx="31656">
                  <c:v>31656</c:v>
                </c:pt>
                <c:pt idx="31657">
                  <c:v>31657</c:v>
                </c:pt>
                <c:pt idx="31658">
                  <c:v>31658</c:v>
                </c:pt>
                <c:pt idx="31659">
                  <c:v>31659</c:v>
                </c:pt>
                <c:pt idx="31660">
                  <c:v>31660</c:v>
                </c:pt>
                <c:pt idx="31661">
                  <c:v>31661</c:v>
                </c:pt>
                <c:pt idx="31662">
                  <c:v>31662</c:v>
                </c:pt>
                <c:pt idx="31663">
                  <c:v>31663</c:v>
                </c:pt>
                <c:pt idx="31664">
                  <c:v>31664</c:v>
                </c:pt>
                <c:pt idx="31665">
                  <c:v>31665</c:v>
                </c:pt>
                <c:pt idx="31666">
                  <c:v>31666</c:v>
                </c:pt>
                <c:pt idx="31667">
                  <c:v>31667</c:v>
                </c:pt>
                <c:pt idx="31668">
                  <c:v>31668</c:v>
                </c:pt>
                <c:pt idx="31669">
                  <c:v>31669</c:v>
                </c:pt>
                <c:pt idx="31670">
                  <c:v>31670</c:v>
                </c:pt>
                <c:pt idx="31671">
                  <c:v>31671</c:v>
                </c:pt>
                <c:pt idx="31672">
                  <c:v>31672</c:v>
                </c:pt>
                <c:pt idx="31673">
                  <c:v>31673</c:v>
                </c:pt>
                <c:pt idx="31674">
                  <c:v>31674</c:v>
                </c:pt>
                <c:pt idx="31675">
                  <c:v>31675</c:v>
                </c:pt>
                <c:pt idx="31676">
                  <c:v>31676</c:v>
                </c:pt>
                <c:pt idx="31677">
                  <c:v>31677</c:v>
                </c:pt>
                <c:pt idx="31678">
                  <c:v>31678</c:v>
                </c:pt>
                <c:pt idx="31679">
                  <c:v>31679</c:v>
                </c:pt>
                <c:pt idx="31680">
                  <c:v>31680</c:v>
                </c:pt>
                <c:pt idx="31681">
                  <c:v>31681</c:v>
                </c:pt>
                <c:pt idx="31682">
                  <c:v>31682</c:v>
                </c:pt>
                <c:pt idx="31683">
                  <c:v>31683</c:v>
                </c:pt>
                <c:pt idx="31684">
                  <c:v>31684</c:v>
                </c:pt>
                <c:pt idx="31685">
                  <c:v>31685</c:v>
                </c:pt>
                <c:pt idx="31686">
                  <c:v>31686</c:v>
                </c:pt>
                <c:pt idx="31687">
                  <c:v>31687</c:v>
                </c:pt>
                <c:pt idx="31688">
                  <c:v>31688</c:v>
                </c:pt>
                <c:pt idx="31689">
                  <c:v>31689</c:v>
                </c:pt>
                <c:pt idx="31690">
                  <c:v>31690</c:v>
                </c:pt>
                <c:pt idx="31691">
                  <c:v>31691</c:v>
                </c:pt>
                <c:pt idx="31692">
                  <c:v>31692</c:v>
                </c:pt>
                <c:pt idx="31693">
                  <c:v>31693</c:v>
                </c:pt>
                <c:pt idx="31694">
                  <c:v>31694</c:v>
                </c:pt>
                <c:pt idx="31695">
                  <c:v>31695</c:v>
                </c:pt>
                <c:pt idx="31696">
                  <c:v>31696</c:v>
                </c:pt>
                <c:pt idx="31697">
                  <c:v>31697</c:v>
                </c:pt>
                <c:pt idx="31698">
                  <c:v>31698</c:v>
                </c:pt>
                <c:pt idx="31699">
                  <c:v>31699</c:v>
                </c:pt>
                <c:pt idx="31700">
                  <c:v>31700</c:v>
                </c:pt>
                <c:pt idx="31701">
                  <c:v>31701</c:v>
                </c:pt>
                <c:pt idx="31702">
                  <c:v>31702</c:v>
                </c:pt>
                <c:pt idx="31703">
                  <c:v>31703</c:v>
                </c:pt>
                <c:pt idx="31704">
                  <c:v>31704</c:v>
                </c:pt>
                <c:pt idx="31705">
                  <c:v>31705</c:v>
                </c:pt>
                <c:pt idx="31706">
                  <c:v>31706</c:v>
                </c:pt>
                <c:pt idx="31707">
                  <c:v>31707</c:v>
                </c:pt>
                <c:pt idx="31708">
                  <c:v>31708</c:v>
                </c:pt>
                <c:pt idx="31709">
                  <c:v>31709</c:v>
                </c:pt>
                <c:pt idx="31710">
                  <c:v>31710</c:v>
                </c:pt>
                <c:pt idx="31711">
                  <c:v>31711</c:v>
                </c:pt>
                <c:pt idx="31712">
                  <c:v>31712</c:v>
                </c:pt>
                <c:pt idx="31713">
                  <c:v>31713</c:v>
                </c:pt>
                <c:pt idx="31714">
                  <c:v>31714</c:v>
                </c:pt>
                <c:pt idx="31715">
                  <c:v>31715</c:v>
                </c:pt>
                <c:pt idx="31716">
                  <c:v>31716</c:v>
                </c:pt>
                <c:pt idx="31717">
                  <c:v>31717</c:v>
                </c:pt>
                <c:pt idx="31718">
                  <c:v>31718</c:v>
                </c:pt>
                <c:pt idx="31719">
                  <c:v>31719</c:v>
                </c:pt>
                <c:pt idx="31720">
                  <c:v>31720</c:v>
                </c:pt>
                <c:pt idx="31721">
                  <c:v>31721</c:v>
                </c:pt>
                <c:pt idx="31722">
                  <c:v>31722</c:v>
                </c:pt>
                <c:pt idx="31723">
                  <c:v>31723</c:v>
                </c:pt>
                <c:pt idx="31724">
                  <c:v>31724</c:v>
                </c:pt>
                <c:pt idx="31725">
                  <c:v>31725</c:v>
                </c:pt>
                <c:pt idx="31726">
                  <c:v>31726</c:v>
                </c:pt>
                <c:pt idx="31727">
                  <c:v>31727</c:v>
                </c:pt>
                <c:pt idx="31728">
                  <c:v>31728</c:v>
                </c:pt>
                <c:pt idx="31729">
                  <c:v>31729</c:v>
                </c:pt>
                <c:pt idx="31730">
                  <c:v>31730</c:v>
                </c:pt>
                <c:pt idx="31731">
                  <c:v>31731</c:v>
                </c:pt>
                <c:pt idx="31732">
                  <c:v>31732</c:v>
                </c:pt>
                <c:pt idx="31733">
                  <c:v>31733</c:v>
                </c:pt>
                <c:pt idx="31734">
                  <c:v>31734</c:v>
                </c:pt>
                <c:pt idx="31735">
                  <c:v>31735</c:v>
                </c:pt>
                <c:pt idx="31736">
                  <c:v>31736</c:v>
                </c:pt>
                <c:pt idx="31737">
                  <c:v>31737</c:v>
                </c:pt>
                <c:pt idx="31738">
                  <c:v>31738</c:v>
                </c:pt>
                <c:pt idx="31739">
                  <c:v>31739</c:v>
                </c:pt>
                <c:pt idx="31740">
                  <c:v>31740</c:v>
                </c:pt>
                <c:pt idx="31741">
                  <c:v>31741</c:v>
                </c:pt>
                <c:pt idx="31742">
                  <c:v>31742</c:v>
                </c:pt>
                <c:pt idx="31743">
                  <c:v>31743</c:v>
                </c:pt>
                <c:pt idx="31744">
                  <c:v>31744</c:v>
                </c:pt>
                <c:pt idx="31745">
                  <c:v>31745</c:v>
                </c:pt>
                <c:pt idx="31746">
                  <c:v>31746</c:v>
                </c:pt>
                <c:pt idx="31747">
                  <c:v>31747</c:v>
                </c:pt>
                <c:pt idx="31748">
                  <c:v>31748</c:v>
                </c:pt>
                <c:pt idx="31749">
                  <c:v>31749</c:v>
                </c:pt>
                <c:pt idx="31750">
                  <c:v>31750</c:v>
                </c:pt>
                <c:pt idx="31751">
                  <c:v>31751</c:v>
                </c:pt>
                <c:pt idx="31752">
                  <c:v>31752</c:v>
                </c:pt>
                <c:pt idx="31753">
                  <c:v>31753</c:v>
                </c:pt>
                <c:pt idx="31754">
                  <c:v>31754</c:v>
                </c:pt>
                <c:pt idx="31755">
                  <c:v>31755</c:v>
                </c:pt>
                <c:pt idx="31756">
                  <c:v>31756</c:v>
                </c:pt>
                <c:pt idx="31757">
                  <c:v>31757</c:v>
                </c:pt>
                <c:pt idx="31758">
                  <c:v>31758</c:v>
                </c:pt>
                <c:pt idx="31759">
                  <c:v>31759</c:v>
                </c:pt>
                <c:pt idx="31760">
                  <c:v>31760</c:v>
                </c:pt>
                <c:pt idx="31761">
                  <c:v>31761</c:v>
                </c:pt>
                <c:pt idx="31762">
                  <c:v>31762</c:v>
                </c:pt>
                <c:pt idx="31763">
                  <c:v>31763</c:v>
                </c:pt>
                <c:pt idx="31764">
                  <c:v>31764</c:v>
                </c:pt>
                <c:pt idx="31765">
                  <c:v>31765</c:v>
                </c:pt>
                <c:pt idx="31766">
                  <c:v>31766</c:v>
                </c:pt>
                <c:pt idx="31767">
                  <c:v>31767</c:v>
                </c:pt>
                <c:pt idx="31768">
                  <c:v>31768</c:v>
                </c:pt>
                <c:pt idx="31769">
                  <c:v>31769</c:v>
                </c:pt>
                <c:pt idx="31770">
                  <c:v>31770</c:v>
                </c:pt>
                <c:pt idx="31771">
                  <c:v>31771</c:v>
                </c:pt>
                <c:pt idx="31772">
                  <c:v>31772</c:v>
                </c:pt>
                <c:pt idx="31773">
                  <c:v>31773</c:v>
                </c:pt>
                <c:pt idx="31774">
                  <c:v>31774</c:v>
                </c:pt>
                <c:pt idx="31775">
                  <c:v>31775</c:v>
                </c:pt>
                <c:pt idx="31776">
                  <c:v>31776</c:v>
                </c:pt>
                <c:pt idx="31777">
                  <c:v>31777</c:v>
                </c:pt>
                <c:pt idx="31778">
                  <c:v>31778</c:v>
                </c:pt>
                <c:pt idx="31779">
                  <c:v>31779</c:v>
                </c:pt>
                <c:pt idx="31780">
                  <c:v>31780</c:v>
                </c:pt>
                <c:pt idx="31781">
                  <c:v>31781</c:v>
                </c:pt>
                <c:pt idx="31782">
                  <c:v>31782</c:v>
                </c:pt>
                <c:pt idx="31783">
                  <c:v>31783</c:v>
                </c:pt>
                <c:pt idx="31784">
                  <c:v>31784</c:v>
                </c:pt>
                <c:pt idx="31785">
                  <c:v>31785</c:v>
                </c:pt>
                <c:pt idx="31786">
                  <c:v>31786</c:v>
                </c:pt>
                <c:pt idx="31787">
                  <c:v>31787</c:v>
                </c:pt>
                <c:pt idx="31788">
                  <c:v>31788</c:v>
                </c:pt>
                <c:pt idx="31789">
                  <c:v>31789</c:v>
                </c:pt>
                <c:pt idx="31790">
                  <c:v>31790</c:v>
                </c:pt>
                <c:pt idx="31791">
                  <c:v>31791</c:v>
                </c:pt>
                <c:pt idx="31792">
                  <c:v>31792</c:v>
                </c:pt>
                <c:pt idx="31793">
                  <c:v>31793</c:v>
                </c:pt>
                <c:pt idx="31794">
                  <c:v>31794</c:v>
                </c:pt>
                <c:pt idx="31795">
                  <c:v>31795</c:v>
                </c:pt>
                <c:pt idx="31796">
                  <c:v>31796</c:v>
                </c:pt>
                <c:pt idx="31797">
                  <c:v>31797</c:v>
                </c:pt>
                <c:pt idx="31798">
                  <c:v>31798</c:v>
                </c:pt>
                <c:pt idx="31799">
                  <c:v>31799</c:v>
                </c:pt>
                <c:pt idx="31800">
                  <c:v>31800</c:v>
                </c:pt>
                <c:pt idx="31801">
                  <c:v>31801</c:v>
                </c:pt>
                <c:pt idx="31802">
                  <c:v>31802</c:v>
                </c:pt>
                <c:pt idx="31803">
                  <c:v>31803</c:v>
                </c:pt>
                <c:pt idx="31804">
                  <c:v>31804</c:v>
                </c:pt>
                <c:pt idx="31805">
                  <c:v>31805</c:v>
                </c:pt>
                <c:pt idx="31806">
                  <c:v>31806</c:v>
                </c:pt>
                <c:pt idx="31807">
                  <c:v>31807</c:v>
                </c:pt>
                <c:pt idx="31808">
                  <c:v>31808</c:v>
                </c:pt>
                <c:pt idx="31809">
                  <c:v>31809</c:v>
                </c:pt>
                <c:pt idx="31810">
                  <c:v>31810</c:v>
                </c:pt>
                <c:pt idx="31811">
                  <c:v>31811</c:v>
                </c:pt>
                <c:pt idx="31812">
                  <c:v>31812</c:v>
                </c:pt>
                <c:pt idx="31813">
                  <c:v>31813</c:v>
                </c:pt>
                <c:pt idx="31814">
                  <c:v>31814</c:v>
                </c:pt>
                <c:pt idx="31815">
                  <c:v>31815</c:v>
                </c:pt>
                <c:pt idx="31816">
                  <c:v>31816</c:v>
                </c:pt>
                <c:pt idx="31817">
                  <c:v>31817</c:v>
                </c:pt>
                <c:pt idx="31818">
                  <c:v>31818</c:v>
                </c:pt>
                <c:pt idx="31819">
                  <c:v>31819</c:v>
                </c:pt>
                <c:pt idx="31820">
                  <c:v>31820</c:v>
                </c:pt>
                <c:pt idx="31821">
                  <c:v>31821</c:v>
                </c:pt>
                <c:pt idx="31822">
                  <c:v>31822</c:v>
                </c:pt>
                <c:pt idx="31823">
                  <c:v>31823</c:v>
                </c:pt>
                <c:pt idx="31824">
                  <c:v>31824</c:v>
                </c:pt>
                <c:pt idx="31825">
                  <c:v>31825</c:v>
                </c:pt>
                <c:pt idx="31826">
                  <c:v>31826</c:v>
                </c:pt>
                <c:pt idx="31827">
                  <c:v>31827</c:v>
                </c:pt>
                <c:pt idx="31828">
                  <c:v>31828</c:v>
                </c:pt>
                <c:pt idx="31829">
                  <c:v>31829</c:v>
                </c:pt>
                <c:pt idx="31830">
                  <c:v>31830</c:v>
                </c:pt>
                <c:pt idx="31831">
                  <c:v>31831</c:v>
                </c:pt>
                <c:pt idx="31832">
                  <c:v>31832</c:v>
                </c:pt>
                <c:pt idx="31833">
                  <c:v>31833</c:v>
                </c:pt>
                <c:pt idx="31834">
                  <c:v>31834</c:v>
                </c:pt>
                <c:pt idx="31835">
                  <c:v>31835</c:v>
                </c:pt>
                <c:pt idx="31836">
                  <c:v>31836</c:v>
                </c:pt>
                <c:pt idx="31837">
                  <c:v>31837</c:v>
                </c:pt>
                <c:pt idx="31838">
                  <c:v>31838</c:v>
                </c:pt>
                <c:pt idx="31839">
                  <c:v>31839</c:v>
                </c:pt>
                <c:pt idx="31840">
                  <c:v>31840</c:v>
                </c:pt>
                <c:pt idx="31841">
                  <c:v>31841</c:v>
                </c:pt>
                <c:pt idx="31842">
                  <c:v>31842</c:v>
                </c:pt>
                <c:pt idx="31843">
                  <c:v>31843</c:v>
                </c:pt>
                <c:pt idx="31844">
                  <c:v>31844</c:v>
                </c:pt>
                <c:pt idx="31845">
                  <c:v>31845</c:v>
                </c:pt>
                <c:pt idx="31846">
                  <c:v>31846</c:v>
                </c:pt>
                <c:pt idx="31847">
                  <c:v>31847</c:v>
                </c:pt>
                <c:pt idx="31848">
                  <c:v>31848</c:v>
                </c:pt>
                <c:pt idx="31849">
                  <c:v>31849</c:v>
                </c:pt>
                <c:pt idx="31850">
                  <c:v>31850</c:v>
                </c:pt>
                <c:pt idx="31851">
                  <c:v>31851</c:v>
                </c:pt>
                <c:pt idx="31852">
                  <c:v>31852</c:v>
                </c:pt>
                <c:pt idx="31853">
                  <c:v>31853</c:v>
                </c:pt>
                <c:pt idx="31854">
                  <c:v>31854</c:v>
                </c:pt>
                <c:pt idx="31855">
                  <c:v>31855</c:v>
                </c:pt>
                <c:pt idx="31856">
                  <c:v>31856</c:v>
                </c:pt>
                <c:pt idx="31857">
                  <c:v>31857</c:v>
                </c:pt>
                <c:pt idx="31858">
                  <c:v>31858</c:v>
                </c:pt>
                <c:pt idx="31859">
                  <c:v>31859</c:v>
                </c:pt>
                <c:pt idx="31860">
                  <c:v>31860</c:v>
                </c:pt>
                <c:pt idx="31861">
                  <c:v>31861</c:v>
                </c:pt>
                <c:pt idx="31862">
                  <c:v>31862</c:v>
                </c:pt>
                <c:pt idx="31863">
                  <c:v>31863</c:v>
                </c:pt>
                <c:pt idx="31864">
                  <c:v>31864</c:v>
                </c:pt>
                <c:pt idx="31865">
                  <c:v>31865</c:v>
                </c:pt>
                <c:pt idx="31866">
                  <c:v>31866</c:v>
                </c:pt>
                <c:pt idx="31867">
                  <c:v>31867</c:v>
                </c:pt>
                <c:pt idx="31868">
                  <c:v>31868</c:v>
                </c:pt>
                <c:pt idx="31869">
                  <c:v>31869</c:v>
                </c:pt>
                <c:pt idx="31870">
                  <c:v>31870</c:v>
                </c:pt>
                <c:pt idx="31871">
                  <c:v>31871</c:v>
                </c:pt>
                <c:pt idx="31872">
                  <c:v>31872</c:v>
                </c:pt>
                <c:pt idx="31873">
                  <c:v>31873</c:v>
                </c:pt>
                <c:pt idx="31874">
                  <c:v>31874</c:v>
                </c:pt>
                <c:pt idx="31875">
                  <c:v>31875</c:v>
                </c:pt>
                <c:pt idx="31876">
                  <c:v>31876</c:v>
                </c:pt>
                <c:pt idx="31877">
                  <c:v>31877</c:v>
                </c:pt>
                <c:pt idx="31878">
                  <c:v>31878</c:v>
                </c:pt>
                <c:pt idx="31879">
                  <c:v>31879</c:v>
                </c:pt>
                <c:pt idx="31880">
                  <c:v>31880</c:v>
                </c:pt>
                <c:pt idx="31881">
                  <c:v>31881</c:v>
                </c:pt>
                <c:pt idx="31882">
                  <c:v>31882</c:v>
                </c:pt>
                <c:pt idx="31883">
                  <c:v>31883</c:v>
                </c:pt>
                <c:pt idx="31884">
                  <c:v>31884</c:v>
                </c:pt>
                <c:pt idx="31885">
                  <c:v>31885</c:v>
                </c:pt>
                <c:pt idx="31886">
                  <c:v>31886</c:v>
                </c:pt>
                <c:pt idx="31887">
                  <c:v>31887</c:v>
                </c:pt>
                <c:pt idx="31888">
                  <c:v>31888</c:v>
                </c:pt>
                <c:pt idx="31889">
                  <c:v>31889</c:v>
                </c:pt>
                <c:pt idx="31890">
                  <c:v>31890</c:v>
                </c:pt>
                <c:pt idx="31891">
                  <c:v>31891</c:v>
                </c:pt>
                <c:pt idx="31892">
                  <c:v>31892</c:v>
                </c:pt>
                <c:pt idx="31893">
                  <c:v>31893</c:v>
                </c:pt>
                <c:pt idx="31894">
                  <c:v>31894</c:v>
                </c:pt>
                <c:pt idx="31895">
                  <c:v>31895</c:v>
                </c:pt>
                <c:pt idx="31896">
                  <c:v>31896</c:v>
                </c:pt>
                <c:pt idx="31897">
                  <c:v>31897</c:v>
                </c:pt>
                <c:pt idx="31898">
                  <c:v>31898</c:v>
                </c:pt>
                <c:pt idx="31899">
                  <c:v>31899</c:v>
                </c:pt>
                <c:pt idx="31900">
                  <c:v>31900</c:v>
                </c:pt>
                <c:pt idx="31901">
                  <c:v>31901</c:v>
                </c:pt>
                <c:pt idx="31902">
                  <c:v>31902</c:v>
                </c:pt>
                <c:pt idx="31903">
                  <c:v>31903</c:v>
                </c:pt>
                <c:pt idx="31904">
                  <c:v>31904</c:v>
                </c:pt>
                <c:pt idx="31905">
                  <c:v>31905</c:v>
                </c:pt>
                <c:pt idx="31906">
                  <c:v>31906</c:v>
                </c:pt>
                <c:pt idx="31907">
                  <c:v>31907</c:v>
                </c:pt>
                <c:pt idx="31908">
                  <c:v>31908</c:v>
                </c:pt>
                <c:pt idx="31909">
                  <c:v>31909</c:v>
                </c:pt>
                <c:pt idx="31910">
                  <c:v>31910</c:v>
                </c:pt>
                <c:pt idx="31911">
                  <c:v>31911</c:v>
                </c:pt>
                <c:pt idx="31912">
                  <c:v>31912</c:v>
                </c:pt>
                <c:pt idx="31913">
                  <c:v>31913</c:v>
                </c:pt>
                <c:pt idx="31914">
                  <c:v>31914</c:v>
                </c:pt>
                <c:pt idx="31915">
                  <c:v>31915</c:v>
                </c:pt>
                <c:pt idx="31916">
                  <c:v>31916</c:v>
                </c:pt>
                <c:pt idx="31917">
                  <c:v>31917</c:v>
                </c:pt>
                <c:pt idx="31918">
                  <c:v>31918</c:v>
                </c:pt>
                <c:pt idx="31919">
                  <c:v>31919</c:v>
                </c:pt>
                <c:pt idx="31920">
                  <c:v>31920</c:v>
                </c:pt>
                <c:pt idx="31921">
                  <c:v>31921</c:v>
                </c:pt>
                <c:pt idx="31922">
                  <c:v>31922</c:v>
                </c:pt>
                <c:pt idx="31923">
                  <c:v>31923</c:v>
                </c:pt>
                <c:pt idx="31924">
                  <c:v>31924</c:v>
                </c:pt>
                <c:pt idx="31925">
                  <c:v>31925</c:v>
                </c:pt>
                <c:pt idx="31926">
                  <c:v>31926</c:v>
                </c:pt>
                <c:pt idx="31927">
                  <c:v>31927</c:v>
                </c:pt>
                <c:pt idx="31928">
                  <c:v>31928</c:v>
                </c:pt>
                <c:pt idx="31929">
                  <c:v>31929</c:v>
                </c:pt>
                <c:pt idx="31930">
                  <c:v>31930</c:v>
                </c:pt>
                <c:pt idx="31931">
                  <c:v>31931</c:v>
                </c:pt>
                <c:pt idx="31932">
                  <c:v>31932</c:v>
                </c:pt>
                <c:pt idx="31933">
                  <c:v>31933</c:v>
                </c:pt>
                <c:pt idx="31934">
                  <c:v>31934</c:v>
                </c:pt>
                <c:pt idx="31935">
                  <c:v>31935</c:v>
                </c:pt>
                <c:pt idx="31936">
                  <c:v>31936</c:v>
                </c:pt>
                <c:pt idx="31937">
                  <c:v>31937</c:v>
                </c:pt>
                <c:pt idx="31938">
                  <c:v>31938</c:v>
                </c:pt>
                <c:pt idx="31939">
                  <c:v>31939</c:v>
                </c:pt>
                <c:pt idx="31940">
                  <c:v>31940</c:v>
                </c:pt>
                <c:pt idx="31941">
                  <c:v>31941</c:v>
                </c:pt>
                <c:pt idx="31942">
                  <c:v>31942</c:v>
                </c:pt>
                <c:pt idx="31943">
                  <c:v>31943</c:v>
                </c:pt>
                <c:pt idx="31944">
                  <c:v>31944</c:v>
                </c:pt>
                <c:pt idx="31945">
                  <c:v>31945</c:v>
                </c:pt>
                <c:pt idx="31946">
                  <c:v>31946</c:v>
                </c:pt>
                <c:pt idx="31947">
                  <c:v>31947</c:v>
                </c:pt>
                <c:pt idx="31948">
                  <c:v>31948</c:v>
                </c:pt>
                <c:pt idx="31949">
                  <c:v>31949</c:v>
                </c:pt>
                <c:pt idx="31950">
                  <c:v>31950</c:v>
                </c:pt>
                <c:pt idx="31951">
                  <c:v>31951</c:v>
                </c:pt>
                <c:pt idx="31952">
                  <c:v>31952</c:v>
                </c:pt>
                <c:pt idx="31953">
                  <c:v>31953</c:v>
                </c:pt>
                <c:pt idx="31954">
                  <c:v>31954</c:v>
                </c:pt>
                <c:pt idx="31955">
                  <c:v>31955</c:v>
                </c:pt>
                <c:pt idx="31956">
                  <c:v>31956</c:v>
                </c:pt>
                <c:pt idx="31957">
                  <c:v>31957</c:v>
                </c:pt>
                <c:pt idx="31958">
                  <c:v>31958</c:v>
                </c:pt>
                <c:pt idx="31959">
                  <c:v>31959</c:v>
                </c:pt>
                <c:pt idx="31960">
                  <c:v>31960</c:v>
                </c:pt>
                <c:pt idx="31961">
                  <c:v>31961</c:v>
                </c:pt>
                <c:pt idx="31962">
                  <c:v>31962</c:v>
                </c:pt>
                <c:pt idx="31963">
                  <c:v>31963</c:v>
                </c:pt>
                <c:pt idx="31964">
                  <c:v>31964</c:v>
                </c:pt>
                <c:pt idx="31965">
                  <c:v>31965</c:v>
                </c:pt>
                <c:pt idx="31966">
                  <c:v>31966</c:v>
                </c:pt>
                <c:pt idx="31967">
                  <c:v>31967</c:v>
                </c:pt>
                <c:pt idx="31968">
                  <c:v>31968</c:v>
                </c:pt>
                <c:pt idx="31969">
                  <c:v>31969</c:v>
                </c:pt>
                <c:pt idx="31970">
                  <c:v>31970</c:v>
                </c:pt>
                <c:pt idx="31971">
                  <c:v>31971</c:v>
                </c:pt>
                <c:pt idx="31972">
                  <c:v>31972</c:v>
                </c:pt>
                <c:pt idx="31973">
                  <c:v>31973</c:v>
                </c:pt>
                <c:pt idx="31974">
                  <c:v>31974</c:v>
                </c:pt>
                <c:pt idx="31975">
                  <c:v>31975</c:v>
                </c:pt>
                <c:pt idx="31976">
                  <c:v>31976</c:v>
                </c:pt>
                <c:pt idx="31977">
                  <c:v>31977</c:v>
                </c:pt>
                <c:pt idx="31978">
                  <c:v>31978</c:v>
                </c:pt>
                <c:pt idx="31979">
                  <c:v>31979</c:v>
                </c:pt>
                <c:pt idx="31980">
                  <c:v>31980</c:v>
                </c:pt>
                <c:pt idx="31981">
                  <c:v>31981</c:v>
                </c:pt>
                <c:pt idx="31982">
                  <c:v>31982</c:v>
                </c:pt>
                <c:pt idx="31983">
                  <c:v>31983</c:v>
                </c:pt>
                <c:pt idx="31984">
                  <c:v>31984</c:v>
                </c:pt>
                <c:pt idx="31985">
                  <c:v>31985</c:v>
                </c:pt>
                <c:pt idx="31986">
                  <c:v>31986</c:v>
                </c:pt>
                <c:pt idx="31987">
                  <c:v>31987</c:v>
                </c:pt>
                <c:pt idx="31988">
                  <c:v>31988</c:v>
                </c:pt>
                <c:pt idx="31989">
                  <c:v>31989</c:v>
                </c:pt>
                <c:pt idx="31990">
                  <c:v>31990</c:v>
                </c:pt>
                <c:pt idx="31991">
                  <c:v>31991</c:v>
                </c:pt>
                <c:pt idx="31992">
                  <c:v>31992</c:v>
                </c:pt>
                <c:pt idx="31993">
                  <c:v>31993</c:v>
                </c:pt>
                <c:pt idx="31994">
                  <c:v>31994</c:v>
                </c:pt>
                <c:pt idx="31995">
                  <c:v>31995</c:v>
                </c:pt>
                <c:pt idx="31996">
                  <c:v>31996</c:v>
                </c:pt>
                <c:pt idx="31997">
                  <c:v>31997</c:v>
                </c:pt>
                <c:pt idx="31998">
                  <c:v>31998</c:v>
                </c:pt>
                <c:pt idx="31999">
                  <c:v>31999</c:v>
                </c:pt>
                <c:pt idx="32000">
                  <c:v>32000</c:v>
                </c:pt>
                <c:pt idx="32001">
                  <c:v>32001</c:v>
                </c:pt>
                <c:pt idx="32002">
                  <c:v>32002</c:v>
                </c:pt>
                <c:pt idx="32003">
                  <c:v>32003</c:v>
                </c:pt>
                <c:pt idx="32004">
                  <c:v>32004</c:v>
                </c:pt>
                <c:pt idx="32005">
                  <c:v>32005</c:v>
                </c:pt>
                <c:pt idx="32006">
                  <c:v>32006</c:v>
                </c:pt>
                <c:pt idx="32007">
                  <c:v>32007</c:v>
                </c:pt>
                <c:pt idx="32008">
                  <c:v>32008</c:v>
                </c:pt>
                <c:pt idx="32009">
                  <c:v>32009</c:v>
                </c:pt>
                <c:pt idx="32010">
                  <c:v>32010</c:v>
                </c:pt>
                <c:pt idx="32011">
                  <c:v>32011</c:v>
                </c:pt>
                <c:pt idx="32012">
                  <c:v>32012</c:v>
                </c:pt>
                <c:pt idx="32013">
                  <c:v>32013</c:v>
                </c:pt>
                <c:pt idx="32014">
                  <c:v>32014</c:v>
                </c:pt>
                <c:pt idx="32015">
                  <c:v>32015</c:v>
                </c:pt>
                <c:pt idx="32016">
                  <c:v>32016</c:v>
                </c:pt>
                <c:pt idx="32017">
                  <c:v>32017</c:v>
                </c:pt>
                <c:pt idx="32018">
                  <c:v>32018</c:v>
                </c:pt>
                <c:pt idx="32019">
                  <c:v>32019</c:v>
                </c:pt>
                <c:pt idx="32020">
                  <c:v>32020</c:v>
                </c:pt>
                <c:pt idx="32021">
                  <c:v>32021</c:v>
                </c:pt>
                <c:pt idx="32022">
                  <c:v>32022</c:v>
                </c:pt>
                <c:pt idx="32023">
                  <c:v>32023</c:v>
                </c:pt>
                <c:pt idx="32024">
                  <c:v>32024</c:v>
                </c:pt>
                <c:pt idx="32025">
                  <c:v>32025</c:v>
                </c:pt>
                <c:pt idx="32026">
                  <c:v>32026</c:v>
                </c:pt>
                <c:pt idx="32027">
                  <c:v>32027</c:v>
                </c:pt>
                <c:pt idx="32028">
                  <c:v>32028</c:v>
                </c:pt>
                <c:pt idx="32029">
                  <c:v>32029</c:v>
                </c:pt>
                <c:pt idx="32030">
                  <c:v>32030</c:v>
                </c:pt>
                <c:pt idx="32031">
                  <c:v>32031</c:v>
                </c:pt>
                <c:pt idx="32032">
                  <c:v>32032</c:v>
                </c:pt>
                <c:pt idx="32033">
                  <c:v>32033</c:v>
                </c:pt>
                <c:pt idx="32034">
                  <c:v>32034</c:v>
                </c:pt>
                <c:pt idx="32035">
                  <c:v>32035</c:v>
                </c:pt>
                <c:pt idx="32036">
                  <c:v>32036</c:v>
                </c:pt>
                <c:pt idx="32037">
                  <c:v>32037</c:v>
                </c:pt>
                <c:pt idx="32038">
                  <c:v>32038</c:v>
                </c:pt>
                <c:pt idx="32039">
                  <c:v>32039</c:v>
                </c:pt>
                <c:pt idx="32040">
                  <c:v>32040</c:v>
                </c:pt>
                <c:pt idx="32041">
                  <c:v>32041</c:v>
                </c:pt>
                <c:pt idx="32042">
                  <c:v>32042</c:v>
                </c:pt>
                <c:pt idx="32043">
                  <c:v>32043</c:v>
                </c:pt>
                <c:pt idx="32044">
                  <c:v>32044</c:v>
                </c:pt>
                <c:pt idx="32045">
                  <c:v>32045</c:v>
                </c:pt>
                <c:pt idx="32046">
                  <c:v>32046</c:v>
                </c:pt>
                <c:pt idx="32047">
                  <c:v>32047</c:v>
                </c:pt>
                <c:pt idx="32048">
                  <c:v>32048</c:v>
                </c:pt>
                <c:pt idx="32049">
                  <c:v>32049</c:v>
                </c:pt>
                <c:pt idx="32050">
                  <c:v>32050</c:v>
                </c:pt>
                <c:pt idx="32051">
                  <c:v>32051</c:v>
                </c:pt>
                <c:pt idx="32052">
                  <c:v>32052</c:v>
                </c:pt>
                <c:pt idx="32053">
                  <c:v>32053</c:v>
                </c:pt>
                <c:pt idx="32054">
                  <c:v>32054</c:v>
                </c:pt>
                <c:pt idx="32055">
                  <c:v>32055</c:v>
                </c:pt>
                <c:pt idx="32056">
                  <c:v>32056</c:v>
                </c:pt>
                <c:pt idx="32057">
                  <c:v>32057</c:v>
                </c:pt>
                <c:pt idx="32058">
                  <c:v>32058</c:v>
                </c:pt>
                <c:pt idx="32059">
                  <c:v>32059</c:v>
                </c:pt>
                <c:pt idx="32060">
                  <c:v>32060</c:v>
                </c:pt>
                <c:pt idx="32061">
                  <c:v>32061</c:v>
                </c:pt>
                <c:pt idx="32062">
                  <c:v>32062</c:v>
                </c:pt>
                <c:pt idx="32063">
                  <c:v>32063</c:v>
                </c:pt>
                <c:pt idx="32064">
                  <c:v>32064</c:v>
                </c:pt>
                <c:pt idx="32065">
                  <c:v>32065</c:v>
                </c:pt>
                <c:pt idx="32066">
                  <c:v>32066</c:v>
                </c:pt>
                <c:pt idx="32067">
                  <c:v>32067</c:v>
                </c:pt>
                <c:pt idx="32068">
                  <c:v>32068</c:v>
                </c:pt>
                <c:pt idx="32069">
                  <c:v>32069</c:v>
                </c:pt>
                <c:pt idx="32070">
                  <c:v>32070</c:v>
                </c:pt>
                <c:pt idx="32071">
                  <c:v>32071</c:v>
                </c:pt>
                <c:pt idx="32072">
                  <c:v>32072</c:v>
                </c:pt>
                <c:pt idx="32073">
                  <c:v>32073</c:v>
                </c:pt>
                <c:pt idx="32074">
                  <c:v>32074</c:v>
                </c:pt>
                <c:pt idx="32075">
                  <c:v>32075</c:v>
                </c:pt>
                <c:pt idx="32076">
                  <c:v>32076</c:v>
                </c:pt>
                <c:pt idx="32077">
                  <c:v>32077</c:v>
                </c:pt>
                <c:pt idx="32078">
                  <c:v>32078</c:v>
                </c:pt>
                <c:pt idx="32079">
                  <c:v>32079</c:v>
                </c:pt>
                <c:pt idx="32080">
                  <c:v>32080</c:v>
                </c:pt>
                <c:pt idx="32081">
                  <c:v>32081</c:v>
                </c:pt>
                <c:pt idx="32082">
                  <c:v>32082</c:v>
                </c:pt>
                <c:pt idx="32083">
                  <c:v>32083</c:v>
                </c:pt>
                <c:pt idx="32084">
                  <c:v>32084</c:v>
                </c:pt>
                <c:pt idx="32085">
                  <c:v>32085</c:v>
                </c:pt>
                <c:pt idx="32086">
                  <c:v>32086</c:v>
                </c:pt>
                <c:pt idx="32087">
                  <c:v>32087</c:v>
                </c:pt>
                <c:pt idx="32088">
                  <c:v>32088</c:v>
                </c:pt>
                <c:pt idx="32089">
                  <c:v>32089</c:v>
                </c:pt>
                <c:pt idx="32090">
                  <c:v>32090</c:v>
                </c:pt>
                <c:pt idx="32091">
                  <c:v>32091</c:v>
                </c:pt>
                <c:pt idx="32092">
                  <c:v>32092</c:v>
                </c:pt>
                <c:pt idx="32093">
                  <c:v>32093</c:v>
                </c:pt>
                <c:pt idx="32094">
                  <c:v>32094</c:v>
                </c:pt>
                <c:pt idx="32095">
                  <c:v>32095</c:v>
                </c:pt>
                <c:pt idx="32096">
                  <c:v>32096</c:v>
                </c:pt>
                <c:pt idx="32097">
                  <c:v>32097</c:v>
                </c:pt>
                <c:pt idx="32098">
                  <c:v>32098</c:v>
                </c:pt>
                <c:pt idx="32099">
                  <c:v>32099</c:v>
                </c:pt>
                <c:pt idx="32100">
                  <c:v>32100</c:v>
                </c:pt>
                <c:pt idx="32101">
                  <c:v>32101</c:v>
                </c:pt>
                <c:pt idx="32102">
                  <c:v>32102</c:v>
                </c:pt>
                <c:pt idx="32103">
                  <c:v>32103</c:v>
                </c:pt>
                <c:pt idx="32104">
                  <c:v>32104</c:v>
                </c:pt>
                <c:pt idx="32105">
                  <c:v>32105</c:v>
                </c:pt>
                <c:pt idx="32106">
                  <c:v>32106</c:v>
                </c:pt>
                <c:pt idx="32107">
                  <c:v>32107</c:v>
                </c:pt>
                <c:pt idx="32108">
                  <c:v>32108</c:v>
                </c:pt>
                <c:pt idx="32109">
                  <c:v>32109</c:v>
                </c:pt>
                <c:pt idx="32110">
                  <c:v>32110</c:v>
                </c:pt>
                <c:pt idx="32111">
                  <c:v>32111</c:v>
                </c:pt>
                <c:pt idx="32112">
                  <c:v>32112</c:v>
                </c:pt>
                <c:pt idx="32113">
                  <c:v>32113</c:v>
                </c:pt>
                <c:pt idx="32114">
                  <c:v>32114</c:v>
                </c:pt>
                <c:pt idx="32115">
                  <c:v>32115</c:v>
                </c:pt>
                <c:pt idx="32116">
                  <c:v>32116</c:v>
                </c:pt>
                <c:pt idx="32117">
                  <c:v>32117</c:v>
                </c:pt>
                <c:pt idx="32118">
                  <c:v>32118</c:v>
                </c:pt>
                <c:pt idx="32119">
                  <c:v>32119</c:v>
                </c:pt>
                <c:pt idx="32120">
                  <c:v>32120</c:v>
                </c:pt>
                <c:pt idx="32121">
                  <c:v>32121</c:v>
                </c:pt>
                <c:pt idx="32122">
                  <c:v>32122</c:v>
                </c:pt>
                <c:pt idx="32123">
                  <c:v>32123</c:v>
                </c:pt>
                <c:pt idx="32124">
                  <c:v>32124</c:v>
                </c:pt>
                <c:pt idx="32125">
                  <c:v>32125</c:v>
                </c:pt>
                <c:pt idx="32126">
                  <c:v>32126</c:v>
                </c:pt>
                <c:pt idx="32127">
                  <c:v>32127</c:v>
                </c:pt>
                <c:pt idx="32128">
                  <c:v>32128</c:v>
                </c:pt>
                <c:pt idx="32129">
                  <c:v>32129</c:v>
                </c:pt>
                <c:pt idx="32130">
                  <c:v>32130</c:v>
                </c:pt>
                <c:pt idx="32131">
                  <c:v>32131</c:v>
                </c:pt>
                <c:pt idx="32132">
                  <c:v>32132</c:v>
                </c:pt>
                <c:pt idx="32133">
                  <c:v>32133</c:v>
                </c:pt>
                <c:pt idx="32134">
                  <c:v>32134</c:v>
                </c:pt>
                <c:pt idx="32135">
                  <c:v>32135</c:v>
                </c:pt>
                <c:pt idx="32136">
                  <c:v>32136</c:v>
                </c:pt>
                <c:pt idx="32137">
                  <c:v>32137</c:v>
                </c:pt>
                <c:pt idx="32138">
                  <c:v>32138</c:v>
                </c:pt>
                <c:pt idx="32139">
                  <c:v>32139</c:v>
                </c:pt>
                <c:pt idx="32140">
                  <c:v>32140</c:v>
                </c:pt>
                <c:pt idx="32141">
                  <c:v>32141</c:v>
                </c:pt>
                <c:pt idx="32142">
                  <c:v>32142</c:v>
                </c:pt>
                <c:pt idx="32143">
                  <c:v>32143</c:v>
                </c:pt>
                <c:pt idx="32144">
                  <c:v>32144</c:v>
                </c:pt>
                <c:pt idx="32145">
                  <c:v>32145</c:v>
                </c:pt>
                <c:pt idx="32146">
                  <c:v>32146</c:v>
                </c:pt>
                <c:pt idx="32147">
                  <c:v>32147</c:v>
                </c:pt>
                <c:pt idx="32148">
                  <c:v>32148</c:v>
                </c:pt>
                <c:pt idx="32149">
                  <c:v>32149</c:v>
                </c:pt>
                <c:pt idx="32150">
                  <c:v>32150</c:v>
                </c:pt>
                <c:pt idx="32151">
                  <c:v>32151</c:v>
                </c:pt>
                <c:pt idx="32152">
                  <c:v>32152</c:v>
                </c:pt>
                <c:pt idx="32153">
                  <c:v>32153</c:v>
                </c:pt>
                <c:pt idx="32154">
                  <c:v>32154</c:v>
                </c:pt>
                <c:pt idx="32155">
                  <c:v>32155</c:v>
                </c:pt>
                <c:pt idx="32156">
                  <c:v>32156</c:v>
                </c:pt>
                <c:pt idx="32157">
                  <c:v>32157</c:v>
                </c:pt>
                <c:pt idx="32158">
                  <c:v>32158</c:v>
                </c:pt>
                <c:pt idx="32159">
                  <c:v>32159</c:v>
                </c:pt>
                <c:pt idx="32160">
                  <c:v>32160</c:v>
                </c:pt>
                <c:pt idx="32161">
                  <c:v>32161</c:v>
                </c:pt>
                <c:pt idx="32162">
                  <c:v>32162</c:v>
                </c:pt>
                <c:pt idx="32163">
                  <c:v>32163</c:v>
                </c:pt>
                <c:pt idx="32164">
                  <c:v>32164</c:v>
                </c:pt>
                <c:pt idx="32165">
                  <c:v>32165</c:v>
                </c:pt>
                <c:pt idx="32166">
                  <c:v>32166</c:v>
                </c:pt>
                <c:pt idx="32167">
                  <c:v>32167</c:v>
                </c:pt>
                <c:pt idx="32168">
                  <c:v>32168</c:v>
                </c:pt>
                <c:pt idx="32169">
                  <c:v>32169</c:v>
                </c:pt>
                <c:pt idx="32170">
                  <c:v>32170</c:v>
                </c:pt>
                <c:pt idx="32171">
                  <c:v>32171</c:v>
                </c:pt>
                <c:pt idx="32172">
                  <c:v>32172</c:v>
                </c:pt>
                <c:pt idx="32173">
                  <c:v>32173</c:v>
                </c:pt>
                <c:pt idx="32174">
                  <c:v>32174</c:v>
                </c:pt>
                <c:pt idx="32175">
                  <c:v>32175</c:v>
                </c:pt>
                <c:pt idx="32176">
                  <c:v>32176</c:v>
                </c:pt>
                <c:pt idx="32177">
                  <c:v>32177</c:v>
                </c:pt>
                <c:pt idx="32178">
                  <c:v>32178</c:v>
                </c:pt>
                <c:pt idx="32179">
                  <c:v>32179</c:v>
                </c:pt>
                <c:pt idx="32180">
                  <c:v>32180</c:v>
                </c:pt>
                <c:pt idx="32181">
                  <c:v>32181</c:v>
                </c:pt>
                <c:pt idx="32182">
                  <c:v>32182</c:v>
                </c:pt>
                <c:pt idx="32183">
                  <c:v>32183</c:v>
                </c:pt>
                <c:pt idx="32184">
                  <c:v>32184</c:v>
                </c:pt>
                <c:pt idx="32185">
                  <c:v>32185</c:v>
                </c:pt>
                <c:pt idx="32186">
                  <c:v>32186</c:v>
                </c:pt>
                <c:pt idx="32187">
                  <c:v>32187</c:v>
                </c:pt>
                <c:pt idx="32188">
                  <c:v>32188</c:v>
                </c:pt>
                <c:pt idx="32189">
                  <c:v>32189</c:v>
                </c:pt>
                <c:pt idx="32190">
                  <c:v>32190</c:v>
                </c:pt>
                <c:pt idx="32191">
                  <c:v>32191</c:v>
                </c:pt>
                <c:pt idx="32192">
                  <c:v>32192</c:v>
                </c:pt>
                <c:pt idx="32193">
                  <c:v>32193</c:v>
                </c:pt>
                <c:pt idx="32194">
                  <c:v>32194</c:v>
                </c:pt>
                <c:pt idx="32195">
                  <c:v>32195</c:v>
                </c:pt>
                <c:pt idx="32196">
                  <c:v>32196</c:v>
                </c:pt>
                <c:pt idx="32197">
                  <c:v>32197</c:v>
                </c:pt>
                <c:pt idx="32198">
                  <c:v>32198</c:v>
                </c:pt>
                <c:pt idx="32199">
                  <c:v>32199</c:v>
                </c:pt>
                <c:pt idx="32200">
                  <c:v>32200</c:v>
                </c:pt>
                <c:pt idx="32201">
                  <c:v>32201</c:v>
                </c:pt>
                <c:pt idx="32202">
                  <c:v>32202</c:v>
                </c:pt>
                <c:pt idx="32203">
                  <c:v>32203</c:v>
                </c:pt>
                <c:pt idx="32204">
                  <c:v>32204</c:v>
                </c:pt>
                <c:pt idx="32205">
                  <c:v>32205</c:v>
                </c:pt>
                <c:pt idx="32206">
                  <c:v>32206</c:v>
                </c:pt>
                <c:pt idx="32207">
                  <c:v>32207</c:v>
                </c:pt>
                <c:pt idx="32208">
                  <c:v>32208</c:v>
                </c:pt>
                <c:pt idx="32209">
                  <c:v>32209</c:v>
                </c:pt>
                <c:pt idx="32210">
                  <c:v>32210</c:v>
                </c:pt>
                <c:pt idx="32211">
                  <c:v>32211</c:v>
                </c:pt>
                <c:pt idx="32212">
                  <c:v>32212</c:v>
                </c:pt>
                <c:pt idx="32213">
                  <c:v>32213</c:v>
                </c:pt>
                <c:pt idx="32214">
                  <c:v>32214</c:v>
                </c:pt>
                <c:pt idx="32215">
                  <c:v>32215</c:v>
                </c:pt>
                <c:pt idx="32216">
                  <c:v>32216</c:v>
                </c:pt>
                <c:pt idx="32217">
                  <c:v>32217</c:v>
                </c:pt>
                <c:pt idx="32218">
                  <c:v>32218</c:v>
                </c:pt>
                <c:pt idx="32219">
                  <c:v>32219</c:v>
                </c:pt>
                <c:pt idx="32220">
                  <c:v>32220</c:v>
                </c:pt>
                <c:pt idx="32221">
                  <c:v>32221</c:v>
                </c:pt>
                <c:pt idx="32222">
                  <c:v>32222</c:v>
                </c:pt>
                <c:pt idx="32223">
                  <c:v>32223</c:v>
                </c:pt>
                <c:pt idx="32224">
                  <c:v>32224</c:v>
                </c:pt>
                <c:pt idx="32225">
                  <c:v>32225</c:v>
                </c:pt>
                <c:pt idx="32226">
                  <c:v>32226</c:v>
                </c:pt>
                <c:pt idx="32227">
                  <c:v>32227</c:v>
                </c:pt>
                <c:pt idx="32228">
                  <c:v>32228</c:v>
                </c:pt>
                <c:pt idx="32229">
                  <c:v>32229</c:v>
                </c:pt>
                <c:pt idx="32230">
                  <c:v>32230</c:v>
                </c:pt>
                <c:pt idx="32231">
                  <c:v>32231</c:v>
                </c:pt>
                <c:pt idx="32232">
                  <c:v>32232</c:v>
                </c:pt>
                <c:pt idx="32233">
                  <c:v>32233</c:v>
                </c:pt>
                <c:pt idx="32234">
                  <c:v>32234</c:v>
                </c:pt>
                <c:pt idx="32235">
                  <c:v>32235</c:v>
                </c:pt>
                <c:pt idx="32236">
                  <c:v>32236</c:v>
                </c:pt>
                <c:pt idx="32237">
                  <c:v>32237</c:v>
                </c:pt>
                <c:pt idx="32238">
                  <c:v>32238</c:v>
                </c:pt>
                <c:pt idx="32239">
                  <c:v>32239</c:v>
                </c:pt>
                <c:pt idx="32240">
                  <c:v>32240</c:v>
                </c:pt>
                <c:pt idx="32241">
                  <c:v>32241</c:v>
                </c:pt>
                <c:pt idx="32242">
                  <c:v>32242</c:v>
                </c:pt>
                <c:pt idx="32243">
                  <c:v>32243</c:v>
                </c:pt>
                <c:pt idx="32244">
                  <c:v>32244</c:v>
                </c:pt>
                <c:pt idx="32245">
                  <c:v>32245</c:v>
                </c:pt>
                <c:pt idx="32246">
                  <c:v>32246</c:v>
                </c:pt>
                <c:pt idx="32247">
                  <c:v>32247</c:v>
                </c:pt>
                <c:pt idx="32248">
                  <c:v>32248</c:v>
                </c:pt>
                <c:pt idx="32249">
                  <c:v>32249</c:v>
                </c:pt>
                <c:pt idx="32250">
                  <c:v>32250</c:v>
                </c:pt>
                <c:pt idx="32251">
                  <c:v>32251</c:v>
                </c:pt>
                <c:pt idx="32252">
                  <c:v>32252</c:v>
                </c:pt>
                <c:pt idx="32253">
                  <c:v>32253</c:v>
                </c:pt>
                <c:pt idx="32254">
                  <c:v>32254</c:v>
                </c:pt>
                <c:pt idx="32255">
                  <c:v>32255</c:v>
                </c:pt>
                <c:pt idx="32256">
                  <c:v>32256</c:v>
                </c:pt>
                <c:pt idx="32257">
                  <c:v>32257</c:v>
                </c:pt>
                <c:pt idx="32258">
                  <c:v>32258</c:v>
                </c:pt>
                <c:pt idx="32259">
                  <c:v>32259</c:v>
                </c:pt>
                <c:pt idx="32260">
                  <c:v>32260</c:v>
                </c:pt>
                <c:pt idx="32261">
                  <c:v>32261</c:v>
                </c:pt>
                <c:pt idx="32262">
                  <c:v>32262</c:v>
                </c:pt>
                <c:pt idx="32263">
                  <c:v>32263</c:v>
                </c:pt>
                <c:pt idx="32264">
                  <c:v>32264</c:v>
                </c:pt>
                <c:pt idx="32265">
                  <c:v>32265</c:v>
                </c:pt>
                <c:pt idx="32266">
                  <c:v>32266</c:v>
                </c:pt>
                <c:pt idx="32267">
                  <c:v>32267</c:v>
                </c:pt>
                <c:pt idx="32268">
                  <c:v>32268</c:v>
                </c:pt>
                <c:pt idx="32269">
                  <c:v>32269</c:v>
                </c:pt>
                <c:pt idx="32270">
                  <c:v>32270</c:v>
                </c:pt>
                <c:pt idx="32271">
                  <c:v>32271</c:v>
                </c:pt>
                <c:pt idx="32272">
                  <c:v>32272</c:v>
                </c:pt>
                <c:pt idx="32273">
                  <c:v>32273</c:v>
                </c:pt>
                <c:pt idx="32274">
                  <c:v>32274</c:v>
                </c:pt>
                <c:pt idx="32275">
                  <c:v>32275</c:v>
                </c:pt>
                <c:pt idx="32276">
                  <c:v>32276</c:v>
                </c:pt>
                <c:pt idx="32277">
                  <c:v>32277</c:v>
                </c:pt>
                <c:pt idx="32278">
                  <c:v>32278</c:v>
                </c:pt>
                <c:pt idx="32279">
                  <c:v>32279</c:v>
                </c:pt>
                <c:pt idx="32280">
                  <c:v>32280</c:v>
                </c:pt>
                <c:pt idx="32281">
                  <c:v>32281</c:v>
                </c:pt>
                <c:pt idx="32282">
                  <c:v>32282</c:v>
                </c:pt>
                <c:pt idx="32283">
                  <c:v>32283</c:v>
                </c:pt>
                <c:pt idx="32284">
                  <c:v>32284</c:v>
                </c:pt>
                <c:pt idx="32285">
                  <c:v>32285</c:v>
                </c:pt>
                <c:pt idx="32286">
                  <c:v>32286</c:v>
                </c:pt>
                <c:pt idx="32287">
                  <c:v>32287</c:v>
                </c:pt>
                <c:pt idx="32288">
                  <c:v>32288</c:v>
                </c:pt>
                <c:pt idx="32289">
                  <c:v>32289</c:v>
                </c:pt>
                <c:pt idx="32290">
                  <c:v>32290</c:v>
                </c:pt>
                <c:pt idx="32291">
                  <c:v>32291</c:v>
                </c:pt>
                <c:pt idx="32292">
                  <c:v>32292</c:v>
                </c:pt>
                <c:pt idx="32293">
                  <c:v>32293</c:v>
                </c:pt>
                <c:pt idx="32294">
                  <c:v>32294</c:v>
                </c:pt>
                <c:pt idx="32295">
                  <c:v>32295</c:v>
                </c:pt>
                <c:pt idx="32296">
                  <c:v>32296</c:v>
                </c:pt>
                <c:pt idx="32297">
                  <c:v>32297</c:v>
                </c:pt>
                <c:pt idx="32298">
                  <c:v>32298</c:v>
                </c:pt>
                <c:pt idx="32299">
                  <c:v>32299</c:v>
                </c:pt>
                <c:pt idx="32300">
                  <c:v>32300</c:v>
                </c:pt>
                <c:pt idx="32301">
                  <c:v>32301</c:v>
                </c:pt>
                <c:pt idx="32302">
                  <c:v>32302</c:v>
                </c:pt>
                <c:pt idx="32303">
                  <c:v>32303</c:v>
                </c:pt>
                <c:pt idx="32304">
                  <c:v>32304</c:v>
                </c:pt>
                <c:pt idx="32305">
                  <c:v>32305</c:v>
                </c:pt>
                <c:pt idx="32306">
                  <c:v>32306</c:v>
                </c:pt>
                <c:pt idx="32307">
                  <c:v>32307</c:v>
                </c:pt>
                <c:pt idx="32308">
                  <c:v>32308</c:v>
                </c:pt>
                <c:pt idx="32309">
                  <c:v>32309</c:v>
                </c:pt>
                <c:pt idx="32310">
                  <c:v>32310</c:v>
                </c:pt>
                <c:pt idx="32311">
                  <c:v>32311</c:v>
                </c:pt>
                <c:pt idx="32312">
                  <c:v>32312</c:v>
                </c:pt>
                <c:pt idx="32313">
                  <c:v>32313</c:v>
                </c:pt>
                <c:pt idx="32314">
                  <c:v>32314</c:v>
                </c:pt>
                <c:pt idx="32315">
                  <c:v>32315</c:v>
                </c:pt>
                <c:pt idx="32316">
                  <c:v>32316</c:v>
                </c:pt>
                <c:pt idx="32317">
                  <c:v>32317</c:v>
                </c:pt>
                <c:pt idx="32318">
                  <c:v>32318</c:v>
                </c:pt>
                <c:pt idx="32319">
                  <c:v>32319</c:v>
                </c:pt>
                <c:pt idx="32320">
                  <c:v>32320</c:v>
                </c:pt>
                <c:pt idx="32321">
                  <c:v>32321</c:v>
                </c:pt>
                <c:pt idx="32322">
                  <c:v>32322</c:v>
                </c:pt>
                <c:pt idx="32323">
                  <c:v>32323</c:v>
                </c:pt>
                <c:pt idx="32324">
                  <c:v>32324</c:v>
                </c:pt>
                <c:pt idx="32325">
                  <c:v>32325</c:v>
                </c:pt>
                <c:pt idx="32326">
                  <c:v>32326</c:v>
                </c:pt>
                <c:pt idx="32327">
                  <c:v>32327</c:v>
                </c:pt>
                <c:pt idx="32328">
                  <c:v>32328</c:v>
                </c:pt>
                <c:pt idx="32329">
                  <c:v>32329</c:v>
                </c:pt>
                <c:pt idx="32330">
                  <c:v>32330</c:v>
                </c:pt>
                <c:pt idx="32331">
                  <c:v>32331</c:v>
                </c:pt>
                <c:pt idx="32332">
                  <c:v>32332</c:v>
                </c:pt>
                <c:pt idx="32333">
                  <c:v>32333</c:v>
                </c:pt>
                <c:pt idx="32334">
                  <c:v>32334</c:v>
                </c:pt>
                <c:pt idx="32335">
                  <c:v>32335</c:v>
                </c:pt>
                <c:pt idx="32336">
                  <c:v>32336</c:v>
                </c:pt>
                <c:pt idx="32337">
                  <c:v>32337</c:v>
                </c:pt>
                <c:pt idx="32338">
                  <c:v>32338</c:v>
                </c:pt>
                <c:pt idx="32339">
                  <c:v>32339</c:v>
                </c:pt>
                <c:pt idx="32340">
                  <c:v>32340</c:v>
                </c:pt>
                <c:pt idx="32341">
                  <c:v>32341</c:v>
                </c:pt>
                <c:pt idx="32342">
                  <c:v>32342</c:v>
                </c:pt>
                <c:pt idx="32343">
                  <c:v>32343</c:v>
                </c:pt>
                <c:pt idx="32344">
                  <c:v>32344</c:v>
                </c:pt>
                <c:pt idx="32345">
                  <c:v>32345</c:v>
                </c:pt>
                <c:pt idx="32346">
                  <c:v>32346</c:v>
                </c:pt>
                <c:pt idx="32347">
                  <c:v>32347</c:v>
                </c:pt>
                <c:pt idx="32348">
                  <c:v>32348</c:v>
                </c:pt>
                <c:pt idx="32349">
                  <c:v>32349</c:v>
                </c:pt>
                <c:pt idx="32350">
                  <c:v>32350</c:v>
                </c:pt>
                <c:pt idx="32351">
                  <c:v>32351</c:v>
                </c:pt>
                <c:pt idx="32352">
                  <c:v>32352</c:v>
                </c:pt>
                <c:pt idx="32353">
                  <c:v>32353</c:v>
                </c:pt>
                <c:pt idx="32354">
                  <c:v>32354</c:v>
                </c:pt>
                <c:pt idx="32355">
                  <c:v>32355</c:v>
                </c:pt>
                <c:pt idx="32356">
                  <c:v>32356</c:v>
                </c:pt>
                <c:pt idx="32357">
                  <c:v>32357</c:v>
                </c:pt>
                <c:pt idx="32358">
                  <c:v>32358</c:v>
                </c:pt>
                <c:pt idx="32359">
                  <c:v>32359</c:v>
                </c:pt>
                <c:pt idx="32360">
                  <c:v>32360</c:v>
                </c:pt>
                <c:pt idx="32361">
                  <c:v>32361</c:v>
                </c:pt>
                <c:pt idx="32362">
                  <c:v>32362</c:v>
                </c:pt>
                <c:pt idx="32363">
                  <c:v>32363</c:v>
                </c:pt>
                <c:pt idx="32364">
                  <c:v>32364</c:v>
                </c:pt>
                <c:pt idx="32365">
                  <c:v>32365</c:v>
                </c:pt>
                <c:pt idx="32366">
                  <c:v>32366</c:v>
                </c:pt>
                <c:pt idx="32367">
                  <c:v>32367</c:v>
                </c:pt>
                <c:pt idx="32368">
                  <c:v>32368</c:v>
                </c:pt>
                <c:pt idx="32369">
                  <c:v>32369</c:v>
                </c:pt>
                <c:pt idx="32370">
                  <c:v>32370</c:v>
                </c:pt>
                <c:pt idx="32371">
                  <c:v>32371</c:v>
                </c:pt>
                <c:pt idx="32372">
                  <c:v>32372</c:v>
                </c:pt>
                <c:pt idx="32373">
                  <c:v>32373</c:v>
                </c:pt>
                <c:pt idx="32374">
                  <c:v>32374</c:v>
                </c:pt>
                <c:pt idx="32375">
                  <c:v>32375</c:v>
                </c:pt>
                <c:pt idx="32376">
                  <c:v>32376</c:v>
                </c:pt>
                <c:pt idx="32377">
                  <c:v>32377</c:v>
                </c:pt>
                <c:pt idx="32378">
                  <c:v>32378</c:v>
                </c:pt>
                <c:pt idx="32379">
                  <c:v>32379</c:v>
                </c:pt>
                <c:pt idx="32380">
                  <c:v>32380</c:v>
                </c:pt>
                <c:pt idx="32381">
                  <c:v>32381</c:v>
                </c:pt>
                <c:pt idx="32382">
                  <c:v>32382</c:v>
                </c:pt>
                <c:pt idx="32383">
                  <c:v>32383</c:v>
                </c:pt>
                <c:pt idx="32384">
                  <c:v>32384</c:v>
                </c:pt>
                <c:pt idx="32385">
                  <c:v>32385</c:v>
                </c:pt>
                <c:pt idx="32386">
                  <c:v>32386</c:v>
                </c:pt>
                <c:pt idx="32387">
                  <c:v>32387</c:v>
                </c:pt>
                <c:pt idx="32388">
                  <c:v>32388</c:v>
                </c:pt>
                <c:pt idx="32389">
                  <c:v>32389</c:v>
                </c:pt>
                <c:pt idx="32390">
                  <c:v>32390</c:v>
                </c:pt>
                <c:pt idx="32391">
                  <c:v>32391</c:v>
                </c:pt>
                <c:pt idx="32392">
                  <c:v>32392</c:v>
                </c:pt>
                <c:pt idx="32393">
                  <c:v>32393</c:v>
                </c:pt>
                <c:pt idx="32394">
                  <c:v>32394</c:v>
                </c:pt>
                <c:pt idx="32395">
                  <c:v>32395</c:v>
                </c:pt>
                <c:pt idx="32396">
                  <c:v>32396</c:v>
                </c:pt>
                <c:pt idx="32397">
                  <c:v>32397</c:v>
                </c:pt>
                <c:pt idx="32398">
                  <c:v>32398</c:v>
                </c:pt>
                <c:pt idx="32399">
                  <c:v>32399</c:v>
                </c:pt>
                <c:pt idx="32400">
                  <c:v>32400</c:v>
                </c:pt>
                <c:pt idx="32401">
                  <c:v>32401</c:v>
                </c:pt>
                <c:pt idx="32402">
                  <c:v>32402</c:v>
                </c:pt>
                <c:pt idx="32403">
                  <c:v>32403</c:v>
                </c:pt>
                <c:pt idx="32404">
                  <c:v>32404</c:v>
                </c:pt>
                <c:pt idx="32405">
                  <c:v>32405</c:v>
                </c:pt>
                <c:pt idx="32406">
                  <c:v>32406</c:v>
                </c:pt>
                <c:pt idx="32407">
                  <c:v>32407</c:v>
                </c:pt>
                <c:pt idx="32408">
                  <c:v>32408</c:v>
                </c:pt>
                <c:pt idx="32409">
                  <c:v>32409</c:v>
                </c:pt>
                <c:pt idx="32410">
                  <c:v>32410</c:v>
                </c:pt>
                <c:pt idx="32411">
                  <c:v>32411</c:v>
                </c:pt>
                <c:pt idx="32412">
                  <c:v>32412</c:v>
                </c:pt>
                <c:pt idx="32413">
                  <c:v>32413</c:v>
                </c:pt>
                <c:pt idx="32414">
                  <c:v>32414</c:v>
                </c:pt>
                <c:pt idx="32415">
                  <c:v>32415</c:v>
                </c:pt>
                <c:pt idx="32416">
                  <c:v>32416</c:v>
                </c:pt>
                <c:pt idx="32417">
                  <c:v>32417</c:v>
                </c:pt>
                <c:pt idx="32418">
                  <c:v>32418</c:v>
                </c:pt>
                <c:pt idx="32419">
                  <c:v>32419</c:v>
                </c:pt>
                <c:pt idx="32420">
                  <c:v>32420</c:v>
                </c:pt>
                <c:pt idx="32421">
                  <c:v>32421</c:v>
                </c:pt>
                <c:pt idx="32422">
                  <c:v>32422</c:v>
                </c:pt>
                <c:pt idx="32423">
                  <c:v>32423</c:v>
                </c:pt>
                <c:pt idx="32424">
                  <c:v>32424</c:v>
                </c:pt>
                <c:pt idx="32425">
                  <c:v>32425</c:v>
                </c:pt>
                <c:pt idx="32426">
                  <c:v>32426</c:v>
                </c:pt>
                <c:pt idx="32427">
                  <c:v>32427</c:v>
                </c:pt>
                <c:pt idx="32428">
                  <c:v>32428</c:v>
                </c:pt>
                <c:pt idx="32429">
                  <c:v>32429</c:v>
                </c:pt>
                <c:pt idx="32430">
                  <c:v>32430</c:v>
                </c:pt>
                <c:pt idx="32431">
                  <c:v>32431</c:v>
                </c:pt>
                <c:pt idx="32432">
                  <c:v>32432</c:v>
                </c:pt>
                <c:pt idx="32433">
                  <c:v>32433</c:v>
                </c:pt>
                <c:pt idx="32434">
                  <c:v>32434</c:v>
                </c:pt>
                <c:pt idx="32435">
                  <c:v>32435</c:v>
                </c:pt>
                <c:pt idx="32436">
                  <c:v>32436</c:v>
                </c:pt>
                <c:pt idx="32437">
                  <c:v>32437</c:v>
                </c:pt>
                <c:pt idx="32438">
                  <c:v>32438</c:v>
                </c:pt>
                <c:pt idx="32439">
                  <c:v>32439</c:v>
                </c:pt>
                <c:pt idx="32440">
                  <c:v>32440</c:v>
                </c:pt>
                <c:pt idx="32441">
                  <c:v>32441</c:v>
                </c:pt>
                <c:pt idx="32442">
                  <c:v>32442</c:v>
                </c:pt>
                <c:pt idx="32443">
                  <c:v>32443</c:v>
                </c:pt>
                <c:pt idx="32444">
                  <c:v>32444</c:v>
                </c:pt>
                <c:pt idx="32445">
                  <c:v>32445</c:v>
                </c:pt>
                <c:pt idx="32446">
                  <c:v>32446</c:v>
                </c:pt>
                <c:pt idx="32447">
                  <c:v>32447</c:v>
                </c:pt>
                <c:pt idx="32448">
                  <c:v>32448</c:v>
                </c:pt>
                <c:pt idx="32449">
                  <c:v>32449</c:v>
                </c:pt>
                <c:pt idx="32450">
                  <c:v>32450</c:v>
                </c:pt>
                <c:pt idx="32451">
                  <c:v>32451</c:v>
                </c:pt>
                <c:pt idx="32452">
                  <c:v>32452</c:v>
                </c:pt>
                <c:pt idx="32453">
                  <c:v>32453</c:v>
                </c:pt>
                <c:pt idx="32454">
                  <c:v>32454</c:v>
                </c:pt>
                <c:pt idx="32455">
                  <c:v>32455</c:v>
                </c:pt>
                <c:pt idx="32456">
                  <c:v>32456</c:v>
                </c:pt>
                <c:pt idx="32457">
                  <c:v>32457</c:v>
                </c:pt>
                <c:pt idx="32458">
                  <c:v>32458</c:v>
                </c:pt>
                <c:pt idx="32459">
                  <c:v>32459</c:v>
                </c:pt>
                <c:pt idx="32460">
                  <c:v>32460</c:v>
                </c:pt>
                <c:pt idx="32461">
                  <c:v>32461</c:v>
                </c:pt>
                <c:pt idx="32462">
                  <c:v>32462</c:v>
                </c:pt>
                <c:pt idx="32463">
                  <c:v>32463</c:v>
                </c:pt>
                <c:pt idx="32464">
                  <c:v>32464</c:v>
                </c:pt>
                <c:pt idx="32465">
                  <c:v>32465</c:v>
                </c:pt>
                <c:pt idx="32466">
                  <c:v>32466</c:v>
                </c:pt>
                <c:pt idx="32467">
                  <c:v>32467</c:v>
                </c:pt>
                <c:pt idx="32468">
                  <c:v>32468</c:v>
                </c:pt>
                <c:pt idx="32469">
                  <c:v>32469</c:v>
                </c:pt>
                <c:pt idx="32470">
                  <c:v>32470</c:v>
                </c:pt>
                <c:pt idx="32471">
                  <c:v>32471</c:v>
                </c:pt>
                <c:pt idx="32472">
                  <c:v>32472</c:v>
                </c:pt>
                <c:pt idx="32473">
                  <c:v>32473</c:v>
                </c:pt>
                <c:pt idx="32474">
                  <c:v>32474</c:v>
                </c:pt>
                <c:pt idx="32475">
                  <c:v>32475</c:v>
                </c:pt>
                <c:pt idx="32476">
                  <c:v>32476</c:v>
                </c:pt>
                <c:pt idx="32477">
                  <c:v>32477</c:v>
                </c:pt>
                <c:pt idx="32478">
                  <c:v>32478</c:v>
                </c:pt>
                <c:pt idx="32479">
                  <c:v>32479</c:v>
                </c:pt>
                <c:pt idx="32480">
                  <c:v>32480</c:v>
                </c:pt>
                <c:pt idx="32481">
                  <c:v>32481</c:v>
                </c:pt>
                <c:pt idx="32482">
                  <c:v>32482</c:v>
                </c:pt>
                <c:pt idx="32483">
                  <c:v>32483</c:v>
                </c:pt>
                <c:pt idx="32484">
                  <c:v>32484</c:v>
                </c:pt>
                <c:pt idx="32485">
                  <c:v>32485</c:v>
                </c:pt>
                <c:pt idx="32486">
                  <c:v>32486</c:v>
                </c:pt>
                <c:pt idx="32487">
                  <c:v>32487</c:v>
                </c:pt>
                <c:pt idx="32488">
                  <c:v>32488</c:v>
                </c:pt>
                <c:pt idx="32489">
                  <c:v>32489</c:v>
                </c:pt>
                <c:pt idx="32490">
                  <c:v>32490</c:v>
                </c:pt>
                <c:pt idx="32491">
                  <c:v>32491</c:v>
                </c:pt>
                <c:pt idx="32492">
                  <c:v>32492</c:v>
                </c:pt>
                <c:pt idx="32493">
                  <c:v>32493</c:v>
                </c:pt>
                <c:pt idx="32494">
                  <c:v>32494</c:v>
                </c:pt>
                <c:pt idx="32495">
                  <c:v>32495</c:v>
                </c:pt>
                <c:pt idx="32496">
                  <c:v>32496</c:v>
                </c:pt>
                <c:pt idx="32497">
                  <c:v>32497</c:v>
                </c:pt>
                <c:pt idx="32498">
                  <c:v>32498</c:v>
                </c:pt>
                <c:pt idx="32499">
                  <c:v>32499</c:v>
                </c:pt>
                <c:pt idx="32500">
                  <c:v>32500</c:v>
                </c:pt>
                <c:pt idx="32501">
                  <c:v>32501</c:v>
                </c:pt>
                <c:pt idx="32502">
                  <c:v>32502</c:v>
                </c:pt>
                <c:pt idx="32503">
                  <c:v>32503</c:v>
                </c:pt>
                <c:pt idx="32504">
                  <c:v>32504</c:v>
                </c:pt>
                <c:pt idx="32505">
                  <c:v>32505</c:v>
                </c:pt>
                <c:pt idx="32506">
                  <c:v>32506</c:v>
                </c:pt>
                <c:pt idx="32507">
                  <c:v>32507</c:v>
                </c:pt>
                <c:pt idx="32508">
                  <c:v>32508</c:v>
                </c:pt>
                <c:pt idx="32509">
                  <c:v>32509</c:v>
                </c:pt>
                <c:pt idx="32510">
                  <c:v>32510</c:v>
                </c:pt>
                <c:pt idx="32511">
                  <c:v>32511</c:v>
                </c:pt>
                <c:pt idx="32512">
                  <c:v>32512</c:v>
                </c:pt>
                <c:pt idx="32513">
                  <c:v>32513</c:v>
                </c:pt>
                <c:pt idx="32514">
                  <c:v>32514</c:v>
                </c:pt>
                <c:pt idx="32515">
                  <c:v>32515</c:v>
                </c:pt>
                <c:pt idx="32516">
                  <c:v>32516</c:v>
                </c:pt>
                <c:pt idx="32517">
                  <c:v>32517</c:v>
                </c:pt>
                <c:pt idx="32518">
                  <c:v>32518</c:v>
                </c:pt>
                <c:pt idx="32519">
                  <c:v>32519</c:v>
                </c:pt>
                <c:pt idx="32520">
                  <c:v>32520</c:v>
                </c:pt>
                <c:pt idx="32521">
                  <c:v>32521</c:v>
                </c:pt>
                <c:pt idx="32522">
                  <c:v>32522</c:v>
                </c:pt>
                <c:pt idx="32523">
                  <c:v>32523</c:v>
                </c:pt>
                <c:pt idx="32524">
                  <c:v>32524</c:v>
                </c:pt>
                <c:pt idx="32525">
                  <c:v>32525</c:v>
                </c:pt>
                <c:pt idx="32526">
                  <c:v>32526</c:v>
                </c:pt>
                <c:pt idx="32527">
                  <c:v>32527</c:v>
                </c:pt>
                <c:pt idx="32528">
                  <c:v>32528</c:v>
                </c:pt>
                <c:pt idx="32529">
                  <c:v>32529</c:v>
                </c:pt>
                <c:pt idx="32530">
                  <c:v>32530</c:v>
                </c:pt>
                <c:pt idx="32531">
                  <c:v>32531</c:v>
                </c:pt>
                <c:pt idx="32532">
                  <c:v>32532</c:v>
                </c:pt>
                <c:pt idx="32533">
                  <c:v>32533</c:v>
                </c:pt>
                <c:pt idx="32534">
                  <c:v>32534</c:v>
                </c:pt>
                <c:pt idx="32535">
                  <c:v>32535</c:v>
                </c:pt>
                <c:pt idx="32536">
                  <c:v>32536</c:v>
                </c:pt>
                <c:pt idx="32537">
                  <c:v>32537</c:v>
                </c:pt>
                <c:pt idx="32538">
                  <c:v>32538</c:v>
                </c:pt>
                <c:pt idx="32539">
                  <c:v>32539</c:v>
                </c:pt>
                <c:pt idx="32540">
                  <c:v>32540</c:v>
                </c:pt>
                <c:pt idx="32541">
                  <c:v>32541</c:v>
                </c:pt>
                <c:pt idx="32542">
                  <c:v>32542</c:v>
                </c:pt>
                <c:pt idx="32543">
                  <c:v>32543</c:v>
                </c:pt>
                <c:pt idx="32544">
                  <c:v>32544</c:v>
                </c:pt>
                <c:pt idx="32545">
                  <c:v>32545</c:v>
                </c:pt>
                <c:pt idx="32546">
                  <c:v>32546</c:v>
                </c:pt>
                <c:pt idx="32547">
                  <c:v>32547</c:v>
                </c:pt>
                <c:pt idx="32548">
                  <c:v>32548</c:v>
                </c:pt>
                <c:pt idx="32549">
                  <c:v>32549</c:v>
                </c:pt>
                <c:pt idx="32550">
                  <c:v>32550</c:v>
                </c:pt>
                <c:pt idx="32551">
                  <c:v>32551</c:v>
                </c:pt>
                <c:pt idx="32552">
                  <c:v>32552</c:v>
                </c:pt>
                <c:pt idx="32553">
                  <c:v>32553</c:v>
                </c:pt>
                <c:pt idx="32554">
                  <c:v>32554</c:v>
                </c:pt>
                <c:pt idx="32555">
                  <c:v>32555</c:v>
                </c:pt>
                <c:pt idx="32556">
                  <c:v>32556</c:v>
                </c:pt>
                <c:pt idx="32557">
                  <c:v>32557</c:v>
                </c:pt>
                <c:pt idx="32558">
                  <c:v>32558</c:v>
                </c:pt>
                <c:pt idx="32559">
                  <c:v>32559</c:v>
                </c:pt>
                <c:pt idx="32560">
                  <c:v>32560</c:v>
                </c:pt>
                <c:pt idx="32561">
                  <c:v>32561</c:v>
                </c:pt>
                <c:pt idx="32562">
                  <c:v>32562</c:v>
                </c:pt>
                <c:pt idx="32563">
                  <c:v>32563</c:v>
                </c:pt>
                <c:pt idx="32564">
                  <c:v>32564</c:v>
                </c:pt>
                <c:pt idx="32565">
                  <c:v>32565</c:v>
                </c:pt>
                <c:pt idx="32566">
                  <c:v>32566</c:v>
                </c:pt>
                <c:pt idx="32567">
                  <c:v>32567</c:v>
                </c:pt>
                <c:pt idx="32568">
                  <c:v>32568</c:v>
                </c:pt>
                <c:pt idx="32569">
                  <c:v>32569</c:v>
                </c:pt>
                <c:pt idx="32570">
                  <c:v>32570</c:v>
                </c:pt>
                <c:pt idx="32571">
                  <c:v>32571</c:v>
                </c:pt>
                <c:pt idx="32572">
                  <c:v>32572</c:v>
                </c:pt>
                <c:pt idx="32573">
                  <c:v>32573</c:v>
                </c:pt>
                <c:pt idx="32574">
                  <c:v>32574</c:v>
                </c:pt>
                <c:pt idx="32575">
                  <c:v>32575</c:v>
                </c:pt>
                <c:pt idx="32576">
                  <c:v>32576</c:v>
                </c:pt>
                <c:pt idx="32577">
                  <c:v>32577</c:v>
                </c:pt>
                <c:pt idx="32578">
                  <c:v>32578</c:v>
                </c:pt>
                <c:pt idx="32579">
                  <c:v>32579</c:v>
                </c:pt>
                <c:pt idx="32580">
                  <c:v>32580</c:v>
                </c:pt>
                <c:pt idx="32581">
                  <c:v>32581</c:v>
                </c:pt>
                <c:pt idx="32582">
                  <c:v>32582</c:v>
                </c:pt>
                <c:pt idx="32583">
                  <c:v>32583</c:v>
                </c:pt>
                <c:pt idx="32584">
                  <c:v>32584</c:v>
                </c:pt>
                <c:pt idx="32585">
                  <c:v>32585</c:v>
                </c:pt>
                <c:pt idx="32586">
                  <c:v>32586</c:v>
                </c:pt>
                <c:pt idx="32587">
                  <c:v>32587</c:v>
                </c:pt>
                <c:pt idx="32588">
                  <c:v>32588</c:v>
                </c:pt>
                <c:pt idx="32589">
                  <c:v>32589</c:v>
                </c:pt>
                <c:pt idx="32590">
                  <c:v>32590</c:v>
                </c:pt>
                <c:pt idx="32591">
                  <c:v>32591</c:v>
                </c:pt>
                <c:pt idx="32592">
                  <c:v>32592</c:v>
                </c:pt>
                <c:pt idx="32593">
                  <c:v>32593</c:v>
                </c:pt>
                <c:pt idx="32594">
                  <c:v>32594</c:v>
                </c:pt>
                <c:pt idx="32595">
                  <c:v>32595</c:v>
                </c:pt>
                <c:pt idx="32596">
                  <c:v>32596</c:v>
                </c:pt>
                <c:pt idx="32597">
                  <c:v>32597</c:v>
                </c:pt>
                <c:pt idx="32598">
                  <c:v>32598</c:v>
                </c:pt>
                <c:pt idx="32599">
                  <c:v>32599</c:v>
                </c:pt>
                <c:pt idx="32600">
                  <c:v>32600</c:v>
                </c:pt>
                <c:pt idx="32601">
                  <c:v>32601</c:v>
                </c:pt>
                <c:pt idx="32602">
                  <c:v>32602</c:v>
                </c:pt>
                <c:pt idx="32603">
                  <c:v>32603</c:v>
                </c:pt>
                <c:pt idx="32604">
                  <c:v>32604</c:v>
                </c:pt>
                <c:pt idx="32605">
                  <c:v>32605</c:v>
                </c:pt>
                <c:pt idx="32606">
                  <c:v>32606</c:v>
                </c:pt>
                <c:pt idx="32607">
                  <c:v>32607</c:v>
                </c:pt>
                <c:pt idx="32608">
                  <c:v>32608</c:v>
                </c:pt>
                <c:pt idx="32609">
                  <c:v>32609</c:v>
                </c:pt>
                <c:pt idx="32610">
                  <c:v>32610</c:v>
                </c:pt>
                <c:pt idx="32611">
                  <c:v>32611</c:v>
                </c:pt>
                <c:pt idx="32612">
                  <c:v>32612</c:v>
                </c:pt>
                <c:pt idx="32613">
                  <c:v>32613</c:v>
                </c:pt>
                <c:pt idx="32614">
                  <c:v>32614</c:v>
                </c:pt>
                <c:pt idx="32615">
                  <c:v>32615</c:v>
                </c:pt>
                <c:pt idx="32616">
                  <c:v>32616</c:v>
                </c:pt>
                <c:pt idx="32617">
                  <c:v>32617</c:v>
                </c:pt>
                <c:pt idx="32618">
                  <c:v>32618</c:v>
                </c:pt>
                <c:pt idx="32619">
                  <c:v>32619</c:v>
                </c:pt>
                <c:pt idx="32620">
                  <c:v>32620</c:v>
                </c:pt>
                <c:pt idx="32621">
                  <c:v>32621</c:v>
                </c:pt>
                <c:pt idx="32622">
                  <c:v>32622</c:v>
                </c:pt>
                <c:pt idx="32623">
                  <c:v>32623</c:v>
                </c:pt>
                <c:pt idx="32624">
                  <c:v>32624</c:v>
                </c:pt>
                <c:pt idx="32625">
                  <c:v>32625</c:v>
                </c:pt>
                <c:pt idx="32626">
                  <c:v>32626</c:v>
                </c:pt>
                <c:pt idx="32627">
                  <c:v>32627</c:v>
                </c:pt>
                <c:pt idx="32628">
                  <c:v>32628</c:v>
                </c:pt>
                <c:pt idx="32629">
                  <c:v>32629</c:v>
                </c:pt>
                <c:pt idx="32630">
                  <c:v>32630</c:v>
                </c:pt>
                <c:pt idx="32631">
                  <c:v>32631</c:v>
                </c:pt>
                <c:pt idx="32632">
                  <c:v>32632</c:v>
                </c:pt>
                <c:pt idx="32633">
                  <c:v>32633</c:v>
                </c:pt>
                <c:pt idx="32634">
                  <c:v>32634</c:v>
                </c:pt>
                <c:pt idx="32635">
                  <c:v>32635</c:v>
                </c:pt>
                <c:pt idx="32636">
                  <c:v>32636</c:v>
                </c:pt>
                <c:pt idx="32637">
                  <c:v>32637</c:v>
                </c:pt>
                <c:pt idx="32638">
                  <c:v>32638</c:v>
                </c:pt>
                <c:pt idx="32639">
                  <c:v>32639</c:v>
                </c:pt>
                <c:pt idx="32640">
                  <c:v>32640</c:v>
                </c:pt>
                <c:pt idx="32641">
                  <c:v>32641</c:v>
                </c:pt>
                <c:pt idx="32642">
                  <c:v>32642</c:v>
                </c:pt>
                <c:pt idx="32643">
                  <c:v>32643</c:v>
                </c:pt>
                <c:pt idx="32644">
                  <c:v>32644</c:v>
                </c:pt>
                <c:pt idx="32645">
                  <c:v>32645</c:v>
                </c:pt>
                <c:pt idx="32646">
                  <c:v>32646</c:v>
                </c:pt>
                <c:pt idx="32647">
                  <c:v>32647</c:v>
                </c:pt>
                <c:pt idx="32648">
                  <c:v>32648</c:v>
                </c:pt>
                <c:pt idx="32649">
                  <c:v>32649</c:v>
                </c:pt>
                <c:pt idx="32650">
                  <c:v>32650</c:v>
                </c:pt>
                <c:pt idx="32651">
                  <c:v>32651</c:v>
                </c:pt>
                <c:pt idx="32652">
                  <c:v>32652</c:v>
                </c:pt>
                <c:pt idx="32653">
                  <c:v>32653</c:v>
                </c:pt>
                <c:pt idx="32654">
                  <c:v>32654</c:v>
                </c:pt>
                <c:pt idx="32655">
                  <c:v>32655</c:v>
                </c:pt>
                <c:pt idx="32656">
                  <c:v>32656</c:v>
                </c:pt>
                <c:pt idx="32657">
                  <c:v>32657</c:v>
                </c:pt>
                <c:pt idx="32658">
                  <c:v>32658</c:v>
                </c:pt>
                <c:pt idx="32659">
                  <c:v>32659</c:v>
                </c:pt>
                <c:pt idx="32660">
                  <c:v>32660</c:v>
                </c:pt>
                <c:pt idx="32661">
                  <c:v>32661</c:v>
                </c:pt>
                <c:pt idx="32662">
                  <c:v>32662</c:v>
                </c:pt>
                <c:pt idx="32663">
                  <c:v>32663</c:v>
                </c:pt>
                <c:pt idx="32664">
                  <c:v>32664</c:v>
                </c:pt>
                <c:pt idx="32665">
                  <c:v>32665</c:v>
                </c:pt>
                <c:pt idx="32666">
                  <c:v>32666</c:v>
                </c:pt>
                <c:pt idx="32667">
                  <c:v>32667</c:v>
                </c:pt>
                <c:pt idx="32668">
                  <c:v>32668</c:v>
                </c:pt>
                <c:pt idx="32669">
                  <c:v>32669</c:v>
                </c:pt>
                <c:pt idx="32670">
                  <c:v>32670</c:v>
                </c:pt>
                <c:pt idx="32671">
                  <c:v>32671</c:v>
                </c:pt>
                <c:pt idx="32672">
                  <c:v>32672</c:v>
                </c:pt>
                <c:pt idx="32673">
                  <c:v>32673</c:v>
                </c:pt>
                <c:pt idx="32674">
                  <c:v>32674</c:v>
                </c:pt>
                <c:pt idx="32675">
                  <c:v>32675</c:v>
                </c:pt>
                <c:pt idx="32676">
                  <c:v>32676</c:v>
                </c:pt>
                <c:pt idx="32677">
                  <c:v>32677</c:v>
                </c:pt>
                <c:pt idx="32678">
                  <c:v>32678</c:v>
                </c:pt>
                <c:pt idx="32679">
                  <c:v>32679</c:v>
                </c:pt>
                <c:pt idx="32680">
                  <c:v>32680</c:v>
                </c:pt>
                <c:pt idx="32681">
                  <c:v>32681</c:v>
                </c:pt>
                <c:pt idx="32682">
                  <c:v>32682</c:v>
                </c:pt>
                <c:pt idx="32683">
                  <c:v>32683</c:v>
                </c:pt>
                <c:pt idx="32684">
                  <c:v>32684</c:v>
                </c:pt>
                <c:pt idx="32685">
                  <c:v>32685</c:v>
                </c:pt>
                <c:pt idx="32686">
                  <c:v>32686</c:v>
                </c:pt>
                <c:pt idx="32687">
                  <c:v>32687</c:v>
                </c:pt>
                <c:pt idx="32688">
                  <c:v>32688</c:v>
                </c:pt>
                <c:pt idx="32689">
                  <c:v>32689</c:v>
                </c:pt>
                <c:pt idx="32690">
                  <c:v>32690</c:v>
                </c:pt>
                <c:pt idx="32691">
                  <c:v>32691</c:v>
                </c:pt>
                <c:pt idx="32692">
                  <c:v>32692</c:v>
                </c:pt>
                <c:pt idx="32693">
                  <c:v>32693</c:v>
                </c:pt>
                <c:pt idx="32694">
                  <c:v>32694</c:v>
                </c:pt>
                <c:pt idx="32695">
                  <c:v>32695</c:v>
                </c:pt>
                <c:pt idx="32696">
                  <c:v>32696</c:v>
                </c:pt>
                <c:pt idx="32697">
                  <c:v>32697</c:v>
                </c:pt>
                <c:pt idx="32698">
                  <c:v>32698</c:v>
                </c:pt>
                <c:pt idx="32699">
                  <c:v>32699</c:v>
                </c:pt>
                <c:pt idx="32700">
                  <c:v>32700</c:v>
                </c:pt>
                <c:pt idx="32701">
                  <c:v>32701</c:v>
                </c:pt>
                <c:pt idx="32702">
                  <c:v>32702</c:v>
                </c:pt>
                <c:pt idx="32703">
                  <c:v>32703</c:v>
                </c:pt>
                <c:pt idx="32704">
                  <c:v>32704</c:v>
                </c:pt>
                <c:pt idx="32705">
                  <c:v>32705</c:v>
                </c:pt>
                <c:pt idx="32706">
                  <c:v>32706</c:v>
                </c:pt>
                <c:pt idx="32707">
                  <c:v>32707</c:v>
                </c:pt>
                <c:pt idx="32708">
                  <c:v>32708</c:v>
                </c:pt>
                <c:pt idx="32709">
                  <c:v>32709</c:v>
                </c:pt>
                <c:pt idx="32710">
                  <c:v>32710</c:v>
                </c:pt>
                <c:pt idx="32711">
                  <c:v>32711</c:v>
                </c:pt>
                <c:pt idx="32712">
                  <c:v>32712</c:v>
                </c:pt>
                <c:pt idx="32713">
                  <c:v>32713</c:v>
                </c:pt>
                <c:pt idx="32714">
                  <c:v>32714</c:v>
                </c:pt>
                <c:pt idx="32715">
                  <c:v>32715</c:v>
                </c:pt>
                <c:pt idx="32716">
                  <c:v>32716</c:v>
                </c:pt>
                <c:pt idx="32717">
                  <c:v>32717</c:v>
                </c:pt>
                <c:pt idx="32718">
                  <c:v>32718</c:v>
                </c:pt>
                <c:pt idx="32719">
                  <c:v>32719</c:v>
                </c:pt>
                <c:pt idx="32720">
                  <c:v>32720</c:v>
                </c:pt>
                <c:pt idx="32721">
                  <c:v>32721</c:v>
                </c:pt>
                <c:pt idx="32722">
                  <c:v>32722</c:v>
                </c:pt>
                <c:pt idx="32723">
                  <c:v>32723</c:v>
                </c:pt>
                <c:pt idx="32724">
                  <c:v>32724</c:v>
                </c:pt>
                <c:pt idx="32725">
                  <c:v>32725</c:v>
                </c:pt>
                <c:pt idx="32726">
                  <c:v>32726</c:v>
                </c:pt>
                <c:pt idx="32727">
                  <c:v>32727</c:v>
                </c:pt>
                <c:pt idx="32728">
                  <c:v>32728</c:v>
                </c:pt>
                <c:pt idx="32729">
                  <c:v>32729</c:v>
                </c:pt>
                <c:pt idx="32730">
                  <c:v>32730</c:v>
                </c:pt>
                <c:pt idx="32731">
                  <c:v>32731</c:v>
                </c:pt>
                <c:pt idx="32732">
                  <c:v>32732</c:v>
                </c:pt>
                <c:pt idx="32733">
                  <c:v>32733</c:v>
                </c:pt>
                <c:pt idx="32734">
                  <c:v>32734</c:v>
                </c:pt>
                <c:pt idx="32735">
                  <c:v>32735</c:v>
                </c:pt>
                <c:pt idx="32736">
                  <c:v>32736</c:v>
                </c:pt>
                <c:pt idx="32737">
                  <c:v>32737</c:v>
                </c:pt>
                <c:pt idx="32738">
                  <c:v>32738</c:v>
                </c:pt>
                <c:pt idx="32739">
                  <c:v>32739</c:v>
                </c:pt>
                <c:pt idx="32740">
                  <c:v>32740</c:v>
                </c:pt>
                <c:pt idx="32741">
                  <c:v>32741</c:v>
                </c:pt>
                <c:pt idx="32742">
                  <c:v>32742</c:v>
                </c:pt>
                <c:pt idx="32743">
                  <c:v>32743</c:v>
                </c:pt>
                <c:pt idx="32744">
                  <c:v>32744</c:v>
                </c:pt>
                <c:pt idx="32745">
                  <c:v>32745</c:v>
                </c:pt>
                <c:pt idx="32746">
                  <c:v>32746</c:v>
                </c:pt>
                <c:pt idx="32747">
                  <c:v>32747</c:v>
                </c:pt>
                <c:pt idx="32748">
                  <c:v>32748</c:v>
                </c:pt>
                <c:pt idx="32749">
                  <c:v>32749</c:v>
                </c:pt>
                <c:pt idx="32750">
                  <c:v>32750</c:v>
                </c:pt>
                <c:pt idx="32751">
                  <c:v>32751</c:v>
                </c:pt>
                <c:pt idx="32752">
                  <c:v>32752</c:v>
                </c:pt>
                <c:pt idx="32753">
                  <c:v>32753</c:v>
                </c:pt>
                <c:pt idx="32754">
                  <c:v>32754</c:v>
                </c:pt>
                <c:pt idx="32755">
                  <c:v>32755</c:v>
                </c:pt>
                <c:pt idx="32756">
                  <c:v>32756</c:v>
                </c:pt>
                <c:pt idx="32757">
                  <c:v>32757</c:v>
                </c:pt>
                <c:pt idx="32758">
                  <c:v>32758</c:v>
                </c:pt>
                <c:pt idx="32759">
                  <c:v>32759</c:v>
                </c:pt>
                <c:pt idx="32760">
                  <c:v>32760</c:v>
                </c:pt>
                <c:pt idx="32761">
                  <c:v>32761</c:v>
                </c:pt>
                <c:pt idx="32762">
                  <c:v>32762</c:v>
                </c:pt>
                <c:pt idx="32763">
                  <c:v>32763</c:v>
                </c:pt>
                <c:pt idx="32764">
                  <c:v>32764</c:v>
                </c:pt>
                <c:pt idx="32765">
                  <c:v>32765</c:v>
                </c:pt>
                <c:pt idx="32766">
                  <c:v>32766</c:v>
                </c:pt>
                <c:pt idx="32767">
                  <c:v>32767</c:v>
                </c:pt>
                <c:pt idx="32768">
                  <c:v>32768</c:v>
                </c:pt>
                <c:pt idx="32769">
                  <c:v>32769</c:v>
                </c:pt>
                <c:pt idx="32770">
                  <c:v>32770</c:v>
                </c:pt>
                <c:pt idx="32771">
                  <c:v>32771</c:v>
                </c:pt>
                <c:pt idx="32772">
                  <c:v>32772</c:v>
                </c:pt>
                <c:pt idx="32773">
                  <c:v>32773</c:v>
                </c:pt>
                <c:pt idx="32774">
                  <c:v>32774</c:v>
                </c:pt>
                <c:pt idx="32775">
                  <c:v>32775</c:v>
                </c:pt>
                <c:pt idx="32776">
                  <c:v>32776</c:v>
                </c:pt>
                <c:pt idx="32777">
                  <c:v>32777</c:v>
                </c:pt>
                <c:pt idx="32778">
                  <c:v>32778</c:v>
                </c:pt>
                <c:pt idx="32779">
                  <c:v>32779</c:v>
                </c:pt>
                <c:pt idx="32780">
                  <c:v>32780</c:v>
                </c:pt>
                <c:pt idx="32781">
                  <c:v>32781</c:v>
                </c:pt>
                <c:pt idx="32782">
                  <c:v>32782</c:v>
                </c:pt>
                <c:pt idx="32783">
                  <c:v>32783</c:v>
                </c:pt>
                <c:pt idx="32784">
                  <c:v>32784</c:v>
                </c:pt>
                <c:pt idx="32785">
                  <c:v>32785</c:v>
                </c:pt>
                <c:pt idx="32786">
                  <c:v>32786</c:v>
                </c:pt>
                <c:pt idx="32787">
                  <c:v>32787</c:v>
                </c:pt>
                <c:pt idx="32788">
                  <c:v>32788</c:v>
                </c:pt>
                <c:pt idx="32789">
                  <c:v>32789</c:v>
                </c:pt>
                <c:pt idx="32790">
                  <c:v>32790</c:v>
                </c:pt>
                <c:pt idx="32791">
                  <c:v>32791</c:v>
                </c:pt>
                <c:pt idx="32792">
                  <c:v>32792</c:v>
                </c:pt>
                <c:pt idx="32793">
                  <c:v>32793</c:v>
                </c:pt>
                <c:pt idx="32794">
                  <c:v>32794</c:v>
                </c:pt>
                <c:pt idx="32795">
                  <c:v>32795</c:v>
                </c:pt>
                <c:pt idx="32796">
                  <c:v>32796</c:v>
                </c:pt>
                <c:pt idx="32797">
                  <c:v>32797</c:v>
                </c:pt>
                <c:pt idx="32798">
                  <c:v>32798</c:v>
                </c:pt>
                <c:pt idx="32799">
                  <c:v>32799</c:v>
                </c:pt>
                <c:pt idx="32800">
                  <c:v>32800</c:v>
                </c:pt>
                <c:pt idx="32801">
                  <c:v>32801</c:v>
                </c:pt>
                <c:pt idx="32802">
                  <c:v>32802</c:v>
                </c:pt>
                <c:pt idx="32803">
                  <c:v>32803</c:v>
                </c:pt>
                <c:pt idx="32804">
                  <c:v>32804</c:v>
                </c:pt>
                <c:pt idx="32805">
                  <c:v>32805</c:v>
                </c:pt>
                <c:pt idx="32806">
                  <c:v>32806</c:v>
                </c:pt>
                <c:pt idx="32807">
                  <c:v>32807</c:v>
                </c:pt>
                <c:pt idx="32808">
                  <c:v>32808</c:v>
                </c:pt>
                <c:pt idx="32809">
                  <c:v>32809</c:v>
                </c:pt>
                <c:pt idx="32810">
                  <c:v>32810</c:v>
                </c:pt>
                <c:pt idx="32811">
                  <c:v>32811</c:v>
                </c:pt>
                <c:pt idx="32812">
                  <c:v>32812</c:v>
                </c:pt>
                <c:pt idx="32813">
                  <c:v>32813</c:v>
                </c:pt>
                <c:pt idx="32814">
                  <c:v>32814</c:v>
                </c:pt>
                <c:pt idx="32815">
                  <c:v>32815</c:v>
                </c:pt>
                <c:pt idx="32816">
                  <c:v>32816</c:v>
                </c:pt>
                <c:pt idx="32817">
                  <c:v>32817</c:v>
                </c:pt>
                <c:pt idx="32818">
                  <c:v>32818</c:v>
                </c:pt>
                <c:pt idx="32819">
                  <c:v>32819</c:v>
                </c:pt>
                <c:pt idx="32820">
                  <c:v>32820</c:v>
                </c:pt>
                <c:pt idx="32821">
                  <c:v>32821</c:v>
                </c:pt>
                <c:pt idx="32822">
                  <c:v>32822</c:v>
                </c:pt>
                <c:pt idx="32823">
                  <c:v>32823</c:v>
                </c:pt>
                <c:pt idx="32824">
                  <c:v>32824</c:v>
                </c:pt>
                <c:pt idx="32825">
                  <c:v>32825</c:v>
                </c:pt>
                <c:pt idx="32826">
                  <c:v>32826</c:v>
                </c:pt>
                <c:pt idx="32827">
                  <c:v>32827</c:v>
                </c:pt>
                <c:pt idx="32828">
                  <c:v>32828</c:v>
                </c:pt>
                <c:pt idx="32829">
                  <c:v>32829</c:v>
                </c:pt>
                <c:pt idx="32830">
                  <c:v>32830</c:v>
                </c:pt>
                <c:pt idx="32831">
                  <c:v>32831</c:v>
                </c:pt>
                <c:pt idx="32832">
                  <c:v>32832</c:v>
                </c:pt>
                <c:pt idx="32833">
                  <c:v>32833</c:v>
                </c:pt>
                <c:pt idx="32834">
                  <c:v>32834</c:v>
                </c:pt>
                <c:pt idx="32835">
                  <c:v>32835</c:v>
                </c:pt>
                <c:pt idx="32836">
                  <c:v>32836</c:v>
                </c:pt>
                <c:pt idx="32837">
                  <c:v>32837</c:v>
                </c:pt>
                <c:pt idx="32838">
                  <c:v>32838</c:v>
                </c:pt>
                <c:pt idx="32839">
                  <c:v>32839</c:v>
                </c:pt>
                <c:pt idx="32840">
                  <c:v>32840</c:v>
                </c:pt>
                <c:pt idx="32841">
                  <c:v>32841</c:v>
                </c:pt>
                <c:pt idx="32842">
                  <c:v>32842</c:v>
                </c:pt>
                <c:pt idx="32843">
                  <c:v>32843</c:v>
                </c:pt>
                <c:pt idx="32844">
                  <c:v>32844</c:v>
                </c:pt>
                <c:pt idx="32845">
                  <c:v>32845</c:v>
                </c:pt>
                <c:pt idx="32846">
                  <c:v>32846</c:v>
                </c:pt>
                <c:pt idx="32847">
                  <c:v>32847</c:v>
                </c:pt>
                <c:pt idx="32848">
                  <c:v>32848</c:v>
                </c:pt>
                <c:pt idx="32849">
                  <c:v>32849</c:v>
                </c:pt>
                <c:pt idx="32850">
                  <c:v>32850</c:v>
                </c:pt>
                <c:pt idx="32851">
                  <c:v>32851</c:v>
                </c:pt>
                <c:pt idx="32852">
                  <c:v>32852</c:v>
                </c:pt>
                <c:pt idx="32853">
                  <c:v>32853</c:v>
                </c:pt>
                <c:pt idx="32854">
                  <c:v>32854</c:v>
                </c:pt>
                <c:pt idx="32855">
                  <c:v>32855</c:v>
                </c:pt>
                <c:pt idx="32856">
                  <c:v>32856</c:v>
                </c:pt>
                <c:pt idx="32857">
                  <c:v>32857</c:v>
                </c:pt>
                <c:pt idx="32858">
                  <c:v>32858</c:v>
                </c:pt>
                <c:pt idx="32859">
                  <c:v>32859</c:v>
                </c:pt>
                <c:pt idx="32860">
                  <c:v>32860</c:v>
                </c:pt>
                <c:pt idx="32861">
                  <c:v>32861</c:v>
                </c:pt>
                <c:pt idx="32862">
                  <c:v>32862</c:v>
                </c:pt>
                <c:pt idx="32863">
                  <c:v>32863</c:v>
                </c:pt>
                <c:pt idx="32864">
                  <c:v>32864</c:v>
                </c:pt>
                <c:pt idx="32865">
                  <c:v>32865</c:v>
                </c:pt>
                <c:pt idx="32866">
                  <c:v>32866</c:v>
                </c:pt>
                <c:pt idx="32867">
                  <c:v>32867</c:v>
                </c:pt>
                <c:pt idx="32868">
                  <c:v>32868</c:v>
                </c:pt>
                <c:pt idx="32869">
                  <c:v>32869</c:v>
                </c:pt>
                <c:pt idx="32870">
                  <c:v>32870</c:v>
                </c:pt>
                <c:pt idx="32871">
                  <c:v>32871</c:v>
                </c:pt>
                <c:pt idx="32872">
                  <c:v>32872</c:v>
                </c:pt>
                <c:pt idx="32873">
                  <c:v>32873</c:v>
                </c:pt>
                <c:pt idx="32874">
                  <c:v>32874</c:v>
                </c:pt>
                <c:pt idx="32875">
                  <c:v>32875</c:v>
                </c:pt>
                <c:pt idx="32876">
                  <c:v>32876</c:v>
                </c:pt>
                <c:pt idx="32877">
                  <c:v>32877</c:v>
                </c:pt>
                <c:pt idx="32878">
                  <c:v>32878</c:v>
                </c:pt>
                <c:pt idx="32879">
                  <c:v>32879</c:v>
                </c:pt>
                <c:pt idx="32880">
                  <c:v>32880</c:v>
                </c:pt>
                <c:pt idx="32881">
                  <c:v>32881</c:v>
                </c:pt>
                <c:pt idx="32882">
                  <c:v>32882</c:v>
                </c:pt>
                <c:pt idx="32883">
                  <c:v>32883</c:v>
                </c:pt>
                <c:pt idx="32884">
                  <c:v>32884</c:v>
                </c:pt>
                <c:pt idx="32885">
                  <c:v>32885</c:v>
                </c:pt>
                <c:pt idx="32886">
                  <c:v>32886</c:v>
                </c:pt>
                <c:pt idx="32887">
                  <c:v>32887</c:v>
                </c:pt>
                <c:pt idx="32888">
                  <c:v>32888</c:v>
                </c:pt>
                <c:pt idx="32889">
                  <c:v>32889</c:v>
                </c:pt>
                <c:pt idx="32890">
                  <c:v>32890</c:v>
                </c:pt>
                <c:pt idx="32891">
                  <c:v>32891</c:v>
                </c:pt>
                <c:pt idx="32892">
                  <c:v>32892</c:v>
                </c:pt>
                <c:pt idx="32893">
                  <c:v>32893</c:v>
                </c:pt>
                <c:pt idx="32894">
                  <c:v>32894</c:v>
                </c:pt>
                <c:pt idx="32895">
                  <c:v>32895</c:v>
                </c:pt>
                <c:pt idx="32896">
                  <c:v>32896</c:v>
                </c:pt>
                <c:pt idx="32897">
                  <c:v>32897</c:v>
                </c:pt>
                <c:pt idx="32898">
                  <c:v>32898</c:v>
                </c:pt>
                <c:pt idx="32899">
                  <c:v>32899</c:v>
                </c:pt>
                <c:pt idx="32900">
                  <c:v>32900</c:v>
                </c:pt>
                <c:pt idx="32901">
                  <c:v>32901</c:v>
                </c:pt>
                <c:pt idx="32902">
                  <c:v>32902</c:v>
                </c:pt>
                <c:pt idx="32903">
                  <c:v>32903</c:v>
                </c:pt>
                <c:pt idx="32904">
                  <c:v>32904</c:v>
                </c:pt>
                <c:pt idx="32905">
                  <c:v>32905</c:v>
                </c:pt>
                <c:pt idx="32906">
                  <c:v>32906</c:v>
                </c:pt>
                <c:pt idx="32907">
                  <c:v>32907</c:v>
                </c:pt>
                <c:pt idx="32908">
                  <c:v>32908</c:v>
                </c:pt>
                <c:pt idx="32909">
                  <c:v>32909</c:v>
                </c:pt>
                <c:pt idx="32910">
                  <c:v>32910</c:v>
                </c:pt>
                <c:pt idx="32911">
                  <c:v>32911</c:v>
                </c:pt>
                <c:pt idx="32912">
                  <c:v>32912</c:v>
                </c:pt>
                <c:pt idx="32913">
                  <c:v>32913</c:v>
                </c:pt>
                <c:pt idx="32914">
                  <c:v>32914</c:v>
                </c:pt>
                <c:pt idx="32915">
                  <c:v>32915</c:v>
                </c:pt>
                <c:pt idx="32916">
                  <c:v>32916</c:v>
                </c:pt>
                <c:pt idx="32917">
                  <c:v>32917</c:v>
                </c:pt>
                <c:pt idx="32918">
                  <c:v>32918</c:v>
                </c:pt>
                <c:pt idx="32919">
                  <c:v>32919</c:v>
                </c:pt>
                <c:pt idx="32920">
                  <c:v>32920</c:v>
                </c:pt>
                <c:pt idx="32921">
                  <c:v>32921</c:v>
                </c:pt>
                <c:pt idx="32922">
                  <c:v>32922</c:v>
                </c:pt>
                <c:pt idx="32923">
                  <c:v>32923</c:v>
                </c:pt>
                <c:pt idx="32924">
                  <c:v>32924</c:v>
                </c:pt>
                <c:pt idx="32925">
                  <c:v>32925</c:v>
                </c:pt>
                <c:pt idx="32926">
                  <c:v>32926</c:v>
                </c:pt>
                <c:pt idx="32927">
                  <c:v>32927</c:v>
                </c:pt>
                <c:pt idx="32928">
                  <c:v>32928</c:v>
                </c:pt>
                <c:pt idx="32929">
                  <c:v>32929</c:v>
                </c:pt>
                <c:pt idx="32930">
                  <c:v>32930</c:v>
                </c:pt>
                <c:pt idx="32931">
                  <c:v>32931</c:v>
                </c:pt>
                <c:pt idx="32932">
                  <c:v>32932</c:v>
                </c:pt>
                <c:pt idx="32933">
                  <c:v>32933</c:v>
                </c:pt>
                <c:pt idx="32934">
                  <c:v>32934</c:v>
                </c:pt>
                <c:pt idx="32935">
                  <c:v>32935</c:v>
                </c:pt>
                <c:pt idx="32936">
                  <c:v>32936</c:v>
                </c:pt>
                <c:pt idx="32937">
                  <c:v>32937</c:v>
                </c:pt>
                <c:pt idx="32938">
                  <c:v>32938</c:v>
                </c:pt>
                <c:pt idx="32939">
                  <c:v>32939</c:v>
                </c:pt>
                <c:pt idx="32940">
                  <c:v>32940</c:v>
                </c:pt>
                <c:pt idx="32941">
                  <c:v>32941</c:v>
                </c:pt>
                <c:pt idx="32942">
                  <c:v>32942</c:v>
                </c:pt>
                <c:pt idx="32943">
                  <c:v>32943</c:v>
                </c:pt>
                <c:pt idx="32944">
                  <c:v>32944</c:v>
                </c:pt>
                <c:pt idx="32945">
                  <c:v>32945</c:v>
                </c:pt>
                <c:pt idx="32946">
                  <c:v>32946</c:v>
                </c:pt>
                <c:pt idx="32947">
                  <c:v>32947</c:v>
                </c:pt>
                <c:pt idx="32948">
                  <c:v>32948</c:v>
                </c:pt>
                <c:pt idx="32949">
                  <c:v>32949</c:v>
                </c:pt>
                <c:pt idx="32950">
                  <c:v>32950</c:v>
                </c:pt>
                <c:pt idx="32951">
                  <c:v>32951</c:v>
                </c:pt>
                <c:pt idx="32952">
                  <c:v>32952</c:v>
                </c:pt>
                <c:pt idx="32953">
                  <c:v>32953</c:v>
                </c:pt>
                <c:pt idx="32954">
                  <c:v>32954</c:v>
                </c:pt>
                <c:pt idx="32955">
                  <c:v>32955</c:v>
                </c:pt>
                <c:pt idx="32956">
                  <c:v>32956</c:v>
                </c:pt>
                <c:pt idx="32957">
                  <c:v>32957</c:v>
                </c:pt>
                <c:pt idx="32958">
                  <c:v>32958</c:v>
                </c:pt>
                <c:pt idx="32959">
                  <c:v>32959</c:v>
                </c:pt>
                <c:pt idx="32960">
                  <c:v>32960</c:v>
                </c:pt>
                <c:pt idx="32961">
                  <c:v>32961</c:v>
                </c:pt>
                <c:pt idx="32962">
                  <c:v>32962</c:v>
                </c:pt>
                <c:pt idx="32963">
                  <c:v>32963</c:v>
                </c:pt>
                <c:pt idx="32964">
                  <c:v>32964</c:v>
                </c:pt>
                <c:pt idx="32965">
                  <c:v>32965</c:v>
                </c:pt>
                <c:pt idx="32966">
                  <c:v>32966</c:v>
                </c:pt>
                <c:pt idx="32967">
                  <c:v>32967</c:v>
                </c:pt>
                <c:pt idx="32968">
                  <c:v>32968</c:v>
                </c:pt>
                <c:pt idx="32969">
                  <c:v>32969</c:v>
                </c:pt>
                <c:pt idx="32970">
                  <c:v>32970</c:v>
                </c:pt>
                <c:pt idx="32971">
                  <c:v>32971</c:v>
                </c:pt>
                <c:pt idx="32972">
                  <c:v>32972</c:v>
                </c:pt>
                <c:pt idx="32973">
                  <c:v>32973</c:v>
                </c:pt>
                <c:pt idx="32974">
                  <c:v>32974</c:v>
                </c:pt>
                <c:pt idx="32975">
                  <c:v>32975</c:v>
                </c:pt>
                <c:pt idx="32976">
                  <c:v>32976</c:v>
                </c:pt>
                <c:pt idx="32977">
                  <c:v>32977</c:v>
                </c:pt>
                <c:pt idx="32978">
                  <c:v>32978</c:v>
                </c:pt>
                <c:pt idx="32979">
                  <c:v>32979</c:v>
                </c:pt>
                <c:pt idx="32980">
                  <c:v>32980</c:v>
                </c:pt>
                <c:pt idx="32981">
                  <c:v>32981</c:v>
                </c:pt>
                <c:pt idx="32982">
                  <c:v>32982</c:v>
                </c:pt>
                <c:pt idx="32983">
                  <c:v>32983</c:v>
                </c:pt>
                <c:pt idx="32984">
                  <c:v>32984</c:v>
                </c:pt>
                <c:pt idx="32985">
                  <c:v>32985</c:v>
                </c:pt>
                <c:pt idx="32986">
                  <c:v>32986</c:v>
                </c:pt>
                <c:pt idx="32987">
                  <c:v>32987</c:v>
                </c:pt>
                <c:pt idx="32988">
                  <c:v>32988</c:v>
                </c:pt>
                <c:pt idx="32989">
                  <c:v>32989</c:v>
                </c:pt>
                <c:pt idx="32990">
                  <c:v>32990</c:v>
                </c:pt>
                <c:pt idx="32991">
                  <c:v>32991</c:v>
                </c:pt>
                <c:pt idx="32992">
                  <c:v>32992</c:v>
                </c:pt>
                <c:pt idx="32993">
                  <c:v>32993</c:v>
                </c:pt>
                <c:pt idx="32994">
                  <c:v>32994</c:v>
                </c:pt>
                <c:pt idx="32995">
                  <c:v>32995</c:v>
                </c:pt>
                <c:pt idx="32996">
                  <c:v>32996</c:v>
                </c:pt>
                <c:pt idx="32997">
                  <c:v>32997</c:v>
                </c:pt>
                <c:pt idx="32998">
                  <c:v>32998</c:v>
                </c:pt>
                <c:pt idx="32999">
                  <c:v>32999</c:v>
                </c:pt>
                <c:pt idx="33000">
                  <c:v>33000</c:v>
                </c:pt>
                <c:pt idx="33001">
                  <c:v>33001</c:v>
                </c:pt>
                <c:pt idx="33002">
                  <c:v>33002</c:v>
                </c:pt>
                <c:pt idx="33003">
                  <c:v>33003</c:v>
                </c:pt>
                <c:pt idx="33004">
                  <c:v>33004</c:v>
                </c:pt>
                <c:pt idx="33005">
                  <c:v>33005</c:v>
                </c:pt>
                <c:pt idx="33006">
                  <c:v>33006</c:v>
                </c:pt>
                <c:pt idx="33007">
                  <c:v>33007</c:v>
                </c:pt>
                <c:pt idx="33008">
                  <c:v>33008</c:v>
                </c:pt>
                <c:pt idx="33009">
                  <c:v>33009</c:v>
                </c:pt>
                <c:pt idx="33010">
                  <c:v>33010</c:v>
                </c:pt>
                <c:pt idx="33011">
                  <c:v>33011</c:v>
                </c:pt>
                <c:pt idx="33012">
                  <c:v>33012</c:v>
                </c:pt>
                <c:pt idx="33013">
                  <c:v>33013</c:v>
                </c:pt>
                <c:pt idx="33014">
                  <c:v>33014</c:v>
                </c:pt>
                <c:pt idx="33015">
                  <c:v>33015</c:v>
                </c:pt>
                <c:pt idx="33016">
                  <c:v>33016</c:v>
                </c:pt>
                <c:pt idx="33017">
                  <c:v>33017</c:v>
                </c:pt>
                <c:pt idx="33018">
                  <c:v>33018</c:v>
                </c:pt>
                <c:pt idx="33019">
                  <c:v>33019</c:v>
                </c:pt>
                <c:pt idx="33020">
                  <c:v>33020</c:v>
                </c:pt>
                <c:pt idx="33021">
                  <c:v>33021</c:v>
                </c:pt>
                <c:pt idx="33022">
                  <c:v>33022</c:v>
                </c:pt>
                <c:pt idx="33023">
                  <c:v>33023</c:v>
                </c:pt>
                <c:pt idx="33024">
                  <c:v>33024</c:v>
                </c:pt>
                <c:pt idx="33025">
                  <c:v>33025</c:v>
                </c:pt>
                <c:pt idx="33026">
                  <c:v>33026</c:v>
                </c:pt>
                <c:pt idx="33027">
                  <c:v>33027</c:v>
                </c:pt>
                <c:pt idx="33028">
                  <c:v>33028</c:v>
                </c:pt>
                <c:pt idx="33029">
                  <c:v>33029</c:v>
                </c:pt>
                <c:pt idx="33030">
                  <c:v>33030</c:v>
                </c:pt>
                <c:pt idx="33031">
                  <c:v>33031</c:v>
                </c:pt>
                <c:pt idx="33032">
                  <c:v>33032</c:v>
                </c:pt>
                <c:pt idx="33033">
                  <c:v>33033</c:v>
                </c:pt>
                <c:pt idx="33034">
                  <c:v>33034</c:v>
                </c:pt>
                <c:pt idx="33035">
                  <c:v>33035</c:v>
                </c:pt>
                <c:pt idx="33036">
                  <c:v>33036</c:v>
                </c:pt>
                <c:pt idx="33037">
                  <c:v>33037</c:v>
                </c:pt>
                <c:pt idx="33038">
                  <c:v>33038</c:v>
                </c:pt>
                <c:pt idx="33039">
                  <c:v>33039</c:v>
                </c:pt>
                <c:pt idx="33040">
                  <c:v>33040</c:v>
                </c:pt>
                <c:pt idx="33041">
                  <c:v>33041</c:v>
                </c:pt>
                <c:pt idx="33042">
                  <c:v>33042</c:v>
                </c:pt>
                <c:pt idx="33043">
                  <c:v>33043</c:v>
                </c:pt>
                <c:pt idx="33044">
                  <c:v>33044</c:v>
                </c:pt>
                <c:pt idx="33045">
                  <c:v>33045</c:v>
                </c:pt>
                <c:pt idx="33046">
                  <c:v>33046</c:v>
                </c:pt>
                <c:pt idx="33047">
                  <c:v>33047</c:v>
                </c:pt>
                <c:pt idx="33048">
                  <c:v>33048</c:v>
                </c:pt>
                <c:pt idx="33049">
                  <c:v>33049</c:v>
                </c:pt>
                <c:pt idx="33050">
                  <c:v>33050</c:v>
                </c:pt>
                <c:pt idx="33051">
                  <c:v>33051</c:v>
                </c:pt>
                <c:pt idx="33052">
                  <c:v>33052</c:v>
                </c:pt>
                <c:pt idx="33053">
                  <c:v>33053</c:v>
                </c:pt>
                <c:pt idx="33054">
                  <c:v>33054</c:v>
                </c:pt>
                <c:pt idx="33055">
                  <c:v>33055</c:v>
                </c:pt>
                <c:pt idx="33056">
                  <c:v>33056</c:v>
                </c:pt>
                <c:pt idx="33057">
                  <c:v>33057</c:v>
                </c:pt>
                <c:pt idx="33058">
                  <c:v>33058</c:v>
                </c:pt>
                <c:pt idx="33059">
                  <c:v>33059</c:v>
                </c:pt>
                <c:pt idx="33060">
                  <c:v>33060</c:v>
                </c:pt>
                <c:pt idx="33061">
                  <c:v>33061</c:v>
                </c:pt>
                <c:pt idx="33062">
                  <c:v>33062</c:v>
                </c:pt>
                <c:pt idx="33063">
                  <c:v>33063</c:v>
                </c:pt>
                <c:pt idx="33064">
                  <c:v>33064</c:v>
                </c:pt>
                <c:pt idx="33065">
                  <c:v>33065</c:v>
                </c:pt>
                <c:pt idx="33066">
                  <c:v>33066</c:v>
                </c:pt>
                <c:pt idx="33067">
                  <c:v>33067</c:v>
                </c:pt>
                <c:pt idx="33068">
                  <c:v>33068</c:v>
                </c:pt>
                <c:pt idx="33069">
                  <c:v>33069</c:v>
                </c:pt>
                <c:pt idx="33070">
                  <c:v>33070</c:v>
                </c:pt>
                <c:pt idx="33071">
                  <c:v>33071</c:v>
                </c:pt>
                <c:pt idx="33072">
                  <c:v>33072</c:v>
                </c:pt>
                <c:pt idx="33073">
                  <c:v>33073</c:v>
                </c:pt>
                <c:pt idx="33074">
                  <c:v>33074</c:v>
                </c:pt>
                <c:pt idx="33075">
                  <c:v>33075</c:v>
                </c:pt>
                <c:pt idx="33076">
                  <c:v>33076</c:v>
                </c:pt>
                <c:pt idx="33077">
                  <c:v>33077</c:v>
                </c:pt>
                <c:pt idx="33078">
                  <c:v>33078</c:v>
                </c:pt>
                <c:pt idx="33079">
                  <c:v>33079</c:v>
                </c:pt>
                <c:pt idx="33080">
                  <c:v>33080</c:v>
                </c:pt>
                <c:pt idx="33081">
                  <c:v>33081</c:v>
                </c:pt>
                <c:pt idx="33082">
                  <c:v>33082</c:v>
                </c:pt>
                <c:pt idx="33083">
                  <c:v>33083</c:v>
                </c:pt>
                <c:pt idx="33084">
                  <c:v>33084</c:v>
                </c:pt>
                <c:pt idx="33085">
                  <c:v>33085</c:v>
                </c:pt>
                <c:pt idx="33086">
                  <c:v>33086</c:v>
                </c:pt>
                <c:pt idx="33087">
                  <c:v>33087</c:v>
                </c:pt>
                <c:pt idx="33088">
                  <c:v>33088</c:v>
                </c:pt>
                <c:pt idx="33089">
                  <c:v>33089</c:v>
                </c:pt>
                <c:pt idx="33090">
                  <c:v>33090</c:v>
                </c:pt>
                <c:pt idx="33091">
                  <c:v>33091</c:v>
                </c:pt>
                <c:pt idx="33092">
                  <c:v>33092</c:v>
                </c:pt>
                <c:pt idx="33093">
                  <c:v>33093</c:v>
                </c:pt>
                <c:pt idx="33094">
                  <c:v>33094</c:v>
                </c:pt>
                <c:pt idx="33095">
                  <c:v>33095</c:v>
                </c:pt>
                <c:pt idx="33096">
                  <c:v>33096</c:v>
                </c:pt>
                <c:pt idx="33097">
                  <c:v>33097</c:v>
                </c:pt>
                <c:pt idx="33098">
                  <c:v>33098</c:v>
                </c:pt>
                <c:pt idx="33099">
                  <c:v>33099</c:v>
                </c:pt>
                <c:pt idx="33100">
                  <c:v>33100</c:v>
                </c:pt>
                <c:pt idx="33101">
                  <c:v>33101</c:v>
                </c:pt>
                <c:pt idx="33102">
                  <c:v>33102</c:v>
                </c:pt>
                <c:pt idx="33103">
                  <c:v>33103</c:v>
                </c:pt>
                <c:pt idx="33104">
                  <c:v>33104</c:v>
                </c:pt>
                <c:pt idx="33105">
                  <c:v>33105</c:v>
                </c:pt>
                <c:pt idx="33106">
                  <c:v>33106</c:v>
                </c:pt>
                <c:pt idx="33107">
                  <c:v>33107</c:v>
                </c:pt>
                <c:pt idx="33108">
                  <c:v>33108</c:v>
                </c:pt>
                <c:pt idx="33109">
                  <c:v>33109</c:v>
                </c:pt>
                <c:pt idx="33110">
                  <c:v>33110</c:v>
                </c:pt>
                <c:pt idx="33111">
                  <c:v>33111</c:v>
                </c:pt>
                <c:pt idx="33112">
                  <c:v>33112</c:v>
                </c:pt>
                <c:pt idx="33113">
                  <c:v>33113</c:v>
                </c:pt>
                <c:pt idx="33114">
                  <c:v>33114</c:v>
                </c:pt>
                <c:pt idx="33115">
                  <c:v>33115</c:v>
                </c:pt>
                <c:pt idx="33116">
                  <c:v>33116</c:v>
                </c:pt>
                <c:pt idx="33117">
                  <c:v>33117</c:v>
                </c:pt>
                <c:pt idx="33118">
                  <c:v>33118</c:v>
                </c:pt>
                <c:pt idx="33119">
                  <c:v>33119</c:v>
                </c:pt>
                <c:pt idx="33120">
                  <c:v>33120</c:v>
                </c:pt>
                <c:pt idx="33121">
                  <c:v>33121</c:v>
                </c:pt>
                <c:pt idx="33122">
                  <c:v>33122</c:v>
                </c:pt>
                <c:pt idx="33123">
                  <c:v>33123</c:v>
                </c:pt>
                <c:pt idx="33124">
                  <c:v>33124</c:v>
                </c:pt>
                <c:pt idx="33125">
                  <c:v>33125</c:v>
                </c:pt>
                <c:pt idx="33126">
                  <c:v>33126</c:v>
                </c:pt>
                <c:pt idx="33127">
                  <c:v>33127</c:v>
                </c:pt>
                <c:pt idx="33128">
                  <c:v>33128</c:v>
                </c:pt>
                <c:pt idx="33129">
                  <c:v>33129</c:v>
                </c:pt>
                <c:pt idx="33130">
                  <c:v>33130</c:v>
                </c:pt>
                <c:pt idx="33131">
                  <c:v>33131</c:v>
                </c:pt>
                <c:pt idx="33132">
                  <c:v>33132</c:v>
                </c:pt>
                <c:pt idx="33133">
                  <c:v>33133</c:v>
                </c:pt>
                <c:pt idx="33134">
                  <c:v>33134</c:v>
                </c:pt>
                <c:pt idx="33135">
                  <c:v>33135</c:v>
                </c:pt>
                <c:pt idx="33136">
                  <c:v>33136</c:v>
                </c:pt>
                <c:pt idx="33137">
                  <c:v>33137</c:v>
                </c:pt>
                <c:pt idx="33138">
                  <c:v>33138</c:v>
                </c:pt>
                <c:pt idx="33139">
                  <c:v>33139</c:v>
                </c:pt>
                <c:pt idx="33140">
                  <c:v>33140</c:v>
                </c:pt>
                <c:pt idx="33141">
                  <c:v>33141</c:v>
                </c:pt>
                <c:pt idx="33142">
                  <c:v>33142</c:v>
                </c:pt>
                <c:pt idx="33143">
                  <c:v>33143</c:v>
                </c:pt>
                <c:pt idx="33144">
                  <c:v>33144</c:v>
                </c:pt>
                <c:pt idx="33145">
                  <c:v>33145</c:v>
                </c:pt>
                <c:pt idx="33146">
                  <c:v>33146</c:v>
                </c:pt>
                <c:pt idx="33147">
                  <c:v>33147</c:v>
                </c:pt>
                <c:pt idx="33148">
                  <c:v>33148</c:v>
                </c:pt>
                <c:pt idx="33149">
                  <c:v>33149</c:v>
                </c:pt>
                <c:pt idx="33150">
                  <c:v>33150</c:v>
                </c:pt>
                <c:pt idx="33151">
                  <c:v>33151</c:v>
                </c:pt>
                <c:pt idx="33152">
                  <c:v>33152</c:v>
                </c:pt>
                <c:pt idx="33153">
                  <c:v>33153</c:v>
                </c:pt>
                <c:pt idx="33154">
                  <c:v>33154</c:v>
                </c:pt>
                <c:pt idx="33155">
                  <c:v>33155</c:v>
                </c:pt>
                <c:pt idx="33156">
                  <c:v>33156</c:v>
                </c:pt>
                <c:pt idx="33157">
                  <c:v>33157</c:v>
                </c:pt>
                <c:pt idx="33158">
                  <c:v>33158</c:v>
                </c:pt>
                <c:pt idx="33159">
                  <c:v>33159</c:v>
                </c:pt>
                <c:pt idx="33160">
                  <c:v>33160</c:v>
                </c:pt>
                <c:pt idx="33161">
                  <c:v>33161</c:v>
                </c:pt>
                <c:pt idx="33162">
                  <c:v>33162</c:v>
                </c:pt>
                <c:pt idx="33163">
                  <c:v>33163</c:v>
                </c:pt>
                <c:pt idx="33164">
                  <c:v>33164</c:v>
                </c:pt>
                <c:pt idx="33165">
                  <c:v>33165</c:v>
                </c:pt>
                <c:pt idx="33166">
                  <c:v>33166</c:v>
                </c:pt>
                <c:pt idx="33167">
                  <c:v>33167</c:v>
                </c:pt>
                <c:pt idx="33168">
                  <c:v>33168</c:v>
                </c:pt>
                <c:pt idx="33169">
                  <c:v>33169</c:v>
                </c:pt>
                <c:pt idx="33170">
                  <c:v>33170</c:v>
                </c:pt>
                <c:pt idx="33171">
                  <c:v>33171</c:v>
                </c:pt>
                <c:pt idx="33172">
                  <c:v>33172</c:v>
                </c:pt>
                <c:pt idx="33173">
                  <c:v>33173</c:v>
                </c:pt>
                <c:pt idx="33174">
                  <c:v>33174</c:v>
                </c:pt>
                <c:pt idx="33175">
                  <c:v>33175</c:v>
                </c:pt>
                <c:pt idx="33176">
                  <c:v>33176</c:v>
                </c:pt>
                <c:pt idx="33177">
                  <c:v>33177</c:v>
                </c:pt>
                <c:pt idx="33178">
                  <c:v>33178</c:v>
                </c:pt>
                <c:pt idx="33179">
                  <c:v>33179</c:v>
                </c:pt>
                <c:pt idx="33180">
                  <c:v>33180</c:v>
                </c:pt>
                <c:pt idx="33181">
                  <c:v>33181</c:v>
                </c:pt>
                <c:pt idx="33182">
                  <c:v>33182</c:v>
                </c:pt>
                <c:pt idx="33183">
                  <c:v>33183</c:v>
                </c:pt>
                <c:pt idx="33184">
                  <c:v>33184</c:v>
                </c:pt>
                <c:pt idx="33185">
                  <c:v>33185</c:v>
                </c:pt>
                <c:pt idx="33186">
                  <c:v>33186</c:v>
                </c:pt>
                <c:pt idx="33187">
                  <c:v>33187</c:v>
                </c:pt>
                <c:pt idx="33188">
                  <c:v>33188</c:v>
                </c:pt>
                <c:pt idx="33189">
                  <c:v>33189</c:v>
                </c:pt>
                <c:pt idx="33190">
                  <c:v>33190</c:v>
                </c:pt>
                <c:pt idx="33191">
                  <c:v>33191</c:v>
                </c:pt>
                <c:pt idx="33192">
                  <c:v>33192</c:v>
                </c:pt>
                <c:pt idx="33193">
                  <c:v>33193</c:v>
                </c:pt>
                <c:pt idx="33194">
                  <c:v>33194</c:v>
                </c:pt>
                <c:pt idx="33195">
                  <c:v>33195</c:v>
                </c:pt>
                <c:pt idx="33196">
                  <c:v>33196</c:v>
                </c:pt>
                <c:pt idx="33197">
                  <c:v>33197</c:v>
                </c:pt>
                <c:pt idx="33198">
                  <c:v>33198</c:v>
                </c:pt>
                <c:pt idx="33199">
                  <c:v>33199</c:v>
                </c:pt>
                <c:pt idx="33200">
                  <c:v>33200</c:v>
                </c:pt>
                <c:pt idx="33201">
                  <c:v>33201</c:v>
                </c:pt>
                <c:pt idx="33202">
                  <c:v>33202</c:v>
                </c:pt>
                <c:pt idx="33203">
                  <c:v>33203</c:v>
                </c:pt>
                <c:pt idx="33204">
                  <c:v>33204</c:v>
                </c:pt>
                <c:pt idx="33205">
                  <c:v>33205</c:v>
                </c:pt>
                <c:pt idx="33206">
                  <c:v>33206</c:v>
                </c:pt>
                <c:pt idx="33207">
                  <c:v>33207</c:v>
                </c:pt>
                <c:pt idx="33208">
                  <c:v>33208</c:v>
                </c:pt>
                <c:pt idx="33209">
                  <c:v>33209</c:v>
                </c:pt>
                <c:pt idx="33210">
                  <c:v>33210</c:v>
                </c:pt>
                <c:pt idx="33211">
                  <c:v>33211</c:v>
                </c:pt>
                <c:pt idx="33212">
                  <c:v>33212</c:v>
                </c:pt>
                <c:pt idx="33213">
                  <c:v>33213</c:v>
                </c:pt>
                <c:pt idx="33214">
                  <c:v>33214</c:v>
                </c:pt>
                <c:pt idx="33215">
                  <c:v>33215</c:v>
                </c:pt>
                <c:pt idx="33216">
                  <c:v>33216</c:v>
                </c:pt>
                <c:pt idx="33217">
                  <c:v>33217</c:v>
                </c:pt>
                <c:pt idx="33218">
                  <c:v>33218</c:v>
                </c:pt>
                <c:pt idx="33219">
                  <c:v>33219</c:v>
                </c:pt>
                <c:pt idx="33220">
                  <c:v>33220</c:v>
                </c:pt>
                <c:pt idx="33221">
                  <c:v>33221</c:v>
                </c:pt>
                <c:pt idx="33222">
                  <c:v>33222</c:v>
                </c:pt>
                <c:pt idx="33223">
                  <c:v>33223</c:v>
                </c:pt>
                <c:pt idx="33224">
                  <c:v>33224</c:v>
                </c:pt>
                <c:pt idx="33225">
                  <c:v>33225</c:v>
                </c:pt>
                <c:pt idx="33226">
                  <c:v>33226</c:v>
                </c:pt>
                <c:pt idx="33227">
                  <c:v>33227</c:v>
                </c:pt>
                <c:pt idx="33228">
                  <c:v>33228</c:v>
                </c:pt>
                <c:pt idx="33229">
                  <c:v>33229</c:v>
                </c:pt>
                <c:pt idx="33230">
                  <c:v>33230</c:v>
                </c:pt>
                <c:pt idx="33231">
                  <c:v>33231</c:v>
                </c:pt>
                <c:pt idx="33232">
                  <c:v>33232</c:v>
                </c:pt>
                <c:pt idx="33233">
                  <c:v>33233</c:v>
                </c:pt>
                <c:pt idx="33234">
                  <c:v>33234</c:v>
                </c:pt>
                <c:pt idx="33235">
                  <c:v>33235</c:v>
                </c:pt>
                <c:pt idx="33236">
                  <c:v>33236</c:v>
                </c:pt>
                <c:pt idx="33237">
                  <c:v>33237</c:v>
                </c:pt>
                <c:pt idx="33238">
                  <c:v>33238</c:v>
                </c:pt>
                <c:pt idx="33239">
                  <c:v>33239</c:v>
                </c:pt>
                <c:pt idx="33240">
                  <c:v>33240</c:v>
                </c:pt>
                <c:pt idx="33241">
                  <c:v>33241</c:v>
                </c:pt>
                <c:pt idx="33242">
                  <c:v>33242</c:v>
                </c:pt>
                <c:pt idx="33243">
                  <c:v>33243</c:v>
                </c:pt>
                <c:pt idx="33244">
                  <c:v>33244</c:v>
                </c:pt>
                <c:pt idx="33245">
                  <c:v>33245</c:v>
                </c:pt>
                <c:pt idx="33246">
                  <c:v>33246</c:v>
                </c:pt>
                <c:pt idx="33247">
                  <c:v>33247</c:v>
                </c:pt>
                <c:pt idx="33248">
                  <c:v>33248</c:v>
                </c:pt>
                <c:pt idx="33249">
                  <c:v>33249</c:v>
                </c:pt>
                <c:pt idx="33250">
                  <c:v>33250</c:v>
                </c:pt>
                <c:pt idx="33251">
                  <c:v>33251</c:v>
                </c:pt>
                <c:pt idx="33252">
                  <c:v>33252</c:v>
                </c:pt>
                <c:pt idx="33253">
                  <c:v>33253</c:v>
                </c:pt>
                <c:pt idx="33254">
                  <c:v>33254</c:v>
                </c:pt>
                <c:pt idx="33255">
                  <c:v>33255</c:v>
                </c:pt>
                <c:pt idx="33256">
                  <c:v>33256</c:v>
                </c:pt>
                <c:pt idx="33257">
                  <c:v>33257</c:v>
                </c:pt>
                <c:pt idx="33258">
                  <c:v>33258</c:v>
                </c:pt>
                <c:pt idx="33259">
                  <c:v>33259</c:v>
                </c:pt>
                <c:pt idx="33260">
                  <c:v>33260</c:v>
                </c:pt>
                <c:pt idx="33261">
                  <c:v>33261</c:v>
                </c:pt>
                <c:pt idx="33262">
                  <c:v>33262</c:v>
                </c:pt>
                <c:pt idx="33263">
                  <c:v>33263</c:v>
                </c:pt>
                <c:pt idx="33264">
                  <c:v>33264</c:v>
                </c:pt>
                <c:pt idx="33265">
                  <c:v>33265</c:v>
                </c:pt>
                <c:pt idx="33266">
                  <c:v>33266</c:v>
                </c:pt>
                <c:pt idx="33267">
                  <c:v>33267</c:v>
                </c:pt>
                <c:pt idx="33268">
                  <c:v>33268</c:v>
                </c:pt>
                <c:pt idx="33269">
                  <c:v>33269</c:v>
                </c:pt>
                <c:pt idx="33270">
                  <c:v>33270</c:v>
                </c:pt>
                <c:pt idx="33271">
                  <c:v>33271</c:v>
                </c:pt>
                <c:pt idx="33272">
                  <c:v>33272</c:v>
                </c:pt>
                <c:pt idx="33273">
                  <c:v>33273</c:v>
                </c:pt>
                <c:pt idx="33274">
                  <c:v>33274</c:v>
                </c:pt>
                <c:pt idx="33275">
                  <c:v>33275</c:v>
                </c:pt>
                <c:pt idx="33276">
                  <c:v>33276</c:v>
                </c:pt>
                <c:pt idx="33277">
                  <c:v>33277</c:v>
                </c:pt>
                <c:pt idx="33278">
                  <c:v>33278</c:v>
                </c:pt>
                <c:pt idx="33279">
                  <c:v>33279</c:v>
                </c:pt>
                <c:pt idx="33280">
                  <c:v>33280</c:v>
                </c:pt>
                <c:pt idx="33281">
                  <c:v>33281</c:v>
                </c:pt>
                <c:pt idx="33282">
                  <c:v>33282</c:v>
                </c:pt>
                <c:pt idx="33283">
                  <c:v>33283</c:v>
                </c:pt>
                <c:pt idx="33284">
                  <c:v>33284</c:v>
                </c:pt>
                <c:pt idx="33285">
                  <c:v>33285</c:v>
                </c:pt>
                <c:pt idx="33286">
                  <c:v>33286</c:v>
                </c:pt>
                <c:pt idx="33287">
                  <c:v>33287</c:v>
                </c:pt>
                <c:pt idx="33288">
                  <c:v>33288</c:v>
                </c:pt>
                <c:pt idx="33289">
                  <c:v>33289</c:v>
                </c:pt>
                <c:pt idx="33290">
                  <c:v>33290</c:v>
                </c:pt>
                <c:pt idx="33291">
                  <c:v>33291</c:v>
                </c:pt>
                <c:pt idx="33292">
                  <c:v>33292</c:v>
                </c:pt>
                <c:pt idx="33293">
                  <c:v>33293</c:v>
                </c:pt>
                <c:pt idx="33294">
                  <c:v>33294</c:v>
                </c:pt>
                <c:pt idx="33295">
                  <c:v>33295</c:v>
                </c:pt>
                <c:pt idx="33296">
                  <c:v>33296</c:v>
                </c:pt>
                <c:pt idx="33297">
                  <c:v>33297</c:v>
                </c:pt>
                <c:pt idx="33298">
                  <c:v>33298</c:v>
                </c:pt>
                <c:pt idx="33299">
                  <c:v>33299</c:v>
                </c:pt>
                <c:pt idx="33300">
                  <c:v>33300</c:v>
                </c:pt>
                <c:pt idx="33301">
                  <c:v>33301</c:v>
                </c:pt>
                <c:pt idx="33302">
                  <c:v>33302</c:v>
                </c:pt>
                <c:pt idx="33303">
                  <c:v>33303</c:v>
                </c:pt>
                <c:pt idx="33304">
                  <c:v>33304</c:v>
                </c:pt>
                <c:pt idx="33305">
                  <c:v>33305</c:v>
                </c:pt>
                <c:pt idx="33306">
                  <c:v>33306</c:v>
                </c:pt>
                <c:pt idx="33307">
                  <c:v>33307</c:v>
                </c:pt>
                <c:pt idx="33308">
                  <c:v>33308</c:v>
                </c:pt>
                <c:pt idx="33309">
                  <c:v>33309</c:v>
                </c:pt>
                <c:pt idx="33310">
                  <c:v>33310</c:v>
                </c:pt>
                <c:pt idx="33311">
                  <c:v>33311</c:v>
                </c:pt>
                <c:pt idx="33312">
                  <c:v>33312</c:v>
                </c:pt>
                <c:pt idx="33313">
                  <c:v>33313</c:v>
                </c:pt>
                <c:pt idx="33314">
                  <c:v>33314</c:v>
                </c:pt>
                <c:pt idx="33315">
                  <c:v>33315</c:v>
                </c:pt>
                <c:pt idx="33316">
                  <c:v>33316</c:v>
                </c:pt>
                <c:pt idx="33317">
                  <c:v>33317</c:v>
                </c:pt>
                <c:pt idx="33318">
                  <c:v>33318</c:v>
                </c:pt>
                <c:pt idx="33319">
                  <c:v>33319</c:v>
                </c:pt>
                <c:pt idx="33320">
                  <c:v>33320</c:v>
                </c:pt>
                <c:pt idx="33321">
                  <c:v>33321</c:v>
                </c:pt>
                <c:pt idx="33322">
                  <c:v>33322</c:v>
                </c:pt>
                <c:pt idx="33323">
                  <c:v>33323</c:v>
                </c:pt>
                <c:pt idx="33324">
                  <c:v>33324</c:v>
                </c:pt>
                <c:pt idx="33325">
                  <c:v>33325</c:v>
                </c:pt>
                <c:pt idx="33326">
                  <c:v>33326</c:v>
                </c:pt>
                <c:pt idx="33327">
                  <c:v>33327</c:v>
                </c:pt>
                <c:pt idx="33328">
                  <c:v>33328</c:v>
                </c:pt>
                <c:pt idx="33329">
                  <c:v>33329</c:v>
                </c:pt>
                <c:pt idx="33330">
                  <c:v>33330</c:v>
                </c:pt>
                <c:pt idx="33331">
                  <c:v>33331</c:v>
                </c:pt>
                <c:pt idx="33332">
                  <c:v>33332</c:v>
                </c:pt>
                <c:pt idx="33333">
                  <c:v>33333</c:v>
                </c:pt>
                <c:pt idx="33334">
                  <c:v>33334</c:v>
                </c:pt>
                <c:pt idx="33335">
                  <c:v>33335</c:v>
                </c:pt>
                <c:pt idx="33336">
                  <c:v>33336</c:v>
                </c:pt>
                <c:pt idx="33337">
                  <c:v>33337</c:v>
                </c:pt>
                <c:pt idx="33338">
                  <c:v>33338</c:v>
                </c:pt>
                <c:pt idx="33339">
                  <c:v>33339</c:v>
                </c:pt>
                <c:pt idx="33340">
                  <c:v>33340</c:v>
                </c:pt>
                <c:pt idx="33341">
                  <c:v>33341</c:v>
                </c:pt>
                <c:pt idx="33342">
                  <c:v>33342</c:v>
                </c:pt>
                <c:pt idx="33343">
                  <c:v>33343</c:v>
                </c:pt>
                <c:pt idx="33344">
                  <c:v>33344</c:v>
                </c:pt>
                <c:pt idx="33345">
                  <c:v>33345</c:v>
                </c:pt>
                <c:pt idx="33346">
                  <c:v>33346</c:v>
                </c:pt>
                <c:pt idx="33347">
                  <c:v>33347</c:v>
                </c:pt>
                <c:pt idx="33348">
                  <c:v>33348</c:v>
                </c:pt>
                <c:pt idx="33349">
                  <c:v>33349</c:v>
                </c:pt>
                <c:pt idx="33350">
                  <c:v>33350</c:v>
                </c:pt>
                <c:pt idx="33351">
                  <c:v>33351</c:v>
                </c:pt>
                <c:pt idx="33352">
                  <c:v>33352</c:v>
                </c:pt>
                <c:pt idx="33353">
                  <c:v>33353</c:v>
                </c:pt>
                <c:pt idx="33354">
                  <c:v>33354</c:v>
                </c:pt>
                <c:pt idx="33355">
                  <c:v>33355</c:v>
                </c:pt>
                <c:pt idx="33356">
                  <c:v>33356</c:v>
                </c:pt>
                <c:pt idx="33357">
                  <c:v>33357</c:v>
                </c:pt>
                <c:pt idx="33358">
                  <c:v>33358</c:v>
                </c:pt>
                <c:pt idx="33359">
                  <c:v>33359</c:v>
                </c:pt>
                <c:pt idx="33360">
                  <c:v>33360</c:v>
                </c:pt>
                <c:pt idx="33361">
                  <c:v>33361</c:v>
                </c:pt>
                <c:pt idx="33362">
                  <c:v>33362</c:v>
                </c:pt>
                <c:pt idx="33363">
                  <c:v>33363</c:v>
                </c:pt>
                <c:pt idx="33364">
                  <c:v>33364</c:v>
                </c:pt>
                <c:pt idx="33365">
                  <c:v>33365</c:v>
                </c:pt>
                <c:pt idx="33366">
                  <c:v>33366</c:v>
                </c:pt>
                <c:pt idx="33367">
                  <c:v>33367</c:v>
                </c:pt>
                <c:pt idx="33368">
                  <c:v>33368</c:v>
                </c:pt>
                <c:pt idx="33369">
                  <c:v>33369</c:v>
                </c:pt>
                <c:pt idx="33370">
                  <c:v>33370</c:v>
                </c:pt>
                <c:pt idx="33371">
                  <c:v>33371</c:v>
                </c:pt>
                <c:pt idx="33372">
                  <c:v>33372</c:v>
                </c:pt>
                <c:pt idx="33373">
                  <c:v>33373</c:v>
                </c:pt>
                <c:pt idx="33374">
                  <c:v>33374</c:v>
                </c:pt>
                <c:pt idx="33375">
                  <c:v>33375</c:v>
                </c:pt>
                <c:pt idx="33376">
                  <c:v>33376</c:v>
                </c:pt>
                <c:pt idx="33377">
                  <c:v>33377</c:v>
                </c:pt>
                <c:pt idx="33378">
                  <c:v>33378</c:v>
                </c:pt>
                <c:pt idx="33379">
                  <c:v>33379</c:v>
                </c:pt>
                <c:pt idx="33380">
                  <c:v>33380</c:v>
                </c:pt>
                <c:pt idx="33381">
                  <c:v>33381</c:v>
                </c:pt>
                <c:pt idx="33382">
                  <c:v>33382</c:v>
                </c:pt>
                <c:pt idx="33383">
                  <c:v>33383</c:v>
                </c:pt>
                <c:pt idx="33384">
                  <c:v>33384</c:v>
                </c:pt>
                <c:pt idx="33385">
                  <c:v>33385</c:v>
                </c:pt>
                <c:pt idx="33386">
                  <c:v>33386</c:v>
                </c:pt>
                <c:pt idx="33387">
                  <c:v>33387</c:v>
                </c:pt>
                <c:pt idx="33388">
                  <c:v>33388</c:v>
                </c:pt>
                <c:pt idx="33389">
                  <c:v>33389</c:v>
                </c:pt>
                <c:pt idx="33390">
                  <c:v>33390</c:v>
                </c:pt>
                <c:pt idx="33391">
                  <c:v>33391</c:v>
                </c:pt>
                <c:pt idx="33392">
                  <c:v>33392</c:v>
                </c:pt>
                <c:pt idx="33393">
                  <c:v>33393</c:v>
                </c:pt>
                <c:pt idx="33394">
                  <c:v>33394</c:v>
                </c:pt>
                <c:pt idx="33395">
                  <c:v>33395</c:v>
                </c:pt>
                <c:pt idx="33396">
                  <c:v>33396</c:v>
                </c:pt>
                <c:pt idx="33397">
                  <c:v>33397</c:v>
                </c:pt>
                <c:pt idx="33398">
                  <c:v>33398</c:v>
                </c:pt>
                <c:pt idx="33399">
                  <c:v>33399</c:v>
                </c:pt>
                <c:pt idx="33400">
                  <c:v>33400</c:v>
                </c:pt>
                <c:pt idx="33401">
                  <c:v>33401</c:v>
                </c:pt>
                <c:pt idx="33402">
                  <c:v>33402</c:v>
                </c:pt>
                <c:pt idx="33403">
                  <c:v>33403</c:v>
                </c:pt>
                <c:pt idx="33404">
                  <c:v>33404</c:v>
                </c:pt>
                <c:pt idx="33405">
                  <c:v>33405</c:v>
                </c:pt>
                <c:pt idx="33406">
                  <c:v>33406</c:v>
                </c:pt>
                <c:pt idx="33407">
                  <c:v>33407</c:v>
                </c:pt>
                <c:pt idx="33408">
                  <c:v>33408</c:v>
                </c:pt>
                <c:pt idx="33409">
                  <c:v>33409</c:v>
                </c:pt>
                <c:pt idx="33410">
                  <c:v>33410</c:v>
                </c:pt>
                <c:pt idx="33411">
                  <c:v>33411</c:v>
                </c:pt>
                <c:pt idx="33412">
                  <c:v>33412</c:v>
                </c:pt>
                <c:pt idx="33413">
                  <c:v>33413</c:v>
                </c:pt>
                <c:pt idx="33414">
                  <c:v>33414</c:v>
                </c:pt>
                <c:pt idx="33415">
                  <c:v>33415</c:v>
                </c:pt>
                <c:pt idx="33416">
                  <c:v>33416</c:v>
                </c:pt>
                <c:pt idx="33417">
                  <c:v>33417</c:v>
                </c:pt>
                <c:pt idx="33418">
                  <c:v>33418</c:v>
                </c:pt>
                <c:pt idx="33419">
                  <c:v>33419</c:v>
                </c:pt>
                <c:pt idx="33420">
                  <c:v>33420</c:v>
                </c:pt>
                <c:pt idx="33421">
                  <c:v>33421</c:v>
                </c:pt>
                <c:pt idx="33422">
                  <c:v>33422</c:v>
                </c:pt>
                <c:pt idx="33423">
                  <c:v>33423</c:v>
                </c:pt>
                <c:pt idx="33424">
                  <c:v>33424</c:v>
                </c:pt>
                <c:pt idx="33425">
                  <c:v>33425</c:v>
                </c:pt>
                <c:pt idx="33426">
                  <c:v>33426</c:v>
                </c:pt>
                <c:pt idx="33427">
                  <c:v>33427</c:v>
                </c:pt>
                <c:pt idx="33428">
                  <c:v>33428</c:v>
                </c:pt>
                <c:pt idx="33429">
                  <c:v>33429</c:v>
                </c:pt>
                <c:pt idx="33430">
                  <c:v>33430</c:v>
                </c:pt>
                <c:pt idx="33431">
                  <c:v>33431</c:v>
                </c:pt>
                <c:pt idx="33432">
                  <c:v>33432</c:v>
                </c:pt>
                <c:pt idx="33433">
                  <c:v>33433</c:v>
                </c:pt>
                <c:pt idx="33434">
                  <c:v>33434</c:v>
                </c:pt>
                <c:pt idx="33435">
                  <c:v>33435</c:v>
                </c:pt>
                <c:pt idx="33436">
                  <c:v>33436</c:v>
                </c:pt>
                <c:pt idx="33437">
                  <c:v>33437</c:v>
                </c:pt>
                <c:pt idx="33438">
                  <c:v>33438</c:v>
                </c:pt>
                <c:pt idx="33439">
                  <c:v>33439</c:v>
                </c:pt>
                <c:pt idx="33440">
                  <c:v>33440</c:v>
                </c:pt>
                <c:pt idx="33441">
                  <c:v>33441</c:v>
                </c:pt>
                <c:pt idx="33442">
                  <c:v>33442</c:v>
                </c:pt>
                <c:pt idx="33443">
                  <c:v>33443</c:v>
                </c:pt>
                <c:pt idx="33444">
                  <c:v>33444</c:v>
                </c:pt>
                <c:pt idx="33445">
                  <c:v>33445</c:v>
                </c:pt>
                <c:pt idx="33446">
                  <c:v>33446</c:v>
                </c:pt>
                <c:pt idx="33447">
                  <c:v>33447</c:v>
                </c:pt>
                <c:pt idx="33448">
                  <c:v>33448</c:v>
                </c:pt>
                <c:pt idx="33449">
                  <c:v>33449</c:v>
                </c:pt>
                <c:pt idx="33450">
                  <c:v>33450</c:v>
                </c:pt>
                <c:pt idx="33451">
                  <c:v>33451</c:v>
                </c:pt>
                <c:pt idx="33452">
                  <c:v>33452</c:v>
                </c:pt>
                <c:pt idx="33453">
                  <c:v>33453</c:v>
                </c:pt>
                <c:pt idx="33454">
                  <c:v>33454</c:v>
                </c:pt>
                <c:pt idx="33455">
                  <c:v>33455</c:v>
                </c:pt>
                <c:pt idx="33456">
                  <c:v>33456</c:v>
                </c:pt>
                <c:pt idx="33457">
                  <c:v>33457</c:v>
                </c:pt>
                <c:pt idx="33458">
                  <c:v>33458</c:v>
                </c:pt>
                <c:pt idx="33459">
                  <c:v>33459</c:v>
                </c:pt>
                <c:pt idx="33460">
                  <c:v>33460</c:v>
                </c:pt>
                <c:pt idx="33461">
                  <c:v>33461</c:v>
                </c:pt>
                <c:pt idx="33462">
                  <c:v>33462</c:v>
                </c:pt>
                <c:pt idx="33463">
                  <c:v>33463</c:v>
                </c:pt>
                <c:pt idx="33464">
                  <c:v>33464</c:v>
                </c:pt>
                <c:pt idx="33465">
                  <c:v>33465</c:v>
                </c:pt>
                <c:pt idx="33466">
                  <c:v>33466</c:v>
                </c:pt>
                <c:pt idx="33467">
                  <c:v>33467</c:v>
                </c:pt>
                <c:pt idx="33468">
                  <c:v>33468</c:v>
                </c:pt>
                <c:pt idx="33469">
                  <c:v>33469</c:v>
                </c:pt>
                <c:pt idx="33470">
                  <c:v>33470</c:v>
                </c:pt>
                <c:pt idx="33471">
                  <c:v>33471</c:v>
                </c:pt>
                <c:pt idx="33472">
                  <c:v>33472</c:v>
                </c:pt>
                <c:pt idx="33473">
                  <c:v>33473</c:v>
                </c:pt>
                <c:pt idx="33474">
                  <c:v>33474</c:v>
                </c:pt>
                <c:pt idx="33475">
                  <c:v>33475</c:v>
                </c:pt>
                <c:pt idx="33476">
                  <c:v>33476</c:v>
                </c:pt>
                <c:pt idx="33477">
                  <c:v>33477</c:v>
                </c:pt>
                <c:pt idx="33478">
                  <c:v>33478</c:v>
                </c:pt>
                <c:pt idx="33479">
                  <c:v>33479</c:v>
                </c:pt>
                <c:pt idx="33480">
                  <c:v>33480</c:v>
                </c:pt>
                <c:pt idx="33481">
                  <c:v>33481</c:v>
                </c:pt>
                <c:pt idx="33482">
                  <c:v>33482</c:v>
                </c:pt>
                <c:pt idx="33483">
                  <c:v>33483</c:v>
                </c:pt>
                <c:pt idx="33484">
                  <c:v>33484</c:v>
                </c:pt>
                <c:pt idx="33485">
                  <c:v>33485</c:v>
                </c:pt>
                <c:pt idx="33486">
                  <c:v>33486</c:v>
                </c:pt>
                <c:pt idx="33487">
                  <c:v>33487</c:v>
                </c:pt>
                <c:pt idx="33488">
                  <c:v>33488</c:v>
                </c:pt>
                <c:pt idx="33489">
                  <c:v>33489</c:v>
                </c:pt>
                <c:pt idx="33490">
                  <c:v>33490</c:v>
                </c:pt>
                <c:pt idx="33491">
                  <c:v>33491</c:v>
                </c:pt>
                <c:pt idx="33492">
                  <c:v>33492</c:v>
                </c:pt>
                <c:pt idx="33493">
                  <c:v>33493</c:v>
                </c:pt>
                <c:pt idx="33494">
                  <c:v>33494</c:v>
                </c:pt>
                <c:pt idx="33495">
                  <c:v>33495</c:v>
                </c:pt>
                <c:pt idx="33496">
                  <c:v>33496</c:v>
                </c:pt>
                <c:pt idx="33497">
                  <c:v>33497</c:v>
                </c:pt>
                <c:pt idx="33498">
                  <c:v>33498</c:v>
                </c:pt>
                <c:pt idx="33499">
                  <c:v>33499</c:v>
                </c:pt>
                <c:pt idx="33500">
                  <c:v>33500</c:v>
                </c:pt>
                <c:pt idx="33501">
                  <c:v>33501</c:v>
                </c:pt>
                <c:pt idx="33502">
                  <c:v>33502</c:v>
                </c:pt>
                <c:pt idx="33503">
                  <c:v>33503</c:v>
                </c:pt>
                <c:pt idx="33504">
                  <c:v>33504</c:v>
                </c:pt>
                <c:pt idx="33505">
                  <c:v>33505</c:v>
                </c:pt>
                <c:pt idx="33506">
                  <c:v>33506</c:v>
                </c:pt>
                <c:pt idx="33507">
                  <c:v>33507</c:v>
                </c:pt>
                <c:pt idx="33508">
                  <c:v>33508</c:v>
                </c:pt>
                <c:pt idx="33509">
                  <c:v>33509</c:v>
                </c:pt>
                <c:pt idx="33510">
                  <c:v>33510</c:v>
                </c:pt>
                <c:pt idx="33511">
                  <c:v>33511</c:v>
                </c:pt>
                <c:pt idx="33512">
                  <c:v>33512</c:v>
                </c:pt>
                <c:pt idx="33513">
                  <c:v>33513</c:v>
                </c:pt>
                <c:pt idx="33514">
                  <c:v>33514</c:v>
                </c:pt>
                <c:pt idx="33515">
                  <c:v>33515</c:v>
                </c:pt>
                <c:pt idx="33516">
                  <c:v>33516</c:v>
                </c:pt>
                <c:pt idx="33517">
                  <c:v>33517</c:v>
                </c:pt>
                <c:pt idx="33518">
                  <c:v>33518</c:v>
                </c:pt>
                <c:pt idx="33519">
                  <c:v>33519</c:v>
                </c:pt>
                <c:pt idx="33520">
                  <c:v>33520</c:v>
                </c:pt>
                <c:pt idx="33521">
                  <c:v>33521</c:v>
                </c:pt>
                <c:pt idx="33522">
                  <c:v>33522</c:v>
                </c:pt>
                <c:pt idx="33523">
                  <c:v>33523</c:v>
                </c:pt>
                <c:pt idx="33524">
                  <c:v>33524</c:v>
                </c:pt>
                <c:pt idx="33525">
                  <c:v>33525</c:v>
                </c:pt>
                <c:pt idx="33526">
                  <c:v>33526</c:v>
                </c:pt>
                <c:pt idx="33527">
                  <c:v>33527</c:v>
                </c:pt>
                <c:pt idx="33528">
                  <c:v>33528</c:v>
                </c:pt>
                <c:pt idx="33529">
                  <c:v>33529</c:v>
                </c:pt>
                <c:pt idx="33530">
                  <c:v>33530</c:v>
                </c:pt>
                <c:pt idx="33531">
                  <c:v>33531</c:v>
                </c:pt>
                <c:pt idx="33532">
                  <c:v>33532</c:v>
                </c:pt>
                <c:pt idx="33533">
                  <c:v>33533</c:v>
                </c:pt>
                <c:pt idx="33534">
                  <c:v>33534</c:v>
                </c:pt>
                <c:pt idx="33535">
                  <c:v>33535</c:v>
                </c:pt>
                <c:pt idx="33536">
                  <c:v>33536</c:v>
                </c:pt>
                <c:pt idx="33537">
                  <c:v>33537</c:v>
                </c:pt>
                <c:pt idx="33538">
                  <c:v>33538</c:v>
                </c:pt>
                <c:pt idx="33539">
                  <c:v>33539</c:v>
                </c:pt>
                <c:pt idx="33540">
                  <c:v>33540</c:v>
                </c:pt>
                <c:pt idx="33541">
                  <c:v>33541</c:v>
                </c:pt>
                <c:pt idx="33542">
                  <c:v>33542</c:v>
                </c:pt>
                <c:pt idx="33543">
                  <c:v>33543</c:v>
                </c:pt>
                <c:pt idx="33544">
                  <c:v>33544</c:v>
                </c:pt>
                <c:pt idx="33545">
                  <c:v>33545</c:v>
                </c:pt>
                <c:pt idx="33546">
                  <c:v>33546</c:v>
                </c:pt>
                <c:pt idx="33547">
                  <c:v>33547</c:v>
                </c:pt>
                <c:pt idx="33548">
                  <c:v>33548</c:v>
                </c:pt>
                <c:pt idx="33549">
                  <c:v>33549</c:v>
                </c:pt>
                <c:pt idx="33550">
                  <c:v>33550</c:v>
                </c:pt>
                <c:pt idx="33551">
                  <c:v>33551</c:v>
                </c:pt>
                <c:pt idx="33552">
                  <c:v>33552</c:v>
                </c:pt>
                <c:pt idx="33553">
                  <c:v>33553</c:v>
                </c:pt>
                <c:pt idx="33554">
                  <c:v>33554</c:v>
                </c:pt>
                <c:pt idx="33555">
                  <c:v>33555</c:v>
                </c:pt>
                <c:pt idx="33556">
                  <c:v>33556</c:v>
                </c:pt>
                <c:pt idx="33557">
                  <c:v>33557</c:v>
                </c:pt>
                <c:pt idx="33558">
                  <c:v>33558</c:v>
                </c:pt>
                <c:pt idx="33559">
                  <c:v>33559</c:v>
                </c:pt>
                <c:pt idx="33560">
                  <c:v>33560</c:v>
                </c:pt>
                <c:pt idx="33561">
                  <c:v>33561</c:v>
                </c:pt>
                <c:pt idx="33562">
                  <c:v>33562</c:v>
                </c:pt>
                <c:pt idx="33563">
                  <c:v>33563</c:v>
                </c:pt>
                <c:pt idx="33564">
                  <c:v>33564</c:v>
                </c:pt>
                <c:pt idx="33565">
                  <c:v>33565</c:v>
                </c:pt>
                <c:pt idx="33566">
                  <c:v>33566</c:v>
                </c:pt>
                <c:pt idx="33567">
                  <c:v>33567</c:v>
                </c:pt>
                <c:pt idx="33568">
                  <c:v>33568</c:v>
                </c:pt>
                <c:pt idx="33569">
                  <c:v>33569</c:v>
                </c:pt>
                <c:pt idx="33570">
                  <c:v>33570</c:v>
                </c:pt>
                <c:pt idx="33571">
                  <c:v>33571</c:v>
                </c:pt>
                <c:pt idx="33572">
                  <c:v>33572</c:v>
                </c:pt>
                <c:pt idx="33573">
                  <c:v>33573</c:v>
                </c:pt>
                <c:pt idx="33574">
                  <c:v>33574</c:v>
                </c:pt>
                <c:pt idx="33575">
                  <c:v>33575</c:v>
                </c:pt>
                <c:pt idx="33576">
                  <c:v>33576</c:v>
                </c:pt>
                <c:pt idx="33577">
                  <c:v>33577</c:v>
                </c:pt>
                <c:pt idx="33578">
                  <c:v>33578</c:v>
                </c:pt>
                <c:pt idx="33579">
                  <c:v>33579</c:v>
                </c:pt>
                <c:pt idx="33580">
                  <c:v>33580</c:v>
                </c:pt>
                <c:pt idx="33581">
                  <c:v>33581</c:v>
                </c:pt>
                <c:pt idx="33582">
                  <c:v>33582</c:v>
                </c:pt>
                <c:pt idx="33583">
                  <c:v>33583</c:v>
                </c:pt>
                <c:pt idx="33584">
                  <c:v>33584</c:v>
                </c:pt>
                <c:pt idx="33585">
                  <c:v>33585</c:v>
                </c:pt>
                <c:pt idx="33586">
                  <c:v>33586</c:v>
                </c:pt>
                <c:pt idx="33587">
                  <c:v>33587</c:v>
                </c:pt>
                <c:pt idx="33588">
                  <c:v>33588</c:v>
                </c:pt>
                <c:pt idx="33589">
                  <c:v>33589</c:v>
                </c:pt>
                <c:pt idx="33590">
                  <c:v>33590</c:v>
                </c:pt>
                <c:pt idx="33591">
                  <c:v>33591</c:v>
                </c:pt>
                <c:pt idx="33592">
                  <c:v>33592</c:v>
                </c:pt>
                <c:pt idx="33593">
                  <c:v>33593</c:v>
                </c:pt>
                <c:pt idx="33594">
                  <c:v>33594</c:v>
                </c:pt>
                <c:pt idx="33595">
                  <c:v>33595</c:v>
                </c:pt>
                <c:pt idx="33596">
                  <c:v>33596</c:v>
                </c:pt>
                <c:pt idx="33597">
                  <c:v>33597</c:v>
                </c:pt>
                <c:pt idx="33598">
                  <c:v>33598</c:v>
                </c:pt>
                <c:pt idx="33599">
                  <c:v>33599</c:v>
                </c:pt>
                <c:pt idx="33600">
                  <c:v>33600</c:v>
                </c:pt>
                <c:pt idx="33601">
                  <c:v>33601</c:v>
                </c:pt>
                <c:pt idx="33602">
                  <c:v>33602</c:v>
                </c:pt>
                <c:pt idx="33603">
                  <c:v>33603</c:v>
                </c:pt>
                <c:pt idx="33604">
                  <c:v>33604</c:v>
                </c:pt>
                <c:pt idx="33605">
                  <c:v>33605</c:v>
                </c:pt>
                <c:pt idx="33606">
                  <c:v>33606</c:v>
                </c:pt>
                <c:pt idx="33607">
                  <c:v>33607</c:v>
                </c:pt>
                <c:pt idx="33608">
                  <c:v>33608</c:v>
                </c:pt>
                <c:pt idx="33609">
                  <c:v>33609</c:v>
                </c:pt>
                <c:pt idx="33610">
                  <c:v>33610</c:v>
                </c:pt>
                <c:pt idx="33611">
                  <c:v>33611</c:v>
                </c:pt>
                <c:pt idx="33612">
                  <c:v>33612</c:v>
                </c:pt>
                <c:pt idx="33613">
                  <c:v>33613</c:v>
                </c:pt>
                <c:pt idx="33614">
                  <c:v>33614</c:v>
                </c:pt>
                <c:pt idx="33615">
                  <c:v>33615</c:v>
                </c:pt>
                <c:pt idx="33616">
                  <c:v>33616</c:v>
                </c:pt>
                <c:pt idx="33617">
                  <c:v>33617</c:v>
                </c:pt>
                <c:pt idx="33618">
                  <c:v>33618</c:v>
                </c:pt>
                <c:pt idx="33619">
                  <c:v>33619</c:v>
                </c:pt>
                <c:pt idx="33620">
                  <c:v>33620</c:v>
                </c:pt>
                <c:pt idx="33621">
                  <c:v>33621</c:v>
                </c:pt>
                <c:pt idx="33622">
                  <c:v>33622</c:v>
                </c:pt>
                <c:pt idx="33623">
                  <c:v>33623</c:v>
                </c:pt>
                <c:pt idx="33624">
                  <c:v>33624</c:v>
                </c:pt>
                <c:pt idx="33625">
                  <c:v>33625</c:v>
                </c:pt>
                <c:pt idx="33626">
                  <c:v>33626</c:v>
                </c:pt>
                <c:pt idx="33627">
                  <c:v>33627</c:v>
                </c:pt>
                <c:pt idx="33628">
                  <c:v>33628</c:v>
                </c:pt>
                <c:pt idx="33629">
                  <c:v>33629</c:v>
                </c:pt>
                <c:pt idx="33630">
                  <c:v>33630</c:v>
                </c:pt>
                <c:pt idx="33631">
                  <c:v>33631</c:v>
                </c:pt>
                <c:pt idx="33632">
                  <c:v>33632</c:v>
                </c:pt>
                <c:pt idx="33633">
                  <c:v>33633</c:v>
                </c:pt>
                <c:pt idx="33634">
                  <c:v>33634</c:v>
                </c:pt>
                <c:pt idx="33635">
                  <c:v>33635</c:v>
                </c:pt>
                <c:pt idx="33636">
                  <c:v>33636</c:v>
                </c:pt>
                <c:pt idx="33637">
                  <c:v>33637</c:v>
                </c:pt>
                <c:pt idx="33638">
                  <c:v>33638</c:v>
                </c:pt>
                <c:pt idx="33639">
                  <c:v>33639</c:v>
                </c:pt>
                <c:pt idx="33640">
                  <c:v>33640</c:v>
                </c:pt>
                <c:pt idx="33641">
                  <c:v>33641</c:v>
                </c:pt>
                <c:pt idx="33642">
                  <c:v>33642</c:v>
                </c:pt>
                <c:pt idx="33643">
                  <c:v>33643</c:v>
                </c:pt>
                <c:pt idx="33644">
                  <c:v>33644</c:v>
                </c:pt>
                <c:pt idx="33645">
                  <c:v>33645</c:v>
                </c:pt>
                <c:pt idx="33646">
                  <c:v>33646</c:v>
                </c:pt>
                <c:pt idx="33647">
                  <c:v>33647</c:v>
                </c:pt>
                <c:pt idx="33648">
                  <c:v>33648</c:v>
                </c:pt>
                <c:pt idx="33649">
                  <c:v>33649</c:v>
                </c:pt>
                <c:pt idx="33650">
                  <c:v>33650</c:v>
                </c:pt>
                <c:pt idx="33651">
                  <c:v>33651</c:v>
                </c:pt>
                <c:pt idx="33652">
                  <c:v>33652</c:v>
                </c:pt>
                <c:pt idx="33653">
                  <c:v>33653</c:v>
                </c:pt>
                <c:pt idx="33654">
                  <c:v>33654</c:v>
                </c:pt>
                <c:pt idx="33655">
                  <c:v>33655</c:v>
                </c:pt>
                <c:pt idx="33656">
                  <c:v>33656</c:v>
                </c:pt>
                <c:pt idx="33657">
                  <c:v>33657</c:v>
                </c:pt>
                <c:pt idx="33658">
                  <c:v>33658</c:v>
                </c:pt>
                <c:pt idx="33659">
                  <c:v>33659</c:v>
                </c:pt>
                <c:pt idx="33660">
                  <c:v>33660</c:v>
                </c:pt>
                <c:pt idx="33661">
                  <c:v>33661</c:v>
                </c:pt>
                <c:pt idx="33662">
                  <c:v>33662</c:v>
                </c:pt>
                <c:pt idx="33663">
                  <c:v>33663</c:v>
                </c:pt>
                <c:pt idx="33664">
                  <c:v>33664</c:v>
                </c:pt>
                <c:pt idx="33665">
                  <c:v>33665</c:v>
                </c:pt>
                <c:pt idx="33666">
                  <c:v>33666</c:v>
                </c:pt>
                <c:pt idx="33667">
                  <c:v>33667</c:v>
                </c:pt>
                <c:pt idx="33668">
                  <c:v>33668</c:v>
                </c:pt>
                <c:pt idx="33669">
                  <c:v>33669</c:v>
                </c:pt>
                <c:pt idx="33670">
                  <c:v>33670</c:v>
                </c:pt>
                <c:pt idx="33671">
                  <c:v>33671</c:v>
                </c:pt>
                <c:pt idx="33672">
                  <c:v>33672</c:v>
                </c:pt>
                <c:pt idx="33673">
                  <c:v>33673</c:v>
                </c:pt>
                <c:pt idx="33674">
                  <c:v>33674</c:v>
                </c:pt>
                <c:pt idx="33675">
                  <c:v>33675</c:v>
                </c:pt>
                <c:pt idx="33676">
                  <c:v>33676</c:v>
                </c:pt>
                <c:pt idx="33677">
                  <c:v>33677</c:v>
                </c:pt>
                <c:pt idx="33678">
                  <c:v>33678</c:v>
                </c:pt>
                <c:pt idx="33679">
                  <c:v>33679</c:v>
                </c:pt>
                <c:pt idx="33680">
                  <c:v>33680</c:v>
                </c:pt>
                <c:pt idx="33681">
                  <c:v>33681</c:v>
                </c:pt>
                <c:pt idx="33682">
                  <c:v>33682</c:v>
                </c:pt>
                <c:pt idx="33683">
                  <c:v>33683</c:v>
                </c:pt>
                <c:pt idx="33684">
                  <c:v>33684</c:v>
                </c:pt>
                <c:pt idx="33685">
                  <c:v>33685</c:v>
                </c:pt>
                <c:pt idx="33686">
                  <c:v>33686</c:v>
                </c:pt>
                <c:pt idx="33687">
                  <c:v>33687</c:v>
                </c:pt>
                <c:pt idx="33688">
                  <c:v>33688</c:v>
                </c:pt>
                <c:pt idx="33689">
                  <c:v>33689</c:v>
                </c:pt>
                <c:pt idx="33690">
                  <c:v>33690</c:v>
                </c:pt>
                <c:pt idx="33691">
                  <c:v>33691</c:v>
                </c:pt>
                <c:pt idx="33692">
                  <c:v>33692</c:v>
                </c:pt>
                <c:pt idx="33693">
                  <c:v>33693</c:v>
                </c:pt>
                <c:pt idx="33694">
                  <c:v>33694</c:v>
                </c:pt>
                <c:pt idx="33695">
                  <c:v>33695</c:v>
                </c:pt>
                <c:pt idx="33696">
                  <c:v>33696</c:v>
                </c:pt>
                <c:pt idx="33697">
                  <c:v>33697</c:v>
                </c:pt>
                <c:pt idx="33698">
                  <c:v>33698</c:v>
                </c:pt>
                <c:pt idx="33699">
                  <c:v>33699</c:v>
                </c:pt>
                <c:pt idx="33700">
                  <c:v>33700</c:v>
                </c:pt>
                <c:pt idx="33701">
                  <c:v>33701</c:v>
                </c:pt>
                <c:pt idx="33702">
                  <c:v>33702</c:v>
                </c:pt>
                <c:pt idx="33703">
                  <c:v>33703</c:v>
                </c:pt>
                <c:pt idx="33704">
                  <c:v>33704</c:v>
                </c:pt>
                <c:pt idx="33705">
                  <c:v>33705</c:v>
                </c:pt>
                <c:pt idx="33706">
                  <c:v>33706</c:v>
                </c:pt>
                <c:pt idx="33707">
                  <c:v>33707</c:v>
                </c:pt>
                <c:pt idx="33708">
                  <c:v>33708</c:v>
                </c:pt>
                <c:pt idx="33709">
                  <c:v>33709</c:v>
                </c:pt>
                <c:pt idx="33710">
                  <c:v>33710</c:v>
                </c:pt>
                <c:pt idx="33711">
                  <c:v>33711</c:v>
                </c:pt>
                <c:pt idx="33712">
                  <c:v>33712</c:v>
                </c:pt>
                <c:pt idx="33713">
                  <c:v>33713</c:v>
                </c:pt>
                <c:pt idx="33714">
                  <c:v>33714</c:v>
                </c:pt>
                <c:pt idx="33715">
                  <c:v>33715</c:v>
                </c:pt>
                <c:pt idx="33716">
                  <c:v>33716</c:v>
                </c:pt>
                <c:pt idx="33717">
                  <c:v>33717</c:v>
                </c:pt>
                <c:pt idx="33718">
                  <c:v>33718</c:v>
                </c:pt>
                <c:pt idx="33719">
                  <c:v>33719</c:v>
                </c:pt>
                <c:pt idx="33720">
                  <c:v>33720</c:v>
                </c:pt>
                <c:pt idx="33721">
                  <c:v>33721</c:v>
                </c:pt>
                <c:pt idx="33722">
                  <c:v>33722</c:v>
                </c:pt>
                <c:pt idx="33723">
                  <c:v>33723</c:v>
                </c:pt>
                <c:pt idx="33724">
                  <c:v>33724</c:v>
                </c:pt>
                <c:pt idx="33725">
                  <c:v>33725</c:v>
                </c:pt>
                <c:pt idx="33726">
                  <c:v>33726</c:v>
                </c:pt>
                <c:pt idx="33727">
                  <c:v>33727</c:v>
                </c:pt>
                <c:pt idx="33728">
                  <c:v>33728</c:v>
                </c:pt>
                <c:pt idx="33729">
                  <c:v>33729</c:v>
                </c:pt>
                <c:pt idx="33730">
                  <c:v>33730</c:v>
                </c:pt>
                <c:pt idx="33731">
                  <c:v>33731</c:v>
                </c:pt>
                <c:pt idx="33732">
                  <c:v>33732</c:v>
                </c:pt>
                <c:pt idx="33733">
                  <c:v>33733</c:v>
                </c:pt>
                <c:pt idx="33734">
                  <c:v>33734</c:v>
                </c:pt>
                <c:pt idx="33735">
                  <c:v>33735</c:v>
                </c:pt>
                <c:pt idx="33736">
                  <c:v>33736</c:v>
                </c:pt>
                <c:pt idx="33737">
                  <c:v>33737</c:v>
                </c:pt>
                <c:pt idx="33738">
                  <c:v>33738</c:v>
                </c:pt>
                <c:pt idx="33739">
                  <c:v>33739</c:v>
                </c:pt>
                <c:pt idx="33740">
                  <c:v>33740</c:v>
                </c:pt>
                <c:pt idx="33741">
                  <c:v>33741</c:v>
                </c:pt>
                <c:pt idx="33742">
                  <c:v>33742</c:v>
                </c:pt>
                <c:pt idx="33743">
                  <c:v>33743</c:v>
                </c:pt>
                <c:pt idx="33744">
                  <c:v>33744</c:v>
                </c:pt>
                <c:pt idx="33745">
                  <c:v>33745</c:v>
                </c:pt>
                <c:pt idx="33746">
                  <c:v>33746</c:v>
                </c:pt>
                <c:pt idx="33747">
                  <c:v>33747</c:v>
                </c:pt>
                <c:pt idx="33748">
                  <c:v>33748</c:v>
                </c:pt>
                <c:pt idx="33749">
                  <c:v>33749</c:v>
                </c:pt>
                <c:pt idx="33750">
                  <c:v>33750</c:v>
                </c:pt>
                <c:pt idx="33751">
                  <c:v>33751</c:v>
                </c:pt>
                <c:pt idx="33752">
                  <c:v>33752</c:v>
                </c:pt>
                <c:pt idx="33753">
                  <c:v>33753</c:v>
                </c:pt>
                <c:pt idx="33754">
                  <c:v>33754</c:v>
                </c:pt>
                <c:pt idx="33755">
                  <c:v>33755</c:v>
                </c:pt>
                <c:pt idx="33756">
                  <c:v>33756</c:v>
                </c:pt>
                <c:pt idx="33757">
                  <c:v>33757</c:v>
                </c:pt>
                <c:pt idx="33758">
                  <c:v>33758</c:v>
                </c:pt>
                <c:pt idx="33759">
                  <c:v>33759</c:v>
                </c:pt>
                <c:pt idx="33760">
                  <c:v>33760</c:v>
                </c:pt>
                <c:pt idx="33761">
                  <c:v>33761</c:v>
                </c:pt>
                <c:pt idx="33762">
                  <c:v>33762</c:v>
                </c:pt>
                <c:pt idx="33763">
                  <c:v>33763</c:v>
                </c:pt>
                <c:pt idx="33764">
                  <c:v>33764</c:v>
                </c:pt>
                <c:pt idx="33765">
                  <c:v>33765</c:v>
                </c:pt>
                <c:pt idx="33766">
                  <c:v>33766</c:v>
                </c:pt>
                <c:pt idx="33767">
                  <c:v>33767</c:v>
                </c:pt>
                <c:pt idx="33768">
                  <c:v>33768</c:v>
                </c:pt>
                <c:pt idx="33769">
                  <c:v>33769</c:v>
                </c:pt>
                <c:pt idx="33770">
                  <c:v>33770</c:v>
                </c:pt>
                <c:pt idx="33771">
                  <c:v>33771</c:v>
                </c:pt>
                <c:pt idx="33772">
                  <c:v>33772</c:v>
                </c:pt>
                <c:pt idx="33773">
                  <c:v>33773</c:v>
                </c:pt>
                <c:pt idx="33774">
                  <c:v>33774</c:v>
                </c:pt>
                <c:pt idx="33775">
                  <c:v>33775</c:v>
                </c:pt>
                <c:pt idx="33776">
                  <c:v>33776</c:v>
                </c:pt>
                <c:pt idx="33777">
                  <c:v>33777</c:v>
                </c:pt>
                <c:pt idx="33778">
                  <c:v>33778</c:v>
                </c:pt>
                <c:pt idx="33779">
                  <c:v>33779</c:v>
                </c:pt>
                <c:pt idx="33780">
                  <c:v>33780</c:v>
                </c:pt>
                <c:pt idx="33781">
                  <c:v>33781</c:v>
                </c:pt>
                <c:pt idx="33782">
                  <c:v>33782</c:v>
                </c:pt>
                <c:pt idx="33783">
                  <c:v>33783</c:v>
                </c:pt>
                <c:pt idx="33784">
                  <c:v>33784</c:v>
                </c:pt>
                <c:pt idx="33785">
                  <c:v>33785</c:v>
                </c:pt>
                <c:pt idx="33786">
                  <c:v>33786</c:v>
                </c:pt>
                <c:pt idx="33787">
                  <c:v>33787</c:v>
                </c:pt>
                <c:pt idx="33788">
                  <c:v>33788</c:v>
                </c:pt>
                <c:pt idx="33789">
                  <c:v>33789</c:v>
                </c:pt>
                <c:pt idx="33790">
                  <c:v>33790</c:v>
                </c:pt>
                <c:pt idx="33791">
                  <c:v>33791</c:v>
                </c:pt>
                <c:pt idx="33792">
                  <c:v>33792</c:v>
                </c:pt>
                <c:pt idx="33793">
                  <c:v>33793</c:v>
                </c:pt>
                <c:pt idx="33794">
                  <c:v>33794</c:v>
                </c:pt>
                <c:pt idx="33795">
                  <c:v>33795</c:v>
                </c:pt>
                <c:pt idx="33796">
                  <c:v>33796</c:v>
                </c:pt>
                <c:pt idx="33797">
                  <c:v>33797</c:v>
                </c:pt>
                <c:pt idx="33798">
                  <c:v>33798</c:v>
                </c:pt>
                <c:pt idx="33799">
                  <c:v>33799</c:v>
                </c:pt>
                <c:pt idx="33800">
                  <c:v>33800</c:v>
                </c:pt>
                <c:pt idx="33801">
                  <c:v>33801</c:v>
                </c:pt>
                <c:pt idx="33802">
                  <c:v>33802</c:v>
                </c:pt>
                <c:pt idx="33803">
                  <c:v>33803</c:v>
                </c:pt>
                <c:pt idx="33804">
                  <c:v>33804</c:v>
                </c:pt>
                <c:pt idx="33805">
                  <c:v>33805</c:v>
                </c:pt>
                <c:pt idx="33806">
                  <c:v>33806</c:v>
                </c:pt>
                <c:pt idx="33807">
                  <c:v>33807</c:v>
                </c:pt>
                <c:pt idx="33808">
                  <c:v>33808</c:v>
                </c:pt>
                <c:pt idx="33809">
                  <c:v>33809</c:v>
                </c:pt>
                <c:pt idx="33810">
                  <c:v>33810</c:v>
                </c:pt>
                <c:pt idx="33811">
                  <c:v>33811</c:v>
                </c:pt>
                <c:pt idx="33812">
                  <c:v>33812</c:v>
                </c:pt>
                <c:pt idx="33813">
                  <c:v>33813</c:v>
                </c:pt>
                <c:pt idx="33814">
                  <c:v>33814</c:v>
                </c:pt>
                <c:pt idx="33815">
                  <c:v>33815</c:v>
                </c:pt>
                <c:pt idx="33816">
                  <c:v>33816</c:v>
                </c:pt>
                <c:pt idx="33817">
                  <c:v>33817</c:v>
                </c:pt>
                <c:pt idx="33818">
                  <c:v>33818</c:v>
                </c:pt>
                <c:pt idx="33819">
                  <c:v>33819</c:v>
                </c:pt>
                <c:pt idx="33820">
                  <c:v>33820</c:v>
                </c:pt>
                <c:pt idx="33821">
                  <c:v>33821</c:v>
                </c:pt>
                <c:pt idx="33822">
                  <c:v>33822</c:v>
                </c:pt>
                <c:pt idx="33823">
                  <c:v>33823</c:v>
                </c:pt>
                <c:pt idx="33824">
                  <c:v>33824</c:v>
                </c:pt>
                <c:pt idx="33825">
                  <c:v>33825</c:v>
                </c:pt>
                <c:pt idx="33826">
                  <c:v>33826</c:v>
                </c:pt>
                <c:pt idx="33827">
                  <c:v>33827</c:v>
                </c:pt>
                <c:pt idx="33828">
                  <c:v>33828</c:v>
                </c:pt>
                <c:pt idx="33829">
                  <c:v>33829</c:v>
                </c:pt>
                <c:pt idx="33830">
                  <c:v>33830</c:v>
                </c:pt>
                <c:pt idx="33831">
                  <c:v>33831</c:v>
                </c:pt>
                <c:pt idx="33832">
                  <c:v>33832</c:v>
                </c:pt>
                <c:pt idx="33833">
                  <c:v>33833</c:v>
                </c:pt>
                <c:pt idx="33834">
                  <c:v>33834</c:v>
                </c:pt>
                <c:pt idx="33835">
                  <c:v>33835</c:v>
                </c:pt>
                <c:pt idx="33836">
                  <c:v>33836</c:v>
                </c:pt>
                <c:pt idx="33837">
                  <c:v>33837</c:v>
                </c:pt>
                <c:pt idx="33838">
                  <c:v>33838</c:v>
                </c:pt>
                <c:pt idx="33839">
                  <c:v>33839</c:v>
                </c:pt>
                <c:pt idx="33840">
                  <c:v>33840</c:v>
                </c:pt>
                <c:pt idx="33841">
                  <c:v>33841</c:v>
                </c:pt>
                <c:pt idx="33842">
                  <c:v>33842</c:v>
                </c:pt>
                <c:pt idx="33843">
                  <c:v>33843</c:v>
                </c:pt>
                <c:pt idx="33844">
                  <c:v>33844</c:v>
                </c:pt>
                <c:pt idx="33845">
                  <c:v>33845</c:v>
                </c:pt>
                <c:pt idx="33846">
                  <c:v>33846</c:v>
                </c:pt>
                <c:pt idx="33847">
                  <c:v>33847</c:v>
                </c:pt>
                <c:pt idx="33848">
                  <c:v>33848</c:v>
                </c:pt>
                <c:pt idx="33849">
                  <c:v>33849</c:v>
                </c:pt>
                <c:pt idx="33850">
                  <c:v>33850</c:v>
                </c:pt>
                <c:pt idx="33851">
                  <c:v>33851</c:v>
                </c:pt>
                <c:pt idx="33852">
                  <c:v>33852</c:v>
                </c:pt>
                <c:pt idx="33853">
                  <c:v>33853</c:v>
                </c:pt>
                <c:pt idx="33854">
                  <c:v>33854</c:v>
                </c:pt>
                <c:pt idx="33855">
                  <c:v>33855</c:v>
                </c:pt>
                <c:pt idx="33856">
                  <c:v>33856</c:v>
                </c:pt>
                <c:pt idx="33857">
                  <c:v>33857</c:v>
                </c:pt>
                <c:pt idx="33858">
                  <c:v>33858</c:v>
                </c:pt>
                <c:pt idx="33859">
                  <c:v>33859</c:v>
                </c:pt>
                <c:pt idx="33860">
                  <c:v>33860</c:v>
                </c:pt>
                <c:pt idx="33861">
                  <c:v>33861</c:v>
                </c:pt>
                <c:pt idx="33862">
                  <c:v>33862</c:v>
                </c:pt>
                <c:pt idx="33863">
                  <c:v>33863</c:v>
                </c:pt>
                <c:pt idx="33864">
                  <c:v>33864</c:v>
                </c:pt>
                <c:pt idx="33865">
                  <c:v>33865</c:v>
                </c:pt>
                <c:pt idx="33866">
                  <c:v>33866</c:v>
                </c:pt>
                <c:pt idx="33867">
                  <c:v>33867</c:v>
                </c:pt>
                <c:pt idx="33868">
                  <c:v>33868</c:v>
                </c:pt>
                <c:pt idx="33869">
                  <c:v>33869</c:v>
                </c:pt>
                <c:pt idx="33870">
                  <c:v>33870</c:v>
                </c:pt>
                <c:pt idx="33871">
                  <c:v>33871</c:v>
                </c:pt>
                <c:pt idx="33872">
                  <c:v>33872</c:v>
                </c:pt>
                <c:pt idx="33873">
                  <c:v>33873</c:v>
                </c:pt>
                <c:pt idx="33874">
                  <c:v>33874</c:v>
                </c:pt>
                <c:pt idx="33875">
                  <c:v>33875</c:v>
                </c:pt>
                <c:pt idx="33876">
                  <c:v>33876</c:v>
                </c:pt>
                <c:pt idx="33877">
                  <c:v>33877</c:v>
                </c:pt>
                <c:pt idx="33878">
                  <c:v>33878</c:v>
                </c:pt>
                <c:pt idx="33879">
                  <c:v>33879</c:v>
                </c:pt>
                <c:pt idx="33880">
                  <c:v>33880</c:v>
                </c:pt>
                <c:pt idx="33881">
                  <c:v>33881</c:v>
                </c:pt>
                <c:pt idx="33882">
                  <c:v>33882</c:v>
                </c:pt>
                <c:pt idx="33883">
                  <c:v>33883</c:v>
                </c:pt>
                <c:pt idx="33884">
                  <c:v>33884</c:v>
                </c:pt>
                <c:pt idx="33885">
                  <c:v>33885</c:v>
                </c:pt>
                <c:pt idx="33886">
                  <c:v>33886</c:v>
                </c:pt>
                <c:pt idx="33887">
                  <c:v>33887</c:v>
                </c:pt>
                <c:pt idx="33888">
                  <c:v>33888</c:v>
                </c:pt>
                <c:pt idx="33889">
                  <c:v>33889</c:v>
                </c:pt>
                <c:pt idx="33890">
                  <c:v>33890</c:v>
                </c:pt>
                <c:pt idx="33891">
                  <c:v>33891</c:v>
                </c:pt>
                <c:pt idx="33892">
                  <c:v>33892</c:v>
                </c:pt>
                <c:pt idx="33893">
                  <c:v>33893</c:v>
                </c:pt>
                <c:pt idx="33894">
                  <c:v>33894</c:v>
                </c:pt>
                <c:pt idx="33895">
                  <c:v>33895</c:v>
                </c:pt>
                <c:pt idx="33896">
                  <c:v>33896</c:v>
                </c:pt>
                <c:pt idx="33897">
                  <c:v>33897</c:v>
                </c:pt>
                <c:pt idx="33898">
                  <c:v>33898</c:v>
                </c:pt>
                <c:pt idx="33899">
                  <c:v>33899</c:v>
                </c:pt>
                <c:pt idx="33900">
                  <c:v>33900</c:v>
                </c:pt>
                <c:pt idx="33901">
                  <c:v>33901</c:v>
                </c:pt>
                <c:pt idx="33902">
                  <c:v>33902</c:v>
                </c:pt>
                <c:pt idx="33903">
                  <c:v>33903</c:v>
                </c:pt>
                <c:pt idx="33904">
                  <c:v>33904</c:v>
                </c:pt>
                <c:pt idx="33905">
                  <c:v>33905</c:v>
                </c:pt>
                <c:pt idx="33906">
                  <c:v>33906</c:v>
                </c:pt>
                <c:pt idx="33907">
                  <c:v>33907</c:v>
                </c:pt>
                <c:pt idx="33908">
                  <c:v>33908</c:v>
                </c:pt>
                <c:pt idx="33909">
                  <c:v>33909</c:v>
                </c:pt>
                <c:pt idx="33910">
                  <c:v>33910</c:v>
                </c:pt>
                <c:pt idx="33911">
                  <c:v>33911</c:v>
                </c:pt>
                <c:pt idx="33912">
                  <c:v>33912</c:v>
                </c:pt>
                <c:pt idx="33913">
                  <c:v>33913</c:v>
                </c:pt>
                <c:pt idx="33914">
                  <c:v>33914</c:v>
                </c:pt>
                <c:pt idx="33915">
                  <c:v>33915</c:v>
                </c:pt>
                <c:pt idx="33916">
                  <c:v>33916</c:v>
                </c:pt>
                <c:pt idx="33917">
                  <c:v>33917</c:v>
                </c:pt>
                <c:pt idx="33918">
                  <c:v>33918</c:v>
                </c:pt>
                <c:pt idx="33919">
                  <c:v>33919</c:v>
                </c:pt>
                <c:pt idx="33920">
                  <c:v>33920</c:v>
                </c:pt>
                <c:pt idx="33921">
                  <c:v>33921</c:v>
                </c:pt>
                <c:pt idx="33922">
                  <c:v>33922</c:v>
                </c:pt>
                <c:pt idx="33923">
                  <c:v>33923</c:v>
                </c:pt>
                <c:pt idx="33924">
                  <c:v>33924</c:v>
                </c:pt>
                <c:pt idx="33925">
                  <c:v>33925</c:v>
                </c:pt>
                <c:pt idx="33926">
                  <c:v>33926</c:v>
                </c:pt>
                <c:pt idx="33927">
                  <c:v>33927</c:v>
                </c:pt>
                <c:pt idx="33928">
                  <c:v>33928</c:v>
                </c:pt>
                <c:pt idx="33929">
                  <c:v>33929</c:v>
                </c:pt>
                <c:pt idx="33930">
                  <c:v>33930</c:v>
                </c:pt>
                <c:pt idx="33931">
                  <c:v>33931</c:v>
                </c:pt>
                <c:pt idx="33932">
                  <c:v>33932</c:v>
                </c:pt>
                <c:pt idx="33933">
                  <c:v>33933</c:v>
                </c:pt>
                <c:pt idx="33934">
                  <c:v>33934</c:v>
                </c:pt>
                <c:pt idx="33935">
                  <c:v>33935</c:v>
                </c:pt>
                <c:pt idx="33936">
                  <c:v>33936</c:v>
                </c:pt>
                <c:pt idx="33937">
                  <c:v>33937</c:v>
                </c:pt>
                <c:pt idx="33938">
                  <c:v>33938</c:v>
                </c:pt>
                <c:pt idx="33939">
                  <c:v>33939</c:v>
                </c:pt>
                <c:pt idx="33940">
                  <c:v>33940</c:v>
                </c:pt>
                <c:pt idx="33941">
                  <c:v>33941</c:v>
                </c:pt>
                <c:pt idx="33942">
                  <c:v>33942</c:v>
                </c:pt>
                <c:pt idx="33943">
                  <c:v>33943</c:v>
                </c:pt>
                <c:pt idx="33944">
                  <c:v>33944</c:v>
                </c:pt>
                <c:pt idx="33945">
                  <c:v>33945</c:v>
                </c:pt>
                <c:pt idx="33946">
                  <c:v>33946</c:v>
                </c:pt>
                <c:pt idx="33947">
                  <c:v>33947</c:v>
                </c:pt>
                <c:pt idx="33948">
                  <c:v>33948</c:v>
                </c:pt>
                <c:pt idx="33949">
                  <c:v>33949</c:v>
                </c:pt>
                <c:pt idx="33950">
                  <c:v>33950</c:v>
                </c:pt>
                <c:pt idx="33951">
                  <c:v>33951</c:v>
                </c:pt>
                <c:pt idx="33952">
                  <c:v>33952</c:v>
                </c:pt>
                <c:pt idx="33953">
                  <c:v>33953</c:v>
                </c:pt>
                <c:pt idx="33954">
                  <c:v>33954</c:v>
                </c:pt>
                <c:pt idx="33955">
                  <c:v>33955</c:v>
                </c:pt>
                <c:pt idx="33956">
                  <c:v>33956</c:v>
                </c:pt>
                <c:pt idx="33957">
                  <c:v>33957</c:v>
                </c:pt>
                <c:pt idx="33958">
                  <c:v>33958</c:v>
                </c:pt>
                <c:pt idx="33959">
                  <c:v>33959</c:v>
                </c:pt>
                <c:pt idx="33960">
                  <c:v>33960</c:v>
                </c:pt>
                <c:pt idx="33961">
                  <c:v>33961</c:v>
                </c:pt>
                <c:pt idx="33962">
                  <c:v>33962</c:v>
                </c:pt>
                <c:pt idx="33963">
                  <c:v>33963</c:v>
                </c:pt>
                <c:pt idx="33964">
                  <c:v>33964</c:v>
                </c:pt>
                <c:pt idx="33965">
                  <c:v>33965</c:v>
                </c:pt>
                <c:pt idx="33966">
                  <c:v>33966</c:v>
                </c:pt>
                <c:pt idx="33967">
                  <c:v>33967</c:v>
                </c:pt>
                <c:pt idx="33968">
                  <c:v>33968</c:v>
                </c:pt>
                <c:pt idx="33969">
                  <c:v>33969</c:v>
                </c:pt>
                <c:pt idx="33970">
                  <c:v>33970</c:v>
                </c:pt>
                <c:pt idx="33971">
                  <c:v>33971</c:v>
                </c:pt>
                <c:pt idx="33972">
                  <c:v>33972</c:v>
                </c:pt>
                <c:pt idx="33973">
                  <c:v>33973</c:v>
                </c:pt>
                <c:pt idx="33974">
                  <c:v>33974</c:v>
                </c:pt>
                <c:pt idx="33975">
                  <c:v>33975</c:v>
                </c:pt>
                <c:pt idx="33976">
                  <c:v>33976</c:v>
                </c:pt>
                <c:pt idx="33977">
                  <c:v>33977</c:v>
                </c:pt>
                <c:pt idx="33978">
                  <c:v>33978</c:v>
                </c:pt>
                <c:pt idx="33979">
                  <c:v>33979</c:v>
                </c:pt>
                <c:pt idx="33980">
                  <c:v>33980</c:v>
                </c:pt>
                <c:pt idx="33981">
                  <c:v>33981</c:v>
                </c:pt>
                <c:pt idx="33982">
                  <c:v>33982</c:v>
                </c:pt>
                <c:pt idx="33983">
                  <c:v>33983</c:v>
                </c:pt>
                <c:pt idx="33984">
                  <c:v>33984</c:v>
                </c:pt>
                <c:pt idx="33985">
                  <c:v>33985</c:v>
                </c:pt>
                <c:pt idx="33986">
                  <c:v>33986</c:v>
                </c:pt>
                <c:pt idx="33987">
                  <c:v>33987</c:v>
                </c:pt>
                <c:pt idx="33988">
                  <c:v>33988</c:v>
                </c:pt>
                <c:pt idx="33989">
                  <c:v>33989</c:v>
                </c:pt>
                <c:pt idx="33990">
                  <c:v>33990</c:v>
                </c:pt>
                <c:pt idx="33991">
                  <c:v>33991</c:v>
                </c:pt>
                <c:pt idx="33992">
                  <c:v>33992</c:v>
                </c:pt>
                <c:pt idx="33993">
                  <c:v>33993</c:v>
                </c:pt>
                <c:pt idx="33994">
                  <c:v>33994</c:v>
                </c:pt>
                <c:pt idx="33995">
                  <c:v>33995</c:v>
                </c:pt>
                <c:pt idx="33996">
                  <c:v>33996</c:v>
                </c:pt>
                <c:pt idx="33997">
                  <c:v>33997</c:v>
                </c:pt>
                <c:pt idx="33998">
                  <c:v>33998</c:v>
                </c:pt>
                <c:pt idx="33999">
                  <c:v>33999</c:v>
                </c:pt>
                <c:pt idx="34000">
                  <c:v>34000</c:v>
                </c:pt>
                <c:pt idx="34001">
                  <c:v>34001</c:v>
                </c:pt>
                <c:pt idx="34002">
                  <c:v>34002</c:v>
                </c:pt>
                <c:pt idx="34003">
                  <c:v>34003</c:v>
                </c:pt>
                <c:pt idx="34004">
                  <c:v>34004</c:v>
                </c:pt>
                <c:pt idx="34005">
                  <c:v>34005</c:v>
                </c:pt>
                <c:pt idx="34006">
                  <c:v>34006</c:v>
                </c:pt>
                <c:pt idx="34007">
                  <c:v>34007</c:v>
                </c:pt>
                <c:pt idx="34008">
                  <c:v>34008</c:v>
                </c:pt>
                <c:pt idx="34009">
                  <c:v>34009</c:v>
                </c:pt>
                <c:pt idx="34010">
                  <c:v>34010</c:v>
                </c:pt>
                <c:pt idx="34011">
                  <c:v>34011</c:v>
                </c:pt>
                <c:pt idx="34012">
                  <c:v>34012</c:v>
                </c:pt>
                <c:pt idx="34013">
                  <c:v>34013</c:v>
                </c:pt>
                <c:pt idx="34014">
                  <c:v>34014</c:v>
                </c:pt>
                <c:pt idx="34015">
                  <c:v>34015</c:v>
                </c:pt>
                <c:pt idx="34016">
                  <c:v>34016</c:v>
                </c:pt>
                <c:pt idx="34017">
                  <c:v>34017</c:v>
                </c:pt>
                <c:pt idx="34018">
                  <c:v>34018</c:v>
                </c:pt>
                <c:pt idx="34019">
                  <c:v>34019</c:v>
                </c:pt>
                <c:pt idx="34020">
                  <c:v>34020</c:v>
                </c:pt>
                <c:pt idx="34021">
                  <c:v>34021</c:v>
                </c:pt>
                <c:pt idx="34022">
                  <c:v>34022</c:v>
                </c:pt>
                <c:pt idx="34023">
                  <c:v>34023</c:v>
                </c:pt>
                <c:pt idx="34024">
                  <c:v>34024</c:v>
                </c:pt>
                <c:pt idx="34025">
                  <c:v>34025</c:v>
                </c:pt>
                <c:pt idx="34026">
                  <c:v>34026</c:v>
                </c:pt>
                <c:pt idx="34027">
                  <c:v>34027</c:v>
                </c:pt>
                <c:pt idx="34028">
                  <c:v>34028</c:v>
                </c:pt>
                <c:pt idx="34029">
                  <c:v>34029</c:v>
                </c:pt>
                <c:pt idx="34030">
                  <c:v>34030</c:v>
                </c:pt>
                <c:pt idx="34031">
                  <c:v>34031</c:v>
                </c:pt>
                <c:pt idx="34032">
                  <c:v>34032</c:v>
                </c:pt>
                <c:pt idx="34033">
                  <c:v>34033</c:v>
                </c:pt>
                <c:pt idx="34034">
                  <c:v>34034</c:v>
                </c:pt>
                <c:pt idx="34035">
                  <c:v>34035</c:v>
                </c:pt>
                <c:pt idx="34036">
                  <c:v>34036</c:v>
                </c:pt>
                <c:pt idx="34037">
                  <c:v>34037</c:v>
                </c:pt>
                <c:pt idx="34038">
                  <c:v>34038</c:v>
                </c:pt>
                <c:pt idx="34039">
                  <c:v>34039</c:v>
                </c:pt>
                <c:pt idx="34040">
                  <c:v>34040</c:v>
                </c:pt>
                <c:pt idx="34041">
                  <c:v>34041</c:v>
                </c:pt>
                <c:pt idx="34042">
                  <c:v>34042</c:v>
                </c:pt>
                <c:pt idx="34043">
                  <c:v>34043</c:v>
                </c:pt>
                <c:pt idx="34044">
                  <c:v>34044</c:v>
                </c:pt>
                <c:pt idx="34045">
                  <c:v>34045</c:v>
                </c:pt>
                <c:pt idx="34046">
                  <c:v>34046</c:v>
                </c:pt>
                <c:pt idx="34047">
                  <c:v>34047</c:v>
                </c:pt>
                <c:pt idx="34048">
                  <c:v>34048</c:v>
                </c:pt>
                <c:pt idx="34049">
                  <c:v>34049</c:v>
                </c:pt>
                <c:pt idx="34050">
                  <c:v>34050</c:v>
                </c:pt>
                <c:pt idx="34051">
                  <c:v>34051</c:v>
                </c:pt>
                <c:pt idx="34052">
                  <c:v>34052</c:v>
                </c:pt>
                <c:pt idx="34053">
                  <c:v>34053</c:v>
                </c:pt>
                <c:pt idx="34054">
                  <c:v>34054</c:v>
                </c:pt>
                <c:pt idx="34055">
                  <c:v>34055</c:v>
                </c:pt>
                <c:pt idx="34056">
                  <c:v>34056</c:v>
                </c:pt>
                <c:pt idx="34057">
                  <c:v>34057</c:v>
                </c:pt>
                <c:pt idx="34058">
                  <c:v>34058</c:v>
                </c:pt>
                <c:pt idx="34059">
                  <c:v>34059</c:v>
                </c:pt>
                <c:pt idx="34060">
                  <c:v>34060</c:v>
                </c:pt>
                <c:pt idx="34061">
                  <c:v>34061</c:v>
                </c:pt>
                <c:pt idx="34062">
                  <c:v>34062</c:v>
                </c:pt>
                <c:pt idx="34063">
                  <c:v>34063</c:v>
                </c:pt>
                <c:pt idx="34064">
                  <c:v>34064</c:v>
                </c:pt>
                <c:pt idx="34065">
                  <c:v>34065</c:v>
                </c:pt>
                <c:pt idx="34066">
                  <c:v>34066</c:v>
                </c:pt>
                <c:pt idx="34067">
                  <c:v>34067</c:v>
                </c:pt>
                <c:pt idx="34068">
                  <c:v>34068</c:v>
                </c:pt>
                <c:pt idx="34069">
                  <c:v>34069</c:v>
                </c:pt>
                <c:pt idx="34070">
                  <c:v>34070</c:v>
                </c:pt>
                <c:pt idx="34071">
                  <c:v>34071</c:v>
                </c:pt>
                <c:pt idx="34072">
                  <c:v>34072</c:v>
                </c:pt>
                <c:pt idx="34073">
                  <c:v>34073</c:v>
                </c:pt>
                <c:pt idx="34074">
                  <c:v>34074</c:v>
                </c:pt>
                <c:pt idx="34075">
                  <c:v>34075</c:v>
                </c:pt>
                <c:pt idx="34076">
                  <c:v>34076</c:v>
                </c:pt>
                <c:pt idx="34077">
                  <c:v>34077</c:v>
                </c:pt>
                <c:pt idx="34078">
                  <c:v>34078</c:v>
                </c:pt>
                <c:pt idx="34079">
                  <c:v>34079</c:v>
                </c:pt>
                <c:pt idx="34080">
                  <c:v>34080</c:v>
                </c:pt>
                <c:pt idx="34081">
                  <c:v>34081</c:v>
                </c:pt>
                <c:pt idx="34082">
                  <c:v>34082</c:v>
                </c:pt>
                <c:pt idx="34083">
                  <c:v>34083</c:v>
                </c:pt>
                <c:pt idx="34084">
                  <c:v>34084</c:v>
                </c:pt>
                <c:pt idx="34085">
                  <c:v>34085</c:v>
                </c:pt>
                <c:pt idx="34086">
                  <c:v>34086</c:v>
                </c:pt>
                <c:pt idx="34087">
                  <c:v>34087</c:v>
                </c:pt>
                <c:pt idx="34088">
                  <c:v>34088</c:v>
                </c:pt>
                <c:pt idx="34089">
                  <c:v>34089</c:v>
                </c:pt>
                <c:pt idx="34090">
                  <c:v>34090</c:v>
                </c:pt>
                <c:pt idx="34091">
                  <c:v>34091</c:v>
                </c:pt>
                <c:pt idx="34092">
                  <c:v>34092</c:v>
                </c:pt>
                <c:pt idx="34093">
                  <c:v>34093</c:v>
                </c:pt>
                <c:pt idx="34094">
                  <c:v>34094</c:v>
                </c:pt>
                <c:pt idx="34095">
                  <c:v>34095</c:v>
                </c:pt>
                <c:pt idx="34096">
                  <c:v>34096</c:v>
                </c:pt>
                <c:pt idx="34097">
                  <c:v>34097</c:v>
                </c:pt>
                <c:pt idx="34098">
                  <c:v>34098</c:v>
                </c:pt>
                <c:pt idx="34099">
                  <c:v>34099</c:v>
                </c:pt>
                <c:pt idx="34100">
                  <c:v>34100</c:v>
                </c:pt>
                <c:pt idx="34101">
                  <c:v>34101</c:v>
                </c:pt>
                <c:pt idx="34102">
                  <c:v>34102</c:v>
                </c:pt>
                <c:pt idx="34103">
                  <c:v>34103</c:v>
                </c:pt>
                <c:pt idx="34104">
                  <c:v>34104</c:v>
                </c:pt>
                <c:pt idx="34105">
                  <c:v>34105</c:v>
                </c:pt>
                <c:pt idx="34106">
                  <c:v>34106</c:v>
                </c:pt>
                <c:pt idx="34107">
                  <c:v>34107</c:v>
                </c:pt>
                <c:pt idx="34108">
                  <c:v>34108</c:v>
                </c:pt>
                <c:pt idx="34109">
                  <c:v>34109</c:v>
                </c:pt>
                <c:pt idx="34110">
                  <c:v>34110</c:v>
                </c:pt>
                <c:pt idx="34111">
                  <c:v>34111</c:v>
                </c:pt>
                <c:pt idx="34112">
                  <c:v>34112</c:v>
                </c:pt>
                <c:pt idx="34113">
                  <c:v>34113</c:v>
                </c:pt>
                <c:pt idx="34114">
                  <c:v>34114</c:v>
                </c:pt>
                <c:pt idx="34115">
                  <c:v>34115</c:v>
                </c:pt>
                <c:pt idx="34116">
                  <c:v>34116</c:v>
                </c:pt>
                <c:pt idx="34117">
                  <c:v>34117</c:v>
                </c:pt>
                <c:pt idx="34118">
                  <c:v>34118</c:v>
                </c:pt>
                <c:pt idx="34119">
                  <c:v>34119</c:v>
                </c:pt>
                <c:pt idx="34120">
                  <c:v>34120</c:v>
                </c:pt>
                <c:pt idx="34121">
                  <c:v>34121</c:v>
                </c:pt>
                <c:pt idx="34122">
                  <c:v>34122</c:v>
                </c:pt>
                <c:pt idx="34123">
                  <c:v>34123</c:v>
                </c:pt>
                <c:pt idx="34124">
                  <c:v>34124</c:v>
                </c:pt>
                <c:pt idx="34125">
                  <c:v>34125</c:v>
                </c:pt>
                <c:pt idx="34126">
                  <c:v>34126</c:v>
                </c:pt>
                <c:pt idx="34127">
                  <c:v>34127</c:v>
                </c:pt>
                <c:pt idx="34128">
                  <c:v>34128</c:v>
                </c:pt>
                <c:pt idx="34129">
                  <c:v>34129</c:v>
                </c:pt>
                <c:pt idx="34130">
                  <c:v>34130</c:v>
                </c:pt>
                <c:pt idx="34131">
                  <c:v>34131</c:v>
                </c:pt>
                <c:pt idx="34132">
                  <c:v>34132</c:v>
                </c:pt>
                <c:pt idx="34133">
                  <c:v>34133</c:v>
                </c:pt>
                <c:pt idx="34134">
                  <c:v>34134</c:v>
                </c:pt>
                <c:pt idx="34135">
                  <c:v>34135</c:v>
                </c:pt>
                <c:pt idx="34136">
                  <c:v>34136</c:v>
                </c:pt>
                <c:pt idx="34137">
                  <c:v>34137</c:v>
                </c:pt>
                <c:pt idx="34138">
                  <c:v>34138</c:v>
                </c:pt>
                <c:pt idx="34139">
                  <c:v>34139</c:v>
                </c:pt>
                <c:pt idx="34140">
                  <c:v>34140</c:v>
                </c:pt>
                <c:pt idx="34141">
                  <c:v>34141</c:v>
                </c:pt>
                <c:pt idx="34142">
                  <c:v>34142</c:v>
                </c:pt>
                <c:pt idx="34143">
                  <c:v>34143</c:v>
                </c:pt>
                <c:pt idx="34144">
                  <c:v>34144</c:v>
                </c:pt>
                <c:pt idx="34145">
                  <c:v>34145</c:v>
                </c:pt>
                <c:pt idx="34146">
                  <c:v>34146</c:v>
                </c:pt>
                <c:pt idx="34147">
                  <c:v>34147</c:v>
                </c:pt>
                <c:pt idx="34148">
                  <c:v>34148</c:v>
                </c:pt>
                <c:pt idx="34149">
                  <c:v>34149</c:v>
                </c:pt>
                <c:pt idx="34150">
                  <c:v>34150</c:v>
                </c:pt>
                <c:pt idx="34151">
                  <c:v>34151</c:v>
                </c:pt>
                <c:pt idx="34152">
                  <c:v>34152</c:v>
                </c:pt>
                <c:pt idx="34153">
                  <c:v>34153</c:v>
                </c:pt>
                <c:pt idx="34154">
                  <c:v>34154</c:v>
                </c:pt>
                <c:pt idx="34155">
                  <c:v>34155</c:v>
                </c:pt>
                <c:pt idx="34156">
                  <c:v>34156</c:v>
                </c:pt>
                <c:pt idx="34157">
                  <c:v>34157</c:v>
                </c:pt>
                <c:pt idx="34158">
                  <c:v>34158</c:v>
                </c:pt>
                <c:pt idx="34159">
                  <c:v>34159</c:v>
                </c:pt>
                <c:pt idx="34160">
                  <c:v>34160</c:v>
                </c:pt>
                <c:pt idx="34161">
                  <c:v>34161</c:v>
                </c:pt>
                <c:pt idx="34162">
                  <c:v>34162</c:v>
                </c:pt>
                <c:pt idx="34163">
                  <c:v>34163</c:v>
                </c:pt>
                <c:pt idx="34164">
                  <c:v>34164</c:v>
                </c:pt>
                <c:pt idx="34165">
                  <c:v>34165</c:v>
                </c:pt>
                <c:pt idx="34166">
                  <c:v>34166</c:v>
                </c:pt>
                <c:pt idx="34167">
                  <c:v>34167</c:v>
                </c:pt>
                <c:pt idx="34168">
                  <c:v>34168</c:v>
                </c:pt>
                <c:pt idx="34169">
                  <c:v>34169</c:v>
                </c:pt>
                <c:pt idx="34170">
                  <c:v>34170</c:v>
                </c:pt>
                <c:pt idx="34171">
                  <c:v>34171</c:v>
                </c:pt>
                <c:pt idx="34172">
                  <c:v>34172</c:v>
                </c:pt>
                <c:pt idx="34173">
                  <c:v>34173</c:v>
                </c:pt>
                <c:pt idx="34174">
                  <c:v>34174</c:v>
                </c:pt>
                <c:pt idx="34175">
                  <c:v>34175</c:v>
                </c:pt>
                <c:pt idx="34176">
                  <c:v>34176</c:v>
                </c:pt>
                <c:pt idx="34177">
                  <c:v>34177</c:v>
                </c:pt>
                <c:pt idx="34178">
                  <c:v>34178</c:v>
                </c:pt>
                <c:pt idx="34179">
                  <c:v>34179</c:v>
                </c:pt>
                <c:pt idx="34180">
                  <c:v>34180</c:v>
                </c:pt>
                <c:pt idx="34181">
                  <c:v>34181</c:v>
                </c:pt>
                <c:pt idx="34182">
                  <c:v>34182</c:v>
                </c:pt>
                <c:pt idx="34183">
                  <c:v>34183</c:v>
                </c:pt>
                <c:pt idx="34184">
                  <c:v>34184</c:v>
                </c:pt>
                <c:pt idx="34185">
                  <c:v>34185</c:v>
                </c:pt>
                <c:pt idx="34186">
                  <c:v>34186</c:v>
                </c:pt>
                <c:pt idx="34187">
                  <c:v>34187</c:v>
                </c:pt>
                <c:pt idx="34188">
                  <c:v>34188</c:v>
                </c:pt>
                <c:pt idx="34189">
                  <c:v>34189</c:v>
                </c:pt>
                <c:pt idx="34190">
                  <c:v>34190</c:v>
                </c:pt>
                <c:pt idx="34191">
                  <c:v>34191</c:v>
                </c:pt>
                <c:pt idx="34192">
                  <c:v>34192</c:v>
                </c:pt>
                <c:pt idx="34193">
                  <c:v>34193</c:v>
                </c:pt>
                <c:pt idx="34194">
                  <c:v>34194</c:v>
                </c:pt>
                <c:pt idx="34195">
                  <c:v>34195</c:v>
                </c:pt>
                <c:pt idx="34196">
                  <c:v>34196</c:v>
                </c:pt>
                <c:pt idx="34197">
                  <c:v>34197</c:v>
                </c:pt>
                <c:pt idx="34198">
                  <c:v>34198</c:v>
                </c:pt>
                <c:pt idx="34199">
                  <c:v>34199</c:v>
                </c:pt>
                <c:pt idx="34200">
                  <c:v>34200</c:v>
                </c:pt>
                <c:pt idx="34201">
                  <c:v>34201</c:v>
                </c:pt>
                <c:pt idx="34202">
                  <c:v>34202</c:v>
                </c:pt>
                <c:pt idx="34203">
                  <c:v>34203</c:v>
                </c:pt>
                <c:pt idx="34204">
                  <c:v>34204</c:v>
                </c:pt>
                <c:pt idx="34205">
                  <c:v>34205</c:v>
                </c:pt>
                <c:pt idx="34206">
                  <c:v>34206</c:v>
                </c:pt>
                <c:pt idx="34207">
                  <c:v>34207</c:v>
                </c:pt>
                <c:pt idx="34208">
                  <c:v>34208</c:v>
                </c:pt>
                <c:pt idx="34209">
                  <c:v>34209</c:v>
                </c:pt>
                <c:pt idx="34210">
                  <c:v>34210</c:v>
                </c:pt>
                <c:pt idx="34211">
                  <c:v>34211</c:v>
                </c:pt>
                <c:pt idx="34212">
                  <c:v>34212</c:v>
                </c:pt>
                <c:pt idx="34213">
                  <c:v>34213</c:v>
                </c:pt>
                <c:pt idx="34214">
                  <c:v>34214</c:v>
                </c:pt>
                <c:pt idx="34215">
                  <c:v>34215</c:v>
                </c:pt>
                <c:pt idx="34216">
                  <c:v>34216</c:v>
                </c:pt>
                <c:pt idx="34217">
                  <c:v>34217</c:v>
                </c:pt>
                <c:pt idx="34218">
                  <c:v>34218</c:v>
                </c:pt>
                <c:pt idx="34219">
                  <c:v>34219</c:v>
                </c:pt>
                <c:pt idx="34220">
                  <c:v>34220</c:v>
                </c:pt>
                <c:pt idx="34221">
                  <c:v>34221</c:v>
                </c:pt>
                <c:pt idx="34222">
                  <c:v>34222</c:v>
                </c:pt>
                <c:pt idx="34223">
                  <c:v>34223</c:v>
                </c:pt>
                <c:pt idx="34224">
                  <c:v>34224</c:v>
                </c:pt>
                <c:pt idx="34225">
                  <c:v>34225</c:v>
                </c:pt>
                <c:pt idx="34226">
                  <c:v>34226</c:v>
                </c:pt>
                <c:pt idx="34227">
                  <c:v>34227</c:v>
                </c:pt>
                <c:pt idx="34228">
                  <c:v>34228</c:v>
                </c:pt>
                <c:pt idx="34229">
                  <c:v>34229</c:v>
                </c:pt>
                <c:pt idx="34230">
                  <c:v>34230</c:v>
                </c:pt>
                <c:pt idx="34231">
                  <c:v>34231</c:v>
                </c:pt>
                <c:pt idx="34232">
                  <c:v>34232</c:v>
                </c:pt>
                <c:pt idx="34233">
                  <c:v>34233</c:v>
                </c:pt>
                <c:pt idx="34234">
                  <c:v>34234</c:v>
                </c:pt>
                <c:pt idx="34235">
                  <c:v>34235</c:v>
                </c:pt>
                <c:pt idx="34236">
                  <c:v>34236</c:v>
                </c:pt>
                <c:pt idx="34237">
                  <c:v>34237</c:v>
                </c:pt>
                <c:pt idx="34238">
                  <c:v>34238</c:v>
                </c:pt>
                <c:pt idx="34239">
                  <c:v>34239</c:v>
                </c:pt>
                <c:pt idx="34240">
                  <c:v>34240</c:v>
                </c:pt>
                <c:pt idx="34241">
                  <c:v>34241</c:v>
                </c:pt>
                <c:pt idx="34242">
                  <c:v>34242</c:v>
                </c:pt>
                <c:pt idx="34243">
                  <c:v>34243</c:v>
                </c:pt>
                <c:pt idx="34244">
                  <c:v>34244</c:v>
                </c:pt>
                <c:pt idx="34245">
                  <c:v>34245</c:v>
                </c:pt>
                <c:pt idx="34246">
                  <c:v>34246</c:v>
                </c:pt>
                <c:pt idx="34247">
                  <c:v>34247</c:v>
                </c:pt>
                <c:pt idx="34248">
                  <c:v>34248</c:v>
                </c:pt>
                <c:pt idx="34249">
                  <c:v>34249</c:v>
                </c:pt>
                <c:pt idx="34250">
                  <c:v>34250</c:v>
                </c:pt>
                <c:pt idx="34251">
                  <c:v>34251</c:v>
                </c:pt>
                <c:pt idx="34252">
                  <c:v>34252</c:v>
                </c:pt>
                <c:pt idx="34253">
                  <c:v>34253</c:v>
                </c:pt>
                <c:pt idx="34254">
                  <c:v>34254</c:v>
                </c:pt>
                <c:pt idx="34255">
                  <c:v>34255</c:v>
                </c:pt>
                <c:pt idx="34256">
                  <c:v>34256</c:v>
                </c:pt>
                <c:pt idx="34257">
                  <c:v>34257</c:v>
                </c:pt>
                <c:pt idx="34258">
                  <c:v>34258</c:v>
                </c:pt>
                <c:pt idx="34259">
                  <c:v>34259</c:v>
                </c:pt>
                <c:pt idx="34260">
                  <c:v>34260</c:v>
                </c:pt>
                <c:pt idx="34261">
                  <c:v>34261</c:v>
                </c:pt>
                <c:pt idx="34262">
                  <c:v>34262</c:v>
                </c:pt>
                <c:pt idx="34263">
                  <c:v>34263</c:v>
                </c:pt>
                <c:pt idx="34264">
                  <c:v>34264</c:v>
                </c:pt>
                <c:pt idx="34265">
                  <c:v>34265</c:v>
                </c:pt>
                <c:pt idx="34266">
                  <c:v>34266</c:v>
                </c:pt>
                <c:pt idx="34267">
                  <c:v>34267</c:v>
                </c:pt>
                <c:pt idx="34268">
                  <c:v>34268</c:v>
                </c:pt>
                <c:pt idx="34269">
                  <c:v>34269</c:v>
                </c:pt>
                <c:pt idx="34270">
                  <c:v>34270</c:v>
                </c:pt>
                <c:pt idx="34271">
                  <c:v>34271</c:v>
                </c:pt>
                <c:pt idx="34272">
                  <c:v>34272</c:v>
                </c:pt>
                <c:pt idx="34273">
                  <c:v>34273</c:v>
                </c:pt>
                <c:pt idx="34274">
                  <c:v>34274</c:v>
                </c:pt>
                <c:pt idx="34275">
                  <c:v>34275</c:v>
                </c:pt>
                <c:pt idx="34276">
                  <c:v>34276</c:v>
                </c:pt>
                <c:pt idx="34277">
                  <c:v>34277</c:v>
                </c:pt>
                <c:pt idx="34278">
                  <c:v>34278</c:v>
                </c:pt>
                <c:pt idx="34279">
                  <c:v>34279</c:v>
                </c:pt>
                <c:pt idx="34280">
                  <c:v>34280</c:v>
                </c:pt>
                <c:pt idx="34281">
                  <c:v>34281</c:v>
                </c:pt>
                <c:pt idx="34282">
                  <c:v>34282</c:v>
                </c:pt>
                <c:pt idx="34283">
                  <c:v>34283</c:v>
                </c:pt>
                <c:pt idx="34284">
                  <c:v>34284</c:v>
                </c:pt>
                <c:pt idx="34285">
                  <c:v>34285</c:v>
                </c:pt>
                <c:pt idx="34286">
                  <c:v>34286</c:v>
                </c:pt>
                <c:pt idx="34287">
                  <c:v>34287</c:v>
                </c:pt>
                <c:pt idx="34288">
                  <c:v>34288</c:v>
                </c:pt>
                <c:pt idx="34289">
                  <c:v>34289</c:v>
                </c:pt>
                <c:pt idx="34290">
                  <c:v>34290</c:v>
                </c:pt>
                <c:pt idx="34291">
                  <c:v>34291</c:v>
                </c:pt>
                <c:pt idx="34292">
                  <c:v>34292</c:v>
                </c:pt>
                <c:pt idx="34293">
                  <c:v>34293</c:v>
                </c:pt>
                <c:pt idx="34294">
                  <c:v>34294</c:v>
                </c:pt>
                <c:pt idx="34295">
                  <c:v>34295</c:v>
                </c:pt>
                <c:pt idx="34296">
                  <c:v>34296</c:v>
                </c:pt>
                <c:pt idx="34297">
                  <c:v>34297</c:v>
                </c:pt>
                <c:pt idx="34298">
                  <c:v>34298</c:v>
                </c:pt>
                <c:pt idx="34299">
                  <c:v>34299</c:v>
                </c:pt>
                <c:pt idx="34300">
                  <c:v>34300</c:v>
                </c:pt>
                <c:pt idx="34301">
                  <c:v>34301</c:v>
                </c:pt>
                <c:pt idx="34302">
                  <c:v>34302</c:v>
                </c:pt>
                <c:pt idx="34303">
                  <c:v>34303</c:v>
                </c:pt>
                <c:pt idx="34304">
                  <c:v>34304</c:v>
                </c:pt>
                <c:pt idx="34305">
                  <c:v>34305</c:v>
                </c:pt>
                <c:pt idx="34306">
                  <c:v>34306</c:v>
                </c:pt>
                <c:pt idx="34307">
                  <c:v>34307</c:v>
                </c:pt>
                <c:pt idx="34308">
                  <c:v>34308</c:v>
                </c:pt>
                <c:pt idx="34309">
                  <c:v>34309</c:v>
                </c:pt>
                <c:pt idx="34310">
                  <c:v>34310</c:v>
                </c:pt>
                <c:pt idx="34311">
                  <c:v>34311</c:v>
                </c:pt>
                <c:pt idx="34312">
                  <c:v>34312</c:v>
                </c:pt>
                <c:pt idx="34313">
                  <c:v>34313</c:v>
                </c:pt>
                <c:pt idx="34314">
                  <c:v>34314</c:v>
                </c:pt>
                <c:pt idx="34315">
                  <c:v>34315</c:v>
                </c:pt>
                <c:pt idx="34316">
                  <c:v>34316</c:v>
                </c:pt>
                <c:pt idx="34317">
                  <c:v>34317</c:v>
                </c:pt>
                <c:pt idx="34318">
                  <c:v>34318</c:v>
                </c:pt>
                <c:pt idx="34319">
                  <c:v>34319</c:v>
                </c:pt>
                <c:pt idx="34320">
                  <c:v>34320</c:v>
                </c:pt>
                <c:pt idx="34321">
                  <c:v>34321</c:v>
                </c:pt>
                <c:pt idx="34322">
                  <c:v>34322</c:v>
                </c:pt>
                <c:pt idx="34323">
                  <c:v>34323</c:v>
                </c:pt>
                <c:pt idx="34324">
                  <c:v>34324</c:v>
                </c:pt>
                <c:pt idx="34325">
                  <c:v>34325</c:v>
                </c:pt>
                <c:pt idx="34326">
                  <c:v>34326</c:v>
                </c:pt>
                <c:pt idx="34327">
                  <c:v>34327</c:v>
                </c:pt>
                <c:pt idx="34328">
                  <c:v>34328</c:v>
                </c:pt>
                <c:pt idx="34329">
                  <c:v>34329</c:v>
                </c:pt>
                <c:pt idx="34330">
                  <c:v>34330</c:v>
                </c:pt>
                <c:pt idx="34331">
                  <c:v>34331</c:v>
                </c:pt>
                <c:pt idx="34332">
                  <c:v>34332</c:v>
                </c:pt>
                <c:pt idx="34333">
                  <c:v>34333</c:v>
                </c:pt>
                <c:pt idx="34334">
                  <c:v>34334</c:v>
                </c:pt>
                <c:pt idx="34335">
                  <c:v>34335</c:v>
                </c:pt>
                <c:pt idx="34336">
                  <c:v>34336</c:v>
                </c:pt>
                <c:pt idx="34337">
                  <c:v>34337</c:v>
                </c:pt>
                <c:pt idx="34338">
                  <c:v>34338</c:v>
                </c:pt>
                <c:pt idx="34339">
                  <c:v>34339</c:v>
                </c:pt>
                <c:pt idx="34340">
                  <c:v>34340</c:v>
                </c:pt>
                <c:pt idx="34341">
                  <c:v>34341</c:v>
                </c:pt>
                <c:pt idx="34342">
                  <c:v>34342</c:v>
                </c:pt>
                <c:pt idx="34343">
                  <c:v>34343</c:v>
                </c:pt>
                <c:pt idx="34344">
                  <c:v>34344</c:v>
                </c:pt>
                <c:pt idx="34345">
                  <c:v>34345</c:v>
                </c:pt>
                <c:pt idx="34346">
                  <c:v>34346</c:v>
                </c:pt>
                <c:pt idx="34347">
                  <c:v>34347</c:v>
                </c:pt>
                <c:pt idx="34348">
                  <c:v>34348</c:v>
                </c:pt>
                <c:pt idx="34349">
                  <c:v>34349</c:v>
                </c:pt>
                <c:pt idx="34350">
                  <c:v>34350</c:v>
                </c:pt>
                <c:pt idx="34351">
                  <c:v>34351</c:v>
                </c:pt>
                <c:pt idx="34352">
                  <c:v>34352</c:v>
                </c:pt>
                <c:pt idx="34353">
                  <c:v>34353</c:v>
                </c:pt>
                <c:pt idx="34354">
                  <c:v>34354</c:v>
                </c:pt>
                <c:pt idx="34355">
                  <c:v>34355</c:v>
                </c:pt>
                <c:pt idx="34356">
                  <c:v>34356</c:v>
                </c:pt>
                <c:pt idx="34357">
                  <c:v>34357</c:v>
                </c:pt>
                <c:pt idx="34358">
                  <c:v>34358</c:v>
                </c:pt>
                <c:pt idx="34359">
                  <c:v>34359</c:v>
                </c:pt>
                <c:pt idx="34360">
                  <c:v>34360</c:v>
                </c:pt>
                <c:pt idx="34361">
                  <c:v>34361</c:v>
                </c:pt>
                <c:pt idx="34362">
                  <c:v>34362</c:v>
                </c:pt>
                <c:pt idx="34363">
                  <c:v>34363</c:v>
                </c:pt>
                <c:pt idx="34364">
                  <c:v>34364</c:v>
                </c:pt>
                <c:pt idx="34365">
                  <c:v>34365</c:v>
                </c:pt>
                <c:pt idx="34366">
                  <c:v>34366</c:v>
                </c:pt>
                <c:pt idx="34367">
                  <c:v>34367</c:v>
                </c:pt>
                <c:pt idx="34368">
                  <c:v>34368</c:v>
                </c:pt>
                <c:pt idx="34369">
                  <c:v>34369</c:v>
                </c:pt>
                <c:pt idx="34370">
                  <c:v>34370</c:v>
                </c:pt>
                <c:pt idx="34371">
                  <c:v>34371</c:v>
                </c:pt>
                <c:pt idx="34372">
                  <c:v>34372</c:v>
                </c:pt>
                <c:pt idx="34373">
                  <c:v>34373</c:v>
                </c:pt>
                <c:pt idx="34374">
                  <c:v>34374</c:v>
                </c:pt>
                <c:pt idx="34375">
                  <c:v>34375</c:v>
                </c:pt>
                <c:pt idx="34376">
                  <c:v>34376</c:v>
                </c:pt>
                <c:pt idx="34377">
                  <c:v>34377</c:v>
                </c:pt>
                <c:pt idx="34378">
                  <c:v>34378</c:v>
                </c:pt>
                <c:pt idx="34379">
                  <c:v>34379</c:v>
                </c:pt>
                <c:pt idx="34380">
                  <c:v>34380</c:v>
                </c:pt>
                <c:pt idx="34381">
                  <c:v>34381</c:v>
                </c:pt>
                <c:pt idx="34382">
                  <c:v>34382</c:v>
                </c:pt>
                <c:pt idx="34383">
                  <c:v>34383</c:v>
                </c:pt>
                <c:pt idx="34384">
                  <c:v>34384</c:v>
                </c:pt>
                <c:pt idx="34385">
                  <c:v>34385</c:v>
                </c:pt>
                <c:pt idx="34386">
                  <c:v>34386</c:v>
                </c:pt>
                <c:pt idx="34387">
                  <c:v>34387</c:v>
                </c:pt>
                <c:pt idx="34388">
                  <c:v>34388</c:v>
                </c:pt>
                <c:pt idx="34389">
                  <c:v>34389</c:v>
                </c:pt>
                <c:pt idx="34390">
                  <c:v>34390</c:v>
                </c:pt>
                <c:pt idx="34391">
                  <c:v>34391</c:v>
                </c:pt>
                <c:pt idx="34392">
                  <c:v>34392</c:v>
                </c:pt>
                <c:pt idx="34393">
                  <c:v>34393</c:v>
                </c:pt>
                <c:pt idx="34394">
                  <c:v>34394</c:v>
                </c:pt>
                <c:pt idx="34395">
                  <c:v>34395</c:v>
                </c:pt>
                <c:pt idx="34396">
                  <c:v>34396</c:v>
                </c:pt>
                <c:pt idx="34397">
                  <c:v>34397</c:v>
                </c:pt>
                <c:pt idx="34398">
                  <c:v>34398</c:v>
                </c:pt>
                <c:pt idx="34399">
                  <c:v>34399</c:v>
                </c:pt>
                <c:pt idx="34400">
                  <c:v>34400</c:v>
                </c:pt>
                <c:pt idx="34401">
                  <c:v>34401</c:v>
                </c:pt>
                <c:pt idx="34402">
                  <c:v>34402</c:v>
                </c:pt>
                <c:pt idx="34403">
                  <c:v>34403</c:v>
                </c:pt>
                <c:pt idx="34404">
                  <c:v>34404</c:v>
                </c:pt>
                <c:pt idx="34405">
                  <c:v>34405</c:v>
                </c:pt>
                <c:pt idx="34406">
                  <c:v>34406</c:v>
                </c:pt>
                <c:pt idx="34407">
                  <c:v>34407</c:v>
                </c:pt>
                <c:pt idx="34408">
                  <c:v>34408</c:v>
                </c:pt>
                <c:pt idx="34409">
                  <c:v>34409</c:v>
                </c:pt>
                <c:pt idx="34410">
                  <c:v>34410</c:v>
                </c:pt>
                <c:pt idx="34411">
                  <c:v>34411</c:v>
                </c:pt>
                <c:pt idx="34412">
                  <c:v>34412</c:v>
                </c:pt>
                <c:pt idx="34413">
                  <c:v>34413</c:v>
                </c:pt>
                <c:pt idx="34414">
                  <c:v>34414</c:v>
                </c:pt>
                <c:pt idx="34415">
                  <c:v>34415</c:v>
                </c:pt>
                <c:pt idx="34416">
                  <c:v>34416</c:v>
                </c:pt>
                <c:pt idx="34417">
                  <c:v>34417</c:v>
                </c:pt>
                <c:pt idx="34418">
                  <c:v>34418</c:v>
                </c:pt>
                <c:pt idx="34419">
                  <c:v>34419</c:v>
                </c:pt>
                <c:pt idx="34420">
                  <c:v>34420</c:v>
                </c:pt>
                <c:pt idx="34421">
                  <c:v>34421</c:v>
                </c:pt>
                <c:pt idx="34422">
                  <c:v>34422</c:v>
                </c:pt>
                <c:pt idx="34423">
                  <c:v>34423</c:v>
                </c:pt>
                <c:pt idx="34424">
                  <c:v>34424</c:v>
                </c:pt>
                <c:pt idx="34425">
                  <c:v>34425</c:v>
                </c:pt>
                <c:pt idx="34426">
                  <c:v>34426</c:v>
                </c:pt>
                <c:pt idx="34427">
                  <c:v>34427</c:v>
                </c:pt>
                <c:pt idx="34428">
                  <c:v>34428</c:v>
                </c:pt>
                <c:pt idx="34429">
                  <c:v>34429</c:v>
                </c:pt>
                <c:pt idx="34430">
                  <c:v>34430</c:v>
                </c:pt>
                <c:pt idx="34431">
                  <c:v>34431</c:v>
                </c:pt>
                <c:pt idx="34432">
                  <c:v>34432</c:v>
                </c:pt>
                <c:pt idx="34433">
                  <c:v>34433</c:v>
                </c:pt>
                <c:pt idx="34434">
                  <c:v>34434</c:v>
                </c:pt>
                <c:pt idx="34435">
                  <c:v>34435</c:v>
                </c:pt>
                <c:pt idx="34436">
                  <c:v>34436</c:v>
                </c:pt>
                <c:pt idx="34437">
                  <c:v>34437</c:v>
                </c:pt>
                <c:pt idx="34438">
                  <c:v>34438</c:v>
                </c:pt>
                <c:pt idx="34439">
                  <c:v>34439</c:v>
                </c:pt>
                <c:pt idx="34440">
                  <c:v>34440</c:v>
                </c:pt>
                <c:pt idx="34441">
                  <c:v>34441</c:v>
                </c:pt>
                <c:pt idx="34442">
                  <c:v>34442</c:v>
                </c:pt>
                <c:pt idx="34443">
                  <c:v>34443</c:v>
                </c:pt>
                <c:pt idx="34444">
                  <c:v>34444</c:v>
                </c:pt>
                <c:pt idx="34445">
                  <c:v>34445</c:v>
                </c:pt>
                <c:pt idx="34446">
                  <c:v>34446</c:v>
                </c:pt>
                <c:pt idx="34447">
                  <c:v>34447</c:v>
                </c:pt>
                <c:pt idx="34448">
                  <c:v>34448</c:v>
                </c:pt>
                <c:pt idx="34449">
                  <c:v>34449</c:v>
                </c:pt>
                <c:pt idx="34450">
                  <c:v>34450</c:v>
                </c:pt>
                <c:pt idx="34451">
                  <c:v>34451</c:v>
                </c:pt>
                <c:pt idx="34452">
                  <c:v>34452</c:v>
                </c:pt>
                <c:pt idx="34453">
                  <c:v>34453</c:v>
                </c:pt>
                <c:pt idx="34454">
                  <c:v>34454</c:v>
                </c:pt>
                <c:pt idx="34455">
                  <c:v>34455</c:v>
                </c:pt>
                <c:pt idx="34456">
                  <c:v>34456</c:v>
                </c:pt>
                <c:pt idx="34457">
                  <c:v>34457</c:v>
                </c:pt>
                <c:pt idx="34458">
                  <c:v>34458</c:v>
                </c:pt>
                <c:pt idx="34459">
                  <c:v>34459</c:v>
                </c:pt>
                <c:pt idx="34460">
                  <c:v>34460</c:v>
                </c:pt>
                <c:pt idx="34461">
                  <c:v>34461</c:v>
                </c:pt>
                <c:pt idx="34462">
                  <c:v>34462</c:v>
                </c:pt>
                <c:pt idx="34463">
                  <c:v>34463</c:v>
                </c:pt>
                <c:pt idx="34464">
                  <c:v>34464</c:v>
                </c:pt>
                <c:pt idx="34465">
                  <c:v>34465</c:v>
                </c:pt>
                <c:pt idx="34466">
                  <c:v>34466</c:v>
                </c:pt>
                <c:pt idx="34467">
                  <c:v>34467</c:v>
                </c:pt>
                <c:pt idx="34468">
                  <c:v>34468</c:v>
                </c:pt>
                <c:pt idx="34469">
                  <c:v>34469</c:v>
                </c:pt>
                <c:pt idx="34470">
                  <c:v>34470</c:v>
                </c:pt>
                <c:pt idx="34471">
                  <c:v>34471</c:v>
                </c:pt>
                <c:pt idx="34472">
                  <c:v>34472</c:v>
                </c:pt>
                <c:pt idx="34473">
                  <c:v>34473</c:v>
                </c:pt>
                <c:pt idx="34474">
                  <c:v>34474</c:v>
                </c:pt>
                <c:pt idx="34475">
                  <c:v>34475</c:v>
                </c:pt>
                <c:pt idx="34476">
                  <c:v>34476</c:v>
                </c:pt>
                <c:pt idx="34477">
                  <c:v>34477</c:v>
                </c:pt>
                <c:pt idx="34478">
                  <c:v>34478</c:v>
                </c:pt>
                <c:pt idx="34479">
                  <c:v>34479</c:v>
                </c:pt>
                <c:pt idx="34480">
                  <c:v>34480</c:v>
                </c:pt>
                <c:pt idx="34481">
                  <c:v>34481</c:v>
                </c:pt>
                <c:pt idx="34482">
                  <c:v>34482</c:v>
                </c:pt>
                <c:pt idx="34483">
                  <c:v>34483</c:v>
                </c:pt>
                <c:pt idx="34484">
                  <c:v>34484</c:v>
                </c:pt>
                <c:pt idx="34485">
                  <c:v>34485</c:v>
                </c:pt>
                <c:pt idx="34486">
                  <c:v>34486</c:v>
                </c:pt>
                <c:pt idx="34487">
                  <c:v>34487</c:v>
                </c:pt>
                <c:pt idx="34488">
                  <c:v>34488</c:v>
                </c:pt>
                <c:pt idx="34489">
                  <c:v>34489</c:v>
                </c:pt>
                <c:pt idx="34490">
                  <c:v>34490</c:v>
                </c:pt>
                <c:pt idx="34491">
                  <c:v>34491</c:v>
                </c:pt>
                <c:pt idx="34492">
                  <c:v>34492</c:v>
                </c:pt>
                <c:pt idx="34493">
                  <c:v>34493</c:v>
                </c:pt>
                <c:pt idx="34494">
                  <c:v>34494</c:v>
                </c:pt>
                <c:pt idx="34495">
                  <c:v>34495</c:v>
                </c:pt>
                <c:pt idx="34496">
                  <c:v>34496</c:v>
                </c:pt>
                <c:pt idx="34497">
                  <c:v>34497</c:v>
                </c:pt>
                <c:pt idx="34498">
                  <c:v>34498</c:v>
                </c:pt>
                <c:pt idx="34499">
                  <c:v>34499</c:v>
                </c:pt>
                <c:pt idx="34500">
                  <c:v>34500</c:v>
                </c:pt>
                <c:pt idx="34501">
                  <c:v>34501</c:v>
                </c:pt>
                <c:pt idx="34502">
                  <c:v>34502</c:v>
                </c:pt>
                <c:pt idx="34503">
                  <c:v>34503</c:v>
                </c:pt>
                <c:pt idx="34504">
                  <c:v>34504</c:v>
                </c:pt>
                <c:pt idx="34505">
                  <c:v>34505</c:v>
                </c:pt>
                <c:pt idx="34506">
                  <c:v>34506</c:v>
                </c:pt>
                <c:pt idx="34507">
                  <c:v>34507</c:v>
                </c:pt>
                <c:pt idx="34508">
                  <c:v>34508</c:v>
                </c:pt>
                <c:pt idx="34509">
                  <c:v>34509</c:v>
                </c:pt>
                <c:pt idx="34510">
                  <c:v>34510</c:v>
                </c:pt>
                <c:pt idx="34511">
                  <c:v>34511</c:v>
                </c:pt>
                <c:pt idx="34512">
                  <c:v>34512</c:v>
                </c:pt>
                <c:pt idx="34513">
                  <c:v>34513</c:v>
                </c:pt>
                <c:pt idx="34514">
                  <c:v>34514</c:v>
                </c:pt>
                <c:pt idx="34515">
                  <c:v>34515</c:v>
                </c:pt>
                <c:pt idx="34516">
                  <c:v>34516</c:v>
                </c:pt>
                <c:pt idx="34517">
                  <c:v>34517</c:v>
                </c:pt>
                <c:pt idx="34518">
                  <c:v>34518</c:v>
                </c:pt>
                <c:pt idx="34519">
                  <c:v>34519</c:v>
                </c:pt>
                <c:pt idx="34520">
                  <c:v>34520</c:v>
                </c:pt>
                <c:pt idx="34521">
                  <c:v>34521</c:v>
                </c:pt>
                <c:pt idx="34522">
                  <c:v>34522</c:v>
                </c:pt>
                <c:pt idx="34523">
                  <c:v>34523</c:v>
                </c:pt>
                <c:pt idx="34524">
                  <c:v>34524</c:v>
                </c:pt>
                <c:pt idx="34525">
                  <c:v>34525</c:v>
                </c:pt>
                <c:pt idx="34526">
                  <c:v>34526</c:v>
                </c:pt>
                <c:pt idx="34527">
                  <c:v>34527</c:v>
                </c:pt>
                <c:pt idx="34528">
                  <c:v>34528</c:v>
                </c:pt>
                <c:pt idx="34529">
                  <c:v>34529</c:v>
                </c:pt>
                <c:pt idx="34530">
                  <c:v>34530</c:v>
                </c:pt>
                <c:pt idx="34531">
                  <c:v>34531</c:v>
                </c:pt>
                <c:pt idx="34532">
                  <c:v>34532</c:v>
                </c:pt>
                <c:pt idx="34533">
                  <c:v>34533</c:v>
                </c:pt>
                <c:pt idx="34534">
                  <c:v>34534</c:v>
                </c:pt>
                <c:pt idx="34535">
                  <c:v>34535</c:v>
                </c:pt>
                <c:pt idx="34536">
                  <c:v>34536</c:v>
                </c:pt>
                <c:pt idx="34537">
                  <c:v>34537</c:v>
                </c:pt>
                <c:pt idx="34538">
                  <c:v>34538</c:v>
                </c:pt>
                <c:pt idx="34539">
                  <c:v>34539</c:v>
                </c:pt>
                <c:pt idx="34540">
                  <c:v>34540</c:v>
                </c:pt>
                <c:pt idx="34541">
                  <c:v>34541</c:v>
                </c:pt>
                <c:pt idx="34542">
                  <c:v>34542</c:v>
                </c:pt>
                <c:pt idx="34543">
                  <c:v>34543</c:v>
                </c:pt>
                <c:pt idx="34544">
                  <c:v>34544</c:v>
                </c:pt>
                <c:pt idx="34545">
                  <c:v>34545</c:v>
                </c:pt>
                <c:pt idx="34546">
                  <c:v>34546</c:v>
                </c:pt>
                <c:pt idx="34547">
                  <c:v>34547</c:v>
                </c:pt>
                <c:pt idx="34548">
                  <c:v>34548</c:v>
                </c:pt>
                <c:pt idx="34549">
                  <c:v>34549</c:v>
                </c:pt>
                <c:pt idx="34550">
                  <c:v>34550</c:v>
                </c:pt>
                <c:pt idx="34551">
                  <c:v>34551</c:v>
                </c:pt>
                <c:pt idx="34552">
                  <c:v>34552</c:v>
                </c:pt>
                <c:pt idx="34553">
                  <c:v>34553</c:v>
                </c:pt>
                <c:pt idx="34554">
                  <c:v>34554</c:v>
                </c:pt>
                <c:pt idx="34555">
                  <c:v>34555</c:v>
                </c:pt>
                <c:pt idx="34556">
                  <c:v>34556</c:v>
                </c:pt>
                <c:pt idx="34557">
                  <c:v>34557</c:v>
                </c:pt>
                <c:pt idx="34558">
                  <c:v>34558</c:v>
                </c:pt>
                <c:pt idx="34559">
                  <c:v>34559</c:v>
                </c:pt>
                <c:pt idx="34560">
                  <c:v>34560</c:v>
                </c:pt>
                <c:pt idx="34561">
                  <c:v>34561</c:v>
                </c:pt>
                <c:pt idx="34562">
                  <c:v>34562</c:v>
                </c:pt>
                <c:pt idx="34563">
                  <c:v>34563</c:v>
                </c:pt>
                <c:pt idx="34564">
                  <c:v>34564</c:v>
                </c:pt>
                <c:pt idx="34565">
                  <c:v>34565</c:v>
                </c:pt>
                <c:pt idx="34566">
                  <c:v>34566</c:v>
                </c:pt>
                <c:pt idx="34567">
                  <c:v>34567</c:v>
                </c:pt>
                <c:pt idx="34568">
                  <c:v>34568</c:v>
                </c:pt>
                <c:pt idx="34569">
                  <c:v>34569</c:v>
                </c:pt>
                <c:pt idx="34570">
                  <c:v>34570</c:v>
                </c:pt>
                <c:pt idx="34571">
                  <c:v>34571</c:v>
                </c:pt>
                <c:pt idx="34572">
                  <c:v>34572</c:v>
                </c:pt>
                <c:pt idx="34573">
                  <c:v>34573</c:v>
                </c:pt>
                <c:pt idx="34574">
                  <c:v>34574</c:v>
                </c:pt>
                <c:pt idx="34575">
                  <c:v>34575</c:v>
                </c:pt>
                <c:pt idx="34576">
                  <c:v>34576</c:v>
                </c:pt>
                <c:pt idx="34577">
                  <c:v>34577</c:v>
                </c:pt>
                <c:pt idx="34578">
                  <c:v>34578</c:v>
                </c:pt>
                <c:pt idx="34579">
                  <c:v>34579</c:v>
                </c:pt>
                <c:pt idx="34580">
                  <c:v>34580</c:v>
                </c:pt>
                <c:pt idx="34581">
                  <c:v>34581</c:v>
                </c:pt>
                <c:pt idx="34582">
                  <c:v>34582</c:v>
                </c:pt>
                <c:pt idx="34583">
                  <c:v>34583</c:v>
                </c:pt>
                <c:pt idx="34584">
                  <c:v>34584</c:v>
                </c:pt>
                <c:pt idx="34585">
                  <c:v>34585</c:v>
                </c:pt>
                <c:pt idx="34586">
                  <c:v>34586</c:v>
                </c:pt>
                <c:pt idx="34587">
                  <c:v>34587</c:v>
                </c:pt>
                <c:pt idx="34588">
                  <c:v>34588</c:v>
                </c:pt>
                <c:pt idx="34589">
                  <c:v>34589</c:v>
                </c:pt>
                <c:pt idx="34590">
                  <c:v>34590</c:v>
                </c:pt>
                <c:pt idx="34591">
                  <c:v>34591</c:v>
                </c:pt>
                <c:pt idx="34592">
                  <c:v>34592</c:v>
                </c:pt>
                <c:pt idx="34593">
                  <c:v>34593</c:v>
                </c:pt>
                <c:pt idx="34594">
                  <c:v>34594</c:v>
                </c:pt>
                <c:pt idx="34595">
                  <c:v>34595</c:v>
                </c:pt>
                <c:pt idx="34596">
                  <c:v>34596</c:v>
                </c:pt>
                <c:pt idx="34597">
                  <c:v>34597</c:v>
                </c:pt>
                <c:pt idx="34598">
                  <c:v>34598</c:v>
                </c:pt>
                <c:pt idx="34599">
                  <c:v>34599</c:v>
                </c:pt>
                <c:pt idx="34600">
                  <c:v>34600</c:v>
                </c:pt>
                <c:pt idx="34601">
                  <c:v>34601</c:v>
                </c:pt>
                <c:pt idx="34602">
                  <c:v>34602</c:v>
                </c:pt>
                <c:pt idx="34603">
                  <c:v>34603</c:v>
                </c:pt>
                <c:pt idx="34604">
                  <c:v>34604</c:v>
                </c:pt>
                <c:pt idx="34605">
                  <c:v>34605</c:v>
                </c:pt>
                <c:pt idx="34606">
                  <c:v>34606</c:v>
                </c:pt>
                <c:pt idx="34607">
                  <c:v>34607</c:v>
                </c:pt>
                <c:pt idx="34608">
                  <c:v>34608</c:v>
                </c:pt>
                <c:pt idx="34609">
                  <c:v>34609</c:v>
                </c:pt>
                <c:pt idx="34610">
                  <c:v>34610</c:v>
                </c:pt>
                <c:pt idx="34611">
                  <c:v>34611</c:v>
                </c:pt>
                <c:pt idx="34612">
                  <c:v>34612</c:v>
                </c:pt>
                <c:pt idx="34613">
                  <c:v>34613</c:v>
                </c:pt>
                <c:pt idx="34614">
                  <c:v>34614</c:v>
                </c:pt>
                <c:pt idx="34615">
                  <c:v>34615</c:v>
                </c:pt>
                <c:pt idx="34616">
                  <c:v>34616</c:v>
                </c:pt>
                <c:pt idx="34617">
                  <c:v>34617</c:v>
                </c:pt>
                <c:pt idx="34618">
                  <c:v>34618</c:v>
                </c:pt>
                <c:pt idx="34619">
                  <c:v>34619</c:v>
                </c:pt>
                <c:pt idx="34620">
                  <c:v>34620</c:v>
                </c:pt>
                <c:pt idx="34621">
                  <c:v>34621</c:v>
                </c:pt>
                <c:pt idx="34622">
                  <c:v>34622</c:v>
                </c:pt>
                <c:pt idx="34623">
                  <c:v>34623</c:v>
                </c:pt>
                <c:pt idx="34624">
                  <c:v>34624</c:v>
                </c:pt>
                <c:pt idx="34625">
                  <c:v>34625</c:v>
                </c:pt>
                <c:pt idx="34626">
                  <c:v>34626</c:v>
                </c:pt>
                <c:pt idx="34627">
                  <c:v>34627</c:v>
                </c:pt>
                <c:pt idx="34628">
                  <c:v>34628</c:v>
                </c:pt>
                <c:pt idx="34629">
                  <c:v>34629</c:v>
                </c:pt>
                <c:pt idx="34630">
                  <c:v>34630</c:v>
                </c:pt>
                <c:pt idx="34631">
                  <c:v>34631</c:v>
                </c:pt>
                <c:pt idx="34632">
                  <c:v>34632</c:v>
                </c:pt>
                <c:pt idx="34633">
                  <c:v>34633</c:v>
                </c:pt>
                <c:pt idx="34634">
                  <c:v>34634</c:v>
                </c:pt>
                <c:pt idx="34635">
                  <c:v>34635</c:v>
                </c:pt>
                <c:pt idx="34636">
                  <c:v>34636</c:v>
                </c:pt>
                <c:pt idx="34637">
                  <c:v>34637</c:v>
                </c:pt>
                <c:pt idx="34638">
                  <c:v>34638</c:v>
                </c:pt>
                <c:pt idx="34639">
                  <c:v>34639</c:v>
                </c:pt>
                <c:pt idx="34640">
                  <c:v>34640</c:v>
                </c:pt>
                <c:pt idx="34641">
                  <c:v>34641</c:v>
                </c:pt>
                <c:pt idx="34642">
                  <c:v>34642</c:v>
                </c:pt>
                <c:pt idx="34643">
                  <c:v>34643</c:v>
                </c:pt>
                <c:pt idx="34644">
                  <c:v>34644</c:v>
                </c:pt>
                <c:pt idx="34645">
                  <c:v>34645</c:v>
                </c:pt>
                <c:pt idx="34646">
                  <c:v>34646</c:v>
                </c:pt>
                <c:pt idx="34647">
                  <c:v>34647</c:v>
                </c:pt>
                <c:pt idx="34648">
                  <c:v>34648</c:v>
                </c:pt>
                <c:pt idx="34649">
                  <c:v>34649</c:v>
                </c:pt>
                <c:pt idx="34650">
                  <c:v>34650</c:v>
                </c:pt>
                <c:pt idx="34651">
                  <c:v>34651</c:v>
                </c:pt>
                <c:pt idx="34652">
                  <c:v>34652</c:v>
                </c:pt>
                <c:pt idx="34653">
                  <c:v>34653</c:v>
                </c:pt>
                <c:pt idx="34654">
                  <c:v>34654</c:v>
                </c:pt>
                <c:pt idx="34655">
                  <c:v>34655</c:v>
                </c:pt>
                <c:pt idx="34656">
                  <c:v>34656</c:v>
                </c:pt>
                <c:pt idx="34657">
                  <c:v>34657</c:v>
                </c:pt>
                <c:pt idx="34658">
                  <c:v>34658</c:v>
                </c:pt>
                <c:pt idx="34659">
                  <c:v>34659</c:v>
                </c:pt>
                <c:pt idx="34660">
                  <c:v>34660</c:v>
                </c:pt>
                <c:pt idx="34661">
                  <c:v>34661</c:v>
                </c:pt>
                <c:pt idx="34662">
                  <c:v>34662</c:v>
                </c:pt>
                <c:pt idx="34663">
                  <c:v>34663</c:v>
                </c:pt>
                <c:pt idx="34664">
                  <c:v>34664</c:v>
                </c:pt>
                <c:pt idx="34665">
                  <c:v>34665</c:v>
                </c:pt>
                <c:pt idx="34666">
                  <c:v>34666</c:v>
                </c:pt>
                <c:pt idx="34667">
                  <c:v>34667</c:v>
                </c:pt>
                <c:pt idx="34668">
                  <c:v>34668</c:v>
                </c:pt>
                <c:pt idx="34669">
                  <c:v>34669</c:v>
                </c:pt>
                <c:pt idx="34670">
                  <c:v>34670</c:v>
                </c:pt>
                <c:pt idx="34671">
                  <c:v>34671</c:v>
                </c:pt>
                <c:pt idx="34672">
                  <c:v>34672</c:v>
                </c:pt>
                <c:pt idx="34673">
                  <c:v>34673</c:v>
                </c:pt>
                <c:pt idx="34674">
                  <c:v>34674</c:v>
                </c:pt>
                <c:pt idx="34675">
                  <c:v>34675</c:v>
                </c:pt>
                <c:pt idx="34676">
                  <c:v>34676</c:v>
                </c:pt>
                <c:pt idx="34677">
                  <c:v>34677</c:v>
                </c:pt>
                <c:pt idx="34678">
                  <c:v>34678</c:v>
                </c:pt>
                <c:pt idx="34679">
                  <c:v>34679</c:v>
                </c:pt>
                <c:pt idx="34680">
                  <c:v>34680</c:v>
                </c:pt>
                <c:pt idx="34681">
                  <c:v>34681</c:v>
                </c:pt>
                <c:pt idx="34682">
                  <c:v>34682</c:v>
                </c:pt>
                <c:pt idx="34683">
                  <c:v>34683</c:v>
                </c:pt>
                <c:pt idx="34684">
                  <c:v>34684</c:v>
                </c:pt>
                <c:pt idx="34685">
                  <c:v>34685</c:v>
                </c:pt>
                <c:pt idx="34686">
                  <c:v>34686</c:v>
                </c:pt>
                <c:pt idx="34687">
                  <c:v>34687</c:v>
                </c:pt>
                <c:pt idx="34688">
                  <c:v>34688</c:v>
                </c:pt>
                <c:pt idx="34689">
                  <c:v>34689</c:v>
                </c:pt>
                <c:pt idx="34690">
                  <c:v>34690</c:v>
                </c:pt>
                <c:pt idx="34691">
                  <c:v>34691</c:v>
                </c:pt>
                <c:pt idx="34692">
                  <c:v>34692</c:v>
                </c:pt>
                <c:pt idx="34693">
                  <c:v>34693</c:v>
                </c:pt>
                <c:pt idx="34694">
                  <c:v>34694</c:v>
                </c:pt>
                <c:pt idx="34695">
                  <c:v>34695</c:v>
                </c:pt>
                <c:pt idx="34696">
                  <c:v>34696</c:v>
                </c:pt>
                <c:pt idx="34697">
                  <c:v>34697</c:v>
                </c:pt>
                <c:pt idx="34698">
                  <c:v>34698</c:v>
                </c:pt>
                <c:pt idx="34699">
                  <c:v>34699</c:v>
                </c:pt>
                <c:pt idx="34700">
                  <c:v>34700</c:v>
                </c:pt>
                <c:pt idx="34701">
                  <c:v>34701</c:v>
                </c:pt>
                <c:pt idx="34702">
                  <c:v>34702</c:v>
                </c:pt>
                <c:pt idx="34703">
                  <c:v>34703</c:v>
                </c:pt>
                <c:pt idx="34704">
                  <c:v>34704</c:v>
                </c:pt>
                <c:pt idx="34705">
                  <c:v>34705</c:v>
                </c:pt>
                <c:pt idx="34706">
                  <c:v>34706</c:v>
                </c:pt>
                <c:pt idx="34707">
                  <c:v>34707</c:v>
                </c:pt>
                <c:pt idx="34708">
                  <c:v>34708</c:v>
                </c:pt>
                <c:pt idx="34709">
                  <c:v>34709</c:v>
                </c:pt>
                <c:pt idx="34710">
                  <c:v>34710</c:v>
                </c:pt>
                <c:pt idx="34711">
                  <c:v>34711</c:v>
                </c:pt>
                <c:pt idx="34712">
                  <c:v>34712</c:v>
                </c:pt>
                <c:pt idx="34713">
                  <c:v>34713</c:v>
                </c:pt>
                <c:pt idx="34714">
                  <c:v>34714</c:v>
                </c:pt>
                <c:pt idx="34715">
                  <c:v>34715</c:v>
                </c:pt>
                <c:pt idx="34716">
                  <c:v>34716</c:v>
                </c:pt>
                <c:pt idx="34717">
                  <c:v>34717</c:v>
                </c:pt>
                <c:pt idx="34718">
                  <c:v>34718</c:v>
                </c:pt>
                <c:pt idx="34719">
                  <c:v>34719</c:v>
                </c:pt>
                <c:pt idx="34720">
                  <c:v>34720</c:v>
                </c:pt>
                <c:pt idx="34721">
                  <c:v>34721</c:v>
                </c:pt>
                <c:pt idx="34722">
                  <c:v>34722</c:v>
                </c:pt>
                <c:pt idx="34723">
                  <c:v>34723</c:v>
                </c:pt>
                <c:pt idx="34724">
                  <c:v>34724</c:v>
                </c:pt>
                <c:pt idx="34725">
                  <c:v>34725</c:v>
                </c:pt>
                <c:pt idx="34726">
                  <c:v>34726</c:v>
                </c:pt>
                <c:pt idx="34727">
                  <c:v>34727</c:v>
                </c:pt>
                <c:pt idx="34728">
                  <c:v>34728</c:v>
                </c:pt>
                <c:pt idx="34729">
                  <c:v>34729</c:v>
                </c:pt>
                <c:pt idx="34730">
                  <c:v>34730</c:v>
                </c:pt>
                <c:pt idx="34731">
                  <c:v>34731</c:v>
                </c:pt>
                <c:pt idx="34732">
                  <c:v>34732</c:v>
                </c:pt>
                <c:pt idx="34733">
                  <c:v>34733</c:v>
                </c:pt>
                <c:pt idx="34734">
                  <c:v>34734</c:v>
                </c:pt>
                <c:pt idx="34735">
                  <c:v>34735</c:v>
                </c:pt>
                <c:pt idx="34736">
                  <c:v>34736</c:v>
                </c:pt>
                <c:pt idx="34737">
                  <c:v>34737</c:v>
                </c:pt>
                <c:pt idx="34738">
                  <c:v>34738</c:v>
                </c:pt>
                <c:pt idx="34739">
                  <c:v>34739</c:v>
                </c:pt>
                <c:pt idx="34740">
                  <c:v>34740</c:v>
                </c:pt>
                <c:pt idx="34741">
                  <c:v>34741</c:v>
                </c:pt>
                <c:pt idx="34742">
                  <c:v>34742</c:v>
                </c:pt>
                <c:pt idx="34743">
                  <c:v>34743</c:v>
                </c:pt>
                <c:pt idx="34744">
                  <c:v>34744</c:v>
                </c:pt>
                <c:pt idx="34745">
                  <c:v>34745</c:v>
                </c:pt>
                <c:pt idx="34746">
                  <c:v>34746</c:v>
                </c:pt>
                <c:pt idx="34747">
                  <c:v>34747</c:v>
                </c:pt>
                <c:pt idx="34748">
                  <c:v>34748</c:v>
                </c:pt>
                <c:pt idx="34749">
                  <c:v>34749</c:v>
                </c:pt>
                <c:pt idx="34750">
                  <c:v>34750</c:v>
                </c:pt>
                <c:pt idx="34751">
                  <c:v>34751</c:v>
                </c:pt>
                <c:pt idx="34752">
                  <c:v>34752</c:v>
                </c:pt>
                <c:pt idx="34753">
                  <c:v>34753</c:v>
                </c:pt>
                <c:pt idx="34754">
                  <c:v>34754</c:v>
                </c:pt>
                <c:pt idx="34755">
                  <c:v>34755</c:v>
                </c:pt>
                <c:pt idx="34756">
                  <c:v>34756</c:v>
                </c:pt>
                <c:pt idx="34757">
                  <c:v>34757</c:v>
                </c:pt>
                <c:pt idx="34758">
                  <c:v>34758</c:v>
                </c:pt>
                <c:pt idx="34759">
                  <c:v>34759</c:v>
                </c:pt>
                <c:pt idx="34760">
                  <c:v>34760</c:v>
                </c:pt>
                <c:pt idx="34761">
                  <c:v>34761</c:v>
                </c:pt>
                <c:pt idx="34762">
                  <c:v>34762</c:v>
                </c:pt>
                <c:pt idx="34763">
                  <c:v>34763</c:v>
                </c:pt>
                <c:pt idx="34764">
                  <c:v>34764</c:v>
                </c:pt>
                <c:pt idx="34765">
                  <c:v>34765</c:v>
                </c:pt>
                <c:pt idx="34766">
                  <c:v>34766</c:v>
                </c:pt>
                <c:pt idx="34767">
                  <c:v>34767</c:v>
                </c:pt>
                <c:pt idx="34768">
                  <c:v>34768</c:v>
                </c:pt>
                <c:pt idx="34769">
                  <c:v>34769</c:v>
                </c:pt>
                <c:pt idx="34770">
                  <c:v>34770</c:v>
                </c:pt>
                <c:pt idx="34771">
                  <c:v>34771</c:v>
                </c:pt>
                <c:pt idx="34772">
                  <c:v>34772</c:v>
                </c:pt>
                <c:pt idx="34773">
                  <c:v>34773</c:v>
                </c:pt>
                <c:pt idx="34774">
                  <c:v>34774</c:v>
                </c:pt>
                <c:pt idx="34775">
                  <c:v>34775</c:v>
                </c:pt>
                <c:pt idx="34776">
                  <c:v>34776</c:v>
                </c:pt>
                <c:pt idx="34777">
                  <c:v>34777</c:v>
                </c:pt>
                <c:pt idx="34778">
                  <c:v>34778</c:v>
                </c:pt>
                <c:pt idx="34779">
                  <c:v>34779</c:v>
                </c:pt>
                <c:pt idx="34780">
                  <c:v>34780</c:v>
                </c:pt>
                <c:pt idx="34781">
                  <c:v>34781</c:v>
                </c:pt>
                <c:pt idx="34782">
                  <c:v>34782</c:v>
                </c:pt>
                <c:pt idx="34783">
                  <c:v>34783</c:v>
                </c:pt>
                <c:pt idx="34784">
                  <c:v>34784</c:v>
                </c:pt>
                <c:pt idx="34785">
                  <c:v>34785</c:v>
                </c:pt>
                <c:pt idx="34786">
                  <c:v>34786</c:v>
                </c:pt>
                <c:pt idx="34787">
                  <c:v>34787</c:v>
                </c:pt>
                <c:pt idx="34788">
                  <c:v>34788</c:v>
                </c:pt>
                <c:pt idx="34789">
                  <c:v>34789</c:v>
                </c:pt>
                <c:pt idx="34790">
                  <c:v>34790</c:v>
                </c:pt>
                <c:pt idx="34791">
                  <c:v>34791</c:v>
                </c:pt>
                <c:pt idx="34792">
                  <c:v>34792</c:v>
                </c:pt>
                <c:pt idx="34793">
                  <c:v>34793</c:v>
                </c:pt>
                <c:pt idx="34794">
                  <c:v>34794</c:v>
                </c:pt>
                <c:pt idx="34795">
                  <c:v>34795</c:v>
                </c:pt>
                <c:pt idx="34796">
                  <c:v>34796</c:v>
                </c:pt>
                <c:pt idx="34797">
                  <c:v>34797</c:v>
                </c:pt>
                <c:pt idx="34798">
                  <c:v>34798</c:v>
                </c:pt>
                <c:pt idx="34799">
                  <c:v>34799</c:v>
                </c:pt>
                <c:pt idx="34800">
                  <c:v>34800</c:v>
                </c:pt>
                <c:pt idx="34801">
                  <c:v>34801</c:v>
                </c:pt>
                <c:pt idx="34802">
                  <c:v>34802</c:v>
                </c:pt>
                <c:pt idx="34803">
                  <c:v>34803</c:v>
                </c:pt>
                <c:pt idx="34804">
                  <c:v>34804</c:v>
                </c:pt>
                <c:pt idx="34805">
                  <c:v>34805</c:v>
                </c:pt>
                <c:pt idx="34806">
                  <c:v>34806</c:v>
                </c:pt>
                <c:pt idx="34807">
                  <c:v>34807</c:v>
                </c:pt>
                <c:pt idx="34808">
                  <c:v>34808</c:v>
                </c:pt>
                <c:pt idx="34809">
                  <c:v>34809</c:v>
                </c:pt>
                <c:pt idx="34810">
                  <c:v>34810</c:v>
                </c:pt>
                <c:pt idx="34811">
                  <c:v>34811</c:v>
                </c:pt>
                <c:pt idx="34812">
                  <c:v>34812</c:v>
                </c:pt>
                <c:pt idx="34813">
                  <c:v>34813</c:v>
                </c:pt>
                <c:pt idx="34814">
                  <c:v>34814</c:v>
                </c:pt>
                <c:pt idx="34815">
                  <c:v>34815</c:v>
                </c:pt>
                <c:pt idx="34816">
                  <c:v>34816</c:v>
                </c:pt>
                <c:pt idx="34817">
                  <c:v>34817</c:v>
                </c:pt>
                <c:pt idx="34818">
                  <c:v>34818</c:v>
                </c:pt>
                <c:pt idx="34819">
                  <c:v>34819</c:v>
                </c:pt>
                <c:pt idx="34820">
                  <c:v>34820</c:v>
                </c:pt>
                <c:pt idx="34821">
                  <c:v>34821</c:v>
                </c:pt>
                <c:pt idx="34822">
                  <c:v>34822</c:v>
                </c:pt>
                <c:pt idx="34823">
                  <c:v>34823</c:v>
                </c:pt>
                <c:pt idx="34824">
                  <c:v>34824</c:v>
                </c:pt>
                <c:pt idx="34825">
                  <c:v>34825</c:v>
                </c:pt>
                <c:pt idx="34826">
                  <c:v>34826</c:v>
                </c:pt>
                <c:pt idx="34827">
                  <c:v>34827</c:v>
                </c:pt>
                <c:pt idx="34828">
                  <c:v>34828</c:v>
                </c:pt>
                <c:pt idx="34829">
                  <c:v>34829</c:v>
                </c:pt>
                <c:pt idx="34830">
                  <c:v>34830</c:v>
                </c:pt>
                <c:pt idx="34831">
                  <c:v>34831</c:v>
                </c:pt>
                <c:pt idx="34832">
                  <c:v>34832</c:v>
                </c:pt>
                <c:pt idx="34833">
                  <c:v>34833</c:v>
                </c:pt>
                <c:pt idx="34834">
                  <c:v>34834</c:v>
                </c:pt>
                <c:pt idx="34835">
                  <c:v>34835</c:v>
                </c:pt>
                <c:pt idx="34836">
                  <c:v>34836</c:v>
                </c:pt>
                <c:pt idx="34837">
                  <c:v>34837</c:v>
                </c:pt>
                <c:pt idx="34838">
                  <c:v>34838</c:v>
                </c:pt>
                <c:pt idx="34839">
                  <c:v>34839</c:v>
                </c:pt>
                <c:pt idx="34840">
                  <c:v>34840</c:v>
                </c:pt>
                <c:pt idx="34841">
                  <c:v>34841</c:v>
                </c:pt>
                <c:pt idx="34842">
                  <c:v>34842</c:v>
                </c:pt>
                <c:pt idx="34843">
                  <c:v>34843</c:v>
                </c:pt>
                <c:pt idx="34844">
                  <c:v>34844</c:v>
                </c:pt>
                <c:pt idx="34845">
                  <c:v>34845</c:v>
                </c:pt>
                <c:pt idx="34846">
                  <c:v>34846</c:v>
                </c:pt>
                <c:pt idx="34847">
                  <c:v>34847</c:v>
                </c:pt>
                <c:pt idx="34848">
                  <c:v>34848</c:v>
                </c:pt>
                <c:pt idx="34849">
                  <c:v>34849</c:v>
                </c:pt>
                <c:pt idx="34850">
                  <c:v>34850</c:v>
                </c:pt>
                <c:pt idx="34851">
                  <c:v>34851</c:v>
                </c:pt>
                <c:pt idx="34852">
                  <c:v>34852</c:v>
                </c:pt>
                <c:pt idx="34853">
                  <c:v>34853</c:v>
                </c:pt>
                <c:pt idx="34854">
                  <c:v>34854</c:v>
                </c:pt>
                <c:pt idx="34855">
                  <c:v>34855</c:v>
                </c:pt>
                <c:pt idx="34856">
                  <c:v>34856</c:v>
                </c:pt>
                <c:pt idx="34857">
                  <c:v>34857</c:v>
                </c:pt>
                <c:pt idx="34858">
                  <c:v>34858</c:v>
                </c:pt>
                <c:pt idx="34859">
                  <c:v>34859</c:v>
                </c:pt>
                <c:pt idx="34860">
                  <c:v>34860</c:v>
                </c:pt>
                <c:pt idx="34861">
                  <c:v>34861</c:v>
                </c:pt>
                <c:pt idx="34862">
                  <c:v>34862</c:v>
                </c:pt>
                <c:pt idx="34863">
                  <c:v>34863</c:v>
                </c:pt>
                <c:pt idx="34864">
                  <c:v>34864</c:v>
                </c:pt>
                <c:pt idx="34865">
                  <c:v>34865</c:v>
                </c:pt>
                <c:pt idx="34866">
                  <c:v>34866</c:v>
                </c:pt>
                <c:pt idx="34867">
                  <c:v>34867</c:v>
                </c:pt>
                <c:pt idx="34868">
                  <c:v>34868</c:v>
                </c:pt>
                <c:pt idx="34869">
                  <c:v>34869</c:v>
                </c:pt>
                <c:pt idx="34870">
                  <c:v>34870</c:v>
                </c:pt>
                <c:pt idx="34871">
                  <c:v>34871</c:v>
                </c:pt>
                <c:pt idx="34872">
                  <c:v>34872</c:v>
                </c:pt>
                <c:pt idx="34873">
                  <c:v>34873</c:v>
                </c:pt>
                <c:pt idx="34874">
                  <c:v>34874</c:v>
                </c:pt>
                <c:pt idx="34875">
                  <c:v>34875</c:v>
                </c:pt>
                <c:pt idx="34876">
                  <c:v>34876</c:v>
                </c:pt>
                <c:pt idx="34877">
                  <c:v>34877</c:v>
                </c:pt>
                <c:pt idx="34878">
                  <c:v>34878</c:v>
                </c:pt>
                <c:pt idx="34879">
                  <c:v>34879</c:v>
                </c:pt>
                <c:pt idx="34880">
                  <c:v>34880</c:v>
                </c:pt>
                <c:pt idx="34881">
                  <c:v>34881</c:v>
                </c:pt>
                <c:pt idx="34882">
                  <c:v>34882</c:v>
                </c:pt>
                <c:pt idx="34883">
                  <c:v>34883</c:v>
                </c:pt>
                <c:pt idx="34884">
                  <c:v>34884</c:v>
                </c:pt>
                <c:pt idx="34885">
                  <c:v>34885</c:v>
                </c:pt>
                <c:pt idx="34886">
                  <c:v>34886</c:v>
                </c:pt>
                <c:pt idx="34887">
                  <c:v>34887</c:v>
                </c:pt>
                <c:pt idx="34888">
                  <c:v>34888</c:v>
                </c:pt>
                <c:pt idx="34889">
                  <c:v>34889</c:v>
                </c:pt>
                <c:pt idx="34890">
                  <c:v>34890</c:v>
                </c:pt>
                <c:pt idx="34891">
                  <c:v>34891</c:v>
                </c:pt>
                <c:pt idx="34892">
                  <c:v>34892</c:v>
                </c:pt>
                <c:pt idx="34893">
                  <c:v>34893</c:v>
                </c:pt>
                <c:pt idx="34894">
                  <c:v>34894</c:v>
                </c:pt>
                <c:pt idx="34895">
                  <c:v>34895</c:v>
                </c:pt>
                <c:pt idx="34896">
                  <c:v>34896</c:v>
                </c:pt>
                <c:pt idx="34897">
                  <c:v>34897</c:v>
                </c:pt>
                <c:pt idx="34898">
                  <c:v>34898</c:v>
                </c:pt>
                <c:pt idx="34899">
                  <c:v>34899</c:v>
                </c:pt>
                <c:pt idx="34900">
                  <c:v>34900</c:v>
                </c:pt>
                <c:pt idx="34901">
                  <c:v>34901</c:v>
                </c:pt>
                <c:pt idx="34902">
                  <c:v>34902</c:v>
                </c:pt>
                <c:pt idx="34903">
                  <c:v>34903</c:v>
                </c:pt>
                <c:pt idx="34904">
                  <c:v>34904</c:v>
                </c:pt>
                <c:pt idx="34905">
                  <c:v>34905</c:v>
                </c:pt>
                <c:pt idx="34906">
                  <c:v>34906</c:v>
                </c:pt>
                <c:pt idx="34907">
                  <c:v>34907</c:v>
                </c:pt>
                <c:pt idx="34908">
                  <c:v>34908</c:v>
                </c:pt>
                <c:pt idx="34909">
                  <c:v>34909</c:v>
                </c:pt>
                <c:pt idx="34910">
                  <c:v>34910</c:v>
                </c:pt>
                <c:pt idx="34911">
                  <c:v>34911</c:v>
                </c:pt>
                <c:pt idx="34912">
                  <c:v>34912</c:v>
                </c:pt>
                <c:pt idx="34913">
                  <c:v>34913</c:v>
                </c:pt>
                <c:pt idx="34914">
                  <c:v>34914</c:v>
                </c:pt>
                <c:pt idx="34915">
                  <c:v>34915</c:v>
                </c:pt>
                <c:pt idx="34916">
                  <c:v>34916</c:v>
                </c:pt>
                <c:pt idx="34917">
                  <c:v>34917</c:v>
                </c:pt>
                <c:pt idx="34918">
                  <c:v>34918</c:v>
                </c:pt>
                <c:pt idx="34919">
                  <c:v>34919</c:v>
                </c:pt>
                <c:pt idx="34920">
                  <c:v>34920</c:v>
                </c:pt>
                <c:pt idx="34921">
                  <c:v>34921</c:v>
                </c:pt>
                <c:pt idx="34922">
                  <c:v>34922</c:v>
                </c:pt>
                <c:pt idx="34923">
                  <c:v>34923</c:v>
                </c:pt>
                <c:pt idx="34924">
                  <c:v>34924</c:v>
                </c:pt>
                <c:pt idx="34925">
                  <c:v>34925</c:v>
                </c:pt>
                <c:pt idx="34926">
                  <c:v>34926</c:v>
                </c:pt>
                <c:pt idx="34927">
                  <c:v>34927</c:v>
                </c:pt>
                <c:pt idx="34928">
                  <c:v>34928</c:v>
                </c:pt>
                <c:pt idx="34929">
                  <c:v>34929</c:v>
                </c:pt>
                <c:pt idx="34930">
                  <c:v>34930</c:v>
                </c:pt>
                <c:pt idx="34931">
                  <c:v>34931</c:v>
                </c:pt>
                <c:pt idx="34932">
                  <c:v>34932</c:v>
                </c:pt>
                <c:pt idx="34933">
                  <c:v>34933</c:v>
                </c:pt>
                <c:pt idx="34934">
                  <c:v>34934</c:v>
                </c:pt>
                <c:pt idx="34935">
                  <c:v>34935</c:v>
                </c:pt>
                <c:pt idx="34936">
                  <c:v>34936</c:v>
                </c:pt>
                <c:pt idx="34937">
                  <c:v>34937</c:v>
                </c:pt>
                <c:pt idx="34938">
                  <c:v>34938</c:v>
                </c:pt>
                <c:pt idx="34939">
                  <c:v>34939</c:v>
                </c:pt>
                <c:pt idx="34940">
                  <c:v>34940</c:v>
                </c:pt>
                <c:pt idx="34941">
                  <c:v>34941</c:v>
                </c:pt>
                <c:pt idx="34942">
                  <c:v>34942</c:v>
                </c:pt>
                <c:pt idx="34943">
                  <c:v>34943</c:v>
                </c:pt>
                <c:pt idx="34944">
                  <c:v>34944</c:v>
                </c:pt>
                <c:pt idx="34945">
                  <c:v>34945</c:v>
                </c:pt>
                <c:pt idx="34946">
                  <c:v>34946</c:v>
                </c:pt>
                <c:pt idx="34947">
                  <c:v>34947</c:v>
                </c:pt>
                <c:pt idx="34948">
                  <c:v>34948</c:v>
                </c:pt>
                <c:pt idx="34949">
                  <c:v>34949</c:v>
                </c:pt>
                <c:pt idx="34950">
                  <c:v>34950</c:v>
                </c:pt>
                <c:pt idx="34951">
                  <c:v>34951</c:v>
                </c:pt>
                <c:pt idx="34952">
                  <c:v>34952</c:v>
                </c:pt>
                <c:pt idx="34953">
                  <c:v>34953</c:v>
                </c:pt>
                <c:pt idx="34954">
                  <c:v>34954</c:v>
                </c:pt>
                <c:pt idx="34955">
                  <c:v>34955</c:v>
                </c:pt>
                <c:pt idx="34956">
                  <c:v>34956</c:v>
                </c:pt>
                <c:pt idx="34957">
                  <c:v>34957</c:v>
                </c:pt>
                <c:pt idx="34958">
                  <c:v>34958</c:v>
                </c:pt>
                <c:pt idx="34959">
                  <c:v>34959</c:v>
                </c:pt>
                <c:pt idx="34960">
                  <c:v>34960</c:v>
                </c:pt>
                <c:pt idx="34961">
                  <c:v>34961</c:v>
                </c:pt>
                <c:pt idx="34962">
                  <c:v>34962</c:v>
                </c:pt>
                <c:pt idx="34963">
                  <c:v>34963</c:v>
                </c:pt>
                <c:pt idx="34964">
                  <c:v>34964</c:v>
                </c:pt>
                <c:pt idx="34965">
                  <c:v>34965</c:v>
                </c:pt>
                <c:pt idx="34966">
                  <c:v>34966</c:v>
                </c:pt>
                <c:pt idx="34967">
                  <c:v>34967</c:v>
                </c:pt>
                <c:pt idx="34968">
                  <c:v>34968</c:v>
                </c:pt>
                <c:pt idx="34969">
                  <c:v>34969</c:v>
                </c:pt>
                <c:pt idx="34970">
                  <c:v>34970</c:v>
                </c:pt>
                <c:pt idx="34971">
                  <c:v>34971</c:v>
                </c:pt>
                <c:pt idx="34972">
                  <c:v>34972</c:v>
                </c:pt>
                <c:pt idx="34973">
                  <c:v>34973</c:v>
                </c:pt>
                <c:pt idx="34974">
                  <c:v>34974</c:v>
                </c:pt>
                <c:pt idx="34975">
                  <c:v>34975</c:v>
                </c:pt>
                <c:pt idx="34976">
                  <c:v>34976</c:v>
                </c:pt>
                <c:pt idx="34977">
                  <c:v>34977</c:v>
                </c:pt>
                <c:pt idx="34978">
                  <c:v>34978</c:v>
                </c:pt>
                <c:pt idx="34979">
                  <c:v>34979</c:v>
                </c:pt>
                <c:pt idx="34980">
                  <c:v>34980</c:v>
                </c:pt>
                <c:pt idx="34981">
                  <c:v>34981</c:v>
                </c:pt>
                <c:pt idx="34982">
                  <c:v>34982</c:v>
                </c:pt>
                <c:pt idx="34983">
                  <c:v>34983</c:v>
                </c:pt>
                <c:pt idx="34984">
                  <c:v>34984</c:v>
                </c:pt>
                <c:pt idx="34985">
                  <c:v>34985</c:v>
                </c:pt>
                <c:pt idx="34986">
                  <c:v>34986</c:v>
                </c:pt>
                <c:pt idx="34987">
                  <c:v>34987</c:v>
                </c:pt>
                <c:pt idx="34988">
                  <c:v>34988</c:v>
                </c:pt>
                <c:pt idx="34989">
                  <c:v>34989</c:v>
                </c:pt>
                <c:pt idx="34990">
                  <c:v>34990</c:v>
                </c:pt>
                <c:pt idx="34991">
                  <c:v>34991</c:v>
                </c:pt>
                <c:pt idx="34992">
                  <c:v>34992</c:v>
                </c:pt>
                <c:pt idx="34993">
                  <c:v>34993</c:v>
                </c:pt>
                <c:pt idx="34994">
                  <c:v>34994</c:v>
                </c:pt>
                <c:pt idx="34995">
                  <c:v>34995</c:v>
                </c:pt>
                <c:pt idx="34996">
                  <c:v>34996</c:v>
                </c:pt>
                <c:pt idx="34997">
                  <c:v>34997</c:v>
                </c:pt>
                <c:pt idx="34998">
                  <c:v>34998</c:v>
                </c:pt>
                <c:pt idx="34999">
                  <c:v>34999</c:v>
                </c:pt>
                <c:pt idx="35000">
                  <c:v>35000</c:v>
                </c:pt>
                <c:pt idx="35001">
                  <c:v>35001</c:v>
                </c:pt>
                <c:pt idx="35002">
                  <c:v>35002</c:v>
                </c:pt>
                <c:pt idx="35003">
                  <c:v>35003</c:v>
                </c:pt>
                <c:pt idx="35004">
                  <c:v>35004</c:v>
                </c:pt>
                <c:pt idx="35005">
                  <c:v>35005</c:v>
                </c:pt>
                <c:pt idx="35006">
                  <c:v>35006</c:v>
                </c:pt>
                <c:pt idx="35007">
                  <c:v>35007</c:v>
                </c:pt>
                <c:pt idx="35008">
                  <c:v>35008</c:v>
                </c:pt>
                <c:pt idx="35009">
                  <c:v>35009</c:v>
                </c:pt>
                <c:pt idx="35010">
                  <c:v>35010</c:v>
                </c:pt>
                <c:pt idx="35011">
                  <c:v>35011</c:v>
                </c:pt>
                <c:pt idx="35012">
                  <c:v>35012</c:v>
                </c:pt>
                <c:pt idx="35013">
                  <c:v>35013</c:v>
                </c:pt>
                <c:pt idx="35014">
                  <c:v>35014</c:v>
                </c:pt>
                <c:pt idx="35015">
                  <c:v>35015</c:v>
                </c:pt>
                <c:pt idx="35016">
                  <c:v>35016</c:v>
                </c:pt>
                <c:pt idx="35017">
                  <c:v>35017</c:v>
                </c:pt>
                <c:pt idx="35018">
                  <c:v>35018</c:v>
                </c:pt>
                <c:pt idx="35019">
                  <c:v>35019</c:v>
                </c:pt>
                <c:pt idx="35020">
                  <c:v>35020</c:v>
                </c:pt>
                <c:pt idx="35021">
                  <c:v>35021</c:v>
                </c:pt>
                <c:pt idx="35022">
                  <c:v>35022</c:v>
                </c:pt>
                <c:pt idx="35023">
                  <c:v>35023</c:v>
                </c:pt>
                <c:pt idx="35024">
                  <c:v>35024</c:v>
                </c:pt>
                <c:pt idx="35025">
                  <c:v>35025</c:v>
                </c:pt>
                <c:pt idx="35026">
                  <c:v>35026</c:v>
                </c:pt>
                <c:pt idx="35027">
                  <c:v>35027</c:v>
                </c:pt>
                <c:pt idx="35028">
                  <c:v>35028</c:v>
                </c:pt>
                <c:pt idx="35029">
                  <c:v>35029</c:v>
                </c:pt>
                <c:pt idx="35030">
                  <c:v>35030</c:v>
                </c:pt>
                <c:pt idx="35031">
                  <c:v>35031</c:v>
                </c:pt>
                <c:pt idx="35032">
                  <c:v>35032</c:v>
                </c:pt>
                <c:pt idx="35033">
                  <c:v>35033</c:v>
                </c:pt>
                <c:pt idx="35034">
                  <c:v>35034</c:v>
                </c:pt>
                <c:pt idx="35035">
                  <c:v>35035</c:v>
                </c:pt>
                <c:pt idx="35036">
                  <c:v>35036</c:v>
                </c:pt>
                <c:pt idx="35037">
                  <c:v>35037</c:v>
                </c:pt>
                <c:pt idx="35038">
                  <c:v>35038</c:v>
                </c:pt>
                <c:pt idx="35039">
                  <c:v>35039</c:v>
                </c:pt>
                <c:pt idx="35040">
                  <c:v>35040</c:v>
                </c:pt>
                <c:pt idx="35041">
                  <c:v>35041</c:v>
                </c:pt>
                <c:pt idx="35042">
                  <c:v>35042</c:v>
                </c:pt>
                <c:pt idx="35043">
                  <c:v>35043</c:v>
                </c:pt>
                <c:pt idx="35044">
                  <c:v>35044</c:v>
                </c:pt>
                <c:pt idx="35045">
                  <c:v>35045</c:v>
                </c:pt>
                <c:pt idx="35046">
                  <c:v>35046</c:v>
                </c:pt>
                <c:pt idx="35047">
                  <c:v>35047</c:v>
                </c:pt>
                <c:pt idx="35048">
                  <c:v>35048</c:v>
                </c:pt>
                <c:pt idx="35049">
                  <c:v>35049</c:v>
                </c:pt>
                <c:pt idx="35050">
                  <c:v>35050</c:v>
                </c:pt>
                <c:pt idx="35051">
                  <c:v>35051</c:v>
                </c:pt>
                <c:pt idx="35052">
                  <c:v>35052</c:v>
                </c:pt>
                <c:pt idx="35053">
                  <c:v>35053</c:v>
                </c:pt>
                <c:pt idx="35054">
                  <c:v>35054</c:v>
                </c:pt>
                <c:pt idx="35055">
                  <c:v>35055</c:v>
                </c:pt>
                <c:pt idx="35056">
                  <c:v>35056</c:v>
                </c:pt>
                <c:pt idx="35057">
                  <c:v>35057</c:v>
                </c:pt>
                <c:pt idx="35058">
                  <c:v>35058</c:v>
                </c:pt>
                <c:pt idx="35059">
                  <c:v>35059</c:v>
                </c:pt>
                <c:pt idx="35060">
                  <c:v>35060</c:v>
                </c:pt>
                <c:pt idx="35061">
                  <c:v>35061</c:v>
                </c:pt>
                <c:pt idx="35062">
                  <c:v>35062</c:v>
                </c:pt>
                <c:pt idx="35063">
                  <c:v>35063</c:v>
                </c:pt>
                <c:pt idx="35064">
                  <c:v>35064</c:v>
                </c:pt>
                <c:pt idx="35065">
                  <c:v>35065</c:v>
                </c:pt>
                <c:pt idx="35066">
                  <c:v>35066</c:v>
                </c:pt>
                <c:pt idx="35067">
                  <c:v>35067</c:v>
                </c:pt>
                <c:pt idx="35068">
                  <c:v>35068</c:v>
                </c:pt>
                <c:pt idx="35069">
                  <c:v>35069</c:v>
                </c:pt>
                <c:pt idx="35070">
                  <c:v>35070</c:v>
                </c:pt>
                <c:pt idx="35071">
                  <c:v>35071</c:v>
                </c:pt>
                <c:pt idx="35072">
                  <c:v>35072</c:v>
                </c:pt>
                <c:pt idx="35073">
                  <c:v>35073</c:v>
                </c:pt>
                <c:pt idx="35074">
                  <c:v>35074</c:v>
                </c:pt>
                <c:pt idx="35075">
                  <c:v>35075</c:v>
                </c:pt>
                <c:pt idx="35076">
                  <c:v>35076</c:v>
                </c:pt>
                <c:pt idx="35077">
                  <c:v>35077</c:v>
                </c:pt>
                <c:pt idx="35078">
                  <c:v>35078</c:v>
                </c:pt>
                <c:pt idx="35079">
                  <c:v>35079</c:v>
                </c:pt>
                <c:pt idx="35080">
                  <c:v>35080</c:v>
                </c:pt>
                <c:pt idx="35081">
                  <c:v>35081</c:v>
                </c:pt>
                <c:pt idx="35082">
                  <c:v>35082</c:v>
                </c:pt>
                <c:pt idx="35083">
                  <c:v>35083</c:v>
                </c:pt>
                <c:pt idx="35084">
                  <c:v>35084</c:v>
                </c:pt>
                <c:pt idx="35085">
                  <c:v>35085</c:v>
                </c:pt>
                <c:pt idx="35086">
                  <c:v>35086</c:v>
                </c:pt>
                <c:pt idx="35087">
                  <c:v>35087</c:v>
                </c:pt>
                <c:pt idx="35088">
                  <c:v>35088</c:v>
                </c:pt>
                <c:pt idx="35089">
                  <c:v>35089</c:v>
                </c:pt>
                <c:pt idx="35090">
                  <c:v>35090</c:v>
                </c:pt>
                <c:pt idx="35091">
                  <c:v>35091</c:v>
                </c:pt>
                <c:pt idx="35092">
                  <c:v>35092</c:v>
                </c:pt>
                <c:pt idx="35093">
                  <c:v>35093</c:v>
                </c:pt>
                <c:pt idx="35094">
                  <c:v>35094</c:v>
                </c:pt>
                <c:pt idx="35095">
                  <c:v>35095</c:v>
                </c:pt>
                <c:pt idx="35096">
                  <c:v>35096</c:v>
                </c:pt>
                <c:pt idx="35097">
                  <c:v>35097</c:v>
                </c:pt>
                <c:pt idx="35098">
                  <c:v>35098</c:v>
                </c:pt>
                <c:pt idx="35099">
                  <c:v>35099</c:v>
                </c:pt>
                <c:pt idx="35100">
                  <c:v>35100</c:v>
                </c:pt>
                <c:pt idx="35101">
                  <c:v>35101</c:v>
                </c:pt>
                <c:pt idx="35102">
                  <c:v>35102</c:v>
                </c:pt>
                <c:pt idx="35103">
                  <c:v>35103</c:v>
                </c:pt>
                <c:pt idx="35104">
                  <c:v>35104</c:v>
                </c:pt>
                <c:pt idx="35105">
                  <c:v>35105</c:v>
                </c:pt>
                <c:pt idx="35106">
                  <c:v>35106</c:v>
                </c:pt>
                <c:pt idx="35107">
                  <c:v>35107</c:v>
                </c:pt>
                <c:pt idx="35108">
                  <c:v>35108</c:v>
                </c:pt>
                <c:pt idx="35109">
                  <c:v>35109</c:v>
                </c:pt>
                <c:pt idx="35110">
                  <c:v>35110</c:v>
                </c:pt>
                <c:pt idx="35111">
                  <c:v>35111</c:v>
                </c:pt>
                <c:pt idx="35112">
                  <c:v>35112</c:v>
                </c:pt>
                <c:pt idx="35113">
                  <c:v>35113</c:v>
                </c:pt>
                <c:pt idx="35114">
                  <c:v>35114</c:v>
                </c:pt>
                <c:pt idx="35115">
                  <c:v>35115</c:v>
                </c:pt>
                <c:pt idx="35116">
                  <c:v>35116</c:v>
                </c:pt>
                <c:pt idx="35117">
                  <c:v>35117</c:v>
                </c:pt>
                <c:pt idx="35118">
                  <c:v>35118</c:v>
                </c:pt>
                <c:pt idx="35119">
                  <c:v>35119</c:v>
                </c:pt>
                <c:pt idx="35120">
                  <c:v>35120</c:v>
                </c:pt>
                <c:pt idx="35121">
                  <c:v>35121</c:v>
                </c:pt>
                <c:pt idx="35122">
                  <c:v>35122</c:v>
                </c:pt>
                <c:pt idx="35123">
                  <c:v>35123</c:v>
                </c:pt>
                <c:pt idx="35124">
                  <c:v>35124</c:v>
                </c:pt>
                <c:pt idx="35125">
                  <c:v>35125</c:v>
                </c:pt>
                <c:pt idx="35126">
                  <c:v>35126</c:v>
                </c:pt>
                <c:pt idx="35127">
                  <c:v>35127</c:v>
                </c:pt>
                <c:pt idx="35128">
                  <c:v>35128</c:v>
                </c:pt>
                <c:pt idx="35129">
                  <c:v>35129</c:v>
                </c:pt>
                <c:pt idx="35130">
                  <c:v>35130</c:v>
                </c:pt>
                <c:pt idx="35131">
                  <c:v>35131</c:v>
                </c:pt>
                <c:pt idx="35132">
                  <c:v>35132</c:v>
                </c:pt>
                <c:pt idx="35133">
                  <c:v>35133</c:v>
                </c:pt>
                <c:pt idx="35134">
                  <c:v>35134</c:v>
                </c:pt>
                <c:pt idx="35135">
                  <c:v>35135</c:v>
                </c:pt>
                <c:pt idx="35136">
                  <c:v>35136</c:v>
                </c:pt>
                <c:pt idx="35137">
                  <c:v>35137</c:v>
                </c:pt>
                <c:pt idx="35138">
                  <c:v>35138</c:v>
                </c:pt>
                <c:pt idx="35139">
                  <c:v>35139</c:v>
                </c:pt>
                <c:pt idx="35140">
                  <c:v>35140</c:v>
                </c:pt>
                <c:pt idx="35141">
                  <c:v>35141</c:v>
                </c:pt>
                <c:pt idx="35142">
                  <c:v>35142</c:v>
                </c:pt>
                <c:pt idx="35143">
                  <c:v>35143</c:v>
                </c:pt>
                <c:pt idx="35144">
                  <c:v>35144</c:v>
                </c:pt>
                <c:pt idx="35145">
                  <c:v>35145</c:v>
                </c:pt>
                <c:pt idx="35146">
                  <c:v>35146</c:v>
                </c:pt>
                <c:pt idx="35147">
                  <c:v>35147</c:v>
                </c:pt>
                <c:pt idx="35148">
                  <c:v>35148</c:v>
                </c:pt>
                <c:pt idx="35149">
                  <c:v>35149</c:v>
                </c:pt>
                <c:pt idx="35150">
                  <c:v>35150</c:v>
                </c:pt>
                <c:pt idx="35151">
                  <c:v>35151</c:v>
                </c:pt>
                <c:pt idx="35152">
                  <c:v>35152</c:v>
                </c:pt>
                <c:pt idx="35153">
                  <c:v>35153</c:v>
                </c:pt>
                <c:pt idx="35154">
                  <c:v>35154</c:v>
                </c:pt>
                <c:pt idx="35155">
                  <c:v>35155</c:v>
                </c:pt>
                <c:pt idx="35156">
                  <c:v>35156</c:v>
                </c:pt>
                <c:pt idx="35157">
                  <c:v>35157</c:v>
                </c:pt>
                <c:pt idx="35158">
                  <c:v>35158</c:v>
                </c:pt>
                <c:pt idx="35159">
                  <c:v>35159</c:v>
                </c:pt>
                <c:pt idx="35160">
                  <c:v>35160</c:v>
                </c:pt>
                <c:pt idx="35161">
                  <c:v>35161</c:v>
                </c:pt>
                <c:pt idx="35162">
                  <c:v>35162</c:v>
                </c:pt>
                <c:pt idx="35163">
                  <c:v>35163</c:v>
                </c:pt>
                <c:pt idx="35164">
                  <c:v>35164</c:v>
                </c:pt>
                <c:pt idx="35165">
                  <c:v>35165</c:v>
                </c:pt>
                <c:pt idx="35166">
                  <c:v>35166</c:v>
                </c:pt>
                <c:pt idx="35167">
                  <c:v>35167</c:v>
                </c:pt>
                <c:pt idx="35168">
                  <c:v>35168</c:v>
                </c:pt>
                <c:pt idx="35169">
                  <c:v>35169</c:v>
                </c:pt>
                <c:pt idx="35170">
                  <c:v>35170</c:v>
                </c:pt>
                <c:pt idx="35171">
                  <c:v>35171</c:v>
                </c:pt>
                <c:pt idx="35172">
                  <c:v>35172</c:v>
                </c:pt>
                <c:pt idx="35173">
                  <c:v>35173</c:v>
                </c:pt>
                <c:pt idx="35174">
                  <c:v>35174</c:v>
                </c:pt>
                <c:pt idx="35175">
                  <c:v>35175</c:v>
                </c:pt>
                <c:pt idx="35176">
                  <c:v>35176</c:v>
                </c:pt>
                <c:pt idx="35177">
                  <c:v>35177</c:v>
                </c:pt>
                <c:pt idx="35178">
                  <c:v>35178</c:v>
                </c:pt>
                <c:pt idx="35179">
                  <c:v>35179</c:v>
                </c:pt>
                <c:pt idx="35180">
                  <c:v>35180</c:v>
                </c:pt>
                <c:pt idx="35181">
                  <c:v>35181</c:v>
                </c:pt>
                <c:pt idx="35182">
                  <c:v>35182</c:v>
                </c:pt>
                <c:pt idx="35183">
                  <c:v>35183</c:v>
                </c:pt>
                <c:pt idx="35184">
                  <c:v>35184</c:v>
                </c:pt>
                <c:pt idx="35185">
                  <c:v>35185</c:v>
                </c:pt>
                <c:pt idx="35186">
                  <c:v>35186</c:v>
                </c:pt>
                <c:pt idx="35187">
                  <c:v>35187</c:v>
                </c:pt>
                <c:pt idx="35188">
                  <c:v>35188</c:v>
                </c:pt>
                <c:pt idx="35189">
                  <c:v>35189</c:v>
                </c:pt>
                <c:pt idx="35190">
                  <c:v>35190</c:v>
                </c:pt>
                <c:pt idx="35191">
                  <c:v>35191</c:v>
                </c:pt>
                <c:pt idx="35192">
                  <c:v>35192</c:v>
                </c:pt>
                <c:pt idx="35193">
                  <c:v>35193</c:v>
                </c:pt>
                <c:pt idx="35194">
                  <c:v>35194</c:v>
                </c:pt>
                <c:pt idx="35195">
                  <c:v>35195</c:v>
                </c:pt>
                <c:pt idx="35196">
                  <c:v>35196</c:v>
                </c:pt>
                <c:pt idx="35197">
                  <c:v>35197</c:v>
                </c:pt>
                <c:pt idx="35198">
                  <c:v>35198</c:v>
                </c:pt>
                <c:pt idx="35199">
                  <c:v>35199</c:v>
                </c:pt>
                <c:pt idx="35200">
                  <c:v>35200</c:v>
                </c:pt>
                <c:pt idx="35201">
                  <c:v>35201</c:v>
                </c:pt>
                <c:pt idx="35202">
                  <c:v>35202</c:v>
                </c:pt>
                <c:pt idx="35203">
                  <c:v>35203</c:v>
                </c:pt>
                <c:pt idx="35204">
                  <c:v>35204</c:v>
                </c:pt>
                <c:pt idx="35205">
                  <c:v>35205</c:v>
                </c:pt>
                <c:pt idx="35206">
                  <c:v>35206</c:v>
                </c:pt>
                <c:pt idx="35207">
                  <c:v>35207</c:v>
                </c:pt>
                <c:pt idx="35208">
                  <c:v>35208</c:v>
                </c:pt>
                <c:pt idx="35209">
                  <c:v>35209</c:v>
                </c:pt>
                <c:pt idx="35210">
                  <c:v>35210</c:v>
                </c:pt>
                <c:pt idx="35211">
                  <c:v>35211</c:v>
                </c:pt>
                <c:pt idx="35212">
                  <c:v>35212</c:v>
                </c:pt>
                <c:pt idx="35213">
                  <c:v>35213</c:v>
                </c:pt>
                <c:pt idx="35214">
                  <c:v>35214</c:v>
                </c:pt>
                <c:pt idx="35215">
                  <c:v>35215</c:v>
                </c:pt>
                <c:pt idx="35216">
                  <c:v>35216</c:v>
                </c:pt>
                <c:pt idx="35217">
                  <c:v>35217</c:v>
                </c:pt>
                <c:pt idx="35218">
                  <c:v>35218</c:v>
                </c:pt>
                <c:pt idx="35219">
                  <c:v>35219</c:v>
                </c:pt>
                <c:pt idx="35220">
                  <c:v>35220</c:v>
                </c:pt>
                <c:pt idx="35221">
                  <c:v>35221</c:v>
                </c:pt>
                <c:pt idx="35222">
                  <c:v>35222</c:v>
                </c:pt>
                <c:pt idx="35223">
                  <c:v>35223</c:v>
                </c:pt>
                <c:pt idx="35224">
                  <c:v>35224</c:v>
                </c:pt>
                <c:pt idx="35225">
                  <c:v>35225</c:v>
                </c:pt>
                <c:pt idx="35226">
                  <c:v>35226</c:v>
                </c:pt>
                <c:pt idx="35227">
                  <c:v>35227</c:v>
                </c:pt>
                <c:pt idx="35228">
                  <c:v>35228</c:v>
                </c:pt>
                <c:pt idx="35229">
                  <c:v>35229</c:v>
                </c:pt>
                <c:pt idx="35230">
                  <c:v>35230</c:v>
                </c:pt>
                <c:pt idx="35231">
                  <c:v>35231</c:v>
                </c:pt>
                <c:pt idx="35232">
                  <c:v>35232</c:v>
                </c:pt>
                <c:pt idx="35233">
                  <c:v>35233</c:v>
                </c:pt>
                <c:pt idx="35234">
                  <c:v>35234</c:v>
                </c:pt>
                <c:pt idx="35235">
                  <c:v>35235</c:v>
                </c:pt>
                <c:pt idx="35236">
                  <c:v>35236</c:v>
                </c:pt>
                <c:pt idx="35237">
                  <c:v>35237</c:v>
                </c:pt>
                <c:pt idx="35238">
                  <c:v>35238</c:v>
                </c:pt>
                <c:pt idx="35239">
                  <c:v>35239</c:v>
                </c:pt>
                <c:pt idx="35240">
                  <c:v>35240</c:v>
                </c:pt>
                <c:pt idx="35241">
                  <c:v>35241</c:v>
                </c:pt>
                <c:pt idx="35242">
                  <c:v>35242</c:v>
                </c:pt>
                <c:pt idx="35243">
                  <c:v>35243</c:v>
                </c:pt>
                <c:pt idx="35244">
                  <c:v>35244</c:v>
                </c:pt>
                <c:pt idx="35245">
                  <c:v>35245</c:v>
                </c:pt>
                <c:pt idx="35246">
                  <c:v>35246</c:v>
                </c:pt>
                <c:pt idx="35247">
                  <c:v>35247</c:v>
                </c:pt>
                <c:pt idx="35248">
                  <c:v>35248</c:v>
                </c:pt>
                <c:pt idx="35249">
                  <c:v>35249</c:v>
                </c:pt>
                <c:pt idx="35250">
                  <c:v>35250</c:v>
                </c:pt>
                <c:pt idx="35251">
                  <c:v>35251</c:v>
                </c:pt>
                <c:pt idx="35252">
                  <c:v>35252</c:v>
                </c:pt>
                <c:pt idx="35253">
                  <c:v>35253</c:v>
                </c:pt>
                <c:pt idx="35254">
                  <c:v>35254</c:v>
                </c:pt>
                <c:pt idx="35255">
                  <c:v>35255</c:v>
                </c:pt>
                <c:pt idx="35256">
                  <c:v>35256</c:v>
                </c:pt>
                <c:pt idx="35257">
                  <c:v>35257</c:v>
                </c:pt>
                <c:pt idx="35258">
                  <c:v>35258</c:v>
                </c:pt>
                <c:pt idx="35259">
                  <c:v>35259</c:v>
                </c:pt>
                <c:pt idx="35260">
                  <c:v>35260</c:v>
                </c:pt>
                <c:pt idx="35261">
                  <c:v>35261</c:v>
                </c:pt>
                <c:pt idx="35262">
                  <c:v>35262</c:v>
                </c:pt>
                <c:pt idx="35263">
                  <c:v>35263</c:v>
                </c:pt>
                <c:pt idx="35264">
                  <c:v>35264</c:v>
                </c:pt>
                <c:pt idx="35265">
                  <c:v>35265</c:v>
                </c:pt>
                <c:pt idx="35266">
                  <c:v>35266</c:v>
                </c:pt>
                <c:pt idx="35267">
                  <c:v>35267</c:v>
                </c:pt>
                <c:pt idx="35268">
                  <c:v>35268</c:v>
                </c:pt>
                <c:pt idx="35269">
                  <c:v>35269</c:v>
                </c:pt>
                <c:pt idx="35270">
                  <c:v>35270</c:v>
                </c:pt>
                <c:pt idx="35271">
                  <c:v>35271</c:v>
                </c:pt>
                <c:pt idx="35272">
                  <c:v>35272</c:v>
                </c:pt>
                <c:pt idx="35273">
                  <c:v>35273</c:v>
                </c:pt>
                <c:pt idx="35274">
                  <c:v>35274</c:v>
                </c:pt>
                <c:pt idx="35275">
                  <c:v>35275</c:v>
                </c:pt>
                <c:pt idx="35276">
                  <c:v>35276</c:v>
                </c:pt>
                <c:pt idx="35277">
                  <c:v>35277</c:v>
                </c:pt>
                <c:pt idx="35278">
                  <c:v>35278</c:v>
                </c:pt>
                <c:pt idx="35279">
                  <c:v>35279</c:v>
                </c:pt>
                <c:pt idx="35280">
                  <c:v>35280</c:v>
                </c:pt>
                <c:pt idx="35281">
                  <c:v>35281</c:v>
                </c:pt>
                <c:pt idx="35282">
                  <c:v>35282</c:v>
                </c:pt>
                <c:pt idx="35283">
                  <c:v>35283</c:v>
                </c:pt>
                <c:pt idx="35284">
                  <c:v>35284</c:v>
                </c:pt>
                <c:pt idx="35285">
                  <c:v>35285</c:v>
                </c:pt>
                <c:pt idx="35286">
                  <c:v>35286</c:v>
                </c:pt>
                <c:pt idx="35287">
                  <c:v>35287</c:v>
                </c:pt>
                <c:pt idx="35288">
                  <c:v>35288</c:v>
                </c:pt>
                <c:pt idx="35289">
                  <c:v>35289</c:v>
                </c:pt>
                <c:pt idx="35290">
                  <c:v>35290</c:v>
                </c:pt>
                <c:pt idx="35291">
                  <c:v>35291</c:v>
                </c:pt>
                <c:pt idx="35292">
                  <c:v>35292</c:v>
                </c:pt>
                <c:pt idx="35293">
                  <c:v>35293</c:v>
                </c:pt>
                <c:pt idx="35294">
                  <c:v>35294</c:v>
                </c:pt>
                <c:pt idx="35295">
                  <c:v>35295</c:v>
                </c:pt>
                <c:pt idx="35296">
                  <c:v>35296</c:v>
                </c:pt>
                <c:pt idx="35297">
                  <c:v>35297</c:v>
                </c:pt>
                <c:pt idx="35298">
                  <c:v>35298</c:v>
                </c:pt>
                <c:pt idx="35299">
                  <c:v>35299</c:v>
                </c:pt>
                <c:pt idx="35300">
                  <c:v>35300</c:v>
                </c:pt>
                <c:pt idx="35301">
                  <c:v>35301</c:v>
                </c:pt>
                <c:pt idx="35302">
                  <c:v>35302</c:v>
                </c:pt>
                <c:pt idx="35303">
                  <c:v>35303</c:v>
                </c:pt>
                <c:pt idx="35304">
                  <c:v>35304</c:v>
                </c:pt>
                <c:pt idx="35305">
                  <c:v>35305</c:v>
                </c:pt>
                <c:pt idx="35306">
                  <c:v>35306</c:v>
                </c:pt>
                <c:pt idx="35307">
                  <c:v>35307</c:v>
                </c:pt>
                <c:pt idx="35308">
                  <c:v>35308</c:v>
                </c:pt>
                <c:pt idx="35309">
                  <c:v>35309</c:v>
                </c:pt>
                <c:pt idx="35310">
                  <c:v>35310</c:v>
                </c:pt>
                <c:pt idx="35311">
                  <c:v>35311</c:v>
                </c:pt>
                <c:pt idx="35312">
                  <c:v>35312</c:v>
                </c:pt>
                <c:pt idx="35313">
                  <c:v>35313</c:v>
                </c:pt>
                <c:pt idx="35314">
                  <c:v>35314</c:v>
                </c:pt>
                <c:pt idx="35315">
                  <c:v>35315</c:v>
                </c:pt>
                <c:pt idx="35316">
                  <c:v>35316</c:v>
                </c:pt>
                <c:pt idx="35317">
                  <c:v>35317</c:v>
                </c:pt>
                <c:pt idx="35318">
                  <c:v>35318</c:v>
                </c:pt>
                <c:pt idx="35319">
                  <c:v>35319</c:v>
                </c:pt>
                <c:pt idx="35320">
                  <c:v>35320</c:v>
                </c:pt>
                <c:pt idx="35321">
                  <c:v>35321</c:v>
                </c:pt>
                <c:pt idx="35322">
                  <c:v>35322</c:v>
                </c:pt>
                <c:pt idx="35323">
                  <c:v>35323</c:v>
                </c:pt>
                <c:pt idx="35324">
                  <c:v>35324</c:v>
                </c:pt>
                <c:pt idx="35325">
                  <c:v>35325</c:v>
                </c:pt>
                <c:pt idx="35326">
                  <c:v>35326</c:v>
                </c:pt>
                <c:pt idx="35327">
                  <c:v>35327</c:v>
                </c:pt>
                <c:pt idx="35328">
                  <c:v>35328</c:v>
                </c:pt>
                <c:pt idx="35329">
                  <c:v>35329</c:v>
                </c:pt>
                <c:pt idx="35330">
                  <c:v>35330</c:v>
                </c:pt>
                <c:pt idx="35331">
                  <c:v>35331</c:v>
                </c:pt>
                <c:pt idx="35332">
                  <c:v>35332</c:v>
                </c:pt>
                <c:pt idx="35333">
                  <c:v>35333</c:v>
                </c:pt>
                <c:pt idx="35334">
                  <c:v>35334</c:v>
                </c:pt>
                <c:pt idx="35335">
                  <c:v>35335</c:v>
                </c:pt>
                <c:pt idx="35336">
                  <c:v>35336</c:v>
                </c:pt>
                <c:pt idx="35337">
                  <c:v>35337</c:v>
                </c:pt>
                <c:pt idx="35338">
                  <c:v>35338</c:v>
                </c:pt>
                <c:pt idx="35339">
                  <c:v>35339</c:v>
                </c:pt>
                <c:pt idx="35340">
                  <c:v>35340</c:v>
                </c:pt>
                <c:pt idx="35341">
                  <c:v>35341</c:v>
                </c:pt>
                <c:pt idx="35342">
                  <c:v>35342</c:v>
                </c:pt>
                <c:pt idx="35343">
                  <c:v>35343</c:v>
                </c:pt>
                <c:pt idx="35344">
                  <c:v>35344</c:v>
                </c:pt>
                <c:pt idx="35345">
                  <c:v>35345</c:v>
                </c:pt>
                <c:pt idx="35346">
                  <c:v>35346</c:v>
                </c:pt>
                <c:pt idx="35347">
                  <c:v>35347</c:v>
                </c:pt>
                <c:pt idx="35348">
                  <c:v>35348</c:v>
                </c:pt>
                <c:pt idx="35349">
                  <c:v>35349</c:v>
                </c:pt>
                <c:pt idx="35350">
                  <c:v>35350</c:v>
                </c:pt>
                <c:pt idx="35351">
                  <c:v>35351</c:v>
                </c:pt>
                <c:pt idx="35352">
                  <c:v>35352</c:v>
                </c:pt>
                <c:pt idx="35353">
                  <c:v>35353</c:v>
                </c:pt>
                <c:pt idx="35354">
                  <c:v>35354</c:v>
                </c:pt>
                <c:pt idx="35355">
                  <c:v>35355</c:v>
                </c:pt>
                <c:pt idx="35356">
                  <c:v>35356</c:v>
                </c:pt>
                <c:pt idx="35357">
                  <c:v>35357</c:v>
                </c:pt>
                <c:pt idx="35358">
                  <c:v>35358</c:v>
                </c:pt>
                <c:pt idx="35359">
                  <c:v>35359</c:v>
                </c:pt>
                <c:pt idx="35360">
                  <c:v>35360</c:v>
                </c:pt>
                <c:pt idx="35361">
                  <c:v>35361</c:v>
                </c:pt>
                <c:pt idx="35362">
                  <c:v>35362</c:v>
                </c:pt>
                <c:pt idx="35363">
                  <c:v>35363</c:v>
                </c:pt>
                <c:pt idx="35364">
                  <c:v>35364</c:v>
                </c:pt>
                <c:pt idx="35365">
                  <c:v>35365</c:v>
                </c:pt>
                <c:pt idx="35366">
                  <c:v>35366</c:v>
                </c:pt>
                <c:pt idx="35367">
                  <c:v>35367</c:v>
                </c:pt>
                <c:pt idx="35368">
                  <c:v>35368</c:v>
                </c:pt>
                <c:pt idx="35369">
                  <c:v>35369</c:v>
                </c:pt>
                <c:pt idx="35370">
                  <c:v>35370</c:v>
                </c:pt>
                <c:pt idx="35371">
                  <c:v>35371</c:v>
                </c:pt>
                <c:pt idx="35372">
                  <c:v>35372</c:v>
                </c:pt>
                <c:pt idx="35373">
                  <c:v>35373</c:v>
                </c:pt>
                <c:pt idx="35374">
                  <c:v>35374</c:v>
                </c:pt>
                <c:pt idx="35375">
                  <c:v>35375</c:v>
                </c:pt>
                <c:pt idx="35376">
                  <c:v>35376</c:v>
                </c:pt>
                <c:pt idx="35377">
                  <c:v>35377</c:v>
                </c:pt>
                <c:pt idx="35378">
                  <c:v>35378</c:v>
                </c:pt>
                <c:pt idx="35379">
                  <c:v>35379</c:v>
                </c:pt>
                <c:pt idx="35380">
                  <c:v>35380</c:v>
                </c:pt>
                <c:pt idx="35381">
                  <c:v>35381</c:v>
                </c:pt>
                <c:pt idx="35382">
                  <c:v>35382</c:v>
                </c:pt>
                <c:pt idx="35383">
                  <c:v>35383</c:v>
                </c:pt>
                <c:pt idx="35384">
                  <c:v>35384</c:v>
                </c:pt>
                <c:pt idx="35385">
                  <c:v>35385</c:v>
                </c:pt>
                <c:pt idx="35386">
                  <c:v>35386</c:v>
                </c:pt>
                <c:pt idx="35387">
                  <c:v>35387</c:v>
                </c:pt>
                <c:pt idx="35388">
                  <c:v>35388</c:v>
                </c:pt>
                <c:pt idx="35389">
                  <c:v>35389</c:v>
                </c:pt>
                <c:pt idx="35390">
                  <c:v>35390</c:v>
                </c:pt>
                <c:pt idx="35391">
                  <c:v>35391</c:v>
                </c:pt>
                <c:pt idx="35392">
                  <c:v>35392</c:v>
                </c:pt>
                <c:pt idx="35393">
                  <c:v>35393</c:v>
                </c:pt>
                <c:pt idx="35394">
                  <c:v>35394</c:v>
                </c:pt>
                <c:pt idx="35395">
                  <c:v>35395</c:v>
                </c:pt>
                <c:pt idx="35396">
                  <c:v>35396</c:v>
                </c:pt>
                <c:pt idx="35397">
                  <c:v>35397</c:v>
                </c:pt>
                <c:pt idx="35398">
                  <c:v>35398</c:v>
                </c:pt>
                <c:pt idx="35399">
                  <c:v>35399</c:v>
                </c:pt>
                <c:pt idx="35400">
                  <c:v>35400</c:v>
                </c:pt>
                <c:pt idx="35401">
                  <c:v>35401</c:v>
                </c:pt>
                <c:pt idx="35402">
                  <c:v>35402</c:v>
                </c:pt>
                <c:pt idx="35403">
                  <c:v>35403</c:v>
                </c:pt>
                <c:pt idx="35404">
                  <c:v>35404</c:v>
                </c:pt>
                <c:pt idx="35405">
                  <c:v>35405</c:v>
                </c:pt>
                <c:pt idx="35406">
                  <c:v>35406</c:v>
                </c:pt>
                <c:pt idx="35407">
                  <c:v>35407</c:v>
                </c:pt>
                <c:pt idx="35408">
                  <c:v>35408</c:v>
                </c:pt>
                <c:pt idx="35409">
                  <c:v>35409</c:v>
                </c:pt>
                <c:pt idx="35410">
                  <c:v>35410</c:v>
                </c:pt>
                <c:pt idx="35411">
                  <c:v>35411</c:v>
                </c:pt>
                <c:pt idx="35412">
                  <c:v>35412</c:v>
                </c:pt>
                <c:pt idx="35413">
                  <c:v>35413</c:v>
                </c:pt>
                <c:pt idx="35414">
                  <c:v>35414</c:v>
                </c:pt>
                <c:pt idx="35415">
                  <c:v>35415</c:v>
                </c:pt>
                <c:pt idx="35416">
                  <c:v>35416</c:v>
                </c:pt>
                <c:pt idx="35417">
                  <c:v>35417</c:v>
                </c:pt>
                <c:pt idx="35418">
                  <c:v>35418</c:v>
                </c:pt>
                <c:pt idx="35419">
                  <c:v>35419</c:v>
                </c:pt>
                <c:pt idx="35420">
                  <c:v>35420</c:v>
                </c:pt>
                <c:pt idx="35421">
                  <c:v>35421</c:v>
                </c:pt>
                <c:pt idx="35422">
                  <c:v>35422</c:v>
                </c:pt>
                <c:pt idx="35423">
                  <c:v>35423</c:v>
                </c:pt>
                <c:pt idx="35424">
                  <c:v>35424</c:v>
                </c:pt>
                <c:pt idx="35425">
                  <c:v>35425</c:v>
                </c:pt>
                <c:pt idx="35426">
                  <c:v>35426</c:v>
                </c:pt>
                <c:pt idx="35427">
                  <c:v>35427</c:v>
                </c:pt>
                <c:pt idx="35428">
                  <c:v>35428</c:v>
                </c:pt>
                <c:pt idx="35429">
                  <c:v>35429</c:v>
                </c:pt>
                <c:pt idx="35430">
                  <c:v>35430</c:v>
                </c:pt>
                <c:pt idx="35431">
                  <c:v>35431</c:v>
                </c:pt>
                <c:pt idx="35432">
                  <c:v>35432</c:v>
                </c:pt>
                <c:pt idx="35433">
                  <c:v>35433</c:v>
                </c:pt>
                <c:pt idx="35434">
                  <c:v>35434</c:v>
                </c:pt>
                <c:pt idx="35435">
                  <c:v>35435</c:v>
                </c:pt>
                <c:pt idx="35436">
                  <c:v>35436</c:v>
                </c:pt>
                <c:pt idx="35437">
                  <c:v>35437</c:v>
                </c:pt>
                <c:pt idx="35438">
                  <c:v>35438</c:v>
                </c:pt>
                <c:pt idx="35439">
                  <c:v>35439</c:v>
                </c:pt>
                <c:pt idx="35440">
                  <c:v>35440</c:v>
                </c:pt>
                <c:pt idx="35441">
                  <c:v>35441</c:v>
                </c:pt>
                <c:pt idx="35442">
                  <c:v>35442</c:v>
                </c:pt>
                <c:pt idx="35443">
                  <c:v>35443</c:v>
                </c:pt>
                <c:pt idx="35444">
                  <c:v>35444</c:v>
                </c:pt>
                <c:pt idx="35445">
                  <c:v>35445</c:v>
                </c:pt>
                <c:pt idx="35446">
                  <c:v>35446</c:v>
                </c:pt>
                <c:pt idx="35447">
                  <c:v>35447</c:v>
                </c:pt>
                <c:pt idx="35448">
                  <c:v>35448</c:v>
                </c:pt>
                <c:pt idx="35449">
                  <c:v>35449</c:v>
                </c:pt>
                <c:pt idx="35450">
                  <c:v>35450</c:v>
                </c:pt>
                <c:pt idx="35451">
                  <c:v>35451</c:v>
                </c:pt>
                <c:pt idx="35452">
                  <c:v>35452</c:v>
                </c:pt>
                <c:pt idx="35453">
                  <c:v>35453</c:v>
                </c:pt>
                <c:pt idx="35454">
                  <c:v>35454</c:v>
                </c:pt>
                <c:pt idx="35455">
                  <c:v>35455</c:v>
                </c:pt>
                <c:pt idx="35456">
                  <c:v>35456</c:v>
                </c:pt>
                <c:pt idx="35457">
                  <c:v>35457</c:v>
                </c:pt>
                <c:pt idx="35458">
                  <c:v>35458</c:v>
                </c:pt>
                <c:pt idx="35459">
                  <c:v>35459</c:v>
                </c:pt>
                <c:pt idx="35460">
                  <c:v>35460</c:v>
                </c:pt>
                <c:pt idx="35461">
                  <c:v>35461</c:v>
                </c:pt>
                <c:pt idx="35462">
                  <c:v>35462</c:v>
                </c:pt>
                <c:pt idx="35463">
                  <c:v>35463</c:v>
                </c:pt>
                <c:pt idx="35464">
                  <c:v>35464</c:v>
                </c:pt>
                <c:pt idx="35465">
                  <c:v>35465</c:v>
                </c:pt>
                <c:pt idx="35466">
                  <c:v>35466</c:v>
                </c:pt>
                <c:pt idx="35467">
                  <c:v>35467</c:v>
                </c:pt>
                <c:pt idx="35468">
                  <c:v>35468</c:v>
                </c:pt>
                <c:pt idx="35469">
                  <c:v>35469</c:v>
                </c:pt>
                <c:pt idx="35470">
                  <c:v>35470</c:v>
                </c:pt>
                <c:pt idx="35471">
                  <c:v>35471</c:v>
                </c:pt>
                <c:pt idx="35472">
                  <c:v>35472</c:v>
                </c:pt>
                <c:pt idx="35473">
                  <c:v>35473</c:v>
                </c:pt>
                <c:pt idx="35474">
                  <c:v>35474</c:v>
                </c:pt>
                <c:pt idx="35475">
                  <c:v>35475</c:v>
                </c:pt>
                <c:pt idx="35476">
                  <c:v>35476</c:v>
                </c:pt>
                <c:pt idx="35477">
                  <c:v>35477</c:v>
                </c:pt>
                <c:pt idx="35478">
                  <c:v>35478</c:v>
                </c:pt>
                <c:pt idx="35479">
                  <c:v>35479</c:v>
                </c:pt>
                <c:pt idx="35480">
                  <c:v>35480</c:v>
                </c:pt>
                <c:pt idx="35481">
                  <c:v>35481</c:v>
                </c:pt>
                <c:pt idx="35482">
                  <c:v>35482</c:v>
                </c:pt>
                <c:pt idx="35483">
                  <c:v>35483</c:v>
                </c:pt>
                <c:pt idx="35484">
                  <c:v>35484</c:v>
                </c:pt>
                <c:pt idx="35485">
                  <c:v>35485</c:v>
                </c:pt>
                <c:pt idx="35486">
                  <c:v>35486</c:v>
                </c:pt>
                <c:pt idx="35487">
                  <c:v>35487</c:v>
                </c:pt>
                <c:pt idx="35488">
                  <c:v>35488</c:v>
                </c:pt>
                <c:pt idx="35489">
                  <c:v>35489</c:v>
                </c:pt>
                <c:pt idx="35490">
                  <c:v>35490</c:v>
                </c:pt>
                <c:pt idx="35491">
                  <c:v>35491</c:v>
                </c:pt>
                <c:pt idx="35492">
                  <c:v>35492</c:v>
                </c:pt>
                <c:pt idx="35493">
                  <c:v>35493</c:v>
                </c:pt>
                <c:pt idx="35494">
                  <c:v>35494</c:v>
                </c:pt>
                <c:pt idx="35495">
                  <c:v>35495</c:v>
                </c:pt>
                <c:pt idx="35496">
                  <c:v>35496</c:v>
                </c:pt>
                <c:pt idx="35497">
                  <c:v>35497</c:v>
                </c:pt>
                <c:pt idx="35498">
                  <c:v>35498</c:v>
                </c:pt>
                <c:pt idx="35499">
                  <c:v>35499</c:v>
                </c:pt>
                <c:pt idx="35500">
                  <c:v>35500</c:v>
                </c:pt>
                <c:pt idx="35501">
                  <c:v>35501</c:v>
                </c:pt>
                <c:pt idx="35502">
                  <c:v>35502</c:v>
                </c:pt>
                <c:pt idx="35503">
                  <c:v>35503</c:v>
                </c:pt>
                <c:pt idx="35504">
                  <c:v>35504</c:v>
                </c:pt>
                <c:pt idx="35505">
                  <c:v>35505</c:v>
                </c:pt>
                <c:pt idx="35506">
                  <c:v>35506</c:v>
                </c:pt>
                <c:pt idx="35507">
                  <c:v>35507</c:v>
                </c:pt>
                <c:pt idx="35508">
                  <c:v>35508</c:v>
                </c:pt>
                <c:pt idx="35509">
                  <c:v>35509</c:v>
                </c:pt>
                <c:pt idx="35510">
                  <c:v>35510</c:v>
                </c:pt>
                <c:pt idx="35511">
                  <c:v>35511</c:v>
                </c:pt>
                <c:pt idx="35512">
                  <c:v>35512</c:v>
                </c:pt>
                <c:pt idx="35513">
                  <c:v>35513</c:v>
                </c:pt>
                <c:pt idx="35514">
                  <c:v>35514</c:v>
                </c:pt>
                <c:pt idx="35515">
                  <c:v>35515</c:v>
                </c:pt>
                <c:pt idx="35516">
                  <c:v>35516</c:v>
                </c:pt>
                <c:pt idx="35517">
                  <c:v>35517</c:v>
                </c:pt>
                <c:pt idx="35518">
                  <c:v>35518</c:v>
                </c:pt>
                <c:pt idx="35519">
                  <c:v>35519</c:v>
                </c:pt>
                <c:pt idx="35520">
                  <c:v>35520</c:v>
                </c:pt>
                <c:pt idx="35521">
                  <c:v>35521</c:v>
                </c:pt>
                <c:pt idx="35522">
                  <c:v>35522</c:v>
                </c:pt>
                <c:pt idx="35523">
                  <c:v>35523</c:v>
                </c:pt>
                <c:pt idx="35524">
                  <c:v>35524</c:v>
                </c:pt>
                <c:pt idx="35525">
                  <c:v>35525</c:v>
                </c:pt>
                <c:pt idx="35526">
                  <c:v>35526</c:v>
                </c:pt>
                <c:pt idx="35527">
                  <c:v>35527</c:v>
                </c:pt>
                <c:pt idx="35528">
                  <c:v>35528</c:v>
                </c:pt>
                <c:pt idx="35529">
                  <c:v>35529</c:v>
                </c:pt>
                <c:pt idx="35530">
                  <c:v>35530</c:v>
                </c:pt>
                <c:pt idx="35531">
                  <c:v>35531</c:v>
                </c:pt>
                <c:pt idx="35532">
                  <c:v>35532</c:v>
                </c:pt>
                <c:pt idx="35533">
                  <c:v>35533</c:v>
                </c:pt>
                <c:pt idx="35534">
                  <c:v>35534</c:v>
                </c:pt>
                <c:pt idx="35535">
                  <c:v>35535</c:v>
                </c:pt>
                <c:pt idx="35536">
                  <c:v>35536</c:v>
                </c:pt>
                <c:pt idx="35537">
                  <c:v>35537</c:v>
                </c:pt>
                <c:pt idx="35538">
                  <c:v>35538</c:v>
                </c:pt>
                <c:pt idx="35539">
                  <c:v>35539</c:v>
                </c:pt>
                <c:pt idx="35540">
                  <c:v>35540</c:v>
                </c:pt>
                <c:pt idx="35541">
                  <c:v>35541</c:v>
                </c:pt>
                <c:pt idx="35542">
                  <c:v>35542</c:v>
                </c:pt>
                <c:pt idx="35543">
                  <c:v>35543</c:v>
                </c:pt>
                <c:pt idx="35544">
                  <c:v>35544</c:v>
                </c:pt>
                <c:pt idx="35545">
                  <c:v>35545</c:v>
                </c:pt>
                <c:pt idx="35546">
                  <c:v>35546</c:v>
                </c:pt>
                <c:pt idx="35547">
                  <c:v>35547</c:v>
                </c:pt>
                <c:pt idx="35548">
                  <c:v>35548</c:v>
                </c:pt>
                <c:pt idx="35549">
                  <c:v>35549</c:v>
                </c:pt>
                <c:pt idx="35550">
                  <c:v>35550</c:v>
                </c:pt>
                <c:pt idx="35551">
                  <c:v>35551</c:v>
                </c:pt>
                <c:pt idx="35552">
                  <c:v>35552</c:v>
                </c:pt>
                <c:pt idx="35553">
                  <c:v>35553</c:v>
                </c:pt>
                <c:pt idx="35554">
                  <c:v>35554</c:v>
                </c:pt>
                <c:pt idx="35555">
                  <c:v>35555</c:v>
                </c:pt>
                <c:pt idx="35556">
                  <c:v>35556</c:v>
                </c:pt>
                <c:pt idx="35557">
                  <c:v>35557</c:v>
                </c:pt>
                <c:pt idx="35558">
                  <c:v>35558</c:v>
                </c:pt>
                <c:pt idx="35559">
                  <c:v>35559</c:v>
                </c:pt>
                <c:pt idx="35560">
                  <c:v>35560</c:v>
                </c:pt>
                <c:pt idx="35561">
                  <c:v>35561</c:v>
                </c:pt>
                <c:pt idx="35562">
                  <c:v>35562</c:v>
                </c:pt>
                <c:pt idx="35563">
                  <c:v>35563</c:v>
                </c:pt>
                <c:pt idx="35564">
                  <c:v>35564</c:v>
                </c:pt>
                <c:pt idx="35565">
                  <c:v>35565</c:v>
                </c:pt>
                <c:pt idx="35566">
                  <c:v>35566</c:v>
                </c:pt>
                <c:pt idx="35567">
                  <c:v>35567</c:v>
                </c:pt>
                <c:pt idx="35568">
                  <c:v>35568</c:v>
                </c:pt>
                <c:pt idx="35569">
                  <c:v>35569</c:v>
                </c:pt>
                <c:pt idx="35570">
                  <c:v>35570</c:v>
                </c:pt>
                <c:pt idx="35571">
                  <c:v>35571</c:v>
                </c:pt>
                <c:pt idx="35572">
                  <c:v>35572</c:v>
                </c:pt>
                <c:pt idx="35573">
                  <c:v>35573</c:v>
                </c:pt>
                <c:pt idx="35574">
                  <c:v>35574</c:v>
                </c:pt>
                <c:pt idx="35575">
                  <c:v>35575</c:v>
                </c:pt>
                <c:pt idx="35576">
                  <c:v>35576</c:v>
                </c:pt>
                <c:pt idx="35577">
                  <c:v>35577</c:v>
                </c:pt>
                <c:pt idx="35578">
                  <c:v>35578</c:v>
                </c:pt>
                <c:pt idx="35579">
                  <c:v>35579</c:v>
                </c:pt>
                <c:pt idx="35580">
                  <c:v>35580</c:v>
                </c:pt>
                <c:pt idx="35581">
                  <c:v>35581</c:v>
                </c:pt>
                <c:pt idx="35582">
                  <c:v>35582</c:v>
                </c:pt>
                <c:pt idx="35583">
                  <c:v>35583</c:v>
                </c:pt>
                <c:pt idx="35584">
                  <c:v>35584</c:v>
                </c:pt>
                <c:pt idx="35585">
                  <c:v>35585</c:v>
                </c:pt>
                <c:pt idx="35586">
                  <c:v>35586</c:v>
                </c:pt>
                <c:pt idx="35587">
                  <c:v>35587</c:v>
                </c:pt>
                <c:pt idx="35588">
                  <c:v>35588</c:v>
                </c:pt>
                <c:pt idx="35589">
                  <c:v>35589</c:v>
                </c:pt>
                <c:pt idx="35590">
                  <c:v>35590</c:v>
                </c:pt>
                <c:pt idx="35591">
                  <c:v>35591</c:v>
                </c:pt>
                <c:pt idx="35592">
                  <c:v>35592</c:v>
                </c:pt>
                <c:pt idx="35593">
                  <c:v>35593</c:v>
                </c:pt>
                <c:pt idx="35594">
                  <c:v>35594</c:v>
                </c:pt>
                <c:pt idx="35595">
                  <c:v>35595</c:v>
                </c:pt>
                <c:pt idx="35596">
                  <c:v>35596</c:v>
                </c:pt>
                <c:pt idx="35597">
                  <c:v>35597</c:v>
                </c:pt>
                <c:pt idx="35598">
                  <c:v>35598</c:v>
                </c:pt>
                <c:pt idx="35599">
                  <c:v>35599</c:v>
                </c:pt>
                <c:pt idx="35600">
                  <c:v>35600</c:v>
                </c:pt>
                <c:pt idx="35601">
                  <c:v>35601</c:v>
                </c:pt>
                <c:pt idx="35602">
                  <c:v>35602</c:v>
                </c:pt>
                <c:pt idx="35603">
                  <c:v>35603</c:v>
                </c:pt>
                <c:pt idx="35604">
                  <c:v>35604</c:v>
                </c:pt>
                <c:pt idx="35605">
                  <c:v>35605</c:v>
                </c:pt>
                <c:pt idx="35606">
                  <c:v>35606</c:v>
                </c:pt>
                <c:pt idx="35607">
                  <c:v>35607</c:v>
                </c:pt>
                <c:pt idx="35608">
                  <c:v>35608</c:v>
                </c:pt>
                <c:pt idx="35609">
                  <c:v>35609</c:v>
                </c:pt>
                <c:pt idx="35610">
                  <c:v>35610</c:v>
                </c:pt>
                <c:pt idx="35611">
                  <c:v>35611</c:v>
                </c:pt>
                <c:pt idx="35612">
                  <c:v>35612</c:v>
                </c:pt>
                <c:pt idx="35613">
                  <c:v>35613</c:v>
                </c:pt>
                <c:pt idx="35614">
                  <c:v>35614</c:v>
                </c:pt>
                <c:pt idx="35615">
                  <c:v>35615</c:v>
                </c:pt>
                <c:pt idx="35616">
                  <c:v>35616</c:v>
                </c:pt>
                <c:pt idx="35617">
                  <c:v>35617</c:v>
                </c:pt>
                <c:pt idx="35618">
                  <c:v>35618</c:v>
                </c:pt>
                <c:pt idx="35619">
                  <c:v>35619</c:v>
                </c:pt>
                <c:pt idx="35620">
                  <c:v>35620</c:v>
                </c:pt>
                <c:pt idx="35621">
                  <c:v>35621</c:v>
                </c:pt>
                <c:pt idx="35622">
                  <c:v>35622</c:v>
                </c:pt>
                <c:pt idx="35623">
                  <c:v>35623</c:v>
                </c:pt>
                <c:pt idx="35624">
                  <c:v>35624</c:v>
                </c:pt>
                <c:pt idx="35625">
                  <c:v>35625</c:v>
                </c:pt>
                <c:pt idx="35626">
                  <c:v>35626</c:v>
                </c:pt>
                <c:pt idx="35627">
                  <c:v>35627</c:v>
                </c:pt>
                <c:pt idx="35628">
                  <c:v>35628</c:v>
                </c:pt>
                <c:pt idx="35629">
                  <c:v>35629</c:v>
                </c:pt>
                <c:pt idx="35630">
                  <c:v>35630</c:v>
                </c:pt>
                <c:pt idx="35631">
                  <c:v>35631</c:v>
                </c:pt>
                <c:pt idx="35632">
                  <c:v>35632</c:v>
                </c:pt>
                <c:pt idx="35633">
                  <c:v>35633</c:v>
                </c:pt>
                <c:pt idx="35634">
                  <c:v>35634</c:v>
                </c:pt>
                <c:pt idx="35635">
                  <c:v>35635</c:v>
                </c:pt>
                <c:pt idx="35636">
                  <c:v>35636</c:v>
                </c:pt>
                <c:pt idx="35637">
                  <c:v>35637</c:v>
                </c:pt>
                <c:pt idx="35638">
                  <c:v>35638</c:v>
                </c:pt>
                <c:pt idx="35639">
                  <c:v>35639</c:v>
                </c:pt>
                <c:pt idx="35640">
                  <c:v>35640</c:v>
                </c:pt>
                <c:pt idx="35641">
                  <c:v>35641</c:v>
                </c:pt>
                <c:pt idx="35642">
                  <c:v>35642</c:v>
                </c:pt>
                <c:pt idx="35643">
                  <c:v>35643</c:v>
                </c:pt>
                <c:pt idx="35644">
                  <c:v>35644</c:v>
                </c:pt>
                <c:pt idx="35645">
                  <c:v>35645</c:v>
                </c:pt>
                <c:pt idx="35646">
                  <c:v>35646</c:v>
                </c:pt>
                <c:pt idx="35647">
                  <c:v>35647</c:v>
                </c:pt>
                <c:pt idx="35648">
                  <c:v>35648</c:v>
                </c:pt>
                <c:pt idx="35649">
                  <c:v>35649</c:v>
                </c:pt>
                <c:pt idx="35650">
                  <c:v>35650</c:v>
                </c:pt>
                <c:pt idx="35651">
                  <c:v>35651</c:v>
                </c:pt>
                <c:pt idx="35652">
                  <c:v>35652</c:v>
                </c:pt>
                <c:pt idx="35653">
                  <c:v>35653</c:v>
                </c:pt>
                <c:pt idx="35654">
                  <c:v>35654</c:v>
                </c:pt>
                <c:pt idx="35655">
                  <c:v>35655</c:v>
                </c:pt>
                <c:pt idx="35656">
                  <c:v>35656</c:v>
                </c:pt>
                <c:pt idx="35657">
                  <c:v>35657</c:v>
                </c:pt>
                <c:pt idx="35658">
                  <c:v>35658</c:v>
                </c:pt>
                <c:pt idx="35659">
                  <c:v>35659</c:v>
                </c:pt>
                <c:pt idx="35660">
                  <c:v>35660</c:v>
                </c:pt>
                <c:pt idx="35661">
                  <c:v>35661</c:v>
                </c:pt>
                <c:pt idx="35662">
                  <c:v>35662</c:v>
                </c:pt>
                <c:pt idx="35663">
                  <c:v>35663</c:v>
                </c:pt>
                <c:pt idx="35664">
                  <c:v>35664</c:v>
                </c:pt>
                <c:pt idx="35665">
                  <c:v>35665</c:v>
                </c:pt>
                <c:pt idx="35666">
                  <c:v>35666</c:v>
                </c:pt>
                <c:pt idx="35667">
                  <c:v>35667</c:v>
                </c:pt>
                <c:pt idx="35668">
                  <c:v>35668</c:v>
                </c:pt>
                <c:pt idx="35669">
                  <c:v>35669</c:v>
                </c:pt>
                <c:pt idx="35670">
                  <c:v>35670</c:v>
                </c:pt>
                <c:pt idx="35671">
                  <c:v>35671</c:v>
                </c:pt>
                <c:pt idx="35672">
                  <c:v>35672</c:v>
                </c:pt>
                <c:pt idx="35673">
                  <c:v>35673</c:v>
                </c:pt>
                <c:pt idx="35674">
                  <c:v>35674</c:v>
                </c:pt>
                <c:pt idx="35675">
                  <c:v>35675</c:v>
                </c:pt>
                <c:pt idx="35676">
                  <c:v>35676</c:v>
                </c:pt>
                <c:pt idx="35677">
                  <c:v>35677</c:v>
                </c:pt>
                <c:pt idx="35678">
                  <c:v>35678</c:v>
                </c:pt>
                <c:pt idx="35679">
                  <c:v>35679</c:v>
                </c:pt>
                <c:pt idx="35680">
                  <c:v>35680</c:v>
                </c:pt>
                <c:pt idx="35681">
                  <c:v>35681</c:v>
                </c:pt>
                <c:pt idx="35682">
                  <c:v>35682</c:v>
                </c:pt>
                <c:pt idx="35683">
                  <c:v>35683</c:v>
                </c:pt>
                <c:pt idx="35684">
                  <c:v>35684</c:v>
                </c:pt>
                <c:pt idx="35685">
                  <c:v>35685</c:v>
                </c:pt>
                <c:pt idx="35686">
                  <c:v>35686</c:v>
                </c:pt>
                <c:pt idx="35687">
                  <c:v>35687</c:v>
                </c:pt>
                <c:pt idx="35688">
                  <c:v>35688</c:v>
                </c:pt>
                <c:pt idx="35689">
                  <c:v>35689</c:v>
                </c:pt>
                <c:pt idx="35690">
                  <c:v>35690</c:v>
                </c:pt>
                <c:pt idx="35691">
                  <c:v>35691</c:v>
                </c:pt>
                <c:pt idx="35692">
                  <c:v>35692</c:v>
                </c:pt>
                <c:pt idx="35693">
                  <c:v>35693</c:v>
                </c:pt>
                <c:pt idx="35694">
                  <c:v>35694</c:v>
                </c:pt>
                <c:pt idx="35695">
                  <c:v>35695</c:v>
                </c:pt>
                <c:pt idx="35696">
                  <c:v>35696</c:v>
                </c:pt>
                <c:pt idx="35697">
                  <c:v>35697</c:v>
                </c:pt>
                <c:pt idx="35698">
                  <c:v>35698</c:v>
                </c:pt>
                <c:pt idx="35699">
                  <c:v>35699</c:v>
                </c:pt>
                <c:pt idx="35700">
                  <c:v>35700</c:v>
                </c:pt>
                <c:pt idx="35701">
                  <c:v>35701</c:v>
                </c:pt>
                <c:pt idx="35702">
                  <c:v>35702</c:v>
                </c:pt>
                <c:pt idx="35703">
                  <c:v>35703</c:v>
                </c:pt>
                <c:pt idx="35704">
                  <c:v>35704</c:v>
                </c:pt>
                <c:pt idx="35705">
                  <c:v>35705</c:v>
                </c:pt>
                <c:pt idx="35706">
                  <c:v>35706</c:v>
                </c:pt>
                <c:pt idx="35707">
                  <c:v>35707</c:v>
                </c:pt>
                <c:pt idx="35708">
                  <c:v>35708</c:v>
                </c:pt>
                <c:pt idx="35709">
                  <c:v>35709</c:v>
                </c:pt>
                <c:pt idx="35710">
                  <c:v>35710</c:v>
                </c:pt>
                <c:pt idx="35711">
                  <c:v>35711</c:v>
                </c:pt>
                <c:pt idx="35712">
                  <c:v>35712</c:v>
                </c:pt>
                <c:pt idx="35713">
                  <c:v>35713</c:v>
                </c:pt>
                <c:pt idx="35714">
                  <c:v>35714</c:v>
                </c:pt>
                <c:pt idx="35715">
                  <c:v>35715</c:v>
                </c:pt>
                <c:pt idx="35716">
                  <c:v>35716</c:v>
                </c:pt>
                <c:pt idx="35717">
                  <c:v>35717</c:v>
                </c:pt>
                <c:pt idx="35718">
                  <c:v>35718</c:v>
                </c:pt>
                <c:pt idx="35719">
                  <c:v>35719</c:v>
                </c:pt>
                <c:pt idx="35720">
                  <c:v>35720</c:v>
                </c:pt>
                <c:pt idx="35721">
                  <c:v>35721</c:v>
                </c:pt>
                <c:pt idx="35722">
                  <c:v>35722</c:v>
                </c:pt>
                <c:pt idx="35723">
                  <c:v>35723</c:v>
                </c:pt>
                <c:pt idx="35724">
                  <c:v>35724</c:v>
                </c:pt>
                <c:pt idx="35725">
                  <c:v>35725</c:v>
                </c:pt>
                <c:pt idx="35726">
                  <c:v>35726</c:v>
                </c:pt>
                <c:pt idx="35727">
                  <c:v>35727</c:v>
                </c:pt>
                <c:pt idx="35728">
                  <c:v>35728</c:v>
                </c:pt>
                <c:pt idx="35729">
                  <c:v>35729</c:v>
                </c:pt>
                <c:pt idx="35730">
                  <c:v>35730</c:v>
                </c:pt>
                <c:pt idx="35731">
                  <c:v>35731</c:v>
                </c:pt>
                <c:pt idx="35732">
                  <c:v>35732</c:v>
                </c:pt>
                <c:pt idx="35733">
                  <c:v>35733</c:v>
                </c:pt>
                <c:pt idx="35734">
                  <c:v>35734</c:v>
                </c:pt>
                <c:pt idx="35735">
                  <c:v>35735</c:v>
                </c:pt>
                <c:pt idx="35736">
                  <c:v>35736</c:v>
                </c:pt>
                <c:pt idx="35737">
                  <c:v>35737</c:v>
                </c:pt>
                <c:pt idx="35738">
                  <c:v>35738</c:v>
                </c:pt>
                <c:pt idx="35739">
                  <c:v>35739</c:v>
                </c:pt>
                <c:pt idx="35740">
                  <c:v>35740</c:v>
                </c:pt>
                <c:pt idx="35741">
                  <c:v>35741</c:v>
                </c:pt>
                <c:pt idx="35742">
                  <c:v>35742</c:v>
                </c:pt>
                <c:pt idx="35743">
                  <c:v>35743</c:v>
                </c:pt>
                <c:pt idx="35744">
                  <c:v>35744</c:v>
                </c:pt>
                <c:pt idx="35745">
                  <c:v>35745</c:v>
                </c:pt>
                <c:pt idx="35746">
                  <c:v>35746</c:v>
                </c:pt>
                <c:pt idx="35747">
                  <c:v>35747</c:v>
                </c:pt>
                <c:pt idx="35748">
                  <c:v>35748</c:v>
                </c:pt>
                <c:pt idx="35749">
                  <c:v>35749</c:v>
                </c:pt>
                <c:pt idx="35750">
                  <c:v>35750</c:v>
                </c:pt>
                <c:pt idx="35751">
                  <c:v>35751</c:v>
                </c:pt>
                <c:pt idx="35752">
                  <c:v>35752</c:v>
                </c:pt>
                <c:pt idx="35753">
                  <c:v>35753</c:v>
                </c:pt>
                <c:pt idx="35754">
                  <c:v>35754</c:v>
                </c:pt>
                <c:pt idx="35755">
                  <c:v>35755</c:v>
                </c:pt>
                <c:pt idx="35756">
                  <c:v>35756</c:v>
                </c:pt>
                <c:pt idx="35757">
                  <c:v>35757</c:v>
                </c:pt>
                <c:pt idx="35758">
                  <c:v>35758</c:v>
                </c:pt>
                <c:pt idx="35759">
                  <c:v>35759</c:v>
                </c:pt>
                <c:pt idx="35760">
                  <c:v>35760</c:v>
                </c:pt>
                <c:pt idx="35761">
                  <c:v>35761</c:v>
                </c:pt>
                <c:pt idx="35762">
                  <c:v>35762</c:v>
                </c:pt>
                <c:pt idx="35763">
                  <c:v>35763</c:v>
                </c:pt>
                <c:pt idx="35764">
                  <c:v>35764</c:v>
                </c:pt>
                <c:pt idx="35765">
                  <c:v>35765</c:v>
                </c:pt>
                <c:pt idx="35766">
                  <c:v>35766</c:v>
                </c:pt>
                <c:pt idx="35767">
                  <c:v>35767</c:v>
                </c:pt>
                <c:pt idx="35768">
                  <c:v>35768</c:v>
                </c:pt>
                <c:pt idx="35769">
                  <c:v>35769</c:v>
                </c:pt>
                <c:pt idx="35770">
                  <c:v>35770</c:v>
                </c:pt>
                <c:pt idx="35771">
                  <c:v>35771</c:v>
                </c:pt>
                <c:pt idx="35772">
                  <c:v>35772</c:v>
                </c:pt>
                <c:pt idx="35773">
                  <c:v>35773</c:v>
                </c:pt>
                <c:pt idx="35774">
                  <c:v>35774</c:v>
                </c:pt>
                <c:pt idx="35775">
                  <c:v>35775</c:v>
                </c:pt>
                <c:pt idx="35776">
                  <c:v>35776</c:v>
                </c:pt>
                <c:pt idx="35777">
                  <c:v>35777</c:v>
                </c:pt>
                <c:pt idx="35778">
                  <c:v>35778</c:v>
                </c:pt>
                <c:pt idx="35779">
                  <c:v>35779</c:v>
                </c:pt>
                <c:pt idx="35780">
                  <c:v>35780</c:v>
                </c:pt>
                <c:pt idx="35781">
                  <c:v>35781</c:v>
                </c:pt>
                <c:pt idx="35782">
                  <c:v>35782</c:v>
                </c:pt>
                <c:pt idx="35783">
                  <c:v>35783</c:v>
                </c:pt>
                <c:pt idx="35784">
                  <c:v>35784</c:v>
                </c:pt>
                <c:pt idx="35785">
                  <c:v>35785</c:v>
                </c:pt>
                <c:pt idx="35786">
                  <c:v>35786</c:v>
                </c:pt>
                <c:pt idx="35787">
                  <c:v>35787</c:v>
                </c:pt>
                <c:pt idx="35788">
                  <c:v>35788</c:v>
                </c:pt>
                <c:pt idx="35789">
                  <c:v>35789</c:v>
                </c:pt>
                <c:pt idx="35790">
                  <c:v>35790</c:v>
                </c:pt>
                <c:pt idx="35791">
                  <c:v>35791</c:v>
                </c:pt>
                <c:pt idx="35792">
                  <c:v>35792</c:v>
                </c:pt>
                <c:pt idx="35793">
                  <c:v>35793</c:v>
                </c:pt>
                <c:pt idx="35794">
                  <c:v>35794</c:v>
                </c:pt>
                <c:pt idx="35795">
                  <c:v>35795</c:v>
                </c:pt>
                <c:pt idx="35796">
                  <c:v>35796</c:v>
                </c:pt>
                <c:pt idx="35797">
                  <c:v>35797</c:v>
                </c:pt>
                <c:pt idx="35798">
                  <c:v>35798</c:v>
                </c:pt>
                <c:pt idx="35799">
                  <c:v>35799</c:v>
                </c:pt>
                <c:pt idx="35800">
                  <c:v>35800</c:v>
                </c:pt>
                <c:pt idx="35801">
                  <c:v>35801</c:v>
                </c:pt>
                <c:pt idx="35802">
                  <c:v>35802</c:v>
                </c:pt>
                <c:pt idx="35803">
                  <c:v>35803</c:v>
                </c:pt>
                <c:pt idx="35804">
                  <c:v>35804</c:v>
                </c:pt>
                <c:pt idx="35805">
                  <c:v>35805</c:v>
                </c:pt>
                <c:pt idx="35806">
                  <c:v>35806</c:v>
                </c:pt>
                <c:pt idx="35807">
                  <c:v>35807</c:v>
                </c:pt>
                <c:pt idx="35808">
                  <c:v>35808</c:v>
                </c:pt>
                <c:pt idx="35809">
                  <c:v>35809</c:v>
                </c:pt>
                <c:pt idx="35810">
                  <c:v>35810</c:v>
                </c:pt>
                <c:pt idx="35811">
                  <c:v>35811</c:v>
                </c:pt>
                <c:pt idx="35812">
                  <c:v>35812</c:v>
                </c:pt>
                <c:pt idx="35813">
                  <c:v>35813</c:v>
                </c:pt>
                <c:pt idx="35814">
                  <c:v>35814</c:v>
                </c:pt>
                <c:pt idx="35815">
                  <c:v>35815</c:v>
                </c:pt>
                <c:pt idx="35816">
                  <c:v>35816</c:v>
                </c:pt>
                <c:pt idx="35817">
                  <c:v>35817</c:v>
                </c:pt>
                <c:pt idx="35818">
                  <c:v>35818</c:v>
                </c:pt>
                <c:pt idx="35819">
                  <c:v>35819</c:v>
                </c:pt>
                <c:pt idx="35820">
                  <c:v>35820</c:v>
                </c:pt>
                <c:pt idx="35821">
                  <c:v>35821</c:v>
                </c:pt>
                <c:pt idx="35822">
                  <c:v>35822</c:v>
                </c:pt>
                <c:pt idx="35823">
                  <c:v>35823</c:v>
                </c:pt>
                <c:pt idx="35824">
                  <c:v>35824</c:v>
                </c:pt>
                <c:pt idx="35825">
                  <c:v>35825</c:v>
                </c:pt>
                <c:pt idx="35826">
                  <c:v>35826</c:v>
                </c:pt>
                <c:pt idx="35827">
                  <c:v>35827</c:v>
                </c:pt>
                <c:pt idx="35828">
                  <c:v>35828</c:v>
                </c:pt>
                <c:pt idx="35829">
                  <c:v>35829</c:v>
                </c:pt>
                <c:pt idx="35830">
                  <c:v>35830</c:v>
                </c:pt>
                <c:pt idx="35831">
                  <c:v>35831</c:v>
                </c:pt>
                <c:pt idx="35832">
                  <c:v>35832</c:v>
                </c:pt>
                <c:pt idx="35833">
                  <c:v>35833</c:v>
                </c:pt>
                <c:pt idx="35834">
                  <c:v>35834</c:v>
                </c:pt>
                <c:pt idx="35835">
                  <c:v>35835</c:v>
                </c:pt>
                <c:pt idx="35836">
                  <c:v>35836</c:v>
                </c:pt>
                <c:pt idx="35837">
                  <c:v>35837</c:v>
                </c:pt>
                <c:pt idx="35838">
                  <c:v>35838</c:v>
                </c:pt>
                <c:pt idx="35839">
                  <c:v>35839</c:v>
                </c:pt>
                <c:pt idx="35840">
                  <c:v>35840</c:v>
                </c:pt>
                <c:pt idx="35841">
                  <c:v>35841</c:v>
                </c:pt>
                <c:pt idx="35842">
                  <c:v>35842</c:v>
                </c:pt>
                <c:pt idx="35843">
                  <c:v>35843</c:v>
                </c:pt>
                <c:pt idx="35844">
                  <c:v>35844</c:v>
                </c:pt>
                <c:pt idx="35845">
                  <c:v>35845</c:v>
                </c:pt>
                <c:pt idx="35846">
                  <c:v>35846</c:v>
                </c:pt>
                <c:pt idx="35847">
                  <c:v>35847</c:v>
                </c:pt>
                <c:pt idx="35848">
                  <c:v>35848</c:v>
                </c:pt>
                <c:pt idx="35849">
                  <c:v>35849</c:v>
                </c:pt>
                <c:pt idx="35850">
                  <c:v>35850</c:v>
                </c:pt>
                <c:pt idx="35851">
                  <c:v>35851</c:v>
                </c:pt>
                <c:pt idx="35852">
                  <c:v>35852</c:v>
                </c:pt>
                <c:pt idx="35853">
                  <c:v>35853</c:v>
                </c:pt>
                <c:pt idx="35854">
                  <c:v>35854</c:v>
                </c:pt>
                <c:pt idx="35855">
                  <c:v>35855</c:v>
                </c:pt>
                <c:pt idx="35856">
                  <c:v>35856</c:v>
                </c:pt>
                <c:pt idx="35857">
                  <c:v>35857</c:v>
                </c:pt>
                <c:pt idx="35858">
                  <c:v>35858</c:v>
                </c:pt>
                <c:pt idx="35859">
                  <c:v>35859</c:v>
                </c:pt>
                <c:pt idx="35860">
                  <c:v>35860</c:v>
                </c:pt>
                <c:pt idx="35861">
                  <c:v>35861</c:v>
                </c:pt>
                <c:pt idx="35862">
                  <c:v>35862</c:v>
                </c:pt>
                <c:pt idx="35863">
                  <c:v>35863</c:v>
                </c:pt>
                <c:pt idx="35864">
                  <c:v>35864</c:v>
                </c:pt>
                <c:pt idx="35865">
                  <c:v>35865</c:v>
                </c:pt>
                <c:pt idx="35866">
                  <c:v>35866</c:v>
                </c:pt>
                <c:pt idx="35867">
                  <c:v>35867</c:v>
                </c:pt>
                <c:pt idx="35868">
                  <c:v>35868</c:v>
                </c:pt>
                <c:pt idx="35869">
                  <c:v>35869</c:v>
                </c:pt>
                <c:pt idx="35870">
                  <c:v>35870</c:v>
                </c:pt>
                <c:pt idx="35871">
                  <c:v>35871</c:v>
                </c:pt>
                <c:pt idx="35872">
                  <c:v>35872</c:v>
                </c:pt>
                <c:pt idx="35873">
                  <c:v>35873</c:v>
                </c:pt>
                <c:pt idx="35874">
                  <c:v>35874</c:v>
                </c:pt>
                <c:pt idx="35875">
                  <c:v>35875</c:v>
                </c:pt>
                <c:pt idx="35876">
                  <c:v>35876</c:v>
                </c:pt>
                <c:pt idx="35877">
                  <c:v>35877</c:v>
                </c:pt>
                <c:pt idx="35878">
                  <c:v>35878</c:v>
                </c:pt>
                <c:pt idx="35879">
                  <c:v>35879</c:v>
                </c:pt>
                <c:pt idx="35880">
                  <c:v>35880</c:v>
                </c:pt>
                <c:pt idx="35881">
                  <c:v>35881</c:v>
                </c:pt>
                <c:pt idx="35882">
                  <c:v>35882</c:v>
                </c:pt>
                <c:pt idx="35883">
                  <c:v>35883</c:v>
                </c:pt>
                <c:pt idx="35884">
                  <c:v>35884</c:v>
                </c:pt>
                <c:pt idx="35885">
                  <c:v>35885</c:v>
                </c:pt>
                <c:pt idx="35886">
                  <c:v>35886</c:v>
                </c:pt>
                <c:pt idx="35887">
                  <c:v>35887</c:v>
                </c:pt>
                <c:pt idx="35888">
                  <c:v>35888</c:v>
                </c:pt>
                <c:pt idx="35889">
                  <c:v>35889</c:v>
                </c:pt>
                <c:pt idx="35890">
                  <c:v>35890</c:v>
                </c:pt>
                <c:pt idx="35891">
                  <c:v>35891</c:v>
                </c:pt>
                <c:pt idx="35892">
                  <c:v>35892</c:v>
                </c:pt>
                <c:pt idx="35893">
                  <c:v>35893</c:v>
                </c:pt>
                <c:pt idx="35894">
                  <c:v>35894</c:v>
                </c:pt>
                <c:pt idx="35895">
                  <c:v>35895</c:v>
                </c:pt>
                <c:pt idx="35896">
                  <c:v>35896</c:v>
                </c:pt>
                <c:pt idx="35897">
                  <c:v>35897</c:v>
                </c:pt>
                <c:pt idx="35898">
                  <c:v>35898</c:v>
                </c:pt>
                <c:pt idx="35899">
                  <c:v>35899</c:v>
                </c:pt>
                <c:pt idx="35900">
                  <c:v>35900</c:v>
                </c:pt>
                <c:pt idx="35901">
                  <c:v>35901</c:v>
                </c:pt>
                <c:pt idx="35902">
                  <c:v>35902</c:v>
                </c:pt>
                <c:pt idx="35903">
                  <c:v>35903</c:v>
                </c:pt>
                <c:pt idx="35904">
                  <c:v>35904</c:v>
                </c:pt>
                <c:pt idx="35905">
                  <c:v>35905</c:v>
                </c:pt>
                <c:pt idx="35906">
                  <c:v>35906</c:v>
                </c:pt>
                <c:pt idx="35907">
                  <c:v>35907</c:v>
                </c:pt>
                <c:pt idx="35908">
                  <c:v>35908</c:v>
                </c:pt>
                <c:pt idx="35909">
                  <c:v>35909</c:v>
                </c:pt>
                <c:pt idx="35910">
                  <c:v>35910</c:v>
                </c:pt>
                <c:pt idx="35911">
                  <c:v>35911</c:v>
                </c:pt>
                <c:pt idx="35912">
                  <c:v>35912</c:v>
                </c:pt>
                <c:pt idx="35913">
                  <c:v>35913</c:v>
                </c:pt>
                <c:pt idx="35914">
                  <c:v>35914</c:v>
                </c:pt>
                <c:pt idx="35915">
                  <c:v>35915</c:v>
                </c:pt>
                <c:pt idx="35916">
                  <c:v>35916</c:v>
                </c:pt>
                <c:pt idx="35917">
                  <c:v>35917</c:v>
                </c:pt>
                <c:pt idx="35918">
                  <c:v>35918</c:v>
                </c:pt>
                <c:pt idx="35919">
                  <c:v>35919</c:v>
                </c:pt>
                <c:pt idx="35920">
                  <c:v>35920</c:v>
                </c:pt>
                <c:pt idx="35921">
                  <c:v>35921</c:v>
                </c:pt>
                <c:pt idx="35922">
                  <c:v>35922</c:v>
                </c:pt>
                <c:pt idx="35923">
                  <c:v>35923</c:v>
                </c:pt>
                <c:pt idx="35924">
                  <c:v>35924</c:v>
                </c:pt>
                <c:pt idx="35925">
                  <c:v>35925</c:v>
                </c:pt>
                <c:pt idx="35926">
                  <c:v>35926</c:v>
                </c:pt>
                <c:pt idx="35927">
                  <c:v>35927</c:v>
                </c:pt>
                <c:pt idx="35928">
                  <c:v>35928</c:v>
                </c:pt>
                <c:pt idx="35929">
                  <c:v>35929</c:v>
                </c:pt>
                <c:pt idx="35930">
                  <c:v>35930</c:v>
                </c:pt>
                <c:pt idx="35931">
                  <c:v>35931</c:v>
                </c:pt>
                <c:pt idx="35932">
                  <c:v>35932</c:v>
                </c:pt>
                <c:pt idx="35933">
                  <c:v>35933</c:v>
                </c:pt>
                <c:pt idx="35934">
                  <c:v>35934</c:v>
                </c:pt>
                <c:pt idx="35935">
                  <c:v>35935</c:v>
                </c:pt>
                <c:pt idx="35936">
                  <c:v>35936</c:v>
                </c:pt>
                <c:pt idx="35937">
                  <c:v>35937</c:v>
                </c:pt>
                <c:pt idx="35938">
                  <c:v>35938</c:v>
                </c:pt>
                <c:pt idx="35939">
                  <c:v>35939</c:v>
                </c:pt>
                <c:pt idx="35940">
                  <c:v>35940</c:v>
                </c:pt>
                <c:pt idx="35941">
                  <c:v>35941</c:v>
                </c:pt>
                <c:pt idx="35942">
                  <c:v>35942</c:v>
                </c:pt>
                <c:pt idx="35943">
                  <c:v>35943</c:v>
                </c:pt>
                <c:pt idx="35944">
                  <c:v>35944</c:v>
                </c:pt>
                <c:pt idx="35945">
                  <c:v>35945</c:v>
                </c:pt>
                <c:pt idx="35946">
                  <c:v>35946</c:v>
                </c:pt>
                <c:pt idx="35947">
                  <c:v>35947</c:v>
                </c:pt>
                <c:pt idx="35948">
                  <c:v>35948</c:v>
                </c:pt>
                <c:pt idx="35949">
                  <c:v>35949</c:v>
                </c:pt>
                <c:pt idx="35950">
                  <c:v>35950</c:v>
                </c:pt>
                <c:pt idx="35951">
                  <c:v>35951</c:v>
                </c:pt>
                <c:pt idx="35952">
                  <c:v>35952</c:v>
                </c:pt>
                <c:pt idx="35953">
                  <c:v>35953</c:v>
                </c:pt>
                <c:pt idx="35954">
                  <c:v>35954</c:v>
                </c:pt>
                <c:pt idx="35955">
                  <c:v>35955</c:v>
                </c:pt>
                <c:pt idx="35956">
                  <c:v>35956</c:v>
                </c:pt>
                <c:pt idx="35957">
                  <c:v>35957</c:v>
                </c:pt>
                <c:pt idx="35958">
                  <c:v>35958</c:v>
                </c:pt>
                <c:pt idx="35959">
                  <c:v>35959</c:v>
                </c:pt>
                <c:pt idx="35960">
                  <c:v>35960</c:v>
                </c:pt>
                <c:pt idx="35961">
                  <c:v>35961</c:v>
                </c:pt>
                <c:pt idx="35962">
                  <c:v>35962</c:v>
                </c:pt>
                <c:pt idx="35963">
                  <c:v>35963</c:v>
                </c:pt>
                <c:pt idx="35964">
                  <c:v>35964</c:v>
                </c:pt>
                <c:pt idx="35965">
                  <c:v>35965</c:v>
                </c:pt>
                <c:pt idx="35966">
                  <c:v>35966</c:v>
                </c:pt>
                <c:pt idx="35967">
                  <c:v>35967</c:v>
                </c:pt>
                <c:pt idx="35968">
                  <c:v>35968</c:v>
                </c:pt>
                <c:pt idx="35969">
                  <c:v>35969</c:v>
                </c:pt>
                <c:pt idx="35970">
                  <c:v>35970</c:v>
                </c:pt>
                <c:pt idx="35971">
                  <c:v>35971</c:v>
                </c:pt>
                <c:pt idx="35972">
                  <c:v>35972</c:v>
                </c:pt>
                <c:pt idx="35973">
                  <c:v>35973</c:v>
                </c:pt>
                <c:pt idx="35974">
                  <c:v>35974</c:v>
                </c:pt>
                <c:pt idx="35975">
                  <c:v>35975</c:v>
                </c:pt>
                <c:pt idx="35976">
                  <c:v>35976</c:v>
                </c:pt>
                <c:pt idx="35977">
                  <c:v>35977</c:v>
                </c:pt>
                <c:pt idx="35978">
                  <c:v>35978</c:v>
                </c:pt>
                <c:pt idx="35979">
                  <c:v>35979</c:v>
                </c:pt>
                <c:pt idx="35980">
                  <c:v>35980</c:v>
                </c:pt>
                <c:pt idx="35981">
                  <c:v>35981</c:v>
                </c:pt>
                <c:pt idx="35982">
                  <c:v>35982</c:v>
                </c:pt>
                <c:pt idx="35983">
                  <c:v>35983</c:v>
                </c:pt>
                <c:pt idx="35984">
                  <c:v>35984</c:v>
                </c:pt>
                <c:pt idx="35985">
                  <c:v>35985</c:v>
                </c:pt>
                <c:pt idx="35986">
                  <c:v>35986</c:v>
                </c:pt>
                <c:pt idx="35987">
                  <c:v>35987</c:v>
                </c:pt>
                <c:pt idx="35988">
                  <c:v>35988</c:v>
                </c:pt>
                <c:pt idx="35989">
                  <c:v>35989</c:v>
                </c:pt>
                <c:pt idx="35990">
                  <c:v>35990</c:v>
                </c:pt>
                <c:pt idx="35991">
                  <c:v>35991</c:v>
                </c:pt>
                <c:pt idx="35992">
                  <c:v>35992</c:v>
                </c:pt>
                <c:pt idx="35993">
                  <c:v>35993</c:v>
                </c:pt>
                <c:pt idx="35994">
                  <c:v>35994</c:v>
                </c:pt>
                <c:pt idx="35995">
                  <c:v>35995</c:v>
                </c:pt>
                <c:pt idx="35996">
                  <c:v>35996</c:v>
                </c:pt>
                <c:pt idx="35997">
                  <c:v>35997</c:v>
                </c:pt>
                <c:pt idx="35998">
                  <c:v>35998</c:v>
                </c:pt>
                <c:pt idx="35999">
                  <c:v>35999</c:v>
                </c:pt>
                <c:pt idx="36000">
                  <c:v>36000</c:v>
                </c:pt>
                <c:pt idx="36001">
                  <c:v>36001</c:v>
                </c:pt>
                <c:pt idx="36002">
                  <c:v>36002</c:v>
                </c:pt>
                <c:pt idx="36003">
                  <c:v>36003</c:v>
                </c:pt>
                <c:pt idx="36004">
                  <c:v>36004</c:v>
                </c:pt>
                <c:pt idx="36005">
                  <c:v>36005</c:v>
                </c:pt>
                <c:pt idx="36006">
                  <c:v>36006</c:v>
                </c:pt>
                <c:pt idx="36007">
                  <c:v>36007</c:v>
                </c:pt>
                <c:pt idx="36008">
                  <c:v>36008</c:v>
                </c:pt>
                <c:pt idx="36009">
                  <c:v>36009</c:v>
                </c:pt>
                <c:pt idx="36010">
                  <c:v>36010</c:v>
                </c:pt>
                <c:pt idx="36011">
                  <c:v>36011</c:v>
                </c:pt>
                <c:pt idx="36012">
                  <c:v>36012</c:v>
                </c:pt>
                <c:pt idx="36013">
                  <c:v>36013</c:v>
                </c:pt>
                <c:pt idx="36014">
                  <c:v>36014</c:v>
                </c:pt>
                <c:pt idx="36015">
                  <c:v>36015</c:v>
                </c:pt>
                <c:pt idx="36016">
                  <c:v>36016</c:v>
                </c:pt>
                <c:pt idx="36017">
                  <c:v>36017</c:v>
                </c:pt>
                <c:pt idx="36018">
                  <c:v>36018</c:v>
                </c:pt>
                <c:pt idx="36019">
                  <c:v>36019</c:v>
                </c:pt>
                <c:pt idx="36020">
                  <c:v>36020</c:v>
                </c:pt>
                <c:pt idx="36021">
                  <c:v>36021</c:v>
                </c:pt>
                <c:pt idx="36022">
                  <c:v>36022</c:v>
                </c:pt>
                <c:pt idx="36023">
                  <c:v>36023</c:v>
                </c:pt>
                <c:pt idx="36024">
                  <c:v>36024</c:v>
                </c:pt>
                <c:pt idx="36025">
                  <c:v>36025</c:v>
                </c:pt>
                <c:pt idx="36026">
                  <c:v>36026</c:v>
                </c:pt>
                <c:pt idx="36027">
                  <c:v>36027</c:v>
                </c:pt>
                <c:pt idx="36028">
                  <c:v>36028</c:v>
                </c:pt>
                <c:pt idx="36029">
                  <c:v>36029</c:v>
                </c:pt>
                <c:pt idx="36030">
                  <c:v>36030</c:v>
                </c:pt>
                <c:pt idx="36031">
                  <c:v>36031</c:v>
                </c:pt>
                <c:pt idx="36032">
                  <c:v>36032</c:v>
                </c:pt>
                <c:pt idx="36033">
                  <c:v>36033</c:v>
                </c:pt>
                <c:pt idx="36034">
                  <c:v>36034</c:v>
                </c:pt>
                <c:pt idx="36035">
                  <c:v>36035</c:v>
                </c:pt>
                <c:pt idx="36036">
                  <c:v>36036</c:v>
                </c:pt>
                <c:pt idx="36037">
                  <c:v>36037</c:v>
                </c:pt>
                <c:pt idx="36038">
                  <c:v>36038</c:v>
                </c:pt>
                <c:pt idx="36039">
                  <c:v>36039</c:v>
                </c:pt>
                <c:pt idx="36040">
                  <c:v>36040</c:v>
                </c:pt>
                <c:pt idx="36041">
                  <c:v>36041</c:v>
                </c:pt>
                <c:pt idx="36042">
                  <c:v>36042</c:v>
                </c:pt>
                <c:pt idx="36043">
                  <c:v>36043</c:v>
                </c:pt>
                <c:pt idx="36044">
                  <c:v>36044</c:v>
                </c:pt>
                <c:pt idx="36045">
                  <c:v>36045</c:v>
                </c:pt>
                <c:pt idx="36046">
                  <c:v>36046</c:v>
                </c:pt>
                <c:pt idx="36047">
                  <c:v>36047</c:v>
                </c:pt>
                <c:pt idx="36048">
                  <c:v>36048</c:v>
                </c:pt>
                <c:pt idx="36049">
                  <c:v>36049</c:v>
                </c:pt>
                <c:pt idx="36050">
                  <c:v>36050</c:v>
                </c:pt>
                <c:pt idx="36051">
                  <c:v>36051</c:v>
                </c:pt>
                <c:pt idx="36052">
                  <c:v>36052</c:v>
                </c:pt>
                <c:pt idx="36053">
                  <c:v>36053</c:v>
                </c:pt>
                <c:pt idx="36054">
                  <c:v>36054</c:v>
                </c:pt>
                <c:pt idx="36055">
                  <c:v>36055</c:v>
                </c:pt>
                <c:pt idx="36056">
                  <c:v>36056</c:v>
                </c:pt>
                <c:pt idx="36057">
                  <c:v>36057</c:v>
                </c:pt>
                <c:pt idx="36058">
                  <c:v>36058</c:v>
                </c:pt>
                <c:pt idx="36059">
                  <c:v>36059</c:v>
                </c:pt>
                <c:pt idx="36060">
                  <c:v>36060</c:v>
                </c:pt>
                <c:pt idx="36061">
                  <c:v>36061</c:v>
                </c:pt>
                <c:pt idx="36062">
                  <c:v>36062</c:v>
                </c:pt>
                <c:pt idx="36063">
                  <c:v>36063</c:v>
                </c:pt>
                <c:pt idx="36064">
                  <c:v>36064</c:v>
                </c:pt>
                <c:pt idx="36065">
                  <c:v>36065</c:v>
                </c:pt>
                <c:pt idx="36066">
                  <c:v>36066</c:v>
                </c:pt>
                <c:pt idx="36067">
                  <c:v>36067</c:v>
                </c:pt>
                <c:pt idx="36068">
                  <c:v>36068</c:v>
                </c:pt>
                <c:pt idx="36069">
                  <c:v>36069</c:v>
                </c:pt>
                <c:pt idx="36070">
                  <c:v>36070</c:v>
                </c:pt>
                <c:pt idx="36071">
                  <c:v>36071</c:v>
                </c:pt>
                <c:pt idx="36072">
                  <c:v>36072</c:v>
                </c:pt>
                <c:pt idx="36073">
                  <c:v>36073</c:v>
                </c:pt>
                <c:pt idx="36074">
                  <c:v>36074</c:v>
                </c:pt>
                <c:pt idx="36075">
                  <c:v>36075</c:v>
                </c:pt>
                <c:pt idx="36076">
                  <c:v>36076</c:v>
                </c:pt>
                <c:pt idx="36077">
                  <c:v>36077</c:v>
                </c:pt>
                <c:pt idx="36078">
                  <c:v>36078</c:v>
                </c:pt>
                <c:pt idx="36079">
                  <c:v>36079</c:v>
                </c:pt>
                <c:pt idx="36080">
                  <c:v>36080</c:v>
                </c:pt>
                <c:pt idx="36081">
                  <c:v>36081</c:v>
                </c:pt>
                <c:pt idx="36082">
                  <c:v>36082</c:v>
                </c:pt>
                <c:pt idx="36083">
                  <c:v>36083</c:v>
                </c:pt>
                <c:pt idx="36084">
                  <c:v>36084</c:v>
                </c:pt>
                <c:pt idx="36085">
                  <c:v>36085</c:v>
                </c:pt>
                <c:pt idx="36086">
                  <c:v>36086</c:v>
                </c:pt>
                <c:pt idx="36087">
                  <c:v>36087</c:v>
                </c:pt>
                <c:pt idx="36088">
                  <c:v>36088</c:v>
                </c:pt>
                <c:pt idx="36089">
                  <c:v>36089</c:v>
                </c:pt>
                <c:pt idx="36090">
                  <c:v>36090</c:v>
                </c:pt>
                <c:pt idx="36091">
                  <c:v>36091</c:v>
                </c:pt>
                <c:pt idx="36092">
                  <c:v>36092</c:v>
                </c:pt>
                <c:pt idx="36093">
                  <c:v>36093</c:v>
                </c:pt>
                <c:pt idx="36094">
                  <c:v>36094</c:v>
                </c:pt>
                <c:pt idx="36095">
                  <c:v>36095</c:v>
                </c:pt>
                <c:pt idx="36096">
                  <c:v>36096</c:v>
                </c:pt>
                <c:pt idx="36097">
                  <c:v>36097</c:v>
                </c:pt>
                <c:pt idx="36098">
                  <c:v>36098</c:v>
                </c:pt>
                <c:pt idx="36099">
                  <c:v>36099</c:v>
                </c:pt>
                <c:pt idx="36100">
                  <c:v>36100</c:v>
                </c:pt>
                <c:pt idx="36101">
                  <c:v>36101</c:v>
                </c:pt>
                <c:pt idx="36102">
                  <c:v>36102</c:v>
                </c:pt>
                <c:pt idx="36103">
                  <c:v>36103</c:v>
                </c:pt>
                <c:pt idx="36104">
                  <c:v>36104</c:v>
                </c:pt>
                <c:pt idx="36105">
                  <c:v>36105</c:v>
                </c:pt>
                <c:pt idx="36106">
                  <c:v>36106</c:v>
                </c:pt>
                <c:pt idx="36107">
                  <c:v>36107</c:v>
                </c:pt>
                <c:pt idx="36108">
                  <c:v>36108</c:v>
                </c:pt>
                <c:pt idx="36109">
                  <c:v>36109</c:v>
                </c:pt>
                <c:pt idx="36110">
                  <c:v>36110</c:v>
                </c:pt>
                <c:pt idx="36111">
                  <c:v>36111</c:v>
                </c:pt>
                <c:pt idx="36112">
                  <c:v>36112</c:v>
                </c:pt>
                <c:pt idx="36113">
                  <c:v>36113</c:v>
                </c:pt>
                <c:pt idx="36114">
                  <c:v>36114</c:v>
                </c:pt>
                <c:pt idx="36115">
                  <c:v>36115</c:v>
                </c:pt>
                <c:pt idx="36116">
                  <c:v>36116</c:v>
                </c:pt>
                <c:pt idx="36117">
                  <c:v>36117</c:v>
                </c:pt>
                <c:pt idx="36118">
                  <c:v>36118</c:v>
                </c:pt>
                <c:pt idx="36119">
                  <c:v>36119</c:v>
                </c:pt>
                <c:pt idx="36120">
                  <c:v>36120</c:v>
                </c:pt>
                <c:pt idx="36121">
                  <c:v>36121</c:v>
                </c:pt>
                <c:pt idx="36122">
                  <c:v>36122</c:v>
                </c:pt>
                <c:pt idx="36123">
                  <c:v>36123</c:v>
                </c:pt>
                <c:pt idx="36124">
                  <c:v>36124</c:v>
                </c:pt>
                <c:pt idx="36125">
                  <c:v>36125</c:v>
                </c:pt>
                <c:pt idx="36126">
                  <c:v>36126</c:v>
                </c:pt>
                <c:pt idx="36127">
                  <c:v>36127</c:v>
                </c:pt>
                <c:pt idx="36128">
                  <c:v>36128</c:v>
                </c:pt>
                <c:pt idx="36129">
                  <c:v>36129</c:v>
                </c:pt>
                <c:pt idx="36130">
                  <c:v>36130</c:v>
                </c:pt>
                <c:pt idx="36131">
                  <c:v>36131</c:v>
                </c:pt>
                <c:pt idx="36132">
                  <c:v>36132</c:v>
                </c:pt>
                <c:pt idx="36133">
                  <c:v>36133</c:v>
                </c:pt>
                <c:pt idx="36134">
                  <c:v>36134</c:v>
                </c:pt>
                <c:pt idx="36135">
                  <c:v>36135</c:v>
                </c:pt>
                <c:pt idx="36136">
                  <c:v>36136</c:v>
                </c:pt>
                <c:pt idx="36137">
                  <c:v>36137</c:v>
                </c:pt>
                <c:pt idx="36138">
                  <c:v>36138</c:v>
                </c:pt>
                <c:pt idx="36139">
                  <c:v>36139</c:v>
                </c:pt>
                <c:pt idx="36140">
                  <c:v>36140</c:v>
                </c:pt>
                <c:pt idx="36141">
                  <c:v>36141</c:v>
                </c:pt>
                <c:pt idx="36142">
                  <c:v>36142</c:v>
                </c:pt>
                <c:pt idx="36143">
                  <c:v>36143</c:v>
                </c:pt>
                <c:pt idx="36144">
                  <c:v>36144</c:v>
                </c:pt>
                <c:pt idx="36145">
                  <c:v>36145</c:v>
                </c:pt>
                <c:pt idx="36146">
                  <c:v>36146</c:v>
                </c:pt>
                <c:pt idx="36147">
                  <c:v>36147</c:v>
                </c:pt>
                <c:pt idx="36148">
                  <c:v>36148</c:v>
                </c:pt>
                <c:pt idx="36149">
                  <c:v>36149</c:v>
                </c:pt>
                <c:pt idx="36150">
                  <c:v>36150</c:v>
                </c:pt>
                <c:pt idx="36151">
                  <c:v>36151</c:v>
                </c:pt>
                <c:pt idx="36152">
                  <c:v>36152</c:v>
                </c:pt>
                <c:pt idx="36153">
                  <c:v>36153</c:v>
                </c:pt>
                <c:pt idx="36154">
                  <c:v>36154</c:v>
                </c:pt>
                <c:pt idx="36155">
                  <c:v>36155</c:v>
                </c:pt>
                <c:pt idx="36156">
                  <c:v>36156</c:v>
                </c:pt>
                <c:pt idx="36157">
                  <c:v>36157</c:v>
                </c:pt>
                <c:pt idx="36158">
                  <c:v>36158</c:v>
                </c:pt>
                <c:pt idx="36159">
                  <c:v>36159</c:v>
                </c:pt>
                <c:pt idx="36160">
                  <c:v>36160</c:v>
                </c:pt>
                <c:pt idx="36161">
                  <c:v>36161</c:v>
                </c:pt>
                <c:pt idx="36162">
                  <c:v>36162</c:v>
                </c:pt>
                <c:pt idx="36163">
                  <c:v>36163</c:v>
                </c:pt>
                <c:pt idx="36164">
                  <c:v>36164</c:v>
                </c:pt>
                <c:pt idx="36165">
                  <c:v>36165</c:v>
                </c:pt>
                <c:pt idx="36166">
                  <c:v>36166</c:v>
                </c:pt>
                <c:pt idx="36167">
                  <c:v>36167</c:v>
                </c:pt>
                <c:pt idx="36168">
                  <c:v>36168</c:v>
                </c:pt>
                <c:pt idx="36169">
                  <c:v>36169</c:v>
                </c:pt>
                <c:pt idx="36170">
                  <c:v>36170</c:v>
                </c:pt>
                <c:pt idx="36171">
                  <c:v>36171</c:v>
                </c:pt>
                <c:pt idx="36172">
                  <c:v>36172</c:v>
                </c:pt>
                <c:pt idx="36173">
                  <c:v>36173</c:v>
                </c:pt>
                <c:pt idx="36174">
                  <c:v>36174</c:v>
                </c:pt>
                <c:pt idx="36175">
                  <c:v>36175</c:v>
                </c:pt>
                <c:pt idx="36176">
                  <c:v>36176</c:v>
                </c:pt>
                <c:pt idx="36177">
                  <c:v>36177</c:v>
                </c:pt>
                <c:pt idx="36178">
                  <c:v>36178</c:v>
                </c:pt>
                <c:pt idx="36179">
                  <c:v>36179</c:v>
                </c:pt>
                <c:pt idx="36180">
                  <c:v>36180</c:v>
                </c:pt>
                <c:pt idx="36181">
                  <c:v>36181</c:v>
                </c:pt>
                <c:pt idx="36182">
                  <c:v>36182</c:v>
                </c:pt>
                <c:pt idx="36183">
                  <c:v>36183</c:v>
                </c:pt>
                <c:pt idx="36184">
                  <c:v>36184</c:v>
                </c:pt>
                <c:pt idx="36185">
                  <c:v>36185</c:v>
                </c:pt>
                <c:pt idx="36186">
                  <c:v>36186</c:v>
                </c:pt>
                <c:pt idx="36187">
                  <c:v>36187</c:v>
                </c:pt>
                <c:pt idx="36188">
                  <c:v>36188</c:v>
                </c:pt>
                <c:pt idx="36189">
                  <c:v>36189</c:v>
                </c:pt>
                <c:pt idx="36190">
                  <c:v>36190</c:v>
                </c:pt>
                <c:pt idx="36191">
                  <c:v>36191</c:v>
                </c:pt>
                <c:pt idx="36192">
                  <c:v>36192</c:v>
                </c:pt>
                <c:pt idx="36193">
                  <c:v>36193</c:v>
                </c:pt>
                <c:pt idx="36194">
                  <c:v>36194</c:v>
                </c:pt>
                <c:pt idx="36195">
                  <c:v>36195</c:v>
                </c:pt>
                <c:pt idx="36196">
                  <c:v>36196</c:v>
                </c:pt>
                <c:pt idx="36197">
                  <c:v>36197</c:v>
                </c:pt>
                <c:pt idx="36198">
                  <c:v>36198</c:v>
                </c:pt>
                <c:pt idx="36199">
                  <c:v>36199</c:v>
                </c:pt>
                <c:pt idx="36200">
                  <c:v>36200</c:v>
                </c:pt>
                <c:pt idx="36201">
                  <c:v>36201</c:v>
                </c:pt>
                <c:pt idx="36202">
                  <c:v>36202</c:v>
                </c:pt>
                <c:pt idx="36203">
                  <c:v>36203</c:v>
                </c:pt>
                <c:pt idx="36204">
                  <c:v>36204</c:v>
                </c:pt>
                <c:pt idx="36205">
                  <c:v>36205</c:v>
                </c:pt>
                <c:pt idx="36206">
                  <c:v>36206</c:v>
                </c:pt>
                <c:pt idx="36207">
                  <c:v>36207</c:v>
                </c:pt>
                <c:pt idx="36208">
                  <c:v>36208</c:v>
                </c:pt>
                <c:pt idx="36209">
                  <c:v>36209</c:v>
                </c:pt>
                <c:pt idx="36210">
                  <c:v>36210</c:v>
                </c:pt>
                <c:pt idx="36211">
                  <c:v>36211</c:v>
                </c:pt>
                <c:pt idx="36212">
                  <c:v>36212</c:v>
                </c:pt>
                <c:pt idx="36213">
                  <c:v>36213</c:v>
                </c:pt>
                <c:pt idx="36214">
                  <c:v>36214</c:v>
                </c:pt>
                <c:pt idx="36215">
                  <c:v>36215</c:v>
                </c:pt>
                <c:pt idx="36216">
                  <c:v>36216</c:v>
                </c:pt>
                <c:pt idx="36217">
                  <c:v>36217</c:v>
                </c:pt>
                <c:pt idx="36218">
                  <c:v>36218</c:v>
                </c:pt>
                <c:pt idx="36219">
                  <c:v>36219</c:v>
                </c:pt>
                <c:pt idx="36220">
                  <c:v>36220</c:v>
                </c:pt>
                <c:pt idx="36221">
                  <c:v>36221</c:v>
                </c:pt>
                <c:pt idx="36222">
                  <c:v>36222</c:v>
                </c:pt>
                <c:pt idx="36223">
                  <c:v>36223</c:v>
                </c:pt>
                <c:pt idx="36224">
                  <c:v>36224</c:v>
                </c:pt>
                <c:pt idx="36225">
                  <c:v>36225</c:v>
                </c:pt>
                <c:pt idx="36226">
                  <c:v>36226</c:v>
                </c:pt>
                <c:pt idx="36227">
                  <c:v>36227</c:v>
                </c:pt>
                <c:pt idx="36228">
                  <c:v>36228</c:v>
                </c:pt>
                <c:pt idx="36229">
                  <c:v>36229</c:v>
                </c:pt>
                <c:pt idx="36230">
                  <c:v>36230</c:v>
                </c:pt>
                <c:pt idx="36231">
                  <c:v>36231</c:v>
                </c:pt>
                <c:pt idx="36232">
                  <c:v>36232</c:v>
                </c:pt>
                <c:pt idx="36233">
                  <c:v>36233</c:v>
                </c:pt>
                <c:pt idx="36234">
                  <c:v>36234</c:v>
                </c:pt>
                <c:pt idx="36235">
                  <c:v>36235</c:v>
                </c:pt>
                <c:pt idx="36236">
                  <c:v>36236</c:v>
                </c:pt>
                <c:pt idx="36237">
                  <c:v>36237</c:v>
                </c:pt>
                <c:pt idx="36238">
                  <c:v>36238</c:v>
                </c:pt>
                <c:pt idx="36239">
                  <c:v>36239</c:v>
                </c:pt>
                <c:pt idx="36240">
                  <c:v>36240</c:v>
                </c:pt>
                <c:pt idx="36241">
                  <c:v>36241</c:v>
                </c:pt>
                <c:pt idx="36242">
                  <c:v>36242</c:v>
                </c:pt>
                <c:pt idx="36243">
                  <c:v>36243</c:v>
                </c:pt>
                <c:pt idx="36244">
                  <c:v>36244</c:v>
                </c:pt>
                <c:pt idx="36245">
                  <c:v>36245</c:v>
                </c:pt>
                <c:pt idx="36246">
                  <c:v>36246</c:v>
                </c:pt>
                <c:pt idx="36247">
                  <c:v>36247</c:v>
                </c:pt>
                <c:pt idx="36248">
                  <c:v>36248</c:v>
                </c:pt>
                <c:pt idx="36249">
                  <c:v>36249</c:v>
                </c:pt>
                <c:pt idx="36250">
                  <c:v>36250</c:v>
                </c:pt>
                <c:pt idx="36251">
                  <c:v>36251</c:v>
                </c:pt>
                <c:pt idx="36252">
                  <c:v>36252</c:v>
                </c:pt>
                <c:pt idx="36253">
                  <c:v>36253</c:v>
                </c:pt>
                <c:pt idx="36254">
                  <c:v>36254</c:v>
                </c:pt>
                <c:pt idx="36255">
                  <c:v>36255</c:v>
                </c:pt>
                <c:pt idx="36256">
                  <c:v>36256</c:v>
                </c:pt>
                <c:pt idx="36257">
                  <c:v>36257</c:v>
                </c:pt>
                <c:pt idx="36258">
                  <c:v>36258</c:v>
                </c:pt>
                <c:pt idx="36259">
                  <c:v>36259</c:v>
                </c:pt>
                <c:pt idx="36260">
                  <c:v>36260</c:v>
                </c:pt>
                <c:pt idx="36261">
                  <c:v>36261</c:v>
                </c:pt>
                <c:pt idx="36262">
                  <c:v>36262</c:v>
                </c:pt>
                <c:pt idx="36263">
                  <c:v>36263</c:v>
                </c:pt>
                <c:pt idx="36264">
                  <c:v>36264</c:v>
                </c:pt>
                <c:pt idx="36265">
                  <c:v>36265</c:v>
                </c:pt>
                <c:pt idx="36266">
                  <c:v>36266</c:v>
                </c:pt>
                <c:pt idx="36267">
                  <c:v>36267</c:v>
                </c:pt>
                <c:pt idx="36268">
                  <c:v>36268</c:v>
                </c:pt>
                <c:pt idx="36269">
                  <c:v>36269</c:v>
                </c:pt>
                <c:pt idx="36270">
                  <c:v>36270</c:v>
                </c:pt>
                <c:pt idx="36271">
                  <c:v>36271</c:v>
                </c:pt>
                <c:pt idx="36272">
                  <c:v>36272</c:v>
                </c:pt>
                <c:pt idx="36273">
                  <c:v>36273</c:v>
                </c:pt>
                <c:pt idx="36274">
                  <c:v>36274</c:v>
                </c:pt>
                <c:pt idx="36275">
                  <c:v>36275</c:v>
                </c:pt>
                <c:pt idx="36276">
                  <c:v>36276</c:v>
                </c:pt>
                <c:pt idx="36277">
                  <c:v>36277</c:v>
                </c:pt>
                <c:pt idx="36278">
                  <c:v>36278</c:v>
                </c:pt>
                <c:pt idx="36279">
                  <c:v>36279</c:v>
                </c:pt>
                <c:pt idx="36280">
                  <c:v>36280</c:v>
                </c:pt>
                <c:pt idx="36281">
                  <c:v>36281</c:v>
                </c:pt>
                <c:pt idx="36282">
                  <c:v>36282</c:v>
                </c:pt>
                <c:pt idx="36283">
                  <c:v>36283</c:v>
                </c:pt>
                <c:pt idx="36284">
                  <c:v>36284</c:v>
                </c:pt>
                <c:pt idx="36285">
                  <c:v>36285</c:v>
                </c:pt>
                <c:pt idx="36286">
                  <c:v>36286</c:v>
                </c:pt>
                <c:pt idx="36287">
                  <c:v>36287</c:v>
                </c:pt>
                <c:pt idx="36288">
                  <c:v>36288</c:v>
                </c:pt>
                <c:pt idx="36289">
                  <c:v>36289</c:v>
                </c:pt>
                <c:pt idx="36290">
                  <c:v>36290</c:v>
                </c:pt>
                <c:pt idx="36291">
                  <c:v>36291</c:v>
                </c:pt>
                <c:pt idx="36292">
                  <c:v>36292</c:v>
                </c:pt>
                <c:pt idx="36293">
                  <c:v>36293</c:v>
                </c:pt>
                <c:pt idx="36294">
                  <c:v>36294</c:v>
                </c:pt>
                <c:pt idx="36295">
                  <c:v>36295</c:v>
                </c:pt>
                <c:pt idx="36296">
                  <c:v>36296</c:v>
                </c:pt>
                <c:pt idx="36297">
                  <c:v>36297</c:v>
                </c:pt>
                <c:pt idx="36298">
                  <c:v>36298</c:v>
                </c:pt>
                <c:pt idx="36299">
                  <c:v>36299</c:v>
                </c:pt>
                <c:pt idx="36300">
                  <c:v>36300</c:v>
                </c:pt>
                <c:pt idx="36301">
                  <c:v>36301</c:v>
                </c:pt>
                <c:pt idx="36302">
                  <c:v>36302</c:v>
                </c:pt>
                <c:pt idx="36303">
                  <c:v>36303</c:v>
                </c:pt>
                <c:pt idx="36304">
                  <c:v>36304</c:v>
                </c:pt>
                <c:pt idx="36305">
                  <c:v>36305</c:v>
                </c:pt>
                <c:pt idx="36306">
                  <c:v>36306</c:v>
                </c:pt>
                <c:pt idx="36307">
                  <c:v>36307</c:v>
                </c:pt>
                <c:pt idx="36308">
                  <c:v>36308</c:v>
                </c:pt>
                <c:pt idx="36309">
                  <c:v>36309</c:v>
                </c:pt>
                <c:pt idx="36310">
                  <c:v>36310</c:v>
                </c:pt>
                <c:pt idx="36311">
                  <c:v>36311</c:v>
                </c:pt>
                <c:pt idx="36312">
                  <c:v>36312</c:v>
                </c:pt>
                <c:pt idx="36313">
                  <c:v>36313</c:v>
                </c:pt>
                <c:pt idx="36314">
                  <c:v>36314</c:v>
                </c:pt>
                <c:pt idx="36315">
                  <c:v>36315</c:v>
                </c:pt>
                <c:pt idx="36316">
                  <c:v>36316</c:v>
                </c:pt>
                <c:pt idx="36317">
                  <c:v>36317</c:v>
                </c:pt>
                <c:pt idx="36318">
                  <c:v>36318</c:v>
                </c:pt>
                <c:pt idx="36319">
                  <c:v>36319</c:v>
                </c:pt>
                <c:pt idx="36320">
                  <c:v>36320</c:v>
                </c:pt>
                <c:pt idx="36321">
                  <c:v>36321</c:v>
                </c:pt>
                <c:pt idx="36322">
                  <c:v>36322</c:v>
                </c:pt>
                <c:pt idx="36323">
                  <c:v>36323</c:v>
                </c:pt>
                <c:pt idx="36324">
                  <c:v>36324</c:v>
                </c:pt>
                <c:pt idx="36325">
                  <c:v>36325</c:v>
                </c:pt>
                <c:pt idx="36326">
                  <c:v>36326</c:v>
                </c:pt>
                <c:pt idx="36327">
                  <c:v>36327</c:v>
                </c:pt>
                <c:pt idx="36328">
                  <c:v>36328</c:v>
                </c:pt>
                <c:pt idx="36329">
                  <c:v>36329</c:v>
                </c:pt>
                <c:pt idx="36330">
                  <c:v>36330</c:v>
                </c:pt>
                <c:pt idx="36331">
                  <c:v>36331</c:v>
                </c:pt>
                <c:pt idx="36332">
                  <c:v>36332</c:v>
                </c:pt>
                <c:pt idx="36333">
                  <c:v>36333</c:v>
                </c:pt>
                <c:pt idx="36334">
                  <c:v>36334</c:v>
                </c:pt>
                <c:pt idx="36335">
                  <c:v>36335</c:v>
                </c:pt>
                <c:pt idx="36336">
                  <c:v>36336</c:v>
                </c:pt>
                <c:pt idx="36337">
                  <c:v>36337</c:v>
                </c:pt>
                <c:pt idx="36338">
                  <c:v>36338</c:v>
                </c:pt>
                <c:pt idx="36339">
                  <c:v>36339</c:v>
                </c:pt>
                <c:pt idx="36340">
                  <c:v>36340</c:v>
                </c:pt>
                <c:pt idx="36341">
                  <c:v>36341</c:v>
                </c:pt>
                <c:pt idx="36342">
                  <c:v>36342</c:v>
                </c:pt>
                <c:pt idx="36343">
                  <c:v>36343</c:v>
                </c:pt>
                <c:pt idx="36344">
                  <c:v>36344</c:v>
                </c:pt>
                <c:pt idx="36345">
                  <c:v>36345</c:v>
                </c:pt>
                <c:pt idx="36346">
                  <c:v>36346</c:v>
                </c:pt>
                <c:pt idx="36347">
                  <c:v>36347</c:v>
                </c:pt>
                <c:pt idx="36348">
                  <c:v>36348</c:v>
                </c:pt>
                <c:pt idx="36349">
                  <c:v>36349</c:v>
                </c:pt>
                <c:pt idx="36350">
                  <c:v>36350</c:v>
                </c:pt>
                <c:pt idx="36351">
                  <c:v>36351</c:v>
                </c:pt>
                <c:pt idx="36352">
                  <c:v>36352</c:v>
                </c:pt>
                <c:pt idx="36353">
                  <c:v>36353</c:v>
                </c:pt>
                <c:pt idx="36354">
                  <c:v>36354</c:v>
                </c:pt>
                <c:pt idx="36355">
                  <c:v>36355</c:v>
                </c:pt>
                <c:pt idx="36356">
                  <c:v>36356</c:v>
                </c:pt>
                <c:pt idx="36357">
                  <c:v>36357</c:v>
                </c:pt>
                <c:pt idx="36358">
                  <c:v>36358</c:v>
                </c:pt>
                <c:pt idx="36359">
                  <c:v>36359</c:v>
                </c:pt>
                <c:pt idx="36360">
                  <c:v>36360</c:v>
                </c:pt>
                <c:pt idx="36361">
                  <c:v>36361</c:v>
                </c:pt>
                <c:pt idx="36362">
                  <c:v>36362</c:v>
                </c:pt>
                <c:pt idx="36363">
                  <c:v>36363</c:v>
                </c:pt>
                <c:pt idx="36364">
                  <c:v>36364</c:v>
                </c:pt>
                <c:pt idx="36365">
                  <c:v>36365</c:v>
                </c:pt>
                <c:pt idx="36366">
                  <c:v>36366</c:v>
                </c:pt>
                <c:pt idx="36367">
                  <c:v>36367</c:v>
                </c:pt>
                <c:pt idx="36368">
                  <c:v>36368</c:v>
                </c:pt>
                <c:pt idx="36369">
                  <c:v>36369</c:v>
                </c:pt>
                <c:pt idx="36370">
                  <c:v>36370</c:v>
                </c:pt>
                <c:pt idx="36371">
                  <c:v>36371</c:v>
                </c:pt>
                <c:pt idx="36372">
                  <c:v>36372</c:v>
                </c:pt>
                <c:pt idx="36373">
                  <c:v>36373</c:v>
                </c:pt>
                <c:pt idx="36374">
                  <c:v>36374</c:v>
                </c:pt>
                <c:pt idx="36375">
                  <c:v>36375</c:v>
                </c:pt>
                <c:pt idx="36376">
                  <c:v>36376</c:v>
                </c:pt>
                <c:pt idx="36377">
                  <c:v>36377</c:v>
                </c:pt>
                <c:pt idx="36378">
                  <c:v>36378</c:v>
                </c:pt>
                <c:pt idx="36379">
                  <c:v>36379</c:v>
                </c:pt>
                <c:pt idx="36380">
                  <c:v>36380</c:v>
                </c:pt>
                <c:pt idx="36381">
                  <c:v>36381</c:v>
                </c:pt>
                <c:pt idx="36382">
                  <c:v>36382</c:v>
                </c:pt>
                <c:pt idx="36383">
                  <c:v>36383</c:v>
                </c:pt>
                <c:pt idx="36384">
                  <c:v>36384</c:v>
                </c:pt>
                <c:pt idx="36385">
                  <c:v>36385</c:v>
                </c:pt>
                <c:pt idx="36386">
                  <c:v>36386</c:v>
                </c:pt>
                <c:pt idx="36387">
                  <c:v>36387</c:v>
                </c:pt>
                <c:pt idx="36388">
                  <c:v>36388</c:v>
                </c:pt>
                <c:pt idx="36389">
                  <c:v>36389</c:v>
                </c:pt>
                <c:pt idx="36390">
                  <c:v>36390</c:v>
                </c:pt>
                <c:pt idx="36391">
                  <c:v>36391</c:v>
                </c:pt>
                <c:pt idx="36392">
                  <c:v>36392</c:v>
                </c:pt>
                <c:pt idx="36393">
                  <c:v>36393</c:v>
                </c:pt>
                <c:pt idx="36394">
                  <c:v>36394</c:v>
                </c:pt>
                <c:pt idx="36395">
                  <c:v>36395</c:v>
                </c:pt>
                <c:pt idx="36396">
                  <c:v>36396</c:v>
                </c:pt>
                <c:pt idx="36397">
                  <c:v>36397</c:v>
                </c:pt>
                <c:pt idx="36398">
                  <c:v>36398</c:v>
                </c:pt>
                <c:pt idx="36399">
                  <c:v>36399</c:v>
                </c:pt>
                <c:pt idx="36400">
                  <c:v>36400</c:v>
                </c:pt>
                <c:pt idx="36401">
                  <c:v>36401</c:v>
                </c:pt>
                <c:pt idx="36402">
                  <c:v>36402</c:v>
                </c:pt>
                <c:pt idx="36403">
                  <c:v>36403</c:v>
                </c:pt>
                <c:pt idx="36404">
                  <c:v>36404</c:v>
                </c:pt>
                <c:pt idx="36405">
                  <c:v>36405</c:v>
                </c:pt>
                <c:pt idx="36406">
                  <c:v>36406</c:v>
                </c:pt>
                <c:pt idx="36407">
                  <c:v>36407</c:v>
                </c:pt>
                <c:pt idx="36408">
                  <c:v>36408</c:v>
                </c:pt>
                <c:pt idx="36409">
                  <c:v>36409</c:v>
                </c:pt>
                <c:pt idx="36410">
                  <c:v>36410</c:v>
                </c:pt>
                <c:pt idx="36411">
                  <c:v>36411</c:v>
                </c:pt>
                <c:pt idx="36412">
                  <c:v>36412</c:v>
                </c:pt>
                <c:pt idx="36413">
                  <c:v>36413</c:v>
                </c:pt>
                <c:pt idx="36414">
                  <c:v>36414</c:v>
                </c:pt>
                <c:pt idx="36415">
                  <c:v>36415</c:v>
                </c:pt>
                <c:pt idx="36416">
                  <c:v>36416</c:v>
                </c:pt>
                <c:pt idx="36417">
                  <c:v>36417</c:v>
                </c:pt>
                <c:pt idx="36418">
                  <c:v>36418</c:v>
                </c:pt>
                <c:pt idx="36419">
                  <c:v>36419</c:v>
                </c:pt>
                <c:pt idx="36420">
                  <c:v>36420</c:v>
                </c:pt>
                <c:pt idx="36421">
                  <c:v>36421</c:v>
                </c:pt>
                <c:pt idx="36422">
                  <c:v>36422</c:v>
                </c:pt>
                <c:pt idx="36423">
                  <c:v>36423</c:v>
                </c:pt>
                <c:pt idx="36424">
                  <c:v>36424</c:v>
                </c:pt>
                <c:pt idx="36425">
                  <c:v>36425</c:v>
                </c:pt>
                <c:pt idx="36426">
                  <c:v>36426</c:v>
                </c:pt>
                <c:pt idx="36427">
                  <c:v>36427</c:v>
                </c:pt>
                <c:pt idx="36428">
                  <c:v>36428</c:v>
                </c:pt>
                <c:pt idx="36429">
                  <c:v>36429</c:v>
                </c:pt>
                <c:pt idx="36430">
                  <c:v>36430</c:v>
                </c:pt>
                <c:pt idx="36431">
                  <c:v>36431</c:v>
                </c:pt>
                <c:pt idx="36432">
                  <c:v>36432</c:v>
                </c:pt>
                <c:pt idx="36433">
                  <c:v>36433</c:v>
                </c:pt>
                <c:pt idx="36434">
                  <c:v>36434</c:v>
                </c:pt>
                <c:pt idx="36435">
                  <c:v>36435</c:v>
                </c:pt>
                <c:pt idx="36436">
                  <c:v>36436</c:v>
                </c:pt>
                <c:pt idx="36437">
                  <c:v>36437</c:v>
                </c:pt>
                <c:pt idx="36438">
                  <c:v>36438</c:v>
                </c:pt>
                <c:pt idx="36439">
                  <c:v>36439</c:v>
                </c:pt>
                <c:pt idx="36440">
                  <c:v>36440</c:v>
                </c:pt>
                <c:pt idx="36441">
                  <c:v>36441</c:v>
                </c:pt>
                <c:pt idx="36442">
                  <c:v>36442</c:v>
                </c:pt>
                <c:pt idx="36443">
                  <c:v>36443</c:v>
                </c:pt>
                <c:pt idx="36444">
                  <c:v>36444</c:v>
                </c:pt>
                <c:pt idx="36445">
                  <c:v>36445</c:v>
                </c:pt>
                <c:pt idx="36446">
                  <c:v>36446</c:v>
                </c:pt>
                <c:pt idx="36447">
                  <c:v>36447</c:v>
                </c:pt>
                <c:pt idx="36448">
                  <c:v>36448</c:v>
                </c:pt>
                <c:pt idx="36449">
                  <c:v>36449</c:v>
                </c:pt>
                <c:pt idx="36450">
                  <c:v>36450</c:v>
                </c:pt>
                <c:pt idx="36451">
                  <c:v>36451</c:v>
                </c:pt>
                <c:pt idx="36452">
                  <c:v>36452</c:v>
                </c:pt>
                <c:pt idx="36453">
                  <c:v>36453</c:v>
                </c:pt>
                <c:pt idx="36454">
                  <c:v>36454</c:v>
                </c:pt>
                <c:pt idx="36455">
                  <c:v>36455</c:v>
                </c:pt>
                <c:pt idx="36456">
                  <c:v>36456</c:v>
                </c:pt>
                <c:pt idx="36457">
                  <c:v>36457</c:v>
                </c:pt>
                <c:pt idx="36458">
                  <c:v>36458</c:v>
                </c:pt>
                <c:pt idx="36459">
                  <c:v>36459</c:v>
                </c:pt>
                <c:pt idx="36460">
                  <c:v>36460</c:v>
                </c:pt>
                <c:pt idx="36461">
                  <c:v>36461</c:v>
                </c:pt>
                <c:pt idx="36462">
                  <c:v>36462</c:v>
                </c:pt>
                <c:pt idx="36463">
                  <c:v>36463</c:v>
                </c:pt>
                <c:pt idx="36464">
                  <c:v>36464</c:v>
                </c:pt>
                <c:pt idx="36465">
                  <c:v>36465</c:v>
                </c:pt>
                <c:pt idx="36466">
                  <c:v>36466</c:v>
                </c:pt>
                <c:pt idx="36467">
                  <c:v>36467</c:v>
                </c:pt>
                <c:pt idx="36468">
                  <c:v>36468</c:v>
                </c:pt>
                <c:pt idx="36469">
                  <c:v>36469</c:v>
                </c:pt>
                <c:pt idx="36470">
                  <c:v>36470</c:v>
                </c:pt>
                <c:pt idx="36471">
                  <c:v>36471</c:v>
                </c:pt>
                <c:pt idx="36472">
                  <c:v>36472</c:v>
                </c:pt>
                <c:pt idx="36473">
                  <c:v>36473</c:v>
                </c:pt>
                <c:pt idx="36474">
                  <c:v>36474</c:v>
                </c:pt>
                <c:pt idx="36475">
                  <c:v>36475</c:v>
                </c:pt>
                <c:pt idx="36476">
                  <c:v>36476</c:v>
                </c:pt>
                <c:pt idx="36477">
                  <c:v>36477</c:v>
                </c:pt>
                <c:pt idx="36478">
                  <c:v>36478</c:v>
                </c:pt>
                <c:pt idx="36479">
                  <c:v>36479</c:v>
                </c:pt>
                <c:pt idx="36480">
                  <c:v>36480</c:v>
                </c:pt>
                <c:pt idx="36481">
                  <c:v>36481</c:v>
                </c:pt>
                <c:pt idx="36482">
                  <c:v>36482</c:v>
                </c:pt>
                <c:pt idx="36483">
                  <c:v>36483</c:v>
                </c:pt>
                <c:pt idx="36484">
                  <c:v>36484</c:v>
                </c:pt>
                <c:pt idx="36485">
                  <c:v>36485</c:v>
                </c:pt>
                <c:pt idx="36486">
                  <c:v>36486</c:v>
                </c:pt>
                <c:pt idx="36487">
                  <c:v>36487</c:v>
                </c:pt>
                <c:pt idx="36488">
                  <c:v>36488</c:v>
                </c:pt>
                <c:pt idx="36489">
                  <c:v>36489</c:v>
                </c:pt>
                <c:pt idx="36490">
                  <c:v>36490</c:v>
                </c:pt>
                <c:pt idx="36491">
                  <c:v>36491</c:v>
                </c:pt>
                <c:pt idx="36492">
                  <c:v>36492</c:v>
                </c:pt>
                <c:pt idx="36493">
                  <c:v>36493</c:v>
                </c:pt>
                <c:pt idx="36494">
                  <c:v>36494</c:v>
                </c:pt>
                <c:pt idx="36495">
                  <c:v>36495</c:v>
                </c:pt>
                <c:pt idx="36496">
                  <c:v>36496</c:v>
                </c:pt>
                <c:pt idx="36497">
                  <c:v>36497</c:v>
                </c:pt>
                <c:pt idx="36498">
                  <c:v>36498</c:v>
                </c:pt>
                <c:pt idx="36499">
                  <c:v>36499</c:v>
                </c:pt>
                <c:pt idx="36500">
                  <c:v>36500</c:v>
                </c:pt>
                <c:pt idx="36501">
                  <c:v>36501</c:v>
                </c:pt>
                <c:pt idx="36502">
                  <c:v>36502</c:v>
                </c:pt>
                <c:pt idx="36503">
                  <c:v>36503</c:v>
                </c:pt>
                <c:pt idx="36504">
                  <c:v>36504</c:v>
                </c:pt>
                <c:pt idx="36505">
                  <c:v>36505</c:v>
                </c:pt>
                <c:pt idx="36506">
                  <c:v>36506</c:v>
                </c:pt>
                <c:pt idx="36507">
                  <c:v>36507</c:v>
                </c:pt>
                <c:pt idx="36508">
                  <c:v>36508</c:v>
                </c:pt>
                <c:pt idx="36509">
                  <c:v>36509</c:v>
                </c:pt>
                <c:pt idx="36510">
                  <c:v>36510</c:v>
                </c:pt>
                <c:pt idx="36511">
                  <c:v>36511</c:v>
                </c:pt>
                <c:pt idx="36512">
                  <c:v>36512</c:v>
                </c:pt>
                <c:pt idx="36513">
                  <c:v>36513</c:v>
                </c:pt>
                <c:pt idx="36514">
                  <c:v>36514</c:v>
                </c:pt>
                <c:pt idx="36515">
                  <c:v>36515</c:v>
                </c:pt>
                <c:pt idx="36516">
                  <c:v>36516</c:v>
                </c:pt>
                <c:pt idx="36517">
                  <c:v>36517</c:v>
                </c:pt>
                <c:pt idx="36518">
                  <c:v>36518</c:v>
                </c:pt>
                <c:pt idx="36519">
                  <c:v>36519</c:v>
                </c:pt>
                <c:pt idx="36520">
                  <c:v>36520</c:v>
                </c:pt>
                <c:pt idx="36521">
                  <c:v>36521</c:v>
                </c:pt>
                <c:pt idx="36522">
                  <c:v>36522</c:v>
                </c:pt>
                <c:pt idx="36523">
                  <c:v>36523</c:v>
                </c:pt>
                <c:pt idx="36524">
                  <c:v>36524</c:v>
                </c:pt>
                <c:pt idx="36525">
                  <c:v>36525</c:v>
                </c:pt>
                <c:pt idx="36526">
                  <c:v>36526</c:v>
                </c:pt>
                <c:pt idx="36527">
                  <c:v>36527</c:v>
                </c:pt>
                <c:pt idx="36528">
                  <c:v>36528</c:v>
                </c:pt>
                <c:pt idx="36529">
                  <c:v>36529</c:v>
                </c:pt>
                <c:pt idx="36530">
                  <c:v>36530</c:v>
                </c:pt>
                <c:pt idx="36531">
                  <c:v>36531</c:v>
                </c:pt>
                <c:pt idx="36532">
                  <c:v>36532</c:v>
                </c:pt>
                <c:pt idx="36533">
                  <c:v>36533</c:v>
                </c:pt>
                <c:pt idx="36534">
                  <c:v>36534</c:v>
                </c:pt>
                <c:pt idx="36535">
                  <c:v>36535</c:v>
                </c:pt>
                <c:pt idx="36536">
                  <c:v>36536</c:v>
                </c:pt>
                <c:pt idx="36537">
                  <c:v>36537</c:v>
                </c:pt>
                <c:pt idx="36538">
                  <c:v>36538</c:v>
                </c:pt>
                <c:pt idx="36539">
                  <c:v>36539</c:v>
                </c:pt>
                <c:pt idx="36540">
                  <c:v>36540</c:v>
                </c:pt>
                <c:pt idx="36541">
                  <c:v>36541</c:v>
                </c:pt>
                <c:pt idx="36542">
                  <c:v>36542</c:v>
                </c:pt>
                <c:pt idx="36543">
                  <c:v>36543</c:v>
                </c:pt>
                <c:pt idx="36544">
                  <c:v>36544</c:v>
                </c:pt>
                <c:pt idx="36545">
                  <c:v>36545</c:v>
                </c:pt>
                <c:pt idx="36546">
                  <c:v>36546</c:v>
                </c:pt>
                <c:pt idx="36547">
                  <c:v>36547</c:v>
                </c:pt>
                <c:pt idx="36548">
                  <c:v>36548</c:v>
                </c:pt>
                <c:pt idx="36549">
                  <c:v>36549</c:v>
                </c:pt>
                <c:pt idx="36550">
                  <c:v>36550</c:v>
                </c:pt>
                <c:pt idx="36551">
                  <c:v>36551</c:v>
                </c:pt>
                <c:pt idx="36552">
                  <c:v>36552</c:v>
                </c:pt>
                <c:pt idx="36553">
                  <c:v>36553</c:v>
                </c:pt>
                <c:pt idx="36554">
                  <c:v>36554</c:v>
                </c:pt>
                <c:pt idx="36555">
                  <c:v>36555</c:v>
                </c:pt>
                <c:pt idx="36556">
                  <c:v>36556</c:v>
                </c:pt>
                <c:pt idx="36557">
                  <c:v>36557</c:v>
                </c:pt>
                <c:pt idx="36558">
                  <c:v>36558</c:v>
                </c:pt>
                <c:pt idx="36559">
                  <c:v>36559</c:v>
                </c:pt>
                <c:pt idx="36560">
                  <c:v>36560</c:v>
                </c:pt>
                <c:pt idx="36561">
                  <c:v>36561</c:v>
                </c:pt>
                <c:pt idx="36562">
                  <c:v>36562</c:v>
                </c:pt>
                <c:pt idx="36563">
                  <c:v>36563</c:v>
                </c:pt>
                <c:pt idx="36564">
                  <c:v>36564</c:v>
                </c:pt>
                <c:pt idx="36565">
                  <c:v>36565</c:v>
                </c:pt>
                <c:pt idx="36566">
                  <c:v>36566</c:v>
                </c:pt>
                <c:pt idx="36567">
                  <c:v>36567</c:v>
                </c:pt>
                <c:pt idx="36568">
                  <c:v>36568</c:v>
                </c:pt>
                <c:pt idx="36569">
                  <c:v>36569</c:v>
                </c:pt>
                <c:pt idx="36570">
                  <c:v>36570</c:v>
                </c:pt>
                <c:pt idx="36571">
                  <c:v>36571</c:v>
                </c:pt>
                <c:pt idx="36572">
                  <c:v>36572</c:v>
                </c:pt>
                <c:pt idx="36573">
                  <c:v>36573</c:v>
                </c:pt>
                <c:pt idx="36574">
                  <c:v>36574</c:v>
                </c:pt>
                <c:pt idx="36575">
                  <c:v>36575</c:v>
                </c:pt>
                <c:pt idx="36576">
                  <c:v>36576</c:v>
                </c:pt>
                <c:pt idx="36577">
                  <c:v>36577</c:v>
                </c:pt>
                <c:pt idx="36578">
                  <c:v>36578</c:v>
                </c:pt>
                <c:pt idx="36579">
                  <c:v>36579</c:v>
                </c:pt>
                <c:pt idx="36580">
                  <c:v>36580</c:v>
                </c:pt>
                <c:pt idx="36581">
                  <c:v>36581</c:v>
                </c:pt>
                <c:pt idx="36582">
                  <c:v>36582</c:v>
                </c:pt>
                <c:pt idx="36583">
                  <c:v>36583</c:v>
                </c:pt>
                <c:pt idx="36584">
                  <c:v>36584</c:v>
                </c:pt>
                <c:pt idx="36585">
                  <c:v>36585</c:v>
                </c:pt>
                <c:pt idx="36586">
                  <c:v>36586</c:v>
                </c:pt>
                <c:pt idx="36587">
                  <c:v>36587</c:v>
                </c:pt>
                <c:pt idx="36588">
                  <c:v>36588</c:v>
                </c:pt>
                <c:pt idx="36589">
                  <c:v>36589</c:v>
                </c:pt>
                <c:pt idx="36590">
                  <c:v>36590</c:v>
                </c:pt>
                <c:pt idx="36591">
                  <c:v>36591</c:v>
                </c:pt>
                <c:pt idx="36592">
                  <c:v>36592</c:v>
                </c:pt>
                <c:pt idx="36593">
                  <c:v>36593</c:v>
                </c:pt>
                <c:pt idx="36594">
                  <c:v>36594</c:v>
                </c:pt>
                <c:pt idx="36595">
                  <c:v>36595</c:v>
                </c:pt>
                <c:pt idx="36596">
                  <c:v>36596</c:v>
                </c:pt>
                <c:pt idx="36597">
                  <c:v>36597</c:v>
                </c:pt>
                <c:pt idx="36598">
                  <c:v>36598</c:v>
                </c:pt>
                <c:pt idx="36599">
                  <c:v>36599</c:v>
                </c:pt>
                <c:pt idx="36600">
                  <c:v>36600</c:v>
                </c:pt>
                <c:pt idx="36601">
                  <c:v>36601</c:v>
                </c:pt>
                <c:pt idx="36602">
                  <c:v>36602</c:v>
                </c:pt>
                <c:pt idx="36603">
                  <c:v>36603</c:v>
                </c:pt>
                <c:pt idx="36604">
                  <c:v>36604</c:v>
                </c:pt>
                <c:pt idx="36605">
                  <c:v>36605</c:v>
                </c:pt>
                <c:pt idx="36606">
                  <c:v>36606</c:v>
                </c:pt>
                <c:pt idx="36607">
                  <c:v>36607</c:v>
                </c:pt>
                <c:pt idx="36608">
                  <c:v>36608</c:v>
                </c:pt>
                <c:pt idx="36609">
                  <c:v>36609</c:v>
                </c:pt>
                <c:pt idx="36610">
                  <c:v>36610</c:v>
                </c:pt>
                <c:pt idx="36611">
                  <c:v>36611</c:v>
                </c:pt>
                <c:pt idx="36612">
                  <c:v>36612</c:v>
                </c:pt>
                <c:pt idx="36613">
                  <c:v>36613</c:v>
                </c:pt>
                <c:pt idx="36614">
                  <c:v>36614</c:v>
                </c:pt>
                <c:pt idx="36615">
                  <c:v>36615</c:v>
                </c:pt>
                <c:pt idx="36616">
                  <c:v>36616</c:v>
                </c:pt>
                <c:pt idx="36617">
                  <c:v>36617</c:v>
                </c:pt>
                <c:pt idx="36618">
                  <c:v>36618</c:v>
                </c:pt>
                <c:pt idx="36619">
                  <c:v>36619</c:v>
                </c:pt>
                <c:pt idx="36620">
                  <c:v>36620</c:v>
                </c:pt>
                <c:pt idx="36621">
                  <c:v>36621</c:v>
                </c:pt>
                <c:pt idx="36622">
                  <c:v>36622</c:v>
                </c:pt>
                <c:pt idx="36623">
                  <c:v>36623</c:v>
                </c:pt>
                <c:pt idx="36624">
                  <c:v>36624</c:v>
                </c:pt>
                <c:pt idx="36625">
                  <c:v>36625</c:v>
                </c:pt>
                <c:pt idx="36626">
                  <c:v>36626</c:v>
                </c:pt>
                <c:pt idx="36627">
                  <c:v>36627</c:v>
                </c:pt>
                <c:pt idx="36628">
                  <c:v>36628</c:v>
                </c:pt>
                <c:pt idx="36629">
                  <c:v>36629</c:v>
                </c:pt>
                <c:pt idx="36630">
                  <c:v>36630</c:v>
                </c:pt>
                <c:pt idx="36631">
                  <c:v>36631</c:v>
                </c:pt>
                <c:pt idx="36632">
                  <c:v>36632</c:v>
                </c:pt>
                <c:pt idx="36633">
                  <c:v>36633</c:v>
                </c:pt>
                <c:pt idx="36634">
                  <c:v>36634</c:v>
                </c:pt>
                <c:pt idx="36635">
                  <c:v>36635</c:v>
                </c:pt>
                <c:pt idx="36636">
                  <c:v>36636</c:v>
                </c:pt>
                <c:pt idx="36637">
                  <c:v>36637</c:v>
                </c:pt>
                <c:pt idx="36638">
                  <c:v>36638</c:v>
                </c:pt>
                <c:pt idx="36639">
                  <c:v>36639</c:v>
                </c:pt>
                <c:pt idx="36640">
                  <c:v>36640</c:v>
                </c:pt>
                <c:pt idx="36641">
                  <c:v>36641</c:v>
                </c:pt>
                <c:pt idx="36642">
                  <c:v>36642</c:v>
                </c:pt>
                <c:pt idx="36643">
                  <c:v>36643</c:v>
                </c:pt>
                <c:pt idx="36644">
                  <c:v>36644</c:v>
                </c:pt>
                <c:pt idx="36645">
                  <c:v>36645</c:v>
                </c:pt>
                <c:pt idx="36646">
                  <c:v>36646</c:v>
                </c:pt>
                <c:pt idx="36647">
                  <c:v>36647</c:v>
                </c:pt>
                <c:pt idx="36648">
                  <c:v>36648</c:v>
                </c:pt>
                <c:pt idx="36649">
                  <c:v>36649</c:v>
                </c:pt>
                <c:pt idx="36650">
                  <c:v>36650</c:v>
                </c:pt>
                <c:pt idx="36651">
                  <c:v>36651</c:v>
                </c:pt>
                <c:pt idx="36652">
                  <c:v>36652</c:v>
                </c:pt>
                <c:pt idx="36653">
                  <c:v>36653</c:v>
                </c:pt>
                <c:pt idx="36654">
                  <c:v>36654</c:v>
                </c:pt>
                <c:pt idx="36655">
                  <c:v>36655</c:v>
                </c:pt>
                <c:pt idx="36656">
                  <c:v>36656</c:v>
                </c:pt>
                <c:pt idx="36657">
                  <c:v>36657</c:v>
                </c:pt>
                <c:pt idx="36658">
                  <c:v>36658</c:v>
                </c:pt>
                <c:pt idx="36659">
                  <c:v>36659</c:v>
                </c:pt>
                <c:pt idx="36660">
                  <c:v>36660</c:v>
                </c:pt>
                <c:pt idx="36661">
                  <c:v>36661</c:v>
                </c:pt>
                <c:pt idx="36662">
                  <c:v>36662</c:v>
                </c:pt>
                <c:pt idx="36663">
                  <c:v>36663</c:v>
                </c:pt>
                <c:pt idx="36664">
                  <c:v>36664</c:v>
                </c:pt>
                <c:pt idx="36665">
                  <c:v>36665</c:v>
                </c:pt>
                <c:pt idx="36666">
                  <c:v>36666</c:v>
                </c:pt>
                <c:pt idx="36667">
                  <c:v>36667</c:v>
                </c:pt>
                <c:pt idx="36668">
                  <c:v>36668</c:v>
                </c:pt>
                <c:pt idx="36669">
                  <c:v>36669</c:v>
                </c:pt>
                <c:pt idx="36670">
                  <c:v>36670</c:v>
                </c:pt>
                <c:pt idx="36671">
                  <c:v>36671</c:v>
                </c:pt>
                <c:pt idx="36672">
                  <c:v>36672</c:v>
                </c:pt>
                <c:pt idx="36673">
                  <c:v>36673</c:v>
                </c:pt>
                <c:pt idx="36674">
                  <c:v>36674</c:v>
                </c:pt>
                <c:pt idx="36675">
                  <c:v>36675</c:v>
                </c:pt>
                <c:pt idx="36676">
                  <c:v>36676</c:v>
                </c:pt>
                <c:pt idx="36677">
                  <c:v>36677</c:v>
                </c:pt>
                <c:pt idx="36678">
                  <c:v>36678</c:v>
                </c:pt>
                <c:pt idx="36679">
                  <c:v>36679</c:v>
                </c:pt>
                <c:pt idx="36680">
                  <c:v>36680</c:v>
                </c:pt>
                <c:pt idx="36681">
                  <c:v>36681</c:v>
                </c:pt>
                <c:pt idx="36682">
                  <c:v>36682</c:v>
                </c:pt>
                <c:pt idx="36683">
                  <c:v>36683</c:v>
                </c:pt>
                <c:pt idx="36684">
                  <c:v>36684</c:v>
                </c:pt>
                <c:pt idx="36685">
                  <c:v>36685</c:v>
                </c:pt>
                <c:pt idx="36686">
                  <c:v>36686</c:v>
                </c:pt>
                <c:pt idx="36687">
                  <c:v>36687</c:v>
                </c:pt>
                <c:pt idx="36688">
                  <c:v>36688</c:v>
                </c:pt>
                <c:pt idx="36689">
                  <c:v>36689</c:v>
                </c:pt>
                <c:pt idx="36690">
                  <c:v>36690</c:v>
                </c:pt>
                <c:pt idx="36691">
                  <c:v>36691</c:v>
                </c:pt>
                <c:pt idx="36692">
                  <c:v>36692</c:v>
                </c:pt>
                <c:pt idx="36693">
                  <c:v>36693</c:v>
                </c:pt>
                <c:pt idx="36694">
                  <c:v>36694</c:v>
                </c:pt>
                <c:pt idx="36695">
                  <c:v>36695</c:v>
                </c:pt>
                <c:pt idx="36696">
                  <c:v>36696</c:v>
                </c:pt>
                <c:pt idx="36697">
                  <c:v>36697</c:v>
                </c:pt>
                <c:pt idx="36698">
                  <c:v>36698</c:v>
                </c:pt>
                <c:pt idx="36699">
                  <c:v>36699</c:v>
                </c:pt>
                <c:pt idx="36700">
                  <c:v>36700</c:v>
                </c:pt>
                <c:pt idx="36701">
                  <c:v>36701</c:v>
                </c:pt>
                <c:pt idx="36702">
                  <c:v>36702</c:v>
                </c:pt>
                <c:pt idx="36703">
                  <c:v>36703</c:v>
                </c:pt>
                <c:pt idx="36704">
                  <c:v>36704</c:v>
                </c:pt>
                <c:pt idx="36705">
                  <c:v>36705</c:v>
                </c:pt>
                <c:pt idx="36706">
                  <c:v>36706</c:v>
                </c:pt>
                <c:pt idx="36707">
                  <c:v>36707</c:v>
                </c:pt>
                <c:pt idx="36708">
                  <c:v>36708</c:v>
                </c:pt>
                <c:pt idx="36709">
                  <c:v>36709</c:v>
                </c:pt>
                <c:pt idx="36710">
                  <c:v>36710</c:v>
                </c:pt>
                <c:pt idx="36711">
                  <c:v>36711</c:v>
                </c:pt>
                <c:pt idx="36712">
                  <c:v>36712</c:v>
                </c:pt>
                <c:pt idx="36713">
                  <c:v>36713</c:v>
                </c:pt>
                <c:pt idx="36714">
                  <c:v>36714</c:v>
                </c:pt>
                <c:pt idx="36715">
                  <c:v>36715</c:v>
                </c:pt>
                <c:pt idx="36716">
                  <c:v>36716</c:v>
                </c:pt>
                <c:pt idx="36717">
                  <c:v>36717</c:v>
                </c:pt>
                <c:pt idx="36718">
                  <c:v>36718</c:v>
                </c:pt>
                <c:pt idx="36719">
                  <c:v>36719</c:v>
                </c:pt>
                <c:pt idx="36720">
                  <c:v>36720</c:v>
                </c:pt>
                <c:pt idx="36721">
                  <c:v>36721</c:v>
                </c:pt>
                <c:pt idx="36722">
                  <c:v>36722</c:v>
                </c:pt>
                <c:pt idx="36723">
                  <c:v>36723</c:v>
                </c:pt>
                <c:pt idx="36724">
                  <c:v>36724</c:v>
                </c:pt>
                <c:pt idx="36725">
                  <c:v>36725</c:v>
                </c:pt>
                <c:pt idx="36726">
                  <c:v>36726</c:v>
                </c:pt>
                <c:pt idx="36727">
                  <c:v>36727</c:v>
                </c:pt>
                <c:pt idx="36728">
                  <c:v>36728</c:v>
                </c:pt>
                <c:pt idx="36729">
                  <c:v>36729</c:v>
                </c:pt>
                <c:pt idx="36730">
                  <c:v>36730</c:v>
                </c:pt>
                <c:pt idx="36731">
                  <c:v>36731</c:v>
                </c:pt>
                <c:pt idx="36732">
                  <c:v>36732</c:v>
                </c:pt>
                <c:pt idx="36733">
                  <c:v>36733</c:v>
                </c:pt>
                <c:pt idx="36734">
                  <c:v>36734</c:v>
                </c:pt>
                <c:pt idx="36735">
                  <c:v>36735</c:v>
                </c:pt>
                <c:pt idx="36736">
                  <c:v>36736</c:v>
                </c:pt>
                <c:pt idx="36737">
                  <c:v>36737</c:v>
                </c:pt>
                <c:pt idx="36738">
                  <c:v>36738</c:v>
                </c:pt>
                <c:pt idx="36739">
                  <c:v>36739</c:v>
                </c:pt>
                <c:pt idx="36740">
                  <c:v>36740</c:v>
                </c:pt>
                <c:pt idx="36741">
                  <c:v>36741</c:v>
                </c:pt>
                <c:pt idx="36742">
                  <c:v>36742</c:v>
                </c:pt>
                <c:pt idx="36743">
                  <c:v>36743</c:v>
                </c:pt>
                <c:pt idx="36744">
                  <c:v>36744</c:v>
                </c:pt>
                <c:pt idx="36745">
                  <c:v>36745</c:v>
                </c:pt>
                <c:pt idx="36746">
                  <c:v>36746</c:v>
                </c:pt>
                <c:pt idx="36747">
                  <c:v>36747</c:v>
                </c:pt>
                <c:pt idx="36748">
                  <c:v>36748</c:v>
                </c:pt>
                <c:pt idx="36749">
                  <c:v>36749</c:v>
                </c:pt>
                <c:pt idx="36750">
                  <c:v>36750</c:v>
                </c:pt>
                <c:pt idx="36751">
                  <c:v>36751</c:v>
                </c:pt>
                <c:pt idx="36752">
                  <c:v>36752</c:v>
                </c:pt>
                <c:pt idx="36753">
                  <c:v>36753</c:v>
                </c:pt>
                <c:pt idx="36754">
                  <c:v>36754</c:v>
                </c:pt>
                <c:pt idx="36755">
                  <c:v>36755</c:v>
                </c:pt>
                <c:pt idx="36756">
                  <c:v>36756</c:v>
                </c:pt>
                <c:pt idx="36757">
                  <c:v>36757</c:v>
                </c:pt>
                <c:pt idx="36758">
                  <c:v>36758</c:v>
                </c:pt>
                <c:pt idx="36759">
                  <c:v>36759</c:v>
                </c:pt>
                <c:pt idx="36760">
                  <c:v>36760</c:v>
                </c:pt>
                <c:pt idx="36761">
                  <c:v>36761</c:v>
                </c:pt>
                <c:pt idx="36762">
                  <c:v>36762</c:v>
                </c:pt>
                <c:pt idx="36763">
                  <c:v>36763</c:v>
                </c:pt>
                <c:pt idx="36764">
                  <c:v>36764</c:v>
                </c:pt>
                <c:pt idx="36765">
                  <c:v>36765</c:v>
                </c:pt>
                <c:pt idx="36766">
                  <c:v>36766</c:v>
                </c:pt>
                <c:pt idx="36767">
                  <c:v>36767</c:v>
                </c:pt>
                <c:pt idx="36768">
                  <c:v>36768</c:v>
                </c:pt>
                <c:pt idx="36769">
                  <c:v>36769</c:v>
                </c:pt>
                <c:pt idx="36770">
                  <c:v>36770</c:v>
                </c:pt>
                <c:pt idx="36771">
                  <c:v>36771</c:v>
                </c:pt>
                <c:pt idx="36772">
                  <c:v>36772</c:v>
                </c:pt>
                <c:pt idx="36773">
                  <c:v>36773</c:v>
                </c:pt>
                <c:pt idx="36774">
                  <c:v>36774</c:v>
                </c:pt>
                <c:pt idx="36775">
                  <c:v>36775</c:v>
                </c:pt>
                <c:pt idx="36776">
                  <c:v>36776</c:v>
                </c:pt>
                <c:pt idx="36777">
                  <c:v>36777</c:v>
                </c:pt>
                <c:pt idx="36778">
                  <c:v>36778</c:v>
                </c:pt>
                <c:pt idx="36779">
                  <c:v>36779</c:v>
                </c:pt>
                <c:pt idx="36780">
                  <c:v>36780</c:v>
                </c:pt>
                <c:pt idx="36781">
                  <c:v>36781</c:v>
                </c:pt>
                <c:pt idx="36782">
                  <c:v>36782</c:v>
                </c:pt>
                <c:pt idx="36783">
                  <c:v>36783</c:v>
                </c:pt>
                <c:pt idx="36784">
                  <c:v>36784</c:v>
                </c:pt>
                <c:pt idx="36785">
                  <c:v>36785</c:v>
                </c:pt>
                <c:pt idx="36786">
                  <c:v>36786</c:v>
                </c:pt>
                <c:pt idx="36787">
                  <c:v>36787</c:v>
                </c:pt>
                <c:pt idx="36788">
                  <c:v>36788</c:v>
                </c:pt>
                <c:pt idx="36789">
                  <c:v>36789</c:v>
                </c:pt>
                <c:pt idx="36790">
                  <c:v>36790</c:v>
                </c:pt>
                <c:pt idx="36791">
                  <c:v>36791</c:v>
                </c:pt>
                <c:pt idx="36792">
                  <c:v>36792</c:v>
                </c:pt>
                <c:pt idx="36793">
                  <c:v>36793</c:v>
                </c:pt>
                <c:pt idx="36794">
                  <c:v>36794</c:v>
                </c:pt>
                <c:pt idx="36795">
                  <c:v>36795</c:v>
                </c:pt>
                <c:pt idx="36796">
                  <c:v>36796</c:v>
                </c:pt>
                <c:pt idx="36797">
                  <c:v>36797</c:v>
                </c:pt>
                <c:pt idx="36798">
                  <c:v>36798</c:v>
                </c:pt>
                <c:pt idx="36799">
                  <c:v>36799</c:v>
                </c:pt>
                <c:pt idx="36800">
                  <c:v>36800</c:v>
                </c:pt>
                <c:pt idx="36801">
                  <c:v>36801</c:v>
                </c:pt>
                <c:pt idx="36802">
                  <c:v>36802</c:v>
                </c:pt>
                <c:pt idx="36803">
                  <c:v>36803</c:v>
                </c:pt>
                <c:pt idx="36804">
                  <c:v>36804</c:v>
                </c:pt>
                <c:pt idx="36805">
                  <c:v>36805</c:v>
                </c:pt>
                <c:pt idx="36806">
                  <c:v>36806</c:v>
                </c:pt>
                <c:pt idx="36807">
                  <c:v>36807</c:v>
                </c:pt>
                <c:pt idx="36808">
                  <c:v>36808</c:v>
                </c:pt>
                <c:pt idx="36809">
                  <c:v>36809</c:v>
                </c:pt>
                <c:pt idx="36810">
                  <c:v>36810</c:v>
                </c:pt>
                <c:pt idx="36811">
                  <c:v>36811</c:v>
                </c:pt>
                <c:pt idx="36812">
                  <c:v>36812</c:v>
                </c:pt>
                <c:pt idx="36813">
                  <c:v>36813</c:v>
                </c:pt>
                <c:pt idx="36814">
                  <c:v>36814</c:v>
                </c:pt>
                <c:pt idx="36815">
                  <c:v>36815</c:v>
                </c:pt>
                <c:pt idx="36816">
                  <c:v>36816</c:v>
                </c:pt>
                <c:pt idx="36817">
                  <c:v>36817</c:v>
                </c:pt>
                <c:pt idx="36818">
                  <c:v>36818</c:v>
                </c:pt>
                <c:pt idx="36819">
                  <c:v>36819</c:v>
                </c:pt>
                <c:pt idx="36820">
                  <c:v>36820</c:v>
                </c:pt>
                <c:pt idx="36821">
                  <c:v>36821</c:v>
                </c:pt>
                <c:pt idx="36822">
                  <c:v>36822</c:v>
                </c:pt>
                <c:pt idx="36823">
                  <c:v>36823</c:v>
                </c:pt>
                <c:pt idx="36824">
                  <c:v>36824</c:v>
                </c:pt>
                <c:pt idx="36825">
                  <c:v>36825</c:v>
                </c:pt>
                <c:pt idx="36826">
                  <c:v>36826</c:v>
                </c:pt>
                <c:pt idx="36827">
                  <c:v>36827</c:v>
                </c:pt>
                <c:pt idx="36828">
                  <c:v>36828</c:v>
                </c:pt>
                <c:pt idx="36829">
                  <c:v>36829</c:v>
                </c:pt>
                <c:pt idx="36830">
                  <c:v>36830</c:v>
                </c:pt>
                <c:pt idx="36831">
                  <c:v>36831</c:v>
                </c:pt>
                <c:pt idx="36832">
                  <c:v>36832</c:v>
                </c:pt>
                <c:pt idx="36833">
                  <c:v>36833</c:v>
                </c:pt>
                <c:pt idx="36834">
                  <c:v>36834</c:v>
                </c:pt>
                <c:pt idx="36835">
                  <c:v>36835</c:v>
                </c:pt>
                <c:pt idx="36836">
                  <c:v>36836</c:v>
                </c:pt>
                <c:pt idx="36837">
                  <c:v>36837</c:v>
                </c:pt>
                <c:pt idx="36838">
                  <c:v>36838</c:v>
                </c:pt>
                <c:pt idx="36839">
                  <c:v>36839</c:v>
                </c:pt>
                <c:pt idx="36840">
                  <c:v>36840</c:v>
                </c:pt>
                <c:pt idx="36841">
                  <c:v>36841</c:v>
                </c:pt>
                <c:pt idx="36842">
                  <c:v>36842</c:v>
                </c:pt>
                <c:pt idx="36843">
                  <c:v>36843</c:v>
                </c:pt>
                <c:pt idx="36844">
                  <c:v>36844</c:v>
                </c:pt>
                <c:pt idx="36845">
                  <c:v>36845</c:v>
                </c:pt>
                <c:pt idx="36846">
                  <c:v>36846</c:v>
                </c:pt>
                <c:pt idx="36847">
                  <c:v>36847</c:v>
                </c:pt>
                <c:pt idx="36848">
                  <c:v>36848</c:v>
                </c:pt>
                <c:pt idx="36849">
                  <c:v>36849</c:v>
                </c:pt>
                <c:pt idx="36850">
                  <c:v>36850</c:v>
                </c:pt>
                <c:pt idx="36851">
                  <c:v>36851</c:v>
                </c:pt>
                <c:pt idx="36852">
                  <c:v>36852</c:v>
                </c:pt>
                <c:pt idx="36853">
                  <c:v>36853</c:v>
                </c:pt>
                <c:pt idx="36854">
                  <c:v>36854</c:v>
                </c:pt>
                <c:pt idx="36855">
                  <c:v>36855</c:v>
                </c:pt>
                <c:pt idx="36856">
                  <c:v>36856</c:v>
                </c:pt>
                <c:pt idx="36857">
                  <c:v>36857</c:v>
                </c:pt>
                <c:pt idx="36858">
                  <c:v>36858</c:v>
                </c:pt>
                <c:pt idx="36859">
                  <c:v>36859</c:v>
                </c:pt>
                <c:pt idx="36860">
                  <c:v>36860</c:v>
                </c:pt>
                <c:pt idx="36861">
                  <c:v>36861</c:v>
                </c:pt>
                <c:pt idx="36862">
                  <c:v>36862</c:v>
                </c:pt>
                <c:pt idx="36863">
                  <c:v>36863</c:v>
                </c:pt>
                <c:pt idx="36864">
                  <c:v>36864</c:v>
                </c:pt>
                <c:pt idx="36865">
                  <c:v>36865</c:v>
                </c:pt>
                <c:pt idx="36866">
                  <c:v>36866</c:v>
                </c:pt>
                <c:pt idx="36867">
                  <c:v>36867</c:v>
                </c:pt>
                <c:pt idx="36868">
                  <c:v>36868</c:v>
                </c:pt>
                <c:pt idx="36869">
                  <c:v>36869</c:v>
                </c:pt>
                <c:pt idx="36870">
                  <c:v>36870</c:v>
                </c:pt>
                <c:pt idx="36871">
                  <c:v>36871</c:v>
                </c:pt>
                <c:pt idx="36872">
                  <c:v>36872</c:v>
                </c:pt>
                <c:pt idx="36873">
                  <c:v>36873</c:v>
                </c:pt>
                <c:pt idx="36874">
                  <c:v>36874</c:v>
                </c:pt>
                <c:pt idx="36875">
                  <c:v>36875</c:v>
                </c:pt>
                <c:pt idx="36876">
                  <c:v>36876</c:v>
                </c:pt>
                <c:pt idx="36877">
                  <c:v>36877</c:v>
                </c:pt>
                <c:pt idx="36878">
                  <c:v>36878</c:v>
                </c:pt>
                <c:pt idx="36879">
                  <c:v>36879</c:v>
                </c:pt>
                <c:pt idx="36880">
                  <c:v>36880</c:v>
                </c:pt>
                <c:pt idx="36881">
                  <c:v>36881</c:v>
                </c:pt>
                <c:pt idx="36882">
                  <c:v>36882</c:v>
                </c:pt>
                <c:pt idx="36883">
                  <c:v>36883</c:v>
                </c:pt>
                <c:pt idx="36884">
                  <c:v>36884</c:v>
                </c:pt>
                <c:pt idx="36885">
                  <c:v>36885</c:v>
                </c:pt>
                <c:pt idx="36886">
                  <c:v>36886</c:v>
                </c:pt>
                <c:pt idx="36887">
                  <c:v>36887</c:v>
                </c:pt>
                <c:pt idx="36888">
                  <c:v>36888</c:v>
                </c:pt>
                <c:pt idx="36889">
                  <c:v>36889</c:v>
                </c:pt>
                <c:pt idx="36890">
                  <c:v>36890</c:v>
                </c:pt>
                <c:pt idx="36891">
                  <c:v>36891</c:v>
                </c:pt>
                <c:pt idx="36892">
                  <c:v>36892</c:v>
                </c:pt>
                <c:pt idx="36893">
                  <c:v>36893</c:v>
                </c:pt>
                <c:pt idx="36894">
                  <c:v>36894</c:v>
                </c:pt>
                <c:pt idx="36895">
                  <c:v>36895</c:v>
                </c:pt>
                <c:pt idx="36896">
                  <c:v>36896</c:v>
                </c:pt>
                <c:pt idx="36897">
                  <c:v>36897</c:v>
                </c:pt>
                <c:pt idx="36898">
                  <c:v>36898</c:v>
                </c:pt>
                <c:pt idx="36899">
                  <c:v>36899</c:v>
                </c:pt>
                <c:pt idx="36900">
                  <c:v>36900</c:v>
                </c:pt>
                <c:pt idx="36901">
                  <c:v>36901</c:v>
                </c:pt>
                <c:pt idx="36902">
                  <c:v>36902</c:v>
                </c:pt>
                <c:pt idx="36903">
                  <c:v>36903</c:v>
                </c:pt>
                <c:pt idx="36904">
                  <c:v>36904</c:v>
                </c:pt>
                <c:pt idx="36905">
                  <c:v>36905</c:v>
                </c:pt>
                <c:pt idx="36906">
                  <c:v>36906</c:v>
                </c:pt>
                <c:pt idx="36907">
                  <c:v>36907</c:v>
                </c:pt>
                <c:pt idx="36908">
                  <c:v>36908</c:v>
                </c:pt>
                <c:pt idx="36909">
                  <c:v>36909</c:v>
                </c:pt>
                <c:pt idx="36910">
                  <c:v>36910</c:v>
                </c:pt>
                <c:pt idx="36911">
                  <c:v>36911</c:v>
                </c:pt>
                <c:pt idx="36912">
                  <c:v>36912</c:v>
                </c:pt>
                <c:pt idx="36913">
                  <c:v>36913</c:v>
                </c:pt>
                <c:pt idx="36914">
                  <c:v>36914</c:v>
                </c:pt>
                <c:pt idx="36915">
                  <c:v>36915</c:v>
                </c:pt>
                <c:pt idx="36916">
                  <c:v>36916</c:v>
                </c:pt>
                <c:pt idx="36917">
                  <c:v>36917</c:v>
                </c:pt>
                <c:pt idx="36918">
                  <c:v>36918</c:v>
                </c:pt>
                <c:pt idx="36919">
                  <c:v>36919</c:v>
                </c:pt>
                <c:pt idx="36920">
                  <c:v>36920</c:v>
                </c:pt>
                <c:pt idx="36921">
                  <c:v>36921</c:v>
                </c:pt>
                <c:pt idx="36922">
                  <c:v>36922</c:v>
                </c:pt>
                <c:pt idx="36923">
                  <c:v>36923</c:v>
                </c:pt>
                <c:pt idx="36924">
                  <c:v>36924</c:v>
                </c:pt>
                <c:pt idx="36925">
                  <c:v>36925</c:v>
                </c:pt>
                <c:pt idx="36926">
                  <c:v>36926</c:v>
                </c:pt>
                <c:pt idx="36927">
                  <c:v>36927</c:v>
                </c:pt>
                <c:pt idx="36928">
                  <c:v>36928</c:v>
                </c:pt>
                <c:pt idx="36929">
                  <c:v>36929</c:v>
                </c:pt>
                <c:pt idx="36930">
                  <c:v>36930</c:v>
                </c:pt>
                <c:pt idx="36931">
                  <c:v>36931</c:v>
                </c:pt>
                <c:pt idx="36932">
                  <c:v>36932</c:v>
                </c:pt>
                <c:pt idx="36933">
                  <c:v>36933</c:v>
                </c:pt>
                <c:pt idx="36934">
                  <c:v>36934</c:v>
                </c:pt>
                <c:pt idx="36935">
                  <c:v>36935</c:v>
                </c:pt>
                <c:pt idx="36936">
                  <c:v>36936</c:v>
                </c:pt>
                <c:pt idx="36937">
                  <c:v>36937</c:v>
                </c:pt>
                <c:pt idx="36938">
                  <c:v>36938</c:v>
                </c:pt>
                <c:pt idx="36939">
                  <c:v>36939</c:v>
                </c:pt>
                <c:pt idx="36940">
                  <c:v>36940</c:v>
                </c:pt>
                <c:pt idx="36941">
                  <c:v>36941</c:v>
                </c:pt>
                <c:pt idx="36942">
                  <c:v>36942</c:v>
                </c:pt>
                <c:pt idx="36943">
                  <c:v>36943</c:v>
                </c:pt>
                <c:pt idx="36944">
                  <c:v>36944</c:v>
                </c:pt>
                <c:pt idx="36945">
                  <c:v>36945</c:v>
                </c:pt>
                <c:pt idx="36946">
                  <c:v>36946</c:v>
                </c:pt>
                <c:pt idx="36947">
                  <c:v>36947</c:v>
                </c:pt>
                <c:pt idx="36948">
                  <c:v>36948</c:v>
                </c:pt>
                <c:pt idx="36949">
                  <c:v>36949</c:v>
                </c:pt>
                <c:pt idx="36950">
                  <c:v>36950</c:v>
                </c:pt>
                <c:pt idx="36951">
                  <c:v>36951</c:v>
                </c:pt>
                <c:pt idx="36952">
                  <c:v>36952</c:v>
                </c:pt>
                <c:pt idx="36953">
                  <c:v>36953</c:v>
                </c:pt>
                <c:pt idx="36954">
                  <c:v>36954</c:v>
                </c:pt>
                <c:pt idx="36955">
                  <c:v>36955</c:v>
                </c:pt>
                <c:pt idx="36956">
                  <c:v>36956</c:v>
                </c:pt>
                <c:pt idx="36957">
                  <c:v>36957</c:v>
                </c:pt>
                <c:pt idx="36958">
                  <c:v>36958</c:v>
                </c:pt>
                <c:pt idx="36959">
                  <c:v>36959</c:v>
                </c:pt>
                <c:pt idx="36960">
                  <c:v>36960</c:v>
                </c:pt>
                <c:pt idx="36961">
                  <c:v>36961</c:v>
                </c:pt>
                <c:pt idx="36962">
                  <c:v>36962</c:v>
                </c:pt>
                <c:pt idx="36963">
                  <c:v>36963</c:v>
                </c:pt>
                <c:pt idx="36964">
                  <c:v>36964</c:v>
                </c:pt>
                <c:pt idx="36965">
                  <c:v>36965</c:v>
                </c:pt>
                <c:pt idx="36966">
                  <c:v>36966</c:v>
                </c:pt>
                <c:pt idx="36967">
                  <c:v>36967</c:v>
                </c:pt>
                <c:pt idx="36968">
                  <c:v>36968</c:v>
                </c:pt>
                <c:pt idx="36969">
                  <c:v>36969</c:v>
                </c:pt>
                <c:pt idx="36970">
                  <c:v>36970</c:v>
                </c:pt>
                <c:pt idx="36971">
                  <c:v>36971</c:v>
                </c:pt>
                <c:pt idx="36972">
                  <c:v>36972</c:v>
                </c:pt>
                <c:pt idx="36973">
                  <c:v>36973</c:v>
                </c:pt>
                <c:pt idx="36974">
                  <c:v>36974</c:v>
                </c:pt>
                <c:pt idx="36975">
                  <c:v>36975</c:v>
                </c:pt>
                <c:pt idx="36976">
                  <c:v>36976</c:v>
                </c:pt>
                <c:pt idx="36977">
                  <c:v>36977</c:v>
                </c:pt>
                <c:pt idx="36978">
                  <c:v>36978</c:v>
                </c:pt>
                <c:pt idx="36979">
                  <c:v>36979</c:v>
                </c:pt>
                <c:pt idx="36980">
                  <c:v>36980</c:v>
                </c:pt>
                <c:pt idx="36981">
                  <c:v>36981</c:v>
                </c:pt>
                <c:pt idx="36982">
                  <c:v>36982</c:v>
                </c:pt>
                <c:pt idx="36983">
                  <c:v>36983</c:v>
                </c:pt>
                <c:pt idx="36984">
                  <c:v>36984</c:v>
                </c:pt>
                <c:pt idx="36985">
                  <c:v>36985</c:v>
                </c:pt>
                <c:pt idx="36986">
                  <c:v>36986</c:v>
                </c:pt>
                <c:pt idx="36987">
                  <c:v>36987</c:v>
                </c:pt>
                <c:pt idx="36988">
                  <c:v>36988</c:v>
                </c:pt>
                <c:pt idx="36989">
                  <c:v>36989</c:v>
                </c:pt>
                <c:pt idx="36990">
                  <c:v>36990</c:v>
                </c:pt>
                <c:pt idx="36991">
                  <c:v>36991</c:v>
                </c:pt>
                <c:pt idx="36992">
                  <c:v>36992</c:v>
                </c:pt>
                <c:pt idx="36993">
                  <c:v>36993</c:v>
                </c:pt>
                <c:pt idx="36994">
                  <c:v>36994</c:v>
                </c:pt>
                <c:pt idx="36995">
                  <c:v>36995</c:v>
                </c:pt>
                <c:pt idx="36996">
                  <c:v>36996</c:v>
                </c:pt>
                <c:pt idx="36997">
                  <c:v>36997</c:v>
                </c:pt>
                <c:pt idx="36998">
                  <c:v>36998</c:v>
                </c:pt>
                <c:pt idx="36999">
                  <c:v>36999</c:v>
                </c:pt>
                <c:pt idx="37000">
                  <c:v>37000</c:v>
                </c:pt>
                <c:pt idx="37001">
                  <c:v>37001</c:v>
                </c:pt>
                <c:pt idx="37002">
                  <c:v>37002</c:v>
                </c:pt>
                <c:pt idx="37003">
                  <c:v>37003</c:v>
                </c:pt>
                <c:pt idx="37004">
                  <c:v>37004</c:v>
                </c:pt>
                <c:pt idx="37005">
                  <c:v>37005</c:v>
                </c:pt>
                <c:pt idx="37006">
                  <c:v>37006</c:v>
                </c:pt>
                <c:pt idx="37007">
                  <c:v>37007</c:v>
                </c:pt>
                <c:pt idx="37008">
                  <c:v>37008</c:v>
                </c:pt>
                <c:pt idx="37009">
                  <c:v>37009</c:v>
                </c:pt>
                <c:pt idx="37010">
                  <c:v>37010</c:v>
                </c:pt>
                <c:pt idx="37011">
                  <c:v>37011</c:v>
                </c:pt>
                <c:pt idx="37012">
                  <c:v>37012</c:v>
                </c:pt>
                <c:pt idx="37013">
                  <c:v>37013</c:v>
                </c:pt>
                <c:pt idx="37014">
                  <c:v>37014</c:v>
                </c:pt>
                <c:pt idx="37015">
                  <c:v>37015</c:v>
                </c:pt>
                <c:pt idx="37016">
                  <c:v>37016</c:v>
                </c:pt>
                <c:pt idx="37017">
                  <c:v>37017</c:v>
                </c:pt>
                <c:pt idx="37018">
                  <c:v>37018</c:v>
                </c:pt>
                <c:pt idx="37019">
                  <c:v>37019</c:v>
                </c:pt>
                <c:pt idx="37020">
                  <c:v>37020</c:v>
                </c:pt>
                <c:pt idx="37021">
                  <c:v>37021</c:v>
                </c:pt>
                <c:pt idx="37022">
                  <c:v>37022</c:v>
                </c:pt>
                <c:pt idx="37023">
                  <c:v>37023</c:v>
                </c:pt>
                <c:pt idx="37024">
                  <c:v>37024</c:v>
                </c:pt>
                <c:pt idx="37025">
                  <c:v>37025</c:v>
                </c:pt>
                <c:pt idx="37026">
                  <c:v>37026</c:v>
                </c:pt>
                <c:pt idx="37027">
                  <c:v>37027</c:v>
                </c:pt>
                <c:pt idx="37028">
                  <c:v>37028</c:v>
                </c:pt>
                <c:pt idx="37029">
                  <c:v>37029</c:v>
                </c:pt>
                <c:pt idx="37030">
                  <c:v>37030</c:v>
                </c:pt>
                <c:pt idx="37031">
                  <c:v>37031</c:v>
                </c:pt>
                <c:pt idx="37032">
                  <c:v>37032</c:v>
                </c:pt>
                <c:pt idx="37033">
                  <c:v>37033</c:v>
                </c:pt>
                <c:pt idx="37034">
                  <c:v>37034</c:v>
                </c:pt>
                <c:pt idx="37035">
                  <c:v>37035</c:v>
                </c:pt>
                <c:pt idx="37036">
                  <c:v>37036</c:v>
                </c:pt>
                <c:pt idx="37037">
                  <c:v>37037</c:v>
                </c:pt>
                <c:pt idx="37038">
                  <c:v>37038</c:v>
                </c:pt>
                <c:pt idx="37039">
                  <c:v>37039</c:v>
                </c:pt>
                <c:pt idx="37040">
                  <c:v>37040</c:v>
                </c:pt>
                <c:pt idx="37041">
                  <c:v>37041</c:v>
                </c:pt>
                <c:pt idx="37042">
                  <c:v>37042</c:v>
                </c:pt>
                <c:pt idx="37043">
                  <c:v>37043</c:v>
                </c:pt>
                <c:pt idx="37044">
                  <c:v>37044</c:v>
                </c:pt>
                <c:pt idx="37045">
                  <c:v>37045</c:v>
                </c:pt>
                <c:pt idx="37046">
                  <c:v>37046</c:v>
                </c:pt>
                <c:pt idx="37047">
                  <c:v>37047</c:v>
                </c:pt>
                <c:pt idx="37048">
                  <c:v>37048</c:v>
                </c:pt>
                <c:pt idx="37049">
                  <c:v>37049</c:v>
                </c:pt>
                <c:pt idx="37050">
                  <c:v>37050</c:v>
                </c:pt>
                <c:pt idx="37051">
                  <c:v>37051</c:v>
                </c:pt>
                <c:pt idx="37052">
                  <c:v>37052</c:v>
                </c:pt>
                <c:pt idx="37053">
                  <c:v>37053</c:v>
                </c:pt>
                <c:pt idx="37054">
                  <c:v>37054</c:v>
                </c:pt>
                <c:pt idx="37055">
                  <c:v>37055</c:v>
                </c:pt>
                <c:pt idx="37056">
                  <c:v>37056</c:v>
                </c:pt>
                <c:pt idx="37057">
                  <c:v>37057</c:v>
                </c:pt>
                <c:pt idx="37058">
                  <c:v>37058</c:v>
                </c:pt>
                <c:pt idx="37059">
                  <c:v>37059</c:v>
                </c:pt>
                <c:pt idx="37060">
                  <c:v>37060</c:v>
                </c:pt>
                <c:pt idx="37061">
                  <c:v>37061</c:v>
                </c:pt>
                <c:pt idx="37062">
                  <c:v>37062</c:v>
                </c:pt>
                <c:pt idx="37063">
                  <c:v>37063</c:v>
                </c:pt>
                <c:pt idx="37064">
                  <c:v>37064</c:v>
                </c:pt>
                <c:pt idx="37065">
                  <c:v>37065</c:v>
                </c:pt>
                <c:pt idx="37066">
                  <c:v>37066</c:v>
                </c:pt>
                <c:pt idx="37067">
                  <c:v>37067</c:v>
                </c:pt>
                <c:pt idx="37068">
                  <c:v>37068</c:v>
                </c:pt>
                <c:pt idx="37069">
                  <c:v>37069</c:v>
                </c:pt>
                <c:pt idx="37070">
                  <c:v>37070</c:v>
                </c:pt>
                <c:pt idx="37071">
                  <c:v>37071</c:v>
                </c:pt>
                <c:pt idx="37072">
                  <c:v>37072</c:v>
                </c:pt>
                <c:pt idx="37073">
                  <c:v>37073</c:v>
                </c:pt>
                <c:pt idx="37074">
                  <c:v>37074</c:v>
                </c:pt>
                <c:pt idx="37075">
                  <c:v>37075</c:v>
                </c:pt>
                <c:pt idx="37076">
                  <c:v>37076</c:v>
                </c:pt>
                <c:pt idx="37077">
                  <c:v>37077</c:v>
                </c:pt>
                <c:pt idx="37078">
                  <c:v>37078</c:v>
                </c:pt>
                <c:pt idx="37079">
                  <c:v>37079</c:v>
                </c:pt>
                <c:pt idx="37080">
                  <c:v>37080</c:v>
                </c:pt>
                <c:pt idx="37081">
                  <c:v>37081</c:v>
                </c:pt>
                <c:pt idx="37082">
                  <c:v>37082</c:v>
                </c:pt>
                <c:pt idx="37083">
                  <c:v>37083</c:v>
                </c:pt>
                <c:pt idx="37084">
                  <c:v>37084</c:v>
                </c:pt>
                <c:pt idx="37085">
                  <c:v>37085</c:v>
                </c:pt>
                <c:pt idx="37086">
                  <c:v>37086</c:v>
                </c:pt>
                <c:pt idx="37087">
                  <c:v>37087</c:v>
                </c:pt>
                <c:pt idx="37088">
                  <c:v>37088</c:v>
                </c:pt>
                <c:pt idx="37089">
                  <c:v>37089</c:v>
                </c:pt>
                <c:pt idx="37090">
                  <c:v>37090</c:v>
                </c:pt>
                <c:pt idx="37091">
                  <c:v>37091</c:v>
                </c:pt>
                <c:pt idx="37092">
                  <c:v>37092</c:v>
                </c:pt>
                <c:pt idx="37093">
                  <c:v>37093</c:v>
                </c:pt>
                <c:pt idx="37094">
                  <c:v>37094</c:v>
                </c:pt>
                <c:pt idx="37095">
                  <c:v>37095</c:v>
                </c:pt>
                <c:pt idx="37096">
                  <c:v>37096</c:v>
                </c:pt>
                <c:pt idx="37097">
                  <c:v>37097</c:v>
                </c:pt>
                <c:pt idx="37098">
                  <c:v>37098</c:v>
                </c:pt>
                <c:pt idx="37099">
                  <c:v>37099</c:v>
                </c:pt>
                <c:pt idx="37100">
                  <c:v>37100</c:v>
                </c:pt>
                <c:pt idx="37101">
                  <c:v>37101</c:v>
                </c:pt>
                <c:pt idx="37102">
                  <c:v>37102</c:v>
                </c:pt>
                <c:pt idx="37103">
                  <c:v>37103</c:v>
                </c:pt>
                <c:pt idx="37104">
                  <c:v>37104</c:v>
                </c:pt>
                <c:pt idx="37105">
                  <c:v>37105</c:v>
                </c:pt>
                <c:pt idx="37106">
                  <c:v>37106</c:v>
                </c:pt>
                <c:pt idx="37107">
                  <c:v>37107</c:v>
                </c:pt>
                <c:pt idx="37108">
                  <c:v>37108</c:v>
                </c:pt>
                <c:pt idx="37109">
                  <c:v>37109</c:v>
                </c:pt>
                <c:pt idx="37110">
                  <c:v>37110</c:v>
                </c:pt>
                <c:pt idx="37111">
                  <c:v>37111</c:v>
                </c:pt>
                <c:pt idx="37112">
                  <c:v>37112</c:v>
                </c:pt>
                <c:pt idx="37113">
                  <c:v>37113</c:v>
                </c:pt>
                <c:pt idx="37114">
                  <c:v>37114</c:v>
                </c:pt>
                <c:pt idx="37115">
                  <c:v>37115</c:v>
                </c:pt>
                <c:pt idx="37116">
                  <c:v>37116</c:v>
                </c:pt>
                <c:pt idx="37117">
                  <c:v>37117</c:v>
                </c:pt>
                <c:pt idx="37118">
                  <c:v>37118</c:v>
                </c:pt>
                <c:pt idx="37119">
                  <c:v>37119</c:v>
                </c:pt>
                <c:pt idx="37120">
                  <c:v>37120</c:v>
                </c:pt>
                <c:pt idx="37121">
                  <c:v>37121</c:v>
                </c:pt>
                <c:pt idx="37122">
                  <c:v>37122</c:v>
                </c:pt>
                <c:pt idx="37123">
                  <c:v>37123</c:v>
                </c:pt>
                <c:pt idx="37124">
                  <c:v>37124</c:v>
                </c:pt>
                <c:pt idx="37125">
                  <c:v>37125</c:v>
                </c:pt>
                <c:pt idx="37126">
                  <c:v>37126</c:v>
                </c:pt>
                <c:pt idx="37127">
                  <c:v>37127</c:v>
                </c:pt>
                <c:pt idx="37128">
                  <c:v>37128</c:v>
                </c:pt>
                <c:pt idx="37129">
                  <c:v>37129</c:v>
                </c:pt>
                <c:pt idx="37130">
                  <c:v>37130</c:v>
                </c:pt>
                <c:pt idx="37131">
                  <c:v>37131</c:v>
                </c:pt>
                <c:pt idx="37132">
                  <c:v>37132</c:v>
                </c:pt>
                <c:pt idx="37133">
                  <c:v>37133</c:v>
                </c:pt>
                <c:pt idx="37134">
                  <c:v>37134</c:v>
                </c:pt>
                <c:pt idx="37135">
                  <c:v>37135</c:v>
                </c:pt>
                <c:pt idx="37136">
                  <c:v>37136</c:v>
                </c:pt>
                <c:pt idx="37137">
                  <c:v>37137</c:v>
                </c:pt>
                <c:pt idx="37138">
                  <c:v>37138</c:v>
                </c:pt>
                <c:pt idx="37139">
                  <c:v>37139</c:v>
                </c:pt>
                <c:pt idx="37140">
                  <c:v>37140</c:v>
                </c:pt>
                <c:pt idx="37141">
                  <c:v>37141</c:v>
                </c:pt>
                <c:pt idx="37142">
                  <c:v>37142</c:v>
                </c:pt>
                <c:pt idx="37143">
                  <c:v>37143</c:v>
                </c:pt>
                <c:pt idx="37144">
                  <c:v>37144</c:v>
                </c:pt>
                <c:pt idx="37145">
                  <c:v>37145</c:v>
                </c:pt>
                <c:pt idx="37146">
                  <c:v>37146</c:v>
                </c:pt>
                <c:pt idx="37147">
                  <c:v>37147</c:v>
                </c:pt>
                <c:pt idx="37148">
                  <c:v>37148</c:v>
                </c:pt>
                <c:pt idx="37149">
                  <c:v>37149</c:v>
                </c:pt>
                <c:pt idx="37150">
                  <c:v>37150</c:v>
                </c:pt>
                <c:pt idx="37151">
                  <c:v>37151</c:v>
                </c:pt>
                <c:pt idx="37152">
                  <c:v>37152</c:v>
                </c:pt>
                <c:pt idx="37153">
                  <c:v>37153</c:v>
                </c:pt>
                <c:pt idx="37154">
                  <c:v>37154</c:v>
                </c:pt>
                <c:pt idx="37155">
                  <c:v>37155</c:v>
                </c:pt>
                <c:pt idx="37156">
                  <c:v>37156</c:v>
                </c:pt>
                <c:pt idx="37157">
                  <c:v>37157</c:v>
                </c:pt>
                <c:pt idx="37158">
                  <c:v>37158</c:v>
                </c:pt>
                <c:pt idx="37159">
                  <c:v>37159</c:v>
                </c:pt>
                <c:pt idx="37160">
                  <c:v>37160</c:v>
                </c:pt>
                <c:pt idx="37161">
                  <c:v>37161</c:v>
                </c:pt>
                <c:pt idx="37162">
                  <c:v>37162</c:v>
                </c:pt>
                <c:pt idx="37163">
                  <c:v>37163</c:v>
                </c:pt>
                <c:pt idx="37164">
                  <c:v>37164</c:v>
                </c:pt>
                <c:pt idx="37165">
                  <c:v>37165</c:v>
                </c:pt>
                <c:pt idx="37166">
                  <c:v>37166</c:v>
                </c:pt>
                <c:pt idx="37167">
                  <c:v>37167</c:v>
                </c:pt>
                <c:pt idx="37168">
                  <c:v>37168</c:v>
                </c:pt>
                <c:pt idx="37169">
                  <c:v>37169</c:v>
                </c:pt>
                <c:pt idx="37170">
                  <c:v>37170</c:v>
                </c:pt>
                <c:pt idx="37171">
                  <c:v>37171</c:v>
                </c:pt>
                <c:pt idx="37172">
                  <c:v>37172</c:v>
                </c:pt>
                <c:pt idx="37173">
                  <c:v>37173</c:v>
                </c:pt>
                <c:pt idx="37174">
                  <c:v>37174</c:v>
                </c:pt>
                <c:pt idx="37175">
                  <c:v>37175</c:v>
                </c:pt>
                <c:pt idx="37176">
                  <c:v>37176</c:v>
                </c:pt>
                <c:pt idx="37177">
                  <c:v>37177</c:v>
                </c:pt>
                <c:pt idx="37178">
                  <c:v>37178</c:v>
                </c:pt>
                <c:pt idx="37179">
                  <c:v>37179</c:v>
                </c:pt>
                <c:pt idx="37180">
                  <c:v>37180</c:v>
                </c:pt>
                <c:pt idx="37181">
                  <c:v>37181</c:v>
                </c:pt>
                <c:pt idx="37182">
                  <c:v>37182</c:v>
                </c:pt>
                <c:pt idx="37183">
                  <c:v>37183</c:v>
                </c:pt>
                <c:pt idx="37184">
                  <c:v>37184</c:v>
                </c:pt>
                <c:pt idx="37185">
                  <c:v>37185</c:v>
                </c:pt>
                <c:pt idx="37186">
                  <c:v>37186</c:v>
                </c:pt>
                <c:pt idx="37187">
                  <c:v>37187</c:v>
                </c:pt>
                <c:pt idx="37188">
                  <c:v>37188</c:v>
                </c:pt>
                <c:pt idx="37189">
                  <c:v>37189</c:v>
                </c:pt>
                <c:pt idx="37190">
                  <c:v>37190</c:v>
                </c:pt>
                <c:pt idx="37191">
                  <c:v>37191</c:v>
                </c:pt>
                <c:pt idx="37192">
                  <c:v>37192</c:v>
                </c:pt>
                <c:pt idx="37193">
                  <c:v>37193</c:v>
                </c:pt>
                <c:pt idx="37194">
                  <c:v>37194</c:v>
                </c:pt>
                <c:pt idx="37195">
                  <c:v>37195</c:v>
                </c:pt>
                <c:pt idx="37196">
                  <c:v>37196</c:v>
                </c:pt>
                <c:pt idx="37197">
                  <c:v>37197</c:v>
                </c:pt>
                <c:pt idx="37198">
                  <c:v>37198</c:v>
                </c:pt>
                <c:pt idx="37199">
                  <c:v>37199</c:v>
                </c:pt>
                <c:pt idx="37200">
                  <c:v>37200</c:v>
                </c:pt>
                <c:pt idx="37201">
                  <c:v>37201</c:v>
                </c:pt>
                <c:pt idx="37202">
                  <c:v>37202</c:v>
                </c:pt>
                <c:pt idx="37203">
                  <c:v>37203</c:v>
                </c:pt>
                <c:pt idx="37204">
                  <c:v>37204</c:v>
                </c:pt>
                <c:pt idx="37205">
                  <c:v>37205</c:v>
                </c:pt>
                <c:pt idx="37206">
                  <c:v>37206</c:v>
                </c:pt>
                <c:pt idx="37207">
                  <c:v>37207</c:v>
                </c:pt>
                <c:pt idx="37208">
                  <c:v>37208</c:v>
                </c:pt>
                <c:pt idx="37209">
                  <c:v>37209</c:v>
                </c:pt>
                <c:pt idx="37210">
                  <c:v>37210</c:v>
                </c:pt>
                <c:pt idx="37211">
                  <c:v>37211</c:v>
                </c:pt>
                <c:pt idx="37212">
                  <c:v>37212</c:v>
                </c:pt>
                <c:pt idx="37213">
                  <c:v>37213</c:v>
                </c:pt>
                <c:pt idx="37214">
                  <c:v>37214</c:v>
                </c:pt>
                <c:pt idx="37215">
                  <c:v>37215</c:v>
                </c:pt>
                <c:pt idx="37216">
                  <c:v>37216</c:v>
                </c:pt>
                <c:pt idx="37217">
                  <c:v>37217</c:v>
                </c:pt>
                <c:pt idx="37218">
                  <c:v>37218</c:v>
                </c:pt>
                <c:pt idx="37219">
                  <c:v>37219</c:v>
                </c:pt>
                <c:pt idx="37220">
                  <c:v>37220</c:v>
                </c:pt>
                <c:pt idx="37221">
                  <c:v>37221</c:v>
                </c:pt>
                <c:pt idx="37222">
                  <c:v>37222</c:v>
                </c:pt>
                <c:pt idx="37223">
                  <c:v>37223</c:v>
                </c:pt>
                <c:pt idx="37224">
                  <c:v>37224</c:v>
                </c:pt>
                <c:pt idx="37225">
                  <c:v>37225</c:v>
                </c:pt>
                <c:pt idx="37226">
                  <c:v>37226</c:v>
                </c:pt>
                <c:pt idx="37227">
                  <c:v>37227</c:v>
                </c:pt>
                <c:pt idx="37228">
                  <c:v>37228</c:v>
                </c:pt>
                <c:pt idx="37229">
                  <c:v>37229</c:v>
                </c:pt>
                <c:pt idx="37230">
                  <c:v>37230</c:v>
                </c:pt>
                <c:pt idx="37231">
                  <c:v>37231</c:v>
                </c:pt>
                <c:pt idx="37232">
                  <c:v>37232</c:v>
                </c:pt>
                <c:pt idx="37233">
                  <c:v>37233</c:v>
                </c:pt>
                <c:pt idx="37234">
                  <c:v>37234</c:v>
                </c:pt>
                <c:pt idx="37235">
                  <c:v>37235</c:v>
                </c:pt>
                <c:pt idx="37236">
                  <c:v>37236</c:v>
                </c:pt>
                <c:pt idx="37237">
                  <c:v>37237</c:v>
                </c:pt>
                <c:pt idx="37238">
                  <c:v>37238</c:v>
                </c:pt>
                <c:pt idx="37239">
                  <c:v>37239</c:v>
                </c:pt>
                <c:pt idx="37240">
                  <c:v>37240</c:v>
                </c:pt>
                <c:pt idx="37241">
                  <c:v>37241</c:v>
                </c:pt>
                <c:pt idx="37242">
                  <c:v>37242</c:v>
                </c:pt>
                <c:pt idx="37243">
                  <c:v>37243</c:v>
                </c:pt>
                <c:pt idx="37244">
                  <c:v>37244</c:v>
                </c:pt>
                <c:pt idx="37245">
                  <c:v>37245</c:v>
                </c:pt>
                <c:pt idx="37246">
                  <c:v>37246</c:v>
                </c:pt>
                <c:pt idx="37247">
                  <c:v>37247</c:v>
                </c:pt>
                <c:pt idx="37248">
                  <c:v>37248</c:v>
                </c:pt>
                <c:pt idx="37249">
                  <c:v>37249</c:v>
                </c:pt>
                <c:pt idx="37250">
                  <c:v>37250</c:v>
                </c:pt>
                <c:pt idx="37251">
                  <c:v>37251</c:v>
                </c:pt>
                <c:pt idx="37252">
                  <c:v>37252</c:v>
                </c:pt>
                <c:pt idx="37253">
                  <c:v>37253</c:v>
                </c:pt>
                <c:pt idx="37254">
                  <c:v>37254</c:v>
                </c:pt>
                <c:pt idx="37255">
                  <c:v>37255</c:v>
                </c:pt>
                <c:pt idx="37256">
                  <c:v>37256</c:v>
                </c:pt>
                <c:pt idx="37257">
                  <c:v>37257</c:v>
                </c:pt>
                <c:pt idx="37258">
                  <c:v>37258</c:v>
                </c:pt>
                <c:pt idx="37259">
                  <c:v>37259</c:v>
                </c:pt>
                <c:pt idx="37260">
                  <c:v>37260</c:v>
                </c:pt>
                <c:pt idx="37261">
                  <c:v>37261</c:v>
                </c:pt>
                <c:pt idx="37262">
                  <c:v>37262</c:v>
                </c:pt>
                <c:pt idx="37263">
                  <c:v>37263</c:v>
                </c:pt>
                <c:pt idx="37264">
                  <c:v>37264</c:v>
                </c:pt>
                <c:pt idx="37265">
                  <c:v>37265</c:v>
                </c:pt>
                <c:pt idx="37266">
                  <c:v>37266</c:v>
                </c:pt>
                <c:pt idx="37267">
                  <c:v>37267</c:v>
                </c:pt>
                <c:pt idx="37268">
                  <c:v>37268</c:v>
                </c:pt>
                <c:pt idx="37269">
                  <c:v>37269</c:v>
                </c:pt>
                <c:pt idx="37270">
                  <c:v>37270</c:v>
                </c:pt>
                <c:pt idx="37271">
                  <c:v>37271</c:v>
                </c:pt>
                <c:pt idx="37272">
                  <c:v>37272</c:v>
                </c:pt>
                <c:pt idx="37273">
                  <c:v>37273</c:v>
                </c:pt>
                <c:pt idx="37274">
                  <c:v>37274</c:v>
                </c:pt>
                <c:pt idx="37275">
                  <c:v>37275</c:v>
                </c:pt>
                <c:pt idx="37276">
                  <c:v>37276</c:v>
                </c:pt>
                <c:pt idx="37277">
                  <c:v>37277</c:v>
                </c:pt>
                <c:pt idx="37278">
                  <c:v>37278</c:v>
                </c:pt>
                <c:pt idx="37279">
                  <c:v>37279</c:v>
                </c:pt>
                <c:pt idx="37280">
                  <c:v>37280</c:v>
                </c:pt>
                <c:pt idx="37281">
                  <c:v>37281</c:v>
                </c:pt>
                <c:pt idx="37282">
                  <c:v>37282</c:v>
                </c:pt>
                <c:pt idx="37283">
                  <c:v>37283</c:v>
                </c:pt>
                <c:pt idx="37284">
                  <c:v>37284</c:v>
                </c:pt>
                <c:pt idx="37285">
                  <c:v>37285</c:v>
                </c:pt>
                <c:pt idx="37286">
                  <c:v>37286</c:v>
                </c:pt>
                <c:pt idx="37287">
                  <c:v>37287</c:v>
                </c:pt>
                <c:pt idx="37288">
                  <c:v>37288</c:v>
                </c:pt>
                <c:pt idx="37289">
                  <c:v>37289</c:v>
                </c:pt>
                <c:pt idx="37290">
                  <c:v>37290</c:v>
                </c:pt>
                <c:pt idx="37291">
                  <c:v>37291</c:v>
                </c:pt>
                <c:pt idx="37292">
                  <c:v>37292</c:v>
                </c:pt>
                <c:pt idx="37293">
                  <c:v>37293</c:v>
                </c:pt>
                <c:pt idx="37294">
                  <c:v>37294</c:v>
                </c:pt>
                <c:pt idx="37295">
                  <c:v>37295</c:v>
                </c:pt>
                <c:pt idx="37296">
                  <c:v>37296</c:v>
                </c:pt>
                <c:pt idx="37297">
                  <c:v>37297</c:v>
                </c:pt>
                <c:pt idx="37298">
                  <c:v>37298</c:v>
                </c:pt>
                <c:pt idx="37299">
                  <c:v>37299</c:v>
                </c:pt>
                <c:pt idx="37300">
                  <c:v>37300</c:v>
                </c:pt>
                <c:pt idx="37301">
                  <c:v>37301</c:v>
                </c:pt>
                <c:pt idx="37302">
                  <c:v>37302</c:v>
                </c:pt>
                <c:pt idx="37303">
                  <c:v>37303</c:v>
                </c:pt>
                <c:pt idx="37304">
                  <c:v>37304</c:v>
                </c:pt>
                <c:pt idx="37305">
                  <c:v>37305</c:v>
                </c:pt>
                <c:pt idx="37306">
                  <c:v>37306</c:v>
                </c:pt>
                <c:pt idx="37307">
                  <c:v>37307</c:v>
                </c:pt>
                <c:pt idx="37308">
                  <c:v>37308</c:v>
                </c:pt>
                <c:pt idx="37309">
                  <c:v>37309</c:v>
                </c:pt>
                <c:pt idx="37310">
                  <c:v>37310</c:v>
                </c:pt>
                <c:pt idx="37311">
                  <c:v>37311</c:v>
                </c:pt>
                <c:pt idx="37312">
                  <c:v>37312</c:v>
                </c:pt>
                <c:pt idx="37313">
                  <c:v>37313</c:v>
                </c:pt>
                <c:pt idx="37314">
                  <c:v>37314</c:v>
                </c:pt>
                <c:pt idx="37315">
                  <c:v>37315</c:v>
                </c:pt>
                <c:pt idx="37316">
                  <c:v>37316</c:v>
                </c:pt>
                <c:pt idx="37317">
                  <c:v>37317</c:v>
                </c:pt>
                <c:pt idx="37318">
                  <c:v>37318</c:v>
                </c:pt>
                <c:pt idx="37319">
                  <c:v>37319</c:v>
                </c:pt>
                <c:pt idx="37320">
                  <c:v>37320</c:v>
                </c:pt>
                <c:pt idx="37321">
                  <c:v>37321</c:v>
                </c:pt>
                <c:pt idx="37322">
                  <c:v>37322</c:v>
                </c:pt>
                <c:pt idx="37323">
                  <c:v>37323</c:v>
                </c:pt>
                <c:pt idx="37324">
                  <c:v>37324</c:v>
                </c:pt>
                <c:pt idx="37325">
                  <c:v>37325</c:v>
                </c:pt>
                <c:pt idx="37326">
                  <c:v>37326</c:v>
                </c:pt>
                <c:pt idx="37327">
                  <c:v>37327</c:v>
                </c:pt>
                <c:pt idx="37328">
                  <c:v>37328</c:v>
                </c:pt>
                <c:pt idx="37329">
                  <c:v>37329</c:v>
                </c:pt>
                <c:pt idx="37330">
                  <c:v>37330</c:v>
                </c:pt>
                <c:pt idx="37331">
                  <c:v>37331</c:v>
                </c:pt>
                <c:pt idx="37332">
                  <c:v>37332</c:v>
                </c:pt>
                <c:pt idx="37333">
                  <c:v>37333</c:v>
                </c:pt>
                <c:pt idx="37334">
                  <c:v>37334</c:v>
                </c:pt>
                <c:pt idx="37335">
                  <c:v>37335</c:v>
                </c:pt>
                <c:pt idx="37336">
                  <c:v>37336</c:v>
                </c:pt>
                <c:pt idx="37337">
                  <c:v>37337</c:v>
                </c:pt>
                <c:pt idx="37338">
                  <c:v>37338</c:v>
                </c:pt>
                <c:pt idx="37339">
                  <c:v>37339</c:v>
                </c:pt>
                <c:pt idx="37340">
                  <c:v>37340</c:v>
                </c:pt>
                <c:pt idx="37341">
                  <c:v>37341</c:v>
                </c:pt>
                <c:pt idx="37342">
                  <c:v>37342</c:v>
                </c:pt>
                <c:pt idx="37343">
                  <c:v>37343</c:v>
                </c:pt>
                <c:pt idx="37344">
                  <c:v>37344</c:v>
                </c:pt>
                <c:pt idx="37345">
                  <c:v>37345</c:v>
                </c:pt>
                <c:pt idx="37346">
                  <c:v>37346</c:v>
                </c:pt>
                <c:pt idx="37347">
                  <c:v>37347</c:v>
                </c:pt>
                <c:pt idx="37348">
                  <c:v>37348</c:v>
                </c:pt>
                <c:pt idx="37349">
                  <c:v>37349</c:v>
                </c:pt>
                <c:pt idx="37350">
                  <c:v>37350</c:v>
                </c:pt>
                <c:pt idx="37351">
                  <c:v>37351</c:v>
                </c:pt>
                <c:pt idx="37352">
                  <c:v>37352</c:v>
                </c:pt>
                <c:pt idx="37353">
                  <c:v>37353</c:v>
                </c:pt>
                <c:pt idx="37354">
                  <c:v>37354</c:v>
                </c:pt>
                <c:pt idx="37355">
                  <c:v>37355</c:v>
                </c:pt>
                <c:pt idx="37356">
                  <c:v>37356</c:v>
                </c:pt>
                <c:pt idx="37357">
                  <c:v>37357</c:v>
                </c:pt>
                <c:pt idx="37358">
                  <c:v>37358</c:v>
                </c:pt>
                <c:pt idx="37359">
                  <c:v>37359</c:v>
                </c:pt>
                <c:pt idx="37360">
                  <c:v>37360</c:v>
                </c:pt>
                <c:pt idx="37361">
                  <c:v>37361</c:v>
                </c:pt>
                <c:pt idx="37362">
                  <c:v>37362</c:v>
                </c:pt>
                <c:pt idx="37363">
                  <c:v>37363</c:v>
                </c:pt>
                <c:pt idx="37364">
                  <c:v>37364</c:v>
                </c:pt>
                <c:pt idx="37365">
                  <c:v>37365</c:v>
                </c:pt>
                <c:pt idx="37366">
                  <c:v>37366</c:v>
                </c:pt>
                <c:pt idx="37367">
                  <c:v>37367</c:v>
                </c:pt>
                <c:pt idx="37368">
                  <c:v>37368</c:v>
                </c:pt>
                <c:pt idx="37369">
                  <c:v>37369</c:v>
                </c:pt>
                <c:pt idx="37370">
                  <c:v>37370</c:v>
                </c:pt>
                <c:pt idx="37371">
                  <c:v>37371</c:v>
                </c:pt>
                <c:pt idx="37372">
                  <c:v>37372</c:v>
                </c:pt>
                <c:pt idx="37373">
                  <c:v>37373</c:v>
                </c:pt>
                <c:pt idx="37374">
                  <c:v>37374</c:v>
                </c:pt>
                <c:pt idx="37375">
                  <c:v>37375</c:v>
                </c:pt>
                <c:pt idx="37376">
                  <c:v>37376</c:v>
                </c:pt>
                <c:pt idx="37377">
                  <c:v>37377</c:v>
                </c:pt>
                <c:pt idx="37378">
                  <c:v>37378</c:v>
                </c:pt>
                <c:pt idx="37379">
                  <c:v>37379</c:v>
                </c:pt>
                <c:pt idx="37380">
                  <c:v>37380</c:v>
                </c:pt>
                <c:pt idx="37381">
                  <c:v>37381</c:v>
                </c:pt>
                <c:pt idx="37382">
                  <c:v>37382</c:v>
                </c:pt>
                <c:pt idx="37383">
                  <c:v>37383</c:v>
                </c:pt>
                <c:pt idx="37384">
                  <c:v>37384</c:v>
                </c:pt>
                <c:pt idx="37385">
                  <c:v>37385</c:v>
                </c:pt>
                <c:pt idx="37386">
                  <c:v>37386</c:v>
                </c:pt>
                <c:pt idx="37387">
                  <c:v>37387</c:v>
                </c:pt>
                <c:pt idx="37388">
                  <c:v>37388</c:v>
                </c:pt>
                <c:pt idx="37389">
                  <c:v>37389</c:v>
                </c:pt>
                <c:pt idx="37390">
                  <c:v>37390</c:v>
                </c:pt>
                <c:pt idx="37391">
                  <c:v>37391</c:v>
                </c:pt>
                <c:pt idx="37392">
                  <c:v>37392</c:v>
                </c:pt>
                <c:pt idx="37393">
                  <c:v>37393</c:v>
                </c:pt>
                <c:pt idx="37394">
                  <c:v>37394</c:v>
                </c:pt>
                <c:pt idx="37395">
                  <c:v>37395</c:v>
                </c:pt>
                <c:pt idx="37396">
                  <c:v>37396</c:v>
                </c:pt>
                <c:pt idx="37397">
                  <c:v>37397</c:v>
                </c:pt>
                <c:pt idx="37398">
                  <c:v>37398</c:v>
                </c:pt>
                <c:pt idx="37399">
                  <c:v>37399</c:v>
                </c:pt>
                <c:pt idx="37400">
                  <c:v>37400</c:v>
                </c:pt>
                <c:pt idx="37401">
                  <c:v>37401</c:v>
                </c:pt>
                <c:pt idx="37402">
                  <c:v>37402</c:v>
                </c:pt>
                <c:pt idx="37403">
                  <c:v>37403</c:v>
                </c:pt>
                <c:pt idx="37404">
                  <c:v>37404</c:v>
                </c:pt>
                <c:pt idx="37405">
                  <c:v>37405</c:v>
                </c:pt>
                <c:pt idx="37406">
                  <c:v>37406</c:v>
                </c:pt>
                <c:pt idx="37407">
                  <c:v>37407</c:v>
                </c:pt>
                <c:pt idx="37408">
                  <c:v>37408</c:v>
                </c:pt>
                <c:pt idx="37409">
                  <c:v>37409</c:v>
                </c:pt>
                <c:pt idx="37410">
                  <c:v>37410</c:v>
                </c:pt>
                <c:pt idx="37411">
                  <c:v>37411</c:v>
                </c:pt>
                <c:pt idx="37412">
                  <c:v>37412</c:v>
                </c:pt>
                <c:pt idx="37413">
                  <c:v>37413</c:v>
                </c:pt>
                <c:pt idx="37414">
                  <c:v>37414</c:v>
                </c:pt>
                <c:pt idx="37415">
                  <c:v>37415</c:v>
                </c:pt>
                <c:pt idx="37416">
                  <c:v>37416</c:v>
                </c:pt>
                <c:pt idx="37417">
                  <c:v>37417</c:v>
                </c:pt>
                <c:pt idx="37418">
                  <c:v>37418</c:v>
                </c:pt>
                <c:pt idx="37419">
                  <c:v>37419</c:v>
                </c:pt>
                <c:pt idx="37420">
                  <c:v>37420</c:v>
                </c:pt>
                <c:pt idx="37421">
                  <c:v>37421</c:v>
                </c:pt>
                <c:pt idx="37422">
                  <c:v>37422</c:v>
                </c:pt>
                <c:pt idx="37423">
                  <c:v>37423</c:v>
                </c:pt>
                <c:pt idx="37424">
                  <c:v>37424</c:v>
                </c:pt>
                <c:pt idx="37425">
                  <c:v>37425</c:v>
                </c:pt>
                <c:pt idx="37426">
                  <c:v>37426</c:v>
                </c:pt>
                <c:pt idx="37427">
                  <c:v>37427</c:v>
                </c:pt>
                <c:pt idx="37428">
                  <c:v>37428</c:v>
                </c:pt>
                <c:pt idx="37429">
                  <c:v>37429</c:v>
                </c:pt>
                <c:pt idx="37430">
                  <c:v>37430</c:v>
                </c:pt>
                <c:pt idx="37431">
                  <c:v>37431</c:v>
                </c:pt>
                <c:pt idx="37432">
                  <c:v>37432</c:v>
                </c:pt>
                <c:pt idx="37433">
                  <c:v>37433</c:v>
                </c:pt>
                <c:pt idx="37434">
                  <c:v>37434</c:v>
                </c:pt>
                <c:pt idx="37435">
                  <c:v>37435</c:v>
                </c:pt>
                <c:pt idx="37436">
                  <c:v>37436</c:v>
                </c:pt>
                <c:pt idx="37437">
                  <c:v>37437</c:v>
                </c:pt>
                <c:pt idx="37438">
                  <c:v>37438</c:v>
                </c:pt>
                <c:pt idx="37439">
                  <c:v>37439</c:v>
                </c:pt>
                <c:pt idx="37440">
                  <c:v>37440</c:v>
                </c:pt>
                <c:pt idx="37441">
                  <c:v>37441</c:v>
                </c:pt>
                <c:pt idx="37442">
                  <c:v>37442</c:v>
                </c:pt>
                <c:pt idx="37443">
                  <c:v>37443</c:v>
                </c:pt>
                <c:pt idx="37444">
                  <c:v>37444</c:v>
                </c:pt>
                <c:pt idx="37445">
                  <c:v>37445</c:v>
                </c:pt>
                <c:pt idx="37446">
                  <c:v>37446</c:v>
                </c:pt>
                <c:pt idx="37447">
                  <c:v>37447</c:v>
                </c:pt>
                <c:pt idx="37448">
                  <c:v>37448</c:v>
                </c:pt>
                <c:pt idx="37449">
                  <c:v>37449</c:v>
                </c:pt>
                <c:pt idx="37450">
                  <c:v>37450</c:v>
                </c:pt>
                <c:pt idx="37451">
                  <c:v>37451</c:v>
                </c:pt>
                <c:pt idx="37452">
                  <c:v>37452</c:v>
                </c:pt>
                <c:pt idx="37453">
                  <c:v>37453</c:v>
                </c:pt>
                <c:pt idx="37454">
                  <c:v>37454</c:v>
                </c:pt>
                <c:pt idx="37455">
                  <c:v>37455</c:v>
                </c:pt>
                <c:pt idx="37456">
                  <c:v>37456</c:v>
                </c:pt>
                <c:pt idx="37457">
                  <c:v>37457</c:v>
                </c:pt>
                <c:pt idx="37458">
                  <c:v>37458</c:v>
                </c:pt>
                <c:pt idx="37459">
                  <c:v>37459</c:v>
                </c:pt>
                <c:pt idx="37460">
                  <c:v>37460</c:v>
                </c:pt>
                <c:pt idx="37461">
                  <c:v>37461</c:v>
                </c:pt>
                <c:pt idx="37462">
                  <c:v>37462</c:v>
                </c:pt>
                <c:pt idx="37463">
                  <c:v>37463</c:v>
                </c:pt>
                <c:pt idx="37464">
                  <c:v>37464</c:v>
                </c:pt>
                <c:pt idx="37465">
                  <c:v>37465</c:v>
                </c:pt>
                <c:pt idx="37466">
                  <c:v>37466</c:v>
                </c:pt>
                <c:pt idx="37467">
                  <c:v>37467</c:v>
                </c:pt>
                <c:pt idx="37468">
                  <c:v>37468</c:v>
                </c:pt>
                <c:pt idx="37469">
                  <c:v>37469</c:v>
                </c:pt>
                <c:pt idx="37470">
                  <c:v>37470</c:v>
                </c:pt>
                <c:pt idx="37471">
                  <c:v>37471</c:v>
                </c:pt>
                <c:pt idx="37472">
                  <c:v>37472</c:v>
                </c:pt>
                <c:pt idx="37473">
                  <c:v>37473</c:v>
                </c:pt>
                <c:pt idx="37474">
                  <c:v>37474</c:v>
                </c:pt>
                <c:pt idx="37475">
                  <c:v>37475</c:v>
                </c:pt>
                <c:pt idx="37476">
                  <c:v>37476</c:v>
                </c:pt>
                <c:pt idx="37477">
                  <c:v>37477</c:v>
                </c:pt>
                <c:pt idx="37478">
                  <c:v>37478</c:v>
                </c:pt>
                <c:pt idx="37479">
                  <c:v>37479</c:v>
                </c:pt>
                <c:pt idx="37480">
                  <c:v>37480</c:v>
                </c:pt>
                <c:pt idx="37481">
                  <c:v>37481</c:v>
                </c:pt>
                <c:pt idx="37482">
                  <c:v>37482</c:v>
                </c:pt>
                <c:pt idx="37483">
                  <c:v>37483</c:v>
                </c:pt>
                <c:pt idx="37484">
                  <c:v>37484</c:v>
                </c:pt>
                <c:pt idx="37485">
                  <c:v>37485</c:v>
                </c:pt>
                <c:pt idx="37486">
                  <c:v>37486</c:v>
                </c:pt>
                <c:pt idx="37487">
                  <c:v>37487</c:v>
                </c:pt>
                <c:pt idx="37488">
                  <c:v>37488</c:v>
                </c:pt>
                <c:pt idx="37489">
                  <c:v>37489</c:v>
                </c:pt>
                <c:pt idx="37490">
                  <c:v>37490</c:v>
                </c:pt>
                <c:pt idx="37491">
                  <c:v>37491</c:v>
                </c:pt>
                <c:pt idx="37492">
                  <c:v>37492</c:v>
                </c:pt>
                <c:pt idx="37493">
                  <c:v>37493</c:v>
                </c:pt>
                <c:pt idx="37494">
                  <c:v>37494</c:v>
                </c:pt>
                <c:pt idx="37495">
                  <c:v>37495</c:v>
                </c:pt>
                <c:pt idx="37496">
                  <c:v>37496</c:v>
                </c:pt>
                <c:pt idx="37497">
                  <c:v>37497</c:v>
                </c:pt>
                <c:pt idx="37498">
                  <c:v>37498</c:v>
                </c:pt>
                <c:pt idx="37499">
                  <c:v>37499</c:v>
                </c:pt>
                <c:pt idx="37500">
                  <c:v>37500</c:v>
                </c:pt>
                <c:pt idx="37501">
                  <c:v>37501</c:v>
                </c:pt>
                <c:pt idx="37502">
                  <c:v>37502</c:v>
                </c:pt>
                <c:pt idx="37503">
                  <c:v>37503</c:v>
                </c:pt>
                <c:pt idx="37504">
                  <c:v>37504</c:v>
                </c:pt>
                <c:pt idx="37505">
                  <c:v>37505</c:v>
                </c:pt>
                <c:pt idx="37506">
                  <c:v>37506</c:v>
                </c:pt>
                <c:pt idx="37507">
                  <c:v>37507</c:v>
                </c:pt>
                <c:pt idx="37508">
                  <c:v>37508</c:v>
                </c:pt>
                <c:pt idx="37509">
                  <c:v>37509</c:v>
                </c:pt>
                <c:pt idx="37510">
                  <c:v>37510</c:v>
                </c:pt>
                <c:pt idx="37511">
                  <c:v>37511</c:v>
                </c:pt>
                <c:pt idx="37512">
                  <c:v>37512</c:v>
                </c:pt>
                <c:pt idx="37513">
                  <c:v>37513</c:v>
                </c:pt>
                <c:pt idx="37514">
                  <c:v>37514</c:v>
                </c:pt>
                <c:pt idx="37515">
                  <c:v>37515</c:v>
                </c:pt>
                <c:pt idx="37516">
                  <c:v>37516</c:v>
                </c:pt>
                <c:pt idx="37517">
                  <c:v>37517</c:v>
                </c:pt>
                <c:pt idx="37518">
                  <c:v>37518</c:v>
                </c:pt>
                <c:pt idx="37519">
                  <c:v>37519</c:v>
                </c:pt>
                <c:pt idx="37520">
                  <c:v>37520</c:v>
                </c:pt>
                <c:pt idx="37521">
                  <c:v>37521</c:v>
                </c:pt>
                <c:pt idx="37522">
                  <c:v>37522</c:v>
                </c:pt>
                <c:pt idx="37523">
                  <c:v>37523</c:v>
                </c:pt>
                <c:pt idx="37524">
                  <c:v>37524</c:v>
                </c:pt>
                <c:pt idx="37525">
                  <c:v>37525</c:v>
                </c:pt>
                <c:pt idx="37526">
                  <c:v>37526</c:v>
                </c:pt>
                <c:pt idx="37527">
                  <c:v>37527</c:v>
                </c:pt>
                <c:pt idx="37528">
                  <c:v>37528</c:v>
                </c:pt>
                <c:pt idx="37529">
                  <c:v>37529</c:v>
                </c:pt>
                <c:pt idx="37530">
                  <c:v>37530</c:v>
                </c:pt>
                <c:pt idx="37531">
                  <c:v>37531</c:v>
                </c:pt>
                <c:pt idx="37532">
                  <c:v>37532</c:v>
                </c:pt>
                <c:pt idx="37533">
                  <c:v>37533</c:v>
                </c:pt>
                <c:pt idx="37534">
                  <c:v>37534</c:v>
                </c:pt>
                <c:pt idx="37535">
                  <c:v>37535</c:v>
                </c:pt>
                <c:pt idx="37536">
                  <c:v>37536</c:v>
                </c:pt>
                <c:pt idx="37537">
                  <c:v>37537</c:v>
                </c:pt>
                <c:pt idx="37538">
                  <c:v>37538</c:v>
                </c:pt>
                <c:pt idx="37539">
                  <c:v>37539</c:v>
                </c:pt>
                <c:pt idx="37540">
                  <c:v>37540</c:v>
                </c:pt>
                <c:pt idx="37541">
                  <c:v>37541</c:v>
                </c:pt>
                <c:pt idx="37542">
                  <c:v>37542</c:v>
                </c:pt>
                <c:pt idx="37543">
                  <c:v>37543</c:v>
                </c:pt>
                <c:pt idx="37544">
                  <c:v>37544</c:v>
                </c:pt>
                <c:pt idx="37545">
                  <c:v>37545</c:v>
                </c:pt>
                <c:pt idx="37546">
                  <c:v>37546</c:v>
                </c:pt>
                <c:pt idx="37547">
                  <c:v>37547</c:v>
                </c:pt>
                <c:pt idx="37548">
                  <c:v>37548</c:v>
                </c:pt>
                <c:pt idx="37549">
                  <c:v>37549</c:v>
                </c:pt>
                <c:pt idx="37550">
                  <c:v>37550</c:v>
                </c:pt>
                <c:pt idx="37551">
                  <c:v>37551</c:v>
                </c:pt>
                <c:pt idx="37552">
                  <c:v>37552</c:v>
                </c:pt>
                <c:pt idx="37553">
                  <c:v>37553</c:v>
                </c:pt>
                <c:pt idx="37554">
                  <c:v>37554</c:v>
                </c:pt>
                <c:pt idx="37555">
                  <c:v>37555</c:v>
                </c:pt>
                <c:pt idx="37556">
                  <c:v>37556</c:v>
                </c:pt>
                <c:pt idx="37557">
                  <c:v>37557</c:v>
                </c:pt>
                <c:pt idx="37558">
                  <c:v>37558</c:v>
                </c:pt>
                <c:pt idx="37559">
                  <c:v>37559</c:v>
                </c:pt>
                <c:pt idx="37560">
                  <c:v>37560</c:v>
                </c:pt>
                <c:pt idx="37561">
                  <c:v>37561</c:v>
                </c:pt>
                <c:pt idx="37562">
                  <c:v>37562</c:v>
                </c:pt>
                <c:pt idx="37563">
                  <c:v>37563</c:v>
                </c:pt>
                <c:pt idx="37564">
                  <c:v>37564</c:v>
                </c:pt>
                <c:pt idx="37565">
                  <c:v>37565</c:v>
                </c:pt>
                <c:pt idx="37566">
                  <c:v>37566</c:v>
                </c:pt>
                <c:pt idx="37567">
                  <c:v>37567</c:v>
                </c:pt>
                <c:pt idx="37568">
                  <c:v>37568</c:v>
                </c:pt>
                <c:pt idx="37569">
                  <c:v>37569</c:v>
                </c:pt>
                <c:pt idx="37570">
                  <c:v>37570</c:v>
                </c:pt>
                <c:pt idx="37571">
                  <c:v>37571</c:v>
                </c:pt>
                <c:pt idx="37572">
                  <c:v>37572</c:v>
                </c:pt>
                <c:pt idx="37573">
                  <c:v>37573</c:v>
                </c:pt>
                <c:pt idx="37574">
                  <c:v>37574</c:v>
                </c:pt>
                <c:pt idx="37575">
                  <c:v>37575</c:v>
                </c:pt>
                <c:pt idx="37576">
                  <c:v>37576</c:v>
                </c:pt>
                <c:pt idx="37577">
                  <c:v>37577</c:v>
                </c:pt>
                <c:pt idx="37578">
                  <c:v>37578</c:v>
                </c:pt>
                <c:pt idx="37579">
                  <c:v>37579</c:v>
                </c:pt>
                <c:pt idx="37580">
                  <c:v>37580</c:v>
                </c:pt>
                <c:pt idx="37581">
                  <c:v>37581</c:v>
                </c:pt>
                <c:pt idx="37582">
                  <c:v>37582</c:v>
                </c:pt>
                <c:pt idx="37583">
                  <c:v>37583</c:v>
                </c:pt>
                <c:pt idx="37584">
                  <c:v>37584</c:v>
                </c:pt>
                <c:pt idx="37585">
                  <c:v>37585</c:v>
                </c:pt>
                <c:pt idx="37586">
                  <c:v>37586</c:v>
                </c:pt>
                <c:pt idx="37587">
                  <c:v>37587</c:v>
                </c:pt>
                <c:pt idx="37588">
                  <c:v>37588</c:v>
                </c:pt>
                <c:pt idx="37589">
                  <c:v>37589</c:v>
                </c:pt>
                <c:pt idx="37590">
                  <c:v>37590</c:v>
                </c:pt>
                <c:pt idx="37591">
                  <c:v>37591</c:v>
                </c:pt>
                <c:pt idx="37592">
                  <c:v>37592</c:v>
                </c:pt>
                <c:pt idx="37593">
                  <c:v>37593</c:v>
                </c:pt>
                <c:pt idx="37594">
                  <c:v>37594</c:v>
                </c:pt>
                <c:pt idx="37595">
                  <c:v>37595</c:v>
                </c:pt>
                <c:pt idx="37596">
                  <c:v>37596</c:v>
                </c:pt>
                <c:pt idx="37597">
                  <c:v>37597</c:v>
                </c:pt>
                <c:pt idx="37598">
                  <c:v>37598</c:v>
                </c:pt>
                <c:pt idx="37599">
                  <c:v>37599</c:v>
                </c:pt>
                <c:pt idx="37600">
                  <c:v>37600</c:v>
                </c:pt>
                <c:pt idx="37601">
                  <c:v>37601</c:v>
                </c:pt>
                <c:pt idx="37602">
                  <c:v>37602</c:v>
                </c:pt>
                <c:pt idx="37603">
                  <c:v>37603</c:v>
                </c:pt>
                <c:pt idx="37604">
                  <c:v>37604</c:v>
                </c:pt>
                <c:pt idx="37605">
                  <c:v>37605</c:v>
                </c:pt>
                <c:pt idx="37606">
                  <c:v>37606</c:v>
                </c:pt>
                <c:pt idx="37607">
                  <c:v>37607</c:v>
                </c:pt>
                <c:pt idx="37608">
                  <c:v>37608</c:v>
                </c:pt>
                <c:pt idx="37609">
                  <c:v>37609</c:v>
                </c:pt>
                <c:pt idx="37610">
                  <c:v>37610</c:v>
                </c:pt>
                <c:pt idx="37611">
                  <c:v>37611</c:v>
                </c:pt>
                <c:pt idx="37612">
                  <c:v>37612</c:v>
                </c:pt>
                <c:pt idx="37613">
                  <c:v>37613</c:v>
                </c:pt>
                <c:pt idx="37614">
                  <c:v>37614</c:v>
                </c:pt>
                <c:pt idx="37615">
                  <c:v>37615</c:v>
                </c:pt>
                <c:pt idx="37616">
                  <c:v>37616</c:v>
                </c:pt>
                <c:pt idx="37617">
                  <c:v>37617</c:v>
                </c:pt>
                <c:pt idx="37618">
                  <c:v>37618</c:v>
                </c:pt>
                <c:pt idx="37619">
                  <c:v>37619</c:v>
                </c:pt>
                <c:pt idx="37620">
                  <c:v>37620</c:v>
                </c:pt>
                <c:pt idx="37621">
                  <c:v>37621</c:v>
                </c:pt>
                <c:pt idx="37622">
                  <c:v>37622</c:v>
                </c:pt>
                <c:pt idx="37623">
                  <c:v>37623</c:v>
                </c:pt>
                <c:pt idx="37624">
                  <c:v>37624</c:v>
                </c:pt>
                <c:pt idx="37625">
                  <c:v>37625</c:v>
                </c:pt>
                <c:pt idx="37626">
                  <c:v>37626</c:v>
                </c:pt>
                <c:pt idx="37627">
                  <c:v>37627</c:v>
                </c:pt>
                <c:pt idx="37628">
                  <c:v>37628</c:v>
                </c:pt>
                <c:pt idx="37629">
                  <c:v>37629</c:v>
                </c:pt>
                <c:pt idx="37630">
                  <c:v>37630</c:v>
                </c:pt>
                <c:pt idx="37631">
                  <c:v>37631</c:v>
                </c:pt>
                <c:pt idx="37632">
                  <c:v>37632</c:v>
                </c:pt>
                <c:pt idx="37633">
                  <c:v>37633</c:v>
                </c:pt>
                <c:pt idx="37634">
                  <c:v>37634</c:v>
                </c:pt>
                <c:pt idx="37635">
                  <c:v>37635</c:v>
                </c:pt>
                <c:pt idx="37636">
                  <c:v>37636</c:v>
                </c:pt>
                <c:pt idx="37637">
                  <c:v>37637</c:v>
                </c:pt>
                <c:pt idx="37638">
                  <c:v>37638</c:v>
                </c:pt>
                <c:pt idx="37639">
                  <c:v>37639</c:v>
                </c:pt>
                <c:pt idx="37640">
                  <c:v>37640</c:v>
                </c:pt>
                <c:pt idx="37641">
                  <c:v>37641</c:v>
                </c:pt>
                <c:pt idx="37642">
                  <c:v>37642</c:v>
                </c:pt>
                <c:pt idx="37643">
                  <c:v>37643</c:v>
                </c:pt>
                <c:pt idx="37644">
                  <c:v>37644</c:v>
                </c:pt>
                <c:pt idx="37645">
                  <c:v>37645</c:v>
                </c:pt>
                <c:pt idx="37646">
                  <c:v>37646</c:v>
                </c:pt>
                <c:pt idx="37647">
                  <c:v>37647</c:v>
                </c:pt>
                <c:pt idx="37648">
                  <c:v>37648</c:v>
                </c:pt>
                <c:pt idx="37649">
                  <c:v>37649</c:v>
                </c:pt>
                <c:pt idx="37650">
                  <c:v>37650</c:v>
                </c:pt>
                <c:pt idx="37651">
                  <c:v>37651</c:v>
                </c:pt>
                <c:pt idx="37652">
                  <c:v>37652</c:v>
                </c:pt>
                <c:pt idx="37653">
                  <c:v>37653</c:v>
                </c:pt>
                <c:pt idx="37654">
                  <c:v>37654</c:v>
                </c:pt>
                <c:pt idx="37655">
                  <c:v>37655</c:v>
                </c:pt>
                <c:pt idx="37656">
                  <c:v>37656</c:v>
                </c:pt>
                <c:pt idx="37657">
                  <c:v>37657</c:v>
                </c:pt>
                <c:pt idx="37658">
                  <c:v>37658</c:v>
                </c:pt>
                <c:pt idx="37659">
                  <c:v>37659</c:v>
                </c:pt>
                <c:pt idx="37660">
                  <c:v>37660</c:v>
                </c:pt>
                <c:pt idx="37661">
                  <c:v>37661</c:v>
                </c:pt>
                <c:pt idx="37662">
                  <c:v>37662</c:v>
                </c:pt>
                <c:pt idx="37663">
                  <c:v>37663</c:v>
                </c:pt>
                <c:pt idx="37664">
                  <c:v>37664</c:v>
                </c:pt>
                <c:pt idx="37665">
                  <c:v>37665</c:v>
                </c:pt>
                <c:pt idx="37666">
                  <c:v>37666</c:v>
                </c:pt>
                <c:pt idx="37667">
                  <c:v>37667</c:v>
                </c:pt>
                <c:pt idx="37668">
                  <c:v>37668</c:v>
                </c:pt>
                <c:pt idx="37669">
                  <c:v>37669</c:v>
                </c:pt>
                <c:pt idx="37670">
                  <c:v>37670</c:v>
                </c:pt>
                <c:pt idx="37671">
                  <c:v>37671</c:v>
                </c:pt>
                <c:pt idx="37672">
                  <c:v>37672</c:v>
                </c:pt>
                <c:pt idx="37673">
                  <c:v>37673</c:v>
                </c:pt>
                <c:pt idx="37674">
                  <c:v>37674</c:v>
                </c:pt>
                <c:pt idx="37675">
                  <c:v>37675</c:v>
                </c:pt>
                <c:pt idx="37676">
                  <c:v>37676</c:v>
                </c:pt>
                <c:pt idx="37677">
                  <c:v>37677</c:v>
                </c:pt>
                <c:pt idx="37678">
                  <c:v>37678</c:v>
                </c:pt>
                <c:pt idx="37679">
                  <c:v>37679</c:v>
                </c:pt>
                <c:pt idx="37680">
                  <c:v>37680</c:v>
                </c:pt>
                <c:pt idx="37681">
                  <c:v>37681</c:v>
                </c:pt>
                <c:pt idx="37682">
                  <c:v>37682</c:v>
                </c:pt>
                <c:pt idx="37683">
                  <c:v>37683</c:v>
                </c:pt>
                <c:pt idx="37684">
                  <c:v>37684</c:v>
                </c:pt>
                <c:pt idx="37685">
                  <c:v>37685</c:v>
                </c:pt>
                <c:pt idx="37686">
                  <c:v>37686</c:v>
                </c:pt>
                <c:pt idx="37687">
                  <c:v>37687</c:v>
                </c:pt>
                <c:pt idx="37688">
                  <c:v>37688</c:v>
                </c:pt>
                <c:pt idx="37689">
                  <c:v>37689</c:v>
                </c:pt>
                <c:pt idx="37690">
                  <c:v>37690</c:v>
                </c:pt>
                <c:pt idx="37691">
                  <c:v>37691</c:v>
                </c:pt>
                <c:pt idx="37692">
                  <c:v>37692</c:v>
                </c:pt>
                <c:pt idx="37693">
                  <c:v>37693</c:v>
                </c:pt>
                <c:pt idx="37694">
                  <c:v>37694</c:v>
                </c:pt>
                <c:pt idx="37695">
                  <c:v>37695</c:v>
                </c:pt>
                <c:pt idx="37696">
                  <c:v>37696</c:v>
                </c:pt>
                <c:pt idx="37697">
                  <c:v>37697</c:v>
                </c:pt>
                <c:pt idx="37698">
                  <c:v>37698</c:v>
                </c:pt>
                <c:pt idx="37699">
                  <c:v>37699</c:v>
                </c:pt>
                <c:pt idx="37700">
                  <c:v>37700</c:v>
                </c:pt>
                <c:pt idx="37701">
                  <c:v>37701</c:v>
                </c:pt>
                <c:pt idx="37702">
                  <c:v>37702</c:v>
                </c:pt>
                <c:pt idx="37703">
                  <c:v>37703</c:v>
                </c:pt>
                <c:pt idx="37704">
                  <c:v>37704</c:v>
                </c:pt>
                <c:pt idx="37705">
                  <c:v>37705</c:v>
                </c:pt>
                <c:pt idx="37706">
                  <c:v>37706</c:v>
                </c:pt>
                <c:pt idx="37707">
                  <c:v>37707</c:v>
                </c:pt>
                <c:pt idx="37708">
                  <c:v>37708</c:v>
                </c:pt>
                <c:pt idx="37709">
                  <c:v>37709</c:v>
                </c:pt>
                <c:pt idx="37710">
                  <c:v>37710</c:v>
                </c:pt>
                <c:pt idx="37711">
                  <c:v>37711</c:v>
                </c:pt>
                <c:pt idx="37712">
                  <c:v>37712</c:v>
                </c:pt>
                <c:pt idx="37713">
                  <c:v>37713</c:v>
                </c:pt>
                <c:pt idx="37714">
                  <c:v>37714</c:v>
                </c:pt>
                <c:pt idx="37715">
                  <c:v>37715</c:v>
                </c:pt>
                <c:pt idx="37716">
                  <c:v>37716</c:v>
                </c:pt>
                <c:pt idx="37717">
                  <c:v>37717</c:v>
                </c:pt>
                <c:pt idx="37718">
                  <c:v>37718</c:v>
                </c:pt>
                <c:pt idx="37719">
                  <c:v>37719</c:v>
                </c:pt>
                <c:pt idx="37720">
                  <c:v>37720</c:v>
                </c:pt>
                <c:pt idx="37721">
                  <c:v>37721</c:v>
                </c:pt>
                <c:pt idx="37722">
                  <c:v>37722</c:v>
                </c:pt>
                <c:pt idx="37723">
                  <c:v>37723</c:v>
                </c:pt>
                <c:pt idx="37724">
                  <c:v>37724</c:v>
                </c:pt>
                <c:pt idx="37725">
                  <c:v>37725</c:v>
                </c:pt>
                <c:pt idx="37726">
                  <c:v>37726</c:v>
                </c:pt>
                <c:pt idx="37727">
                  <c:v>37727</c:v>
                </c:pt>
                <c:pt idx="37728">
                  <c:v>37728</c:v>
                </c:pt>
                <c:pt idx="37729">
                  <c:v>37729</c:v>
                </c:pt>
                <c:pt idx="37730">
                  <c:v>37730</c:v>
                </c:pt>
                <c:pt idx="37731">
                  <c:v>37731</c:v>
                </c:pt>
                <c:pt idx="37732">
                  <c:v>37732</c:v>
                </c:pt>
                <c:pt idx="37733">
                  <c:v>37733</c:v>
                </c:pt>
                <c:pt idx="37734">
                  <c:v>37734</c:v>
                </c:pt>
                <c:pt idx="37735">
                  <c:v>37735</c:v>
                </c:pt>
                <c:pt idx="37736">
                  <c:v>37736</c:v>
                </c:pt>
                <c:pt idx="37737">
                  <c:v>37737</c:v>
                </c:pt>
                <c:pt idx="37738">
                  <c:v>37738</c:v>
                </c:pt>
                <c:pt idx="37739">
                  <c:v>37739</c:v>
                </c:pt>
                <c:pt idx="37740">
                  <c:v>37740</c:v>
                </c:pt>
                <c:pt idx="37741">
                  <c:v>37741</c:v>
                </c:pt>
                <c:pt idx="37742">
                  <c:v>37742</c:v>
                </c:pt>
                <c:pt idx="37743">
                  <c:v>37743</c:v>
                </c:pt>
                <c:pt idx="37744">
                  <c:v>37744</c:v>
                </c:pt>
                <c:pt idx="37745">
                  <c:v>37745</c:v>
                </c:pt>
                <c:pt idx="37746">
                  <c:v>37746</c:v>
                </c:pt>
                <c:pt idx="37747">
                  <c:v>37747</c:v>
                </c:pt>
                <c:pt idx="37748">
                  <c:v>37748</c:v>
                </c:pt>
                <c:pt idx="37749">
                  <c:v>37749</c:v>
                </c:pt>
                <c:pt idx="37750">
                  <c:v>37750</c:v>
                </c:pt>
                <c:pt idx="37751">
                  <c:v>37751</c:v>
                </c:pt>
                <c:pt idx="37752">
                  <c:v>37752</c:v>
                </c:pt>
                <c:pt idx="37753">
                  <c:v>37753</c:v>
                </c:pt>
                <c:pt idx="37754">
                  <c:v>37754</c:v>
                </c:pt>
                <c:pt idx="37755">
                  <c:v>37755</c:v>
                </c:pt>
                <c:pt idx="37756">
                  <c:v>37756</c:v>
                </c:pt>
                <c:pt idx="37757">
                  <c:v>37757</c:v>
                </c:pt>
                <c:pt idx="37758">
                  <c:v>37758</c:v>
                </c:pt>
                <c:pt idx="37759">
                  <c:v>37759</c:v>
                </c:pt>
                <c:pt idx="37760">
                  <c:v>37760</c:v>
                </c:pt>
                <c:pt idx="37761">
                  <c:v>37761</c:v>
                </c:pt>
                <c:pt idx="37762">
                  <c:v>37762</c:v>
                </c:pt>
                <c:pt idx="37763">
                  <c:v>37763</c:v>
                </c:pt>
                <c:pt idx="37764">
                  <c:v>37764</c:v>
                </c:pt>
                <c:pt idx="37765">
                  <c:v>37765</c:v>
                </c:pt>
                <c:pt idx="37766">
                  <c:v>37766</c:v>
                </c:pt>
                <c:pt idx="37767">
                  <c:v>37767</c:v>
                </c:pt>
                <c:pt idx="37768">
                  <c:v>37768</c:v>
                </c:pt>
                <c:pt idx="37769">
                  <c:v>37769</c:v>
                </c:pt>
                <c:pt idx="37770">
                  <c:v>37770</c:v>
                </c:pt>
                <c:pt idx="37771">
                  <c:v>37771</c:v>
                </c:pt>
                <c:pt idx="37772">
                  <c:v>37772</c:v>
                </c:pt>
                <c:pt idx="37773">
                  <c:v>37773</c:v>
                </c:pt>
                <c:pt idx="37774">
                  <c:v>37774</c:v>
                </c:pt>
                <c:pt idx="37775">
                  <c:v>37775</c:v>
                </c:pt>
                <c:pt idx="37776">
                  <c:v>37776</c:v>
                </c:pt>
                <c:pt idx="37777">
                  <c:v>37777</c:v>
                </c:pt>
                <c:pt idx="37778">
                  <c:v>37778</c:v>
                </c:pt>
                <c:pt idx="37779">
                  <c:v>37779</c:v>
                </c:pt>
                <c:pt idx="37780">
                  <c:v>37780</c:v>
                </c:pt>
                <c:pt idx="37781">
                  <c:v>37781</c:v>
                </c:pt>
                <c:pt idx="37782">
                  <c:v>37782</c:v>
                </c:pt>
                <c:pt idx="37783">
                  <c:v>37783</c:v>
                </c:pt>
                <c:pt idx="37784">
                  <c:v>37784</c:v>
                </c:pt>
                <c:pt idx="37785">
                  <c:v>37785</c:v>
                </c:pt>
                <c:pt idx="37786">
                  <c:v>37786</c:v>
                </c:pt>
                <c:pt idx="37787">
                  <c:v>37787</c:v>
                </c:pt>
                <c:pt idx="37788">
                  <c:v>37788</c:v>
                </c:pt>
                <c:pt idx="37789">
                  <c:v>37789</c:v>
                </c:pt>
                <c:pt idx="37790">
                  <c:v>37790</c:v>
                </c:pt>
                <c:pt idx="37791">
                  <c:v>37791</c:v>
                </c:pt>
                <c:pt idx="37792">
                  <c:v>37792</c:v>
                </c:pt>
                <c:pt idx="37793">
                  <c:v>37793</c:v>
                </c:pt>
                <c:pt idx="37794">
                  <c:v>37794</c:v>
                </c:pt>
                <c:pt idx="37795">
                  <c:v>37795</c:v>
                </c:pt>
                <c:pt idx="37796">
                  <c:v>37796</c:v>
                </c:pt>
                <c:pt idx="37797">
                  <c:v>37797</c:v>
                </c:pt>
                <c:pt idx="37798">
                  <c:v>37798</c:v>
                </c:pt>
                <c:pt idx="37799">
                  <c:v>37799</c:v>
                </c:pt>
                <c:pt idx="37800">
                  <c:v>37800</c:v>
                </c:pt>
                <c:pt idx="37801">
                  <c:v>37801</c:v>
                </c:pt>
                <c:pt idx="37802">
                  <c:v>37802</c:v>
                </c:pt>
                <c:pt idx="37803">
                  <c:v>37803</c:v>
                </c:pt>
                <c:pt idx="37804">
                  <c:v>37804</c:v>
                </c:pt>
                <c:pt idx="37805">
                  <c:v>37805</c:v>
                </c:pt>
                <c:pt idx="37806">
                  <c:v>37806</c:v>
                </c:pt>
                <c:pt idx="37807">
                  <c:v>37807</c:v>
                </c:pt>
                <c:pt idx="37808">
                  <c:v>37808</c:v>
                </c:pt>
                <c:pt idx="37809">
                  <c:v>37809</c:v>
                </c:pt>
                <c:pt idx="37810">
                  <c:v>37810</c:v>
                </c:pt>
                <c:pt idx="37811">
                  <c:v>37811</c:v>
                </c:pt>
                <c:pt idx="37812">
                  <c:v>37812</c:v>
                </c:pt>
                <c:pt idx="37813">
                  <c:v>37813</c:v>
                </c:pt>
                <c:pt idx="37814">
                  <c:v>37814</c:v>
                </c:pt>
                <c:pt idx="37815">
                  <c:v>37815</c:v>
                </c:pt>
                <c:pt idx="37816">
                  <c:v>37816</c:v>
                </c:pt>
                <c:pt idx="37817">
                  <c:v>37817</c:v>
                </c:pt>
                <c:pt idx="37818">
                  <c:v>37818</c:v>
                </c:pt>
                <c:pt idx="37819">
                  <c:v>37819</c:v>
                </c:pt>
                <c:pt idx="37820">
                  <c:v>37820</c:v>
                </c:pt>
                <c:pt idx="37821">
                  <c:v>37821</c:v>
                </c:pt>
                <c:pt idx="37822">
                  <c:v>37822</c:v>
                </c:pt>
                <c:pt idx="37823">
                  <c:v>37823</c:v>
                </c:pt>
                <c:pt idx="37824">
                  <c:v>37824</c:v>
                </c:pt>
                <c:pt idx="37825">
                  <c:v>37825</c:v>
                </c:pt>
                <c:pt idx="37826">
                  <c:v>37826</c:v>
                </c:pt>
                <c:pt idx="37827">
                  <c:v>37827</c:v>
                </c:pt>
                <c:pt idx="37828">
                  <c:v>37828</c:v>
                </c:pt>
                <c:pt idx="37829">
                  <c:v>37829</c:v>
                </c:pt>
                <c:pt idx="37830">
                  <c:v>37830</c:v>
                </c:pt>
                <c:pt idx="37831">
                  <c:v>37831</c:v>
                </c:pt>
                <c:pt idx="37832">
                  <c:v>37832</c:v>
                </c:pt>
                <c:pt idx="37833">
                  <c:v>37833</c:v>
                </c:pt>
                <c:pt idx="37834">
                  <c:v>37834</c:v>
                </c:pt>
                <c:pt idx="37835">
                  <c:v>37835</c:v>
                </c:pt>
                <c:pt idx="37836">
                  <c:v>37836</c:v>
                </c:pt>
                <c:pt idx="37837">
                  <c:v>37837</c:v>
                </c:pt>
                <c:pt idx="37838">
                  <c:v>37838</c:v>
                </c:pt>
                <c:pt idx="37839">
                  <c:v>37839</c:v>
                </c:pt>
                <c:pt idx="37840">
                  <c:v>37840</c:v>
                </c:pt>
                <c:pt idx="37841">
                  <c:v>37841</c:v>
                </c:pt>
                <c:pt idx="37842">
                  <c:v>37842</c:v>
                </c:pt>
                <c:pt idx="37843">
                  <c:v>37843</c:v>
                </c:pt>
                <c:pt idx="37844">
                  <c:v>37844</c:v>
                </c:pt>
                <c:pt idx="37845">
                  <c:v>37845</c:v>
                </c:pt>
                <c:pt idx="37846">
                  <c:v>37846</c:v>
                </c:pt>
                <c:pt idx="37847">
                  <c:v>37847</c:v>
                </c:pt>
                <c:pt idx="37848">
                  <c:v>37848</c:v>
                </c:pt>
                <c:pt idx="37849">
                  <c:v>37849</c:v>
                </c:pt>
                <c:pt idx="37850">
                  <c:v>37850</c:v>
                </c:pt>
                <c:pt idx="37851">
                  <c:v>37851</c:v>
                </c:pt>
                <c:pt idx="37852">
                  <c:v>37852</c:v>
                </c:pt>
                <c:pt idx="37853">
                  <c:v>37853</c:v>
                </c:pt>
                <c:pt idx="37854">
                  <c:v>37854</c:v>
                </c:pt>
                <c:pt idx="37855">
                  <c:v>37855</c:v>
                </c:pt>
                <c:pt idx="37856">
                  <c:v>37856</c:v>
                </c:pt>
                <c:pt idx="37857">
                  <c:v>37857</c:v>
                </c:pt>
                <c:pt idx="37858">
                  <c:v>37858</c:v>
                </c:pt>
                <c:pt idx="37859">
                  <c:v>37859</c:v>
                </c:pt>
                <c:pt idx="37860">
                  <c:v>37860</c:v>
                </c:pt>
                <c:pt idx="37861">
                  <c:v>37861</c:v>
                </c:pt>
                <c:pt idx="37862">
                  <c:v>37862</c:v>
                </c:pt>
                <c:pt idx="37863">
                  <c:v>37863</c:v>
                </c:pt>
                <c:pt idx="37864">
                  <c:v>37864</c:v>
                </c:pt>
                <c:pt idx="37865">
                  <c:v>37865</c:v>
                </c:pt>
                <c:pt idx="37866">
                  <c:v>37866</c:v>
                </c:pt>
                <c:pt idx="37867">
                  <c:v>37867</c:v>
                </c:pt>
                <c:pt idx="37868">
                  <c:v>37868</c:v>
                </c:pt>
                <c:pt idx="37869">
                  <c:v>37869</c:v>
                </c:pt>
                <c:pt idx="37870">
                  <c:v>37870</c:v>
                </c:pt>
                <c:pt idx="37871">
                  <c:v>37871</c:v>
                </c:pt>
                <c:pt idx="37872">
                  <c:v>37872</c:v>
                </c:pt>
                <c:pt idx="37873">
                  <c:v>37873</c:v>
                </c:pt>
                <c:pt idx="37874">
                  <c:v>37874</c:v>
                </c:pt>
                <c:pt idx="37875">
                  <c:v>37875</c:v>
                </c:pt>
                <c:pt idx="37876">
                  <c:v>37876</c:v>
                </c:pt>
                <c:pt idx="37877">
                  <c:v>37877</c:v>
                </c:pt>
                <c:pt idx="37878">
                  <c:v>37878</c:v>
                </c:pt>
                <c:pt idx="37879">
                  <c:v>37879</c:v>
                </c:pt>
                <c:pt idx="37880">
                  <c:v>37880</c:v>
                </c:pt>
                <c:pt idx="37881">
                  <c:v>37881</c:v>
                </c:pt>
                <c:pt idx="37882">
                  <c:v>37882</c:v>
                </c:pt>
                <c:pt idx="37883">
                  <c:v>37883</c:v>
                </c:pt>
                <c:pt idx="37884">
                  <c:v>37884</c:v>
                </c:pt>
                <c:pt idx="37885">
                  <c:v>37885</c:v>
                </c:pt>
                <c:pt idx="37886">
                  <c:v>37886</c:v>
                </c:pt>
                <c:pt idx="37887">
                  <c:v>37887</c:v>
                </c:pt>
                <c:pt idx="37888">
                  <c:v>37888</c:v>
                </c:pt>
                <c:pt idx="37889">
                  <c:v>37889</c:v>
                </c:pt>
                <c:pt idx="37890">
                  <c:v>37890</c:v>
                </c:pt>
                <c:pt idx="37891">
                  <c:v>37891</c:v>
                </c:pt>
                <c:pt idx="37892">
                  <c:v>37892</c:v>
                </c:pt>
                <c:pt idx="37893">
                  <c:v>37893</c:v>
                </c:pt>
                <c:pt idx="37894">
                  <c:v>37894</c:v>
                </c:pt>
                <c:pt idx="37895">
                  <c:v>37895</c:v>
                </c:pt>
                <c:pt idx="37896">
                  <c:v>37896</c:v>
                </c:pt>
                <c:pt idx="37897">
                  <c:v>37897</c:v>
                </c:pt>
                <c:pt idx="37898">
                  <c:v>37898</c:v>
                </c:pt>
                <c:pt idx="37899">
                  <c:v>37899</c:v>
                </c:pt>
                <c:pt idx="37900">
                  <c:v>37900</c:v>
                </c:pt>
                <c:pt idx="37901">
                  <c:v>37901</c:v>
                </c:pt>
                <c:pt idx="37902">
                  <c:v>37902</c:v>
                </c:pt>
                <c:pt idx="37903">
                  <c:v>37903</c:v>
                </c:pt>
                <c:pt idx="37904">
                  <c:v>37904</c:v>
                </c:pt>
                <c:pt idx="37905">
                  <c:v>37905</c:v>
                </c:pt>
                <c:pt idx="37906">
                  <c:v>37906</c:v>
                </c:pt>
                <c:pt idx="37907">
                  <c:v>37907</c:v>
                </c:pt>
                <c:pt idx="37908">
                  <c:v>37908</c:v>
                </c:pt>
                <c:pt idx="37909">
                  <c:v>37909</c:v>
                </c:pt>
                <c:pt idx="37910">
                  <c:v>37910</c:v>
                </c:pt>
                <c:pt idx="37911">
                  <c:v>37911</c:v>
                </c:pt>
                <c:pt idx="37912">
                  <c:v>37912</c:v>
                </c:pt>
                <c:pt idx="37913">
                  <c:v>37913</c:v>
                </c:pt>
                <c:pt idx="37914">
                  <c:v>37914</c:v>
                </c:pt>
                <c:pt idx="37915">
                  <c:v>37915</c:v>
                </c:pt>
                <c:pt idx="37916">
                  <c:v>37916</c:v>
                </c:pt>
                <c:pt idx="37917">
                  <c:v>37917</c:v>
                </c:pt>
                <c:pt idx="37918">
                  <c:v>37918</c:v>
                </c:pt>
                <c:pt idx="37919">
                  <c:v>37919</c:v>
                </c:pt>
                <c:pt idx="37920">
                  <c:v>37920</c:v>
                </c:pt>
                <c:pt idx="37921">
                  <c:v>37921</c:v>
                </c:pt>
                <c:pt idx="37922">
                  <c:v>37922</c:v>
                </c:pt>
                <c:pt idx="37923">
                  <c:v>37923</c:v>
                </c:pt>
                <c:pt idx="37924">
                  <c:v>37924</c:v>
                </c:pt>
                <c:pt idx="37925">
                  <c:v>37925</c:v>
                </c:pt>
                <c:pt idx="37926">
                  <c:v>37926</c:v>
                </c:pt>
                <c:pt idx="37927">
                  <c:v>37927</c:v>
                </c:pt>
                <c:pt idx="37928">
                  <c:v>37928</c:v>
                </c:pt>
                <c:pt idx="37929">
                  <c:v>37929</c:v>
                </c:pt>
                <c:pt idx="37930">
                  <c:v>37930</c:v>
                </c:pt>
                <c:pt idx="37931">
                  <c:v>37931</c:v>
                </c:pt>
                <c:pt idx="37932">
                  <c:v>37932</c:v>
                </c:pt>
                <c:pt idx="37933">
                  <c:v>37933</c:v>
                </c:pt>
                <c:pt idx="37934">
                  <c:v>37934</c:v>
                </c:pt>
                <c:pt idx="37935">
                  <c:v>37935</c:v>
                </c:pt>
                <c:pt idx="37936">
                  <c:v>37936</c:v>
                </c:pt>
                <c:pt idx="37937">
                  <c:v>37937</c:v>
                </c:pt>
                <c:pt idx="37938">
                  <c:v>37938</c:v>
                </c:pt>
                <c:pt idx="37939">
                  <c:v>37939</c:v>
                </c:pt>
                <c:pt idx="37940">
                  <c:v>37940</c:v>
                </c:pt>
                <c:pt idx="37941">
                  <c:v>37941</c:v>
                </c:pt>
                <c:pt idx="37942">
                  <c:v>37942</c:v>
                </c:pt>
                <c:pt idx="37943">
                  <c:v>37943</c:v>
                </c:pt>
                <c:pt idx="37944">
                  <c:v>37944</c:v>
                </c:pt>
                <c:pt idx="37945">
                  <c:v>37945</c:v>
                </c:pt>
                <c:pt idx="37946">
                  <c:v>37946</c:v>
                </c:pt>
                <c:pt idx="37947">
                  <c:v>37947</c:v>
                </c:pt>
                <c:pt idx="37948">
                  <c:v>37948</c:v>
                </c:pt>
                <c:pt idx="37949">
                  <c:v>37949</c:v>
                </c:pt>
                <c:pt idx="37950">
                  <c:v>37950</c:v>
                </c:pt>
                <c:pt idx="37951">
                  <c:v>37951</c:v>
                </c:pt>
                <c:pt idx="37952">
                  <c:v>37952</c:v>
                </c:pt>
                <c:pt idx="37953">
                  <c:v>37953</c:v>
                </c:pt>
                <c:pt idx="37954">
                  <c:v>37954</c:v>
                </c:pt>
                <c:pt idx="37955">
                  <c:v>37955</c:v>
                </c:pt>
                <c:pt idx="37956">
                  <c:v>37956</c:v>
                </c:pt>
                <c:pt idx="37957">
                  <c:v>37957</c:v>
                </c:pt>
                <c:pt idx="37958">
                  <c:v>37958</c:v>
                </c:pt>
                <c:pt idx="37959">
                  <c:v>37959</c:v>
                </c:pt>
                <c:pt idx="37960">
                  <c:v>37960</c:v>
                </c:pt>
                <c:pt idx="37961">
                  <c:v>37961</c:v>
                </c:pt>
                <c:pt idx="37962">
                  <c:v>37962</c:v>
                </c:pt>
                <c:pt idx="37963">
                  <c:v>37963</c:v>
                </c:pt>
                <c:pt idx="37964">
                  <c:v>37964</c:v>
                </c:pt>
                <c:pt idx="37965">
                  <c:v>37965</c:v>
                </c:pt>
                <c:pt idx="37966">
                  <c:v>37966</c:v>
                </c:pt>
                <c:pt idx="37967">
                  <c:v>37967</c:v>
                </c:pt>
                <c:pt idx="37968">
                  <c:v>37968</c:v>
                </c:pt>
                <c:pt idx="37969">
                  <c:v>37969</c:v>
                </c:pt>
                <c:pt idx="37970">
                  <c:v>37970</c:v>
                </c:pt>
                <c:pt idx="37971">
                  <c:v>37971</c:v>
                </c:pt>
                <c:pt idx="37972">
                  <c:v>37972</c:v>
                </c:pt>
                <c:pt idx="37973">
                  <c:v>37973</c:v>
                </c:pt>
                <c:pt idx="37974">
                  <c:v>37974</c:v>
                </c:pt>
                <c:pt idx="37975">
                  <c:v>37975</c:v>
                </c:pt>
                <c:pt idx="37976">
                  <c:v>37976</c:v>
                </c:pt>
                <c:pt idx="37977">
                  <c:v>37977</c:v>
                </c:pt>
                <c:pt idx="37978">
                  <c:v>37978</c:v>
                </c:pt>
                <c:pt idx="37979">
                  <c:v>37979</c:v>
                </c:pt>
                <c:pt idx="37980">
                  <c:v>37980</c:v>
                </c:pt>
                <c:pt idx="37981">
                  <c:v>37981</c:v>
                </c:pt>
                <c:pt idx="37982">
                  <c:v>37982</c:v>
                </c:pt>
                <c:pt idx="37983">
                  <c:v>37983</c:v>
                </c:pt>
                <c:pt idx="37984">
                  <c:v>37984</c:v>
                </c:pt>
                <c:pt idx="37985">
                  <c:v>37985</c:v>
                </c:pt>
                <c:pt idx="37986">
                  <c:v>37986</c:v>
                </c:pt>
                <c:pt idx="37987">
                  <c:v>37987</c:v>
                </c:pt>
                <c:pt idx="37988">
                  <c:v>37988</c:v>
                </c:pt>
                <c:pt idx="37989">
                  <c:v>37989</c:v>
                </c:pt>
                <c:pt idx="37990">
                  <c:v>37990</c:v>
                </c:pt>
                <c:pt idx="37991">
                  <c:v>37991</c:v>
                </c:pt>
                <c:pt idx="37992">
                  <c:v>37992</c:v>
                </c:pt>
                <c:pt idx="37993">
                  <c:v>37993</c:v>
                </c:pt>
                <c:pt idx="37994">
                  <c:v>37994</c:v>
                </c:pt>
                <c:pt idx="37995">
                  <c:v>37995</c:v>
                </c:pt>
                <c:pt idx="37996">
                  <c:v>37996</c:v>
                </c:pt>
                <c:pt idx="37997">
                  <c:v>37997</c:v>
                </c:pt>
                <c:pt idx="37998">
                  <c:v>37998</c:v>
                </c:pt>
                <c:pt idx="37999">
                  <c:v>37999</c:v>
                </c:pt>
                <c:pt idx="38000">
                  <c:v>38000</c:v>
                </c:pt>
                <c:pt idx="38001">
                  <c:v>38001</c:v>
                </c:pt>
                <c:pt idx="38002">
                  <c:v>38002</c:v>
                </c:pt>
                <c:pt idx="38003">
                  <c:v>38003</c:v>
                </c:pt>
                <c:pt idx="38004">
                  <c:v>38004</c:v>
                </c:pt>
                <c:pt idx="38005">
                  <c:v>38005</c:v>
                </c:pt>
                <c:pt idx="38006">
                  <c:v>38006</c:v>
                </c:pt>
                <c:pt idx="38007">
                  <c:v>38007</c:v>
                </c:pt>
                <c:pt idx="38008">
                  <c:v>38008</c:v>
                </c:pt>
                <c:pt idx="38009">
                  <c:v>38009</c:v>
                </c:pt>
                <c:pt idx="38010">
                  <c:v>38010</c:v>
                </c:pt>
                <c:pt idx="38011">
                  <c:v>38011</c:v>
                </c:pt>
                <c:pt idx="38012">
                  <c:v>38012</c:v>
                </c:pt>
                <c:pt idx="38013">
                  <c:v>38013</c:v>
                </c:pt>
                <c:pt idx="38014">
                  <c:v>38014</c:v>
                </c:pt>
                <c:pt idx="38015">
                  <c:v>38015</c:v>
                </c:pt>
                <c:pt idx="38016">
                  <c:v>38016</c:v>
                </c:pt>
                <c:pt idx="38017">
                  <c:v>38017</c:v>
                </c:pt>
                <c:pt idx="38018">
                  <c:v>38018</c:v>
                </c:pt>
                <c:pt idx="38019">
                  <c:v>38019</c:v>
                </c:pt>
                <c:pt idx="38020">
                  <c:v>38020</c:v>
                </c:pt>
                <c:pt idx="38021">
                  <c:v>38021</c:v>
                </c:pt>
                <c:pt idx="38022">
                  <c:v>38022</c:v>
                </c:pt>
                <c:pt idx="38023">
                  <c:v>38023</c:v>
                </c:pt>
                <c:pt idx="38024">
                  <c:v>38024</c:v>
                </c:pt>
                <c:pt idx="38025">
                  <c:v>38025</c:v>
                </c:pt>
                <c:pt idx="38026">
                  <c:v>38026</c:v>
                </c:pt>
                <c:pt idx="38027">
                  <c:v>38027</c:v>
                </c:pt>
                <c:pt idx="38028">
                  <c:v>38028</c:v>
                </c:pt>
                <c:pt idx="38029">
                  <c:v>38029</c:v>
                </c:pt>
                <c:pt idx="38030">
                  <c:v>38030</c:v>
                </c:pt>
                <c:pt idx="38031">
                  <c:v>38031</c:v>
                </c:pt>
                <c:pt idx="38032">
                  <c:v>38032</c:v>
                </c:pt>
                <c:pt idx="38033">
                  <c:v>38033</c:v>
                </c:pt>
                <c:pt idx="38034">
                  <c:v>38034</c:v>
                </c:pt>
                <c:pt idx="38035">
                  <c:v>38035</c:v>
                </c:pt>
                <c:pt idx="38036">
                  <c:v>38036</c:v>
                </c:pt>
                <c:pt idx="38037">
                  <c:v>38037</c:v>
                </c:pt>
                <c:pt idx="38038">
                  <c:v>38038</c:v>
                </c:pt>
                <c:pt idx="38039">
                  <c:v>38039</c:v>
                </c:pt>
                <c:pt idx="38040">
                  <c:v>38040</c:v>
                </c:pt>
                <c:pt idx="38041">
                  <c:v>38041</c:v>
                </c:pt>
                <c:pt idx="38042">
                  <c:v>38042</c:v>
                </c:pt>
                <c:pt idx="38043">
                  <c:v>38043</c:v>
                </c:pt>
                <c:pt idx="38044">
                  <c:v>38044</c:v>
                </c:pt>
                <c:pt idx="38045">
                  <c:v>38045</c:v>
                </c:pt>
                <c:pt idx="38046">
                  <c:v>38046</c:v>
                </c:pt>
                <c:pt idx="38047">
                  <c:v>38047</c:v>
                </c:pt>
                <c:pt idx="38048">
                  <c:v>38048</c:v>
                </c:pt>
                <c:pt idx="38049">
                  <c:v>38049</c:v>
                </c:pt>
                <c:pt idx="38050">
                  <c:v>38050</c:v>
                </c:pt>
                <c:pt idx="38051">
                  <c:v>38051</c:v>
                </c:pt>
                <c:pt idx="38052">
                  <c:v>38052</c:v>
                </c:pt>
                <c:pt idx="38053">
                  <c:v>38053</c:v>
                </c:pt>
                <c:pt idx="38054">
                  <c:v>38054</c:v>
                </c:pt>
                <c:pt idx="38055">
                  <c:v>38055</c:v>
                </c:pt>
                <c:pt idx="38056">
                  <c:v>38056</c:v>
                </c:pt>
                <c:pt idx="38057">
                  <c:v>38057</c:v>
                </c:pt>
                <c:pt idx="38058">
                  <c:v>38058</c:v>
                </c:pt>
                <c:pt idx="38059">
                  <c:v>38059</c:v>
                </c:pt>
                <c:pt idx="38060">
                  <c:v>38060</c:v>
                </c:pt>
                <c:pt idx="38061">
                  <c:v>38061</c:v>
                </c:pt>
                <c:pt idx="38062">
                  <c:v>38062</c:v>
                </c:pt>
                <c:pt idx="38063">
                  <c:v>38063</c:v>
                </c:pt>
                <c:pt idx="38064">
                  <c:v>38064</c:v>
                </c:pt>
                <c:pt idx="38065">
                  <c:v>38065</c:v>
                </c:pt>
                <c:pt idx="38066">
                  <c:v>38066</c:v>
                </c:pt>
                <c:pt idx="38067">
                  <c:v>38067</c:v>
                </c:pt>
                <c:pt idx="38068">
                  <c:v>38068</c:v>
                </c:pt>
                <c:pt idx="38069">
                  <c:v>38069</c:v>
                </c:pt>
                <c:pt idx="38070">
                  <c:v>38070</c:v>
                </c:pt>
                <c:pt idx="38071">
                  <c:v>38071</c:v>
                </c:pt>
                <c:pt idx="38072">
                  <c:v>38072</c:v>
                </c:pt>
                <c:pt idx="38073">
                  <c:v>38073</c:v>
                </c:pt>
                <c:pt idx="38074">
                  <c:v>38074</c:v>
                </c:pt>
                <c:pt idx="38075">
                  <c:v>38075</c:v>
                </c:pt>
                <c:pt idx="38076">
                  <c:v>38076</c:v>
                </c:pt>
                <c:pt idx="38077">
                  <c:v>38077</c:v>
                </c:pt>
                <c:pt idx="38078">
                  <c:v>38078</c:v>
                </c:pt>
                <c:pt idx="38079">
                  <c:v>38079</c:v>
                </c:pt>
                <c:pt idx="38080">
                  <c:v>38080</c:v>
                </c:pt>
                <c:pt idx="38081">
                  <c:v>38081</c:v>
                </c:pt>
                <c:pt idx="38082">
                  <c:v>38082</c:v>
                </c:pt>
                <c:pt idx="38083">
                  <c:v>38083</c:v>
                </c:pt>
                <c:pt idx="38084">
                  <c:v>38084</c:v>
                </c:pt>
                <c:pt idx="38085">
                  <c:v>38085</c:v>
                </c:pt>
                <c:pt idx="38086">
                  <c:v>38086</c:v>
                </c:pt>
                <c:pt idx="38087">
                  <c:v>38087</c:v>
                </c:pt>
                <c:pt idx="38088">
                  <c:v>38088</c:v>
                </c:pt>
                <c:pt idx="38089">
                  <c:v>38089</c:v>
                </c:pt>
                <c:pt idx="38090">
                  <c:v>38090</c:v>
                </c:pt>
                <c:pt idx="38091">
                  <c:v>38091</c:v>
                </c:pt>
                <c:pt idx="38092">
                  <c:v>38092</c:v>
                </c:pt>
                <c:pt idx="38093">
                  <c:v>38093</c:v>
                </c:pt>
                <c:pt idx="38094">
                  <c:v>38094</c:v>
                </c:pt>
                <c:pt idx="38095">
                  <c:v>38095</c:v>
                </c:pt>
                <c:pt idx="38096">
                  <c:v>38096</c:v>
                </c:pt>
                <c:pt idx="38097">
                  <c:v>38097</c:v>
                </c:pt>
                <c:pt idx="38098">
                  <c:v>38098</c:v>
                </c:pt>
                <c:pt idx="38099">
                  <c:v>38099</c:v>
                </c:pt>
                <c:pt idx="38100">
                  <c:v>38100</c:v>
                </c:pt>
                <c:pt idx="38101">
                  <c:v>38101</c:v>
                </c:pt>
                <c:pt idx="38102">
                  <c:v>38102</c:v>
                </c:pt>
                <c:pt idx="38103">
                  <c:v>38103</c:v>
                </c:pt>
                <c:pt idx="38104">
                  <c:v>38104</c:v>
                </c:pt>
                <c:pt idx="38105">
                  <c:v>38105</c:v>
                </c:pt>
                <c:pt idx="38106">
                  <c:v>38106</c:v>
                </c:pt>
                <c:pt idx="38107">
                  <c:v>38107</c:v>
                </c:pt>
                <c:pt idx="38108">
                  <c:v>38108</c:v>
                </c:pt>
                <c:pt idx="38109">
                  <c:v>38109</c:v>
                </c:pt>
                <c:pt idx="38110">
                  <c:v>38110</c:v>
                </c:pt>
                <c:pt idx="38111">
                  <c:v>38111</c:v>
                </c:pt>
                <c:pt idx="38112">
                  <c:v>38112</c:v>
                </c:pt>
                <c:pt idx="38113">
                  <c:v>38113</c:v>
                </c:pt>
                <c:pt idx="38114">
                  <c:v>38114</c:v>
                </c:pt>
                <c:pt idx="38115">
                  <c:v>38115</c:v>
                </c:pt>
                <c:pt idx="38116">
                  <c:v>38116</c:v>
                </c:pt>
                <c:pt idx="38117">
                  <c:v>38117</c:v>
                </c:pt>
                <c:pt idx="38118">
                  <c:v>38118</c:v>
                </c:pt>
                <c:pt idx="38119">
                  <c:v>38119</c:v>
                </c:pt>
                <c:pt idx="38120">
                  <c:v>38120</c:v>
                </c:pt>
                <c:pt idx="38121">
                  <c:v>38121</c:v>
                </c:pt>
                <c:pt idx="38122">
                  <c:v>38122</c:v>
                </c:pt>
                <c:pt idx="38123">
                  <c:v>38123</c:v>
                </c:pt>
                <c:pt idx="38124">
                  <c:v>38124</c:v>
                </c:pt>
                <c:pt idx="38125">
                  <c:v>38125</c:v>
                </c:pt>
                <c:pt idx="38126">
                  <c:v>38126</c:v>
                </c:pt>
                <c:pt idx="38127">
                  <c:v>38127</c:v>
                </c:pt>
                <c:pt idx="38128">
                  <c:v>38128</c:v>
                </c:pt>
                <c:pt idx="38129">
                  <c:v>38129</c:v>
                </c:pt>
                <c:pt idx="38130">
                  <c:v>38130</c:v>
                </c:pt>
                <c:pt idx="38131">
                  <c:v>38131</c:v>
                </c:pt>
                <c:pt idx="38132">
                  <c:v>38132</c:v>
                </c:pt>
                <c:pt idx="38133">
                  <c:v>38133</c:v>
                </c:pt>
                <c:pt idx="38134">
                  <c:v>38134</c:v>
                </c:pt>
                <c:pt idx="38135">
                  <c:v>38135</c:v>
                </c:pt>
                <c:pt idx="38136">
                  <c:v>38136</c:v>
                </c:pt>
                <c:pt idx="38137">
                  <c:v>38137</c:v>
                </c:pt>
                <c:pt idx="38138">
                  <c:v>38138</c:v>
                </c:pt>
                <c:pt idx="38139">
                  <c:v>38139</c:v>
                </c:pt>
                <c:pt idx="38140">
                  <c:v>38140</c:v>
                </c:pt>
                <c:pt idx="38141">
                  <c:v>38141</c:v>
                </c:pt>
                <c:pt idx="38142">
                  <c:v>38142</c:v>
                </c:pt>
                <c:pt idx="38143">
                  <c:v>38143</c:v>
                </c:pt>
                <c:pt idx="38144">
                  <c:v>38144</c:v>
                </c:pt>
                <c:pt idx="38145">
                  <c:v>38145</c:v>
                </c:pt>
                <c:pt idx="38146">
                  <c:v>38146</c:v>
                </c:pt>
                <c:pt idx="38147">
                  <c:v>38147</c:v>
                </c:pt>
                <c:pt idx="38148">
                  <c:v>38148</c:v>
                </c:pt>
                <c:pt idx="38149">
                  <c:v>38149</c:v>
                </c:pt>
                <c:pt idx="38150">
                  <c:v>38150</c:v>
                </c:pt>
                <c:pt idx="38151">
                  <c:v>38151</c:v>
                </c:pt>
                <c:pt idx="38152">
                  <c:v>38152</c:v>
                </c:pt>
                <c:pt idx="38153">
                  <c:v>38153</c:v>
                </c:pt>
                <c:pt idx="38154">
                  <c:v>38154</c:v>
                </c:pt>
                <c:pt idx="38155">
                  <c:v>38155</c:v>
                </c:pt>
                <c:pt idx="38156">
                  <c:v>38156</c:v>
                </c:pt>
                <c:pt idx="38157">
                  <c:v>38157</c:v>
                </c:pt>
                <c:pt idx="38158">
                  <c:v>38158</c:v>
                </c:pt>
                <c:pt idx="38159">
                  <c:v>38159</c:v>
                </c:pt>
                <c:pt idx="38160">
                  <c:v>38160</c:v>
                </c:pt>
                <c:pt idx="38161">
                  <c:v>38161</c:v>
                </c:pt>
                <c:pt idx="38162">
                  <c:v>38162</c:v>
                </c:pt>
                <c:pt idx="38163">
                  <c:v>38163</c:v>
                </c:pt>
                <c:pt idx="38164">
                  <c:v>38164</c:v>
                </c:pt>
                <c:pt idx="38165">
                  <c:v>38165</c:v>
                </c:pt>
                <c:pt idx="38166">
                  <c:v>38166</c:v>
                </c:pt>
                <c:pt idx="38167">
                  <c:v>38167</c:v>
                </c:pt>
                <c:pt idx="38168">
                  <c:v>38168</c:v>
                </c:pt>
                <c:pt idx="38169">
                  <c:v>38169</c:v>
                </c:pt>
                <c:pt idx="38170">
                  <c:v>38170</c:v>
                </c:pt>
                <c:pt idx="38171">
                  <c:v>38171</c:v>
                </c:pt>
                <c:pt idx="38172">
                  <c:v>38172</c:v>
                </c:pt>
                <c:pt idx="38173">
                  <c:v>38173</c:v>
                </c:pt>
                <c:pt idx="38174">
                  <c:v>38174</c:v>
                </c:pt>
                <c:pt idx="38175">
                  <c:v>38175</c:v>
                </c:pt>
                <c:pt idx="38176">
                  <c:v>38176</c:v>
                </c:pt>
                <c:pt idx="38177">
                  <c:v>38177</c:v>
                </c:pt>
                <c:pt idx="38178">
                  <c:v>38178</c:v>
                </c:pt>
                <c:pt idx="38179">
                  <c:v>38179</c:v>
                </c:pt>
                <c:pt idx="38180">
                  <c:v>38180</c:v>
                </c:pt>
                <c:pt idx="38181">
                  <c:v>38181</c:v>
                </c:pt>
                <c:pt idx="38182">
                  <c:v>38182</c:v>
                </c:pt>
                <c:pt idx="38183">
                  <c:v>38183</c:v>
                </c:pt>
                <c:pt idx="38184">
                  <c:v>38184</c:v>
                </c:pt>
                <c:pt idx="38185">
                  <c:v>38185</c:v>
                </c:pt>
                <c:pt idx="38186">
                  <c:v>38186</c:v>
                </c:pt>
                <c:pt idx="38187">
                  <c:v>38187</c:v>
                </c:pt>
                <c:pt idx="38188">
                  <c:v>38188</c:v>
                </c:pt>
                <c:pt idx="38189">
                  <c:v>38189</c:v>
                </c:pt>
                <c:pt idx="38190">
                  <c:v>38190</c:v>
                </c:pt>
                <c:pt idx="38191">
                  <c:v>38191</c:v>
                </c:pt>
                <c:pt idx="38192">
                  <c:v>38192</c:v>
                </c:pt>
                <c:pt idx="38193">
                  <c:v>38193</c:v>
                </c:pt>
                <c:pt idx="38194">
                  <c:v>38194</c:v>
                </c:pt>
                <c:pt idx="38195">
                  <c:v>38195</c:v>
                </c:pt>
                <c:pt idx="38196">
                  <c:v>38196</c:v>
                </c:pt>
                <c:pt idx="38197">
                  <c:v>38197</c:v>
                </c:pt>
                <c:pt idx="38198">
                  <c:v>38198</c:v>
                </c:pt>
                <c:pt idx="38199">
                  <c:v>38199</c:v>
                </c:pt>
                <c:pt idx="38200">
                  <c:v>38200</c:v>
                </c:pt>
                <c:pt idx="38201">
                  <c:v>38201</c:v>
                </c:pt>
                <c:pt idx="38202">
                  <c:v>38202</c:v>
                </c:pt>
                <c:pt idx="38203">
                  <c:v>38203</c:v>
                </c:pt>
                <c:pt idx="38204">
                  <c:v>38204</c:v>
                </c:pt>
                <c:pt idx="38205">
                  <c:v>38205</c:v>
                </c:pt>
                <c:pt idx="38206">
                  <c:v>38206</c:v>
                </c:pt>
                <c:pt idx="38207">
                  <c:v>38207</c:v>
                </c:pt>
                <c:pt idx="38208">
                  <c:v>38208</c:v>
                </c:pt>
                <c:pt idx="38209">
                  <c:v>38209</c:v>
                </c:pt>
                <c:pt idx="38210">
                  <c:v>38210</c:v>
                </c:pt>
                <c:pt idx="38211">
                  <c:v>38211</c:v>
                </c:pt>
                <c:pt idx="38212">
                  <c:v>38212</c:v>
                </c:pt>
                <c:pt idx="38213">
                  <c:v>38213</c:v>
                </c:pt>
                <c:pt idx="38214">
                  <c:v>38214</c:v>
                </c:pt>
                <c:pt idx="38215">
                  <c:v>38215</c:v>
                </c:pt>
                <c:pt idx="38216">
                  <c:v>38216</c:v>
                </c:pt>
                <c:pt idx="38217">
                  <c:v>38217</c:v>
                </c:pt>
                <c:pt idx="38218">
                  <c:v>38218</c:v>
                </c:pt>
                <c:pt idx="38219">
                  <c:v>38219</c:v>
                </c:pt>
                <c:pt idx="38220">
                  <c:v>38220</c:v>
                </c:pt>
                <c:pt idx="38221">
                  <c:v>38221</c:v>
                </c:pt>
                <c:pt idx="38222">
                  <c:v>38222</c:v>
                </c:pt>
                <c:pt idx="38223">
                  <c:v>38223</c:v>
                </c:pt>
                <c:pt idx="38224">
                  <c:v>38224</c:v>
                </c:pt>
                <c:pt idx="38225">
                  <c:v>38225</c:v>
                </c:pt>
                <c:pt idx="38226">
                  <c:v>38226</c:v>
                </c:pt>
                <c:pt idx="38227">
                  <c:v>38227</c:v>
                </c:pt>
                <c:pt idx="38228">
                  <c:v>38228</c:v>
                </c:pt>
                <c:pt idx="38229">
                  <c:v>38229</c:v>
                </c:pt>
                <c:pt idx="38230">
                  <c:v>38230</c:v>
                </c:pt>
                <c:pt idx="38231">
                  <c:v>38231</c:v>
                </c:pt>
                <c:pt idx="38232">
                  <c:v>38232</c:v>
                </c:pt>
                <c:pt idx="38233">
                  <c:v>38233</c:v>
                </c:pt>
                <c:pt idx="38234">
                  <c:v>38234</c:v>
                </c:pt>
                <c:pt idx="38235">
                  <c:v>38235</c:v>
                </c:pt>
                <c:pt idx="38236">
                  <c:v>38236</c:v>
                </c:pt>
                <c:pt idx="38237">
                  <c:v>38237</c:v>
                </c:pt>
                <c:pt idx="38238">
                  <c:v>38238</c:v>
                </c:pt>
                <c:pt idx="38239">
                  <c:v>38239</c:v>
                </c:pt>
                <c:pt idx="38240">
                  <c:v>38240</c:v>
                </c:pt>
                <c:pt idx="38241">
                  <c:v>38241</c:v>
                </c:pt>
                <c:pt idx="38242">
                  <c:v>38242</c:v>
                </c:pt>
                <c:pt idx="38243">
                  <c:v>38243</c:v>
                </c:pt>
                <c:pt idx="38244">
                  <c:v>38244</c:v>
                </c:pt>
                <c:pt idx="38245">
                  <c:v>38245</c:v>
                </c:pt>
                <c:pt idx="38246">
                  <c:v>38246</c:v>
                </c:pt>
                <c:pt idx="38247">
                  <c:v>38247</c:v>
                </c:pt>
                <c:pt idx="38248">
                  <c:v>38248</c:v>
                </c:pt>
                <c:pt idx="38249">
                  <c:v>38249</c:v>
                </c:pt>
                <c:pt idx="38250">
                  <c:v>38250</c:v>
                </c:pt>
                <c:pt idx="38251">
                  <c:v>38251</c:v>
                </c:pt>
                <c:pt idx="38252">
                  <c:v>38252</c:v>
                </c:pt>
                <c:pt idx="38253">
                  <c:v>38253</c:v>
                </c:pt>
                <c:pt idx="38254">
                  <c:v>38254</c:v>
                </c:pt>
                <c:pt idx="38255">
                  <c:v>38255</c:v>
                </c:pt>
                <c:pt idx="38256">
                  <c:v>38256</c:v>
                </c:pt>
                <c:pt idx="38257">
                  <c:v>38257</c:v>
                </c:pt>
                <c:pt idx="38258">
                  <c:v>38258</c:v>
                </c:pt>
                <c:pt idx="38259">
                  <c:v>38259</c:v>
                </c:pt>
                <c:pt idx="38260">
                  <c:v>38260</c:v>
                </c:pt>
                <c:pt idx="38261">
                  <c:v>38261</c:v>
                </c:pt>
                <c:pt idx="38262">
                  <c:v>38262</c:v>
                </c:pt>
                <c:pt idx="38263">
                  <c:v>38263</c:v>
                </c:pt>
                <c:pt idx="38264">
                  <c:v>38264</c:v>
                </c:pt>
                <c:pt idx="38265">
                  <c:v>38265</c:v>
                </c:pt>
                <c:pt idx="38266">
                  <c:v>38266</c:v>
                </c:pt>
                <c:pt idx="38267">
                  <c:v>38267</c:v>
                </c:pt>
                <c:pt idx="38268">
                  <c:v>38268</c:v>
                </c:pt>
                <c:pt idx="38269">
                  <c:v>38269</c:v>
                </c:pt>
                <c:pt idx="38270">
                  <c:v>38270</c:v>
                </c:pt>
                <c:pt idx="38271">
                  <c:v>38271</c:v>
                </c:pt>
                <c:pt idx="38272">
                  <c:v>38272</c:v>
                </c:pt>
                <c:pt idx="38273">
                  <c:v>38273</c:v>
                </c:pt>
                <c:pt idx="38274">
                  <c:v>38274</c:v>
                </c:pt>
                <c:pt idx="38275">
                  <c:v>38275</c:v>
                </c:pt>
                <c:pt idx="38276">
                  <c:v>38276</c:v>
                </c:pt>
                <c:pt idx="38277">
                  <c:v>38277</c:v>
                </c:pt>
                <c:pt idx="38278">
                  <c:v>38278</c:v>
                </c:pt>
                <c:pt idx="38279">
                  <c:v>38279</c:v>
                </c:pt>
                <c:pt idx="38280">
                  <c:v>38280</c:v>
                </c:pt>
                <c:pt idx="38281">
                  <c:v>38281</c:v>
                </c:pt>
                <c:pt idx="38282">
                  <c:v>38282</c:v>
                </c:pt>
                <c:pt idx="38283">
                  <c:v>38283</c:v>
                </c:pt>
                <c:pt idx="38284">
                  <c:v>38284</c:v>
                </c:pt>
                <c:pt idx="38285">
                  <c:v>38285</c:v>
                </c:pt>
                <c:pt idx="38286">
                  <c:v>38286</c:v>
                </c:pt>
                <c:pt idx="38287">
                  <c:v>38287</c:v>
                </c:pt>
                <c:pt idx="38288">
                  <c:v>38288</c:v>
                </c:pt>
                <c:pt idx="38289">
                  <c:v>38289</c:v>
                </c:pt>
                <c:pt idx="38290">
                  <c:v>38290</c:v>
                </c:pt>
                <c:pt idx="38291">
                  <c:v>38291</c:v>
                </c:pt>
                <c:pt idx="38292">
                  <c:v>38292</c:v>
                </c:pt>
                <c:pt idx="38293">
                  <c:v>38293</c:v>
                </c:pt>
                <c:pt idx="38294">
                  <c:v>38294</c:v>
                </c:pt>
                <c:pt idx="38295">
                  <c:v>38295</c:v>
                </c:pt>
                <c:pt idx="38296">
                  <c:v>38296</c:v>
                </c:pt>
                <c:pt idx="38297">
                  <c:v>38297</c:v>
                </c:pt>
                <c:pt idx="38298">
                  <c:v>38298</c:v>
                </c:pt>
                <c:pt idx="38299">
                  <c:v>38299</c:v>
                </c:pt>
                <c:pt idx="38300">
                  <c:v>38300</c:v>
                </c:pt>
                <c:pt idx="38301">
                  <c:v>38301</c:v>
                </c:pt>
                <c:pt idx="38302">
                  <c:v>38302</c:v>
                </c:pt>
                <c:pt idx="38303">
                  <c:v>38303</c:v>
                </c:pt>
                <c:pt idx="38304">
                  <c:v>38304</c:v>
                </c:pt>
                <c:pt idx="38305">
                  <c:v>38305</c:v>
                </c:pt>
                <c:pt idx="38306">
                  <c:v>38306</c:v>
                </c:pt>
                <c:pt idx="38307">
                  <c:v>38307</c:v>
                </c:pt>
                <c:pt idx="38308">
                  <c:v>38308</c:v>
                </c:pt>
                <c:pt idx="38309">
                  <c:v>38309</c:v>
                </c:pt>
                <c:pt idx="38310">
                  <c:v>38310</c:v>
                </c:pt>
                <c:pt idx="38311">
                  <c:v>38311</c:v>
                </c:pt>
                <c:pt idx="38312">
                  <c:v>38312</c:v>
                </c:pt>
                <c:pt idx="38313">
                  <c:v>38313</c:v>
                </c:pt>
                <c:pt idx="38314">
                  <c:v>38314</c:v>
                </c:pt>
                <c:pt idx="38315">
                  <c:v>38315</c:v>
                </c:pt>
                <c:pt idx="38316">
                  <c:v>38316</c:v>
                </c:pt>
                <c:pt idx="38317">
                  <c:v>38317</c:v>
                </c:pt>
                <c:pt idx="38318">
                  <c:v>38318</c:v>
                </c:pt>
                <c:pt idx="38319">
                  <c:v>38319</c:v>
                </c:pt>
                <c:pt idx="38320">
                  <c:v>38320</c:v>
                </c:pt>
                <c:pt idx="38321">
                  <c:v>38321</c:v>
                </c:pt>
                <c:pt idx="38322">
                  <c:v>38322</c:v>
                </c:pt>
                <c:pt idx="38323">
                  <c:v>38323</c:v>
                </c:pt>
                <c:pt idx="38324">
                  <c:v>38324</c:v>
                </c:pt>
                <c:pt idx="38325">
                  <c:v>38325</c:v>
                </c:pt>
                <c:pt idx="38326">
                  <c:v>38326</c:v>
                </c:pt>
                <c:pt idx="38327">
                  <c:v>38327</c:v>
                </c:pt>
                <c:pt idx="38328">
                  <c:v>38328</c:v>
                </c:pt>
                <c:pt idx="38329">
                  <c:v>38329</c:v>
                </c:pt>
                <c:pt idx="38330">
                  <c:v>38330</c:v>
                </c:pt>
                <c:pt idx="38331">
                  <c:v>38331</c:v>
                </c:pt>
                <c:pt idx="38332">
                  <c:v>38332</c:v>
                </c:pt>
                <c:pt idx="38333">
                  <c:v>38333</c:v>
                </c:pt>
                <c:pt idx="38334">
                  <c:v>38334</c:v>
                </c:pt>
                <c:pt idx="38335">
                  <c:v>38335</c:v>
                </c:pt>
                <c:pt idx="38336">
                  <c:v>38336</c:v>
                </c:pt>
                <c:pt idx="38337">
                  <c:v>38337</c:v>
                </c:pt>
                <c:pt idx="38338">
                  <c:v>38338</c:v>
                </c:pt>
                <c:pt idx="38339">
                  <c:v>38339</c:v>
                </c:pt>
                <c:pt idx="38340">
                  <c:v>38340</c:v>
                </c:pt>
                <c:pt idx="38341">
                  <c:v>38341</c:v>
                </c:pt>
                <c:pt idx="38342">
                  <c:v>38342</c:v>
                </c:pt>
                <c:pt idx="38343">
                  <c:v>38343</c:v>
                </c:pt>
                <c:pt idx="38344">
                  <c:v>38344</c:v>
                </c:pt>
                <c:pt idx="38345">
                  <c:v>38345</c:v>
                </c:pt>
                <c:pt idx="38346">
                  <c:v>38346</c:v>
                </c:pt>
                <c:pt idx="38347">
                  <c:v>38347</c:v>
                </c:pt>
                <c:pt idx="38348">
                  <c:v>38348</c:v>
                </c:pt>
                <c:pt idx="38349">
                  <c:v>38349</c:v>
                </c:pt>
                <c:pt idx="38350">
                  <c:v>38350</c:v>
                </c:pt>
                <c:pt idx="38351">
                  <c:v>38351</c:v>
                </c:pt>
                <c:pt idx="38352">
                  <c:v>38352</c:v>
                </c:pt>
                <c:pt idx="38353">
                  <c:v>38353</c:v>
                </c:pt>
                <c:pt idx="38354">
                  <c:v>38354</c:v>
                </c:pt>
                <c:pt idx="38355">
                  <c:v>38355</c:v>
                </c:pt>
                <c:pt idx="38356">
                  <c:v>38356</c:v>
                </c:pt>
                <c:pt idx="38357">
                  <c:v>38357</c:v>
                </c:pt>
                <c:pt idx="38358">
                  <c:v>38358</c:v>
                </c:pt>
                <c:pt idx="38359">
                  <c:v>38359</c:v>
                </c:pt>
                <c:pt idx="38360">
                  <c:v>38360</c:v>
                </c:pt>
                <c:pt idx="38361">
                  <c:v>38361</c:v>
                </c:pt>
                <c:pt idx="38362">
                  <c:v>38362</c:v>
                </c:pt>
                <c:pt idx="38363">
                  <c:v>38363</c:v>
                </c:pt>
                <c:pt idx="38364">
                  <c:v>38364</c:v>
                </c:pt>
                <c:pt idx="38365">
                  <c:v>38365</c:v>
                </c:pt>
                <c:pt idx="38366">
                  <c:v>38366</c:v>
                </c:pt>
                <c:pt idx="38367">
                  <c:v>38367</c:v>
                </c:pt>
                <c:pt idx="38368">
                  <c:v>38368</c:v>
                </c:pt>
                <c:pt idx="38369">
                  <c:v>38369</c:v>
                </c:pt>
                <c:pt idx="38370">
                  <c:v>38370</c:v>
                </c:pt>
                <c:pt idx="38371">
                  <c:v>38371</c:v>
                </c:pt>
                <c:pt idx="38372">
                  <c:v>38372</c:v>
                </c:pt>
                <c:pt idx="38373">
                  <c:v>38373</c:v>
                </c:pt>
                <c:pt idx="38374">
                  <c:v>38374</c:v>
                </c:pt>
                <c:pt idx="38375">
                  <c:v>38375</c:v>
                </c:pt>
                <c:pt idx="38376">
                  <c:v>38376</c:v>
                </c:pt>
                <c:pt idx="38377">
                  <c:v>38377</c:v>
                </c:pt>
                <c:pt idx="38378">
                  <c:v>38378</c:v>
                </c:pt>
                <c:pt idx="38379">
                  <c:v>38379</c:v>
                </c:pt>
                <c:pt idx="38380">
                  <c:v>38380</c:v>
                </c:pt>
                <c:pt idx="38381">
                  <c:v>38381</c:v>
                </c:pt>
                <c:pt idx="38382">
                  <c:v>38382</c:v>
                </c:pt>
                <c:pt idx="38383">
                  <c:v>38383</c:v>
                </c:pt>
                <c:pt idx="38384">
                  <c:v>38384</c:v>
                </c:pt>
                <c:pt idx="38385">
                  <c:v>38385</c:v>
                </c:pt>
                <c:pt idx="38386">
                  <c:v>38386</c:v>
                </c:pt>
                <c:pt idx="38387">
                  <c:v>38387</c:v>
                </c:pt>
                <c:pt idx="38388">
                  <c:v>38388</c:v>
                </c:pt>
                <c:pt idx="38389">
                  <c:v>38389</c:v>
                </c:pt>
                <c:pt idx="38390">
                  <c:v>38390</c:v>
                </c:pt>
                <c:pt idx="38391">
                  <c:v>38391</c:v>
                </c:pt>
                <c:pt idx="38392">
                  <c:v>38392</c:v>
                </c:pt>
                <c:pt idx="38393">
                  <c:v>38393</c:v>
                </c:pt>
                <c:pt idx="38394">
                  <c:v>38394</c:v>
                </c:pt>
                <c:pt idx="38395">
                  <c:v>38395</c:v>
                </c:pt>
                <c:pt idx="38396">
                  <c:v>38396</c:v>
                </c:pt>
                <c:pt idx="38397">
                  <c:v>38397</c:v>
                </c:pt>
                <c:pt idx="38398">
                  <c:v>38398</c:v>
                </c:pt>
                <c:pt idx="38399">
                  <c:v>38399</c:v>
                </c:pt>
                <c:pt idx="38400">
                  <c:v>38400</c:v>
                </c:pt>
                <c:pt idx="38401">
                  <c:v>38401</c:v>
                </c:pt>
                <c:pt idx="38402">
                  <c:v>38402</c:v>
                </c:pt>
                <c:pt idx="38403">
                  <c:v>38403</c:v>
                </c:pt>
                <c:pt idx="38404">
                  <c:v>38404</c:v>
                </c:pt>
                <c:pt idx="38405">
                  <c:v>38405</c:v>
                </c:pt>
                <c:pt idx="38406">
                  <c:v>38406</c:v>
                </c:pt>
                <c:pt idx="38407">
                  <c:v>38407</c:v>
                </c:pt>
                <c:pt idx="38408">
                  <c:v>38408</c:v>
                </c:pt>
                <c:pt idx="38409">
                  <c:v>38409</c:v>
                </c:pt>
                <c:pt idx="38410">
                  <c:v>38410</c:v>
                </c:pt>
                <c:pt idx="38411">
                  <c:v>38411</c:v>
                </c:pt>
                <c:pt idx="38412">
                  <c:v>38412</c:v>
                </c:pt>
                <c:pt idx="38413">
                  <c:v>38413</c:v>
                </c:pt>
                <c:pt idx="38414">
                  <c:v>38414</c:v>
                </c:pt>
                <c:pt idx="38415">
                  <c:v>38415</c:v>
                </c:pt>
                <c:pt idx="38416">
                  <c:v>38416</c:v>
                </c:pt>
                <c:pt idx="38417">
                  <c:v>38417</c:v>
                </c:pt>
                <c:pt idx="38418">
                  <c:v>38418</c:v>
                </c:pt>
                <c:pt idx="38419">
                  <c:v>38419</c:v>
                </c:pt>
                <c:pt idx="38420">
                  <c:v>38420</c:v>
                </c:pt>
                <c:pt idx="38421">
                  <c:v>38421</c:v>
                </c:pt>
                <c:pt idx="38422">
                  <c:v>38422</c:v>
                </c:pt>
                <c:pt idx="38423">
                  <c:v>38423</c:v>
                </c:pt>
                <c:pt idx="38424">
                  <c:v>38424</c:v>
                </c:pt>
                <c:pt idx="38425">
                  <c:v>38425</c:v>
                </c:pt>
                <c:pt idx="38426">
                  <c:v>38426</c:v>
                </c:pt>
                <c:pt idx="38427">
                  <c:v>38427</c:v>
                </c:pt>
                <c:pt idx="38428">
                  <c:v>38428</c:v>
                </c:pt>
                <c:pt idx="38429">
                  <c:v>38429</c:v>
                </c:pt>
                <c:pt idx="38430">
                  <c:v>38430</c:v>
                </c:pt>
                <c:pt idx="38431">
                  <c:v>38431</c:v>
                </c:pt>
                <c:pt idx="38432">
                  <c:v>38432</c:v>
                </c:pt>
                <c:pt idx="38433">
                  <c:v>38433</c:v>
                </c:pt>
                <c:pt idx="38434">
                  <c:v>38434</c:v>
                </c:pt>
                <c:pt idx="38435">
                  <c:v>38435</c:v>
                </c:pt>
                <c:pt idx="38436">
                  <c:v>38436</c:v>
                </c:pt>
                <c:pt idx="38437">
                  <c:v>38437</c:v>
                </c:pt>
                <c:pt idx="38438">
                  <c:v>38438</c:v>
                </c:pt>
                <c:pt idx="38439">
                  <c:v>38439</c:v>
                </c:pt>
                <c:pt idx="38440">
                  <c:v>38440</c:v>
                </c:pt>
                <c:pt idx="38441">
                  <c:v>38441</c:v>
                </c:pt>
                <c:pt idx="38442">
                  <c:v>38442</c:v>
                </c:pt>
                <c:pt idx="38443">
                  <c:v>38443</c:v>
                </c:pt>
                <c:pt idx="38444">
                  <c:v>38444</c:v>
                </c:pt>
                <c:pt idx="38445">
                  <c:v>38445</c:v>
                </c:pt>
                <c:pt idx="38446">
                  <c:v>38446</c:v>
                </c:pt>
                <c:pt idx="38447">
                  <c:v>38447</c:v>
                </c:pt>
                <c:pt idx="38448">
                  <c:v>38448</c:v>
                </c:pt>
                <c:pt idx="38449">
                  <c:v>38449</c:v>
                </c:pt>
                <c:pt idx="38450">
                  <c:v>38450</c:v>
                </c:pt>
                <c:pt idx="38451">
                  <c:v>38451</c:v>
                </c:pt>
                <c:pt idx="38452">
                  <c:v>38452</c:v>
                </c:pt>
                <c:pt idx="38453">
                  <c:v>38453</c:v>
                </c:pt>
                <c:pt idx="38454">
                  <c:v>38454</c:v>
                </c:pt>
                <c:pt idx="38455">
                  <c:v>38455</c:v>
                </c:pt>
                <c:pt idx="38456">
                  <c:v>38456</c:v>
                </c:pt>
                <c:pt idx="38457">
                  <c:v>38457</c:v>
                </c:pt>
                <c:pt idx="38458">
                  <c:v>38458</c:v>
                </c:pt>
                <c:pt idx="38459">
                  <c:v>38459</c:v>
                </c:pt>
                <c:pt idx="38460">
                  <c:v>38460</c:v>
                </c:pt>
                <c:pt idx="38461">
                  <c:v>38461</c:v>
                </c:pt>
                <c:pt idx="38462">
                  <c:v>38462</c:v>
                </c:pt>
                <c:pt idx="38463">
                  <c:v>38463</c:v>
                </c:pt>
                <c:pt idx="38464">
                  <c:v>38464</c:v>
                </c:pt>
                <c:pt idx="38465">
                  <c:v>38465</c:v>
                </c:pt>
                <c:pt idx="38466">
                  <c:v>38466</c:v>
                </c:pt>
                <c:pt idx="38467">
                  <c:v>38467</c:v>
                </c:pt>
                <c:pt idx="38468">
                  <c:v>38468</c:v>
                </c:pt>
                <c:pt idx="38469">
                  <c:v>38469</c:v>
                </c:pt>
                <c:pt idx="38470">
                  <c:v>38470</c:v>
                </c:pt>
                <c:pt idx="38471">
                  <c:v>38471</c:v>
                </c:pt>
                <c:pt idx="38472">
                  <c:v>38472</c:v>
                </c:pt>
                <c:pt idx="38473">
                  <c:v>38473</c:v>
                </c:pt>
                <c:pt idx="38474">
                  <c:v>38474</c:v>
                </c:pt>
                <c:pt idx="38475">
                  <c:v>38475</c:v>
                </c:pt>
                <c:pt idx="38476">
                  <c:v>38476</c:v>
                </c:pt>
                <c:pt idx="38477">
                  <c:v>38477</c:v>
                </c:pt>
                <c:pt idx="38478">
                  <c:v>38478</c:v>
                </c:pt>
                <c:pt idx="38479">
                  <c:v>38479</c:v>
                </c:pt>
                <c:pt idx="38480">
                  <c:v>38480</c:v>
                </c:pt>
                <c:pt idx="38481">
                  <c:v>38481</c:v>
                </c:pt>
                <c:pt idx="38482">
                  <c:v>38482</c:v>
                </c:pt>
                <c:pt idx="38483">
                  <c:v>38483</c:v>
                </c:pt>
                <c:pt idx="38484">
                  <c:v>38484</c:v>
                </c:pt>
                <c:pt idx="38485">
                  <c:v>38485</c:v>
                </c:pt>
                <c:pt idx="38486">
                  <c:v>38486</c:v>
                </c:pt>
                <c:pt idx="38487">
                  <c:v>38487</c:v>
                </c:pt>
                <c:pt idx="38488">
                  <c:v>38488</c:v>
                </c:pt>
                <c:pt idx="38489">
                  <c:v>38489</c:v>
                </c:pt>
                <c:pt idx="38490">
                  <c:v>38490</c:v>
                </c:pt>
                <c:pt idx="38491">
                  <c:v>38491</c:v>
                </c:pt>
                <c:pt idx="38492">
                  <c:v>38492</c:v>
                </c:pt>
                <c:pt idx="38493">
                  <c:v>38493</c:v>
                </c:pt>
                <c:pt idx="38494">
                  <c:v>38494</c:v>
                </c:pt>
                <c:pt idx="38495">
                  <c:v>38495</c:v>
                </c:pt>
                <c:pt idx="38496">
                  <c:v>38496</c:v>
                </c:pt>
                <c:pt idx="38497">
                  <c:v>38497</c:v>
                </c:pt>
                <c:pt idx="38498">
                  <c:v>38498</c:v>
                </c:pt>
                <c:pt idx="38499">
                  <c:v>38499</c:v>
                </c:pt>
                <c:pt idx="38500">
                  <c:v>38500</c:v>
                </c:pt>
                <c:pt idx="38501">
                  <c:v>38501</c:v>
                </c:pt>
                <c:pt idx="38502">
                  <c:v>38502</c:v>
                </c:pt>
                <c:pt idx="38503">
                  <c:v>38503</c:v>
                </c:pt>
                <c:pt idx="38504">
                  <c:v>38504</c:v>
                </c:pt>
                <c:pt idx="38505">
                  <c:v>38505</c:v>
                </c:pt>
                <c:pt idx="38506">
                  <c:v>38506</c:v>
                </c:pt>
                <c:pt idx="38507">
                  <c:v>38507</c:v>
                </c:pt>
                <c:pt idx="38508">
                  <c:v>38508</c:v>
                </c:pt>
                <c:pt idx="38509">
                  <c:v>38509</c:v>
                </c:pt>
                <c:pt idx="38510">
                  <c:v>38510</c:v>
                </c:pt>
                <c:pt idx="38511">
                  <c:v>38511</c:v>
                </c:pt>
                <c:pt idx="38512">
                  <c:v>38512</c:v>
                </c:pt>
                <c:pt idx="38513">
                  <c:v>38513</c:v>
                </c:pt>
                <c:pt idx="38514">
                  <c:v>38514</c:v>
                </c:pt>
                <c:pt idx="38515">
                  <c:v>38515</c:v>
                </c:pt>
                <c:pt idx="38516">
                  <c:v>38516</c:v>
                </c:pt>
                <c:pt idx="38517">
                  <c:v>38517</c:v>
                </c:pt>
                <c:pt idx="38518">
                  <c:v>38518</c:v>
                </c:pt>
                <c:pt idx="38519">
                  <c:v>38519</c:v>
                </c:pt>
                <c:pt idx="38520">
                  <c:v>38520</c:v>
                </c:pt>
                <c:pt idx="38521">
                  <c:v>38521</c:v>
                </c:pt>
                <c:pt idx="38522">
                  <c:v>38522</c:v>
                </c:pt>
                <c:pt idx="38523">
                  <c:v>38523</c:v>
                </c:pt>
                <c:pt idx="38524">
                  <c:v>38524</c:v>
                </c:pt>
                <c:pt idx="38525">
                  <c:v>38525</c:v>
                </c:pt>
                <c:pt idx="38526">
                  <c:v>38526</c:v>
                </c:pt>
                <c:pt idx="38527">
                  <c:v>38527</c:v>
                </c:pt>
                <c:pt idx="38528">
                  <c:v>38528</c:v>
                </c:pt>
                <c:pt idx="38529">
                  <c:v>38529</c:v>
                </c:pt>
                <c:pt idx="38530">
                  <c:v>38530</c:v>
                </c:pt>
                <c:pt idx="38531">
                  <c:v>38531</c:v>
                </c:pt>
                <c:pt idx="38532">
                  <c:v>38532</c:v>
                </c:pt>
                <c:pt idx="38533">
                  <c:v>38533</c:v>
                </c:pt>
                <c:pt idx="38534">
                  <c:v>38534</c:v>
                </c:pt>
                <c:pt idx="38535">
                  <c:v>38535</c:v>
                </c:pt>
                <c:pt idx="38536">
                  <c:v>38536</c:v>
                </c:pt>
                <c:pt idx="38537">
                  <c:v>38537</c:v>
                </c:pt>
                <c:pt idx="38538">
                  <c:v>38538</c:v>
                </c:pt>
                <c:pt idx="38539">
                  <c:v>38539</c:v>
                </c:pt>
                <c:pt idx="38540">
                  <c:v>38540</c:v>
                </c:pt>
                <c:pt idx="38541">
                  <c:v>38541</c:v>
                </c:pt>
                <c:pt idx="38542">
                  <c:v>38542</c:v>
                </c:pt>
                <c:pt idx="38543">
                  <c:v>38543</c:v>
                </c:pt>
                <c:pt idx="38544">
                  <c:v>38544</c:v>
                </c:pt>
                <c:pt idx="38545">
                  <c:v>38545</c:v>
                </c:pt>
                <c:pt idx="38546">
                  <c:v>38546</c:v>
                </c:pt>
                <c:pt idx="38547">
                  <c:v>38547</c:v>
                </c:pt>
                <c:pt idx="38548">
                  <c:v>38548</c:v>
                </c:pt>
                <c:pt idx="38549">
                  <c:v>38549</c:v>
                </c:pt>
                <c:pt idx="38550">
                  <c:v>38550</c:v>
                </c:pt>
                <c:pt idx="38551">
                  <c:v>38551</c:v>
                </c:pt>
                <c:pt idx="38552">
                  <c:v>38552</c:v>
                </c:pt>
                <c:pt idx="38553">
                  <c:v>38553</c:v>
                </c:pt>
                <c:pt idx="38554">
                  <c:v>38554</c:v>
                </c:pt>
                <c:pt idx="38555">
                  <c:v>38555</c:v>
                </c:pt>
                <c:pt idx="38556">
                  <c:v>38556</c:v>
                </c:pt>
                <c:pt idx="38557">
                  <c:v>38557</c:v>
                </c:pt>
                <c:pt idx="38558">
                  <c:v>38558</c:v>
                </c:pt>
                <c:pt idx="38559">
                  <c:v>38559</c:v>
                </c:pt>
                <c:pt idx="38560">
                  <c:v>38560</c:v>
                </c:pt>
                <c:pt idx="38561">
                  <c:v>38561</c:v>
                </c:pt>
                <c:pt idx="38562">
                  <c:v>38562</c:v>
                </c:pt>
                <c:pt idx="38563">
                  <c:v>38563</c:v>
                </c:pt>
                <c:pt idx="38564">
                  <c:v>38564</c:v>
                </c:pt>
                <c:pt idx="38565">
                  <c:v>38565</c:v>
                </c:pt>
                <c:pt idx="38566">
                  <c:v>38566</c:v>
                </c:pt>
                <c:pt idx="38567">
                  <c:v>38567</c:v>
                </c:pt>
                <c:pt idx="38568">
                  <c:v>38568</c:v>
                </c:pt>
                <c:pt idx="38569">
                  <c:v>38569</c:v>
                </c:pt>
                <c:pt idx="38570">
                  <c:v>38570</c:v>
                </c:pt>
                <c:pt idx="38571">
                  <c:v>38571</c:v>
                </c:pt>
                <c:pt idx="38572">
                  <c:v>38572</c:v>
                </c:pt>
                <c:pt idx="38573">
                  <c:v>38573</c:v>
                </c:pt>
                <c:pt idx="38574">
                  <c:v>38574</c:v>
                </c:pt>
                <c:pt idx="38575">
                  <c:v>38575</c:v>
                </c:pt>
                <c:pt idx="38576">
                  <c:v>38576</c:v>
                </c:pt>
                <c:pt idx="38577">
                  <c:v>38577</c:v>
                </c:pt>
                <c:pt idx="38578">
                  <c:v>38578</c:v>
                </c:pt>
                <c:pt idx="38579">
                  <c:v>38579</c:v>
                </c:pt>
                <c:pt idx="38580">
                  <c:v>38580</c:v>
                </c:pt>
                <c:pt idx="38581">
                  <c:v>38581</c:v>
                </c:pt>
                <c:pt idx="38582">
                  <c:v>38582</c:v>
                </c:pt>
                <c:pt idx="38583">
                  <c:v>38583</c:v>
                </c:pt>
                <c:pt idx="38584">
                  <c:v>38584</c:v>
                </c:pt>
                <c:pt idx="38585">
                  <c:v>38585</c:v>
                </c:pt>
                <c:pt idx="38586">
                  <c:v>38586</c:v>
                </c:pt>
                <c:pt idx="38587">
                  <c:v>38587</c:v>
                </c:pt>
                <c:pt idx="38588">
                  <c:v>38588</c:v>
                </c:pt>
                <c:pt idx="38589">
                  <c:v>38589</c:v>
                </c:pt>
                <c:pt idx="38590">
                  <c:v>38590</c:v>
                </c:pt>
                <c:pt idx="38591">
                  <c:v>38591</c:v>
                </c:pt>
                <c:pt idx="38592">
                  <c:v>38592</c:v>
                </c:pt>
                <c:pt idx="38593">
                  <c:v>38593</c:v>
                </c:pt>
                <c:pt idx="38594">
                  <c:v>38594</c:v>
                </c:pt>
                <c:pt idx="38595">
                  <c:v>38595</c:v>
                </c:pt>
                <c:pt idx="38596">
                  <c:v>38596</c:v>
                </c:pt>
                <c:pt idx="38597">
                  <c:v>38597</c:v>
                </c:pt>
                <c:pt idx="38598">
                  <c:v>38598</c:v>
                </c:pt>
                <c:pt idx="38599">
                  <c:v>38599</c:v>
                </c:pt>
                <c:pt idx="38600">
                  <c:v>38600</c:v>
                </c:pt>
                <c:pt idx="38601">
                  <c:v>38601</c:v>
                </c:pt>
                <c:pt idx="38602">
                  <c:v>38602</c:v>
                </c:pt>
                <c:pt idx="38603">
                  <c:v>38603</c:v>
                </c:pt>
                <c:pt idx="38604">
                  <c:v>38604</c:v>
                </c:pt>
                <c:pt idx="38605">
                  <c:v>38605</c:v>
                </c:pt>
                <c:pt idx="38606">
                  <c:v>38606</c:v>
                </c:pt>
                <c:pt idx="38607">
                  <c:v>38607</c:v>
                </c:pt>
                <c:pt idx="38608">
                  <c:v>38608</c:v>
                </c:pt>
                <c:pt idx="38609">
                  <c:v>38609</c:v>
                </c:pt>
                <c:pt idx="38610">
                  <c:v>38610</c:v>
                </c:pt>
                <c:pt idx="38611">
                  <c:v>38611</c:v>
                </c:pt>
                <c:pt idx="38612">
                  <c:v>38612</c:v>
                </c:pt>
                <c:pt idx="38613">
                  <c:v>38613</c:v>
                </c:pt>
                <c:pt idx="38614">
                  <c:v>38614</c:v>
                </c:pt>
                <c:pt idx="38615">
                  <c:v>38615</c:v>
                </c:pt>
                <c:pt idx="38616">
                  <c:v>38616</c:v>
                </c:pt>
                <c:pt idx="38617">
                  <c:v>38617</c:v>
                </c:pt>
                <c:pt idx="38618">
                  <c:v>38618</c:v>
                </c:pt>
                <c:pt idx="38619">
                  <c:v>38619</c:v>
                </c:pt>
                <c:pt idx="38620">
                  <c:v>38620</c:v>
                </c:pt>
                <c:pt idx="38621">
                  <c:v>38621</c:v>
                </c:pt>
                <c:pt idx="38622">
                  <c:v>38622</c:v>
                </c:pt>
                <c:pt idx="38623">
                  <c:v>38623</c:v>
                </c:pt>
                <c:pt idx="38624">
                  <c:v>38624</c:v>
                </c:pt>
                <c:pt idx="38625">
                  <c:v>38625</c:v>
                </c:pt>
                <c:pt idx="38626">
                  <c:v>38626</c:v>
                </c:pt>
                <c:pt idx="38627">
                  <c:v>38627</c:v>
                </c:pt>
                <c:pt idx="38628">
                  <c:v>38628</c:v>
                </c:pt>
                <c:pt idx="38629">
                  <c:v>38629</c:v>
                </c:pt>
                <c:pt idx="38630">
                  <c:v>38630</c:v>
                </c:pt>
                <c:pt idx="38631">
                  <c:v>38631</c:v>
                </c:pt>
                <c:pt idx="38632">
                  <c:v>38632</c:v>
                </c:pt>
                <c:pt idx="38633">
                  <c:v>38633</c:v>
                </c:pt>
                <c:pt idx="38634">
                  <c:v>38634</c:v>
                </c:pt>
                <c:pt idx="38635">
                  <c:v>38635</c:v>
                </c:pt>
                <c:pt idx="38636">
                  <c:v>38636</c:v>
                </c:pt>
                <c:pt idx="38637">
                  <c:v>38637</c:v>
                </c:pt>
                <c:pt idx="38638">
                  <c:v>38638</c:v>
                </c:pt>
                <c:pt idx="38639">
                  <c:v>38639</c:v>
                </c:pt>
                <c:pt idx="38640">
                  <c:v>38640</c:v>
                </c:pt>
                <c:pt idx="38641">
                  <c:v>38641</c:v>
                </c:pt>
                <c:pt idx="38642">
                  <c:v>38642</c:v>
                </c:pt>
                <c:pt idx="38643">
                  <c:v>38643</c:v>
                </c:pt>
                <c:pt idx="38644">
                  <c:v>38644</c:v>
                </c:pt>
                <c:pt idx="38645">
                  <c:v>38645</c:v>
                </c:pt>
                <c:pt idx="38646">
                  <c:v>38646</c:v>
                </c:pt>
                <c:pt idx="38647">
                  <c:v>38647</c:v>
                </c:pt>
                <c:pt idx="38648">
                  <c:v>38648</c:v>
                </c:pt>
                <c:pt idx="38649">
                  <c:v>38649</c:v>
                </c:pt>
                <c:pt idx="38650">
                  <c:v>38650</c:v>
                </c:pt>
                <c:pt idx="38651">
                  <c:v>38651</c:v>
                </c:pt>
                <c:pt idx="38652">
                  <c:v>38652</c:v>
                </c:pt>
                <c:pt idx="38653">
                  <c:v>38653</c:v>
                </c:pt>
                <c:pt idx="38654">
                  <c:v>38654</c:v>
                </c:pt>
                <c:pt idx="38655">
                  <c:v>38655</c:v>
                </c:pt>
                <c:pt idx="38656">
                  <c:v>38656</c:v>
                </c:pt>
                <c:pt idx="38657">
                  <c:v>38657</c:v>
                </c:pt>
                <c:pt idx="38658">
                  <c:v>38658</c:v>
                </c:pt>
                <c:pt idx="38659">
                  <c:v>38659</c:v>
                </c:pt>
                <c:pt idx="38660">
                  <c:v>38660</c:v>
                </c:pt>
                <c:pt idx="38661">
                  <c:v>38661</c:v>
                </c:pt>
                <c:pt idx="38662">
                  <c:v>38662</c:v>
                </c:pt>
                <c:pt idx="38663">
                  <c:v>38663</c:v>
                </c:pt>
                <c:pt idx="38664">
                  <c:v>38664</c:v>
                </c:pt>
                <c:pt idx="38665">
                  <c:v>38665</c:v>
                </c:pt>
                <c:pt idx="38666">
                  <c:v>38666</c:v>
                </c:pt>
                <c:pt idx="38667">
                  <c:v>38667</c:v>
                </c:pt>
                <c:pt idx="38668">
                  <c:v>38668</c:v>
                </c:pt>
                <c:pt idx="38669">
                  <c:v>38669</c:v>
                </c:pt>
                <c:pt idx="38670">
                  <c:v>38670</c:v>
                </c:pt>
                <c:pt idx="38671">
                  <c:v>38671</c:v>
                </c:pt>
                <c:pt idx="38672">
                  <c:v>38672</c:v>
                </c:pt>
                <c:pt idx="38673">
                  <c:v>38673</c:v>
                </c:pt>
                <c:pt idx="38674">
                  <c:v>38674</c:v>
                </c:pt>
                <c:pt idx="38675">
                  <c:v>38675</c:v>
                </c:pt>
                <c:pt idx="38676">
                  <c:v>38676</c:v>
                </c:pt>
                <c:pt idx="38677">
                  <c:v>38677</c:v>
                </c:pt>
                <c:pt idx="38678">
                  <c:v>38678</c:v>
                </c:pt>
                <c:pt idx="38679">
                  <c:v>38679</c:v>
                </c:pt>
                <c:pt idx="38680">
                  <c:v>38680</c:v>
                </c:pt>
                <c:pt idx="38681">
                  <c:v>38681</c:v>
                </c:pt>
                <c:pt idx="38682">
                  <c:v>38682</c:v>
                </c:pt>
                <c:pt idx="38683">
                  <c:v>38683</c:v>
                </c:pt>
                <c:pt idx="38684">
                  <c:v>38684</c:v>
                </c:pt>
                <c:pt idx="38685">
                  <c:v>38685</c:v>
                </c:pt>
                <c:pt idx="38686">
                  <c:v>38686</c:v>
                </c:pt>
                <c:pt idx="38687">
                  <c:v>38687</c:v>
                </c:pt>
                <c:pt idx="38688">
                  <c:v>38688</c:v>
                </c:pt>
                <c:pt idx="38689">
                  <c:v>38689</c:v>
                </c:pt>
                <c:pt idx="38690">
                  <c:v>38690</c:v>
                </c:pt>
                <c:pt idx="38691">
                  <c:v>38691</c:v>
                </c:pt>
                <c:pt idx="38692">
                  <c:v>38692</c:v>
                </c:pt>
                <c:pt idx="38693">
                  <c:v>38693</c:v>
                </c:pt>
                <c:pt idx="38694">
                  <c:v>38694</c:v>
                </c:pt>
                <c:pt idx="38695">
                  <c:v>38695</c:v>
                </c:pt>
                <c:pt idx="38696">
                  <c:v>38696</c:v>
                </c:pt>
                <c:pt idx="38697">
                  <c:v>38697</c:v>
                </c:pt>
                <c:pt idx="38698">
                  <c:v>38698</c:v>
                </c:pt>
                <c:pt idx="38699">
                  <c:v>38699</c:v>
                </c:pt>
                <c:pt idx="38700">
                  <c:v>38700</c:v>
                </c:pt>
                <c:pt idx="38701">
                  <c:v>38701</c:v>
                </c:pt>
                <c:pt idx="38702">
                  <c:v>38702</c:v>
                </c:pt>
                <c:pt idx="38703">
                  <c:v>38703</c:v>
                </c:pt>
                <c:pt idx="38704">
                  <c:v>38704</c:v>
                </c:pt>
                <c:pt idx="38705">
                  <c:v>38705</c:v>
                </c:pt>
                <c:pt idx="38706">
                  <c:v>38706</c:v>
                </c:pt>
                <c:pt idx="38707">
                  <c:v>38707</c:v>
                </c:pt>
                <c:pt idx="38708">
                  <c:v>38708</c:v>
                </c:pt>
                <c:pt idx="38709">
                  <c:v>38709</c:v>
                </c:pt>
                <c:pt idx="38710">
                  <c:v>38710</c:v>
                </c:pt>
                <c:pt idx="38711">
                  <c:v>38711</c:v>
                </c:pt>
                <c:pt idx="38712">
                  <c:v>38712</c:v>
                </c:pt>
                <c:pt idx="38713">
                  <c:v>38713</c:v>
                </c:pt>
                <c:pt idx="38714">
                  <c:v>38714</c:v>
                </c:pt>
                <c:pt idx="38715">
                  <c:v>38715</c:v>
                </c:pt>
                <c:pt idx="38716">
                  <c:v>38716</c:v>
                </c:pt>
                <c:pt idx="38717">
                  <c:v>38717</c:v>
                </c:pt>
                <c:pt idx="38718">
                  <c:v>38718</c:v>
                </c:pt>
                <c:pt idx="38719">
                  <c:v>38719</c:v>
                </c:pt>
                <c:pt idx="38720">
                  <c:v>38720</c:v>
                </c:pt>
                <c:pt idx="38721">
                  <c:v>38721</c:v>
                </c:pt>
                <c:pt idx="38722">
                  <c:v>38722</c:v>
                </c:pt>
                <c:pt idx="38723">
                  <c:v>38723</c:v>
                </c:pt>
                <c:pt idx="38724">
                  <c:v>38724</c:v>
                </c:pt>
                <c:pt idx="38725">
                  <c:v>38725</c:v>
                </c:pt>
                <c:pt idx="38726">
                  <c:v>38726</c:v>
                </c:pt>
                <c:pt idx="38727">
                  <c:v>38727</c:v>
                </c:pt>
                <c:pt idx="38728">
                  <c:v>38728</c:v>
                </c:pt>
                <c:pt idx="38729">
                  <c:v>38729</c:v>
                </c:pt>
                <c:pt idx="38730">
                  <c:v>38730</c:v>
                </c:pt>
                <c:pt idx="38731">
                  <c:v>38731</c:v>
                </c:pt>
                <c:pt idx="38732">
                  <c:v>38732</c:v>
                </c:pt>
                <c:pt idx="38733">
                  <c:v>38733</c:v>
                </c:pt>
                <c:pt idx="38734">
                  <c:v>38734</c:v>
                </c:pt>
                <c:pt idx="38735">
                  <c:v>38735</c:v>
                </c:pt>
                <c:pt idx="38736">
                  <c:v>38736</c:v>
                </c:pt>
                <c:pt idx="38737">
                  <c:v>38737</c:v>
                </c:pt>
                <c:pt idx="38738">
                  <c:v>38738</c:v>
                </c:pt>
                <c:pt idx="38739">
                  <c:v>38739</c:v>
                </c:pt>
                <c:pt idx="38740">
                  <c:v>38740</c:v>
                </c:pt>
                <c:pt idx="38741">
                  <c:v>38741</c:v>
                </c:pt>
                <c:pt idx="38742">
                  <c:v>38742</c:v>
                </c:pt>
                <c:pt idx="38743">
                  <c:v>38743</c:v>
                </c:pt>
                <c:pt idx="38744">
                  <c:v>38744</c:v>
                </c:pt>
                <c:pt idx="38745">
                  <c:v>38745</c:v>
                </c:pt>
                <c:pt idx="38746">
                  <c:v>38746</c:v>
                </c:pt>
                <c:pt idx="38747">
                  <c:v>38747</c:v>
                </c:pt>
                <c:pt idx="38748">
                  <c:v>38748</c:v>
                </c:pt>
                <c:pt idx="38749">
                  <c:v>38749</c:v>
                </c:pt>
                <c:pt idx="38750">
                  <c:v>38750</c:v>
                </c:pt>
                <c:pt idx="38751">
                  <c:v>38751</c:v>
                </c:pt>
                <c:pt idx="38752">
                  <c:v>38752</c:v>
                </c:pt>
                <c:pt idx="38753">
                  <c:v>38753</c:v>
                </c:pt>
                <c:pt idx="38754">
                  <c:v>38754</c:v>
                </c:pt>
                <c:pt idx="38755">
                  <c:v>38755</c:v>
                </c:pt>
                <c:pt idx="38756">
                  <c:v>38756</c:v>
                </c:pt>
                <c:pt idx="38757">
                  <c:v>38757</c:v>
                </c:pt>
                <c:pt idx="38758">
                  <c:v>38758</c:v>
                </c:pt>
                <c:pt idx="38759">
                  <c:v>38759</c:v>
                </c:pt>
                <c:pt idx="38760">
                  <c:v>38760</c:v>
                </c:pt>
                <c:pt idx="38761">
                  <c:v>38761</c:v>
                </c:pt>
                <c:pt idx="38762">
                  <c:v>38762</c:v>
                </c:pt>
                <c:pt idx="38763">
                  <c:v>38763</c:v>
                </c:pt>
                <c:pt idx="38764">
                  <c:v>38764</c:v>
                </c:pt>
                <c:pt idx="38765">
                  <c:v>38765</c:v>
                </c:pt>
                <c:pt idx="38766">
                  <c:v>38766</c:v>
                </c:pt>
                <c:pt idx="38767">
                  <c:v>38767</c:v>
                </c:pt>
                <c:pt idx="38768">
                  <c:v>38768</c:v>
                </c:pt>
                <c:pt idx="38769">
                  <c:v>38769</c:v>
                </c:pt>
                <c:pt idx="38770">
                  <c:v>38770</c:v>
                </c:pt>
                <c:pt idx="38771">
                  <c:v>38771</c:v>
                </c:pt>
                <c:pt idx="38772">
                  <c:v>38772</c:v>
                </c:pt>
                <c:pt idx="38773">
                  <c:v>38773</c:v>
                </c:pt>
                <c:pt idx="38774">
                  <c:v>38774</c:v>
                </c:pt>
                <c:pt idx="38775">
                  <c:v>38775</c:v>
                </c:pt>
                <c:pt idx="38776">
                  <c:v>38776</c:v>
                </c:pt>
                <c:pt idx="38777">
                  <c:v>38777</c:v>
                </c:pt>
                <c:pt idx="38778">
                  <c:v>38778</c:v>
                </c:pt>
                <c:pt idx="38779">
                  <c:v>38779</c:v>
                </c:pt>
                <c:pt idx="38780">
                  <c:v>38780</c:v>
                </c:pt>
                <c:pt idx="38781">
                  <c:v>38781</c:v>
                </c:pt>
                <c:pt idx="38782">
                  <c:v>38782</c:v>
                </c:pt>
                <c:pt idx="38783">
                  <c:v>38783</c:v>
                </c:pt>
                <c:pt idx="38784">
                  <c:v>38784</c:v>
                </c:pt>
                <c:pt idx="38785">
                  <c:v>38785</c:v>
                </c:pt>
                <c:pt idx="38786">
                  <c:v>38786</c:v>
                </c:pt>
                <c:pt idx="38787">
                  <c:v>38787</c:v>
                </c:pt>
                <c:pt idx="38788">
                  <c:v>38788</c:v>
                </c:pt>
                <c:pt idx="38789">
                  <c:v>38789</c:v>
                </c:pt>
                <c:pt idx="38790">
                  <c:v>38790</c:v>
                </c:pt>
                <c:pt idx="38791">
                  <c:v>38791</c:v>
                </c:pt>
                <c:pt idx="38792">
                  <c:v>38792</c:v>
                </c:pt>
                <c:pt idx="38793">
                  <c:v>38793</c:v>
                </c:pt>
                <c:pt idx="38794">
                  <c:v>38794</c:v>
                </c:pt>
                <c:pt idx="38795">
                  <c:v>38795</c:v>
                </c:pt>
                <c:pt idx="38796">
                  <c:v>38796</c:v>
                </c:pt>
                <c:pt idx="38797">
                  <c:v>38797</c:v>
                </c:pt>
                <c:pt idx="38798">
                  <c:v>38798</c:v>
                </c:pt>
                <c:pt idx="38799">
                  <c:v>38799</c:v>
                </c:pt>
                <c:pt idx="38800">
                  <c:v>38800</c:v>
                </c:pt>
                <c:pt idx="38801">
                  <c:v>38801</c:v>
                </c:pt>
                <c:pt idx="38802">
                  <c:v>38802</c:v>
                </c:pt>
                <c:pt idx="38803">
                  <c:v>38803</c:v>
                </c:pt>
                <c:pt idx="38804">
                  <c:v>38804</c:v>
                </c:pt>
                <c:pt idx="38805">
                  <c:v>38805</c:v>
                </c:pt>
                <c:pt idx="38806">
                  <c:v>38806</c:v>
                </c:pt>
                <c:pt idx="38807">
                  <c:v>38807</c:v>
                </c:pt>
                <c:pt idx="38808">
                  <c:v>38808</c:v>
                </c:pt>
                <c:pt idx="38809">
                  <c:v>38809</c:v>
                </c:pt>
                <c:pt idx="38810">
                  <c:v>38810</c:v>
                </c:pt>
                <c:pt idx="38811">
                  <c:v>38811</c:v>
                </c:pt>
                <c:pt idx="38812">
                  <c:v>38812</c:v>
                </c:pt>
                <c:pt idx="38813">
                  <c:v>38813</c:v>
                </c:pt>
                <c:pt idx="38814">
                  <c:v>38814</c:v>
                </c:pt>
                <c:pt idx="38815">
                  <c:v>38815</c:v>
                </c:pt>
                <c:pt idx="38816">
                  <c:v>38816</c:v>
                </c:pt>
                <c:pt idx="38817">
                  <c:v>38817</c:v>
                </c:pt>
                <c:pt idx="38818">
                  <c:v>38818</c:v>
                </c:pt>
                <c:pt idx="38819">
                  <c:v>38819</c:v>
                </c:pt>
                <c:pt idx="38820">
                  <c:v>38820</c:v>
                </c:pt>
                <c:pt idx="38821">
                  <c:v>38821</c:v>
                </c:pt>
                <c:pt idx="38822">
                  <c:v>38822</c:v>
                </c:pt>
                <c:pt idx="38823">
                  <c:v>38823</c:v>
                </c:pt>
                <c:pt idx="38824">
                  <c:v>38824</c:v>
                </c:pt>
                <c:pt idx="38825">
                  <c:v>38825</c:v>
                </c:pt>
                <c:pt idx="38826">
                  <c:v>38826</c:v>
                </c:pt>
                <c:pt idx="38827">
                  <c:v>38827</c:v>
                </c:pt>
                <c:pt idx="38828">
                  <c:v>38828</c:v>
                </c:pt>
                <c:pt idx="38829">
                  <c:v>38829</c:v>
                </c:pt>
                <c:pt idx="38830">
                  <c:v>38830</c:v>
                </c:pt>
                <c:pt idx="38831">
                  <c:v>38831</c:v>
                </c:pt>
                <c:pt idx="38832">
                  <c:v>38832</c:v>
                </c:pt>
                <c:pt idx="38833">
                  <c:v>38833</c:v>
                </c:pt>
                <c:pt idx="38834">
                  <c:v>38834</c:v>
                </c:pt>
                <c:pt idx="38835">
                  <c:v>38835</c:v>
                </c:pt>
                <c:pt idx="38836">
                  <c:v>38836</c:v>
                </c:pt>
                <c:pt idx="38837">
                  <c:v>38837</c:v>
                </c:pt>
                <c:pt idx="38838">
                  <c:v>38838</c:v>
                </c:pt>
                <c:pt idx="38839">
                  <c:v>38839</c:v>
                </c:pt>
                <c:pt idx="38840">
                  <c:v>38840</c:v>
                </c:pt>
                <c:pt idx="38841">
                  <c:v>38841</c:v>
                </c:pt>
                <c:pt idx="38842">
                  <c:v>38842</c:v>
                </c:pt>
                <c:pt idx="38843">
                  <c:v>38843</c:v>
                </c:pt>
                <c:pt idx="38844">
                  <c:v>38844</c:v>
                </c:pt>
                <c:pt idx="38845">
                  <c:v>38845</c:v>
                </c:pt>
                <c:pt idx="38846">
                  <c:v>38846</c:v>
                </c:pt>
                <c:pt idx="38847">
                  <c:v>38847</c:v>
                </c:pt>
                <c:pt idx="38848">
                  <c:v>38848</c:v>
                </c:pt>
                <c:pt idx="38849">
                  <c:v>38849</c:v>
                </c:pt>
                <c:pt idx="38850">
                  <c:v>38850</c:v>
                </c:pt>
                <c:pt idx="38851">
                  <c:v>38851</c:v>
                </c:pt>
                <c:pt idx="38852">
                  <c:v>38852</c:v>
                </c:pt>
                <c:pt idx="38853">
                  <c:v>38853</c:v>
                </c:pt>
                <c:pt idx="38854">
                  <c:v>38854</c:v>
                </c:pt>
                <c:pt idx="38855">
                  <c:v>38855</c:v>
                </c:pt>
                <c:pt idx="38856">
                  <c:v>38856</c:v>
                </c:pt>
                <c:pt idx="38857">
                  <c:v>38857</c:v>
                </c:pt>
                <c:pt idx="38858">
                  <c:v>38858</c:v>
                </c:pt>
                <c:pt idx="38859">
                  <c:v>38859</c:v>
                </c:pt>
                <c:pt idx="38860">
                  <c:v>38860</c:v>
                </c:pt>
                <c:pt idx="38861">
                  <c:v>38861</c:v>
                </c:pt>
                <c:pt idx="38862">
                  <c:v>38862</c:v>
                </c:pt>
                <c:pt idx="38863">
                  <c:v>38863</c:v>
                </c:pt>
                <c:pt idx="38864">
                  <c:v>38864</c:v>
                </c:pt>
                <c:pt idx="38865">
                  <c:v>38865</c:v>
                </c:pt>
                <c:pt idx="38866">
                  <c:v>38866</c:v>
                </c:pt>
                <c:pt idx="38867">
                  <c:v>38867</c:v>
                </c:pt>
                <c:pt idx="38868">
                  <c:v>38868</c:v>
                </c:pt>
                <c:pt idx="38869">
                  <c:v>38869</c:v>
                </c:pt>
                <c:pt idx="38870">
                  <c:v>38870</c:v>
                </c:pt>
                <c:pt idx="38871">
                  <c:v>38871</c:v>
                </c:pt>
                <c:pt idx="38872">
                  <c:v>38872</c:v>
                </c:pt>
                <c:pt idx="38873">
                  <c:v>38873</c:v>
                </c:pt>
                <c:pt idx="38874">
                  <c:v>38874</c:v>
                </c:pt>
                <c:pt idx="38875">
                  <c:v>38875</c:v>
                </c:pt>
                <c:pt idx="38876">
                  <c:v>38876</c:v>
                </c:pt>
                <c:pt idx="38877">
                  <c:v>38877</c:v>
                </c:pt>
                <c:pt idx="38878">
                  <c:v>38878</c:v>
                </c:pt>
                <c:pt idx="38879">
                  <c:v>38879</c:v>
                </c:pt>
                <c:pt idx="38880">
                  <c:v>38880</c:v>
                </c:pt>
                <c:pt idx="38881">
                  <c:v>38881</c:v>
                </c:pt>
                <c:pt idx="38882">
                  <c:v>38882</c:v>
                </c:pt>
                <c:pt idx="38883">
                  <c:v>38883</c:v>
                </c:pt>
                <c:pt idx="38884">
                  <c:v>38884</c:v>
                </c:pt>
                <c:pt idx="38885">
                  <c:v>38885</c:v>
                </c:pt>
                <c:pt idx="38886">
                  <c:v>38886</c:v>
                </c:pt>
                <c:pt idx="38887">
                  <c:v>38887</c:v>
                </c:pt>
                <c:pt idx="38888">
                  <c:v>38888</c:v>
                </c:pt>
                <c:pt idx="38889">
                  <c:v>38889</c:v>
                </c:pt>
                <c:pt idx="38890">
                  <c:v>38890</c:v>
                </c:pt>
                <c:pt idx="38891">
                  <c:v>38891</c:v>
                </c:pt>
                <c:pt idx="38892">
                  <c:v>38892</c:v>
                </c:pt>
                <c:pt idx="38893">
                  <c:v>38893</c:v>
                </c:pt>
                <c:pt idx="38894">
                  <c:v>38894</c:v>
                </c:pt>
                <c:pt idx="38895">
                  <c:v>38895</c:v>
                </c:pt>
                <c:pt idx="38896">
                  <c:v>38896</c:v>
                </c:pt>
                <c:pt idx="38897">
                  <c:v>38897</c:v>
                </c:pt>
                <c:pt idx="38898">
                  <c:v>38898</c:v>
                </c:pt>
                <c:pt idx="38899">
                  <c:v>38899</c:v>
                </c:pt>
                <c:pt idx="38900">
                  <c:v>38900</c:v>
                </c:pt>
                <c:pt idx="38901">
                  <c:v>38901</c:v>
                </c:pt>
                <c:pt idx="38902">
                  <c:v>38902</c:v>
                </c:pt>
                <c:pt idx="38903">
                  <c:v>38903</c:v>
                </c:pt>
                <c:pt idx="38904">
                  <c:v>38904</c:v>
                </c:pt>
                <c:pt idx="38905">
                  <c:v>38905</c:v>
                </c:pt>
                <c:pt idx="38906">
                  <c:v>38906</c:v>
                </c:pt>
                <c:pt idx="38907">
                  <c:v>38907</c:v>
                </c:pt>
                <c:pt idx="38908">
                  <c:v>38908</c:v>
                </c:pt>
                <c:pt idx="38909">
                  <c:v>38909</c:v>
                </c:pt>
                <c:pt idx="38910">
                  <c:v>38910</c:v>
                </c:pt>
                <c:pt idx="38911">
                  <c:v>38911</c:v>
                </c:pt>
                <c:pt idx="38912">
                  <c:v>38912</c:v>
                </c:pt>
                <c:pt idx="38913">
                  <c:v>38913</c:v>
                </c:pt>
                <c:pt idx="38914">
                  <c:v>38914</c:v>
                </c:pt>
                <c:pt idx="38915">
                  <c:v>38915</c:v>
                </c:pt>
                <c:pt idx="38916">
                  <c:v>38916</c:v>
                </c:pt>
                <c:pt idx="38917">
                  <c:v>38917</c:v>
                </c:pt>
                <c:pt idx="38918">
                  <c:v>38918</c:v>
                </c:pt>
                <c:pt idx="38919">
                  <c:v>38919</c:v>
                </c:pt>
                <c:pt idx="38920">
                  <c:v>38920</c:v>
                </c:pt>
                <c:pt idx="38921">
                  <c:v>38921</c:v>
                </c:pt>
                <c:pt idx="38922">
                  <c:v>38922</c:v>
                </c:pt>
                <c:pt idx="38923">
                  <c:v>38923</c:v>
                </c:pt>
                <c:pt idx="38924">
                  <c:v>38924</c:v>
                </c:pt>
                <c:pt idx="38925">
                  <c:v>38925</c:v>
                </c:pt>
                <c:pt idx="38926">
                  <c:v>38926</c:v>
                </c:pt>
                <c:pt idx="38927">
                  <c:v>38927</c:v>
                </c:pt>
                <c:pt idx="38928">
                  <c:v>38928</c:v>
                </c:pt>
                <c:pt idx="38929">
                  <c:v>38929</c:v>
                </c:pt>
                <c:pt idx="38930">
                  <c:v>38930</c:v>
                </c:pt>
                <c:pt idx="38931">
                  <c:v>38931</c:v>
                </c:pt>
                <c:pt idx="38932">
                  <c:v>38932</c:v>
                </c:pt>
                <c:pt idx="38933">
                  <c:v>38933</c:v>
                </c:pt>
                <c:pt idx="38934">
                  <c:v>38934</c:v>
                </c:pt>
                <c:pt idx="38935">
                  <c:v>38935</c:v>
                </c:pt>
                <c:pt idx="38936">
                  <c:v>38936</c:v>
                </c:pt>
                <c:pt idx="38937">
                  <c:v>38937</c:v>
                </c:pt>
                <c:pt idx="38938">
                  <c:v>38938</c:v>
                </c:pt>
                <c:pt idx="38939">
                  <c:v>38939</c:v>
                </c:pt>
                <c:pt idx="38940">
                  <c:v>38940</c:v>
                </c:pt>
                <c:pt idx="38941">
                  <c:v>38941</c:v>
                </c:pt>
                <c:pt idx="38942">
                  <c:v>38942</c:v>
                </c:pt>
                <c:pt idx="38943">
                  <c:v>38943</c:v>
                </c:pt>
                <c:pt idx="38944">
                  <c:v>38944</c:v>
                </c:pt>
                <c:pt idx="38945">
                  <c:v>38945</c:v>
                </c:pt>
                <c:pt idx="38946">
                  <c:v>38946</c:v>
                </c:pt>
                <c:pt idx="38947">
                  <c:v>38947</c:v>
                </c:pt>
                <c:pt idx="38948">
                  <c:v>38948</c:v>
                </c:pt>
                <c:pt idx="38949">
                  <c:v>38949</c:v>
                </c:pt>
                <c:pt idx="38950">
                  <c:v>38950</c:v>
                </c:pt>
                <c:pt idx="38951">
                  <c:v>38951</c:v>
                </c:pt>
                <c:pt idx="38952">
                  <c:v>38952</c:v>
                </c:pt>
                <c:pt idx="38953">
                  <c:v>38953</c:v>
                </c:pt>
                <c:pt idx="38954">
                  <c:v>38954</c:v>
                </c:pt>
                <c:pt idx="38955">
                  <c:v>38955</c:v>
                </c:pt>
                <c:pt idx="38956">
                  <c:v>38956</c:v>
                </c:pt>
                <c:pt idx="38957">
                  <c:v>38957</c:v>
                </c:pt>
                <c:pt idx="38958">
                  <c:v>38958</c:v>
                </c:pt>
                <c:pt idx="38959">
                  <c:v>38959</c:v>
                </c:pt>
                <c:pt idx="38960">
                  <c:v>38960</c:v>
                </c:pt>
                <c:pt idx="38961">
                  <c:v>38961</c:v>
                </c:pt>
                <c:pt idx="38962">
                  <c:v>38962</c:v>
                </c:pt>
                <c:pt idx="38963">
                  <c:v>38963</c:v>
                </c:pt>
                <c:pt idx="38964">
                  <c:v>38964</c:v>
                </c:pt>
                <c:pt idx="38965">
                  <c:v>38965</c:v>
                </c:pt>
                <c:pt idx="38966">
                  <c:v>38966</c:v>
                </c:pt>
                <c:pt idx="38967">
                  <c:v>38967</c:v>
                </c:pt>
                <c:pt idx="38968">
                  <c:v>38968</c:v>
                </c:pt>
                <c:pt idx="38969">
                  <c:v>38969</c:v>
                </c:pt>
                <c:pt idx="38970">
                  <c:v>38970</c:v>
                </c:pt>
                <c:pt idx="38971">
                  <c:v>38971</c:v>
                </c:pt>
                <c:pt idx="38972">
                  <c:v>38972</c:v>
                </c:pt>
                <c:pt idx="38973">
                  <c:v>38973</c:v>
                </c:pt>
                <c:pt idx="38974">
                  <c:v>38974</c:v>
                </c:pt>
                <c:pt idx="38975">
                  <c:v>38975</c:v>
                </c:pt>
                <c:pt idx="38976">
                  <c:v>38976</c:v>
                </c:pt>
                <c:pt idx="38977">
                  <c:v>38977</c:v>
                </c:pt>
                <c:pt idx="38978">
                  <c:v>38978</c:v>
                </c:pt>
                <c:pt idx="38979">
                  <c:v>38979</c:v>
                </c:pt>
                <c:pt idx="38980">
                  <c:v>38980</c:v>
                </c:pt>
                <c:pt idx="38981">
                  <c:v>38981</c:v>
                </c:pt>
                <c:pt idx="38982">
                  <c:v>38982</c:v>
                </c:pt>
                <c:pt idx="38983">
                  <c:v>38983</c:v>
                </c:pt>
                <c:pt idx="38984">
                  <c:v>38984</c:v>
                </c:pt>
                <c:pt idx="38985">
                  <c:v>38985</c:v>
                </c:pt>
                <c:pt idx="38986">
                  <c:v>38986</c:v>
                </c:pt>
                <c:pt idx="38987">
                  <c:v>38987</c:v>
                </c:pt>
                <c:pt idx="38988">
                  <c:v>38988</c:v>
                </c:pt>
                <c:pt idx="38989">
                  <c:v>38989</c:v>
                </c:pt>
                <c:pt idx="38990">
                  <c:v>38990</c:v>
                </c:pt>
                <c:pt idx="38991">
                  <c:v>38991</c:v>
                </c:pt>
                <c:pt idx="38992">
                  <c:v>38992</c:v>
                </c:pt>
                <c:pt idx="38993">
                  <c:v>38993</c:v>
                </c:pt>
                <c:pt idx="38994">
                  <c:v>38994</c:v>
                </c:pt>
                <c:pt idx="38995">
                  <c:v>38995</c:v>
                </c:pt>
                <c:pt idx="38996">
                  <c:v>38996</c:v>
                </c:pt>
                <c:pt idx="38997">
                  <c:v>38997</c:v>
                </c:pt>
                <c:pt idx="38998">
                  <c:v>38998</c:v>
                </c:pt>
                <c:pt idx="38999">
                  <c:v>38999</c:v>
                </c:pt>
                <c:pt idx="39000">
                  <c:v>39000</c:v>
                </c:pt>
                <c:pt idx="39001">
                  <c:v>39001</c:v>
                </c:pt>
                <c:pt idx="39002">
                  <c:v>39002</c:v>
                </c:pt>
                <c:pt idx="39003">
                  <c:v>39003</c:v>
                </c:pt>
                <c:pt idx="39004">
                  <c:v>39004</c:v>
                </c:pt>
                <c:pt idx="39005">
                  <c:v>39005</c:v>
                </c:pt>
                <c:pt idx="39006">
                  <c:v>39006</c:v>
                </c:pt>
                <c:pt idx="39007">
                  <c:v>39007</c:v>
                </c:pt>
                <c:pt idx="39008">
                  <c:v>39008</c:v>
                </c:pt>
                <c:pt idx="39009">
                  <c:v>39009</c:v>
                </c:pt>
                <c:pt idx="39010">
                  <c:v>39010</c:v>
                </c:pt>
                <c:pt idx="39011">
                  <c:v>39011</c:v>
                </c:pt>
                <c:pt idx="39012">
                  <c:v>39012</c:v>
                </c:pt>
                <c:pt idx="39013">
                  <c:v>39013</c:v>
                </c:pt>
                <c:pt idx="39014">
                  <c:v>39014</c:v>
                </c:pt>
                <c:pt idx="39015">
                  <c:v>39015</c:v>
                </c:pt>
                <c:pt idx="39016">
                  <c:v>39016</c:v>
                </c:pt>
                <c:pt idx="39017">
                  <c:v>39017</c:v>
                </c:pt>
                <c:pt idx="39018">
                  <c:v>39018</c:v>
                </c:pt>
                <c:pt idx="39019">
                  <c:v>39019</c:v>
                </c:pt>
                <c:pt idx="39020">
                  <c:v>39020</c:v>
                </c:pt>
                <c:pt idx="39021">
                  <c:v>39021</c:v>
                </c:pt>
                <c:pt idx="39022">
                  <c:v>39022</c:v>
                </c:pt>
                <c:pt idx="39023">
                  <c:v>39023</c:v>
                </c:pt>
                <c:pt idx="39024">
                  <c:v>39024</c:v>
                </c:pt>
                <c:pt idx="39025">
                  <c:v>39025</c:v>
                </c:pt>
                <c:pt idx="39026">
                  <c:v>39026</c:v>
                </c:pt>
                <c:pt idx="39027">
                  <c:v>39027</c:v>
                </c:pt>
                <c:pt idx="39028">
                  <c:v>39028</c:v>
                </c:pt>
                <c:pt idx="39029">
                  <c:v>39029</c:v>
                </c:pt>
                <c:pt idx="39030">
                  <c:v>39030</c:v>
                </c:pt>
                <c:pt idx="39031">
                  <c:v>39031</c:v>
                </c:pt>
                <c:pt idx="39032">
                  <c:v>39032</c:v>
                </c:pt>
                <c:pt idx="39033">
                  <c:v>39033</c:v>
                </c:pt>
                <c:pt idx="39034">
                  <c:v>39034</c:v>
                </c:pt>
                <c:pt idx="39035">
                  <c:v>39035</c:v>
                </c:pt>
                <c:pt idx="39036">
                  <c:v>39036</c:v>
                </c:pt>
                <c:pt idx="39037">
                  <c:v>39037</c:v>
                </c:pt>
                <c:pt idx="39038">
                  <c:v>39038</c:v>
                </c:pt>
                <c:pt idx="39039">
                  <c:v>39039</c:v>
                </c:pt>
                <c:pt idx="39040">
                  <c:v>39040</c:v>
                </c:pt>
                <c:pt idx="39041">
                  <c:v>39041</c:v>
                </c:pt>
                <c:pt idx="39042">
                  <c:v>39042</c:v>
                </c:pt>
                <c:pt idx="39043">
                  <c:v>39043</c:v>
                </c:pt>
                <c:pt idx="39044">
                  <c:v>39044</c:v>
                </c:pt>
                <c:pt idx="39045">
                  <c:v>39045</c:v>
                </c:pt>
                <c:pt idx="39046">
                  <c:v>39046</c:v>
                </c:pt>
                <c:pt idx="39047">
                  <c:v>39047</c:v>
                </c:pt>
                <c:pt idx="39048">
                  <c:v>39048</c:v>
                </c:pt>
                <c:pt idx="39049">
                  <c:v>39049</c:v>
                </c:pt>
                <c:pt idx="39050">
                  <c:v>39050</c:v>
                </c:pt>
                <c:pt idx="39051">
                  <c:v>39051</c:v>
                </c:pt>
                <c:pt idx="39052">
                  <c:v>39052</c:v>
                </c:pt>
                <c:pt idx="39053">
                  <c:v>39053</c:v>
                </c:pt>
                <c:pt idx="39054">
                  <c:v>39054</c:v>
                </c:pt>
                <c:pt idx="39055">
                  <c:v>39055</c:v>
                </c:pt>
                <c:pt idx="39056">
                  <c:v>39056</c:v>
                </c:pt>
                <c:pt idx="39057">
                  <c:v>39057</c:v>
                </c:pt>
                <c:pt idx="39058">
                  <c:v>39058</c:v>
                </c:pt>
                <c:pt idx="39059">
                  <c:v>39059</c:v>
                </c:pt>
                <c:pt idx="39060">
                  <c:v>39060</c:v>
                </c:pt>
                <c:pt idx="39061">
                  <c:v>39061</c:v>
                </c:pt>
                <c:pt idx="39062">
                  <c:v>39062</c:v>
                </c:pt>
                <c:pt idx="39063">
                  <c:v>39063</c:v>
                </c:pt>
                <c:pt idx="39064">
                  <c:v>39064</c:v>
                </c:pt>
                <c:pt idx="39065">
                  <c:v>39065</c:v>
                </c:pt>
                <c:pt idx="39066">
                  <c:v>39066</c:v>
                </c:pt>
                <c:pt idx="39067">
                  <c:v>39067</c:v>
                </c:pt>
                <c:pt idx="39068">
                  <c:v>39068</c:v>
                </c:pt>
                <c:pt idx="39069">
                  <c:v>39069</c:v>
                </c:pt>
                <c:pt idx="39070">
                  <c:v>39070</c:v>
                </c:pt>
                <c:pt idx="39071">
                  <c:v>39071</c:v>
                </c:pt>
                <c:pt idx="39072">
                  <c:v>39072</c:v>
                </c:pt>
                <c:pt idx="39073">
                  <c:v>39073</c:v>
                </c:pt>
                <c:pt idx="39074">
                  <c:v>39074</c:v>
                </c:pt>
                <c:pt idx="39075">
                  <c:v>39075</c:v>
                </c:pt>
                <c:pt idx="39076">
                  <c:v>39076</c:v>
                </c:pt>
                <c:pt idx="39077">
                  <c:v>39077</c:v>
                </c:pt>
                <c:pt idx="39078">
                  <c:v>39078</c:v>
                </c:pt>
                <c:pt idx="39079">
                  <c:v>39079</c:v>
                </c:pt>
                <c:pt idx="39080">
                  <c:v>39080</c:v>
                </c:pt>
                <c:pt idx="39081">
                  <c:v>39081</c:v>
                </c:pt>
                <c:pt idx="39082">
                  <c:v>39082</c:v>
                </c:pt>
                <c:pt idx="39083">
                  <c:v>39083</c:v>
                </c:pt>
                <c:pt idx="39084">
                  <c:v>39084</c:v>
                </c:pt>
                <c:pt idx="39085">
                  <c:v>39085</c:v>
                </c:pt>
                <c:pt idx="39086">
                  <c:v>39086</c:v>
                </c:pt>
                <c:pt idx="39087">
                  <c:v>39087</c:v>
                </c:pt>
                <c:pt idx="39088">
                  <c:v>39088</c:v>
                </c:pt>
                <c:pt idx="39089">
                  <c:v>39089</c:v>
                </c:pt>
                <c:pt idx="39090">
                  <c:v>39090</c:v>
                </c:pt>
                <c:pt idx="39091">
                  <c:v>39091</c:v>
                </c:pt>
                <c:pt idx="39092">
                  <c:v>39092</c:v>
                </c:pt>
                <c:pt idx="39093">
                  <c:v>39093</c:v>
                </c:pt>
                <c:pt idx="39094">
                  <c:v>39094</c:v>
                </c:pt>
                <c:pt idx="39095">
                  <c:v>39095</c:v>
                </c:pt>
                <c:pt idx="39096">
                  <c:v>39096</c:v>
                </c:pt>
                <c:pt idx="39097">
                  <c:v>39097</c:v>
                </c:pt>
                <c:pt idx="39098">
                  <c:v>39098</c:v>
                </c:pt>
                <c:pt idx="39099">
                  <c:v>39099</c:v>
                </c:pt>
                <c:pt idx="39100">
                  <c:v>39100</c:v>
                </c:pt>
                <c:pt idx="39101">
                  <c:v>39101</c:v>
                </c:pt>
                <c:pt idx="39102">
                  <c:v>39102</c:v>
                </c:pt>
                <c:pt idx="39103">
                  <c:v>39103</c:v>
                </c:pt>
                <c:pt idx="39104">
                  <c:v>39104</c:v>
                </c:pt>
                <c:pt idx="39105">
                  <c:v>39105</c:v>
                </c:pt>
                <c:pt idx="39106">
                  <c:v>39106</c:v>
                </c:pt>
                <c:pt idx="39107">
                  <c:v>39107</c:v>
                </c:pt>
                <c:pt idx="39108">
                  <c:v>39108</c:v>
                </c:pt>
                <c:pt idx="39109">
                  <c:v>39109</c:v>
                </c:pt>
                <c:pt idx="39110">
                  <c:v>39110</c:v>
                </c:pt>
                <c:pt idx="39111">
                  <c:v>39111</c:v>
                </c:pt>
                <c:pt idx="39112">
                  <c:v>39112</c:v>
                </c:pt>
                <c:pt idx="39113">
                  <c:v>39113</c:v>
                </c:pt>
                <c:pt idx="39114">
                  <c:v>39114</c:v>
                </c:pt>
                <c:pt idx="39115">
                  <c:v>39115</c:v>
                </c:pt>
                <c:pt idx="39116">
                  <c:v>39116</c:v>
                </c:pt>
                <c:pt idx="39117">
                  <c:v>39117</c:v>
                </c:pt>
                <c:pt idx="39118">
                  <c:v>39118</c:v>
                </c:pt>
                <c:pt idx="39119">
                  <c:v>39119</c:v>
                </c:pt>
                <c:pt idx="39120">
                  <c:v>39120</c:v>
                </c:pt>
                <c:pt idx="39121">
                  <c:v>39121</c:v>
                </c:pt>
                <c:pt idx="39122">
                  <c:v>39122</c:v>
                </c:pt>
                <c:pt idx="39123">
                  <c:v>39123</c:v>
                </c:pt>
                <c:pt idx="39124">
                  <c:v>39124</c:v>
                </c:pt>
                <c:pt idx="39125">
                  <c:v>39125</c:v>
                </c:pt>
                <c:pt idx="39126">
                  <c:v>39126</c:v>
                </c:pt>
                <c:pt idx="39127">
                  <c:v>39127</c:v>
                </c:pt>
                <c:pt idx="39128">
                  <c:v>39128</c:v>
                </c:pt>
                <c:pt idx="39129">
                  <c:v>39129</c:v>
                </c:pt>
                <c:pt idx="39130">
                  <c:v>39130</c:v>
                </c:pt>
                <c:pt idx="39131">
                  <c:v>39131</c:v>
                </c:pt>
                <c:pt idx="39132">
                  <c:v>39132</c:v>
                </c:pt>
                <c:pt idx="39133">
                  <c:v>39133</c:v>
                </c:pt>
                <c:pt idx="39134">
                  <c:v>39134</c:v>
                </c:pt>
                <c:pt idx="39135">
                  <c:v>39135</c:v>
                </c:pt>
                <c:pt idx="39136">
                  <c:v>39136</c:v>
                </c:pt>
                <c:pt idx="39137">
                  <c:v>39137</c:v>
                </c:pt>
                <c:pt idx="39138">
                  <c:v>39138</c:v>
                </c:pt>
                <c:pt idx="39139">
                  <c:v>39139</c:v>
                </c:pt>
                <c:pt idx="39140">
                  <c:v>39140</c:v>
                </c:pt>
                <c:pt idx="39141">
                  <c:v>39141</c:v>
                </c:pt>
                <c:pt idx="39142">
                  <c:v>39142</c:v>
                </c:pt>
                <c:pt idx="39143">
                  <c:v>39143</c:v>
                </c:pt>
                <c:pt idx="39144">
                  <c:v>39144</c:v>
                </c:pt>
                <c:pt idx="39145">
                  <c:v>39145</c:v>
                </c:pt>
                <c:pt idx="39146">
                  <c:v>39146</c:v>
                </c:pt>
                <c:pt idx="39147">
                  <c:v>39147</c:v>
                </c:pt>
                <c:pt idx="39148">
                  <c:v>39148</c:v>
                </c:pt>
                <c:pt idx="39149">
                  <c:v>39149</c:v>
                </c:pt>
                <c:pt idx="39150">
                  <c:v>39150</c:v>
                </c:pt>
                <c:pt idx="39151">
                  <c:v>39151</c:v>
                </c:pt>
                <c:pt idx="39152">
                  <c:v>39152</c:v>
                </c:pt>
                <c:pt idx="39153">
                  <c:v>39153</c:v>
                </c:pt>
                <c:pt idx="39154">
                  <c:v>39154</c:v>
                </c:pt>
                <c:pt idx="39155">
                  <c:v>39155</c:v>
                </c:pt>
                <c:pt idx="39156">
                  <c:v>39156</c:v>
                </c:pt>
                <c:pt idx="39157">
                  <c:v>39157</c:v>
                </c:pt>
                <c:pt idx="39158">
                  <c:v>39158</c:v>
                </c:pt>
                <c:pt idx="39159">
                  <c:v>39159</c:v>
                </c:pt>
                <c:pt idx="39160">
                  <c:v>39160</c:v>
                </c:pt>
                <c:pt idx="39161">
                  <c:v>39161</c:v>
                </c:pt>
                <c:pt idx="39162">
                  <c:v>39162</c:v>
                </c:pt>
                <c:pt idx="39163">
                  <c:v>39163</c:v>
                </c:pt>
                <c:pt idx="39164">
                  <c:v>39164</c:v>
                </c:pt>
                <c:pt idx="39165">
                  <c:v>39165</c:v>
                </c:pt>
                <c:pt idx="39166">
                  <c:v>39166</c:v>
                </c:pt>
                <c:pt idx="39167">
                  <c:v>39167</c:v>
                </c:pt>
                <c:pt idx="39168">
                  <c:v>39168</c:v>
                </c:pt>
                <c:pt idx="39169">
                  <c:v>39169</c:v>
                </c:pt>
                <c:pt idx="39170">
                  <c:v>39170</c:v>
                </c:pt>
                <c:pt idx="39171">
                  <c:v>39171</c:v>
                </c:pt>
                <c:pt idx="39172">
                  <c:v>39172</c:v>
                </c:pt>
                <c:pt idx="39173">
                  <c:v>39173</c:v>
                </c:pt>
                <c:pt idx="39174">
                  <c:v>39174</c:v>
                </c:pt>
                <c:pt idx="39175">
                  <c:v>39175</c:v>
                </c:pt>
                <c:pt idx="39176">
                  <c:v>39176</c:v>
                </c:pt>
                <c:pt idx="39177">
                  <c:v>39177</c:v>
                </c:pt>
                <c:pt idx="39178">
                  <c:v>39178</c:v>
                </c:pt>
                <c:pt idx="39179">
                  <c:v>39179</c:v>
                </c:pt>
                <c:pt idx="39180">
                  <c:v>39180</c:v>
                </c:pt>
                <c:pt idx="39181">
                  <c:v>39181</c:v>
                </c:pt>
                <c:pt idx="39182">
                  <c:v>39182</c:v>
                </c:pt>
                <c:pt idx="39183">
                  <c:v>39183</c:v>
                </c:pt>
                <c:pt idx="39184">
                  <c:v>39184</c:v>
                </c:pt>
                <c:pt idx="39185">
                  <c:v>39185</c:v>
                </c:pt>
                <c:pt idx="39186">
                  <c:v>39186</c:v>
                </c:pt>
                <c:pt idx="39187">
                  <c:v>39187</c:v>
                </c:pt>
                <c:pt idx="39188">
                  <c:v>39188</c:v>
                </c:pt>
                <c:pt idx="39189">
                  <c:v>39189</c:v>
                </c:pt>
                <c:pt idx="39190">
                  <c:v>39190</c:v>
                </c:pt>
                <c:pt idx="39191">
                  <c:v>39191</c:v>
                </c:pt>
                <c:pt idx="39192">
                  <c:v>39192</c:v>
                </c:pt>
                <c:pt idx="39193">
                  <c:v>39193</c:v>
                </c:pt>
                <c:pt idx="39194">
                  <c:v>39194</c:v>
                </c:pt>
                <c:pt idx="39195">
                  <c:v>39195</c:v>
                </c:pt>
                <c:pt idx="39196">
                  <c:v>39196</c:v>
                </c:pt>
                <c:pt idx="39197">
                  <c:v>39197</c:v>
                </c:pt>
                <c:pt idx="39198">
                  <c:v>39198</c:v>
                </c:pt>
                <c:pt idx="39199">
                  <c:v>39199</c:v>
                </c:pt>
                <c:pt idx="39200">
                  <c:v>39200</c:v>
                </c:pt>
                <c:pt idx="39201">
                  <c:v>39201</c:v>
                </c:pt>
                <c:pt idx="39202">
                  <c:v>39202</c:v>
                </c:pt>
                <c:pt idx="39203">
                  <c:v>39203</c:v>
                </c:pt>
                <c:pt idx="39204">
                  <c:v>39204</c:v>
                </c:pt>
                <c:pt idx="39205">
                  <c:v>39205</c:v>
                </c:pt>
                <c:pt idx="39206">
                  <c:v>39206</c:v>
                </c:pt>
                <c:pt idx="39207">
                  <c:v>39207</c:v>
                </c:pt>
                <c:pt idx="39208">
                  <c:v>39208</c:v>
                </c:pt>
                <c:pt idx="39209">
                  <c:v>39209</c:v>
                </c:pt>
                <c:pt idx="39210">
                  <c:v>39210</c:v>
                </c:pt>
                <c:pt idx="39211">
                  <c:v>39211</c:v>
                </c:pt>
                <c:pt idx="39212">
                  <c:v>39212</c:v>
                </c:pt>
                <c:pt idx="39213">
                  <c:v>39213</c:v>
                </c:pt>
                <c:pt idx="39214">
                  <c:v>39214</c:v>
                </c:pt>
                <c:pt idx="39215">
                  <c:v>39215</c:v>
                </c:pt>
                <c:pt idx="39216">
                  <c:v>39216</c:v>
                </c:pt>
                <c:pt idx="39217">
                  <c:v>39217</c:v>
                </c:pt>
                <c:pt idx="39218">
                  <c:v>39218</c:v>
                </c:pt>
                <c:pt idx="39219">
                  <c:v>39219</c:v>
                </c:pt>
                <c:pt idx="39220">
                  <c:v>39220</c:v>
                </c:pt>
                <c:pt idx="39221">
                  <c:v>39221</c:v>
                </c:pt>
                <c:pt idx="39222">
                  <c:v>39222</c:v>
                </c:pt>
                <c:pt idx="39223">
                  <c:v>39223</c:v>
                </c:pt>
                <c:pt idx="39224">
                  <c:v>39224</c:v>
                </c:pt>
                <c:pt idx="39225">
                  <c:v>39225</c:v>
                </c:pt>
                <c:pt idx="39226">
                  <c:v>39226</c:v>
                </c:pt>
                <c:pt idx="39227">
                  <c:v>39227</c:v>
                </c:pt>
                <c:pt idx="39228">
                  <c:v>39228</c:v>
                </c:pt>
                <c:pt idx="39229">
                  <c:v>39229</c:v>
                </c:pt>
                <c:pt idx="39230">
                  <c:v>39230</c:v>
                </c:pt>
                <c:pt idx="39231">
                  <c:v>39231</c:v>
                </c:pt>
                <c:pt idx="39232">
                  <c:v>39232</c:v>
                </c:pt>
                <c:pt idx="39233">
                  <c:v>39233</c:v>
                </c:pt>
                <c:pt idx="39234">
                  <c:v>39234</c:v>
                </c:pt>
                <c:pt idx="39235">
                  <c:v>39235</c:v>
                </c:pt>
                <c:pt idx="39236">
                  <c:v>39236</c:v>
                </c:pt>
                <c:pt idx="39237">
                  <c:v>39237</c:v>
                </c:pt>
                <c:pt idx="39238">
                  <c:v>39238</c:v>
                </c:pt>
                <c:pt idx="39239">
                  <c:v>39239</c:v>
                </c:pt>
                <c:pt idx="39240">
                  <c:v>39240</c:v>
                </c:pt>
                <c:pt idx="39241">
                  <c:v>39241</c:v>
                </c:pt>
                <c:pt idx="39242">
                  <c:v>39242</c:v>
                </c:pt>
                <c:pt idx="39243">
                  <c:v>39243</c:v>
                </c:pt>
                <c:pt idx="39244">
                  <c:v>39244</c:v>
                </c:pt>
                <c:pt idx="39245">
                  <c:v>39245</c:v>
                </c:pt>
                <c:pt idx="39246">
                  <c:v>39246</c:v>
                </c:pt>
                <c:pt idx="39247">
                  <c:v>39247</c:v>
                </c:pt>
                <c:pt idx="39248">
                  <c:v>39248</c:v>
                </c:pt>
                <c:pt idx="39249">
                  <c:v>39249</c:v>
                </c:pt>
                <c:pt idx="39250">
                  <c:v>39250</c:v>
                </c:pt>
                <c:pt idx="39251">
                  <c:v>39251</c:v>
                </c:pt>
                <c:pt idx="39252">
                  <c:v>39252</c:v>
                </c:pt>
                <c:pt idx="39253">
                  <c:v>39253</c:v>
                </c:pt>
                <c:pt idx="39254">
                  <c:v>39254</c:v>
                </c:pt>
                <c:pt idx="39255">
                  <c:v>39255</c:v>
                </c:pt>
                <c:pt idx="39256">
                  <c:v>39256</c:v>
                </c:pt>
                <c:pt idx="39257">
                  <c:v>39257</c:v>
                </c:pt>
                <c:pt idx="39258">
                  <c:v>39258</c:v>
                </c:pt>
                <c:pt idx="39259">
                  <c:v>39259</c:v>
                </c:pt>
                <c:pt idx="39260">
                  <c:v>39260</c:v>
                </c:pt>
                <c:pt idx="39261">
                  <c:v>39261</c:v>
                </c:pt>
                <c:pt idx="39262">
                  <c:v>39262</c:v>
                </c:pt>
                <c:pt idx="39263">
                  <c:v>39263</c:v>
                </c:pt>
                <c:pt idx="39264">
                  <c:v>39264</c:v>
                </c:pt>
                <c:pt idx="39265">
                  <c:v>39265</c:v>
                </c:pt>
                <c:pt idx="39266">
                  <c:v>39266</c:v>
                </c:pt>
                <c:pt idx="39267">
                  <c:v>39267</c:v>
                </c:pt>
                <c:pt idx="39268">
                  <c:v>39268</c:v>
                </c:pt>
                <c:pt idx="39269">
                  <c:v>39269</c:v>
                </c:pt>
                <c:pt idx="39270">
                  <c:v>39270</c:v>
                </c:pt>
                <c:pt idx="39271">
                  <c:v>39271</c:v>
                </c:pt>
                <c:pt idx="39272">
                  <c:v>39272</c:v>
                </c:pt>
                <c:pt idx="39273">
                  <c:v>39273</c:v>
                </c:pt>
                <c:pt idx="39274">
                  <c:v>39274</c:v>
                </c:pt>
                <c:pt idx="39275">
                  <c:v>39275</c:v>
                </c:pt>
                <c:pt idx="39276">
                  <c:v>39276</c:v>
                </c:pt>
                <c:pt idx="39277">
                  <c:v>39277</c:v>
                </c:pt>
                <c:pt idx="39278">
                  <c:v>39278</c:v>
                </c:pt>
                <c:pt idx="39279">
                  <c:v>39279</c:v>
                </c:pt>
                <c:pt idx="39280">
                  <c:v>39280</c:v>
                </c:pt>
                <c:pt idx="39281">
                  <c:v>39281</c:v>
                </c:pt>
                <c:pt idx="39282">
                  <c:v>39282</c:v>
                </c:pt>
                <c:pt idx="39283">
                  <c:v>39283</c:v>
                </c:pt>
                <c:pt idx="39284">
                  <c:v>39284</c:v>
                </c:pt>
                <c:pt idx="39285">
                  <c:v>39285</c:v>
                </c:pt>
                <c:pt idx="39286">
                  <c:v>39286</c:v>
                </c:pt>
                <c:pt idx="39287">
                  <c:v>39287</c:v>
                </c:pt>
                <c:pt idx="39288">
                  <c:v>39288</c:v>
                </c:pt>
                <c:pt idx="39289">
                  <c:v>39289</c:v>
                </c:pt>
                <c:pt idx="39290">
                  <c:v>39290</c:v>
                </c:pt>
                <c:pt idx="39291">
                  <c:v>39291</c:v>
                </c:pt>
                <c:pt idx="39292">
                  <c:v>39292</c:v>
                </c:pt>
                <c:pt idx="39293">
                  <c:v>39293</c:v>
                </c:pt>
                <c:pt idx="39294">
                  <c:v>39294</c:v>
                </c:pt>
                <c:pt idx="39295">
                  <c:v>39295</c:v>
                </c:pt>
                <c:pt idx="39296">
                  <c:v>39296</c:v>
                </c:pt>
                <c:pt idx="39297">
                  <c:v>39297</c:v>
                </c:pt>
                <c:pt idx="39298">
                  <c:v>39298</c:v>
                </c:pt>
                <c:pt idx="39299">
                  <c:v>39299</c:v>
                </c:pt>
                <c:pt idx="39300">
                  <c:v>39300</c:v>
                </c:pt>
                <c:pt idx="39301">
                  <c:v>39301</c:v>
                </c:pt>
                <c:pt idx="39302">
                  <c:v>39302</c:v>
                </c:pt>
                <c:pt idx="39303">
                  <c:v>39303</c:v>
                </c:pt>
                <c:pt idx="39304">
                  <c:v>39304</c:v>
                </c:pt>
                <c:pt idx="39305">
                  <c:v>39305</c:v>
                </c:pt>
                <c:pt idx="39306">
                  <c:v>39306</c:v>
                </c:pt>
                <c:pt idx="39307">
                  <c:v>39307</c:v>
                </c:pt>
                <c:pt idx="39308">
                  <c:v>39308</c:v>
                </c:pt>
                <c:pt idx="39309">
                  <c:v>39309</c:v>
                </c:pt>
                <c:pt idx="39310">
                  <c:v>39310</c:v>
                </c:pt>
                <c:pt idx="39311">
                  <c:v>39311</c:v>
                </c:pt>
                <c:pt idx="39312">
                  <c:v>39312</c:v>
                </c:pt>
                <c:pt idx="39313">
                  <c:v>39313</c:v>
                </c:pt>
                <c:pt idx="39314">
                  <c:v>39314</c:v>
                </c:pt>
                <c:pt idx="39315">
                  <c:v>39315</c:v>
                </c:pt>
                <c:pt idx="39316">
                  <c:v>39316</c:v>
                </c:pt>
                <c:pt idx="39317">
                  <c:v>39317</c:v>
                </c:pt>
                <c:pt idx="39318">
                  <c:v>39318</c:v>
                </c:pt>
                <c:pt idx="39319">
                  <c:v>39319</c:v>
                </c:pt>
                <c:pt idx="39320">
                  <c:v>39320</c:v>
                </c:pt>
                <c:pt idx="39321">
                  <c:v>39321</c:v>
                </c:pt>
                <c:pt idx="39322">
                  <c:v>39322</c:v>
                </c:pt>
                <c:pt idx="39323">
                  <c:v>39323</c:v>
                </c:pt>
                <c:pt idx="39324">
                  <c:v>39324</c:v>
                </c:pt>
                <c:pt idx="39325">
                  <c:v>39325</c:v>
                </c:pt>
                <c:pt idx="39326">
                  <c:v>39326</c:v>
                </c:pt>
                <c:pt idx="39327">
                  <c:v>39327</c:v>
                </c:pt>
                <c:pt idx="39328">
                  <c:v>39328</c:v>
                </c:pt>
                <c:pt idx="39329">
                  <c:v>39329</c:v>
                </c:pt>
                <c:pt idx="39330">
                  <c:v>39330</c:v>
                </c:pt>
                <c:pt idx="39331">
                  <c:v>39331</c:v>
                </c:pt>
                <c:pt idx="39332">
                  <c:v>39332</c:v>
                </c:pt>
                <c:pt idx="39333">
                  <c:v>39333</c:v>
                </c:pt>
                <c:pt idx="39334">
                  <c:v>39334</c:v>
                </c:pt>
                <c:pt idx="39335">
                  <c:v>39335</c:v>
                </c:pt>
                <c:pt idx="39336">
                  <c:v>39336</c:v>
                </c:pt>
                <c:pt idx="39337">
                  <c:v>39337</c:v>
                </c:pt>
                <c:pt idx="39338">
                  <c:v>39338</c:v>
                </c:pt>
                <c:pt idx="39339">
                  <c:v>39339</c:v>
                </c:pt>
                <c:pt idx="39340">
                  <c:v>39340</c:v>
                </c:pt>
                <c:pt idx="39341">
                  <c:v>39341</c:v>
                </c:pt>
                <c:pt idx="39342">
                  <c:v>39342</c:v>
                </c:pt>
                <c:pt idx="39343">
                  <c:v>39343</c:v>
                </c:pt>
                <c:pt idx="39344">
                  <c:v>39344</c:v>
                </c:pt>
                <c:pt idx="39345">
                  <c:v>39345</c:v>
                </c:pt>
                <c:pt idx="39346">
                  <c:v>39346</c:v>
                </c:pt>
                <c:pt idx="39347">
                  <c:v>39347</c:v>
                </c:pt>
                <c:pt idx="39348">
                  <c:v>39348</c:v>
                </c:pt>
                <c:pt idx="39349">
                  <c:v>39349</c:v>
                </c:pt>
                <c:pt idx="39350">
                  <c:v>39350</c:v>
                </c:pt>
                <c:pt idx="39351">
                  <c:v>39351</c:v>
                </c:pt>
                <c:pt idx="39352">
                  <c:v>39352</c:v>
                </c:pt>
                <c:pt idx="39353">
                  <c:v>39353</c:v>
                </c:pt>
                <c:pt idx="39354">
                  <c:v>39354</c:v>
                </c:pt>
                <c:pt idx="39355">
                  <c:v>39355</c:v>
                </c:pt>
                <c:pt idx="39356">
                  <c:v>39356</c:v>
                </c:pt>
                <c:pt idx="39357">
                  <c:v>39357</c:v>
                </c:pt>
                <c:pt idx="39358">
                  <c:v>39358</c:v>
                </c:pt>
                <c:pt idx="39359">
                  <c:v>39359</c:v>
                </c:pt>
                <c:pt idx="39360">
                  <c:v>39360</c:v>
                </c:pt>
                <c:pt idx="39361">
                  <c:v>39361</c:v>
                </c:pt>
                <c:pt idx="39362">
                  <c:v>39362</c:v>
                </c:pt>
                <c:pt idx="39363">
                  <c:v>39363</c:v>
                </c:pt>
                <c:pt idx="39364">
                  <c:v>39364</c:v>
                </c:pt>
                <c:pt idx="39365">
                  <c:v>39365</c:v>
                </c:pt>
                <c:pt idx="39366">
                  <c:v>39366</c:v>
                </c:pt>
                <c:pt idx="39367">
                  <c:v>39367</c:v>
                </c:pt>
                <c:pt idx="39368">
                  <c:v>39368</c:v>
                </c:pt>
                <c:pt idx="39369">
                  <c:v>39369</c:v>
                </c:pt>
                <c:pt idx="39370">
                  <c:v>39370</c:v>
                </c:pt>
                <c:pt idx="39371">
                  <c:v>39371</c:v>
                </c:pt>
                <c:pt idx="39372">
                  <c:v>39372</c:v>
                </c:pt>
                <c:pt idx="39373">
                  <c:v>39373</c:v>
                </c:pt>
                <c:pt idx="39374">
                  <c:v>39374</c:v>
                </c:pt>
                <c:pt idx="39375">
                  <c:v>39375</c:v>
                </c:pt>
                <c:pt idx="39376">
                  <c:v>39376</c:v>
                </c:pt>
                <c:pt idx="39377">
                  <c:v>39377</c:v>
                </c:pt>
                <c:pt idx="39378">
                  <c:v>39378</c:v>
                </c:pt>
                <c:pt idx="39379">
                  <c:v>39379</c:v>
                </c:pt>
                <c:pt idx="39380">
                  <c:v>39380</c:v>
                </c:pt>
                <c:pt idx="39381">
                  <c:v>39381</c:v>
                </c:pt>
                <c:pt idx="39382">
                  <c:v>39382</c:v>
                </c:pt>
                <c:pt idx="39383">
                  <c:v>39383</c:v>
                </c:pt>
                <c:pt idx="39384">
                  <c:v>39384</c:v>
                </c:pt>
                <c:pt idx="39385">
                  <c:v>39385</c:v>
                </c:pt>
                <c:pt idx="39386">
                  <c:v>39386</c:v>
                </c:pt>
                <c:pt idx="39387">
                  <c:v>39387</c:v>
                </c:pt>
                <c:pt idx="39388">
                  <c:v>39388</c:v>
                </c:pt>
                <c:pt idx="39389">
                  <c:v>39389</c:v>
                </c:pt>
                <c:pt idx="39390">
                  <c:v>39390</c:v>
                </c:pt>
                <c:pt idx="39391">
                  <c:v>39391</c:v>
                </c:pt>
                <c:pt idx="39392">
                  <c:v>39392</c:v>
                </c:pt>
                <c:pt idx="39393">
                  <c:v>39393</c:v>
                </c:pt>
                <c:pt idx="39394">
                  <c:v>39394</c:v>
                </c:pt>
                <c:pt idx="39395">
                  <c:v>39395</c:v>
                </c:pt>
                <c:pt idx="39396">
                  <c:v>39396</c:v>
                </c:pt>
                <c:pt idx="39397">
                  <c:v>39397</c:v>
                </c:pt>
                <c:pt idx="39398">
                  <c:v>39398</c:v>
                </c:pt>
                <c:pt idx="39399">
                  <c:v>39399</c:v>
                </c:pt>
                <c:pt idx="39400">
                  <c:v>39400</c:v>
                </c:pt>
                <c:pt idx="39401">
                  <c:v>39401</c:v>
                </c:pt>
                <c:pt idx="39402">
                  <c:v>39402</c:v>
                </c:pt>
                <c:pt idx="39403">
                  <c:v>39403</c:v>
                </c:pt>
                <c:pt idx="39404">
                  <c:v>39404</c:v>
                </c:pt>
                <c:pt idx="39405">
                  <c:v>39405</c:v>
                </c:pt>
                <c:pt idx="39406">
                  <c:v>39406</c:v>
                </c:pt>
                <c:pt idx="39407">
                  <c:v>39407</c:v>
                </c:pt>
                <c:pt idx="39408">
                  <c:v>39408</c:v>
                </c:pt>
                <c:pt idx="39409">
                  <c:v>39409</c:v>
                </c:pt>
                <c:pt idx="39410">
                  <c:v>39410</c:v>
                </c:pt>
                <c:pt idx="39411">
                  <c:v>39411</c:v>
                </c:pt>
                <c:pt idx="39412">
                  <c:v>39412</c:v>
                </c:pt>
                <c:pt idx="39413">
                  <c:v>39413</c:v>
                </c:pt>
                <c:pt idx="39414">
                  <c:v>39414</c:v>
                </c:pt>
                <c:pt idx="39415">
                  <c:v>39415</c:v>
                </c:pt>
                <c:pt idx="39416">
                  <c:v>39416</c:v>
                </c:pt>
                <c:pt idx="39417">
                  <c:v>39417</c:v>
                </c:pt>
                <c:pt idx="39418">
                  <c:v>39418</c:v>
                </c:pt>
                <c:pt idx="39419">
                  <c:v>39419</c:v>
                </c:pt>
                <c:pt idx="39420">
                  <c:v>39420</c:v>
                </c:pt>
                <c:pt idx="39421">
                  <c:v>39421</c:v>
                </c:pt>
                <c:pt idx="39422">
                  <c:v>39422</c:v>
                </c:pt>
                <c:pt idx="39423">
                  <c:v>39423</c:v>
                </c:pt>
                <c:pt idx="39424">
                  <c:v>39424</c:v>
                </c:pt>
                <c:pt idx="39425">
                  <c:v>39425</c:v>
                </c:pt>
                <c:pt idx="39426">
                  <c:v>39426</c:v>
                </c:pt>
                <c:pt idx="39427">
                  <c:v>39427</c:v>
                </c:pt>
                <c:pt idx="39428">
                  <c:v>39428</c:v>
                </c:pt>
                <c:pt idx="39429">
                  <c:v>39429</c:v>
                </c:pt>
                <c:pt idx="39430">
                  <c:v>39430</c:v>
                </c:pt>
                <c:pt idx="39431">
                  <c:v>39431</c:v>
                </c:pt>
                <c:pt idx="39432">
                  <c:v>39432</c:v>
                </c:pt>
                <c:pt idx="39433">
                  <c:v>39433</c:v>
                </c:pt>
                <c:pt idx="39434">
                  <c:v>39434</c:v>
                </c:pt>
                <c:pt idx="39435">
                  <c:v>39435</c:v>
                </c:pt>
                <c:pt idx="39436">
                  <c:v>39436</c:v>
                </c:pt>
                <c:pt idx="39437">
                  <c:v>39437</c:v>
                </c:pt>
                <c:pt idx="39438">
                  <c:v>39438</c:v>
                </c:pt>
                <c:pt idx="39439">
                  <c:v>39439</c:v>
                </c:pt>
                <c:pt idx="39440">
                  <c:v>39440</c:v>
                </c:pt>
                <c:pt idx="39441">
                  <c:v>39441</c:v>
                </c:pt>
                <c:pt idx="39442">
                  <c:v>39442</c:v>
                </c:pt>
                <c:pt idx="39443">
                  <c:v>39443</c:v>
                </c:pt>
                <c:pt idx="39444">
                  <c:v>39444</c:v>
                </c:pt>
                <c:pt idx="39445">
                  <c:v>39445</c:v>
                </c:pt>
                <c:pt idx="39446">
                  <c:v>39446</c:v>
                </c:pt>
                <c:pt idx="39447">
                  <c:v>39447</c:v>
                </c:pt>
                <c:pt idx="39448">
                  <c:v>39448</c:v>
                </c:pt>
                <c:pt idx="39449">
                  <c:v>39449</c:v>
                </c:pt>
                <c:pt idx="39450">
                  <c:v>39450</c:v>
                </c:pt>
                <c:pt idx="39451">
                  <c:v>39451</c:v>
                </c:pt>
                <c:pt idx="39452">
                  <c:v>39452</c:v>
                </c:pt>
                <c:pt idx="39453">
                  <c:v>39453</c:v>
                </c:pt>
                <c:pt idx="39454">
                  <c:v>39454</c:v>
                </c:pt>
                <c:pt idx="39455">
                  <c:v>39455</c:v>
                </c:pt>
                <c:pt idx="39456">
                  <c:v>39456</c:v>
                </c:pt>
                <c:pt idx="39457">
                  <c:v>39457</c:v>
                </c:pt>
                <c:pt idx="39458">
                  <c:v>39458</c:v>
                </c:pt>
                <c:pt idx="39459">
                  <c:v>39459</c:v>
                </c:pt>
                <c:pt idx="39460">
                  <c:v>39460</c:v>
                </c:pt>
                <c:pt idx="39461">
                  <c:v>39461</c:v>
                </c:pt>
                <c:pt idx="39462">
                  <c:v>39462</c:v>
                </c:pt>
                <c:pt idx="39463">
                  <c:v>39463</c:v>
                </c:pt>
                <c:pt idx="39464">
                  <c:v>39464</c:v>
                </c:pt>
                <c:pt idx="39465">
                  <c:v>39465</c:v>
                </c:pt>
                <c:pt idx="39466">
                  <c:v>39466</c:v>
                </c:pt>
                <c:pt idx="39467">
                  <c:v>39467</c:v>
                </c:pt>
                <c:pt idx="39468">
                  <c:v>39468</c:v>
                </c:pt>
                <c:pt idx="39469">
                  <c:v>39469</c:v>
                </c:pt>
                <c:pt idx="39470">
                  <c:v>39470</c:v>
                </c:pt>
                <c:pt idx="39471">
                  <c:v>39471</c:v>
                </c:pt>
                <c:pt idx="39472">
                  <c:v>39472</c:v>
                </c:pt>
                <c:pt idx="39473">
                  <c:v>39473</c:v>
                </c:pt>
                <c:pt idx="39474">
                  <c:v>39474</c:v>
                </c:pt>
                <c:pt idx="39475">
                  <c:v>39475</c:v>
                </c:pt>
                <c:pt idx="39476">
                  <c:v>39476</c:v>
                </c:pt>
                <c:pt idx="39477">
                  <c:v>39477</c:v>
                </c:pt>
                <c:pt idx="39478">
                  <c:v>39478</c:v>
                </c:pt>
                <c:pt idx="39479">
                  <c:v>39479</c:v>
                </c:pt>
                <c:pt idx="39480">
                  <c:v>39480</c:v>
                </c:pt>
                <c:pt idx="39481">
                  <c:v>39481</c:v>
                </c:pt>
                <c:pt idx="39482">
                  <c:v>39482</c:v>
                </c:pt>
                <c:pt idx="39483">
                  <c:v>39483</c:v>
                </c:pt>
                <c:pt idx="39484">
                  <c:v>39484</c:v>
                </c:pt>
                <c:pt idx="39485">
                  <c:v>39485</c:v>
                </c:pt>
                <c:pt idx="39486">
                  <c:v>39486</c:v>
                </c:pt>
                <c:pt idx="39487">
                  <c:v>39487</c:v>
                </c:pt>
                <c:pt idx="39488">
                  <c:v>39488</c:v>
                </c:pt>
                <c:pt idx="39489">
                  <c:v>39489</c:v>
                </c:pt>
                <c:pt idx="39490">
                  <c:v>39490</c:v>
                </c:pt>
                <c:pt idx="39491">
                  <c:v>39491</c:v>
                </c:pt>
                <c:pt idx="39492">
                  <c:v>39492</c:v>
                </c:pt>
                <c:pt idx="39493">
                  <c:v>39493</c:v>
                </c:pt>
                <c:pt idx="39494">
                  <c:v>39494</c:v>
                </c:pt>
                <c:pt idx="39495">
                  <c:v>39495</c:v>
                </c:pt>
                <c:pt idx="39496">
                  <c:v>39496</c:v>
                </c:pt>
                <c:pt idx="39497">
                  <c:v>39497</c:v>
                </c:pt>
                <c:pt idx="39498">
                  <c:v>39498</c:v>
                </c:pt>
                <c:pt idx="39499">
                  <c:v>39499</c:v>
                </c:pt>
                <c:pt idx="39500">
                  <c:v>39500</c:v>
                </c:pt>
                <c:pt idx="39501">
                  <c:v>39501</c:v>
                </c:pt>
                <c:pt idx="39502">
                  <c:v>39502</c:v>
                </c:pt>
                <c:pt idx="39503">
                  <c:v>39503</c:v>
                </c:pt>
                <c:pt idx="39504">
                  <c:v>39504</c:v>
                </c:pt>
                <c:pt idx="39505">
                  <c:v>39505</c:v>
                </c:pt>
                <c:pt idx="39506">
                  <c:v>39506</c:v>
                </c:pt>
                <c:pt idx="39507">
                  <c:v>39507</c:v>
                </c:pt>
                <c:pt idx="39508">
                  <c:v>39508</c:v>
                </c:pt>
                <c:pt idx="39509">
                  <c:v>39509</c:v>
                </c:pt>
                <c:pt idx="39510">
                  <c:v>39510</c:v>
                </c:pt>
                <c:pt idx="39511">
                  <c:v>39511</c:v>
                </c:pt>
                <c:pt idx="39512">
                  <c:v>39512</c:v>
                </c:pt>
                <c:pt idx="39513">
                  <c:v>39513</c:v>
                </c:pt>
                <c:pt idx="39514">
                  <c:v>39514</c:v>
                </c:pt>
                <c:pt idx="39515">
                  <c:v>39515</c:v>
                </c:pt>
                <c:pt idx="39516">
                  <c:v>39516</c:v>
                </c:pt>
                <c:pt idx="39517">
                  <c:v>39517</c:v>
                </c:pt>
                <c:pt idx="39518">
                  <c:v>39518</c:v>
                </c:pt>
                <c:pt idx="39519">
                  <c:v>39519</c:v>
                </c:pt>
                <c:pt idx="39520">
                  <c:v>39520</c:v>
                </c:pt>
                <c:pt idx="39521">
                  <c:v>39521</c:v>
                </c:pt>
                <c:pt idx="39522">
                  <c:v>39522</c:v>
                </c:pt>
                <c:pt idx="39523">
                  <c:v>39523</c:v>
                </c:pt>
                <c:pt idx="39524">
                  <c:v>39524</c:v>
                </c:pt>
                <c:pt idx="39525">
                  <c:v>39525</c:v>
                </c:pt>
                <c:pt idx="39526">
                  <c:v>39526</c:v>
                </c:pt>
                <c:pt idx="39527">
                  <c:v>39527</c:v>
                </c:pt>
                <c:pt idx="39528">
                  <c:v>39528</c:v>
                </c:pt>
                <c:pt idx="39529">
                  <c:v>39529</c:v>
                </c:pt>
                <c:pt idx="39530">
                  <c:v>39530</c:v>
                </c:pt>
                <c:pt idx="39531">
                  <c:v>39531</c:v>
                </c:pt>
                <c:pt idx="39532">
                  <c:v>39532</c:v>
                </c:pt>
                <c:pt idx="39533">
                  <c:v>39533</c:v>
                </c:pt>
                <c:pt idx="39534">
                  <c:v>39534</c:v>
                </c:pt>
                <c:pt idx="39535">
                  <c:v>39535</c:v>
                </c:pt>
                <c:pt idx="39536">
                  <c:v>39536</c:v>
                </c:pt>
                <c:pt idx="39537">
                  <c:v>39537</c:v>
                </c:pt>
                <c:pt idx="39538">
                  <c:v>39538</c:v>
                </c:pt>
                <c:pt idx="39539">
                  <c:v>39539</c:v>
                </c:pt>
                <c:pt idx="39540">
                  <c:v>39540</c:v>
                </c:pt>
                <c:pt idx="39541">
                  <c:v>39541</c:v>
                </c:pt>
                <c:pt idx="39542">
                  <c:v>39542</c:v>
                </c:pt>
                <c:pt idx="39543">
                  <c:v>39543</c:v>
                </c:pt>
                <c:pt idx="39544">
                  <c:v>39544</c:v>
                </c:pt>
                <c:pt idx="39545">
                  <c:v>39545</c:v>
                </c:pt>
                <c:pt idx="39546">
                  <c:v>39546</c:v>
                </c:pt>
                <c:pt idx="39547">
                  <c:v>39547</c:v>
                </c:pt>
                <c:pt idx="39548">
                  <c:v>39548</c:v>
                </c:pt>
                <c:pt idx="39549">
                  <c:v>39549</c:v>
                </c:pt>
                <c:pt idx="39550">
                  <c:v>39550</c:v>
                </c:pt>
                <c:pt idx="39551">
                  <c:v>39551</c:v>
                </c:pt>
                <c:pt idx="39552">
                  <c:v>39552</c:v>
                </c:pt>
                <c:pt idx="39553">
                  <c:v>39553</c:v>
                </c:pt>
                <c:pt idx="39554">
                  <c:v>39554</c:v>
                </c:pt>
                <c:pt idx="39555">
                  <c:v>39555</c:v>
                </c:pt>
                <c:pt idx="39556">
                  <c:v>39556</c:v>
                </c:pt>
                <c:pt idx="39557">
                  <c:v>39557</c:v>
                </c:pt>
                <c:pt idx="39558">
                  <c:v>39558</c:v>
                </c:pt>
                <c:pt idx="39559">
                  <c:v>39559</c:v>
                </c:pt>
                <c:pt idx="39560">
                  <c:v>39560</c:v>
                </c:pt>
                <c:pt idx="39561">
                  <c:v>39561</c:v>
                </c:pt>
                <c:pt idx="39562">
                  <c:v>39562</c:v>
                </c:pt>
                <c:pt idx="39563">
                  <c:v>39563</c:v>
                </c:pt>
                <c:pt idx="39564">
                  <c:v>39564</c:v>
                </c:pt>
                <c:pt idx="39565">
                  <c:v>39565</c:v>
                </c:pt>
                <c:pt idx="39566">
                  <c:v>39566</c:v>
                </c:pt>
                <c:pt idx="39567">
                  <c:v>39567</c:v>
                </c:pt>
                <c:pt idx="39568">
                  <c:v>39568</c:v>
                </c:pt>
                <c:pt idx="39569">
                  <c:v>39569</c:v>
                </c:pt>
                <c:pt idx="39570">
                  <c:v>39570</c:v>
                </c:pt>
                <c:pt idx="39571">
                  <c:v>39571</c:v>
                </c:pt>
                <c:pt idx="39572">
                  <c:v>39572</c:v>
                </c:pt>
                <c:pt idx="39573">
                  <c:v>39573</c:v>
                </c:pt>
                <c:pt idx="39574">
                  <c:v>39574</c:v>
                </c:pt>
                <c:pt idx="39575">
                  <c:v>39575</c:v>
                </c:pt>
                <c:pt idx="39576">
                  <c:v>39576</c:v>
                </c:pt>
                <c:pt idx="39577">
                  <c:v>39577</c:v>
                </c:pt>
                <c:pt idx="39578">
                  <c:v>39578</c:v>
                </c:pt>
                <c:pt idx="39579">
                  <c:v>39579</c:v>
                </c:pt>
                <c:pt idx="39580">
                  <c:v>39580</c:v>
                </c:pt>
                <c:pt idx="39581">
                  <c:v>39581</c:v>
                </c:pt>
                <c:pt idx="39582">
                  <c:v>39582</c:v>
                </c:pt>
                <c:pt idx="39583">
                  <c:v>39583</c:v>
                </c:pt>
                <c:pt idx="39584">
                  <c:v>39584</c:v>
                </c:pt>
                <c:pt idx="39585">
                  <c:v>39585</c:v>
                </c:pt>
                <c:pt idx="39586">
                  <c:v>39586</c:v>
                </c:pt>
                <c:pt idx="39587">
                  <c:v>39587</c:v>
                </c:pt>
                <c:pt idx="39588">
                  <c:v>39588</c:v>
                </c:pt>
                <c:pt idx="39589">
                  <c:v>39589</c:v>
                </c:pt>
                <c:pt idx="39590">
                  <c:v>39590</c:v>
                </c:pt>
                <c:pt idx="39591">
                  <c:v>39591</c:v>
                </c:pt>
                <c:pt idx="39592">
                  <c:v>39592</c:v>
                </c:pt>
                <c:pt idx="39593">
                  <c:v>39593</c:v>
                </c:pt>
                <c:pt idx="39594">
                  <c:v>39594</c:v>
                </c:pt>
                <c:pt idx="39595">
                  <c:v>39595</c:v>
                </c:pt>
                <c:pt idx="39596">
                  <c:v>39596</c:v>
                </c:pt>
                <c:pt idx="39597">
                  <c:v>39597</c:v>
                </c:pt>
                <c:pt idx="39598">
                  <c:v>39598</c:v>
                </c:pt>
                <c:pt idx="39599">
                  <c:v>39599</c:v>
                </c:pt>
                <c:pt idx="39600">
                  <c:v>39600</c:v>
                </c:pt>
                <c:pt idx="39601">
                  <c:v>39601</c:v>
                </c:pt>
                <c:pt idx="39602">
                  <c:v>39602</c:v>
                </c:pt>
                <c:pt idx="39603">
                  <c:v>39603</c:v>
                </c:pt>
                <c:pt idx="39604">
                  <c:v>39604</c:v>
                </c:pt>
                <c:pt idx="39605">
                  <c:v>39605</c:v>
                </c:pt>
                <c:pt idx="39606">
                  <c:v>39606</c:v>
                </c:pt>
                <c:pt idx="39607">
                  <c:v>39607</c:v>
                </c:pt>
                <c:pt idx="39608">
                  <c:v>39608</c:v>
                </c:pt>
                <c:pt idx="39609">
                  <c:v>39609</c:v>
                </c:pt>
                <c:pt idx="39610">
                  <c:v>39610</c:v>
                </c:pt>
                <c:pt idx="39611">
                  <c:v>39611</c:v>
                </c:pt>
                <c:pt idx="39612">
                  <c:v>39612</c:v>
                </c:pt>
                <c:pt idx="39613">
                  <c:v>39613</c:v>
                </c:pt>
                <c:pt idx="39614">
                  <c:v>39614</c:v>
                </c:pt>
                <c:pt idx="39615">
                  <c:v>39615</c:v>
                </c:pt>
                <c:pt idx="39616">
                  <c:v>39616</c:v>
                </c:pt>
                <c:pt idx="39617">
                  <c:v>39617</c:v>
                </c:pt>
                <c:pt idx="39618">
                  <c:v>39618</c:v>
                </c:pt>
                <c:pt idx="39619">
                  <c:v>39619</c:v>
                </c:pt>
                <c:pt idx="39620">
                  <c:v>39620</c:v>
                </c:pt>
                <c:pt idx="39621">
                  <c:v>39621</c:v>
                </c:pt>
                <c:pt idx="39622">
                  <c:v>39622</c:v>
                </c:pt>
                <c:pt idx="39623">
                  <c:v>39623</c:v>
                </c:pt>
                <c:pt idx="39624">
                  <c:v>39624</c:v>
                </c:pt>
                <c:pt idx="39625">
                  <c:v>39625</c:v>
                </c:pt>
                <c:pt idx="39626">
                  <c:v>39626</c:v>
                </c:pt>
                <c:pt idx="39627">
                  <c:v>39627</c:v>
                </c:pt>
                <c:pt idx="39628">
                  <c:v>39628</c:v>
                </c:pt>
                <c:pt idx="39629">
                  <c:v>39629</c:v>
                </c:pt>
                <c:pt idx="39630">
                  <c:v>39630</c:v>
                </c:pt>
                <c:pt idx="39631">
                  <c:v>39631</c:v>
                </c:pt>
                <c:pt idx="39632">
                  <c:v>39632</c:v>
                </c:pt>
                <c:pt idx="39633">
                  <c:v>39633</c:v>
                </c:pt>
                <c:pt idx="39634">
                  <c:v>39634</c:v>
                </c:pt>
                <c:pt idx="39635">
                  <c:v>39635</c:v>
                </c:pt>
                <c:pt idx="39636">
                  <c:v>39636</c:v>
                </c:pt>
                <c:pt idx="39637">
                  <c:v>39637</c:v>
                </c:pt>
                <c:pt idx="39638">
                  <c:v>39638</c:v>
                </c:pt>
                <c:pt idx="39639">
                  <c:v>39639</c:v>
                </c:pt>
                <c:pt idx="39640">
                  <c:v>39640</c:v>
                </c:pt>
                <c:pt idx="39641">
                  <c:v>39641</c:v>
                </c:pt>
                <c:pt idx="39642">
                  <c:v>39642</c:v>
                </c:pt>
                <c:pt idx="39643">
                  <c:v>39643</c:v>
                </c:pt>
                <c:pt idx="39644">
                  <c:v>39644</c:v>
                </c:pt>
                <c:pt idx="39645">
                  <c:v>39645</c:v>
                </c:pt>
                <c:pt idx="39646">
                  <c:v>39646</c:v>
                </c:pt>
                <c:pt idx="39647">
                  <c:v>39647</c:v>
                </c:pt>
                <c:pt idx="39648">
                  <c:v>39648</c:v>
                </c:pt>
                <c:pt idx="39649">
                  <c:v>39649</c:v>
                </c:pt>
                <c:pt idx="39650">
                  <c:v>39650</c:v>
                </c:pt>
                <c:pt idx="39651">
                  <c:v>39651</c:v>
                </c:pt>
                <c:pt idx="39652">
                  <c:v>39652</c:v>
                </c:pt>
                <c:pt idx="39653">
                  <c:v>39653</c:v>
                </c:pt>
                <c:pt idx="39654">
                  <c:v>39654</c:v>
                </c:pt>
                <c:pt idx="39655">
                  <c:v>39655</c:v>
                </c:pt>
                <c:pt idx="39656">
                  <c:v>39656</c:v>
                </c:pt>
                <c:pt idx="39657">
                  <c:v>39657</c:v>
                </c:pt>
                <c:pt idx="39658">
                  <c:v>39658</c:v>
                </c:pt>
                <c:pt idx="39659">
                  <c:v>39659</c:v>
                </c:pt>
                <c:pt idx="39660">
                  <c:v>39660</c:v>
                </c:pt>
                <c:pt idx="39661">
                  <c:v>39661</c:v>
                </c:pt>
                <c:pt idx="39662">
                  <c:v>39662</c:v>
                </c:pt>
                <c:pt idx="39663">
                  <c:v>39663</c:v>
                </c:pt>
                <c:pt idx="39664">
                  <c:v>39664</c:v>
                </c:pt>
                <c:pt idx="39665">
                  <c:v>39665</c:v>
                </c:pt>
                <c:pt idx="39666">
                  <c:v>39666</c:v>
                </c:pt>
                <c:pt idx="39667">
                  <c:v>39667</c:v>
                </c:pt>
                <c:pt idx="39668">
                  <c:v>39668</c:v>
                </c:pt>
                <c:pt idx="39669">
                  <c:v>39669</c:v>
                </c:pt>
                <c:pt idx="39670">
                  <c:v>39670</c:v>
                </c:pt>
                <c:pt idx="39671">
                  <c:v>39671</c:v>
                </c:pt>
                <c:pt idx="39672">
                  <c:v>39672</c:v>
                </c:pt>
                <c:pt idx="39673">
                  <c:v>39673</c:v>
                </c:pt>
                <c:pt idx="39674">
                  <c:v>39674</c:v>
                </c:pt>
                <c:pt idx="39675">
                  <c:v>39675</c:v>
                </c:pt>
                <c:pt idx="39676">
                  <c:v>39676</c:v>
                </c:pt>
                <c:pt idx="39677">
                  <c:v>39677</c:v>
                </c:pt>
                <c:pt idx="39678">
                  <c:v>39678</c:v>
                </c:pt>
                <c:pt idx="39679">
                  <c:v>39679</c:v>
                </c:pt>
                <c:pt idx="39680">
                  <c:v>39680</c:v>
                </c:pt>
                <c:pt idx="39681">
                  <c:v>39681</c:v>
                </c:pt>
                <c:pt idx="39682">
                  <c:v>39682</c:v>
                </c:pt>
                <c:pt idx="39683">
                  <c:v>39683</c:v>
                </c:pt>
                <c:pt idx="39684">
                  <c:v>39684</c:v>
                </c:pt>
                <c:pt idx="39685">
                  <c:v>39685</c:v>
                </c:pt>
                <c:pt idx="39686">
                  <c:v>39686</c:v>
                </c:pt>
                <c:pt idx="39687">
                  <c:v>39687</c:v>
                </c:pt>
                <c:pt idx="39688">
                  <c:v>39688</c:v>
                </c:pt>
                <c:pt idx="39689">
                  <c:v>39689</c:v>
                </c:pt>
                <c:pt idx="39690">
                  <c:v>39690</c:v>
                </c:pt>
                <c:pt idx="39691">
                  <c:v>39691</c:v>
                </c:pt>
                <c:pt idx="39692">
                  <c:v>39692</c:v>
                </c:pt>
                <c:pt idx="39693">
                  <c:v>39693</c:v>
                </c:pt>
                <c:pt idx="39694">
                  <c:v>39694</c:v>
                </c:pt>
                <c:pt idx="39695">
                  <c:v>39695</c:v>
                </c:pt>
                <c:pt idx="39696">
                  <c:v>39696</c:v>
                </c:pt>
                <c:pt idx="39697">
                  <c:v>39697</c:v>
                </c:pt>
                <c:pt idx="39698">
                  <c:v>39698</c:v>
                </c:pt>
                <c:pt idx="39699">
                  <c:v>39699</c:v>
                </c:pt>
                <c:pt idx="39700">
                  <c:v>39700</c:v>
                </c:pt>
                <c:pt idx="39701">
                  <c:v>39701</c:v>
                </c:pt>
                <c:pt idx="39702">
                  <c:v>39702</c:v>
                </c:pt>
                <c:pt idx="39703">
                  <c:v>39703</c:v>
                </c:pt>
                <c:pt idx="39704">
                  <c:v>39704</c:v>
                </c:pt>
                <c:pt idx="39705">
                  <c:v>39705</c:v>
                </c:pt>
                <c:pt idx="39706">
                  <c:v>39706</c:v>
                </c:pt>
                <c:pt idx="39707">
                  <c:v>39707</c:v>
                </c:pt>
                <c:pt idx="39708">
                  <c:v>39708</c:v>
                </c:pt>
                <c:pt idx="39709">
                  <c:v>39709</c:v>
                </c:pt>
                <c:pt idx="39710">
                  <c:v>39710</c:v>
                </c:pt>
                <c:pt idx="39711">
                  <c:v>39711</c:v>
                </c:pt>
                <c:pt idx="39712">
                  <c:v>39712</c:v>
                </c:pt>
                <c:pt idx="39713">
                  <c:v>39713</c:v>
                </c:pt>
                <c:pt idx="39714">
                  <c:v>39714</c:v>
                </c:pt>
                <c:pt idx="39715">
                  <c:v>39715</c:v>
                </c:pt>
                <c:pt idx="39716">
                  <c:v>39716</c:v>
                </c:pt>
                <c:pt idx="39717">
                  <c:v>39717</c:v>
                </c:pt>
                <c:pt idx="39718">
                  <c:v>39718</c:v>
                </c:pt>
                <c:pt idx="39719">
                  <c:v>39719</c:v>
                </c:pt>
                <c:pt idx="39720">
                  <c:v>39720</c:v>
                </c:pt>
                <c:pt idx="39721">
                  <c:v>39721</c:v>
                </c:pt>
                <c:pt idx="39722">
                  <c:v>39722</c:v>
                </c:pt>
                <c:pt idx="39723">
                  <c:v>39723</c:v>
                </c:pt>
                <c:pt idx="39724">
                  <c:v>39724</c:v>
                </c:pt>
                <c:pt idx="39725">
                  <c:v>39725</c:v>
                </c:pt>
                <c:pt idx="39726">
                  <c:v>39726</c:v>
                </c:pt>
                <c:pt idx="39727">
                  <c:v>39727</c:v>
                </c:pt>
                <c:pt idx="39728">
                  <c:v>39728</c:v>
                </c:pt>
                <c:pt idx="39729">
                  <c:v>39729</c:v>
                </c:pt>
                <c:pt idx="39730">
                  <c:v>39730</c:v>
                </c:pt>
                <c:pt idx="39731">
                  <c:v>39731</c:v>
                </c:pt>
                <c:pt idx="39732">
                  <c:v>39732</c:v>
                </c:pt>
                <c:pt idx="39733">
                  <c:v>39733</c:v>
                </c:pt>
                <c:pt idx="39734">
                  <c:v>39734</c:v>
                </c:pt>
                <c:pt idx="39735">
                  <c:v>39735</c:v>
                </c:pt>
                <c:pt idx="39736">
                  <c:v>39736</c:v>
                </c:pt>
                <c:pt idx="39737">
                  <c:v>39737</c:v>
                </c:pt>
                <c:pt idx="39738">
                  <c:v>39738</c:v>
                </c:pt>
                <c:pt idx="39739">
                  <c:v>39739</c:v>
                </c:pt>
                <c:pt idx="39740">
                  <c:v>39740</c:v>
                </c:pt>
                <c:pt idx="39741">
                  <c:v>39741</c:v>
                </c:pt>
                <c:pt idx="39742">
                  <c:v>39742</c:v>
                </c:pt>
                <c:pt idx="39743">
                  <c:v>39743</c:v>
                </c:pt>
                <c:pt idx="39744">
                  <c:v>39744</c:v>
                </c:pt>
                <c:pt idx="39745">
                  <c:v>39745</c:v>
                </c:pt>
                <c:pt idx="39746">
                  <c:v>39746</c:v>
                </c:pt>
                <c:pt idx="39747">
                  <c:v>39747</c:v>
                </c:pt>
                <c:pt idx="39748">
                  <c:v>39748</c:v>
                </c:pt>
                <c:pt idx="39749">
                  <c:v>39749</c:v>
                </c:pt>
                <c:pt idx="39750">
                  <c:v>39750</c:v>
                </c:pt>
                <c:pt idx="39751">
                  <c:v>39751</c:v>
                </c:pt>
                <c:pt idx="39752">
                  <c:v>39752</c:v>
                </c:pt>
                <c:pt idx="39753">
                  <c:v>39753</c:v>
                </c:pt>
                <c:pt idx="39754">
                  <c:v>39754</c:v>
                </c:pt>
                <c:pt idx="39755">
                  <c:v>39755</c:v>
                </c:pt>
                <c:pt idx="39756">
                  <c:v>39756</c:v>
                </c:pt>
                <c:pt idx="39757">
                  <c:v>39757</c:v>
                </c:pt>
                <c:pt idx="39758">
                  <c:v>39758</c:v>
                </c:pt>
                <c:pt idx="39759">
                  <c:v>39759</c:v>
                </c:pt>
                <c:pt idx="39760">
                  <c:v>39760</c:v>
                </c:pt>
                <c:pt idx="39761">
                  <c:v>39761</c:v>
                </c:pt>
                <c:pt idx="39762">
                  <c:v>39762</c:v>
                </c:pt>
                <c:pt idx="39763">
                  <c:v>39763</c:v>
                </c:pt>
                <c:pt idx="39764">
                  <c:v>39764</c:v>
                </c:pt>
                <c:pt idx="39765">
                  <c:v>39765</c:v>
                </c:pt>
                <c:pt idx="39766">
                  <c:v>39766</c:v>
                </c:pt>
                <c:pt idx="39767">
                  <c:v>39767</c:v>
                </c:pt>
                <c:pt idx="39768">
                  <c:v>39768</c:v>
                </c:pt>
                <c:pt idx="39769">
                  <c:v>39769</c:v>
                </c:pt>
                <c:pt idx="39770">
                  <c:v>39770</c:v>
                </c:pt>
                <c:pt idx="39771">
                  <c:v>39771</c:v>
                </c:pt>
                <c:pt idx="39772">
                  <c:v>39772</c:v>
                </c:pt>
                <c:pt idx="39773">
                  <c:v>39773</c:v>
                </c:pt>
                <c:pt idx="39774">
                  <c:v>39774</c:v>
                </c:pt>
                <c:pt idx="39775">
                  <c:v>39775</c:v>
                </c:pt>
                <c:pt idx="39776">
                  <c:v>39776</c:v>
                </c:pt>
                <c:pt idx="39777">
                  <c:v>39777</c:v>
                </c:pt>
                <c:pt idx="39778">
                  <c:v>39778</c:v>
                </c:pt>
                <c:pt idx="39779">
                  <c:v>39779</c:v>
                </c:pt>
                <c:pt idx="39780">
                  <c:v>39780</c:v>
                </c:pt>
                <c:pt idx="39781">
                  <c:v>39781</c:v>
                </c:pt>
                <c:pt idx="39782">
                  <c:v>39782</c:v>
                </c:pt>
                <c:pt idx="39783">
                  <c:v>39783</c:v>
                </c:pt>
                <c:pt idx="39784">
                  <c:v>39784</c:v>
                </c:pt>
                <c:pt idx="39785">
                  <c:v>39785</c:v>
                </c:pt>
                <c:pt idx="39786">
                  <c:v>39786</c:v>
                </c:pt>
                <c:pt idx="39787">
                  <c:v>39787</c:v>
                </c:pt>
                <c:pt idx="39788">
                  <c:v>39788</c:v>
                </c:pt>
                <c:pt idx="39789">
                  <c:v>39789</c:v>
                </c:pt>
                <c:pt idx="39790">
                  <c:v>39790</c:v>
                </c:pt>
                <c:pt idx="39791">
                  <c:v>39791</c:v>
                </c:pt>
                <c:pt idx="39792">
                  <c:v>39792</c:v>
                </c:pt>
                <c:pt idx="39793">
                  <c:v>39793</c:v>
                </c:pt>
                <c:pt idx="39794">
                  <c:v>39794</c:v>
                </c:pt>
                <c:pt idx="39795">
                  <c:v>39795</c:v>
                </c:pt>
                <c:pt idx="39796">
                  <c:v>39796</c:v>
                </c:pt>
                <c:pt idx="39797">
                  <c:v>39797</c:v>
                </c:pt>
                <c:pt idx="39798">
                  <c:v>39798</c:v>
                </c:pt>
                <c:pt idx="39799">
                  <c:v>39799</c:v>
                </c:pt>
                <c:pt idx="39800">
                  <c:v>39800</c:v>
                </c:pt>
                <c:pt idx="39801">
                  <c:v>39801</c:v>
                </c:pt>
                <c:pt idx="39802">
                  <c:v>39802</c:v>
                </c:pt>
                <c:pt idx="39803">
                  <c:v>39803</c:v>
                </c:pt>
                <c:pt idx="39804">
                  <c:v>39804</c:v>
                </c:pt>
                <c:pt idx="39805">
                  <c:v>39805</c:v>
                </c:pt>
                <c:pt idx="39806">
                  <c:v>39806</c:v>
                </c:pt>
                <c:pt idx="39807">
                  <c:v>39807</c:v>
                </c:pt>
                <c:pt idx="39808">
                  <c:v>39808</c:v>
                </c:pt>
                <c:pt idx="39809">
                  <c:v>39809</c:v>
                </c:pt>
                <c:pt idx="39810">
                  <c:v>39810</c:v>
                </c:pt>
                <c:pt idx="39811">
                  <c:v>39811</c:v>
                </c:pt>
                <c:pt idx="39812">
                  <c:v>39812</c:v>
                </c:pt>
                <c:pt idx="39813">
                  <c:v>39813</c:v>
                </c:pt>
                <c:pt idx="39814">
                  <c:v>39814</c:v>
                </c:pt>
                <c:pt idx="39815">
                  <c:v>39815</c:v>
                </c:pt>
                <c:pt idx="39816">
                  <c:v>39816</c:v>
                </c:pt>
                <c:pt idx="39817">
                  <c:v>39817</c:v>
                </c:pt>
                <c:pt idx="39818">
                  <c:v>39818</c:v>
                </c:pt>
                <c:pt idx="39819">
                  <c:v>39819</c:v>
                </c:pt>
                <c:pt idx="39820">
                  <c:v>39820</c:v>
                </c:pt>
                <c:pt idx="39821">
                  <c:v>39821</c:v>
                </c:pt>
                <c:pt idx="39822">
                  <c:v>39822</c:v>
                </c:pt>
                <c:pt idx="39823">
                  <c:v>39823</c:v>
                </c:pt>
                <c:pt idx="39824">
                  <c:v>39824</c:v>
                </c:pt>
                <c:pt idx="39825">
                  <c:v>39825</c:v>
                </c:pt>
                <c:pt idx="39826">
                  <c:v>39826</c:v>
                </c:pt>
                <c:pt idx="39827">
                  <c:v>39827</c:v>
                </c:pt>
                <c:pt idx="39828">
                  <c:v>39828</c:v>
                </c:pt>
                <c:pt idx="39829">
                  <c:v>39829</c:v>
                </c:pt>
                <c:pt idx="39830">
                  <c:v>39830</c:v>
                </c:pt>
                <c:pt idx="39831">
                  <c:v>39831</c:v>
                </c:pt>
                <c:pt idx="39832">
                  <c:v>39832</c:v>
                </c:pt>
                <c:pt idx="39833">
                  <c:v>39833</c:v>
                </c:pt>
                <c:pt idx="39834">
                  <c:v>39834</c:v>
                </c:pt>
                <c:pt idx="39835">
                  <c:v>39835</c:v>
                </c:pt>
                <c:pt idx="39836">
                  <c:v>39836</c:v>
                </c:pt>
                <c:pt idx="39837">
                  <c:v>39837</c:v>
                </c:pt>
                <c:pt idx="39838">
                  <c:v>39838</c:v>
                </c:pt>
                <c:pt idx="39839">
                  <c:v>39839</c:v>
                </c:pt>
                <c:pt idx="39840">
                  <c:v>39840</c:v>
                </c:pt>
                <c:pt idx="39841">
                  <c:v>39841</c:v>
                </c:pt>
                <c:pt idx="39842">
                  <c:v>39842</c:v>
                </c:pt>
                <c:pt idx="39843">
                  <c:v>39843</c:v>
                </c:pt>
                <c:pt idx="39844">
                  <c:v>39844</c:v>
                </c:pt>
                <c:pt idx="39845">
                  <c:v>39845</c:v>
                </c:pt>
                <c:pt idx="39846">
                  <c:v>39846</c:v>
                </c:pt>
                <c:pt idx="39847">
                  <c:v>39847</c:v>
                </c:pt>
                <c:pt idx="39848">
                  <c:v>39848</c:v>
                </c:pt>
                <c:pt idx="39849">
                  <c:v>39849</c:v>
                </c:pt>
                <c:pt idx="39850">
                  <c:v>39850</c:v>
                </c:pt>
                <c:pt idx="39851">
                  <c:v>39851</c:v>
                </c:pt>
                <c:pt idx="39852">
                  <c:v>39852</c:v>
                </c:pt>
                <c:pt idx="39853">
                  <c:v>39853</c:v>
                </c:pt>
                <c:pt idx="39854">
                  <c:v>39854</c:v>
                </c:pt>
                <c:pt idx="39855">
                  <c:v>39855</c:v>
                </c:pt>
                <c:pt idx="39856">
                  <c:v>39856</c:v>
                </c:pt>
                <c:pt idx="39857">
                  <c:v>39857</c:v>
                </c:pt>
                <c:pt idx="39858">
                  <c:v>39858</c:v>
                </c:pt>
                <c:pt idx="39859">
                  <c:v>39859</c:v>
                </c:pt>
                <c:pt idx="39860">
                  <c:v>39860</c:v>
                </c:pt>
                <c:pt idx="39861">
                  <c:v>39861</c:v>
                </c:pt>
                <c:pt idx="39862">
                  <c:v>39862</c:v>
                </c:pt>
                <c:pt idx="39863">
                  <c:v>39863</c:v>
                </c:pt>
                <c:pt idx="39864">
                  <c:v>39864</c:v>
                </c:pt>
                <c:pt idx="39865">
                  <c:v>39865</c:v>
                </c:pt>
                <c:pt idx="39866">
                  <c:v>39866</c:v>
                </c:pt>
                <c:pt idx="39867">
                  <c:v>39867</c:v>
                </c:pt>
                <c:pt idx="39868">
                  <c:v>39868</c:v>
                </c:pt>
                <c:pt idx="39869">
                  <c:v>39869</c:v>
                </c:pt>
                <c:pt idx="39870">
                  <c:v>39870</c:v>
                </c:pt>
                <c:pt idx="39871">
                  <c:v>39871</c:v>
                </c:pt>
                <c:pt idx="39872">
                  <c:v>39872</c:v>
                </c:pt>
                <c:pt idx="39873">
                  <c:v>39873</c:v>
                </c:pt>
                <c:pt idx="39874">
                  <c:v>39874</c:v>
                </c:pt>
                <c:pt idx="39875">
                  <c:v>39875</c:v>
                </c:pt>
                <c:pt idx="39876">
                  <c:v>39876</c:v>
                </c:pt>
                <c:pt idx="39877">
                  <c:v>39877</c:v>
                </c:pt>
                <c:pt idx="39878">
                  <c:v>39878</c:v>
                </c:pt>
                <c:pt idx="39879">
                  <c:v>39879</c:v>
                </c:pt>
                <c:pt idx="39880">
                  <c:v>39880</c:v>
                </c:pt>
                <c:pt idx="39881">
                  <c:v>39881</c:v>
                </c:pt>
                <c:pt idx="39882">
                  <c:v>39882</c:v>
                </c:pt>
                <c:pt idx="39883">
                  <c:v>39883</c:v>
                </c:pt>
                <c:pt idx="39884">
                  <c:v>39884</c:v>
                </c:pt>
                <c:pt idx="39885">
                  <c:v>39885</c:v>
                </c:pt>
                <c:pt idx="39886">
                  <c:v>39886</c:v>
                </c:pt>
                <c:pt idx="39887">
                  <c:v>39887</c:v>
                </c:pt>
                <c:pt idx="39888">
                  <c:v>39888</c:v>
                </c:pt>
                <c:pt idx="39889">
                  <c:v>39889</c:v>
                </c:pt>
                <c:pt idx="39890">
                  <c:v>39890</c:v>
                </c:pt>
                <c:pt idx="39891">
                  <c:v>39891</c:v>
                </c:pt>
                <c:pt idx="39892">
                  <c:v>39892</c:v>
                </c:pt>
                <c:pt idx="39893">
                  <c:v>39893</c:v>
                </c:pt>
                <c:pt idx="39894">
                  <c:v>39894</c:v>
                </c:pt>
                <c:pt idx="39895">
                  <c:v>39895</c:v>
                </c:pt>
                <c:pt idx="39896">
                  <c:v>39896</c:v>
                </c:pt>
                <c:pt idx="39897">
                  <c:v>39897</c:v>
                </c:pt>
                <c:pt idx="39898">
                  <c:v>39898</c:v>
                </c:pt>
                <c:pt idx="39899">
                  <c:v>39899</c:v>
                </c:pt>
                <c:pt idx="39900">
                  <c:v>39900</c:v>
                </c:pt>
                <c:pt idx="39901">
                  <c:v>39901</c:v>
                </c:pt>
                <c:pt idx="39902">
                  <c:v>39902</c:v>
                </c:pt>
                <c:pt idx="39903">
                  <c:v>39903</c:v>
                </c:pt>
                <c:pt idx="39904">
                  <c:v>39904</c:v>
                </c:pt>
                <c:pt idx="39905">
                  <c:v>39905</c:v>
                </c:pt>
                <c:pt idx="39906">
                  <c:v>39906</c:v>
                </c:pt>
                <c:pt idx="39907">
                  <c:v>39907</c:v>
                </c:pt>
                <c:pt idx="39908">
                  <c:v>39908</c:v>
                </c:pt>
                <c:pt idx="39909">
                  <c:v>39909</c:v>
                </c:pt>
                <c:pt idx="39910">
                  <c:v>39910</c:v>
                </c:pt>
                <c:pt idx="39911">
                  <c:v>39911</c:v>
                </c:pt>
                <c:pt idx="39912">
                  <c:v>39912</c:v>
                </c:pt>
                <c:pt idx="39913">
                  <c:v>39913</c:v>
                </c:pt>
                <c:pt idx="39914">
                  <c:v>39914</c:v>
                </c:pt>
                <c:pt idx="39915">
                  <c:v>39915</c:v>
                </c:pt>
                <c:pt idx="39916">
                  <c:v>39916</c:v>
                </c:pt>
                <c:pt idx="39917">
                  <c:v>39917</c:v>
                </c:pt>
                <c:pt idx="39918">
                  <c:v>39918</c:v>
                </c:pt>
                <c:pt idx="39919">
                  <c:v>39919</c:v>
                </c:pt>
                <c:pt idx="39920">
                  <c:v>39920</c:v>
                </c:pt>
                <c:pt idx="39921">
                  <c:v>39921</c:v>
                </c:pt>
                <c:pt idx="39922">
                  <c:v>39922</c:v>
                </c:pt>
                <c:pt idx="39923">
                  <c:v>39923</c:v>
                </c:pt>
                <c:pt idx="39924">
                  <c:v>39924</c:v>
                </c:pt>
                <c:pt idx="39925">
                  <c:v>39925</c:v>
                </c:pt>
                <c:pt idx="39926">
                  <c:v>39926</c:v>
                </c:pt>
                <c:pt idx="39927">
                  <c:v>39927</c:v>
                </c:pt>
                <c:pt idx="39928">
                  <c:v>39928</c:v>
                </c:pt>
                <c:pt idx="39929">
                  <c:v>39929</c:v>
                </c:pt>
                <c:pt idx="39930">
                  <c:v>39930</c:v>
                </c:pt>
                <c:pt idx="39931">
                  <c:v>39931</c:v>
                </c:pt>
                <c:pt idx="39932">
                  <c:v>39932</c:v>
                </c:pt>
                <c:pt idx="39933">
                  <c:v>39933</c:v>
                </c:pt>
                <c:pt idx="39934">
                  <c:v>39934</c:v>
                </c:pt>
                <c:pt idx="39935">
                  <c:v>39935</c:v>
                </c:pt>
                <c:pt idx="39936">
                  <c:v>39936</c:v>
                </c:pt>
                <c:pt idx="39937">
                  <c:v>39937</c:v>
                </c:pt>
                <c:pt idx="39938">
                  <c:v>39938</c:v>
                </c:pt>
                <c:pt idx="39939">
                  <c:v>39939</c:v>
                </c:pt>
                <c:pt idx="39940">
                  <c:v>39940</c:v>
                </c:pt>
                <c:pt idx="39941">
                  <c:v>39941</c:v>
                </c:pt>
                <c:pt idx="39942">
                  <c:v>39942</c:v>
                </c:pt>
                <c:pt idx="39943">
                  <c:v>39943</c:v>
                </c:pt>
                <c:pt idx="39944">
                  <c:v>39944</c:v>
                </c:pt>
                <c:pt idx="39945">
                  <c:v>39945</c:v>
                </c:pt>
                <c:pt idx="39946">
                  <c:v>39946</c:v>
                </c:pt>
                <c:pt idx="39947">
                  <c:v>39947</c:v>
                </c:pt>
                <c:pt idx="39948">
                  <c:v>39948</c:v>
                </c:pt>
                <c:pt idx="39949">
                  <c:v>39949</c:v>
                </c:pt>
                <c:pt idx="39950">
                  <c:v>39950</c:v>
                </c:pt>
                <c:pt idx="39951">
                  <c:v>39951</c:v>
                </c:pt>
                <c:pt idx="39952">
                  <c:v>39952</c:v>
                </c:pt>
                <c:pt idx="39953">
                  <c:v>39953</c:v>
                </c:pt>
                <c:pt idx="39954">
                  <c:v>39954</c:v>
                </c:pt>
                <c:pt idx="39955">
                  <c:v>39955</c:v>
                </c:pt>
                <c:pt idx="39956">
                  <c:v>39956</c:v>
                </c:pt>
                <c:pt idx="39957">
                  <c:v>39957</c:v>
                </c:pt>
                <c:pt idx="39958">
                  <c:v>39958</c:v>
                </c:pt>
                <c:pt idx="39959">
                  <c:v>39959</c:v>
                </c:pt>
                <c:pt idx="39960">
                  <c:v>39960</c:v>
                </c:pt>
                <c:pt idx="39961">
                  <c:v>39961</c:v>
                </c:pt>
                <c:pt idx="39962">
                  <c:v>39962</c:v>
                </c:pt>
                <c:pt idx="39963">
                  <c:v>39963</c:v>
                </c:pt>
                <c:pt idx="39964">
                  <c:v>39964</c:v>
                </c:pt>
                <c:pt idx="39965">
                  <c:v>39965</c:v>
                </c:pt>
                <c:pt idx="39966">
                  <c:v>39966</c:v>
                </c:pt>
                <c:pt idx="39967">
                  <c:v>39967</c:v>
                </c:pt>
                <c:pt idx="39968">
                  <c:v>39968</c:v>
                </c:pt>
                <c:pt idx="39969">
                  <c:v>39969</c:v>
                </c:pt>
                <c:pt idx="39970">
                  <c:v>39970</c:v>
                </c:pt>
                <c:pt idx="39971">
                  <c:v>39971</c:v>
                </c:pt>
                <c:pt idx="39972">
                  <c:v>39972</c:v>
                </c:pt>
                <c:pt idx="39973">
                  <c:v>39973</c:v>
                </c:pt>
                <c:pt idx="39974">
                  <c:v>39974</c:v>
                </c:pt>
                <c:pt idx="39975">
                  <c:v>39975</c:v>
                </c:pt>
                <c:pt idx="39976">
                  <c:v>39976</c:v>
                </c:pt>
                <c:pt idx="39977">
                  <c:v>39977</c:v>
                </c:pt>
                <c:pt idx="39978">
                  <c:v>39978</c:v>
                </c:pt>
                <c:pt idx="39979">
                  <c:v>39979</c:v>
                </c:pt>
                <c:pt idx="39980">
                  <c:v>39980</c:v>
                </c:pt>
                <c:pt idx="39981">
                  <c:v>39981</c:v>
                </c:pt>
                <c:pt idx="39982">
                  <c:v>39982</c:v>
                </c:pt>
                <c:pt idx="39983">
                  <c:v>39983</c:v>
                </c:pt>
                <c:pt idx="39984">
                  <c:v>39984</c:v>
                </c:pt>
                <c:pt idx="39985">
                  <c:v>39985</c:v>
                </c:pt>
                <c:pt idx="39986">
                  <c:v>39986</c:v>
                </c:pt>
                <c:pt idx="39987">
                  <c:v>39987</c:v>
                </c:pt>
                <c:pt idx="39988">
                  <c:v>39988</c:v>
                </c:pt>
                <c:pt idx="39989">
                  <c:v>39989</c:v>
                </c:pt>
                <c:pt idx="39990">
                  <c:v>39990</c:v>
                </c:pt>
                <c:pt idx="39991">
                  <c:v>39991</c:v>
                </c:pt>
                <c:pt idx="39992">
                  <c:v>39992</c:v>
                </c:pt>
                <c:pt idx="39993">
                  <c:v>39993</c:v>
                </c:pt>
                <c:pt idx="39994">
                  <c:v>39994</c:v>
                </c:pt>
                <c:pt idx="39995">
                  <c:v>39995</c:v>
                </c:pt>
                <c:pt idx="39996">
                  <c:v>39996</c:v>
                </c:pt>
                <c:pt idx="39997">
                  <c:v>39997</c:v>
                </c:pt>
                <c:pt idx="39998">
                  <c:v>39998</c:v>
                </c:pt>
                <c:pt idx="39999">
                  <c:v>39999</c:v>
                </c:pt>
                <c:pt idx="40000">
                  <c:v>40000</c:v>
                </c:pt>
                <c:pt idx="40001">
                  <c:v>40001</c:v>
                </c:pt>
                <c:pt idx="40002">
                  <c:v>40002</c:v>
                </c:pt>
                <c:pt idx="40003">
                  <c:v>40003</c:v>
                </c:pt>
                <c:pt idx="40004">
                  <c:v>40004</c:v>
                </c:pt>
                <c:pt idx="40005">
                  <c:v>40005</c:v>
                </c:pt>
                <c:pt idx="40006">
                  <c:v>40006</c:v>
                </c:pt>
                <c:pt idx="40007">
                  <c:v>40007</c:v>
                </c:pt>
                <c:pt idx="40008">
                  <c:v>40008</c:v>
                </c:pt>
                <c:pt idx="40009">
                  <c:v>40009</c:v>
                </c:pt>
                <c:pt idx="40010">
                  <c:v>40010</c:v>
                </c:pt>
                <c:pt idx="40011">
                  <c:v>40011</c:v>
                </c:pt>
                <c:pt idx="40012">
                  <c:v>40012</c:v>
                </c:pt>
                <c:pt idx="40013">
                  <c:v>40013</c:v>
                </c:pt>
                <c:pt idx="40014">
                  <c:v>40014</c:v>
                </c:pt>
                <c:pt idx="40015">
                  <c:v>40015</c:v>
                </c:pt>
                <c:pt idx="40016">
                  <c:v>40016</c:v>
                </c:pt>
                <c:pt idx="40017">
                  <c:v>40017</c:v>
                </c:pt>
                <c:pt idx="40018">
                  <c:v>40018</c:v>
                </c:pt>
                <c:pt idx="40019">
                  <c:v>40019</c:v>
                </c:pt>
                <c:pt idx="40020">
                  <c:v>40020</c:v>
                </c:pt>
                <c:pt idx="40021">
                  <c:v>40021</c:v>
                </c:pt>
                <c:pt idx="40022">
                  <c:v>40022</c:v>
                </c:pt>
                <c:pt idx="40023">
                  <c:v>40023</c:v>
                </c:pt>
                <c:pt idx="40024">
                  <c:v>40024</c:v>
                </c:pt>
                <c:pt idx="40025">
                  <c:v>40025</c:v>
                </c:pt>
                <c:pt idx="40026">
                  <c:v>40026</c:v>
                </c:pt>
                <c:pt idx="40027">
                  <c:v>40027</c:v>
                </c:pt>
                <c:pt idx="40028">
                  <c:v>40028</c:v>
                </c:pt>
                <c:pt idx="40029">
                  <c:v>40029</c:v>
                </c:pt>
                <c:pt idx="40030">
                  <c:v>40030</c:v>
                </c:pt>
                <c:pt idx="40031">
                  <c:v>40031</c:v>
                </c:pt>
                <c:pt idx="40032">
                  <c:v>40032</c:v>
                </c:pt>
                <c:pt idx="40033">
                  <c:v>40033</c:v>
                </c:pt>
                <c:pt idx="40034">
                  <c:v>40034</c:v>
                </c:pt>
                <c:pt idx="40035">
                  <c:v>40035</c:v>
                </c:pt>
                <c:pt idx="40036">
                  <c:v>40036</c:v>
                </c:pt>
                <c:pt idx="40037">
                  <c:v>40037</c:v>
                </c:pt>
                <c:pt idx="40038">
                  <c:v>40038</c:v>
                </c:pt>
                <c:pt idx="40039">
                  <c:v>40039</c:v>
                </c:pt>
                <c:pt idx="40040">
                  <c:v>40040</c:v>
                </c:pt>
                <c:pt idx="40041">
                  <c:v>40041</c:v>
                </c:pt>
                <c:pt idx="40042">
                  <c:v>40042</c:v>
                </c:pt>
                <c:pt idx="40043">
                  <c:v>40043</c:v>
                </c:pt>
                <c:pt idx="40044">
                  <c:v>40044</c:v>
                </c:pt>
                <c:pt idx="40045">
                  <c:v>40045</c:v>
                </c:pt>
                <c:pt idx="40046">
                  <c:v>40046</c:v>
                </c:pt>
                <c:pt idx="40047">
                  <c:v>40047</c:v>
                </c:pt>
                <c:pt idx="40048">
                  <c:v>40048</c:v>
                </c:pt>
                <c:pt idx="40049">
                  <c:v>40049</c:v>
                </c:pt>
                <c:pt idx="40050">
                  <c:v>40050</c:v>
                </c:pt>
                <c:pt idx="40051">
                  <c:v>40051</c:v>
                </c:pt>
                <c:pt idx="40052">
                  <c:v>40052</c:v>
                </c:pt>
                <c:pt idx="40053">
                  <c:v>40053</c:v>
                </c:pt>
                <c:pt idx="40054">
                  <c:v>40054</c:v>
                </c:pt>
                <c:pt idx="40055">
                  <c:v>40055</c:v>
                </c:pt>
                <c:pt idx="40056">
                  <c:v>40056</c:v>
                </c:pt>
                <c:pt idx="40057">
                  <c:v>40057</c:v>
                </c:pt>
                <c:pt idx="40058">
                  <c:v>40058</c:v>
                </c:pt>
                <c:pt idx="40059">
                  <c:v>40059</c:v>
                </c:pt>
                <c:pt idx="40060">
                  <c:v>40060</c:v>
                </c:pt>
                <c:pt idx="40061">
                  <c:v>40061</c:v>
                </c:pt>
                <c:pt idx="40062">
                  <c:v>40062</c:v>
                </c:pt>
                <c:pt idx="40063">
                  <c:v>40063</c:v>
                </c:pt>
                <c:pt idx="40064">
                  <c:v>40064</c:v>
                </c:pt>
                <c:pt idx="40065">
                  <c:v>40065</c:v>
                </c:pt>
                <c:pt idx="40066">
                  <c:v>40066</c:v>
                </c:pt>
                <c:pt idx="40067">
                  <c:v>40067</c:v>
                </c:pt>
                <c:pt idx="40068">
                  <c:v>40068</c:v>
                </c:pt>
                <c:pt idx="40069">
                  <c:v>40069</c:v>
                </c:pt>
                <c:pt idx="40070">
                  <c:v>40070</c:v>
                </c:pt>
                <c:pt idx="40071">
                  <c:v>40071</c:v>
                </c:pt>
                <c:pt idx="40072">
                  <c:v>40072</c:v>
                </c:pt>
                <c:pt idx="40073">
                  <c:v>40073</c:v>
                </c:pt>
                <c:pt idx="40074">
                  <c:v>40074</c:v>
                </c:pt>
                <c:pt idx="40075">
                  <c:v>40075</c:v>
                </c:pt>
                <c:pt idx="40076">
                  <c:v>40076</c:v>
                </c:pt>
                <c:pt idx="40077">
                  <c:v>40077</c:v>
                </c:pt>
                <c:pt idx="40078">
                  <c:v>40078</c:v>
                </c:pt>
                <c:pt idx="40079">
                  <c:v>40079</c:v>
                </c:pt>
                <c:pt idx="40080">
                  <c:v>40080</c:v>
                </c:pt>
                <c:pt idx="40081">
                  <c:v>40081</c:v>
                </c:pt>
                <c:pt idx="40082">
                  <c:v>40082</c:v>
                </c:pt>
                <c:pt idx="40083">
                  <c:v>40083</c:v>
                </c:pt>
                <c:pt idx="40084">
                  <c:v>40084</c:v>
                </c:pt>
                <c:pt idx="40085">
                  <c:v>40085</c:v>
                </c:pt>
                <c:pt idx="40086">
                  <c:v>40086</c:v>
                </c:pt>
                <c:pt idx="40087">
                  <c:v>40087</c:v>
                </c:pt>
                <c:pt idx="40088">
                  <c:v>40088</c:v>
                </c:pt>
                <c:pt idx="40089">
                  <c:v>40089</c:v>
                </c:pt>
                <c:pt idx="40090">
                  <c:v>40090</c:v>
                </c:pt>
                <c:pt idx="40091">
                  <c:v>40091</c:v>
                </c:pt>
                <c:pt idx="40092">
                  <c:v>40092</c:v>
                </c:pt>
                <c:pt idx="40093">
                  <c:v>40093</c:v>
                </c:pt>
                <c:pt idx="40094">
                  <c:v>40094</c:v>
                </c:pt>
                <c:pt idx="40095">
                  <c:v>40095</c:v>
                </c:pt>
                <c:pt idx="40096">
                  <c:v>40096</c:v>
                </c:pt>
                <c:pt idx="40097">
                  <c:v>40097</c:v>
                </c:pt>
                <c:pt idx="40098">
                  <c:v>40098</c:v>
                </c:pt>
                <c:pt idx="40099">
                  <c:v>40099</c:v>
                </c:pt>
                <c:pt idx="40100">
                  <c:v>40100</c:v>
                </c:pt>
                <c:pt idx="40101">
                  <c:v>40101</c:v>
                </c:pt>
                <c:pt idx="40102">
                  <c:v>40102</c:v>
                </c:pt>
                <c:pt idx="40103">
                  <c:v>40103</c:v>
                </c:pt>
                <c:pt idx="40104">
                  <c:v>40104</c:v>
                </c:pt>
                <c:pt idx="40105">
                  <c:v>40105</c:v>
                </c:pt>
                <c:pt idx="40106">
                  <c:v>40106</c:v>
                </c:pt>
                <c:pt idx="40107">
                  <c:v>40107</c:v>
                </c:pt>
                <c:pt idx="40108">
                  <c:v>40108</c:v>
                </c:pt>
                <c:pt idx="40109">
                  <c:v>40109</c:v>
                </c:pt>
                <c:pt idx="40110">
                  <c:v>40110</c:v>
                </c:pt>
                <c:pt idx="40111">
                  <c:v>40111</c:v>
                </c:pt>
                <c:pt idx="40112">
                  <c:v>40112</c:v>
                </c:pt>
                <c:pt idx="40113">
                  <c:v>40113</c:v>
                </c:pt>
                <c:pt idx="40114">
                  <c:v>40114</c:v>
                </c:pt>
                <c:pt idx="40115">
                  <c:v>40115</c:v>
                </c:pt>
                <c:pt idx="40116">
                  <c:v>40116</c:v>
                </c:pt>
                <c:pt idx="40117">
                  <c:v>40117</c:v>
                </c:pt>
                <c:pt idx="40118">
                  <c:v>40118</c:v>
                </c:pt>
                <c:pt idx="40119">
                  <c:v>40119</c:v>
                </c:pt>
                <c:pt idx="40120">
                  <c:v>40120</c:v>
                </c:pt>
                <c:pt idx="40121">
                  <c:v>40121</c:v>
                </c:pt>
                <c:pt idx="40122">
                  <c:v>40122</c:v>
                </c:pt>
                <c:pt idx="40123">
                  <c:v>40123</c:v>
                </c:pt>
                <c:pt idx="40124">
                  <c:v>40124</c:v>
                </c:pt>
                <c:pt idx="40125">
                  <c:v>40125</c:v>
                </c:pt>
                <c:pt idx="40126">
                  <c:v>40126</c:v>
                </c:pt>
                <c:pt idx="40127">
                  <c:v>40127</c:v>
                </c:pt>
                <c:pt idx="40128">
                  <c:v>40128</c:v>
                </c:pt>
                <c:pt idx="40129">
                  <c:v>40129</c:v>
                </c:pt>
                <c:pt idx="40130">
                  <c:v>40130</c:v>
                </c:pt>
                <c:pt idx="40131">
                  <c:v>40131</c:v>
                </c:pt>
                <c:pt idx="40132">
                  <c:v>40132</c:v>
                </c:pt>
                <c:pt idx="40133">
                  <c:v>40133</c:v>
                </c:pt>
                <c:pt idx="40134">
                  <c:v>40134</c:v>
                </c:pt>
                <c:pt idx="40135">
                  <c:v>40135</c:v>
                </c:pt>
                <c:pt idx="40136">
                  <c:v>40136</c:v>
                </c:pt>
                <c:pt idx="40137">
                  <c:v>40137</c:v>
                </c:pt>
                <c:pt idx="40138">
                  <c:v>40138</c:v>
                </c:pt>
                <c:pt idx="40139">
                  <c:v>40139</c:v>
                </c:pt>
                <c:pt idx="40140">
                  <c:v>40140</c:v>
                </c:pt>
                <c:pt idx="40141">
                  <c:v>40141</c:v>
                </c:pt>
                <c:pt idx="40142">
                  <c:v>40142</c:v>
                </c:pt>
                <c:pt idx="40143">
                  <c:v>40143</c:v>
                </c:pt>
                <c:pt idx="40144">
                  <c:v>40144</c:v>
                </c:pt>
                <c:pt idx="40145">
                  <c:v>40145</c:v>
                </c:pt>
                <c:pt idx="40146">
                  <c:v>40146</c:v>
                </c:pt>
                <c:pt idx="40147">
                  <c:v>40147</c:v>
                </c:pt>
                <c:pt idx="40148">
                  <c:v>40148</c:v>
                </c:pt>
                <c:pt idx="40149">
                  <c:v>40149</c:v>
                </c:pt>
                <c:pt idx="40150">
                  <c:v>40150</c:v>
                </c:pt>
                <c:pt idx="40151">
                  <c:v>40151</c:v>
                </c:pt>
                <c:pt idx="40152">
                  <c:v>40152</c:v>
                </c:pt>
                <c:pt idx="40153">
                  <c:v>40153</c:v>
                </c:pt>
                <c:pt idx="40154">
                  <c:v>40154</c:v>
                </c:pt>
                <c:pt idx="40155">
                  <c:v>40155</c:v>
                </c:pt>
                <c:pt idx="40156">
                  <c:v>40156</c:v>
                </c:pt>
                <c:pt idx="40157">
                  <c:v>40157</c:v>
                </c:pt>
                <c:pt idx="40158">
                  <c:v>40158</c:v>
                </c:pt>
                <c:pt idx="40159">
                  <c:v>40159</c:v>
                </c:pt>
                <c:pt idx="40160">
                  <c:v>40160</c:v>
                </c:pt>
                <c:pt idx="40161">
                  <c:v>40161</c:v>
                </c:pt>
                <c:pt idx="40162">
                  <c:v>40162</c:v>
                </c:pt>
                <c:pt idx="40163">
                  <c:v>40163</c:v>
                </c:pt>
                <c:pt idx="40164">
                  <c:v>40164</c:v>
                </c:pt>
                <c:pt idx="40165">
                  <c:v>40165</c:v>
                </c:pt>
                <c:pt idx="40166">
                  <c:v>40166</c:v>
                </c:pt>
                <c:pt idx="40167">
                  <c:v>40167</c:v>
                </c:pt>
                <c:pt idx="40168">
                  <c:v>40168</c:v>
                </c:pt>
                <c:pt idx="40169">
                  <c:v>40169</c:v>
                </c:pt>
                <c:pt idx="40170">
                  <c:v>40170</c:v>
                </c:pt>
                <c:pt idx="40171">
                  <c:v>40171</c:v>
                </c:pt>
                <c:pt idx="40172">
                  <c:v>40172</c:v>
                </c:pt>
                <c:pt idx="40173">
                  <c:v>40173</c:v>
                </c:pt>
                <c:pt idx="40174">
                  <c:v>40174</c:v>
                </c:pt>
                <c:pt idx="40175">
                  <c:v>40175</c:v>
                </c:pt>
                <c:pt idx="40176">
                  <c:v>40176</c:v>
                </c:pt>
                <c:pt idx="40177">
                  <c:v>40177</c:v>
                </c:pt>
                <c:pt idx="40178">
                  <c:v>40178</c:v>
                </c:pt>
                <c:pt idx="40179">
                  <c:v>40179</c:v>
                </c:pt>
                <c:pt idx="40180">
                  <c:v>40180</c:v>
                </c:pt>
                <c:pt idx="40181">
                  <c:v>40181</c:v>
                </c:pt>
                <c:pt idx="40182">
                  <c:v>40182</c:v>
                </c:pt>
                <c:pt idx="40183">
                  <c:v>40183</c:v>
                </c:pt>
                <c:pt idx="40184">
                  <c:v>40184</c:v>
                </c:pt>
                <c:pt idx="40185">
                  <c:v>40185</c:v>
                </c:pt>
                <c:pt idx="40186">
                  <c:v>40186</c:v>
                </c:pt>
                <c:pt idx="40187">
                  <c:v>40187</c:v>
                </c:pt>
                <c:pt idx="40188">
                  <c:v>40188</c:v>
                </c:pt>
                <c:pt idx="40189">
                  <c:v>40189</c:v>
                </c:pt>
                <c:pt idx="40190">
                  <c:v>40190</c:v>
                </c:pt>
                <c:pt idx="40191">
                  <c:v>40191</c:v>
                </c:pt>
                <c:pt idx="40192">
                  <c:v>40192</c:v>
                </c:pt>
                <c:pt idx="40193">
                  <c:v>40193</c:v>
                </c:pt>
                <c:pt idx="40194">
                  <c:v>40194</c:v>
                </c:pt>
                <c:pt idx="40195">
                  <c:v>40195</c:v>
                </c:pt>
                <c:pt idx="40196">
                  <c:v>40196</c:v>
                </c:pt>
                <c:pt idx="40197">
                  <c:v>40197</c:v>
                </c:pt>
                <c:pt idx="40198">
                  <c:v>40198</c:v>
                </c:pt>
                <c:pt idx="40199">
                  <c:v>40199</c:v>
                </c:pt>
                <c:pt idx="40200">
                  <c:v>40200</c:v>
                </c:pt>
                <c:pt idx="40201">
                  <c:v>40201</c:v>
                </c:pt>
                <c:pt idx="40202">
                  <c:v>40202</c:v>
                </c:pt>
                <c:pt idx="40203">
                  <c:v>40203</c:v>
                </c:pt>
                <c:pt idx="40204">
                  <c:v>40204</c:v>
                </c:pt>
                <c:pt idx="40205">
                  <c:v>40205</c:v>
                </c:pt>
                <c:pt idx="40206">
                  <c:v>40206</c:v>
                </c:pt>
                <c:pt idx="40207">
                  <c:v>40207</c:v>
                </c:pt>
                <c:pt idx="40208">
                  <c:v>40208</c:v>
                </c:pt>
                <c:pt idx="40209">
                  <c:v>40209</c:v>
                </c:pt>
                <c:pt idx="40210">
                  <c:v>40210</c:v>
                </c:pt>
                <c:pt idx="40211">
                  <c:v>40211</c:v>
                </c:pt>
                <c:pt idx="40212">
                  <c:v>40212</c:v>
                </c:pt>
                <c:pt idx="40213">
                  <c:v>40213</c:v>
                </c:pt>
                <c:pt idx="40214">
                  <c:v>40214</c:v>
                </c:pt>
                <c:pt idx="40215">
                  <c:v>40215</c:v>
                </c:pt>
                <c:pt idx="40216">
                  <c:v>40216</c:v>
                </c:pt>
                <c:pt idx="40217">
                  <c:v>40217</c:v>
                </c:pt>
                <c:pt idx="40218">
                  <c:v>40218</c:v>
                </c:pt>
                <c:pt idx="40219">
                  <c:v>40219</c:v>
                </c:pt>
                <c:pt idx="40220">
                  <c:v>40220</c:v>
                </c:pt>
                <c:pt idx="40221">
                  <c:v>40221</c:v>
                </c:pt>
                <c:pt idx="40222">
                  <c:v>40222</c:v>
                </c:pt>
                <c:pt idx="40223">
                  <c:v>40223</c:v>
                </c:pt>
                <c:pt idx="40224">
                  <c:v>40224</c:v>
                </c:pt>
                <c:pt idx="40225">
                  <c:v>40225</c:v>
                </c:pt>
                <c:pt idx="40226">
                  <c:v>40226</c:v>
                </c:pt>
                <c:pt idx="40227">
                  <c:v>40227</c:v>
                </c:pt>
                <c:pt idx="40228">
                  <c:v>40228</c:v>
                </c:pt>
                <c:pt idx="40229">
                  <c:v>40229</c:v>
                </c:pt>
                <c:pt idx="40230">
                  <c:v>40230</c:v>
                </c:pt>
                <c:pt idx="40231">
                  <c:v>40231</c:v>
                </c:pt>
                <c:pt idx="40232">
                  <c:v>40232</c:v>
                </c:pt>
                <c:pt idx="40233">
                  <c:v>40233</c:v>
                </c:pt>
                <c:pt idx="40234">
                  <c:v>40234</c:v>
                </c:pt>
                <c:pt idx="40235">
                  <c:v>40235</c:v>
                </c:pt>
                <c:pt idx="40236">
                  <c:v>40236</c:v>
                </c:pt>
                <c:pt idx="40237">
                  <c:v>40237</c:v>
                </c:pt>
                <c:pt idx="40238">
                  <c:v>40238</c:v>
                </c:pt>
                <c:pt idx="40239">
                  <c:v>40239</c:v>
                </c:pt>
                <c:pt idx="40240">
                  <c:v>40240</c:v>
                </c:pt>
                <c:pt idx="40241">
                  <c:v>40241</c:v>
                </c:pt>
                <c:pt idx="40242">
                  <c:v>40242</c:v>
                </c:pt>
                <c:pt idx="40243">
                  <c:v>40243</c:v>
                </c:pt>
                <c:pt idx="40244">
                  <c:v>40244</c:v>
                </c:pt>
                <c:pt idx="40245">
                  <c:v>40245</c:v>
                </c:pt>
                <c:pt idx="40246">
                  <c:v>40246</c:v>
                </c:pt>
                <c:pt idx="40247">
                  <c:v>40247</c:v>
                </c:pt>
                <c:pt idx="40248">
                  <c:v>40248</c:v>
                </c:pt>
                <c:pt idx="40249">
                  <c:v>40249</c:v>
                </c:pt>
                <c:pt idx="40250">
                  <c:v>40250</c:v>
                </c:pt>
                <c:pt idx="40251">
                  <c:v>40251</c:v>
                </c:pt>
                <c:pt idx="40252">
                  <c:v>40252</c:v>
                </c:pt>
                <c:pt idx="40253">
                  <c:v>40253</c:v>
                </c:pt>
                <c:pt idx="40254">
                  <c:v>40254</c:v>
                </c:pt>
                <c:pt idx="40255">
                  <c:v>40255</c:v>
                </c:pt>
                <c:pt idx="40256">
                  <c:v>40256</c:v>
                </c:pt>
                <c:pt idx="40257">
                  <c:v>40257</c:v>
                </c:pt>
                <c:pt idx="40258">
                  <c:v>40258</c:v>
                </c:pt>
                <c:pt idx="40259">
                  <c:v>40259</c:v>
                </c:pt>
                <c:pt idx="40260">
                  <c:v>40260</c:v>
                </c:pt>
                <c:pt idx="40261">
                  <c:v>40261</c:v>
                </c:pt>
                <c:pt idx="40262">
                  <c:v>40262</c:v>
                </c:pt>
                <c:pt idx="40263">
                  <c:v>40263</c:v>
                </c:pt>
                <c:pt idx="40264">
                  <c:v>40264</c:v>
                </c:pt>
                <c:pt idx="40265">
                  <c:v>40265</c:v>
                </c:pt>
                <c:pt idx="40266">
                  <c:v>40266</c:v>
                </c:pt>
                <c:pt idx="40267">
                  <c:v>40267</c:v>
                </c:pt>
                <c:pt idx="40268">
                  <c:v>40268</c:v>
                </c:pt>
                <c:pt idx="40269">
                  <c:v>40269</c:v>
                </c:pt>
                <c:pt idx="40270">
                  <c:v>40270</c:v>
                </c:pt>
                <c:pt idx="40271">
                  <c:v>40271</c:v>
                </c:pt>
                <c:pt idx="40272">
                  <c:v>40272</c:v>
                </c:pt>
                <c:pt idx="40273">
                  <c:v>40273</c:v>
                </c:pt>
                <c:pt idx="40274">
                  <c:v>40274</c:v>
                </c:pt>
                <c:pt idx="40275">
                  <c:v>40275</c:v>
                </c:pt>
                <c:pt idx="40276">
                  <c:v>40276</c:v>
                </c:pt>
                <c:pt idx="40277">
                  <c:v>40277</c:v>
                </c:pt>
                <c:pt idx="40278">
                  <c:v>40278</c:v>
                </c:pt>
                <c:pt idx="40279">
                  <c:v>40279</c:v>
                </c:pt>
                <c:pt idx="40280">
                  <c:v>40280</c:v>
                </c:pt>
                <c:pt idx="40281">
                  <c:v>40281</c:v>
                </c:pt>
                <c:pt idx="40282">
                  <c:v>40282</c:v>
                </c:pt>
                <c:pt idx="40283">
                  <c:v>40283</c:v>
                </c:pt>
                <c:pt idx="40284">
                  <c:v>40284</c:v>
                </c:pt>
                <c:pt idx="40285">
                  <c:v>40285</c:v>
                </c:pt>
                <c:pt idx="40286">
                  <c:v>40286</c:v>
                </c:pt>
                <c:pt idx="40287">
                  <c:v>40287</c:v>
                </c:pt>
                <c:pt idx="40288">
                  <c:v>40288</c:v>
                </c:pt>
                <c:pt idx="40289">
                  <c:v>40289</c:v>
                </c:pt>
                <c:pt idx="40290">
                  <c:v>40290</c:v>
                </c:pt>
                <c:pt idx="40291">
                  <c:v>40291</c:v>
                </c:pt>
                <c:pt idx="40292">
                  <c:v>40292</c:v>
                </c:pt>
                <c:pt idx="40293">
                  <c:v>40293</c:v>
                </c:pt>
                <c:pt idx="40294">
                  <c:v>40294</c:v>
                </c:pt>
                <c:pt idx="40295">
                  <c:v>40295</c:v>
                </c:pt>
                <c:pt idx="40296">
                  <c:v>40296</c:v>
                </c:pt>
                <c:pt idx="40297">
                  <c:v>40297</c:v>
                </c:pt>
                <c:pt idx="40298">
                  <c:v>40298</c:v>
                </c:pt>
                <c:pt idx="40299">
                  <c:v>40299</c:v>
                </c:pt>
                <c:pt idx="40300">
                  <c:v>40300</c:v>
                </c:pt>
                <c:pt idx="40301">
                  <c:v>40301</c:v>
                </c:pt>
                <c:pt idx="40302">
                  <c:v>40302</c:v>
                </c:pt>
                <c:pt idx="40303">
                  <c:v>40303</c:v>
                </c:pt>
                <c:pt idx="40304">
                  <c:v>40304</c:v>
                </c:pt>
                <c:pt idx="40305">
                  <c:v>40305</c:v>
                </c:pt>
                <c:pt idx="40306">
                  <c:v>40306</c:v>
                </c:pt>
                <c:pt idx="40307">
                  <c:v>40307</c:v>
                </c:pt>
                <c:pt idx="40308">
                  <c:v>40308</c:v>
                </c:pt>
                <c:pt idx="40309">
                  <c:v>40309</c:v>
                </c:pt>
                <c:pt idx="40310">
                  <c:v>40310</c:v>
                </c:pt>
                <c:pt idx="40311">
                  <c:v>40311</c:v>
                </c:pt>
                <c:pt idx="40312">
                  <c:v>40312</c:v>
                </c:pt>
                <c:pt idx="40313">
                  <c:v>40313</c:v>
                </c:pt>
                <c:pt idx="40314">
                  <c:v>40314</c:v>
                </c:pt>
                <c:pt idx="40315">
                  <c:v>40315</c:v>
                </c:pt>
                <c:pt idx="40316">
                  <c:v>40316</c:v>
                </c:pt>
                <c:pt idx="40317">
                  <c:v>40317</c:v>
                </c:pt>
                <c:pt idx="40318">
                  <c:v>40318</c:v>
                </c:pt>
                <c:pt idx="40319">
                  <c:v>40319</c:v>
                </c:pt>
                <c:pt idx="40320">
                  <c:v>40320</c:v>
                </c:pt>
                <c:pt idx="40321">
                  <c:v>40321</c:v>
                </c:pt>
                <c:pt idx="40322">
                  <c:v>40322</c:v>
                </c:pt>
                <c:pt idx="40323">
                  <c:v>40323</c:v>
                </c:pt>
                <c:pt idx="40324">
                  <c:v>40324</c:v>
                </c:pt>
                <c:pt idx="40325">
                  <c:v>40325</c:v>
                </c:pt>
                <c:pt idx="40326">
                  <c:v>40326</c:v>
                </c:pt>
                <c:pt idx="40327">
                  <c:v>40327</c:v>
                </c:pt>
                <c:pt idx="40328">
                  <c:v>40328</c:v>
                </c:pt>
                <c:pt idx="40329">
                  <c:v>40329</c:v>
                </c:pt>
                <c:pt idx="40330">
                  <c:v>40330</c:v>
                </c:pt>
                <c:pt idx="40331">
                  <c:v>40331</c:v>
                </c:pt>
                <c:pt idx="40332">
                  <c:v>40332</c:v>
                </c:pt>
                <c:pt idx="40333">
                  <c:v>40333</c:v>
                </c:pt>
                <c:pt idx="40334">
                  <c:v>40334</c:v>
                </c:pt>
                <c:pt idx="40335">
                  <c:v>40335</c:v>
                </c:pt>
                <c:pt idx="40336">
                  <c:v>40336</c:v>
                </c:pt>
                <c:pt idx="40337">
                  <c:v>40337</c:v>
                </c:pt>
                <c:pt idx="40338">
                  <c:v>40338</c:v>
                </c:pt>
                <c:pt idx="40339">
                  <c:v>40339</c:v>
                </c:pt>
                <c:pt idx="40340">
                  <c:v>40340</c:v>
                </c:pt>
                <c:pt idx="40341">
                  <c:v>40341</c:v>
                </c:pt>
                <c:pt idx="40342">
                  <c:v>40342</c:v>
                </c:pt>
                <c:pt idx="40343">
                  <c:v>40343</c:v>
                </c:pt>
                <c:pt idx="40344">
                  <c:v>40344</c:v>
                </c:pt>
                <c:pt idx="40345">
                  <c:v>40345</c:v>
                </c:pt>
                <c:pt idx="40346">
                  <c:v>40346</c:v>
                </c:pt>
                <c:pt idx="40347">
                  <c:v>40347</c:v>
                </c:pt>
                <c:pt idx="40348">
                  <c:v>40348</c:v>
                </c:pt>
                <c:pt idx="40349">
                  <c:v>40349</c:v>
                </c:pt>
                <c:pt idx="40350">
                  <c:v>40350</c:v>
                </c:pt>
                <c:pt idx="40351">
                  <c:v>40351</c:v>
                </c:pt>
                <c:pt idx="40352">
                  <c:v>40352</c:v>
                </c:pt>
                <c:pt idx="40353">
                  <c:v>40353</c:v>
                </c:pt>
                <c:pt idx="40354">
                  <c:v>40354</c:v>
                </c:pt>
                <c:pt idx="40355">
                  <c:v>40355</c:v>
                </c:pt>
                <c:pt idx="40356">
                  <c:v>40356</c:v>
                </c:pt>
                <c:pt idx="40357">
                  <c:v>40357</c:v>
                </c:pt>
                <c:pt idx="40358">
                  <c:v>40358</c:v>
                </c:pt>
                <c:pt idx="40359">
                  <c:v>40359</c:v>
                </c:pt>
                <c:pt idx="40360">
                  <c:v>40360</c:v>
                </c:pt>
                <c:pt idx="40361">
                  <c:v>40361</c:v>
                </c:pt>
                <c:pt idx="40362">
                  <c:v>40362</c:v>
                </c:pt>
                <c:pt idx="40363">
                  <c:v>40363</c:v>
                </c:pt>
                <c:pt idx="40364">
                  <c:v>40364</c:v>
                </c:pt>
                <c:pt idx="40365">
                  <c:v>40365</c:v>
                </c:pt>
                <c:pt idx="40366">
                  <c:v>40366</c:v>
                </c:pt>
                <c:pt idx="40367">
                  <c:v>40367</c:v>
                </c:pt>
                <c:pt idx="40368">
                  <c:v>40368</c:v>
                </c:pt>
                <c:pt idx="40369">
                  <c:v>40369</c:v>
                </c:pt>
                <c:pt idx="40370">
                  <c:v>40370</c:v>
                </c:pt>
                <c:pt idx="40371">
                  <c:v>40371</c:v>
                </c:pt>
                <c:pt idx="40372">
                  <c:v>40372</c:v>
                </c:pt>
                <c:pt idx="40373">
                  <c:v>40373</c:v>
                </c:pt>
                <c:pt idx="40374">
                  <c:v>40374</c:v>
                </c:pt>
                <c:pt idx="40375">
                  <c:v>40375</c:v>
                </c:pt>
                <c:pt idx="40376">
                  <c:v>40376</c:v>
                </c:pt>
                <c:pt idx="40377">
                  <c:v>40377</c:v>
                </c:pt>
                <c:pt idx="40378">
                  <c:v>40378</c:v>
                </c:pt>
                <c:pt idx="40379">
                  <c:v>40379</c:v>
                </c:pt>
                <c:pt idx="40380">
                  <c:v>40380</c:v>
                </c:pt>
                <c:pt idx="40381">
                  <c:v>40381</c:v>
                </c:pt>
                <c:pt idx="40382">
                  <c:v>40382</c:v>
                </c:pt>
                <c:pt idx="40383">
                  <c:v>40383</c:v>
                </c:pt>
                <c:pt idx="40384">
                  <c:v>40384</c:v>
                </c:pt>
                <c:pt idx="40385">
                  <c:v>40385</c:v>
                </c:pt>
                <c:pt idx="40386">
                  <c:v>40386</c:v>
                </c:pt>
                <c:pt idx="40387">
                  <c:v>40387</c:v>
                </c:pt>
                <c:pt idx="40388">
                  <c:v>40388</c:v>
                </c:pt>
                <c:pt idx="40389">
                  <c:v>40389</c:v>
                </c:pt>
                <c:pt idx="40390">
                  <c:v>40390</c:v>
                </c:pt>
                <c:pt idx="40391">
                  <c:v>40391</c:v>
                </c:pt>
                <c:pt idx="40392">
                  <c:v>40392</c:v>
                </c:pt>
                <c:pt idx="40393">
                  <c:v>40393</c:v>
                </c:pt>
                <c:pt idx="40394">
                  <c:v>40394</c:v>
                </c:pt>
                <c:pt idx="40395">
                  <c:v>40395</c:v>
                </c:pt>
                <c:pt idx="40396">
                  <c:v>40396</c:v>
                </c:pt>
                <c:pt idx="40397">
                  <c:v>40397</c:v>
                </c:pt>
                <c:pt idx="40398">
                  <c:v>40398</c:v>
                </c:pt>
                <c:pt idx="40399">
                  <c:v>40399</c:v>
                </c:pt>
                <c:pt idx="40400">
                  <c:v>40400</c:v>
                </c:pt>
                <c:pt idx="40401">
                  <c:v>40401</c:v>
                </c:pt>
                <c:pt idx="40402">
                  <c:v>40402</c:v>
                </c:pt>
                <c:pt idx="40403">
                  <c:v>40403</c:v>
                </c:pt>
                <c:pt idx="40404">
                  <c:v>40404</c:v>
                </c:pt>
                <c:pt idx="40405">
                  <c:v>40405</c:v>
                </c:pt>
                <c:pt idx="40406">
                  <c:v>40406</c:v>
                </c:pt>
                <c:pt idx="40407">
                  <c:v>40407</c:v>
                </c:pt>
                <c:pt idx="40408">
                  <c:v>40408</c:v>
                </c:pt>
                <c:pt idx="40409">
                  <c:v>40409</c:v>
                </c:pt>
                <c:pt idx="40410">
                  <c:v>40410</c:v>
                </c:pt>
                <c:pt idx="40411">
                  <c:v>40411</c:v>
                </c:pt>
                <c:pt idx="40412">
                  <c:v>40412</c:v>
                </c:pt>
                <c:pt idx="40413">
                  <c:v>40413</c:v>
                </c:pt>
                <c:pt idx="40414">
                  <c:v>40414</c:v>
                </c:pt>
                <c:pt idx="40415">
                  <c:v>40415</c:v>
                </c:pt>
                <c:pt idx="40416">
                  <c:v>40416</c:v>
                </c:pt>
                <c:pt idx="40417">
                  <c:v>40417</c:v>
                </c:pt>
                <c:pt idx="40418">
                  <c:v>40418</c:v>
                </c:pt>
                <c:pt idx="40419">
                  <c:v>40419</c:v>
                </c:pt>
                <c:pt idx="40420">
                  <c:v>40420</c:v>
                </c:pt>
                <c:pt idx="40421">
                  <c:v>40421</c:v>
                </c:pt>
                <c:pt idx="40422">
                  <c:v>40422</c:v>
                </c:pt>
                <c:pt idx="40423">
                  <c:v>40423</c:v>
                </c:pt>
                <c:pt idx="40424">
                  <c:v>40424</c:v>
                </c:pt>
                <c:pt idx="40425">
                  <c:v>40425</c:v>
                </c:pt>
                <c:pt idx="40426">
                  <c:v>40426</c:v>
                </c:pt>
                <c:pt idx="40427">
                  <c:v>40427</c:v>
                </c:pt>
                <c:pt idx="40428">
                  <c:v>40428</c:v>
                </c:pt>
                <c:pt idx="40429">
                  <c:v>40429</c:v>
                </c:pt>
                <c:pt idx="40430">
                  <c:v>40430</c:v>
                </c:pt>
                <c:pt idx="40431">
                  <c:v>40431</c:v>
                </c:pt>
                <c:pt idx="40432">
                  <c:v>40432</c:v>
                </c:pt>
                <c:pt idx="40433">
                  <c:v>40433</c:v>
                </c:pt>
                <c:pt idx="40434">
                  <c:v>40434</c:v>
                </c:pt>
                <c:pt idx="40435">
                  <c:v>40435</c:v>
                </c:pt>
                <c:pt idx="40436">
                  <c:v>40436</c:v>
                </c:pt>
                <c:pt idx="40437">
                  <c:v>40437</c:v>
                </c:pt>
                <c:pt idx="40438">
                  <c:v>40438</c:v>
                </c:pt>
                <c:pt idx="40439">
                  <c:v>40439</c:v>
                </c:pt>
                <c:pt idx="40440">
                  <c:v>40440</c:v>
                </c:pt>
                <c:pt idx="40441">
                  <c:v>40441</c:v>
                </c:pt>
                <c:pt idx="40442">
                  <c:v>40442</c:v>
                </c:pt>
                <c:pt idx="40443">
                  <c:v>40443</c:v>
                </c:pt>
                <c:pt idx="40444">
                  <c:v>40444</c:v>
                </c:pt>
                <c:pt idx="40445">
                  <c:v>40445</c:v>
                </c:pt>
                <c:pt idx="40446">
                  <c:v>40446</c:v>
                </c:pt>
                <c:pt idx="40447">
                  <c:v>40447</c:v>
                </c:pt>
                <c:pt idx="40448">
                  <c:v>40448</c:v>
                </c:pt>
                <c:pt idx="40449">
                  <c:v>40449</c:v>
                </c:pt>
                <c:pt idx="40450">
                  <c:v>40450</c:v>
                </c:pt>
                <c:pt idx="40451">
                  <c:v>40451</c:v>
                </c:pt>
                <c:pt idx="40452">
                  <c:v>40452</c:v>
                </c:pt>
                <c:pt idx="40453">
                  <c:v>40453</c:v>
                </c:pt>
                <c:pt idx="40454">
                  <c:v>40454</c:v>
                </c:pt>
                <c:pt idx="40455">
                  <c:v>40455</c:v>
                </c:pt>
                <c:pt idx="40456">
                  <c:v>40456</c:v>
                </c:pt>
                <c:pt idx="40457">
                  <c:v>40457</c:v>
                </c:pt>
                <c:pt idx="40458">
                  <c:v>40458</c:v>
                </c:pt>
                <c:pt idx="40459">
                  <c:v>40459</c:v>
                </c:pt>
                <c:pt idx="40460">
                  <c:v>40460</c:v>
                </c:pt>
                <c:pt idx="40461">
                  <c:v>40461</c:v>
                </c:pt>
                <c:pt idx="40462">
                  <c:v>40462</c:v>
                </c:pt>
                <c:pt idx="40463">
                  <c:v>40463</c:v>
                </c:pt>
                <c:pt idx="40464">
                  <c:v>40464</c:v>
                </c:pt>
                <c:pt idx="40465">
                  <c:v>40465</c:v>
                </c:pt>
                <c:pt idx="40466">
                  <c:v>40466</c:v>
                </c:pt>
                <c:pt idx="40467">
                  <c:v>40467</c:v>
                </c:pt>
                <c:pt idx="40468">
                  <c:v>40468</c:v>
                </c:pt>
                <c:pt idx="40469">
                  <c:v>40469</c:v>
                </c:pt>
                <c:pt idx="40470">
                  <c:v>40470</c:v>
                </c:pt>
                <c:pt idx="40471">
                  <c:v>40471</c:v>
                </c:pt>
                <c:pt idx="40472">
                  <c:v>40472</c:v>
                </c:pt>
                <c:pt idx="40473">
                  <c:v>40473</c:v>
                </c:pt>
                <c:pt idx="40474">
                  <c:v>40474</c:v>
                </c:pt>
                <c:pt idx="40475">
                  <c:v>40475</c:v>
                </c:pt>
                <c:pt idx="40476">
                  <c:v>40476</c:v>
                </c:pt>
                <c:pt idx="40477">
                  <c:v>40477</c:v>
                </c:pt>
                <c:pt idx="40478">
                  <c:v>40478</c:v>
                </c:pt>
                <c:pt idx="40479">
                  <c:v>40479</c:v>
                </c:pt>
                <c:pt idx="40480">
                  <c:v>40480</c:v>
                </c:pt>
                <c:pt idx="40481">
                  <c:v>40481</c:v>
                </c:pt>
                <c:pt idx="40482">
                  <c:v>40482</c:v>
                </c:pt>
                <c:pt idx="40483">
                  <c:v>40483</c:v>
                </c:pt>
                <c:pt idx="40484">
                  <c:v>40484</c:v>
                </c:pt>
                <c:pt idx="40485">
                  <c:v>40485</c:v>
                </c:pt>
                <c:pt idx="40486">
                  <c:v>40486</c:v>
                </c:pt>
                <c:pt idx="40487">
                  <c:v>40487</c:v>
                </c:pt>
                <c:pt idx="40488">
                  <c:v>40488</c:v>
                </c:pt>
                <c:pt idx="40489">
                  <c:v>40489</c:v>
                </c:pt>
                <c:pt idx="40490">
                  <c:v>40490</c:v>
                </c:pt>
                <c:pt idx="40491">
                  <c:v>40491</c:v>
                </c:pt>
                <c:pt idx="40492">
                  <c:v>40492</c:v>
                </c:pt>
                <c:pt idx="40493">
                  <c:v>40493</c:v>
                </c:pt>
                <c:pt idx="40494">
                  <c:v>40494</c:v>
                </c:pt>
                <c:pt idx="40495">
                  <c:v>40495</c:v>
                </c:pt>
                <c:pt idx="40496">
                  <c:v>40496</c:v>
                </c:pt>
                <c:pt idx="40497">
                  <c:v>40497</c:v>
                </c:pt>
                <c:pt idx="40498">
                  <c:v>40498</c:v>
                </c:pt>
                <c:pt idx="40499">
                  <c:v>40499</c:v>
                </c:pt>
                <c:pt idx="40500">
                  <c:v>40500</c:v>
                </c:pt>
                <c:pt idx="40501">
                  <c:v>40501</c:v>
                </c:pt>
                <c:pt idx="40502">
                  <c:v>40502</c:v>
                </c:pt>
                <c:pt idx="40503">
                  <c:v>40503</c:v>
                </c:pt>
                <c:pt idx="40504">
                  <c:v>40504</c:v>
                </c:pt>
                <c:pt idx="40505">
                  <c:v>40505</c:v>
                </c:pt>
                <c:pt idx="40506">
                  <c:v>40506</c:v>
                </c:pt>
                <c:pt idx="40507">
                  <c:v>40507</c:v>
                </c:pt>
                <c:pt idx="40508">
                  <c:v>40508</c:v>
                </c:pt>
                <c:pt idx="40509">
                  <c:v>40509</c:v>
                </c:pt>
                <c:pt idx="40510">
                  <c:v>40510</c:v>
                </c:pt>
                <c:pt idx="40511">
                  <c:v>40511</c:v>
                </c:pt>
                <c:pt idx="40512">
                  <c:v>40512</c:v>
                </c:pt>
                <c:pt idx="40513">
                  <c:v>40513</c:v>
                </c:pt>
                <c:pt idx="40514">
                  <c:v>40514</c:v>
                </c:pt>
                <c:pt idx="40515">
                  <c:v>40515</c:v>
                </c:pt>
                <c:pt idx="40516">
                  <c:v>40516</c:v>
                </c:pt>
                <c:pt idx="40517">
                  <c:v>40517</c:v>
                </c:pt>
                <c:pt idx="40518">
                  <c:v>40518</c:v>
                </c:pt>
                <c:pt idx="40519">
                  <c:v>40519</c:v>
                </c:pt>
                <c:pt idx="40520">
                  <c:v>40520</c:v>
                </c:pt>
                <c:pt idx="40521">
                  <c:v>40521</c:v>
                </c:pt>
                <c:pt idx="40522">
                  <c:v>40522</c:v>
                </c:pt>
                <c:pt idx="40523">
                  <c:v>40523</c:v>
                </c:pt>
                <c:pt idx="40524">
                  <c:v>40524</c:v>
                </c:pt>
                <c:pt idx="40525">
                  <c:v>40525</c:v>
                </c:pt>
                <c:pt idx="40526">
                  <c:v>40526</c:v>
                </c:pt>
                <c:pt idx="40527">
                  <c:v>40527</c:v>
                </c:pt>
                <c:pt idx="40528">
                  <c:v>40528</c:v>
                </c:pt>
                <c:pt idx="40529">
                  <c:v>40529</c:v>
                </c:pt>
                <c:pt idx="40530">
                  <c:v>40530</c:v>
                </c:pt>
                <c:pt idx="40531">
                  <c:v>40531</c:v>
                </c:pt>
                <c:pt idx="40532">
                  <c:v>40532</c:v>
                </c:pt>
                <c:pt idx="40533">
                  <c:v>40533</c:v>
                </c:pt>
                <c:pt idx="40534">
                  <c:v>40534</c:v>
                </c:pt>
                <c:pt idx="40535">
                  <c:v>40535</c:v>
                </c:pt>
                <c:pt idx="40536">
                  <c:v>40536</c:v>
                </c:pt>
                <c:pt idx="40537">
                  <c:v>40537</c:v>
                </c:pt>
                <c:pt idx="40538">
                  <c:v>40538</c:v>
                </c:pt>
                <c:pt idx="40539">
                  <c:v>40539</c:v>
                </c:pt>
                <c:pt idx="40540">
                  <c:v>40540</c:v>
                </c:pt>
                <c:pt idx="40541">
                  <c:v>40541</c:v>
                </c:pt>
                <c:pt idx="40542">
                  <c:v>40542</c:v>
                </c:pt>
                <c:pt idx="40543">
                  <c:v>40543</c:v>
                </c:pt>
                <c:pt idx="40544">
                  <c:v>40544</c:v>
                </c:pt>
                <c:pt idx="40545">
                  <c:v>40545</c:v>
                </c:pt>
                <c:pt idx="40546">
                  <c:v>40546</c:v>
                </c:pt>
                <c:pt idx="40547">
                  <c:v>40547</c:v>
                </c:pt>
                <c:pt idx="40548">
                  <c:v>40548</c:v>
                </c:pt>
                <c:pt idx="40549">
                  <c:v>40549</c:v>
                </c:pt>
                <c:pt idx="40550">
                  <c:v>40550</c:v>
                </c:pt>
                <c:pt idx="40551">
                  <c:v>40551</c:v>
                </c:pt>
                <c:pt idx="40552">
                  <c:v>40552</c:v>
                </c:pt>
                <c:pt idx="40553">
                  <c:v>40553</c:v>
                </c:pt>
                <c:pt idx="40554">
                  <c:v>40554</c:v>
                </c:pt>
                <c:pt idx="40555">
                  <c:v>40555</c:v>
                </c:pt>
                <c:pt idx="40556">
                  <c:v>40556</c:v>
                </c:pt>
                <c:pt idx="40557">
                  <c:v>40557</c:v>
                </c:pt>
                <c:pt idx="40558">
                  <c:v>40558</c:v>
                </c:pt>
                <c:pt idx="40559">
                  <c:v>40559</c:v>
                </c:pt>
                <c:pt idx="40560">
                  <c:v>40560</c:v>
                </c:pt>
                <c:pt idx="40561">
                  <c:v>40561</c:v>
                </c:pt>
                <c:pt idx="40562">
                  <c:v>40562</c:v>
                </c:pt>
                <c:pt idx="40563">
                  <c:v>40563</c:v>
                </c:pt>
                <c:pt idx="40564">
                  <c:v>40564</c:v>
                </c:pt>
                <c:pt idx="40565">
                  <c:v>40565</c:v>
                </c:pt>
                <c:pt idx="40566">
                  <c:v>40566</c:v>
                </c:pt>
                <c:pt idx="40567">
                  <c:v>40567</c:v>
                </c:pt>
                <c:pt idx="40568">
                  <c:v>40568</c:v>
                </c:pt>
                <c:pt idx="40569">
                  <c:v>40569</c:v>
                </c:pt>
                <c:pt idx="40570">
                  <c:v>40570</c:v>
                </c:pt>
                <c:pt idx="40571">
                  <c:v>40571</c:v>
                </c:pt>
                <c:pt idx="40572">
                  <c:v>40572</c:v>
                </c:pt>
                <c:pt idx="40573">
                  <c:v>40573</c:v>
                </c:pt>
                <c:pt idx="40574">
                  <c:v>40574</c:v>
                </c:pt>
                <c:pt idx="40575">
                  <c:v>40575</c:v>
                </c:pt>
                <c:pt idx="40576">
                  <c:v>40576</c:v>
                </c:pt>
                <c:pt idx="40577">
                  <c:v>40577</c:v>
                </c:pt>
                <c:pt idx="40578">
                  <c:v>40578</c:v>
                </c:pt>
                <c:pt idx="40579">
                  <c:v>40579</c:v>
                </c:pt>
                <c:pt idx="40580">
                  <c:v>40580</c:v>
                </c:pt>
                <c:pt idx="40581">
                  <c:v>40581</c:v>
                </c:pt>
                <c:pt idx="40582">
                  <c:v>40582</c:v>
                </c:pt>
                <c:pt idx="40583">
                  <c:v>40583</c:v>
                </c:pt>
                <c:pt idx="40584">
                  <c:v>40584</c:v>
                </c:pt>
                <c:pt idx="40585">
                  <c:v>40585</c:v>
                </c:pt>
                <c:pt idx="40586">
                  <c:v>40586</c:v>
                </c:pt>
                <c:pt idx="40587">
                  <c:v>40587</c:v>
                </c:pt>
                <c:pt idx="40588">
                  <c:v>40588</c:v>
                </c:pt>
                <c:pt idx="40589">
                  <c:v>40589</c:v>
                </c:pt>
                <c:pt idx="40590">
                  <c:v>40590</c:v>
                </c:pt>
                <c:pt idx="40591">
                  <c:v>40591</c:v>
                </c:pt>
                <c:pt idx="40592">
                  <c:v>40592</c:v>
                </c:pt>
                <c:pt idx="40593">
                  <c:v>40593</c:v>
                </c:pt>
                <c:pt idx="40594">
                  <c:v>40594</c:v>
                </c:pt>
                <c:pt idx="40595">
                  <c:v>40595</c:v>
                </c:pt>
                <c:pt idx="40596">
                  <c:v>40596</c:v>
                </c:pt>
                <c:pt idx="40597">
                  <c:v>40597</c:v>
                </c:pt>
                <c:pt idx="40598">
                  <c:v>40598</c:v>
                </c:pt>
                <c:pt idx="40599">
                  <c:v>40599</c:v>
                </c:pt>
                <c:pt idx="40600">
                  <c:v>40600</c:v>
                </c:pt>
                <c:pt idx="40601">
                  <c:v>40601</c:v>
                </c:pt>
                <c:pt idx="40602">
                  <c:v>40602</c:v>
                </c:pt>
                <c:pt idx="40603">
                  <c:v>40603</c:v>
                </c:pt>
                <c:pt idx="40604">
                  <c:v>40604</c:v>
                </c:pt>
                <c:pt idx="40605">
                  <c:v>40605</c:v>
                </c:pt>
                <c:pt idx="40606">
                  <c:v>40606</c:v>
                </c:pt>
                <c:pt idx="40607">
                  <c:v>40607</c:v>
                </c:pt>
                <c:pt idx="40608">
                  <c:v>40608</c:v>
                </c:pt>
                <c:pt idx="40609">
                  <c:v>40609</c:v>
                </c:pt>
                <c:pt idx="40610">
                  <c:v>40610</c:v>
                </c:pt>
                <c:pt idx="40611">
                  <c:v>40611</c:v>
                </c:pt>
                <c:pt idx="40612">
                  <c:v>40612</c:v>
                </c:pt>
                <c:pt idx="40613">
                  <c:v>40613</c:v>
                </c:pt>
                <c:pt idx="40614">
                  <c:v>40614</c:v>
                </c:pt>
                <c:pt idx="40615">
                  <c:v>40615</c:v>
                </c:pt>
                <c:pt idx="40616">
                  <c:v>40616</c:v>
                </c:pt>
                <c:pt idx="40617">
                  <c:v>40617</c:v>
                </c:pt>
                <c:pt idx="40618">
                  <c:v>40618</c:v>
                </c:pt>
                <c:pt idx="40619">
                  <c:v>40619</c:v>
                </c:pt>
                <c:pt idx="40620">
                  <c:v>40620</c:v>
                </c:pt>
                <c:pt idx="40621">
                  <c:v>40621</c:v>
                </c:pt>
                <c:pt idx="40622">
                  <c:v>40622</c:v>
                </c:pt>
                <c:pt idx="40623">
                  <c:v>40623</c:v>
                </c:pt>
                <c:pt idx="40624">
                  <c:v>40624</c:v>
                </c:pt>
                <c:pt idx="40625">
                  <c:v>40625</c:v>
                </c:pt>
                <c:pt idx="40626">
                  <c:v>40626</c:v>
                </c:pt>
                <c:pt idx="40627">
                  <c:v>40627</c:v>
                </c:pt>
                <c:pt idx="40628">
                  <c:v>40628</c:v>
                </c:pt>
                <c:pt idx="40629">
                  <c:v>40629</c:v>
                </c:pt>
                <c:pt idx="40630">
                  <c:v>40630</c:v>
                </c:pt>
                <c:pt idx="40631">
                  <c:v>40631</c:v>
                </c:pt>
                <c:pt idx="40632">
                  <c:v>40632</c:v>
                </c:pt>
                <c:pt idx="40633">
                  <c:v>40633</c:v>
                </c:pt>
                <c:pt idx="40634">
                  <c:v>40634</c:v>
                </c:pt>
                <c:pt idx="40635">
                  <c:v>40635</c:v>
                </c:pt>
                <c:pt idx="40636">
                  <c:v>40636</c:v>
                </c:pt>
                <c:pt idx="40637">
                  <c:v>40637</c:v>
                </c:pt>
                <c:pt idx="40638">
                  <c:v>40638</c:v>
                </c:pt>
                <c:pt idx="40639">
                  <c:v>40639</c:v>
                </c:pt>
                <c:pt idx="40640">
                  <c:v>40640</c:v>
                </c:pt>
                <c:pt idx="40641">
                  <c:v>40641</c:v>
                </c:pt>
                <c:pt idx="40642">
                  <c:v>40642</c:v>
                </c:pt>
                <c:pt idx="40643">
                  <c:v>40643</c:v>
                </c:pt>
                <c:pt idx="40644">
                  <c:v>40644</c:v>
                </c:pt>
                <c:pt idx="40645">
                  <c:v>40645</c:v>
                </c:pt>
                <c:pt idx="40646">
                  <c:v>40646</c:v>
                </c:pt>
                <c:pt idx="40647">
                  <c:v>40647</c:v>
                </c:pt>
                <c:pt idx="40648">
                  <c:v>40648</c:v>
                </c:pt>
                <c:pt idx="40649">
                  <c:v>40649</c:v>
                </c:pt>
                <c:pt idx="40650">
                  <c:v>40650</c:v>
                </c:pt>
                <c:pt idx="40651">
                  <c:v>40651</c:v>
                </c:pt>
                <c:pt idx="40652">
                  <c:v>40652</c:v>
                </c:pt>
                <c:pt idx="40653">
                  <c:v>40653</c:v>
                </c:pt>
                <c:pt idx="40654">
                  <c:v>40654</c:v>
                </c:pt>
                <c:pt idx="40655">
                  <c:v>40655</c:v>
                </c:pt>
                <c:pt idx="40656">
                  <c:v>40656</c:v>
                </c:pt>
                <c:pt idx="40657">
                  <c:v>40657</c:v>
                </c:pt>
                <c:pt idx="40658">
                  <c:v>40658</c:v>
                </c:pt>
                <c:pt idx="40659">
                  <c:v>40659</c:v>
                </c:pt>
                <c:pt idx="40660">
                  <c:v>40660</c:v>
                </c:pt>
                <c:pt idx="40661">
                  <c:v>40661</c:v>
                </c:pt>
                <c:pt idx="40662">
                  <c:v>40662</c:v>
                </c:pt>
                <c:pt idx="40663">
                  <c:v>40663</c:v>
                </c:pt>
                <c:pt idx="40664">
                  <c:v>40664</c:v>
                </c:pt>
                <c:pt idx="40665">
                  <c:v>40665</c:v>
                </c:pt>
                <c:pt idx="40666">
                  <c:v>40666</c:v>
                </c:pt>
                <c:pt idx="40667">
                  <c:v>40667</c:v>
                </c:pt>
                <c:pt idx="40668">
                  <c:v>40668</c:v>
                </c:pt>
                <c:pt idx="40669">
                  <c:v>40669</c:v>
                </c:pt>
                <c:pt idx="40670">
                  <c:v>40670</c:v>
                </c:pt>
                <c:pt idx="40671">
                  <c:v>40671</c:v>
                </c:pt>
                <c:pt idx="40672">
                  <c:v>40672</c:v>
                </c:pt>
                <c:pt idx="40673">
                  <c:v>40673</c:v>
                </c:pt>
                <c:pt idx="40674">
                  <c:v>40674</c:v>
                </c:pt>
                <c:pt idx="40675">
                  <c:v>40675</c:v>
                </c:pt>
                <c:pt idx="40676">
                  <c:v>40676</c:v>
                </c:pt>
                <c:pt idx="40677">
                  <c:v>40677</c:v>
                </c:pt>
                <c:pt idx="40678">
                  <c:v>40678</c:v>
                </c:pt>
                <c:pt idx="40679">
                  <c:v>40679</c:v>
                </c:pt>
                <c:pt idx="40680">
                  <c:v>40680</c:v>
                </c:pt>
                <c:pt idx="40681">
                  <c:v>40681</c:v>
                </c:pt>
                <c:pt idx="40682">
                  <c:v>40682</c:v>
                </c:pt>
                <c:pt idx="40683">
                  <c:v>40683</c:v>
                </c:pt>
                <c:pt idx="40684">
                  <c:v>40684</c:v>
                </c:pt>
                <c:pt idx="40685">
                  <c:v>40685</c:v>
                </c:pt>
                <c:pt idx="40686">
                  <c:v>40686</c:v>
                </c:pt>
                <c:pt idx="40687">
                  <c:v>40687</c:v>
                </c:pt>
                <c:pt idx="40688">
                  <c:v>40688</c:v>
                </c:pt>
                <c:pt idx="40689">
                  <c:v>40689</c:v>
                </c:pt>
                <c:pt idx="40690">
                  <c:v>40690</c:v>
                </c:pt>
                <c:pt idx="40691">
                  <c:v>40691</c:v>
                </c:pt>
                <c:pt idx="40692">
                  <c:v>40692</c:v>
                </c:pt>
                <c:pt idx="40693">
                  <c:v>40693</c:v>
                </c:pt>
                <c:pt idx="40694">
                  <c:v>40694</c:v>
                </c:pt>
                <c:pt idx="40695">
                  <c:v>40695</c:v>
                </c:pt>
                <c:pt idx="40696">
                  <c:v>40696</c:v>
                </c:pt>
                <c:pt idx="40697">
                  <c:v>40697</c:v>
                </c:pt>
                <c:pt idx="40698">
                  <c:v>40698</c:v>
                </c:pt>
                <c:pt idx="40699">
                  <c:v>40699</c:v>
                </c:pt>
                <c:pt idx="40700">
                  <c:v>40700</c:v>
                </c:pt>
                <c:pt idx="40701">
                  <c:v>40701</c:v>
                </c:pt>
                <c:pt idx="40702">
                  <c:v>40702</c:v>
                </c:pt>
                <c:pt idx="40703">
                  <c:v>40703</c:v>
                </c:pt>
                <c:pt idx="40704">
                  <c:v>40704</c:v>
                </c:pt>
                <c:pt idx="40705">
                  <c:v>40705</c:v>
                </c:pt>
                <c:pt idx="40706">
                  <c:v>40706</c:v>
                </c:pt>
                <c:pt idx="40707">
                  <c:v>40707</c:v>
                </c:pt>
                <c:pt idx="40708">
                  <c:v>40708</c:v>
                </c:pt>
                <c:pt idx="40709">
                  <c:v>40709</c:v>
                </c:pt>
                <c:pt idx="40710">
                  <c:v>40710</c:v>
                </c:pt>
                <c:pt idx="40711">
                  <c:v>40711</c:v>
                </c:pt>
                <c:pt idx="40712">
                  <c:v>40712</c:v>
                </c:pt>
                <c:pt idx="40713">
                  <c:v>40713</c:v>
                </c:pt>
                <c:pt idx="40714">
                  <c:v>40714</c:v>
                </c:pt>
                <c:pt idx="40715">
                  <c:v>40715</c:v>
                </c:pt>
                <c:pt idx="40716">
                  <c:v>40716</c:v>
                </c:pt>
                <c:pt idx="40717">
                  <c:v>40717</c:v>
                </c:pt>
                <c:pt idx="40718">
                  <c:v>40718</c:v>
                </c:pt>
                <c:pt idx="40719">
                  <c:v>40719</c:v>
                </c:pt>
                <c:pt idx="40720">
                  <c:v>40720</c:v>
                </c:pt>
                <c:pt idx="40721">
                  <c:v>40721</c:v>
                </c:pt>
                <c:pt idx="40722">
                  <c:v>40722</c:v>
                </c:pt>
                <c:pt idx="40723">
                  <c:v>40723</c:v>
                </c:pt>
                <c:pt idx="40724">
                  <c:v>40724</c:v>
                </c:pt>
                <c:pt idx="40725">
                  <c:v>40725</c:v>
                </c:pt>
                <c:pt idx="40726">
                  <c:v>40726</c:v>
                </c:pt>
                <c:pt idx="40727">
                  <c:v>40727</c:v>
                </c:pt>
                <c:pt idx="40728">
                  <c:v>40728</c:v>
                </c:pt>
                <c:pt idx="40729">
                  <c:v>40729</c:v>
                </c:pt>
                <c:pt idx="40730">
                  <c:v>40730</c:v>
                </c:pt>
                <c:pt idx="40731">
                  <c:v>40731</c:v>
                </c:pt>
                <c:pt idx="40732">
                  <c:v>40732</c:v>
                </c:pt>
                <c:pt idx="40733">
                  <c:v>40733</c:v>
                </c:pt>
                <c:pt idx="40734">
                  <c:v>40734</c:v>
                </c:pt>
                <c:pt idx="40735">
                  <c:v>40735</c:v>
                </c:pt>
                <c:pt idx="40736">
                  <c:v>40736</c:v>
                </c:pt>
                <c:pt idx="40737">
                  <c:v>40737</c:v>
                </c:pt>
                <c:pt idx="40738">
                  <c:v>40738</c:v>
                </c:pt>
                <c:pt idx="40739">
                  <c:v>40739</c:v>
                </c:pt>
                <c:pt idx="40740">
                  <c:v>40740</c:v>
                </c:pt>
                <c:pt idx="40741">
                  <c:v>40741</c:v>
                </c:pt>
                <c:pt idx="40742">
                  <c:v>40742</c:v>
                </c:pt>
                <c:pt idx="40743">
                  <c:v>40743</c:v>
                </c:pt>
                <c:pt idx="40744">
                  <c:v>40744</c:v>
                </c:pt>
                <c:pt idx="40745">
                  <c:v>40745</c:v>
                </c:pt>
                <c:pt idx="40746">
                  <c:v>40746</c:v>
                </c:pt>
                <c:pt idx="40747">
                  <c:v>40747</c:v>
                </c:pt>
                <c:pt idx="40748">
                  <c:v>40748</c:v>
                </c:pt>
                <c:pt idx="40749">
                  <c:v>40749</c:v>
                </c:pt>
                <c:pt idx="40750">
                  <c:v>40750</c:v>
                </c:pt>
                <c:pt idx="40751">
                  <c:v>40751</c:v>
                </c:pt>
                <c:pt idx="40752">
                  <c:v>40752</c:v>
                </c:pt>
                <c:pt idx="40753">
                  <c:v>40753</c:v>
                </c:pt>
                <c:pt idx="40754">
                  <c:v>40754</c:v>
                </c:pt>
                <c:pt idx="40755">
                  <c:v>40755</c:v>
                </c:pt>
                <c:pt idx="40756">
                  <c:v>40756</c:v>
                </c:pt>
                <c:pt idx="40757">
                  <c:v>40757</c:v>
                </c:pt>
                <c:pt idx="40758">
                  <c:v>40758</c:v>
                </c:pt>
                <c:pt idx="40759">
                  <c:v>40759</c:v>
                </c:pt>
                <c:pt idx="40760">
                  <c:v>40760</c:v>
                </c:pt>
                <c:pt idx="40761">
                  <c:v>40761</c:v>
                </c:pt>
                <c:pt idx="40762">
                  <c:v>40762</c:v>
                </c:pt>
                <c:pt idx="40763">
                  <c:v>40763</c:v>
                </c:pt>
                <c:pt idx="40764">
                  <c:v>40764</c:v>
                </c:pt>
                <c:pt idx="40765">
                  <c:v>40765</c:v>
                </c:pt>
                <c:pt idx="40766">
                  <c:v>40766</c:v>
                </c:pt>
                <c:pt idx="40767">
                  <c:v>40767</c:v>
                </c:pt>
                <c:pt idx="40768">
                  <c:v>40768</c:v>
                </c:pt>
                <c:pt idx="40769">
                  <c:v>40769</c:v>
                </c:pt>
                <c:pt idx="40770">
                  <c:v>40770</c:v>
                </c:pt>
                <c:pt idx="40771">
                  <c:v>40771</c:v>
                </c:pt>
                <c:pt idx="40772">
                  <c:v>40772</c:v>
                </c:pt>
                <c:pt idx="40773">
                  <c:v>40773</c:v>
                </c:pt>
                <c:pt idx="40774">
                  <c:v>40774</c:v>
                </c:pt>
                <c:pt idx="40775">
                  <c:v>40775</c:v>
                </c:pt>
                <c:pt idx="40776">
                  <c:v>40776</c:v>
                </c:pt>
                <c:pt idx="40777">
                  <c:v>40777</c:v>
                </c:pt>
                <c:pt idx="40778">
                  <c:v>40778</c:v>
                </c:pt>
                <c:pt idx="40779">
                  <c:v>40779</c:v>
                </c:pt>
                <c:pt idx="40780">
                  <c:v>40780</c:v>
                </c:pt>
                <c:pt idx="40781">
                  <c:v>40781</c:v>
                </c:pt>
                <c:pt idx="40782">
                  <c:v>40782</c:v>
                </c:pt>
                <c:pt idx="40783">
                  <c:v>40783</c:v>
                </c:pt>
                <c:pt idx="40784">
                  <c:v>40784</c:v>
                </c:pt>
                <c:pt idx="40785">
                  <c:v>40785</c:v>
                </c:pt>
                <c:pt idx="40786">
                  <c:v>40786</c:v>
                </c:pt>
                <c:pt idx="40787">
                  <c:v>40787</c:v>
                </c:pt>
                <c:pt idx="40788">
                  <c:v>40788</c:v>
                </c:pt>
                <c:pt idx="40789">
                  <c:v>40789</c:v>
                </c:pt>
                <c:pt idx="40790">
                  <c:v>40790</c:v>
                </c:pt>
                <c:pt idx="40791">
                  <c:v>40791</c:v>
                </c:pt>
                <c:pt idx="40792">
                  <c:v>40792</c:v>
                </c:pt>
                <c:pt idx="40793">
                  <c:v>40793</c:v>
                </c:pt>
                <c:pt idx="40794">
                  <c:v>40794</c:v>
                </c:pt>
                <c:pt idx="40795">
                  <c:v>40795</c:v>
                </c:pt>
                <c:pt idx="40796">
                  <c:v>40796</c:v>
                </c:pt>
                <c:pt idx="40797">
                  <c:v>40797</c:v>
                </c:pt>
                <c:pt idx="40798">
                  <c:v>40798</c:v>
                </c:pt>
                <c:pt idx="40799">
                  <c:v>40799</c:v>
                </c:pt>
                <c:pt idx="40800">
                  <c:v>40800</c:v>
                </c:pt>
                <c:pt idx="40801">
                  <c:v>40801</c:v>
                </c:pt>
                <c:pt idx="40802">
                  <c:v>40802</c:v>
                </c:pt>
                <c:pt idx="40803">
                  <c:v>40803</c:v>
                </c:pt>
                <c:pt idx="40804">
                  <c:v>40804</c:v>
                </c:pt>
                <c:pt idx="40805">
                  <c:v>40805</c:v>
                </c:pt>
                <c:pt idx="40806">
                  <c:v>40806</c:v>
                </c:pt>
                <c:pt idx="40807">
                  <c:v>40807</c:v>
                </c:pt>
                <c:pt idx="40808">
                  <c:v>40808</c:v>
                </c:pt>
                <c:pt idx="40809">
                  <c:v>40809</c:v>
                </c:pt>
                <c:pt idx="40810">
                  <c:v>40810</c:v>
                </c:pt>
                <c:pt idx="40811">
                  <c:v>40811</c:v>
                </c:pt>
                <c:pt idx="40812">
                  <c:v>40812</c:v>
                </c:pt>
                <c:pt idx="40813">
                  <c:v>40813</c:v>
                </c:pt>
                <c:pt idx="40814">
                  <c:v>40814</c:v>
                </c:pt>
                <c:pt idx="40815">
                  <c:v>40815</c:v>
                </c:pt>
                <c:pt idx="40816">
                  <c:v>40816</c:v>
                </c:pt>
                <c:pt idx="40817">
                  <c:v>40817</c:v>
                </c:pt>
                <c:pt idx="40818">
                  <c:v>40818</c:v>
                </c:pt>
                <c:pt idx="40819">
                  <c:v>40819</c:v>
                </c:pt>
                <c:pt idx="40820">
                  <c:v>40820</c:v>
                </c:pt>
                <c:pt idx="40821">
                  <c:v>40821</c:v>
                </c:pt>
                <c:pt idx="40822">
                  <c:v>40822</c:v>
                </c:pt>
                <c:pt idx="40823">
                  <c:v>40823</c:v>
                </c:pt>
                <c:pt idx="40824">
                  <c:v>40824</c:v>
                </c:pt>
                <c:pt idx="40825">
                  <c:v>40825</c:v>
                </c:pt>
                <c:pt idx="40826">
                  <c:v>40826</c:v>
                </c:pt>
                <c:pt idx="40827">
                  <c:v>40827</c:v>
                </c:pt>
                <c:pt idx="40828">
                  <c:v>40828</c:v>
                </c:pt>
                <c:pt idx="40829">
                  <c:v>40829</c:v>
                </c:pt>
                <c:pt idx="40830">
                  <c:v>40830</c:v>
                </c:pt>
                <c:pt idx="40831">
                  <c:v>40831</c:v>
                </c:pt>
                <c:pt idx="40832">
                  <c:v>40832</c:v>
                </c:pt>
                <c:pt idx="40833">
                  <c:v>40833</c:v>
                </c:pt>
                <c:pt idx="40834">
                  <c:v>40834</c:v>
                </c:pt>
                <c:pt idx="40835">
                  <c:v>40835</c:v>
                </c:pt>
                <c:pt idx="40836">
                  <c:v>40836</c:v>
                </c:pt>
                <c:pt idx="40837">
                  <c:v>40837</c:v>
                </c:pt>
                <c:pt idx="40838">
                  <c:v>40838</c:v>
                </c:pt>
                <c:pt idx="40839">
                  <c:v>40839</c:v>
                </c:pt>
                <c:pt idx="40840">
                  <c:v>40840</c:v>
                </c:pt>
                <c:pt idx="40841">
                  <c:v>40841</c:v>
                </c:pt>
                <c:pt idx="40842">
                  <c:v>40842</c:v>
                </c:pt>
                <c:pt idx="40843">
                  <c:v>40843</c:v>
                </c:pt>
                <c:pt idx="40844">
                  <c:v>40844</c:v>
                </c:pt>
                <c:pt idx="40845">
                  <c:v>40845</c:v>
                </c:pt>
                <c:pt idx="40846">
                  <c:v>40846</c:v>
                </c:pt>
                <c:pt idx="40847">
                  <c:v>40847</c:v>
                </c:pt>
                <c:pt idx="40848">
                  <c:v>40848</c:v>
                </c:pt>
                <c:pt idx="40849">
                  <c:v>40849</c:v>
                </c:pt>
                <c:pt idx="40850">
                  <c:v>40850</c:v>
                </c:pt>
                <c:pt idx="40851">
                  <c:v>40851</c:v>
                </c:pt>
                <c:pt idx="40852">
                  <c:v>40852</c:v>
                </c:pt>
                <c:pt idx="40853">
                  <c:v>40853</c:v>
                </c:pt>
                <c:pt idx="40854">
                  <c:v>40854</c:v>
                </c:pt>
                <c:pt idx="40855">
                  <c:v>40855</c:v>
                </c:pt>
                <c:pt idx="40856">
                  <c:v>40856</c:v>
                </c:pt>
                <c:pt idx="40857">
                  <c:v>40857</c:v>
                </c:pt>
                <c:pt idx="40858">
                  <c:v>40858</c:v>
                </c:pt>
                <c:pt idx="40859">
                  <c:v>40859</c:v>
                </c:pt>
                <c:pt idx="40860">
                  <c:v>40860</c:v>
                </c:pt>
                <c:pt idx="40861">
                  <c:v>40861</c:v>
                </c:pt>
                <c:pt idx="40862">
                  <c:v>40862</c:v>
                </c:pt>
                <c:pt idx="40863">
                  <c:v>40863</c:v>
                </c:pt>
                <c:pt idx="40864">
                  <c:v>40864</c:v>
                </c:pt>
                <c:pt idx="40865">
                  <c:v>40865</c:v>
                </c:pt>
                <c:pt idx="40866">
                  <c:v>40866</c:v>
                </c:pt>
                <c:pt idx="40867">
                  <c:v>40867</c:v>
                </c:pt>
                <c:pt idx="40868">
                  <c:v>40868</c:v>
                </c:pt>
                <c:pt idx="40869">
                  <c:v>40869</c:v>
                </c:pt>
                <c:pt idx="40870">
                  <c:v>40870</c:v>
                </c:pt>
                <c:pt idx="40871">
                  <c:v>40871</c:v>
                </c:pt>
                <c:pt idx="40872">
                  <c:v>40872</c:v>
                </c:pt>
                <c:pt idx="40873">
                  <c:v>40873</c:v>
                </c:pt>
                <c:pt idx="40874">
                  <c:v>40874</c:v>
                </c:pt>
                <c:pt idx="40875">
                  <c:v>40875</c:v>
                </c:pt>
                <c:pt idx="40876">
                  <c:v>40876</c:v>
                </c:pt>
                <c:pt idx="40877">
                  <c:v>40877</c:v>
                </c:pt>
                <c:pt idx="40878">
                  <c:v>40878</c:v>
                </c:pt>
                <c:pt idx="40879">
                  <c:v>40879</c:v>
                </c:pt>
                <c:pt idx="40880">
                  <c:v>40880</c:v>
                </c:pt>
                <c:pt idx="40881">
                  <c:v>40881</c:v>
                </c:pt>
                <c:pt idx="40882">
                  <c:v>40882</c:v>
                </c:pt>
                <c:pt idx="40883">
                  <c:v>40883</c:v>
                </c:pt>
                <c:pt idx="40884">
                  <c:v>40884</c:v>
                </c:pt>
                <c:pt idx="40885">
                  <c:v>40885</c:v>
                </c:pt>
                <c:pt idx="40886">
                  <c:v>40886</c:v>
                </c:pt>
                <c:pt idx="40887">
                  <c:v>40887</c:v>
                </c:pt>
                <c:pt idx="40888">
                  <c:v>40888</c:v>
                </c:pt>
                <c:pt idx="40889">
                  <c:v>40889</c:v>
                </c:pt>
                <c:pt idx="40890">
                  <c:v>40890</c:v>
                </c:pt>
                <c:pt idx="40891">
                  <c:v>40891</c:v>
                </c:pt>
                <c:pt idx="40892">
                  <c:v>40892</c:v>
                </c:pt>
                <c:pt idx="40893">
                  <c:v>40893</c:v>
                </c:pt>
                <c:pt idx="40894">
                  <c:v>40894</c:v>
                </c:pt>
                <c:pt idx="40895">
                  <c:v>40895</c:v>
                </c:pt>
                <c:pt idx="40896">
                  <c:v>40896</c:v>
                </c:pt>
                <c:pt idx="40897">
                  <c:v>40897</c:v>
                </c:pt>
                <c:pt idx="40898">
                  <c:v>40898</c:v>
                </c:pt>
                <c:pt idx="40899">
                  <c:v>40899</c:v>
                </c:pt>
                <c:pt idx="40900">
                  <c:v>40900</c:v>
                </c:pt>
                <c:pt idx="40901">
                  <c:v>40901</c:v>
                </c:pt>
                <c:pt idx="40902">
                  <c:v>40902</c:v>
                </c:pt>
                <c:pt idx="40903">
                  <c:v>40903</c:v>
                </c:pt>
                <c:pt idx="40904">
                  <c:v>40904</c:v>
                </c:pt>
                <c:pt idx="40905">
                  <c:v>40905</c:v>
                </c:pt>
                <c:pt idx="40906">
                  <c:v>40906</c:v>
                </c:pt>
                <c:pt idx="40907">
                  <c:v>40907</c:v>
                </c:pt>
                <c:pt idx="40908">
                  <c:v>40908</c:v>
                </c:pt>
                <c:pt idx="40909">
                  <c:v>40909</c:v>
                </c:pt>
                <c:pt idx="40910">
                  <c:v>40910</c:v>
                </c:pt>
                <c:pt idx="40911">
                  <c:v>40911</c:v>
                </c:pt>
                <c:pt idx="40912">
                  <c:v>40912</c:v>
                </c:pt>
                <c:pt idx="40913">
                  <c:v>40913</c:v>
                </c:pt>
                <c:pt idx="40914">
                  <c:v>40914</c:v>
                </c:pt>
                <c:pt idx="40915">
                  <c:v>40915</c:v>
                </c:pt>
                <c:pt idx="40916">
                  <c:v>40916</c:v>
                </c:pt>
                <c:pt idx="40917">
                  <c:v>40917</c:v>
                </c:pt>
                <c:pt idx="40918">
                  <c:v>40918</c:v>
                </c:pt>
                <c:pt idx="40919">
                  <c:v>40919</c:v>
                </c:pt>
                <c:pt idx="40920">
                  <c:v>40920</c:v>
                </c:pt>
                <c:pt idx="40921">
                  <c:v>40921</c:v>
                </c:pt>
                <c:pt idx="40922">
                  <c:v>40922</c:v>
                </c:pt>
                <c:pt idx="40923">
                  <c:v>40923</c:v>
                </c:pt>
                <c:pt idx="40924">
                  <c:v>40924</c:v>
                </c:pt>
                <c:pt idx="40925">
                  <c:v>40925</c:v>
                </c:pt>
                <c:pt idx="40926">
                  <c:v>40926</c:v>
                </c:pt>
                <c:pt idx="40927">
                  <c:v>40927</c:v>
                </c:pt>
                <c:pt idx="40928">
                  <c:v>40928</c:v>
                </c:pt>
                <c:pt idx="40929">
                  <c:v>40929</c:v>
                </c:pt>
                <c:pt idx="40930">
                  <c:v>40930</c:v>
                </c:pt>
                <c:pt idx="40931">
                  <c:v>40931</c:v>
                </c:pt>
                <c:pt idx="40932">
                  <c:v>40932</c:v>
                </c:pt>
                <c:pt idx="40933">
                  <c:v>40933</c:v>
                </c:pt>
                <c:pt idx="40934">
                  <c:v>40934</c:v>
                </c:pt>
                <c:pt idx="40935">
                  <c:v>40935</c:v>
                </c:pt>
                <c:pt idx="40936">
                  <c:v>40936</c:v>
                </c:pt>
                <c:pt idx="40937">
                  <c:v>40937</c:v>
                </c:pt>
                <c:pt idx="40938">
                  <c:v>40938</c:v>
                </c:pt>
                <c:pt idx="40939">
                  <c:v>40939</c:v>
                </c:pt>
                <c:pt idx="40940">
                  <c:v>40940</c:v>
                </c:pt>
                <c:pt idx="40941">
                  <c:v>40941</c:v>
                </c:pt>
                <c:pt idx="40942">
                  <c:v>40942</c:v>
                </c:pt>
                <c:pt idx="40943">
                  <c:v>40943</c:v>
                </c:pt>
                <c:pt idx="40944">
                  <c:v>40944</c:v>
                </c:pt>
                <c:pt idx="40945">
                  <c:v>40945</c:v>
                </c:pt>
                <c:pt idx="40946">
                  <c:v>40946</c:v>
                </c:pt>
                <c:pt idx="40947">
                  <c:v>40947</c:v>
                </c:pt>
                <c:pt idx="40948">
                  <c:v>40948</c:v>
                </c:pt>
                <c:pt idx="40949">
                  <c:v>40949</c:v>
                </c:pt>
                <c:pt idx="40950">
                  <c:v>40950</c:v>
                </c:pt>
                <c:pt idx="40951">
                  <c:v>40951</c:v>
                </c:pt>
                <c:pt idx="40952">
                  <c:v>40952</c:v>
                </c:pt>
                <c:pt idx="40953">
                  <c:v>40953</c:v>
                </c:pt>
                <c:pt idx="40954">
                  <c:v>40954</c:v>
                </c:pt>
                <c:pt idx="40955">
                  <c:v>40955</c:v>
                </c:pt>
                <c:pt idx="40956">
                  <c:v>40956</c:v>
                </c:pt>
                <c:pt idx="40957">
                  <c:v>40957</c:v>
                </c:pt>
                <c:pt idx="40958">
                  <c:v>40958</c:v>
                </c:pt>
                <c:pt idx="40959">
                  <c:v>40959</c:v>
                </c:pt>
                <c:pt idx="40960">
                  <c:v>40960</c:v>
                </c:pt>
                <c:pt idx="40961">
                  <c:v>40961</c:v>
                </c:pt>
                <c:pt idx="40962">
                  <c:v>40962</c:v>
                </c:pt>
                <c:pt idx="40963">
                  <c:v>40963</c:v>
                </c:pt>
                <c:pt idx="40964">
                  <c:v>40964</c:v>
                </c:pt>
                <c:pt idx="40965">
                  <c:v>40965</c:v>
                </c:pt>
                <c:pt idx="40966">
                  <c:v>40966</c:v>
                </c:pt>
                <c:pt idx="40967">
                  <c:v>40967</c:v>
                </c:pt>
                <c:pt idx="40968">
                  <c:v>40968</c:v>
                </c:pt>
                <c:pt idx="40969">
                  <c:v>40969</c:v>
                </c:pt>
                <c:pt idx="40970">
                  <c:v>40970</c:v>
                </c:pt>
                <c:pt idx="40971">
                  <c:v>40971</c:v>
                </c:pt>
                <c:pt idx="40972">
                  <c:v>40972</c:v>
                </c:pt>
                <c:pt idx="40973">
                  <c:v>40973</c:v>
                </c:pt>
                <c:pt idx="40974">
                  <c:v>40974</c:v>
                </c:pt>
                <c:pt idx="40975">
                  <c:v>40975</c:v>
                </c:pt>
                <c:pt idx="40976">
                  <c:v>40976</c:v>
                </c:pt>
                <c:pt idx="40977">
                  <c:v>40977</c:v>
                </c:pt>
                <c:pt idx="40978">
                  <c:v>40978</c:v>
                </c:pt>
                <c:pt idx="40979">
                  <c:v>40979</c:v>
                </c:pt>
                <c:pt idx="40980">
                  <c:v>40980</c:v>
                </c:pt>
                <c:pt idx="40981">
                  <c:v>40981</c:v>
                </c:pt>
                <c:pt idx="40982">
                  <c:v>40982</c:v>
                </c:pt>
                <c:pt idx="40983">
                  <c:v>40983</c:v>
                </c:pt>
                <c:pt idx="40984">
                  <c:v>40984</c:v>
                </c:pt>
                <c:pt idx="40985">
                  <c:v>40985</c:v>
                </c:pt>
                <c:pt idx="40986">
                  <c:v>40986</c:v>
                </c:pt>
                <c:pt idx="40987">
                  <c:v>40987</c:v>
                </c:pt>
                <c:pt idx="40988">
                  <c:v>40988</c:v>
                </c:pt>
                <c:pt idx="40989">
                  <c:v>40989</c:v>
                </c:pt>
                <c:pt idx="40990">
                  <c:v>40990</c:v>
                </c:pt>
                <c:pt idx="40991">
                  <c:v>40991</c:v>
                </c:pt>
                <c:pt idx="40992">
                  <c:v>40992</c:v>
                </c:pt>
                <c:pt idx="40993">
                  <c:v>40993</c:v>
                </c:pt>
                <c:pt idx="40994">
                  <c:v>40994</c:v>
                </c:pt>
                <c:pt idx="40995">
                  <c:v>40995</c:v>
                </c:pt>
                <c:pt idx="40996">
                  <c:v>40996</c:v>
                </c:pt>
                <c:pt idx="40997">
                  <c:v>40997</c:v>
                </c:pt>
                <c:pt idx="40998">
                  <c:v>40998</c:v>
                </c:pt>
                <c:pt idx="40999">
                  <c:v>40999</c:v>
                </c:pt>
                <c:pt idx="41000">
                  <c:v>41000</c:v>
                </c:pt>
                <c:pt idx="41001">
                  <c:v>41001</c:v>
                </c:pt>
                <c:pt idx="41002">
                  <c:v>41002</c:v>
                </c:pt>
                <c:pt idx="41003">
                  <c:v>41003</c:v>
                </c:pt>
                <c:pt idx="41004">
                  <c:v>41004</c:v>
                </c:pt>
                <c:pt idx="41005">
                  <c:v>41005</c:v>
                </c:pt>
                <c:pt idx="41006">
                  <c:v>41006</c:v>
                </c:pt>
                <c:pt idx="41007">
                  <c:v>41007</c:v>
                </c:pt>
                <c:pt idx="41008">
                  <c:v>41008</c:v>
                </c:pt>
                <c:pt idx="41009">
                  <c:v>41009</c:v>
                </c:pt>
                <c:pt idx="41010">
                  <c:v>41010</c:v>
                </c:pt>
                <c:pt idx="41011">
                  <c:v>41011</c:v>
                </c:pt>
                <c:pt idx="41012">
                  <c:v>41012</c:v>
                </c:pt>
                <c:pt idx="41013">
                  <c:v>41013</c:v>
                </c:pt>
                <c:pt idx="41014">
                  <c:v>41014</c:v>
                </c:pt>
                <c:pt idx="41015">
                  <c:v>41015</c:v>
                </c:pt>
                <c:pt idx="41016">
                  <c:v>41016</c:v>
                </c:pt>
                <c:pt idx="41017">
                  <c:v>41017</c:v>
                </c:pt>
                <c:pt idx="41018">
                  <c:v>41018</c:v>
                </c:pt>
                <c:pt idx="41019">
                  <c:v>41019</c:v>
                </c:pt>
                <c:pt idx="41020">
                  <c:v>41020</c:v>
                </c:pt>
                <c:pt idx="41021">
                  <c:v>41021</c:v>
                </c:pt>
                <c:pt idx="41022">
                  <c:v>41022</c:v>
                </c:pt>
                <c:pt idx="41023">
                  <c:v>41023</c:v>
                </c:pt>
                <c:pt idx="41024">
                  <c:v>41024</c:v>
                </c:pt>
                <c:pt idx="41025">
                  <c:v>41025</c:v>
                </c:pt>
                <c:pt idx="41026">
                  <c:v>41026</c:v>
                </c:pt>
                <c:pt idx="41027">
                  <c:v>41027</c:v>
                </c:pt>
                <c:pt idx="41028">
                  <c:v>41028</c:v>
                </c:pt>
                <c:pt idx="41029">
                  <c:v>41029</c:v>
                </c:pt>
                <c:pt idx="41030">
                  <c:v>41030</c:v>
                </c:pt>
                <c:pt idx="41031">
                  <c:v>41031</c:v>
                </c:pt>
                <c:pt idx="41032">
                  <c:v>41032</c:v>
                </c:pt>
                <c:pt idx="41033">
                  <c:v>41033</c:v>
                </c:pt>
                <c:pt idx="41034">
                  <c:v>41034</c:v>
                </c:pt>
                <c:pt idx="41035">
                  <c:v>41035</c:v>
                </c:pt>
                <c:pt idx="41036">
                  <c:v>41036</c:v>
                </c:pt>
                <c:pt idx="41037">
                  <c:v>41037</c:v>
                </c:pt>
                <c:pt idx="41038">
                  <c:v>41038</c:v>
                </c:pt>
                <c:pt idx="41039">
                  <c:v>41039</c:v>
                </c:pt>
                <c:pt idx="41040">
                  <c:v>41040</c:v>
                </c:pt>
                <c:pt idx="41041">
                  <c:v>41041</c:v>
                </c:pt>
                <c:pt idx="41042">
                  <c:v>41042</c:v>
                </c:pt>
                <c:pt idx="41043">
                  <c:v>41043</c:v>
                </c:pt>
                <c:pt idx="41044">
                  <c:v>41044</c:v>
                </c:pt>
                <c:pt idx="41045">
                  <c:v>41045</c:v>
                </c:pt>
                <c:pt idx="41046">
                  <c:v>41046</c:v>
                </c:pt>
                <c:pt idx="41047">
                  <c:v>41047</c:v>
                </c:pt>
                <c:pt idx="41048">
                  <c:v>41048</c:v>
                </c:pt>
                <c:pt idx="41049">
                  <c:v>41049</c:v>
                </c:pt>
                <c:pt idx="41050">
                  <c:v>41050</c:v>
                </c:pt>
                <c:pt idx="41051">
                  <c:v>41051</c:v>
                </c:pt>
                <c:pt idx="41052">
                  <c:v>41052</c:v>
                </c:pt>
                <c:pt idx="41053">
                  <c:v>41053</c:v>
                </c:pt>
                <c:pt idx="41054">
                  <c:v>41054</c:v>
                </c:pt>
                <c:pt idx="41055">
                  <c:v>41055</c:v>
                </c:pt>
                <c:pt idx="41056">
                  <c:v>41056</c:v>
                </c:pt>
                <c:pt idx="41057">
                  <c:v>41057</c:v>
                </c:pt>
                <c:pt idx="41058">
                  <c:v>41058</c:v>
                </c:pt>
                <c:pt idx="41059">
                  <c:v>41059</c:v>
                </c:pt>
                <c:pt idx="41060">
                  <c:v>41060</c:v>
                </c:pt>
                <c:pt idx="41061">
                  <c:v>41061</c:v>
                </c:pt>
                <c:pt idx="41062">
                  <c:v>41062</c:v>
                </c:pt>
                <c:pt idx="41063">
                  <c:v>41063</c:v>
                </c:pt>
                <c:pt idx="41064">
                  <c:v>41064</c:v>
                </c:pt>
                <c:pt idx="41065">
                  <c:v>41065</c:v>
                </c:pt>
                <c:pt idx="41066">
                  <c:v>41066</c:v>
                </c:pt>
                <c:pt idx="41067">
                  <c:v>41067</c:v>
                </c:pt>
                <c:pt idx="41068">
                  <c:v>41068</c:v>
                </c:pt>
                <c:pt idx="41069">
                  <c:v>41069</c:v>
                </c:pt>
                <c:pt idx="41070">
                  <c:v>41070</c:v>
                </c:pt>
                <c:pt idx="41071">
                  <c:v>41071</c:v>
                </c:pt>
                <c:pt idx="41072">
                  <c:v>41072</c:v>
                </c:pt>
                <c:pt idx="41073">
                  <c:v>41073</c:v>
                </c:pt>
                <c:pt idx="41074">
                  <c:v>41074</c:v>
                </c:pt>
                <c:pt idx="41075">
                  <c:v>41075</c:v>
                </c:pt>
                <c:pt idx="41076">
                  <c:v>41076</c:v>
                </c:pt>
                <c:pt idx="41077">
                  <c:v>41077</c:v>
                </c:pt>
                <c:pt idx="41078">
                  <c:v>41078</c:v>
                </c:pt>
                <c:pt idx="41079">
                  <c:v>41079</c:v>
                </c:pt>
                <c:pt idx="41080">
                  <c:v>41080</c:v>
                </c:pt>
                <c:pt idx="41081">
                  <c:v>41081</c:v>
                </c:pt>
                <c:pt idx="41082">
                  <c:v>41082</c:v>
                </c:pt>
                <c:pt idx="41083">
                  <c:v>41083</c:v>
                </c:pt>
                <c:pt idx="41084">
                  <c:v>41084</c:v>
                </c:pt>
                <c:pt idx="41085">
                  <c:v>41085</c:v>
                </c:pt>
                <c:pt idx="41086">
                  <c:v>41086</c:v>
                </c:pt>
                <c:pt idx="41087">
                  <c:v>41087</c:v>
                </c:pt>
                <c:pt idx="41088">
                  <c:v>41088</c:v>
                </c:pt>
                <c:pt idx="41089">
                  <c:v>41089</c:v>
                </c:pt>
                <c:pt idx="41090">
                  <c:v>41090</c:v>
                </c:pt>
                <c:pt idx="41091">
                  <c:v>41091</c:v>
                </c:pt>
                <c:pt idx="41092">
                  <c:v>41092</c:v>
                </c:pt>
                <c:pt idx="41093">
                  <c:v>41093</c:v>
                </c:pt>
                <c:pt idx="41094">
                  <c:v>41094</c:v>
                </c:pt>
                <c:pt idx="41095">
                  <c:v>41095</c:v>
                </c:pt>
                <c:pt idx="41096">
                  <c:v>41096</c:v>
                </c:pt>
                <c:pt idx="41097">
                  <c:v>41097</c:v>
                </c:pt>
                <c:pt idx="41098">
                  <c:v>41098</c:v>
                </c:pt>
                <c:pt idx="41099">
                  <c:v>41099</c:v>
                </c:pt>
                <c:pt idx="41100">
                  <c:v>41100</c:v>
                </c:pt>
                <c:pt idx="41101">
                  <c:v>41101</c:v>
                </c:pt>
                <c:pt idx="41102">
                  <c:v>41102</c:v>
                </c:pt>
                <c:pt idx="41103">
                  <c:v>41103</c:v>
                </c:pt>
                <c:pt idx="41104">
                  <c:v>41104</c:v>
                </c:pt>
                <c:pt idx="41105">
                  <c:v>41105</c:v>
                </c:pt>
                <c:pt idx="41106">
                  <c:v>41106</c:v>
                </c:pt>
                <c:pt idx="41107">
                  <c:v>41107</c:v>
                </c:pt>
                <c:pt idx="41108">
                  <c:v>41108</c:v>
                </c:pt>
                <c:pt idx="41109">
                  <c:v>41109</c:v>
                </c:pt>
                <c:pt idx="41110">
                  <c:v>41110</c:v>
                </c:pt>
                <c:pt idx="41111">
                  <c:v>41111</c:v>
                </c:pt>
                <c:pt idx="41112">
                  <c:v>41112</c:v>
                </c:pt>
                <c:pt idx="41113">
                  <c:v>41113</c:v>
                </c:pt>
                <c:pt idx="41114">
                  <c:v>41114</c:v>
                </c:pt>
                <c:pt idx="41115">
                  <c:v>41115</c:v>
                </c:pt>
                <c:pt idx="41116">
                  <c:v>41116</c:v>
                </c:pt>
                <c:pt idx="41117">
                  <c:v>41117</c:v>
                </c:pt>
                <c:pt idx="41118">
                  <c:v>41118</c:v>
                </c:pt>
                <c:pt idx="41119">
                  <c:v>41119</c:v>
                </c:pt>
                <c:pt idx="41120">
                  <c:v>41120</c:v>
                </c:pt>
                <c:pt idx="41121">
                  <c:v>41121</c:v>
                </c:pt>
                <c:pt idx="41122">
                  <c:v>41122</c:v>
                </c:pt>
                <c:pt idx="41123">
                  <c:v>41123</c:v>
                </c:pt>
                <c:pt idx="41124">
                  <c:v>41124</c:v>
                </c:pt>
                <c:pt idx="41125">
                  <c:v>41125</c:v>
                </c:pt>
                <c:pt idx="41126">
                  <c:v>41126</c:v>
                </c:pt>
                <c:pt idx="41127">
                  <c:v>41127</c:v>
                </c:pt>
                <c:pt idx="41128">
                  <c:v>41128</c:v>
                </c:pt>
                <c:pt idx="41129">
                  <c:v>41129</c:v>
                </c:pt>
                <c:pt idx="41130">
                  <c:v>41130</c:v>
                </c:pt>
                <c:pt idx="41131">
                  <c:v>41131</c:v>
                </c:pt>
                <c:pt idx="41132">
                  <c:v>41132</c:v>
                </c:pt>
                <c:pt idx="41133">
                  <c:v>41133</c:v>
                </c:pt>
                <c:pt idx="41134">
                  <c:v>41134</c:v>
                </c:pt>
                <c:pt idx="41135">
                  <c:v>41135</c:v>
                </c:pt>
                <c:pt idx="41136">
                  <c:v>41136</c:v>
                </c:pt>
                <c:pt idx="41137">
                  <c:v>41137</c:v>
                </c:pt>
                <c:pt idx="41138">
                  <c:v>41138</c:v>
                </c:pt>
                <c:pt idx="41139">
                  <c:v>41139</c:v>
                </c:pt>
                <c:pt idx="41140">
                  <c:v>41140</c:v>
                </c:pt>
                <c:pt idx="41141">
                  <c:v>41141</c:v>
                </c:pt>
                <c:pt idx="41142">
                  <c:v>41142</c:v>
                </c:pt>
                <c:pt idx="41143">
                  <c:v>41143</c:v>
                </c:pt>
                <c:pt idx="41144">
                  <c:v>41144</c:v>
                </c:pt>
                <c:pt idx="41145">
                  <c:v>41145</c:v>
                </c:pt>
                <c:pt idx="41146">
                  <c:v>41146</c:v>
                </c:pt>
                <c:pt idx="41147">
                  <c:v>41147</c:v>
                </c:pt>
                <c:pt idx="41148">
                  <c:v>41148</c:v>
                </c:pt>
                <c:pt idx="41149">
                  <c:v>41149</c:v>
                </c:pt>
                <c:pt idx="41150">
                  <c:v>41150</c:v>
                </c:pt>
                <c:pt idx="41151">
                  <c:v>41151</c:v>
                </c:pt>
                <c:pt idx="41152">
                  <c:v>41152</c:v>
                </c:pt>
                <c:pt idx="41153">
                  <c:v>41153</c:v>
                </c:pt>
                <c:pt idx="41154">
                  <c:v>41154</c:v>
                </c:pt>
                <c:pt idx="41155">
                  <c:v>41155</c:v>
                </c:pt>
                <c:pt idx="41156">
                  <c:v>41156</c:v>
                </c:pt>
                <c:pt idx="41157">
                  <c:v>41157</c:v>
                </c:pt>
                <c:pt idx="41158">
                  <c:v>41158</c:v>
                </c:pt>
                <c:pt idx="41159">
                  <c:v>41159</c:v>
                </c:pt>
                <c:pt idx="41160">
                  <c:v>41160</c:v>
                </c:pt>
                <c:pt idx="41161">
                  <c:v>41161</c:v>
                </c:pt>
                <c:pt idx="41162">
                  <c:v>41162</c:v>
                </c:pt>
                <c:pt idx="41163">
                  <c:v>41163</c:v>
                </c:pt>
                <c:pt idx="41164">
                  <c:v>41164</c:v>
                </c:pt>
                <c:pt idx="41165">
                  <c:v>41165</c:v>
                </c:pt>
                <c:pt idx="41166">
                  <c:v>41166</c:v>
                </c:pt>
                <c:pt idx="41167">
                  <c:v>41167</c:v>
                </c:pt>
                <c:pt idx="41168">
                  <c:v>41168</c:v>
                </c:pt>
                <c:pt idx="41169">
                  <c:v>41169</c:v>
                </c:pt>
                <c:pt idx="41170">
                  <c:v>41170</c:v>
                </c:pt>
                <c:pt idx="41171">
                  <c:v>41171</c:v>
                </c:pt>
                <c:pt idx="41172">
                  <c:v>41172</c:v>
                </c:pt>
                <c:pt idx="41173">
                  <c:v>41173</c:v>
                </c:pt>
                <c:pt idx="41174">
                  <c:v>41174</c:v>
                </c:pt>
                <c:pt idx="41175">
                  <c:v>41175</c:v>
                </c:pt>
                <c:pt idx="41176">
                  <c:v>41176</c:v>
                </c:pt>
                <c:pt idx="41177">
                  <c:v>41177</c:v>
                </c:pt>
                <c:pt idx="41178">
                  <c:v>41178</c:v>
                </c:pt>
                <c:pt idx="41179">
                  <c:v>41179</c:v>
                </c:pt>
                <c:pt idx="41180">
                  <c:v>41180</c:v>
                </c:pt>
                <c:pt idx="41181">
                  <c:v>41181</c:v>
                </c:pt>
                <c:pt idx="41182">
                  <c:v>41182</c:v>
                </c:pt>
                <c:pt idx="41183">
                  <c:v>41183</c:v>
                </c:pt>
                <c:pt idx="41184">
                  <c:v>41184</c:v>
                </c:pt>
                <c:pt idx="41185">
                  <c:v>41185</c:v>
                </c:pt>
                <c:pt idx="41186">
                  <c:v>41186</c:v>
                </c:pt>
                <c:pt idx="41187">
                  <c:v>41187</c:v>
                </c:pt>
                <c:pt idx="41188">
                  <c:v>41188</c:v>
                </c:pt>
                <c:pt idx="41189">
                  <c:v>41189</c:v>
                </c:pt>
                <c:pt idx="41190">
                  <c:v>41190</c:v>
                </c:pt>
                <c:pt idx="41191">
                  <c:v>41191</c:v>
                </c:pt>
                <c:pt idx="41192">
                  <c:v>41192</c:v>
                </c:pt>
                <c:pt idx="41193">
                  <c:v>41193</c:v>
                </c:pt>
                <c:pt idx="41194">
                  <c:v>41194</c:v>
                </c:pt>
                <c:pt idx="41195">
                  <c:v>41195</c:v>
                </c:pt>
                <c:pt idx="41196">
                  <c:v>41196</c:v>
                </c:pt>
                <c:pt idx="41197">
                  <c:v>41197</c:v>
                </c:pt>
                <c:pt idx="41198">
                  <c:v>41198</c:v>
                </c:pt>
                <c:pt idx="41199">
                  <c:v>41199</c:v>
                </c:pt>
                <c:pt idx="41200">
                  <c:v>41200</c:v>
                </c:pt>
                <c:pt idx="41201">
                  <c:v>41201</c:v>
                </c:pt>
                <c:pt idx="41202">
                  <c:v>41202</c:v>
                </c:pt>
                <c:pt idx="41203">
                  <c:v>41203</c:v>
                </c:pt>
                <c:pt idx="41204">
                  <c:v>41204</c:v>
                </c:pt>
                <c:pt idx="41205">
                  <c:v>41205</c:v>
                </c:pt>
                <c:pt idx="41206">
                  <c:v>41206</c:v>
                </c:pt>
                <c:pt idx="41207">
                  <c:v>41207</c:v>
                </c:pt>
                <c:pt idx="41208">
                  <c:v>41208</c:v>
                </c:pt>
                <c:pt idx="41209">
                  <c:v>41209</c:v>
                </c:pt>
                <c:pt idx="41210">
                  <c:v>41210</c:v>
                </c:pt>
                <c:pt idx="41211">
                  <c:v>41211</c:v>
                </c:pt>
                <c:pt idx="41212">
                  <c:v>41212</c:v>
                </c:pt>
                <c:pt idx="41213">
                  <c:v>41213</c:v>
                </c:pt>
                <c:pt idx="41214">
                  <c:v>41214</c:v>
                </c:pt>
                <c:pt idx="41215">
                  <c:v>41215</c:v>
                </c:pt>
                <c:pt idx="41216">
                  <c:v>41216</c:v>
                </c:pt>
                <c:pt idx="41217">
                  <c:v>41217</c:v>
                </c:pt>
                <c:pt idx="41218">
                  <c:v>41218</c:v>
                </c:pt>
                <c:pt idx="41219">
                  <c:v>41219</c:v>
                </c:pt>
                <c:pt idx="41220">
                  <c:v>41220</c:v>
                </c:pt>
                <c:pt idx="41221">
                  <c:v>41221</c:v>
                </c:pt>
                <c:pt idx="41222">
                  <c:v>41222</c:v>
                </c:pt>
                <c:pt idx="41223">
                  <c:v>41223</c:v>
                </c:pt>
                <c:pt idx="41224">
                  <c:v>41224</c:v>
                </c:pt>
                <c:pt idx="41225">
                  <c:v>41225</c:v>
                </c:pt>
                <c:pt idx="41226">
                  <c:v>41226</c:v>
                </c:pt>
                <c:pt idx="41227">
                  <c:v>41227</c:v>
                </c:pt>
                <c:pt idx="41228">
                  <c:v>41228</c:v>
                </c:pt>
                <c:pt idx="41229">
                  <c:v>41229</c:v>
                </c:pt>
                <c:pt idx="41230">
                  <c:v>41230</c:v>
                </c:pt>
                <c:pt idx="41231">
                  <c:v>41231</c:v>
                </c:pt>
                <c:pt idx="41232">
                  <c:v>41232</c:v>
                </c:pt>
                <c:pt idx="41233">
                  <c:v>41233</c:v>
                </c:pt>
                <c:pt idx="41234">
                  <c:v>41234</c:v>
                </c:pt>
                <c:pt idx="41235">
                  <c:v>41235</c:v>
                </c:pt>
                <c:pt idx="41236">
                  <c:v>41236</c:v>
                </c:pt>
                <c:pt idx="41237">
                  <c:v>41237</c:v>
                </c:pt>
                <c:pt idx="41238">
                  <c:v>41238</c:v>
                </c:pt>
                <c:pt idx="41239">
                  <c:v>41239</c:v>
                </c:pt>
                <c:pt idx="41240">
                  <c:v>41240</c:v>
                </c:pt>
                <c:pt idx="41241">
                  <c:v>41241</c:v>
                </c:pt>
                <c:pt idx="41242">
                  <c:v>41242</c:v>
                </c:pt>
                <c:pt idx="41243">
                  <c:v>41243</c:v>
                </c:pt>
                <c:pt idx="41244">
                  <c:v>41244</c:v>
                </c:pt>
                <c:pt idx="41245">
                  <c:v>41245</c:v>
                </c:pt>
                <c:pt idx="41246">
                  <c:v>41246</c:v>
                </c:pt>
                <c:pt idx="41247">
                  <c:v>41247</c:v>
                </c:pt>
                <c:pt idx="41248">
                  <c:v>41248</c:v>
                </c:pt>
                <c:pt idx="41249">
                  <c:v>41249</c:v>
                </c:pt>
                <c:pt idx="41250">
                  <c:v>41250</c:v>
                </c:pt>
                <c:pt idx="41251">
                  <c:v>41251</c:v>
                </c:pt>
                <c:pt idx="41252">
                  <c:v>41252</c:v>
                </c:pt>
                <c:pt idx="41253">
                  <c:v>41253</c:v>
                </c:pt>
                <c:pt idx="41254">
                  <c:v>41254</c:v>
                </c:pt>
                <c:pt idx="41255">
                  <c:v>41255</c:v>
                </c:pt>
                <c:pt idx="41256">
                  <c:v>41256</c:v>
                </c:pt>
                <c:pt idx="41257">
                  <c:v>41257</c:v>
                </c:pt>
                <c:pt idx="41258">
                  <c:v>41258</c:v>
                </c:pt>
                <c:pt idx="41259">
                  <c:v>41259</c:v>
                </c:pt>
                <c:pt idx="41260">
                  <c:v>41260</c:v>
                </c:pt>
                <c:pt idx="41261">
                  <c:v>41261</c:v>
                </c:pt>
                <c:pt idx="41262">
                  <c:v>41262</c:v>
                </c:pt>
                <c:pt idx="41263">
                  <c:v>41263</c:v>
                </c:pt>
                <c:pt idx="41264">
                  <c:v>41264</c:v>
                </c:pt>
                <c:pt idx="41265">
                  <c:v>41265</c:v>
                </c:pt>
                <c:pt idx="41266">
                  <c:v>41266</c:v>
                </c:pt>
                <c:pt idx="41267">
                  <c:v>41267</c:v>
                </c:pt>
                <c:pt idx="41268">
                  <c:v>41268</c:v>
                </c:pt>
                <c:pt idx="41269">
                  <c:v>41269</c:v>
                </c:pt>
                <c:pt idx="41270">
                  <c:v>41270</c:v>
                </c:pt>
                <c:pt idx="41271">
                  <c:v>41271</c:v>
                </c:pt>
                <c:pt idx="41272">
                  <c:v>41272</c:v>
                </c:pt>
                <c:pt idx="41273">
                  <c:v>41273</c:v>
                </c:pt>
                <c:pt idx="41274">
                  <c:v>41274</c:v>
                </c:pt>
                <c:pt idx="41275">
                  <c:v>41275</c:v>
                </c:pt>
                <c:pt idx="41276">
                  <c:v>41276</c:v>
                </c:pt>
                <c:pt idx="41277">
                  <c:v>41277</c:v>
                </c:pt>
                <c:pt idx="41278">
                  <c:v>41278</c:v>
                </c:pt>
                <c:pt idx="41279">
                  <c:v>41279</c:v>
                </c:pt>
                <c:pt idx="41280">
                  <c:v>41280</c:v>
                </c:pt>
                <c:pt idx="41281">
                  <c:v>41281</c:v>
                </c:pt>
                <c:pt idx="41282">
                  <c:v>41282</c:v>
                </c:pt>
                <c:pt idx="41283">
                  <c:v>41283</c:v>
                </c:pt>
                <c:pt idx="41284">
                  <c:v>41284</c:v>
                </c:pt>
                <c:pt idx="41285">
                  <c:v>41285</c:v>
                </c:pt>
                <c:pt idx="41286">
                  <c:v>41286</c:v>
                </c:pt>
                <c:pt idx="41287">
                  <c:v>41287</c:v>
                </c:pt>
                <c:pt idx="41288">
                  <c:v>41288</c:v>
                </c:pt>
                <c:pt idx="41289">
                  <c:v>41289</c:v>
                </c:pt>
                <c:pt idx="41290">
                  <c:v>41290</c:v>
                </c:pt>
                <c:pt idx="41291">
                  <c:v>41291</c:v>
                </c:pt>
                <c:pt idx="41292">
                  <c:v>41292</c:v>
                </c:pt>
                <c:pt idx="41293">
                  <c:v>41293</c:v>
                </c:pt>
                <c:pt idx="41294">
                  <c:v>41294</c:v>
                </c:pt>
                <c:pt idx="41295">
                  <c:v>41295</c:v>
                </c:pt>
                <c:pt idx="41296">
                  <c:v>41296</c:v>
                </c:pt>
                <c:pt idx="41297">
                  <c:v>41297</c:v>
                </c:pt>
                <c:pt idx="41298">
                  <c:v>41298</c:v>
                </c:pt>
                <c:pt idx="41299">
                  <c:v>41299</c:v>
                </c:pt>
                <c:pt idx="41300">
                  <c:v>41300</c:v>
                </c:pt>
                <c:pt idx="41301">
                  <c:v>41301</c:v>
                </c:pt>
                <c:pt idx="41302">
                  <c:v>41302</c:v>
                </c:pt>
                <c:pt idx="41303">
                  <c:v>41303</c:v>
                </c:pt>
                <c:pt idx="41304">
                  <c:v>41304</c:v>
                </c:pt>
                <c:pt idx="41305">
                  <c:v>41305</c:v>
                </c:pt>
                <c:pt idx="41306">
                  <c:v>41306</c:v>
                </c:pt>
                <c:pt idx="41307">
                  <c:v>41307</c:v>
                </c:pt>
                <c:pt idx="41308">
                  <c:v>41308</c:v>
                </c:pt>
                <c:pt idx="41309">
                  <c:v>41309</c:v>
                </c:pt>
                <c:pt idx="41310">
                  <c:v>41310</c:v>
                </c:pt>
                <c:pt idx="41311">
                  <c:v>41311</c:v>
                </c:pt>
                <c:pt idx="41312">
                  <c:v>41312</c:v>
                </c:pt>
                <c:pt idx="41313">
                  <c:v>41313</c:v>
                </c:pt>
                <c:pt idx="41314">
                  <c:v>41314</c:v>
                </c:pt>
                <c:pt idx="41315">
                  <c:v>41315</c:v>
                </c:pt>
                <c:pt idx="41316">
                  <c:v>41316</c:v>
                </c:pt>
                <c:pt idx="41317">
                  <c:v>41317</c:v>
                </c:pt>
                <c:pt idx="41318">
                  <c:v>41318</c:v>
                </c:pt>
                <c:pt idx="41319">
                  <c:v>41319</c:v>
                </c:pt>
                <c:pt idx="41320">
                  <c:v>41320</c:v>
                </c:pt>
                <c:pt idx="41321">
                  <c:v>41321</c:v>
                </c:pt>
                <c:pt idx="41322">
                  <c:v>41322</c:v>
                </c:pt>
                <c:pt idx="41323">
                  <c:v>41323</c:v>
                </c:pt>
                <c:pt idx="41324">
                  <c:v>41324</c:v>
                </c:pt>
                <c:pt idx="41325">
                  <c:v>41325</c:v>
                </c:pt>
                <c:pt idx="41326">
                  <c:v>41326</c:v>
                </c:pt>
                <c:pt idx="41327">
                  <c:v>41327</c:v>
                </c:pt>
                <c:pt idx="41328">
                  <c:v>41328</c:v>
                </c:pt>
                <c:pt idx="41329">
                  <c:v>41329</c:v>
                </c:pt>
                <c:pt idx="41330">
                  <c:v>41330</c:v>
                </c:pt>
                <c:pt idx="41331">
                  <c:v>41331</c:v>
                </c:pt>
                <c:pt idx="41332">
                  <c:v>41332</c:v>
                </c:pt>
                <c:pt idx="41333">
                  <c:v>41333</c:v>
                </c:pt>
                <c:pt idx="41334">
                  <c:v>41334</c:v>
                </c:pt>
                <c:pt idx="41335">
                  <c:v>41335</c:v>
                </c:pt>
                <c:pt idx="41336">
                  <c:v>41336</c:v>
                </c:pt>
                <c:pt idx="41337">
                  <c:v>41337</c:v>
                </c:pt>
                <c:pt idx="41338">
                  <c:v>41338</c:v>
                </c:pt>
                <c:pt idx="41339">
                  <c:v>41339</c:v>
                </c:pt>
                <c:pt idx="41340">
                  <c:v>41340</c:v>
                </c:pt>
                <c:pt idx="41341">
                  <c:v>41341</c:v>
                </c:pt>
                <c:pt idx="41342">
                  <c:v>41342</c:v>
                </c:pt>
                <c:pt idx="41343">
                  <c:v>41343</c:v>
                </c:pt>
                <c:pt idx="41344">
                  <c:v>41344</c:v>
                </c:pt>
                <c:pt idx="41345">
                  <c:v>41345</c:v>
                </c:pt>
                <c:pt idx="41346">
                  <c:v>41346</c:v>
                </c:pt>
                <c:pt idx="41347">
                  <c:v>41347</c:v>
                </c:pt>
                <c:pt idx="41348">
                  <c:v>41348</c:v>
                </c:pt>
                <c:pt idx="41349">
                  <c:v>41349</c:v>
                </c:pt>
                <c:pt idx="41350">
                  <c:v>41350</c:v>
                </c:pt>
                <c:pt idx="41351">
                  <c:v>41351</c:v>
                </c:pt>
                <c:pt idx="41352">
                  <c:v>41352</c:v>
                </c:pt>
                <c:pt idx="41353">
                  <c:v>41353</c:v>
                </c:pt>
                <c:pt idx="41354">
                  <c:v>41354</c:v>
                </c:pt>
                <c:pt idx="41355">
                  <c:v>41355</c:v>
                </c:pt>
                <c:pt idx="41356">
                  <c:v>41356</c:v>
                </c:pt>
                <c:pt idx="41357">
                  <c:v>41357</c:v>
                </c:pt>
                <c:pt idx="41358">
                  <c:v>41358</c:v>
                </c:pt>
                <c:pt idx="41359">
                  <c:v>41359</c:v>
                </c:pt>
                <c:pt idx="41360">
                  <c:v>41360</c:v>
                </c:pt>
                <c:pt idx="41361">
                  <c:v>41361</c:v>
                </c:pt>
                <c:pt idx="41362">
                  <c:v>41362</c:v>
                </c:pt>
                <c:pt idx="41363">
                  <c:v>41363</c:v>
                </c:pt>
                <c:pt idx="41364">
                  <c:v>41364</c:v>
                </c:pt>
                <c:pt idx="41365">
                  <c:v>41365</c:v>
                </c:pt>
                <c:pt idx="41366">
                  <c:v>41366</c:v>
                </c:pt>
                <c:pt idx="41367">
                  <c:v>41367</c:v>
                </c:pt>
                <c:pt idx="41368">
                  <c:v>41368</c:v>
                </c:pt>
                <c:pt idx="41369">
                  <c:v>41369</c:v>
                </c:pt>
                <c:pt idx="41370">
                  <c:v>41370</c:v>
                </c:pt>
                <c:pt idx="41371">
                  <c:v>41371</c:v>
                </c:pt>
                <c:pt idx="41372">
                  <c:v>41372</c:v>
                </c:pt>
                <c:pt idx="41373">
                  <c:v>41373</c:v>
                </c:pt>
                <c:pt idx="41374">
                  <c:v>41374</c:v>
                </c:pt>
                <c:pt idx="41375">
                  <c:v>41375</c:v>
                </c:pt>
                <c:pt idx="41376">
                  <c:v>41376</c:v>
                </c:pt>
                <c:pt idx="41377">
                  <c:v>41377</c:v>
                </c:pt>
                <c:pt idx="41378">
                  <c:v>41378</c:v>
                </c:pt>
                <c:pt idx="41379">
                  <c:v>41379</c:v>
                </c:pt>
                <c:pt idx="41380">
                  <c:v>41380</c:v>
                </c:pt>
                <c:pt idx="41381">
                  <c:v>41381</c:v>
                </c:pt>
                <c:pt idx="41382">
                  <c:v>41382</c:v>
                </c:pt>
                <c:pt idx="41383">
                  <c:v>41383</c:v>
                </c:pt>
                <c:pt idx="41384">
                  <c:v>41384</c:v>
                </c:pt>
                <c:pt idx="41385">
                  <c:v>41385</c:v>
                </c:pt>
                <c:pt idx="41386">
                  <c:v>41386</c:v>
                </c:pt>
                <c:pt idx="41387">
                  <c:v>41387</c:v>
                </c:pt>
                <c:pt idx="41388">
                  <c:v>41388</c:v>
                </c:pt>
                <c:pt idx="41389">
                  <c:v>41389</c:v>
                </c:pt>
                <c:pt idx="41390">
                  <c:v>41390</c:v>
                </c:pt>
                <c:pt idx="41391">
                  <c:v>41391</c:v>
                </c:pt>
                <c:pt idx="41392">
                  <c:v>41392</c:v>
                </c:pt>
                <c:pt idx="41393">
                  <c:v>41393</c:v>
                </c:pt>
                <c:pt idx="41394">
                  <c:v>41394</c:v>
                </c:pt>
                <c:pt idx="41395">
                  <c:v>41395</c:v>
                </c:pt>
                <c:pt idx="41396">
                  <c:v>41396</c:v>
                </c:pt>
                <c:pt idx="41397">
                  <c:v>41397</c:v>
                </c:pt>
                <c:pt idx="41398">
                  <c:v>41398</c:v>
                </c:pt>
                <c:pt idx="41399">
                  <c:v>41399</c:v>
                </c:pt>
                <c:pt idx="41400">
                  <c:v>41400</c:v>
                </c:pt>
                <c:pt idx="41401">
                  <c:v>41401</c:v>
                </c:pt>
                <c:pt idx="41402">
                  <c:v>41402</c:v>
                </c:pt>
                <c:pt idx="41403">
                  <c:v>41403</c:v>
                </c:pt>
                <c:pt idx="41404">
                  <c:v>41404</c:v>
                </c:pt>
                <c:pt idx="41405">
                  <c:v>41405</c:v>
                </c:pt>
                <c:pt idx="41406">
                  <c:v>41406</c:v>
                </c:pt>
                <c:pt idx="41407">
                  <c:v>41407</c:v>
                </c:pt>
                <c:pt idx="41408">
                  <c:v>41408</c:v>
                </c:pt>
                <c:pt idx="41409">
                  <c:v>41409</c:v>
                </c:pt>
                <c:pt idx="41410">
                  <c:v>41410</c:v>
                </c:pt>
                <c:pt idx="41411">
                  <c:v>41411</c:v>
                </c:pt>
                <c:pt idx="41412">
                  <c:v>41412</c:v>
                </c:pt>
                <c:pt idx="41413">
                  <c:v>41413</c:v>
                </c:pt>
                <c:pt idx="41414">
                  <c:v>41414</c:v>
                </c:pt>
                <c:pt idx="41415">
                  <c:v>41415</c:v>
                </c:pt>
                <c:pt idx="41416">
                  <c:v>41416</c:v>
                </c:pt>
                <c:pt idx="41417">
                  <c:v>41417</c:v>
                </c:pt>
                <c:pt idx="41418">
                  <c:v>41418</c:v>
                </c:pt>
                <c:pt idx="41419">
                  <c:v>41419</c:v>
                </c:pt>
                <c:pt idx="41420">
                  <c:v>41420</c:v>
                </c:pt>
                <c:pt idx="41421">
                  <c:v>41421</c:v>
                </c:pt>
                <c:pt idx="41422">
                  <c:v>41422</c:v>
                </c:pt>
                <c:pt idx="41423">
                  <c:v>41423</c:v>
                </c:pt>
                <c:pt idx="41424">
                  <c:v>41424</c:v>
                </c:pt>
                <c:pt idx="41425">
                  <c:v>41425</c:v>
                </c:pt>
                <c:pt idx="41426">
                  <c:v>41426</c:v>
                </c:pt>
                <c:pt idx="41427">
                  <c:v>41427</c:v>
                </c:pt>
                <c:pt idx="41428">
                  <c:v>41428</c:v>
                </c:pt>
                <c:pt idx="41429">
                  <c:v>41429</c:v>
                </c:pt>
                <c:pt idx="41430">
                  <c:v>41430</c:v>
                </c:pt>
                <c:pt idx="41431">
                  <c:v>41431</c:v>
                </c:pt>
                <c:pt idx="41432">
                  <c:v>41432</c:v>
                </c:pt>
                <c:pt idx="41433">
                  <c:v>41433</c:v>
                </c:pt>
                <c:pt idx="41434">
                  <c:v>41434</c:v>
                </c:pt>
                <c:pt idx="41435">
                  <c:v>41435</c:v>
                </c:pt>
                <c:pt idx="41436">
                  <c:v>41436</c:v>
                </c:pt>
                <c:pt idx="41437">
                  <c:v>41437</c:v>
                </c:pt>
                <c:pt idx="41438">
                  <c:v>41438</c:v>
                </c:pt>
                <c:pt idx="41439">
                  <c:v>41439</c:v>
                </c:pt>
                <c:pt idx="41440">
                  <c:v>41440</c:v>
                </c:pt>
                <c:pt idx="41441">
                  <c:v>41441</c:v>
                </c:pt>
                <c:pt idx="41442">
                  <c:v>41442</c:v>
                </c:pt>
                <c:pt idx="41443">
                  <c:v>41443</c:v>
                </c:pt>
                <c:pt idx="41444">
                  <c:v>41444</c:v>
                </c:pt>
                <c:pt idx="41445">
                  <c:v>41445</c:v>
                </c:pt>
                <c:pt idx="41446">
                  <c:v>41446</c:v>
                </c:pt>
                <c:pt idx="41447">
                  <c:v>41447</c:v>
                </c:pt>
                <c:pt idx="41448">
                  <c:v>41448</c:v>
                </c:pt>
                <c:pt idx="41449">
                  <c:v>41449</c:v>
                </c:pt>
                <c:pt idx="41450">
                  <c:v>41450</c:v>
                </c:pt>
                <c:pt idx="41451">
                  <c:v>41451</c:v>
                </c:pt>
                <c:pt idx="41452">
                  <c:v>41452</c:v>
                </c:pt>
                <c:pt idx="41453">
                  <c:v>41453</c:v>
                </c:pt>
                <c:pt idx="41454">
                  <c:v>41454</c:v>
                </c:pt>
                <c:pt idx="41455">
                  <c:v>41455</c:v>
                </c:pt>
                <c:pt idx="41456">
                  <c:v>41456</c:v>
                </c:pt>
                <c:pt idx="41457">
                  <c:v>41457</c:v>
                </c:pt>
                <c:pt idx="41458">
                  <c:v>41458</c:v>
                </c:pt>
                <c:pt idx="41459">
                  <c:v>41459</c:v>
                </c:pt>
                <c:pt idx="41460">
                  <c:v>41460</c:v>
                </c:pt>
                <c:pt idx="41461">
                  <c:v>41461</c:v>
                </c:pt>
                <c:pt idx="41462">
                  <c:v>41462</c:v>
                </c:pt>
                <c:pt idx="41463">
                  <c:v>41463</c:v>
                </c:pt>
                <c:pt idx="41464">
                  <c:v>41464</c:v>
                </c:pt>
                <c:pt idx="41465">
                  <c:v>41465</c:v>
                </c:pt>
                <c:pt idx="41466">
                  <c:v>41466</c:v>
                </c:pt>
                <c:pt idx="41467">
                  <c:v>41467</c:v>
                </c:pt>
                <c:pt idx="41468">
                  <c:v>41468</c:v>
                </c:pt>
                <c:pt idx="41469">
                  <c:v>41469</c:v>
                </c:pt>
                <c:pt idx="41470">
                  <c:v>41470</c:v>
                </c:pt>
                <c:pt idx="41471">
                  <c:v>41471</c:v>
                </c:pt>
                <c:pt idx="41472">
                  <c:v>41472</c:v>
                </c:pt>
                <c:pt idx="41473">
                  <c:v>41473</c:v>
                </c:pt>
                <c:pt idx="41474">
                  <c:v>41474</c:v>
                </c:pt>
                <c:pt idx="41475">
                  <c:v>41475</c:v>
                </c:pt>
                <c:pt idx="41476">
                  <c:v>41476</c:v>
                </c:pt>
                <c:pt idx="41477">
                  <c:v>41477</c:v>
                </c:pt>
                <c:pt idx="41478">
                  <c:v>41478</c:v>
                </c:pt>
                <c:pt idx="41479">
                  <c:v>41479</c:v>
                </c:pt>
                <c:pt idx="41480">
                  <c:v>41480</c:v>
                </c:pt>
                <c:pt idx="41481">
                  <c:v>41481</c:v>
                </c:pt>
                <c:pt idx="41482">
                  <c:v>41482</c:v>
                </c:pt>
                <c:pt idx="41483">
                  <c:v>41483</c:v>
                </c:pt>
                <c:pt idx="41484">
                  <c:v>41484</c:v>
                </c:pt>
                <c:pt idx="41485">
                  <c:v>41485</c:v>
                </c:pt>
                <c:pt idx="41486">
                  <c:v>41486</c:v>
                </c:pt>
                <c:pt idx="41487">
                  <c:v>41487</c:v>
                </c:pt>
                <c:pt idx="41488">
                  <c:v>41488</c:v>
                </c:pt>
                <c:pt idx="41489">
                  <c:v>41489</c:v>
                </c:pt>
                <c:pt idx="41490">
                  <c:v>41490</c:v>
                </c:pt>
                <c:pt idx="41491">
                  <c:v>41491</c:v>
                </c:pt>
                <c:pt idx="41492">
                  <c:v>41492</c:v>
                </c:pt>
                <c:pt idx="41493">
                  <c:v>41493</c:v>
                </c:pt>
                <c:pt idx="41494">
                  <c:v>41494</c:v>
                </c:pt>
                <c:pt idx="41495">
                  <c:v>41495</c:v>
                </c:pt>
                <c:pt idx="41496">
                  <c:v>41496</c:v>
                </c:pt>
                <c:pt idx="41497">
                  <c:v>41497</c:v>
                </c:pt>
                <c:pt idx="41498">
                  <c:v>41498</c:v>
                </c:pt>
                <c:pt idx="41499">
                  <c:v>41499</c:v>
                </c:pt>
                <c:pt idx="41500">
                  <c:v>41500</c:v>
                </c:pt>
                <c:pt idx="41501">
                  <c:v>41501</c:v>
                </c:pt>
                <c:pt idx="41502">
                  <c:v>41502</c:v>
                </c:pt>
                <c:pt idx="41503">
                  <c:v>41503</c:v>
                </c:pt>
                <c:pt idx="41504">
                  <c:v>41504</c:v>
                </c:pt>
                <c:pt idx="41505">
                  <c:v>41505</c:v>
                </c:pt>
                <c:pt idx="41506">
                  <c:v>41506</c:v>
                </c:pt>
                <c:pt idx="41507">
                  <c:v>41507</c:v>
                </c:pt>
                <c:pt idx="41508">
                  <c:v>41508</c:v>
                </c:pt>
                <c:pt idx="41509">
                  <c:v>41509</c:v>
                </c:pt>
                <c:pt idx="41510">
                  <c:v>41510</c:v>
                </c:pt>
                <c:pt idx="41511">
                  <c:v>41511</c:v>
                </c:pt>
                <c:pt idx="41512">
                  <c:v>41512</c:v>
                </c:pt>
                <c:pt idx="41513">
                  <c:v>41513</c:v>
                </c:pt>
                <c:pt idx="41514">
                  <c:v>41514</c:v>
                </c:pt>
                <c:pt idx="41515">
                  <c:v>41515</c:v>
                </c:pt>
                <c:pt idx="41516">
                  <c:v>41516</c:v>
                </c:pt>
                <c:pt idx="41517">
                  <c:v>41517</c:v>
                </c:pt>
                <c:pt idx="41518">
                  <c:v>41518</c:v>
                </c:pt>
                <c:pt idx="41519">
                  <c:v>41519</c:v>
                </c:pt>
                <c:pt idx="41520">
                  <c:v>41520</c:v>
                </c:pt>
                <c:pt idx="41521">
                  <c:v>41521</c:v>
                </c:pt>
                <c:pt idx="41522">
                  <c:v>41522</c:v>
                </c:pt>
                <c:pt idx="41523">
                  <c:v>41523</c:v>
                </c:pt>
                <c:pt idx="41524">
                  <c:v>41524</c:v>
                </c:pt>
                <c:pt idx="41525">
                  <c:v>41525</c:v>
                </c:pt>
                <c:pt idx="41526">
                  <c:v>41526</c:v>
                </c:pt>
                <c:pt idx="41527">
                  <c:v>41527</c:v>
                </c:pt>
                <c:pt idx="41528">
                  <c:v>41528</c:v>
                </c:pt>
                <c:pt idx="41529">
                  <c:v>41529</c:v>
                </c:pt>
                <c:pt idx="41530">
                  <c:v>41530</c:v>
                </c:pt>
                <c:pt idx="41531">
                  <c:v>41531</c:v>
                </c:pt>
                <c:pt idx="41532">
                  <c:v>41532</c:v>
                </c:pt>
                <c:pt idx="41533">
                  <c:v>41533</c:v>
                </c:pt>
                <c:pt idx="41534">
                  <c:v>41534</c:v>
                </c:pt>
                <c:pt idx="41535">
                  <c:v>41535</c:v>
                </c:pt>
                <c:pt idx="41536">
                  <c:v>41536</c:v>
                </c:pt>
                <c:pt idx="41537">
                  <c:v>41537</c:v>
                </c:pt>
                <c:pt idx="41538">
                  <c:v>41538</c:v>
                </c:pt>
                <c:pt idx="41539">
                  <c:v>41539</c:v>
                </c:pt>
                <c:pt idx="41540">
                  <c:v>41540</c:v>
                </c:pt>
                <c:pt idx="41541">
                  <c:v>41541</c:v>
                </c:pt>
                <c:pt idx="41542">
                  <c:v>41542</c:v>
                </c:pt>
                <c:pt idx="41543">
                  <c:v>41543</c:v>
                </c:pt>
                <c:pt idx="41544">
                  <c:v>41544</c:v>
                </c:pt>
                <c:pt idx="41545">
                  <c:v>41545</c:v>
                </c:pt>
                <c:pt idx="41546">
                  <c:v>41546</c:v>
                </c:pt>
                <c:pt idx="41547">
                  <c:v>41547</c:v>
                </c:pt>
                <c:pt idx="41548">
                  <c:v>41548</c:v>
                </c:pt>
                <c:pt idx="41549">
                  <c:v>41549</c:v>
                </c:pt>
                <c:pt idx="41550">
                  <c:v>41550</c:v>
                </c:pt>
                <c:pt idx="41551">
                  <c:v>41551</c:v>
                </c:pt>
                <c:pt idx="41552">
                  <c:v>41552</c:v>
                </c:pt>
                <c:pt idx="41553">
                  <c:v>41553</c:v>
                </c:pt>
                <c:pt idx="41554">
                  <c:v>41554</c:v>
                </c:pt>
                <c:pt idx="41555">
                  <c:v>41555</c:v>
                </c:pt>
                <c:pt idx="41556">
                  <c:v>41556</c:v>
                </c:pt>
                <c:pt idx="41557">
                  <c:v>41557</c:v>
                </c:pt>
                <c:pt idx="41558">
                  <c:v>41558</c:v>
                </c:pt>
                <c:pt idx="41559">
                  <c:v>41559</c:v>
                </c:pt>
                <c:pt idx="41560">
                  <c:v>41560</c:v>
                </c:pt>
                <c:pt idx="41561">
                  <c:v>41561</c:v>
                </c:pt>
                <c:pt idx="41562">
                  <c:v>41562</c:v>
                </c:pt>
                <c:pt idx="41563">
                  <c:v>41563</c:v>
                </c:pt>
                <c:pt idx="41564">
                  <c:v>41564</c:v>
                </c:pt>
                <c:pt idx="41565">
                  <c:v>41565</c:v>
                </c:pt>
                <c:pt idx="41566">
                  <c:v>41566</c:v>
                </c:pt>
                <c:pt idx="41567">
                  <c:v>41567</c:v>
                </c:pt>
                <c:pt idx="41568">
                  <c:v>41568</c:v>
                </c:pt>
                <c:pt idx="41569">
                  <c:v>41569</c:v>
                </c:pt>
                <c:pt idx="41570">
                  <c:v>41570</c:v>
                </c:pt>
                <c:pt idx="41571">
                  <c:v>41571</c:v>
                </c:pt>
                <c:pt idx="41572">
                  <c:v>41572</c:v>
                </c:pt>
                <c:pt idx="41573">
                  <c:v>41573</c:v>
                </c:pt>
                <c:pt idx="41574">
                  <c:v>41574</c:v>
                </c:pt>
                <c:pt idx="41575">
                  <c:v>41575</c:v>
                </c:pt>
                <c:pt idx="41576">
                  <c:v>41576</c:v>
                </c:pt>
                <c:pt idx="41577">
                  <c:v>41577</c:v>
                </c:pt>
                <c:pt idx="41578">
                  <c:v>41578</c:v>
                </c:pt>
                <c:pt idx="41579">
                  <c:v>41579</c:v>
                </c:pt>
                <c:pt idx="41580">
                  <c:v>41580</c:v>
                </c:pt>
                <c:pt idx="41581">
                  <c:v>41581</c:v>
                </c:pt>
                <c:pt idx="41582">
                  <c:v>41582</c:v>
                </c:pt>
                <c:pt idx="41583">
                  <c:v>41583</c:v>
                </c:pt>
                <c:pt idx="41584">
                  <c:v>41584</c:v>
                </c:pt>
                <c:pt idx="41585">
                  <c:v>41585</c:v>
                </c:pt>
                <c:pt idx="41586">
                  <c:v>41586</c:v>
                </c:pt>
                <c:pt idx="41587">
                  <c:v>41587</c:v>
                </c:pt>
                <c:pt idx="41588">
                  <c:v>41588</c:v>
                </c:pt>
                <c:pt idx="41589">
                  <c:v>41589</c:v>
                </c:pt>
                <c:pt idx="41590">
                  <c:v>41590</c:v>
                </c:pt>
                <c:pt idx="41591">
                  <c:v>41591</c:v>
                </c:pt>
                <c:pt idx="41592">
                  <c:v>41592</c:v>
                </c:pt>
                <c:pt idx="41593">
                  <c:v>41593</c:v>
                </c:pt>
                <c:pt idx="41594">
                  <c:v>41594</c:v>
                </c:pt>
                <c:pt idx="41595">
                  <c:v>41595</c:v>
                </c:pt>
                <c:pt idx="41596">
                  <c:v>41596</c:v>
                </c:pt>
                <c:pt idx="41597">
                  <c:v>41597</c:v>
                </c:pt>
                <c:pt idx="41598">
                  <c:v>41598</c:v>
                </c:pt>
                <c:pt idx="41599">
                  <c:v>41599</c:v>
                </c:pt>
                <c:pt idx="41600">
                  <c:v>41600</c:v>
                </c:pt>
                <c:pt idx="41601">
                  <c:v>41601</c:v>
                </c:pt>
                <c:pt idx="41602">
                  <c:v>41602</c:v>
                </c:pt>
                <c:pt idx="41603">
                  <c:v>41603</c:v>
                </c:pt>
                <c:pt idx="41604">
                  <c:v>41604</c:v>
                </c:pt>
                <c:pt idx="41605">
                  <c:v>41605</c:v>
                </c:pt>
                <c:pt idx="41606">
                  <c:v>41606</c:v>
                </c:pt>
                <c:pt idx="41607">
                  <c:v>41607</c:v>
                </c:pt>
                <c:pt idx="41608">
                  <c:v>41608</c:v>
                </c:pt>
                <c:pt idx="41609">
                  <c:v>41609</c:v>
                </c:pt>
                <c:pt idx="41610">
                  <c:v>41610</c:v>
                </c:pt>
                <c:pt idx="41611">
                  <c:v>41611</c:v>
                </c:pt>
                <c:pt idx="41612">
                  <c:v>41612</c:v>
                </c:pt>
                <c:pt idx="41613">
                  <c:v>41613</c:v>
                </c:pt>
                <c:pt idx="41614">
                  <c:v>41614</c:v>
                </c:pt>
                <c:pt idx="41615">
                  <c:v>41615</c:v>
                </c:pt>
                <c:pt idx="41616">
                  <c:v>41616</c:v>
                </c:pt>
                <c:pt idx="41617">
                  <c:v>41617</c:v>
                </c:pt>
                <c:pt idx="41618">
                  <c:v>41618</c:v>
                </c:pt>
                <c:pt idx="41619">
                  <c:v>41619</c:v>
                </c:pt>
                <c:pt idx="41620">
                  <c:v>41620</c:v>
                </c:pt>
                <c:pt idx="41621">
                  <c:v>41621</c:v>
                </c:pt>
                <c:pt idx="41622">
                  <c:v>41622</c:v>
                </c:pt>
                <c:pt idx="41623">
                  <c:v>41623</c:v>
                </c:pt>
                <c:pt idx="41624">
                  <c:v>41624</c:v>
                </c:pt>
                <c:pt idx="41625">
                  <c:v>41625</c:v>
                </c:pt>
                <c:pt idx="41626">
                  <c:v>41626</c:v>
                </c:pt>
                <c:pt idx="41627">
                  <c:v>41627</c:v>
                </c:pt>
                <c:pt idx="41628">
                  <c:v>41628</c:v>
                </c:pt>
                <c:pt idx="41629">
                  <c:v>41629</c:v>
                </c:pt>
                <c:pt idx="41630">
                  <c:v>41630</c:v>
                </c:pt>
                <c:pt idx="41631">
                  <c:v>41631</c:v>
                </c:pt>
                <c:pt idx="41632">
                  <c:v>41632</c:v>
                </c:pt>
                <c:pt idx="41633">
                  <c:v>41633</c:v>
                </c:pt>
                <c:pt idx="41634">
                  <c:v>41634</c:v>
                </c:pt>
                <c:pt idx="41635">
                  <c:v>41635</c:v>
                </c:pt>
                <c:pt idx="41636">
                  <c:v>41636</c:v>
                </c:pt>
                <c:pt idx="41637">
                  <c:v>41637</c:v>
                </c:pt>
                <c:pt idx="41638">
                  <c:v>41638</c:v>
                </c:pt>
                <c:pt idx="41639">
                  <c:v>41639</c:v>
                </c:pt>
                <c:pt idx="41640">
                  <c:v>41640</c:v>
                </c:pt>
                <c:pt idx="41641">
                  <c:v>41641</c:v>
                </c:pt>
                <c:pt idx="41642">
                  <c:v>41642</c:v>
                </c:pt>
                <c:pt idx="41643">
                  <c:v>41643</c:v>
                </c:pt>
                <c:pt idx="41644">
                  <c:v>41644</c:v>
                </c:pt>
                <c:pt idx="41645">
                  <c:v>41645</c:v>
                </c:pt>
                <c:pt idx="41646">
                  <c:v>41646</c:v>
                </c:pt>
                <c:pt idx="41647">
                  <c:v>41647</c:v>
                </c:pt>
                <c:pt idx="41648">
                  <c:v>41648</c:v>
                </c:pt>
                <c:pt idx="41649">
                  <c:v>41649</c:v>
                </c:pt>
                <c:pt idx="41650">
                  <c:v>41650</c:v>
                </c:pt>
                <c:pt idx="41651">
                  <c:v>41651</c:v>
                </c:pt>
                <c:pt idx="41652">
                  <c:v>41652</c:v>
                </c:pt>
                <c:pt idx="41653">
                  <c:v>41653</c:v>
                </c:pt>
                <c:pt idx="41654">
                  <c:v>41654</c:v>
                </c:pt>
                <c:pt idx="41655">
                  <c:v>41655</c:v>
                </c:pt>
                <c:pt idx="41656">
                  <c:v>41656</c:v>
                </c:pt>
                <c:pt idx="41657">
                  <c:v>41657</c:v>
                </c:pt>
                <c:pt idx="41658">
                  <c:v>41658</c:v>
                </c:pt>
                <c:pt idx="41659">
                  <c:v>41659</c:v>
                </c:pt>
                <c:pt idx="41660">
                  <c:v>41660</c:v>
                </c:pt>
                <c:pt idx="41661">
                  <c:v>41661</c:v>
                </c:pt>
                <c:pt idx="41662">
                  <c:v>41662</c:v>
                </c:pt>
                <c:pt idx="41663">
                  <c:v>41663</c:v>
                </c:pt>
                <c:pt idx="41664">
                  <c:v>41664</c:v>
                </c:pt>
                <c:pt idx="41665">
                  <c:v>41665</c:v>
                </c:pt>
                <c:pt idx="41666">
                  <c:v>41666</c:v>
                </c:pt>
                <c:pt idx="41667">
                  <c:v>41667</c:v>
                </c:pt>
                <c:pt idx="41668">
                  <c:v>41668</c:v>
                </c:pt>
                <c:pt idx="41669">
                  <c:v>41669</c:v>
                </c:pt>
                <c:pt idx="41670">
                  <c:v>41670</c:v>
                </c:pt>
                <c:pt idx="41671">
                  <c:v>41671</c:v>
                </c:pt>
                <c:pt idx="41672">
                  <c:v>41672</c:v>
                </c:pt>
                <c:pt idx="41673">
                  <c:v>41673</c:v>
                </c:pt>
                <c:pt idx="41674">
                  <c:v>41674</c:v>
                </c:pt>
                <c:pt idx="41675">
                  <c:v>41675</c:v>
                </c:pt>
                <c:pt idx="41676">
                  <c:v>41676</c:v>
                </c:pt>
                <c:pt idx="41677">
                  <c:v>41677</c:v>
                </c:pt>
                <c:pt idx="41678">
                  <c:v>41678</c:v>
                </c:pt>
                <c:pt idx="41679">
                  <c:v>41679</c:v>
                </c:pt>
                <c:pt idx="41680">
                  <c:v>41680</c:v>
                </c:pt>
                <c:pt idx="41681">
                  <c:v>41681</c:v>
                </c:pt>
                <c:pt idx="41682">
                  <c:v>41682</c:v>
                </c:pt>
                <c:pt idx="41683">
                  <c:v>41683</c:v>
                </c:pt>
                <c:pt idx="41684">
                  <c:v>41684</c:v>
                </c:pt>
                <c:pt idx="41685">
                  <c:v>41685</c:v>
                </c:pt>
                <c:pt idx="41686">
                  <c:v>41686</c:v>
                </c:pt>
                <c:pt idx="41687">
                  <c:v>41687</c:v>
                </c:pt>
                <c:pt idx="41688">
                  <c:v>41688</c:v>
                </c:pt>
                <c:pt idx="41689">
                  <c:v>41689</c:v>
                </c:pt>
                <c:pt idx="41690">
                  <c:v>41690</c:v>
                </c:pt>
                <c:pt idx="41691">
                  <c:v>41691</c:v>
                </c:pt>
                <c:pt idx="41692">
                  <c:v>41692</c:v>
                </c:pt>
                <c:pt idx="41693">
                  <c:v>41693</c:v>
                </c:pt>
                <c:pt idx="41694">
                  <c:v>41694</c:v>
                </c:pt>
                <c:pt idx="41695">
                  <c:v>41695</c:v>
                </c:pt>
                <c:pt idx="41696">
                  <c:v>41696</c:v>
                </c:pt>
                <c:pt idx="41697">
                  <c:v>41697</c:v>
                </c:pt>
                <c:pt idx="41698">
                  <c:v>41698</c:v>
                </c:pt>
                <c:pt idx="41699">
                  <c:v>41699</c:v>
                </c:pt>
                <c:pt idx="41700">
                  <c:v>41700</c:v>
                </c:pt>
                <c:pt idx="41701">
                  <c:v>41701</c:v>
                </c:pt>
                <c:pt idx="41702">
                  <c:v>41702</c:v>
                </c:pt>
                <c:pt idx="41703">
                  <c:v>41703</c:v>
                </c:pt>
                <c:pt idx="41704">
                  <c:v>41704</c:v>
                </c:pt>
                <c:pt idx="41705">
                  <c:v>41705</c:v>
                </c:pt>
                <c:pt idx="41706">
                  <c:v>41706</c:v>
                </c:pt>
                <c:pt idx="41707">
                  <c:v>41707</c:v>
                </c:pt>
                <c:pt idx="41708">
                  <c:v>41708</c:v>
                </c:pt>
                <c:pt idx="41709">
                  <c:v>41709</c:v>
                </c:pt>
                <c:pt idx="41710">
                  <c:v>41710</c:v>
                </c:pt>
                <c:pt idx="41711">
                  <c:v>41711</c:v>
                </c:pt>
                <c:pt idx="41712">
                  <c:v>41712</c:v>
                </c:pt>
                <c:pt idx="41713">
                  <c:v>41713</c:v>
                </c:pt>
                <c:pt idx="41714">
                  <c:v>41714</c:v>
                </c:pt>
                <c:pt idx="41715">
                  <c:v>41715</c:v>
                </c:pt>
                <c:pt idx="41716">
                  <c:v>41716</c:v>
                </c:pt>
                <c:pt idx="41717">
                  <c:v>41717</c:v>
                </c:pt>
                <c:pt idx="41718">
                  <c:v>41718</c:v>
                </c:pt>
                <c:pt idx="41719">
                  <c:v>41719</c:v>
                </c:pt>
                <c:pt idx="41720">
                  <c:v>41720</c:v>
                </c:pt>
                <c:pt idx="41721">
                  <c:v>41721</c:v>
                </c:pt>
                <c:pt idx="41722">
                  <c:v>41722</c:v>
                </c:pt>
                <c:pt idx="41723">
                  <c:v>41723</c:v>
                </c:pt>
                <c:pt idx="41724">
                  <c:v>41724</c:v>
                </c:pt>
                <c:pt idx="41725">
                  <c:v>41725</c:v>
                </c:pt>
                <c:pt idx="41726">
                  <c:v>41726</c:v>
                </c:pt>
                <c:pt idx="41727">
                  <c:v>41727</c:v>
                </c:pt>
                <c:pt idx="41728">
                  <c:v>41728</c:v>
                </c:pt>
                <c:pt idx="41729">
                  <c:v>41729</c:v>
                </c:pt>
                <c:pt idx="41730">
                  <c:v>41730</c:v>
                </c:pt>
                <c:pt idx="41731">
                  <c:v>41731</c:v>
                </c:pt>
                <c:pt idx="41732">
                  <c:v>41732</c:v>
                </c:pt>
                <c:pt idx="41733">
                  <c:v>41733</c:v>
                </c:pt>
                <c:pt idx="41734">
                  <c:v>41734</c:v>
                </c:pt>
                <c:pt idx="41735">
                  <c:v>41735</c:v>
                </c:pt>
                <c:pt idx="41736">
                  <c:v>41736</c:v>
                </c:pt>
                <c:pt idx="41737">
                  <c:v>41737</c:v>
                </c:pt>
                <c:pt idx="41738">
                  <c:v>41738</c:v>
                </c:pt>
                <c:pt idx="41739">
                  <c:v>41739</c:v>
                </c:pt>
                <c:pt idx="41740">
                  <c:v>41740</c:v>
                </c:pt>
                <c:pt idx="41741">
                  <c:v>41741</c:v>
                </c:pt>
                <c:pt idx="41742">
                  <c:v>41742</c:v>
                </c:pt>
                <c:pt idx="41743">
                  <c:v>41743</c:v>
                </c:pt>
                <c:pt idx="41744">
                  <c:v>41744</c:v>
                </c:pt>
                <c:pt idx="41745">
                  <c:v>41745</c:v>
                </c:pt>
                <c:pt idx="41746">
                  <c:v>41746</c:v>
                </c:pt>
                <c:pt idx="41747">
                  <c:v>41747</c:v>
                </c:pt>
                <c:pt idx="41748">
                  <c:v>41748</c:v>
                </c:pt>
                <c:pt idx="41749">
                  <c:v>41749</c:v>
                </c:pt>
                <c:pt idx="41750">
                  <c:v>41750</c:v>
                </c:pt>
                <c:pt idx="41751">
                  <c:v>41751</c:v>
                </c:pt>
                <c:pt idx="41752">
                  <c:v>41752</c:v>
                </c:pt>
                <c:pt idx="41753">
                  <c:v>41753</c:v>
                </c:pt>
                <c:pt idx="41754">
                  <c:v>41754</c:v>
                </c:pt>
                <c:pt idx="41755">
                  <c:v>41755</c:v>
                </c:pt>
                <c:pt idx="41756">
                  <c:v>41756</c:v>
                </c:pt>
                <c:pt idx="41757">
                  <c:v>41757</c:v>
                </c:pt>
                <c:pt idx="41758">
                  <c:v>41758</c:v>
                </c:pt>
                <c:pt idx="41759">
                  <c:v>41759</c:v>
                </c:pt>
                <c:pt idx="41760">
                  <c:v>41760</c:v>
                </c:pt>
                <c:pt idx="41761">
                  <c:v>41761</c:v>
                </c:pt>
                <c:pt idx="41762">
                  <c:v>41762</c:v>
                </c:pt>
                <c:pt idx="41763">
                  <c:v>41763</c:v>
                </c:pt>
                <c:pt idx="41764">
                  <c:v>41764</c:v>
                </c:pt>
                <c:pt idx="41765">
                  <c:v>41765</c:v>
                </c:pt>
                <c:pt idx="41766">
                  <c:v>41766</c:v>
                </c:pt>
                <c:pt idx="41767">
                  <c:v>41767</c:v>
                </c:pt>
                <c:pt idx="41768">
                  <c:v>41768</c:v>
                </c:pt>
                <c:pt idx="41769">
                  <c:v>41769</c:v>
                </c:pt>
                <c:pt idx="41770">
                  <c:v>41770</c:v>
                </c:pt>
                <c:pt idx="41771">
                  <c:v>41771</c:v>
                </c:pt>
                <c:pt idx="41772">
                  <c:v>41772</c:v>
                </c:pt>
                <c:pt idx="41773">
                  <c:v>41773</c:v>
                </c:pt>
                <c:pt idx="41774">
                  <c:v>41774</c:v>
                </c:pt>
                <c:pt idx="41775">
                  <c:v>41775</c:v>
                </c:pt>
                <c:pt idx="41776">
                  <c:v>41776</c:v>
                </c:pt>
                <c:pt idx="41777">
                  <c:v>41777</c:v>
                </c:pt>
                <c:pt idx="41778">
                  <c:v>41778</c:v>
                </c:pt>
                <c:pt idx="41779">
                  <c:v>41779</c:v>
                </c:pt>
                <c:pt idx="41780">
                  <c:v>41780</c:v>
                </c:pt>
                <c:pt idx="41781">
                  <c:v>41781</c:v>
                </c:pt>
                <c:pt idx="41782">
                  <c:v>41782</c:v>
                </c:pt>
                <c:pt idx="41783">
                  <c:v>41783</c:v>
                </c:pt>
                <c:pt idx="41784">
                  <c:v>41784</c:v>
                </c:pt>
                <c:pt idx="41785">
                  <c:v>41785</c:v>
                </c:pt>
                <c:pt idx="41786">
                  <c:v>41786</c:v>
                </c:pt>
                <c:pt idx="41787">
                  <c:v>41787</c:v>
                </c:pt>
                <c:pt idx="41788">
                  <c:v>41788</c:v>
                </c:pt>
                <c:pt idx="41789">
                  <c:v>41789</c:v>
                </c:pt>
                <c:pt idx="41790">
                  <c:v>41790</c:v>
                </c:pt>
                <c:pt idx="41791">
                  <c:v>41791</c:v>
                </c:pt>
                <c:pt idx="41792">
                  <c:v>41792</c:v>
                </c:pt>
                <c:pt idx="41793">
                  <c:v>41793</c:v>
                </c:pt>
                <c:pt idx="41794">
                  <c:v>41794</c:v>
                </c:pt>
                <c:pt idx="41795">
                  <c:v>41795</c:v>
                </c:pt>
                <c:pt idx="41796">
                  <c:v>41796</c:v>
                </c:pt>
                <c:pt idx="41797">
                  <c:v>41797</c:v>
                </c:pt>
                <c:pt idx="41798">
                  <c:v>41798</c:v>
                </c:pt>
                <c:pt idx="41799">
                  <c:v>41799</c:v>
                </c:pt>
                <c:pt idx="41800">
                  <c:v>41800</c:v>
                </c:pt>
                <c:pt idx="41801">
                  <c:v>41801</c:v>
                </c:pt>
                <c:pt idx="41802">
                  <c:v>41802</c:v>
                </c:pt>
                <c:pt idx="41803">
                  <c:v>41803</c:v>
                </c:pt>
                <c:pt idx="41804">
                  <c:v>41804</c:v>
                </c:pt>
                <c:pt idx="41805">
                  <c:v>41805</c:v>
                </c:pt>
                <c:pt idx="41806">
                  <c:v>41806</c:v>
                </c:pt>
                <c:pt idx="41807">
                  <c:v>41807</c:v>
                </c:pt>
                <c:pt idx="41808">
                  <c:v>41808</c:v>
                </c:pt>
                <c:pt idx="41809">
                  <c:v>41809</c:v>
                </c:pt>
                <c:pt idx="41810">
                  <c:v>41810</c:v>
                </c:pt>
                <c:pt idx="41811">
                  <c:v>41811</c:v>
                </c:pt>
                <c:pt idx="41812">
                  <c:v>41812</c:v>
                </c:pt>
                <c:pt idx="41813">
                  <c:v>41813</c:v>
                </c:pt>
                <c:pt idx="41814">
                  <c:v>41814</c:v>
                </c:pt>
                <c:pt idx="41815">
                  <c:v>41815</c:v>
                </c:pt>
                <c:pt idx="41816">
                  <c:v>41816</c:v>
                </c:pt>
                <c:pt idx="41817">
                  <c:v>41817</c:v>
                </c:pt>
                <c:pt idx="41818">
                  <c:v>41818</c:v>
                </c:pt>
                <c:pt idx="41819">
                  <c:v>41819</c:v>
                </c:pt>
                <c:pt idx="41820">
                  <c:v>41820</c:v>
                </c:pt>
                <c:pt idx="41821">
                  <c:v>41821</c:v>
                </c:pt>
                <c:pt idx="41822">
                  <c:v>41822</c:v>
                </c:pt>
                <c:pt idx="41823">
                  <c:v>41823</c:v>
                </c:pt>
                <c:pt idx="41824">
                  <c:v>41824</c:v>
                </c:pt>
                <c:pt idx="41825">
                  <c:v>41825</c:v>
                </c:pt>
                <c:pt idx="41826">
                  <c:v>41826</c:v>
                </c:pt>
                <c:pt idx="41827">
                  <c:v>41827</c:v>
                </c:pt>
                <c:pt idx="41828">
                  <c:v>41828</c:v>
                </c:pt>
                <c:pt idx="41829">
                  <c:v>41829</c:v>
                </c:pt>
                <c:pt idx="41830">
                  <c:v>41830</c:v>
                </c:pt>
                <c:pt idx="41831">
                  <c:v>41831</c:v>
                </c:pt>
                <c:pt idx="41832">
                  <c:v>41832</c:v>
                </c:pt>
                <c:pt idx="41833">
                  <c:v>41833</c:v>
                </c:pt>
                <c:pt idx="41834">
                  <c:v>41834</c:v>
                </c:pt>
                <c:pt idx="41835">
                  <c:v>41835</c:v>
                </c:pt>
                <c:pt idx="41836">
                  <c:v>41836</c:v>
                </c:pt>
                <c:pt idx="41837">
                  <c:v>41837</c:v>
                </c:pt>
                <c:pt idx="41838">
                  <c:v>41838</c:v>
                </c:pt>
                <c:pt idx="41839">
                  <c:v>41839</c:v>
                </c:pt>
                <c:pt idx="41840">
                  <c:v>41840</c:v>
                </c:pt>
                <c:pt idx="41841">
                  <c:v>41841</c:v>
                </c:pt>
                <c:pt idx="41842">
                  <c:v>41842</c:v>
                </c:pt>
                <c:pt idx="41843">
                  <c:v>41843</c:v>
                </c:pt>
                <c:pt idx="41844">
                  <c:v>41844</c:v>
                </c:pt>
                <c:pt idx="41845">
                  <c:v>41845</c:v>
                </c:pt>
                <c:pt idx="41846">
                  <c:v>41846</c:v>
                </c:pt>
                <c:pt idx="41847">
                  <c:v>41847</c:v>
                </c:pt>
                <c:pt idx="41848">
                  <c:v>41848</c:v>
                </c:pt>
                <c:pt idx="41849">
                  <c:v>41849</c:v>
                </c:pt>
                <c:pt idx="41850">
                  <c:v>41850</c:v>
                </c:pt>
                <c:pt idx="41851">
                  <c:v>41851</c:v>
                </c:pt>
                <c:pt idx="41852">
                  <c:v>41852</c:v>
                </c:pt>
                <c:pt idx="41853">
                  <c:v>41853</c:v>
                </c:pt>
                <c:pt idx="41854">
                  <c:v>41854</c:v>
                </c:pt>
                <c:pt idx="41855">
                  <c:v>41855</c:v>
                </c:pt>
                <c:pt idx="41856">
                  <c:v>41856</c:v>
                </c:pt>
                <c:pt idx="41857">
                  <c:v>41857</c:v>
                </c:pt>
                <c:pt idx="41858">
                  <c:v>41858</c:v>
                </c:pt>
                <c:pt idx="41859">
                  <c:v>41859</c:v>
                </c:pt>
                <c:pt idx="41860">
                  <c:v>41860</c:v>
                </c:pt>
                <c:pt idx="41861">
                  <c:v>41861</c:v>
                </c:pt>
                <c:pt idx="41862">
                  <c:v>41862</c:v>
                </c:pt>
                <c:pt idx="41863">
                  <c:v>41863</c:v>
                </c:pt>
                <c:pt idx="41864">
                  <c:v>41864</c:v>
                </c:pt>
                <c:pt idx="41865">
                  <c:v>41865</c:v>
                </c:pt>
                <c:pt idx="41866">
                  <c:v>41866</c:v>
                </c:pt>
                <c:pt idx="41867">
                  <c:v>41867</c:v>
                </c:pt>
                <c:pt idx="41868">
                  <c:v>41868</c:v>
                </c:pt>
                <c:pt idx="41869">
                  <c:v>41869</c:v>
                </c:pt>
                <c:pt idx="41870">
                  <c:v>41870</c:v>
                </c:pt>
                <c:pt idx="41871">
                  <c:v>41871</c:v>
                </c:pt>
                <c:pt idx="41872">
                  <c:v>41872</c:v>
                </c:pt>
                <c:pt idx="41873">
                  <c:v>41873</c:v>
                </c:pt>
                <c:pt idx="41874">
                  <c:v>41874</c:v>
                </c:pt>
                <c:pt idx="41875">
                  <c:v>41875</c:v>
                </c:pt>
                <c:pt idx="41876">
                  <c:v>41876</c:v>
                </c:pt>
                <c:pt idx="41877">
                  <c:v>41877</c:v>
                </c:pt>
                <c:pt idx="41878">
                  <c:v>41878</c:v>
                </c:pt>
                <c:pt idx="41879">
                  <c:v>41879</c:v>
                </c:pt>
                <c:pt idx="41880">
                  <c:v>41880</c:v>
                </c:pt>
                <c:pt idx="41881">
                  <c:v>41881</c:v>
                </c:pt>
                <c:pt idx="41882">
                  <c:v>41882</c:v>
                </c:pt>
                <c:pt idx="41883">
                  <c:v>41883</c:v>
                </c:pt>
                <c:pt idx="41884">
                  <c:v>41884</c:v>
                </c:pt>
                <c:pt idx="41885">
                  <c:v>41885</c:v>
                </c:pt>
                <c:pt idx="41886">
                  <c:v>41886</c:v>
                </c:pt>
                <c:pt idx="41887">
                  <c:v>41887</c:v>
                </c:pt>
                <c:pt idx="41888">
                  <c:v>41888</c:v>
                </c:pt>
                <c:pt idx="41889">
                  <c:v>41889</c:v>
                </c:pt>
                <c:pt idx="41890">
                  <c:v>41890</c:v>
                </c:pt>
                <c:pt idx="41891">
                  <c:v>41891</c:v>
                </c:pt>
                <c:pt idx="41892">
                  <c:v>41892</c:v>
                </c:pt>
                <c:pt idx="41893">
                  <c:v>41893</c:v>
                </c:pt>
                <c:pt idx="41894">
                  <c:v>41894</c:v>
                </c:pt>
                <c:pt idx="41895">
                  <c:v>41895</c:v>
                </c:pt>
                <c:pt idx="41896">
                  <c:v>41896</c:v>
                </c:pt>
                <c:pt idx="41897">
                  <c:v>41897</c:v>
                </c:pt>
                <c:pt idx="41898">
                  <c:v>41898</c:v>
                </c:pt>
                <c:pt idx="41899">
                  <c:v>41899</c:v>
                </c:pt>
                <c:pt idx="41900">
                  <c:v>41900</c:v>
                </c:pt>
                <c:pt idx="41901">
                  <c:v>41901</c:v>
                </c:pt>
                <c:pt idx="41902">
                  <c:v>41902</c:v>
                </c:pt>
                <c:pt idx="41903">
                  <c:v>41903</c:v>
                </c:pt>
                <c:pt idx="41904">
                  <c:v>41904</c:v>
                </c:pt>
                <c:pt idx="41905">
                  <c:v>41905</c:v>
                </c:pt>
                <c:pt idx="41906">
                  <c:v>41906</c:v>
                </c:pt>
                <c:pt idx="41907">
                  <c:v>41907</c:v>
                </c:pt>
                <c:pt idx="41908">
                  <c:v>41908</c:v>
                </c:pt>
                <c:pt idx="41909">
                  <c:v>41909</c:v>
                </c:pt>
                <c:pt idx="41910">
                  <c:v>41910</c:v>
                </c:pt>
                <c:pt idx="41911">
                  <c:v>41911</c:v>
                </c:pt>
                <c:pt idx="41912">
                  <c:v>41912</c:v>
                </c:pt>
                <c:pt idx="41913">
                  <c:v>41913</c:v>
                </c:pt>
                <c:pt idx="41914">
                  <c:v>41914</c:v>
                </c:pt>
                <c:pt idx="41915">
                  <c:v>41915</c:v>
                </c:pt>
                <c:pt idx="41916">
                  <c:v>41916</c:v>
                </c:pt>
                <c:pt idx="41917">
                  <c:v>41917</c:v>
                </c:pt>
                <c:pt idx="41918">
                  <c:v>41918</c:v>
                </c:pt>
                <c:pt idx="41919">
                  <c:v>41919</c:v>
                </c:pt>
                <c:pt idx="41920">
                  <c:v>41920</c:v>
                </c:pt>
                <c:pt idx="41921">
                  <c:v>41921</c:v>
                </c:pt>
                <c:pt idx="41922">
                  <c:v>41922</c:v>
                </c:pt>
                <c:pt idx="41923">
                  <c:v>41923</c:v>
                </c:pt>
                <c:pt idx="41924">
                  <c:v>41924</c:v>
                </c:pt>
                <c:pt idx="41925">
                  <c:v>41925</c:v>
                </c:pt>
                <c:pt idx="41926">
                  <c:v>41926</c:v>
                </c:pt>
                <c:pt idx="41927">
                  <c:v>41927</c:v>
                </c:pt>
                <c:pt idx="41928">
                  <c:v>41928</c:v>
                </c:pt>
                <c:pt idx="41929">
                  <c:v>41929</c:v>
                </c:pt>
                <c:pt idx="41930">
                  <c:v>41930</c:v>
                </c:pt>
                <c:pt idx="41931">
                  <c:v>41931</c:v>
                </c:pt>
                <c:pt idx="41932">
                  <c:v>41932</c:v>
                </c:pt>
                <c:pt idx="41933">
                  <c:v>41933</c:v>
                </c:pt>
                <c:pt idx="41934">
                  <c:v>41934</c:v>
                </c:pt>
                <c:pt idx="41935">
                  <c:v>41935</c:v>
                </c:pt>
                <c:pt idx="41936">
                  <c:v>41936</c:v>
                </c:pt>
                <c:pt idx="41937">
                  <c:v>41937</c:v>
                </c:pt>
                <c:pt idx="41938">
                  <c:v>41938</c:v>
                </c:pt>
                <c:pt idx="41939">
                  <c:v>41939</c:v>
                </c:pt>
                <c:pt idx="41940">
                  <c:v>41940</c:v>
                </c:pt>
                <c:pt idx="41941">
                  <c:v>41941</c:v>
                </c:pt>
                <c:pt idx="41942">
                  <c:v>41942</c:v>
                </c:pt>
                <c:pt idx="41943">
                  <c:v>41943</c:v>
                </c:pt>
                <c:pt idx="41944">
                  <c:v>41944</c:v>
                </c:pt>
                <c:pt idx="41945">
                  <c:v>41945</c:v>
                </c:pt>
                <c:pt idx="41946">
                  <c:v>41946</c:v>
                </c:pt>
                <c:pt idx="41947">
                  <c:v>41947</c:v>
                </c:pt>
                <c:pt idx="41948">
                  <c:v>41948</c:v>
                </c:pt>
                <c:pt idx="41949">
                  <c:v>41949</c:v>
                </c:pt>
                <c:pt idx="41950">
                  <c:v>41950</c:v>
                </c:pt>
                <c:pt idx="41951">
                  <c:v>41951</c:v>
                </c:pt>
                <c:pt idx="41952">
                  <c:v>41952</c:v>
                </c:pt>
                <c:pt idx="41953">
                  <c:v>41953</c:v>
                </c:pt>
                <c:pt idx="41954">
                  <c:v>41954</c:v>
                </c:pt>
                <c:pt idx="41955">
                  <c:v>41955</c:v>
                </c:pt>
                <c:pt idx="41956">
                  <c:v>41956</c:v>
                </c:pt>
                <c:pt idx="41957">
                  <c:v>41957</c:v>
                </c:pt>
                <c:pt idx="41958">
                  <c:v>41958</c:v>
                </c:pt>
                <c:pt idx="41959">
                  <c:v>41959</c:v>
                </c:pt>
                <c:pt idx="41960">
                  <c:v>41960</c:v>
                </c:pt>
                <c:pt idx="41961">
                  <c:v>41961</c:v>
                </c:pt>
                <c:pt idx="41962">
                  <c:v>41962</c:v>
                </c:pt>
                <c:pt idx="41963">
                  <c:v>41963</c:v>
                </c:pt>
                <c:pt idx="41964">
                  <c:v>41964</c:v>
                </c:pt>
                <c:pt idx="41965">
                  <c:v>41965</c:v>
                </c:pt>
                <c:pt idx="41966">
                  <c:v>41966</c:v>
                </c:pt>
                <c:pt idx="41967">
                  <c:v>41967</c:v>
                </c:pt>
                <c:pt idx="41968">
                  <c:v>41968</c:v>
                </c:pt>
                <c:pt idx="41969">
                  <c:v>41969</c:v>
                </c:pt>
                <c:pt idx="41970">
                  <c:v>41970</c:v>
                </c:pt>
                <c:pt idx="41971">
                  <c:v>41971</c:v>
                </c:pt>
                <c:pt idx="41972">
                  <c:v>41972</c:v>
                </c:pt>
                <c:pt idx="41973">
                  <c:v>41973</c:v>
                </c:pt>
                <c:pt idx="41974">
                  <c:v>41974</c:v>
                </c:pt>
                <c:pt idx="41975">
                  <c:v>41975</c:v>
                </c:pt>
                <c:pt idx="41976">
                  <c:v>41976</c:v>
                </c:pt>
                <c:pt idx="41977">
                  <c:v>41977</c:v>
                </c:pt>
                <c:pt idx="41978">
                  <c:v>41978</c:v>
                </c:pt>
                <c:pt idx="41979">
                  <c:v>41979</c:v>
                </c:pt>
                <c:pt idx="41980">
                  <c:v>41980</c:v>
                </c:pt>
                <c:pt idx="41981">
                  <c:v>41981</c:v>
                </c:pt>
                <c:pt idx="41982">
                  <c:v>41982</c:v>
                </c:pt>
                <c:pt idx="41983">
                  <c:v>41983</c:v>
                </c:pt>
                <c:pt idx="41984">
                  <c:v>41984</c:v>
                </c:pt>
                <c:pt idx="41985">
                  <c:v>41985</c:v>
                </c:pt>
                <c:pt idx="41986">
                  <c:v>41986</c:v>
                </c:pt>
                <c:pt idx="41987">
                  <c:v>41987</c:v>
                </c:pt>
                <c:pt idx="41988">
                  <c:v>41988</c:v>
                </c:pt>
                <c:pt idx="41989">
                  <c:v>41989</c:v>
                </c:pt>
                <c:pt idx="41990">
                  <c:v>41990</c:v>
                </c:pt>
                <c:pt idx="41991">
                  <c:v>41991</c:v>
                </c:pt>
                <c:pt idx="41992">
                  <c:v>41992</c:v>
                </c:pt>
                <c:pt idx="41993">
                  <c:v>41993</c:v>
                </c:pt>
                <c:pt idx="41994">
                  <c:v>41994</c:v>
                </c:pt>
                <c:pt idx="41995">
                  <c:v>41995</c:v>
                </c:pt>
                <c:pt idx="41996">
                  <c:v>41996</c:v>
                </c:pt>
                <c:pt idx="41997">
                  <c:v>41997</c:v>
                </c:pt>
                <c:pt idx="41998">
                  <c:v>41998</c:v>
                </c:pt>
                <c:pt idx="41999">
                  <c:v>41999</c:v>
                </c:pt>
                <c:pt idx="42000">
                  <c:v>42000</c:v>
                </c:pt>
                <c:pt idx="42001">
                  <c:v>42001</c:v>
                </c:pt>
                <c:pt idx="42002">
                  <c:v>42002</c:v>
                </c:pt>
                <c:pt idx="42003">
                  <c:v>42003</c:v>
                </c:pt>
                <c:pt idx="42004">
                  <c:v>42004</c:v>
                </c:pt>
                <c:pt idx="42005">
                  <c:v>42005</c:v>
                </c:pt>
                <c:pt idx="42006">
                  <c:v>42006</c:v>
                </c:pt>
                <c:pt idx="42007">
                  <c:v>42007</c:v>
                </c:pt>
                <c:pt idx="42008">
                  <c:v>42008</c:v>
                </c:pt>
                <c:pt idx="42009">
                  <c:v>42009</c:v>
                </c:pt>
                <c:pt idx="42010">
                  <c:v>42010</c:v>
                </c:pt>
                <c:pt idx="42011">
                  <c:v>42011</c:v>
                </c:pt>
                <c:pt idx="42012">
                  <c:v>42012</c:v>
                </c:pt>
                <c:pt idx="42013">
                  <c:v>42013</c:v>
                </c:pt>
                <c:pt idx="42014">
                  <c:v>42014</c:v>
                </c:pt>
                <c:pt idx="42015">
                  <c:v>42015</c:v>
                </c:pt>
                <c:pt idx="42016">
                  <c:v>42016</c:v>
                </c:pt>
                <c:pt idx="42017">
                  <c:v>42017</c:v>
                </c:pt>
                <c:pt idx="42018">
                  <c:v>42018</c:v>
                </c:pt>
                <c:pt idx="42019">
                  <c:v>42019</c:v>
                </c:pt>
                <c:pt idx="42020">
                  <c:v>42020</c:v>
                </c:pt>
                <c:pt idx="42021">
                  <c:v>42021</c:v>
                </c:pt>
                <c:pt idx="42022">
                  <c:v>42022</c:v>
                </c:pt>
                <c:pt idx="42023">
                  <c:v>42023</c:v>
                </c:pt>
                <c:pt idx="42024">
                  <c:v>42024</c:v>
                </c:pt>
                <c:pt idx="42025">
                  <c:v>42025</c:v>
                </c:pt>
                <c:pt idx="42026">
                  <c:v>42026</c:v>
                </c:pt>
                <c:pt idx="42027">
                  <c:v>42027</c:v>
                </c:pt>
                <c:pt idx="42028">
                  <c:v>42028</c:v>
                </c:pt>
                <c:pt idx="42029">
                  <c:v>42029</c:v>
                </c:pt>
                <c:pt idx="42030">
                  <c:v>42030</c:v>
                </c:pt>
                <c:pt idx="42031">
                  <c:v>42031</c:v>
                </c:pt>
                <c:pt idx="42032">
                  <c:v>42032</c:v>
                </c:pt>
                <c:pt idx="42033">
                  <c:v>42033</c:v>
                </c:pt>
                <c:pt idx="42034">
                  <c:v>42034</c:v>
                </c:pt>
                <c:pt idx="42035">
                  <c:v>42035</c:v>
                </c:pt>
                <c:pt idx="42036">
                  <c:v>42036</c:v>
                </c:pt>
                <c:pt idx="42037">
                  <c:v>42037</c:v>
                </c:pt>
                <c:pt idx="42038">
                  <c:v>42038</c:v>
                </c:pt>
                <c:pt idx="42039">
                  <c:v>42039</c:v>
                </c:pt>
                <c:pt idx="42040">
                  <c:v>42040</c:v>
                </c:pt>
                <c:pt idx="42041">
                  <c:v>42041</c:v>
                </c:pt>
                <c:pt idx="42042">
                  <c:v>42042</c:v>
                </c:pt>
                <c:pt idx="42043">
                  <c:v>42043</c:v>
                </c:pt>
                <c:pt idx="42044">
                  <c:v>42044</c:v>
                </c:pt>
                <c:pt idx="42045">
                  <c:v>42045</c:v>
                </c:pt>
                <c:pt idx="42046">
                  <c:v>42046</c:v>
                </c:pt>
                <c:pt idx="42047">
                  <c:v>42047</c:v>
                </c:pt>
                <c:pt idx="42048">
                  <c:v>42048</c:v>
                </c:pt>
                <c:pt idx="42049">
                  <c:v>42049</c:v>
                </c:pt>
                <c:pt idx="42050">
                  <c:v>42050</c:v>
                </c:pt>
                <c:pt idx="42051">
                  <c:v>42051</c:v>
                </c:pt>
                <c:pt idx="42052">
                  <c:v>42052</c:v>
                </c:pt>
                <c:pt idx="42053">
                  <c:v>42053</c:v>
                </c:pt>
                <c:pt idx="42054">
                  <c:v>42054</c:v>
                </c:pt>
                <c:pt idx="42055">
                  <c:v>42055</c:v>
                </c:pt>
                <c:pt idx="42056">
                  <c:v>42056</c:v>
                </c:pt>
                <c:pt idx="42057">
                  <c:v>42057</c:v>
                </c:pt>
                <c:pt idx="42058">
                  <c:v>42058</c:v>
                </c:pt>
                <c:pt idx="42059">
                  <c:v>42059</c:v>
                </c:pt>
                <c:pt idx="42060">
                  <c:v>42060</c:v>
                </c:pt>
                <c:pt idx="42061">
                  <c:v>42061</c:v>
                </c:pt>
                <c:pt idx="42062">
                  <c:v>42062</c:v>
                </c:pt>
                <c:pt idx="42063">
                  <c:v>42063</c:v>
                </c:pt>
                <c:pt idx="42064">
                  <c:v>42064</c:v>
                </c:pt>
                <c:pt idx="42065">
                  <c:v>42065</c:v>
                </c:pt>
                <c:pt idx="42066">
                  <c:v>42066</c:v>
                </c:pt>
                <c:pt idx="42067">
                  <c:v>42067</c:v>
                </c:pt>
                <c:pt idx="42068">
                  <c:v>42068</c:v>
                </c:pt>
                <c:pt idx="42069">
                  <c:v>42069</c:v>
                </c:pt>
                <c:pt idx="42070">
                  <c:v>42070</c:v>
                </c:pt>
                <c:pt idx="42071">
                  <c:v>42071</c:v>
                </c:pt>
                <c:pt idx="42072">
                  <c:v>42072</c:v>
                </c:pt>
                <c:pt idx="42073">
                  <c:v>42073</c:v>
                </c:pt>
                <c:pt idx="42074">
                  <c:v>42074</c:v>
                </c:pt>
                <c:pt idx="42075">
                  <c:v>42075</c:v>
                </c:pt>
                <c:pt idx="42076">
                  <c:v>42076</c:v>
                </c:pt>
                <c:pt idx="42077">
                  <c:v>42077</c:v>
                </c:pt>
                <c:pt idx="42078">
                  <c:v>42078</c:v>
                </c:pt>
                <c:pt idx="42079">
                  <c:v>42079</c:v>
                </c:pt>
                <c:pt idx="42080">
                  <c:v>42080</c:v>
                </c:pt>
                <c:pt idx="42081">
                  <c:v>42081</c:v>
                </c:pt>
                <c:pt idx="42082">
                  <c:v>42082</c:v>
                </c:pt>
                <c:pt idx="42083">
                  <c:v>42083</c:v>
                </c:pt>
                <c:pt idx="42084">
                  <c:v>42084</c:v>
                </c:pt>
                <c:pt idx="42085">
                  <c:v>42085</c:v>
                </c:pt>
                <c:pt idx="42086">
                  <c:v>42086</c:v>
                </c:pt>
                <c:pt idx="42087">
                  <c:v>42087</c:v>
                </c:pt>
                <c:pt idx="42088">
                  <c:v>42088</c:v>
                </c:pt>
                <c:pt idx="42089">
                  <c:v>42089</c:v>
                </c:pt>
                <c:pt idx="42090">
                  <c:v>42090</c:v>
                </c:pt>
                <c:pt idx="42091">
                  <c:v>42091</c:v>
                </c:pt>
                <c:pt idx="42092">
                  <c:v>42092</c:v>
                </c:pt>
                <c:pt idx="42093">
                  <c:v>42093</c:v>
                </c:pt>
                <c:pt idx="42094">
                  <c:v>42094</c:v>
                </c:pt>
                <c:pt idx="42095">
                  <c:v>42095</c:v>
                </c:pt>
                <c:pt idx="42096">
                  <c:v>42096</c:v>
                </c:pt>
                <c:pt idx="42097">
                  <c:v>42097</c:v>
                </c:pt>
                <c:pt idx="42098">
                  <c:v>42098</c:v>
                </c:pt>
                <c:pt idx="42099">
                  <c:v>42099</c:v>
                </c:pt>
                <c:pt idx="42100">
                  <c:v>42100</c:v>
                </c:pt>
                <c:pt idx="42101">
                  <c:v>42101</c:v>
                </c:pt>
                <c:pt idx="42102">
                  <c:v>42102</c:v>
                </c:pt>
                <c:pt idx="42103">
                  <c:v>42103</c:v>
                </c:pt>
                <c:pt idx="42104">
                  <c:v>42104</c:v>
                </c:pt>
                <c:pt idx="42105">
                  <c:v>42105</c:v>
                </c:pt>
                <c:pt idx="42106">
                  <c:v>42106</c:v>
                </c:pt>
                <c:pt idx="42107">
                  <c:v>42107</c:v>
                </c:pt>
                <c:pt idx="42108">
                  <c:v>42108</c:v>
                </c:pt>
                <c:pt idx="42109">
                  <c:v>42109</c:v>
                </c:pt>
                <c:pt idx="42110">
                  <c:v>42110</c:v>
                </c:pt>
                <c:pt idx="42111">
                  <c:v>42111</c:v>
                </c:pt>
                <c:pt idx="42112">
                  <c:v>42112</c:v>
                </c:pt>
                <c:pt idx="42113">
                  <c:v>42113</c:v>
                </c:pt>
                <c:pt idx="42114">
                  <c:v>42114</c:v>
                </c:pt>
                <c:pt idx="42115">
                  <c:v>42115</c:v>
                </c:pt>
                <c:pt idx="42116">
                  <c:v>42116</c:v>
                </c:pt>
                <c:pt idx="42117">
                  <c:v>42117</c:v>
                </c:pt>
                <c:pt idx="42118">
                  <c:v>42118</c:v>
                </c:pt>
                <c:pt idx="42119">
                  <c:v>42119</c:v>
                </c:pt>
                <c:pt idx="42120">
                  <c:v>42120</c:v>
                </c:pt>
                <c:pt idx="42121">
                  <c:v>42121</c:v>
                </c:pt>
                <c:pt idx="42122">
                  <c:v>42122</c:v>
                </c:pt>
                <c:pt idx="42123">
                  <c:v>42123</c:v>
                </c:pt>
                <c:pt idx="42124">
                  <c:v>42124</c:v>
                </c:pt>
                <c:pt idx="42125">
                  <c:v>42125</c:v>
                </c:pt>
                <c:pt idx="42126">
                  <c:v>42126</c:v>
                </c:pt>
                <c:pt idx="42127">
                  <c:v>42127</c:v>
                </c:pt>
                <c:pt idx="42128">
                  <c:v>42128</c:v>
                </c:pt>
                <c:pt idx="42129">
                  <c:v>42129</c:v>
                </c:pt>
                <c:pt idx="42130">
                  <c:v>42130</c:v>
                </c:pt>
                <c:pt idx="42131">
                  <c:v>42131</c:v>
                </c:pt>
                <c:pt idx="42132">
                  <c:v>42132</c:v>
                </c:pt>
                <c:pt idx="42133">
                  <c:v>42133</c:v>
                </c:pt>
                <c:pt idx="42134">
                  <c:v>42134</c:v>
                </c:pt>
                <c:pt idx="42135">
                  <c:v>42135</c:v>
                </c:pt>
                <c:pt idx="42136">
                  <c:v>42136</c:v>
                </c:pt>
                <c:pt idx="42137">
                  <c:v>42137</c:v>
                </c:pt>
                <c:pt idx="42138">
                  <c:v>42138</c:v>
                </c:pt>
                <c:pt idx="42139">
                  <c:v>42139</c:v>
                </c:pt>
                <c:pt idx="42140">
                  <c:v>42140</c:v>
                </c:pt>
                <c:pt idx="42141">
                  <c:v>42141</c:v>
                </c:pt>
                <c:pt idx="42142">
                  <c:v>42142</c:v>
                </c:pt>
                <c:pt idx="42143">
                  <c:v>42143</c:v>
                </c:pt>
                <c:pt idx="42144">
                  <c:v>42144</c:v>
                </c:pt>
                <c:pt idx="42145">
                  <c:v>42145</c:v>
                </c:pt>
                <c:pt idx="42146">
                  <c:v>42146</c:v>
                </c:pt>
                <c:pt idx="42147">
                  <c:v>42147</c:v>
                </c:pt>
                <c:pt idx="42148">
                  <c:v>42148</c:v>
                </c:pt>
                <c:pt idx="42149">
                  <c:v>42149</c:v>
                </c:pt>
                <c:pt idx="42150">
                  <c:v>42150</c:v>
                </c:pt>
                <c:pt idx="42151">
                  <c:v>42151</c:v>
                </c:pt>
                <c:pt idx="42152">
                  <c:v>42152</c:v>
                </c:pt>
                <c:pt idx="42153">
                  <c:v>42153</c:v>
                </c:pt>
                <c:pt idx="42154">
                  <c:v>42154</c:v>
                </c:pt>
                <c:pt idx="42155">
                  <c:v>42155</c:v>
                </c:pt>
                <c:pt idx="42156">
                  <c:v>42156</c:v>
                </c:pt>
                <c:pt idx="42157">
                  <c:v>42157</c:v>
                </c:pt>
                <c:pt idx="42158">
                  <c:v>42158</c:v>
                </c:pt>
                <c:pt idx="42159">
                  <c:v>42159</c:v>
                </c:pt>
                <c:pt idx="42160">
                  <c:v>42160</c:v>
                </c:pt>
                <c:pt idx="42161">
                  <c:v>42161</c:v>
                </c:pt>
                <c:pt idx="42162">
                  <c:v>42162</c:v>
                </c:pt>
                <c:pt idx="42163">
                  <c:v>42163</c:v>
                </c:pt>
                <c:pt idx="42164">
                  <c:v>42164</c:v>
                </c:pt>
                <c:pt idx="42165">
                  <c:v>42165</c:v>
                </c:pt>
                <c:pt idx="42166">
                  <c:v>42166</c:v>
                </c:pt>
                <c:pt idx="42167">
                  <c:v>42167</c:v>
                </c:pt>
                <c:pt idx="42168">
                  <c:v>42168</c:v>
                </c:pt>
                <c:pt idx="42169">
                  <c:v>42169</c:v>
                </c:pt>
                <c:pt idx="42170">
                  <c:v>42170</c:v>
                </c:pt>
                <c:pt idx="42171">
                  <c:v>42171</c:v>
                </c:pt>
                <c:pt idx="42172">
                  <c:v>42172</c:v>
                </c:pt>
                <c:pt idx="42173">
                  <c:v>42173</c:v>
                </c:pt>
                <c:pt idx="42174">
                  <c:v>42174</c:v>
                </c:pt>
                <c:pt idx="42175">
                  <c:v>42175</c:v>
                </c:pt>
                <c:pt idx="42176">
                  <c:v>42176</c:v>
                </c:pt>
                <c:pt idx="42177">
                  <c:v>42177</c:v>
                </c:pt>
                <c:pt idx="42178">
                  <c:v>42178</c:v>
                </c:pt>
                <c:pt idx="42179">
                  <c:v>42179</c:v>
                </c:pt>
                <c:pt idx="42180">
                  <c:v>42180</c:v>
                </c:pt>
                <c:pt idx="42181">
                  <c:v>42181</c:v>
                </c:pt>
                <c:pt idx="42182">
                  <c:v>42182</c:v>
                </c:pt>
                <c:pt idx="42183">
                  <c:v>42183</c:v>
                </c:pt>
                <c:pt idx="42184">
                  <c:v>42184</c:v>
                </c:pt>
                <c:pt idx="42185">
                  <c:v>42185</c:v>
                </c:pt>
                <c:pt idx="42186">
                  <c:v>42186</c:v>
                </c:pt>
                <c:pt idx="42187">
                  <c:v>42187</c:v>
                </c:pt>
                <c:pt idx="42188">
                  <c:v>42188</c:v>
                </c:pt>
                <c:pt idx="42189">
                  <c:v>42189</c:v>
                </c:pt>
                <c:pt idx="42190">
                  <c:v>42190</c:v>
                </c:pt>
                <c:pt idx="42191">
                  <c:v>42191</c:v>
                </c:pt>
                <c:pt idx="42192">
                  <c:v>42192</c:v>
                </c:pt>
                <c:pt idx="42193">
                  <c:v>42193</c:v>
                </c:pt>
                <c:pt idx="42194">
                  <c:v>42194</c:v>
                </c:pt>
                <c:pt idx="42195">
                  <c:v>42195</c:v>
                </c:pt>
                <c:pt idx="42196">
                  <c:v>42196</c:v>
                </c:pt>
                <c:pt idx="42197">
                  <c:v>42197</c:v>
                </c:pt>
                <c:pt idx="42198">
                  <c:v>42198</c:v>
                </c:pt>
                <c:pt idx="42199">
                  <c:v>42199</c:v>
                </c:pt>
                <c:pt idx="42200">
                  <c:v>42200</c:v>
                </c:pt>
                <c:pt idx="42201">
                  <c:v>42201</c:v>
                </c:pt>
                <c:pt idx="42202">
                  <c:v>42202</c:v>
                </c:pt>
                <c:pt idx="42203">
                  <c:v>42203</c:v>
                </c:pt>
                <c:pt idx="42204">
                  <c:v>42204</c:v>
                </c:pt>
                <c:pt idx="42205">
                  <c:v>42205</c:v>
                </c:pt>
                <c:pt idx="42206">
                  <c:v>42206</c:v>
                </c:pt>
                <c:pt idx="42207">
                  <c:v>42207</c:v>
                </c:pt>
                <c:pt idx="42208">
                  <c:v>42208</c:v>
                </c:pt>
                <c:pt idx="42209">
                  <c:v>42209</c:v>
                </c:pt>
                <c:pt idx="42210">
                  <c:v>42210</c:v>
                </c:pt>
                <c:pt idx="42211">
                  <c:v>42211</c:v>
                </c:pt>
                <c:pt idx="42212">
                  <c:v>42212</c:v>
                </c:pt>
                <c:pt idx="42213">
                  <c:v>42213</c:v>
                </c:pt>
                <c:pt idx="42214">
                  <c:v>42214</c:v>
                </c:pt>
                <c:pt idx="42215">
                  <c:v>42215</c:v>
                </c:pt>
                <c:pt idx="42216">
                  <c:v>42216</c:v>
                </c:pt>
                <c:pt idx="42217">
                  <c:v>42217</c:v>
                </c:pt>
                <c:pt idx="42218">
                  <c:v>42218</c:v>
                </c:pt>
                <c:pt idx="42219">
                  <c:v>42219</c:v>
                </c:pt>
                <c:pt idx="42220">
                  <c:v>42220</c:v>
                </c:pt>
                <c:pt idx="42221">
                  <c:v>42221</c:v>
                </c:pt>
                <c:pt idx="42222">
                  <c:v>42222</c:v>
                </c:pt>
                <c:pt idx="42223">
                  <c:v>42223</c:v>
                </c:pt>
                <c:pt idx="42224">
                  <c:v>42224</c:v>
                </c:pt>
                <c:pt idx="42225">
                  <c:v>42225</c:v>
                </c:pt>
                <c:pt idx="42226">
                  <c:v>42226</c:v>
                </c:pt>
                <c:pt idx="42227">
                  <c:v>42227</c:v>
                </c:pt>
                <c:pt idx="42228">
                  <c:v>42228</c:v>
                </c:pt>
                <c:pt idx="42229">
                  <c:v>42229</c:v>
                </c:pt>
                <c:pt idx="42230">
                  <c:v>42230</c:v>
                </c:pt>
                <c:pt idx="42231">
                  <c:v>42231</c:v>
                </c:pt>
                <c:pt idx="42232">
                  <c:v>42232</c:v>
                </c:pt>
                <c:pt idx="42233">
                  <c:v>42233</c:v>
                </c:pt>
                <c:pt idx="42234">
                  <c:v>42234</c:v>
                </c:pt>
                <c:pt idx="42235">
                  <c:v>42235</c:v>
                </c:pt>
                <c:pt idx="42236">
                  <c:v>42236</c:v>
                </c:pt>
                <c:pt idx="42237">
                  <c:v>42237</c:v>
                </c:pt>
                <c:pt idx="42238">
                  <c:v>42238</c:v>
                </c:pt>
                <c:pt idx="42239">
                  <c:v>42239</c:v>
                </c:pt>
                <c:pt idx="42240">
                  <c:v>42240</c:v>
                </c:pt>
                <c:pt idx="42241">
                  <c:v>42241</c:v>
                </c:pt>
                <c:pt idx="42242">
                  <c:v>42242</c:v>
                </c:pt>
                <c:pt idx="42243">
                  <c:v>42243</c:v>
                </c:pt>
                <c:pt idx="42244">
                  <c:v>42244</c:v>
                </c:pt>
                <c:pt idx="42245">
                  <c:v>42245</c:v>
                </c:pt>
                <c:pt idx="42246">
                  <c:v>42246</c:v>
                </c:pt>
                <c:pt idx="42247">
                  <c:v>42247</c:v>
                </c:pt>
                <c:pt idx="42248">
                  <c:v>42248</c:v>
                </c:pt>
                <c:pt idx="42249">
                  <c:v>42249</c:v>
                </c:pt>
                <c:pt idx="42250">
                  <c:v>42250</c:v>
                </c:pt>
                <c:pt idx="42251">
                  <c:v>42251</c:v>
                </c:pt>
                <c:pt idx="42252">
                  <c:v>42252</c:v>
                </c:pt>
                <c:pt idx="42253">
                  <c:v>42253</c:v>
                </c:pt>
                <c:pt idx="42254">
                  <c:v>42254</c:v>
                </c:pt>
                <c:pt idx="42255">
                  <c:v>42255</c:v>
                </c:pt>
                <c:pt idx="42256">
                  <c:v>42256</c:v>
                </c:pt>
                <c:pt idx="42257">
                  <c:v>42257</c:v>
                </c:pt>
                <c:pt idx="42258">
                  <c:v>42258</c:v>
                </c:pt>
                <c:pt idx="42259">
                  <c:v>42259</c:v>
                </c:pt>
                <c:pt idx="42260">
                  <c:v>42260</c:v>
                </c:pt>
                <c:pt idx="42261">
                  <c:v>42261</c:v>
                </c:pt>
                <c:pt idx="42262">
                  <c:v>42262</c:v>
                </c:pt>
                <c:pt idx="42263">
                  <c:v>42263</c:v>
                </c:pt>
                <c:pt idx="42264">
                  <c:v>42264</c:v>
                </c:pt>
                <c:pt idx="42265">
                  <c:v>42265</c:v>
                </c:pt>
                <c:pt idx="42266">
                  <c:v>42266</c:v>
                </c:pt>
                <c:pt idx="42267">
                  <c:v>42267</c:v>
                </c:pt>
                <c:pt idx="42268">
                  <c:v>42268</c:v>
                </c:pt>
                <c:pt idx="42269">
                  <c:v>42269</c:v>
                </c:pt>
                <c:pt idx="42270">
                  <c:v>42270</c:v>
                </c:pt>
                <c:pt idx="42271">
                  <c:v>42271</c:v>
                </c:pt>
                <c:pt idx="42272">
                  <c:v>42272</c:v>
                </c:pt>
                <c:pt idx="42273">
                  <c:v>42273</c:v>
                </c:pt>
                <c:pt idx="42274">
                  <c:v>42274</c:v>
                </c:pt>
                <c:pt idx="42275">
                  <c:v>42275</c:v>
                </c:pt>
                <c:pt idx="42276">
                  <c:v>42276</c:v>
                </c:pt>
                <c:pt idx="42277">
                  <c:v>42277</c:v>
                </c:pt>
                <c:pt idx="42278">
                  <c:v>42278</c:v>
                </c:pt>
                <c:pt idx="42279">
                  <c:v>42279</c:v>
                </c:pt>
                <c:pt idx="42280">
                  <c:v>42280</c:v>
                </c:pt>
                <c:pt idx="42281">
                  <c:v>42281</c:v>
                </c:pt>
                <c:pt idx="42282">
                  <c:v>42282</c:v>
                </c:pt>
                <c:pt idx="42283">
                  <c:v>42283</c:v>
                </c:pt>
                <c:pt idx="42284">
                  <c:v>42284</c:v>
                </c:pt>
                <c:pt idx="42285">
                  <c:v>42285</c:v>
                </c:pt>
                <c:pt idx="42286">
                  <c:v>42286</c:v>
                </c:pt>
                <c:pt idx="42287">
                  <c:v>42287</c:v>
                </c:pt>
                <c:pt idx="42288">
                  <c:v>42288</c:v>
                </c:pt>
                <c:pt idx="42289">
                  <c:v>42289</c:v>
                </c:pt>
                <c:pt idx="42290">
                  <c:v>42290</c:v>
                </c:pt>
                <c:pt idx="42291">
                  <c:v>42291</c:v>
                </c:pt>
                <c:pt idx="42292">
                  <c:v>42292</c:v>
                </c:pt>
                <c:pt idx="42293">
                  <c:v>42293</c:v>
                </c:pt>
                <c:pt idx="42294">
                  <c:v>42294</c:v>
                </c:pt>
                <c:pt idx="42295">
                  <c:v>42295</c:v>
                </c:pt>
                <c:pt idx="42296">
                  <c:v>42296</c:v>
                </c:pt>
                <c:pt idx="42297">
                  <c:v>42297</c:v>
                </c:pt>
                <c:pt idx="42298">
                  <c:v>42298</c:v>
                </c:pt>
                <c:pt idx="42299">
                  <c:v>42299</c:v>
                </c:pt>
                <c:pt idx="42300">
                  <c:v>42300</c:v>
                </c:pt>
                <c:pt idx="42301">
                  <c:v>42301</c:v>
                </c:pt>
                <c:pt idx="42302">
                  <c:v>42302</c:v>
                </c:pt>
                <c:pt idx="42303">
                  <c:v>42303</c:v>
                </c:pt>
                <c:pt idx="42304">
                  <c:v>42304</c:v>
                </c:pt>
                <c:pt idx="42305">
                  <c:v>42305</c:v>
                </c:pt>
                <c:pt idx="42306">
                  <c:v>42306</c:v>
                </c:pt>
                <c:pt idx="42307">
                  <c:v>42307</c:v>
                </c:pt>
                <c:pt idx="42308">
                  <c:v>42308</c:v>
                </c:pt>
                <c:pt idx="42309">
                  <c:v>42309</c:v>
                </c:pt>
                <c:pt idx="42310">
                  <c:v>42310</c:v>
                </c:pt>
                <c:pt idx="42311">
                  <c:v>42311</c:v>
                </c:pt>
                <c:pt idx="42312">
                  <c:v>42312</c:v>
                </c:pt>
                <c:pt idx="42313">
                  <c:v>42313</c:v>
                </c:pt>
                <c:pt idx="42314">
                  <c:v>42314</c:v>
                </c:pt>
                <c:pt idx="42315">
                  <c:v>42315</c:v>
                </c:pt>
                <c:pt idx="42316">
                  <c:v>42316</c:v>
                </c:pt>
                <c:pt idx="42317">
                  <c:v>42317</c:v>
                </c:pt>
                <c:pt idx="42318">
                  <c:v>42318</c:v>
                </c:pt>
                <c:pt idx="42319">
                  <c:v>42319</c:v>
                </c:pt>
                <c:pt idx="42320">
                  <c:v>42320</c:v>
                </c:pt>
                <c:pt idx="42321">
                  <c:v>42321</c:v>
                </c:pt>
                <c:pt idx="42322">
                  <c:v>42322</c:v>
                </c:pt>
                <c:pt idx="42323">
                  <c:v>42323</c:v>
                </c:pt>
                <c:pt idx="42324">
                  <c:v>42324</c:v>
                </c:pt>
                <c:pt idx="42325">
                  <c:v>42325</c:v>
                </c:pt>
                <c:pt idx="42326">
                  <c:v>42326</c:v>
                </c:pt>
                <c:pt idx="42327">
                  <c:v>42327</c:v>
                </c:pt>
                <c:pt idx="42328">
                  <c:v>42328</c:v>
                </c:pt>
                <c:pt idx="42329">
                  <c:v>42329</c:v>
                </c:pt>
                <c:pt idx="42330">
                  <c:v>42330</c:v>
                </c:pt>
                <c:pt idx="42331">
                  <c:v>42331</c:v>
                </c:pt>
                <c:pt idx="42332">
                  <c:v>42332</c:v>
                </c:pt>
                <c:pt idx="42333">
                  <c:v>42333</c:v>
                </c:pt>
                <c:pt idx="42334">
                  <c:v>42334</c:v>
                </c:pt>
                <c:pt idx="42335">
                  <c:v>42335</c:v>
                </c:pt>
                <c:pt idx="42336">
                  <c:v>42336</c:v>
                </c:pt>
                <c:pt idx="42337">
                  <c:v>42337</c:v>
                </c:pt>
                <c:pt idx="42338">
                  <c:v>42338</c:v>
                </c:pt>
                <c:pt idx="42339">
                  <c:v>42339</c:v>
                </c:pt>
                <c:pt idx="42340">
                  <c:v>42340</c:v>
                </c:pt>
                <c:pt idx="42341">
                  <c:v>42341</c:v>
                </c:pt>
                <c:pt idx="42342">
                  <c:v>42342</c:v>
                </c:pt>
                <c:pt idx="42343">
                  <c:v>42343</c:v>
                </c:pt>
                <c:pt idx="42344">
                  <c:v>42344</c:v>
                </c:pt>
                <c:pt idx="42345">
                  <c:v>42345</c:v>
                </c:pt>
                <c:pt idx="42346">
                  <c:v>42346</c:v>
                </c:pt>
                <c:pt idx="42347">
                  <c:v>42347</c:v>
                </c:pt>
                <c:pt idx="42348">
                  <c:v>42348</c:v>
                </c:pt>
                <c:pt idx="42349">
                  <c:v>42349</c:v>
                </c:pt>
                <c:pt idx="42350">
                  <c:v>42350</c:v>
                </c:pt>
                <c:pt idx="42351">
                  <c:v>42351</c:v>
                </c:pt>
                <c:pt idx="42352">
                  <c:v>42352</c:v>
                </c:pt>
                <c:pt idx="42353">
                  <c:v>42353</c:v>
                </c:pt>
                <c:pt idx="42354">
                  <c:v>42354</c:v>
                </c:pt>
                <c:pt idx="42355">
                  <c:v>42355</c:v>
                </c:pt>
                <c:pt idx="42356">
                  <c:v>42356</c:v>
                </c:pt>
                <c:pt idx="42357">
                  <c:v>42357</c:v>
                </c:pt>
                <c:pt idx="42358">
                  <c:v>42358</c:v>
                </c:pt>
                <c:pt idx="42359">
                  <c:v>42359</c:v>
                </c:pt>
                <c:pt idx="42360">
                  <c:v>42360</c:v>
                </c:pt>
                <c:pt idx="42361">
                  <c:v>42361</c:v>
                </c:pt>
                <c:pt idx="42362">
                  <c:v>42362</c:v>
                </c:pt>
                <c:pt idx="42363">
                  <c:v>42363</c:v>
                </c:pt>
                <c:pt idx="42364">
                  <c:v>42364</c:v>
                </c:pt>
                <c:pt idx="42365">
                  <c:v>42365</c:v>
                </c:pt>
                <c:pt idx="42366">
                  <c:v>42366</c:v>
                </c:pt>
                <c:pt idx="42367">
                  <c:v>42367</c:v>
                </c:pt>
                <c:pt idx="42368">
                  <c:v>42368</c:v>
                </c:pt>
                <c:pt idx="42369">
                  <c:v>42369</c:v>
                </c:pt>
                <c:pt idx="42370">
                  <c:v>42370</c:v>
                </c:pt>
                <c:pt idx="42371">
                  <c:v>42371</c:v>
                </c:pt>
                <c:pt idx="42372">
                  <c:v>42372</c:v>
                </c:pt>
                <c:pt idx="42373">
                  <c:v>42373</c:v>
                </c:pt>
                <c:pt idx="42374">
                  <c:v>42374</c:v>
                </c:pt>
                <c:pt idx="42375">
                  <c:v>42375</c:v>
                </c:pt>
                <c:pt idx="42376">
                  <c:v>42376</c:v>
                </c:pt>
                <c:pt idx="42377">
                  <c:v>42377</c:v>
                </c:pt>
                <c:pt idx="42378">
                  <c:v>42378</c:v>
                </c:pt>
                <c:pt idx="42379">
                  <c:v>42379</c:v>
                </c:pt>
                <c:pt idx="42380">
                  <c:v>42380</c:v>
                </c:pt>
                <c:pt idx="42381">
                  <c:v>42381</c:v>
                </c:pt>
                <c:pt idx="42382">
                  <c:v>42382</c:v>
                </c:pt>
                <c:pt idx="42383">
                  <c:v>42383</c:v>
                </c:pt>
                <c:pt idx="42384">
                  <c:v>42384</c:v>
                </c:pt>
                <c:pt idx="42385">
                  <c:v>42385</c:v>
                </c:pt>
                <c:pt idx="42386">
                  <c:v>42386</c:v>
                </c:pt>
                <c:pt idx="42387">
                  <c:v>42387</c:v>
                </c:pt>
                <c:pt idx="42388">
                  <c:v>42388</c:v>
                </c:pt>
                <c:pt idx="42389">
                  <c:v>42389</c:v>
                </c:pt>
                <c:pt idx="42390">
                  <c:v>42390</c:v>
                </c:pt>
                <c:pt idx="42391">
                  <c:v>42391</c:v>
                </c:pt>
                <c:pt idx="42392">
                  <c:v>42392</c:v>
                </c:pt>
                <c:pt idx="42393">
                  <c:v>42393</c:v>
                </c:pt>
                <c:pt idx="42394">
                  <c:v>42394</c:v>
                </c:pt>
                <c:pt idx="42395">
                  <c:v>42395</c:v>
                </c:pt>
                <c:pt idx="42396">
                  <c:v>42396</c:v>
                </c:pt>
                <c:pt idx="42397">
                  <c:v>42397</c:v>
                </c:pt>
                <c:pt idx="42398">
                  <c:v>42398</c:v>
                </c:pt>
                <c:pt idx="42399">
                  <c:v>42399</c:v>
                </c:pt>
                <c:pt idx="42400">
                  <c:v>42400</c:v>
                </c:pt>
                <c:pt idx="42401">
                  <c:v>42401</c:v>
                </c:pt>
                <c:pt idx="42402">
                  <c:v>42402</c:v>
                </c:pt>
                <c:pt idx="42403">
                  <c:v>42403</c:v>
                </c:pt>
                <c:pt idx="42404">
                  <c:v>42404</c:v>
                </c:pt>
                <c:pt idx="42405">
                  <c:v>42405</c:v>
                </c:pt>
                <c:pt idx="42406">
                  <c:v>42406</c:v>
                </c:pt>
                <c:pt idx="42407">
                  <c:v>42407</c:v>
                </c:pt>
                <c:pt idx="42408">
                  <c:v>42408</c:v>
                </c:pt>
                <c:pt idx="42409">
                  <c:v>42409</c:v>
                </c:pt>
                <c:pt idx="42410">
                  <c:v>42410</c:v>
                </c:pt>
                <c:pt idx="42411">
                  <c:v>42411</c:v>
                </c:pt>
                <c:pt idx="42412">
                  <c:v>42412</c:v>
                </c:pt>
                <c:pt idx="42413">
                  <c:v>42413</c:v>
                </c:pt>
                <c:pt idx="42414">
                  <c:v>42414</c:v>
                </c:pt>
                <c:pt idx="42415">
                  <c:v>42415</c:v>
                </c:pt>
                <c:pt idx="42416">
                  <c:v>42416</c:v>
                </c:pt>
                <c:pt idx="42417">
                  <c:v>42417</c:v>
                </c:pt>
                <c:pt idx="42418">
                  <c:v>42418</c:v>
                </c:pt>
                <c:pt idx="42419">
                  <c:v>42419</c:v>
                </c:pt>
                <c:pt idx="42420">
                  <c:v>42420</c:v>
                </c:pt>
                <c:pt idx="42421">
                  <c:v>42421</c:v>
                </c:pt>
                <c:pt idx="42422">
                  <c:v>42422</c:v>
                </c:pt>
                <c:pt idx="42423">
                  <c:v>42423</c:v>
                </c:pt>
                <c:pt idx="42424">
                  <c:v>42424</c:v>
                </c:pt>
                <c:pt idx="42425">
                  <c:v>42425</c:v>
                </c:pt>
                <c:pt idx="42426">
                  <c:v>42426</c:v>
                </c:pt>
                <c:pt idx="42427">
                  <c:v>42427</c:v>
                </c:pt>
                <c:pt idx="42428">
                  <c:v>42428</c:v>
                </c:pt>
                <c:pt idx="42429">
                  <c:v>42429</c:v>
                </c:pt>
                <c:pt idx="42430">
                  <c:v>42430</c:v>
                </c:pt>
                <c:pt idx="42431">
                  <c:v>42431</c:v>
                </c:pt>
                <c:pt idx="42432">
                  <c:v>42432</c:v>
                </c:pt>
                <c:pt idx="42433">
                  <c:v>42433</c:v>
                </c:pt>
                <c:pt idx="42434">
                  <c:v>42434</c:v>
                </c:pt>
                <c:pt idx="42435">
                  <c:v>42435</c:v>
                </c:pt>
                <c:pt idx="42436">
                  <c:v>42436</c:v>
                </c:pt>
                <c:pt idx="42437">
                  <c:v>42437</c:v>
                </c:pt>
                <c:pt idx="42438">
                  <c:v>42438</c:v>
                </c:pt>
                <c:pt idx="42439">
                  <c:v>42439</c:v>
                </c:pt>
                <c:pt idx="42440">
                  <c:v>42440</c:v>
                </c:pt>
                <c:pt idx="42441">
                  <c:v>42441</c:v>
                </c:pt>
                <c:pt idx="42442">
                  <c:v>42442</c:v>
                </c:pt>
                <c:pt idx="42443">
                  <c:v>42443</c:v>
                </c:pt>
                <c:pt idx="42444">
                  <c:v>42444</c:v>
                </c:pt>
                <c:pt idx="42445">
                  <c:v>42445</c:v>
                </c:pt>
                <c:pt idx="42446">
                  <c:v>42446</c:v>
                </c:pt>
                <c:pt idx="42447">
                  <c:v>42447</c:v>
                </c:pt>
                <c:pt idx="42448">
                  <c:v>42448</c:v>
                </c:pt>
                <c:pt idx="42449">
                  <c:v>42449</c:v>
                </c:pt>
                <c:pt idx="42450">
                  <c:v>42450</c:v>
                </c:pt>
                <c:pt idx="42451">
                  <c:v>42451</c:v>
                </c:pt>
                <c:pt idx="42452">
                  <c:v>42452</c:v>
                </c:pt>
                <c:pt idx="42453">
                  <c:v>42453</c:v>
                </c:pt>
                <c:pt idx="42454">
                  <c:v>42454</c:v>
                </c:pt>
                <c:pt idx="42455">
                  <c:v>42455</c:v>
                </c:pt>
                <c:pt idx="42456">
                  <c:v>42456</c:v>
                </c:pt>
                <c:pt idx="42457">
                  <c:v>42457</c:v>
                </c:pt>
                <c:pt idx="42458">
                  <c:v>42458</c:v>
                </c:pt>
                <c:pt idx="42459">
                  <c:v>42459</c:v>
                </c:pt>
                <c:pt idx="42460">
                  <c:v>42460</c:v>
                </c:pt>
                <c:pt idx="42461">
                  <c:v>42461</c:v>
                </c:pt>
                <c:pt idx="42462">
                  <c:v>42462</c:v>
                </c:pt>
                <c:pt idx="42463">
                  <c:v>42463</c:v>
                </c:pt>
                <c:pt idx="42464">
                  <c:v>42464</c:v>
                </c:pt>
                <c:pt idx="42465">
                  <c:v>42465</c:v>
                </c:pt>
                <c:pt idx="42466">
                  <c:v>42466</c:v>
                </c:pt>
                <c:pt idx="42467">
                  <c:v>42467</c:v>
                </c:pt>
                <c:pt idx="42468">
                  <c:v>42468</c:v>
                </c:pt>
                <c:pt idx="42469">
                  <c:v>42469</c:v>
                </c:pt>
                <c:pt idx="42470">
                  <c:v>42470</c:v>
                </c:pt>
                <c:pt idx="42471">
                  <c:v>42471</c:v>
                </c:pt>
                <c:pt idx="42472">
                  <c:v>42472</c:v>
                </c:pt>
                <c:pt idx="42473">
                  <c:v>42473</c:v>
                </c:pt>
                <c:pt idx="42474">
                  <c:v>42474</c:v>
                </c:pt>
                <c:pt idx="42475">
                  <c:v>42475</c:v>
                </c:pt>
                <c:pt idx="42476">
                  <c:v>42476</c:v>
                </c:pt>
                <c:pt idx="42477">
                  <c:v>42477</c:v>
                </c:pt>
                <c:pt idx="42478">
                  <c:v>42478</c:v>
                </c:pt>
                <c:pt idx="42479">
                  <c:v>42479</c:v>
                </c:pt>
                <c:pt idx="42480">
                  <c:v>42480</c:v>
                </c:pt>
                <c:pt idx="42481">
                  <c:v>42481</c:v>
                </c:pt>
                <c:pt idx="42482">
                  <c:v>42482</c:v>
                </c:pt>
                <c:pt idx="42483">
                  <c:v>42483</c:v>
                </c:pt>
                <c:pt idx="42484">
                  <c:v>42484</c:v>
                </c:pt>
                <c:pt idx="42485">
                  <c:v>42485</c:v>
                </c:pt>
                <c:pt idx="42486">
                  <c:v>42486</c:v>
                </c:pt>
                <c:pt idx="42487">
                  <c:v>42487</c:v>
                </c:pt>
                <c:pt idx="42488">
                  <c:v>42488</c:v>
                </c:pt>
                <c:pt idx="42489">
                  <c:v>42489</c:v>
                </c:pt>
                <c:pt idx="42490">
                  <c:v>42490</c:v>
                </c:pt>
                <c:pt idx="42491">
                  <c:v>42491</c:v>
                </c:pt>
                <c:pt idx="42492">
                  <c:v>42492</c:v>
                </c:pt>
                <c:pt idx="42493">
                  <c:v>42493</c:v>
                </c:pt>
                <c:pt idx="42494">
                  <c:v>42494</c:v>
                </c:pt>
                <c:pt idx="42495">
                  <c:v>42495</c:v>
                </c:pt>
                <c:pt idx="42496">
                  <c:v>42496</c:v>
                </c:pt>
                <c:pt idx="42497">
                  <c:v>42497</c:v>
                </c:pt>
                <c:pt idx="42498">
                  <c:v>42498</c:v>
                </c:pt>
                <c:pt idx="42499">
                  <c:v>42499</c:v>
                </c:pt>
                <c:pt idx="42500">
                  <c:v>42500</c:v>
                </c:pt>
                <c:pt idx="42501">
                  <c:v>42501</c:v>
                </c:pt>
                <c:pt idx="42502">
                  <c:v>42502</c:v>
                </c:pt>
                <c:pt idx="42503">
                  <c:v>42503</c:v>
                </c:pt>
                <c:pt idx="42504">
                  <c:v>42504</c:v>
                </c:pt>
                <c:pt idx="42505">
                  <c:v>42505</c:v>
                </c:pt>
                <c:pt idx="42506">
                  <c:v>42506</c:v>
                </c:pt>
                <c:pt idx="42507">
                  <c:v>42507</c:v>
                </c:pt>
                <c:pt idx="42508">
                  <c:v>42508</c:v>
                </c:pt>
                <c:pt idx="42509">
                  <c:v>42509</c:v>
                </c:pt>
                <c:pt idx="42510">
                  <c:v>42510</c:v>
                </c:pt>
                <c:pt idx="42511">
                  <c:v>42511</c:v>
                </c:pt>
                <c:pt idx="42512">
                  <c:v>42512</c:v>
                </c:pt>
                <c:pt idx="42513">
                  <c:v>42513</c:v>
                </c:pt>
                <c:pt idx="42514">
                  <c:v>42514</c:v>
                </c:pt>
                <c:pt idx="42515">
                  <c:v>42515</c:v>
                </c:pt>
                <c:pt idx="42516">
                  <c:v>42516</c:v>
                </c:pt>
                <c:pt idx="42517">
                  <c:v>42517</c:v>
                </c:pt>
                <c:pt idx="42518">
                  <c:v>42518</c:v>
                </c:pt>
                <c:pt idx="42519">
                  <c:v>42519</c:v>
                </c:pt>
                <c:pt idx="42520">
                  <c:v>42520</c:v>
                </c:pt>
                <c:pt idx="42521">
                  <c:v>42521</c:v>
                </c:pt>
                <c:pt idx="42522">
                  <c:v>42522</c:v>
                </c:pt>
                <c:pt idx="42523">
                  <c:v>42523</c:v>
                </c:pt>
                <c:pt idx="42524">
                  <c:v>42524</c:v>
                </c:pt>
                <c:pt idx="42525">
                  <c:v>42525</c:v>
                </c:pt>
                <c:pt idx="42526">
                  <c:v>42526</c:v>
                </c:pt>
                <c:pt idx="42527">
                  <c:v>42527</c:v>
                </c:pt>
                <c:pt idx="42528">
                  <c:v>42528</c:v>
                </c:pt>
                <c:pt idx="42529">
                  <c:v>42529</c:v>
                </c:pt>
                <c:pt idx="42530">
                  <c:v>42530</c:v>
                </c:pt>
                <c:pt idx="42531">
                  <c:v>42531</c:v>
                </c:pt>
                <c:pt idx="42532">
                  <c:v>42532</c:v>
                </c:pt>
                <c:pt idx="42533">
                  <c:v>42533</c:v>
                </c:pt>
                <c:pt idx="42534">
                  <c:v>42534</c:v>
                </c:pt>
                <c:pt idx="42535">
                  <c:v>42535</c:v>
                </c:pt>
                <c:pt idx="42536">
                  <c:v>42536</c:v>
                </c:pt>
                <c:pt idx="42537">
                  <c:v>42537</c:v>
                </c:pt>
                <c:pt idx="42538">
                  <c:v>42538</c:v>
                </c:pt>
                <c:pt idx="42539">
                  <c:v>42539</c:v>
                </c:pt>
                <c:pt idx="42540">
                  <c:v>42540</c:v>
                </c:pt>
                <c:pt idx="42541">
                  <c:v>42541</c:v>
                </c:pt>
                <c:pt idx="42542">
                  <c:v>42542</c:v>
                </c:pt>
                <c:pt idx="42543">
                  <c:v>42543</c:v>
                </c:pt>
                <c:pt idx="42544">
                  <c:v>42544</c:v>
                </c:pt>
                <c:pt idx="42545">
                  <c:v>42545</c:v>
                </c:pt>
                <c:pt idx="42546">
                  <c:v>42546</c:v>
                </c:pt>
                <c:pt idx="42547">
                  <c:v>42547</c:v>
                </c:pt>
                <c:pt idx="42548">
                  <c:v>42548</c:v>
                </c:pt>
                <c:pt idx="42549">
                  <c:v>42549</c:v>
                </c:pt>
                <c:pt idx="42550">
                  <c:v>42550</c:v>
                </c:pt>
                <c:pt idx="42551">
                  <c:v>42551</c:v>
                </c:pt>
                <c:pt idx="42552">
                  <c:v>42552</c:v>
                </c:pt>
                <c:pt idx="42553">
                  <c:v>42553</c:v>
                </c:pt>
                <c:pt idx="42554">
                  <c:v>42554</c:v>
                </c:pt>
                <c:pt idx="42555">
                  <c:v>42555</c:v>
                </c:pt>
                <c:pt idx="42556">
                  <c:v>42556</c:v>
                </c:pt>
                <c:pt idx="42557">
                  <c:v>42557</c:v>
                </c:pt>
                <c:pt idx="42558">
                  <c:v>42558</c:v>
                </c:pt>
                <c:pt idx="42559">
                  <c:v>42559</c:v>
                </c:pt>
                <c:pt idx="42560">
                  <c:v>42560</c:v>
                </c:pt>
                <c:pt idx="42561">
                  <c:v>42561</c:v>
                </c:pt>
                <c:pt idx="42562">
                  <c:v>42562</c:v>
                </c:pt>
                <c:pt idx="42563">
                  <c:v>42563</c:v>
                </c:pt>
                <c:pt idx="42564">
                  <c:v>42564</c:v>
                </c:pt>
                <c:pt idx="42565">
                  <c:v>42565</c:v>
                </c:pt>
                <c:pt idx="42566">
                  <c:v>42566</c:v>
                </c:pt>
                <c:pt idx="42567">
                  <c:v>42567</c:v>
                </c:pt>
                <c:pt idx="42568">
                  <c:v>42568</c:v>
                </c:pt>
                <c:pt idx="42569">
                  <c:v>42569</c:v>
                </c:pt>
                <c:pt idx="42570">
                  <c:v>42570</c:v>
                </c:pt>
                <c:pt idx="42571">
                  <c:v>42571</c:v>
                </c:pt>
                <c:pt idx="42572">
                  <c:v>42572</c:v>
                </c:pt>
                <c:pt idx="42573">
                  <c:v>42573</c:v>
                </c:pt>
                <c:pt idx="42574">
                  <c:v>42574</c:v>
                </c:pt>
                <c:pt idx="42575">
                  <c:v>42575</c:v>
                </c:pt>
                <c:pt idx="42576">
                  <c:v>42576</c:v>
                </c:pt>
                <c:pt idx="42577">
                  <c:v>42577</c:v>
                </c:pt>
                <c:pt idx="42578">
                  <c:v>42578</c:v>
                </c:pt>
                <c:pt idx="42579">
                  <c:v>42579</c:v>
                </c:pt>
                <c:pt idx="42580">
                  <c:v>42580</c:v>
                </c:pt>
                <c:pt idx="42581">
                  <c:v>42581</c:v>
                </c:pt>
                <c:pt idx="42582">
                  <c:v>42582</c:v>
                </c:pt>
                <c:pt idx="42583">
                  <c:v>42583</c:v>
                </c:pt>
                <c:pt idx="42584">
                  <c:v>42584</c:v>
                </c:pt>
                <c:pt idx="42585">
                  <c:v>42585</c:v>
                </c:pt>
                <c:pt idx="42586">
                  <c:v>42586</c:v>
                </c:pt>
                <c:pt idx="42587">
                  <c:v>42587</c:v>
                </c:pt>
                <c:pt idx="42588">
                  <c:v>42588</c:v>
                </c:pt>
                <c:pt idx="42589">
                  <c:v>42589</c:v>
                </c:pt>
                <c:pt idx="42590">
                  <c:v>42590</c:v>
                </c:pt>
                <c:pt idx="42591">
                  <c:v>42591</c:v>
                </c:pt>
                <c:pt idx="42592">
                  <c:v>42592</c:v>
                </c:pt>
                <c:pt idx="42593">
                  <c:v>42593</c:v>
                </c:pt>
                <c:pt idx="42594">
                  <c:v>42594</c:v>
                </c:pt>
                <c:pt idx="42595">
                  <c:v>42595</c:v>
                </c:pt>
                <c:pt idx="42596">
                  <c:v>42596</c:v>
                </c:pt>
                <c:pt idx="42597">
                  <c:v>42597</c:v>
                </c:pt>
                <c:pt idx="42598">
                  <c:v>42598</c:v>
                </c:pt>
                <c:pt idx="42599">
                  <c:v>42599</c:v>
                </c:pt>
                <c:pt idx="42600">
                  <c:v>42600</c:v>
                </c:pt>
                <c:pt idx="42601">
                  <c:v>42601</c:v>
                </c:pt>
                <c:pt idx="42602">
                  <c:v>42602</c:v>
                </c:pt>
                <c:pt idx="42603">
                  <c:v>42603</c:v>
                </c:pt>
                <c:pt idx="42604">
                  <c:v>42604</c:v>
                </c:pt>
                <c:pt idx="42605">
                  <c:v>42605</c:v>
                </c:pt>
                <c:pt idx="42606">
                  <c:v>42606</c:v>
                </c:pt>
                <c:pt idx="42607">
                  <c:v>42607</c:v>
                </c:pt>
                <c:pt idx="42608">
                  <c:v>42608</c:v>
                </c:pt>
                <c:pt idx="42609">
                  <c:v>42609</c:v>
                </c:pt>
                <c:pt idx="42610">
                  <c:v>42610</c:v>
                </c:pt>
                <c:pt idx="42611">
                  <c:v>42611</c:v>
                </c:pt>
                <c:pt idx="42612">
                  <c:v>42612</c:v>
                </c:pt>
                <c:pt idx="42613">
                  <c:v>42613</c:v>
                </c:pt>
                <c:pt idx="42614">
                  <c:v>42614</c:v>
                </c:pt>
                <c:pt idx="42615">
                  <c:v>42615</c:v>
                </c:pt>
                <c:pt idx="42616">
                  <c:v>42616</c:v>
                </c:pt>
                <c:pt idx="42617">
                  <c:v>42617</c:v>
                </c:pt>
                <c:pt idx="42618">
                  <c:v>42618</c:v>
                </c:pt>
                <c:pt idx="42619">
                  <c:v>42619</c:v>
                </c:pt>
                <c:pt idx="42620">
                  <c:v>42620</c:v>
                </c:pt>
                <c:pt idx="42621">
                  <c:v>42621</c:v>
                </c:pt>
                <c:pt idx="42622">
                  <c:v>42622</c:v>
                </c:pt>
                <c:pt idx="42623">
                  <c:v>42623</c:v>
                </c:pt>
                <c:pt idx="42624">
                  <c:v>42624</c:v>
                </c:pt>
                <c:pt idx="42625">
                  <c:v>42625</c:v>
                </c:pt>
                <c:pt idx="42626">
                  <c:v>42626</c:v>
                </c:pt>
                <c:pt idx="42627">
                  <c:v>42627</c:v>
                </c:pt>
                <c:pt idx="42628">
                  <c:v>42628</c:v>
                </c:pt>
                <c:pt idx="42629">
                  <c:v>42629</c:v>
                </c:pt>
                <c:pt idx="42630">
                  <c:v>42630</c:v>
                </c:pt>
                <c:pt idx="42631">
                  <c:v>42631</c:v>
                </c:pt>
                <c:pt idx="42632">
                  <c:v>42632</c:v>
                </c:pt>
                <c:pt idx="42633">
                  <c:v>42633</c:v>
                </c:pt>
                <c:pt idx="42634">
                  <c:v>42634</c:v>
                </c:pt>
                <c:pt idx="42635">
                  <c:v>42635</c:v>
                </c:pt>
                <c:pt idx="42636">
                  <c:v>42636</c:v>
                </c:pt>
                <c:pt idx="42637">
                  <c:v>42637</c:v>
                </c:pt>
                <c:pt idx="42638">
                  <c:v>42638</c:v>
                </c:pt>
                <c:pt idx="42639">
                  <c:v>42639</c:v>
                </c:pt>
                <c:pt idx="42640">
                  <c:v>42640</c:v>
                </c:pt>
                <c:pt idx="42641">
                  <c:v>42641</c:v>
                </c:pt>
                <c:pt idx="42642">
                  <c:v>42642</c:v>
                </c:pt>
                <c:pt idx="42643">
                  <c:v>42643</c:v>
                </c:pt>
                <c:pt idx="42644">
                  <c:v>42644</c:v>
                </c:pt>
                <c:pt idx="42645">
                  <c:v>42645</c:v>
                </c:pt>
                <c:pt idx="42646">
                  <c:v>42646</c:v>
                </c:pt>
                <c:pt idx="42647">
                  <c:v>42647</c:v>
                </c:pt>
                <c:pt idx="42648">
                  <c:v>42648</c:v>
                </c:pt>
                <c:pt idx="42649">
                  <c:v>42649</c:v>
                </c:pt>
                <c:pt idx="42650">
                  <c:v>42650</c:v>
                </c:pt>
                <c:pt idx="42651">
                  <c:v>42651</c:v>
                </c:pt>
                <c:pt idx="42652">
                  <c:v>42652</c:v>
                </c:pt>
                <c:pt idx="42653">
                  <c:v>42653</c:v>
                </c:pt>
                <c:pt idx="42654">
                  <c:v>42654</c:v>
                </c:pt>
                <c:pt idx="42655">
                  <c:v>42655</c:v>
                </c:pt>
                <c:pt idx="42656">
                  <c:v>42656</c:v>
                </c:pt>
                <c:pt idx="42657">
                  <c:v>42657</c:v>
                </c:pt>
                <c:pt idx="42658">
                  <c:v>42658</c:v>
                </c:pt>
                <c:pt idx="42659">
                  <c:v>42659</c:v>
                </c:pt>
                <c:pt idx="42660">
                  <c:v>42660</c:v>
                </c:pt>
                <c:pt idx="42661">
                  <c:v>42661</c:v>
                </c:pt>
                <c:pt idx="42662">
                  <c:v>42662</c:v>
                </c:pt>
                <c:pt idx="42663">
                  <c:v>42663</c:v>
                </c:pt>
                <c:pt idx="42664">
                  <c:v>42664</c:v>
                </c:pt>
                <c:pt idx="42665">
                  <c:v>42665</c:v>
                </c:pt>
                <c:pt idx="42666">
                  <c:v>42666</c:v>
                </c:pt>
                <c:pt idx="42667">
                  <c:v>42667</c:v>
                </c:pt>
                <c:pt idx="42668">
                  <c:v>42668</c:v>
                </c:pt>
                <c:pt idx="42669">
                  <c:v>42669</c:v>
                </c:pt>
                <c:pt idx="42670">
                  <c:v>42670</c:v>
                </c:pt>
                <c:pt idx="42671">
                  <c:v>42671</c:v>
                </c:pt>
                <c:pt idx="42672">
                  <c:v>42672</c:v>
                </c:pt>
                <c:pt idx="42673">
                  <c:v>42673</c:v>
                </c:pt>
                <c:pt idx="42674">
                  <c:v>42674</c:v>
                </c:pt>
                <c:pt idx="42675">
                  <c:v>42675</c:v>
                </c:pt>
                <c:pt idx="42676">
                  <c:v>42676</c:v>
                </c:pt>
                <c:pt idx="42677">
                  <c:v>42677</c:v>
                </c:pt>
                <c:pt idx="42678">
                  <c:v>42678</c:v>
                </c:pt>
                <c:pt idx="42679">
                  <c:v>42679</c:v>
                </c:pt>
                <c:pt idx="42680">
                  <c:v>42680</c:v>
                </c:pt>
                <c:pt idx="42681">
                  <c:v>42681</c:v>
                </c:pt>
                <c:pt idx="42682">
                  <c:v>42682</c:v>
                </c:pt>
                <c:pt idx="42683">
                  <c:v>42683</c:v>
                </c:pt>
                <c:pt idx="42684">
                  <c:v>42684</c:v>
                </c:pt>
                <c:pt idx="42685">
                  <c:v>42685</c:v>
                </c:pt>
                <c:pt idx="42686">
                  <c:v>42686</c:v>
                </c:pt>
                <c:pt idx="42687">
                  <c:v>42687</c:v>
                </c:pt>
                <c:pt idx="42688">
                  <c:v>42688</c:v>
                </c:pt>
                <c:pt idx="42689">
                  <c:v>42689</c:v>
                </c:pt>
                <c:pt idx="42690">
                  <c:v>42690</c:v>
                </c:pt>
                <c:pt idx="42691">
                  <c:v>42691</c:v>
                </c:pt>
                <c:pt idx="42692">
                  <c:v>42692</c:v>
                </c:pt>
                <c:pt idx="42693">
                  <c:v>42693</c:v>
                </c:pt>
                <c:pt idx="42694">
                  <c:v>42694</c:v>
                </c:pt>
                <c:pt idx="42695">
                  <c:v>42695</c:v>
                </c:pt>
                <c:pt idx="42696">
                  <c:v>42696</c:v>
                </c:pt>
                <c:pt idx="42697">
                  <c:v>42697</c:v>
                </c:pt>
                <c:pt idx="42698">
                  <c:v>42698</c:v>
                </c:pt>
                <c:pt idx="42699">
                  <c:v>42699</c:v>
                </c:pt>
                <c:pt idx="42700">
                  <c:v>42700</c:v>
                </c:pt>
                <c:pt idx="42701">
                  <c:v>42701</c:v>
                </c:pt>
                <c:pt idx="42702">
                  <c:v>42702</c:v>
                </c:pt>
                <c:pt idx="42703">
                  <c:v>42703</c:v>
                </c:pt>
                <c:pt idx="42704">
                  <c:v>42704</c:v>
                </c:pt>
                <c:pt idx="42705">
                  <c:v>42705</c:v>
                </c:pt>
                <c:pt idx="42706">
                  <c:v>42706</c:v>
                </c:pt>
                <c:pt idx="42707">
                  <c:v>42707</c:v>
                </c:pt>
                <c:pt idx="42708">
                  <c:v>42708</c:v>
                </c:pt>
                <c:pt idx="42709">
                  <c:v>42709</c:v>
                </c:pt>
                <c:pt idx="42710">
                  <c:v>42710</c:v>
                </c:pt>
                <c:pt idx="42711">
                  <c:v>42711</c:v>
                </c:pt>
                <c:pt idx="42712">
                  <c:v>42712</c:v>
                </c:pt>
                <c:pt idx="42713">
                  <c:v>42713</c:v>
                </c:pt>
                <c:pt idx="42714">
                  <c:v>42714</c:v>
                </c:pt>
                <c:pt idx="42715">
                  <c:v>42715</c:v>
                </c:pt>
                <c:pt idx="42716">
                  <c:v>42716</c:v>
                </c:pt>
                <c:pt idx="42717">
                  <c:v>42717</c:v>
                </c:pt>
                <c:pt idx="42718">
                  <c:v>42718</c:v>
                </c:pt>
                <c:pt idx="42719">
                  <c:v>42719</c:v>
                </c:pt>
                <c:pt idx="42720">
                  <c:v>42720</c:v>
                </c:pt>
                <c:pt idx="42721">
                  <c:v>42721</c:v>
                </c:pt>
                <c:pt idx="42722">
                  <c:v>42722</c:v>
                </c:pt>
                <c:pt idx="42723">
                  <c:v>42723</c:v>
                </c:pt>
                <c:pt idx="42724">
                  <c:v>42724</c:v>
                </c:pt>
                <c:pt idx="42725">
                  <c:v>42725</c:v>
                </c:pt>
                <c:pt idx="42726">
                  <c:v>42726</c:v>
                </c:pt>
                <c:pt idx="42727">
                  <c:v>42727</c:v>
                </c:pt>
                <c:pt idx="42728">
                  <c:v>42728</c:v>
                </c:pt>
                <c:pt idx="42729">
                  <c:v>42729</c:v>
                </c:pt>
                <c:pt idx="42730">
                  <c:v>42730</c:v>
                </c:pt>
                <c:pt idx="42731">
                  <c:v>42731</c:v>
                </c:pt>
                <c:pt idx="42732">
                  <c:v>42732</c:v>
                </c:pt>
                <c:pt idx="42733">
                  <c:v>42733</c:v>
                </c:pt>
                <c:pt idx="42734">
                  <c:v>42734</c:v>
                </c:pt>
                <c:pt idx="42735">
                  <c:v>42735</c:v>
                </c:pt>
                <c:pt idx="42736">
                  <c:v>42736</c:v>
                </c:pt>
                <c:pt idx="42737">
                  <c:v>42737</c:v>
                </c:pt>
                <c:pt idx="42738">
                  <c:v>42738</c:v>
                </c:pt>
                <c:pt idx="42739">
                  <c:v>42739</c:v>
                </c:pt>
                <c:pt idx="42740">
                  <c:v>42740</c:v>
                </c:pt>
                <c:pt idx="42741">
                  <c:v>42741</c:v>
                </c:pt>
                <c:pt idx="42742">
                  <c:v>42742</c:v>
                </c:pt>
                <c:pt idx="42743">
                  <c:v>42743</c:v>
                </c:pt>
                <c:pt idx="42744">
                  <c:v>42744</c:v>
                </c:pt>
                <c:pt idx="42745">
                  <c:v>42745</c:v>
                </c:pt>
                <c:pt idx="42746">
                  <c:v>42746</c:v>
                </c:pt>
                <c:pt idx="42747">
                  <c:v>42747</c:v>
                </c:pt>
                <c:pt idx="42748">
                  <c:v>42748</c:v>
                </c:pt>
                <c:pt idx="42749">
                  <c:v>42749</c:v>
                </c:pt>
                <c:pt idx="42750">
                  <c:v>42750</c:v>
                </c:pt>
                <c:pt idx="42751">
                  <c:v>42751</c:v>
                </c:pt>
                <c:pt idx="42752">
                  <c:v>42752</c:v>
                </c:pt>
                <c:pt idx="42753">
                  <c:v>42753</c:v>
                </c:pt>
                <c:pt idx="42754">
                  <c:v>42754</c:v>
                </c:pt>
                <c:pt idx="42755">
                  <c:v>42755</c:v>
                </c:pt>
                <c:pt idx="42756">
                  <c:v>42756</c:v>
                </c:pt>
                <c:pt idx="42757">
                  <c:v>42757</c:v>
                </c:pt>
                <c:pt idx="42758">
                  <c:v>42758</c:v>
                </c:pt>
                <c:pt idx="42759">
                  <c:v>42759</c:v>
                </c:pt>
                <c:pt idx="42760">
                  <c:v>42760</c:v>
                </c:pt>
                <c:pt idx="42761">
                  <c:v>42761</c:v>
                </c:pt>
                <c:pt idx="42762">
                  <c:v>42762</c:v>
                </c:pt>
                <c:pt idx="42763">
                  <c:v>42763</c:v>
                </c:pt>
                <c:pt idx="42764">
                  <c:v>42764</c:v>
                </c:pt>
                <c:pt idx="42765">
                  <c:v>42765</c:v>
                </c:pt>
                <c:pt idx="42766">
                  <c:v>42766</c:v>
                </c:pt>
                <c:pt idx="42767">
                  <c:v>42767</c:v>
                </c:pt>
                <c:pt idx="42768">
                  <c:v>42768</c:v>
                </c:pt>
                <c:pt idx="42769">
                  <c:v>42769</c:v>
                </c:pt>
                <c:pt idx="42770">
                  <c:v>42770</c:v>
                </c:pt>
                <c:pt idx="42771">
                  <c:v>42771</c:v>
                </c:pt>
                <c:pt idx="42772">
                  <c:v>42772</c:v>
                </c:pt>
                <c:pt idx="42773">
                  <c:v>42773</c:v>
                </c:pt>
                <c:pt idx="42774">
                  <c:v>42774</c:v>
                </c:pt>
                <c:pt idx="42775">
                  <c:v>42775</c:v>
                </c:pt>
                <c:pt idx="42776">
                  <c:v>42776</c:v>
                </c:pt>
                <c:pt idx="42777">
                  <c:v>42777</c:v>
                </c:pt>
                <c:pt idx="42778">
                  <c:v>42778</c:v>
                </c:pt>
                <c:pt idx="42779">
                  <c:v>42779</c:v>
                </c:pt>
                <c:pt idx="42780">
                  <c:v>42780</c:v>
                </c:pt>
                <c:pt idx="42781">
                  <c:v>42781</c:v>
                </c:pt>
                <c:pt idx="42782">
                  <c:v>42782</c:v>
                </c:pt>
                <c:pt idx="42783">
                  <c:v>42783</c:v>
                </c:pt>
                <c:pt idx="42784">
                  <c:v>42784</c:v>
                </c:pt>
                <c:pt idx="42785">
                  <c:v>42785</c:v>
                </c:pt>
                <c:pt idx="42786">
                  <c:v>42786</c:v>
                </c:pt>
                <c:pt idx="42787">
                  <c:v>42787</c:v>
                </c:pt>
                <c:pt idx="42788">
                  <c:v>42788</c:v>
                </c:pt>
                <c:pt idx="42789">
                  <c:v>42789</c:v>
                </c:pt>
                <c:pt idx="42790">
                  <c:v>42790</c:v>
                </c:pt>
                <c:pt idx="42791">
                  <c:v>42791</c:v>
                </c:pt>
                <c:pt idx="42792">
                  <c:v>42792</c:v>
                </c:pt>
                <c:pt idx="42793">
                  <c:v>42793</c:v>
                </c:pt>
                <c:pt idx="42794">
                  <c:v>42794</c:v>
                </c:pt>
                <c:pt idx="42795">
                  <c:v>42795</c:v>
                </c:pt>
                <c:pt idx="42796">
                  <c:v>42796</c:v>
                </c:pt>
                <c:pt idx="42797">
                  <c:v>42797</c:v>
                </c:pt>
                <c:pt idx="42798">
                  <c:v>42798</c:v>
                </c:pt>
                <c:pt idx="42799">
                  <c:v>42799</c:v>
                </c:pt>
                <c:pt idx="42800">
                  <c:v>42800</c:v>
                </c:pt>
                <c:pt idx="42801">
                  <c:v>42801</c:v>
                </c:pt>
                <c:pt idx="42802">
                  <c:v>42802</c:v>
                </c:pt>
                <c:pt idx="42803">
                  <c:v>42803</c:v>
                </c:pt>
                <c:pt idx="42804">
                  <c:v>42804</c:v>
                </c:pt>
                <c:pt idx="42805">
                  <c:v>42805</c:v>
                </c:pt>
                <c:pt idx="42806">
                  <c:v>42806</c:v>
                </c:pt>
                <c:pt idx="42807">
                  <c:v>42807</c:v>
                </c:pt>
                <c:pt idx="42808">
                  <c:v>42808</c:v>
                </c:pt>
                <c:pt idx="42809">
                  <c:v>42809</c:v>
                </c:pt>
                <c:pt idx="42810">
                  <c:v>42810</c:v>
                </c:pt>
                <c:pt idx="42811">
                  <c:v>42811</c:v>
                </c:pt>
                <c:pt idx="42812">
                  <c:v>42812</c:v>
                </c:pt>
                <c:pt idx="42813">
                  <c:v>42813</c:v>
                </c:pt>
                <c:pt idx="42814">
                  <c:v>42814</c:v>
                </c:pt>
                <c:pt idx="42815">
                  <c:v>42815</c:v>
                </c:pt>
                <c:pt idx="42816">
                  <c:v>42816</c:v>
                </c:pt>
                <c:pt idx="42817">
                  <c:v>42817</c:v>
                </c:pt>
                <c:pt idx="42818">
                  <c:v>42818</c:v>
                </c:pt>
                <c:pt idx="42819">
                  <c:v>42819</c:v>
                </c:pt>
                <c:pt idx="42820">
                  <c:v>42820</c:v>
                </c:pt>
                <c:pt idx="42821">
                  <c:v>42821</c:v>
                </c:pt>
                <c:pt idx="42822">
                  <c:v>42822</c:v>
                </c:pt>
                <c:pt idx="42823">
                  <c:v>42823</c:v>
                </c:pt>
                <c:pt idx="42824">
                  <c:v>42824</c:v>
                </c:pt>
                <c:pt idx="42825">
                  <c:v>42825</c:v>
                </c:pt>
                <c:pt idx="42826">
                  <c:v>42826</c:v>
                </c:pt>
                <c:pt idx="42827">
                  <c:v>42827</c:v>
                </c:pt>
                <c:pt idx="42828">
                  <c:v>42828</c:v>
                </c:pt>
                <c:pt idx="42829">
                  <c:v>42829</c:v>
                </c:pt>
                <c:pt idx="42830">
                  <c:v>42830</c:v>
                </c:pt>
                <c:pt idx="42831">
                  <c:v>42831</c:v>
                </c:pt>
                <c:pt idx="42832">
                  <c:v>42832</c:v>
                </c:pt>
                <c:pt idx="42833">
                  <c:v>42833</c:v>
                </c:pt>
                <c:pt idx="42834">
                  <c:v>42834</c:v>
                </c:pt>
                <c:pt idx="42835">
                  <c:v>42835</c:v>
                </c:pt>
                <c:pt idx="42836">
                  <c:v>42836</c:v>
                </c:pt>
                <c:pt idx="42837">
                  <c:v>42837</c:v>
                </c:pt>
                <c:pt idx="42838">
                  <c:v>42838</c:v>
                </c:pt>
                <c:pt idx="42839">
                  <c:v>42839</c:v>
                </c:pt>
                <c:pt idx="42840">
                  <c:v>42840</c:v>
                </c:pt>
                <c:pt idx="42841">
                  <c:v>42841</c:v>
                </c:pt>
                <c:pt idx="42842">
                  <c:v>42842</c:v>
                </c:pt>
                <c:pt idx="42843">
                  <c:v>42843</c:v>
                </c:pt>
                <c:pt idx="42844">
                  <c:v>42844</c:v>
                </c:pt>
                <c:pt idx="42845">
                  <c:v>42845</c:v>
                </c:pt>
                <c:pt idx="42846">
                  <c:v>42846</c:v>
                </c:pt>
                <c:pt idx="42847">
                  <c:v>42847</c:v>
                </c:pt>
                <c:pt idx="42848">
                  <c:v>42848</c:v>
                </c:pt>
                <c:pt idx="42849">
                  <c:v>42849</c:v>
                </c:pt>
                <c:pt idx="42850">
                  <c:v>42850</c:v>
                </c:pt>
                <c:pt idx="42851">
                  <c:v>42851</c:v>
                </c:pt>
                <c:pt idx="42852">
                  <c:v>42852</c:v>
                </c:pt>
                <c:pt idx="42853">
                  <c:v>42853</c:v>
                </c:pt>
                <c:pt idx="42854">
                  <c:v>42854</c:v>
                </c:pt>
                <c:pt idx="42855">
                  <c:v>42855</c:v>
                </c:pt>
                <c:pt idx="42856">
                  <c:v>42856</c:v>
                </c:pt>
                <c:pt idx="42857">
                  <c:v>42857</c:v>
                </c:pt>
                <c:pt idx="42858">
                  <c:v>42858</c:v>
                </c:pt>
                <c:pt idx="42859">
                  <c:v>42859</c:v>
                </c:pt>
                <c:pt idx="42860">
                  <c:v>42860</c:v>
                </c:pt>
                <c:pt idx="42861">
                  <c:v>42861</c:v>
                </c:pt>
                <c:pt idx="42862">
                  <c:v>42862</c:v>
                </c:pt>
                <c:pt idx="42863">
                  <c:v>42863</c:v>
                </c:pt>
                <c:pt idx="42864">
                  <c:v>42864</c:v>
                </c:pt>
                <c:pt idx="42865">
                  <c:v>42865</c:v>
                </c:pt>
                <c:pt idx="42866">
                  <c:v>42866</c:v>
                </c:pt>
                <c:pt idx="42867">
                  <c:v>42867</c:v>
                </c:pt>
                <c:pt idx="42868">
                  <c:v>42868</c:v>
                </c:pt>
                <c:pt idx="42869">
                  <c:v>42869</c:v>
                </c:pt>
                <c:pt idx="42870">
                  <c:v>42870</c:v>
                </c:pt>
                <c:pt idx="42871">
                  <c:v>42871</c:v>
                </c:pt>
                <c:pt idx="42872">
                  <c:v>42872</c:v>
                </c:pt>
                <c:pt idx="42873">
                  <c:v>42873</c:v>
                </c:pt>
                <c:pt idx="42874">
                  <c:v>42874</c:v>
                </c:pt>
                <c:pt idx="42875">
                  <c:v>42875</c:v>
                </c:pt>
                <c:pt idx="42876">
                  <c:v>42876</c:v>
                </c:pt>
                <c:pt idx="42877">
                  <c:v>42877</c:v>
                </c:pt>
                <c:pt idx="42878">
                  <c:v>42878</c:v>
                </c:pt>
                <c:pt idx="42879">
                  <c:v>42879</c:v>
                </c:pt>
                <c:pt idx="42880">
                  <c:v>42880</c:v>
                </c:pt>
                <c:pt idx="42881">
                  <c:v>42881</c:v>
                </c:pt>
                <c:pt idx="42882">
                  <c:v>42882</c:v>
                </c:pt>
                <c:pt idx="42883">
                  <c:v>42883</c:v>
                </c:pt>
                <c:pt idx="42884">
                  <c:v>42884</c:v>
                </c:pt>
                <c:pt idx="42885">
                  <c:v>42885</c:v>
                </c:pt>
                <c:pt idx="42886">
                  <c:v>42886</c:v>
                </c:pt>
                <c:pt idx="42887">
                  <c:v>42887</c:v>
                </c:pt>
                <c:pt idx="42888">
                  <c:v>42888</c:v>
                </c:pt>
                <c:pt idx="42889">
                  <c:v>42889</c:v>
                </c:pt>
                <c:pt idx="42890">
                  <c:v>42890</c:v>
                </c:pt>
                <c:pt idx="42891">
                  <c:v>42891</c:v>
                </c:pt>
                <c:pt idx="42892">
                  <c:v>42892</c:v>
                </c:pt>
                <c:pt idx="42893">
                  <c:v>42893</c:v>
                </c:pt>
                <c:pt idx="42894">
                  <c:v>42894</c:v>
                </c:pt>
                <c:pt idx="42895">
                  <c:v>42895</c:v>
                </c:pt>
                <c:pt idx="42896">
                  <c:v>42896</c:v>
                </c:pt>
                <c:pt idx="42897">
                  <c:v>42897</c:v>
                </c:pt>
                <c:pt idx="42898">
                  <c:v>42898</c:v>
                </c:pt>
                <c:pt idx="42899">
                  <c:v>42899</c:v>
                </c:pt>
                <c:pt idx="42900">
                  <c:v>42900</c:v>
                </c:pt>
                <c:pt idx="42901">
                  <c:v>42901</c:v>
                </c:pt>
                <c:pt idx="42902">
                  <c:v>42902</c:v>
                </c:pt>
                <c:pt idx="42903">
                  <c:v>42903</c:v>
                </c:pt>
                <c:pt idx="42904">
                  <c:v>42904</c:v>
                </c:pt>
                <c:pt idx="42905">
                  <c:v>42905</c:v>
                </c:pt>
                <c:pt idx="42906">
                  <c:v>42906</c:v>
                </c:pt>
                <c:pt idx="42907">
                  <c:v>42907</c:v>
                </c:pt>
                <c:pt idx="42908">
                  <c:v>42908</c:v>
                </c:pt>
                <c:pt idx="42909">
                  <c:v>42909</c:v>
                </c:pt>
                <c:pt idx="42910">
                  <c:v>42910</c:v>
                </c:pt>
                <c:pt idx="42911">
                  <c:v>42911</c:v>
                </c:pt>
                <c:pt idx="42912">
                  <c:v>42912</c:v>
                </c:pt>
                <c:pt idx="42913">
                  <c:v>42913</c:v>
                </c:pt>
                <c:pt idx="42914">
                  <c:v>42914</c:v>
                </c:pt>
                <c:pt idx="42915">
                  <c:v>42915</c:v>
                </c:pt>
                <c:pt idx="42916">
                  <c:v>42916</c:v>
                </c:pt>
                <c:pt idx="42917">
                  <c:v>42917</c:v>
                </c:pt>
                <c:pt idx="42918">
                  <c:v>42918</c:v>
                </c:pt>
                <c:pt idx="42919">
                  <c:v>42919</c:v>
                </c:pt>
                <c:pt idx="42920">
                  <c:v>42920</c:v>
                </c:pt>
                <c:pt idx="42921">
                  <c:v>42921</c:v>
                </c:pt>
                <c:pt idx="42922">
                  <c:v>42922</c:v>
                </c:pt>
                <c:pt idx="42923">
                  <c:v>42923</c:v>
                </c:pt>
                <c:pt idx="42924">
                  <c:v>42924</c:v>
                </c:pt>
                <c:pt idx="42925">
                  <c:v>42925</c:v>
                </c:pt>
                <c:pt idx="42926">
                  <c:v>42926</c:v>
                </c:pt>
                <c:pt idx="42927">
                  <c:v>42927</c:v>
                </c:pt>
                <c:pt idx="42928">
                  <c:v>42928</c:v>
                </c:pt>
                <c:pt idx="42929">
                  <c:v>42929</c:v>
                </c:pt>
                <c:pt idx="42930">
                  <c:v>42930</c:v>
                </c:pt>
                <c:pt idx="42931">
                  <c:v>42931</c:v>
                </c:pt>
                <c:pt idx="42932">
                  <c:v>42932</c:v>
                </c:pt>
                <c:pt idx="42933">
                  <c:v>42933</c:v>
                </c:pt>
                <c:pt idx="42934">
                  <c:v>42934</c:v>
                </c:pt>
                <c:pt idx="42935">
                  <c:v>42935</c:v>
                </c:pt>
                <c:pt idx="42936">
                  <c:v>42936</c:v>
                </c:pt>
                <c:pt idx="42937">
                  <c:v>42937</c:v>
                </c:pt>
                <c:pt idx="42938">
                  <c:v>42938</c:v>
                </c:pt>
                <c:pt idx="42939">
                  <c:v>42939</c:v>
                </c:pt>
                <c:pt idx="42940">
                  <c:v>42940</c:v>
                </c:pt>
                <c:pt idx="42941">
                  <c:v>42941</c:v>
                </c:pt>
                <c:pt idx="42942">
                  <c:v>42942</c:v>
                </c:pt>
                <c:pt idx="42943">
                  <c:v>42943</c:v>
                </c:pt>
                <c:pt idx="42944">
                  <c:v>42944</c:v>
                </c:pt>
                <c:pt idx="42945">
                  <c:v>42945</c:v>
                </c:pt>
                <c:pt idx="42946">
                  <c:v>42946</c:v>
                </c:pt>
                <c:pt idx="42947">
                  <c:v>42947</c:v>
                </c:pt>
                <c:pt idx="42948">
                  <c:v>42948</c:v>
                </c:pt>
                <c:pt idx="42949">
                  <c:v>42949</c:v>
                </c:pt>
                <c:pt idx="42950">
                  <c:v>42950</c:v>
                </c:pt>
                <c:pt idx="42951">
                  <c:v>42951</c:v>
                </c:pt>
                <c:pt idx="42952">
                  <c:v>42952</c:v>
                </c:pt>
                <c:pt idx="42953">
                  <c:v>42953</c:v>
                </c:pt>
                <c:pt idx="42954">
                  <c:v>42954</c:v>
                </c:pt>
                <c:pt idx="42955">
                  <c:v>42955</c:v>
                </c:pt>
                <c:pt idx="42956">
                  <c:v>42956</c:v>
                </c:pt>
                <c:pt idx="42957">
                  <c:v>42957</c:v>
                </c:pt>
                <c:pt idx="42958">
                  <c:v>42958</c:v>
                </c:pt>
                <c:pt idx="42959">
                  <c:v>42959</c:v>
                </c:pt>
                <c:pt idx="42960">
                  <c:v>42960</c:v>
                </c:pt>
                <c:pt idx="42961">
                  <c:v>42961</c:v>
                </c:pt>
                <c:pt idx="42962">
                  <c:v>42962</c:v>
                </c:pt>
                <c:pt idx="42963">
                  <c:v>42963</c:v>
                </c:pt>
                <c:pt idx="42964">
                  <c:v>42964</c:v>
                </c:pt>
                <c:pt idx="42965">
                  <c:v>42965</c:v>
                </c:pt>
                <c:pt idx="42966">
                  <c:v>42966</c:v>
                </c:pt>
                <c:pt idx="42967">
                  <c:v>42967</c:v>
                </c:pt>
                <c:pt idx="42968">
                  <c:v>42968</c:v>
                </c:pt>
                <c:pt idx="42969">
                  <c:v>42969</c:v>
                </c:pt>
                <c:pt idx="42970">
                  <c:v>42970</c:v>
                </c:pt>
                <c:pt idx="42971">
                  <c:v>42971</c:v>
                </c:pt>
                <c:pt idx="42972">
                  <c:v>42972</c:v>
                </c:pt>
                <c:pt idx="42973">
                  <c:v>42973</c:v>
                </c:pt>
                <c:pt idx="42974">
                  <c:v>42974</c:v>
                </c:pt>
                <c:pt idx="42975">
                  <c:v>42975</c:v>
                </c:pt>
                <c:pt idx="42976">
                  <c:v>42976</c:v>
                </c:pt>
                <c:pt idx="42977">
                  <c:v>42977</c:v>
                </c:pt>
                <c:pt idx="42978">
                  <c:v>42978</c:v>
                </c:pt>
                <c:pt idx="42979">
                  <c:v>42979</c:v>
                </c:pt>
                <c:pt idx="42980">
                  <c:v>42980</c:v>
                </c:pt>
                <c:pt idx="42981">
                  <c:v>42981</c:v>
                </c:pt>
                <c:pt idx="42982">
                  <c:v>42982</c:v>
                </c:pt>
                <c:pt idx="42983">
                  <c:v>42983</c:v>
                </c:pt>
                <c:pt idx="42984">
                  <c:v>42984</c:v>
                </c:pt>
                <c:pt idx="42985">
                  <c:v>42985</c:v>
                </c:pt>
                <c:pt idx="42986">
                  <c:v>42986</c:v>
                </c:pt>
                <c:pt idx="42987">
                  <c:v>42987</c:v>
                </c:pt>
                <c:pt idx="42988">
                  <c:v>42988</c:v>
                </c:pt>
                <c:pt idx="42989">
                  <c:v>42989</c:v>
                </c:pt>
                <c:pt idx="42990">
                  <c:v>42990</c:v>
                </c:pt>
                <c:pt idx="42991">
                  <c:v>42991</c:v>
                </c:pt>
                <c:pt idx="42992">
                  <c:v>42992</c:v>
                </c:pt>
                <c:pt idx="42993">
                  <c:v>42993</c:v>
                </c:pt>
                <c:pt idx="42994">
                  <c:v>42994</c:v>
                </c:pt>
                <c:pt idx="42995">
                  <c:v>42995</c:v>
                </c:pt>
                <c:pt idx="42996">
                  <c:v>42996</c:v>
                </c:pt>
                <c:pt idx="42997">
                  <c:v>42997</c:v>
                </c:pt>
                <c:pt idx="42998">
                  <c:v>42998</c:v>
                </c:pt>
                <c:pt idx="42999">
                  <c:v>42999</c:v>
                </c:pt>
                <c:pt idx="43000">
                  <c:v>43000</c:v>
                </c:pt>
                <c:pt idx="43001">
                  <c:v>43001</c:v>
                </c:pt>
                <c:pt idx="43002">
                  <c:v>43002</c:v>
                </c:pt>
                <c:pt idx="43003">
                  <c:v>43003</c:v>
                </c:pt>
                <c:pt idx="43004">
                  <c:v>43004</c:v>
                </c:pt>
                <c:pt idx="43005">
                  <c:v>43005</c:v>
                </c:pt>
                <c:pt idx="43006">
                  <c:v>43006</c:v>
                </c:pt>
                <c:pt idx="43007">
                  <c:v>43007</c:v>
                </c:pt>
                <c:pt idx="43008">
                  <c:v>43008</c:v>
                </c:pt>
                <c:pt idx="43009">
                  <c:v>43009</c:v>
                </c:pt>
                <c:pt idx="43010">
                  <c:v>43010</c:v>
                </c:pt>
                <c:pt idx="43011">
                  <c:v>43011</c:v>
                </c:pt>
                <c:pt idx="43012">
                  <c:v>43012</c:v>
                </c:pt>
                <c:pt idx="43013">
                  <c:v>43013</c:v>
                </c:pt>
                <c:pt idx="43014">
                  <c:v>43014</c:v>
                </c:pt>
                <c:pt idx="43015">
                  <c:v>43015</c:v>
                </c:pt>
                <c:pt idx="43016">
                  <c:v>43016</c:v>
                </c:pt>
                <c:pt idx="43017">
                  <c:v>43017</c:v>
                </c:pt>
                <c:pt idx="43018">
                  <c:v>43018</c:v>
                </c:pt>
                <c:pt idx="43019">
                  <c:v>43019</c:v>
                </c:pt>
                <c:pt idx="43020">
                  <c:v>43020</c:v>
                </c:pt>
                <c:pt idx="43021">
                  <c:v>43021</c:v>
                </c:pt>
                <c:pt idx="43022">
                  <c:v>43022</c:v>
                </c:pt>
                <c:pt idx="43023">
                  <c:v>43023</c:v>
                </c:pt>
                <c:pt idx="43024">
                  <c:v>43024</c:v>
                </c:pt>
                <c:pt idx="43025">
                  <c:v>43025</c:v>
                </c:pt>
                <c:pt idx="43026">
                  <c:v>43026</c:v>
                </c:pt>
                <c:pt idx="43027">
                  <c:v>43027</c:v>
                </c:pt>
                <c:pt idx="43028">
                  <c:v>43028</c:v>
                </c:pt>
                <c:pt idx="43029">
                  <c:v>43029</c:v>
                </c:pt>
                <c:pt idx="43030">
                  <c:v>43030</c:v>
                </c:pt>
                <c:pt idx="43031">
                  <c:v>43031</c:v>
                </c:pt>
                <c:pt idx="43032">
                  <c:v>43032</c:v>
                </c:pt>
                <c:pt idx="43033">
                  <c:v>43033</c:v>
                </c:pt>
                <c:pt idx="43034">
                  <c:v>43034</c:v>
                </c:pt>
                <c:pt idx="43035">
                  <c:v>43035</c:v>
                </c:pt>
                <c:pt idx="43036">
                  <c:v>43036</c:v>
                </c:pt>
                <c:pt idx="43037">
                  <c:v>43037</c:v>
                </c:pt>
                <c:pt idx="43038">
                  <c:v>43038</c:v>
                </c:pt>
                <c:pt idx="43039">
                  <c:v>43039</c:v>
                </c:pt>
                <c:pt idx="43040">
                  <c:v>43040</c:v>
                </c:pt>
                <c:pt idx="43041">
                  <c:v>43041</c:v>
                </c:pt>
                <c:pt idx="43042">
                  <c:v>43042</c:v>
                </c:pt>
                <c:pt idx="43043">
                  <c:v>43043</c:v>
                </c:pt>
                <c:pt idx="43044">
                  <c:v>43044</c:v>
                </c:pt>
                <c:pt idx="43045">
                  <c:v>43045</c:v>
                </c:pt>
                <c:pt idx="43046">
                  <c:v>43046</c:v>
                </c:pt>
                <c:pt idx="43047">
                  <c:v>43047</c:v>
                </c:pt>
                <c:pt idx="43048">
                  <c:v>43048</c:v>
                </c:pt>
                <c:pt idx="43049">
                  <c:v>43049</c:v>
                </c:pt>
                <c:pt idx="43050">
                  <c:v>43050</c:v>
                </c:pt>
                <c:pt idx="43051">
                  <c:v>43051</c:v>
                </c:pt>
                <c:pt idx="43052">
                  <c:v>43052</c:v>
                </c:pt>
                <c:pt idx="43053">
                  <c:v>43053</c:v>
                </c:pt>
                <c:pt idx="43054">
                  <c:v>43054</c:v>
                </c:pt>
                <c:pt idx="43055">
                  <c:v>43055</c:v>
                </c:pt>
                <c:pt idx="43056">
                  <c:v>43056</c:v>
                </c:pt>
                <c:pt idx="43057">
                  <c:v>43057</c:v>
                </c:pt>
                <c:pt idx="43058">
                  <c:v>43058</c:v>
                </c:pt>
                <c:pt idx="43059">
                  <c:v>43059</c:v>
                </c:pt>
                <c:pt idx="43060">
                  <c:v>43060</c:v>
                </c:pt>
                <c:pt idx="43061">
                  <c:v>43061</c:v>
                </c:pt>
                <c:pt idx="43062">
                  <c:v>43062</c:v>
                </c:pt>
                <c:pt idx="43063">
                  <c:v>43063</c:v>
                </c:pt>
                <c:pt idx="43064">
                  <c:v>43064</c:v>
                </c:pt>
                <c:pt idx="43065">
                  <c:v>43065</c:v>
                </c:pt>
                <c:pt idx="43066">
                  <c:v>43066</c:v>
                </c:pt>
                <c:pt idx="43067">
                  <c:v>43067</c:v>
                </c:pt>
                <c:pt idx="43068">
                  <c:v>43068</c:v>
                </c:pt>
                <c:pt idx="43069">
                  <c:v>43069</c:v>
                </c:pt>
                <c:pt idx="43070">
                  <c:v>43070</c:v>
                </c:pt>
                <c:pt idx="43071">
                  <c:v>43071</c:v>
                </c:pt>
                <c:pt idx="43072">
                  <c:v>43072</c:v>
                </c:pt>
                <c:pt idx="43073">
                  <c:v>43073</c:v>
                </c:pt>
                <c:pt idx="43074">
                  <c:v>43074</c:v>
                </c:pt>
                <c:pt idx="43075">
                  <c:v>43075</c:v>
                </c:pt>
                <c:pt idx="43076">
                  <c:v>43076</c:v>
                </c:pt>
                <c:pt idx="43077">
                  <c:v>43077</c:v>
                </c:pt>
                <c:pt idx="43078">
                  <c:v>43078</c:v>
                </c:pt>
                <c:pt idx="43079">
                  <c:v>43079</c:v>
                </c:pt>
                <c:pt idx="43080">
                  <c:v>43080</c:v>
                </c:pt>
                <c:pt idx="43081">
                  <c:v>43081</c:v>
                </c:pt>
                <c:pt idx="43082">
                  <c:v>43082</c:v>
                </c:pt>
                <c:pt idx="43083">
                  <c:v>43083</c:v>
                </c:pt>
                <c:pt idx="43084">
                  <c:v>43084</c:v>
                </c:pt>
                <c:pt idx="43085">
                  <c:v>43085</c:v>
                </c:pt>
                <c:pt idx="43086">
                  <c:v>43086</c:v>
                </c:pt>
                <c:pt idx="43087">
                  <c:v>43087</c:v>
                </c:pt>
                <c:pt idx="43088">
                  <c:v>43088</c:v>
                </c:pt>
                <c:pt idx="43089">
                  <c:v>43089</c:v>
                </c:pt>
                <c:pt idx="43090">
                  <c:v>43090</c:v>
                </c:pt>
                <c:pt idx="43091">
                  <c:v>43091</c:v>
                </c:pt>
                <c:pt idx="43092">
                  <c:v>43092</c:v>
                </c:pt>
                <c:pt idx="43093">
                  <c:v>43093</c:v>
                </c:pt>
                <c:pt idx="43094">
                  <c:v>43094</c:v>
                </c:pt>
                <c:pt idx="43095">
                  <c:v>43095</c:v>
                </c:pt>
                <c:pt idx="43096">
                  <c:v>43096</c:v>
                </c:pt>
                <c:pt idx="43097">
                  <c:v>43097</c:v>
                </c:pt>
                <c:pt idx="43098">
                  <c:v>43098</c:v>
                </c:pt>
                <c:pt idx="43099">
                  <c:v>43099</c:v>
                </c:pt>
                <c:pt idx="43100">
                  <c:v>43100</c:v>
                </c:pt>
                <c:pt idx="43101">
                  <c:v>43101</c:v>
                </c:pt>
                <c:pt idx="43102">
                  <c:v>43102</c:v>
                </c:pt>
                <c:pt idx="43103">
                  <c:v>43103</c:v>
                </c:pt>
                <c:pt idx="43104">
                  <c:v>43104</c:v>
                </c:pt>
                <c:pt idx="43105">
                  <c:v>43105</c:v>
                </c:pt>
                <c:pt idx="43106">
                  <c:v>43106</c:v>
                </c:pt>
                <c:pt idx="43107">
                  <c:v>43107</c:v>
                </c:pt>
                <c:pt idx="43108">
                  <c:v>43108</c:v>
                </c:pt>
                <c:pt idx="43109">
                  <c:v>43109</c:v>
                </c:pt>
                <c:pt idx="43110">
                  <c:v>43110</c:v>
                </c:pt>
                <c:pt idx="43111">
                  <c:v>43111</c:v>
                </c:pt>
                <c:pt idx="43112">
                  <c:v>43112</c:v>
                </c:pt>
                <c:pt idx="43113">
                  <c:v>43113</c:v>
                </c:pt>
                <c:pt idx="43114">
                  <c:v>43114</c:v>
                </c:pt>
                <c:pt idx="43115">
                  <c:v>43115</c:v>
                </c:pt>
                <c:pt idx="43116">
                  <c:v>43116</c:v>
                </c:pt>
                <c:pt idx="43117">
                  <c:v>43117</c:v>
                </c:pt>
                <c:pt idx="43118">
                  <c:v>43118</c:v>
                </c:pt>
                <c:pt idx="43119">
                  <c:v>43119</c:v>
                </c:pt>
                <c:pt idx="43120">
                  <c:v>43120</c:v>
                </c:pt>
                <c:pt idx="43121">
                  <c:v>43121</c:v>
                </c:pt>
                <c:pt idx="43122">
                  <c:v>43122</c:v>
                </c:pt>
                <c:pt idx="43123">
                  <c:v>43123</c:v>
                </c:pt>
                <c:pt idx="43124">
                  <c:v>43124</c:v>
                </c:pt>
                <c:pt idx="43125">
                  <c:v>43125</c:v>
                </c:pt>
                <c:pt idx="43126">
                  <c:v>43126</c:v>
                </c:pt>
                <c:pt idx="43127">
                  <c:v>43127</c:v>
                </c:pt>
                <c:pt idx="43128">
                  <c:v>43128</c:v>
                </c:pt>
                <c:pt idx="43129">
                  <c:v>43129</c:v>
                </c:pt>
                <c:pt idx="43130">
                  <c:v>43130</c:v>
                </c:pt>
                <c:pt idx="43131">
                  <c:v>43131</c:v>
                </c:pt>
                <c:pt idx="43132">
                  <c:v>43132</c:v>
                </c:pt>
                <c:pt idx="43133">
                  <c:v>43133</c:v>
                </c:pt>
                <c:pt idx="43134">
                  <c:v>43134</c:v>
                </c:pt>
                <c:pt idx="43135">
                  <c:v>43135</c:v>
                </c:pt>
                <c:pt idx="43136">
                  <c:v>43136</c:v>
                </c:pt>
                <c:pt idx="43137">
                  <c:v>43137</c:v>
                </c:pt>
                <c:pt idx="43138">
                  <c:v>43138</c:v>
                </c:pt>
                <c:pt idx="43139">
                  <c:v>43139</c:v>
                </c:pt>
                <c:pt idx="43140">
                  <c:v>43140</c:v>
                </c:pt>
                <c:pt idx="43141">
                  <c:v>43141</c:v>
                </c:pt>
                <c:pt idx="43142">
                  <c:v>43142</c:v>
                </c:pt>
                <c:pt idx="43143">
                  <c:v>43143</c:v>
                </c:pt>
                <c:pt idx="43144">
                  <c:v>43144</c:v>
                </c:pt>
                <c:pt idx="43145">
                  <c:v>43145</c:v>
                </c:pt>
                <c:pt idx="43146">
                  <c:v>43146</c:v>
                </c:pt>
                <c:pt idx="43147">
                  <c:v>43147</c:v>
                </c:pt>
                <c:pt idx="43148">
                  <c:v>43148</c:v>
                </c:pt>
                <c:pt idx="43149">
                  <c:v>43149</c:v>
                </c:pt>
                <c:pt idx="43150">
                  <c:v>43150</c:v>
                </c:pt>
                <c:pt idx="43151">
                  <c:v>43151</c:v>
                </c:pt>
                <c:pt idx="43152">
                  <c:v>43152</c:v>
                </c:pt>
                <c:pt idx="43153">
                  <c:v>43153</c:v>
                </c:pt>
                <c:pt idx="43154">
                  <c:v>43154</c:v>
                </c:pt>
                <c:pt idx="43155">
                  <c:v>43155</c:v>
                </c:pt>
                <c:pt idx="43156">
                  <c:v>43156</c:v>
                </c:pt>
                <c:pt idx="43157">
                  <c:v>43157</c:v>
                </c:pt>
                <c:pt idx="43158">
                  <c:v>43158</c:v>
                </c:pt>
                <c:pt idx="43159">
                  <c:v>43159</c:v>
                </c:pt>
                <c:pt idx="43160">
                  <c:v>43160</c:v>
                </c:pt>
                <c:pt idx="43161">
                  <c:v>43161</c:v>
                </c:pt>
                <c:pt idx="43162">
                  <c:v>43162</c:v>
                </c:pt>
                <c:pt idx="43163">
                  <c:v>43163</c:v>
                </c:pt>
                <c:pt idx="43164">
                  <c:v>43164</c:v>
                </c:pt>
                <c:pt idx="43165">
                  <c:v>43165</c:v>
                </c:pt>
                <c:pt idx="43166">
                  <c:v>43166</c:v>
                </c:pt>
                <c:pt idx="43167">
                  <c:v>43167</c:v>
                </c:pt>
                <c:pt idx="43168">
                  <c:v>43168</c:v>
                </c:pt>
                <c:pt idx="43169">
                  <c:v>43169</c:v>
                </c:pt>
                <c:pt idx="43170">
                  <c:v>43170</c:v>
                </c:pt>
                <c:pt idx="43171">
                  <c:v>43171</c:v>
                </c:pt>
                <c:pt idx="43172">
                  <c:v>43172</c:v>
                </c:pt>
                <c:pt idx="43173">
                  <c:v>43173</c:v>
                </c:pt>
                <c:pt idx="43174">
                  <c:v>43174</c:v>
                </c:pt>
                <c:pt idx="43175">
                  <c:v>43175</c:v>
                </c:pt>
                <c:pt idx="43176">
                  <c:v>43176</c:v>
                </c:pt>
                <c:pt idx="43177">
                  <c:v>43177</c:v>
                </c:pt>
                <c:pt idx="43178">
                  <c:v>43178</c:v>
                </c:pt>
                <c:pt idx="43179">
                  <c:v>43179</c:v>
                </c:pt>
                <c:pt idx="43180">
                  <c:v>43180</c:v>
                </c:pt>
                <c:pt idx="43181">
                  <c:v>43181</c:v>
                </c:pt>
                <c:pt idx="43182">
                  <c:v>43182</c:v>
                </c:pt>
                <c:pt idx="43183">
                  <c:v>43183</c:v>
                </c:pt>
                <c:pt idx="43184">
                  <c:v>43184</c:v>
                </c:pt>
                <c:pt idx="43185">
                  <c:v>43185</c:v>
                </c:pt>
                <c:pt idx="43186">
                  <c:v>43186</c:v>
                </c:pt>
                <c:pt idx="43187">
                  <c:v>43187</c:v>
                </c:pt>
                <c:pt idx="43188">
                  <c:v>43188</c:v>
                </c:pt>
                <c:pt idx="43189">
                  <c:v>43189</c:v>
                </c:pt>
                <c:pt idx="43190">
                  <c:v>43190</c:v>
                </c:pt>
                <c:pt idx="43191">
                  <c:v>43191</c:v>
                </c:pt>
                <c:pt idx="43192">
                  <c:v>43192</c:v>
                </c:pt>
                <c:pt idx="43193">
                  <c:v>43193</c:v>
                </c:pt>
                <c:pt idx="43194">
                  <c:v>43194</c:v>
                </c:pt>
                <c:pt idx="43195">
                  <c:v>43195</c:v>
                </c:pt>
                <c:pt idx="43196">
                  <c:v>43196</c:v>
                </c:pt>
                <c:pt idx="43197">
                  <c:v>43197</c:v>
                </c:pt>
                <c:pt idx="43198">
                  <c:v>43198</c:v>
                </c:pt>
                <c:pt idx="43199">
                  <c:v>43199</c:v>
                </c:pt>
                <c:pt idx="43200">
                  <c:v>43200</c:v>
                </c:pt>
                <c:pt idx="43201">
                  <c:v>43201</c:v>
                </c:pt>
                <c:pt idx="43202">
                  <c:v>43202</c:v>
                </c:pt>
                <c:pt idx="43203">
                  <c:v>43203</c:v>
                </c:pt>
                <c:pt idx="43204">
                  <c:v>43204</c:v>
                </c:pt>
                <c:pt idx="43205">
                  <c:v>43205</c:v>
                </c:pt>
                <c:pt idx="43206">
                  <c:v>43206</c:v>
                </c:pt>
                <c:pt idx="43207">
                  <c:v>43207</c:v>
                </c:pt>
                <c:pt idx="43208">
                  <c:v>43208</c:v>
                </c:pt>
                <c:pt idx="43209">
                  <c:v>43209</c:v>
                </c:pt>
                <c:pt idx="43210">
                  <c:v>43210</c:v>
                </c:pt>
                <c:pt idx="43211">
                  <c:v>43211</c:v>
                </c:pt>
                <c:pt idx="43212">
                  <c:v>43212</c:v>
                </c:pt>
                <c:pt idx="43213">
                  <c:v>43213</c:v>
                </c:pt>
                <c:pt idx="43214">
                  <c:v>43214</c:v>
                </c:pt>
                <c:pt idx="43215">
                  <c:v>43215</c:v>
                </c:pt>
                <c:pt idx="43216">
                  <c:v>43216</c:v>
                </c:pt>
                <c:pt idx="43217">
                  <c:v>43217</c:v>
                </c:pt>
                <c:pt idx="43218">
                  <c:v>43218</c:v>
                </c:pt>
                <c:pt idx="43219">
                  <c:v>43219</c:v>
                </c:pt>
                <c:pt idx="43220">
                  <c:v>43220</c:v>
                </c:pt>
                <c:pt idx="43221">
                  <c:v>43221</c:v>
                </c:pt>
                <c:pt idx="43222">
                  <c:v>43222</c:v>
                </c:pt>
                <c:pt idx="43223">
                  <c:v>43223</c:v>
                </c:pt>
                <c:pt idx="43224">
                  <c:v>43224</c:v>
                </c:pt>
                <c:pt idx="43225">
                  <c:v>43225</c:v>
                </c:pt>
                <c:pt idx="43226">
                  <c:v>43226</c:v>
                </c:pt>
                <c:pt idx="43227">
                  <c:v>43227</c:v>
                </c:pt>
                <c:pt idx="43228">
                  <c:v>43228</c:v>
                </c:pt>
                <c:pt idx="43229">
                  <c:v>43229</c:v>
                </c:pt>
                <c:pt idx="43230">
                  <c:v>43230</c:v>
                </c:pt>
                <c:pt idx="43231">
                  <c:v>43231</c:v>
                </c:pt>
                <c:pt idx="43232">
                  <c:v>43232</c:v>
                </c:pt>
                <c:pt idx="43233">
                  <c:v>43233</c:v>
                </c:pt>
                <c:pt idx="43234">
                  <c:v>43234</c:v>
                </c:pt>
                <c:pt idx="43235">
                  <c:v>43235</c:v>
                </c:pt>
                <c:pt idx="43236">
                  <c:v>43236</c:v>
                </c:pt>
                <c:pt idx="43237">
                  <c:v>43237</c:v>
                </c:pt>
                <c:pt idx="43238">
                  <c:v>43238</c:v>
                </c:pt>
                <c:pt idx="43239">
                  <c:v>43239</c:v>
                </c:pt>
                <c:pt idx="43240">
                  <c:v>43240</c:v>
                </c:pt>
                <c:pt idx="43241">
                  <c:v>43241</c:v>
                </c:pt>
                <c:pt idx="43242">
                  <c:v>43242</c:v>
                </c:pt>
                <c:pt idx="43243">
                  <c:v>43243</c:v>
                </c:pt>
                <c:pt idx="43244">
                  <c:v>43244</c:v>
                </c:pt>
                <c:pt idx="43245">
                  <c:v>43245</c:v>
                </c:pt>
                <c:pt idx="43246">
                  <c:v>43246</c:v>
                </c:pt>
                <c:pt idx="43247">
                  <c:v>43247</c:v>
                </c:pt>
                <c:pt idx="43248">
                  <c:v>43248</c:v>
                </c:pt>
                <c:pt idx="43249">
                  <c:v>43249</c:v>
                </c:pt>
                <c:pt idx="43250">
                  <c:v>43250</c:v>
                </c:pt>
                <c:pt idx="43251">
                  <c:v>43251</c:v>
                </c:pt>
                <c:pt idx="43252">
                  <c:v>43252</c:v>
                </c:pt>
                <c:pt idx="43253">
                  <c:v>43253</c:v>
                </c:pt>
                <c:pt idx="43254">
                  <c:v>43254</c:v>
                </c:pt>
                <c:pt idx="43255">
                  <c:v>43255</c:v>
                </c:pt>
                <c:pt idx="43256">
                  <c:v>43256</c:v>
                </c:pt>
                <c:pt idx="43257">
                  <c:v>43257</c:v>
                </c:pt>
                <c:pt idx="43258">
                  <c:v>43258</c:v>
                </c:pt>
                <c:pt idx="43259">
                  <c:v>43259</c:v>
                </c:pt>
                <c:pt idx="43260">
                  <c:v>43260</c:v>
                </c:pt>
                <c:pt idx="43261">
                  <c:v>43261</c:v>
                </c:pt>
                <c:pt idx="43262">
                  <c:v>43262</c:v>
                </c:pt>
                <c:pt idx="43263">
                  <c:v>43263</c:v>
                </c:pt>
                <c:pt idx="43264">
                  <c:v>43264</c:v>
                </c:pt>
                <c:pt idx="43265">
                  <c:v>43265</c:v>
                </c:pt>
                <c:pt idx="43266">
                  <c:v>43266</c:v>
                </c:pt>
                <c:pt idx="43267">
                  <c:v>43267</c:v>
                </c:pt>
                <c:pt idx="43268">
                  <c:v>43268</c:v>
                </c:pt>
                <c:pt idx="43269">
                  <c:v>43269</c:v>
                </c:pt>
                <c:pt idx="43270">
                  <c:v>43270</c:v>
                </c:pt>
                <c:pt idx="43271">
                  <c:v>43271</c:v>
                </c:pt>
                <c:pt idx="43272">
                  <c:v>43272</c:v>
                </c:pt>
                <c:pt idx="43273">
                  <c:v>43273</c:v>
                </c:pt>
                <c:pt idx="43274">
                  <c:v>43274</c:v>
                </c:pt>
                <c:pt idx="43275">
                  <c:v>43275</c:v>
                </c:pt>
                <c:pt idx="43276">
                  <c:v>43276</c:v>
                </c:pt>
                <c:pt idx="43277">
                  <c:v>43277</c:v>
                </c:pt>
                <c:pt idx="43278">
                  <c:v>43278</c:v>
                </c:pt>
                <c:pt idx="43279">
                  <c:v>43279</c:v>
                </c:pt>
                <c:pt idx="43280">
                  <c:v>43280</c:v>
                </c:pt>
                <c:pt idx="43281">
                  <c:v>43281</c:v>
                </c:pt>
                <c:pt idx="43282">
                  <c:v>43282</c:v>
                </c:pt>
                <c:pt idx="43283">
                  <c:v>43283</c:v>
                </c:pt>
                <c:pt idx="43284">
                  <c:v>43284</c:v>
                </c:pt>
                <c:pt idx="43285">
                  <c:v>43285</c:v>
                </c:pt>
                <c:pt idx="43286">
                  <c:v>43286</c:v>
                </c:pt>
                <c:pt idx="43287">
                  <c:v>43287</c:v>
                </c:pt>
                <c:pt idx="43288">
                  <c:v>43288</c:v>
                </c:pt>
                <c:pt idx="43289">
                  <c:v>43289</c:v>
                </c:pt>
                <c:pt idx="43290">
                  <c:v>43290</c:v>
                </c:pt>
                <c:pt idx="43291">
                  <c:v>43291</c:v>
                </c:pt>
                <c:pt idx="43292">
                  <c:v>43292</c:v>
                </c:pt>
                <c:pt idx="43293">
                  <c:v>43293</c:v>
                </c:pt>
                <c:pt idx="43294">
                  <c:v>43294</c:v>
                </c:pt>
                <c:pt idx="43295">
                  <c:v>43295</c:v>
                </c:pt>
                <c:pt idx="43296">
                  <c:v>43296</c:v>
                </c:pt>
                <c:pt idx="43297">
                  <c:v>43297</c:v>
                </c:pt>
                <c:pt idx="43298">
                  <c:v>43298</c:v>
                </c:pt>
                <c:pt idx="43299">
                  <c:v>43299</c:v>
                </c:pt>
                <c:pt idx="43300">
                  <c:v>43300</c:v>
                </c:pt>
                <c:pt idx="43301">
                  <c:v>43301</c:v>
                </c:pt>
                <c:pt idx="43302">
                  <c:v>43302</c:v>
                </c:pt>
                <c:pt idx="43303">
                  <c:v>43303</c:v>
                </c:pt>
                <c:pt idx="43304">
                  <c:v>43304</c:v>
                </c:pt>
                <c:pt idx="43305">
                  <c:v>43305</c:v>
                </c:pt>
                <c:pt idx="43306">
                  <c:v>43306</c:v>
                </c:pt>
                <c:pt idx="43307">
                  <c:v>43307</c:v>
                </c:pt>
                <c:pt idx="43308">
                  <c:v>43308</c:v>
                </c:pt>
                <c:pt idx="43309">
                  <c:v>43309</c:v>
                </c:pt>
                <c:pt idx="43310">
                  <c:v>43310</c:v>
                </c:pt>
                <c:pt idx="43311">
                  <c:v>43311</c:v>
                </c:pt>
                <c:pt idx="43312">
                  <c:v>43312</c:v>
                </c:pt>
                <c:pt idx="43313">
                  <c:v>43313</c:v>
                </c:pt>
                <c:pt idx="43314">
                  <c:v>43314</c:v>
                </c:pt>
                <c:pt idx="43315">
                  <c:v>43315</c:v>
                </c:pt>
                <c:pt idx="43316">
                  <c:v>43316</c:v>
                </c:pt>
                <c:pt idx="43317">
                  <c:v>43317</c:v>
                </c:pt>
                <c:pt idx="43318">
                  <c:v>43318</c:v>
                </c:pt>
                <c:pt idx="43319">
                  <c:v>43319</c:v>
                </c:pt>
                <c:pt idx="43320">
                  <c:v>43320</c:v>
                </c:pt>
                <c:pt idx="43321">
                  <c:v>43321</c:v>
                </c:pt>
                <c:pt idx="43322">
                  <c:v>43322</c:v>
                </c:pt>
                <c:pt idx="43323">
                  <c:v>43323</c:v>
                </c:pt>
                <c:pt idx="43324">
                  <c:v>43324</c:v>
                </c:pt>
                <c:pt idx="43325">
                  <c:v>43325</c:v>
                </c:pt>
                <c:pt idx="43326">
                  <c:v>43326</c:v>
                </c:pt>
                <c:pt idx="43327">
                  <c:v>43327</c:v>
                </c:pt>
                <c:pt idx="43328">
                  <c:v>43328</c:v>
                </c:pt>
                <c:pt idx="43329">
                  <c:v>43329</c:v>
                </c:pt>
                <c:pt idx="43330">
                  <c:v>43330</c:v>
                </c:pt>
                <c:pt idx="43331">
                  <c:v>43331</c:v>
                </c:pt>
                <c:pt idx="43332">
                  <c:v>43332</c:v>
                </c:pt>
                <c:pt idx="43333">
                  <c:v>43333</c:v>
                </c:pt>
                <c:pt idx="43334">
                  <c:v>43334</c:v>
                </c:pt>
                <c:pt idx="43335">
                  <c:v>43335</c:v>
                </c:pt>
                <c:pt idx="43336">
                  <c:v>43336</c:v>
                </c:pt>
                <c:pt idx="43337">
                  <c:v>43337</c:v>
                </c:pt>
                <c:pt idx="43338">
                  <c:v>43338</c:v>
                </c:pt>
                <c:pt idx="43339">
                  <c:v>43339</c:v>
                </c:pt>
                <c:pt idx="43340">
                  <c:v>43340</c:v>
                </c:pt>
                <c:pt idx="43341">
                  <c:v>43341</c:v>
                </c:pt>
                <c:pt idx="43342">
                  <c:v>43342</c:v>
                </c:pt>
                <c:pt idx="43343">
                  <c:v>43343</c:v>
                </c:pt>
                <c:pt idx="43344">
                  <c:v>43344</c:v>
                </c:pt>
                <c:pt idx="43345">
                  <c:v>43345</c:v>
                </c:pt>
                <c:pt idx="43346">
                  <c:v>43346</c:v>
                </c:pt>
                <c:pt idx="43347">
                  <c:v>43347</c:v>
                </c:pt>
                <c:pt idx="43348">
                  <c:v>43348</c:v>
                </c:pt>
                <c:pt idx="43349">
                  <c:v>43349</c:v>
                </c:pt>
                <c:pt idx="43350">
                  <c:v>43350</c:v>
                </c:pt>
                <c:pt idx="43351">
                  <c:v>43351</c:v>
                </c:pt>
                <c:pt idx="43352">
                  <c:v>43352</c:v>
                </c:pt>
                <c:pt idx="43353">
                  <c:v>43353</c:v>
                </c:pt>
                <c:pt idx="43354">
                  <c:v>43354</c:v>
                </c:pt>
                <c:pt idx="43355">
                  <c:v>43355</c:v>
                </c:pt>
                <c:pt idx="43356">
                  <c:v>43356</c:v>
                </c:pt>
                <c:pt idx="43357">
                  <c:v>43357</c:v>
                </c:pt>
                <c:pt idx="43358">
                  <c:v>43358</c:v>
                </c:pt>
                <c:pt idx="43359">
                  <c:v>43359</c:v>
                </c:pt>
                <c:pt idx="43360">
                  <c:v>43360</c:v>
                </c:pt>
                <c:pt idx="43361">
                  <c:v>43361</c:v>
                </c:pt>
                <c:pt idx="43362">
                  <c:v>43362</c:v>
                </c:pt>
                <c:pt idx="43363">
                  <c:v>43363</c:v>
                </c:pt>
                <c:pt idx="43364">
                  <c:v>43364</c:v>
                </c:pt>
                <c:pt idx="43365">
                  <c:v>43365</c:v>
                </c:pt>
                <c:pt idx="43366">
                  <c:v>43366</c:v>
                </c:pt>
                <c:pt idx="43367">
                  <c:v>43367</c:v>
                </c:pt>
                <c:pt idx="43368">
                  <c:v>43368</c:v>
                </c:pt>
                <c:pt idx="43369">
                  <c:v>43369</c:v>
                </c:pt>
                <c:pt idx="43370">
                  <c:v>43370</c:v>
                </c:pt>
                <c:pt idx="43371">
                  <c:v>43371</c:v>
                </c:pt>
                <c:pt idx="43372">
                  <c:v>43372</c:v>
                </c:pt>
                <c:pt idx="43373">
                  <c:v>43373</c:v>
                </c:pt>
                <c:pt idx="43374">
                  <c:v>43374</c:v>
                </c:pt>
                <c:pt idx="43375">
                  <c:v>43375</c:v>
                </c:pt>
                <c:pt idx="43376">
                  <c:v>43376</c:v>
                </c:pt>
                <c:pt idx="43377">
                  <c:v>43377</c:v>
                </c:pt>
                <c:pt idx="43378">
                  <c:v>43378</c:v>
                </c:pt>
                <c:pt idx="43379">
                  <c:v>43379</c:v>
                </c:pt>
                <c:pt idx="43380">
                  <c:v>43380</c:v>
                </c:pt>
                <c:pt idx="43381">
                  <c:v>43381</c:v>
                </c:pt>
                <c:pt idx="43382">
                  <c:v>43382</c:v>
                </c:pt>
                <c:pt idx="43383">
                  <c:v>43383</c:v>
                </c:pt>
                <c:pt idx="43384">
                  <c:v>43384</c:v>
                </c:pt>
                <c:pt idx="43385">
                  <c:v>43385</c:v>
                </c:pt>
                <c:pt idx="43386">
                  <c:v>43386</c:v>
                </c:pt>
                <c:pt idx="43387">
                  <c:v>43387</c:v>
                </c:pt>
                <c:pt idx="43388">
                  <c:v>43388</c:v>
                </c:pt>
                <c:pt idx="43389">
                  <c:v>43389</c:v>
                </c:pt>
                <c:pt idx="43390">
                  <c:v>43390</c:v>
                </c:pt>
                <c:pt idx="43391">
                  <c:v>43391</c:v>
                </c:pt>
                <c:pt idx="43392">
                  <c:v>43392</c:v>
                </c:pt>
                <c:pt idx="43393">
                  <c:v>43393</c:v>
                </c:pt>
                <c:pt idx="43394">
                  <c:v>43394</c:v>
                </c:pt>
                <c:pt idx="43395">
                  <c:v>43395</c:v>
                </c:pt>
                <c:pt idx="43396">
                  <c:v>43396</c:v>
                </c:pt>
                <c:pt idx="43397">
                  <c:v>43397</c:v>
                </c:pt>
                <c:pt idx="43398">
                  <c:v>43398</c:v>
                </c:pt>
                <c:pt idx="43399">
                  <c:v>43399</c:v>
                </c:pt>
                <c:pt idx="43400">
                  <c:v>43400</c:v>
                </c:pt>
                <c:pt idx="43401">
                  <c:v>43401</c:v>
                </c:pt>
                <c:pt idx="43402">
                  <c:v>43402</c:v>
                </c:pt>
                <c:pt idx="43403">
                  <c:v>43403</c:v>
                </c:pt>
                <c:pt idx="43404">
                  <c:v>43404</c:v>
                </c:pt>
                <c:pt idx="43405">
                  <c:v>43405</c:v>
                </c:pt>
                <c:pt idx="43406">
                  <c:v>43406</c:v>
                </c:pt>
                <c:pt idx="43407">
                  <c:v>43407</c:v>
                </c:pt>
                <c:pt idx="43408">
                  <c:v>43408</c:v>
                </c:pt>
                <c:pt idx="43409">
                  <c:v>43409</c:v>
                </c:pt>
                <c:pt idx="43410">
                  <c:v>43410</c:v>
                </c:pt>
                <c:pt idx="43411">
                  <c:v>43411</c:v>
                </c:pt>
                <c:pt idx="43412">
                  <c:v>43412</c:v>
                </c:pt>
                <c:pt idx="43413">
                  <c:v>43413</c:v>
                </c:pt>
                <c:pt idx="43414">
                  <c:v>43414</c:v>
                </c:pt>
                <c:pt idx="43415">
                  <c:v>43415</c:v>
                </c:pt>
                <c:pt idx="43416">
                  <c:v>43416</c:v>
                </c:pt>
                <c:pt idx="43417">
                  <c:v>43417</c:v>
                </c:pt>
                <c:pt idx="43418">
                  <c:v>43418</c:v>
                </c:pt>
                <c:pt idx="43419">
                  <c:v>43419</c:v>
                </c:pt>
                <c:pt idx="43420">
                  <c:v>43420</c:v>
                </c:pt>
                <c:pt idx="43421">
                  <c:v>43421</c:v>
                </c:pt>
                <c:pt idx="43422">
                  <c:v>43422</c:v>
                </c:pt>
                <c:pt idx="43423">
                  <c:v>43423</c:v>
                </c:pt>
                <c:pt idx="43424">
                  <c:v>43424</c:v>
                </c:pt>
                <c:pt idx="43425">
                  <c:v>43425</c:v>
                </c:pt>
                <c:pt idx="43426">
                  <c:v>43426</c:v>
                </c:pt>
                <c:pt idx="43427">
                  <c:v>43427</c:v>
                </c:pt>
                <c:pt idx="43428">
                  <c:v>43428</c:v>
                </c:pt>
                <c:pt idx="43429">
                  <c:v>43429</c:v>
                </c:pt>
                <c:pt idx="43430">
                  <c:v>43430</c:v>
                </c:pt>
                <c:pt idx="43431">
                  <c:v>43431</c:v>
                </c:pt>
                <c:pt idx="43432">
                  <c:v>43432</c:v>
                </c:pt>
                <c:pt idx="43433">
                  <c:v>43433</c:v>
                </c:pt>
                <c:pt idx="43434">
                  <c:v>43434</c:v>
                </c:pt>
                <c:pt idx="43435">
                  <c:v>43435</c:v>
                </c:pt>
                <c:pt idx="43436">
                  <c:v>43436</c:v>
                </c:pt>
                <c:pt idx="43437">
                  <c:v>43437</c:v>
                </c:pt>
                <c:pt idx="43438">
                  <c:v>43438</c:v>
                </c:pt>
                <c:pt idx="43439">
                  <c:v>43439</c:v>
                </c:pt>
                <c:pt idx="43440">
                  <c:v>43440</c:v>
                </c:pt>
                <c:pt idx="43441">
                  <c:v>43441</c:v>
                </c:pt>
                <c:pt idx="43442">
                  <c:v>43442</c:v>
                </c:pt>
                <c:pt idx="43443">
                  <c:v>43443</c:v>
                </c:pt>
                <c:pt idx="43444">
                  <c:v>43444</c:v>
                </c:pt>
                <c:pt idx="43445">
                  <c:v>43445</c:v>
                </c:pt>
                <c:pt idx="43446">
                  <c:v>43446</c:v>
                </c:pt>
                <c:pt idx="43447">
                  <c:v>43447</c:v>
                </c:pt>
                <c:pt idx="43448">
                  <c:v>43448</c:v>
                </c:pt>
                <c:pt idx="43449">
                  <c:v>43449</c:v>
                </c:pt>
                <c:pt idx="43450">
                  <c:v>43450</c:v>
                </c:pt>
                <c:pt idx="43451">
                  <c:v>43451</c:v>
                </c:pt>
                <c:pt idx="43452">
                  <c:v>43452</c:v>
                </c:pt>
                <c:pt idx="43453">
                  <c:v>43453</c:v>
                </c:pt>
                <c:pt idx="43454">
                  <c:v>43454</c:v>
                </c:pt>
                <c:pt idx="43455">
                  <c:v>43455</c:v>
                </c:pt>
                <c:pt idx="43456">
                  <c:v>43456</c:v>
                </c:pt>
                <c:pt idx="43457">
                  <c:v>43457</c:v>
                </c:pt>
                <c:pt idx="43458">
                  <c:v>43458</c:v>
                </c:pt>
                <c:pt idx="43459">
                  <c:v>43459</c:v>
                </c:pt>
                <c:pt idx="43460">
                  <c:v>43460</c:v>
                </c:pt>
                <c:pt idx="43461">
                  <c:v>43461</c:v>
                </c:pt>
                <c:pt idx="43462">
                  <c:v>43462</c:v>
                </c:pt>
                <c:pt idx="43463">
                  <c:v>43463</c:v>
                </c:pt>
                <c:pt idx="43464">
                  <c:v>43464</c:v>
                </c:pt>
                <c:pt idx="43465">
                  <c:v>43465</c:v>
                </c:pt>
                <c:pt idx="43466">
                  <c:v>43466</c:v>
                </c:pt>
                <c:pt idx="43467">
                  <c:v>43467</c:v>
                </c:pt>
                <c:pt idx="43468">
                  <c:v>43468</c:v>
                </c:pt>
                <c:pt idx="43469">
                  <c:v>43469</c:v>
                </c:pt>
                <c:pt idx="43470">
                  <c:v>43470</c:v>
                </c:pt>
                <c:pt idx="43471">
                  <c:v>43471</c:v>
                </c:pt>
                <c:pt idx="43472">
                  <c:v>43472</c:v>
                </c:pt>
                <c:pt idx="43473">
                  <c:v>43473</c:v>
                </c:pt>
                <c:pt idx="43474">
                  <c:v>43474</c:v>
                </c:pt>
                <c:pt idx="43475">
                  <c:v>43475</c:v>
                </c:pt>
                <c:pt idx="43476">
                  <c:v>43476</c:v>
                </c:pt>
                <c:pt idx="43477">
                  <c:v>43477</c:v>
                </c:pt>
                <c:pt idx="43478">
                  <c:v>43478</c:v>
                </c:pt>
                <c:pt idx="43479">
                  <c:v>43479</c:v>
                </c:pt>
                <c:pt idx="43480">
                  <c:v>43480</c:v>
                </c:pt>
                <c:pt idx="43481">
                  <c:v>43481</c:v>
                </c:pt>
                <c:pt idx="43482">
                  <c:v>43482</c:v>
                </c:pt>
                <c:pt idx="43483">
                  <c:v>43483</c:v>
                </c:pt>
                <c:pt idx="43484">
                  <c:v>43484</c:v>
                </c:pt>
                <c:pt idx="43485">
                  <c:v>43485</c:v>
                </c:pt>
                <c:pt idx="43486">
                  <c:v>43486</c:v>
                </c:pt>
                <c:pt idx="43487">
                  <c:v>43487</c:v>
                </c:pt>
                <c:pt idx="43488">
                  <c:v>43488</c:v>
                </c:pt>
                <c:pt idx="43489">
                  <c:v>43489</c:v>
                </c:pt>
                <c:pt idx="43490">
                  <c:v>43490</c:v>
                </c:pt>
                <c:pt idx="43491">
                  <c:v>43491</c:v>
                </c:pt>
                <c:pt idx="43492">
                  <c:v>43492</c:v>
                </c:pt>
                <c:pt idx="43493">
                  <c:v>43493</c:v>
                </c:pt>
                <c:pt idx="43494">
                  <c:v>43494</c:v>
                </c:pt>
                <c:pt idx="43495">
                  <c:v>43495</c:v>
                </c:pt>
                <c:pt idx="43496">
                  <c:v>43496</c:v>
                </c:pt>
                <c:pt idx="43497">
                  <c:v>43497</c:v>
                </c:pt>
                <c:pt idx="43498">
                  <c:v>43498</c:v>
                </c:pt>
                <c:pt idx="43499">
                  <c:v>43499</c:v>
                </c:pt>
                <c:pt idx="43500">
                  <c:v>43500</c:v>
                </c:pt>
                <c:pt idx="43501">
                  <c:v>43501</c:v>
                </c:pt>
                <c:pt idx="43502">
                  <c:v>43502</c:v>
                </c:pt>
                <c:pt idx="43503">
                  <c:v>43503</c:v>
                </c:pt>
                <c:pt idx="43504">
                  <c:v>43504</c:v>
                </c:pt>
                <c:pt idx="43505">
                  <c:v>43505</c:v>
                </c:pt>
                <c:pt idx="43506">
                  <c:v>43506</c:v>
                </c:pt>
                <c:pt idx="43507">
                  <c:v>43507</c:v>
                </c:pt>
                <c:pt idx="43508">
                  <c:v>43508</c:v>
                </c:pt>
                <c:pt idx="43509">
                  <c:v>43509</c:v>
                </c:pt>
                <c:pt idx="43510">
                  <c:v>43510</c:v>
                </c:pt>
                <c:pt idx="43511">
                  <c:v>43511</c:v>
                </c:pt>
                <c:pt idx="43512">
                  <c:v>43512</c:v>
                </c:pt>
                <c:pt idx="43513">
                  <c:v>43513</c:v>
                </c:pt>
                <c:pt idx="43514">
                  <c:v>43514</c:v>
                </c:pt>
                <c:pt idx="43515">
                  <c:v>43515</c:v>
                </c:pt>
                <c:pt idx="43516">
                  <c:v>43516</c:v>
                </c:pt>
                <c:pt idx="43517">
                  <c:v>43517</c:v>
                </c:pt>
                <c:pt idx="43518">
                  <c:v>43518</c:v>
                </c:pt>
                <c:pt idx="43519">
                  <c:v>43519</c:v>
                </c:pt>
                <c:pt idx="43520">
                  <c:v>43520</c:v>
                </c:pt>
                <c:pt idx="43521">
                  <c:v>43521</c:v>
                </c:pt>
                <c:pt idx="43522">
                  <c:v>43522</c:v>
                </c:pt>
                <c:pt idx="43523">
                  <c:v>43523</c:v>
                </c:pt>
                <c:pt idx="43524">
                  <c:v>43524</c:v>
                </c:pt>
                <c:pt idx="43525">
                  <c:v>43525</c:v>
                </c:pt>
                <c:pt idx="43526">
                  <c:v>43526</c:v>
                </c:pt>
                <c:pt idx="43527">
                  <c:v>43527</c:v>
                </c:pt>
                <c:pt idx="43528">
                  <c:v>43528</c:v>
                </c:pt>
                <c:pt idx="43529">
                  <c:v>43529</c:v>
                </c:pt>
                <c:pt idx="43530">
                  <c:v>43530</c:v>
                </c:pt>
                <c:pt idx="43531">
                  <c:v>43531</c:v>
                </c:pt>
                <c:pt idx="43532">
                  <c:v>43532</c:v>
                </c:pt>
                <c:pt idx="43533">
                  <c:v>43533</c:v>
                </c:pt>
                <c:pt idx="43534">
                  <c:v>43534</c:v>
                </c:pt>
                <c:pt idx="43535">
                  <c:v>43535</c:v>
                </c:pt>
                <c:pt idx="43536">
                  <c:v>43536</c:v>
                </c:pt>
                <c:pt idx="43537">
                  <c:v>43537</c:v>
                </c:pt>
                <c:pt idx="43538">
                  <c:v>43538</c:v>
                </c:pt>
                <c:pt idx="43539">
                  <c:v>43539</c:v>
                </c:pt>
                <c:pt idx="43540">
                  <c:v>43540</c:v>
                </c:pt>
                <c:pt idx="43541">
                  <c:v>43541</c:v>
                </c:pt>
                <c:pt idx="43542">
                  <c:v>43542</c:v>
                </c:pt>
                <c:pt idx="43543">
                  <c:v>43543</c:v>
                </c:pt>
                <c:pt idx="43544">
                  <c:v>43544</c:v>
                </c:pt>
                <c:pt idx="43545">
                  <c:v>43545</c:v>
                </c:pt>
                <c:pt idx="43546">
                  <c:v>43546</c:v>
                </c:pt>
                <c:pt idx="43547">
                  <c:v>43547</c:v>
                </c:pt>
                <c:pt idx="43548">
                  <c:v>43548</c:v>
                </c:pt>
                <c:pt idx="43549">
                  <c:v>43549</c:v>
                </c:pt>
                <c:pt idx="43550">
                  <c:v>43550</c:v>
                </c:pt>
                <c:pt idx="43551">
                  <c:v>43551</c:v>
                </c:pt>
                <c:pt idx="43552">
                  <c:v>43552</c:v>
                </c:pt>
                <c:pt idx="43553">
                  <c:v>43553</c:v>
                </c:pt>
                <c:pt idx="43554">
                  <c:v>43554</c:v>
                </c:pt>
                <c:pt idx="43555">
                  <c:v>43555</c:v>
                </c:pt>
                <c:pt idx="43556">
                  <c:v>43556</c:v>
                </c:pt>
                <c:pt idx="43557">
                  <c:v>43557</c:v>
                </c:pt>
                <c:pt idx="43558">
                  <c:v>43558</c:v>
                </c:pt>
                <c:pt idx="43559">
                  <c:v>43559</c:v>
                </c:pt>
                <c:pt idx="43560">
                  <c:v>43560</c:v>
                </c:pt>
                <c:pt idx="43561">
                  <c:v>43561</c:v>
                </c:pt>
                <c:pt idx="43562">
                  <c:v>43562</c:v>
                </c:pt>
                <c:pt idx="43563">
                  <c:v>43563</c:v>
                </c:pt>
                <c:pt idx="43564">
                  <c:v>43564</c:v>
                </c:pt>
                <c:pt idx="43565">
                  <c:v>43565</c:v>
                </c:pt>
                <c:pt idx="43566">
                  <c:v>43566</c:v>
                </c:pt>
                <c:pt idx="43567">
                  <c:v>43567</c:v>
                </c:pt>
                <c:pt idx="43568">
                  <c:v>43568</c:v>
                </c:pt>
                <c:pt idx="43569">
                  <c:v>43569</c:v>
                </c:pt>
                <c:pt idx="43570">
                  <c:v>43570</c:v>
                </c:pt>
                <c:pt idx="43571">
                  <c:v>43571</c:v>
                </c:pt>
                <c:pt idx="43572">
                  <c:v>43572</c:v>
                </c:pt>
                <c:pt idx="43573">
                  <c:v>43573</c:v>
                </c:pt>
                <c:pt idx="43574">
                  <c:v>43574</c:v>
                </c:pt>
                <c:pt idx="43575">
                  <c:v>43575</c:v>
                </c:pt>
                <c:pt idx="43576">
                  <c:v>43576</c:v>
                </c:pt>
                <c:pt idx="43577">
                  <c:v>43577</c:v>
                </c:pt>
                <c:pt idx="43578">
                  <c:v>43578</c:v>
                </c:pt>
                <c:pt idx="43579">
                  <c:v>43579</c:v>
                </c:pt>
                <c:pt idx="43580">
                  <c:v>43580</c:v>
                </c:pt>
                <c:pt idx="43581">
                  <c:v>43581</c:v>
                </c:pt>
                <c:pt idx="43582">
                  <c:v>43582</c:v>
                </c:pt>
                <c:pt idx="43583">
                  <c:v>43583</c:v>
                </c:pt>
                <c:pt idx="43584">
                  <c:v>43584</c:v>
                </c:pt>
                <c:pt idx="43585">
                  <c:v>43585</c:v>
                </c:pt>
                <c:pt idx="43586">
                  <c:v>43586</c:v>
                </c:pt>
                <c:pt idx="43587">
                  <c:v>43587</c:v>
                </c:pt>
                <c:pt idx="43588">
                  <c:v>43588</c:v>
                </c:pt>
                <c:pt idx="43589">
                  <c:v>43589</c:v>
                </c:pt>
                <c:pt idx="43590">
                  <c:v>43590</c:v>
                </c:pt>
                <c:pt idx="43591">
                  <c:v>43591</c:v>
                </c:pt>
                <c:pt idx="43592">
                  <c:v>43592</c:v>
                </c:pt>
                <c:pt idx="43593">
                  <c:v>43593</c:v>
                </c:pt>
                <c:pt idx="43594">
                  <c:v>43594</c:v>
                </c:pt>
                <c:pt idx="43595">
                  <c:v>43595</c:v>
                </c:pt>
                <c:pt idx="43596">
                  <c:v>43596</c:v>
                </c:pt>
                <c:pt idx="43597">
                  <c:v>43597</c:v>
                </c:pt>
                <c:pt idx="43598">
                  <c:v>43598</c:v>
                </c:pt>
                <c:pt idx="43599">
                  <c:v>43599</c:v>
                </c:pt>
                <c:pt idx="43600">
                  <c:v>43600</c:v>
                </c:pt>
                <c:pt idx="43601">
                  <c:v>43601</c:v>
                </c:pt>
                <c:pt idx="43602">
                  <c:v>43602</c:v>
                </c:pt>
                <c:pt idx="43603">
                  <c:v>43603</c:v>
                </c:pt>
                <c:pt idx="43604">
                  <c:v>43604</c:v>
                </c:pt>
                <c:pt idx="43605">
                  <c:v>43605</c:v>
                </c:pt>
                <c:pt idx="43606">
                  <c:v>43606</c:v>
                </c:pt>
                <c:pt idx="43607">
                  <c:v>43607</c:v>
                </c:pt>
                <c:pt idx="43608">
                  <c:v>43608</c:v>
                </c:pt>
                <c:pt idx="43609">
                  <c:v>43609</c:v>
                </c:pt>
                <c:pt idx="43610">
                  <c:v>43610</c:v>
                </c:pt>
                <c:pt idx="43611">
                  <c:v>43611</c:v>
                </c:pt>
                <c:pt idx="43612">
                  <c:v>43612</c:v>
                </c:pt>
                <c:pt idx="43613">
                  <c:v>43613</c:v>
                </c:pt>
                <c:pt idx="43614">
                  <c:v>43614</c:v>
                </c:pt>
                <c:pt idx="43615">
                  <c:v>43615</c:v>
                </c:pt>
                <c:pt idx="43616">
                  <c:v>43616</c:v>
                </c:pt>
                <c:pt idx="43617">
                  <c:v>43617</c:v>
                </c:pt>
                <c:pt idx="43618">
                  <c:v>43618</c:v>
                </c:pt>
                <c:pt idx="43619">
                  <c:v>43619</c:v>
                </c:pt>
                <c:pt idx="43620">
                  <c:v>43620</c:v>
                </c:pt>
                <c:pt idx="43621">
                  <c:v>43621</c:v>
                </c:pt>
                <c:pt idx="43622">
                  <c:v>43622</c:v>
                </c:pt>
                <c:pt idx="43623">
                  <c:v>43623</c:v>
                </c:pt>
                <c:pt idx="43624">
                  <c:v>43624</c:v>
                </c:pt>
                <c:pt idx="43625">
                  <c:v>43625</c:v>
                </c:pt>
                <c:pt idx="43626">
                  <c:v>43626</c:v>
                </c:pt>
                <c:pt idx="43627">
                  <c:v>43627</c:v>
                </c:pt>
                <c:pt idx="43628">
                  <c:v>43628</c:v>
                </c:pt>
                <c:pt idx="43629">
                  <c:v>43629</c:v>
                </c:pt>
                <c:pt idx="43630">
                  <c:v>43630</c:v>
                </c:pt>
                <c:pt idx="43631">
                  <c:v>43631</c:v>
                </c:pt>
                <c:pt idx="43632">
                  <c:v>43632</c:v>
                </c:pt>
                <c:pt idx="43633">
                  <c:v>43633</c:v>
                </c:pt>
                <c:pt idx="43634">
                  <c:v>43634</c:v>
                </c:pt>
                <c:pt idx="43635">
                  <c:v>43635</c:v>
                </c:pt>
                <c:pt idx="43636">
                  <c:v>43636</c:v>
                </c:pt>
                <c:pt idx="43637">
                  <c:v>43637</c:v>
                </c:pt>
                <c:pt idx="43638">
                  <c:v>43638</c:v>
                </c:pt>
                <c:pt idx="43639">
                  <c:v>43639</c:v>
                </c:pt>
                <c:pt idx="43640">
                  <c:v>43640</c:v>
                </c:pt>
                <c:pt idx="43641">
                  <c:v>43641</c:v>
                </c:pt>
                <c:pt idx="43642">
                  <c:v>43642</c:v>
                </c:pt>
                <c:pt idx="43643">
                  <c:v>43643</c:v>
                </c:pt>
                <c:pt idx="43644">
                  <c:v>43644</c:v>
                </c:pt>
                <c:pt idx="43645">
                  <c:v>43645</c:v>
                </c:pt>
                <c:pt idx="43646">
                  <c:v>43646</c:v>
                </c:pt>
                <c:pt idx="43647">
                  <c:v>43647</c:v>
                </c:pt>
                <c:pt idx="43648">
                  <c:v>43648</c:v>
                </c:pt>
                <c:pt idx="43649">
                  <c:v>43649</c:v>
                </c:pt>
                <c:pt idx="43650">
                  <c:v>43650</c:v>
                </c:pt>
                <c:pt idx="43651">
                  <c:v>43651</c:v>
                </c:pt>
                <c:pt idx="43652">
                  <c:v>43652</c:v>
                </c:pt>
                <c:pt idx="43653">
                  <c:v>43653</c:v>
                </c:pt>
                <c:pt idx="43654">
                  <c:v>43654</c:v>
                </c:pt>
                <c:pt idx="43655">
                  <c:v>43655</c:v>
                </c:pt>
                <c:pt idx="43656">
                  <c:v>43656</c:v>
                </c:pt>
                <c:pt idx="43657">
                  <c:v>43657</c:v>
                </c:pt>
                <c:pt idx="43658">
                  <c:v>43658</c:v>
                </c:pt>
                <c:pt idx="43659">
                  <c:v>43659</c:v>
                </c:pt>
                <c:pt idx="43660">
                  <c:v>43660</c:v>
                </c:pt>
                <c:pt idx="43661">
                  <c:v>43661</c:v>
                </c:pt>
                <c:pt idx="43662">
                  <c:v>43662</c:v>
                </c:pt>
                <c:pt idx="43663">
                  <c:v>43663</c:v>
                </c:pt>
                <c:pt idx="43664">
                  <c:v>43664</c:v>
                </c:pt>
                <c:pt idx="43665">
                  <c:v>43665</c:v>
                </c:pt>
                <c:pt idx="43666">
                  <c:v>43666</c:v>
                </c:pt>
                <c:pt idx="43667">
                  <c:v>43667</c:v>
                </c:pt>
                <c:pt idx="43668">
                  <c:v>43668</c:v>
                </c:pt>
                <c:pt idx="43669">
                  <c:v>43669</c:v>
                </c:pt>
                <c:pt idx="43670">
                  <c:v>43670</c:v>
                </c:pt>
                <c:pt idx="43671">
                  <c:v>43671</c:v>
                </c:pt>
                <c:pt idx="43672">
                  <c:v>43672</c:v>
                </c:pt>
                <c:pt idx="43673">
                  <c:v>43673</c:v>
                </c:pt>
                <c:pt idx="43674">
                  <c:v>43674</c:v>
                </c:pt>
                <c:pt idx="43675">
                  <c:v>43675</c:v>
                </c:pt>
                <c:pt idx="43676">
                  <c:v>43676</c:v>
                </c:pt>
                <c:pt idx="43677">
                  <c:v>43677</c:v>
                </c:pt>
                <c:pt idx="43678">
                  <c:v>43678</c:v>
                </c:pt>
                <c:pt idx="43679">
                  <c:v>43679</c:v>
                </c:pt>
                <c:pt idx="43680">
                  <c:v>43680</c:v>
                </c:pt>
                <c:pt idx="43681">
                  <c:v>43681</c:v>
                </c:pt>
                <c:pt idx="43682">
                  <c:v>43682</c:v>
                </c:pt>
                <c:pt idx="43683">
                  <c:v>43683</c:v>
                </c:pt>
                <c:pt idx="43684">
                  <c:v>43684</c:v>
                </c:pt>
                <c:pt idx="43685">
                  <c:v>43685</c:v>
                </c:pt>
                <c:pt idx="43686">
                  <c:v>43686</c:v>
                </c:pt>
                <c:pt idx="43687">
                  <c:v>43687</c:v>
                </c:pt>
                <c:pt idx="43688">
                  <c:v>43688</c:v>
                </c:pt>
                <c:pt idx="43689">
                  <c:v>43689</c:v>
                </c:pt>
                <c:pt idx="43690">
                  <c:v>43690</c:v>
                </c:pt>
                <c:pt idx="43691">
                  <c:v>43691</c:v>
                </c:pt>
                <c:pt idx="43692">
                  <c:v>43692</c:v>
                </c:pt>
                <c:pt idx="43693">
                  <c:v>43693</c:v>
                </c:pt>
                <c:pt idx="43694">
                  <c:v>43694</c:v>
                </c:pt>
                <c:pt idx="43695">
                  <c:v>43695</c:v>
                </c:pt>
                <c:pt idx="43696">
                  <c:v>43696</c:v>
                </c:pt>
                <c:pt idx="43697">
                  <c:v>43697</c:v>
                </c:pt>
                <c:pt idx="43698">
                  <c:v>43698</c:v>
                </c:pt>
                <c:pt idx="43699">
                  <c:v>43699</c:v>
                </c:pt>
                <c:pt idx="43700">
                  <c:v>43700</c:v>
                </c:pt>
                <c:pt idx="43701">
                  <c:v>43701</c:v>
                </c:pt>
                <c:pt idx="43702">
                  <c:v>43702</c:v>
                </c:pt>
                <c:pt idx="43703">
                  <c:v>43703</c:v>
                </c:pt>
                <c:pt idx="43704">
                  <c:v>43704</c:v>
                </c:pt>
                <c:pt idx="43705">
                  <c:v>43705</c:v>
                </c:pt>
                <c:pt idx="43706">
                  <c:v>43706</c:v>
                </c:pt>
                <c:pt idx="43707">
                  <c:v>43707</c:v>
                </c:pt>
                <c:pt idx="43708">
                  <c:v>43708</c:v>
                </c:pt>
                <c:pt idx="43709">
                  <c:v>43709</c:v>
                </c:pt>
                <c:pt idx="43710">
                  <c:v>43710</c:v>
                </c:pt>
                <c:pt idx="43711">
                  <c:v>43711</c:v>
                </c:pt>
                <c:pt idx="43712">
                  <c:v>43712</c:v>
                </c:pt>
                <c:pt idx="43713">
                  <c:v>43713</c:v>
                </c:pt>
                <c:pt idx="43714">
                  <c:v>43714</c:v>
                </c:pt>
                <c:pt idx="43715">
                  <c:v>43715</c:v>
                </c:pt>
                <c:pt idx="43716">
                  <c:v>43716</c:v>
                </c:pt>
                <c:pt idx="43717">
                  <c:v>43717</c:v>
                </c:pt>
                <c:pt idx="43718">
                  <c:v>43718</c:v>
                </c:pt>
                <c:pt idx="43719">
                  <c:v>43719</c:v>
                </c:pt>
                <c:pt idx="43720">
                  <c:v>43720</c:v>
                </c:pt>
                <c:pt idx="43721">
                  <c:v>43721</c:v>
                </c:pt>
                <c:pt idx="43722">
                  <c:v>43722</c:v>
                </c:pt>
                <c:pt idx="43723">
                  <c:v>43723</c:v>
                </c:pt>
                <c:pt idx="43724">
                  <c:v>43724</c:v>
                </c:pt>
                <c:pt idx="43725">
                  <c:v>43725</c:v>
                </c:pt>
                <c:pt idx="43726">
                  <c:v>43726</c:v>
                </c:pt>
                <c:pt idx="43727">
                  <c:v>43727</c:v>
                </c:pt>
                <c:pt idx="43728">
                  <c:v>43728</c:v>
                </c:pt>
                <c:pt idx="43729">
                  <c:v>43729</c:v>
                </c:pt>
                <c:pt idx="43730">
                  <c:v>43730</c:v>
                </c:pt>
                <c:pt idx="43731">
                  <c:v>43731</c:v>
                </c:pt>
                <c:pt idx="43732">
                  <c:v>43732</c:v>
                </c:pt>
                <c:pt idx="43733">
                  <c:v>43733</c:v>
                </c:pt>
                <c:pt idx="43734">
                  <c:v>43734</c:v>
                </c:pt>
                <c:pt idx="43735">
                  <c:v>43735</c:v>
                </c:pt>
                <c:pt idx="43736">
                  <c:v>43736</c:v>
                </c:pt>
                <c:pt idx="43737">
                  <c:v>43737</c:v>
                </c:pt>
                <c:pt idx="43738">
                  <c:v>43738</c:v>
                </c:pt>
                <c:pt idx="43739">
                  <c:v>43739</c:v>
                </c:pt>
                <c:pt idx="43740">
                  <c:v>43740</c:v>
                </c:pt>
                <c:pt idx="43741">
                  <c:v>43741</c:v>
                </c:pt>
                <c:pt idx="43742">
                  <c:v>43742</c:v>
                </c:pt>
                <c:pt idx="43743">
                  <c:v>43743</c:v>
                </c:pt>
                <c:pt idx="43744">
                  <c:v>43744</c:v>
                </c:pt>
                <c:pt idx="43745">
                  <c:v>43745</c:v>
                </c:pt>
                <c:pt idx="43746">
                  <c:v>43746</c:v>
                </c:pt>
                <c:pt idx="43747">
                  <c:v>43747</c:v>
                </c:pt>
                <c:pt idx="43748">
                  <c:v>43748</c:v>
                </c:pt>
                <c:pt idx="43749">
                  <c:v>43749</c:v>
                </c:pt>
                <c:pt idx="43750">
                  <c:v>43750</c:v>
                </c:pt>
                <c:pt idx="43751">
                  <c:v>43751</c:v>
                </c:pt>
                <c:pt idx="43752">
                  <c:v>43752</c:v>
                </c:pt>
                <c:pt idx="43753">
                  <c:v>43753</c:v>
                </c:pt>
                <c:pt idx="43754">
                  <c:v>43754</c:v>
                </c:pt>
                <c:pt idx="43755">
                  <c:v>43755</c:v>
                </c:pt>
                <c:pt idx="43756">
                  <c:v>43756</c:v>
                </c:pt>
                <c:pt idx="43757">
                  <c:v>43757</c:v>
                </c:pt>
                <c:pt idx="43758">
                  <c:v>43758</c:v>
                </c:pt>
                <c:pt idx="43759">
                  <c:v>43759</c:v>
                </c:pt>
                <c:pt idx="43760">
                  <c:v>43760</c:v>
                </c:pt>
                <c:pt idx="43761">
                  <c:v>43761</c:v>
                </c:pt>
                <c:pt idx="43762">
                  <c:v>43762</c:v>
                </c:pt>
                <c:pt idx="43763">
                  <c:v>43763</c:v>
                </c:pt>
                <c:pt idx="43764">
                  <c:v>43764</c:v>
                </c:pt>
                <c:pt idx="43765">
                  <c:v>43765</c:v>
                </c:pt>
                <c:pt idx="43766">
                  <c:v>43766</c:v>
                </c:pt>
                <c:pt idx="43767">
                  <c:v>43767</c:v>
                </c:pt>
                <c:pt idx="43768">
                  <c:v>43768</c:v>
                </c:pt>
                <c:pt idx="43769">
                  <c:v>43769</c:v>
                </c:pt>
                <c:pt idx="43770">
                  <c:v>43770</c:v>
                </c:pt>
                <c:pt idx="43771">
                  <c:v>43771</c:v>
                </c:pt>
                <c:pt idx="43772">
                  <c:v>43772</c:v>
                </c:pt>
                <c:pt idx="43773">
                  <c:v>43773</c:v>
                </c:pt>
                <c:pt idx="43774">
                  <c:v>43774</c:v>
                </c:pt>
                <c:pt idx="43775">
                  <c:v>43775</c:v>
                </c:pt>
                <c:pt idx="43776">
                  <c:v>43776</c:v>
                </c:pt>
                <c:pt idx="43777">
                  <c:v>43777</c:v>
                </c:pt>
                <c:pt idx="43778">
                  <c:v>43778</c:v>
                </c:pt>
                <c:pt idx="43779">
                  <c:v>43779</c:v>
                </c:pt>
                <c:pt idx="43780">
                  <c:v>43780</c:v>
                </c:pt>
                <c:pt idx="43781">
                  <c:v>43781</c:v>
                </c:pt>
                <c:pt idx="43782">
                  <c:v>43782</c:v>
                </c:pt>
                <c:pt idx="43783">
                  <c:v>43783</c:v>
                </c:pt>
                <c:pt idx="43784">
                  <c:v>43784</c:v>
                </c:pt>
                <c:pt idx="43785">
                  <c:v>43785</c:v>
                </c:pt>
                <c:pt idx="43786">
                  <c:v>43786</c:v>
                </c:pt>
                <c:pt idx="43787">
                  <c:v>43787</c:v>
                </c:pt>
                <c:pt idx="43788">
                  <c:v>43788</c:v>
                </c:pt>
                <c:pt idx="43789">
                  <c:v>43789</c:v>
                </c:pt>
                <c:pt idx="43790">
                  <c:v>43790</c:v>
                </c:pt>
                <c:pt idx="43791">
                  <c:v>43791</c:v>
                </c:pt>
                <c:pt idx="43792">
                  <c:v>43792</c:v>
                </c:pt>
                <c:pt idx="43793">
                  <c:v>43793</c:v>
                </c:pt>
                <c:pt idx="43794">
                  <c:v>43794</c:v>
                </c:pt>
                <c:pt idx="43795">
                  <c:v>43795</c:v>
                </c:pt>
                <c:pt idx="43796">
                  <c:v>43796</c:v>
                </c:pt>
                <c:pt idx="43797">
                  <c:v>43797</c:v>
                </c:pt>
                <c:pt idx="43798">
                  <c:v>43798</c:v>
                </c:pt>
                <c:pt idx="43799">
                  <c:v>43799</c:v>
                </c:pt>
                <c:pt idx="43800">
                  <c:v>43800</c:v>
                </c:pt>
                <c:pt idx="43801">
                  <c:v>43801</c:v>
                </c:pt>
                <c:pt idx="43802">
                  <c:v>43802</c:v>
                </c:pt>
                <c:pt idx="43803">
                  <c:v>43803</c:v>
                </c:pt>
                <c:pt idx="43804">
                  <c:v>43804</c:v>
                </c:pt>
                <c:pt idx="43805">
                  <c:v>43805</c:v>
                </c:pt>
                <c:pt idx="43806">
                  <c:v>43806</c:v>
                </c:pt>
                <c:pt idx="43807">
                  <c:v>43807</c:v>
                </c:pt>
                <c:pt idx="43808">
                  <c:v>43808</c:v>
                </c:pt>
                <c:pt idx="43809">
                  <c:v>43809</c:v>
                </c:pt>
                <c:pt idx="43810">
                  <c:v>43810</c:v>
                </c:pt>
                <c:pt idx="43811">
                  <c:v>43811</c:v>
                </c:pt>
                <c:pt idx="43812">
                  <c:v>43812</c:v>
                </c:pt>
                <c:pt idx="43813">
                  <c:v>43813</c:v>
                </c:pt>
                <c:pt idx="43814">
                  <c:v>43814</c:v>
                </c:pt>
                <c:pt idx="43815">
                  <c:v>43815</c:v>
                </c:pt>
                <c:pt idx="43816">
                  <c:v>43816</c:v>
                </c:pt>
                <c:pt idx="43817">
                  <c:v>43817</c:v>
                </c:pt>
                <c:pt idx="43818">
                  <c:v>43818</c:v>
                </c:pt>
                <c:pt idx="43819">
                  <c:v>43819</c:v>
                </c:pt>
                <c:pt idx="43820">
                  <c:v>43820</c:v>
                </c:pt>
                <c:pt idx="43821">
                  <c:v>43821</c:v>
                </c:pt>
                <c:pt idx="43822">
                  <c:v>43822</c:v>
                </c:pt>
                <c:pt idx="43823">
                  <c:v>43823</c:v>
                </c:pt>
                <c:pt idx="43824">
                  <c:v>43824</c:v>
                </c:pt>
                <c:pt idx="43825">
                  <c:v>43825</c:v>
                </c:pt>
                <c:pt idx="43826">
                  <c:v>43826</c:v>
                </c:pt>
                <c:pt idx="43827">
                  <c:v>43827</c:v>
                </c:pt>
                <c:pt idx="43828">
                  <c:v>43828</c:v>
                </c:pt>
                <c:pt idx="43829">
                  <c:v>43829</c:v>
                </c:pt>
                <c:pt idx="43830">
                  <c:v>43830</c:v>
                </c:pt>
                <c:pt idx="43831">
                  <c:v>43831</c:v>
                </c:pt>
                <c:pt idx="43832">
                  <c:v>43832</c:v>
                </c:pt>
                <c:pt idx="43833">
                  <c:v>43833</c:v>
                </c:pt>
                <c:pt idx="43834">
                  <c:v>43834</c:v>
                </c:pt>
                <c:pt idx="43835">
                  <c:v>43835</c:v>
                </c:pt>
                <c:pt idx="43836">
                  <c:v>43836</c:v>
                </c:pt>
                <c:pt idx="43837">
                  <c:v>43837</c:v>
                </c:pt>
                <c:pt idx="43838">
                  <c:v>43838</c:v>
                </c:pt>
                <c:pt idx="43839">
                  <c:v>43839</c:v>
                </c:pt>
                <c:pt idx="43840">
                  <c:v>43840</c:v>
                </c:pt>
                <c:pt idx="43841">
                  <c:v>43841</c:v>
                </c:pt>
                <c:pt idx="43842">
                  <c:v>43842</c:v>
                </c:pt>
                <c:pt idx="43843">
                  <c:v>43843</c:v>
                </c:pt>
                <c:pt idx="43844">
                  <c:v>43844</c:v>
                </c:pt>
                <c:pt idx="43845">
                  <c:v>43845</c:v>
                </c:pt>
                <c:pt idx="43846">
                  <c:v>43846</c:v>
                </c:pt>
                <c:pt idx="43847">
                  <c:v>43847</c:v>
                </c:pt>
                <c:pt idx="43848">
                  <c:v>43848</c:v>
                </c:pt>
                <c:pt idx="43849">
                  <c:v>43849</c:v>
                </c:pt>
                <c:pt idx="43850">
                  <c:v>43850</c:v>
                </c:pt>
                <c:pt idx="43851">
                  <c:v>43851</c:v>
                </c:pt>
                <c:pt idx="43852">
                  <c:v>43852</c:v>
                </c:pt>
                <c:pt idx="43853">
                  <c:v>43853</c:v>
                </c:pt>
                <c:pt idx="43854">
                  <c:v>43854</c:v>
                </c:pt>
                <c:pt idx="43855">
                  <c:v>43855</c:v>
                </c:pt>
                <c:pt idx="43856">
                  <c:v>43856</c:v>
                </c:pt>
                <c:pt idx="43857">
                  <c:v>43857</c:v>
                </c:pt>
                <c:pt idx="43858">
                  <c:v>43858</c:v>
                </c:pt>
                <c:pt idx="43859">
                  <c:v>43859</c:v>
                </c:pt>
                <c:pt idx="43860">
                  <c:v>43860</c:v>
                </c:pt>
                <c:pt idx="43861">
                  <c:v>43861</c:v>
                </c:pt>
                <c:pt idx="43862">
                  <c:v>43862</c:v>
                </c:pt>
                <c:pt idx="43863">
                  <c:v>43863</c:v>
                </c:pt>
                <c:pt idx="43864">
                  <c:v>43864</c:v>
                </c:pt>
                <c:pt idx="43865">
                  <c:v>43865</c:v>
                </c:pt>
                <c:pt idx="43866">
                  <c:v>43866</c:v>
                </c:pt>
                <c:pt idx="43867">
                  <c:v>43867</c:v>
                </c:pt>
                <c:pt idx="43868">
                  <c:v>43868</c:v>
                </c:pt>
                <c:pt idx="43869">
                  <c:v>43869</c:v>
                </c:pt>
                <c:pt idx="43870">
                  <c:v>43870</c:v>
                </c:pt>
                <c:pt idx="43871">
                  <c:v>43871</c:v>
                </c:pt>
                <c:pt idx="43872">
                  <c:v>43872</c:v>
                </c:pt>
                <c:pt idx="43873">
                  <c:v>43873</c:v>
                </c:pt>
                <c:pt idx="43874">
                  <c:v>43874</c:v>
                </c:pt>
                <c:pt idx="43875">
                  <c:v>43875</c:v>
                </c:pt>
                <c:pt idx="43876">
                  <c:v>43876</c:v>
                </c:pt>
                <c:pt idx="43877">
                  <c:v>43877</c:v>
                </c:pt>
                <c:pt idx="43878">
                  <c:v>43878</c:v>
                </c:pt>
                <c:pt idx="43879">
                  <c:v>43879</c:v>
                </c:pt>
                <c:pt idx="43880">
                  <c:v>43880</c:v>
                </c:pt>
                <c:pt idx="43881">
                  <c:v>43881</c:v>
                </c:pt>
                <c:pt idx="43882">
                  <c:v>43882</c:v>
                </c:pt>
                <c:pt idx="43883">
                  <c:v>43883</c:v>
                </c:pt>
                <c:pt idx="43884">
                  <c:v>43884</c:v>
                </c:pt>
                <c:pt idx="43885">
                  <c:v>43885</c:v>
                </c:pt>
                <c:pt idx="43886">
                  <c:v>43886</c:v>
                </c:pt>
                <c:pt idx="43887">
                  <c:v>43887</c:v>
                </c:pt>
                <c:pt idx="43888">
                  <c:v>43888</c:v>
                </c:pt>
                <c:pt idx="43889">
                  <c:v>43889</c:v>
                </c:pt>
                <c:pt idx="43890">
                  <c:v>43890</c:v>
                </c:pt>
                <c:pt idx="43891">
                  <c:v>43891</c:v>
                </c:pt>
                <c:pt idx="43892">
                  <c:v>43892</c:v>
                </c:pt>
                <c:pt idx="43893">
                  <c:v>43893</c:v>
                </c:pt>
                <c:pt idx="43894">
                  <c:v>43894</c:v>
                </c:pt>
                <c:pt idx="43895">
                  <c:v>43895</c:v>
                </c:pt>
                <c:pt idx="43896">
                  <c:v>43896</c:v>
                </c:pt>
                <c:pt idx="43897">
                  <c:v>43897</c:v>
                </c:pt>
                <c:pt idx="43898">
                  <c:v>43898</c:v>
                </c:pt>
                <c:pt idx="43899">
                  <c:v>43899</c:v>
                </c:pt>
                <c:pt idx="43900">
                  <c:v>43900</c:v>
                </c:pt>
                <c:pt idx="43901">
                  <c:v>43901</c:v>
                </c:pt>
                <c:pt idx="43902">
                  <c:v>43902</c:v>
                </c:pt>
                <c:pt idx="43903">
                  <c:v>43903</c:v>
                </c:pt>
                <c:pt idx="43904">
                  <c:v>43904</c:v>
                </c:pt>
                <c:pt idx="43905">
                  <c:v>43905</c:v>
                </c:pt>
                <c:pt idx="43906">
                  <c:v>43906</c:v>
                </c:pt>
                <c:pt idx="43907">
                  <c:v>43907</c:v>
                </c:pt>
                <c:pt idx="43908">
                  <c:v>43908</c:v>
                </c:pt>
                <c:pt idx="43909">
                  <c:v>43909</c:v>
                </c:pt>
                <c:pt idx="43910">
                  <c:v>43910</c:v>
                </c:pt>
                <c:pt idx="43911">
                  <c:v>43911</c:v>
                </c:pt>
                <c:pt idx="43912">
                  <c:v>43912</c:v>
                </c:pt>
                <c:pt idx="43913">
                  <c:v>43913</c:v>
                </c:pt>
                <c:pt idx="43914">
                  <c:v>43914</c:v>
                </c:pt>
                <c:pt idx="43915">
                  <c:v>43915</c:v>
                </c:pt>
                <c:pt idx="43916">
                  <c:v>43916</c:v>
                </c:pt>
                <c:pt idx="43917">
                  <c:v>43917</c:v>
                </c:pt>
                <c:pt idx="43918">
                  <c:v>43918</c:v>
                </c:pt>
                <c:pt idx="43919">
                  <c:v>43919</c:v>
                </c:pt>
                <c:pt idx="43920">
                  <c:v>43920</c:v>
                </c:pt>
                <c:pt idx="43921">
                  <c:v>43921</c:v>
                </c:pt>
                <c:pt idx="43922">
                  <c:v>43922</c:v>
                </c:pt>
                <c:pt idx="43923">
                  <c:v>43923</c:v>
                </c:pt>
                <c:pt idx="43924">
                  <c:v>43924</c:v>
                </c:pt>
                <c:pt idx="43925">
                  <c:v>43925</c:v>
                </c:pt>
                <c:pt idx="43926">
                  <c:v>43926</c:v>
                </c:pt>
                <c:pt idx="43927">
                  <c:v>43927</c:v>
                </c:pt>
                <c:pt idx="43928">
                  <c:v>43928</c:v>
                </c:pt>
                <c:pt idx="43929">
                  <c:v>43929</c:v>
                </c:pt>
                <c:pt idx="43930">
                  <c:v>43930</c:v>
                </c:pt>
                <c:pt idx="43931">
                  <c:v>43931</c:v>
                </c:pt>
                <c:pt idx="43932">
                  <c:v>43932</c:v>
                </c:pt>
                <c:pt idx="43933">
                  <c:v>43933</c:v>
                </c:pt>
                <c:pt idx="43934">
                  <c:v>43934</c:v>
                </c:pt>
                <c:pt idx="43935">
                  <c:v>43935</c:v>
                </c:pt>
                <c:pt idx="43936">
                  <c:v>43936</c:v>
                </c:pt>
                <c:pt idx="43937">
                  <c:v>43937</c:v>
                </c:pt>
                <c:pt idx="43938">
                  <c:v>43938</c:v>
                </c:pt>
                <c:pt idx="43939">
                  <c:v>43939</c:v>
                </c:pt>
                <c:pt idx="43940">
                  <c:v>43940</c:v>
                </c:pt>
                <c:pt idx="43941">
                  <c:v>43941</c:v>
                </c:pt>
                <c:pt idx="43942">
                  <c:v>43942</c:v>
                </c:pt>
                <c:pt idx="43943">
                  <c:v>43943</c:v>
                </c:pt>
                <c:pt idx="43944">
                  <c:v>43944</c:v>
                </c:pt>
                <c:pt idx="43945">
                  <c:v>43945</c:v>
                </c:pt>
                <c:pt idx="43946">
                  <c:v>43946</c:v>
                </c:pt>
                <c:pt idx="43947">
                  <c:v>43947</c:v>
                </c:pt>
                <c:pt idx="43948">
                  <c:v>43948</c:v>
                </c:pt>
                <c:pt idx="43949">
                  <c:v>43949</c:v>
                </c:pt>
                <c:pt idx="43950">
                  <c:v>43950</c:v>
                </c:pt>
                <c:pt idx="43951">
                  <c:v>43951</c:v>
                </c:pt>
                <c:pt idx="43952">
                  <c:v>43952</c:v>
                </c:pt>
                <c:pt idx="43953">
                  <c:v>43953</c:v>
                </c:pt>
                <c:pt idx="43954">
                  <c:v>43954</c:v>
                </c:pt>
                <c:pt idx="43955">
                  <c:v>43955</c:v>
                </c:pt>
                <c:pt idx="43956">
                  <c:v>43956</c:v>
                </c:pt>
                <c:pt idx="43957">
                  <c:v>43957</c:v>
                </c:pt>
                <c:pt idx="43958">
                  <c:v>43958</c:v>
                </c:pt>
                <c:pt idx="43959">
                  <c:v>43959</c:v>
                </c:pt>
                <c:pt idx="43960">
                  <c:v>43960</c:v>
                </c:pt>
                <c:pt idx="43961">
                  <c:v>43961</c:v>
                </c:pt>
                <c:pt idx="43962">
                  <c:v>43962</c:v>
                </c:pt>
                <c:pt idx="43963">
                  <c:v>43963</c:v>
                </c:pt>
                <c:pt idx="43964">
                  <c:v>43964</c:v>
                </c:pt>
                <c:pt idx="43965">
                  <c:v>43965</c:v>
                </c:pt>
                <c:pt idx="43966">
                  <c:v>43966</c:v>
                </c:pt>
                <c:pt idx="43967">
                  <c:v>43967</c:v>
                </c:pt>
                <c:pt idx="43968">
                  <c:v>43968</c:v>
                </c:pt>
                <c:pt idx="43969">
                  <c:v>43969</c:v>
                </c:pt>
                <c:pt idx="43970">
                  <c:v>43970</c:v>
                </c:pt>
                <c:pt idx="43971">
                  <c:v>43971</c:v>
                </c:pt>
                <c:pt idx="43972">
                  <c:v>43972</c:v>
                </c:pt>
                <c:pt idx="43973">
                  <c:v>43973</c:v>
                </c:pt>
                <c:pt idx="43974">
                  <c:v>43974</c:v>
                </c:pt>
                <c:pt idx="43975">
                  <c:v>43975</c:v>
                </c:pt>
                <c:pt idx="43976">
                  <c:v>43976</c:v>
                </c:pt>
                <c:pt idx="43977">
                  <c:v>43977</c:v>
                </c:pt>
                <c:pt idx="43978">
                  <c:v>43978</c:v>
                </c:pt>
                <c:pt idx="43979">
                  <c:v>43979</c:v>
                </c:pt>
                <c:pt idx="43980">
                  <c:v>43980</c:v>
                </c:pt>
                <c:pt idx="43981">
                  <c:v>43981</c:v>
                </c:pt>
                <c:pt idx="43982">
                  <c:v>43982</c:v>
                </c:pt>
                <c:pt idx="43983">
                  <c:v>43983</c:v>
                </c:pt>
                <c:pt idx="43984">
                  <c:v>43984</c:v>
                </c:pt>
                <c:pt idx="43985">
                  <c:v>43985</c:v>
                </c:pt>
                <c:pt idx="43986">
                  <c:v>43986</c:v>
                </c:pt>
                <c:pt idx="43987">
                  <c:v>43987</c:v>
                </c:pt>
                <c:pt idx="43988">
                  <c:v>43988</c:v>
                </c:pt>
                <c:pt idx="43989">
                  <c:v>43989</c:v>
                </c:pt>
                <c:pt idx="43990">
                  <c:v>43990</c:v>
                </c:pt>
                <c:pt idx="43991">
                  <c:v>43991</c:v>
                </c:pt>
                <c:pt idx="43992">
                  <c:v>43992</c:v>
                </c:pt>
                <c:pt idx="43993">
                  <c:v>43993</c:v>
                </c:pt>
                <c:pt idx="43994">
                  <c:v>43994</c:v>
                </c:pt>
                <c:pt idx="43995">
                  <c:v>43995</c:v>
                </c:pt>
                <c:pt idx="43996">
                  <c:v>43996</c:v>
                </c:pt>
                <c:pt idx="43997">
                  <c:v>43997</c:v>
                </c:pt>
                <c:pt idx="43998">
                  <c:v>43998</c:v>
                </c:pt>
                <c:pt idx="43999">
                  <c:v>43999</c:v>
                </c:pt>
                <c:pt idx="44000">
                  <c:v>44000</c:v>
                </c:pt>
                <c:pt idx="44001">
                  <c:v>44001</c:v>
                </c:pt>
                <c:pt idx="44002">
                  <c:v>44002</c:v>
                </c:pt>
                <c:pt idx="44003">
                  <c:v>44003</c:v>
                </c:pt>
                <c:pt idx="44004">
                  <c:v>44004</c:v>
                </c:pt>
                <c:pt idx="44005">
                  <c:v>44005</c:v>
                </c:pt>
                <c:pt idx="44006">
                  <c:v>44006</c:v>
                </c:pt>
                <c:pt idx="44007">
                  <c:v>44007</c:v>
                </c:pt>
                <c:pt idx="44008">
                  <c:v>44008</c:v>
                </c:pt>
                <c:pt idx="44009">
                  <c:v>44009</c:v>
                </c:pt>
                <c:pt idx="44010">
                  <c:v>44010</c:v>
                </c:pt>
                <c:pt idx="44011">
                  <c:v>44011</c:v>
                </c:pt>
                <c:pt idx="44012">
                  <c:v>44012</c:v>
                </c:pt>
                <c:pt idx="44013">
                  <c:v>44013</c:v>
                </c:pt>
                <c:pt idx="44014">
                  <c:v>44014</c:v>
                </c:pt>
                <c:pt idx="44015">
                  <c:v>44015</c:v>
                </c:pt>
                <c:pt idx="44016">
                  <c:v>44016</c:v>
                </c:pt>
                <c:pt idx="44017">
                  <c:v>44017</c:v>
                </c:pt>
                <c:pt idx="44018">
                  <c:v>44018</c:v>
                </c:pt>
                <c:pt idx="44019">
                  <c:v>44019</c:v>
                </c:pt>
                <c:pt idx="44020">
                  <c:v>44020</c:v>
                </c:pt>
                <c:pt idx="44021">
                  <c:v>44021</c:v>
                </c:pt>
                <c:pt idx="44022">
                  <c:v>44022</c:v>
                </c:pt>
                <c:pt idx="44023">
                  <c:v>44023</c:v>
                </c:pt>
                <c:pt idx="44024">
                  <c:v>44024</c:v>
                </c:pt>
                <c:pt idx="44025">
                  <c:v>44025</c:v>
                </c:pt>
                <c:pt idx="44026">
                  <c:v>44026</c:v>
                </c:pt>
                <c:pt idx="44027">
                  <c:v>44027</c:v>
                </c:pt>
                <c:pt idx="44028">
                  <c:v>44028</c:v>
                </c:pt>
                <c:pt idx="44029">
                  <c:v>44029</c:v>
                </c:pt>
                <c:pt idx="44030">
                  <c:v>44030</c:v>
                </c:pt>
                <c:pt idx="44031">
                  <c:v>44031</c:v>
                </c:pt>
                <c:pt idx="44032">
                  <c:v>44032</c:v>
                </c:pt>
                <c:pt idx="44033">
                  <c:v>44033</c:v>
                </c:pt>
                <c:pt idx="44034">
                  <c:v>44034</c:v>
                </c:pt>
                <c:pt idx="44035">
                  <c:v>44035</c:v>
                </c:pt>
                <c:pt idx="44036">
                  <c:v>44036</c:v>
                </c:pt>
                <c:pt idx="44037">
                  <c:v>44037</c:v>
                </c:pt>
                <c:pt idx="44038">
                  <c:v>44038</c:v>
                </c:pt>
                <c:pt idx="44039">
                  <c:v>44039</c:v>
                </c:pt>
                <c:pt idx="44040">
                  <c:v>44040</c:v>
                </c:pt>
                <c:pt idx="44041">
                  <c:v>44041</c:v>
                </c:pt>
                <c:pt idx="44042">
                  <c:v>44042</c:v>
                </c:pt>
                <c:pt idx="44043">
                  <c:v>44043</c:v>
                </c:pt>
                <c:pt idx="44044">
                  <c:v>44044</c:v>
                </c:pt>
                <c:pt idx="44045">
                  <c:v>44045</c:v>
                </c:pt>
                <c:pt idx="44046">
                  <c:v>44046</c:v>
                </c:pt>
                <c:pt idx="44047">
                  <c:v>44047</c:v>
                </c:pt>
                <c:pt idx="44048">
                  <c:v>44048</c:v>
                </c:pt>
                <c:pt idx="44049">
                  <c:v>44049</c:v>
                </c:pt>
                <c:pt idx="44050">
                  <c:v>44050</c:v>
                </c:pt>
                <c:pt idx="44051">
                  <c:v>44051</c:v>
                </c:pt>
                <c:pt idx="44052">
                  <c:v>44052</c:v>
                </c:pt>
                <c:pt idx="44053">
                  <c:v>44053</c:v>
                </c:pt>
                <c:pt idx="44054">
                  <c:v>44054</c:v>
                </c:pt>
                <c:pt idx="44055">
                  <c:v>44055</c:v>
                </c:pt>
                <c:pt idx="44056">
                  <c:v>44056</c:v>
                </c:pt>
                <c:pt idx="44057">
                  <c:v>44057</c:v>
                </c:pt>
                <c:pt idx="44058">
                  <c:v>44058</c:v>
                </c:pt>
                <c:pt idx="44059">
                  <c:v>44059</c:v>
                </c:pt>
                <c:pt idx="44060">
                  <c:v>44060</c:v>
                </c:pt>
                <c:pt idx="44061">
                  <c:v>44061</c:v>
                </c:pt>
                <c:pt idx="44062">
                  <c:v>44062</c:v>
                </c:pt>
                <c:pt idx="44063">
                  <c:v>44063</c:v>
                </c:pt>
                <c:pt idx="44064">
                  <c:v>44064</c:v>
                </c:pt>
                <c:pt idx="44065">
                  <c:v>44065</c:v>
                </c:pt>
                <c:pt idx="44066">
                  <c:v>44066</c:v>
                </c:pt>
                <c:pt idx="44067">
                  <c:v>44067</c:v>
                </c:pt>
                <c:pt idx="44068">
                  <c:v>44068</c:v>
                </c:pt>
                <c:pt idx="44069">
                  <c:v>44069</c:v>
                </c:pt>
                <c:pt idx="44070">
                  <c:v>44070</c:v>
                </c:pt>
                <c:pt idx="44071">
                  <c:v>44071</c:v>
                </c:pt>
                <c:pt idx="44072">
                  <c:v>44072</c:v>
                </c:pt>
                <c:pt idx="44073">
                  <c:v>44073</c:v>
                </c:pt>
                <c:pt idx="44074">
                  <c:v>44074</c:v>
                </c:pt>
                <c:pt idx="44075">
                  <c:v>44075</c:v>
                </c:pt>
                <c:pt idx="44076">
                  <c:v>44076</c:v>
                </c:pt>
                <c:pt idx="44077">
                  <c:v>44077</c:v>
                </c:pt>
                <c:pt idx="44078">
                  <c:v>44078</c:v>
                </c:pt>
                <c:pt idx="44079">
                  <c:v>44079</c:v>
                </c:pt>
                <c:pt idx="44080">
                  <c:v>44080</c:v>
                </c:pt>
                <c:pt idx="44081">
                  <c:v>44081</c:v>
                </c:pt>
                <c:pt idx="44082">
                  <c:v>44082</c:v>
                </c:pt>
                <c:pt idx="44083">
                  <c:v>44083</c:v>
                </c:pt>
                <c:pt idx="44084">
                  <c:v>44084</c:v>
                </c:pt>
                <c:pt idx="44085">
                  <c:v>44085</c:v>
                </c:pt>
                <c:pt idx="44086">
                  <c:v>44086</c:v>
                </c:pt>
                <c:pt idx="44087">
                  <c:v>44087</c:v>
                </c:pt>
                <c:pt idx="44088">
                  <c:v>44088</c:v>
                </c:pt>
                <c:pt idx="44089">
                  <c:v>44089</c:v>
                </c:pt>
                <c:pt idx="44090">
                  <c:v>44090</c:v>
                </c:pt>
                <c:pt idx="44091">
                  <c:v>44091</c:v>
                </c:pt>
                <c:pt idx="44092">
                  <c:v>44092</c:v>
                </c:pt>
                <c:pt idx="44093">
                  <c:v>44093</c:v>
                </c:pt>
                <c:pt idx="44094">
                  <c:v>44094</c:v>
                </c:pt>
                <c:pt idx="44095">
                  <c:v>44095</c:v>
                </c:pt>
                <c:pt idx="44096">
                  <c:v>44096</c:v>
                </c:pt>
                <c:pt idx="44097">
                  <c:v>44097</c:v>
                </c:pt>
                <c:pt idx="44098">
                  <c:v>44098</c:v>
                </c:pt>
                <c:pt idx="44099">
                  <c:v>44099</c:v>
                </c:pt>
                <c:pt idx="44100">
                  <c:v>44100</c:v>
                </c:pt>
                <c:pt idx="44101">
                  <c:v>44101</c:v>
                </c:pt>
                <c:pt idx="44102">
                  <c:v>44102</c:v>
                </c:pt>
                <c:pt idx="44103">
                  <c:v>44103</c:v>
                </c:pt>
                <c:pt idx="44104">
                  <c:v>44104</c:v>
                </c:pt>
                <c:pt idx="44105">
                  <c:v>44105</c:v>
                </c:pt>
                <c:pt idx="44106">
                  <c:v>44106</c:v>
                </c:pt>
                <c:pt idx="44107">
                  <c:v>44107</c:v>
                </c:pt>
                <c:pt idx="44108">
                  <c:v>44108</c:v>
                </c:pt>
                <c:pt idx="44109">
                  <c:v>44109</c:v>
                </c:pt>
                <c:pt idx="44110">
                  <c:v>44110</c:v>
                </c:pt>
                <c:pt idx="44111">
                  <c:v>44111</c:v>
                </c:pt>
                <c:pt idx="44112">
                  <c:v>44112</c:v>
                </c:pt>
                <c:pt idx="44113">
                  <c:v>44113</c:v>
                </c:pt>
                <c:pt idx="44114">
                  <c:v>44114</c:v>
                </c:pt>
                <c:pt idx="44115">
                  <c:v>44115</c:v>
                </c:pt>
                <c:pt idx="44116">
                  <c:v>44116</c:v>
                </c:pt>
                <c:pt idx="44117">
                  <c:v>44117</c:v>
                </c:pt>
                <c:pt idx="44118">
                  <c:v>44118</c:v>
                </c:pt>
                <c:pt idx="44119">
                  <c:v>44119</c:v>
                </c:pt>
                <c:pt idx="44120">
                  <c:v>44120</c:v>
                </c:pt>
                <c:pt idx="44121">
                  <c:v>44121</c:v>
                </c:pt>
                <c:pt idx="44122">
                  <c:v>44122</c:v>
                </c:pt>
                <c:pt idx="44123">
                  <c:v>44123</c:v>
                </c:pt>
                <c:pt idx="44124">
                  <c:v>44124</c:v>
                </c:pt>
                <c:pt idx="44125">
                  <c:v>44125</c:v>
                </c:pt>
                <c:pt idx="44126">
                  <c:v>44126</c:v>
                </c:pt>
                <c:pt idx="44127">
                  <c:v>44127</c:v>
                </c:pt>
                <c:pt idx="44128">
                  <c:v>44128</c:v>
                </c:pt>
                <c:pt idx="44129">
                  <c:v>44129</c:v>
                </c:pt>
                <c:pt idx="44130">
                  <c:v>44130</c:v>
                </c:pt>
                <c:pt idx="44131">
                  <c:v>44131</c:v>
                </c:pt>
                <c:pt idx="44132">
                  <c:v>44132</c:v>
                </c:pt>
                <c:pt idx="44133">
                  <c:v>44133</c:v>
                </c:pt>
                <c:pt idx="44134">
                  <c:v>44134</c:v>
                </c:pt>
                <c:pt idx="44135">
                  <c:v>44135</c:v>
                </c:pt>
                <c:pt idx="44136">
                  <c:v>44136</c:v>
                </c:pt>
                <c:pt idx="44137">
                  <c:v>44137</c:v>
                </c:pt>
                <c:pt idx="44138">
                  <c:v>44138</c:v>
                </c:pt>
                <c:pt idx="44139">
                  <c:v>44139</c:v>
                </c:pt>
                <c:pt idx="44140">
                  <c:v>44140</c:v>
                </c:pt>
                <c:pt idx="44141">
                  <c:v>44141</c:v>
                </c:pt>
                <c:pt idx="44142">
                  <c:v>44142</c:v>
                </c:pt>
                <c:pt idx="44143">
                  <c:v>44143</c:v>
                </c:pt>
                <c:pt idx="44144">
                  <c:v>44144</c:v>
                </c:pt>
                <c:pt idx="44145">
                  <c:v>44145</c:v>
                </c:pt>
                <c:pt idx="44146">
                  <c:v>44146</c:v>
                </c:pt>
                <c:pt idx="44147">
                  <c:v>44147</c:v>
                </c:pt>
                <c:pt idx="44148">
                  <c:v>44148</c:v>
                </c:pt>
                <c:pt idx="44149">
                  <c:v>44149</c:v>
                </c:pt>
                <c:pt idx="44150">
                  <c:v>44150</c:v>
                </c:pt>
                <c:pt idx="44151">
                  <c:v>44151</c:v>
                </c:pt>
                <c:pt idx="44152">
                  <c:v>44152</c:v>
                </c:pt>
                <c:pt idx="44153">
                  <c:v>44153</c:v>
                </c:pt>
                <c:pt idx="44154">
                  <c:v>44154</c:v>
                </c:pt>
                <c:pt idx="44155">
                  <c:v>44155</c:v>
                </c:pt>
                <c:pt idx="44156">
                  <c:v>44156</c:v>
                </c:pt>
                <c:pt idx="44157">
                  <c:v>44157</c:v>
                </c:pt>
                <c:pt idx="44158">
                  <c:v>44158</c:v>
                </c:pt>
                <c:pt idx="44159">
                  <c:v>44159</c:v>
                </c:pt>
                <c:pt idx="44160">
                  <c:v>44160</c:v>
                </c:pt>
                <c:pt idx="44161">
                  <c:v>44161</c:v>
                </c:pt>
                <c:pt idx="44162">
                  <c:v>44162</c:v>
                </c:pt>
                <c:pt idx="44163">
                  <c:v>44163</c:v>
                </c:pt>
                <c:pt idx="44164">
                  <c:v>44164</c:v>
                </c:pt>
                <c:pt idx="44165">
                  <c:v>44165</c:v>
                </c:pt>
                <c:pt idx="44166">
                  <c:v>44166</c:v>
                </c:pt>
                <c:pt idx="44167">
                  <c:v>44167</c:v>
                </c:pt>
                <c:pt idx="44168">
                  <c:v>44168</c:v>
                </c:pt>
                <c:pt idx="44169">
                  <c:v>44169</c:v>
                </c:pt>
                <c:pt idx="44170">
                  <c:v>44170</c:v>
                </c:pt>
                <c:pt idx="44171">
                  <c:v>44171</c:v>
                </c:pt>
                <c:pt idx="44172">
                  <c:v>44172</c:v>
                </c:pt>
                <c:pt idx="44173">
                  <c:v>44173</c:v>
                </c:pt>
                <c:pt idx="44174">
                  <c:v>44174</c:v>
                </c:pt>
                <c:pt idx="44175">
                  <c:v>44175</c:v>
                </c:pt>
                <c:pt idx="44176">
                  <c:v>44176</c:v>
                </c:pt>
                <c:pt idx="44177">
                  <c:v>44177</c:v>
                </c:pt>
                <c:pt idx="44178">
                  <c:v>44178</c:v>
                </c:pt>
                <c:pt idx="44179">
                  <c:v>44179</c:v>
                </c:pt>
                <c:pt idx="44180">
                  <c:v>44180</c:v>
                </c:pt>
                <c:pt idx="44181">
                  <c:v>44181</c:v>
                </c:pt>
                <c:pt idx="44182">
                  <c:v>44182</c:v>
                </c:pt>
                <c:pt idx="44183">
                  <c:v>44183</c:v>
                </c:pt>
                <c:pt idx="44184">
                  <c:v>44184</c:v>
                </c:pt>
                <c:pt idx="44185">
                  <c:v>44185</c:v>
                </c:pt>
                <c:pt idx="44186">
                  <c:v>44186</c:v>
                </c:pt>
                <c:pt idx="44187">
                  <c:v>44187</c:v>
                </c:pt>
                <c:pt idx="44188">
                  <c:v>44188</c:v>
                </c:pt>
                <c:pt idx="44189">
                  <c:v>44189</c:v>
                </c:pt>
                <c:pt idx="44190">
                  <c:v>44190</c:v>
                </c:pt>
                <c:pt idx="44191">
                  <c:v>44191</c:v>
                </c:pt>
                <c:pt idx="44192">
                  <c:v>44192</c:v>
                </c:pt>
                <c:pt idx="44193">
                  <c:v>44193</c:v>
                </c:pt>
                <c:pt idx="44194">
                  <c:v>44194</c:v>
                </c:pt>
                <c:pt idx="44195">
                  <c:v>44195</c:v>
                </c:pt>
                <c:pt idx="44196">
                  <c:v>44196</c:v>
                </c:pt>
                <c:pt idx="44197">
                  <c:v>44197</c:v>
                </c:pt>
                <c:pt idx="44198">
                  <c:v>44198</c:v>
                </c:pt>
                <c:pt idx="44199">
                  <c:v>44199</c:v>
                </c:pt>
                <c:pt idx="44200">
                  <c:v>44200</c:v>
                </c:pt>
                <c:pt idx="44201">
                  <c:v>44201</c:v>
                </c:pt>
                <c:pt idx="44202">
                  <c:v>44202</c:v>
                </c:pt>
                <c:pt idx="44203">
                  <c:v>44203</c:v>
                </c:pt>
                <c:pt idx="44204">
                  <c:v>44204</c:v>
                </c:pt>
                <c:pt idx="44205">
                  <c:v>44205</c:v>
                </c:pt>
                <c:pt idx="44206">
                  <c:v>44206</c:v>
                </c:pt>
                <c:pt idx="44207">
                  <c:v>44207</c:v>
                </c:pt>
                <c:pt idx="44208">
                  <c:v>44208</c:v>
                </c:pt>
                <c:pt idx="44209">
                  <c:v>44209</c:v>
                </c:pt>
                <c:pt idx="44210">
                  <c:v>44210</c:v>
                </c:pt>
                <c:pt idx="44211">
                  <c:v>44211</c:v>
                </c:pt>
                <c:pt idx="44212">
                  <c:v>44212</c:v>
                </c:pt>
                <c:pt idx="44213">
                  <c:v>44213</c:v>
                </c:pt>
                <c:pt idx="44214">
                  <c:v>44214</c:v>
                </c:pt>
                <c:pt idx="44215">
                  <c:v>44215</c:v>
                </c:pt>
                <c:pt idx="44216">
                  <c:v>44216</c:v>
                </c:pt>
                <c:pt idx="44217">
                  <c:v>44217</c:v>
                </c:pt>
                <c:pt idx="44218">
                  <c:v>44218</c:v>
                </c:pt>
                <c:pt idx="44219">
                  <c:v>44219</c:v>
                </c:pt>
                <c:pt idx="44220">
                  <c:v>44220</c:v>
                </c:pt>
                <c:pt idx="44221">
                  <c:v>44221</c:v>
                </c:pt>
                <c:pt idx="44222">
                  <c:v>44222</c:v>
                </c:pt>
                <c:pt idx="44223">
                  <c:v>44223</c:v>
                </c:pt>
                <c:pt idx="44224">
                  <c:v>44224</c:v>
                </c:pt>
                <c:pt idx="44225">
                  <c:v>44225</c:v>
                </c:pt>
                <c:pt idx="44226">
                  <c:v>44226</c:v>
                </c:pt>
                <c:pt idx="44227">
                  <c:v>44227</c:v>
                </c:pt>
                <c:pt idx="44228">
                  <c:v>44228</c:v>
                </c:pt>
                <c:pt idx="44229">
                  <c:v>44229</c:v>
                </c:pt>
                <c:pt idx="44230">
                  <c:v>44230</c:v>
                </c:pt>
                <c:pt idx="44231">
                  <c:v>44231</c:v>
                </c:pt>
                <c:pt idx="44232">
                  <c:v>44232</c:v>
                </c:pt>
                <c:pt idx="44233">
                  <c:v>44233</c:v>
                </c:pt>
                <c:pt idx="44234">
                  <c:v>44234</c:v>
                </c:pt>
                <c:pt idx="44235">
                  <c:v>44235</c:v>
                </c:pt>
                <c:pt idx="44236">
                  <c:v>44236</c:v>
                </c:pt>
                <c:pt idx="44237">
                  <c:v>44237</c:v>
                </c:pt>
                <c:pt idx="44238">
                  <c:v>44238</c:v>
                </c:pt>
                <c:pt idx="44239">
                  <c:v>44239</c:v>
                </c:pt>
                <c:pt idx="44240">
                  <c:v>44240</c:v>
                </c:pt>
                <c:pt idx="44241">
                  <c:v>44241</c:v>
                </c:pt>
                <c:pt idx="44242">
                  <c:v>44242</c:v>
                </c:pt>
                <c:pt idx="44243">
                  <c:v>44243</c:v>
                </c:pt>
                <c:pt idx="44244">
                  <c:v>44244</c:v>
                </c:pt>
                <c:pt idx="44245">
                  <c:v>44245</c:v>
                </c:pt>
                <c:pt idx="44246">
                  <c:v>44246</c:v>
                </c:pt>
                <c:pt idx="44247">
                  <c:v>44247</c:v>
                </c:pt>
                <c:pt idx="44248">
                  <c:v>44248</c:v>
                </c:pt>
                <c:pt idx="44249">
                  <c:v>44249</c:v>
                </c:pt>
                <c:pt idx="44250">
                  <c:v>44250</c:v>
                </c:pt>
                <c:pt idx="44251">
                  <c:v>44251</c:v>
                </c:pt>
                <c:pt idx="44252">
                  <c:v>44252</c:v>
                </c:pt>
                <c:pt idx="44253">
                  <c:v>44253</c:v>
                </c:pt>
                <c:pt idx="44254">
                  <c:v>44254</c:v>
                </c:pt>
                <c:pt idx="44255">
                  <c:v>44255</c:v>
                </c:pt>
                <c:pt idx="44256">
                  <c:v>44256</c:v>
                </c:pt>
                <c:pt idx="44257">
                  <c:v>44257</c:v>
                </c:pt>
                <c:pt idx="44258">
                  <c:v>44258</c:v>
                </c:pt>
                <c:pt idx="44259">
                  <c:v>44259</c:v>
                </c:pt>
                <c:pt idx="44260">
                  <c:v>44260</c:v>
                </c:pt>
                <c:pt idx="44261">
                  <c:v>44261</c:v>
                </c:pt>
                <c:pt idx="44262">
                  <c:v>44262</c:v>
                </c:pt>
                <c:pt idx="44263">
                  <c:v>44263</c:v>
                </c:pt>
                <c:pt idx="44264">
                  <c:v>44264</c:v>
                </c:pt>
                <c:pt idx="44265">
                  <c:v>44265</c:v>
                </c:pt>
                <c:pt idx="44266">
                  <c:v>44266</c:v>
                </c:pt>
                <c:pt idx="44267">
                  <c:v>44267</c:v>
                </c:pt>
                <c:pt idx="44268">
                  <c:v>44268</c:v>
                </c:pt>
                <c:pt idx="44269">
                  <c:v>44269</c:v>
                </c:pt>
                <c:pt idx="44270">
                  <c:v>44270</c:v>
                </c:pt>
                <c:pt idx="44271">
                  <c:v>44271</c:v>
                </c:pt>
                <c:pt idx="44272">
                  <c:v>44272</c:v>
                </c:pt>
                <c:pt idx="44273">
                  <c:v>44273</c:v>
                </c:pt>
                <c:pt idx="44274">
                  <c:v>44274</c:v>
                </c:pt>
                <c:pt idx="44275">
                  <c:v>44275</c:v>
                </c:pt>
                <c:pt idx="44276">
                  <c:v>44276</c:v>
                </c:pt>
                <c:pt idx="44277">
                  <c:v>44277</c:v>
                </c:pt>
                <c:pt idx="44278">
                  <c:v>44278</c:v>
                </c:pt>
                <c:pt idx="44279">
                  <c:v>44279</c:v>
                </c:pt>
                <c:pt idx="44280">
                  <c:v>44280</c:v>
                </c:pt>
                <c:pt idx="44281">
                  <c:v>44281</c:v>
                </c:pt>
                <c:pt idx="44282">
                  <c:v>44282</c:v>
                </c:pt>
                <c:pt idx="44283">
                  <c:v>44283</c:v>
                </c:pt>
                <c:pt idx="44284">
                  <c:v>44284</c:v>
                </c:pt>
                <c:pt idx="44285">
                  <c:v>44285</c:v>
                </c:pt>
                <c:pt idx="44286">
                  <c:v>44286</c:v>
                </c:pt>
                <c:pt idx="44287">
                  <c:v>44287</c:v>
                </c:pt>
                <c:pt idx="44288">
                  <c:v>44288</c:v>
                </c:pt>
                <c:pt idx="44289">
                  <c:v>44289</c:v>
                </c:pt>
                <c:pt idx="44290">
                  <c:v>44290</c:v>
                </c:pt>
                <c:pt idx="44291">
                  <c:v>44291</c:v>
                </c:pt>
                <c:pt idx="44292">
                  <c:v>44292</c:v>
                </c:pt>
                <c:pt idx="44293">
                  <c:v>44293</c:v>
                </c:pt>
                <c:pt idx="44294">
                  <c:v>44294</c:v>
                </c:pt>
                <c:pt idx="44295">
                  <c:v>44295</c:v>
                </c:pt>
                <c:pt idx="44296">
                  <c:v>44296</c:v>
                </c:pt>
                <c:pt idx="44297">
                  <c:v>44297</c:v>
                </c:pt>
                <c:pt idx="44298">
                  <c:v>44298</c:v>
                </c:pt>
                <c:pt idx="44299">
                  <c:v>44299</c:v>
                </c:pt>
                <c:pt idx="44300">
                  <c:v>44300</c:v>
                </c:pt>
                <c:pt idx="44301">
                  <c:v>44301</c:v>
                </c:pt>
                <c:pt idx="44302">
                  <c:v>44302</c:v>
                </c:pt>
                <c:pt idx="44303">
                  <c:v>44303</c:v>
                </c:pt>
                <c:pt idx="44304">
                  <c:v>44304</c:v>
                </c:pt>
                <c:pt idx="44305">
                  <c:v>44305</c:v>
                </c:pt>
                <c:pt idx="44306">
                  <c:v>44306</c:v>
                </c:pt>
                <c:pt idx="44307">
                  <c:v>44307</c:v>
                </c:pt>
                <c:pt idx="44308">
                  <c:v>44308</c:v>
                </c:pt>
                <c:pt idx="44309">
                  <c:v>44309</c:v>
                </c:pt>
                <c:pt idx="44310">
                  <c:v>44310</c:v>
                </c:pt>
                <c:pt idx="44311">
                  <c:v>44311</c:v>
                </c:pt>
                <c:pt idx="44312">
                  <c:v>44312</c:v>
                </c:pt>
                <c:pt idx="44313">
                  <c:v>44313</c:v>
                </c:pt>
                <c:pt idx="44314">
                  <c:v>44314</c:v>
                </c:pt>
                <c:pt idx="44315">
                  <c:v>44315</c:v>
                </c:pt>
                <c:pt idx="44316">
                  <c:v>44316</c:v>
                </c:pt>
                <c:pt idx="44317">
                  <c:v>44317</c:v>
                </c:pt>
                <c:pt idx="44318">
                  <c:v>44318</c:v>
                </c:pt>
                <c:pt idx="44319">
                  <c:v>44319</c:v>
                </c:pt>
                <c:pt idx="44320">
                  <c:v>44320</c:v>
                </c:pt>
                <c:pt idx="44321">
                  <c:v>44321</c:v>
                </c:pt>
                <c:pt idx="44322">
                  <c:v>44322</c:v>
                </c:pt>
                <c:pt idx="44323">
                  <c:v>44323</c:v>
                </c:pt>
                <c:pt idx="44324">
                  <c:v>44324</c:v>
                </c:pt>
                <c:pt idx="44325">
                  <c:v>44325</c:v>
                </c:pt>
                <c:pt idx="44326">
                  <c:v>44326</c:v>
                </c:pt>
                <c:pt idx="44327">
                  <c:v>44327</c:v>
                </c:pt>
                <c:pt idx="44328">
                  <c:v>44328</c:v>
                </c:pt>
                <c:pt idx="44329">
                  <c:v>44329</c:v>
                </c:pt>
                <c:pt idx="44330">
                  <c:v>44330</c:v>
                </c:pt>
                <c:pt idx="44331">
                  <c:v>44331</c:v>
                </c:pt>
                <c:pt idx="44332">
                  <c:v>44332</c:v>
                </c:pt>
                <c:pt idx="44333">
                  <c:v>44333</c:v>
                </c:pt>
                <c:pt idx="44334">
                  <c:v>44334</c:v>
                </c:pt>
                <c:pt idx="44335">
                  <c:v>44335</c:v>
                </c:pt>
                <c:pt idx="44336">
                  <c:v>44336</c:v>
                </c:pt>
                <c:pt idx="44337">
                  <c:v>44337</c:v>
                </c:pt>
                <c:pt idx="44338">
                  <c:v>44338</c:v>
                </c:pt>
                <c:pt idx="44339">
                  <c:v>44339</c:v>
                </c:pt>
                <c:pt idx="44340">
                  <c:v>44340</c:v>
                </c:pt>
                <c:pt idx="44341">
                  <c:v>44341</c:v>
                </c:pt>
                <c:pt idx="44342">
                  <c:v>44342</c:v>
                </c:pt>
                <c:pt idx="44343">
                  <c:v>44343</c:v>
                </c:pt>
                <c:pt idx="44344">
                  <c:v>44344</c:v>
                </c:pt>
                <c:pt idx="44345">
                  <c:v>44345</c:v>
                </c:pt>
                <c:pt idx="44346">
                  <c:v>44346</c:v>
                </c:pt>
                <c:pt idx="44347">
                  <c:v>44347</c:v>
                </c:pt>
                <c:pt idx="44348">
                  <c:v>44348</c:v>
                </c:pt>
                <c:pt idx="44349">
                  <c:v>44349</c:v>
                </c:pt>
                <c:pt idx="44350">
                  <c:v>44350</c:v>
                </c:pt>
                <c:pt idx="44351">
                  <c:v>44351</c:v>
                </c:pt>
                <c:pt idx="44352">
                  <c:v>44352</c:v>
                </c:pt>
                <c:pt idx="44353">
                  <c:v>44353</c:v>
                </c:pt>
                <c:pt idx="44354">
                  <c:v>44354</c:v>
                </c:pt>
                <c:pt idx="44355">
                  <c:v>44355</c:v>
                </c:pt>
                <c:pt idx="44356">
                  <c:v>44356</c:v>
                </c:pt>
                <c:pt idx="44357">
                  <c:v>44357</c:v>
                </c:pt>
                <c:pt idx="44358">
                  <c:v>44358</c:v>
                </c:pt>
                <c:pt idx="44359">
                  <c:v>44359</c:v>
                </c:pt>
                <c:pt idx="44360">
                  <c:v>44360</c:v>
                </c:pt>
                <c:pt idx="44361">
                  <c:v>44361</c:v>
                </c:pt>
                <c:pt idx="44362">
                  <c:v>44362</c:v>
                </c:pt>
                <c:pt idx="44363">
                  <c:v>44363</c:v>
                </c:pt>
                <c:pt idx="44364">
                  <c:v>44364</c:v>
                </c:pt>
                <c:pt idx="44365">
                  <c:v>44365</c:v>
                </c:pt>
                <c:pt idx="44366">
                  <c:v>44366</c:v>
                </c:pt>
                <c:pt idx="44367">
                  <c:v>44367</c:v>
                </c:pt>
                <c:pt idx="44368">
                  <c:v>44368</c:v>
                </c:pt>
                <c:pt idx="44369">
                  <c:v>44369</c:v>
                </c:pt>
                <c:pt idx="44370">
                  <c:v>44370</c:v>
                </c:pt>
                <c:pt idx="44371">
                  <c:v>44371</c:v>
                </c:pt>
                <c:pt idx="44372">
                  <c:v>44372</c:v>
                </c:pt>
                <c:pt idx="44373">
                  <c:v>44373</c:v>
                </c:pt>
                <c:pt idx="44374">
                  <c:v>44374</c:v>
                </c:pt>
                <c:pt idx="44375">
                  <c:v>44375</c:v>
                </c:pt>
                <c:pt idx="44376">
                  <c:v>44376</c:v>
                </c:pt>
                <c:pt idx="44377">
                  <c:v>44377</c:v>
                </c:pt>
                <c:pt idx="44378">
                  <c:v>44378</c:v>
                </c:pt>
                <c:pt idx="44379">
                  <c:v>44379</c:v>
                </c:pt>
                <c:pt idx="44380">
                  <c:v>44380</c:v>
                </c:pt>
                <c:pt idx="44381">
                  <c:v>44381</c:v>
                </c:pt>
                <c:pt idx="44382">
                  <c:v>44382</c:v>
                </c:pt>
                <c:pt idx="44383">
                  <c:v>44383</c:v>
                </c:pt>
                <c:pt idx="44384">
                  <c:v>44384</c:v>
                </c:pt>
                <c:pt idx="44385">
                  <c:v>44385</c:v>
                </c:pt>
                <c:pt idx="44386">
                  <c:v>44386</c:v>
                </c:pt>
                <c:pt idx="44387">
                  <c:v>44387</c:v>
                </c:pt>
                <c:pt idx="44388">
                  <c:v>44388</c:v>
                </c:pt>
                <c:pt idx="44389">
                  <c:v>44389</c:v>
                </c:pt>
                <c:pt idx="44390">
                  <c:v>44390</c:v>
                </c:pt>
                <c:pt idx="44391">
                  <c:v>44391</c:v>
                </c:pt>
                <c:pt idx="44392">
                  <c:v>44392</c:v>
                </c:pt>
                <c:pt idx="44393">
                  <c:v>44393</c:v>
                </c:pt>
                <c:pt idx="44394">
                  <c:v>44394</c:v>
                </c:pt>
                <c:pt idx="44395">
                  <c:v>44395</c:v>
                </c:pt>
                <c:pt idx="44396">
                  <c:v>44396</c:v>
                </c:pt>
                <c:pt idx="44397">
                  <c:v>44397</c:v>
                </c:pt>
                <c:pt idx="44398">
                  <c:v>44398</c:v>
                </c:pt>
                <c:pt idx="44399">
                  <c:v>44399</c:v>
                </c:pt>
                <c:pt idx="44400">
                  <c:v>44400</c:v>
                </c:pt>
                <c:pt idx="44401">
                  <c:v>44401</c:v>
                </c:pt>
                <c:pt idx="44402">
                  <c:v>44402</c:v>
                </c:pt>
                <c:pt idx="44403">
                  <c:v>44403</c:v>
                </c:pt>
                <c:pt idx="44404">
                  <c:v>44404</c:v>
                </c:pt>
                <c:pt idx="44405">
                  <c:v>44405</c:v>
                </c:pt>
                <c:pt idx="44406">
                  <c:v>44406</c:v>
                </c:pt>
                <c:pt idx="44407">
                  <c:v>44407</c:v>
                </c:pt>
                <c:pt idx="44408">
                  <c:v>44408</c:v>
                </c:pt>
                <c:pt idx="44409">
                  <c:v>44409</c:v>
                </c:pt>
                <c:pt idx="44410">
                  <c:v>44410</c:v>
                </c:pt>
                <c:pt idx="44411">
                  <c:v>44411</c:v>
                </c:pt>
                <c:pt idx="44412">
                  <c:v>44412</c:v>
                </c:pt>
                <c:pt idx="44413">
                  <c:v>44413</c:v>
                </c:pt>
                <c:pt idx="44414">
                  <c:v>44414</c:v>
                </c:pt>
                <c:pt idx="44415">
                  <c:v>44415</c:v>
                </c:pt>
                <c:pt idx="44416">
                  <c:v>44416</c:v>
                </c:pt>
                <c:pt idx="44417">
                  <c:v>44417</c:v>
                </c:pt>
                <c:pt idx="44418">
                  <c:v>44418</c:v>
                </c:pt>
                <c:pt idx="44419">
                  <c:v>44419</c:v>
                </c:pt>
                <c:pt idx="44420">
                  <c:v>44420</c:v>
                </c:pt>
                <c:pt idx="44421">
                  <c:v>44421</c:v>
                </c:pt>
                <c:pt idx="44422">
                  <c:v>44422</c:v>
                </c:pt>
                <c:pt idx="44423">
                  <c:v>44423</c:v>
                </c:pt>
                <c:pt idx="44424">
                  <c:v>44424</c:v>
                </c:pt>
                <c:pt idx="44425">
                  <c:v>44425</c:v>
                </c:pt>
                <c:pt idx="44426">
                  <c:v>44426</c:v>
                </c:pt>
                <c:pt idx="44427">
                  <c:v>44427</c:v>
                </c:pt>
                <c:pt idx="44428">
                  <c:v>44428</c:v>
                </c:pt>
                <c:pt idx="44429">
                  <c:v>44429</c:v>
                </c:pt>
                <c:pt idx="44430">
                  <c:v>44430</c:v>
                </c:pt>
                <c:pt idx="44431">
                  <c:v>44431</c:v>
                </c:pt>
                <c:pt idx="44432">
                  <c:v>44432</c:v>
                </c:pt>
                <c:pt idx="44433">
                  <c:v>44433</c:v>
                </c:pt>
                <c:pt idx="44434">
                  <c:v>44434</c:v>
                </c:pt>
                <c:pt idx="44435">
                  <c:v>44435</c:v>
                </c:pt>
                <c:pt idx="44436">
                  <c:v>44436</c:v>
                </c:pt>
                <c:pt idx="44437">
                  <c:v>44437</c:v>
                </c:pt>
                <c:pt idx="44438">
                  <c:v>44438</c:v>
                </c:pt>
                <c:pt idx="44439">
                  <c:v>44439</c:v>
                </c:pt>
                <c:pt idx="44440">
                  <c:v>44440</c:v>
                </c:pt>
                <c:pt idx="44441">
                  <c:v>44441</c:v>
                </c:pt>
                <c:pt idx="44442">
                  <c:v>44442</c:v>
                </c:pt>
                <c:pt idx="44443">
                  <c:v>44443</c:v>
                </c:pt>
                <c:pt idx="44444">
                  <c:v>44444</c:v>
                </c:pt>
                <c:pt idx="44445">
                  <c:v>44445</c:v>
                </c:pt>
                <c:pt idx="44446">
                  <c:v>44446</c:v>
                </c:pt>
                <c:pt idx="44447">
                  <c:v>44447</c:v>
                </c:pt>
                <c:pt idx="44448">
                  <c:v>44448</c:v>
                </c:pt>
                <c:pt idx="44449">
                  <c:v>44449</c:v>
                </c:pt>
                <c:pt idx="44450">
                  <c:v>44450</c:v>
                </c:pt>
                <c:pt idx="44451">
                  <c:v>44451</c:v>
                </c:pt>
                <c:pt idx="44452">
                  <c:v>44452</c:v>
                </c:pt>
                <c:pt idx="44453">
                  <c:v>44453</c:v>
                </c:pt>
                <c:pt idx="44454">
                  <c:v>44454</c:v>
                </c:pt>
                <c:pt idx="44455">
                  <c:v>44455</c:v>
                </c:pt>
                <c:pt idx="44456">
                  <c:v>44456</c:v>
                </c:pt>
                <c:pt idx="44457">
                  <c:v>44457</c:v>
                </c:pt>
                <c:pt idx="44458">
                  <c:v>44458</c:v>
                </c:pt>
                <c:pt idx="44459">
                  <c:v>44459</c:v>
                </c:pt>
                <c:pt idx="44460">
                  <c:v>44460</c:v>
                </c:pt>
                <c:pt idx="44461">
                  <c:v>44461</c:v>
                </c:pt>
                <c:pt idx="44462">
                  <c:v>44462</c:v>
                </c:pt>
                <c:pt idx="44463">
                  <c:v>44463</c:v>
                </c:pt>
                <c:pt idx="44464">
                  <c:v>44464</c:v>
                </c:pt>
                <c:pt idx="44465">
                  <c:v>44465</c:v>
                </c:pt>
                <c:pt idx="44466">
                  <c:v>44466</c:v>
                </c:pt>
                <c:pt idx="44467">
                  <c:v>44467</c:v>
                </c:pt>
                <c:pt idx="44468">
                  <c:v>44468</c:v>
                </c:pt>
                <c:pt idx="44469">
                  <c:v>44469</c:v>
                </c:pt>
                <c:pt idx="44470">
                  <c:v>44470</c:v>
                </c:pt>
                <c:pt idx="44471">
                  <c:v>44471</c:v>
                </c:pt>
                <c:pt idx="44472">
                  <c:v>44472</c:v>
                </c:pt>
                <c:pt idx="44473">
                  <c:v>44473</c:v>
                </c:pt>
                <c:pt idx="44474">
                  <c:v>44474</c:v>
                </c:pt>
                <c:pt idx="44475">
                  <c:v>44475</c:v>
                </c:pt>
                <c:pt idx="44476">
                  <c:v>44476</c:v>
                </c:pt>
                <c:pt idx="44477">
                  <c:v>44477</c:v>
                </c:pt>
                <c:pt idx="44478">
                  <c:v>44478</c:v>
                </c:pt>
                <c:pt idx="44479">
                  <c:v>44479</c:v>
                </c:pt>
                <c:pt idx="44480">
                  <c:v>44480</c:v>
                </c:pt>
                <c:pt idx="44481">
                  <c:v>44481</c:v>
                </c:pt>
                <c:pt idx="44482">
                  <c:v>44482</c:v>
                </c:pt>
                <c:pt idx="44483">
                  <c:v>44483</c:v>
                </c:pt>
                <c:pt idx="44484">
                  <c:v>44484</c:v>
                </c:pt>
                <c:pt idx="44485">
                  <c:v>44485</c:v>
                </c:pt>
                <c:pt idx="44486">
                  <c:v>44486</c:v>
                </c:pt>
                <c:pt idx="44487">
                  <c:v>44487</c:v>
                </c:pt>
                <c:pt idx="44488">
                  <c:v>44488</c:v>
                </c:pt>
                <c:pt idx="44489">
                  <c:v>44489</c:v>
                </c:pt>
                <c:pt idx="44490">
                  <c:v>44490</c:v>
                </c:pt>
                <c:pt idx="44491">
                  <c:v>44491</c:v>
                </c:pt>
                <c:pt idx="44492">
                  <c:v>44492</c:v>
                </c:pt>
                <c:pt idx="44493">
                  <c:v>44493</c:v>
                </c:pt>
                <c:pt idx="44494">
                  <c:v>44494</c:v>
                </c:pt>
                <c:pt idx="44495">
                  <c:v>44495</c:v>
                </c:pt>
                <c:pt idx="44496">
                  <c:v>44496</c:v>
                </c:pt>
                <c:pt idx="44497">
                  <c:v>44497</c:v>
                </c:pt>
                <c:pt idx="44498">
                  <c:v>44498</c:v>
                </c:pt>
                <c:pt idx="44499">
                  <c:v>44499</c:v>
                </c:pt>
                <c:pt idx="44500">
                  <c:v>44500</c:v>
                </c:pt>
                <c:pt idx="44501">
                  <c:v>44501</c:v>
                </c:pt>
                <c:pt idx="44502">
                  <c:v>44502</c:v>
                </c:pt>
                <c:pt idx="44503">
                  <c:v>44503</c:v>
                </c:pt>
                <c:pt idx="44504">
                  <c:v>44504</c:v>
                </c:pt>
                <c:pt idx="44505">
                  <c:v>44505</c:v>
                </c:pt>
                <c:pt idx="44506">
                  <c:v>44506</c:v>
                </c:pt>
                <c:pt idx="44507">
                  <c:v>44507</c:v>
                </c:pt>
                <c:pt idx="44508">
                  <c:v>44508</c:v>
                </c:pt>
                <c:pt idx="44509">
                  <c:v>44509</c:v>
                </c:pt>
                <c:pt idx="44510">
                  <c:v>44510</c:v>
                </c:pt>
                <c:pt idx="44511">
                  <c:v>44511</c:v>
                </c:pt>
                <c:pt idx="44512">
                  <c:v>44512</c:v>
                </c:pt>
                <c:pt idx="44513">
                  <c:v>44513</c:v>
                </c:pt>
                <c:pt idx="44514">
                  <c:v>44514</c:v>
                </c:pt>
                <c:pt idx="44515">
                  <c:v>44515</c:v>
                </c:pt>
                <c:pt idx="44516">
                  <c:v>44516</c:v>
                </c:pt>
                <c:pt idx="44517">
                  <c:v>44517</c:v>
                </c:pt>
                <c:pt idx="44518">
                  <c:v>44518</c:v>
                </c:pt>
                <c:pt idx="44519">
                  <c:v>44519</c:v>
                </c:pt>
                <c:pt idx="44520">
                  <c:v>44520</c:v>
                </c:pt>
                <c:pt idx="44521">
                  <c:v>44521</c:v>
                </c:pt>
                <c:pt idx="44522">
                  <c:v>44522</c:v>
                </c:pt>
                <c:pt idx="44523">
                  <c:v>44523</c:v>
                </c:pt>
                <c:pt idx="44524">
                  <c:v>44524</c:v>
                </c:pt>
                <c:pt idx="44525">
                  <c:v>44525</c:v>
                </c:pt>
                <c:pt idx="44526">
                  <c:v>44526</c:v>
                </c:pt>
                <c:pt idx="44527">
                  <c:v>44527</c:v>
                </c:pt>
                <c:pt idx="44528">
                  <c:v>44528</c:v>
                </c:pt>
                <c:pt idx="44529">
                  <c:v>44529</c:v>
                </c:pt>
                <c:pt idx="44530">
                  <c:v>44530</c:v>
                </c:pt>
                <c:pt idx="44531">
                  <c:v>44531</c:v>
                </c:pt>
                <c:pt idx="44532">
                  <c:v>44532</c:v>
                </c:pt>
                <c:pt idx="44533">
                  <c:v>44533</c:v>
                </c:pt>
                <c:pt idx="44534">
                  <c:v>44534</c:v>
                </c:pt>
                <c:pt idx="44535">
                  <c:v>44535</c:v>
                </c:pt>
                <c:pt idx="44536">
                  <c:v>44536</c:v>
                </c:pt>
                <c:pt idx="44537">
                  <c:v>44537</c:v>
                </c:pt>
                <c:pt idx="44538">
                  <c:v>44538</c:v>
                </c:pt>
                <c:pt idx="44539">
                  <c:v>44539</c:v>
                </c:pt>
                <c:pt idx="44540">
                  <c:v>44540</c:v>
                </c:pt>
                <c:pt idx="44541">
                  <c:v>44541</c:v>
                </c:pt>
                <c:pt idx="44542">
                  <c:v>44542</c:v>
                </c:pt>
                <c:pt idx="44543">
                  <c:v>44543</c:v>
                </c:pt>
                <c:pt idx="44544">
                  <c:v>44544</c:v>
                </c:pt>
                <c:pt idx="44545">
                  <c:v>44545</c:v>
                </c:pt>
                <c:pt idx="44546">
                  <c:v>44546</c:v>
                </c:pt>
                <c:pt idx="44547">
                  <c:v>44547</c:v>
                </c:pt>
                <c:pt idx="44548">
                  <c:v>44548</c:v>
                </c:pt>
                <c:pt idx="44549">
                  <c:v>44549</c:v>
                </c:pt>
                <c:pt idx="44550">
                  <c:v>44550</c:v>
                </c:pt>
                <c:pt idx="44551">
                  <c:v>44551</c:v>
                </c:pt>
                <c:pt idx="44552">
                  <c:v>44552</c:v>
                </c:pt>
                <c:pt idx="44553">
                  <c:v>44553</c:v>
                </c:pt>
                <c:pt idx="44554">
                  <c:v>44554</c:v>
                </c:pt>
                <c:pt idx="44555">
                  <c:v>44555</c:v>
                </c:pt>
                <c:pt idx="44556">
                  <c:v>44556</c:v>
                </c:pt>
                <c:pt idx="44557">
                  <c:v>44557</c:v>
                </c:pt>
                <c:pt idx="44558">
                  <c:v>44558</c:v>
                </c:pt>
                <c:pt idx="44559">
                  <c:v>44559</c:v>
                </c:pt>
                <c:pt idx="44560">
                  <c:v>44560</c:v>
                </c:pt>
                <c:pt idx="44561">
                  <c:v>44561</c:v>
                </c:pt>
                <c:pt idx="44562">
                  <c:v>44562</c:v>
                </c:pt>
                <c:pt idx="44563">
                  <c:v>44563</c:v>
                </c:pt>
                <c:pt idx="44564">
                  <c:v>44564</c:v>
                </c:pt>
                <c:pt idx="44565">
                  <c:v>44565</c:v>
                </c:pt>
                <c:pt idx="44566">
                  <c:v>44566</c:v>
                </c:pt>
                <c:pt idx="44567">
                  <c:v>44567</c:v>
                </c:pt>
                <c:pt idx="44568">
                  <c:v>44568</c:v>
                </c:pt>
                <c:pt idx="44569">
                  <c:v>44569</c:v>
                </c:pt>
                <c:pt idx="44570">
                  <c:v>44570</c:v>
                </c:pt>
                <c:pt idx="44571">
                  <c:v>44571</c:v>
                </c:pt>
                <c:pt idx="44572">
                  <c:v>44572</c:v>
                </c:pt>
                <c:pt idx="44573">
                  <c:v>44573</c:v>
                </c:pt>
                <c:pt idx="44574">
                  <c:v>44574</c:v>
                </c:pt>
                <c:pt idx="44575">
                  <c:v>44575</c:v>
                </c:pt>
                <c:pt idx="44576">
                  <c:v>44576</c:v>
                </c:pt>
                <c:pt idx="44577">
                  <c:v>44577</c:v>
                </c:pt>
                <c:pt idx="44578">
                  <c:v>44578</c:v>
                </c:pt>
                <c:pt idx="44579">
                  <c:v>44579</c:v>
                </c:pt>
                <c:pt idx="44580">
                  <c:v>44580</c:v>
                </c:pt>
                <c:pt idx="44581">
                  <c:v>44581</c:v>
                </c:pt>
                <c:pt idx="44582">
                  <c:v>44582</c:v>
                </c:pt>
                <c:pt idx="44583">
                  <c:v>44583</c:v>
                </c:pt>
                <c:pt idx="44584">
                  <c:v>44584</c:v>
                </c:pt>
                <c:pt idx="44585">
                  <c:v>44585</c:v>
                </c:pt>
                <c:pt idx="44586">
                  <c:v>44586</c:v>
                </c:pt>
                <c:pt idx="44587">
                  <c:v>44587</c:v>
                </c:pt>
                <c:pt idx="44588">
                  <c:v>44588</c:v>
                </c:pt>
                <c:pt idx="44589">
                  <c:v>44589</c:v>
                </c:pt>
                <c:pt idx="44590">
                  <c:v>44590</c:v>
                </c:pt>
                <c:pt idx="44591">
                  <c:v>44591</c:v>
                </c:pt>
                <c:pt idx="44592">
                  <c:v>44592</c:v>
                </c:pt>
                <c:pt idx="44593">
                  <c:v>44593</c:v>
                </c:pt>
                <c:pt idx="44594">
                  <c:v>44594</c:v>
                </c:pt>
                <c:pt idx="44595">
                  <c:v>44595</c:v>
                </c:pt>
                <c:pt idx="44596">
                  <c:v>44596</c:v>
                </c:pt>
                <c:pt idx="44597">
                  <c:v>44597</c:v>
                </c:pt>
                <c:pt idx="44598">
                  <c:v>44598</c:v>
                </c:pt>
                <c:pt idx="44599">
                  <c:v>44599</c:v>
                </c:pt>
                <c:pt idx="44600">
                  <c:v>44600</c:v>
                </c:pt>
                <c:pt idx="44601">
                  <c:v>44601</c:v>
                </c:pt>
                <c:pt idx="44602">
                  <c:v>44602</c:v>
                </c:pt>
                <c:pt idx="44603">
                  <c:v>44603</c:v>
                </c:pt>
                <c:pt idx="44604">
                  <c:v>44604</c:v>
                </c:pt>
                <c:pt idx="44605">
                  <c:v>44605</c:v>
                </c:pt>
                <c:pt idx="44606">
                  <c:v>44606</c:v>
                </c:pt>
                <c:pt idx="44607">
                  <c:v>44607</c:v>
                </c:pt>
                <c:pt idx="44608">
                  <c:v>44608</c:v>
                </c:pt>
                <c:pt idx="44609">
                  <c:v>44609</c:v>
                </c:pt>
                <c:pt idx="44610">
                  <c:v>44610</c:v>
                </c:pt>
                <c:pt idx="44611">
                  <c:v>44611</c:v>
                </c:pt>
                <c:pt idx="44612">
                  <c:v>44612</c:v>
                </c:pt>
                <c:pt idx="44613">
                  <c:v>44613</c:v>
                </c:pt>
                <c:pt idx="44614">
                  <c:v>44614</c:v>
                </c:pt>
                <c:pt idx="44615">
                  <c:v>44615</c:v>
                </c:pt>
                <c:pt idx="44616">
                  <c:v>44616</c:v>
                </c:pt>
                <c:pt idx="44617">
                  <c:v>44617</c:v>
                </c:pt>
                <c:pt idx="44618">
                  <c:v>44618</c:v>
                </c:pt>
                <c:pt idx="44619">
                  <c:v>44619</c:v>
                </c:pt>
                <c:pt idx="44620">
                  <c:v>44620</c:v>
                </c:pt>
                <c:pt idx="44621">
                  <c:v>44621</c:v>
                </c:pt>
                <c:pt idx="44622">
                  <c:v>44622</c:v>
                </c:pt>
                <c:pt idx="44623">
                  <c:v>44623</c:v>
                </c:pt>
                <c:pt idx="44624">
                  <c:v>44624</c:v>
                </c:pt>
                <c:pt idx="44625">
                  <c:v>44625</c:v>
                </c:pt>
                <c:pt idx="44626">
                  <c:v>44626</c:v>
                </c:pt>
                <c:pt idx="44627">
                  <c:v>44627</c:v>
                </c:pt>
                <c:pt idx="44628">
                  <c:v>44628</c:v>
                </c:pt>
                <c:pt idx="44629">
                  <c:v>44629</c:v>
                </c:pt>
                <c:pt idx="44630">
                  <c:v>44630</c:v>
                </c:pt>
                <c:pt idx="44631">
                  <c:v>44631</c:v>
                </c:pt>
                <c:pt idx="44632">
                  <c:v>44632</c:v>
                </c:pt>
                <c:pt idx="44633">
                  <c:v>44633</c:v>
                </c:pt>
                <c:pt idx="44634">
                  <c:v>44634</c:v>
                </c:pt>
                <c:pt idx="44635">
                  <c:v>44635</c:v>
                </c:pt>
                <c:pt idx="44636">
                  <c:v>44636</c:v>
                </c:pt>
                <c:pt idx="44637">
                  <c:v>44637</c:v>
                </c:pt>
                <c:pt idx="44638">
                  <c:v>44638</c:v>
                </c:pt>
                <c:pt idx="44639">
                  <c:v>44639</c:v>
                </c:pt>
                <c:pt idx="44640">
                  <c:v>44640</c:v>
                </c:pt>
                <c:pt idx="44641">
                  <c:v>44641</c:v>
                </c:pt>
                <c:pt idx="44642">
                  <c:v>44642</c:v>
                </c:pt>
                <c:pt idx="44643">
                  <c:v>44643</c:v>
                </c:pt>
                <c:pt idx="44644">
                  <c:v>44644</c:v>
                </c:pt>
                <c:pt idx="44645">
                  <c:v>44645</c:v>
                </c:pt>
                <c:pt idx="44646">
                  <c:v>44646</c:v>
                </c:pt>
                <c:pt idx="44647">
                  <c:v>44647</c:v>
                </c:pt>
                <c:pt idx="44648">
                  <c:v>44648</c:v>
                </c:pt>
                <c:pt idx="44649">
                  <c:v>44649</c:v>
                </c:pt>
                <c:pt idx="44650">
                  <c:v>44650</c:v>
                </c:pt>
                <c:pt idx="44651">
                  <c:v>44651</c:v>
                </c:pt>
                <c:pt idx="44652">
                  <c:v>44652</c:v>
                </c:pt>
                <c:pt idx="44653">
                  <c:v>44653</c:v>
                </c:pt>
                <c:pt idx="44654">
                  <c:v>44654</c:v>
                </c:pt>
                <c:pt idx="44655">
                  <c:v>44655</c:v>
                </c:pt>
                <c:pt idx="44656">
                  <c:v>44656</c:v>
                </c:pt>
                <c:pt idx="44657">
                  <c:v>44657</c:v>
                </c:pt>
                <c:pt idx="44658">
                  <c:v>44658</c:v>
                </c:pt>
                <c:pt idx="44659">
                  <c:v>44659</c:v>
                </c:pt>
                <c:pt idx="44660">
                  <c:v>44660</c:v>
                </c:pt>
                <c:pt idx="44661">
                  <c:v>44661</c:v>
                </c:pt>
                <c:pt idx="44662">
                  <c:v>44662</c:v>
                </c:pt>
                <c:pt idx="44663">
                  <c:v>44663</c:v>
                </c:pt>
                <c:pt idx="44664">
                  <c:v>44664</c:v>
                </c:pt>
                <c:pt idx="44665">
                  <c:v>44665</c:v>
                </c:pt>
                <c:pt idx="44666">
                  <c:v>44666</c:v>
                </c:pt>
                <c:pt idx="44667">
                  <c:v>44667</c:v>
                </c:pt>
                <c:pt idx="44668">
                  <c:v>44668</c:v>
                </c:pt>
                <c:pt idx="44669">
                  <c:v>44669</c:v>
                </c:pt>
                <c:pt idx="44670">
                  <c:v>44670</c:v>
                </c:pt>
                <c:pt idx="44671">
                  <c:v>44671</c:v>
                </c:pt>
                <c:pt idx="44672">
                  <c:v>44672</c:v>
                </c:pt>
                <c:pt idx="44673">
                  <c:v>44673</c:v>
                </c:pt>
                <c:pt idx="44674">
                  <c:v>44674</c:v>
                </c:pt>
                <c:pt idx="44675">
                  <c:v>44675</c:v>
                </c:pt>
                <c:pt idx="44676">
                  <c:v>44676</c:v>
                </c:pt>
                <c:pt idx="44677">
                  <c:v>44677</c:v>
                </c:pt>
                <c:pt idx="44678">
                  <c:v>44678</c:v>
                </c:pt>
                <c:pt idx="44679">
                  <c:v>44679</c:v>
                </c:pt>
                <c:pt idx="44680">
                  <c:v>44680</c:v>
                </c:pt>
                <c:pt idx="44681">
                  <c:v>44681</c:v>
                </c:pt>
                <c:pt idx="44682">
                  <c:v>44682</c:v>
                </c:pt>
                <c:pt idx="44683">
                  <c:v>44683</c:v>
                </c:pt>
                <c:pt idx="44684">
                  <c:v>44684</c:v>
                </c:pt>
                <c:pt idx="44685">
                  <c:v>44685</c:v>
                </c:pt>
                <c:pt idx="44686">
                  <c:v>44686</c:v>
                </c:pt>
                <c:pt idx="44687">
                  <c:v>44687</c:v>
                </c:pt>
                <c:pt idx="44688">
                  <c:v>44688</c:v>
                </c:pt>
                <c:pt idx="44689">
                  <c:v>44689</c:v>
                </c:pt>
                <c:pt idx="44690">
                  <c:v>44690</c:v>
                </c:pt>
                <c:pt idx="44691">
                  <c:v>44691</c:v>
                </c:pt>
                <c:pt idx="44692">
                  <c:v>44692</c:v>
                </c:pt>
                <c:pt idx="44693">
                  <c:v>44693</c:v>
                </c:pt>
                <c:pt idx="44694">
                  <c:v>44694</c:v>
                </c:pt>
                <c:pt idx="44695">
                  <c:v>44695</c:v>
                </c:pt>
                <c:pt idx="44696">
                  <c:v>44696</c:v>
                </c:pt>
                <c:pt idx="44697">
                  <c:v>44697</c:v>
                </c:pt>
                <c:pt idx="44698">
                  <c:v>44698</c:v>
                </c:pt>
                <c:pt idx="44699">
                  <c:v>44699</c:v>
                </c:pt>
                <c:pt idx="44700">
                  <c:v>44700</c:v>
                </c:pt>
                <c:pt idx="44701">
                  <c:v>44701</c:v>
                </c:pt>
                <c:pt idx="44702">
                  <c:v>44702</c:v>
                </c:pt>
                <c:pt idx="44703">
                  <c:v>44703</c:v>
                </c:pt>
                <c:pt idx="44704">
                  <c:v>44704</c:v>
                </c:pt>
                <c:pt idx="44705">
                  <c:v>44705</c:v>
                </c:pt>
                <c:pt idx="44706">
                  <c:v>44706</c:v>
                </c:pt>
                <c:pt idx="44707">
                  <c:v>44707</c:v>
                </c:pt>
                <c:pt idx="44708">
                  <c:v>44708</c:v>
                </c:pt>
                <c:pt idx="44709">
                  <c:v>44709</c:v>
                </c:pt>
                <c:pt idx="44710">
                  <c:v>44710</c:v>
                </c:pt>
                <c:pt idx="44711">
                  <c:v>44711</c:v>
                </c:pt>
                <c:pt idx="44712">
                  <c:v>44712</c:v>
                </c:pt>
                <c:pt idx="44713">
                  <c:v>44713</c:v>
                </c:pt>
                <c:pt idx="44714">
                  <c:v>44714</c:v>
                </c:pt>
                <c:pt idx="44715">
                  <c:v>44715</c:v>
                </c:pt>
                <c:pt idx="44716">
                  <c:v>44716</c:v>
                </c:pt>
                <c:pt idx="44717">
                  <c:v>44717</c:v>
                </c:pt>
                <c:pt idx="44718">
                  <c:v>44718</c:v>
                </c:pt>
                <c:pt idx="44719">
                  <c:v>44719</c:v>
                </c:pt>
                <c:pt idx="44720">
                  <c:v>44720</c:v>
                </c:pt>
                <c:pt idx="44721">
                  <c:v>44721</c:v>
                </c:pt>
                <c:pt idx="44722">
                  <c:v>44722</c:v>
                </c:pt>
                <c:pt idx="44723">
                  <c:v>44723</c:v>
                </c:pt>
                <c:pt idx="44724">
                  <c:v>44724</c:v>
                </c:pt>
                <c:pt idx="44725">
                  <c:v>44725</c:v>
                </c:pt>
                <c:pt idx="44726">
                  <c:v>44726</c:v>
                </c:pt>
                <c:pt idx="44727">
                  <c:v>44727</c:v>
                </c:pt>
                <c:pt idx="44728">
                  <c:v>44728</c:v>
                </c:pt>
                <c:pt idx="44729">
                  <c:v>44729</c:v>
                </c:pt>
                <c:pt idx="44730">
                  <c:v>44730</c:v>
                </c:pt>
                <c:pt idx="44731">
                  <c:v>44731</c:v>
                </c:pt>
                <c:pt idx="44732">
                  <c:v>44732</c:v>
                </c:pt>
                <c:pt idx="44733">
                  <c:v>44733</c:v>
                </c:pt>
                <c:pt idx="44734">
                  <c:v>44734</c:v>
                </c:pt>
                <c:pt idx="44735">
                  <c:v>44735</c:v>
                </c:pt>
                <c:pt idx="44736">
                  <c:v>44736</c:v>
                </c:pt>
                <c:pt idx="44737">
                  <c:v>44737</c:v>
                </c:pt>
                <c:pt idx="44738">
                  <c:v>44738</c:v>
                </c:pt>
                <c:pt idx="44739">
                  <c:v>44739</c:v>
                </c:pt>
                <c:pt idx="44740">
                  <c:v>44740</c:v>
                </c:pt>
                <c:pt idx="44741">
                  <c:v>44741</c:v>
                </c:pt>
                <c:pt idx="44742">
                  <c:v>44742</c:v>
                </c:pt>
                <c:pt idx="44743">
                  <c:v>44743</c:v>
                </c:pt>
                <c:pt idx="44744">
                  <c:v>44744</c:v>
                </c:pt>
                <c:pt idx="44745">
                  <c:v>44745</c:v>
                </c:pt>
                <c:pt idx="44746">
                  <c:v>44746</c:v>
                </c:pt>
                <c:pt idx="44747">
                  <c:v>44747</c:v>
                </c:pt>
                <c:pt idx="44748">
                  <c:v>44748</c:v>
                </c:pt>
                <c:pt idx="44749">
                  <c:v>44749</c:v>
                </c:pt>
                <c:pt idx="44750">
                  <c:v>44750</c:v>
                </c:pt>
                <c:pt idx="44751">
                  <c:v>44751</c:v>
                </c:pt>
                <c:pt idx="44752">
                  <c:v>44752</c:v>
                </c:pt>
                <c:pt idx="44753">
                  <c:v>44753</c:v>
                </c:pt>
                <c:pt idx="44754">
                  <c:v>44754</c:v>
                </c:pt>
                <c:pt idx="44755">
                  <c:v>44755</c:v>
                </c:pt>
                <c:pt idx="44756">
                  <c:v>44756</c:v>
                </c:pt>
                <c:pt idx="44757">
                  <c:v>44757</c:v>
                </c:pt>
                <c:pt idx="44758">
                  <c:v>44758</c:v>
                </c:pt>
                <c:pt idx="44759">
                  <c:v>44759</c:v>
                </c:pt>
                <c:pt idx="44760">
                  <c:v>44760</c:v>
                </c:pt>
                <c:pt idx="44761">
                  <c:v>44761</c:v>
                </c:pt>
                <c:pt idx="44762">
                  <c:v>44762</c:v>
                </c:pt>
                <c:pt idx="44763">
                  <c:v>44763</c:v>
                </c:pt>
                <c:pt idx="44764">
                  <c:v>44764</c:v>
                </c:pt>
                <c:pt idx="44765">
                  <c:v>44765</c:v>
                </c:pt>
                <c:pt idx="44766">
                  <c:v>44766</c:v>
                </c:pt>
                <c:pt idx="44767">
                  <c:v>44767</c:v>
                </c:pt>
                <c:pt idx="44768">
                  <c:v>44768</c:v>
                </c:pt>
                <c:pt idx="44769">
                  <c:v>44769</c:v>
                </c:pt>
                <c:pt idx="44770">
                  <c:v>44770</c:v>
                </c:pt>
                <c:pt idx="44771">
                  <c:v>44771</c:v>
                </c:pt>
                <c:pt idx="44772">
                  <c:v>44772</c:v>
                </c:pt>
                <c:pt idx="44773">
                  <c:v>44773</c:v>
                </c:pt>
                <c:pt idx="44774">
                  <c:v>44774</c:v>
                </c:pt>
                <c:pt idx="44775">
                  <c:v>44775</c:v>
                </c:pt>
                <c:pt idx="44776">
                  <c:v>44776</c:v>
                </c:pt>
                <c:pt idx="44777">
                  <c:v>44777</c:v>
                </c:pt>
                <c:pt idx="44778">
                  <c:v>44778</c:v>
                </c:pt>
                <c:pt idx="44779">
                  <c:v>44779</c:v>
                </c:pt>
                <c:pt idx="44780">
                  <c:v>44780</c:v>
                </c:pt>
                <c:pt idx="44781">
                  <c:v>44781</c:v>
                </c:pt>
                <c:pt idx="44782">
                  <c:v>44782</c:v>
                </c:pt>
                <c:pt idx="44783">
                  <c:v>44783</c:v>
                </c:pt>
                <c:pt idx="44784">
                  <c:v>44784</c:v>
                </c:pt>
                <c:pt idx="44785">
                  <c:v>44785</c:v>
                </c:pt>
                <c:pt idx="44786">
                  <c:v>44786</c:v>
                </c:pt>
                <c:pt idx="44787">
                  <c:v>44787</c:v>
                </c:pt>
                <c:pt idx="44788">
                  <c:v>44788</c:v>
                </c:pt>
                <c:pt idx="44789">
                  <c:v>44789</c:v>
                </c:pt>
                <c:pt idx="44790">
                  <c:v>44790</c:v>
                </c:pt>
                <c:pt idx="44791">
                  <c:v>44791</c:v>
                </c:pt>
                <c:pt idx="44792">
                  <c:v>44792</c:v>
                </c:pt>
                <c:pt idx="44793">
                  <c:v>44793</c:v>
                </c:pt>
                <c:pt idx="44794">
                  <c:v>44794</c:v>
                </c:pt>
                <c:pt idx="44795">
                  <c:v>44795</c:v>
                </c:pt>
                <c:pt idx="44796">
                  <c:v>44796</c:v>
                </c:pt>
                <c:pt idx="44797">
                  <c:v>44797</c:v>
                </c:pt>
                <c:pt idx="44798">
                  <c:v>44798</c:v>
                </c:pt>
                <c:pt idx="44799">
                  <c:v>44799</c:v>
                </c:pt>
                <c:pt idx="44800">
                  <c:v>44800</c:v>
                </c:pt>
                <c:pt idx="44801">
                  <c:v>44801</c:v>
                </c:pt>
                <c:pt idx="44802">
                  <c:v>44802</c:v>
                </c:pt>
                <c:pt idx="44803">
                  <c:v>44803</c:v>
                </c:pt>
                <c:pt idx="44804">
                  <c:v>44804</c:v>
                </c:pt>
                <c:pt idx="44805">
                  <c:v>44805</c:v>
                </c:pt>
                <c:pt idx="44806">
                  <c:v>44806</c:v>
                </c:pt>
                <c:pt idx="44807">
                  <c:v>44807</c:v>
                </c:pt>
                <c:pt idx="44808">
                  <c:v>44808</c:v>
                </c:pt>
                <c:pt idx="44809">
                  <c:v>44809</c:v>
                </c:pt>
                <c:pt idx="44810">
                  <c:v>44810</c:v>
                </c:pt>
                <c:pt idx="44811">
                  <c:v>44811</c:v>
                </c:pt>
                <c:pt idx="44812">
                  <c:v>44812</c:v>
                </c:pt>
                <c:pt idx="44813">
                  <c:v>44813</c:v>
                </c:pt>
                <c:pt idx="44814">
                  <c:v>44814</c:v>
                </c:pt>
                <c:pt idx="44815">
                  <c:v>44815</c:v>
                </c:pt>
                <c:pt idx="44816">
                  <c:v>44816</c:v>
                </c:pt>
                <c:pt idx="44817">
                  <c:v>44817</c:v>
                </c:pt>
                <c:pt idx="44818">
                  <c:v>44818</c:v>
                </c:pt>
                <c:pt idx="44819">
                  <c:v>44819</c:v>
                </c:pt>
                <c:pt idx="44820">
                  <c:v>44820</c:v>
                </c:pt>
                <c:pt idx="44821">
                  <c:v>44821</c:v>
                </c:pt>
                <c:pt idx="44822">
                  <c:v>44822</c:v>
                </c:pt>
                <c:pt idx="44823">
                  <c:v>44823</c:v>
                </c:pt>
                <c:pt idx="44824">
                  <c:v>44824</c:v>
                </c:pt>
                <c:pt idx="44825">
                  <c:v>44825</c:v>
                </c:pt>
                <c:pt idx="44826">
                  <c:v>44826</c:v>
                </c:pt>
                <c:pt idx="44827">
                  <c:v>44827</c:v>
                </c:pt>
                <c:pt idx="44828">
                  <c:v>44828</c:v>
                </c:pt>
                <c:pt idx="44829">
                  <c:v>44829</c:v>
                </c:pt>
                <c:pt idx="44830">
                  <c:v>44830</c:v>
                </c:pt>
                <c:pt idx="44831">
                  <c:v>44831</c:v>
                </c:pt>
                <c:pt idx="44832">
                  <c:v>44832</c:v>
                </c:pt>
                <c:pt idx="44833">
                  <c:v>44833</c:v>
                </c:pt>
                <c:pt idx="44834">
                  <c:v>44834</c:v>
                </c:pt>
                <c:pt idx="44835">
                  <c:v>44835</c:v>
                </c:pt>
                <c:pt idx="44836">
                  <c:v>44836</c:v>
                </c:pt>
                <c:pt idx="44837">
                  <c:v>44837</c:v>
                </c:pt>
                <c:pt idx="44838">
                  <c:v>44838</c:v>
                </c:pt>
                <c:pt idx="44839">
                  <c:v>44839</c:v>
                </c:pt>
                <c:pt idx="44840">
                  <c:v>44840</c:v>
                </c:pt>
                <c:pt idx="44841">
                  <c:v>44841</c:v>
                </c:pt>
                <c:pt idx="44842">
                  <c:v>44842</c:v>
                </c:pt>
                <c:pt idx="44843">
                  <c:v>44843</c:v>
                </c:pt>
                <c:pt idx="44844">
                  <c:v>44844</c:v>
                </c:pt>
                <c:pt idx="44845">
                  <c:v>44845</c:v>
                </c:pt>
                <c:pt idx="44846">
                  <c:v>44846</c:v>
                </c:pt>
                <c:pt idx="44847">
                  <c:v>44847</c:v>
                </c:pt>
                <c:pt idx="44848">
                  <c:v>44848</c:v>
                </c:pt>
                <c:pt idx="44849">
                  <c:v>44849</c:v>
                </c:pt>
                <c:pt idx="44850">
                  <c:v>44850</c:v>
                </c:pt>
                <c:pt idx="44851">
                  <c:v>44851</c:v>
                </c:pt>
                <c:pt idx="44852">
                  <c:v>44852</c:v>
                </c:pt>
                <c:pt idx="44853">
                  <c:v>44853</c:v>
                </c:pt>
                <c:pt idx="44854">
                  <c:v>44854</c:v>
                </c:pt>
                <c:pt idx="44855">
                  <c:v>44855</c:v>
                </c:pt>
                <c:pt idx="44856">
                  <c:v>44856</c:v>
                </c:pt>
                <c:pt idx="44857">
                  <c:v>44857</c:v>
                </c:pt>
                <c:pt idx="44858">
                  <c:v>44858</c:v>
                </c:pt>
                <c:pt idx="44859">
                  <c:v>44859</c:v>
                </c:pt>
                <c:pt idx="44860">
                  <c:v>44860</c:v>
                </c:pt>
                <c:pt idx="44861">
                  <c:v>44861</c:v>
                </c:pt>
                <c:pt idx="44862">
                  <c:v>44862</c:v>
                </c:pt>
                <c:pt idx="44863">
                  <c:v>44863</c:v>
                </c:pt>
                <c:pt idx="44864">
                  <c:v>44864</c:v>
                </c:pt>
                <c:pt idx="44865">
                  <c:v>44865</c:v>
                </c:pt>
                <c:pt idx="44866">
                  <c:v>44866</c:v>
                </c:pt>
                <c:pt idx="44867">
                  <c:v>44867</c:v>
                </c:pt>
                <c:pt idx="44868">
                  <c:v>44868</c:v>
                </c:pt>
                <c:pt idx="44869">
                  <c:v>44869</c:v>
                </c:pt>
                <c:pt idx="44870">
                  <c:v>44870</c:v>
                </c:pt>
                <c:pt idx="44871">
                  <c:v>44871</c:v>
                </c:pt>
                <c:pt idx="44872">
                  <c:v>44872</c:v>
                </c:pt>
                <c:pt idx="44873">
                  <c:v>44873</c:v>
                </c:pt>
                <c:pt idx="44874">
                  <c:v>44874</c:v>
                </c:pt>
                <c:pt idx="44875">
                  <c:v>44875</c:v>
                </c:pt>
                <c:pt idx="44876">
                  <c:v>44876</c:v>
                </c:pt>
                <c:pt idx="44877">
                  <c:v>44877</c:v>
                </c:pt>
                <c:pt idx="44878">
                  <c:v>44878</c:v>
                </c:pt>
                <c:pt idx="44879">
                  <c:v>44879</c:v>
                </c:pt>
                <c:pt idx="44880">
                  <c:v>44880</c:v>
                </c:pt>
                <c:pt idx="44881">
                  <c:v>44881</c:v>
                </c:pt>
                <c:pt idx="44882">
                  <c:v>44882</c:v>
                </c:pt>
                <c:pt idx="44883">
                  <c:v>44883</c:v>
                </c:pt>
                <c:pt idx="44884">
                  <c:v>44884</c:v>
                </c:pt>
                <c:pt idx="44885">
                  <c:v>44885</c:v>
                </c:pt>
                <c:pt idx="44886">
                  <c:v>44886</c:v>
                </c:pt>
                <c:pt idx="44887">
                  <c:v>44887</c:v>
                </c:pt>
                <c:pt idx="44888">
                  <c:v>44888</c:v>
                </c:pt>
                <c:pt idx="44889">
                  <c:v>44889</c:v>
                </c:pt>
                <c:pt idx="44890">
                  <c:v>44890</c:v>
                </c:pt>
                <c:pt idx="44891">
                  <c:v>44891</c:v>
                </c:pt>
                <c:pt idx="44892">
                  <c:v>44892</c:v>
                </c:pt>
                <c:pt idx="44893">
                  <c:v>44893</c:v>
                </c:pt>
                <c:pt idx="44894">
                  <c:v>44894</c:v>
                </c:pt>
                <c:pt idx="44895">
                  <c:v>44895</c:v>
                </c:pt>
                <c:pt idx="44896">
                  <c:v>44896</c:v>
                </c:pt>
                <c:pt idx="44897">
                  <c:v>44897</c:v>
                </c:pt>
                <c:pt idx="44898">
                  <c:v>44898</c:v>
                </c:pt>
                <c:pt idx="44899">
                  <c:v>44899</c:v>
                </c:pt>
                <c:pt idx="44900">
                  <c:v>44900</c:v>
                </c:pt>
                <c:pt idx="44901">
                  <c:v>44901</c:v>
                </c:pt>
                <c:pt idx="44902">
                  <c:v>44902</c:v>
                </c:pt>
                <c:pt idx="44903">
                  <c:v>44903</c:v>
                </c:pt>
                <c:pt idx="44904">
                  <c:v>44904</c:v>
                </c:pt>
                <c:pt idx="44905">
                  <c:v>44905</c:v>
                </c:pt>
                <c:pt idx="44906">
                  <c:v>44906</c:v>
                </c:pt>
                <c:pt idx="44907">
                  <c:v>44907</c:v>
                </c:pt>
                <c:pt idx="44908">
                  <c:v>44908</c:v>
                </c:pt>
                <c:pt idx="44909">
                  <c:v>44909</c:v>
                </c:pt>
                <c:pt idx="44910">
                  <c:v>44910</c:v>
                </c:pt>
                <c:pt idx="44911">
                  <c:v>44911</c:v>
                </c:pt>
                <c:pt idx="44912">
                  <c:v>44912</c:v>
                </c:pt>
                <c:pt idx="44913">
                  <c:v>44913</c:v>
                </c:pt>
                <c:pt idx="44914">
                  <c:v>44914</c:v>
                </c:pt>
                <c:pt idx="44915">
                  <c:v>44915</c:v>
                </c:pt>
                <c:pt idx="44916">
                  <c:v>44916</c:v>
                </c:pt>
                <c:pt idx="44917">
                  <c:v>44917</c:v>
                </c:pt>
                <c:pt idx="44918">
                  <c:v>44918</c:v>
                </c:pt>
                <c:pt idx="44919">
                  <c:v>44919</c:v>
                </c:pt>
                <c:pt idx="44920">
                  <c:v>44920</c:v>
                </c:pt>
                <c:pt idx="44921">
                  <c:v>44921</c:v>
                </c:pt>
                <c:pt idx="44922">
                  <c:v>44922</c:v>
                </c:pt>
                <c:pt idx="44923">
                  <c:v>44923</c:v>
                </c:pt>
                <c:pt idx="44924">
                  <c:v>44924</c:v>
                </c:pt>
                <c:pt idx="44925">
                  <c:v>44925</c:v>
                </c:pt>
                <c:pt idx="44926">
                  <c:v>44926</c:v>
                </c:pt>
                <c:pt idx="44927">
                  <c:v>44927</c:v>
                </c:pt>
                <c:pt idx="44928">
                  <c:v>44928</c:v>
                </c:pt>
                <c:pt idx="44929">
                  <c:v>44929</c:v>
                </c:pt>
                <c:pt idx="44930">
                  <c:v>44930</c:v>
                </c:pt>
                <c:pt idx="44931">
                  <c:v>44931</c:v>
                </c:pt>
                <c:pt idx="44932">
                  <c:v>44932</c:v>
                </c:pt>
                <c:pt idx="44933">
                  <c:v>44933</c:v>
                </c:pt>
                <c:pt idx="44934">
                  <c:v>44934</c:v>
                </c:pt>
                <c:pt idx="44935">
                  <c:v>44935</c:v>
                </c:pt>
                <c:pt idx="44936">
                  <c:v>44936</c:v>
                </c:pt>
                <c:pt idx="44937">
                  <c:v>44937</c:v>
                </c:pt>
                <c:pt idx="44938">
                  <c:v>44938</c:v>
                </c:pt>
                <c:pt idx="44939">
                  <c:v>44939</c:v>
                </c:pt>
                <c:pt idx="44940">
                  <c:v>44940</c:v>
                </c:pt>
                <c:pt idx="44941">
                  <c:v>44941</c:v>
                </c:pt>
                <c:pt idx="44942">
                  <c:v>44942</c:v>
                </c:pt>
                <c:pt idx="44943">
                  <c:v>44943</c:v>
                </c:pt>
                <c:pt idx="44944">
                  <c:v>44944</c:v>
                </c:pt>
                <c:pt idx="44945">
                  <c:v>44945</c:v>
                </c:pt>
                <c:pt idx="44946">
                  <c:v>44946</c:v>
                </c:pt>
                <c:pt idx="44947">
                  <c:v>44947</c:v>
                </c:pt>
                <c:pt idx="44948">
                  <c:v>44948</c:v>
                </c:pt>
                <c:pt idx="44949">
                  <c:v>44949</c:v>
                </c:pt>
                <c:pt idx="44950">
                  <c:v>44950</c:v>
                </c:pt>
                <c:pt idx="44951">
                  <c:v>44951</c:v>
                </c:pt>
                <c:pt idx="44952">
                  <c:v>44952</c:v>
                </c:pt>
                <c:pt idx="44953">
                  <c:v>44953</c:v>
                </c:pt>
                <c:pt idx="44954">
                  <c:v>44954</c:v>
                </c:pt>
                <c:pt idx="44955">
                  <c:v>44955</c:v>
                </c:pt>
                <c:pt idx="44956">
                  <c:v>44956</c:v>
                </c:pt>
                <c:pt idx="44957">
                  <c:v>44957</c:v>
                </c:pt>
                <c:pt idx="44958">
                  <c:v>44958</c:v>
                </c:pt>
                <c:pt idx="44959">
                  <c:v>44959</c:v>
                </c:pt>
                <c:pt idx="44960">
                  <c:v>44960</c:v>
                </c:pt>
                <c:pt idx="44961">
                  <c:v>44961</c:v>
                </c:pt>
                <c:pt idx="44962">
                  <c:v>44962</c:v>
                </c:pt>
                <c:pt idx="44963">
                  <c:v>44963</c:v>
                </c:pt>
                <c:pt idx="44964">
                  <c:v>44964</c:v>
                </c:pt>
                <c:pt idx="44965">
                  <c:v>44965</c:v>
                </c:pt>
                <c:pt idx="44966">
                  <c:v>44966</c:v>
                </c:pt>
                <c:pt idx="44967">
                  <c:v>44967</c:v>
                </c:pt>
                <c:pt idx="44968">
                  <c:v>44968</c:v>
                </c:pt>
                <c:pt idx="44969">
                  <c:v>44969</c:v>
                </c:pt>
                <c:pt idx="44970">
                  <c:v>44970</c:v>
                </c:pt>
                <c:pt idx="44971">
                  <c:v>44971</c:v>
                </c:pt>
                <c:pt idx="44972">
                  <c:v>44972</c:v>
                </c:pt>
                <c:pt idx="44973">
                  <c:v>44973</c:v>
                </c:pt>
                <c:pt idx="44974">
                  <c:v>44974</c:v>
                </c:pt>
                <c:pt idx="44975">
                  <c:v>44975</c:v>
                </c:pt>
                <c:pt idx="44976">
                  <c:v>44976</c:v>
                </c:pt>
                <c:pt idx="44977">
                  <c:v>44977</c:v>
                </c:pt>
                <c:pt idx="44978">
                  <c:v>44978</c:v>
                </c:pt>
                <c:pt idx="44979">
                  <c:v>44979</c:v>
                </c:pt>
                <c:pt idx="44980">
                  <c:v>44980</c:v>
                </c:pt>
                <c:pt idx="44981">
                  <c:v>44981</c:v>
                </c:pt>
                <c:pt idx="44982">
                  <c:v>44982</c:v>
                </c:pt>
                <c:pt idx="44983">
                  <c:v>44983</c:v>
                </c:pt>
                <c:pt idx="44984">
                  <c:v>44984</c:v>
                </c:pt>
                <c:pt idx="44985">
                  <c:v>44985</c:v>
                </c:pt>
                <c:pt idx="44986">
                  <c:v>44986</c:v>
                </c:pt>
                <c:pt idx="44987">
                  <c:v>44987</c:v>
                </c:pt>
                <c:pt idx="44988">
                  <c:v>44988</c:v>
                </c:pt>
                <c:pt idx="44989">
                  <c:v>44989</c:v>
                </c:pt>
                <c:pt idx="44990">
                  <c:v>44990</c:v>
                </c:pt>
                <c:pt idx="44991">
                  <c:v>44991</c:v>
                </c:pt>
                <c:pt idx="44992">
                  <c:v>44992</c:v>
                </c:pt>
                <c:pt idx="44993">
                  <c:v>44993</c:v>
                </c:pt>
                <c:pt idx="44994">
                  <c:v>44994</c:v>
                </c:pt>
                <c:pt idx="44995">
                  <c:v>44995</c:v>
                </c:pt>
                <c:pt idx="44996">
                  <c:v>44996</c:v>
                </c:pt>
                <c:pt idx="44997">
                  <c:v>44997</c:v>
                </c:pt>
                <c:pt idx="44998">
                  <c:v>44998</c:v>
                </c:pt>
                <c:pt idx="44999">
                  <c:v>44999</c:v>
                </c:pt>
                <c:pt idx="45000">
                  <c:v>45000</c:v>
                </c:pt>
                <c:pt idx="45001">
                  <c:v>45001</c:v>
                </c:pt>
                <c:pt idx="45002">
                  <c:v>45002</c:v>
                </c:pt>
                <c:pt idx="45003">
                  <c:v>45003</c:v>
                </c:pt>
                <c:pt idx="45004">
                  <c:v>45004</c:v>
                </c:pt>
                <c:pt idx="45005">
                  <c:v>45005</c:v>
                </c:pt>
                <c:pt idx="45006">
                  <c:v>45006</c:v>
                </c:pt>
                <c:pt idx="45007">
                  <c:v>45007</c:v>
                </c:pt>
                <c:pt idx="45008">
                  <c:v>45008</c:v>
                </c:pt>
                <c:pt idx="45009">
                  <c:v>45009</c:v>
                </c:pt>
                <c:pt idx="45010">
                  <c:v>45010</c:v>
                </c:pt>
                <c:pt idx="45011">
                  <c:v>45011</c:v>
                </c:pt>
                <c:pt idx="45012">
                  <c:v>45012</c:v>
                </c:pt>
                <c:pt idx="45013">
                  <c:v>45013</c:v>
                </c:pt>
                <c:pt idx="45014">
                  <c:v>45014</c:v>
                </c:pt>
                <c:pt idx="45015">
                  <c:v>45015</c:v>
                </c:pt>
                <c:pt idx="45016">
                  <c:v>45016</c:v>
                </c:pt>
                <c:pt idx="45017">
                  <c:v>45017</c:v>
                </c:pt>
                <c:pt idx="45018">
                  <c:v>45018</c:v>
                </c:pt>
                <c:pt idx="45019">
                  <c:v>45019</c:v>
                </c:pt>
                <c:pt idx="45020">
                  <c:v>45020</c:v>
                </c:pt>
                <c:pt idx="45021">
                  <c:v>45021</c:v>
                </c:pt>
                <c:pt idx="45022">
                  <c:v>45022</c:v>
                </c:pt>
                <c:pt idx="45023">
                  <c:v>45023</c:v>
                </c:pt>
                <c:pt idx="45024">
                  <c:v>45024</c:v>
                </c:pt>
                <c:pt idx="45025">
                  <c:v>45025</c:v>
                </c:pt>
                <c:pt idx="45026">
                  <c:v>45026</c:v>
                </c:pt>
                <c:pt idx="45027">
                  <c:v>45027</c:v>
                </c:pt>
                <c:pt idx="45028">
                  <c:v>45028</c:v>
                </c:pt>
                <c:pt idx="45029">
                  <c:v>45029</c:v>
                </c:pt>
                <c:pt idx="45030">
                  <c:v>45030</c:v>
                </c:pt>
                <c:pt idx="45031">
                  <c:v>45031</c:v>
                </c:pt>
                <c:pt idx="45032">
                  <c:v>45032</c:v>
                </c:pt>
                <c:pt idx="45033">
                  <c:v>45033</c:v>
                </c:pt>
                <c:pt idx="45034">
                  <c:v>45034</c:v>
                </c:pt>
                <c:pt idx="45035">
                  <c:v>45035</c:v>
                </c:pt>
                <c:pt idx="45036">
                  <c:v>45036</c:v>
                </c:pt>
                <c:pt idx="45037">
                  <c:v>45037</c:v>
                </c:pt>
                <c:pt idx="45038">
                  <c:v>45038</c:v>
                </c:pt>
                <c:pt idx="45039">
                  <c:v>45039</c:v>
                </c:pt>
                <c:pt idx="45040">
                  <c:v>45040</c:v>
                </c:pt>
                <c:pt idx="45041">
                  <c:v>45041</c:v>
                </c:pt>
                <c:pt idx="45042">
                  <c:v>45042</c:v>
                </c:pt>
                <c:pt idx="45043">
                  <c:v>45043</c:v>
                </c:pt>
                <c:pt idx="45044">
                  <c:v>45044</c:v>
                </c:pt>
                <c:pt idx="45045">
                  <c:v>45045</c:v>
                </c:pt>
                <c:pt idx="45046">
                  <c:v>45046</c:v>
                </c:pt>
                <c:pt idx="45047">
                  <c:v>45047</c:v>
                </c:pt>
                <c:pt idx="45048">
                  <c:v>45048</c:v>
                </c:pt>
                <c:pt idx="45049">
                  <c:v>45049</c:v>
                </c:pt>
                <c:pt idx="45050">
                  <c:v>45050</c:v>
                </c:pt>
                <c:pt idx="45051">
                  <c:v>45051</c:v>
                </c:pt>
                <c:pt idx="45052">
                  <c:v>45052</c:v>
                </c:pt>
                <c:pt idx="45053">
                  <c:v>45053</c:v>
                </c:pt>
                <c:pt idx="45054">
                  <c:v>45054</c:v>
                </c:pt>
                <c:pt idx="45055">
                  <c:v>45055</c:v>
                </c:pt>
                <c:pt idx="45056">
                  <c:v>45056</c:v>
                </c:pt>
                <c:pt idx="45057">
                  <c:v>45057</c:v>
                </c:pt>
                <c:pt idx="45058">
                  <c:v>45058</c:v>
                </c:pt>
                <c:pt idx="45059">
                  <c:v>45059</c:v>
                </c:pt>
                <c:pt idx="45060">
                  <c:v>45060</c:v>
                </c:pt>
                <c:pt idx="45061">
                  <c:v>45061</c:v>
                </c:pt>
                <c:pt idx="45062">
                  <c:v>45062</c:v>
                </c:pt>
                <c:pt idx="45063">
                  <c:v>45063</c:v>
                </c:pt>
                <c:pt idx="45064">
                  <c:v>45064</c:v>
                </c:pt>
                <c:pt idx="45065">
                  <c:v>45065</c:v>
                </c:pt>
                <c:pt idx="45066">
                  <c:v>45066</c:v>
                </c:pt>
                <c:pt idx="45067">
                  <c:v>45067</c:v>
                </c:pt>
                <c:pt idx="45068">
                  <c:v>45068</c:v>
                </c:pt>
                <c:pt idx="45069">
                  <c:v>45069</c:v>
                </c:pt>
                <c:pt idx="45070">
                  <c:v>45070</c:v>
                </c:pt>
                <c:pt idx="45071">
                  <c:v>45071</c:v>
                </c:pt>
                <c:pt idx="45072">
                  <c:v>45072</c:v>
                </c:pt>
                <c:pt idx="45073">
                  <c:v>45073</c:v>
                </c:pt>
                <c:pt idx="45074">
                  <c:v>45074</c:v>
                </c:pt>
                <c:pt idx="45075">
                  <c:v>45075</c:v>
                </c:pt>
                <c:pt idx="45076">
                  <c:v>45076</c:v>
                </c:pt>
                <c:pt idx="45077">
                  <c:v>45077</c:v>
                </c:pt>
                <c:pt idx="45078">
                  <c:v>45078</c:v>
                </c:pt>
                <c:pt idx="45079">
                  <c:v>45079</c:v>
                </c:pt>
                <c:pt idx="45080">
                  <c:v>45080</c:v>
                </c:pt>
                <c:pt idx="45081">
                  <c:v>45081</c:v>
                </c:pt>
                <c:pt idx="45082">
                  <c:v>45082</c:v>
                </c:pt>
                <c:pt idx="45083">
                  <c:v>45083</c:v>
                </c:pt>
                <c:pt idx="45084">
                  <c:v>45084</c:v>
                </c:pt>
                <c:pt idx="45085">
                  <c:v>45085</c:v>
                </c:pt>
                <c:pt idx="45086">
                  <c:v>45086</c:v>
                </c:pt>
                <c:pt idx="45087">
                  <c:v>45087</c:v>
                </c:pt>
                <c:pt idx="45088">
                  <c:v>45088</c:v>
                </c:pt>
                <c:pt idx="45089">
                  <c:v>45089</c:v>
                </c:pt>
                <c:pt idx="45090">
                  <c:v>45090</c:v>
                </c:pt>
                <c:pt idx="45091">
                  <c:v>45091</c:v>
                </c:pt>
                <c:pt idx="45092">
                  <c:v>45092</c:v>
                </c:pt>
                <c:pt idx="45093">
                  <c:v>45093</c:v>
                </c:pt>
                <c:pt idx="45094">
                  <c:v>45094</c:v>
                </c:pt>
                <c:pt idx="45095">
                  <c:v>45095</c:v>
                </c:pt>
                <c:pt idx="45096">
                  <c:v>45096</c:v>
                </c:pt>
                <c:pt idx="45097">
                  <c:v>45097</c:v>
                </c:pt>
                <c:pt idx="45098">
                  <c:v>45098</c:v>
                </c:pt>
                <c:pt idx="45099">
                  <c:v>45099</c:v>
                </c:pt>
                <c:pt idx="45100">
                  <c:v>45100</c:v>
                </c:pt>
                <c:pt idx="45101">
                  <c:v>45101</c:v>
                </c:pt>
                <c:pt idx="45102">
                  <c:v>45102</c:v>
                </c:pt>
                <c:pt idx="45103">
                  <c:v>45103</c:v>
                </c:pt>
                <c:pt idx="45104">
                  <c:v>45104</c:v>
                </c:pt>
                <c:pt idx="45105">
                  <c:v>45105</c:v>
                </c:pt>
                <c:pt idx="45106">
                  <c:v>45106</c:v>
                </c:pt>
                <c:pt idx="45107">
                  <c:v>45107</c:v>
                </c:pt>
                <c:pt idx="45108">
                  <c:v>45108</c:v>
                </c:pt>
                <c:pt idx="45109">
                  <c:v>45109</c:v>
                </c:pt>
                <c:pt idx="45110">
                  <c:v>45110</c:v>
                </c:pt>
                <c:pt idx="45111">
                  <c:v>45111</c:v>
                </c:pt>
                <c:pt idx="45112">
                  <c:v>45112</c:v>
                </c:pt>
                <c:pt idx="45113">
                  <c:v>45113</c:v>
                </c:pt>
                <c:pt idx="45114">
                  <c:v>45114</c:v>
                </c:pt>
                <c:pt idx="45115">
                  <c:v>45115</c:v>
                </c:pt>
                <c:pt idx="45116">
                  <c:v>45116</c:v>
                </c:pt>
                <c:pt idx="45117">
                  <c:v>45117</c:v>
                </c:pt>
                <c:pt idx="45118">
                  <c:v>45118</c:v>
                </c:pt>
                <c:pt idx="45119">
                  <c:v>45119</c:v>
                </c:pt>
                <c:pt idx="45120">
                  <c:v>45120</c:v>
                </c:pt>
                <c:pt idx="45121">
                  <c:v>45121</c:v>
                </c:pt>
                <c:pt idx="45122">
                  <c:v>45122</c:v>
                </c:pt>
                <c:pt idx="45123">
                  <c:v>45123</c:v>
                </c:pt>
                <c:pt idx="45124">
                  <c:v>45124</c:v>
                </c:pt>
                <c:pt idx="45125">
                  <c:v>45125</c:v>
                </c:pt>
                <c:pt idx="45126">
                  <c:v>45126</c:v>
                </c:pt>
                <c:pt idx="45127">
                  <c:v>45127</c:v>
                </c:pt>
                <c:pt idx="45128">
                  <c:v>45128</c:v>
                </c:pt>
                <c:pt idx="45129">
                  <c:v>45129</c:v>
                </c:pt>
                <c:pt idx="45130">
                  <c:v>45130</c:v>
                </c:pt>
                <c:pt idx="45131">
                  <c:v>45131</c:v>
                </c:pt>
                <c:pt idx="45132">
                  <c:v>45132</c:v>
                </c:pt>
                <c:pt idx="45133">
                  <c:v>45133</c:v>
                </c:pt>
                <c:pt idx="45134">
                  <c:v>45134</c:v>
                </c:pt>
                <c:pt idx="45135">
                  <c:v>45135</c:v>
                </c:pt>
                <c:pt idx="45136">
                  <c:v>45136</c:v>
                </c:pt>
                <c:pt idx="45137">
                  <c:v>45137</c:v>
                </c:pt>
                <c:pt idx="45138">
                  <c:v>45138</c:v>
                </c:pt>
                <c:pt idx="45139">
                  <c:v>45139</c:v>
                </c:pt>
                <c:pt idx="45140">
                  <c:v>45140</c:v>
                </c:pt>
                <c:pt idx="45141">
                  <c:v>45141</c:v>
                </c:pt>
                <c:pt idx="45142">
                  <c:v>45142</c:v>
                </c:pt>
                <c:pt idx="45143">
                  <c:v>45143</c:v>
                </c:pt>
                <c:pt idx="45144">
                  <c:v>45144</c:v>
                </c:pt>
                <c:pt idx="45145">
                  <c:v>45145</c:v>
                </c:pt>
                <c:pt idx="45146">
                  <c:v>45146</c:v>
                </c:pt>
                <c:pt idx="45147">
                  <c:v>45147</c:v>
                </c:pt>
                <c:pt idx="45148">
                  <c:v>45148</c:v>
                </c:pt>
                <c:pt idx="45149">
                  <c:v>45149</c:v>
                </c:pt>
                <c:pt idx="45150">
                  <c:v>45150</c:v>
                </c:pt>
                <c:pt idx="45151">
                  <c:v>45151</c:v>
                </c:pt>
                <c:pt idx="45152">
                  <c:v>45152</c:v>
                </c:pt>
                <c:pt idx="45153">
                  <c:v>45153</c:v>
                </c:pt>
                <c:pt idx="45154">
                  <c:v>45154</c:v>
                </c:pt>
                <c:pt idx="45155">
                  <c:v>45155</c:v>
                </c:pt>
                <c:pt idx="45156">
                  <c:v>45156</c:v>
                </c:pt>
                <c:pt idx="45157">
                  <c:v>45157</c:v>
                </c:pt>
                <c:pt idx="45158">
                  <c:v>45158</c:v>
                </c:pt>
                <c:pt idx="45159">
                  <c:v>45159</c:v>
                </c:pt>
                <c:pt idx="45160">
                  <c:v>45160</c:v>
                </c:pt>
                <c:pt idx="45161">
                  <c:v>45161</c:v>
                </c:pt>
                <c:pt idx="45162">
                  <c:v>45162</c:v>
                </c:pt>
                <c:pt idx="45163">
                  <c:v>45163</c:v>
                </c:pt>
                <c:pt idx="45164">
                  <c:v>45164</c:v>
                </c:pt>
                <c:pt idx="45165">
                  <c:v>45165</c:v>
                </c:pt>
                <c:pt idx="45166">
                  <c:v>45166</c:v>
                </c:pt>
                <c:pt idx="45167">
                  <c:v>45167</c:v>
                </c:pt>
                <c:pt idx="45168">
                  <c:v>45168</c:v>
                </c:pt>
                <c:pt idx="45169">
                  <c:v>45169</c:v>
                </c:pt>
                <c:pt idx="45170">
                  <c:v>45170</c:v>
                </c:pt>
                <c:pt idx="45171">
                  <c:v>45171</c:v>
                </c:pt>
                <c:pt idx="45172">
                  <c:v>45172</c:v>
                </c:pt>
                <c:pt idx="45173">
                  <c:v>45173</c:v>
                </c:pt>
                <c:pt idx="45174">
                  <c:v>45174</c:v>
                </c:pt>
                <c:pt idx="45175">
                  <c:v>45175</c:v>
                </c:pt>
                <c:pt idx="45176">
                  <c:v>45176</c:v>
                </c:pt>
                <c:pt idx="45177">
                  <c:v>45177</c:v>
                </c:pt>
                <c:pt idx="45178">
                  <c:v>45178</c:v>
                </c:pt>
                <c:pt idx="45179">
                  <c:v>45179</c:v>
                </c:pt>
                <c:pt idx="45180">
                  <c:v>45180</c:v>
                </c:pt>
                <c:pt idx="45181">
                  <c:v>45181</c:v>
                </c:pt>
                <c:pt idx="45182">
                  <c:v>45182</c:v>
                </c:pt>
                <c:pt idx="45183">
                  <c:v>45183</c:v>
                </c:pt>
                <c:pt idx="45184">
                  <c:v>45184</c:v>
                </c:pt>
                <c:pt idx="45185">
                  <c:v>45185</c:v>
                </c:pt>
                <c:pt idx="45186">
                  <c:v>45186</c:v>
                </c:pt>
                <c:pt idx="45187">
                  <c:v>45187</c:v>
                </c:pt>
                <c:pt idx="45188">
                  <c:v>45188</c:v>
                </c:pt>
                <c:pt idx="45189">
                  <c:v>45189</c:v>
                </c:pt>
                <c:pt idx="45190">
                  <c:v>45190</c:v>
                </c:pt>
                <c:pt idx="45191">
                  <c:v>45191</c:v>
                </c:pt>
                <c:pt idx="45192">
                  <c:v>45192</c:v>
                </c:pt>
                <c:pt idx="45193">
                  <c:v>45193</c:v>
                </c:pt>
                <c:pt idx="45194">
                  <c:v>45194</c:v>
                </c:pt>
                <c:pt idx="45195">
                  <c:v>45195</c:v>
                </c:pt>
                <c:pt idx="45196">
                  <c:v>45196</c:v>
                </c:pt>
                <c:pt idx="45197">
                  <c:v>45197</c:v>
                </c:pt>
                <c:pt idx="45198">
                  <c:v>45198</c:v>
                </c:pt>
                <c:pt idx="45199">
                  <c:v>45199</c:v>
                </c:pt>
                <c:pt idx="45200">
                  <c:v>45200</c:v>
                </c:pt>
                <c:pt idx="45201">
                  <c:v>45201</c:v>
                </c:pt>
                <c:pt idx="45202">
                  <c:v>45202</c:v>
                </c:pt>
                <c:pt idx="45203">
                  <c:v>45203</c:v>
                </c:pt>
                <c:pt idx="45204">
                  <c:v>45204</c:v>
                </c:pt>
                <c:pt idx="45205">
                  <c:v>45205</c:v>
                </c:pt>
                <c:pt idx="45206">
                  <c:v>45206</c:v>
                </c:pt>
                <c:pt idx="45207">
                  <c:v>45207</c:v>
                </c:pt>
                <c:pt idx="45208">
                  <c:v>45208</c:v>
                </c:pt>
                <c:pt idx="45209">
                  <c:v>45209</c:v>
                </c:pt>
                <c:pt idx="45210">
                  <c:v>45210</c:v>
                </c:pt>
                <c:pt idx="45211">
                  <c:v>45211</c:v>
                </c:pt>
                <c:pt idx="45212">
                  <c:v>45212</c:v>
                </c:pt>
                <c:pt idx="45213">
                  <c:v>45213</c:v>
                </c:pt>
                <c:pt idx="45214">
                  <c:v>45214</c:v>
                </c:pt>
                <c:pt idx="45215">
                  <c:v>45215</c:v>
                </c:pt>
                <c:pt idx="45216">
                  <c:v>45216</c:v>
                </c:pt>
                <c:pt idx="45217">
                  <c:v>45217</c:v>
                </c:pt>
                <c:pt idx="45218">
                  <c:v>45218</c:v>
                </c:pt>
                <c:pt idx="45219">
                  <c:v>45219</c:v>
                </c:pt>
                <c:pt idx="45220">
                  <c:v>45220</c:v>
                </c:pt>
                <c:pt idx="45221">
                  <c:v>45221</c:v>
                </c:pt>
                <c:pt idx="45222">
                  <c:v>45222</c:v>
                </c:pt>
                <c:pt idx="45223">
                  <c:v>45223</c:v>
                </c:pt>
                <c:pt idx="45224">
                  <c:v>45224</c:v>
                </c:pt>
                <c:pt idx="45225">
                  <c:v>45225</c:v>
                </c:pt>
                <c:pt idx="45226">
                  <c:v>45226</c:v>
                </c:pt>
                <c:pt idx="45227">
                  <c:v>45227</c:v>
                </c:pt>
                <c:pt idx="45228">
                  <c:v>45228</c:v>
                </c:pt>
                <c:pt idx="45229">
                  <c:v>45229</c:v>
                </c:pt>
                <c:pt idx="45230">
                  <c:v>45230</c:v>
                </c:pt>
                <c:pt idx="45231">
                  <c:v>45231</c:v>
                </c:pt>
                <c:pt idx="45232">
                  <c:v>45232</c:v>
                </c:pt>
                <c:pt idx="45233">
                  <c:v>45233</c:v>
                </c:pt>
                <c:pt idx="45234">
                  <c:v>45234</c:v>
                </c:pt>
                <c:pt idx="45235">
                  <c:v>45235</c:v>
                </c:pt>
                <c:pt idx="45236">
                  <c:v>45236</c:v>
                </c:pt>
                <c:pt idx="45237">
                  <c:v>45237</c:v>
                </c:pt>
                <c:pt idx="45238">
                  <c:v>45238</c:v>
                </c:pt>
                <c:pt idx="45239">
                  <c:v>45239</c:v>
                </c:pt>
                <c:pt idx="45240">
                  <c:v>45240</c:v>
                </c:pt>
                <c:pt idx="45241">
                  <c:v>45241</c:v>
                </c:pt>
                <c:pt idx="45242">
                  <c:v>45242</c:v>
                </c:pt>
                <c:pt idx="45243">
                  <c:v>45243</c:v>
                </c:pt>
                <c:pt idx="45244">
                  <c:v>45244</c:v>
                </c:pt>
                <c:pt idx="45245">
                  <c:v>45245</c:v>
                </c:pt>
                <c:pt idx="45246">
                  <c:v>45246</c:v>
                </c:pt>
                <c:pt idx="45247">
                  <c:v>45247</c:v>
                </c:pt>
                <c:pt idx="45248">
                  <c:v>45248</c:v>
                </c:pt>
                <c:pt idx="45249">
                  <c:v>45249</c:v>
                </c:pt>
                <c:pt idx="45250">
                  <c:v>45250</c:v>
                </c:pt>
                <c:pt idx="45251">
                  <c:v>45251</c:v>
                </c:pt>
                <c:pt idx="45252">
                  <c:v>45252</c:v>
                </c:pt>
                <c:pt idx="45253">
                  <c:v>45253</c:v>
                </c:pt>
                <c:pt idx="45254">
                  <c:v>45254</c:v>
                </c:pt>
                <c:pt idx="45255">
                  <c:v>45255</c:v>
                </c:pt>
                <c:pt idx="45256">
                  <c:v>45256</c:v>
                </c:pt>
                <c:pt idx="45257">
                  <c:v>45257</c:v>
                </c:pt>
                <c:pt idx="45258">
                  <c:v>45258</c:v>
                </c:pt>
                <c:pt idx="45259">
                  <c:v>45259</c:v>
                </c:pt>
                <c:pt idx="45260">
                  <c:v>45260</c:v>
                </c:pt>
                <c:pt idx="45261">
                  <c:v>45261</c:v>
                </c:pt>
                <c:pt idx="45262">
                  <c:v>45262</c:v>
                </c:pt>
                <c:pt idx="45263">
                  <c:v>45263</c:v>
                </c:pt>
                <c:pt idx="45264">
                  <c:v>45264</c:v>
                </c:pt>
                <c:pt idx="45265">
                  <c:v>45265</c:v>
                </c:pt>
                <c:pt idx="45266">
                  <c:v>45266</c:v>
                </c:pt>
                <c:pt idx="45267">
                  <c:v>45267</c:v>
                </c:pt>
                <c:pt idx="45268">
                  <c:v>45268</c:v>
                </c:pt>
                <c:pt idx="45269">
                  <c:v>45269</c:v>
                </c:pt>
                <c:pt idx="45270">
                  <c:v>45270</c:v>
                </c:pt>
                <c:pt idx="45271">
                  <c:v>45271</c:v>
                </c:pt>
                <c:pt idx="45272">
                  <c:v>45272</c:v>
                </c:pt>
                <c:pt idx="45273">
                  <c:v>45273</c:v>
                </c:pt>
                <c:pt idx="45274">
                  <c:v>45274</c:v>
                </c:pt>
                <c:pt idx="45275">
                  <c:v>45275</c:v>
                </c:pt>
                <c:pt idx="45276">
                  <c:v>45276</c:v>
                </c:pt>
                <c:pt idx="45277">
                  <c:v>45277</c:v>
                </c:pt>
                <c:pt idx="45278">
                  <c:v>45278</c:v>
                </c:pt>
                <c:pt idx="45279">
                  <c:v>45279</c:v>
                </c:pt>
                <c:pt idx="45280">
                  <c:v>45280</c:v>
                </c:pt>
                <c:pt idx="45281">
                  <c:v>45281</c:v>
                </c:pt>
                <c:pt idx="45282">
                  <c:v>45282</c:v>
                </c:pt>
                <c:pt idx="45283">
                  <c:v>45283</c:v>
                </c:pt>
                <c:pt idx="45284">
                  <c:v>45284</c:v>
                </c:pt>
                <c:pt idx="45285">
                  <c:v>45285</c:v>
                </c:pt>
                <c:pt idx="45286">
                  <c:v>45286</c:v>
                </c:pt>
                <c:pt idx="45287">
                  <c:v>45287</c:v>
                </c:pt>
                <c:pt idx="45288">
                  <c:v>45288</c:v>
                </c:pt>
                <c:pt idx="45289">
                  <c:v>45289</c:v>
                </c:pt>
                <c:pt idx="45290">
                  <c:v>45290</c:v>
                </c:pt>
                <c:pt idx="45291">
                  <c:v>45291</c:v>
                </c:pt>
                <c:pt idx="45292">
                  <c:v>45292</c:v>
                </c:pt>
                <c:pt idx="45293">
                  <c:v>45293</c:v>
                </c:pt>
                <c:pt idx="45294">
                  <c:v>45294</c:v>
                </c:pt>
                <c:pt idx="45295">
                  <c:v>45295</c:v>
                </c:pt>
                <c:pt idx="45296">
                  <c:v>45296</c:v>
                </c:pt>
                <c:pt idx="45297">
                  <c:v>45297</c:v>
                </c:pt>
                <c:pt idx="45298">
                  <c:v>45298</c:v>
                </c:pt>
                <c:pt idx="45299">
                  <c:v>45299</c:v>
                </c:pt>
                <c:pt idx="45300">
                  <c:v>45300</c:v>
                </c:pt>
                <c:pt idx="45301">
                  <c:v>45301</c:v>
                </c:pt>
                <c:pt idx="45302">
                  <c:v>45302</c:v>
                </c:pt>
                <c:pt idx="45303">
                  <c:v>45303</c:v>
                </c:pt>
                <c:pt idx="45304">
                  <c:v>45304</c:v>
                </c:pt>
                <c:pt idx="45305">
                  <c:v>45305</c:v>
                </c:pt>
                <c:pt idx="45306">
                  <c:v>45306</c:v>
                </c:pt>
                <c:pt idx="45307">
                  <c:v>45307</c:v>
                </c:pt>
                <c:pt idx="45308">
                  <c:v>45308</c:v>
                </c:pt>
                <c:pt idx="45309">
                  <c:v>45309</c:v>
                </c:pt>
                <c:pt idx="45310">
                  <c:v>45310</c:v>
                </c:pt>
                <c:pt idx="45311">
                  <c:v>45311</c:v>
                </c:pt>
                <c:pt idx="45312">
                  <c:v>45312</c:v>
                </c:pt>
                <c:pt idx="45313">
                  <c:v>45313</c:v>
                </c:pt>
                <c:pt idx="45314">
                  <c:v>45314</c:v>
                </c:pt>
                <c:pt idx="45315">
                  <c:v>45315</c:v>
                </c:pt>
                <c:pt idx="45316">
                  <c:v>45316</c:v>
                </c:pt>
                <c:pt idx="45317">
                  <c:v>45317</c:v>
                </c:pt>
                <c:pt idx="45318">
                  <c:v>45318</c:v>
                </c:pt>
                <c:pt idx="45319">
                  <c:v>45319</c:v>
                </c:pt>
                <c:pt idx="45320">
                  <c:v>45320</c:v>
                </c:pt>
                <c:pt idx="45321">
                  <c:v>45321</c:v>
                </c:pt>
                <c:pt idx="45322">
                  <c:v>45322</c:v>
                </c:pt>
                <c:pt idx="45323">
                  <c:v>45323</c:v>
                </c:pt>
                <c:pt idx="45324">
                  <c:v>45324</c:v>
                </c:pt>
                <c:pt idx="45325">
                  <c:v>45325</c:v>
                </c:pt>
                <c:pt idx="45326">
                  <c:v>45326</c:v>
                </c:pt>
                <c:pt idx="45327">
                  <c:v>45327</c:v>
                </c:pt>
                <c:pt idx="45328">
                  <c:v>45328</c:v>
                </c:pt>
                <c:pt idx="45329">
                  <c:v>45329</c:v>
                </c:pt>
                <c:pt idx="45330">
                  <c:v>45330</c:v>
                </c:pt>
                <c:pt idx="45331">
                  <c:v>45331</c:v>
                </c:pt>
                <c:pt idx="45332">
                  <c:v>45332</c:v>
                </c:pt>
                <c:pt idx="45333">
                  <c:v>45333</c:v>
                </c:pt>
                <c:pt idx="45334">
                  <c:v>45334</c:v>
                </c:pt>
                <c:pt idx="45335">
                  <c:v>45335</c:v>
                </c:pt>
                <c:pt idx="45336">
                  <c:v>45336</c:v>
                </c:pt>
                <c:pt idx="45337">
                  <c:v>45337</c:v>
                </c:pt>
                <c:pt idx="45338">
                  <c:v>45338</c:v>
                </c:pt>
                <c:pt idx="45339">
                  <c:v>45339</c:v>
                </c:pt>
                <c:pt idx="45340">
                  <c:v>45340</c:v>
                </c:pt>
                <c:pt idx="45341">
                  <c:v>45341</c:v>
                </c:pt>
                <c:pt idx="45342">
                  <c:v>45342</c:v>
                </c:pt>
                <c:pt idx="45343">
                  <c:v>45343</c:v>
                </c:pt>
                <c:pt idx="45344">
                  <c:v>45344</c:v>
                </c:pt>
                <c:pt idx="45345">
                  <c:v>45345</c:v>
                </c:pt>
                <c:pt idx="45346">
                  <c:v>45346</c:v>
                </c:pt>
                <c:pt idx="45347">
                  <c:v>45347</c:v>
                </c:pt>
                <c:pt idx="45348">
                  <c:v>45348</c:v>
                </c:pt>
                <c:pt idx="45349">
                  <c:v>45349</c:v>
                </c:pt>
                <c:pt idx="45350">
                  <c:v>45350</c:v>
                </c:pt>
                <c:pt idx="45351">
                  <c:v>45351</c:v>
                </c:pt>
                <c:pt idx="45352">
                  <c:v>45352</c:v>
                </c:pt>
                <c:pt idx="45353">
                  <c:v>45353</c:v>
                </c:pt>
                <c:pt idx="45354">
                  <c:v>45354</c:v>
                </c:pt>
                <c:pt idx="45355">
                  <c:v>45355</c:v>
                </c:pt>
                <c:pt idx="45356">
                  <c:v>45356</c:v>
                </c:pt>
                <c:pt idx="45357">
                  <c:v>45357</c:v>
                </c:pt>
                <c:pt idx="45358">
                  <c:v>45358</c:v>
                </c:pt>
                <c:pt idx="45359">
                  <c:v>45359</c:v>
                </c:pt>
                <c:pt idx="45360">
                  <c:v>45360</c:v>
                </c:pt>
                <c:pt idx="45361">
                  <c:v>45361</c:v>
                </c:pt>
                <c:pt idx="45362">
                  <c:v>45362</c:v>
                </c:pt>
                <c:pt idx="45363">
                  <c:v>45363</c:v>
                </c:pt>
                <c:pt idx="45364">
                  <c:v>45364</c:v>
                </c:pt>
                <c:pt idx="45365">
                  <c:v>45365</c:v>
                </c:pt>
                <c:pt idx="45366">
                  <c:v>45366</c:v>
                </c:pt>
                <c:pt idx="45367">
                  <c:v>45367</c:v>
                </c:pt>
                <c:pt idx="45368">
                  <c:v>45368</c:v>
                </c:pt>
                <c:pt idx="45369">
                  <c:v>45369</c:v>
                </c:pt>
                <c:pt idx="45370">
                  <c:v>45370</c:v>
                </c:pt>
                <c:pt idx="45371">
                  <c:v>45371</c:v>
                </c:pt>
                <c:pt idx="45372">
                  <c:v>45372</c:v>
                </c:pt>
                <c:pt idx="45373">
                  <c:v>45373</c:v>
                </c:pt>
                <c:pt idx="45374">
                  <c:v>45374</c:v>
                </c:pt>
                <c:pt idx="45375">
                  <c:v>45375</c:v>
                </c:pt>
                <c:pt idx="45376">
                  <c:v>45376</c:v>
                </c:pt>
                <c:pt idx="45377">
                  <c:v>45377</c:v>
                </c:pt>
                <c:pt idx="45378">
                  <c:v>45378</c:v>
                </c:pt>
                <c:pt idx="45379">
                  <c:v>45379</c:v>
                </c:pt>
                <c:pt idx="45380">
                  <c:v>45380</c:v>
                </c:pt>
                <c:pt idx="45381">
                  <c:v>45381</c:v>
                </c:pt>
                <c:pt idx="45382">
                  <c:v>45382</c:v>
                </c:pt>
                <c:pt idx="45383">
                  <c:v>45383</c:v>
                </c:pt>
                <c:pt idx="45384">
                  <c:v>45384</c:v>
                </c:pt>
                <c:pt idx="45385">
                  <c:v>45385</c:v>
                </c:pt>
                <c:pt idx="45386">
                  <c:v>45386</c:v>
                </c:pt>
                <c:pt idx="45387">
                  <c:v>45387</c:v>
                </c:pt>
                <c:pt idx="45388">
                  <c:v>45388</c:v>
                </c:pt>
                <c:pt idx="45389">
                  <c:v>45389</c:v>
                </c:pt>
                <c:pt idx="45390">
                  <c:v>45390</c:v>
                </c:pt>
                <c:pt idx="45391">
                  <c:v>45391</c:v>
                </c:pt>
                <c:pt idx="45392">
                  <c:v>45392</c:v>
                </c:pt>
                <c:pt idx="45393">
                  <c:v>45393</c:v>
                </c:pt>
                <c:pt idx="45394">
                  <c:v>45394</c:v>
                </c:pt>
                <c:pt idx="45395">
                  <c:v>45395</c:v>
                </c:pt>
                <c:pt idx="45396">
                  <c:v>45396</c:v>
                </c:pt>
                <c:pt idx="45397">
                  <c:v>45397</c:v>
                </c:pt>
                <c:pt idx="45398">
                  <c:v>45398</c:v>
                </c:pt>
                <c:pt idx="45399">
                  <c:v>45399</c:v>
                </c:pt>
                <c:pt idx="45400">
                  <c:v>45400</c:v>
                </c:pt>
                <c:pt idx="45401">
                  <c:v>45401</c:v>
                </c:pt>
                <c:pt idx="45402">
                  <c:v>45402</c:v>
                </c:pt>
                <c:pt idx="45403">
                  <c:v>45403</c:v>
                </c:pt>
                <c:pt idx="45404">
                  <c:v>45404</c:v>
                </c:pt>
                <c:pt idx="45405">
                  <c:v>45405</c:v>
                </c:pt>
                <c:pt idx="45406">
                  <c:v>45406</c:v>
                </c:pt>
                <c:pt idx="45407">
                  <c:v>45407</c:v>
                </c:pt>
                <c:pt idx="45408">
                  <c:v>45408</c:v>
                </c:pt>
                <c:pt idx="45409">
                  <c:v>45409</c:v>
                </c:pt>
                <c:pt idx="45410">
                  <c:v>45410</c:v>
                </c:pt>
                <c:pt idx="45411">
                  <c:v>45411</c:v>
                </c:pt>
                <c:pt idx="45412">
                  <c:v>45412</c:v>
                </c:pt>
                <c:pt idx="45413">
                  <c:v>45413</c:v>
                </c:pt>
                <c:pt idx="45414">
                  <c:v>45414</c:v>
                </c:pt>
                <c:pt idx="45415">
                  <c:v>45415</c:v>
                </c:pt>
                <c:pt idx="45416">
                  <c:v>45416</c:v>
                </c:pt>
                <c:pt idx="45417">
                  <c:v>45417</c:v>
                </c:pt>
                <c:pt idx="45418">
                  <c:v>45418</c:v>
                </c:pt>
                <c:pt idx="45419">
                  <c:v>45419</c:v>
                </c:pt>
                <c:pt idx="45420">
                  <c:v>45420</c:v>
                </c:pt>
                <c:pt idx="45421">
                  <c:v>45421</c:v>
                </c:pt>
                <c:pt idx="45422">
                  <c:v>45422</c:v>
                </c:pt>
                <c:pt idx="45423">
                  <c:v>45423</c:v>
                </c:pt>
                <c:pt idx="45424">
                  <c:v>45424</c:v>
                </c:pt>
                <c:pt idx="45425">
                  <c:v>45425</c:v>
                </c:pt>
                <c:pt idx="45426">
                  <c:v>45426</c:v>
                </c:pt>
                <c:pt idx="45427">
                  <c:v>45427</c:v>
                </c:pt>
                <c:pt idx="45428">
                  <c:v>45428</c:v>
                </c:pt>
                <c:pt idx="45429">
                  <c:v>45429</c:v>
                </c:pt>
                <c:pt idx="45430">
                  <c:v>45430</c:v>
                </c:pt>
                <c:pt idx="45431">
                  <c:v>45431</c:v>
                </c:pt>
                <c:pt idx="45432">
                  <c:v>45432</c:v>
                </c:pt>
                <c:pt idx="45433">
                  <c:v>45433</c:v>
                </c:pt>
                <c:pt idx="45434">
                  <c:v>45434</c:v>
                </c:pt>
                <c:pt idx="45435">
                  <c:v>45435</c:v>
                </c:pt>
                <c:pt idx="45436">
                  <c:v>45436</c:v>
                </c:pt>
                <c:pt idx="45437">
                  <c:v>45437</c:v>
                </c:pt>
                <c:pt idx="45438">
                  <c:v>45438</c:v>
                </c:pt>
                <c:pt idx="45439">
                  <c:v>45439</c:v>
                </c:pt>
                <c:pt idx="45440">
                  <c:v>45440</c:v>
                </c:pt>
                <c:pt idx="45441">
                  <c:v>45441</c:v>
                </c:pt>
                <c:pt idx="45442">
                  <c:v>45442</c:v>
                </c:pt>
                <c:pt idx="45443">
                  <c:v>45443</c:v>
                </c:pt>
                <c:pt idx="45444">
                  <c:v>45444</c:v>
                </c:pt>
                <c:pt idx="45445">
                  <c:v>45445</c:v>
                </c:pt>
                <c:pt idx="45446">
                  <c:v>45446</c:v>
                </c:pt>
                <c:pt idx="45447">
                  <c:v>45447</c:v>
                </c:pt>
                <c:pt idx="45448">
                  <c:v>45448</c:v>
                </c:pt>
                <c:pt idx="45449">
                  <c:v>45449</c:v>
                </c:pt>
                <c:pt idx="45450">
                  <c:v>45450</c:v>
                </c:pt>
                <c:pt idx="45451">
                  <c:v>45451</c:v>
                </c:pt>
                <c:pt idx="45452">
                  <c:v>45452</c:v>
                </c:pt>
                <c:pt idx="45453">
                  <c:v>45453</c:v>
                </c:pt>
                <c:pt idx="45454">
                  <c:v>45454</c:v>
                </c:pt>
                <c:pt idx="45455">
                  <c:v>45455</c:v>
                </c:pt>
                <c:pt idx="45456">
                  <c:v>45456</c:v>
                </c:pt>
                <c:pt idx="45457">
                  <c:v>45457</c:v>
                </c:pt>
                <c:pt idx="45458">
                  <c:v>45458</c:v>
                </c:pt>
                <c:pt idx="45459">
                  <c:v>45459</c:v>
                </c:pt>
                <c:pt idx="45460">
                  <c:v>45460</c:v>
                </c:pt>
                <c:pt idx="45461">
                  <c:v>45461</c:v>
                </c:pt>
                <c:pt idx="45462">
                  <c:v>45462</c:v>
                </c:pt>
                <c:pt idx="45463">
                  <c:v>45463</c:v>
                </c:pt>
                <c:pt idx="45464">
                  <c:v>45464</c:v>
                </c:pt>
                <c:pt idx="45465">
                  <c:v>45465</c:v>
                </c:pt>
                <c:pt idx="45466">
                  <c:v>45466</c:v>
                </c:pt>
                <c:pt idx="45467">
                  <c:v>45467</c:v>
                </c:pt>
                <c:pt idx="45468">
                  <c:v>45468</c:v>
                </c:pt>
                <c:pt idx="45469">
                  <c:v>45469</c:v>
                </c:pt>
                <c:pt idx="45470">
                  <c:v>45470</c:v>
                </c:pt>
                <c:pt idx="45471">
                  <c:v>45471</c:v>
                </c:pt>
                <c:pt idx="45472">
                  <c:v>45472</c:v>
                </c:pt>
                <c:pt idx="45473">
                  <c:v>45473</c:v>
                </c:pt>
                <c:pt idx="45474">
                  <c:v>45474</c:v>
                </c:pt>
                <c:pt idx="45475">
                  <c:v>45475</c:v>
                </c:pt>
                <c:pt idx="45476">
                  <c:v>45476</c:v>
                </c:pt>
                <c:pt idx="45477">
                  <c:v>45477</c:v>
                </c:pt>
                <c:pt idx="45478">
                  <c:v>45478</c:v>
                </c:pt>
                <c:pt idx="45479">
                  <c:v>45479</c:v>
                </c:pt>
                <c:pt idx="45480">
                  <c:v>45480</c:v>
                </c:pt>
                <c:pt idx="45481">
                  <c:v>45481</c:v>
                </c:pt>
                <c:pt idx="45482">
                  <c:v>45482</c:v>
                </c:pt>
                <c:pt idx="45483">
                  <c:v>45483</c:v>
                </c:pt>
                <c:pt idx="45484">
                  <c:v>45484</c:v>
                </c:pt>
                <c:pt idx="45485">
                  <c:v>45485</c:v>
                </c:pt>
                <c:pt idx="45486">
                  <c:v>45486</c:v>
                </c:pt>
                <c:pt idx="45487">
                  <c:v>45487</c:v>
                </c:pt>
                <c:pt idx="45488">
                  <c:v>45488</c:v>
                </c:pt>
                <c:pt idx="45489">
                  <c:v>45489</c:v>
                </c:pt>
                <c:pt idx="45490">
                  <c:v>45490</c:v>
                </c:pt>
                <c:pt idx="45491">
                  <c:v>45491</c:v>
                </c:pt>
                <c:pt idx="45492">
                  <c:v>45492</c:v>
                </c:pt>
                <c:pt idx="45493">
                  <c:v>45493</c:v>
                </c:pt>
                <c:pt idx="45494">
                  <c:v>45494</c:v>
                </c:pt>
                <c:pt idx="45495">
                  <c:v>45495</c:v>
                </c:pt>
                <c:pt idx="45496">
                  <c:v>45496</c:v>
                </c:pt>
                <c:pt idx="45497">
                  <c:v>45497</c:v>
                </c:pt>
                <c:pt idx="45498">
                  <c:v>45498</c:v>
                </c:pt>
                <c:pt idx="45499">
                  <c:v>45499</c:v>
                </c:pt>
                <c:pt idx="45500">
                  <c:v>45500</c:v>
                </c:pt>
                <c:pt idx="45501">
                  <c:v>45501</c:v>
                </c:pt>
                <c:pt idx="45502">
                  <c:v>45502</c:v>
                </c:pt>
                <c:pt idx="45503">
                  <c:v>45503</c:v>
                </c:pt>
                <c:pt idx="45504">
                  <c:v>45504</c:v>
                </c:pt>
                <c:pt idx="45505">
                  <c:v>45505</c:v>
                </c:pt>
                <c:pt idx="45506">
                  <c:v>45506</c:v>
                </c:pt>
                <c:pt idx="45507">
                  <c:v>45507</c:v>
                </c:pt>
                <c:pt idx="45508">
                  <c:v>45508</c:v>
                </c:pt>
                <c:pt idx="45509">
                  <c:v>45509</c:v>
                </c:pt>
                <c:pt idx="45510">
                  <c:v>45510</c:v>
                </c:pt>
                <c:pt idx="45511">
                  <c:v>45511</c:v>
                </c:pt>
                <c:pt idx="45512">
                  <c:v>45512</c:v>
                </c:pt>
                <c:pt idx="45513">
                  <c:v>45513</c:v>
                </c:pt>
                <c:pt idx="45514">
                  <c:v>45514</c:v>
                </c:pt>
                <c:pt idx="45515">
                  <c:v>45515</c:v>
                </c:pt>
                <c:pt idx="45516">
                  <c:v>45516</c:v>
                </c:pt>
                <c:pt idx="45517">
                  <c:v>45517</c:v>
                </c:pt>
                <c:pt idx="45518">
                  <c:v>45518</c:v>
                </c:pt>
                <c:pt idx="45519">
                  <c:v>45519</c:v>
                </c:pt>
                <c:pt idx="45520">
                  <c:v>45520</c:v>
                </c:pt>
                <c:pt idx="45521">
                  <c:v>45521</c:v>
                </c:pt>
                <c:pt idx="45522">
                  <c:v>45522</c:v>
                </c:pt>
                <c:pt idx="45523">
                  <c:v>45523</c:v>
                </c:pt>
                <c:pt idx="45524">
                  <c:v>45524</c:v>
                </c:pt>
                <c:pt idx="45525">
                  <c:v>45525</c:v>
                </c:pt>
                <c:pt idx="45526">
                  <c:v>45526</c:v>
                </c:pt>
                <c:pt idx="45527">
                  <c:v>45527</c:v>
                </c:pt>
                <c:pt idx="45528">
                  <c:v>45528</c:v>
                </c:pt>
                <c:pt idx="45529">
                  <c:v>45529</c:v>
                </c:pt>
                <c:pt idx="45530">
                  <c:v>45530</c:v>
                </c:pt>
                <c:pt idx="45531">
                  <c:v>45531</c:v>
                </c:pt>
                <c:pt idx="45532">
                  <c:v>45532</c:v>
                </c:pt>
                <c:pt idx="45533">
                  <c:v>45533</c:v>
                </c:pt>
                <c:pt idx="45534">
                  <c:v>45534</c:v>
                </c:pt>
                <c:pt idx="45535">
                  <c:v>45535</c:v>
                </c:pt>
                <c:pt idx="45536">
                  <c:v>45536</c:v>
                </c:pt>
                <c:pt idx="45537">
                  <c:v>45537</c:v>
                </c:pt>
                <c:pt idx="45538">
                  <c:v>45538</c:v>
                </c:pt>
                <c:pt idx="45539">
                  <c:v>45539</c:v>
                </c:pt>
                <c:pt idx="45540">
                  <c:v>45540</c:v>
                </c:pt>
                <c:pt idx="45541">
                  <c:v>45541</c:v>
                </c:pt>
                <c:pt idx="45542">
                  <c:v>45542</c:v>
                </c:pt>
                <c:pt idx="45543">
                  <c:v>45543</c:v>
                </c:pt>
                <c:pt idx="45544">
                  <c:v>45544</c:v>
                </c:pt>
                <c:pt idx="45545">
                  <c:v>45545</c:v>
                </c:pt>
                <c:pt idx="45546">
                  <c:v>45546</c:v>
                </c:pt>
                <c:pt idx="45547">
                  <c:v>45547</c:v>
                </c:pt>
                <c:pt idx="45548">
                  <c:v>45548</c:v>
                </c:pt>
                <c:pt idx="45549">
                  <c:v>45549</c:v>
                </c:pt>
                <c:pt idx="45550">
                  <c:v>45550</c:v>
                </c:pt>
                <c:pt idx="45551">
                  <c:v>45551</c:v>
                </c:pt>
                <c:pt idx="45552">
                  <c:v>45552</c:v>
                </c:pt>
                <c:pt idx="45553">
                  <c:v>45553</c:v>
                </c:pt>
                <c:pt idx="45554">
                  <c:v>45554</c:v>
                </c:pt>
                <c:pt idx="45555">
                  <c:v>45555</c:v>
                </c:pt>
                <c:pt idx="45556">
                  <c:v>45556</c:v>
                </c:pt>
                <c:pt idx="45557">
                  <c:v>45557</c:v>
                </c:pt>
                <c:pt idx="45558">
                  <c:v>45558</c:v>
                </c:pt>
                <c:pt idx="45559">
                  <c:v>45559</c:v>
                </c:pt>
                <c:pt idx="45560">
                  <c:v>45560</c:v>
                </c:pt>
                <c:pt idx="45561">
                  <c:v>45561</c:v>
                </c:pt>
                <c:pt idx="45562">
                  <c:v>45562</c:v>
                </c:pt>
                <c:pt idx="45563">
                  <c:v>45563</c:v>
                </c:pt>
                <c:pt idx="45564">
                  <c:v>45564</c:v>
                </c:pt>
                <c:pt idx="45565">
                  <c:v>45565</c:v>
                </c:pt>
                <c:pt idx="45566">
                  <c:v>45566</c:v>
                </c:pt>
                <c:pt idx="45567">
                  <c:v>45567</c:v>
                </c:pt>
                <c:pt idx="45568">
                  <c:v>45568</c:v>
                </c:pt>
                <c:pt idx="45569">
                  <c:v>45569</c:v>
                </c:pt>
                <c:pt idx="45570">
                  <c:v>45570</c:v>
                </c:pt>
                <c:pt idx="45571">
                  <c:v>45571</c:v>
                </c:pt>
                <c:pt idx="45572">
                  <c:v>45572</c:v>
                </c:pt>
                <c:pt idx="45573">
                  <c:v>45573</c:v>
                </c:pt>
                <c:pt idx="45574">
                  <c:v>45574</c:v>
                </c:pt>
                <c:pt idx="45575">
                  <c:v>45575</c:v>
                </c:pt>
                <c:pt idx="45576">
                  <c:v>45576</c:v>
                </c:pt>
                <c:pt idx="45577">
                  <c:v>45577</c:v>
                </c:pt>
                <c:pt idx="45578">
                  <c:v>45578</c:v>
                </c:pt>
                <c:pt idx="45579">
                  <c:v>45579</c:v>
                </c:pt>
                <c:pt idx="45580">
                  <c:v>45580</c:v>
                </c:pt>
                <c:pt idx="45581">
                  <c:v>45581</c:v>
                </c:pt>
                <c:pt idx="45582">
                  <c:v>45582</c:v>
                </c:pt>
                <c:pt idx="45583">
                  <c:v>45583</c:v>
                </c:pt>
                <c:pt idx="45584">
                  <c:v>45584</c:v>
                </c:pt>
                <c:pt idx="45585">
                  <c:v>45585</c:v>
                </c:pt>
                <c:pt idx="45586">
                  <c:v>45586</c:v>
                </c:pt>
                <c:pt idx="45587">
                  <c:v>45587</c:v>
                </c:pt>
                <c:pt idx="45588">
                  <c:v>45588</c:v>
                </c:pt>
                <c:pt idx="45589">
                  <c:v>45589</c:v>
                </c:pt>
                <c:pt idx="45590">
                  <c:v>45590</c:v>
                </c:pt>
                <c:pt idx="45591">
                  <c:v>45591</c:v>
                </c:pt>
                <c:pt idx="45592">
                  <c:v>45592</c:v>
                </c:pt>
                <c:pt idx="45593">
                  <c:v>45593</c:v>
                </c:pt>
                <c:pt idx="45594">
                  <c:v>45594</c:v>
                </c:pt>
                <c:pt idx="45595">
                  <c:v>45595</c:v>
                </c:pt>
                <c:pt idx="45596">
                  <c:v>45596</c:v>
                </c:pt>
                <c:pt idx="45597">
                  <c:v>45597</c:v>
                </c:pt>
                <c:pt idx="45598">
                  <c:v>45598</c:v>
                </c:pt>
                <c:pt idx="45599">
                  <c:v>45599</c:v>
                </c:pt>
                <c:pt idx="45600">
                  <c:v>45600</c:v>
                </c:pt>
                <c:pt idx="45601">
                  <c:v>45601</c:v>
                </c:pt>
                <c:pt idx="45602">
                  <c:v>45602</c:v>
                </c:pt>
                <c:pt idx="45603">
                  <c:v>45603</c:v>
                </c:pt>
                <c:pt idx="45604">
                  <c:v>45604</c:v>
                </c:pt>
                <c:pt idx="45605">
                  <c:v>45605</c:v>
                </c:pt>
                <c:pt idx="45606">
                  <c:v>45606</c:v>
                </c:pt>
                <c:pt idx="45607">
                  <c:v>45607</c:v>
                </c:pt>
                <c:pt idx="45608">
                  <c:v>45608</c:v>
                </c:pt>
                <c:pt idx="45609">
                  <c:v>45609</c:v>
                </c:pt>
                <c:pt idx="45610">
                  <c:v>45610</c:v>
                </c:pt>
                <c:pt idx="45611">
                  <c:v>45611</c:v>
                </c:pt>
                <c:pt idx="45612">
                  <c:v>45612</c:v>
                </c:pt>
                <c:pt idx="45613">
                  <c:v>45613</c:v>
                </c:pt>
                <c:pt idx="45614">
                  <c:v>45614</c:v>
                </c:pt>
                <c:pt idx="45615">
                  <c:v>45615</c:v>
                </c:pt>
                <c:pt idx="45616">
                  <c:v>45616</c:v>
                </c:pt>
                <c:pt idx="45617">
                  <c:v>45617</c:v>
                </c:pt>
                <c:pt idx="45618">
                  <c:v>45618</c:v>
                </c:pt>
                <c:pt idx="45619">
                  <c:v>45619</c:v>
                </c:pt>
                <c:pt idx="45620">
                  <c:v>45620</c:v>
                </c:pt>
                <c:pt idx="45621">
                  <c:v>45621</c:v>
                </c:pt>
                <c:pt idx="45622">
                  <c:v>45622</c:v>
                </c:pt>
                <c:pt idx="45623">
                  <c:v>45623</c:v>
                </c:pt>
                <c:pt idx="45624">
                  <c:v>45624</c:v>
                </c:pt>
                <c:pt idx="45625">
                  <c:v>45625</c:v>
                </c:pt>
                <c:pt idx="45626">
                  <c:v>45626</c:v>
                </c:pt>
                <c:pt idx="45627">
                  <c:v>45627</c:v>
                </c:pt>
                <c:pt idx="45628">
                  <c:v>45628</c:v>
                </c:pt>
                <c:pt idx="45629">
                  <c:v>45629</c:v>
                </c:pt>
                <c:pt idx="45630">
                  <c:v>45630</c:v>
                </c:pt>
                <c:pt idx="45631">
                  <c:v>45631</c:v>
                </c:pt>
                <c:pt idx="45632">
                  <c:v>45632</c:v>
                </c:pt>
                <c:pt idx="45633">
                  <c:v>45633</c:v>
                </c:pt>
                <c:pt idx="45634">
                  <c:v>45634</c:v>
                </c:pt>
                <c:pt idx="45635">
                  <c:v>45635</c:v>
                </c:pt>
                <c:pt idx="45636">
                  <c:v>45636</c:v>
                </c:pt>
                <c:pt idx="45637">
                  <c:v>45637</c:v>
                </c:pt>
                <c:pt idx="45638">
                  <c:v>45638</c:v>
                </c:pt>
                <c:pt idx="45639">
                  <c:v>45639</c:v>
                </c:pt>
                <c:pt idx="45640">
                  <c:v>45640</c:v>
                </c:pt>
                <c:pt idx="45641">
                  <c:v>45641</c:v>
                </c:pt>
                <c:pt idx="45642">
                  <c:v>45642</c:v>
                </c:pt>
                <c:pt idx="45643">
                  <c:v>45643</c:v>
                </c:pt>
                <c:pt idx="45644">
                  <c:v>45644</c:v>
                </c:pt>
                <c:pt idx="45645">
                  <c:v>45645</c:v>
                </c:pt>
                <c:pt idx="45646">
                  <c:v>45646</c:v>
                </c:pt>
                <c:pt idx="45647">
                  <c:v>45647</c:v>
                </c:pt>
                <c:pt idx="45648">
                  <c:v>45648</c:v>
                </c:pt>
                <c:pt idx="45649">
                  <c:v>45649</c:v>
                </c:pt>
                <c:pt idx="45650">
                  <c:v>45650</c:v>
                </c:pt>
                <c:pt idx="45651">
                  <c:v>45651</c:v>
                </c:pt>
                <c:pt idx="45652">
                  <c:v>45652</c:v>
                </c:pt>
                <c:pt idx="45653">
                  <c:v>45653</c:v>
                </c:pt>
                <c:pt idx="45654">
                  <c:v>45654</c:v>
                </c:pt>
                <c:pt idx="45655">
                  <c:v>45655</c:v>
                </c:pt>
                <c:pt idx="45656">
                  <c:v>45656</c:v>
                </c:pt>
                <c:pt idx="45657">
                  <c:v>45657</c:v>
                </c:pt>
                <c:pt idx="45658">
                  <c:v>45658</c:v>
                </c:pt>
                <c:pt idx="45659">
                  <c:v>45659</c:v>
                </c:pt>
                <c:pt idx="45660">
                  <c:v>45660</c:v>
                </c:pt>
                <c:pt idx="45661">
                  <c:v>45661</c:v>
                </c:pt>
                <c:pt idx="45662">
                  <c:v>45662</c:v>
                </c:pt>
                <c:pt idx="45663">
                  <c:v>45663</c:v>
                </c:pt>
                <c:pt idx="45664">
                  <c:v>45664</c:v>
                </c:pt>
                <c:pt idx="45665">
                  <c:v>45665</c:v>
                </c:pt>
                <c:pt idx="45666">
                  <c:v>45666</c:v>
                </c:pt>
                <c:pt idx="45667">
                  <c:v>45667</c:v>
                </c:pt>
                <c:pt idx="45668">
                  <c:v>45668</c:v>
                </c:pt>
                <c:pt idx="45669">
                  <c:v>45669</c:v>
                </c:pt>
                <c:pt idx="45670">
                  <c:v>45670</c:v>
                </c:pt>
                <c:pt idx="45671">
                  <c:v>45671</c:v>
                </c:pt>
                <c:pt idx="45672">
                  <c:v>45672</c:v>
                </c:pt>
                <c:pt idx="45673">
                  <c:v>45673</c:v>
                </c:pt>
                <c:pt idx="45674">
                  <c:v>45674</c:v>
                </c:pt>
                <c:pt idx="45675">
                  <c:v>45675</c:v>
                </c:pt>
                <c:pt idx="45676">
                  <c:v>45676</c:v>
                </c:pt>
                <c:pt idx="45677">
                  <c:v>45677</c:v>
                </c:pt>
                <c:pt idx="45678">
                  <c:v>45678</c:v>
                </c:pt>
                <c:pt idx="45679">
                  <c:v>45679</c:v>
                </c:pt>
                <c:pt idx="45680">
                  <c:v>45680</c:v>
                </c:pt>
                <c:pt idx="45681">
                  <c:v>45681</c:v>
                </c:pt>
                <c:pt idx="45682">
                  <c:v>45682</c:v>
                </c:pt>
                <c:pt idx="45683">
                  <c:v>45683</c:v>
                </c:pt>
                <c:pt idx="45684">
                  <c:v>45684</c:v>
                </c:pt>
                <c:pt idx="45685">
                  <c:v>45685</c:v>
                </c:pt>
                <c:pt idx="45686">
                  <c:v>45686</c:v>
                </c:pt>
                <c:pt idx="45687">
                  <c:v>45687</c:v>
                </c:pt>
                <c:pt idx="45688">
                  <c:v>45688</c:v>
                </c:pt>
                <c:pt idx="45689">
                  <c:v>45689</c:v>
                </c:pt>
                <c:pt idx="45690">
                  <c:v>45690</c:v>
                </c:pt>
                <c:pt idx="45691">
                  <c:v>45691</c:v>
                </c:pt>
                <c:pt idx="45692">
                  <c:v>45692</c:v>
                </c:pt>
                <c:pt idx="45693">
                  <c:v>45693</c:v>
                </c:pt>
                <c:pt idx="45694">
                  <c:v>45694</c:v>
                </c:pt>
                <c:pt idx="45695">
                  <c:v>45695</c:v>
                </c:pt>
                <c:pt idx="45696">
                  <c:v>45696</c:v>
                </c:pt>
                <c:pt idx="45697">
                  <c:v>45697</c:v>
                </c:pt>
                <c:pt idx="45698">
                  <c:v>45698</c:v>
                </c:pt>
                <c:pt idx="45699">
                  <c:v>45699</c:v>
                </c:pt>
                <c:pt idx="45700">
                  <c:v>45700</c:v>
                </c:pt>
                <c:pt idx="45701">
                  <c:v>45701</c:v>
                </c:pt>
                <c:pt idx="45702">
                  <c:v>45702</c:v>
                </c:pt>
                <c:pt idx="45703">
                  <c:v>45703</c:v>
                </c:pt>
                <c:pt idx="45704">
                  <c:v>45704</c:v>
                </c:pt>
                <c:pt idx="45705">
                  <c:v>45705</c:v>
                </c:pt>
                <c:pt idx="45706">
                  <c:v>45706</c:v>
                </c:pt>
                <c:pt idx="45707">
                  <c:v>45707</c:v>
                </c:pt>
                <c:pt idx="45708">
                  <c:v>45708</c:v>
                </c:pt>
                <c:pt idx="45709">
                  <c:v>45709</c:v>
                </c:pt>
                <c:pt idx="45710">
                  <c:v>45710</c:v>
                </c:pt>
                <c:pt idx="45711">
                  <c:v>45711</c:v>
                </c:pt>
                <c:pt idx="45712">
                  <c:v>45712</c:v>
                </c:pt>
                <c:pt idx="45713">
                  <c:v>45713</c:v>
                </c:pt>
                <c:pt idx="45714">
                  <c:v>45714</c:v>
                </c:pt>
                <c:pt idx="45715">
                  <c:v>45715</c:v>
                </c:pt>
                <c:pt idx="45716">
                  <c:v>45716</c:v>
                </c:pt>
                <c:pt idx="45717">
                  <c:v>45717</c:v>
                </c:pt>
                <c:pt idx="45718">
                  <c:v>45718</c:v>
                </c:pt>
                <c:pt idx="45719">
                  <c:v>45719</c:v>
                </c:pt>
                <c:pt idx="45720">
                  <c:v>45720</c:v>
                </c:pt>
                <c:pt idx="45721">
                  <c:v>45721</c:v>
                </c:pt>
                <c:pt idx="45722">
                  <c:v>45722</c:v>
                </c:pt>
                <c:pt idx="45723">
                  <c:v>45723</c:v>
                </c:pt>
                <c:pt idx="45724">
                  <c:v>45724</c:v>
                </c:pt>
                <c:pt idx="45725">
                  <c:v>45725</c:v>
                </c:pt>
                <c:pt idx="45726">
                  <c:v>45726</c:v>
                </c:pt>
                <c:pt idx="45727">
                  <c:v>45727</c:v>
                </c:pt>
                <c:pt idx="45728">
                  <c:v>45728</c:v>
                </c:pt>
                <c:pt idx="45729">
                  <c:v>45729</c:v>
                </c:pt>
                <c:pt idx="45730">
                  <c:v>45730</c:v>
                </c:pt>
                <c:pt idx="45731">
                  <c:v>45731</c:v>
                </c:pt>
                <c:pt idx="45732">
                  <c:v>45732</c:v>
                </c:pt>
                <c:pt idx="45733">
                  <c:v>45733</c:v>
                </c:pt>
                <c:pt idx="45734">
                  <c:v>45734</c:v>
                </c:pt>
                <c:pt idx="45735">
                  <c:v>45735</c:v>
                </c:pt>
                <c:pt idx="45736">
                  <c:v>45736</c:v>
                </c:pt>
                <c:pt idx="45737">
                  <c:v>45737</c:v>
                </c:pt>
                <c:pt idx="45738">
                  <c:v>45738</c:v>
                </c:pt>
                <c:pt idx="45739">
                  <c:v>45739</c:v>
                </c:pt>
                <c:pt idx="45740">
                  <c:v>45740</c:v>
                </c:pt>
                <c:pt idx="45741">
                  <c:v>45741</c:v>
                </c:pt>
                <c:pt idx="45742">
                  <c:v>45742</c:v>
                </c:pt>
                <c:pt idx="45743">
                  <c:v>45743</c:v>
                </c:pt>
                <c:pt idx="45744">
                  <c:v>45744</c:v>
                </c:pt>
                <c:pt idx="45745">
                  <c:v>45745</c:v>
                </c:pt>
                <c:pt idx="45746">
                  <c:v>45746</c:v>
                </c:pt>
                <c:pt idx="45747">
                  <c:v>45747</c:v>
                </c:pt>
                <c:pt idx="45748">
                  <c:v>45748</c:v>
                </c:pt>
                <c:pt idx="45749">
                  <c:v>45749</c:v>
                </c:pt>
                <c:pt idx="45750">
                  <c:v>45750</c:v>
                </c:pt>
                <c:pt idx="45751">
                  <c:v>45751</c:v>
                </c:pt>
                <c:pt idx="45752">
                  <c:v>45752</c:v>
                </c:pt>
                <c:pt idx="45753">
                  <c:v>45753</c:v>
                </c:pt>
                <c:pt idx="45754">
                  <c:v>45754</c:v>
                </c:pt>
                <c:pt idx="45755">
                  <c:v>45755</c:v>
                </c:pt>
                <c:pt idx="45756">
                  <c:v>45756</c:v>
                </c:pt>
                <c:pt idx="45757">
                  <c:v>45757</c:v>
                </c:pt>
                <c:pt idx="45758">
                  <c:v>45758</c:v>
                </c:pt>
                <c:pt idx="45759">
                  <c:v>45759</c:v>
                </c:pt>
                <c:pt idx="45760">
                  <c:v>45760</c:v>
                </c:pt>
                <c:pt idx="45761">
                  <c:v>45761</c:v>
                </c:pt>
                <c:pt idx="45762">
                  <c:v>45762</c:v>
                </c:pt>
                <c:pt idx="45763">
                  <c:v>45763</c:v>
                </c:pt>
                <c:pt idx="45764">
                  <c:v>45764</c:v>
                </c:pt>
                <c:pt idx="45765">
                  <c:v>45765</c:v>
                </c:pt>
                <c:pt idx="45766">
                  <c:v>45766</c:v>
                </c:pt>
                <c:pt idx="45767">
                  <c:v>45767</c:v>
                </c:pt>
                <c:pt idx="45768">
                  <c:v>45768</c:v>
                </c:pt>
                <c:pt idx="45769">
                  <c:v>45769</c:v>
                </c:pt>
                <c:pt idx="45770">
                  <c:v>45770</c:v>
                </c:pt>
                <c:pt idx="45771">
                  <c:v>45771</c:v>
                </c:pt>
                <c:pt idx="45772">
                  <c:v>45772</c:v>
                </c:pt>
                <c:pt idx="45773">
                  <c:v>45773</c:v>
                </c:pt>
                <c:pt idx="45774">
                  <c:v>45774</c:v>
                </c:pt>
                <c:pt idx="45775">
                  <c:v>45775</c:v>
                </c:pt>
                <c:pt idx="45776">
                  <c:v>45776</c:v>
                </c:pt>
                <c:pt idx="45777">
                  <c:v>45777</c:v>
                </c:pt>
                <c:pt idx="45778">
                  <c:v>45778</c:v>
                </c:pt>
                <c:pt idx="45779">
                  <c:v>45779</c:v>
                </c:pt>
                <c:pt idx="45780">
                  <c:v>45780</c:v>
                </c:pt>
                <c:pt idx="45781">
                  <c:v>45781</c:v>
                </c:pt>
                <c:pt idx="45782">
                  <c:v>45782</c:v>
                </c:pt>
                <c:pt idx="45783">
                  <c:v>45783</c:v>
                </c:pt>
                <c:pt idx="45784">
                  <c:v>45784</c:v>
                </c:pt>
                <c:pt idx="45785">
                  <c:v>45785</c:v>
                </c:pt>
                <c:pt idx="45786">
                  <c:v>45786</c:v>
                </c:pt>
                <c:pt idx="45787">
                  <c:v>45787</c:v>
                </c:pt>
                <c:pt idx="45788">
                  <c:v>45788</c:v>
                </c:pt>
                <c:pt idx="45789">
                  <c:v>45789</c:v>
                </c:pt>
                <c:pt idx="45790">
                  <c:v>45790</c:v>
                </c:pt>
                <c:pt idx="45791">
                  <c:v>45791</c:v>
                </c:pt>
                <c:pt idx="45792">
                  <c:v>45792</c:v>
                </c:pt>
                <c:pt idx="45793">
                  <c:v>45793</c:v>
                </c:pt>
                <c:pt idx="45794">
                  <c:v>45794</c:v>
                </c:pt>
                <c:pt idx="45795">
                  <c:v>45795</c:v>
                </c:pt>
                <c:pt idx="45796">
                  <c:v>45796</c:v>
                </c:pt>
                <c:pt idx="45797">
                  <c:v>45797</c:v>
                </c:pt>
                <c:pt idx="45798">
                  <c:v>45798</c:v>
                </c:pt>
                <c:pt idx="45799">
                  <c:v>45799</c:v>
                </c:pt>
                <c:pt idx="45800">
                  <c:v>45800</c:v>
                </c:pt>
                <c:pt idx="45801">
                  <c:v>45801</c:v>
                </c:pt>
                <c:pt idx="45802">
                  <c:v>45802</c:v>
                </c:pt>
                <c:pt idx="45803">
                  <c:v>45803</c:v>
                </c:pt>
                <c:pt idx="45804">
                  <c:v>45804</c:v>
                </c:pt>
                <c:pt idx="45805">
                  <c:v>45805</c:v>
                </c:pt>
                <c:pt idx="45806">
                  <c:v>45806</c:v>
                </c:pt>
                <c:pt idx="45807">
                  <c:v>45807</c:v>
                </c:pt>
                <c:pt idx="45808">
                  <c:v>45808</c:v>
                </c:pt>
                <c:pt idx="45809">
                  <c:v>45809</c:v>
                </c:pt>
                <c:pt idx="45810">
                  <c:v>45810</c:v>
                </c:pt>
                <c:pt idx="45811">
                  <c:v>45811</c:v>
                </c:pt>
                <c:pt idx="45812">
                  <c:v>45812</c:v>
                </c:pt>
                <c:pt idx="45813">
                  <c:v>45813</c:v>
                </c:pt>
                <c:pt idx="45814">
                  <c:v>45814</c:v>
                </c:pt>
                <c:pt idx="45815">
                  <c:v>45815</c:v>
                </c:pt>
                <c:pt idx="45816">
                  <c:v>45816</c:v>
                </c:pt>
                <c:pt idx="45817">
                  <c:v>45817</c:v>
                </c:pt>
                <c:pt idx="45818">
                  <c:v>45818</c:v>
                </c:pt>
                <c:pt idx="45819">
                  <c:v>45819</c:v>
                </c:pt>
                <c:pt idx="45820">
                  <c:v>45820</c:v>
                </c:pt>
                <c:pt idx="45821">
                  <c:v>45821</c:v>
                </c:pt>
                <c:pt idx="45822">
                  <c:v>45822</c:v>
                </c:pt>
                <c:pt idx="45823">
                  <c:v>45823</c:v>
                </c:pt>
                <c:pt idx="45824">
                  <c:v>45824</c:v>
                </c:pt>
                <c:pt idx="45825">
                  <c:v>45825</c:v>
                </c:pt>
                <c:pt idx="45826">
                  <c:v>45826</c:v>
                </c:pt>
                <c:pt idx="45827">
                  <c:v>45827</c:v>
                </c:pt>
                <c:pt idx="45828">
                  <c:v>45828</c:v>
                </c:pt>
                <c:pt idx="45829">
                  <c:v>45829</c:v>
                </c:pt>
                <c:pt idx="45830">
                  <c:v>45830</c:v>
                </c:pt>
                <c:pt idx="45831">
                  <c:v>45831</c:v>
                </c:pt>
                <c:pt idx="45832">
                  <c:v>45832</c:v>
                </c:pt>
                <c:pt idx="45833">
                  <c:v>45833</c:v>
                </c:pt>
                <c:pt idx="45834">
                  <c:v>45834</c:v>
                </c:pt>
                <c:pt idx="45835">
                  <c:v>45835</c:v>
                </c:pt>
                <c:pt idx="45836">
                  <c:v>45836</c:v>
                </c:pt>
                <c:pt idx="45837">
                  <c:v>45837</c:v>
                </c:pt>
                <c:pt idx="45838">
                  <c:v>45838</c:v>
                </c:pt>
                <c:pt idx="45839">
                  <c:v>45839</c:v>
                </c:pt>
                <c:pt idx="45840">
                  <c:v>45840</c:v>
                </c:pt>
                <c:pt idx="45841">
                  <c:v>45841</c:v>
                </c:pt>
                <c:pt idx="45842">
                  <c:v>45842</c:v>
                </c:pt>
                <c:pt idx="45843">
                  <c:v>45843</c:v>
                </c:pt>
                <c:pt idx="45844">
                  <c:v>45844</c:v>
                </c:pt>
                <c:pt idx="45845">
                  <c:v>45845</c:v>
                </c:pt>
                <c:pt idx="45846">
                  <c:v>45846</c:v>
                </c:pt>
                <c:pt idx="45847">
                  <c:v>45847</c:v>
                </c:pt>
                <c:pt idx="45848">
                  <c:v>45848</c:v>
                </c:pt>
                <c:pt idx="45849">
                  <c:v>45849</c:v>
                </c:pt>
                <c:pt idx="45850">
                  <c:v>45850</c:v>
                </c:pt>
                <c:pt idx="45851">
                  <c:v>45851</c:v>
                </c:pt>
                <c:pt idx="45852">
                  <c:v>45852</c:v>
                </c:pt>
                <c:pt idx="45853">
                  <c:v>45853</c:v>
                </c:pt>
                <c:pt idx="45854">
                  <c:v>45854</c:v>
                </c:pt>
                <c:pt idx="45855">
                  <c:v>45855</c:v>
                </c:pt>
                <c:pt idx="45856">
                  <c:v>45856</c:v>
                </c:pt>
                <c:pt idx="45857">
                  <c:v>45857</c:v>
                </c:pt>
                <c:pt idx="45858">
                  <c:v>45858</c:v>
                </c:pt>
                <c:pt idx="45859">
                  <c:v>45859</c:v>
                </c:pt>
                <c:pt idx="45860">
                  <c:v>45860</c:v>
                </c:pt>
                <c:pt idx="45861">
                  <c:v>45861</c:v>
                </c:pt>
                <c:pt idx="45862">
                  <c:v>45862</c:v>
                </c:pt>
                <c:pt idx="45863">
                  <c:v>45863</c:v>
                </c:pt>
                <c:pt idx="45864">
                  <c:v>45864</c:v>
                </c:pt>
                <c:pt idx="45865">
                  <c:v>45865</c:v>
                </c:pt>
                <c:pt idx="45866">
                  <c:v>45866</c:v>
                </c:pt>
                <c:pt idx="45867">
                  <c:v>45867</c:v>
                </c:pt>
                <c:pt idx="45868">
                  <c:v>45868</c:v>
                </c:pt>
                <c:pt idx="45869">
                  <c:v>45869</c:v>
                </c:pt>
                <c:pt idx="45870">
                  <c:v>45870</c:v>
                </c:pt>
                <c:pt idx="45871">
                  <c:v>45871</c:v>
                </c:pt>
                <c:pt idx="45872">
                  <c:v>45872</c:v>
                </c:pt>
                <c:pt idx="45873">
                  <c:v>45873</c:v>
                </c:pt>
                <c:pt idx="45874">
                  <c:v>45874</c:v>
                </c:pt>
                <c:pt idx="45875">
                  <c:v>45875</c:v>
                </c:pt>
                <c:pt idx="45876">
                  <c:v>45876</c:v>
                </c:pt>
                <c:pt idx="45877">
                  <c:v>45877</c:v>
                </c:pt>
                <c:pt idx="45878">
                  <c:v>45878</c:v>
                </c:pt>
                <c:pt idx="45879">
                  <c:v>45879</c:v>
                </c:pt>
                <c:pt idx="45880">
                  <c:v>45880</c:v>
                </c:pt>
                <c:pt idx="45881">
                  <c:v>45881</c:v>
                </c:pt>
                <c:pt idx="45882">
                  <c:v>45882</c:v>
                </c:pt>
                <c:pt idx="45883">
                  <c:v>45883</c:v>
                </c:pt>
                <c:pt idx="45884">
                  <c:v>45884</c:v>
                </c:pt>
                <c:pt idx="45885">
                  <c:v>45885</c:v>
                </c:pt>
                <c:pt idx="45886">
                  <c:v>45886</c:v>
                </c:pt>
                <c:pt idx="45887">
                  <c:v>45887</c:v>
                </c:pt>
                <c:pt idx="45888">
                  <c:v>45888</c:v>
                </c:pt>
                <c:pt idx="45889">
                  <c:v>45889</c:v>
                </c:pt>
                <c:pt idx="45890">
                  <c:v>45890</c:v>
                </c:pt>
                <c:pt idx="45891">
                  <c:v>45891</c:v>
                </c:pt>
                <c:pt idx="45892">
                  <c:v>45892</c:v>
                </c:pt>
                <c:pt idx="45893">
                  <c:v>45893</c:v>
                </c:pt>
                <c:pt idx="45894">
                  <c:v>45894</c:v>
                </c:pt>
                <c:pt idx="45895">
                  <c:v>45895</c:v>
                </c:pt>
                <c:pt idx="45896">
                  <c:v>45896</c:v>
                </c:pt>
                <c:pt idx="45897">
                  <c:v>45897</c:v>
                </c:pt>
                <c:pt idx="45898">
                  <c:v>45898</c:v>
                </c:pt>
                <c:pt idx="45899">
                  <c:v>45899</c:v>
                </c:pt>
                <c:pt idx="45900">
                  <c:v>45900</c:v>
                </c:pt>
                <c:pt idx="45901">
                  <c:v>45901</c:v>
                </c:pt>
                <c:pt idx="45902">
                  <c:v>45902</c:v>
                </c:pt>
                <c:pt idx="45903">
                  <c:v>45903</c:v>
                </c:pt>
                <c:pt idx="45904">
                  <c:v>45904</c:v>
                </c:pt>
                <c:pt idx="45905">
                  <c:v>45905</c:v>
                </c:pt>
                <c:pt idx="45906">
                  <c:v>45906</c:v>
                </c:pt>
                <c:pt idx="45907">
                  <c:v>45907</c:v>
                </c:pt>
                <c:pt idx="45908">
                  <c:v>45908</c:v>
                </c:pt>
                <c:pt idx="45909">
                  <c:v>45909</c:v>
                </c:pt>
                <c:pt idx="45910">
                  <c:v>45910</c:v>
                </c:pt>
                <c:pt idx="45911">
                  <c:v>45911</c:v>
                </c:pt>
                <c:pt idx="45912">
                  <c:v>45912</c:v>
                </c:pt>
                <c:pt idx="45913">
                  <c:v>45913</c:v>
                </c:pt>
                <c:pt idx="45914">
                  <c:v>45914</c:v>
                </c:pt>
                <c:pt idx="45915">
                  <c:v>45915</c:v>
                </c:pt>
                <c:pt idx="45916">
                  <c:v>45916</c:v>
                </c:pt>
                <c:pt idx="45917">
                  <c:v>45917</c:v>
                </c:pt>
                <c:pt idx="45918">
                  <c:v>45918</c:v>
                </c:pt>
                <c:pt idx="45919">
                  <c:v>45919</c:v>
                </c:pt>
                <c:pt idx="45920">
                  <c:v>45920</c:v>
                </c:pt>
                <c:pt idx="45921">
                  <c:v>45921</c:v>
                </c:pt>
                <c:pt idx="45922">
                  <c:v>45922</c:v>
                </c:pt>
                <c:pt idx="45923">
                  <c:v>45923</c:v>
                </c:pt>
                <c:pt idx="45924">
                  <c:v>45924</c:v>
                </c:pt>
                <c:pt idx="45925">
                  <c:v>45925</c:v>
                </c:pt>
                <c:pt idx="45926">
                  <c:v>45926</c:v>
                </c:pt>
                <c:pt idx="45927">
                  <c:v>45927</c:v>
                </c:pt>
                <c:pt idx="45928">
                  <c:v>45928</c:v>
                </c:pt>
                <c:pt idx="45929">
                  <c:v>45929</c:v>
                </c:pt>
                <c:pt idx="45930">
                  <c:v>45930</c:v>
                </c:pt>
                <c:pt idx="45931">
                  <c:v>45931</c:v>
                </c:pt>
                <c:pt idx="45932">
                  <c:v>45932</c:v>
                </c:pt>
                <c:pt idx="45933">
                  <c:v>45933</c:v>
                </c:pt>
                <c:pt idx="45934">
                  <c:v>45934</c:v>
                </c:pt>
                <c:pt idx="45935">
                  <c:v>45935</c:v>
                </c:pt>
                <c:pt idx="45936">
                  <c:v>45936</c:v>
                </c:pt>
                <c:pt idx="45937">
                  <c:v>45937</c:v>
                </c:pt>
                <c:pt idx="45938">
                  <c:v>45938</c:v>
                </c:pt>
                <c:pt idx="45939">
                  <c:v>45939</c:v>
                </c:pt>
                <c:pt idx="45940">
                  <c:v>45940</c:v>
                </c:pt>
                <c:pt idx="45941">
                  <c:v>45941</c:v>
                </c:pt>
                <c:pt idx="45942">
                  <c:v>45942</c:v>
                </c:pt>
                <c:pt idx="45943">
                  <c:v>45943</c:v>
                </c:pt>
                <c:pt idx="45944">
                  <c:v>45944</c:v>
                </c:pt>
                <c:pt idx="45945">
                  <c:v>45945</c:v>
                </c:pt>
                <c:pt idx="45946">
                  <c:v>45946</c:v>
                </c:pt>
                <c:pt idx="45947">
                  <c:v>45947</c:v>
                </c:pt>
                <c:pt idx="45948">
                  <c:v>45948</c:v>
                </c:pt>
                <c:pt idx="45949">
                  <c:v>45949</c:v>
                </c:pt>
                <c:pt idx="45950">
                  <c:v>45950</c:v>
                </c:pt>
                <c:pt idx="45951">
                  <c:v>45951</c:v>
                </c:pt>
                <c:pt idx="45952">
                  <c:v>45952</c:v>
                </c:pt>
                <c:pt idx="45953">
                  <c:v>45953</c:v>
                </c:pt>
                <c:pt idx="45954">
                  <c:v>45954</c:v>
                </c:pt>
                <c:pt idx="45955">
                  <c:v>45955</c:v>
                </c:pt>
                <c:pt idx="45956">
                  <c:v>45956</c:v>
                </c:pt>
                <c:pt idx="45957">
                  <c:v>45957</c:v>
                </c:pt>
                <c:pt idx="45958">
                  <c:v>45958</c:v>
                </c:pt>
                <c:pt idx="45959">
                  <c:v>45959</c:v>
                </c:pt>
                <c:pt idx="45960">
                  <c:v>45960</c:v>
                </c:pt>
                <c:pt idx="45961">
                  <c:v>45961</c:v>
                </c:pt>
                <c:pt idx="45962">
                  <c:v>45962</c:v>
                </c:pt>
                <c:pt idx="45963">
                  <c:v>45963</c:v>
                </c:pt>
                <c:pt idx="45964">
                  <c:v>45964</c:v>
                </c:pt>
                <c:pt idx="45965">
                  <c:v>45965</c:v>
                </c:pt>
                <c:pt idx="45966">
                  <c:v>45966</c:v>
                </c:pt>
                <c:pt idx="45967">
                  <c:v>45967</c:v>
                </c:pt>
                <c:pt idx="45968">
                  <c:v>45968</c:v>
                </c:pt>
                <c:pt idx="45969">
                  <c:v>45969</c:v>
                </c:pt>
                <c:pt idx="45970">
                  <c:v>45970</c:v>
                </c:pt>
                <c:pt idx="45971">
                  <c:v>45971</c:v>
                </c:pt>
                <c:pt idx="45972">
                  <c:v>45972</c:v>
                </c:pt>
                <c:pt idx="45973">
                  <c:v>45973</c:v>
                </c:pt>
                <c:pt idx="45974">
                  <c:v>45974</c:v>
                </c:pt>
                <c:pt idx="45975">
                  <c:v>45975</c:v>
                </c:pt>
                <c:pt idx="45976">
                  <c:v>45976</c:v>
                </c:pt>
                <c:pt idx="45977">
                  <c:v>45977</c:v>
                </c:pt>
                <c:pt idx="45978">
                  <c:v>45978</c:v>
                </c:pt>
                <c:pt idx="45979">
                  <c:v>45979</c:v>
                </c:pt>
                <c:pt idx="45980">
                  <c:v>45980</c:v>
                </c:pt>
                <c:pt idx="45981">
                  <c:v>45981</c:v>
                </c:pt>
                <c:pt idx="45982">
                  <c:v>45982</c:v>
                </c:pt>
                <c:pt idx="45983">
                  <c:v>45983</c:v>
                </c:pt>
                <c:pt idx="45984">
                  <c:v>45984</c:v>
                </c:pt>
                <c:pt idx="45985">
                  <c:v>45985</c:v>
                </c:pt>
                <c:pt idx="45986">
                  <c:v>45986</c:v>
                </c:pt>
                <c:pt idx="45987">
                  <c:v>45987</c:v>
                </c:pt>
                <c:pt idx="45988">
                  <c:v>45988</c:v>
                </c:pt>
                <c:pt idx="45989">
                  <c:v>45989</c:v>
                </c:pt>
                <c:pt idx="45990">
                  <c:v>45990</c:v>
                </c:pt>
                <c:pt idx="45991">
                  <c:v>45991</c:v>
                </c:pt>
                <c:pt idx="45992">
                  <c:v>45992</c:v>
                </c:pt>
                <c:pt idx="45993">
                  <c:v>45993</c:v>
                </c:pt>
                <c:pt idx="45994">
                  <c:v>45994</c:v>
                </c:pt>
                <c:pt idx="45995">
                  <c:v>45995</c:v>
                </c:pt>
                <c:pt idx="45996">
                  <c:v>45996</c:v>
                </c:pt>
                <c:pt idx="45997">
                  <c:v>45997</c:v>
                </c:pt>
                <c:pt idx="45998">
                  <c:v>45998</c:v>
                </c:pt>
                <c:pt idx="45999">
                  <c:v>45999</c:v>
                </c:pt>
                <c:pt idx="46000">
                  <c:v>46000</c:v>
                </c:pt>
                <c:pt idx="46001">
                  <c:v>46001</c:v>
                </c:pt>
                <c:pt idx="46002">
                  <c:v>46002</c:v>
                </c:pt>
                <c:pt idx="46003">
                  <c:v>46003</c:v>
                </c:pt>
                <c:pt idx="46004">
                  <c:v>46004</c:v>
                </c:pt>
                <c:pt idx="46005">
                  <c:v>46005</c:v>
                </c:pt>
                <c:pt idx="46006">
                  <c:v>46006</c:v>
                </c:pt>
                <c:pt idx="46007">
                  <c:v>46007</c:v>
                </c:pt>
                <c:pt idx="46008">
                  <c:v>46008</c:v>
                </c:pt>
                <c:pt idx="46009">
                  <c:v>46009</c:v>
                </c:pt>
                <c:pt idx="46010">
                  <c:v>46010</c:v>
                </c:pt>
                <c:pt idx="46011">
                  <c:v>46011</c:v>
                </c:pt>
                <c:pt idx="46012">
                  <c:v>46012</c:v>
                </c:pt>
                <c:pt idx="46013">
                  <c:v>46013</c:v>
                </c:pt>
                <c:pt idx="46014">
                  <c:v>46014</c:v>
                </c:pt>
                <c:pt idx="46015">
                  <c:v>46015</c:v>
                </c:pt>
                <c:pt idx="46016">
                  <c:v>46016</c:v>
                </c:pt>
                <c:pt idx="46017">
                  <c:v>46017</c:v>
                </c:pt>
                <c:pt idx="46018">
                  <c:v>46018</c:v>
                </c:pt>
                <c:pt idx="46019">
                  <c:v>46019</c:v>
                </c:pt>
                <c:pt idx="46020">
                  <c:v>46020</c:v>
                </c:pt>
                <c:pt idx="46021">
                  <c:v>46021</c:v>
                </c:pt>
                <c:pt idx="46022">
                  <c:v>46022</c:v>
                </c:pt>
                <c:pt idx="46023">
                  <c:v>46023</c:v>
                </c:pt>
                <c:pt idx="46024">
                  <c:v>46024</c:v>
                </c:pt>
                <c:pt idx="46025">
                  <c:v>46025</c:v>
                </c:pt>
                <c:pt idx="46026">
                  <c:v>46026</c:v>
                </c:pt>
                <c:pt idx="46027">
                  <c:v>46027</c:v>
                </c:pt>
                <c:pt idx="46028">
                  <c:v>46028</c:v>
                </c:pt>
                <c:pt idx="46029">
                  <c:v>46029</c:v>
                </c:pt>
                <c:pt idx="46030">
                  <c:v>46030</c:v>
                </c:pt>
                <c:pt idx="46031">
                  <c:v>46031</c:v>
                </c:pt>
                <c:pt idx="46032">
                  <c:v>46032</c:v>
                </c:pt>
                <c:pt idx="46033">
                  <c:v>46033</c:v>
                </c:pt>
                <c:pt idx="46034">
                  <c:v>46034</c:v>
                </c:pt>
                <c:pt idx="46035">
                  <c:v>46035</c:v>
                </c:pt>
                <c:pt idx="46036">
                  <c:v>46036</c:v>
                </c:pt>
                <c:pt idx="46037">
                  <c:v>46037</c:v>
                </c:pt>
                <c:pt idx="46038">
                  <c:v>46038</c:v>
                </c:pt>
                <c:pt idx="46039">
                  <c:v>46039</c:v>
                </c:pt>
                <c:pt idx="46040">
                  <c:v>46040</c:v>
                </c:pt>
                <c:pt idx="46041">
                  <c:v>46041</c:v>
                </c:pt>
                <c:pt idx="46042">
                  <c:v>46042</c:v>
                </c:pt>
                <c:pt idx="46043">
                  <c:v>46043</c:v>
                </c:pt>
                <c:pt idx="46044">
                  <c:v>46044</c:v>
                </c:pt>
                <c:pt idx="46045">
                  <c:v>46045</c:v>
                </c:pt>
                <c:pt idx="46046">
                  <c:v>46046</c:v>
                </c:pt>
                <c:pt idx="46047">
                  <c:v>46047</c:v>
                </c:pt>
                <c:pt idx="46048">
                  <c:v>46048</c:v>
                </c:pt>
                <c:pt idx="46049">
                  <c:v>46049</c:v>
                </c:pt>
                <c:pt idx="46050">
                  <c:v>46050</c:v>
                </c:pt>
                <c:pt idx="46051">
                  <c:v>46051</c:v>
                </c:pt>
                <c:pt idx="46052">
                  <c:v>46052</c:v>
                </c:pt>
                <c:pt idx="46053">
                  <c:v>46053</c:v>
                </c:pt>
                <c:pt idx="46054">
                  <c:v>46054</c:v>
                </c:pt>
                <c:pt idx="46055">
                  <c:v>46055</c:v>
                </c:pt>
                <c:pt idx="46056">
                  <c:v>46056</c:v>
                </c:pt>
                <c:pt idx="46057">
                  <c:v>46057</c:v>
                </c:pt>
                <c:pt idx="46058">
                  <c:v>46058</c:v>
                </c:pt>
                <c:pt idx="46059">
                  <c:v>46059</c:v>
                </c:pt>
                <c:pt idx="46060">
                  <c:v>46060</c:v>
                </c:pt>
                <c:pt idx="46061">
                  <c:v>46061</c:v>
                </c:pt>
                <c:pt idx="46062">
                  <c:v>46062</c:v>
                </c:pt>
                <c:pt idx="46063">
                  <c:v>46063</c:v>
                </c:pt>
                <c:pt idx="46064">
                  <c:v>46064</c:v>
                </c:pt>
                <c:pt idx="46065">
                  <c:v>46065</c:v>
                </c:pt>
                <c:pt idx="46066">
                  <c:v>46066</c:v>
                </c:pt>
                <c:pt idx="46067">
                  <c:v>46067</c:v>
                </c:pt>
                <c:pt idx="46068">
                  <c:v>46068</c:v>
                </c:pt>
                <c:pt idx="46069">
                  <c:v>46069</c:v>
                </c:pt>
                <c:pt idx="46070">
                  <c:v>46070</c:v>
                </c:pt>
                <c:pt idx="46071">
                  <c:v>46071</c:v>
                </c:pt>
                <c:pt idx="46072">
                  <c:v>46072</c:v>
                </c:pt>
                <c:pt idx="46073">
                  <c:v>46073</c:v>
                </c:pt>
                <c:pt idx="46074">
                  <c:v>46074</c:v>
                </c:pt>
                <c:pt idx="46075">
                  <c:v>46075</c:v>
                </c:pt>
                <c:pt idx="46076">
                  <c:v>46076</c:v>
                </c:pt>
                <c:pt idx="46077">
                  <c:v>46077</c:v>
                </c:pt>
                <c:pt idx="46078">
                  <c:v>46078</c:v>
                </c:pt>
                <c:pt idx="46079">
                  <c:v>46079</c:v>
                </c:pt>
                <c:pt idx="46080">
                  <c:v>46080</c:v>
                </c:pt>
                <c:pt idx="46081">
                  <c:v>46081</c:v>
                </c:pt>
                <c:pt idx="46082">
                  <c:v>46082</c:v>
                </c:pt>
                <c:pt idx="46083">
                  <c:v>46083</c:v>
                </c:pt>
                <c:pt idx="46084">
                  <c:v>46084</c:v>
                </c:pt>
                <c:pt idx="46085">
                  <c:v>46085</c:v>
                </c:pt>
                <c:pt idx="46086">
                  <c:v>46086</c:v>
                </c:pt>
                <c:pt idx="46087">
                  <c:v>46087</c:v>
                </c:pt>
                <c:pt idx="46088">
                  <c:v>46088</c:v>
                </c:pt>
                <c:pt idx="46089">
                  <c:v>46089</c:v>
                </c:pt>
                <c:pt idx="46090">
                  <c:v>46090</c:v>
                </c:pt>
                <c:pt idx="46091">
                  <c:v>46091</c:v>
                </c:pt>
                <c:pt idx="46092">
                  <c:v>46092</c:v>
                </c:pt>
                <c:pt idx="46093">
                  <c:v>46093</c:v>
                </c:pt>
                <c:pt idx="46094">
                  <c:v>46094</c:v>
                </c:pt>
                <c:pt idx="46095">
                  <c:v>46095</c:v>
                </c:pt>
                <c:pt idx="46096">
                  <c:v>46096</c:v>
                </c:pt>
                <c:pt idx="46097">
                  <c:v>46097</c:v>
                </c:pt>
                <c:pt idx="46098">
                  <c:v>46098</c:v>
                </c:pt>
                <c:pt idx="46099">
                  <c:v>46099</c:v>
                </c:pt>
                <c:pt idx="46100">
                  <c:v>46100</c:v>
                </c:pt>
                <c:pt idx="46101">
                  <c:v>46101</c:v>
                </c:pt>
                <c:pt idx="46102">
                  <c:v>46102</c:v>
                </c:pt>
                <c:pt idx="46103">
                  <c:v>46103</c:v>
                </c:pt>
                <c:pt idx="46104">
                  <c:v>46104</c:v>
                </c:pt>
                <c:pt idx="46105">
                  <c:v>46105</c:v>
                </c:pt>
                <c:pt idx="46106">
                  <c:v>46106</c:v>
                </c:pt>
                <c:pt idx="46107">
                  <c:v>46107</c:v>
                </c:pt>
                <c:pt idx="46108">
                  <c:v>46108</c:v>
                </c:pt>
                <c:pt idx="46109">
                  <c:v>46109</c:v>
                </c:pt>
                <c:pt idx="46110">
                  <c:v>46110</c:v>
                </c:pt>
                <c:pt idx="46111">
                  <c:v>46111</c:v>
                </c:pt>
                <c:pt idx="46112">
                  <c:v>46112</c:v>
                </c:pt>
                <c:pt idx="46113">
                  <c:v>46113</c:v>
                </c:pt>
                <c:pt idx="46114">
                  <c:v>46114</c:v>
                </c:pt>
                <c:pt idx="46115">
                  <c:v>46115</c:v>
                </c:pt>
                <c:pt idx="46116">
                  <c:v>46116</c:v>
                </c:pt>
                <c:pt idx="46117">
                  <c:v>46117</c:v>
                </c:pt>
                <c:pt idx="46118">
                  <c:v>46118</c:v>
                </c:pt>
                <c:pt idx="46119">
                  <c:v>46119</c:v>
                </c:pt>
                <c:pt idx="46120">
                  <c:v>46120</c:v>
                </c:pt>
                <c:pt idx="46121">
                  <c:v>46121</c:v>
                </c:pt>
                <c:pt idx="46122">
                  <c:v>46122</c:v>
                </c:pt>
                <c:pt idx="46123">
                  <c:v>46123</c:v>
                </c:pt>
                <c:pt idx="46124">
                  <c:v>46124</c:v>
                </c:pt>
                <c:pt idx="46125">
                  <c:v>46125</c:v>
                </c:pt>
                <c:pt idx="46126">
                  <c:v>46126</c:v>
                </c:pt>
                <c:pt idx="46127">
                  <c:v>46127</c:v>
                </c:pt>
                <c:pt idx="46128">
                  <c:v>46128</c:v>
                </c:pt>
                <c:pt idx="46129">
                  <c:v>46129</c:v>
                </c:pt>
                <c:pt idx="46130">
                  <c:v>46130</c:v>
                </c:pt>
                <c:pt idx="46131">
                  <c:v>46131</c:v>
                </c:pt>
                <c:pt idx="46132">
                  <c:v>46132</c:v>
                </c:pt>
                <c:pt idx="46133">
                  <c:v>46133</c:v>
                </c:pt>
                <c:pt idx="46134">
                  <c:v>46134</c:v>
                </c:pt>
                <c:pt idx="46135">
                  <c:v>46135</c:v>
                </c:pt>
                <c:pt idx="46136">
                  <c:v>46136</c:v>
                </c:pt>
                <c:pt idx="46137">
                  <c:v>46137</c:v>
                </c:pt>
                <c:pt idx="46138">
                  <c:v>46138</c:v>
                </c:pt>
                <c:pt idx="46139">
                  <c:v>46139</c:v>
                </c:pt>
                <c:pt idx="46140">
                  <c:v>46140</c:v>
                </c:pt>
                <c:pt idx="46141">
                  <c:v>46141</c:v>
                </c:pt>
                <c:pt idx="46142">
                  <c:v>46142</c:v>
                </c:pt>
                <c:pt idx="46143">
                  <c:v>46143</c:v>
                </c:pt>
                <c:pt idx="46144">
                  <c:v>46144</c:v>
                </c:pt>
                <c:pt idx="46145">
                  <c:v>46145</c:v>
                </c:pt>
                <c:pt idx="46146">
                  <c:v>46146</c:v>
                </c:pt>
                <c:pt idx="46147">
                  <c:v>46147</c:v>
                </c:pt>
                <c:pt idx="46148">
                  <c:v>46148</c:v>
                </c:pt>
                <c:pt idx="46149">
                  <c:v>46149</c:v>
                </c:pt>
                <c:pt idx="46150">
                  <c:v>46150</c:v>
                </c:pt>
                <c:pt idx="46151">
                  <c:v>46151</c:v>
                </c:pt>
                <c:pt idx="46152">
                  <c:v>46152</c:v>
                </c:pt>
                <c:pt idx="46153">
                  <c:v>46153</c:v>
                </c:pt>
                <c:pt idx="46154">
                  <c:v>46154</c:v>
                </c:pt>
                <c:pt idx="46155">
                  <c:v>46155</c:v>
                </c:pt>
                <c:pt idx="46156">
                  <c:v>46156</c:v>
                </c:pt>
                <c:pt idx="46157">
                  <c:v>46157</c:v>
                </c:pt>
                <c:pt idx="46158">
                  <c:v>46158</c:v>
                </c:pt>
                <c:pt idx="46159">
                  <c:v>46159</c:v>
                </c:pt>
                <c:pt idx="46160">
                  <c:v>46160</c:v>
                </c:pt>
                <c:pt idx="46161">
                  <c:v>46161</c:v>
                </c:pt>
                <c:pt idx="46162">
                  <c:v>46162</c:v>
                </c:pt>
                <c:pt idx="46163">
                  <c:v>46163</c:v>
                </c:pt>
                <c:pt idx="46164">
                  <c:v>46164</c:v>
                </c:pt>
                <c:pt idx="46165">
                  <c:v>46165</c:v>
                </c:pt>
                <c:pt idx="46166">
                  <c:v>46166</c:v>
                </c:pt>
                <c:pt idx="46167">
                  <c:v>46167</c:v>
                </c:pt>
                <c:pt idx="46168">
                  <c:v>46168</c:v>
                </c:pt>
                <c:pt idx="46169">
                  <c:v>46169</c:v>
                </c:pt>
                <c:pt idx="46170">
                  <c:v>46170</c:v>
                </c:pt>
                <c:pt idx="46171">
                  <c:v>46171</c:v>
                </c:pt>
                <c:pt idx="46172">
                  <c:v>46172</c:v>
                </c:pt>
                <c:pt idx="46173">
                  <c:v>46173</c:v>
                </c:pt>
                <c:pt idx="46174">
                  <c:v>46174</c:v>
                </c:pt>
                <c:pt idx="46175">
                  <c:v>46175</c:v>
                </c:pt>
                <c:pt idx="46176">
                  <c:v>46176</c:v>
                </c:pt>
                <c:pt idx="46177">
                  <c:v>46177</c:v>
                </c:pt>
                <c:pt idx="46178">
                  <c:v>46178</c:v>
                </c:pt>
                <c:pt idx="46179">
                  <c:v>46179</c:v>
                </c:pt>
                <c:pt idx="46180">
                  <c:v>46180</c:v>
                </c:pt>
                <c:pt idx="46181">
                  <c:v>46181</c:v>
                </c:pt>
                <c:pt idx="46182">
                  <c:v>46182</c:v>
                </c:pt>
                <c:pt idx="46183">
                  <c:v>46183</c:v>
                </c:pt>
                <c:pt idx="46184">
                  <c:v>46184</c:v>
                </c:pt>
                <c:pt idx="46185">
                  <c:v>46185</c:v>
                </c:pt>
                <c:pt idx="46186">
                  <c:v>46186</c:v>
                </c:pt>
                <c:pt idx="46187">
                  <c:v>46187</c:v>
                </c:pt>
                <c:pt idx="46188">
                  <c:v>46188</c:v>
                </c:pt>
                <c:pt idx="46189">
                  <c:v>46189</c:v>
                </c:pt>
                <c:pt idx="46190">
                  <c:v>46190</c:v>
                </c:pt>
                <c:pt idx="46191">
                  <c:v>46191</c:v>
                </c:pt>
                <c:pt idx="46192">
                  <c:v>46192</c:v>
                </c:pt>
                <c:pt idx="46193">
                  <c:v>46193</c:v>
                </c:pt>
                <c:pt idx="46194">
                  <c:v>46194</c:v>
                </c:pt>
                <c:pt idx="46195">
                  <c:v>46195</c:v>
                </c:pt>
                <c:pt idx="46196">
                  <c:v>46196</c:v>
                </c:pt>
                <c:pt idx="46197">
                  <c:v>46197</c:v>
                </c:pt>
                <c:pt idx="46198">
                  <c:v>46198</c:v>
                </c:pt>
                <c:pt idx="46199">
                  <c:v>46199</c:v>
                </c:pt>
                <c:pt idx="46200">
                  <c:v>46200</c:v>
                </c:pt>
                <c:pt idx="46201">
                  <c:v>46201</c:v>
                </c:pt>
                <c:pt idx="46202">
                  <c:v>46202</c:v>
                </c:pt>
                <c:pt idx="46203">
                  <c:v>46203</c:v>
                </c:pt>
                <c:pt idx="46204">
                  <c:v>46204</c:v>
                </c:pt>
                <c:pt idx="46205">
                  <c:v>46205</c:v>
                </c:pt>
                <c:pt idx="46206">
                  <c:v>46206</c:v>
                </c:pt>
                <c:pt idx="46207">
                  <c:v>46207</c:v>
                </c:pt>
                <c:pt idx="46208">
                  <c:v>46208</c:v>
                </c:pt>
                <c:pt idx="46209">
                  <c:v>46209</c:v>
                </c:pt>
                <c:pt idx="46210">
                  <c:v>46210</c:v>
                </c:pt>
                <c:pt idx="46211">
                  <c:v>46211</c:v>
                </c:pt>
                <c:pt idx="46212">
                  <c:v>46212</c:v>
                </c:pt>
                <c:pt idx="46213">
                  <c:v>46213</c:v>
                </c:pt>
                <c:pt idx="46214">
                  <c:v>46214</c:v>
                </c:pt>
                <c:pt idx="46215">
                  <c:v>46215</c:v>
                </c:pt>
                <c:pt idx="46216">
                  <c:v>46216</c:v>
                </c:pt>
                <c:pt idx="46217">
                  <c:v>46217</c:v>
                </c:pt>
                <c:pt idx="46218">
                  <c:v>46218</c:v>
                </c:pt>
                <c:pt idx="46219">
                  <c:v>46219</c:v>
                </c:pt>
                <c:pt idx="46220">
                  <c:v>46220</c:v>
                </c:pt>
                <c:pt idx="46221">
                  <c:v>46221</c:v>
                </c:pt>
                <c:pt idx="46222">
                  <c:v>46222</c:v>
                </c:pt>
                <c:pt idx="46223">
                  <c:v>46223</c:v>
                </c:pt>
                <c:pt idx="46224">
                  <c:v>46224</c:v>
                </c:pt>
                <c:pt idx="46225">
                  <c:v>46225</c:v>
                </c:pt>
                <c:pt idx="46226">
                  <c:v>46226</c:v>
                </c:pt>
                <c:pt idx="46227">
                  <c:v>46227</c:v>
                </c:pt>
                <c:pt idx="46228">
                  <c:v>46228</c:v>
                </c:pt>
                <c:pt idx="46229">
                  <c:v>46229</c:v>
                </c:pt>
                <c:pt idx="46230">
                  <c:v>46230</c:v>
                </c:pt>
                <c:pt idx="46231">
                  <c:v>46231</c:v>
                </c:pt>
                <c:pt idx="46232">
                  <c:v>46232</c:v>
                </c:pt>
                <c:pt idx="46233">
                  <c:v>46233</c:v>
                </c:pt>
                <c:pt idx="46234">
                  <c:v>46234</c:v>
                </c:pt>
                <c:pt idx="46235">
                  <c:v>46235</c:v>
                </c:pt>
                <c:pt idx="46236">
                  <c:v>46236</c:v>
                </c:pt>
                <c:pt idx="46237">
                  <c:v>46237</c:v>
                </c:pt>
                <c:pt idx="46238">
                  <c:v>46238</c:v>
                </c:pt>
                <c:pt idx="46239">
                  <c:v>46239</c:v>
                </c:pt>
                <c:pt idx="46240">
                  <c:v>46240</c:v>
                </c:pt>
                <c:pt idx="46241">
                  <c:v>46241</c:v>
                </c:pt>
                <c:pt idx="46242">
                  <c:v>46242</c:v>
                </c:pt>
                <c:pt idx="46243">
                  <c:v>46243</c:v>
                </c:pt>
                <c:pt idx="46244">
                  <c:v>46244</c:v>
                </c:pt>
                <c:pt idx="46245">
                  <c:v>46245</c:v>
                </c:pt>
                <c:pt idx="46246">
                  <c:v>46246</c:v>
                </c:pt>
                <c:pt idx="46247">
                  <c:v>46247</c:v>
                </c:pt>
                <c:pt idx="46248">
                  <c:v>46248</c:v>
                </c:pt>
                <c:pt idx="46249">
                  <c:v>46249</c:v>
                </c:pt>
                <c:pt idx="46250">
                  <c:v>46250</c:v>
                </c:pt>
                <c:pt idx="46251">
                  <c:v>46251</c:v>
                </c:pt>
                <c:pt idx="46252">
                  <c:v>46252</c:v>
                </c:pt>
                <c:pt idx="46253">
                  <c:v>46253</c:v>
                </c:pt>
                <c:pt idx="46254">
                  <c:v>46254</c:v>
                </c:pt>
                <c:pt idx="46255">
                  <c:v>46255</c:v>
                </c:pt>
                <c:pt idx="46256">
                  <c:v>46256</c:v>
                </c:pt>
                <c:pt idx="46257">
                  <c:v>46257</c:v>
                </c:pt>
                <c:pt idx="46258">
                  <c:v>46258</c:v>
                </c:pt>
                <c:pt idx="46259">
                  <c:v>46259</c:v>
                </c:pt>
                <c:pt idx="46260">
                  <c:v>46260</c:v>
                </c:pt>
                <c:pt idx="46261">
                  <c:v>46261</c:v>
                </c:pt>
                <c:pt idx="46262">
                  <c:v>46262</c:v>
                </c:pt>
                <c:pt idx="46263">
                  <c:v>46263</c:v>
                </c:pt>
                <c:pt idx="46264">
                  <c:v>46264</c:v>
                </c:pt>
                <c:pt idx="46265">
                  <c:v>46265</c:v>
                </c:pt>
                <c:pt idx="46266">
                  <c:v>46266</c:v>
                </c:pt>
                <c:pt idx="46267">
                  <c:v>46267</c:v>
                </c:pt>
                <c:pt idx="46268">
                  <c:v>46268</c:v>
                </c:pt>
                <c:pt idx="46269">
                  <c:v>46269</c:v>
                </c:pt>
                <c:pt idx="46270">
                  <c:v>46270</c:v>
                </c:pt>
                <c:pt idx="46271">
                  <c:v>46271</c:v>
                </c:pt>
                <c:pt idx="46272">
                  <c:v>46272</c:v>
                </c:pt>
                <c:pt idx="46273">
                  <c:v>46273</c:v>
                </c:pt>
                <c:pt idx="46274">
                  <c:v>46274</c:v>
                </c:pt>
                <c:pt idx="46275">
                  <c:v>46275</c:v>
                </c:pt>
                <c:pt idx="46276">
                  <c:v>46276</c:v>
                </c:pt>
                <c:pt idx="46277">
                  <c:v>46277</c:v>
                </c:pt>
                <c:pt idx="46278">
                  <c:v>46278</c:v>
                </c:pt>
                <c:pt idx="46279">
                  <c:v>46279</c:v>
                </c:pt>
                <c:pt idx="46280">
                  <c:v>46280</c:v>
                </c:pt>
                <c:pt idx="46281">
                  <c:v>46281</c:v>
                </c:pt>
                <c:pt idx="46282">
                  <c:v>46282</c:v>
                </c:pt>
                <c:pt idx="46283">
                  <c:v>46283</c:v>
                </c:pt>
                <c:pt idx="46284">
                  <c:v>46284</c:v>
                </c:pt>
                <c:pt idx="46285">
                  <c:v>46285</c:v>
                </c:pt>
                <c:pt idx="46286">
                  <c:v>46286</c:v>
                </c:pt>
                <c:pt idx="46287">
                  <c:v>46287</c:v>
                </c:pt>
                <c:pt idx="46288">
                  <c:v>46288</c:v>
                </c:pt>
                <c:pt idx="46289">
                  <c:v>46289</c:v>
                </c:pt>
                <c:pt idx="46290">
                  <c:v>46290</c:v>
                </c:pt>
                <c:pt idx="46291">
                  <c:v>46291</c:v>
                </c:pt>
                <c:pt idx="46292">
                  <c:v>46292</c:v>
                </c:pt>
                <c:pt idx="46293">
                  <c:v>46293</c:v>
                </c:pt>
                <c:pt idx="46294">
                  <c:v>46294</c:v>
                </c:pt>
                <c:pt idx="46295">
                  <c:v>46295</c:v>
                </c:pt>
                <c:pt idx="46296">
                  <c:v>46296</c:v>
                </c:pt>
                <c:pt idx="46297">
                  <c:v>46297</c:v>
                </c:pt>
                <c:pt idx="46298">
                  <c:v>46298</c:v>
                </c:pt>
                <c:pt idx="46299">
                  <c:v>46299</c:v>
                </c:pt>
                <c:pt idx="46300">
                  <c:v>46300</c:v>
                </c:pt>
                <c:pt idx="46301">
                  <c:v>46301</c:v>
                </c:pt>
                <c:pt idx="46302">
                  <c:v>46302</c:v>
                </c:pt>
                <c:pt idx="46303">
                  <c:v>46303</c:v>
                </c:pt>
                <c:pt idx="46304">
                  <c:v>46304</c:v>
                </c:pt>
                <c:pt idx="46305">
                  <c:v>46305</c:v>
                </c:pt>
                <c:pt idx="46306">
                  <c:v>46306</c:v>
                </c:pt>
                <c:pt idx="46307">
                  <c:v>46307</c:v>
                </c:pt>
                <c:pt idx="46308">
                  <c:v>46308</c:v>
                </c:pt>
                <c:pt idx="46309">
                  <c:v>46309</c:v>
                </c:pt>
                <c:pt idx="46310">
                  <c:v>46310</c:v>
                </c:pt>
                <c:pt idx="46311">
                  <c:v>46311</c:v>
                </c:pt>
                <c:pt idx="46312">
                  <c:v>46312</c:v>
                </c:pt>
                <c:pt idx="46313">
                  <c:v>46313</c:v>
                </c:pt>
                <c:pt idx="46314">
                  <c:v>46314</c:v>
                </c:pt>
                <c:pt idx="46315">
                  <c:v>46315</c:v>
                </c:pt>
                <c:pt idx="46316">
                  <c:v>46316</c:v>
                </c:pt>
                <c:pt idx="46317">
                  <c:v>46317</c:v>
                </c:pt>
                <c:pt idx="46318">
                  <c:v>46318</c:v>
                </c:pt>
                <c:pt idx="46319">
                  <c:v>46319</c:v>
                </c:pt>
                <c:pt idx="46320">
                  <c:v>46320</c:v>
                </c:pt>
                <c:pt idx="46321">
                  <c:v>46321</c:v>
                </c:pt>
                <c:pt idx="46322">
                  <c:v>46322</c:v>
                </c:pt>
                <c:pt idx="46323">
                  <c:v>46323</c:v>
                </c:pt>
                <c:pt idx="46324">
                  <c:v>46324</c:v>
                </c:pt>
                <c:pt idx="46325">
                  <c:v>46325</c:v>
                </c:pt>
                <c:pt idx="46326">
                  <c:v>46326</c:v>
                </c:pt>
                <c:pt idx="46327">
                  <c:v>46327</c:v>
                </c:pt>
                <c:pt idx="46328">
                  <c:v>46328</c:v>
                </c:pt>
                <c:pt idx="46329">
                  <c:v>46329</c:v>
                </c:pt>
                <c:pt idx="46330">
                  <c:v>46330</c:v>
                </c:pt>
                <c:pt idx="46331">
                  <c:v>46331</c:v>
                </c:pt>
                <c:pt idx="46332">
                  <c:v>46332</c:v>
                </c:pt>
                <c:pt idx="46333">
                  <c:v>46333</c:v>
                </c:pt>
                <c:pt idx="46334">
                  <c:v>46334</c:v>
                </c:pt>
                <c:pt idx="46335">
                  <c:v>46335</c:v>
                </c:pt>
                <c:pt idx="46336">
                  <c:v>46336</c:v>
                </c:pt>
                <c:pt idx="46337">
                  <c:v>46337</c:v>
                </c:pt>
                <c:pt idx="46338">
                  <c:v>46338</c:v>
                </c:pt>
                <c:pt idx="46339">
                  <c:v>46339</c:v>
                </c:pt>
                <c:pt idx="46340">
                  <c:v>46340</c:v>
                </c:pt>
                <c:pt idx="46341">
                  <c:v>46341</c:v>
                </c:pt>
                <c:pt idx="46342">
                  <c:v>46342</c:v>
                </c:pt>
                <c:pt idx="46343">
                  <c:v>46343</c:v>
                </c:pt>
                <c:pt idx="46344">
                  <c:v>46344</c:v>
                </c:pt>
                <c:pt idx="46345">
                  <c:v>46345</c:v>
                </c:pt>
                <c:pt idx="46346">
                  <c:v>46346</c:v>
                </c:pt>
                <c:pt idx="46347">
                  <c:v>46347</c:v>
                </c:pt>
                <c:pt idx="46348">
                  <c:v>46348</c:v>
                </c:pt>
                <c:pt idx="46349">
                  <c:v>46349</c:v>
                </c:pt>
                <c:pt idx="46350">
                  <c:v>46350</c:v>
                </c:pt>
                <c:pt idx="46351">
                  <c:v>46351</c:v>
                </c:pt>
                <c:pt idx="46352">
                  <c:v>46352</c:v>
                </c:pt>
                <c:pt idx="46353">
                  <c:v>46353</c:v>
                </c:pt>
                <c:pt idx="46354">
                  <c:v>46354</c:v>
                </c:pt>
                <c:pt idx="46355">
                  <c:v>46355</c:v>
                </c:pt>
                <c:pt idx="46356">
                  <c:v>46356</c:v>
                </c:pt>
                <c:pt idx="46357">
                  <c:v>46357</c:v>
                </c:pt>
                <c:pt idx="46358">
                  <c:v>46358</c:v>
                </c:pt>
                <c:pt idx="46359">
                  <c:v>46359</c:v>
                </c:pt>
                <c:pt idx="46360">
                  <c:v>46360</c:v>
                </c:pt>
                <c:pt idx="46361">
                  <c:v>46361</c:v>
                </c:pt>
                <c:pt idx="46362">
                  <c:v>46362</c:v>
                </c:pt>
                <c:pt idx="46363">
                  <c:v>46363</c:v>
                </c:pt>
                <c:pt idx="46364">
                  <c:v>46364</c:v>
                </c:pt>
                <c:pt idx="46365">
                  <c:v>46365</c:v>
                </c:pt>
                <c:pt idx="46366">
                  <c:v>46366</c:v>
                </c:pt>
                <c:pt idx="46367">
                  <c:v>46367</c:v>
                </c:pt>
                <c:pt idx="46368">
                  <c:v>46368</c:v>
                </c:pt>
                <c:pt idx="46369">
                  <c:v>46369</c:v>
                </c:pt>
                <c:pt idx="46370">
                  <c:v>46370</c:v>
                </c:pt>
                <c:pt idx="46371">
                  <c:v>46371</c:v>
                </c:pt>
                <c:pt idx="46372">
                  <c:v>46372</c:v>
                </c:pt>
                <c:pt idx="46373">
                  <c:v>46373</c:v>
                </c:pt>
                <c:pt idx="46374">
                  <c:v>46374</c:v>
                </c:pt>
                <c:pt idx="46375">
                  <c:v>46375</c:v>
                </c:pt>
                <c:pt idx="46376">
                  <c:v>46376</c:v>
                </c:pt>
                <c:pt idx="46377">
                  <c:v>46377</c:v>
                </c:pt>
                <c:pt idx="46378">
                  <c:v>46378</c:v>
                </c:pt>
                <c:pt idx="46379">
                  <c:v>46379</c:v>
                </c:pt>
                <c:pt idx="46380">
                  <c:v>46380</c:v>
                </c:pt>
                <c:pt idx="46381">
                  <c:v>46381</c:v>
                </c:pt>
                <c:pt idx="46382">
                  <c:v>46382</c:v>
                </c:pt>
                <c:pt idx="46383">
                  <c:v>46383</c:v>
                </c:pt>
                <c:pt idx="46384">
                  <c:v>46384</c:v>
                </c:pt>
                <c:pt idx="46385">
                  <c:v>46385</c:v>
                </c:pt>
                <c:pt idx="46386">
                  <c:v>46386</c:v>
                </c:pt>
                <c:pt idx="46387">
                  <c:v>46387</c:v>
                </c:pt>
                <c:pt idx="46388">
                  <c:v>46388</c:v>
                </c:pt>
                <c:pt idx="46389">
                  <c:v>46389</c:v>
                </c:pt>
                <c:pt idx="46390">
                  <c:v>46390</c:v>
                </c:pt>
                <c:pt idx="46391">
                  <c:v>46391</c:v>
                </c:pt>
                <c:pt idx="46392">
                  <c:v>46392</c:v>
                </c:pt>
                <c:pt idx="46393">
                  <c:v>46393</c:v>
                </c:pt>
                <c:pt idx="46394">
                  <c:v>46394</c:v>
                </c:pt>
                <c:pt idx="46395">
                  <c:v>46395</c:v>
                </c:pt>
                <c:pt idx="46396">
                  <c:v>46396</c:v>
                </c:pt>
                <c:pt idx="46397">
                  <c:v>46397</c:v>
                </c:pt>
                <c:pt idx="46398">
                  <c:v>46398</c:v>
                </c:pt>
                <c:pt idx="46399">
                  <c:v>46399</c:v>
                </c:pt>
                <c:pt idx="46400">
                  <c:v>46400</c:v>
                </c:pt>
                <c:pt idx="46401">
                  <c:v>46401</c:v>
                </c:pt>
                <c:pt idx="46402">
                  <c:v>46402</c:v>
                </c:pt>
                <c:pt idx="46403">
                  <c:v>46403</c:v>
                </c:pt>
                <c:pt idx="46404">
                  <c:v>46404</c:v>
                </c:pt>
                <c:pt idx="46405">
                  <c:v>46405</c:v>
                </c:pt>
                <c:pt idx="46406">
                  <c:v>46406</c:v>
                </c:pt>
                <c:pt idx="46407">
                  <c:v>46407</c:v>
                </c:pt>
                <c:pt idx="46408">
                  <c:v>46408</c:v>
                </c:pt>
                <c:pt idx="46409">
                  <c:v>46409</c:v>
                </c:pt>
                <c:pt idx="46410">
                  <c:v>46410</c:v>
                </c:pt>
                <c:pt idx="46411">
                  <c:v>46411</c:v>
                </c:pt>
                <c:pt idx="46412">
                  <c:v>46412</c:v>
                </c:pt>
                <c:pt idx="46413">
                  <c:v>46413</c:v>
                </c:pt>
                <c:pt idx="46414">
                  <c:v>46414</c:v>
                </c:pt>
                <c:pt idx="46415">
                  <c:v>46415</c:v>
                </c:pt>
                <c:pt idx="46416">
                  <c:v>46416</c:v>
                </c:pt>
                <c:pt idx="46417">
                  <c:v>46417</c:v>
                </c:pt>
                <c:pt idx="46418">
                  <c:v>46418</c:v>
                </c:pt>
                <c:pt idx="46419">
                  <c:v>46419</c:v>
                </c:pt>
                <c:pt idx="46420">
                  <c:v>46420</c:v>
                </c:pt>
                <c:pt idx="46421">
                  <c:v>46421</c:v>
                </c:pt>
                <c:pt idx="46422">
                  <c:v>46422</c:v>
                </c:pt>
                <c:pt idx="46423">
                  <c:v>46423</c:v>
                </c:pt>
                <c:pt idx="46424">
                  <c:v>46424</c:v>
                </c:pt>
                <c:pt idx="46425">
                  <c:v>46425</c:v>
                </c:pt>
                <c:pt idx="46426">
                  <c:v>46426</c:v>
                </c:pt>
                <c:pt idx="46427">
                  <c:v>46427</c:v>
                </c:pt>
                <c:pt idx="46428">
                  <c:v>46428</c:v>
                </c:pt>
                <c:pt idx="46429">
                  <c:v>46429</c:v>
                </c:pt>
                <c:pt idx="46430">
                  <c:v>46430</c:v>
                </c:pt>
                <c:pt idx="46431">
                  <c:v>46431</c:v>
                </c:pt>
                <c:pt idx="46432">
                  <c:v>46432</c:v>
                </c:pt>
                <c:pt idx="46433">
                  <c:v>46433</c:v>
                </c:pt>
                <c:pt idx="46434">
                  <c:v>46434</c:v>
                </c:pt>
                <c:pt idx="46435">
                  <c:v>46435</c:v>
                </c:pt>
                <c:pt idx="46436">
                  <c:v>46436</c:v>
                </c:pt>
                <c:pt idx="46437">
                  <c:v>46437</c:v>
                </c:pt>
                <c:pt idx="46438">
                  <c:v>46438</c:v>
                </c:pt>
                <c:pt idx="46439">
                  <c:v>46439</c:v>
                </c:pt>
                <c:pt idx="46440">
                  <c:v>46440</c:v>
                </c:pt>
                <c:pt idx="46441">
                  <c:v>46441</c:v>
                </c:pt>
                <c:pt idx="46442">
                  <c:v>46442</c:v>
                </c:pt>
                <c:pt idx="46443">
                  <c:v>46443</c:v>
                </c:pt>
                <c:pt idx="46444">
                  <c:v>46444</c:v>
                </c:pt>
                <c:pt idx="46445">
                  <c:v>46445</c:v>
                </c:pt>
                <c:pt idx="46446">
                  <c:v>46446</c:v>
                </c:pt>
                <c:pt idx="46447">
                  <c:v>46447</c:v>
                </c:pt>
                <c:pt idx="46448">
                  <c:v>46448</c:v>
                </c:pt>
                <c:pt idx="46449">
                  <c:v>46449</c:v>
                </c:pt>
                <c:pt idx="46450">
                  <c:v>46450</c:v>
                </c:pt>
                <c:pt idx="46451">
                  <c:v>46451</c:v>
                </c:pt>
                <c:pt idx="46452">
                  <c:v>46452</c:v>
                </c:pt>
                <c:pt idx="46453">
                  <c:v>46453</c:v>
                </c:pt>
                <c:pt idx="46454">
                  <c:v>46454</c:v>
                </c:pt>
                <c:pt idx="46455">
                  <c:v>46455</c:v>
                </c:pt>
                <c:pt idx="46456">
                  <c:v>46456</c:v>
                </c:pt>
                <c:pt idx="46457">
                  <c:v>46457</c:v>
                </c:pt>
                <c:pt idx="46458">
                  <c:v>46458</c:v>
                </c:pt>
                <c:pt idx="46459">
                  <c:v>46459</c:v>
                </c:pt>
                <c:pt idx="46460">
                  <c:v>46460</c:v>
                </c:pt>
                <c:pt idx="46461">
                  <c:v>46461</c:v>
                </c:pt>
                <c:pt idx="46462">
                  <c:v>46462</c:v>
                </c:pt>
                <c:pt idx="46463">
                  <c:v>46463</c:v>
                </c:pt>
                <c:pt idx="46464">
                  <c:v>46464</c:v>
                </c:pt>
                <c:pt idx="46465">
                  <c:v>46465</c:v>
                </c:pt>
                <c:pt idx="46466">
                  <c:v>46466</c:v>
                </c:pt>
                <c:pt idx="46467">
                  <c:v>46467</c:v>
                </c:pt>
                <c:pt idx="46468">
                  <c:v>46468</c:v>
                </c:pt>
                <c:pt idx="46469">
                  <c:v>46469</c:v>
                </c:pt>
                <c:pt idx="46470">
                  <c:v>46470</c:v>
                </c:pt>
                <c:pt idx="46471">
                  <c:v>46471</c:v>
                </c:pt>
                <c:pt idx="46472">
                  <c:v>46472</c:v>
                </c:pt>
                <c:pt idx="46473">
                  <c:v>46473</c:v>
                </c:pt>
                <c:pt idx="46474">
                  <c:v>46474</c:v>
                </c:pt>
                <c:pt idx="46475">
                  <c:v>46475</c:v>
                </c:pt>
                <c:pt idx="46476">
                  <c:v>46476</c:v>
                </c:pt>
                <c:pt idx="46477">
                  <c:v>46477</c:v>
                </c:pt>
                <c:pt idx="46478">
                  <c:v>46478</c:v>
                </c:pt>
                <c:pt idx="46479">
                  <c:v>46479</c:v>
                </c:pt>
                <c:pt idx="46480">
                  <c:v>46480</c:v>
                </c:pt>
                <c:pt idx="46481">
                  <c:v>46481</c:v>
                </c:pt>
                <c:pt idx="46482">
                  <c:v>46482</c:v>
                </c:pt>
                <c:pt idx="46483">
                  <c:v>46483</c:v>
                </c:pt>
                <c:pt idx="46484">
                  <c:v>46484</c:v>
                </c:pt>
                <c:pt idx="46485">
                  <c:v>46485</c:v>
                </c:pt>
                <c:pt idx="46486">
                  <c:v>46486</c:v>
                </c:pt>
                <c:pt idx="46487">
                  <c:v>46487</c:v>
                </c:pt>
                <c:pt idx="46488">
                  <c:v>46488</c:v>
                </c:pt>
                <c:pt idx="46489">
                  <c:v>46489</c:v>
                </c:pt>
                <c:pt idx="46490">
                  <c:v>46490</c:v>
                </c:pt>
                <c:pt idx="46491">
                  <c:v>46491</c:v>
                </c:pt>
                <c:pt idx="46492">
                  <c:v>46492</c:v>
                </c:pt>
                <c:pt idx="46493">
                  <c:v>46493</c:v>
                </c:pt>
                <c:pt idx="46494">
                  <c:v>46494</c:v>
                </c:pt>
                <c:pt idx="46495">
                  <c:v>46495</c:v>
                </c:pt>
                <c:pt idx="46496">
                  <c:v>46496</c:v>
                </c:pt>
                <c:pt idx="46497">
                  <c:v>46497</c:v>
                </c:pt>
                <c:pt idx="46498">
                  <c:v>46498</c:v>
                </c:pt>
                <c:pt idx="46499">
                  <c:v>46499</c:v>
                </c:pt>
                <c:pt idx="46500">
                  <c:v>46500</c:v>
                </c:pt>
                <c:pt idx="46501">
                  <c:v>46501</c:v>
                </c:pt>
                <c:pt idx="46502">
                  <c:v>46502</c:v>
                </c:pt>
                <c:pt idx="46503">
                  <c:v>46503</c:v>
                </c:pt>
                <c:pt idx="46504">
                  <c:v>46504</c:v>
                </c:pt>
                <c:pt idx="46505">
                  <c:v>46505</c:v>
                </c:pt>
                <c:pt idx="46506">
                  <c:v>46506</c:v>
                </c:pt>
                <c:pt idx="46507">
                  <c:v>46507</c:v>
                </c:pt>
                <c:pt idx="46508">
                  <c:v>46508</c:v>
                </c:pt>
                <c:pt idx="46509">
                  <c:v>46509</c:v>
                </c:pt>
                <c:pt idx="46510">
                  <c:v>46510</c:v>
                </c:pt>
                <c:pt idx="46511">
                  <c:v>46511</c:v>
                </c:pt>
                <c:pt idx="46512">
                  <c:v>46512</c:v>
                </c:pt>
                <c:pt idx="46513">
                  <c:v>46513</c:v>
                </c:pt>
                <c:pt idx="46514">
                  <c:v>46514</c:v>
                </c:pt>
                <c:pt idx="46515">
                  <c:v>46515</c:v>
                </c:pt>
                <c:pt idx="46516">
                  <c:v>46516</c:v>
                </c:pt>
                <c:pt idx="46517">
                  <c:v>46517</c:v>
                </c:pt>
                <c:pt idx="46518">
                  <c:v>46518</c:v>
                </c:pt>
                <c:pt idx="46519">
                  <c:v>46519</c:v>
                </c:pt>
                <c:pt idx="46520">
                  <c:v>46520</c:v>
                </c:pt>
                <c:pt idx="46521">
                  <c:v>46521</c:v>
                </c:pt>
                <c:pt idx="46522">
                  <c:v>46522</c:v>
                </c:pt>
                <c:pt idx="46523">
                  <c:v>46523</c:v>
                </c:pt>
                <c:pt idx="46524">
                  <c:v>46524</c:v>
                </c:pt>
                <c:pt idx="46525">
                  <c:v>46525</c:v>
                </c:pt>
                <c:pt idx="46526">
                  <c:v>46526</c:v>
                </c:pt>
                <c:pt idx="46527">
                  <c:v>46527</c:v>
                </c:pt>
                <c:pt idx="46528">
                  <c:v>46528</c:v>
                </c:pt>
                <c:pt idx="46529">
                  <c:v>46529</c:v>
                </c:pt>
                <c:pt idx="46530">
                  <c:v>46530</c:v>
                </c:pt>
                <c:pt idx="46531">
                  <c:v>46531</c:v>
                </c:pt>
                <c:pt idx="46532">
                  <c:v>46532</c:v>
                </c:pt>
                <c:pt idx="46533">
                  <c:v>46533</c:v>
                </c:pt>
                <c:pt idx="46534">
                  <c:v>46534</c:v>
                </c:pt>
                <c:pt idx="46535">
                  <c:v>46535</c:v>
                </c:pt>
                <c:pt idx="46536">
                  <c:v>46536</c:v>
                </c:pt>
                <c:pt idx="46537">
                  <c:v>46537</c:v>
                </c:pt>
                <c:pt idx="46538">
                  <c:v>46538</c:v>
                </c:pt>
                <c:pt idx="46539">
                  <c:v>46539</c:v>
                </c:pt>
                <c:pt idx="46540">
                  <c:v>46540</c:v>
                </c:pt>
                <c:pt idx="46541">
                  <c:v>46541</c:v>
                </c:pt>
                <c:pt idx="46542">
                  <c:v>46542</c:v>
                </c:pt>
                <c:pt idx="46543">
                  <c:v>46543</c:v>
                </c:pt>
                <c:pt idx="46544">
                  <c:v>46544</c:v>
                </c:pt>
                <c:pt idx="46545">
                  <c:v>46545</c:v>
                </c:pt>
                <c:pt idx="46546">
                  <c:v>46546</c:v>
                </c:pt>
                <c:pt idx="46547">
                  <c:v>46547</c:v>
                </c:pt>
                <c:pt idx="46548">
                  <c:v>46548</c:v>
                </c:pt>
                <c:pt idx="46549">
                  <c:v>46549</c:v>
                </c:pt>
                <c:pt idx="46550">
                  <c:v>46550</c:v>
                </c:pt>
                <c:pt idx="46551">
                  <c:v>46551</c:v>
                </c:pt>
                <c:pt idx="46552">
                  <c:v>46552</c:v>
                </c:pt>
                <c:pt idx="46553">
                  <c:v>46553</c:v>
                </c:pt>
                <c:pt idx="46554">
                  <c:v>46554</c:v>
                </c:pt>
                <c:pt idx="46555">
                  <c:v>46555</c:v>
                </c:pt>
                <c:pt idx="46556">
                  <c:v>46556</c:v>
                </c:pt>
                <c:pt idx="46557">
                  <c:v>46557</c:v>
                </c:pt>
                <c:pt idx="46558">
                  <c:v>46558</c:v>
                </c:pt>
                <c:pt idx="46559">
                  <c:v>46559</c:v>
                </c:pt>
                <c:pt idx="46560">
                  <c:v>46560</c:v>
                </c:pt>
                <c:pt idx="46561">
                  <c:v>46561</c:v>
                </c:pt>
                <c:pt idx="46562">
                  <c:v>46562</c:v>
                </c:pt>
                <c:pt idx="46563">
                  <c:v>46563</c:v>
                </c:pt>
                <c:pt idx="46564">
                  <c:v>46564</c:v>
                </c:pt>
                <c:pt idx="46565">
                  <c:v>46565</c:v>
                </c:pt>
                <c:pt idx="46566">
                  <c:v>46566</c:v>
                </c:pt>
                <c:pt idx="46567">
                  <c:v>46567</c:v>
                </c:pt>
                <c:pt idx="46568">
                  <c:v>46568</c:v>
                </c:pt>
                <c:pt idx="46569">
                  <c:v>46569</c:v>
                </c:pt>
                <c:pt idx="46570">
                  <c:v>46570</c:v>
                </c:pt>
                <c:pt idx="46571">
                  <c:v>46571</c:v>
                </c:pt>
                <c:pt idx="46572">
                  <c:v>46572</c:v>
                </c:pt>
                <c:pt idx="46573">
                  <c:v>46573</c:v>
                </c:pt>
                <c:pt idx="46574">
                  <c:v>46574</c:v>
                </c:pt>
                <c:pt idx="46575">
                  <c:v>46575</c:v>
                </c:pt>
                <c:pt idx="46576">
                  <c:v>46576</c:v>
                </c:pt>
                <c:pt idx="46577">
                  <c:v>46577</c:v>
                </c:pt>
                <c:pt idx="46578">
                  <c:v>46578</c:v>
                </c:pt>
                <c:pt idx="46579">
                  <c:v>46579</c:v>
                </c:pt>
                <c:pt idx="46580">
                  <c:v>46580</c:v>
                </c:pt>
                <c:pt idx="46581">
                  <c:v>46581</c:v>
                </c:pt>
                <c:pt idx="46582">
                  <c:v>46582</c:v>
                </c:pt>
                <c:pt idx="46583">
                  <c:v>46583</c:v>
                </c:pt>
                <c:pt idx="46584">
                  <c:v>46584</c:v>
                </c:pt>
                <c:pt idx="46585">
                  <c:v>46585</c:v>
                </c:pt>
                <c:pt idx="46586">
                  <c:v>46586</c:v>
                </c:pt>
                <c:pt idx="46587">
                  <c:v>46587</c:v>
                </c:pt>
                <c:pt idx="46588">
                  <c:v>46588</c:v>
                </c:pt>
                <c:pt idx="46589">
                  <c:v>46589</c:v>
                </c:pt>
                <c:pt idx="46590">
                  <c:v>46590</c:v>
                </c:pt>
                <c:pt idx="46591">
                  <c:v>46591</c:v>
                </c:pt>
                <c:pt idx="46592">
                  <c:v>46592</c:v>
                </c:pt>
                <c:pt idx="46593">
                  <c:v>46593</c:v>
                </c:pt>
                <c:pt idx="46594">
                  <c:v>46594</c:v>
                </c:pt>
                <c:pt idx="46595">
                  <c:v>46595</c:v>
                </c:pt>
                <c:pt idx="46596">
                  <c:v>46596</c:v>
                </c:pt>
                <c:pt idx="46597">
                  <c:v>46597</c:v>
                </c:pt>
                <c:pt idx="46598">
                  <c:v>46598</c:v>
                </c:pt>
                <c:pt idx="46599">
                  <c:v>46599</c:v>
                </c:pt>
                <c:pt idx="46600">
                  <c:v>46600</c:v>
                </c:pt>
                <c:pt idx="46601">
                  <c:v>46601</c:v>
                </c:pt>
                <c:pt idx="46602">
                  <c:v>46602</c:v>
                </c:pt>
                <c:pt idx="46603">
                  <c:v>46603</c:v>
                </c:pt>
                <c:pt idx="46604">
                  <c:v>46604</c:v>
                </c:pt>
                <c:pt idx="46605">
                  <c:v>46605</c:v>
                </c:pt>
                <c:pt idx="46606">
                  <c:v>46606</c:v>
                </c:pt>
                <c:pt idx="46607">
                  <c:v>46607</c:v>
                </c:pt>
                <c:pt idx="46608">
                  <c:v>46608</c:v>
                </c:pt>
                <c:pt idx="46609">
                  <c:v>46609</c:v>
                </c:pt>
                <c:pt idx="46610">
                  <c:v>46610</c:v>
                </c:pt>
                <c:pt idx="46611">
                  <c:v>46611</c:v>
                </c:pt>
                <c:pt idx="46612">
                  <c:v>46612</c:v>
                </c:pt>
                <c:pt idx="46613">
                  <c:v>46613</c:v>
                </c:pt>
                <c:pt idx="46614">
                  <c:v>46614</c:v>
                </c:pt>
                <c:pt idx="46615">
                  <c:v>46615</c:v>
                </c:pt>
                <c:pt idx="46616">
                  <c:v>46616</c:v>
                </c:pt>
                <c:pt idx="46617">
                  <c:v>46617</c:v>
                </c:pt>
                <c:pt idx="46618">
                  <c:v>46618</c:v>
                </c:pt>
                <c:pt idx="46619">
                  <c:v>46619</c:v>
                </c:pt>
                <c:pt idx="46620">
                  <c:v>46620</c:v>
                </c:pt>
                <c:pt idx="46621">
                  <c:v>46621</c:v>
                </c:pt>
                <c:pt idx="46622">
                  <c:v>46622</c:v>
                </c:pt>
                <c:pt idx="46623">
                  <c:v>46623</c:v>
                </c:pt>
                <c:pt idx="46624">
                  <c:v>46624</c:v>
                </c:pt>
                <c:pt idx="46625">
                  <c:v>46625</c:v>
                </c:pt>
                <c:pt idx="46626">
                  <c:v>46626</c:v>
                </c:pt>
                <c:pt idx="46627">
                  <c:v>46627</c:v>
                </c:pt>
                <c:pt idx="46628">
                  <c:v>46628</c:v>
                </c:pt>
                <c:pt idx="46629">
                  <c:v>46629</c:v>
                </c:pt>
                <c:pt idx="46630">
                  <c:v>46630</c:v>
                </c:pt>
                <c:pt idx="46631">
                  <c:v>46631</c:v>
                </c:pt>
                <c:pt idx="46632">
                  <c:v>46632</c:v>
                </c:pt>
                <c:pt idx="46633">
                  <c:v>46633</c:v>
                </c:pt>
                <c:pt idx="46634">
                  <c:v>46634</c:v>
                </c:pt>
                <c:pt idx="46635">
                  <c:v>46635</c:v>
                </c:pt>
                <c:pt idx="46636">
                  <c:v>46636</c:v>
                </c:pt>
                <c:pt idx="46637">
                  <c:v>46637</c:v>
                </c:pt>
                <c:pt idx="46638">
                  <c:v>46638</c:v>
                </c:pt>
                <c:pt idx="46639">
                  <c:v>46639</c:v>
                </c:pt>
                <c:pt idx="46640">
                  <c:v>46640</c:v>
                </c:pt>
                <c:pt idx="46641">
                  <c:v>46641</c:v>
                </c:pt>
                <c:pt idx="46642">
                  <c:v>46642</c:v>
                </c:pt>
                <c:pt idx="46643">
                  <c:v>46643</c:v>
                </c:pt>
                <c:pt idx="46644">
                  <c:v>46644</c:v>
                </c:pt>
                <c:pt idx="46645">
                  <c:v>46645</c:v>
                </c:pt>
                <c:pt idx="46646">
                  <c:v>46646</c:v>
                </c:pt>
                <c:pt idx="46647">
                  <c:v>46647</c:v>
                </c:pt>
                <c:pt idx="46648">
                  <c:v>46648</c:v>
                </c:pt>
                <c:pt idx="46649">
                  <c:v>46649</c:v>
                </c:pt>
                <c:pt idx="46650">
                  <c:v>46650</c:v>
                </c:pt>
                <c:pt idx="46651">
                  <c:v>46651</c:v>
                </c:pt>
                <c:pt idx="46652">
                  <c:v>46652</c:v>
                </c:pt>
                <c:pt idx="46653">
                  <c:v>46653</c:v>
                </c:pt>
                <c:pt idx="46654">
                  <c:v>46654</c:v>
                </c:pt>
                <c:pt idx="46655">
                  <c:v>46655</c:v>
                </c:pt>
                <c:pt idx="46656">
                  <c:v>46656</c:v>
                </c:pt>
                <c:pt idx="46657">
                  <c:v>46657</c:v>
                </c:pt>
                <c:pt idx="46658">
                  <c:v>46658</c:v>
                </c:pt>
                <c:pt idx="46659">
                  <c:v>46659</c:v>
                </c:pt>
                <c:pt idx="46660">
                  <c:v>46660</c:v>
                </c:pt>
                <c:pt idx="46661">
                  <c:v>46661</c:v>
                </c:pt>
                <c:pt idx="46662">
                  <c:v>46662</c:v>
                </c:pt>
                <c:pt idx="46663">
                  <c:v>46663</c:v>
                </c:pt>
                <c:pt idx="46664">
                  <c:v>46664</c:v>
                </c:pt>
                <c:pt idx="46665">
                  <c:v>46665</c:v>
                </c:pt>
                <c:pt idx="46666">
                  <c:v>46666</c:v>
                </c:pt>
                <c:pt idx="46667">
                  <c:v>46667</c:v>
                </c:pt>
                <c:pt idx="46668">
                  <c:v>46668</c:v>
                </c:pt>
                <c:pt idx="46669">
                  <c:v>46669</c:v>
                </c:pt>
                <c:pt idx="46670">
                  <c:v>46670</c:v>
                </c:pt>
                <c:pt idx="46671">
                  <c:v>46671</c:v>
                </c:pt>
                <c:pt idx="46672">
                  <c:v>46672</c:v>
                </c:pt>
                <c:pt idx="46673">
                  <c:v>46673</c:v>
                </c:pt>
                <c:pt idx="46674">
                  <c:v>46674</c:v>
                </c:pt>
                <c:pt idx="46675">
                  <c:v>46675</c:v>
                </c:pt>
                <c:pt idx="46676">
                  <c:v>46676</c:v>
                </c:pt>
                <c:pt idx="46677">
                  <c:v>46677</c:v>
                </c:pt>
                <c:pt idx="46678">
                  <c:v>46678</c:v>
                </c:pt>
                <c:pt idx="46679">
                  <c:v>46679</c:v>
                </c:pt>
                <c:pt idx="46680">
                  <c:v>46680</c:v>
                </c:pt>
                <c:pt idx="46681">
                  <c:v>46681</c:v>
                </c:pt>
                <c:pt idx="46682">
                  <c:v>46682</c:v>
                </c:pt>
                <c:pt idx="46683">
                  <c:v>46683</c:v>
                </c:pt>
                <c:pt idx="46684">
                  <c:v>46684</c:v>
                </c:pt>
                <c:pt idx="46685">
                  <c:v>46685</c:v>
                </c:pt>
                <c:pt idx="46686">
                  <c:v>46686</c:v>
                </c:pt>
                <c:pt idx="46687">
                  <c:v>46687</c:v>
                </c:pt>
                <c:pt idx="46688">
                  <c:v>46688</c:v>
                </c:pt>
                <c:pt idx="46689">
                  <c:v>46689</c:v>
                </c:pt>
                <c:pt idx="46690">
                  <c:v>46690</c:v>
                </c:pt>
                <c:pt idx="46691">
                  <c:v>46691</c:v>
                </c:pt>
                <c:pt idx="46692">
                  <c:v>46692</c:v>
                </c:pt>
                <c:pt idx="46693">
                  <c:v>46693</c:v>
                </c:pt>
                <c:pt idx="46694">
                  <c:v>46694</c:v>
                </c:pt>
                <c:pt idx="46695">
                  <c:v>46695</c:v>
                </c:pt>
                <c:pt idx="46696">
                  <c:v>46696</c:v>
                </c:pt>
                <c:pt idx="46697">
                  <c:v>46697</c:v>
                </c:pt>
                <c:pt idx="46698">
                  <c:v>46698</c:v>
                </c:pt>
                <c:pt idx="46699">
                  <c:v>46699</c:v>
                </c:pt>
                <c:pt idx="46700">
                  <c:v>46700</c:v>
                </c:pt>
                <c:pt idx="46701">
                  <c:v>46701</c:v>
                </c:pt>
                <c:pt idx="46702">
                  <c:v>46702</c:v>
                </c:pt>
                <c:pt idx="46703">
                  <c:v>46703</c:v>
                </c:pt>
                <c:pt idx="46704">
                  <c:v>46704</c:v>
                </c:pt>
                <c:pt idx="46705">
                  <c:v>46705</c:v>
                </c:pt>
                <c:pt idx="46706">
                  <c:v>46706</c:v>
                </c:pt>
                <c:pt idx="46707">
                  <c:v>46707</c:v>
                </c:pt>
                <c:pt idx="46708">
                  <c:v>46708</c:v>
                </c:pt>
                <c:pt idx="46709">
                  <c:v>46709</c:v>
                </c:pt>
                <c:pt idx="46710">
                  <c:v>46710</c:v>
                </c:pt>
                <c:pt idx="46711">
                  <c:v>46711</c:v>
                </c:pt>
                <c:pt idx="46712">
                  <c:v>46712</c:v>
                </c:pt>
                <c:pt idx="46713">
                  <c:v>46713</c:v>
                </c:pt>
                <c:pt idx="46714">
                  <c:v>46714</c:v>
                </c:pt>
                <c:pt idx="46715">
                  <c:v>46715</c:v>
                </c:pt>
                <c:pt idx="46716">
                  <c:v>46716</c:v>
                </c:pt>
                <c:pt idx="46717">
                  <c:v>46717</c:v>
                </c:pt>
                <c:pt idx="46718">
                  <c:v>46718</c:v>
                </c:pt>
                <c:pt idx="46719">
                  <c:v>46719</c:v>
                </c:pt>
                <c:pt idx="46720">
                  <c:v>46720</c:v>
                </c:pt>
                <c:pt idx="46721">
                  <c:v>46721</c:v>
                </c:pt>
                <c:pt idx="46722">
                  <c:v>46722</c:v>
                </c:pt>
                <c:pt idx="46723">
                  <c:v>46723</c:v>
                </c:pt>
                <c:pt idx="46724">
                  <c:v>46724</c:v>
                </c:pt>
                <c:pt idx="46725">
                  <c:v>46725</c:v>
                </c:pt>
                <c:pt idx="46726">
                  <c:v>46726</c:v>
                </c:pt>
                <c:pt idx="46727">
                  <c:v>46727</c:v>
                </c:pt>
                <c:pt idx="46728">
                  <c:v>46728</c:v>
                </c:pt>
                <c:pt idx="46729">
                  <c:v>46729</c:v>
                </c:pt>
                <c:pt idx="46730">
                  <c:v>46730</c:v>
                </c:pt>
                <c:pt idx="46731">
                  <c:v>46731</c:v>
                </c:pt>
                <c:pt idx="46732">
                  <c:v>46732</c:v>
                </c:pt>
                <c:pt idx="46733">
                  <c:v>46733</c:v>
                </c:pt>
                <c:pt idx="46734">
                  <c:v>46734</c:v>
                </c:pt>
                <c:pt idx="46735">
                  <c:v>46735</c:v>
                </c:pt>
                <c:pt idx="46736">
                  <c:v>46736</c:v>
                </c:pt>
                <c:pt idx="46737">
                  <c:v>46737</c:v>
                </c:pt>
                <c:pt idx="46738">
                  <c:v>46738</c:v>
                </c:pt>
                <c:pt idx="46739">
                  <c:v>46739</c:v>
                </c:pt>
                <c:pt idx="46740">
                  <c:v>46740</c:v>
                </c:pt>
                <c:pt idx="46741">
                  <c:v>46741</c:v>
                </c:pt>
                <c:pt idx="46742">
                  <c:v>46742</c:v>
                </c:pt>
                <c:pt idx="46743">
                  <c:v>46743</c:v>
                </c:pt>
                <c:pt idx="46744">
                  <c:v>46744</c:v>
                </c:pt>
                <c:pt idx="46745">
                  <c:v>46745</c:v>
                </c:pt>
                <c:pt idx="46746">
                  <c:v>46746</c:v>
                </c:pt>
                <c:pt idx="46747">
                  <c:v>46747</c:v>
                </c:pt>
                <c:pt idx="46748">
                  <c:v>46748</c:v>
                </c:pt>
                <c:pt idx="46749">
                  <c:v>46749</c:v>
                </c:pt>
                <c:pt idx="46750">
                  <c:v>46750</c:v>
                </c:pt>
                <c:pt idx="46751">
                  <c:v>46751</c:v>
                </c:pt>
                <c:pt idx="46752">
                  <c:v>46752</c:v>
                </c:pt>
                <c:pt idx="46753">
                  <c:v>46753</c:v>
                </c:pt>
                <c:pt idx="46754">
                  <c:v>46754</c:v>
                </c:pt>
                <c:pt idx="46755">
                  <c:v>46755</c:v>
                </c:pt>
                <c:pt idx="46756">
                  <c:v>46756</c:v>
                </c:pt>
                <c:pt idx="46757">
                  <c:v>46757</c:v>
                </c:pt>
                <c:pt idx="46758">
                  <c:v>46758</c:v>
                </c:pt>
                <c:pt idx="46759">
                  <c:v>46759</c:v>
                </c:pt>
                <c:pt idx="46760">
                  <c:v>46760</c:v>
                </c:pt>
                <c:pt idx="46761">
                  <c:v>46761</c:v>
                </c:pt>
                <c:pt idx="46762">
                  <c:v>46762</c:v>
                </c:pt>
                <c:pt idx="46763">
                  <c:v>46763</c:v>
                </c:pt>
                <c:pt idx="46764">
                  <c:v>46764</c:v>
                </c:pt>
                <c:pt idx="46765">
                  <c:v>46765</c:v>
                </c:pt>
                <c:pt idx="46766">
                  <c:v>46766</c:v>
                </c:pt>
                <c:pt idx="46767">
                  <c:v>46767</c:v>
                </c:pt>
                <c:pt idx="46768">
                  <c:v>46768</c:v>
                </c:pt>
                <c:pt idx="46769">
                  <c:v>46769</c:v>
                </c:pt>
                <c:pt idx="46770">
                  <c:v>46770</c:v>
                </c:pt>
                <c:pt idx="46771">
                  <c:v>46771</c:v>
                </c:pt>
                <c:pt idx="46772">
                  <c:v>46772</c:v>
                </c:pt>
                <c:pt idx="46773">
                  <c:v>46773</c:v>
                </c:pt>
                <c:pt idx="46774">
                  <c:v>46774</c:v>
                </c:pt>
                <c:pt idx="46775">
                  <c:v>46775</c:v>
                </c:pt>
                <c:pt idx="46776">
                  <c:v>46776</c:v>
                </c:pt>
                <c:pt idx="46777">
                  <c:v>46777</c:v>
                </c:pt>
                <c:pt idx="46778">
                  <c:v>46778</c:v>
                </c:pt>
                <c:pt idx="46779">
                  <c:v>46779</c:v>
                </c:pt>
                <c:pt idx="46780">
                  <c:v>46780</c:v>
                </c:pt>
                <c:pt idx="46781">
                  <c:v>46781</c:v>
                </c:pt>
                <c:pt idx="46782">
                  <c:v>46782</c:v>
                </c:pt>
                <c:pt idx="46783">
                  <c:v>46783</c:v>
                </c:pt>
                <c:pt idx="46784">
                  <c:v>46784</c:v>
                </c:pt>
                <c:pt idx="46785">
                  <c:v>46785</c:v>
                </c:pt>
                <c:pt idx="46786">
                  <c:v>46786</c:v>
                </c:pt>
                <c:pt idx="46787">
                  <c:v>46787</c:v>
                </c:pt>
                <c:pt idx="46788">
                  <c:v>46788</c:v>
                </c:pt>
                <c:pt idx="46789">
                  <c:v>46789</c:v>
                </c:pt>
                <c:pt idx="46790">
                  <c:v>46790</c:v>
                </c:pt>
                <c:pt idx="46791">
                  <c:v>46791</c:v>
                </c:pt>
                <c:pt idx="46792">
                  <c:v>46792</c:v>
                </c:pt>
                <c:pt idx="46793">
                  <c:v>46793</c:v>
                </c:pt>
                <c:pt idx="46794">
                  <c:v>46794</c:v>
                </c:pt>
                <c:pt idx="46795">
                  <c:v>46795</c:v>
                </c:pt>
                <c:pt idx="46796">
                  <c:v>46796</c:v>
                </c:pt>
                <c:pt idx="46797">
                  <c:v>46797</c:v>
                </c:pt>
                <c:pt idx="46798">
                  <c:v>46798</c:v>
                </c:pt>
                <c:pt idx="46799">
                  <c:v>46799</c:v>
                </c:pt>
                <c:pt idx="46800">
                  <c:v>46800</c:v>
                </c:pt>
                <c:pt idx="46801">
                  <c:v>46801</c:v>
                </c:pt>
                <c:pt idx="46802">
                  <c:v>46802</c:v>
                </c:pt>
                <c:pt idx="46803">
                  <c:v>46803</c:v>
                </c:pt>
                <c:pt idx="46804">
                  <c:v>46804</c:v>
                </c:pt>
                <c:pt idx="46805">
                  <c:v>46805</c:v>
                </c:pt>
                <c:pt idx="46806">
                  <c:v>46806</c:v>
                </c:pt>
                <c:pt idx="46807">
                  <c:v>46807</c:v>
                </c:pt>
                <c:pt idx="46808">
                  <c:v>46808</c:v>
                </c:pt>
                <c:pt idx="46809">
                  <c:v>46809</c:v>
                </c:pt>
                <c:pt idx="46810">
                  <c:v>46810</c:v>
                </c:pt>
                <c:pt idx="46811">
                  <c:v>46811</c:v>
                </c:pt>
                <c:pt idx="46812">
                  <c:v>46812</c:v>
                </c:pt>
                <c:pt idx="46813">
                  <c:v>46813</c:v>
                </c:pt>
                <c:pt idx="46814">
                  <c:v>46814</c:v>
                </c:pt>
                <c:pt idx="46815">
                  <c:v>46815</c:v>
                </c:pt>
                <c:pt idx="46816">
                  <c:v>46816</c:v>
                </c:pt>
                <c:pt idx="46817">
                  <c:v>46817</c:v>
                </c:pt>
                <c:pt idx="46818">
                  <c:v>46818</c:v>
                </c:pt>
                <c:pt idx="46819">
                  <c:v>46819</c:v>
                </c:pt>
                <c:pt idx="46820">
                  <c:v>46820</c:v>
                </c:pt>
                <c:pt idx="46821">
                  <c:v>46821</c:v>
                </c:pt>
                <c:pt idx="46822">
                  <c:v>46822</c:v>
                </c:pt>
                <c:pt idx="46823">
                  <c:v>46823</c:v>
                </c:pt>
                <c:pt idx="46824">
                  <c:v>46824</c:v>
                </c:pt>
                <c:pt idx="46825">
                  <c:v>46825</c:v>
                </c:pt>
                <c:pt idx="46826">
                  <c:v>46826</c:v>
                </c:pt>
                <c:pt idx="46827">
                  <c:v>46827</c:v>
                </c:pt>
                <c:pt idx="46828">
                  <c:v>46828</c:v>
                </c:pt>
                <c:pt idx="46829">
                  <c:v>46829</c:v>
                </c:pt>
                <c:pt idx="46830">
                  <c:v>46830</c:v>
                </c:pt>
                <c:pt idx="46831">
                  <c:v>46831</c:v>
                </c:pt>
                <c:pt idx="46832">
                  <c:v>46832</c:v>
                </c:pt>
                <c:pt idx="46833">
                  <c:v>46833</c:v>
                </c:pt>
                <c:pt idx="46834">
                  <c:v>46834</c:v>
                </c:pt>
                <c:pt idx="46835">
                  <c:v>46835</c:v>
                </c:pt>
                <c:pt idx="46836">
                  <c:v>46836</c:v>
                </c:pt>
                <c:pt idx="46837">
                  <c:v>46837</c:v>
                </c:pt>
                <c:pt idx="46838">
                  <c:v>46838</c:v>
                </c:pt>
                <c:pt idx="46839">
                  <c:v>46839</c:v>
                </c:pt>
                <c:pt idx="46840">
                  <c:v>46840</c:v>
                </c:pt>
                <c:pt idx="46841">
                  <c:v>46841</c:v>
                </c:pt>
                <c:pt idx="46842">
                  <c:v>46842</c:v>
                </c:pt>
                <c:pt idx="46843">
                  <c:v>46843</c:v>
                </c:pt>
                <c:pt idx="46844">
                  <c:v>46844</c:v>
                </c:pt>
                <c:pt idx="46845">
                  <c:v>46845</c:v>
                </c:pt>
                <c:pt idx="46846">
                  <c:v>46846</c:v>
                </c:pt>
                <c:pt idx="46847">
                  <c:v>46847</c:v>
                </c:pt>
                <c:pt idx="46848">
                  <c:v>46848</c:v>
                </c:pt>
                <c:pt idx="46849">
                  <c:v>46849</c:v>
                </c:pt>
                <c:pt idx="46850">
                  <c:v>46850</c:v>
                </c:pt>
                <c:pt idx="46851">
                  <c:v>46851</c:v>
                </c:pt>
                <c:pt idx="46852">
                  <c:v>46852</c:v>
                </c:pt>
                <c:pt idx="46853">
                  <c:v>46853</c:v>
                </c:pt>
                <c:pt idx="46854">
                  <c:v>46854</c:v>
                </c:pt>
                <c:pt idx="46855">
                  <c:v>46855</c:v>
                </c:pt>
                <c:pt idx="46856">
                  <c:v>46856</c:v>
                </c:pt>
                <c:pt idx="46857">
                  <c:v>46857</c:v>
                </c:pt>
                <c:pt idx="46858">
                  <c:v>46858</c:v>
                </c:pt>
                <c:pt idx="46859">
                  <c:v>46859</c:v>
                </c:pt>
                <c:pt idx="46860">
                  <c:v>46860</c:v>
                </c:pt>
                <c:pt idx="46861">
                  <c:v>46861</c:v>
                </c:pt>
                <c:pt idx="46862">
                  <c:v>46862</c:v>
                </c:pt>
                <c:pt idx="46863">
                  <c:v>46863</c:v>
                </c:pt>
                <c:pt idx="46864">
                  <c:v>46864</c:v>
                </c:pt>
                <c:pt idx="46865">
                  <c:v>46865</c:v>
                </c:pt>
                <c:pt idx="46866">
                  <c:v>46866</c:v>
                </c:pt>
                <c:pt idx="46867">
                  <c:v>46867</c:v>
                </c:pt>
                <c:pt idx="46868">
                  <c:v>46868</c:v>
                </c:pt>
                <c:pt idx="46869">
                  <c:v>46869</c:v>
                </c:pt>
                <c:pt idx="46870">
                  <c:v>46870</c:v>
                </c:pt>
                <c:pt idx="46871">
                  <c:v>46871</c:v>
                </c:pt>
                <c:pt idx="46872">
                  <c:v>46872</c:v>
                </c:pt>
                <c:pt idx="46873">
                  <c:v>46873</c:v>
                </c:pt>
                <c:pt idx="46874">
                  <c:v>46874</c:v>
                </c:pt>
                <c:pt idx="46875">
                  <c:v>46875</c:v>
                </c:pt>
                <c:pt idx="46876">
                  <c:v>46876</c:v>
                </c:pt>
                <c:pt idx="46877">
                  <c:v>46877</c:v>
                </c:pt>
                <c:pt idx="46878">
                  <c:v>46878</c:v>
                </c:pt>
                <c:pt idx="46879">
                  <c:v>46879</c:v>
                </c:pt>
                <c:pt idx="46880">
                  <c:v>46880</c:v>
                </c:pt>
                <c:pt idx="46881">
                  <c:v>46881</c:v>
                </c:pt>
                <c:pt idx="46882">
                  <c:v>46882</c:v>
                </c:pt>
                <c:pt idx="46883">
                  <c:v>46883</c:v>
                </c:pt>
                <c:pt idx="46884">
                  <c:v>46884</c:v>
                </c:pt>
                <c:pt idx="46885">
                  <c:v>46885</c:v>
                </c:pt>
                <c:pt idx="46886">
                  <c:v>46886</c:v>
                </c:pt>
                <c:pt idx="46887">
                  <c:v>46887</c:v>
                </c:pt>
                <c:pt idx="46888">
                  <c:v>46888</c:v>
                </c:pt>
                <c:pt idx="46889">
                  <c:v>46889</c:v>
                </c:pt>
                <c:pt idx="46890">
                  <c:v>46890</c:v>
                </c:pt>
                <c:pt idx="46891">
                  <c:v>46891</c:v>
                </c:pt>
                <c:pt idx="46892">
                  <c:v>46892</c:v>
                </c:pt>
                <c:pt idx="46893">
                  <c:v>46893</c:v>
                </c:pt>
                <c:pt idx="46894">
                  <c:v>46894</c:v>
                </c:pt>
                <c:pt idx="46895">
                  <c:v>46895</c:v>
                </c:pt>
                <c:pt idx="46896">
                  <c:v>46896</c:v>
                </c:pt>
                <c:pt idx="46897">
                  <c:v>46897</c:v>
                </c:pt>
                <c:pt idx="46898">
                  <c:v>46898</c:v>
                </c:pt>
                <c:pt idx="46899">
                  <c:v>46899</c:v>
                </c:pt>
                <c:pt idx="46900">
                  <c:v>46900</c:v>
                </c:pt>
                <c:pt idx="46901">
                  <c:v>46901</c:v>
                </c:pt>
                <c:pt idx="46902">
                  <c:v>46902</c:v>
                </c:pt>
                <c:pt idx="46903">
                  <c:v>46903</c:v>
                </c:pt>
                <c:pt idx="46904">
                  <c:v>46904</c:v>
                </c:pt>
                <c:pt idx="46905">
                  <c:v>46905</c:v>
                </c:pt>
                <c:pt idx="46906">
                  <c:v>46906</c:v>
                </c:pt>
                <c:pt idx="46907">
                  <c:v>46907</c:v>
                </c:pt>
                <c:pt idx="46908">
                  <c:v>46908</c:v>
                </c:pt>
                <c:pt idx="46909">
                  <c:v>46909</c:v>
                </c:pt>
                <c:pt idx="46910">
                  <c:v>46910</c:v>
                </c:pt>
                <c:pt idx="46911">
                  <c:v>46911</c:v>
                </c:pt>
                <c:pt idx="46912">
                  <c:v>46912</c:v>
                </c:pt>
                <c:pt idx="46913">
                  <c:v>46913</c:v>
                </c:pt>
                <c:pt idx="46914">
                  <c:v>46914</c:v>
                </c:pt>
                <c:pt idx="46915">
                  <c:v>46915</c:v>
                </c:pt>
                <c:pt idx="46916">
                  <c:v>46916</c:v>
                </c:pt>
                <c:pt idx="46917">
                  <c:v>46917</c:v>
                </c:pt>
                <c:pt idx="46918">
                  <c:v>46918</c:v>
                </c:pt>
                <c:pt idx="46919">
                  <c:v>46919</c:v>
                </c:pt>
                <c:pt idx="46920">
                  <c:v>46920</c:v>
                </c:pt>
                <c:pt idx="46921">
                  <c:v>46921</c:v>
                </c:pt>
                <c:pt idx="46922">
                  <c:v>46922</c:v>
                </c:pt>
                <c:pt idx="46923">
                  <c:v>46923</c:v>
                </c:pt>
                <c:pt idx="46924">
                  <c:v>46924</c:v>
                </c:pt>
                <c:pt idx="46925">
                  <c:v>46925</c:v>
                </c:pt>
                <c:pt idx="46926">
                  <c:v>46926</c:v>
                </c:pt>
                <c:pt idx="46927">
                  <c:v>46927</c:v>
                </c:pt>
                <c:pt idx="46928">
                  <c:v>46928</c:v>
                </c:pt>
                <c:pt idx="46929">
                  <c:v>46929</c:v>
                </c:pt>
                <c:pt idx="46930">
                  <c:v>46930</c:v>
                </c:pt>
                <c:pt idx="46931">
                  <c:v>46931</c:v>
                </c:pt>
                <c:pt idx="46932">
                  <c:v>46932</c:v>
                </c:pt>
                <c:pt idx="46933">
                  <c:v>46933</c:v>
                </c:pt>
                <c:pt idx="46934">
                  <c:v>46934</c:v>
                </c:pt>
                <c:pt idx="46935">
                  <c:v>46935</c:v>
                </c:pt>
                <c:pt idx="46936">
                  <c:v>46936</c:v>
                </c:pt>
                <c:pt idx="46937">
                  <c:v>46937</c:v>
                </c:pt>
                <c:pt idx="46938">
                  <c:v>46938</c:v>
                </c:pt>
                <c:pt idx="46939">
                  <c:v>46939</c:v>
                </c:pt>
                <c:pt idx="46940">
                  <c:v>46940</c:v>
                </c:pt>
                <c:pt idx="46941">
                  <c:v>46941</c:v>
                </c:pt>
                <c:pt idx="46942">
                  <c:v>46942</c:v>
                </c:pt>
                <c:pt idx="46943">
                  <c:v>46943</c:v>
                </c:pt>
                <c:pt idx="46944">
                  <c:v>46944</c:v>
                </c:pt>
                <c:pt idx="46945">
                  <c:v>46945</c:v>
                </c:pt>
                <c:pt idx="46946">
                  <c:v>46946</c:v>
                </c:pt>
                <c:pt idx="46947">
                  <c:v>46947</c:v>
                </c:pt>
                <c:pt idx="46948">
                  <c:v>46948</c:v>
                </c:pt>
                <c:pt idx="46949">
                  <c:v>46949</c:v>
                </c:pt>
                <c:pt idx="46950">
                  <c:v>46950</c:v>
                </c:pt>
                <c:pt idx="46951">
                  <c:v>46951</c:v>
                </c:pt>
                <c:pt idx="46952">
                  <c:v>46952</c:v>
                </c:pt>
                <c:pt idx="46953">
                  <c:v>46953</c:v>
                </c:pt>
                <c:pt idx="46954">
                  <c:v>46954</c:v>
                </c:pt>
                <c:pt idx="46955">
                  <c:v>46955</c:v>
                </c:pt>
                <c:pt idx="46956">
                  <c:v>46956</c:v>
                </c:pt>
                <c:pt idx="46957">
                  <c:v>46957</c:v>
                </c:pt>
                <c:pt idx="46958">
                  <c:v>46958</c:v>
                </c:pt>
                <c:pt idx="46959">
                  <c:v>46959</c:v>
                </c:pt>
                <c:pt idx="46960">
                  <c:v>46960</c:v>
                </c:pt>
                <c:pt idx="46961">
                  <c:v>46961</c:v>
                </c:pt>
                <c:pt idx="46962">
                  <c:v>46962</c:v>
                </c:pt>
                <c:pt idx="46963">
                  <c:v>46963</c:v>
                </c:pt>
                <c:pt idx="46964">
                  <c:v>46964</c:v>
                </c:pt>
                <c:pt idx="46965">
                  <c:v>46965</c:v>
                </c:pt>
                <c:pt idx="46966">
                  <c:v>46966</c:v>
                </c:pt>
                <c:pt idx="46967">
                  <c:v>46967</c:v>
                </c:pt>
                <c:pt idx="46968">
                  <c:v>46968</c:v>
                </c:pt>
                <c:pt idx="46969">
                  <c:v>46969</c:v>
                </c:pt>
                <c:pt idx="46970">
                  <c:v>46970</c:v>
                </c:pt>
                <c:pt idx="46971">
                  <c:v>46971</c:v>
                </c:pt>
                <c:pt idx="46972">
                  <c:v>46972</c:v>
                </c:pt>
                <c:pt idx="46973">
                  <c:v>46973</c:v>
                </c:pt>
                <c:pt idx="46974">
                  <c:v>46974</c:v>
                </c:pt>
                <c:pt idx="46975">
                  <c:v>46975</c:v>
                </c:pt>
                <c:pt idx="46976">
                  <c:v>46976</c:v>
                </c:pt>
                <c:pt idx="46977">
                  <c:v>46977</c:v>
                </c:pt>
                <c:pt idx="46978">
                  <c:v>46978</c:v>
                </c:pt>
                <c:pt idx="46979">
                  <c:v>46979</c:v>
                </c:pt>
                <c:pt idx="46980">
                  <c:v>46980</c:v>
                </c:pt>
                <c:pt idx="46981">
                  <c:v>46981</c:v>
                </c:pt>
                <c:pt idx="46982">
                  <c:v>46982</c:v>
                </c:pt>
                <c:pt idx="46983">
                  <c:v>46983</c:v>
                </c:pt>
                <c:pt idx="46984">
                  <c:v>46984</c:v>
                </c:pt>
                <c:pt idx="46985">
                  <c:v>46985</c:v>
                </c:pt>
                <c:pt idx="46986">
                  <c:v>46986</c:v>
                </c:pt>
                <c:pt idx="46987">
                  <c:v>46987</c:v>
                </c:pt>
                <c:pt idx="46988">
                  <c:v>46988</c:v>
                </c:pt>
                <c:pt idx="46989">
                  <c:v>46989</c:v>
                </c:pt>
                <c:pt idx="46990">
                  <c:v>46990</c:v>
                </c:pt>
                <c:pt idx="46991">
                  <c:v>46991</c:v>
                </c:pt>
                <c:pt idx="46992">
                  <c:v>46992</c:v>
                </c:pt>
                <c:pt idx="46993">
                  <c:v>46993</c:v>
                </c:pt>
                <c:pt idx="46994">
                  <c:v>46994</c:v>
                </c:pt>
                <c:pt idx="46995">
                  <c:v>46995</c:v>
                </c:pt>
                <c:pt idx="46996">
                  <c:v>46996</c:v>
                </c:pt>
                <c:pt idx="46997">
                  <c:v>46997</c:v>
                </c:pt>
                <c:pt idx="46998">
                  <c:v>46998</c:v>
                </c:pt>
                <c:pt idx="46999">
                  <c:v>46999</c:v>
                </c:pt>
                <c:pt idx="47000">
                  <c:v>47000</c:v>
                </c:pt>
                <c:pt idx="47001">
                  <c:v>47001</c:v>
                </c:pt>
                <c:pt idx="47002">
                  <c:v>47002</c:v>
                </c:pt>
                <c:pt idx="47003">
                  <c:v>47003</c:v>
                </c:pt>
                <c:pt idx="47004">
                  <c:v>47004</c:v>
                </c:pt>
                <c:pt idx="47005">
                  <c:v>47005</c:v>
                </c:pt>
                <c:pt idx="47006">
                  <c:v>47006</c:v>
                </c:pt>
                <c:pt idx="47007">
                  <c:v>47007</c:v>
                </c:pt>
                <c:pt idx="47008">
                  <c:v>47008</c:v>
                </c:pt>
                <c:pt idx="47009">
                  <c:v>47009</c:v>
                </c:pt>
                <c:pt idx="47010">
                  <c:v>47010</c:v>
                </c:pt>
                <c:pt idx="47011">
                  <c:v>47011</c:v>
                </c:pt>
                <c:pt idx="47012">
                  <c:v>47012</c:v>
                </c:pt>
                <c:pt idx="47013">
                  <c:v>47013</c:v>
                </c:pt>
                <c:pt idx="47014">
                  <c:v>47014</c:v>
                </c:pt>
                <c:pt idx="47015">
                  <c:v>47015</c:v>
                </c:pt>
                <c:pt idx="47016">
                  <c:v>47016</c:v>
                </c:pt>
                <c:pt idx="47017">
                  <c:v>47017</c:v>
                </c:pt>
                <c:pt idx="47018">
                  <c:v>47018</c:v>
                </c:pt>
                <c:pt idx="47019">
                  <c:v>47019</c:v>
                </c:pt>
                <c:pt idx="47020">
                  <c:v>47020</c:v>
                </c:pt>
                <c:pt idx="47021">
                  <c:v>47021</c:v>
                </c:pt>
                <c:pt idx="47022">
                  <c:v>47022</c:v>
                </c:pt>
                <c:pt idx="47023">
                  <c:v>47023</c:v>
                </c:pt>
                <c:pt idx="47024">
                  <c:v>47024</c:v>
                </c:pt>
                <c:pt idx="47025">
                  <c:v>47025</c:v>
                </c:pt>
                <c:pt idx="47026">
                  <c:v>47026</c:v>
                </c:pt>
                <c:pt idx="47027">
                  <c:v>47027</c:v>
                </c:pt>
                <c:pt idx="47028">
                  <c:v>47028</c:v>
                </c:pt>
                <c:pt idx="47029">
                  <c:v>47029</c:v>
                </c:pt>
                <c:pt idx="47030">
                  <c:v>47030</c:v>
                </c:pt>
                <c:pt idx="47031">
                  <c:v>47031</c:v>
                </c:pt>
                <c:pt idx="47032">
                  <c:v>47032</c:v>
                </c:pt>
                <c:pt idx="47033">
                  <c:v>47033</c:v>
                </c:pt>
                <c:pt idx="47034">
                  <c:v>47034</c:v>
                </c:pt>
                <c:pt idx="47035">
                  <c:v>47035</c:v>
                </c:pt>
                <c:pt idx="47036">
                  <c:v>47036</c:v>
                </c:pt>
                <c:pt idx="47037">
                  <c:v>47037</c:v>
                </c:pt>
                <c:pt idx="47038">
                  <c:v>47038</c:v>
                </c:pt>
                <c:pt idx="47039">
                  <c:v>47039</c:v>
                </c:pt>
                <c:pt idx="47040">
                  <c:v>47040</c:v>
                </c:pt>
                <c:pt idx="47041">
                  <c:v>47041</c:v>
                </c:pt>
                <c:pt idx="47042">
                  <c:v>47042</c:v>
                </c:pt>
                <c:pt idx="47043">
                  <c:v>47043</c:v>
                </c:pt>
                <c:pt idx="47044">
                  <c:v>47044</c:v>
                </c:pt>
                <c:pt idx="47045">
                  <c:v>47045</c:v>
                </c:pt>
                <c:pt idx="47046">
                  <c:v>47046</c:v>
                </c:pt>
                <c:pt idx="47047">
                  <c:v>47047</c:v>
                </c:pt>
                <c:pt idx="47048">
                  <c:v>47048</c:v>
                </c:pt>
                <c:pt idx="47049">
                  <c:v>47049</c:v>
                </c:pt>
                <c:pt idx="47050">
                  <c:v>47050</c:v>
                </c:pt>
                <c:pt idx="47051">
                  <c:v>47051</c:v>
                </c:pt>
                <c:pt idx="47052">
                  <c:v>47052</c:v>
                </c:pt>
                <c:pt idx="47053">
                  <c:v>47053</c:v>
                </c:pt>
                <c:pt idx="47054">
                  <c:v>47054</c:v>
                </c:pt>
                <c:pt idx="47055">
                  <c:v>47055</c:v>
                </c:pt>
                <c:pt idx="47056">
                  <c:v>47056</c:v>
                </c:pt>
                <c:pt idx="47057">
                  <c:v>47057</c:v>
                </c:pt>
                <c:pt idx="47058">
                  <c:v>47058</c:v>
                </c:pt>
                <c:pt idx="47059">
                  <c:v>47059</c:v>
                </c:pt>
                <c:pt idx="47060">
                  <c:v>47060</c:v>
                </c:pt>
                <c:pt idx="47061">
                  <c:v>47061</c:v>
                </c:pt>
                <c:pt idx="47062">
                  <c:v>47062</c:v>
                </c:pt>
                <c:pt idx="47063">
                  <c:v>47063</c:v>
                </c:pt>
                <c:pt idx="47064">
                  <c:v>47064</c:v>
                </c:pt>
                <c:pt idx="47065">
                  <c:v>47065</c:v>
                </c:pt>
                <c:pt idx="47066">
                  <c:v>47066</c:v>
                </c:pt>
                <c:pt idx="47067">
                  <c:v>47067</c:v>
                </c:pt>
                <c:pt idx="47068">
                  <c:v>47068</c:v>
                </c:pt>
                <c:pt idx="47069">
                  <c:v>47069</c:v>
                </c:pt>
                <c:pt idx="47070">
                  <c:v>47070</c:v>
                </c:pt>
                <c:pt idx="47071">
                  <c:v>47071</c:v>
                </c:pt>
                <c:pt idx="47072">
                  <c:v>47072</c:v>
                </c:pt>
                <c:pt idx="47073">
                  <c:v>47073</c:v>
                </c:pt>
                <c:pt idx="47074">
                  <c:v>47074</c:v>
                </c:pt>
                <c:pt idx="47075">
                  <c:v>47075</c:v>
                </c:pt>
                <c:pt idx="47076">
                  <c:v>47076</c:v>
                </c:pt>
                <c:pt idx="47077">
                  <c:v>47077</c:v>
                </c:pt>
                <c:pt idx="47078">
                  <c:v>47078</c:v>
                </c:pt>
                <c:pt idx="47079">
                  <c:v>47079</c:v>
                </c:pt>
                <c:pt idx="47080">
                  <c:v>47080</c:v>
                </c:pt>
                <c:pt idx="47081">
                  <c:v>47081</c:v>
                </c:pt>
                <c:pt idx="47082">
                  <c:v>47082</c:v>
                </c:pt>
                <c:pt idx="47083">
                  <c:v>47083</c:v>
                </c:pt>
                <c:pt idx="47084">
                  <c:v>47084</c:v>
                </c:pt>
                <c:pt idx="47085">
                  <c:v>47085</c:v>
                </c:pt>
                <c:pt idx="47086">
                  <c:v>47086</c:v>
                </c:pt>
                <c:pt idx="47087">
                  <c:v>47087</c:v>
                </c:pt>
                <c:pt idx="47088">
                  <c:v>47088</c:v>
                </c:pt>
                <c:pt idx="47089">
                  <c:v>47089</c:v>
                </c:pt>
                <c:pt idx="47090">
                  <c:v>47090</c:v>
                </c:pt>
                <c:pt idx="47091">
                  <c:v>47091</c:v>
                </c:pt>
                <c:pt idx="47092">
                  <c:v>47092</c:v>
                </c:pt>
                <c:pt idx="47093">
                  <c:v>47093</c:v>
                </c:pt>
                <c:pt idx="47094">
                  <c:v>47094</c:v>
                </c:pt>
                <c:pt idx="47095">
                  <c:v>47095</c:v>
                </c:pt>
                <c:pt idx="47096">
                  <c:v>47096</c:v>
                </c:pt>
                <c:pt idx="47097">
                  <c:v>47097</c:v>
                </c:pt>
                <c:pt idx="47098">
                  <c:v>47098</c:v>
                </c:pt>
                <c:pt idx="47099">
                  <c:v>47099</c:v>
                </c:pt>
                <c:pt idx="47100">
                  <c:v>47100</c:v>
                </c:pt>
                <c:pt idx="47101">
                  <c:v>47101</c:v>
                </c:pt>
                <c:pt idx="47102">
                  <c:v>47102</c:v>
                </c:pt>
                <c:pt idx="47103">
                  <c:v>47103</c:v>
                </c:pt>
                <c:pt idx="47104">
                  <c:v>47104</c:v>
                </c:pt>
                <c:pt idx="47105">
                  <c:v>47105</c:v>
                </c:pt>
                <c:pt idx="47106">
                  <c:v>47106</c:v>
                </c:pt>
                <c:pt idx="47107">
                  <c:v>47107</c:v>
                </c:pt>
                <c:pt idx="47108">
                  <c:v>47108</c:v>
                </c:pt>
                <c:pt idx="47109">
                  <c:v>47109</c:v>
                </c:pt>
                <c:pt idx="47110">
                  <c:v>47110</c:v>
                </c:pt>
                <c:pt idx="47111">
                  <c:v>47111</c:v>
                </c:pt>
                <c:pt idx="47112">
                  <c:v>47112</c:v>
                </c:pt>
                <c:pt idx="47113">
                  <c:v>47113</c:v>
                </c:pt>
                <c:pt idx="47114">
                  <c:v>47114</c:v>
                </c:pt>
                <c:pt idx="47115">
                  <c:v>47115</c:v>
                </c:pt>
                <c:pt idx="47116">
                  <c:v>47116</c:v>
                </c:pt>
                <c:pt idx="47117">
                  <c:v>47117</c:v>
                </c:pt>
                <c:pt idx="47118">
                  <c:v>47118</c:v>
                </c:pt>
                <c:pt idx="47119">
                  <c:v>47119</c:v>
                </c:pt>
                <c:pt idx="47120">
                  <c:v>47120</c:v>
                </c:pt>
                <c:pt idx="47121">
                  <c:v>47121</c:v>
                </c:pt>
                <c:pt idx="47122">
                  <c:v>47122</c:v>
                </c:pt>
                <c:pt idx="47123">
                  <c:v>47123</c:v>
                </c:pt>
                <c:pt idx="47124">
                  <c:v>47124</c:v>
                </c:pt>
                <c:pt idx="47125">
                  <c:v>47125</c:v>
                </c:pt>
                <c:pt idx="47126">
                  <c:v>47126</c:v>
                </c:pt>
                <c:pt idx="47127">
                  <c:v>47127</c:v>
                </c:pt>
                <c:pt idx="47128">
                  <c:v>47128</c:v>
                </c:pt>
                <c:pt idx="47129">
                  <c:v>47129</c:v>
                </c:pt>
                <c:pt idx="47130">
                  <c:v>47130</c:v>
                </c:pt>
                <c:pt idx="47131">
                  <c:v>47131</c:v>
                </c:pt>
                <c:pt idx="47132">
                  <c:v>47132</c:v>
                </c:pt>
                <c:pt idx="47133">
                  <c:v>47133</c:v>
                </c:pt>
                <c:pt idx="47134">
                  <c:v>47134</c:v>
                </c:pt>
                <c:pt idx="47135">
                  <c:v>47135</c:v>
                </c:pt>
                <c:pt idx="47136">
                  <c:v>47136</c:v>
                </c:pt>
                <c:pt idx="47137">
                  <c:v>47137</c:v>
                </c:pt>
                <c:pt idx="47138">
                  <c:v>47138</c:v>
                </c:pt>
                <c:pt idx="47139">
                  <c:v>47139</c:v>
                </c:pt>
                <c:pt idx="47140">
                  <c:v>47140</c:v>
                </c:pt>
                <c:pt idx="47141">
                  <c:v>47141</c:v>
                </c:pt>
                <c:pt idx="47142">
                  <c:v>47142</c:v>
                </c:pt>
                <c:pt idx="47143">
                  <c:v>47143</c:v>
                </c:pt>
                <c:pt idx="47144">
                  <c:v>47144</c:v>
                </c:pt>
                <c:pt idx="47145">
                  <c:v>47145</c:v>
                </c:pt>
                <c:pt idx="47146">
                  <c:v>47146</c:v>
                </c:pt>
                <c:pt idx="47147">
                  <c:v>47147</c:v>
                </c:pt>
                <c:pt idx="47148">
                  <c:v>47148</c:v>
                </c:pt>
                <c:pt idx="47149">
                  <c:v>47149</c:v>
                </c:pt>
                <c:pt idx="47150">
                  <c:v>47150</c:v>
                </c:pt>
                <c:pt idx="47151">
                  <c:v>47151</c:v>
                </c:pt>
                <c:pt idx="47152">
                  <c:v>47152</c:v>
                </c:pt>
                <c:pt idx="47153">
                  <c:v>47153</c:v>
                </c:pt>
                <c:pt idx="47154">
                  <c:v>47154</c:v>
                </c:pt>
                <c:pt idx="47155">
                  <c:v>47155</c:v>
                </c:pt>
                <c:pt idx="47156">
                  <c:v>47156</c:v>
                </c:pt>
                <c:pt idx="47157">
                  <c:v>47157</c:v>
                </c:pt>
                <c:pt idx="47158">
                  <c:v>47158</c:v>
                </c:pt>
                <c:pt idx="47159">
                  <c:v>47159</c:v>
                </c:pt>
                <c:pt idx="47160">
                  <c:v>47160</c:v>
                </c:pt>
                <c:pt idx="47161">
                  <c:v>47161</c:v>
                </c:pt>
                <c:pt idx="47162">
                  <c:v>47162</c:v>
                </c:pt>
                <c:pt idx="47163">
                  <c:v>47163</c:v>
                </c:pt>
                <c:pt idx="47164">
                  <c:v>47164</c:v>
                </c:pt>
                <c:pt idx="47165">
                  <c:v>47165</c:v>
                </c:pt>
                <c:pt idx="47166">
                  <c:v>47166</c:v>
                </c:pt>
                <c:pt idx="47167">
                  <c:v>47167</c:v>
                </c:pt>
                <c:pt idx="47168">
                  <c:v>47168</c:v>
                </c:pt>
                <c:pt idx="47169">
                  <c:v>47169</c:v>
                </c:pt>
                <c:pt idx="47170">
                  <c:v>47170</c:v>
                </c:pt>
                <c:pt idx="47171">
                  <c:v>47171</c:v>
                </c:pt>
                <c:pt idx="47172">
                  <c:v>47172</c:v>
                </c:pt>
                <c:pt idx="47173">
                  <c:v>47173</c:v>
                </c:pt>
                <c:pt idx="47174">
                  <c:v>47174</c:v>
                </c:pt>
                <c:pt idx="47175">
                  <c:v>47175</c:v>
                </c:pt>
                <c:pt idx="47176">
                  <c:v>47176</c:v>
                </c:pt>
                <c:pt idx="47177">
                  <c:v>47177</c:v>
                </c:pt>
                <c:pt idx="47178">
                  <c:v>47178</c:v>
                </c:pt>
                <c:pt idx="47179">
                  <c:v>47179</c:v>
                </c:pt>
                <c:pt idx="47180">
                  <c:v>47180</c:v>
                </c:pt>
                <c:pt idx="47181">
                  <c:v>47181</c:v>
                </c:pt>
                <c:pt idx="47182">
                  <c:v>47182</c:v>
                </c:pt>
                <c:pt idx="47183">
                  <c:v>47183</c:v>
                </c:pt>
                <c:pt idx="47184">
                  <c:v>47184</c:v>
                </c:pt>
                <c:pt idx="47185">
                  <c:v>47185</c:v>
                </c:pt>
                <c:pt idx="47186">
                  <c:v>47186</c:v>
                </c:pt>
                <c:pt idx="47187">
                  <c:v>47187</c:v>
                </c:pt>
                <c:pt idx="47188">
                  <c:v>47188</c:v>
                </c:pt>
                <c:pt idx="47189">
                  <c:v>47189</c:v>
                </c:pt>
                <c:pt idx="47190">
                  <c:v>47190</c:v>
                </c:pt>
                <c:pt idx="47191">
                  <c:v>47191</c:v>
                </c:pt>
                <c:pt idx="47192">
                  <c:v>47192</c:v>
                </c:pt>
                <c:pt idx="47193">
                  <c:v>47193</c:v>
                </c:pt>
                <c:pt idx="47194">
                  <c:v>47194</c:v>
                </c:pt>
                <c:pt idx="47195">
                  <c:v>47195</c:v>
                </c:pt>
                <c:pt idx="47196">
                  <c:v>47196</c:v>
                </c:pt>
                <c:pt idx="47197">
                  <c:v>47197</c:v>
                </c:pt>
                <c:pt idx="47198">
                  <c:v>47198</c:v>
                </c:pt>
                <c:pt idx="47199">
                  <c:v>47199</c:v>
                </c:pt>
                <c:pt idx="47200">
                  <c:v>47200</c:v>
                </c:pt>
                <c:pt idx="47201">
                  <c:v>47201</c:v>
                </c:pt>
                <c:pt idx="47202">
                  <c:v>47202</c:v>
                </c:pt>
                <c:pt idx="47203">
                  <c:v>47203</c:v>
                </c:pt>
                <c:pt idx="47204">
                  <c:v>47204</c:v>
                </c:pt>
                <c:pt idx="47205">
                  <c:v>47205</c:v>
                </c:pt>
                <c:pt idx="47206">
                  <c:v>47206</c:v>
                </c:pt>
                <c:pt idx="47207">
                  <c:v>47207</c:v>
                </c:pt>
                <c:pt idx="47208">
                  <c:v>47208</c:v>
                </c:pt>
                <c:pt idx="47209">
                  <c:v>47209</c:v>
                </c:pt>
                <c:pt idx="47210">
                  <c:v>47210</c:v>
                </c:pt>
                <c:pt idx="47211">
                  <c:v>47211</c:v>
                </c:pt>
                <c:pt idx="47212">
                  <c:v>47212</c:v>
                </c:pt>
                <c:pt idx="47213">
                  <c:v>47213</c:v>
                </c:pt>
                <c:pt idx="47214">
                  <c:v>47214</c:v>
                </c:pt>
                <c:pt idx="47215">
                  <c:v>47215</c:v>
                </c:pt>
                <c:pt idx="47216">
                  <c:v>47216</c:v>
                </c:pt>
                <c:pt idx="47217">
                  <c:v>47217</c:v>
                </c:pt>
                <c:pt idx="47218">
                  <c:v>47218</c:v>
                </c:pt>
                <c:pt idx="47219">
                  <c:v>47219</c:v>
                </c:pt>
                <c:pt idx="47220">
                  <c:v>47220</c:v>
                </c:pt>
                <c:pt idx="47221">
                  <c:v>47221</c:v>
                </c:pt>
                <c:pt idx="47222">
                  <c:v>47222</c:v>
                </c:pt>
                <c:pt idx="47223">
                  <c:v>47223</c:v>
                </c:pt>
                <c:pt idx="47224">
                  <c:v>47224</c:v>
                </c:pt>
                <c:pt idx="47225">
                  <c:v>47225</c:v>
                </c:pt>
                <c:pt idx="47226">
                  <c:v>47226</c:v>
                </c:pt>
                <c:pt idx="47227">
                  <c:v>47227</c:v>
                </c:pt>
                <c:pt idx="47228">
                  <c:v>47228</c:v>
                </c:pt>
                <c:pt idx="47229">
                  <c:v>47229</c:v>
                </c:pt>
                <c:pt idx="47230">
                  <c:v>47230</c:v>
                </c:pt>
                <c:pt idx="47231">
                  <c:v>47231</c:v>
                </c:pt>
                <c:pt idx="47232">
                  <c:v>47232</c:v>
                </c:pt>
                <c:pt idx="47233">
                  <c:v>47233</c:v>
                </c:pt>
                <c:pt idx="47234">
                  <c:v>47234</c:v>
                </c:pt>
                <c:pt idx="47235">
                  <c:v>47235</c:v>
                </c:pt>
                <c:pt idx="47236">
                  <c:v>47236</c:v>
                </c:pt>
                <c:pt idx="47237">
                  <c:v>47237</c:v>
                </c:pt>
                <c:pt idx="47238">
                  <c:v>47238</c:v>
                </c:pt>
                <c:pt idx="47239">
                  <c:v>47239</c:v>
                </c:pt>
                <c:pt idx="47240">
                  <c:v>47240</c:v>
                </c:pt>
                <c:pt idx="47241">
                  <c:v>47241</c:v>
                </c:pt>
                <c:pt idx="47242">
                  <c:v>47242</c:v>
                </c:pt>
                <c:pt idx="47243">
                  <c:v>47243</c:v>
                </c:pt>
                <c:pt idx="47244">
                  <c:v>47244</c:v>
                </c:pt>
                <c:pt idx="47245">
                  <c:v>47245</c:v>
                </c:pt>
                <c:pt idx="47246">
                  <c:v>47246</c:v>
                </c:pt>
                <c:pt idx="47247">
                  <c:v>47247</c:v>
                </c:pt>
                <c:pt idx="47248">
                  <c:v>47248</c:v>
                </c:pt>
                <c:pt idx="47249">
                  <c:v>47249</c:v>
                </c:pt>
                <c:pt idx="47250">
                  <c:v>47250</c:v>
                </c:pt>
                <c:pt idx="47251">
                  <c:v>47251</c:v>
                </c:pt>
                <c:pt idx="47252">
                  <c:v>47252</c:v>
                </c:pt>
                <c:pt idx="47253">
                  <c:v>47253</c:v>
                </c:pt>
                <c:pt idx="47254">
                  <c:v>47254</c:v>
                </c:pt>
                <c:pt idx="47255">
                  <c:v>47255</c:v>
                </c:pt>
                <c:pt idx="47256">
                  <c:v>47256</c:v>
                </c:pt>
                <c:pt idx="47257">
                  <c:v>47257</c:v>
                </c:pt>
                <c:pt idx="47258">
                  <c:v>47258</c:v>
                </c:pt>
                <c:pt idx="47259">
                  <c:v>47259</c:v>
                </c:pt>
                <c:pt idx="47260">
                  <c:v>47260</c:v>
                </c:pt>
                <c:pt idx="47261">
                  <c:v>47261</c:v>
                </c:pt>
                <c:pt idx="47262">
                  <c:v>47262</c:v>
                </c:pt>
                <c:pt idx="47263">
                  <c:v>47263</c:v>
                </c:pt>
                <c:pt idx="47264">
                  <c:v>47264</c:v>
                </c:pt>
                <c:pt idx="47265">
                  <c:v>47265</c:v>
                </c:pt>
                <c:pt idx="47266">
                  <c:v>47266</c:v>
                </c:pt>
                <c:pt idx="47267">
                  <c:v>47267</c:v>
                </c:pt>
                <c:pt idx="47268">
                  <c:v>47268</c:v>
                </c:pt>
                <c:pt idx="47269">
                  <c:v>47269</c:v>
                </c:pt>
                <c:pt idx="47270">
                  <c:v>47270</c:v>
                </c:pt>
                <c:pt idx="47271">
                  <c:v>47271</c:v>
                </c:pt>
                <c:pt idx="47272">
                  <c:v>47272</c:v>
                </c:pt>
                <c:pt idx="47273">
                  <c:v>47273</c:v>
                </c:pt>
                <c:pt idx="47274">
                  <c:v>47274</c:v>
                </c:pt>
                <c:pt idx="47275">
                  <c:v>47275</c:v>
                </c:pt>
                <c:pt idx="47276">
                  <c:v>47276</c:v>
                </c:pt>
                <c:pt idx="47277">
                  <c:v>47277</c:v>
                </c:pt>
                <c:pt idx="47278">
                  <c:v>47278</c:v>
                </c:pt>
                <c:pt idx="47279">
                  <c:v>47279</c:v>
                </c:pt>
                <c:pt idx="47280">
                  <c:v>47280</c:v>
                </c:pt>
                <c:pt idx="47281">
                  <c:v>47281</c:v>
                </c:pt>
                <c:pt idx="47282">
                  <c:v>47282</c:v>
                </c:pt>
                <c:pt idx="47283">
                  <c:v>47283</c:v>
                </c:pt>
                <c:pt idx="47284">
                  <c:v>47284</c:v>
                </c:pt>
                <c:pt idx="47285">
                  <c:v>47285</c:v>
                </c:pt>
                <c:pt idx="47286">
                  <c:v>47286</c:v>
                </c:pt>
                <c:pt idx="47287">
                  <c:v>47287</c:v>
                </c:pt>
                <c:pt idx="47288">
                  <c:v>47288</c:v>
                </c:pt>
                <c:pt idx="47289">
                  <c:v>47289</c:v>
                </c:pt>
                <c:pt idx="47290">
                  <c:v>47290</c:v>
                </c:pt>
                <c:pt idx="47291">
                  <c:v>47291</c:v>
                </c:pt>
                <c:pt idx="47292">
                  <c:v>47292</c:v>
                </c:pt>
                <c:pt idx="47293">
                  <c:v>47293</c:v>
                </c:pt>
                <c:pt idx="47294">
                  <c:v>47294</c:v>
                </c:pt>
                <c:pt idx="47295">
                  <c:v>47295</c:v>
                </c:pt>
                <c:pt idx="47296">
                  <c:v>47296</c:v>
                </c:pt>
                <c:pt idx="47297">
                  <c:v>47297</c:v>
                </c:pt>
                <c:pt idx="47298">
                  <c:v>47298</c:v>
                </c:pt>
                <c:pt idx="47299">
                  <c:v>47299</c:v>
                </c:pt>
                <c:pt idx="47300">
                  <c:v>47300</c:v>
                </c:pt>
                <c:pt idx="47301">
                  <c:v>47301</c:v>
                </c:pt>
                <c:pt idx="47302">
                  <c:v>47302</c:v>
                </c:pt>
                <c:pt idx="47303">
                  <c:v>47303</c:v>
                </c:pt>
                <c:pt idx="47304">
                  <c:v>47304</c:v>
                </c:pt>
                <c:pt idx="47305">
                  <c:v>47305</c:v>
                </c:pt>
                <c:pt idx="47306">
                  <c:v>47306</c:v>
                </c:pt>
                <c:pt idx="47307">
                  <c:v>47307</c:v>
                </c:pt>
                <c:pt idx="47308">
                  <c:v>47308</c:v>
                </c:pt>
                <c:pt idx="47309">
                  <c:v>47309</c:v>
                </c:pt>
                <c:pt idx="47310">
                  <c:v>47310</c:v>
                </c:pt>
                <c:pt idx="47311">
                  <c:v>47311</c:v>
                </c:pt>
                <c:pt idx="47312">
                  <c:v>47312</c:v>
                </c:pt>
                <c:pt idx="47313">
                  <c:v>47313</c:v>
                </c:pt>
                <c:pt idx="47314">
                  <c:v>47314</c:v>
                </c:pt>
                <c:pt idx="47315">
                  <c:v>47315</c:v>
                </c:pt>
                <c:pt idx="47316">
                  <c:v>47316</c:v>
                </c:pt>
                <c:pt idx="47317">
                  <c:v>47317</c:v>
                </c:pt>
                <c:pt idx="47318">
                  <c:v>47318</c:v>
                </c:pt>
                <c:pt idx="47319">
                  <c:v>47319</c:v>
                </c:pt>
                <c:pt idx="47320">
                  <c:v>47320</c:v>
                </c:pt>
                <c:pt idx="47321">
                  <c:v>47321</c:v>
                </c:pt>
                <c:pt idx="47322">
                  <c:v>47322</c:v>
                </c:pt>
                <c:pt idx="47323">
                  <c:v>47323</c:v>
                </c:pt>
                <c:pt idx="47324">
                  <c:v>47324</c:v>
                </c:pt>
                <c:pt idx="47325">
                  <c:v>47325</c:v>
                </c:pt>
                <c:pt idx="47326">
                  <c:v>47326</c:v>
                </c:pt>
                <c:pt idx="47327">
                  <c:v>47327</c:v>
                </c:pt>
                <c:pt idx="47328">
                  <c:v>47328</c:v>
                </c:pt>
                <c:pt idx="47329">
                  <c:v>47329</c:v>
                </c:pt>
                <c:pt idx="47330">
                  <c:v>47330</c:v>
                </c:pt>
                <c:pt idx="47331">
                  <c:v>47331</c:v>
                </c:pt>
                <c:pt idx="47332">
                  <c:v>47332</c:v>
                </c:pt>
                <c:pt idx="47333">
                  <c:v>47333</c:v>
                </c:pt>
                <c:pt idx="47334">
                  <c:v>47334</c:v>
                </c:pt>
                <c:pt idx="47335">
                  <c:v>47335</c:v>
                </c:pt>
                <c:pt idx="47336">
                  <c:v>47336</c:v>
                </c:pt>
                <c:pt idx="47337">
                  <c:v>47337</c:v>
                </c:pt>
                <c:pt idx="47338">
                  <c:v>47338</c:v>
                </c:pt>
                <c:pt idx="47339">
                  <c:v>47339</c:v>
                </c:pt>
                <c:pt idx="47340">
                  <c:v>47340</c:v>
                </c:pt>
                <c:pt idx="47341">
                  <c:v>47341</c:v>
                </c:pt>
                <c:pt idx="47342">
                  <c:v>47342</c:v>
                </c:pt>
                <c:pt idx="47343">
                  <c:v>47343</c:v>
                </c:pt>
                <c:pt idx="47344">
                  <c:v>47344</c:v>
                </c:pt>
                <c:pt idx="47345">
                  <c:v>47345</c:v>
                </c:pt>
                <c:pt idx="47346">
                  <c:v>47346</c:v>
                </c:pt>
                <c:pt idx="47347">
                  <c:v>47347</c:v>
                </c:pt>
                <c:pt idx="47348">
                  <c:v>47348</c:v>
                </c:pt>
                <c:pt idx="47349">
                  <c:v>47349</c:v>
                </c:pt>
                <c:pt idx="47350">
                  <c:v>47350</c:v>
                </c:pt>
                <c:pt idx="47351">
                  <c:v>47351</c:v>
                </c:pt>
                <c:pt idx="47352">
                  <c:v>47352</c:v>
                </c:pt>
                <c:pt idx="47353">
                  <c:v>47353</c:v>
                </c:pt>
                <c:pt idx="47354">
                  <c:v>47354</c:v>
                </c:pt>
                <c:pt idx="47355">
                  <c:v>47355</c:v>
                </c:pt>
                <c:pt idx="47356">
                  <c:v>47356</c:v>
                </c:pt>
                <c:pt idx="47357">
                  <c:v>47357</c:v>
                </c:pt>
                <c:pt idx="47358">
                  <c:v>47358</c:v>
                </c:pt>
                <c:pt idx="47359">
                  <c:v>47359</c:v>
                </c:pt>
                <c:pt idx="47360">
                  <c:v>47360</c:v>
                </c:pt>
                <c:pt idx="47361">
                  <c:v>47361</c:v>
                </c:pt>
                <c:pt idx="47362">
                  <c:v>47362</c:v>
                </c:pt>
                <c:pt idx="47363">
                  <c:v>47363</c:v>
                </c:pt>
                <c:pt idx="47364">
                  <c:v>47364</c:v>
                </c:pt>
                <c:pt idx="47365">
                  <c:v>47365</c:v>
                </c:pt>
                <c:pt idx="47366">
                  <c:v>47366</c:v>
                </c:pt>
                <c:pt idx="47367">
                  <c:v>47367</c:v>
                </c:pt>
                <c:pt idx="47368">
                  <c:v>47368</c:v>
                </c:pt>
                <c:pt idx="47369">
                  <c:v>47369</c:v>
                </c:pt>
                <c:pt idx="47370">
                  <c:v>47370</c:v>
                </c:pt>
                <c:pt idx="47371">
                  <c:v>47371</c:v>
                </c:pt>
                <c:pt idx="47372">
                  <c:v>47372</c:v>
                </c:pt>
                <c:pt idx="47373">
                  <c:v>47373</c:v>
                </c:pt>
                <c:pt idx="47374">
                  <c:v>47374</c:v>
                </c:pt>
                <c:pt idx="47375">
                  <c:v>47375</c:v>
                </c:pt>
                <c:pt idx="47376">
                  <c:v>47376</c:v>
                </c:pt>
                <c:pt idx="47377">
                  <c:v>47377</c:v>
                </c:pt>
                <c:pt idx="47378">
                  <c:v>47378</c:v>
                </c:pt>
                <c:pt idx="47379">
                  <c:v>47379</c:v>
                </c:pt>
                <c:pt idx="47380">
                  <c:v>47380</c:v>
                </c:pt>
                <c:pt idx="47381">
                  <c:v>47381</c:v>
                </c:pt>
                <c:pt idx="47382">
                  <c:v>47382</c:v>
                </c:pt>
                <c:pt idx="47383">
                  <c:v>47383</c:v>
                </c:pt>
                <c:pt idx="47384">
                  <c:v>47384</c:v>
                </c:pt>
                <c:pt idx="47385">
                  <c:v>47385</c:v>
                </c:pt>
                <c:pt idx="47386">
                  <c:v>47386</c:v>
                </c:pt>
                <c:pt idx="47387">
                  <c:v>47387</c:v>
                </c:pt>
                <c:pt idx="47388">
                  <c:v>47388</c:v>
                </c:pt>
                <c:pt idx="47389">
                  <c:v>47389</c:v>
                </c:pt>
                <c:pt idx="47390">
                  <c:v>47390</c:v>
                </c:pt>
                <c:pt idx="47391">
                  <c:v>47391</c:v>
                </c:pt>
                <c:pt idx="47392">
                  <c:v>47392</c:v>
                </c:pt>
                <c:pt idx="47393">
                  <c:v>47393</c:v>
                </c:pt>
                <c:pt idx="47394">
                  <c:v>47394</c:v>
                </c:pt>
                <c:pt idx="47395">
                  <c:v>47395</c:v>
                </c:pt>
                <c:pt idx="47396">
                  <c:v>47396</c:v>
                </c:pt>
                <c:pt idx="47397">
                  <c:v>47397</c:v>
                </c:pt>
                <c:pt idx="47398">
                  <c:v>47398</c:v>
                </c:pt>
                <c:pt idx="47399">
                  <c:v>47399</c:v>
                </c:pt>
                <c:pt idx="47400">
                  <c:v>47400</c:v>
                </c:pt>
                <c:pt idx="47401">
                  <c:v>47401</c:v>
                </c:pt>
                <c:pt idx="47402">
                  <c:v>47402</c:v>
                </c:pt>
                <c:pt idx="47403">
                  <c:v>47403</c:v>
                </c:pt>
                <c:pt idx="47404">
                  <c:v>47404</c:v>
                </c:pt>
                <c:pt idx="47405">
                  <c:v>47405</c:v>
                </c:pt>
                <c:pt idx="47406">
                  <c:v>47406</c:v>
                </c:pt>
                <c:pt idx="47407">
                  <c:v>47407</c:v>
                </c:pt>
                <c:pt idx="47408">
                  <c:v>47408</c:v>
                </c:pt>
                <c:pt idx="47409">
                  <c:v>47409</c:v>
                </c:pt>
                <c:pt idx="47410">
                  <c:v>47410</c:v>
                </c:pt>
                <c:pt idx="47411">
                  <c:v>47411</c:v>
                </c:pt>
                <c:pt idx="47412">
                  <c:v>47412</c:v>
                </c:pt>
                <c:pt idx="47413">
                  <c:v>47413</c:v>
                </c:pt>
                <c:pt idx="47414">
                  <c:v>47414</c:v>
                </c:pt>
                <c:pt idx="47415">
                  <c:v>47415</c:v>
                </c:pt>
                <c:pt idx="47416">
                  <c:v>47416</c:v>
                </c:pt>
                <c:pt idx="47417">
                  <c:v>47417</c:v>
                </c:pt>
                <c:pt idx="47418">
                  <c:v>47418</c:v>
                </c:pt>
                <c:pt idx="47419">
                  <c:v>47419</c:v>
                </c:pt>
                <c:pt idx="47420">
                  <c:v>47420</c:v>
                </c:pt>
                <c:pt idx="47421">
                  <c:v>47421</c:v>
                </c:pt>
                <c:pt idx="47422">
                  <c:v>47422</c:v>
                </c:pt>
                <c:pt idx="47423">
                  <c:v>47423</c:v>
                </c:pt>
                <c:pt idx="47424">
                  <c:v>47424</c:v>
                </c:pt>
                <c:pt idx="47425">
                  <c:v>47425</c:v>
                </c:pt>
                <c:pt idx="47426">
                  <c:v>47426</c:v>
                </c:pt>
                <c:pt idx="47427">
                  <c:v>47427</c:v>
                </c:pt>
                <c:pt idx="47428">
                  <c:v>47428</c:v>
                </c:pt>
                <c:pt idx="47429">
                  <c:v>47429</c:v>
                </c:pt>
                <c:pt idx="47430">
                  <c:v>47430</c:v>
                </c:pt>
                <c:pt idx="47431">
                  <c:v>47431</c:v>
                </c:pt>
                <c:pt idx="47432">
                  <c:v>47432</c:v>
                </c:pt>
                <c:pt idx="47433">
                  <c:v>47433</c:v>
                </c:pt>
                <c:pt idx="47434">
                  <c:v>47434</c:v>
                </c:pt>
                <c:pt idx="47435">
                  <c:v>47435</c:v>
                </c:pt>
                <c:pt idx="47436">
                  <c:v>47436</c:v>
                </c:pt>
                <c:pt idx="47437">
                  <c:v>47437</c:v>
                </c:pt>
                <c:pt idx="47438">
                  <c:v>47438</c:v>
                </c:pt>
                <c:pt idx="47439">
                  <c:v>47439</c:v>
                </c:pt>
                <c:pt idx="47440">
                  <c:v>47440</c:v>
                </c:pt>
                <c:pt idx="47441">
                  <c:v>47441</c:v>
                </c:pt>
                <c:pt idx="47442">
                  <c:v>47442</c:v>
                </c:pt>
                <c:pt idx="47443">
                  <c:v>47443</c:v>
                </c:pt>
                <c:pt idx="47444">
                  <c:v>47444</c:v>
                </c:pt>
                <c:pt idx="47445">
                  <c:v>47445</c:v>
                </c:pt>
                <c:pt idx="47446">
                  <c:v>47446</c:v>
                </c:pt>
                <c:pt idx="47447">
                  <c:v>47447</c:v>
                </c:pt>
                <c:pt idx="47448">
                  <c:v>47448</c:v>
                </c:pt>
                <c:pt idx="47449">
                  <c:v>47449</c:v>
                </c:pt>
                <c:pt idx="47450">
                  <c:v>47450</c:v>
                </c:pt>
                <c:pt idx="47451">
                  <c:v>47451</c:v>
                </c:pt>
                <c:pt idx="47452">
                  <c:v>47452</c:v>
                </c:pt>
                <c:pt idx="47453">
                  <c:v>47453</c:v>
                </c:pt>
                <c:pt idx="47454">
                  <c:v>47454</c:v>
                </c:pt>
                <c:pt idx="47455">
                  <c:v>47455</c:v>
                </c:pt>
                <c:pt idx="47456">
                  <c:v>47456</c:v>
                </c:pt>
                <c:pt idx="47457">
                  <c:v>47457</c:v>
                </c:pt>
                <c:pt idx="47458">
                  <c:v>47458</c:v>
                </c:pt>
                <c:pt idx="47459">
                  <c:v>47459</c:v>
                </c:pt>
                <c:pt idx="47460">
                  <c:v>47460</c:v>
                </c:pt>
                <c:pt idx="47461">
                  <c:v>47461</c:v>
                </c:pt>
                <c:pt idx="47462">
                  <c:v>47462</c:v>
                </c:pt>
                <c:pt idx="47463">
                  <c:v>47463</c:v>
                </c:pt>
                <c:pt idx="47464">
                  <c:v>47464</c:v>
                </c:pt>
                <c:pt idx="47465">
                  <c:v>47465</c:v>
                </c:pt>
                <c:pt idx="47466">
                  <c:v>47466</c:v>
                </c:pt>
                <c:pt idx="47467">
                  <c:v>47467</c:v>
                </c:pt>
                <c:pt idx="47468">
                  <c:v>47468</c:v>
                </c:pt>
                <c:pt idx="47469">
                  <c:v>47469</c:v>
                </c:pt>
                <c:pt idx="47470">
                  <c:v>47470</c:v>
                </c:pt>
                <c:pt idx="47471">
                  <c:v>47471</c:v>
                </c:pt>
                <c:pt idx="47472">
                  <c:v>47472</c:v>
                </c:pt>
                <c:pt idx="47473">
                  <c:v>47473</c:v>
                </c:pt>
                <c:pt idx="47474">
                  <c:v>47474</c:v>
                </c:pt>
                <c:pt idx="47475">
                  <c:v>47475</c:v>
                </c:pt>
                <c:pt idx="47476">
                  <c:v>47476</c:v>
                </c:pt>
                <c:pt idx="47477">
                  <c:v>47477</c:v>
                </c:pt>
                <c:pt idx="47478">
                  <c:v>47478</c:v>
                </c:pt>
                <c:pt idx="47479">
                  <c:v>47479</c:v>
                </c:pt>
                <c:pt idx="47480">
                  <c:v>47480</c:v>
                </c:pt>
                <c:pt idx="47481">
                  <c:v>47481</c:v>
                </c:pt>
                <c:pt idx="47482">
                  <c:v>47482</c:v>
                </c:pt>
                <c:pt idx="47483">
                  <c:v>47483</c:v>
                </c:pt>
                <c:pt idx="47484">
                  <c:v>47484</c:v>
                </c:pt>
                <c:pt idx="47485">
                  <c:v>47485</c:v>
                </c:pt>
                <c:pt idx="47486">
                  <c:v>47486</c:v>
                </c:pt>
                <c:pt idx="47487">
                  <c:v>47487</c:v>
                </c:pt>
                <c:pt idx="47488">
                  <c:v>47488</c:v>
                </c:pt>
                <c:pt idx="47489">
                  <c:v>47489</c:v>
                </c:pt>
                <c:pt idx="47490">
                  <c:v>47490</c:v>
                </c:pt>
                <c:pt idx="47491">
                  <c:v>47491</c:v>
                </c:pt>
                <c:pt idx="47492">
                  <c:v>47492</c:v>
                </c:pt>
                <c:pt idx="47493">
                  <c:v>47493</c:v>
                </c:pt>
                <c:pt idx="47494">
                  <c:v>47494</c:v>
                </c:pt>
                <c:pt idx="47495">
                  <c:v>47495</c:v>
                </c:pt>
                <c:pt idx="47496">
                  <c:v>47496</c:v>
                </c:pt>
                <c:pt idx="47497">
                  <c:v>47497</c:v>
                </c:pt>
                <c:pt idx="47498">
                  <c:v>47498</c:v>
                </c:pt>
                <c:pt idx="47499">
                  <c:v>47499</c:v>
                </c:pt>
                <c:pt idx="47500">
                  <c:v>47500</c:v>
                </c:pt>
                <c:pt idx="47501">
                  <c:v>47501</c:v>
                </c:pt>
                <c:pt idx="47502">
                  <c:v>47502</c:v>
                </c:pt>
                <c:pt idx="47503">
                  <c:v>47503</c:v>
                </c:pt>
                <c:pt idx="47504">
                  <c:v>47504</c:v>
                </c:pt>
                <c:pt idx="47505">
                  <c:v>47505</c:v>
                </c:pt>
                <c:pt idx="47506">
                  <c:v>47506</c:v>
                </c:pt>
                <c:pt idx="47507">
                  <c:v>47507</c:v>
                </c:pt>
                <c:pt idx="47508">
                  <c:v>47508</c:v>
                </c:pt>
                <c:pt idx="47509">
                  <c:v>47509</c:v>
                </c:pt>
                <c:pt idx="47510">
                  <c:v>47510</c:v>
                </c:pt>
                <c:pt idx="47511">
                  <c:v>47511</c:v>
                </c:pt>
                <c:pt idx="47512">
                  <c:v>47512</c:v>
                </c:pt>
                <c:pt idx="47513">
                  <c:v>47513</c:v>
                </c:pt>
                <c:pt idx="47514">
                  <c:v>47514</c:v>
                </c:pt>
                <c:pt idx="47515">
                  <c:v>47515</c:v>
                </c:pt>
                <c:pt idx="47516">
                  <c:v>47516</c:v>
                </c:pt>
                <c:pt idx="47517">
                  <c:v>47517</c:v>
                </c:pt>
                <c:pt idx="47518">
                  <c:v>47518</c:v>
                </c:pt>
                <c:pt idx="47519">
                  <c:v>47519</c:v>
                </c:pt>
                <c:pt idx="47520">
                  <c:v>47520</c:v>
                </c:pt>
                <c:pt idx="47521">
                  <c:v>47521</c:v>
                </c:pt>
                <c:pt idx="47522">
                  <c:v>47522</c:v>
                </c:pt>
                <c:pt idx="47523">
                  <c:v>47523</c:v>
                </c:pt>
                <c:pt idx="47524">
                  <c:v>47524</c:v>
                </c:pt>
                <c:pt idx="47525">
                  <c:v>47525</c:v>
                </c:pt>
                <c:pt idx="47526">
                  <c:v>47526</c:v>
                </c:pt>
                <c:pt idx="47527">
                  <c:v>47527</c:v>
                </c:pt>
                <c:pt idx="47528">
                  <c:v>47528</c:v>
                </c:pt>
                <c:pt idx="47529">
                  <c:v>47529</c:v>
                </c:pt>
                <c:pt idx="47530">
                  <c:v>47530</c:v>
                </c:pt>
                <c:pt idx="47531">
                  <c:v>47531</c:v>
                </c:pt>
                <c:pt idx="47532">
                  <c:v>47532</c:v>
                </c:pt>
                <c:pt idx="47533">
                  <c:v>47533</c:v>
                </c:pt>
                <c:pt idx="47534">
                  <c:v>47534</c:v>
                </c:pt>
                <c:pt idx="47535">
                  <c:v>47535</c:v>
                </c:pt>
                <c:pt idx="47536">
                  <c:v>47536</c:v>
                </c:pt>
                <c:pt idx="47537">
                  <c:v>47537</c:v>
                </c:pt>
                <c:pt idx="47538">
                  <c:v>47538</c:v>
                </c:pt>
                <c:pt idx="47539">
                  <c:v>47539</c:v>
                </c:pt>
                <c:pt idx="47540">
                  <c:v>47540</c:v>
                </c:pt>
                <c:pt idx="47541">
                  <c:v>47541</c:v>
                </c:pt>
                <c:pt idx="47542">
                  <c:v>47542</c:v>
                </c:pt>
                <c:pt idx="47543">
                  <c:v>47543</c:v>
                </c:pt>
                <c:pt idx="47544">
                  <c:v>47544</c:v>
                </c:pt>
                <c:pt idx="47545">
                  <c:v>47545</c:v>
                </c:pt>
                <c:pt idx="47546">
                  <c:v>47546</c:v>
                </c:pt>
                <c:pt idx="47547">
                  <c:v>47547</c:v>
                </c:pt>
                <c:pt idx="47548">
                  <c:v>47548</c:v>
                </c:pt>
                <c:pt idx="47549">
                  <c:v>47549</c:v>
                </c:pt>
                <c:pt idx="47550">
                  <c:v>47550</c:v>
                </c:pt>
                <c:pt idx="47551">
                  <c:v>47551</c:v>
                </c:pt>
                <c:pt idx="47552">
                  <c:v>47552</c:v>
                </c:pt>
                <c:pt idx="47553">
                  <c:v>47553</c:v>
                </c:pt>
                <c:pt idx="47554">
                  <c:v>47554</c:v>
                </c:pt>
                <c:pt idx="47555">
                  <c:v>47555</c:v>
                </c:pt>
                <c:pt idx="47556">
                  <c:v>47556</c:v>
                </c:pt>
                <c:pt idx="47557">
                  <c:v>47557</c:v>
                </c:pt>
                <c:pt idx="47558">
                  <c:v>47558</c:v>
                </c:pt>
                <c:pt idx="47559">
                  <c:v>47559</c:v>
                </c:pt>
                <c:pt idx="47560">
                  <c:v>47560</c:v>
                </c:pt>
                <c:pt idx="47561">
                  <c:v>47561</c:v>
                </c:pt>
                <c:pt idx="47562">
                  <c:v>47562</c:v>
                </c:pt>
                <c:pt idx="47563">
                  <c:v>47563</c:v>
                </c:pt>
                <c:pt idx="47564">
                  <c:v>47564</c:v>
                </c:pt>
                <c:pt idx="47565">
                  <c:v>47565</c:v>
                </c:pt>
                <c:pt idx="47566">
                  <c:v>47566</c:v>
                </c:pt>
                <c:pt idx="47567">
                  <c:v>47567</c:v>
                </c:pt>
                <c:pt idx="47568">
                  <c:v>47568</c:v>
                </c:pt>
                <c:pt idx="47569">
                  <c:v>47569</c:v>
                </c:pt>
                <c:pt idx="47570">
                  <c:v>47570</c:v>
                </c:pt>
                <c:pt idx="47571">
                  <c:v>47571</c:v>
                </c:pt>
                <c:pt idx="47572">
                  <c:v>47572</c:v>
                </c:pt>
                <c:pt idx="47573">
                  <c:v>47573</c:v>
                </c:pt>
                <c:pt idx="47574">
                  <c:v>47574</c:v>
                </c:pt>
                <c:pt idx="47575">
                  <c:v>47575</c:v>
                </c:pt>
                <c:pt idx="47576">
                  <c:v>47576</c:v>
                </c:pt>
                <c:pt idx="47577">
                  <c:v>47577</c:v>
                </c:pt>
                <c:pt idx="47578">
                  <c:v>47578</c:v>
                </c:pt>
                <c:pt idx="47579">
                  <c:v>47579</c:v>
                </c:pt>
                <c:pt idx="47580">
                  <c:v>47580</c:v>
                </c:pt>
                <c:pt idx="47581">
                  <c:v>47581</c:v>
                </c:pt>
                <c:pt idx="47582">
                  <c:v>47582</c:v>
                </c:pt>
                <c:pt idx="47583">
                  <c:v>47583</c:v>
                </c:pt>
                <c:pt idx="47584">
                  <c:v>47584</c:v>
                </c:pt>
                <c:pt idx="47585">
                  <c:v>47585</c:v>
                </c:pt>
                <c:pt idx="47586">
                  <c:v>47586</c:v>
                </c:pt>
                <c:pt idx="47587">
                  <c:v>47587</c:v>
                </c:pt>
                <c:pt idx="47588">
                  <c:v>47588</c:v>
                </c:pt>
                <c:pt idx="47589">
                  <c:v>47589</c:v>
                </c:pt>
                <c:pt idx="47590">
                  <c:v>47590</c:v>
                </c:pt>
                <c:pt idx="47591">
                  <c:v>47591</c:v>
                </c:pt>
                <c:pt idx="47592">
                  <c:v>47592</c:v>
                </c:pt>
                <c:pt idx="47593">
                  <c:v>47593</c:v>
                </c:pt>
                <c:pt idx="47594">
                  <c:v>47594</c:v>
                </c:pt>
                <c:pt idx="47595">
                  <c:v>47595</c:v>
                </c:pt>
                <c:pt idx="47596">
                  <c:v>47596</c:v>
                </c:pt>
                <c:pt idx="47597">
                  <c:v>47597</c:v>
                </c:pt>
                <c:pt idx="47598">
                  <c:v>47598</c:v>
                </c:pt>
                <c:pt idx="47599">
                  <c:v>47599</c:v>
                </c:pt>
                <c:pt idx="47600">
                  <c:v>47600</c:v>
                </c:pt>
                <c:pt idx="47601">
                  <c:v>47601</c:v>
                </c:pt>
                <c:pt idx="47602">
                  <c:v>47602</c:v>
                </c:pt>
                <c:pt idx="47603">
                  <c:v>47603</c:v>
                </c:pt>
                <c:pt idx="47604">
                  <c:v>47604</c:v>
                </c:pt>
                <c:pt idx="47605">
                  <c:v>47605</c:v>
                </c:pt>
                <c:pt idx="47606">
                  <c:v>47606</c:v>
                </c:pt>
                <c:pt idx="47607">
                  <c:v>47607</c:v>
                </c:pt>
                <c:pt idx="47608">
                  <c:v>47608</c:v>
                </c:pt>
                <c:pt idx="47609">
                  <c:v>47609</c:v>
                </c:pt>
                <c:pt idx="47610">
                  <c:v>47610</c:v>
                </c:pt>
                <c:pt idx="47611">
                  <c:v>47611</c:v>
                </c:pt>
                <c:pt idx="47612">
                  <c:v>47612</c:v>
                </c:pt>
                <c:pt idx="47613">
                  <c:v>47613</c:v>
                </c:pt>
                <c:pt idx="47614">
                  <c:v>47614</c:v>
                </c:pt>
                <c:pt idx="47615">
                  <c:v>47615</c:v>
                </c:pt>
                <c:pt idx="47616">
                  <c:v>47616</c:v>
                </c:pt>
                <c:pt idx="47617">
                  <c:v>47617</c:v>
                </c:pt>
                <c:pt idx="47618">
                  <c:v>47618</c:v>
                </c:pt>
                <c:pt idx="47619">
                  <c:v>47619</c:v>
                </c:pt>
                <c:pt idx="47620">
                  <c:v>47620</c:v>
                </c:pt>
                <c:pt idx="47621">
                  <c:v>47621</c:v>
                </c:pt>
                <c:pt idx="47622">
                  <c:v>47622</c:v>
                </c:pt>
                <c:pt idx="47623">
                  <c:v>47623</c:v>
                </c:pt>
                <c:pt idx="47624">
                  <c:v>47624</c:v>
                </c:pt>
                <c:pt idx="47625">
                  <c:v>47625</c:v>
                </c:pt>
                <c:pt idx="47626">
                  <c:v>47626</c:v>
                </c:pt>
                <c:pt idx="47627">
                  <c:v>47627</c:v>
                </c:pt>
                <c:pt idx="47628">
                  <c:v>47628</c:v>
                </c:pt>
                <c:pt idx="47629">
                  <c:v>47629</c:v>
                </c:pt>
                <c:pt idx="47630">
                  <c:v>47630</c:v>
                </c:pt>
                <c:pt idx="47631">
                  <c:v>47631</c:v>
                </c:pt>
                <c:pt idx="47632">
                  <c:v>47632</c:v>
                </c:pt>
                <c:pt idx="47633">
                  <c:v>47633</c:v>
                </c:pt>
                <c:pt idx="47634">
                  <c:v>47634</c:v>
                </c:pt>
                <c:pt idx="47635">
                  <c:v>47635</c:v>
                </c:pt>
                <c:pt idx="47636">
                  <c:v>47636</c:v>
                </c:pt>
                <c:pt idx="47637">
                  <c:v>47637</c:v>
                </c:pt>
                <c:pt idx="47638">
                  <c:v>47638</c:v>
                </c:pt>
                <c:pt idx="47639">
                  <c:v>47639</c:v>
                </c:pt>
                <c:pt idx="47640">
                  <c:v>47640</c:v>
                </c:pt>
                <c:pt idx="47641">
                  <c:v>47641</c:v>
                </c:pt>
                <c:pt idx="47642">
                  <c:v>47642</c:v>
                </c:pt>
                <c:pt idx="47643">
                  <c:v>47643</c:v>
                </c:pt>
                <c:pt idx="47644">
                  <c:v>47644</c:v>
                </c:pt>
                <c:pt idx="47645">
                  <c:v>47645</c:v>
                </c:pt>
                <c:pt idx="47646">
                  <c:v>47646</c:v>
                </c:pt>
                <c:pt idx="47647">
                  <c:v>47647</c:v>
                </c:pt>
                <c:pt idx="47648">
                  <c:v>47648</c:v>
                </c:pt>
                <c:pt idx="47649">
                  <c:v>47649</c:v>
                </c:pt>
                <c:pt idx="47650">
                  <c:v>47650</c:v>
                </c:pt>
                <c:pt idx="47651">
                  <c:v>47651</c:v>
                </c:pt>
                <c:pt idx="47652">
                  <c:v>47652</c:v>
                </c:pt>
                <c:pt idx="47653">
                  <c:v>47653</c:v>
                </c:pt>
                <c:pt idx="47654">
                  <c:v>47654</c:v>
                </c:pt>
                <c:pt idx="47655">
                  <c:v>47655</c:v>
                </c:pt>
                <c:pt idx="47656">
                  <c:v>47656</c:v>
                </c:pt>
                <c:pt idx="47657">
                  <c:v>47657</c:v>
                </c:pt>
                <c:pt idx="47658">
                  <c:v>47658</c:v>
                </c:pt>
                <c:pt idx="47659">
                  <c:v>47659</c:v>
                </c:pt>
                <c:pt idx="47660">
                  <c:v>47660</c:v>
                </c:pt>
                <c:pt idx="47661">
                  <c:v>47661</c:v>
                </c:pt>
                <c:pt idx="47662">
                  <c:v>47662</c:v>
                </c:pt>
                <c:pt idx="47663">
                  <c:v>47663</c:v>
                </c:pt>
                <c:pt idx="47664">
                  <c:v>47664</c:v>
                </c:pt>
                <c:pt idx="47665">
                  <c:v>47665</c:v>
                </c:pt>
                <c:pt idx="47666">
                  <c:v>47666</c:v>
                </c:pt>
                <c:pt idx="47667">
                  <c:v>47667</c:v>
                </c:pt>
                <c:pt idx="47668">
                  <c:v>47668</c:v>
                </c:pt>
                <c:pt idx="47669">
                  <c:v>47669</c:v>
                </c:pt>
                <c:pt idx="47670">
                  <c:v>47670</c:v>
                </c:pt>
                <c:pt idx="47671">
                  <c:v>47671</c:v>
                </c:pt>
                <c:pt idx="47672">
                  <c:v>47672</c:v>
                </c:pt>
                <c:pt idx="47673">
                  <c:v>47673</c:v>
                </c:pt>
                <c:pt idx="47674">
                  <c:v>47674</c:v>
                </c:pt>
                <c:pt idx="47675">
                  <c:v>47675</c:v>
                </c:pt>
                <c:pt idx="47676">
                  <c:v>47676</c:v>
                </c:pt>
                <c:pt idx="47677">
                  <c:v>47677</c:v>
                </c:pt>
                <c:pt idx="47678">
                  <c:v>47678</c:v>
                </c:pt>
                <c:pt idx="47679">
                  <c:v>47679</c:v>
                </c:pt>
                <c:pt idx="47680">
                  <c:v>47680</c:v>
                </c:pt>
                <c:pt idx="47681">
                  <c:v>47681</c:v>
                </c:pt>
                <c:pt idx="47682">
                  <c:v>47682</c:v>
                </c:pt>
                <c:pt idx="47683">
                  <c:v>47683</c:v>
                </c:pt>
                <c:pt idx="47684">
                  <c:v>47684</c:v>
                </c:pt>
                <c:pt idx="47685">
                  <c:v>47685</c:v>
                </c:pt>
                <c:pt idx="47686">
                  <c:v>47686</c:v>
                </c:pt>
                <c:pt idx="47687">
                  <c:v>47687</c:v>
                </c:pt>
                <c:pt idx="47688">
                  <c:v>47688</c:v>
                </c:pt>
                <c:pt idx="47689">
                  <c:v>47689</c:v>
                </c:pt>
                <c:pt idx="47690">
                  <c:v>47690</c:v>
                </c:pt>
                <c:pt idx="47691">
                  <c:v>47691</c:v>
                </c:pt>
                <c:pt idx="47692">
                  <c:v>47692</c:v>
                </c:pt>
                <c:pt idx="47693">
                  <c:v>47693</c:v>
                </c:pt>
                <c:pt idx="47694">
                  <c:v>47694</c:v>
                </c:pt>
                <c:pt idx="47695">
                  <c:v>47695</c:v>
                </c:pt>
                <c:pt idx="47696">
                  <c:v>47696</c:v>
                </c:pt>
                <c:pt idx="47697">
                  <c:v>47697</c:v>
                </c:pt>
                <c:pt idx="47698">
                  <c:v>47698</c:v>
                </c:pt>
                <c:pt idx="47699">
                  <c:v>47699</c:v>
                </c:pt>
                <c:pt idx="47700">
                  <c:v>47700</c:v>
                </c:pt>
                <c:pt idx="47701">
                  <c:v>47701</c:v>
                </c:pt>
                <c:pt idx="47702">
                  <c:v>47702</c:v>
                </c:pt>
                <c:pt idx="47703">
                  <c:v>47703</c:v>
                </c:pt>
                <c:pt idx="47704">
                  <c:v>47704</c:v>
                </c:pt>
                <c:pt idx="47705">
                  <c:v>47705</c:v>
                </c:pt>
                <c:pt idx="47706">
                  <c:v>47706</c:v>
                </c:pt>
                <c:pt idx="47707">
                  <c:v>47707</c:v>
                </c:pt>
                <c:pt idx="47708">
                  <c:v>47708</c:v>
                </c:pt>
                <c:pt idx="47709">
                  <c:v>47709</c:v>
                </c:pt>
                <c:pt idx="47710">
                  <c:v>47710</c:v>
                </c:pt>
                <c:pt idx="47711">
                  <c:v>47711</c:v>
                </c:pt>
                <c:pt idx="47712">
                  <c:v>47712</c:v>
                </c:pt>
                <c:pt idx="47713">
                  <c:v>47713</c:v>
                </c:pt>
                <c:pt idx="47714">
                  <c:v>47714</c:v>
                </c:pt>
                <c:pt idx="47715">
                  <c:v>47715</c:v>
                </c:pt>
                <c:pt idx="47716">
                  <c:v>47716</c:v>
                </c:pt>
                <c:pt idx="47717">
                  <c:v>47717</c:v>
                </c:pt>
                <c:pt idx="47718">
                  <c:v>47718</c:v>
                </c:pt>
                <c:pt idx="47719">
                  <c:v>47719</c:v>
                </c:pt>
                <c:pt idx="47720">
                  <c:v>47720</c:v>
                </c:pt>
                <c:pt idx="47721">
                  <c:v>47721</c:v>
                </c:pt>
                <c:pt idx="47722">
                  <c:v>47722</c:v>
                </c:pt>
                <c:pt idx="47723">
                  <c:v>47723</c:v>
                </c:pt>
                <c:pt idx="47724">
                  <c:v>47724</c:v>
                </c:pt>
                <c:pt idx="47725">
                  <c:v>47725</c:v>
                </c:pt>
                <c:pt idx="47726">
                  <c:v>47726</c:v>
                </c:pt>
                <c:pt idx="47727">
                  <c:v>47727</c:v>
                </c:pt>
                <c:pt idx="47728">
                  <c:v>47728</c:v>
                </c:pt>
                <c:pt idx="47729">
                  <c:v>47729</c:v>
                </c:pt>
                <c:pt idx="47730">
                  <c:v>47730</c:v>
                </c:pt>
                <c:pt idx="47731">
                  <c:v>47731</c:v>
                </c:pt>
                <c:pt idx="47732">
                  <c:v>47732</c:v>
                </c:pt>
                <c:pt idx="47733">
                  <c:v>47733</c:v>
                </c:pt>
                <c:pt idx="47734">
                  <c:v>47734</c:v>
                </c:pt>
                <c:pt idx="47735">
                  <c:v>47735</c:v>
                </c:pt>
                <c:pt idx="47736">
                  <c:v>47736</c:v>
                </c:pt>
                <c:pt idx="47737">
                  <c:v>47737</c:v>
                </c:pt>
                <c:pt idx="47738">
                  <c:v>47738</c:v>
                </c:pt>
                <c:pt idx="47739">
                  <c:v>47739</c:v>
                </c:pt>
                <c:pt idx="47740">
                  <c:v>47740</c:v>
                </c:pt>
                <c:pt idx="47741">
                  <c:v>47741</c:v>
                </c:pt>
                <c:pt idx="47742">
                  <c:v>47742</c:v>
                </c:pt>
                <c:pt idx="47743">
                  <c:v>47743</c:v>
                </c:pt>
                <c:pt idx="47744">
                  <c:v>47744</c:v>
                </c:pt>
                <c:pt idx="47745">
                  <c:v>47745</c:v>
                </c:pt>
                <c:pt idx="47746">
                  <c:v>47746</c:v>
                </c:pt>
                <c:pt idx="47747">
                  <c:v>47747</c:v>
                </c:pt>
                <c:pt idx="47748">
                  <c:v>47748</c:v>
                </c:pt>
                <c:pt idx="47749">
                  <c:v>47749</c:v>
                </c:pt>
                <c:pt idx="47750">
                  <c:v>47750</c:v>
                </c:pt>
                <c:pt idx="47751">
                  <c:v>47751</c:v>
                </c:pt>
                <c:pt idx="47752">
                  <c:v>47752</c:v>
                </c:pt>
                <c:pt idx="47753">
                  <c:v>47753</c:v>
                </c:pt>
                <c:pt idx="47754">
                  <c:v>47754</c:v>
                </c:pt>
                <c:pt idx="47755">
                  <c:v>47755</c:v>
                </c:pt>
                <c:pt idx="47756">
                  <c:v>47756</c:v>
                </c:pt>
                <c:pt idx="47757">
                  <c:v>47757</c:v>
                </c:pt>
                <c:pt idx="47758">
                  <c:v>47758</c:v>
                </c:pt>
                <c:pt idx="47759">
                  <c:v>47759</c:v>
                </c:pt>
                <c:pt idx="47760">
                  <c:v>47760</c:v>
                </c:pt>
                <c:pt idx="47761">
                  <c:v>47761</c:v>
                </c:pt>
                <c:pt idx="47762">
                  <c:v>47762</c:v>
                </c:pt>
                <c:pt idx="47763">
                  <c:v>47763</c:v>
                </c:pt>
                <c:pt idx="47764">
                  <c:v>47764</c:v>
                </c:pt>
                <c:pt idx="47765">
                  <c:v>47765</c:v>
                </c:pt>
                <c:pt idx="47766">
                  <c:v>47766</c:v>
                </c:pt>
                <c:pt idx="47767">
                  <c:v>47767</c:v>
                </c:pt>
                <c:pt idx="47768">
                  <c:v>47768</c:v>
                </c:pt>
                <c:pt idx="47769">
                  <c:v>47769</c:v>
                </c:pt>
                <c:pt idx="47770">
                  <c:v>47770</c:v>
                </c:pt>
                <c:pt idx="47771">
                  <c:v>47771</c:v>
                </c:pt>
                <c:pt idx="47772">
                  <c:v>47772</c:v>
                </c:pt>
                <c:pt idx="47773">
                  <c:v>47773</c:v>
                </c:pt>
                <c:pt idx="47774">
                  <c:v>47774</c:v>
                </c:pt>
                <c:pt idx="47775">
                  <c:v>47775</c:v>
                </c:pt>
                <c:pt idx="47776">
                  <c:v>47776</c:v>
                </c:pt>
                <c:pt idx="47777">
                  <c:v>47777</c:v>
                </c:pt>
                <c:pt idx="47778">
                  <c:v>47778</c:v>
                </c:pt>
                <c:pt idx="47779">
                  <c:v>47779</c:v>
                </c:pt>
                <c:pt idx="47780">
                  <c:v>47780</c:v>
                </c:pt>
                <c:pt idx="47781">
                  <c:v>47781</c:v>
                </c:pt>
                <c:pt idx="47782">
                  <c:v>47782</c:v>
                </c:pt>
                <c:pt idx="47783">
                  <c:v>47783</c:v>
                </c:pt>
                <c:pt idx="47784">
                  <c:v>47784</c:v>
                </c:pt>
                <c:pt idx="47785">
                  <c:v>47785</c:v>
                </c:pt>
                <c:pt idx="47786">
                  <c:v>47786</c:v>
                </c:pt>
                <c:pt idx="47787">
                  <c:v>47787</c:v>
                </c:pt>
                <c:pt idx="47788">
                  <c:v>47788</c:v>
                </c:pt>
                <c:pt idx="47789">
                  <c:v>47789</c:v>
                </c:pt>
                <c:pt idx="47790">
                  <c:v>47790</c:v>
                </c:pt>
                <c:pt idx="47791">
                  <c:v>47791</c:v>
                </c:pt>
                <c:pt idx="47792">
                  <c:v>47792</c:v>
                </c:pt>
                <c:pt idx="47793">
                  <c:v>47793</c:v>
                </c:pt>
                <c:pt idx="47794">
                  <c:v>47794</c:v>
                </c:pt>
                <c:pt idx="47795">
                  <c:v>47795</c:v>
                </c:pt>
                <c:pt idx="47796">
                  <c:v>47796</c:v>
                </c:pt>
                <c:pt idx="47797">
                  <c:v>47797</c:v>
                </c:pt>
                <c:pt idx="47798">
                  <c:v>47798</c:v>
                </c:pt>
                <c:pt idx="47799">
                  <c:v>47799</c:v>
                </c:pt>
                <c:pt idx="47800">
                  <c:v>47800</c:v>
                </c:pt>
                <c:pt idx="47801">
                  <c:v>47801</c:v>
                </c:pt>
                <c:pt idx="47802">
                  <c:v>47802</c:v>
                </c:pt>
                <c:pt idx="47803">
                  <c:v>47803</c:v>
                </c:pt>
                <c:pt idx="47804">
                  <c:v>47804</c:v>
                </c:pt>
                <c:pt idx="47805">
                  <c:v>47805</c:v>
                </c:pt>
                <c:pt idx="47806">
                  <c:v>47806</c:v>
                </c:pt>
                <c:pt idx="47807">
                  <c:v>47807</c:v>
                </c:pt>
                <c:pt idx="47808">
                  <c:v>47808</c:v>
                </c:pt>
                <c:pt idx="47809">
                  <c:v>47809</c:v>
                </c:pt>
                <c:pt idx="47810">
                  <c:v>47810</c:v>
                </c:pt>
                <c:pt idx="47811">
                  <c:v>47811</c:v>
                </c:pt>
                <c:pt idx="47812">
                  <c:v>47812</c:v>
                </c:pt>
                <c:pt idx="47813">
                  <c:v>47813</c:v>
                </c:pt>
                <c:pt idx="47814">
                  <c:v>47814</c:v>
                </c:pt>
                <c:pt idx="47815">
                  <c:v>47815</c:v>
                </c:pt>
                <c:pt idx="47816">
                  <c:v>47816</c:v>
                </c:pt>
                <c:pt idx="47817">
                  <c:v>47817</c:v>
                </c:pt>
                <c:pt idx="47818">
                  <c:v>47818</c:v>
                </c:pt>
                <c:pt idx="47819">
                  <c:v>47819</c:v>
                </c:pt>
                <c:pt idx="47820">
                  <c:v>47820</c:v>
                </c:pt>
                <c:pt idx="47821">
                  <c:v>47821</c:v>
                </c:pt>
                <c:pt idx="47822">
                  <c:v>47822</c:v>
                </c:pt>
                <c:pt idx="47823">
                  <c:v>47823</c:v>
                </c:pt>
                <c:pt idx="47824">
                  <c:v>47824</c:v>
                </c:pt>
                <c:pt idx="47825">
                  <c:v>47825</c:v>
                </c:pt>
                <c:pt idx="47826">
                  <c:v>47826</c:v>
                </c:pt>
                <c:pt idx="47827">
                  <c:v>47827</c:v>
                </c:pt>
                <c:pt idx="47828">
                  <c:v>47828</c:v>
                </c:pt>
                <c:pt idx="47829">
                  <c:v>47829</c:v>
                </c:pt>
                <c:pt idx="47830">
                  <c:v>47830</c:v>
                </c:pt>
                <c:pt idx="47831">
                  <c:v>47831</c:v>
                </c:pt>
                <c:pt idx="47832">
                  <c:v>47832</c:v>
                </c:pt>
                <c:pt idx="47833">
                  <c:v>47833</c:v>
                </c:pt>
                <c:pt idx="47834">
                  <c:v>47834</c:v>
                </c:pt>
                <c:pt idx="47835">
                  <c:v>47835</c:v>
                </c:pt>
                <c:pt idx="47836">
                  <c:v>47836</c:v>
                </c:pt>
                <c:pt idx="47837">
                  <c:v>47837</c:v>
                </c:pt>
                <c:pt idx="47838">
                  <c:v>47838</c:v>
                </c:pt>
                <c:pt idx="47839">
                  <c:v>47839</c:v>
                </c:pt>
                <c:pt idx="47840">
                  <c:v>47840</c:v>
                </c:pt>
                <c:pt idx="47841">
                  <c:v>47841</c:v>
                </c:pt>
                <c:pt idx="47842">
                  <c:v>47842</c:v>
                </c:pt>
                <c:pt idx="47843">
                  <c:v>47843</c:v>
                </c:pt>
                <c:pt idx="47844">
                  <c:v>47844</c:v>
                </c:pt>
                <c:pt idx="47845">
                  <c:v>47845</c:v>
                </c:pt>
                <c:pt idx="47846">
                  <c:v>47846</c:v>
                </c:pt>
                <c:pt idx="47847">
                  <c:v>47847</c:v>
                </c:pt>
                <c:pt idx="47848">
                  <c:v>47848</c:v>
                </c:pt>
                <c:pt idx="47849">
                  <c:v>47849</c:v>
                </c:pt>
                <c:pt idx="47850">
                  <c:v>47850</c:v>
                </c:pt>
                <c:pt idx="47851">
                  <c:v>47851</c:v>
                </c:pt>
                <c:pt idx="47852">
                  <c:v>47852</c:v>
                </c:pt>
                <c:pt idx="47853">
                  <c:v>47853</c:v>
                </c:pt>
                <c:pt idx="47854">
                  <c:v>47854</c:v>
                </c:pt>
                <c:pt idx="47855">
                  <c:v>47855</c:v>
                </c:pt>
                <c:pt idx="47856">
                  <c:v>47856</c:v>
                </c:pt>
                <c:pt idx="47857">
                  <c:v>47857</c:v>
                </c:pt>
                <c:pt idx="47858">
                  <c:v>47858</c:v>
                </c:pt>
                <c:pt idx="47859">
                  <c:v>47859</c:v>
                </c:pt>
                <c:pt idx="47860">
                  <c:v>47860</c:v>
                </c:pt>
                <c:pt idx="47861">
                  <c:v>47861</c:v>
                </c:pt>
                <c:pt idx="47862">
                  <c:v>47862</c:v>
                </c:pt>
                <c:pt idx="47863">
                  <c:v>47863</c:v>
                </c:pt>
                <c:pt idx="47864">
                  <c:v>47864</c:v>
                </c:pt>
                <c:pt idx="47865">
                  <c:v>47865</c:v>
                </c:pt>
                <c:pt idx="47866">
                  <c:v>47866</c:v>
                </c:pt>
                <c:pt idx="47867">
                  <c:v>47867</c:v>
                </c:pt>
                <c:pt idx="47868">
                  <c:v>47868</c:v>
                </c:pt>
                <c:pt idx="47869">
                  <c:v>47869</c:v>
                </c:pt>
                <c:pt idx="47870">
                  <c:v>47870</c:v>
                </c:pt>
                <c:pt idx="47871">
                  <c:v>47871</c:v>
                </c:pt>
                <c:pt idx="47872">
                  <c:v>47872</c:v>
                </c:pt>
                <c:pt idx="47873">
                  <c:v>47873</c:v>
                </c:pt>
                <c:pt idx="47874">
                  <c:v>47874</c:v>
                </c:pt>
                <c:pt idx="47875">
                  <c:v>47875</c:v>
                </c:pt>
                <c:pt idx="47876">
                  <c:v>47876</c:v>
                </c:pt>
                <c:pt idx="47877">
                  <c:v>47877</c:v>
                </c:pt>
                <c:pt idx="47878">
                  <c:v>47878</c:v>
                </c:pt>
                <c:pt idx="47879">
                  <c:v>47879</c:v>
                </c:pt>
                <c:pt idx="47880">
                  <c:v>47880</c:v>
                </c:pt>
                <c:pt idx="47881">
                  <c:v>47881</c:v>
                </c:pt>
                <c:pt idx="47882">
                  <c:v>47882</c:v>
                </c:pt>
                <c:pt idx="47883">
                  <c:v>47883</c:v>
                </c:pt>
                <c:pt idx="47884">
                  <c:v>47884</c:v>
                </c:pt>
                <c:pt idx="47885">
                  <c:v>47885</c:v>
                </c:pt>
                <c:pt idx="47886">
                  <c:v>47886</c:v>
                </c:pt>
                <c:pt idx="47887">
                  <c:v>47887</c:v>
                </c:pt>
                <c:pt idx="47888">
                  <c:v>47888</c:v>
                </c:pt>
                <c:pt idx="47889">
                  <c:v>47889</c:v>
                </c:pt>
                <c:pt idx="47890">
                  <c:v>47890</c:v>
                </c:pt>
                <c:pt idx="47891">
                  <c:v>47891</c:v>
                </c:pt>
                <c:pt idx="47892">
                  <c:v>47892</c:v>
                </c:pt>
                <c:pt idx="47893">
                  <c:v>47893</c:v>
                </c:pt>
                <c:pt idx="47894">
                  <c:v>47894</c:v>
                </c:pt>
                <c:pt idx="47895">
                  <c:v>47895</c:v>
                </c:pt>
                <c:pt idx="47896">
                  <c:v>47896</c:v>
                </c:pt>
                <c:pt idx="47897">
                  <c:v>47897</c:v>
                </c:pt>
                <c:pt idx="47898">
                  <c:v>47898</c:v>
                </c:pt>
                <c:pt idx="47899">
                  <c:v>47899</c:v>
                </c:pt>
                <c:pt idx="47900">
                  <c:v>47900</c:v>
                </c:pt>
                <c:pt idx="47901">
                  <c:v>47901</c:v>
                </c:pt>
                <c:pt idx="47902">
                  <c:v>47902</c:v>
                </c:pt>
                <c:pt idx="47903">
                  <c:v>47903</c:v>
                </c:pt>
                <c:pt idx="47904">
                  <c:v>47904</c:v>
                </c:pt>
                <c:pt idx="47905">
                  <c:v>47905</c:v>
                </c:pt>
                <c:pt idx="47906">
                  <c:v>47906</c:v>
                </c:pt>
                <c:pt idx="47907">
                  <c:v>47907</c:v>
                </c:pt>
                <c:pt idx="47908">
                  <c:v>47908</c:v>
                </c:pt>
                <c:pt idx="47909">
                  <c:v>47909</c:v>
                </c:pt>
                <c:pt idx="47910">
                  <c:v>47910</c:v>
                </c:pt>
                <c:pt idx="47911">
                  <c:v>47911</c:v>
                </c:pt>
                <c:pt idx="47912">
                  <c:v>47912</c:v>
                </c:pt>
                <c:pt idx="47913">
                  <c:v>47913</c:v>
                </c:pt>
                <c:pt idx="47914">
                  <c:v>47914</c:v>
                </c:pt>
                <c:pt idx="47915">
                  <c:v>47915</c:v>
                </c:pt>
                <c:pt idx="47916">
                  <c:v>47916</c:v>
                </c:pt>
                <c:pt idx="47917">
                  <c:v>47917</c:v>
                </c:pt>
                <c:pt idx="47918">
                  <c:v>47918</c:v>
                </c:pt>
                <c:pt idx="47919">
                  <c:v>47919</c:v>
                </c:pt>
                <c:pt idx="47920">
                  <c:v>47920</c:v>
                </c:pt>
                <c:pt idx="47921">
                  <c:v>47921</c:v>
                </c:pt>
                <c:pt idx="47922">
                  <c:v>47922</c:v>
                </c:pt>
                <c:pt idx="47923">
                  <c:v>47923</c:v>
                </c:pt>
                <c:pt idx="47924">
                  <c:v>47924</c:v>
                </c:pt>
                <c:pt idx="47925">
                  <c:v>47925</c:v>
                </c:pt>
                <c:pt idx="47926">
                  <c:v>47926</c:v>
                </c:pt>
                <c:pt idx="47927">
                  <c:v>47927</c:v>
                </c:pt>
                <c:pt idx="47928">
                  <c:v>47928</c:v>
                </c:pt>
                <c:pt idx="47929">
                  <c:v>47929</c:v>
                </c:pt>
                <c:pt idx="47930">
                  <c:v>47930</c:v>
                </c:pt>
                <c:pt idx="47931">
                  <c:v>47931</c:v>
                </c:pt>
                <c:pt idx="47932">
                  <c:v>47932</c:v>
                </c:pt>
                <c:pt idx="47933">
                  <c:v>47933</c:v>
                </c:pt>
                <c:pt idx="47934">
                  <c:v>47934</c:v>
                </c:pt>
                <c:pt idx="47935">
                  <c:v>47935</c:v>
                </c:pt>
                <c:pt idx="47936">
                  <c:v>47936</c:v>
                </c:pt>
                <c:pt idx="47937">
                  <c:v>47937</c:v>
                </c:pt>
                <c:pt idx="47938">
                  <c:v>47938</c:v>
                </c:pt>
                <c:pt idx="47939">
                  <c:v>47939</c:v>
                </c:pt>
                <c:pt idx="47940">
                  <c:v>47940</c:v>
                </c:pt>
                <c:pt idx="47941">
                  <c:v>47941</c:v>
                </c:pt>
                <c:pt idx="47942">
                  <c:v>47942</c:v>
                </c:pt>
                <c:pt idx="47943">
                  <c:v>47943</c:v>
                </c:pt>
                <c:pt idx="47944">
                  <c:v>47944</c:v>
                </c:pt>
                <c:pt idx="47945">
                  <c:v>47945</c:v>
                </c:pt>
                <c:pt idx="47946">
                  <c:v>47946</c:v>
                </c:pt>
                <c:pt idx="47947">
                  <c:v>47947</c:v>
                </c:pt>
                <c:pt idx="47948">
                  <c:v>47948</c:v>
                </c:pt>
                <c:pt idx="47949">
                  <c:v>47949</c:v>
                </c:pt>
                <c:pt idx="47950">
                  <c:v>47950</c:v>
                </c:pt>
                <c:pt idx="47951">
                  <c:v>47951</c:v>
                </c:pt>
                <c:pt idx="47952">
                  <c:v>47952</c:v>
                </c:pt>
                <c:pt idx="47953">
                  <c:v>47953</c:v>
                </c:pt>
                <c:pt idx="47954">
                  <c:v>47954</c:v>
                </c:pt>
                <c:pt idx="47955">
                  <c:v>47955</c:v>
                </c:pt>
                <c:pt idx="47956">
                  <c:v>47956</c:v>
                </c:pt>
                <c:pt idx="47957">
                  <c:v>47957</c:v>
                </c:pt>
                <c:pt idx="47958">
                  <c:v>47958</c:v>
                </c:pt>
                <c:pt idx="47959">
                  <c:v>47959</c:v>
                </c:pt>
                <c:pt idx="47960">
                  <c:v>47960</c:v>
                </c:pt>
                <c:pt idx="47961">
                  <c:v>47961</c:v>
                </c:pt>
                <c:pt idx="47962">
                  <c:v>47962</c:v>
                </c:pt>
                <c:pt idx="47963">
                  <c:v>47963</c:v>
                </c:pt>
                <c:pt idx="47964">
                  <c:v>47964</c:v>
                </c:pt>
                <c:pt idx="47965">
                  <c:v>47965</c:v>
                </c:pt>
                <c:pt idx="47966">
                  <c:v>47966</c:v>
                </c:pt>
                <c:pt idx="47967">
                  <c:v>47967</c:v>
                </c:pt>
                <c:pt idx="47968">
                  <c:v>47968</c:v>
                </c:pt>
                <c:pt idx="47969">
                  <c:v>47969</c:v>
                </c:pt>
                <c:pt idx="47970">
                  <c:v>47970</c:v>
                </c:pt>
                <c:pt idx="47971">
                  <c:v>47971</c:v>
                </c:pt>
                <c:pt idx="47972">
                  <c:v>47972</c:v>
                </c:pt>
                <c:pt idx="47973">
                  <c:v>47973</c:v>
                </c:pt>
                <c:pt idx="47974">
                  <c:v>47974</c:v>
                </c:pt>
                <c:pt idx="47975">
                  <c:v>47975</c:v>
                </c:pt>
                <c:pt idx="47976">
                  <c:v>47976</c:v>
                </c:pt>
                <c:pt idx="47977">
                  <c:v>47977</c:v>
                </c:pt>
                <c:pt idx="47978">
                  <c:v>47978</c:v>
                </c:pt>
                <c:pt idx="47979">
                  <c:v>47979</c:v>
                </c:pt>
                <c:pt idx="47980">
                  <c:v>47980</c:v>
                </c:pt>
                <c:pt idx="47981">
                  <c:v>47981</c:v>
                </c:pt>
                <c:pt idx="47982">
                  <c:v>47982</c:v>
                </c:pt>
                <c:pt idx="47983">
                  <c:v>47983</c:v>
                </c:pt>
                <c:pt idx="47984">
                  <c:v>47984</c:v>
                </c:pt>
                <c:pt idx="47985">
                  <c:v>47985</c:v>
                </c:pt>
                <c:pt idx="47986">
                  <c:v>47986</c:v>
                </c:pt>
                <c:pt idx="47987">
                  <c:v>47987</c:v>
                </c:pt>
                <c:pt idx="47988">
                  <c:v>47988</c:v>
                </c:pt>
                <c:pt idx="47989">
                  <c:v>47989</c:v>
                </c:pt>
                <c:pt idx="47990">
                  <c:v>47990</c:v>
                </c:pt>
                <c:pt idx="47991">
                  <c:v>47991</c:v>
                </c:pt>
                <c:pt idx="47992">
                  <c:v>47992</c:v>
                </c:pt>
                <c:pt idx="47993">
                  <c:v>47993</c:v>
                </c:pt>
                <c:pt idx="47994">
                  <c:v>47994</c:v>
                </c:pt>
                <c:pt idx="47995">
                  <c:v>47995</c:v>
                </c:pt>
                <c:pt idx="47996">
                  <c:v>47996</c:v>
                </c:pt>
                <c:pt idx="47997">
                  <c:v>47997</c:v>
                </c:pt>
                <c:pt idx="47998">
                  <c:v>47998</c:v>
                </c:pt>
                <c:pt idx="47999">
                  <c:v>47999</c:v>
                </c:pt>
                <c:pt idx="48000">
                  <c:v>48000</c:v>
                </c:pt>
                <c:pt idx="48001">
                  <c:v>48001</c:v>
                </c:pt>
                <c:pt idx="48002">
                  <c:v>48002</c:v>
                </c:pt>
                <c:pt idx="48003">
                  <c:v>48003</c:v>
                </c:pt>
                <c:pt idx="48004">
                  <c:v>48004</c:v>
                </c:pt>
                <c:pt idx="48005">
                  <c:v>48005</c:v>
                </c:pt>
                <c:pt idx="48006">
                  <c:v>48006</c:v>
                </c:pt>
                <c:pt idx="48007">
                  <c:v>48007</c:v>
                </c:pt>
                <c:pt idx="48008">
                  <c:v>48008</c:v>
                </c:pt>
                <c:pt idx="48009">
                  <c:v>48009</c:v>
                </c:pt>
                <c:pt idx="48010">
                  <c:v>48010</c:v>
                </c:pt>
                <c:pt idx="48011">
                  <c:v>48011</c:v>
                </c:pt>
                <c:pt idx="48012">
                  <c:v>48012</c:v>
                </c:pt>
                <c:pt idx="48013">
                  <c:v>48013</c:v>
                </c:pt>
                <c:pt idx="48014">
                  <c:v>48014</c:v>
                </c:pt>
                <c:pt idx="48015">
                  <c:v>48015</c:v>
                </c:pt>
                <c:pt idx="48016">
                  <c:v>48016</c:v>
                </c:pt>
                <c:pt idx="48017">
                  <c:v>48017</c:v>
                </c:pt>
                <c:pt idx="48018">
                  <c:v>48018</c:v>
                </c:pt>
                <c:pt idx="48019">
                  <c:v>48019</c:v>
                </c:pt>
                <c:pt idx="48020">
                  <c:v>48020</c:v>
                </c:pt>
                <c:pt idx="48021">
                  <c:v>48021</c:v>
                </c:pt>
                <c:pt idx="48022">
                  <c:v>48022</c:v>
                </c:pt>
                <c:pt idx="48023">
                  <c:v>48023</c:v>
                </c:pt>
                <c:pt idx="48024">
                  <c:v>48024</c:v>
                </c:pt>
                <c:pt idx="48025">
                  <c:v>48025</c:v>
                </c:pt>
                <c:pt idx="48026">
                  <c:v>48026</c:v>
                </c:pt>
                <c:pt idx="48027">
                  <c:v>48027</c:v>
                </c:pt>
                <c:pt idx="48028">
                  <c:v>48028</c:v>
                </c:pt>
                <c:pt idx="48029">
                  <c:v>48029</c:v>
                </c:pt>
                <c:pt idx="48030">
                  <c:v>48030</c:v>
                </c:pt>
                <c:pt idx="48031">
                  <c:v>48031</c:v>
                </c:pt>
                <c:pt idx="48032">
                  <c:v>48032</c:v>
                </c:pt>
                <c:pt idx="48033">
                  <c:v>48033</c:v>
                </c:pt>
                <c:pt idx="48034">
                  <c:v>48034</c:v>
                </c:pt>
                <c:pt idx="48035">
                  <c:v>48035</c:v>
                </c:pt>
                <c:pt idx="48036">
                  <c:v>48036</c:v>
                </c:pt>
                <c:pt idx="48037">
                  <c:v>48037</c:v>
                </c:pt>
                <c:pt idx="48038">
                  <c:v>48038</c:v>
                </c:pt>
                <c:pt idx="48039">
                  <c:v>48039</c:v>
                </c:pt>
                <c:pt idx="48040">
                  <c:v>48040</c:v>
                </c:pt>
                <c:pt idx="48041">
                  <c:v>48041</c:v>
                </c:pt>
                <c:pt idx="48042">
                  <c:v>48042</c:v>
                </c:pt>
                <c:pt idx="48043">
                  <c:v>48043</c:v>
                </c:pt>
                <c:pt idx="48044">
                  <c:v>48044</c:v>
                </c:pt>
                <c:pt idx="48045">
                  <c:v>48045</c:v>
                </c:pt>
                <c:pt idx="48046">
                  <c:v>48046</c:v>
                </c:pt>
                <c:pt idx="48047">
                  <c:v>48047</c:v>
                </c:pt>
                <c:pt idx="48048">
                  <c:v>48048</c:v>
                </c:pt>
                <c:pt idx="48049">
                  <c:v>48049</c:v>
                </c:pt>
                <c:pt idx="48050">
                  <c:v>48050</c:v>
                </c:pt>
                <c:pt idx="48051">
                  <c:v>48051</c:v>
                </c:pt>
                <c:pt idx="48052">
                  <c:v>48052</c:v>
                </c:pt>
                <c:pt idx="48053">
                  <c:v>48053</c:v>
                </c:pt>
                <c:pt idx="48054">
                  <c:v>48054</c:v>
                </c:pt>
                <c:pt idx="48055">
                  <c:v>48055</c:v>
                </c:pt>
                <c:pt idx="48056">
                  <c:v>48056</c:v>
                </c:pt>
                <c:pt idx="48057">
                  <c:v>48057</c:v>
                </c:pt>
                <c:pt idx="48058">
                  <c:v>48058</c:v>
                </c:pt>
                <c:pt idx="48059">
                  <c:v>48059</c:v>
                </c:pt>
                <c:pt idx="48060">
                  <c:v>48060</c:v>
                </c:pt>
                <c:pt idx="48061">
                  <c:v>48061</c:v>
                </c:pt>
                <c:pt idx="48062">
                  <c:v>48062</c:v>
                </c:pt>
                <c:pt idx="48063">
                  <c:v>48063</c:v>
                </c:pt>
                <c:pt idx="48064">
                  <c:v>48064</c:v>
                </c:pt>
                <c:pt idx="48065">
                  <c:v>48065</c:v>
                </c:pt>
                <c:pt idx="48066">
                  <c:v>48066</c:v>
                </c:pt>
                <c:pt idx="48067">
                  <c:v>48067</c:v>
                </c:pt>
                <c:pt idx="48068">
                  <c:v>48068</c:v>
                </c:pt>
                <c:pt idx="48069">
                  <c:v>48069</c:v>
                </c:pt>
                <c:pt idx="48070">
                  <c:v>48070</c:v>
                </c:pt>
                <c:pt idx="48071">
                  <c:v>48071</c:v>
                </c:pt>
                <c:pt idx="48072">
                  <c:v>48072</c:v>
                </c:pt>
                <c:pt idx="48073">
                  <c:v>48073</c:v>
                </c:pt>
                <c:pt idx="48074">
                  <c:v>48074</c:v>
                </c:pt>
                <c:pt idx="48075">
                  <c:v>48075</c:v>
                </c:pt>
                <c:pt idx="48076">
                  <c:v>48076</c:v>
                </c:pt>
                <c:pt idx="48077">
                  <c:v>48077</c:v>
                </c:pt>
                <c:pt idx="48078">
                  <c:v>48078</c:v>
                </c:pt>
                <c:pt idx="48079">
                  <c:v>48079</c:v>
                </c:pt>
                <c:pt idx="48080">
                  <c:v>48080</c:v>
                </c:pt>
                <c:pt idx="48081">
                  <c:v>48081</c:v>
                </c:pt>
                <c:pt idx="48082">
                  <c:v>48082</c:v>
                </c:pt>
                <c:pt idx="48083">
                  <c:v>48083</c:v>
                </c:pt>
                <c:pt idx="48084">
                  <c:v>48084</c:v>
                </c:pt>
                <c:pt idx="48085">
                  <c:v>48085</c:v>
                </c:pt>
                <c:pt idx="48086">
                  <c:v>48086</c:v>
                </c:pt>
                <c:pt idx="48087">
                  <c:v>48087</c:v>
                </c:pt>
                <c:pt idx="48088">
                  <c:v>48088</c:v>
                </c:pt>
                <c:pt idx="48089">
                  <c:v>48089</c:v>
                </c:pt>
                <c:pt idx="48090">
                  <c:v>48090</c:v>
                </c:pt>
                <c:pt idx="48091">
                  <c:v>48091</c:v>
                </c:pt>
                <c:pt idx="48092">
                  <c:v>48092</c:v>
                </c:pt>
                <c:pt idx="48093">
                  <c:v>48093</c:v>
                </c:pt>
                <c:pt idx="48094">
                  <c:v>48094</c:v>
                </c:pt>
                <c:pt idx="48095">
                  <c:v>48095</c:v>
                </c:pt>
                <c:pt idx="48096">
                  <c:v>48096</c:v>
                </c:pt>
                <c:pt idx="48097">
                  <c:v>48097</c:v>
                </c:pt>
                <c:pt idx="48098">
                  <c:v>48098</c:v>
                </c:pt>
                <c:pt idx="48099">
                  <c:v>48099</c:v>
                </c:pt>
                <c:pt idx="48100">
                  <c:v>48100</c:v>
                </c:pt>
                <c:pt idx="48101">
                  <c:v>48101</c:v>
                </c:pt>
                <c:pt idx="48102">
                  <c:v>48102</c:v>
                </c:pt>
                <c:pt idx="48103">
                  <c:v>48103</c:v>
                </c:pt>
                <c:pt idx="48104">
                  <c:v>48104</c:v>
                </c:pt>
                <c:pt idx="48105">
                  <c:v>48105</c:v>
                </c:pt>
                <c:pt idx="48106">
                  <c:v>48106</c:v>
                </c:pt>
                <c:pt idx="48107">
                  <c:v>48107</c:v>
                </c:pt>
                <c:pt idx="48108">
                  <c:v>48108</c:v>
                </c:pt>
                <c:pt idx="48109">
                  <c:v>48109</c:v>
                </c:pt>
                <c:pt idx="48110">
                  <c:v>48110</c:v>
                </c:pt>
                <c:pt idx="48111">
                  <c:v>48111</c:v>
                </c:pt>
                <c:pt idx="48112">
                  <c:v>48112</c:v>
                </c:pt>
                <c:pt idx="48113">
                  <c:v>48113</c:v>
                </c:pt>
                <c:pt idx="48114">
                  <c:v>48114</c:v>
                </c:pt>
                <c:pt idx="48115">
                  <c:v>48115</c:v>
                </c:pt>
                <c:pt idx="48116">
                  <c:v>48116</c:v>
                </c:pt>
                <c:pt idx="48117">
                  <c:v>48117</c:v>
                </c:pt>
                <c:pt idx="48118">
                  <c:v>48118</c:v>
                </c:pt>
                <c:pt idx="48119">
                  <c:v>48119</c:v>
                </c:pt>
                <c:pt idx="48120">
                  <c:v>48120</c:v>
                </c:pt>
                <c:pt idx="48121">
                  <c:v>48121</c:v>
                </c:pt>
                <c:pt idx="48122">
                  <c:v>48122</c:v>
                </c:pt>
                <c:pt idx="48123">
                  <c:v>48123</c:v>
                </c:pt>
                <c:pt idx="48124">
                  <c:v>48124</c:v>
                </c:pt>
                <c:pt idx="48125">
                  <c:v>48125</c:v>
                </c:pt>
                <c:pt idx="48126">
                  <c:v>48126</c:v>
                </c:pt>
                <c:pt idx="48127">
                  <c:v>48127</c:v>
                </c:pt>
                <c:pt idx="48128">
                  <c:v>48128</c:v>
                </c:pt>
                <c:pt idx="48129">
                  <c:v>48129</c:v>
                </c:pt>
                <c:pt idx="48130">
                  <c:v>48130</c:v>
                </c:pt>
                <c:pt idx="48131">
                  <c:v>48131</c:v>
                </c:pt>
                <c:pt idx="48132">
                  <c:v>48132</c:v>
                </c:pt>
                <c:pt idx="48133">
                  <c:v>48133</c:v>
                </c:pt>
                <c:pt idx="48134">
                  <c:v>48134</c:v>
                </c:pt>
                <c:pt idx="48135">
                  <c:v>48135</c:v>
                </c:pt>
                <c:pt idx="48136">
                  <c:v>48136</c:v>
                </c:pt>
                <c:pt idx="48137">
                  <c:v>48137</c:v>
                </c:pt>
                <c:pt idx="48138">
                  <c:v>48138</c:v>
                </c:pt>
                <c:pt idx="48139">
                  <c:v>48139</c:v>
                </c:pt>
                <c:pt idx="48140">
                  <c:v>48140</c:v>
                </c:pt>
                <c:pt idx="48141">
                  <c:v>48141</c:v>
                </c:pt>
                <c:pt idx="48142">
                  <c:v>48142</c:v>
                </c:pt>
                <c:pt idx="48143">
                  <c:v>48143</c:v>
                </c:pt>
                <c:pt idx="48144">
                  <c:v>48144</c:v>
                </c:pt>
                <c:pt idx="48145">
                  <c:v>48145</c:v>
                </c:pt>
                <c:pt idx="48146">
                  <c:v>48146</c:v>
                </c:pt>
                <c:pt idx="48147">
                  <c:v>48147</c:v>
                </c:pt>
                <c:pt idx="48148">
                  <c:v>48148</c:v>
                </c:pt>
                <c:pt idx="48149">
                  <c:v>48149</c:v>
                </c:pt>
                <c:pt idx="48150">
                  <c:v>48150</c:v>
                </c:pt>
                <c:pt idx="48151">
                  <c:v>48151</c:v>
                </c:pt>
                <c:pt idx="48152">
                  <c:v>48152</c:v>
                </c:pt>
                <c:pt idx="48153">
                  <c:v>48153</c:v>
                </c:pt>
                <c:pt idx="48154">
                  <c:v>48154</c:v>
                </c:pt>
                <c:pt idx="48155">
                  <c:v>48155</c:v>
                </c:pt>
                <c:pt idx="48156">
                  <c:v>48156</c:v>
                </c:pt>
                <c:pt idx="48157">
                  <c:v>48157</c:v>
                </c:pt>
                <c:pt idx="48158">
                  <c:v>48158</c:v>
                </c:pt>
                <c:pt idx="48159">
                  <c:v>48159</c:v>
                </c:pt>
                <c:pt idx="48160">
                  <c:v>48160</c:v>
                </c:pt>
                <c:pt idx="48161">
                  <c:v>48161</c:v>
                </c:pt>
                <c:pt idx="48162">
                  <c:v>48162</c:v>
                </c:pt>
                <c:pt idx="48163">
                  <c:v>48163</c:v>
                </c:pt>
                <c:pt idx="48164">
                  <c:v>48164</c:v>
                </c:pt>
                <c:pt idx="48165">
                  <c:v>48165</c:v>
                </c:pt>
                <c:pt idx="48166">
                  <c:v>48166</c:v>
                </c:pt>
                <c:pt idx="48167">
                  <c:v>48167</c:v>
                </c:pt>
                <c:pt idx="48168">
                  <c:v>48168</c:v>
                </c:pt>
                <c:pt idx="48169">
                  <c:v>48169</c:v>
                </c:pt>
                <c:pt idx="48170">
                  <c:v>48170</c:v>
                </c:pt>
                <c:pt idx="48171">
                  <c:v>48171</c:v>
                </c:pt>
                <c:pt idx="48172">
                  <c:v>48172</c:v>
                </c:pt>
                <c:pt idx="48173">
                  <c:v>48173</c:v>
                </c:pt>
                <c:pt idx="48174">
                  <c:v>48174</c:v>
                </c:pt>
                <c:pt idx="48175">
                  <c:v>48175</c:v>
                </c:pt>
                <c:pt idx="48176">
                  <c:v>48176</c:v>
                </c:pt>
                <c:pt idx="48177">
                  <c:v>48177</c:v>
                </c:pt>
                <c:pt idx="48178">
                  <c:v>48178</c:v>
                </c:pt>
                <c:pt idx="48179">
                  <c:v>48179</c:v>
                </c:pt>
                <c:pt idx="48180">
                  <c:v>48180</c:v>
                </c:pt>
                <c:pt idx="48181">
                  <c:v>48181</c:v>
                </c:pt>
                <c:pt idx="48182">
                  <c:v>48182</c:v>
                </c:pt>
                <c:pt idx="48183">
                  <c:v>48183</c:v>
                </c:pt>
                <c:pt idx="48184">
                  <c:v>48184</c:v>
                </c:pt>
                <c:pt idx="48185">
                  <c:v>48185</c:v>
                </c:pt>
                <c:pt idx="48186">
                  <c:v>48186</c:v>
                </c:pt>
                <c:pt idx="48187">
                  <c:v>48187</c:v>
                </c:pt>
                <c:pt idx="48188">
                  <c:v>48188</c:v>
                </c:pt>
                <c:pt idx="48189">
                  <c:v>48189</c:v>
                </c:pt>
                <c:pt idx="48190">
                  <c:v>48190</c:v>
                </c:pt>
                <c:pt idx="48191">
                  <c:v>48191</c:v>
                </c:pt>
                <c:pt idx="48192">
                  <c:v>48192</c:v>
                </c:pt>
                <c:pt idx="48193">
                  <c:v>48193</c:v>
                </c:pt>
                <c:pt idx="48194">
                  <c:v>48194</c:v>
                </c:pt>
                <c:pt idx="48195">
                  <c:v>48195</c:v>
                </c:pt>
                <c:pt idx="48196">
                  <c:v>48196</c:v>
                </c:pt>
                <c:pt idx="48197">
                  <c:v>48197</c:v>
                </c:pt>
                <c:pt idx="48198">
                  <c:v>48198</c:v>
                </c:pt>
                <c:pt idx="48199">
                  <c:v>48199</c:v>
                </c:pt>
                <c:pt idx="48200">
                  <c:v>48200</c:v>
                </c:pt>
                <c:pt idx="48201">
                  <c:v>48201</c:v>
                </c:pt>
                <c:pt idx="48202">
                  <c:v>48202</c:v>
                </c:pt>
                <c:pt idx="48203">
                  <c:v>48203</c:v>
                </c:pt>
                <c:pt idx="48204">
                  <c:v>48204</c:v>
                </c:pt>
                <c:pt idx="48205">
                  <c:v>48205</c:v>
                </c:pt>
                <c:pt idx="48206">
                  <c:v>48206</c:v>
                </c:pt>
                <c:pt idx="48207">
                  <c:v>48207</c:v>
                </c:pt>
                <c:pt idx="48208">
                  <c:v>48208</c:v>
                </c:pt>
                <c:pt idx="48209">
                  <c:v>48209</c:v>
                </c:pt>
                <c:pt idx="48210">
                  <c:v>48210</c:v>
                </c:pt>
                <c:pt idx="48211">
                  <c:v>48211</c:v>
                </c:pt>
                <c:pt idx="48212">
                  <c:v>48212</c:v>
                </c:pt>
                <c:pt idx="48213">
                  <c:v>48213</c:v>
                </c:pt>
                <c:pt idx="48214">
                  <c:v>48214</c:v>
                </c:pt>
                <c:pt idx="48215">
                  <c:v>48215</c:v>
                </c:pt>
                <c:pt idx="48216">
                  <c:v>48216</c:v>
                </c:pt>
                <c:pt idx="48217">
                  <c:v>48217</c:v>
                </c:pt>
                <c:pt idx="48218">
                  <c:v>48218</c:v>
                </c:pt>
                <c:pt idx="48219">
                  <c:v>48219</c:v>
                </c:pt>
                <c:pt idx="48220">
                  <c:v>48220</c:v>
                </c:pt>
                <c:pt idx="48221">
                  <c:v>48221</c:v>
                </c:pt>
                <c:pt idx="48222">
                  <c:v>48222</c:v>
                </c:pt>
                <c:pt idx="48223">
                  <c:v>48223</c:v>
                </c:pt>
                <c:pt idx="48224">
                  <c:v>48224</c:v>
                </c:pt>
                <c:pt idx="48225">
                  <c:v>48225</c:v>
                </c:pt>
                <c:pt idx="48226">
                  <c:v>48226</c:v>
                </c:pt>
                <c:pt idx="48227">
                  <c:v>48227</c:v>
                </c:pt>
                <c:pt idx="48228">
                  <c:v>48228</c:v>
                </c:pt>
                <c:pt idx="48229">
                  <c:v>48229</c:v>
                </c:pt>
                <c:pt idx="48230">
                  <c:v>48230</c:v>
                </c:pt>
                <c:pt idx="48231">
                  <c:v>48231</c:v>
                </c:pt>
                <c:pt idx="48232">
                  <c:v>48232</c:v>
                </c:pt>
                <c:pt idx="48233">
                  <c:v>48233</c:v>
                </c:pt>
                <c:pt idx="48234">
                  <c:v>48234</c:v>
                </c:pt>
                <c:pt idx="48235">
                  <c:v>48235</c:v>
                </c:pt>
                <c:pt idx="48236">
                  <c:v>48236</c:v>
                </c:pt>
                <c:pt idx="48237">
                  <c:v>48237</c:v>
                </c:pt>
                <c:pt idx="48238">
                  <c:v>48238</c:v>
                </c:pt>
                <c:pt idx="48239">
                  <c:v>48239</c:v>
                </c:pt>
                <c:pt idx="48240">
                  <c:v>48240</c:v>
                </c:pt>
                <c:pt idx="48241">
                  <c:v>48241</c:v>
                </c:pt>
                <c:pt idx="48242">
                  <c:v>48242</c:v>
                </c:pt>
                <c:pt idx="48243">
                  <c:v>48243</c:v>
                </c:pt>
                <c:pt idx="48244">
                  <c:v>48244</c:v>
                </c:pt>
                <c:pt idx="48245">
                  <c:v>48245</c:v>
                </c:pt>
                <c:pt idx="48246">
                  <c:v>48246</c:v>
                </c:pt>
                <c:pt idx="48247">
                  <c:v>48247</c:v>
                </c:pt>
                <c:pt idx="48248">
                  <c:v>48248</c:v>
                </c:pt>
                <c:pt idx="48249">
                  <c:v>48249</c:v>
                </c:pt>
                <c:pt idx="48250">
                  <c:v>48250</c:v>
                </c:pt>
                <c:pt idx="48251">
                  <c:v>48251</c:v>
                </c:pt>
                <c:pt idx="48252">
                  <c:v>48252</c:v>
                </c:pt>
                <c:pt idx="48253">
                  <c:v>48253</c:v>
                </c:pt>
                <c:pt idx="48254">
                  <c:v>48254</c:v>
                </c:pt>
                <c:pt idx="48255">
                  <c:v>48255</c:v>
                </c:pt>
                <c:pt idx="48256">
                  <c:v>48256</c:v>
                </c:pt>
                <c:pt idx="48257">
                  <c:v>48257</c:v>
                </c:pt>
                <c:pt idx="48258">
                  <c:v>48258</c:v>
                </c:pt>
                <c:pt idx="48259">
                  <c:v>48259</c:v>
                </c:pt>
                <c:pt idx="48260">
                  <c:v>48260</c:v>
                </c:pt>
                <c:pt idx="48261">
                  <c:v>48261</c:v>
                </c:pt>
                <c:pt idx="48262">
                  <c:v>48262</c:v>
                </c:pt>
                <c:pt idx="48263">
                  <c:v>48263</c:v>
                </c:pt>
                <c:pt idx="48264">
                  <c:v>48264</c:v>
                </c:pt>
                <c:pt idx="48265">
                  <c:v>48265</c:v>
                </c:pt>
                <c:pt idx="48266">
                  <c:v>48266</c:v>
                </c:pt>
                <c:pt idx="48267">
                  <c:v>48267</c:v>
                </c:pt>
                <c:pt idx="48268">
                  <c:v>48268</c:v>
                </c:pt>
                <c:pt idx="48269">
                  <c:v>48269</c:v>
                </c:pt>
                <c:pt idx="48270">
                  <c:v>48270</c:v>
                </c:pt>
                <c:pt idx="48271">
                  <c:v>48271</c:v>
                </c:pt>
                <c:pt idx="48272">
                  <c:v>48272</c:v>
                </c:pt>
                <c:pt idx="48273">
                  <c:v>48273</c:v>
                </c:pt>
                <c:pt idx="48274">
                  <c:v>48274</c:v>
                </c:pt>
                <c:pt idx="48275">
                  <c:v>48275</c:v>
                </c:pt>
                <c:pt idx="48276">
                  <c:v>48276</c:v>
                </c:pt>
                <c:pt idx="48277">
                  <c:v>48277</c:v>
                </c:pt>
                <c:pt idx="48278">
                  <c:v>48278</c:v>
                </c:pt>
                <c:pt idx="48279">
                  <c:v>48279</c:v>
                </c:pt>
                <c:pt idx="48280">
                  <c:v>48280</c:v>
                </c:pt>
                <c:pt idx="48281">
                  <c:v>48281</c:v>
                </c:pt>
                <c:pt idx="48282">
                  <c:v>48282</c:v>
                </c:pt>
                <c:pt idx="48283">
                  <c:v>48283</c:v>
                </c:pt>
                <c:pt idx="48284">
                  <c:v>48284</c:v>
                </c:pt>
                <c:pt idx="48285">
                  <c:v>48285</c:v>
                </c:pt>
                <c:pt idx="48286">
                  <c:v>48286</c:v>
                </c:pt>
                <c:pt idx="48287">
                  <c:v>48287</c:v>
                </c:pt>
                <c:pt idx="48288">
                  <c:v>48288</c:v>
                </c:pt>
                <c:pt idx="48289">
                  <c:v>48289</c:v>
                </c:pt>
                <c:pt idx="48290">
                  <c:v>48290</c:v>
                </c:pt>
                <c:pt idx="48291">
                  <c:v>48291</c:v>
                </c:pt>
                <c:pt idx="48292">
                  <c:v>48292</c:v>
                </c:pt>
                <c:pt idx="48293">
                  <c:v>48293</c:v>
                </c:pt>
                <c:pt idx="48294">
                  <c:v>48294</c:v>
                </c:pt>
                <c:pt idx="48295">
                  <c:v>48295</c:v>
                </c:pt>
                <c:pt idx="48296">
                  <c:v>48296</c:v>
                </c:pt>
                <c:pt idx="48297">
                  <c:v>48297</c:v>
                </c:pt>
                <c:pt idx="48298">
                  <c:v>48298</c:v>
                </c:pt>
                <c:pt idx="48299">
                  <c:v>48299</c:v>
                </c:pt>
                <c:pt idx="48300">
                  <c:v>48300</c:v>
                </c:pt>
                <c:pt idx="48301">
                  <c:v>48301</c:v>
                </c:pt>
                <c:pt idx="48302">
                  <c:v>48302</c:v>
                </c:pt>
                <c:pt idx="48303">
                  <c:v>48303</c:v>
                </c:pt>
                <c:pt idx="48304">
                  <c:v>48304</c:v>
                </c:pt>
                <c:pt idx="48305">
                  <c:v>48305</c:v>
                </c:pt>
                <c:pt idx="48306">
                  <c:v>48306</c:v>
                </c:pt>
                <c:pt idx="48307">
                  <c:v>48307</c:v>
                </c:pt>
                <c:pt idx="48308">
                  <c:v>48308</c:v>
                </c:pt>
                <c:pt idx="48309">
                  <c:v>48309</c:v>
                </c:pt>
                <c:pt idx="48310">
                  <c:v>48310</c:v>
                </c:pt>
                <c:pt idx="48311">
                  <c:v>48311</c:v>
                </c:pt>
                <c:pt idx="48312">
                  <c:v>48312</c:v>
                </c:pt>
                <c:pt idx="48313">
                  <c:v>48313</c:v>
                </c:pt>
                <c:pt idx="48314">
                  <c:v>48314</c:v>
                </c:pt>
                <c:pt idx="48315">
                  <c:v>48315</c:v>
                </c:pt>
                <c:pt idx="48316">
                  <c:v>48316</c:v>
                </c:pt>
                <c:pt idx="48317">
                  <c:v>48317</c:v>
                </c:pt>
                <c:pt idx="48318">
                  <c:v>48318</c:v>
                </c:pt>
                <c:pt idx="48319">
                  <c:v>48319</c:v>
                </c:pt>
                <c:pt idx="48320">
                  <c:v>48320</c:v>
                </c:pt>
                <c:pt idx="48321">
                  <c:v>48321</c:v>
                </c:pt>
                <c:pt idx="48322">
                  <c:v>48322</c:v>
                </c:pt>
                <c:pt idx="48323">
                  <c:v>48323</c:v>
                </c:pt>
                <c:pt idx="48324">
                  <c:v>48324</c:v>
                </c:pt>
                <c:pt idx="48325">
                  <c:v>48325</c:v>
                </c:pt>
                <c:pt idx="48326">
                  <c:v>48326</c:v>
                </c:pt>
                <c:pt idx="48327">
                  <c:v>48327</c:v>
                </c:pt>
                <c:pt idx="48328">
                  <c:v>48328</c:v>
                </c:pt>
                <c:pt idx="48329">
                  <c:v>48329</c:v>
                </c:pt>
                <c:pt idx="48330">
                  <c:v>48330</c:v>
                </c:pt>
                <c:pt idx="48331">
                  <c:v>48331</c:v>
                </c:pt>
                <c:pt idx="48332">
                  <c:v>48332</c:v>
                </c:pt>
                <c:pt idx="48333">
                  <c:v>48333</c:v>
                </c:pt>
                <c:pt idx="48334">
                  <c:v>48334</c:v>
                </c:pt>
                <c:pt idx="48335">
                  <c:v>48335</c:v>
                </c:pt>
                <c:pt idx="48336">
                  <c:v>48336</c:v>
                </c:pt>
                <c:pt idx="48337">
                  <c:v>48337</c:v>
                </c:pt>
                <c:pt idx="48338">
                  <c:v>48338</c:v>
                </c:pt>
                <c:pt idx="48339">
                  <c:v>48339</c:v>
                </c:pt>
                <c:pt idx="48340">
                  <c:v>48340</c:v>
                </c:pt>
                <c:pt idx="48341">
                  <c:v>48341</c:v>
                </c:pt>
                <c:pt idx="48342">
                  <c:v>48342</c:v>
                </c:pt>
                <c:pt idx="48343">
                  <c:v>48343</c:v>
                </c:pt>
                <c:pt idx="48344">
                  <c:v>48344</c:v>
                </c:pt>
                <c:pt idx="48345">
                  <c:v>48345</c:v>
                </c:pt>
                <c:pt idx="48346">
                  <c:v>48346</c:v>
                </c:pt>
                <c:pt idx="48347">
                  <c:v>48347</c:v>
                </c:pt>
                <c:pt idx="48348">
                  <c:v>48348</c:v>
                </c:pt>
                <c:pt idx="48349">
                  <c:v>48349</c:v>
                </c:pt>
                <c:pt idx="48350">
                  <c:v>48350</c:v>
                </c:pt>
                <c:pt idx="48351">
                  <c:v>48351</c:v>
                </c:pt>
                <c:pt idx="48352">
                  <c:v>48352</c:v>
                </c:pt>
                <c:pt idx="48353">
                  <c:v>48353</c:v>
                </c:pt>
                <c:pt idx="48354">
                  <c:v>48354</c:v>
                </c:pt>
                <c:pt idx="48355">
                  <c:v>48355</c:v>
                </c:pt>
                <c:pt idx="48356">
                  <c:v>48356</c:v>
                </c:pt>
                <c:pt idx="48357">
                  <c:v>48357</c:v>
                </c:pt>
                <c:pt idx="48358">
                  <c:v>48358</c:v>
                </c:pt>
                <c:pt idx="48359">
                  <c:v>48359</c:v>
                </c:pt>
                <c:pt idx="48360">
                  <c:v>48360</c:v>
                </c:pt>
                <c:pt idx="48361">
                  <c:v>48361</c:v>
                </c:pt>
                <c:pt idx="48362">
                  <c:v>48362</c:v>
                </c:pt>
                <c:pt idx="48363">
                  <c:v>48363</c:v>
                </c:pt>
                <c:pt idx="48364">
                  <c:v>48364</c:v>
                </c:pt>
                <c:pt idx="48365">
                  <c:v>48365</c:v>
                </c:pt>
                <c:pt idx="48366">
                  <c:v>48366</c:v>
                </c:pt>
                <c:pt idx="48367">
                  <c:v>48367</c:v>
                </c:pt>
                <c:pt idx="48368">
                  <c:v>48368</c:v>
                </c:pt>
                <c:pt idx="48369">
                  <c:v>48369</c:v>
                </c:pt>
                <c:pt idx="48370">
                  <c:v>48370</c:v>
                </c:pt>
                <c:pt idx="48371">
                  <c:v>48371</c:v>
                </c:pt>
                <c:pt idx="48372">
                  <c:v>48372</c:v>
                </c:pt>
                <c:pt idx="48373">
                  <c:v>48373</c:v>
                </c:pt>
                <c:pt idx="48374">
                  <c:v>48374</c:v>
                </c:pt>
                <c:pt idx="48375">
                  <c:v>48375</c:v>
                </c:pt>
                <c:pt idx="48376">
                  <c:v>48376</c:v>
                </c:pt>
                <c:pt idx="48377">
                  <c:v>48377</c:v>
                </c:pt>
                <c:pt idx="48378">
                  <c:v>48378</c:v>
                </c:pt>
                <c:pt idx="48379">
                  <c:v>48379</c:v>
                </c:pt>
                <c:pt idx="48380">
                  <c:v>48380</c:v>
                </c:pt>
                <c:pt idx="48381">
                  <c:v>48381</c:v>
                </c:pt>
                <c:pt idx="48382">
                  <c:v>48382</c:v>
                </c:pt>
                <c:pt idx="48383">
                  <c:v>48383</c:v>
                </c:pt>
                <c:pt idx="48384">
                  <c:v>48384</c:v>
                </c:pt>
                <c:pt idx="48385">
                  <c:v>48385</c:v>
                </c:pt>
                <c:pt idx="48386">
                  <c:v>48386</c:v>
                </c:pt>
                <c:pt idx="48387">
                  <c:v>48387</c:v>
                </c:pt>
                <c:pt idx="48388">
                  <c:v>48388</c:v>
                </c:pt>
                <c:pt idx="48389">
                  <c:v>48389</c:v>
                </c:pt>
                <c:pt idx="48390">
                  <c:v>48390</c:v>
                </c:pt>
                <c:pt idx="48391">
                  <c:v>48391</c:v>
                </c:pt>
                <c:pt idx="48392">
                  <c:v>48392</c:v>
                </c:pt>
                <c:pt idx="48393">
                  <c:v>48393</c:v>
                </c:pt>
                <c:pt idx="48394">
                  <c:v>48394</c:v>
                </c:pt>
                <c:pt idx="48395">
                  <c:v>48395</c:v>
                </c:pt>
                <c:pt idx="48396">
                  <c:v>48396</c:v>
                </c:pt>
                <c:pt idx="48397">
                  <c:v>48397</c:v>
                </c:pt>
                <c:pt idx="48398">
                  <c:v>48398</c:v>
                </c:pt>
                <c:pt idx="48399">
                  <c:v>48399</c:v>
                </c:pt>
                <c:pt idx="48400">
                  <c:v>48400</c:v>
                </c:pt>
                <c:pt idx="48401">
                  <c:v>48401</c:v>
                </c:pt>
                <c:pt idx="48402">
                  <c:v>48402</c:v>
                </c:pt>
                <c:pt idx="48403">
                  <c:v>48403</c:v>
                </c:pt>
                <c:pt idx="48404">
                  <c:v>48404</c:v>
                </c:pt>
                <c:pt idx="48405">
                  <c:v>48405</c:v>
                </c:pt>
                <c:pt idx="48406">
                  <c:v>48406</c:v>
                </c:pt>
                <c:pt idx="48407">
                  <c:v>48407</c:v>
                </c:pt>
                <c:pt idx="48408">
                  <c:v>48408</c:v>
                </c:pt>
                <c:pt idx="48409">
                  <c:v>48409</c:v>
                </c:pt>
                <c:pt idx="48410">
                  <c:v>48410</c:v>
                </c:pt>
                <c:pt idx="48411">
                  <c:v>48411</c:v>
                </c:pt>
                <c:pt idx="48412">
                  <c:v>48412</c:v>
                </c:pt>
                <c:pt idx="48413">
                  <c:v>48413</c:v>
                </c:pt>
                <c:pt idx="48414">
                  <c:v>48414</c:v>
                </c:pt>
                <c:pt idx="48415">
                  <c:v>48415</c:v>
                </c:pt>
                <c:pt idx="48416">
                  <c:v>48416</c:v>
                </c:pt>
                <c:pt idx="48417">
                  <c:v>48417</c:v>
                </c:pt>
                <c:pt idx="48418">
                  <c:v>48418</c:v>
                </c:pt>
                <c:pt idx="48419">
                  <c:v>48419</c:v>
                </c:pt>
                <c:pt idx="48420">
                  <c:v>48420</c:v>
                </c:pt>
                <c:pt idx="48421">
                  <c:v>48421</c:v>
                </c:pt>
                <c:pt idx="48422">
                  <c:v>48422</c:v>
                </c:pt>
                <c:pt idx="48423">
                  <c:v>48423</c:v>
                </c:pt>
                <c:pt idx="48424">
                  <c:v>48424</c:v>
                </c:pt>
                <c:pt idx="48425">
                  <c:v>48425</c:v>
                </c:pt>
                <c:pt idx="48426">
                  <c:v>48426</c:v>
                </c:pt>
                <c:pt idx="48427">
                  <c:v>48427</c:v>
                </c:pt>
                <c:pt idx="48428">
                  <c:v>48428</c:v>
                </c:pt>
                <c:pt idx="48429">
                  <c:v>48429</c:v>
                </c:pt>
                <c:pt idx="48430">
                  <c:v>48430</c:v>
                </c:pt>
                <c:pt idx="48431">
                  <c:v>48431</c:v>
                </c:pt>
                <c:pt idx="48432">
                  <c:v>48432</c:v>
                </c:pt>
                <c:pt idx="48433">
                  <c:v>48433</c:v>
                </c:pt>
                <c:pt idx="48434">
                  <c:v>48434</c:v>
                </c:pt>
                <c:pt idx="48435">
                  <c:v>48435</c:v>
                </c:pt>
                <c:pt idx="48436">
                  <c:v>48436</c:v>
                </c:pt>
                <c:pt idx="48437">
                  <c:v>48437</c:v>
                </c:pt>
                <c:pt idx="48438">
                  <c:v>48438</c:v>
                </c:pt>
                <c:pt idx="48439">
                  <c:v>48439</c:v>
                </c:pt>
                <c:pt idx="48440">
                  <c:v>48440</c:v>
                </c:pt>
                <c:pt idx="48441">
                  <c:v>48441</c:v>
                </c:pt>
                <c:pt idx="48442">
                  <c:v>48442</c:v>
                </c:pt>
                <c:pt idx="48443">
                  <c:v>48443</c:v>
                </c:pt>
                <c:pt idx="48444">
                  <c:v>48444</c:v>
                </c:pt>
                <c:pt idx="48445">
                  <c:v>48445</c:v>
                </c:pt>
                <c:pt idx="48446">
                  <c:v>48446</c:v>
                </c:pt>
                <c:pt idx="48447">
                  <c:v>48447</c:v>
                </c:pt>
                <c:pt idx="48448">
                  <c:v>48448</c:v>
                </c:pt>
                <c:pt idx="48449">
                  <c:v>48449</c:v>
                </c:pt>
                <c:pt idx="48450">
                  <c:v>48450</c:v>
                </c:pt>
                <c:pt idx="48451">
                  <c:v>48451</c:v>
                </c:pt>
                <c:pt idx="48452">
                  <c:v>48452</c:v>
                </c:pt>
                <c:pt idx="48453">
                  <c:v>48453</c:v>
                </c:pt>
                <c:pt idx="48454">
                  <c:v>48454</c:v>
                </c:pt>
                <c:pt idx="48455">
                  <c:v>48455</c:v>
                </c:pt>
                <c:pt idx="48456">
                  <c:v>48456</c:v>
                </c:pt>
                <c:pt idx="48457">
                  <c:v>48457</c:v>
                </c:pt>
                <c:pt idx="48458">
                  <c:v>48458</c:v>
                </c:pt>
                <c:pt idx="48459">
                  <c:v>48459</c:v>
                </c:pt>
                <c:pt idx="48460">
                  <c:v>48460</c:v>
                </c:pt>
                <c:pt idx="48461">
                  <c:v>48461</c:v>
                </c:pt>
                <c:pt idx="48462">
                  <c:v>48462</c:v>
                </c:pt>
                <c:pt idx="48463">
                  <c:v>48463</c:v>
                </c:pt>
                <c:pt idx="48464">
                  <c:v>48464</c:v>
                </c:pt>
                <c:pt idx="48465">
                  <c:v>48465</c:v>
                </c:pt>
                <c:pt idx="48466">
                  <c:v>48466</c:v>
                </c:pt>
                <c:pt idx="48467">
                  <c:v>48467</c:v>
                </c:pt>
                <c:pt idx="48468">
                  <c:v>48468</c:v>
                </c:pt>
                <c:pt idx="48469">
                  <c:v>48469</c:v>
                </c:pt>
                <c:pt idx="48470">
                  <c:v>48470</c:v>
                </c:pt>
                <c:pt idx="48471">
                  <c:v>48471</c:v>
                </c:pt>
                <c:pt idx="48472">
                  <c:v>48472</c:v>
                </c:pt>
                <c:pt idx="48473">
                  <c:v>48473</c:v>
                </c:pt>
                <c:pt idx="48474">
                  <c:v>48474</c:v>
                </c:pt>
                <c:pt idx="48475">
                  <c:v>48475</c:v>
                </c:pt>
                <c:pt idx="48476">
                  <c:v>48476</c:v>
                </c:pt>
                <c:pt idx="48477">
                  <c:v>48477</c:v>
                </c:pt>
                <c:pt idx="48478">
                  <c:v>48478</c:v>
                </c:pt>
                <c:pt idx="48479">
                  <c:v>48479</c:v>
                </c:pt>
                <c:pt idx="48480">
                  <c:v>48480</c:v>
                </c:pt>
                <c:pt idx="48481">
                  <c:v>48481</c:v>
                </c:pt>
                <c:pt idx="48482">
                  <c:v>48482</c:v>
                </c:pt>
                <c:pt idx="48483">
                  <c:v>48483</c:v>
                </c:pt>
                <c:pt idx="48484">
                  <c:v>48484</c:v>
                </c:pt>
                <c:pt idx="48485">
                  <c:v>48485</c:v>
                </c:pt>
                <c:pt idx="48486">
                  <c:v>48486</c:v>
                </c:pt>
                <c:pt idx="48487">
                  <c:v>48487</c:v>
                </c:pt>
                <c:pt idx="48488">
                  <c:v>48488</c:v>
                </c:pt>
                <c:pt idx="48489">
                  <c:v>48489</c:v>
                </c:pt>
                <c:pt idx="48490">
                  <c:v>48490</c:v>
                </c:pt>
                <c:pt idx="48491">
                  <c:v>48491</c:v>
                </c:pt>
                <c:pt idx="48492">
                  <c:v>48492</c:v>
                </c:pt>
                <c:pt idx="48493">
                  <c:v>48493</c:v>
                </c:pt>
                <c:pt idx="48494">
                  <c:v>48494</c:v>
                </c:pt>
                <c:pt idx="48495">
                  <c:v>48495</c:v>
                </c:pt>
                <c:pt idx="48496">
                  <c:v>48496</c:v>
                </c:pt>
                <c:pt idx="48497">
                  <c:v>48497</c:v>
                </c:pt>
                <c:pt idx="48498">
                  <c:v>48498</c:v>
                </c:pt>
                <c:pt idx="48499">
                  <c:v>48499</c:v>
                </c:pt>
                <c:pt idx="48500">
                  <c:v>48500</c:v>
                </c:pt>
                <c:pt idx="48501">
                  <c:v>48501</c:v>
                </c:pt>
                <c:pt idx="48502">
                  <c:v>48502</c:v>
                </c:pt>
                <c:pt idx="48503">
                  <c:v>48503</c:v>
                </c:pt>
                <c:pt idx="48504">
                  <c:v>48504</c:v>
                </c:pt>
                <c:pt idx="48505">
                  <c:v>48505</c:v>
                </c:pt>
                <c:pt idx="48506">
                  <c:v>48506</c:v>
                </c:pt>
                <c:pt idx="48507">
                  <c:v>48507</c:v>
                </c:pt>
                <c:pt idx="48508">
                  <c:v>48508</c:v>
                </c:pt>
                <c:pt idx="48509">
                  <c:v>48509</c:v>
                </c:pt>
                <c:pt idx="48510">
                  <c:v>48510</c:v>
                </c:pt>
                <c:pt idx="48511">
                  <c:v>48511</c:v>
                </c:pt>
                <c:pt idx="48512">
                  <c:v>48512</c:v>
                </c:pt>
                <c:pt idx="48513">
                  <c:v>48513</c:v>
                </c:pt>
                <c:pt idx="48514">
                  <c:v>48514</c:v>
                </c:pt>
                <c:pt idx="48515">
                  <c:v>48515</c:v>
                </c:pt>
                <c:pt idx="48516">
                  <c:v>48516</c:v>
                </c:pt>
                <c:pt idx="48517">
                  <c:v>48517</c:v>
                </c:pt>
                <c:pt idx="48518">
                  <c:v>48518</c:v>
                </c:pt>
                <c:pt idx="48519">
                  <c:v>48519</c:v>
                </c:pt>
                <c:pt idx="48520">
                  <c:v>48520</c:v>
                </c:pt>
                <c:pt idx="48521">
                  <c:v>48521</c:v>
                </c:pt>
                <c:pt idx="48522">
                  <c:v>48522</c:v>
                </c:pt>
                <c:pt idx="48523">
                  <c:v>48523</c:v>
                </c:pt>
                <c:pt idx="48524">
                  <c:v>48524</c:v>
                </c:pt>
                <c:pt idx="48525">
                  <c:v>48525</c:v>
                </c:pt>
                <c:pt idx="48526">
                  <c:v>48526</c:v>
                </c:pt>
                <c:pt idx="48527">
                  <c:v>48527</c:v>
                </c:pt>
                <c:pt idx="48528">
                  <c:v>48528</c:v>
                </c:pt>
                <c:pt idx="48529">
                  <c:v>48529</c:v>
                </c:pt>
                <c:pt idx="48530">
                  <c:v>48530</c:v>
                </c:pt>
                <c:pt idx="48531">
                  <c:v>48531</c:v>
                </c:pt>
                <c:pt idx="48532">
                  <c:v>48532</c:v>
                </c:pt>
                <c:pt idx="48533">
                  <c:v>48533</c:v>
                </c:pt>
                <c:pt idx="48534">
                  <c:v>48534</c:v>
                </c:pt>
                <c:pt idx="48535">
                  <c:v>48535</c:v>
                </c:pt>
                <c:pt idx="48536">
                  <c:v>48536</c:v>
                </c:pt>
                <c:pt idx="48537">
                  <c:v>48537</c:v>
                </c:pt>
                <c:pt idx="48538">
                  <c:v>48538</c:v>
                </c:pt>
                <c:pt idx="48539">
                  <c:v>48539</c:v>
                </c:pt>
                <c:pt idx="48540">
                  <c:v>48540</c:v>
                </c:pt>
                <c:pt idx="48541">
                  <c:v>48541</c:v>
                </c:pt>
                <c:pt idx="48542">
                  <c:v>48542</c:v>
                </c:pt>
                <c:pt idx="48543">
                  <c:v>48543</c:v>
                </c:pt>
                <c:pt idx="48544">
                  <c:v>48544</c:v>
                </c:pt>
                <c:pt idx="48545">
                  <c:v>48545</c:v>
                </c:pt>
                <c:pt idx="48546">
                  <c:v>48546</c:v>
                </c:pt>
                <c:pt idx="48547">
                  <c:v>48547</c:v>
                </c:pt>
                <c:pt idx="48548">
                  <c:v>48548</c:v>
                </c:pt>
                <c:pt idx="48549">
                  <c:v>48549</c:v>
                </c:pt>
                <c:pt idx="48550">
                  <c:v>48550</c:v>
                </c:pt>
                <c:pt idx="48551">
                  <c:v>48551</c:v>
                </c:pt>
                <c:pt idx="48552">
                  <c:v>48552</c:v>
                </c:pt>
                <c:pt idx="48553">
                  <c:v>48553</c:v>
                </c:pt>
                <c:pt idx="48554">
                  <c:v>48554</c:v>
                </c:pt>
                <c:pt idx="48555">
                  <c:v>48555</c:v>
                </c:pt>
                <c:pt idx="48556">
                  <c:v>48556</c:v>
                </c:pt>
                <c:pt idx="48557">
                  <c:v>48557</c:v>
                </c:pt>
                <c:pt idx="48558">
                  <c:v>48558</c:v>
                </c:pt>
                <c:pt idx="48559">
                  <c:v>48559</c:v>
                </c:pt>
                <c:pt idx="48560">
                  <c:v>48560</c:v>
                </c:pt>
                <c:pt idx="48561">
                  <c:v>48561</c:v>
                </c:pt>
                <c:pt idx="48562">
                  <c:v>48562</c:v>
                </c:pt>
                <c:pt idx="48563">
                  <c:v>48563</c:v>
                </c:pt>
                <c:pt idx="48564">
                  <c:v>48564</c:v>
                </c:pt>
                <c:pt idx="48565">
                  <c:v>48565</c:v>
                </c:pt>
                <c:pt idx="48566">
                  <c:v>48566</c:v>
                </c:pt>
                <c:pt idx="48567">
                  <c:v>48567</c:v>
                </c:pt>
                <c:pt idx="48568">
                  <c:v>48568</c:v>
                </c:pt>
                <c:pt idx="48569">
                  <c:v>48569</c:v>
                </c:pt>
                <c:pt idx="48570">
                  <c:v>48570</c:v>
                </c:pt>
                <c:pt idx="48571">
                  <c:v>48571</c:v>
                </c:pt>
                <c:pt idx="48572">
                  <c:v>48572</c:v>
                </c:pt>
                <c:pt idx="48573">
                  <c:v>48573</c:v>
                </c:pt>
                <c:pt idx="48574">
                  <c:v>48574</c:v>
                </c:pt>
                <c:pt idx="48575">
                  <c:v>48575</c:v>
                </c:pt>
                <c:pt idx="48576">
                  <c:v>48576</c:v>
                </c:pt>
                <c:pt idx="48577">
                  <c:v>48577</c:v>
                </c:pt>
                <c:pt idx="48578">
                  <c:v>48578</c:v>
                </c:pt>
                <c:pt idx="48579">
                  <c:v>48579</c:v>
                </c:pt>
                <c:pt idx="48580">
                  <c:v>48580</c:v>
                </c:pt>
                <c:pt idx="48581">
                  <c:v>48581</c:v>
                </c:pt>
                <c:pt idx="48582">
                  <c:v>48582</c:v>
                </c:pt>
                <c:pt idx="48583">
                  <c:v>48583</c:v>
                </c:pt>
                <c:pt idx="48584">
                  <c:v>48584</c:v>
                </c:pt>
                <c:pt idx="48585">
                  <c:v>48585</c:v>
                </c:pt>
                <c:pt idx="48586">
                  <c:v>48586</c:v>
                </c:pt>
                <c:pt idx="48587">
                  <c:v>48587</c:v>
                </c:pt>
                <c:pt idx="48588">
                  <c:v>48588</c:v>
                </c:pt>
                <c:pt idx="48589">
                  <c:v>48589</c:v>
                </c:pt>
                <c:pt idx="48590">
                  <c:v>48590</c:v>
                </c:pt>
                <c:pt idx="48591">
                  <c:v>48591</c:v>
                </c:pt>
                <c:pt idx="48592">
                  <c:v>48592</c:v>
                </c:pt>
                <c:pt idx="48593">
                  <c:v>48593</c:v>
                </c:pt>
                <c:pt idx="48594">
                  <c:v>48594</c:v>
                </c:pt>
                <c:pt idx="48595">
                  <c:v>48595</c:v>
                </c:pt>
                <c:pt idx="48596">
                  <c:v>48596</c:v>
                </c:pt>
                <c:pt idx="48597">
                  <c:v>48597</c:v>
                </c:pt>
                <c:pt idx="48598">
                  <c:v>48598</c:v>
                </c:pt>
                <c:pt idx="48599">
                  <c:v>48599</c:v>
                </c:pt>
                <c:pt idx="48600">
                  <c:v>48600</c:v>
                </c:pt>
                <c:pt idx="48601">
                  <c:v>48601</c:v>
                </c:pt>
                <c:pt idx="48602">
                  <c:v>48602</c:v>
                </c:pt>
                <c:pt idx="48603">
                  <c:v>48603</c:v>
                </c:pt>
                <c:pt idx="48604">
                  <c:v>48604</c:v>
                </c:pt>
                <c:pt idx="48605">
                  <c:v>48605</c:v>
                </c:pt>
                <c:pt idx="48606">
                  <c:v>48606</c:v>
                </c:pt>
                <c:pt idx="48607">
                  <c:v>48607</c:v>
                </c:pt>
                <c:pt idx="48608">
                  <c:v>48608</c:v>
                </c:pt>
                <c:pt idx="48609">
                  <c:v>48609</c:v>
                </c:pt>
                <c:pt idx="48610">
                  <c:v>48610</c:v>
                </c:pt>
                <c:pt idx="48611">
                  <c:v>48611</c:v>
                </c:pt>
                <c:pt idx="48612">
                  <c:v>48612</c:v>
                </c:pt>
                <c:pt idx="48613">
                  <c:v>48613</c:v>
                </c:pt>
                <c:pt idx="48614">
                  <c:v>48614</c:v>
                </c:pt>
                <c:pt idx="48615">
                  <c:v>48615</c:v>
                </c:pt>
                <c:pt idx="48616">
                  <c:v>48616</c:v>
                </c:pt>
                <c:pt idx="48617">
                  <c:v>48617</c:v>
                </c:pt>
                <c:pt idx="48618">
                  <c:v>48618</c:v>
                </c:pt>
                <c:pt idx="48619">
                  <c:v>48619</c:v>
                </c:pt>
                <c:pt idx="48620">
                  <c:v>48620</c:v>
                </c:pt>
                <c:pt idx="48621">
                  <c:v>48621</c:v>
                </c:pt>
                <c:pt idx="48622">
                  <c:v>48622</c:v>
                </c:pt>
                <c:pt idx="48623">
                  <c:v>48623</c:v>
                </c:pt>
                <c:pt idx="48624">
                  <c:v>48624</c:v>
                </c:pt>
                <c:pt idx="48625">
                  <c:v>48625</c:v>
                </c:pt>
                <c:pt idx="48626">
                  <c:v>48626</c:v>
                </c:pt>
                <c:pt idx="48627">
                  <c:v>48627</c:v>
                </c:pt>
                <c:pt idx="48628">
                  <c:v>48628</c:v>
                </c:pt>
                <c:pt idx="48629">
                  <c:v>48629</c:v>
                </c:pt>
                <c:pt idx="48630">
                  <c:v>48630</c:v>
                </c:pt>
                <c:pt idx="48631">
                  <c:v>48631</c:v>
                </c:pt>
                <c:pt idx="48632">
                  <c:v>48632</c:v>
                </c:pt>
                <c:pt idx="48633">
                  <c:v>48633</c:v>
                </c:pt>
                <c:pt idx="48634">
                  <c:v>48634</c:v>
                </c:pt>
                <c:pt idx="48635">
                  <c:v>48635</c:v>
                </c:pt>
                <c:pt idx="48636">
                  <c:v>48636</c:v>
                </c:pt>
                <c:pt idx="48637">
                  <c:v>48637</c:v>
                </c:pt>
                <c:pt idx="48638">
                  <c:v>48638</c:v>
                </c:pt>
                <c:pt idx="48639">
                  <c:v>48639</c:v>
                </c:pt>
                <c:pt idx="48640">
                  <c:v>48640</c:v>
                </c:pt>
                <c:pt idx="48641">
                  <c:v>48641</c:v>
                </c:pt>
                <c:pt idx="48642">
                  <c:v>48642</c:v>
                </c:pt>
                <c:pt idx="48643">
                  <c:v>48643</c:v>
                </c:pt>
                <c:pt idx="48644">
                  <c:v>48644</c:v>
                </c:pt>
                <c:pt idx="48645">
                  <c:v>48645</c:v>
                </c:pt>
                <c:pt idx="48646">
                  <c:v>48646</c:v>
                </c:pt>
                <c:pt idx="48647">
                  <c:v>48647</c:v>
                </c:pt>
                <c:pt idx="48648">
                  <c:v>48648</c:v>
                </c:pt>
                <c:pt idx="48649">
                  <c:v>48649</c:v>
                </c:pt>
                <c:pt idx="48650">
                  <c:v>48650</c:v>
                </c:pt>
                <c:pt idx="48651">
                  <c:v>48651</c:v>
                </c:pt>
                <c:pt idx="48652">
                  <c:v>48652</c:v>
                </c:pt>
                <c:pt idx="48653">
                  <c:v>48653</c:v>
                </c:pt>
                <c:pt idx="48654">
                  <c:v>48654</c:v>
                </c:pt>
                <c:pt idx="48655">
                  <c:v>48655</c:v>
                </c:pt>
                <c:pt idx="48656">
                  <c:v>48656</c:v>
                </c:pt>
                <c:pt idx="48657">
                  <c:v>48657</c:v>
                </c:pt>
                <c:pt idx="48658">
                  <c:v>48658</c:v>
                </c:pt>
                <c:pt idx="48659">
                  <c:v>48659</c:v>
                </c:pt>
                <c:pt idx="48660">
                  <c:v>48660</c:v>
                </c:pt>
                <c:pt idx="48661">
                  <c:v>48661</c:v>
                </c:pt>
                <c:pt idx="48662">
                  <c:v>48662</c:v>
                </c:pt>
                <c:pt idx="48663">
                  <c:v>48663</c:v>
                </c:pt>
                <c:pt idx="48664">
                  <c:v>48664</c:v>
                </c:pt>
                <c:pt idx="48665">
                  <c:v>48665</c:v>
                </c:pt>
                <c:pt idx="48666">
                  <c:v>48666</c:v>
                </c:pt>
                <c:pt idx="48667">
                  <c:v>48667</c:v>
                </c:pt>
                <c:pt idx="48668">
                  <c:v>48668</c:v>
                </c:pt>
                <c:pt idx="48669">
                  <c:v>48669</c:v>
                </c:pt>
                <c:pt idx="48670">
                  <c:v>48670</c:v>
                </c:pt>
                <c:pt idx="48671">
                  <c:v>48671</c:v>
                </c:pt>
                <c:pt idx="48672">
                  <c:v>48672</c:v>
                </c:pt>
                <c:pt idx="48673">
                  <c:v>48673</c:v>
                </c:pt>
                <c:pt idx="48674">
                  <c:v>48674</c:v>
                </c:pt>
                <c:pt idx="48675">
                  <c:v>48675</c:v>
                </c:pt>
                <c:pt idx="48676">
                  <c:v>48676</c:v>
                </c:pt>
                <c:pt idx="48677">
                  <c:v>48677</c:v>
                </c:pt>
                <c:pt idx="48678">
                  <c:v>48678</c:v>
                </c:pt>
                <c:pt idx="48679">
                  <c:v>48679</c:v>
                </c:pt>
                <c:pt idx="48680">
                  <c:v>48680</c:v>
                </c:pt>
                <c:pt idx="48681">
                  <c:v>48681</c:v>
                </c:pt>
                <c:pt idx="48682">
                  <c:v>48682</c:v>
                </c:pt>
                <c:pt idx="48683">
                  <c:v>48683</c:v>
                </c:pt>
                <c:pt idx="48684">
                  <c:v>48684</c:v>
                </c:pt>
                <c:pt idx="48685">
                  <c:v>48685</c:v>
                </c:pt>
                <c:pt idx="48686">
                  <c:v>48686</c:v>
                </c:pt>
                <c:pt idx="48687">
                  <c:v>48687</c:v>
                </c:pt>
                <c:pt idx="48688">
                  <c:v>48688</c:v>
                </c:pt>
                <c:pt idx="48689">
                  <c:v>48689</c:v>
                </c:pt>
                <c:pt idx="48690">
                  <c:v>48690</c:v>
                </c:pt>
                <c:pt idx="48691">
                  <c:v>48691</c:v>
                </c:pt>
                <c:pt idx="48692">
                  <c:v>48692</c:v>
                </c:pt>
                <c:pt idx="48693">
                  <c:v>48693</c:v>
                </c:pt>
                <c:pt idx="48694">
                  <c:v>48694</c:v>
                </c:pt>
                <c:pt idx="48695">
                  <c:v>48695</c:v>
                </c:pt>
                <c:pt idx="48696">
                  <c:v>48696</c:v>
                </c:pt>
                <c:pt idx="48697">
                  <c:v>48697</c:v>
                </c:pt>
                <c:pt idx="48698">
                  <c:v>48698</c:v>
                </c:pt>
                <c:pt idx="48699">
                  <c:v>48699</c:v>
                </c:pt>
                <c:pt idx="48700">
                  <c:v>48700</c:v>
                </c:pt>
                <c:pt idx="48701">
                  <c:v>48701</c:v>
                </c:pt>
                <c:pt idx="48702">
                  <c:v>48702</c:v>
                </c:pt>
                <c:pt idx="48703">
                  <c:v>48703</c:v>
                </c:pt>
                <c:pt idx="48704">
                  <c:v>48704</c:v>
                </c:pt>
                <c:pt idx="48705">
                  <c:v>48705</c:v>
                </c:pt>
                <c:pt idx="48706">
                  <c:v>48706</c:v>
                </c:pt>
                <c:pt idx="48707">
                  <c:v>48707</c:v>
                </c:pt>
                <c:pt idx="48708">
                  <c:v>48708</c:v>
                </c:pt>
                <c:pt idx="48709">
                  <c:v>48709</c:v>
                </c:pt>
                <c:pt idx="48710">
                  <c:v>48710</c:v>
                </c:pt>
                <c:pt idx="48711">
                  <c:v>48711</c:v>
                </c:pt>
                <c:pt idx="48712">
                  <c:v>48712</c:v>
                </c:pt>
                <c:pt idx="48713">
                  <c:v>48713</c:v>
                </c:pt>
                <c:pt idx="48714">
                  <c:v>48714</c:v>
                </c:pt>
                <c:pt idx="48715">
                  <c:v>48715</c:v>
                </c:pt>
                <c:pt idx="48716">
                  <c:v>48716</c:v>
                </c:pt>
                <c:pt idx="48717">
                  <c:v>48717</c:v>
                </c:pt>
                <c:pt idx="48718">
                  <c:v>48718</c:v>
                </c:pt>
                <c:pt idx="48719">
                  <c:v>48719</c:v>
                </c:pt>
                <c:pt idx="48720">
                  <c:v>48720</c:v>
                </c:pt>
                <c:pt idx="48721">
                  <c:v>48721</c:v>
                </c:pt>
                <c:pt idx="48722">
                  <c:v>48722</c:v>
                </c:pt>
                <c:pt idx="48723">
                  <c:v>48723</c:v>
                </c:pt>
                <c:pt idx="48724">
                  <c:v>48724</c:v>
                </c:pt>
                <c:pt idx="48725">
                  <c:v>48725</c:v>
                </c:pt>
                <c:pt idx="48726">
                  <c:v>48726</c:v>
                </c:pt>
                <c:pt idx="48727">
                  <c:v>48727</c:v>
                </c:pt>
                <c:pt idx="48728">
                  <c:v>48728</c:v>
                </c:pt>
                <c:pt idx="48729">
                  <c:v>48729</c:v>
                </c:pt>
                <c:pt idx="48730">
                  <c:v>48730</c:v>
                </c:pt>
                <c:pt idx="48731">
                  <c:v>48731</c:v>
                </c:pt>
                <c:pt idx="48732">
                  <c:v>48732</c:v>
                </c:pt>
                <c:pt idx="48733">
                  <c:v>48733</c:v>
                </c:pt>
                <c:pt idx="48734">
                  <c:v>48734</c:v>
                </c:pt>
                <c:pt idx="48735">
                  <c:v>48735</c:v>
                </c:pt>
                <c:pt idx="48736">
                  <c:v>48736</c:v>
                </c:pt>
                <c:pt idx="48737">
                  <c:v>48737</c:v>
                </c:pt>
                <c:pt idx="48738">
                  <c:v>48738</c:v>
                </c:pt>
                <c:pt idx="48739">
                  <c:v>48739</c:v>
                </c:pt>
                <c:pt idx="48740">
                  <c:v>48740</c:v>
                </c:pt>
                <c:pt idx="48741">
                  <c:v>48741</c:v>
                </c:pt>
                <c:pt idx="48742">
                  <c:v>48742</c:v>
                </c:pt>
                <c:pt idx="48743">
                  <c:v>48743</c:v>
                </c:pt>
                <c:pt idx="48744">
                  <c:v>48744</c:v>
                </c:pt>
                <c:pt idx="48745">
                  <c:v>48745</c:v>
                </c:pt>
                <c:pt idx="48746">
                  <c:v>48746</c:v>
                </c:pt>
                <c:pt idx="48747">
                  <c:v>48747</c:v>
                </c:pt>
                <c:pt idx="48748">
                  <c:v>48748</c:v>
                </c:pt>
                <c:pt idx="48749">
                  <c:v>48749</c:v>
                </c:pt>
                <c:pt idx="48750">
                  <c:v>48750</c:v>
                </c:pt>
                <c:pt idx="48751">
                  <c:v>48751</c:v>
                </c:pt>
                <c:pt idx="48752">
                  <c:v>48752</c:v>
                </c:pt>
                <c:pt idx="48753">
                  <c:v>48753</c:v>
                </c:pt>
                <c:pt idx="48754">
                  <c:v>48754</c:v>
                </c:pt>
                <c:pt idx="48755">
                  <c:v>48755</c:v>
                </c:pt>
                <c:pt idx="48756">
                  <c:v>48756</c:v>
                </c:pt>
                <c:pt idx="48757">
                  <c:v>48757</c:v>
                </c:pt>
                <c:pt idx="48758">
                  <c:v>48758</c:v>
                </c:pt>
                <c:pt idx="48759">
                  <c:v>48759</c:v>
                </c:pt>
                <c:pt idx="48760">
                  <c:v>48760</c:v>
                </c:pt>
                <c:pt idx="48761">
                  <c:v>48761</c:v>
                </c:pt>
                <c:pt idx="48762">
                  <c:v>48762</c:v>
                </c:pt>
                <c:pt idx="48763">
                  <c:v>48763</c:v>
                </c:pt>
                <c:pt idx="48764">
                  <c:v>48764</c:v>
                </c:pt>
                <c:pt idx="48765">
                  <c:v>48765</c:v>
                </c:pt>
                <c:pt idx="48766">
                  <c:v>48766</c:v>
                </c:pt>
                <c:pt idx="48767">
                  <c:v>48767</c:v>
                </c:pt>
                <c:pt idx="48768">
                  <c:v>48768</c:v>
                </c:pt>
                <c:pt idx="48769">
                  <c:v>48769</c:v>
                </c:pt>
                <c:pt idx="48770">
                  <c:v>48770</c:v>
                </c:pt>
                <c:pt idx="48771">
                  <c:v>48771</c:v>
                </c:pt>
                <c:pt idx="48772">
                  <c:v>48772</c:v>
                </c:pt>
                <c:pt idx="48773">
                  <c:v>48773</c:v>
                </c:pt>
                <c:pt idx="48774">
                  <c:v>48774</c:v>
                </c:pt>
                <c:pt idx="48775">
                  <c:v>48775</c:v>
                </c:pt>
                <c:pt idx="48776">
                  <c:v>48776</c:v>
                </c:pt>
                <c:pt idx="48777">
                  <c:v>48777</c:v>
                </c:pt>
                <c:pt idx="48778">
                  <c:v>48778</c:v>
                </c:pt>
                <c:pt idx="48779">
                  <c:v>48779</c:v>
                </c:pt>
                <c:pt idx="48780">
                  <c:v>48780</c:v>
                </c:pt>
                <c:pt idx="48781">
                  <c:v>48781</c:v>
                </c:pt>
                <c:pt idx="48782">
                  <c:v>48782</c:v>
                </c:pt>
                <c:pt idx="48783">
                  <c:v>48783</c:v>
                </c:pt>
                <c:pt idx="48784">
                  <c:v>48784</c:v>
                </c:pt>
                <c:pt idx="48785">
                  <c:v>48785</c:v>
                </c:pt>
                <c:pt idx="48786">
                  <c:v>48786</c:v>
                </c:pt>
                <c:pt idx="48787">
                  <c:v>48787</c:v>
                </c:pt>
                <c:pt idx="48788">
                  <c:v>48788</c:v>
                </c:pt>
                <c:pt idx="48789">
                  <c:v>48789</c:v>
                </c:pt>
                <c:pt idx="48790">
                  <c:v>48790</c:v>
                </c:pt>
                <c:pt idx="48791">
                  <c:v>48791</c:v>
                </c:pt>
                <c:pt idx="48792">
                  <c:v>48792</c:v>
                </c:pt>
                <c:pt idx="48793">
                  <c:v>48793</c:v>
                </c:pt>
                <c:pt idx="48794">
                  <c:v>48794</c:v>
                </c:pt>
                <c:pt idx="48795">
                  <c:v>48795</c:v>
                </c:pt>
                <c:pt idx="48796">
                  <c:v>48796</c:v>
                </c:pt>
                <c:pt idx="48797">
                  <c:v>48797</c:v>
                </c:pt>
                <c:pt idx="48798">
                  <c:v>48798</c:v>
                </c:pt>
                <c:pt idx="48799">
                  <c:v>48799</c:v>
                </c:pt>
                <c:pt idx="48800">
                  <c:v>48800</c:v>
                </c:pt>
                <c:pt idx="48801">
                  <c:v>48801</c:v>
                </c:pt>
                <c:pt idx="48802">
                  <c:v>48802</c:v>
                </c:pt>
                <c:pt idx="48803">
                  <c:v>48803</c:v>
                </c:pt>
                <c:pt idx="48804">
                  <c:v>48804</c:v>
                </c:pt>
                <c:pt idx="48805">
                  <c:v>48805</c:v>
                </c:pt>
                <c:pt idx="48806">
                  <c:v>48806</c:v>
                </c:pt>
                <c:pt idx="48807">
                  <c:v>48807</c:v>
                </c:pt>
                <c:pt idx="48808">
                  <c:v>48808</c:v>
                </c:pt>
                <c:pt idx="48809">
                  <c:v>48809</c:v>
                </c:pt>
                <c:pt idx="48810">
                  <c:v>48810</c:v>
                </c:pt>
                <c:pt idx="48811">
                  <c:v>48811</c:v>
                </c:pt>
                <c:pt idx="48812">
                  <c:v>48812</c:v>
                </c:pt>
                <c:pt idx="48813">
                  <c:v>48813</c:v>
                </c:pt>
                <c:pt idx="48814">
                  <c:v>48814</c:v>
                </c:pt>
                <c:pt idx="48815">
                  <c:v>48815</c:v>
                </c:pt>
                <c:pt idx="48816">
                  <c:v>48816</c:v>
                </c:pt>
                <c:pt idx="48817">
                  <c:v>48817</c:v>
                </c:pt>
                <c:pt idx="48818">
                  <c:v>48818</c:v>
                </c:pt>
                <c:pt idx="48819">
                  <c:v>48819</c:v>
                </c:pt>
                <c:pt idx="48820">
                  <c:v>48820</c:v>
                </c:pt>
                <c:pt idx="48821">
                  <c:v>48821</c:v>
                </c:pt>
                <c:pt idx="48822">
                  <c:v>48822</c:v>
                </c:pt>
                <c:pt idx="48823">
                  <c:v>48823</c:v>
                </c:pt>
                <c:pt idx="48824">
                  <c:v>48824</c:v>
                </c:pt>
                <c:pt idx="48825">
                  <c:v>48825</c:v>
                </c:pt>
                <c:pt idx="48826">
                  <c:v>48826</c:v>
                </c:pt>
                <c:pt idx="48827">
                  <c:v>48827</c:v>
                </c:pt>
                <c:pt idx="48828">
                  <c:v>48828</c:v>
                </c:pt>
                <c:pt idx="48829">
                  <c:v>48829</c:v>
                </c:pt>
                <c:pt idx="48830">
                  <c:v>48830</c:v>
                </c:pt>
                <c:pt idx="48831">
                  <c:v>48831</c:v>
                </c:pt>
                <c:pt idx="48832">
                  <c:v>48832</c:v>
                </c:pt>
                <c:pt idx="48833">
                  <c:v>48833</c:v>
                </c:pt>
                <c:pt idx="48834">
                  <c:v>48834</c:v>
                </c:pt>
                <c:pt idx="48835">
                  <c:v>48835</c:v>
                </c:pt>
                <c:pt idx="48836">
                  <c:v>48836</c:v>
                </c:pt>
                <c:pt idx="48837">
                  <c:v>48837</c:v>
                </c:pt>
                <c:pt idx="48838">
                  <c:v>48838</c:v>
                </c:pt>
                <c:pt idx="48839">
                  <c:v>48839</c:v>
                </c:pt>
                <c:pt idx="48840">
                  <c:v>48840</c:v>
                </c:pt>
                <c:pt idx="48841">
                  <c:v>48841</c:v>
                </c:pt>
                <c:pt idx="48842">
                  <c:v>48842</c:v>
                </c:pt>
                <c:pt idx="48843">
                  <c:v>48843</c:v>
                </c:pt>
                <c:pt idx="48844">
                  <c:v>48844</c:v>
                </c:pt>
                <c:pt idx="48845">
                  <c:v>48845</c:v>
                </c:pt>
                <c:pt idx="48846">
                  <c:v>48846</c:v>
                </c:pt>
                <c:pt idx="48847">
                  <c:v>48847</c:v>
                </c:pt>
                <c:pt idx="48848">
                  <c:v>48848</c:v>
                </c:pt>
                <c:pt idx="48849">
                  <c:v>48849</c:v>
                </c:pt>
                <c:pt idx="48850">
                  <c:v>48850</c:v>
                </c:pt>
                <c:pt idx="48851">
                  <c:v>48851</c:v>
                </c:pt>
                <c:pt idx="48852">
                  <c:v>48852</c:v>
                </c:pt>
                <c:pt idx="48853">
                  <c:v>48853</c:v>
                </c:pt>
                <c:pt idx="48854">
                  <c:v>48854</c:v>
                </c:pt>
                <c:pt idx="48855">
                  <c:v>48855</c:v>
                </c:pt>
                <c:pt idx="48856">
                  <c:v>48856</c:v>
                </c:pt>
                <c:pt idx="48857">
                  <c:v>48857</c:v>
                </c:pt>
                <c:pt idx="48858">
                  <c:v>48858</c:v>
                </c:pt>
                <c:pt idx="48859">
                  <c:v>48859</c:v>
                </c:pt>
                <c:pt idx="48860">
                  <c:v>48860</c:v>
                </c:pt>
                <c:pt idx="48861">
                  <c:v>48861</c:v>
                </c:pt>
                <c:pt idx="48862">
                  <c:v>48862</c:v>
                </c:pt>
                <c:pt idx="48863">
                  <c:v>48863</c:v>
                </c:pt>
                <c:pt idx="48864">
                  <c:v>48864</c:v>
                </c:pt>
                <c:pt idx="48865">
                  <c:v>48865</c:v>
                </c:pt>
                <c:pt idx="48866">
                  <c:v>48866</c:v>
                </c:pt>
                <c:pt idx="48867">
                  <c:v>48867</c:v>
                </c:pt>
                <c:pt idx="48868">
                  <c:v>48868</c:v>
                </c:pt>
                <c:pt idx="48869">
                  <c:v>48869</c:v>
                </c:pt>
                <c:pt idx="48870">
                  <c:v>48870</c:v>
                </c:pt>
                <c:pt idx="48871">
                  <c:v>48871</c:v>
                </c:pt>
                <c:pt idx="48872">
                  <c:v>48872</c:v>
                </c:pt>
                <c:pt idx="48873">
                  <c:v>48873</c:v>
                </c:pt>
                <c:pt idx="48874">
                  <c:v>48874</c:v>
                </c:pt>
                <c:pt idx="48875">
                  <c:v>48875</c:v>
                </c:pt>
                <c:pt idx="48876">
                  <c:v>48876</c:v>
                </c:pt>
                <c:pt idx="48877">
                  <c:v>48877</c:v>
                </c:pt>
                <c:pt idx="48878">
                  <c:v>48878</c:v>
                </c:pt>
                <c:pt idx="48879">
                  <c:v>48879</c:v>
                </c:pt>
                <c:pt idx="48880">
                  <c:v>48880</c:v>
                </c:pt>
                <c:pt idx="48881">
                  <c:v>48881</c:v>
                </c:pt>
                <c:pt idx="48882">
                  <c:v>48882</c:v>
                </c:pt>
                <c:pt idx="48883">
                  <c:v>48883</c:v>
                </c:pt>
                <c:pt idx="48884">
                  <c:v>48884</c:v>
                </c:pt>
                <c:pt idx="48885">
                  <c:v>48885</c:v>
                </c:pt>
                <c:pt idx="48886">
                  <c:v>48886</c:v>
                </c:pt>
                <c:pt idx="48887">
                  <c:v>48887</c:v>
                </c:pt>
                <c:pt idx="48888">
                  <c:v>48888</c:v>
                </c:pt>
                <c:pt idx="48889">
                  <c:v>48889</c:v>
                </c:pt>
                <c:pt idx="48890">
                  <c:v>48890</c:v>
                </c:pt>
                <c:pt idx="48891">
                  <c:v>48891</c:v>
                </c:pt>
                <c:pt idx="48892">
                  <c:v>48892</c:v>
                </c:pt>
                <c:pt idx="48893">
                  <c:v>48893</c:v>
                </c:pt>
                <c:pt idx="48894">
                  <c:v>48894</c:v>
                </c:pt>
                <c:pt idx="48895">
                  <c:v>48895</c:v>
                </c:pt>
                <c:pt idx="48896">
                  <c:v>48896</c:v>
                </c:pt>
                <c:pt idx="48897">
                  <c:v>48897</c:v>
                </c:pt>
                <c:pt idx="48898">
                  <c:v>48898</c:v>
                </c:pt>
                <c:pt idx="48899">
                  <c:v>48899</c:v>
                </c:pt>
                <c:pt idx="48900">
                  <c:v>48900</c:v>
                </c:pt>
                <c:pt idx="48901">
                  <c:v>48901</c:v>
                </c:pt>
                <c:pt idx="48902">
                  <c:v>48902</c:v>
                </c:pt>
                <c:pt idx="48903">
                  <c:v>48903</c:v>
                </c:pt>
                <c:pt idx="48904">
                  <c:v>48904</c:v>
                </c:pt>
                <c:pt idx="48905">
                  <c:v>48905</c:v>
                </c:pt>
                <c:pt idx="48906">
                  <c:v>48906</c:v>
                </c:pt>
                <c:pt idx="48907">
                  <c:v>48907</c:v>
                </c:pt>
                <c:pt idx="48908">
                  <c:v>48908</c:v>
                </c:pt>
                <c:pt idx="48909">
                  <c:v>48909</c:v>
                </c:pt>
                <c:pt idx="48910">
                  <c:v>48910</c:v>
                </c:pt>
                <c:pt idx="48911">
                  <c:v>48911</c:v>
                </c:pt>
                <c:pt idx="48912">
                  <c:v>48912</c:v>
                </c:pt>
                <c:pt idx="48913">
                  <c:v>48913</c:v>
                </c:pt>
                <c:pt idx="48914">
                  <c:v>48914</c:v>
                </c:pt>
                <c:pt idx="48915">
                  <c:v>48915</c:v>
                </c:pt>
                <c:pt idx="48916">
                  <c:v>48916</c:v>
                </c:pt>
                <c:pt idx="48917">
                  <c:v>48917</c:v>
                </c:pt>
                <c:pt idx="48918">
                  <c:v>48918</c:v>
                </c:pt>
                <c:pt idx="48919">
                  <c:v>48919</c:v>
                </c:pt>
                <c:pt idx="48920">
                  <c:v>48920</c:v>
                </c:pt>
                <c:pt idx="48921">
                  <c:v>48921</c:v>
                </c:pt>
                <c:pt idx="48922">
                  <c:v>48922</c:v>
                </c:pt>
                <c:pt idx="48923">
                  <c:v>48923</c:v>
                </c:pt>
                <c:pt idx="48924">
                  <c:v>48924</c:v>
                </c:pt>
                <c:pt idx="48925">
                  <c:v>48925</c:v>
                </c:pt>
                <c:pt idx="48926">
                  <c:v>48926</c:v>
                </c:pt>
                <c:pt idx="48927">
                  <c:v>48927</c:v>
                </c:pt>
                <c:pt idx="48928">
                  <c:v>48928</c:v>
                </c:pt>
                <c:pt idx="48929">
                  <c:v>48929</c:v>
                </c:pt>
                <c:pt idx="48930">
                  <c:v>48930</c:v>
                </c:pt>
                <c:pt idx="48931">
                  <c:v>48931</c:v>
                </c:pt>
                <c:pt idx="48932">
                  <c:v>48932</c:v>
                </c:pt>
                <c:pt idx="48933">
                  <c:v>48933</c:v>
                </c:pt>
                <c:pt idx="48934">
                  <c:v>48934</c:v>
                </c:pt>
                <c:pt idx="48935">
                  <c:v>48935</c:v>
                </c:pt>
                <c:pt idx="48936">
                  <c:v>48936</c:v>
                </c:pt>
                <c:pt idx="48937">
                  <c:v>48937</c:v>
                </c:pt>
                <c:pt idx="48938">
                  <c:v>48938</c:v>
                </c:pt>
                <c:pt idx="48939">
                  <c:v>48939</c:v>
                </c:pt>
                <c:pt idx="48940">
                  <c:v>48940</c:v>
                </c:pt>
                <c:pt idx="48941">
                  <c:v>48941</c:v>
                </c:pt>
                <c:pt idx="48942">
                  <c:v>48942</c:v>
                </c:pt>
                <c:pt idx="48943">
                  <c:v>48943</c:v>
                </c:pt>
                <c:pt idx="48944">
                  <c:v>48944</c:v>
                </c:pt>
                <c:pt idx="48945">
                  <c:v>48945</c:v>
                </c:pt>
                <c:pt idx="48946">
                  <c:v>48946</c:v>
                </c:pt>
                <c:pt idx="48947">
                  <c:v>48947</c:v>
                </c:pt>
                <c:pt idx="48948">
                  <c:v>48948</c:v>
                </c:pt>
                <c:pt idx="48949">
                  <c:v>48949</c:v>
                </c:pt>
                <c:pt idx="48950">
                  <c:v>48950</c:v>
                </c:pt>
                <c:pt idx="48951">
                  <c:v>48951</c:v>
                </c:pt>
                <c:pt idx="48952">
                  <c:v>48952</c:v>
                </c:pt>
                <c:pt idx="48953">
                  <c:v>48953</c:v>
                </c:pt>
                <c:pt idx="48954">
                  <c:v>48954</c:v>
                </c:pt>
                <c:pt idx="48955">
                  <c:v>48955</c:v>
                </c:pt>
                <c:pt idx="48956">
                  <c:v>48956</c:v>
                </c:pt>
                <c:pt idx="48957">
                  <c:v>48957</c:v>
                </c:pt>
                <c:pt idx="48958">
                  <c:v>48958</c:v>
                </c:pt>
                <c:pt idx="48959">
                  <c:v>48959</c:v>
                </c:pt>
                <c:pt idx="48960">
                  <c:v>48960</c:v>
                </c:pt>
                <c:pt idx="48961">
                  <c:v>48961</c:v>
                </c:pt>
                <c:pt idx="48962">
                  <c:v>48962</c:v>
                </c:pt>
                <c:pt idx="48963">
                  <c:v>48963</c:v>
                </c:pt>
                <c:pt idx="48964">
                  <c:v>48964</c:v>
                </c:pt>
                <c:pt idx="48965">
                  <c:v>48965</c:v>
                </c:pt>
                <c:pt idx="48966">
                  <c:v>48966</c:v>
                </c:pt>
                <c:pt idx="48967">
                  <c:v>48967</c:v>
                </c:pt>
                <c:pt idx="48968">
                  <c:v>48968</c:v>
                </c:pt>
                <c:pt idx="48969">
                  <c:v>48969</c:v>
                </c:pt>
                <c:pt idx="48970">
                  <c:v>48970</c:v>
                </c:pt>
                <c:pt idx="48971">
                  <c:v>48971</c:v>
                </c:pt>
                <c:pt idx="48972">
                  <c:v>48972</c:v>
                </c:pt>
                <c:pt idx="48973">
                  <c:v>48973</c:v>
                </c:pt>
                <c:pt idx="48974">
                  <c:v>48974</c:v>
                </c:pt>
                <c:pt idx="48975">
                  <c:v>48975</c:v>
                </c:pt>
                <c:pt idx="48976">
                  <c:v>48976</c:v>
                </c:pt>
                <c:pt idx="48977">
                  <c:v>48977</c:v>
                </c:pt>
                <c:pt idx="48978">
                  <c:v>48978</c:v>
                </c:pt>
                <c:pt idx="48979">
                  <c:v>48979</c:v>
                </c:pt>
                <c:pt idx="48980">
                  <c:v>48980</c:v>
                </c:pt>
                <c:pt idx="48981">
                  <c:v>48981</c:v>
                </c:pt>
                <c:pt idx="48982">
                  <c:v>48982</c:v>
                </c:pt>
                <c:pt idx="48983">
                  <c:v>48983</c:v>
                </c:pt>
                <c:pt idx="48984">
                  <c:v>48984</c:v>
                </c:pt>
                <c:pt idx="48985">
                  <c:v>48985</c:v>
                </c:pt>
                <c:pt idx="48986">
                  <c:v>48986</c:v>
                </c:pt>
                <c:pt idx="48987">
                  <c:v>48987</c:v>
                </c:pt>
                <c:pt idx="48988">
                  <c:v>48988</c:v>
                </c:pt>
                <c:pt idx="48989">
                  <c:v>48989</c:v>
                </c:pt>
                <c:pt idx="48990">
                  <c:v>48990</c:v>
                </c:pt>
                <c:pt idx="48991">
                  <c:v>48991</c:v>
                </c:pt>
                <c:pt idx="48992">
                  <c:v>48992</c:v>
                </c:pt>
                <c:pt idx="48993">
                  <c:v>48993</c:v>
                </c:pt>
                <c:pt idx="48994">
                  <c:v>48994</c:v>
                </c:pt>
                <c:pt idx="48995">
                  <c:v>48995</c:v>
                </c:pt>
                <c:pt idx="48996">
                  <c:v>48996</c:v>
                </c:pt>
                <c:pt idx="48997">
                  <c:v>48997</c:v>
                </c:pt>
                <c:pt idx="48998">
                  <c:v>48998</c:v>
                </c:pt>
                <c:pt idx="48999">
                  <c:v>48999</c:v>
                </c:pt>
                <c:pt idx="49000">
                  <c:v>49000</c:v>
                </c:pt>
                <c:pt idx="49001">
                  <c:v>49001</c:v>
                </c:pt>
                <c:pt idx="49002">
                  <c:v>49002</c:v>
                </c:pt>
                <c:pt idx="49003">
                  <c:v>49003</c:v>
                </c:pt>
                <c:pt idx="49004">
                  <c:v>49004</c:v>
                </c:pt>
                <c:pt idx="49005">
                  <c:v>49005</c:v>
                </c:pt>
                <c:pt idx="49006">
                  <c:v>49006</c:v>
                </c:pt>
                <c:pt idx="49007">
                  <c:v>49007</c:v>
                </c:pt>
                <c:pt idx="49008">
                  <c:v>49008</c:v>
                </c:pt>
                <c:pt idx="49009">
                  <c:v>49009</c:v>
                </c:pt>
                <c:pt idx="49010">
                  <c:v>49010</c:v>
                </c:pt>
                <c:pt idx="49011">
                  <c:v>49011</c:v>
                </c:pt>
                <c:pt idx="49012">
                  <c:v>49012</c:v>
                </c:pt>
                <c:pt idx="49013">
                  <c:v>49013</c:v>
                </c:pt>
                <c:pt idx="49014">
                  <c:v>49014</c:v>
                </c:pt>
                <c:pt idx="49015">
                  <c:v>49015</c:v>
                </c:pt>
                <c:pt idx="49016">
                  <c:v>49016</c:v>
                </c:pt>
                <c:pt idx="49017">
                  <c:v>49017</c:v>
                </c:pt>
                <c:pt idx="49018">
                  <c:v>49018</c:v>
                </c:pt>
                <c:pt idx="49019">
                  <c:v>49019</c:v>
                </c:pt>
                <c:pt idx="49020">
                  <c:v>49020</c:v>
                </c:pt>
                <c:pt idx="49021">
                  <c:v>49021</c:v>
                </c:pt>
                <c:pt idx="49022">
                  <c:v>49022</c:v>
                </c:pt>
                <c:pt idx="49023">
                  <c:v>49023</c:v>
                </c:pt>
                <c:pt idx="49024">
                  <c:v>49024</c:v>
                </c:pt>
                <c:pt idx="49025">
                  <c:v>49025</c:v>
                </c:pt>
                <c:pt idx="49026">
                  <c:v>49026</c:v>
                </c:pt>
                <c:pt idx="49027">
                  <c:v>49027</c:v>
                </c:pt>
                <c:pt idx="49028">
                  <c:v>49028</c:v>
                </c:pt>
                <c:pt idx="49029">
                  <c:v>49029</c:v>
                </c:pt>
                <c:pt idx="49030">
                  <c:v>49030</c:v>
                </c:pt>
                <c:pt idx="49031">
                  <c:v>49031</c:v>
                </c:pt>
                <c:pt idx="49032">
                  <c:v>49032</c:v>
                </c:pt>
                <c:pt idx="49033">
                  <c:v>49033</c:v>
                </c:pt>
                <c:pt idx="49034">
                  <c:v>49034</c:v>
                </c:pt>
                <c:pt idx="49035">
                  <c:v>49035</c:v>
                </c:pt>
                <c:pt idx="49036">
                  <c:v>49036</c:v>
                </c:pt>
                <c:pt idx="49037">
                  <c:v>49037</c:v>
                </c:pt>
                <c:pt idx="49038">
                  <c:v>49038</c:v>
                </c:pt>
                <c:pt idx="49039">
                  <c:v>49039</c:v>
                </c:pt>
                <c:pt idx="49040">
                  <c:v>49040</c:v>
                </c:pt>
                <c:pt idx="49041">
                  <c:v>49041</c:v>
                </c:pt>
                <c:pt idx="49042">
                  <c:v>49042</c:v>
                </c:pt>
                <c:pt idx="49043">
                  <c:v>49043</c:v>
                </c:pt>
                <c:pt idx="49044">
                  <c:v>49044</c:v>
                </c:pt>
                <c:pt idx="49045">
                  <c:v>49045</c:v>
                </c:pt>
                <c:pt idx="49046">
                  <c:v>49046</c:v>
                </c:pt>
                <c:pt idx="49047">
                  <c:v>49047</c:v>
                </c:pt>
                <c:pt idx="49048">
                  <c:v>49048</c:v>
                </c:pt>
                <c:pt idx="49049">
                  <c:v>49049</c:v>
                </c:pt>
                <c:pt idx="49050">
                  <c:v>49050</c:v>
                </c:pt>
                <c:pt idx="49051">
                  <c:v>49051</c:v>
                </c:pt>
                <c:pt idx="49052">
                  <c:v>49052</c:v>
                </c:pt>
                <c:pt idx="49053">
                  <c:v>49053</c:v>
                </c:pt>
                <c:pt idx="49054">
                  <c:v>49054</c:v>
                </c:pt>
                <c:pt idx="49055">
                  <c:v>49055</c:v>
                </c:pt>
                <c:pt idx="49056">
                  <c:v>49056</c:v>
                </c:pt>
                <c:pt idx="49057">
                  <c:v>49057</c:v>
                </c:pt>
                <c:pt idx="49058">
                  <c:v>49058</c:v>
                </c:pt>
                <c:pt idx="49059">
                  <c:v>49059</c:v>
                </c:pt>
                <c:pt idx="49060">
                  <c:v>49060</c:v>
                </c:pt>
                <c:pt idx="49061">
                  <c:v>49061</c:v>
                </c:pt>
                <c:pt idx="49062">
                  <c:v>49062</c:v>
                </c:pt>
                <c:pt idx="49063">
                  <c:v>49063</c:v>
                </c:pt>
                <c:pt idx="49064">
                  <c:v>49064</c:v>
                </c:pt>
                <c:pt idx="49065">
                  <c:v>49065</c:v>
                </c:pt>
                <c:pt idx="49066">
                  <c:v>49066</c:v>
                </c:pt>
                <c:pt idx="49067">
                  <c:v>49067</c:v>
                </c:pt>
                <c:pt idx="49068">
                  <c:v>49068</c:v>
                </c:pt>
                <c:pt idx="49069">
                  <c:v>49069</c:v>
                </c:pt>
                <c:pt idx="49070">
                  <c:v>49070</c:v>
                </c:pt>
                <c:pt idx="49071">
                  <c:v>49071</c:v>
                </c:pt>
                <c:pt idx="49072">
                  <c:v>49072</c:v>
                </c:pt>
                <c:pt idx="49073">
                  <c:v>49073</c:v>
                </c:pt>
                <c:pt idx="49074">
                  <c:v>49074</c:v>
                </c:pt>
                <c:pt idx="49075">
                  <c:v>49075</c:v>
                </c:pt>
                <c:pt idx="49076">
                  <c:v>49076</c:v>
                </c:pt>
                <c:pt idx="49077">
                  <c:v>49077</c:v>
                </c:pt>
                <c:pt idx="49078">
                  <c:v>49078</c:v>
                </c:pt>
                <c:pt idx="49079">
                  <c:v>49079</c:v>
                </c:pt>
                <c:pt idx="49080">
                  <c:v>49080</c:v>
                </c:pt>
                <c:pt idx="49081">
                  <c:v>49081</c:v>
                </c:pt>
                <c:pt idx="49082">
                  <c:v>49082</c:v>
                </c:pt>
                <c:pt idx="49083">
                  <c:v>49083</c:v>
                </c:pt>
                <c:pt idx="49084">
                  <c:v>49084</c:v>
                </c:pt>
                <c:pt idx="49085">
                  <c:v>49085</c:v>
                </c:pt>
                <c:pt idx="49086">
                  <c:v>49086</c:v>
                </c:pt>
                <c:pt idx="49087">
                  <c:v>49087</c:v>
                </c:pt>
                <c:pt idx="49088">
                  <c:v>49088</c:v>
                </c:pt>
                <c:pt idx="49089">
                  <c:v>49089</c:v>
                </c:pt>
                <c:pt idx="49090">
                  <c:v>49090</c:v>
                </c:pt>
                <c:pt idx="49091">
                  <c:v>49091</c:v>
                </c:pt>
                <c:pt idx="49092">
                  <c:v>49092</c:v>
                </c:pt>
                <c:pt idx="49093">
                  <c:v>49093</c:v>
                </c:pt>
                <c:pt idx="49094">
                  <c:v>49094</c:v>
                </c:pt>
                <c:pt idx="49095">
                  <c:v>49095</c:v>
                </c:pt>
                <c:pt idx="49096">
                  <c:v>49096</c:v>
                </c:pt>
                <c:pt idx="49097">
                  <c:v>49097</c:v>
                </c:pt>
                <c:pt idx="49098">
                  <c:v>49098</c:v>
                </c:pt>
                <c:pt idx="49099">
                  <c:v>49099</c:v>
                </c:pt>
                <c:pt idx="49100">
                  <c:v>49100</c:v>
                </c:pt>
                <c:pt idx="49101">
                  <c:v>49101</c:v>
                </c:pt>
                <c:pt idx="49102">
                  <c:v>49102</c:v>
                </c:pt>
                <c:pt idx="49103">
                  <c:v>49103</c:v>
                </c:pt>
                <c:pt idx="49104">
                  <c:v>49104</c:v>
                </c:pt>
                <c:pt idx="49105">
                  <c:v>49105</c:v>
                </c:pt>
                <c:pt idx="49106">
                  <c:v>49106</c:v>
                </c:pt>
                <c:pt idx="49107">
                  <c:v>49107</c:v>
                </c:pt>
                <c:pt idx="49108">
                  <c:v>49108</c:v>
                </c:pt>
                <c:pt idx="49109">
                  <c:v>49109</c:v>
                </c:pt>
                <c:pt idx="49110">
                  <c:v>49110</c:v>
                </c:pt>
                <c:pt idx="49111">
                  <c:v>49111</c:v>
                </c:pt>
                <c:pt idx="49112">
                  <c:v>49112</c:v>
                </c:pt>
                <c:pt idx="49113">
                  <c:v>49113</c:v>
                </c:pt>
                <c:pt idx="49114">
                  <c:v>49114</c:v>
                </c:pt>
                <c:pt idx="49115">
                  <c:v>49115</c:v>
                </c:pt>
                <c:pt idx="49116">
                  <c:v>49116</c:v>
                </c:pt>
                <c:pt idx="49117">
                  <c:v>49117</c:v>
                </c:pt>
                <c:pt idx="49118">
                  <c:v>49118</c:v>
                </c:pt>
                <c:pt idx="49119">
                  <c:v>49119</c:v>
                </c:pt>
                <c:pt idx="49120">
                  <c:v>49120</c:v>
                </c:pt>
                <c:pt idx="49121">
                  <c:v>49121</c:v>
                </c:pt>
                <c:pt idx="49122">
                  <c:v>49122</c:v>
                </c:pt>
                <c:pt idx="49123">
                  <c:v>49123</c:v>
                </c:pt>
                <c:pt idx="49124">
                  <c:v>49124</c:v>
                </c:pt>
                <c:pt idx="49125">
                  <c:v>49125</c:v>
                </c:pt>
                <c:pt idx="49126">
                  <c:v>49126</c:v>
                </c:pt>
                <c:pt idx="49127">
                  <c:v>49127</c:v>
                </c:pt>
                <c:pt idx="49128">
                  <c:v>49128</c:v>
                </c:pt>
                <c:pt idx="49129">
                  <c:v>49129</c:v>
                </c:pt>
                <c:pt idx="49130">
                  <c:v>49130</c:v>
                </c:pt>
                <c:pt idx="49131">
                  <c:v>49131</c:v>
                </c:pt>
                <c:pt idx="49132">
                  <c:v>49132</c:v>
                </c:pt>
                <c:pt idx="49133">
                  <c:v>49133</c:v>
                </c:pt>
                <c:pt idx="49134">
                  <c:v>49134</c:v>
                </c:pt>
                <c:pt idx="49135">
                  <c:v>49135</c:v>
                </c:pt>
                <c:pt idx="49136">
                  <c:v>49136</c:v>
                </c:pt>
                <c:pt idx="49137">
                  <c:v>49137</c:v>
                </c:pt>
                <c:pt idx="49138">
                  <c:v>49138</c:v>
                </c:pt>
                <c:pt idx="49139">
                  <c:v>49139</c:v>
                </c:pt>
                <c:pt idx="49140">
                  <c:v>49140</c:v>
                </c:pt>
                <c:pt idx="49141">
                  <c:v>49141</c:v>
                </c:pt>
                <c:pt idx="49142">
                  <c:v>49142</c:v>
                </c:pt>
                <c:pt idx="49143">
                  <c:v>49143</c:v>
                </c:pt>
                <c:pt idx="49144">
                  <c:v>49144</c:v>
                </c:pt>
                <c:pt idx="49145">
                  <c:v>49145</c:v>
                </c:pt>
                <c:pt idx="49146">
                  <c:v>49146</c:v>
                </c:pt>
                <c:pt idx="49147">
                  <c:v>49147</c:v>
                </c:pt>
                <c:pt idx="49148">
                  <c:v>49148</c:v>
                </c:pt>
                <c:pt idx="49149">
                  <c:v>49149</c:v>
                </c:pt>
                <c:pt idx="49150">
                  <c:v>49150</c:v>
                </c:pt>
                <c:pt idx="49151">
                  <c:v>49151</c:v>
                </c:pt>
                <c:pt idx="49152">
                  <c:v>49152</c:v>
                </c:pt>
                <c:pt idx="49153">
                  <c:v>49153</c:v>
                </c:pt>
                <c:pt idx="49154">
                  <c:v>49154</c:v>
                </c:pt>
                <c:pt idx="49155">
                  <c:v>49155</c:v>
                </c:pt>
                <c:pt idx="49156">
                  <c:v>49156</c:v>
                </c:pt>
                <c:pt idx="49157">
                  <c:v>49157</c:v>
                </c:pt>
                <c:pt idx="49158">
                  <c:v>49158</c:v>
                </c:pt>
                <c:pt idx="49159">
                  <c:v>49159</c:v>
                </c:pt>
                <c:pt idx="49160">
                  <c:v>49160</c:v>
                </c:pt>
                <c:pt idx="49161">
                  <c:v>49161</c:v>
                </c:pt>
                <c:pt idx="49162">
                  <c:v>49162</c:v>
                </c:pt>
                <c:pt idx="49163">
                  <c:v>49163</c:v>
                </c:pt>
                <c:pt idx="49164">
                  <c:v>49164</c:v>
                </c:pt>
                <c:pt idx="49165">
                  <c:v>49165</c:v>
                </c:pt>
                <c:pt idx="49166">
                  <c:v>49166</c:v>
                </c:pt>
                <c:pt idx="49167">
                  <c:v>49167</c:v>
                </c:pt>
                <c:pt idx="49168">
                  <c:v>49168</c:v>
                </c:pt>
                <c:pt idx="49169">
                  <c:v>49169</c:v>
                </c:pt>
                <c:pt idx="49170">
                  <c:v>49170</c:v>
                </c:pt>
                <c:pt idx="49171">
                  <c:v>49171</c:v>
                </c:pt>
                <c:pt idx="49172">
                  <c:v>49172</c:v>
                </c:pt>
                <c:pt idx="49173">
                  <c:v>49173</c:v>
                </c:pt>
                <c:pt idx="49174">
                  <c:v>49174</c:v>
                </c:pt>
                <c:pt idx="49175">
                  <c:v>49175</c:v>
                </c:pt>
                <c:pt idx="49176">
                  <c:v>49176</c:v>
                </c:pt>
                <c:pt idx="49177">
                  <c:v>49177</c:v>
                </c:pt>
                <c:pt idx="49178">
                  <c:v>49178</c:v>
                </c:pt>
                <c:pt idx="49179">
                  <c:v>49179</c:v>
                </c:pt>
                <c:pt idx="49180">
                  <c:v>49180</c:v>
                </c:pt>
                <c:pt idx="49181">
                  <c:v>49181</c:v>
                </c:pt>
                <c:pt idx="49182">
                  <c:v>49182</c:v>
                </c:pt>
                <c:pt idx="49183">
                  <c:v>49183</c:v>
                </c:pt>
                <c:pt idx="49184">
                  <c:v>49184</c:v>
                </c:pt>
                <c:pt idx="49185">
                  <c:v>49185</c:v>
                </c:pt>
                <c:pt idx="49186">
                  <c:v>49186</c:v>
                </c:pt>
                <c:pt idx="49187">
                  <c:v>49187</c:v>
                </c:pt>
                <c:pt idx="49188">
                  <c:v>49188</c:v>
                </c:pt>
                <c:pt idx="49189">
                  <c:v>49189</c:v>
                </c:pt>
                <c:pt idx="49190">
                  <c:v>49190</c:v>
                </c:pt>
                <c:pt idx="49191">
                  <c:v>49191</c:v>
                </c:pt>
                <c:pt idx="49192">
                  <c:v>49192</c:v>
                </c:pt>
                <c:pt idx="49193">
                  <c:v>49193</c:v>
                </c:pt>
                <c:pt idx="49194">
                  <c:v>49194</c:v>
                </c:pt>
                <c:pt idx="49195">
                  <c:v>49195</c:v>
                </c:pt>
                <c:pt idx="49196">
                  <c:v>49196</c:v>
                </c:pt>
                <c:pt idx="49197">
                  <c:v>49197</c:v>
                </c:pt>
                <c:pt idx="49198">
                  <c:v>49198</c:v>
                </c:pt>
                <c:pt idx="49199">
                  <c:v>49199</c:v>
                </c:pt>
                <c:pt idx="49200">
                  <c:v>49200</c:v>
                </c:pt>
                <c:pt idx="49201">
                  <c:v>49201</c:v>
                </c:pt>
                <c:pt idx="49202">
                  <c:v>49202</c:v>
                </c:pt>
                <c:pt idx="49203">
                  <c:v>49203</c:v>
                </c:pt>
                <c:pt idx="49204">
                  <c:v>49204</c:v>
                </c:pt>
                <c:pt idx="49205">
                  <c:v>49205</c:v>
                </c:pt>
                <c:pt idx="49206">
                  <c:v>49206</c:v>
                </c:pt>
                <c:pt idx="49207">
                  <c:v>49207</c:v>
                </c:pt>
                <c:pt idx="49208">
                  <c:v>49208</c:v>
                </c:pt>
                <c:pt idx="49209">
                  <c:v>49209</c:v>
                </c:pt>
                <c:pt idx="49210">
                  <c:v>49210</c:v>
                </c:pt>
                <c:pt idx="49211">
                  <c:v>49211</c:v>
                </c:pt>
                <c:pt idx="49212">
                  <c:v>49212</c:v>
                </c:pt>
                <c:pt idx="49213">
                  <c:v>49213</c:v>
                </c:pt>
                <c:pt idx="49214">
                  <c:v>49214</c:v>
                </c:pt>
                <c:pt idx="49215">
                  <c:v>49215</c:v>
                </c:pt>
                <c:pt idx="49216">
                  <c:v>49216</c:v>
                </c:pt>
                <c:pt idx="49217">
                  <c:v>49217</c:v>
                </c:pt>
                <c:pt idx="49218">
                  <c:v>49218</c:v>
                </c:pt>
                <c:pt idx="49219">
                  <c:v>49219</c:v>
                </c:pt>
                <c:pt idx="49220">
                  <c:v>49220</c:v>
                </c:pt>
                <c:pt idx="49221">
                  <c:v>49221</c:v>
                </c:pt>
                <c:pt idx="49222">
                  <c:v>49222</c:v>
                </c:pt>
                <c:pt idx="49223">
                  <c:v>49223</c:v>
                </c:pt>
                <c:pt idx="49224">
                  <c:v>49224</c:v>
                </c:pt>
                <c:pt idx="49225">
                  <c:v>49225</c:v>
                </c:pt>
                <c:pt idx="49226">
                  <c:v>49226</c:v>
                </c:pt>
                <c:pt idx="49227">
                  <c:v>49227</c:v>
                </c:pt>
                <c:pt idx="49228">
                  <c:v>49228</c:v>
                </c:pt>
                <c:pt idx="49229">
                  <c:v>49229</c:v>
                </c:pt>
                <c:pt idx="49230">
                  <c:v>49230</c:v>
                </c:pt>
                <c:pt idx="49231">
                  <c:v>49231</c:v>
                </c:pt>
                <c:pt idx="49232">
                  <c:v>49232</c:v>
                </c:pt>
                <c:pt idx="49233">
                  <c:v>49233</c:v>
                </c:pt>
                <c:pt idx="49234">
                  <c:v>49234</c:v>
                </c:pt>
                <c:pt idx="49235">
                  <c:v>49235</c:v>
                </c:pt>
                <c:pt idx="49236">
                  <c:v>49236</c:v>
                </c:pt>
                <c:pt idx="49237">
                  <c:v>49237</c:v>
                </c:pt>
                <c:pt idx="49238">
                  <c:v>49238</c:v>
                </c:pt>
                <c:pt idx="49239">
                  <c:v>49239</c:v>
                </c:pt>
                <c:pt idx="49240">
                  <c:v>49240</c:v>
                </c:pt>
                <c:pt idx="49241">
                  <c:v>49241</c:v>
                </c:pt>
                <c:pt idx="49242">
                  <c:v>49242</c:v>
                </c:pt>
                <c:pt idx="49243">
                  <c:v>49243</c:v>
                </c:pt>
                <c:pt idx="49244">
                  <c:v>49244</c:v>
                </c:pt>
                <c:pt idx="49245">
                  <c:v>49245</c:v>
                </c:pt>
                <c:pt idx="49246">
                  <c:v>49246</c:v>
                </c:pt>
                <c:pt idx="49247">
                  <c:v>49247</c:v>
                </c:pt>
                <c:pt idx="49248">
                  <c:v>49248</c:v>
                </c:pt>
                <c:pt idx="49249">
                  <c:v>49249</c:v>
                </c:pt>
                <c:pt idx="49250">
                  <c:v>49250</c:v>
                </c:pt>
                <c:pt idx="49251">
                  <c:v>49251</c:v>
                </c:pt>
                <c:pt idx="49252">
                  <c:v>49252</c:v>
                </c:pt>
                <c:pt idx="49253">
                  <c:v>49253</c:v>
                </c:pt>
                <c:pt idx="49254">
                  <c:v>49254</c:v>
                </c:pt>
                <c:pt idx="49255">
                  <c:v>49255</c:v>
                </c:pt>
                <c:pt idx="49256">
                  <c:v>49256</c:v>
                </c:pt>
                <c:pt idx="49257">
                  <c:v>49257</c:v>
                </c:pt>
                <c:pt idx="49258">
                  <c:v>49258</c:v>
                </c:pt>
                <c:pt idx="49259">
                  <c:v>49259</c:v>
                </c:pt>
                <c:pt idx="49260">
                  <c:v>49260</c:v>
                </c:pt>
                <c:pt idx="49261">
                  <c:v>49261</c:v>
                </c:pt>
                <c:pt idx="49262">
                  <c:v>49262</c:v>
                </c:pt>
                <c:pt idx="49263">
                  <c:v>49263</c:v>
                </c:pt>
                <c:pt idx="49264">
                  <c:v>49264</c:v>
                </c:pt>
                <c:pt idx="49265">
                  <c:v>49265</c:v>
                </c:pt>
                <c:pt idx="49266">
                  <c:v>49266</c:v>
                </c:pt>
                <c:pt idx="49267">
                  <c:v>49267</c:v>
                </c:pt>
                <c:pt idx="49268">
                  <c:v>49268</c:v>
                </c:pt>
                <c:pt idx="49269">
                  <c:v>49269</c:v>
                </c:pt>
                <c:pt idx="49270">
                  <c:v>49270</c:v>
                </c:pt>
                <c:pt idx="49271">
                  <c:v>49271</c:v>
                </c:pt>
                <c:pt idx="49272">
                  <c:v>49272</c:v>
                </c:pt>
                <c:pt idx="49273">
                  <c:v>49273</c:v>
                </c:pt>
                <c:pt idx="49274">
                  <c:v>49274</c:v>
                </c:pt>
                <c:pt idx="49275">
                  <c:v>49275</c:v>
                </c:pt>
                <c:pt idx="49276">
                  <c:v>49276</c:v>
                </c:pt>
                <c:pt idx="49277">
                  <c:v>49277</c:v>
                </c:pt>
                <c:pt idx="49278">
                  <c:v>49278</c:v>
                </c:pt>
                <c:pt idx="49279">
                  <c:v>49279</c:v>
                </c:pt>
                <c:pt idx="49280">
                  <c:v>49280</c:v>
                </c:pt>
                <c:pt idx="49281">
                  <c:v>49281</c:v>
                </c:pt>
                <c:pt idx="49282">
                  <c:v>49282</c:v>
                </c:pt>
                <c:pt idx="49283">
                  <c:v>49283</c:v>
                </c:pt>
                <c:pt idx="49284">
                  <c:v>49284</c:v>
                </c:pt>
                <c:pt idx="49285">
                  <c:v>49285</c:v>
                </c:pt>
                <c:pt idx="49286">
                  <c:v>49286</c:v>
                </c:pt>
                <c:pt idx="49287">
                  <c:v>49287</c:v>
                </c:pt>
                <c:pt idx="49288">
                  <c:v>49288</c:v>
                </c:pt>
                <c:pt idx="49289">
                  <c:v>49289</c:v>
                </c:pt>
                <c:pt idx="49290">
                  <c:v>49290</c:v>
                </c:pt>
                <c:pt idx="49291">
                  <c:v>49291</c:v>
                </c:pt>
                <c:pt idx="49292">
                  <c:v>49292</c:v>
                </c:pt>
                <c:pt idx="49293">
                  <c:v>49293</c:v>
                </c:pt>
                <c:pt idx="49294">
                  <c:v>49294</c:v>
                </c:pt>
                <c:pt idx="49295">
                  <c:v>49295</c:v>
                </c:pt>
                <c:pt idx="49296">
                  <c:v>49296</c:v>
                </c:pt>
                <c:pt idx="49297">
                  <c:v>49297</c:v>
                </c:pt>
                <c:pt idx="49298">
                  <c:v>49298</c:v>
                </c:pt>
                <c:pt idx="49299">
                  <c:v>49299</c:v>
                </c:pt>
                <c:pt idx="49300">
                  <c:v>49300</c:v>
                </c:pt>
                <c:pt idx="49301">
                  <c:v>49301</c:v>
                </c:pt>
                <c:pt idx="49302">
                  <c:v>49302</c:v>
                </c:pt>
                <c:pt idx="49303">
                  <c:v>49303</c:v>
                </c:pt>
                <c:pt idx="49304">
                  <c:v>49304</c:v>
                </c:pt>
                <c:pt idx="49305">
                  <c:v>49305</c:v>
                </c:pt>
                <c:pt idx="49306">
                  <c:v>49306</c:v>
                </c:pt>
                <c:pt idx="49307">
                  <c:v>49307</c:v>
                </c:pt>
                <c:pt idx="49308">
                  <c:v>49308</c:v>
                </c:pt>
                <c:pt idx="49309">
                  <c:v>49309</c:v>
                </c:pt>
                <c:pt idx="49310">
                  <c:v>49310</c:v>
                </c:pt>
                <c:pt idx="49311">
                  <c:v>49311</c:v>
                </c:pt>
                <c:pt idx="49312">
                  <c:v>49312</c:v>
                </c:pt>
                <c:pt idx="49313">
                  <c:v>49313</c:v>
                </c:pt>
                <c:pt idx="49314">
                  <c:v>49314</c:v>
                </c:pt>
                <c:pt idx="49315">
                  <c:v>49315</c:v>
                </c:pt>
                <c:pt idx="49316">
                  <c:v>49316</c:v>
                </c:pt>
                <c:pt idx="49317">
                  <c:v>49317</c:v>
                </c:pt>
                <c:pt idx="49318">
                  <c:v>49318</c:v>
                </c:pt>
                <c:pt idx="49319">
                  <c:v>49319</c:v>
                </c:pt>
                <c:pt idx="49320">
                  <c:v>49320</c:v>
                </c:pt>
                <c:pt idx="49321">
                  <c:v>49321</c:v>
                </c:pt>
                <c:pt idx="49322">
                  <c:v>49322</c:v>
                </c:pt>
                <c:pt idx="49323">
                  <c:v>49323</c:v>
                </c:pt>
                <c:pt idx="49324">
                  <c:v>49324</c:v>
                </c:pt>
                <c:pt idx="49325">
                  <c:v>49325</c:v>
                </c:pt>
                <c:pt idx="49326">
                  <c:v>49326</c:v>
                </c:pt>
                <c:pt idx="49327">
                  <c:v>49327</c:v>
                </c:pt>
                <c:pt idx="49328">
                  <c:v>49328</c:v>
                </c:pt>
                <c:pt idx="49329">
                  <c:v>49329</c:v>
                </c:pt>
                <c:pt idx="49330">
                  <c:v>49330</c:v>
                </c:pt>
                <c:pt idx="49331">
                  <c:v>49331</c:v>
                </c:pt>
                <c:pt idx="49332">
                  <c:v>49332</c:v>
                </c:pt>
                <c:pt idx="49333">
                  <c:v>49333</c:v>
                </c:pt>
                <c:pt idx="49334">
                  <c:v>49334</c:v>
                </c:pt>
                <c:pt idx="49335">
                  <c:v>49335</c:v>
                </c:pt>
                <c:pt idx="49336">
                  <c:v>49336</c:v>
                </c:pt>
                <c:pt idx="49337">
                  <c:v>49337</c:v>
                </c:pt>
                <c:pt idx="49338">
                  <c:v>49338</c:v>
                </c:pt>
                <c:pt idx="49339">
                  <c:v>49339</c:v>
                </c:pt>
                <c:pt idx="49340">
                  <c:v>49340</c:v>
                </c:pt>
                <c:pt idx="49341">
                  <c:v>49341</c:v>
                </c:pt>
                <c:pt idx="49342">
                  <c:v>49342</c:v>
                </c:pt>
                <c:pt idx="49343">
                  <c:v>49343</c:v>
                </c:pt>
                <c:pt idx="49344">
                  <c:v>49344</c:v>
                </c:pt>
                <c:pt idx="49345">
                  <c:v>49345</c:v>
                </c:pt>
                <c:pt idx="49346">
                  <c:v>49346</c:v>
                </c:pt>
                <c:pt idx="49347">
                  <c:v>49347</c:v>
                </c:pt>
                <c:pt idx="49348">
                  <c:v>49348</c:v>
                </c:pt>
                <c:pt idx="49349">
                  <c:v>49349</c:v>
                </c:pt>
                <c:pt idx="49350">
                  <c:v>49350</c:v>
                </c:pt>
                <c:pt idx="49351">
                  <c:v>49351</c:v>
                </c:pt>
                <c:pt idx="49352">
                  <c:v>49352</c:v>
                </c:pt>
                <c:pt idx="49353">
                  <c:v>49353</c:v>
                </c:pt>
                <c:pt idx="49354">
                  <c:v>49354</c:v>
                </c:pt>
                <c:pt idx="49355">
                  <c:v>49355</c:v>
                </c:pt>
                <c:pt idx="49356">
                  <c:v>49356</c:v>
                </c:pt>
                <c:pt idx="49357">
                  <c:v>49357</c:v>
                </c:pt>
                <c:pt idx="49358">
                  <c:v>49358</c:v>
                </c:pt>
                <c:pt idx="49359">
                  <c:v>49359</c:v>
                </c:pt>
                <c:pt idx="49360">
                  <c:v>49360</c:v>
                </c:pt>
                <c:pt idx="49361">
                  <c:v>49361</c:v>
                </c:pt>
                <c:pt idx="49362">
                  <c:v>49362</c:v>
                </c:pt>
                <c:pt idx="49363">
                  <c:v>49363</c:v>
                </c:pt>
                <c:pt idx="49364">
                  <c:v>49364</c:v>
                </c:pt>
                <c:pt idx="49365">
                  <c:v>49365</c:v>
                </c:pt>
                <c:pt idx="49366">
                  <c:v>49366</c:v>
                </c:pt>
                <c:pt idx="49367">
                  <c:v>49367</c:v>
                </c:pt>
                <c:pt idx="49368">
                  <c:v>49368</c:v>
                </c:pt>
                <c:pt idx="49369">
                  <c:v>49369</c:v>
                </c:pt>
                <c:pt idx="49370">
                  <c:v>49370</c:v>
                </c:pt>
                <c:pt idx="49371">
                  <c:v>49371</c:v>
                </c:pt>
                <c:pt idx="49372">
                  <c:v>49372</c:v>
                </c:pt>
                <c:pt idx="49373">
                  <c:v>49373</c:v>
                </c:pt>
                <c:pt idx="49374">
                  <c:v>49374</c:v>
                </c:pt>
                <c:pt idx="49375">
                  <c:v>49375</c:v>
                </c:pt>
                <c:pt idx="49376">
                  <c:v>49376</c:v>
                </c:pt>
                <c:pt idx="49377">
                  <c:v>49377</c:v>
                </c:pt>
                <c:pt idx="49378">
                  <c:v>49378</c:v>
                </c:pt>
                <c:pt idx="49379">
                  <c:v>49379</c:v>
                </c:pt>
                <c:pt idx="49380">
                  <c:v>49380</c:v>
                </c:pt>
                <c:pt idx="49381">
                  <c:v>49381</c:v>
                </c:pt>
                <c:pt idx="49382">
                  <c:v>49382</c:v>
                </c:pt>
                <c:pt idx="49383">
                  <c:v>49383</c:v>
                </c:pt>
                <c:pt idx="49384">
                  <c:v>49384</c:v>
                </c:pt>
                <c:pt idx="49385">
                  <c:v>49385</c:v>
                </c:pt>
                <c:pt idx="49386">
                  <c:v>49386</c:v>
                </c:pt>
                <c:pt idx="49387">
                  <c:v>49387</c:v>
                </c:pt>
                <c:pt idx="49388">
                  <c:v>49388</c:v>
                </c:pt>
                <c:pt idx="49389">
                  <c:v>49389</c:v>
                </c:pt>
                <c:pt idx="49390">
                  <c:v>49390</c:v>
                </c:pt>
                <c:pt idx="49391">
                  <c:v>49391</c:v>
                </c:pt>
                <c:pt idx="49392">
                  <c:v>49392</c:v>
                </c:pt>
                <c:pt idx="49393">
                  <c:v>49393</c:v>
                </c:pt>
                <c:pt idx="49394">
                  <c:v>49394</c:v>
                </c:pt>
                <c:pt idx="49395">
                  <c:v>49395</c:v>
                </c:pt>
                <c:pt idx="49396">
                  <c:v>49396</c:v>
                </c:pt>
                <c:pt idx="49397">
                  <c:v>49397</c:v>
                </c:pt>
                <c:pt idx="49398">
                  <c:v>49398</c:v>
                </c:pt>
                <c:pt idx="49399">
                  <c:v>49399</c:v>
                </c:pt>
                <c:pt idx="49400">
                  <c:v>49400</c:v>
                </c:pt>
                <c:pt idx="49401">
                  <c:v>49401</c:v>
                </c:pt>
                <c:pt idx="49402">
                  <c:v>49402</c:v>
                </c:pt>
                <c:pt idx="49403">
                  <c:v>49403</c:v>
                </c:pt>
                <c:pt idx="49404">
                  <c:v>49404</c:v>
                </c:pt>
                <c:pt idx="49405">
                  <c:v>49405</c:v>
                </c:pt>
                <c:pt idx="49406">
                  <c:v>49406</c:v>
                </c:pt>
                <c:pt idx="49407">
                  <c:v>49407</c:v>
                </c:pt>
                <c:pt idx="49408">
                  <c:v>49408</c:v>
                </c:pt>
                <c:pt idx="49409">
                  <c:v>49409</c:v>
                </c:pt>
                <c:pt idx="49410">
                  <c:v>49410</c:v>
                </c:pt>
                <c:pt idx="49411">
                  <c:v>49411</c:v>
                </c:pt>
                <c:pt idx="49412">
                  <c:v>49412</c:v>
                </c:pt>
                <c:pt idx="49413">
                  <c:v>49413</c:v>
                </c:pt>
                <c:pt idx="49414">
                  <c:v>49414</c:v>
                </c:pt>
                <c:pt idx="49415">
                  <c:v>49415</c:v>
                </c:pt>
                <c:pt idx="49416">
                  <c:v>49416</c:v>
                </c:pt>
                <c:pt idx="49417">
                  <c:v>49417</c:v>
                </c:pt>
                <c:pt idx="49418">
                  <c:v>49418</c:v>
                </c:pt>
                <c:pt idx="49419">
                  <c:v>49419</c:v>
                </c:pt>
                <c:pt idx="49420">
                  <c:v>49420</c:v>
                </c:pt>
                <c:pt idx="49421">
                  <c:v>49421</c:v>
                </c:pt>
                <c:pt idx="49422">
                  <c:v>49422</c:v>
                </c:pt>
                <c:pt idx="49423">
                  <c:v>49423</c:v>
                </c:pt>
                <c:pt idx="49424">
                  <c:v>49424</c:v>
                </c:pt>
                <c:pt idx="49425">
                  <c:v>49425</c:v>
                </c:pt>
                <c:pt idx="49426">
                  <c:v>49426</c:v>
                </c:pt>
                <c:pt idx="49427">
                  <c:v>49427</c:v>
                </c:pt>
                <c:pt idx="49428">
                  <c:v>49428</c:v>
                </c:pt>
                <c:pt idx="49429">
                  <c:v>49429</c:v>
                </c:pt>
                <c:pt idx="49430">
                  <c:v>49430</c:v>
                </c:pt>
                <c:pt idx="49431">
                  <c:v>49431</c:v>
                </c:pt>
                <c:pt idx="49432">
                  <c:v>49432</c:v>
                </c:pt>
                <c:pt idx="49433">
                  <c:v>49433</c:v>
                </c:pt>
                <c:pt idx="49434">
                  <c:v>49434</c:v>
                </c:pt>
                <c:pt idx="49435">
                  <c:v>49435</c:v>
                </c:pt>
                <c:pt idx="49436">
                  <c:v>49436</c:v>
                </c:pt>
                <c:pt idx="49437">
                  <c:v>49437</c:v>
                </c:pt>
                <c:pt idx="49438">
                  <c:v>49438</c:v>
                </c:pt>
                <c:pt idx="49439">
                  <c:v>49439</c:v>
                </c:pt>
                <c:pt idx="49440">
                  <c:v>49440</c:v>
                </c:pt>
                <c:pt idx="49441">
                  <c:v>49441</c:v>
                </c:pt>
                <c:pt idx="49442">
                  <c:v>49442</c:v>
                </c:pt>
                <c:pt idx="49443">
                  <c:v>49443</c:v>
                </c:pt>
                <c:pt idx="49444">
                  <c:v>49444</c:v>
                </c:pt>
                <c:pt idx="49445">
                  <c:v>49445</c:v>
                </c:pt>
                <c:pt idx="49446">
                  <c:v>49446</c:v>
                </c:pt>
                <c:pt idx="49447">
                  <c:v>49447</c:v>
                </c:pt>
                <c:pt idx="49448">
                  <c:v>49448</c:v>
                </c:pt>
                <c:pt idx="49449">
                  <c:v>49449</c:v>
                </c:pt>
                <c:pt idx="49450">
                  <c:v>49450</c:v>
                </c:pt>
                <c:pt idx="49451">
                  <c:v>49451</c:v>
                </c:pt>
                <c:pt idx="49452">
                  <c:v>49452</c:v>
                </c:pt>
                <c:pt idx="49453">
                  <c:v>49453</c:v>
                </c:pt>
                <c:pt idx="49454">
                  <c:v>49454</c:v>
                </c:pt>
                <c:pt idx="49455">
                  <c:v>49455</c:v>
                </c:pt>
                <c:pt idx="49456">
                  <c:v>49456</c:v>
                </c:pt>
                <c:pt idx="49457">
                  <c:v>49457</c:v>
                </c:pt>
                <c:pt idx="49458">
                  <c:v>49458</c:v>
                </c:pt>
                <c:pt idx="49459">
                  <c:v>49459</c:v>
                </c:pt>
                <c:pt idx="49460">
                  <c:v>49460</c:v>
                </c:pt>
                <c:pt idx="49461">
                  <c:v>49461</c:v>
                </c:pt>
                <c:pt idx="49462">
                  <c:v>49462</c:v>
                </c:pt>
                <c:pt idx="49463">
                  <c:v>49463</c:v>
                </c:pt>
                <c:pt idx="49464">
                  <c:v>49464</c:v>
                </c:pt>
                <c:pt idx="49465">
                  <c:v>49465</c:v>
                </c:pt>
                <c:pt idx="49466">
                  <c:v>49466</c:v>
                </c:pt>
                <c:pt idx="49467">
                  <c:v>49467</c:v>
                </c:pt>
                <c:pt idx="49468">
                  <c:v>49468</c:v>
                </c:pt>
                <c:pt idx="49469">
                  <c:v>49469</c:v>
                </c:pt>
                <c:pt idx="49470">
                  <c:v>49470</c:v>
                </c:pt>
                <c:pt idx="49471">
                  <c:v>49471</c:v>
                </c:pt>
                <c:pt idx="49472">
                  <c:v>49472</c:v>
                </c:pt>
                <c:pt idx="49473">
                  <c:v>49473</c:v>
                </c:pt>
                <c:pt idx="49474">
                  <c:v>49474</c:v>
                </c:pt>
                <c:pt idx="49475">
                  <c:v>49475</c:v>
                </c:pt>
                <c:pt idx="49476">
                  <c:v>49476</c:v>
                </c:pt>
                <c:pt idx="49477">
                  <c:v>49477</c:v>
                </c:pt>
                <c:pt idx="49478">
                  <c:v>49478</c:v>
                </c:pt>
                <c:pt idx="49479">
                  <c:v>49479</c:v>
                </c:pt>
                <c:pt idx="49480">
                  <c:v>49480</c:v>
                </c:pt>
                <c:pt idx="49481">
                  <c:v>49481</c:v>
                </c:pt>
                <c:pt idx="49482">
                  <c:v>49482</c:v>
                </c:pt>
                <c:pt idx="49483">
                  <c:v>49483</c:v>
                </c:pt>
                <c:pt idx="49484">
                  <c:v>49484</c:v>
                </c:pt>
                <c:pt idx="49485">
                  <c:v>49485</c:v>
                </c:pt>
                <c:pt idx="49486">
                  <c:v>49486</c:v>
                </c:pt>
                <c:pt idx="49487">
                  <c:v>49487</c:v>
                </c:pt>
                <c:pt idx="49488">
                  <c:v>49488</c:v>
                </c:pt>
                <c:pt idx="49489">
                  <c:v>49489</c:v>
                </c:pt>
                <c:pt idx="49490">
                  <c:v>49490</c:v>
                </c:pt>
                <c:pt idx="49491">
                  <c:v>49491</c:v>
                </c:pt>
                <c:pt idx="49492">
                  <c:v>49492</c:v>
                </c:pt>
                <c:pt idx="49493">
                  <c:v>49493</c:v>
                </c:pt>
                <c:pt idx="49494">
                  <c:v>49494</c:v>
                </c:pt>
                <c:pt idx="49495">
                  <c:v>49495</c:v>
                </c:pt>
                <c:pt idx="49496">
                  <c:v>49496</c:v>
                </c:pt>
                <c:pt idx="49497">
                  <c:v>49497</c:v>
                </c:pt>
                <c:pt idx="49498">
                  <c:v>49498</c:v>
                </c:pt>
                <c:pt idx="49499">
                  <c:v>49499</c:v>
                </c:pt>
                <c:pt idx="49500">
                  <c:v>49500</c:v>
                </c:pt>
                <c:pt idx="49501">
                  <c:v>49501</c:v>
                </c:pt>
                <c:pt idx="49502">
                  <c:v>49502</c:v>
                </c:pt>
                <c:pt idx="49503">
                  <c:v>49503</c:v>
                </c:pt>
                <c:pt idx="49504">
                  <c:v>49504</c:v>
                </c:pt>
                <c:pt idx="49505">
                  <c:v>49505</c:v>
                </c:pt>
                <c:pt idx="49506">
                  <c:v>49506</c:v>
                </c:pt>
                <c:pt idx="49507">
                  <c:v>49507</c:v>
                </c:pt>
                <c:pt idx="49508">
                  <c:v>49508</c:v>
                </c:pt>
                <c:pt idx="49509">
                  <c:v>49509</c:v>
                </c:pt>
                <c:pt idx="49510">
                  <c:v>49510</c:v>
                </c:pt>
                <c:pt idx="49511">
                  <c:v>49511</c:v>
                </c:pt>
                <c:pt idx="49512">
                  <c:v>49512</c:v>
                </c:pt>
                <c:pt idx="49513">
                  <c:v>49513</c:v>
                </c:pt>
                <c:pt idx="49514">
                  <c:v>49514</c:v>
                </c:pt>
                <c:pt idx="49515">
                  <c:v>49515</c:v>
                </c:pt>
                <c:pt idx="49516">
                  <c:v>49516</c:v>
                </c:pt>
                <c:pt idx="49517">
                  <c:v>49517</c:v>
                </c:pt>
                <c:pt idx="49518">
                  <c:v>49518</c:v>
                </c:pt>
                <c:pt idx="49519">
                  <c:v>49519</c:v>
                </c:pt>
                <c:pt idx="49520">
                  <c:v>49520</c:v>
                </c:pt>
                <c:pt idx="49521">
                  <c:v>49521</c:v>
                </c:pt>
                <c:pt idx="49522">
                  <c:v>49522</c:v>
                </c:pt>
                <c:pt idx="49523">
                  <c:v>49523</c:v>
                </c:pt>
                <c:pt idx="49524">
                  <c:v>49524</c:v>
                </c:pt>
                <c:pt idx="49525">
                  <c:v>49525</c:v>
                </c:pt>
                <c:pt idx="49526">
                  <c:v>49526</c:v>
                </c:pt>
                <c:pt idx="49527">
                  <c:v>49527</c:v>
                </c:pt>
                <c:pt idx="49528">
                  <c:v>49528</c:v>
                </c:pt>
                <c:pt idx="49529">
                  <c:v>49529</c:v>
                </c:pt>
                <c:pt idx="49530">
                  <c:v>49530</c:v>
                </c:pt>
                <c:pt idx="49531">
                  <c:v>49531</c:v>
                </c:pt>
                <c:pt idx="49532">
                  <c:v>49532</c:v>
                </c:pt>
                <c:pt idx="49533">
                  <c:v>49533</c:v>
                </c:pt>
                <c:pt idx="49534">
                  <c:v>49534</c:v>
                </c:pt>
                <c:pt idx="49535">
                  <c:v>49535</c:v>
                </c:pt>
                <c:pt idx="49536">
                  <c:v>49536</c:v>
                </c:pt>
                <c:pt idx="49537">
                  <c:v>49537</c:v>
                </c:pt>
                <c:pt idx="49538">
                  <c:v>49538</c:v>
                </c:pt>
                <c:pt idx="49539">
                  <c:v>49539</c:v>
                </c:pt>
                <c:pt idx="49540">
                  <c:v>49540</c:v>
                </c:pt>
                <c:pt idx="49541">
                  <c:v>49541</c:v>
                </c:pt>
                <c:pt idx="49542">
                  <c:v>49542</c:v>
                </c:pt>
                <c:pt idx="49543">
                  <c:v>49543</c:v>
                </c:pt>
                <c:pt idx="49544">
                  <c:v>49544</c:v>
                </c:pt>
                <c:pt idx="49545">
                  <c:v>49545</c:v>
                </c:pt>
                <c:pt idx="49546">
                  <c:v>49546</c:v>
                </c:pt>
                <c:pt idx="49547">
                  <c:v>49547</c:v>
                </c:pt>
                <c:pt idx="49548">
                  <c:v>49548</c:v>
                </c:pt>
                <c:pt idx="49549">
                  <c:v>49549</c:v>
                </c:pt>
                <c:pt idx="49550">
                  <c:v>49550</c:v>
                </c:pt>
                <c:pt idx="49551">
                  <c:v>49551</c:v>
                </c:pt>
                <c:pt idx="49552">
                  <c:v>49552</c:v>
                </c:pt>
                <c:pt idx="49553">
                  <c:v>49553</c:v>
                </c:pt>
                <c:pt idx="49554">
                  <c:v>49554</c:v>
                </c:pt>
                <c:pt idx="49555">
                  <c:v>49555</c:v>
                </c:pt>
                <c:pt idx="49556">
                  <c:v>49556</c:v>
                </c:pt>
                <c:pt idx="49557">
                  <c:v>49557</c:v>
                </c:pt>
                <c:pt idx="49558">
                  <c:v>49558</c:v>
                </c:pt>
                <c:pt idx="49559">
                  <c:v>49559</c:v>
                </c:pt>
                <c:pt idx="49560">
                  <c:v>49560</c:v>
                </c:pt>
                <c:pt idx="49561">
                  <c:v>49561</c:v>
                </c:pt>
                <c:pt idx="49562">
                  <c:v>49562</c:v>
                </c:pt>
                <c:pt idx="49563">
                  <c:v>49563</c:v>
                </c:pt>
                <c:pt idx="49564">
                  <c:v>49564</c:v>
                </c:pt>
                <c:pt idx="49565">
                  <c:v>49565</c:v>
                </c:pt>
                <c:pt idx="49566">
                  <c:v>49566</c:v>
                </c:pt>
                <c:pt idx="49567">
                  <c:v>49567</c:v>
                </c:pt>
                <c:pt idx="49568">
                  <c:v>49568</c:v>
                </c:pt>
                <c:pt idx="49569">
                  <c:v>49569</c:v>
                </c:pt>
                <c:pt idx="49570">
                  <c:v>49570</c:v>
                </c:pt>
                <c:pt idx="49571">
                  <c:v>49571</c:v>
                </c:pt>
                <c:pt idx="49572">
                  <c:v>49572</c:v>
                </c:pt>
                <c:pt idx="49573">
                  <c:v>49573</c:v>
                </c:pt>
                <c:pt idx="49574">
                  <c:v>49574</c:v>
                </c:pt>
                <c:pt idx="49575">
                  <c:v>49575</c:v>
                </c:pt>
                <c:pt idx="49576">
                  <c:v>49576</c:v>
                </c:pt>
                <c:pt idx="49577">
                  <c:v>49577</c:v>
                </c:pt>
                <c:pt idx="49578">
                  <c:v>49578</c:v>
                </c:pt>
                <c:pt idx="49579">
                  <c:v>49579</c:v>
                </c:pt>
                <c:pt idx="49580">
                  <c:v>49580</c:v>
                </c:pt>
                <c:pt idx="49581">
                  <c:v>49581</c:v>
                </c:pt>
                <c:pt idx="49582">
                  <c:v>49582</c:v>
                </c:pt>
                <c:pt idx="49583">
                  <c:v>49583</c:v>
                </c:pt>
                <c:pt idx="49584">
                  <c:v>49584</c:v>
                </c:pt>
                <c:pt idx="49585">
                  <c:v>49585</c:v>
                </c:pt>
                <c:pt idx="49586">
                  <c:v>49586</c:v>
                </c:pt>
                <c:pt idx="49587">
                  <c:v>49587</c:v>
                </c:pt>
                <c:pt idx="49588">
                  <c:v>49588</c:v>
                </c:pt>
                <c:pt idx="49589">
                  <c:v>49589</c:v>
                </c:pt>
                <c:pt idx="49590">
                  <c:v>49590</c:v>
                </c:pt>
                <c:pt idx="49591">
                  <c:v>49591</c:v>
                </c:pt>
                <c:pt idx="49592">
                  <c:v>49592</c:v>
                </c:pt>
                <c:pt idx="49593">
                  <c:v>49593</c:v>
                </c:pt>
                <c:pt idx="49594">
                  <c:v>49594</c:v>
                </c:pt>
                <c:pt idx="49595">
                  <c:v>49595</c:v>
                </c:pt>
                <c:pt idx="49596">
                  <c:v>49596</c:v>
                </c:pt>
                <c:pt idx="49597">
                  <c:v>49597</c:v>
                </c:pt>
                <c:pt idx="49598">
                  <c:v>49598</c:v>
                </c:pt>
                <c:pt idx="49599">
                  <c:v>49599</c:v>
                </c:pt>
                <c:pt idx="49600">
                  <c:v>49600</c:v>
                </c:pt>
                <c:pt idx="49601">
                  <c:v>49601</c:v>
                </c:pt>
                <c:pt idx="49602">
                  <c:v>49602</c:v>
                </c:pt>
                <c:pt idx="49603">
                  <c:v>49603</c:v>
                </c:pt>
                <c:pt idx="49604">
                  <c:v>49604</c:v>
                </c:pt>
                <c:pt idx="49605">
                  <c:v>49605</c:v>
                </c:pt>
                <c:pt idx="49606">
                  <c:v>49606</c:v>
                </c:pt>
                <c:pt idx="49607">
                  <c:v>49607</c:v>
                </c:pt>
                <c:pt idx="49608">
                  <c:v>49608</c:v>
                </c:pt>
                <c:pt idx="49609">
                  <c:v>49609</c:v>
                </c:pt>
                <c:pt idx="49610">
                  <c:v>49610</c:v>
                </c:pt>
                <c:pt idx="49611">
                  <c:v>49611</c:v>
                </c:pt>
                <c:pt idx="49612">
                  <c:v>49612</c:v>
                </c:pt>
                <c:pt idx="49613">
                  <c:v>49613</c:v>
                </c:pt>
                <c:pt idx="49614">
                  <c:v>49614</c:v>
                </c:pt>
                <c:pt idx="49615">
                  <c:v>49615</c:v>
                </c:pt>
                <c:pt idx="49616">
                  <c:v>49616</c:v>
                </c:pt>
                <c:pt idx="49617">
                  <c:v>49617</c:v>
                </c:pt>
                <c:pt idx="49618">
                  <c:v>49618</c:v>
                </c:pt>
                <c:pt idx="49619">
                  <c:v>49619</c:v>
                </c:pt>
                <c:pt idx="49620">
                  <c:v>49620</c:v>
                </c:pt>
                <c:pt idx="49621">
                  <c:v>49621</c:v>
                </c:pt>
                <c:pt idx="49622">
                  <c:v>49622</c:v>
                </c:pt>
                <c:pt idx="49623">
                  <c:v>49623</c:v>
                </c:pt>
                <c:pt idx="49624">
                  <c:v>49624</c:v>
                </c:pt>
                <c:pt idx="49625">
                  <c:v>49625</c:v>
                </c:pt>
                <c:pt idx="49626">
                  <c:v>49626</c:v>
                </c:pt>
                <c:pt idx="49627">
                  <c:v>49627</c:v>
                </c:pt>
                <c:pt idx="49628">
                  <c:v>49628</c:v>
                </c:pt>
                <c:pt idx="49629">
                  <c:v>49629</c:v>
                </c:pt>
                <c:pt idx="49630">
                  <c:v>49630</c:v>
                </c:pt>
                <c:pt idx="49631">
                  <c:v>49631</c:v>
                </c:pt>
                <c:pt idx="49632">
                  <c:v>49632</c:v>
                </c:pt>
                <c:pt idx="49633">
                  <c:v>49633</c:v>
                </c:pt>
                <c:pt idx="49634">
                  <c:v>49634</c:v>
                </c:pt>
                <c:pt idx="49635">
                  <c:v>49635</c:v>
                </c:pt>
                <c:pt idx="49636">
                  <c:v>49636</c:v>
                </c:pt>
                <c:pt idx="49637">
                  <c:v>49637</c:v>
                </c:pt>
                <c:pt idx="49638">
                  <c:v>49638</c:v>
                </c:pt>
                <c:pt idx="49639">
                  <c:v>49639</c:v>
                </c:pt>
                <c:pt idx="49640">
                  <c:v>49640</c:v>
                </c:pt>
                <c:pt idx="49641">
                  <c:v>49641</c:v>
                </c:pt>
                <c:pt idx="49642">
                  <c:v>49642</c:v>
                </c:pt>
                <c:pt idx="49643">
                  <c:v>49643</c:v>
                </c:pt>
                <c:pt idx="49644">
                  <c:v>49644</c:v>
                </c:pt>
                <c:pt idx="49645">
                  <c:v>49645</c:v>
                </c:pt>
                <c:pt idx="49646">
                  <c:v>49646</c:v>
                </c:pt>
                <c:pt idx="49647">
                  <c:v>49647</c:v>
                </c:pt>
                <c:pt idx="49648">
                  <c:v>49648</c:v>
                </c:pt>
                <c:pt idx="49649">
                  <c:v>49649</c:v>
                </c:pt>
                <c:pt idx="49650">
                  <c:v>49650</c:v>
                </c:pt>
                <c:pt idx="49651">
                  <c:v>49651</c:v>
                </c:pt>
                <c:pt idx="49652">
                  <c:v>49652</c:v>
                </c:pt>
                <c:pt idx="49653">
                  <c:v>49653</c:v>
                </c:pt>
                <c:pt idx="49654">
                  <c:v>49654</c:v>
                </c:pt>
                <c:pt idx="49655">
                  <c:v>49655</c:v>
                </c:pt>
                <c:pt idx="49656">
                  <c:v>49656</c:v>
                </c:pt>
                <c:pt idx="49657">
                  <c:v>49657</c:v>
                </c:pt>
                <c:pt idx="49658">
                  <c:v>49658</c:v>
                </c:pt>
                <c:pt idx="49659">
                  <c:v>49659</c:v>
                </c:pt>
                <c:pt idx="49660">
                  <c:v>49660</c:v>
                </c:pt>
                <c:pt idx="49661">
                  <c:v>49661</c:v>
                </c:pt>
                <c:pt idx="49662">
                  <c:v>49662</c:v>
                </c:pt>
                <c:pt idx="49663">
                  <c:v>49663</c:v>
                </c:pt>
                <c:pt idx="49664">
                  <c:v>49664</c:v>
                </c:pt>
                <c:pt idx="49665">
                  <c:v>49665</c:v>
                </c:pt>
                <c:pt idx="49666">
                  <c:v>49666</c:v>
                </c:pt>
                <c:pt idx="49667">
                  <c:v>49667</c:v>
                </c:pt>
                <c:pt idx="49668">
                  <c:v>49668</c:v>
                </c:pt>
                <c:pt idx="49669">
                  <c:v>49669</c:v>
                </c:pt>
                <c:pt idx="49670">
                  <c:v>49670</c:v>
                </c:pt>
                <c:pt idx="49671">
                  <c:v>49671</c:v>
                </c:pt>
                <c:pt idx="49672">
                  <c:v>49672</c:v>
                </c:pt>
                <c:pt idx="49673">
                  <c:v>49673</c:v>
                </c:pt>
                <c:pt idx="49674">
                  <c:v>49674</c:v>
                </c:pt>
                <c:pt idx="49675">
                  <c:v>49675</c:v>
                </c:pt>
                <c:pt idx="49676">
                  <c:v>49676</c:v>
                </c:pt>
                <c:pt idx="49677">
                  <c:v>49677</c:v>
                </c:pt>
                <c:pt idx="49678">
                  <c:v>49678</c:v>
                </c:pt>
                <c:pt idx="49679">
                  <c:v>49679</c:v>
                </c:pt>
                <c:pt idx="49680">
                  <c:v>49680</c:v>
                </c:pt>
                <c:pt idx="49681">
                  <c:v>49681</c:v>
                </c:pt>
                <c:pt idx="49682">
                  <c:v>49682</c:v>
                </c:pt>
                <c:pt idx="49683">
                  <c:v>49683</c:v>
                </c:pt>
                <c:pt idx="49684">
                  <c:v>49684</c:v>
                </c:pt>
                <c:pt idx="49685">
                  <c:v>49685</c:v>
                </c:pt>
                <c:pt idx="49686">
                  <c:v>49686</c:v>
                </c:pt>
                <c:pt idx="49687">
                  <c:v>49687</c:v>
                </c:pt>
                <c:pt idx="49688">
                  <c:v>49688</c:v>
                </c:pt>
                <c:pt idx="49689">
                  <c:v>49689</c:v>
                </c:pt>
                <c:pt idx="49690">
                  <c:v>49690</c:v>
                </c:pt>
                <c:pt idx="49691">
                  <c:v>49691</c:v>
                </c:pt>
                <c:pt idx="49692">
                  <c:v>49692</c:v>
                </c:pt>
                <c:pt idx="49693">
                  <c:v>49693</c:v>
                </c:pt>
                <c:pt idx="49694">
                  <c:v>49694</c:v>
                </c:pt>
                <c:pt idx="49695">
                  <c:v>49695</c:v>
                </c:pt>
                <c:pt idx="49696">
                  <c:v>49696</c:v>
                </c:pt>
                <c:pt idx="49697">
                  <c:v>49697</c:v>
                </c:pt>
                <c:pt idx="49698">
                  <c:v>49698</c:v>
                </c:pt>
                <c:pt idx="49699">
                  <c:v>49699</c:v>
                </c:pt>
                <c:pt idx="49700">
                  <c:v>49700</c:v>
                </c:pt>
                <c:pt idx="49701">
                  <c:v>49701</c:v>
                </c:pt>
                <c:pt idx="49702">
                  <c:v>49702</c:v>
                </c:pt>
                <c:pt idx="49703">
                  <c:v>49703</c:v>
                </c:pt>
                <c:pt idx="49704">
                  <c:v>49704</c:v>
                </c:pt>
                <c:pt idx="49705">
                  <c:v>49705</c:v>
                </c:pt>
                <c:pt idx="49706">
                  <c:v>49706</c:v>
                </c:pt>
                <c:pt idx="49707">
                  <c:v>49707</c:v>
                </c:pt>
                <c:pt idx="49708">
                  <c:v>49708</c:v>
                </c:pt>
                <c:pt idx="49709">
                  <c:v>49709</c:v>
                </c:pt>
                <c:pt idx="49710">
                  <c:v>49710</c:v>
                </c:pt>
                <c:pt idx="49711">
                  <c:v>49711</c:v>
                </c:pt>
                <c:pt idx="49712">
                  <c:v>49712</c:v>
                </c:pt>
                <c:pt idx="49713">
                  <c:v>49713</c:v>
                </c:pt>
                <c:pt idx="49714">
                  <c:v>49714</c:v>
                </c:pt>
                <c:pt idx="49715">
                  <c:v>49715</c:v>
                </c:pt>
                <c:pt idx="49716">
                  <c:v>49716</c:v>
                </c:pt>
                <c:pt idx="49717">
                  <c:v>49717</c:v>
                </c:pt>
                <c:pt idx="49718">
                  <c:v>49718</c:v>
                </c:pt>
                <c:pt idx="49719">
                  <c:v>49719</c:v>
                </c:pt>
                <c:pt idx="49720">
                  <c:v>49720</c:v>
                </c:pt>
                <c:pt idx="49721">
                  <c:v>49721</c:v>
                </c:pt>
                <c:pt idx="49722">
                  <c:v>49722</c:v>
                </c:pt>
                <c:pt idx="49723">
                  <c:v>49723</c:v>
                </c:pt>
                <c:pt idx="49724">
                  <c:v>49724</c:v>
                </c:pt>
                <c:pt idx="49725">
                  <c:v>49725</c:v>
                </c:pt>
                <c:pt idx="49726">
                  <c:v>49726</c:v>
                </c:pt>
                <c:pt idx="49727">
                  <c:v>49727</c:v>
                </c:pt>
                <c:pt idx="49728">
                  <c:v>49728</c:v>
                </c:pt>
                <c:pt idx="49729">
                  <c:v>49729</c:v>
                </c:pt>
                <c:pt idx="49730">
                  <c:v>49730</c:v>
                </c:pt>
                <c:pt idx="49731">
                  <c:v>49731</c:v>
                </c:pt>
                <c:pt idx="49732">
                  <c:v>49732</c:v>
                </c:pt>
                <c:pt idx="49733">
                  <c:v>49733</c:v>
                </c:pt>
                <c:pt idx="49734">
                  <c:v>49734</c:v>
                </c:pt>
                <c:pt idx="49735">
                  <c:v>49735</c:v>
                </c:pt>
                <c:pt idx="49736">
                  <c:v>49736</c:v>
                </c:pt>
                <c:pt idx="49737">
                  <c:v>49737</c:v>
                </c:pt>
                <c:pt idx="49738">
                  <c:v>49738</c:v>
                </c:pt>
                <c:pt idx="49739">
                  <c:v>49739</c:v>
                </c:pt>
                <c:pt idx="49740">
                  <c:v>49740</c:v>
                </c:pt>
                <c:pt idx="49741">
                  <c:v>49741</c:v>
                </c:pt>
                <c:pt idx="49742">
                  <c:v>49742</c:v>
                </c:pt>
                <c:pt idx="49743">
                  <c:v>49743</c:v>
                </c:pt>
                <c:pt idx="49744">
                  <c:v>49744</c:v>
                </c:pt>
                <c:pt idx="49745">
                  <c:v>49745</c:v>
                </c:pt>
                <c:pt idx="49746">
                  <c:v>49746</c:v>
                </c:pt>
                <c:pt idx="49747">
                  <c:v>49747</c:v>
                </c:pt>
                <c:pt idx="49748">
                  <c:v>49748</c:v>
                </c:pt>
                <c:pt idx="49749">
                  <c:v>49749</c:v>
                </c:pt>
                <c:pt idx="49750">
                  <c:v>49750</c:v>
                </c:pt>
                <c:pt idx="49751">
                  <c:v>49751</c:v>
                </c:pt>
                <c:pt idx="49752">
                  <c:v>49752</c:v>
                </c:pt>
                <c:pt idx="49753">
                  <c:v>49753</c:v>
                </c:pt>
                <c:pt idx="49754">
                  <c:v>49754</c:v>
                </c:pt>
                <c:pt idx="49755">
                  <c:v>49755</c:v>
                </c:pt>
                <c:pt idx="49756">
                  <c:v>49756</c:v>
                </c:pt>
                <c:pt idx="49757">
                  <c:v>49757</c:v>
                </c:pt>
                <c:pt idx="49758">
                  <c:v>49758</c:v>
                </c:pt>
                <c:pt idx="49759">
                  <c:v>49759</c:v>
                </c:pt>
                <c:pt idx="49760">
                  <c:v>49760</c:v>
                </c:pt>
                <c:pt idx="49761">
                  <c:v>49761</c:v>
                </c:pt>
                <c:pt idx="49762">
                  <c:v>49762</c:v>
                </c:pt>
                <c:pt idx="49763">
                  <c:v>49763</c:v>
                </c:pt>
                <c:pt idx="49764">
                  <c:v>49764</c:v>
                </c:pt>
                <c:pt idx="49765">
                  <c:v>49765</c:v>
                </c:pt>
                <c:pt idx="49766">
                  <c:v>49766</c:v>
                </c:pt>
                <c:pt idx="49767">
                  <c:v>49767</c:v>
                </c:pt>
                <c:pt idx="49768">
                  <c:v>49768</c:v>
                </c:pt>
                <c:pt idx="49769">
                  <c:v>49769</c:v>
                </c:pt>
                <c:pt idx="49770">
                  <c:v>49770</c:v>
                </c:pt>
                <c:pt idx="49771">
                  <c:v>49771</c:v>
                </c:pt>
                <c:pt idx="49772">
                  <c:v>49772</c:v>
                </c:pt>
                <c:pt idx="49773">
                  <c:v>49773</c:v>
                </c:pt>
                <c:pt idx="49774">
                  <c:v>49774</c:v>
                </c:pt>
                <c:pt idx="49775">
                  <c:v>49775</c:v>
                </c:pt>
                <c:pt idx="49776">
                  <c:v>49776</c:v>
                </c:pt>
                <c:pt idx="49777">
                  <c:v>49777</c:v>
                </c:pt>
                <c:pt idx="49778">
                  <c:v>49778</c:v>
                </c:pt>
                <c:pt idx="49779">
                  <c:v>49779</c:v>
                </c:pt>
                <c:pt idx="49780">
                  <c:v>49780</c:v>
                </c:pt>
                <c:pt idx="49781">
                  <c:v>49781</c:v>
                </c:pt>
                <c:pt idx="49782">
                  <c:v>49782</c:v>
                </c:pt>
                <c:pt idx="49783">
                  <c:v>49783</c:v>
                </c:pt>
                <c:pt idx="49784">
                  <c:v>49784</c:v>
                </c:pt>
                <c:pt idx="49785">
                  <c:v>49785</c:v>
                </c:pt>
                <c:pt idx="49786">
                  <c:v>49786</c:v>
                </c:pt>
                <c:pt idx="49787">
                  <c:v>49787</c:v>
                </c:pt>
                <c:pt idx="49788">
                  <c:v>49788</c:v>
                </c:pt>
                <c:pt idx="49789">
                  <c:v>49789</c:v>
                </c:pt>
                <c:pt idx="49790">
                  <c:v>49790</c:v>
                </c:pt>
                <c:pt idx="49791">
                  <c:v>49791</c:v>
                </c:pt>
                <c:pt idx="49792">
                  <c:v>49792</c:v>
                </c:pt>
                <c:pt idx="49793">
                  <c:v>49793</c:v>
                </c:pt>
                <c:pt idx="49794">
                  <c:v>49794</c:v>
                </c:pt>
                <c:pt idx="49795">
                  <c:v>49795</c:v>
                </c:pt>
                <c:pt idx="49796">
                  <c:v>49796</c:v>
                </c:pt>
                <c:pt idx="49797">
                  <c:v>49797</c:v>
                </c:pt>
                <c:pt idx="49798">
                  <c:v>49798</c:v>
                </c:pt>
                <c:pt idx="49799">
                  <c:v>49799</c:v>
                </c:pt>
                <c:pt idx="49800">
                  <c:v>49800</c:v>
                </c:pt>
                <c:pt idx="49801">
                  <c:v>49801</c:v>
                </c:pt>
                <c:pt idx="49802">
                  <c:v>49802</c:v>
                </c:pt>
                <c:pt idx="49803">
                  <c:v>49803</c:v>
                </c:pt>
                <c:pt idx="49804">
                  <c:v>49804</c:v>
                </c:pt>
                <c:pt idx="49805">
                  <c:v>49805</c:v>
                </c:pt>
                <c:pt idx="49806">
                  <c:v>49806</c:v>
                </c:pt>
                <c:pt idx="49807">
                  <c:v>49807</c:v>
                </c:pt>
                <c:pt idx="49808">
                  <c:v>49808</c:v>
                </c:pt>
                <c:pt idx="49809">
                  <c:v>49809</c:v>
                </c:pt>
                <c:pt idx="49810">
                  <c:v>49810</c:v>
                </c:pt>
                <c:pt idx="49811">
                  <c:v>49811</c:v>
                </c:pt>
                <c:pt idx="49812">
                  <c:v>49812</c:v>
                </c:pt>
                <c:pt idx="49813">
                  <c:v>49813</c:v>
                </c:pt>
                <c:pt idx="49814">
                  <c:v>49814</c:v>
                </c:pt>
                <c:pt idx="49815">
                  <c:v>49815</c:v>
                </c:pt>
                <c:pt idx="49816">
                  <c:v>49816</c:v>
                </c:pt>
                <c:pt idx="49817">
                  <c:v>49817</c:v>
                </c:pt>
                <c:pt idx="49818">
                  <c:v>49818</c:v>
                </c:pt>
                <c:pt idx="49819">
                  <c:v>49819</c:v>
                </c:pt>
                <c:pt idx="49820">
                  <c:v>49820</c:v>
                </c:pt>
                <c:pt idx="49821">
                  <c:v>49821</c:v>
                </c:pt>
                <c:pt idx="49822">
                  <c:v>49822</c:v>
                </c:pt>
                <c:pt idx="49823">
                  <c:v>49823</c:v>
                </c:pt>
                <c:pt idx="49824">
                  <c:v>49824</c:v>
                </c:pt>
                <c:pt idx="49825">
                  <c:v>49825</c:v>
                </c:pt>
                <c:pt idx="49826">
                  <c:v>49826</c:v>
                </c:pt>
                <c:pt idx="49827">
                  <c:v>49827</c:v>
                </c:pt>
                <c:pt idx="49828">
                  <c:v>49828</c:v>
                </c:pt>
                <c:pt idx="49829">
                  <c:v>49829</c:v>
                </c:pt>
                <c:pt idx="49830">
                  <c:v>49830</c:v>
                </c:pt>
                <c:pt idx="49831">
                  <c:v>49831</c:v>
                </c:pt>
                <c:pt idx="49832">
                  <c:v>49832</c:v>
                </c:pt>
                <c:pt idx="49833">
                  <c:v>49833</c:v>
                </c:pt>
                <c:pt idx="49834">
                  <c:v>49834</c:v>
                </c:pt>
                <c:pt idx="49835">
                  <c:v>49835</c:v>
                </c:pt>
                <c:pt idx="49836">
                  <c:v>49836</c:v>
                </c:pt>
                <c:pt idx="49837">
                  <c:v>49837</c:v>
                </c:pt>
                <c:pt idx="49838">
                  <c:v>49838</c:v>
                </c:pt>
                <c:pt idx="49839">
                  <c:v>49839</c:v>
                </c:pt>
                <c:pt idx="49840">
                  <c:v>49840</c:v>
                </c:pt>
                <c:pt idx="49841">
                  <c:v>49841</c:v>
                </c:pt>
                <c:pt idx="49842">
                  <c:v>49842</c:v>
                </c:pt>
                <c:pt idx="49843">
                  <c:v>49843</c:v>
                </c:pt>
                <c:pt idx="49844">
                  <c:v>49844</c:v>
                </c:pt>
                <c:pt idx="49845">
                  <c:v>49845</c:v>
                </c:pt>
                <c:pt idx="49846">
                  <c:v>49846</c:v>
                </c:pt>
                <c:pt idx="49847">
                  <c:v>49847</c:v>
                </c:pt>
                <c:pt idx="49848">
                  <c:v>49848</c:v>
                </c:pt>
                <c:pt idx="49849">
                  <c:v>49849</c:v>
                </c:pt>
                <c:pt idx="49850">
                  <c:v>49850</c:v>
                </c:pt>
                <c:pt idx="49851">
                  <c:v>49851</c:v>
                </c:pt>
                <c:pt idx="49852">
                  <c:v>49852</c:v>
                </c:pt>
                <c:pt idx="49853">
                  <c:v>49853</c:v>
                </c:pt>
                <c:pt idx="49854">
                  <c:v>49854</c:v>
                </c:pt>
                <c:pt idx="49855">
                  <c:v>49855</c:v>
                </c:pt>
                <c:pt idx="49856">
                  <c:v>49856</c:v>
                </c:pt>
                <c:pt idx="49857">
                  <c:v>49857</c:v>
                </c:pt>
                <c:pt idx="49858">
                  <c:v>49858</c:v>
                </c:pt>
                <c:pt idx="49859">
                  <c:v>49859</c:v>
                </c:pt>
                <c:pt idx="49860">
                  <c:v>49860</c:v>
                </c:pt>
                <c:pt idx="49861">
                  <c:v>49861</c:v>
                </c:pt>
                <c:pt idx="49862">
                  <c:v>49862</c:v>
                </c:pt>
                <c:pt idx="49863">
                  <c:v>49863</c:v>
                </c:pt>
                <c:pt idx="49864">
                  <c:v>49864</c:v>
                </c:pt>
                <c:pt idx="49865">
                  <c:v>49865</c:v>
                </c:pt>
                <c:pt idx="49866">
                  <c:v>49866</c:v>
                </c:pt>
                <c:pt idx="49867">
                  <c:v>49867</c:v>
                </c:pt>
                <c:pt idx="49868">
                  <c:v>49868</c:v>
                </c:pt>
                <c:pt idx="49869">
                  <c:v>49869</c:v>
                </c:pt>
                <c:pt idx="49870">
                  <c:v>49870</c:v>
                </c:pt>
                <c:pt idx="49871">
                  <c:v>49871</c:v>
                </c:pt>
                <c:pt idx="49872">
                  <c:v>49872</c:v>
                </c:pt>
                <c:pt idx="49873">
                  <c:v>49873</c:v>
                </c:pt>
                <c:pt idx="49874">
                  <c:v>49874</c:v>
                </c:pt>
                <c:pt idx="49875">
                  <c:v>49875</c:v>
                </c:pt>
                <c:pt idx="49876">
                  <c:v>49876</c:v>
                </c:pt>
                <c:pt idx="49877">
                  <c:v>49877</c:v>
                </c:pt>
                <c:pt idx="49878">
                  <c:v>49878</c:v>
                </c:pt>
                <c:pt idx="49879">
                  <c:v>49879</c:v>
                </c:pt>
                <c:pt idx="49880">
                  <c:v>49880</c:v>
                </c:pt>
                <c:pt idx="49881">
                  <c:v>49881</c:v>
                </c:pt>
                <c:pt idx="49882">
                  <c:v>49882</c:v>
                </c:pt>
                <c:pt idx="49883">
                  <c:v>49883</c:v>
                </c:pt>
                <c:pt idx="49884">
                  <c:v>49884</c:v>
                </c:pt>
                <c:pt idx="49885">
                  <c:v>49885</c:v>
                </c:pt>
                <c:pt idx="49886">
                  <c:v>49886</c:v>
                </c:pt>
                <c:pt idx="49887">
                  <c:v>49887</c:v>
                </c:pt>
                <c:pt idx="49888">
                  <c:v>49888</c:v>
                </c:pt>
                <c:pt idx="49889">
                  <c:v>49889</c:v>
                </c:pt>
                <c:pt idx="49890">
                  <c:v>49890</c:v>
                </c:pt>
                <c:pt idx="49891">
                  <c:v>49891</c:v>
                </c:pt>
                <c:pt idx="49892">
                  <c:v>49892</c:v>
                </c:pt>
                <c:pt idx="49893">
                  <c:v>49893</c:v>
                </c:pt>
                <c:pt idx="49894">
                  <c:v>49894</c:v>
                </c:pt>
                <c:pt idx="49895">
                  <c:v>49895</c:v>
                </c:pt>
                <c:pt idx="49896">
                  <c:v>49896</c:v>
                </c:pt>
                <c:pt idx="49897">
                  <c:v>49897</c:v>
                </c:pt>
                <c:pt idx="49898">
                  <c:v>49898</c:v>
                </c:pt>
                <c:pt idx="49899">
                  <c:v>49899</c:v>
                </c:pt>
                <c:pt idx="49900">
                  <c:v>49900</c:v>
                </c:pt>
                <c:pt idx="49901">
                  <c:v>49901</c:v>
                </c:pt>
                <c:pt idx="49902">
                  <c:v>49902</c:v>
                </c:pt>
                <c:pt idx="49903">
                  <c:v>49903</c:v>
                </c:pt>
                <c:pt idx="49904">
                  <c:v>49904</c:v>
                </c:pt>
                <c:pt idx="49905">
                  <c:v>49905</c:v>
                </c:pt>
                <c:pt idx="49906">
                  <c:v>49906</c:v>
                </c:pt>
                <c:pt idx="49907">
                  <c:v>49907</c:v>
                </c:pt>
                <c:pt idx="49908">
                  <c:v>49908</c:v>
                </c:pt>
                <c:pt idx="49909">
                  <c:v>49909</c:v>
                </c:pt>
                <c:pt idx="49910">
                  <c:v>49910</c:v>
                </c:pt>
                <c:pt idx="49911">
                  <c:v>49911</c:v>
                </c:pt>
                <c:pt idx="49912">
                  <c:v>49912</c:v>
                </c:pt>
                <c:pt idx="49913">
                  <c:v>49913</c:v>
                </c:pt>
                <c:pt idx="49914">
                  <c:v>49914</c:v>
                </c:pt>
                <c:pt idx="49915">
                  <c:v>49915</c:v>
                </c:pt>
                <c:pt idx="49916">
                  <c:v>49916</c:v>
                </c:pt>
                <c:pt idx="49917">
                  <c:v>49917</c:v>
                </c:pt>
                <c:pt idx="49918">
                  <c:v>49918</c:v>
                </c:pt>
                <c:pt idx="49919">
                  <c:v>49919</c:v>
                </c:pt>
                <c:pt idx="49920">
                  <c:v>49920</c:v>
                </c:pt>
                <c:pt idx="49921">
                  <c:v>49921</c:v>
                </c:pt>
                <c:pt idx="49922">
                  <c:v>49922</c:v>
                </c:pt>
                <c:pt idx="49923">
                  <c:v>49923</c:v>
                </c:pt>
                <c:pt idx="49924">
                  <c:v>49924</c:v>
                </c:pt>
                <c:pt idx="49925">
                  <c:v>49925</c:v>
                </c:pt>
                <c:pt idx="49926">
                  <c:v>49926</c:v>
                </c:pt>
                <c:pt idx="49927">
                  <c:v>49927</c:v>
                </c:pt>
                <c:pt idx="49928">
                  <c:v>49928</c:v>
                </c:pt>
                <c:pt idx="49929">
                  <c:v>49929</c:v>
                </c:pt>
                <c:pt idx="49930">
                  <c:v>49930</c:v>
                </c:pt>
                <c:pt idx="49931">
                  <c:v>49931</c:v>
                </c:pt>
                <c:pt idx="49932">
                  <c:v>49932</c:v>
                </c:pt>
                <c:pt idx="49933">
                  <c:v>49933</c:v>
                </c:pt>
                <c:pt idx="49934">
                  <c:v>49934</c:v>
                </c:pt>
                <c:pt idx="49935">
                  <c:v>49935</c:v>
                </c:pt>
                <c:pt idx="49936">
                  <c:v>49936</c:v>
                </c:pt>
                <c:pt idx="49937">
                  <c:v>49937</c:v>
                </c:pt>
                <c:pt idx="49938">
                  <c:v>49938</c:v>
                </c:pt>
                <c:pt idx="49939">
                  <c:v>49939</c:v>
                </c:pt>
                <c:pt idx="49940">
                  <c:v>49940</c:v>
                </c:pt>
                <c:pt idx="49941">
                  <c:v>49941</c:v>
                </c:pt>
                <c:pt idx="49942">
                  <c:v>49942</c:v>
                </c:pt>
                <c:pt idx="49943">
                  <c:v>49943</c:v>
                </c:pt>
                <c:pt idx="49944">
                  <c:v>49944</c:v>
                </c:pt>
                <c:pt idx="49945">
                  <c:v>49945</c:v>
                </c:pt>
                <c:pt idx="49946">
                  <c:v>49946</c:v>
                </c:pt>
                <c:pt idx="49947">
                  <c:v>49947</c:v>
                </c:pt>
                <c:pt idx="49948">
                  <c:v>49948</c:v>
                </c:pt>
                <c:pt idx="49949">
                  <c:v>49949</c:v>
                </c:pt>
                <c:pt idx="49950">
                  <c:v>49950</c:v>
                </c:pt>
                <c:pt idx="49951">
                  <c:v>49951</c:v>
                </c:pt>
                <c:pt idx="49952">
                  <c:v>49952</c:v>
                </c:pt>
                <c:pt idx="49953">
                  <c:v>49953</c:v>
                </c:pt>
                <c:pt idx="49954">
                  <c:v>49954</c:v>
                </c:pt>
                <c:pt idx="49955">
                  <c:v>49955</c:v>
                </c:pt>
                <c:pt idx="49956">
                  <c:v>49956</c:v>
                </c:pt>
                <c:pt idx="49957">
                  <c:v>49957</c:v>
                </c:pt>
                <c:pt idx="49958">
                  <c:v>49958</c:v>
                </c:pt>
                <c:pt idx="49959">
                  <c:v>49959</c:v>
                </c:pt>
                <c:pt idx="49960">
                  <c:v>49960</c:v>
                </c:pt>
                <c:pt idx="49961">
                  <c:v>49961</c:v>
                </c:pt>
                <c:pt idx="49962">
                  <c:v>49962</c:v>
                </c:pt>
                <c:pt idx="49963">
                  <c:v>49963</c:v>
                </c:pt>
                <c:pt idx="49964">
                  <c:v>49964</c:v>
                </c:pt>
                <c:pt idx="49965">
                  <c:v>49965</c:v>
                </c:pt>
                <c:pt idx="49966">
                  <c:v>49966</c:v>
                </c:pt>
                <c:pt idx="49967">
                  <c:v>49967</c:v>
                </c:pt>
                <c:pt idx="49968">
                  <c:v>49968</c:v>
                </c:pt>
                <c:pt idx="49969">
                  <c:v>49969</c:v>
                </c:pt>
                <c:pt idx="49970">
                  <c:v>49970</c:v>
                </c:pt>
                <c:pt idx="49971">
                  <c:v>49971</c:v>
                </c:pt>
                <c:pt idx="49972">
                  <c:v>49972</c:v>
                </c:pt>
                <c:pt idx="49973">
                  <c:v>49973</c:v>
                </c:pt>
                <c:pt idx="49974">
                  <c:v>49974</c:v>
                </c:pt>
                <c:pt idx="49975">
                  <c:v>49975</c:v>
                </c:pt>
                <c:pt idx="49976">
                  <c:v>49976</c:v>
                </c:pt>
                <c:pt idx="49977">
                  <c:v>49977</c:v>
                </c:pt>
                <c:pt idx="49978">
                  <c:v>49978</c:v>
                </c:pt>
                <c:pt idx="49979">
                  <c:v>49979</c:v>
                </c:pt>
                <c:pt idx="49980">
                  <c:v>49980</c:v>
                </c:pt>
                <c:pt idx="49981">
                  <c:v>49981</c:v>
                </c:pt>
                <c:pt idx="49982">
                  <c:v>49982</c:v>
                </c:pt>
                <c:pt idx="49983">
                  <c:v>49983</c:v>
                </c:pt>
                <c:pt idx="49984">
                  <c:v>49984</c:v>
                </c:pt>
                <c:pt idx="49985">
                  <c:v>49985</c:v>
                </c:pt>
                <c:pt idx="49986">
                  <c:v>49986</c:v>
                </c:pt>
                <c:pt idx="49987">
                  <c:v>49987</c:v>
                </c:pt>
                <c:pt idx="49988">
                  <c:v>49988</c:v>
                </c:pt>
                <c:pt idx="49989">
                  <c:v>49989</c:v>
                </c:pt>
                <c:pt idx="49990">
                  <c:v>49990</c:v>
                </c:pt>
                <c:pt idx="49991">
                  <c:v>49991</c:v>
                </c:pt>
                <c:pt idx="49992">
                  <c:v>49992</c:v>
                </c:pt>
                <c:pt idx="49993">
                  <c:v>49993</c:v>
                </c:pt>
                <c:pt idx="49994">
                  <c:v>49994</c:v>
                </c:pt>
                <c:pt idx="49995">
                  <c:v>49995</c:v>
                </c:pt>
                <c:pt idx="49996">
                  <c:v>49996</c:v>
                </c:pt>
                <c:pt idx="49997">
                  <c:v>49997</c:v>
                </c:pt>
                <c:pt idx="49998">
                  <c:v>49998</c:v>
                </c:pt>
                <c:pt idx="49999">
                  <c:v>49999</c:v>
                </c:pt>
                <c:pt idx="50000">
                  <c:v>50000</c:v>
                </c:pt>
                <c:pt idx="50001">
                  <c:v>50001</c:v>
                </c:pt>
                <c:pt idx="50002">
                  <c:v>50002</c:v>
                </c:pt>
                <c:pt idx="50003">
                  <c:v>50003</c:v>
                </c:pt>
                <c:pt idx="50004">
                  <c:v>50004</c:v>
                </c:pt>
                <c:pt idx="50005">
                  <c:v>50005</c:v>
                </c:pt>
                <c:pt idx="50006">
                  <c:v>50006</c:v>
                </c:pt>
                <c:pt idx="50007">
                  <c:v>50007</c:v>
                </c:pt>
                <c:pt idx="50008">
                  <c:v>50008</c:v>
                </c:pt>
                <c:pt idx="50009">
                  <c:v>50009</c:v>
                </c:pt>
                <c:pt idx="50010">
                  <c:v>50010</c:v>
                </c:pt>
                <c:pt idx="50011">
                  <c:v>50011</c:v>
                </c:pt>
                <c:pt idx="50012">
                  <c:v>50012</c:v>
                </c:pt>
                <c:pt idx="50013">
                  <c:v>50013</c:v>
                </c:pt>
                <c:pt idx="50014">
                  <c:v>50014</c:v>
                </c:pt>
                <c:pt idx="50015">
                  <c:v>50015</c:v>
                </c:pt>
                <c:pt idx="50016">
                  <c:v>50016</c:v>
                </c:pt>
                <c:pt idx="50017">
                  <c:v>50017</c:v>
                </c:pt>
                <c:pt idx="50018">
                  <c:v>50018</c:v>
                </c:pt>
                <c:pt idx="50019">
                  <c:v>50019</c:v>
                </c:pt>
                <c:pt idx="50020">
                  <c:v>50020</c:v>
                </c:pt>
                <c:pt idx="50021">
                  <c:v>50021</c:v>
                </c:pt>
                <c:pt idx="50022">
                  <c:v>50022</c:v>
                </c:pt>
                <c:pt idx="50023">
                  <c:v>50023</c:v>
                </c:pt>
                <c:pt idx="50024">
                  <c:v>50024</c:v>
                </c:pt>
                <c:pt idx="50025">
                  <c:v>50025</c:v>
                </c:pt>
                <c:pt idx="50026">
                  <c:v>50026</c:v>
                </c:pt>
                <c:pt idx="50027">
                  <c:v>50027</c:v>
                </c:pt>
                <c:pt idx="50028">
                  <c:v>50028</c:v>
                </c:pt>
                <c:pt idx="50029">
                  <c:v>50029</c:v>
                </c:pt>
                <c:pt idx="50030">
                  <c:v>50030</c:v>
                </c:pt>
                <c:pt idx="50031">
                  <c:v>50031</c:v>
                </c:pt>
                <c:pt idx="50032">
                  <c:v>50032</c:v>
                </c:pt>
                <c:pt idx="50033">
                  <c:v>50033</c:v>
                </c:pt>
                <c:pt idx="50034">
                  <c:v>50034</c:v>
                </c:pt>
                <c:pt idx="50035">
                  <c:v>50035</c:v>
                </c:pt>
                <c:pt idx="50036">
                  <c:v>50036</c:v>
                </c:pt>
                <c:pt idx="50037">
                  <c:v>50037</c:v>
                </c:pt>
                <c:pt idx="50038">
                  <c:v>50038</c:v>
                </c:pt>
                <c:pt idx="50039">
                  <c:v>50039</c:v>
                </c:pt>
                <c:pt idx="50040">
                  <c:v>50040</c:v>
                </c:pt>
                <c:pt idx="50041">
                  <c:v>50041</c:v>
                </c:pt>
                <c:pt idx="50042">
                  <c:v>50042</c:v>
                </c:pt>
                <c:pt idx="50043">
                  <c:v>50043</c:v>
                </c:pt>
                <c:pt idx="50044">
                  <c:v>50044</c:v>
                </c:pt>
                <c:pt idx="50045">
                  <c:v>50045</c:v>
                </c:pt>
                <c:pt idx="50046">
                  <c:v>50046</c:v>
                </c:pt>
                <c:pt idx="50047">
                  <c:v>50047</c:v>
                </c:pt>
                <c:pt idx="50048">
                  <c:v>50048</c:v>
                </c:pt>
                <c:pt idx="50049">
                  <c:v>50049</c:v>
                </c:pt>
                <c:pt idx="50050">
                  <c:v>50050</c:v>
                </c:pt>
                <c:pt idx="50051">
                  <c:v>50051</c:v>
                </c:pt>
                <c:pt idx="50052">
                  <c:v>50052</c:v>
                </c:pt>
                <c:pt idx="50053">
                  <c:v>50053</c:v>
                </c:pt>
                <c:pt idx="50054">
                  <c:v>50054</c:v>
                </c:pt>
                <c:pt idx="50055">
                  <c:v>50055</c:v>
                </c:pt>
                <c:pt idx="50056">
                  <c:v>50056</c:v>
                </c:pt>
                <c:pt idx="50057">
                  <c:v>50057</c:v>
                </c:pt>
                <c:pt idx="50058">
                  <c:v>50058</c:v>
                </c:pt>
                <c:pt idx="50059">
                  <c:v>50059</c:v>
                </c:pt>
                <c:pt idx="50060">
                  <c:v>50060</c:v>
                </c:pt>
                <c:pt idx="50061">
                  <c:v>50061</c:v>
                </c:pt>
                <c:pt idx="50062">
                  <c:v>50062</c:v>
                </c:pt>
                <c:pt idx="50063">
                  <c:v>50063</c:v>
                </c:pt>
                <c:pt idx="50064">
                  <c:v>50064</c:v>
                </c:pt>
                <c:pt idx="50065">
                  <c:v>50065</c:v>
                </c:pt>
                <c:pt idx="50066">
                  <c:v>50066</c:v>
                </c:pt>
                <c:pt idx="50067">
                  <c:v>50067</c:v>
                </c:pt>
                <c:pt idx="50068">
                  <c:v>50068</c:v>
                </c:pt>
                <c:pt idx="50069">
                  <c:v>50069</c:v>
                </c:pt>
                <c:pt idx="50070">
                  <c:v>50070</c:v>
                </c:pt>
                <c:pt idx="50071">
                  <c:v>50071</c:v>
                </c:pt>
                <c:pt idx="50072">
                  <c:v>50072</c:v>
                </c:pt>
                <c:pt idx="50073">
                  <c:v>50073</c:v>
                </c:pt>
                <c:pt idx="50074">
                  <c:v>50074</c:v>
                </c:pt>
                <c:pt idx="50075">
                  <c:v>50075</c:v>
                </c:pt>
                <c:pt idx="50076">
                  <c:v>50076</c:v>
                </c:pt>
                <c:pt idx="50077">
                  <c:v>50077</c:v>
                </c:pt>
                <c:pt idx="50078">
                  <c:v>50078</c:v>
                </c:pt>
                <c:pt idx="50079">
                  <c:v>50079</c:v>
                </c:pt>
                <c:pt idx="50080">
                  <c:v>50080</c:v>
                </c:pt>
                <c:pt idx="50081">
                  <c:v>50081</c:v>
                </c:pt>
                <c:pt idx="50082">
                  <c:v>50082</c:v>
                </c:pt>
                <c:pt idx="50083">
                  <c:v>50083</c:v>
                </c:pt>
                <c:pt idx="50084">
                  <c:v>50084</c:v>
                </c:pt>
                <c:pt idx="50085">
                  <c:v>50085</c:v>
                </c:pt>
                <c:pt idx="50086">
                  <c:v>50086</c:v>
                </c:pt>
                <c:pt idx="50087">
                  <c:v>50087</c:v>
                </c:pt>
                <c:pt idx="50088">
                  <c:v>50088</c:v>
                </c:pt>
                <c:pt idx="50089">
                  <c:v>50089</c:v>
                </c:pt>
                <c:pt idx="50090">
                  <c:v>50090</c:v>
                </c:pt>
                <c:pt idx="50091">
                  <c:v>50091</c:v>
                </c:pt>
                <c:pt idx="50092">
                  <c:v>50092</c:v>
                </c:pt>
                <c:pt idx="50093">
                  <c:v>50093</c:v>
                </c:pt>
                <c:pt idx="50094">
                  <c:v>50094</c:v>
                </c:pt>
                <c:pt idx="50095">
                  <c:v>50095</c:v>
                </c:pt>
                <c:pt idx="50096">
                  <c:v>50096</c:v>
                </c:pt>
                <c:pt idx="50097">
                  <c:v>50097</c:v>
                </c:pt>
                <c:pt idx="50098">
                  <c:v>50098</c:v>
                </c:pt>
                <c:pt idx="50099">
                  <c:v>50099</c:v>
                </c:pt>
                <c:pt idx="50100">
                  <c:v>50100</c:v>
                </c:pt>
                <c:pt idx="50101">
                  <c:v>50101</c:v>
                </c:pt>
                <c:pt idx="50102">
                  <c:v>50102</c:v>
                </c:pt>
                <c:pt idx="50103">
                  <c:v>50103</c:v>
                </c:pt>
                <c:pt idx="50104">
                  <c:v>50104</c:v>
                </c:pt>
                <c:pt idx="50105">
                  <c:v>50105</c:v>
                </c:pt>
                <c:pt idx="50106">
                  <c:v>50106</c:v>
                </c:pt>
                <c:pt idx="50107">
                  <c:v>50107</c:v>
                </c:pt>
                <c:pt idx="50108">
                  <c:v>50108</c:v>
                </c:pt>
                <c:pt idx="50109">
                  <c:v>50109</c:v>
                </c:pt>
                <c:pt idx="50110">
                  <c:v>50110</c:v>
                </c:pt>
                <c:pt idx="50111">
                  <c:v>50111</c:v>
                </c:pt>
                <c:pt idx="50112">
                  <c:v>50112</c:v>
                </c:pt>
                <c:pt idx="50113">
                  <c:v>50113</c:v>
                </c:pt>
                <c:pt idx="50114">
                  <c:v>50114</c:v>
                </c:pt>
                <c:pt idx="50115">
                  <c:v>50115</c:v>
                </c:pt>
                <c:pt idx="50116">
                  <c:v>50116</c:v>
                </c:pt>
                <c:pt idx="50117">
                  <c:v>50117</c:v>
                </c:pt>
                <c:pt idx="50118">
                  <c:v>50118</c:v>
                </c:pt>
                <c:pt idx="50119">
                  <c:v>50119</c:v>
                </c:pt>
                <c:pt idx="50120">
                  <c:v>50120</c:v>
                </c:pt>
                <c:pt idx="50121">
                  <c:v>50121</c:v>
                </c:pt>
                <c:pt idx="50122">
                  <c:v>50122</c:v>
                </c:pt>
                <c:pt idx="50123">
                  <c:v>50123</c:v>
                </c:pt>
                <c:pt idx="50124">
                  <c:v>50124</c:v>
                </c:pt>
                <c:pt idx="50125">
                  <c:v>50125</c:v>
                </c:pt>
                <c:pt idx="50126">
                  <c:v>50126</c:v>
                </c:pt>
                <c:pt idx="50127">
                  <c:v>50127</c:v>
                </c:pt>
                <c:pt idx="50128">
                  <c:v>50128</c:v>
                </c:pt>
                <c:pt idx="50129">
                  <c:v>50129</c:v>
                </c:pt>
                <c:pt idx="50130">
                  <c:v>50130</c:v>
                </c:pt>
                <c:pt idx="50131">
                  <c:v>50131</c:v>
                </c:pt>
                <c:pt idx="50132">
                  <c:v>50132</c:v>
                </c:pt>
                <c:pt idx="50133">
                  <c:v>50133</c:v>
                </c:pt>
                <c:pt idx="50134">
                  <c:v>50134</c:v>
                </c:pt>
                <c:pt idx="50135">
                  <c:v>50135</c:v>
                </c:pt>
                <c:pt idx="50136">
                  <c:v>50136</c:v>
                </c:pt>
                <c:pt idx="50137">
                  <c:v>50137</c:v>
                </c:pt>
                <c:pt idx="50138">
                  <c:v>50138</c:v>
                </c:pt>
                <c:pt idx="50139">
                  <c:v>50139</c:v>
                </c:pt>
                <c:pt idx="50140">
                  <c:v>50140</c:v>
                </c:pt>
                <c:pt idx="50141">
                  <c:v>50141</c:v>
                </c:pt>
                <c:pt idx="50142">
                  <c:v>50142</c:v>
                </c:pt>
                <c:pt idx="50143">
                  <c:v>50143</c:v>
                </c:pt>
                <c:pt idx="50144">
                  <c:v>50144</c:v>
                </c:pt>
                <c:pt idx="50145">
                  <c:v>50145</c:v>
                </c:pt>
                <c:pt idx="50146">
                  <c:v>50146</c:v>
                </c:pt>
                <c:pt idx="50147">
                  <c:v>50147</c:v>
                </c:pt>
                <c:pt idx="50148">
                  <c:v>50148</c:v>
                </c:pt>
                <c:pt idx="50149">
                  <c:v>50149</c:v>
                </c:pt>
                <c:pt idx="50150">
                  <c:v>50150</c:v>
                </c:pt>
                <c:pt idx="50151">
                  <c:v>50151</c:v>
                </c:pt>
                <c:pt idx="50152">
                  <c:v>50152</c:v>
                </c:pt>
                <c:pt idx="50153">
                  <c:v>50153</c:v>
                </c:pt>
                <c:pt idx="50154">
                  <c:v>50154</c:v>
                </c:pt>
                <c:pt idx="50155">
                  <c:v>50155</c:v>
                </c:pt>
                <c:pt idx="50156">
                  <c:v>50156</c:v>
                </c:pt>
                <c:pt idx="50157">
                  <c:v>50157</c:v>
                </c:pt>
                <c:pt idx="50158">
                  <c:v>50158</c:v>
                </c:pt>
                <c:pt idx="50159">
                  <c:v>50159</c:v>
                </c:pt>
                <c:pt idx="50160">
                  <c:v>50160</c:v>
                </c:pt>
                <c:pt idx="50161">
                  <c:v>50161</c:v>
                </c:pt>
                <c:pt idx="50162">
                  <c:v>50162</c:v>
                </c:pt>
                <c:pt idx="50163">
                  <c:v>50163</c:v>
                </c:pt>
                <c:pt idx="50164">
                  <c:v>50164</c:v>
                </c:pt>
                <c:pt idx="50165">
                  <c:v>50165</c:v>
                </c:pt>
                <c:pt idx="50166">
                  <c:v>50166</c:v>
                </c:pt>
                <c:pt idx="50167">
                  <c:v>50167</c:v>
                </c:pt>
                <c:pt idx="50168">
                  <c:v>50168</c:v>
                </c:pt>
                <c:pt idx="50169">
                  <c:v>50169</c:v>
                </c:pt>
                <c:pt idx="50170">
                  <c:v>50170</c:v>
                </c:pt>
                <c:pt idx="50171">
                  <c:v>50171</c:v>
                </c:pt>
                <c:pt idx="50172">
                  <c:v>50172</c:v>
                </c:pt>
                <c:pt idx="50173">
                  <c:v>50173</c:v>
                </c:pt>
                <c:pt idx="50174">
                  <c:v>50174</c:v>
                </c:pt>
                <c:pt idx="50175">
                  <c:v>50175</c:v>
                </c:pt>
                <c:pt idx="50176">
                  <c:v>50176</c:v>
                </c:pt>
                <c:pt idx="50177">
                  <c:v>50177</c:v>
                </c:pt>
                <c:pt idx="50178">
                  <c:v>50178</c:v>
                </c:pt>
                <c:pt idx="50179">
                  <c:v>50179</c:v>
                </c:pt>
                <c:pt idx="50180">
                  <c:v>50180</c:v>
                </c:pt>
                <c:pt idx="50181">
                  <c:v>50181</c:v>
                </c:pt>
                <c:pt idx="50182">
                  <c:v>50182</c:v>
                </c:pt>
                <c:pt idx="50183">
                  <c:v>50183</c:v>
                </c:pt>
                <c:pt idx="50184">
                  <c:v>50184</c:v>
                </c:pt>
                <c:pt idx="50185">
                  <c:v>50185</c:v>
                </c:pt>
                <c:pt idx="50186">
                  <c:v>50186</c:v>
                </c:pt>
                <c:pt idx="50187">
                  <c:v>50187</c:v>
                </c:pt>
                <c:pt idx="50188">
                  <c:v>50188</c:v>
                </c:pt>
                <c:pt idx="50189">
                  <c:v>50189</c:v>
                </c:pt>
                <c:pt idx="50190">
                  <c:v>50190</c:v>
                </c:pt>
                <c:pt idx="50191">
                  <c:v>50191</c:v>
                </c:pt>
                <c:pt idx="50192">
                  <c:v>50192</c:v>
                </c:pt>
                <c:pt idx="50193">
                  <c:v>50193</c:v>
                </c:pt>
                <c:pt idx="50194">
                  <c:v>50194</c:v>
                </c:pt>
                <c:pt idx="50195">
                  <c:v>50195</c:v>
                </c:pt>
                <c:pt idx="50196">
                  <c:v>50196</c:v>
                </c:pt>
                <c:pt idx="50197">
                  <c:v>50197</c:v>
                </c:pt>
                <c:pt idx="50198">
                  <c:v>50198</c:v>
                </c:pt>
                <c:pt idx="50199">
                  <c:v>50199</c:v>
                </c:pt>
                <c:pt idx="50200">
                  <c:v>50200</c:v>
                </c:pt>
                <c:pt idx="50201">
                  <c:v>50201</c:v>
                </c:pt>
                <c:pt idx="50202">
                  <c:v>50202</c:v>
                </c:pt>
                <c:pt idx="50203">
                  <c:v>50203</c:v>
                </c:pt>
                <c:pt idx="50204">
                  <c:v>50204</c:v>
                </c:pt>
                <c:pt idx="50205">
                  <c:v>50205</c:v>
                </c:pt>
                <c:pt idx="50206">
                  <c:v>50206</c:v>
                </c:pt>
                <c:pt idx="50207">
                  <c:v>50207</c:v>
                </c:pt>
                <c:pt idx="50208">
                  <c:v>50208</c:v>
                </c:pt>
                <c:pt idx="50209">
                  <c:v>50209</c:v>
                </c:pt>
                <c:pt idx="50210">
                  <c:v>50210</c:v>
                </c:pt>
                <c:pt idx="50211">
                  <c:v>50211</c:v>
                </c:pt>
                <c:pt idx="50212">
                  <c:v>50212</c:v>
                </c:pt>
                <c:pt idx="50213">
                  <c:v>50213</c:v>
                </c:pt>
                <c:pt idx="50214">
                  <c:v>50214</c:v>
                </c:pt>
                <c:pt idx="50215">
                  <c:v>50215</c:v>
                </c:pt>
                <c:pt idx="50216">
                  <c:v>50216</c:v>
                </c:pt>
                <c:pt idx="50217">
                  <c:v>50217</c:v>
                </c:pt>
                <c:pt idx="50218">
                  <c:v>50218</c:v>
                </c:pt>
                <c:pt idx="50219">
                  <c:v>50219</c:v>
                </c:pt>
                <c:pt idx="50220">
                  <c:v>50220</c:v>
                </c:pt>
                <c:pt idx="50221">
                  <c:v>50221</c:v>
                </c:pt>
                <c:pt idx="50222">
                  <c:v>50222</c:v>
                </c:pt>
                <c:pt idx="50223">
                  <c:v>50223</c:v>
                </c:pt>
                <c:pt idx="50224">
                  <c:v>50224</c:v>
                </c:pt>
                <c:pt idx="50225">
                  <c:v>50225</c:v>
                </c:pt>
                <c:pt idx="50226">
                  <c:v>50226</c:v>
                </c:pt>
                <c:pt idx="50227">
                  <c:v>50227</c:v>
                </c:pt>
                <c:pt idx="50228">
                  <c:v>50228</c:v>
                </c:pt>
                <c:pt idx="50229">
                  <c:v>50229</c:v>
                </c:pt>
                <c:pt idx="50230">
                  <c:v>50230</c:v>
                </c:pt>
                <c:pt idx="50231">
                  <c:v>50231</c:v>
                </c:pt>
                <c:pt idx="50232">
                  <c:v>50232</c:v>
                </c:pt>
                <c:pt idx="50233">
                  <c:v>50233</c:v>
                </c:pt>
                <c:pt idx="50234">
                  <c:v>50234</c:v>
                </c:pt>
                <c:pt idx="50235">
                  <c:v>50235</c:v>
                </c:pt>
                <c:pt idx="50236">
                  <c:v>50236</c:v>
                </c:pt>
                <c:pt idx="50237">
                  <c:v>50237</c:v>
                </c:pt>
                <c:pt idx="50238">
                  <c:v>50238</c:v>
                </c:pt>
                <c:pt idx="50239">
                  <c:v>50239</c:v>
                </c:pt>
                <c:pt idx="50240">
                  <c:v>50240</c:v>
                </c:pt>
                <c:pt idx="50241">
                  <c:v>50241</c:v>
                </c:pt>
                <c:pt idx="50242">
                  <c:v>50242</c:v>
                </c:pt>
                <c:pt idx="50243">
                  <c:v>50243</c:v>
                </c:pt>
                <c:pt idx="50244">
                  <c:v>50244</c:v>
                </c:pt>
                <c:pt idx="50245">
                  <c:v>50245</c:v>
                </c:pt>
                <c:pt idx="50246">
                  <c:v>50246</c:v>
                </c:pt>
                <c:pt idx="50247">
                  <c:v>50247</c:v>
                </c:pt>
                <c:pt idx="50248">
                  <c:v>50248</c:v>
                </c:pt>
                <c:pt idx="50249">
                  <c:v>50249</c:v>
                </c:pt>
                <c:pt idx="50250">
                  <c:v>50250</c:v>
                </c:pt>
                <c:pt idx="50251">
                  <c:v>50251</c:v>
                </c:pt>
                <c:pt idx="50252">
                  <c:v>50252</c:v>
                </c:pt>
                <c:pt idx="50253">
                  <c:v>50253</c:v>
                </c:pt>
                <c:pt idx="50254">
                  <c:v>50254</c:v>
                </c:pt>
                <c:pt idx="50255">
                  <c:v>50255</c:v>
                </c:pt>
                <c:pt idx="50256">
                  <c:v>50256</c:v>
                </c:pt>
                <c:pt idx="50257">
                  <c:v>50257</c:v>
                </c:pt>
                <c:pt idx="50258">
                  <c:v>50258</c:v>
                </c:pt>
                <c:pt idx="50259">
                  <c:v>50259</c:v>
                </c:pt>
                <c:pt idx="50260">
                  <c:v>50260</c:v>
                </c:pt>
                <c:pt idx="50261">
                  <c:v>50261</c:v>
                </c:pt>
                <c:pt idx="50262">
                  <c:v>50262</c:v>
                </c:pt>
                <c:pt idx="50263">
                  <c:v>50263</c:v>
                </c:pt>
                <c:pt idx="50264">
                  <c:v>50264</c:v>
                </c:pt>
                <c:pt idx="50265">
                  <c:v>50265</c:v>
                </c:pt>
                <c:pt idx="50266">
                  <c:v>50266</c:v>
                </c:pt>
                <c:pt idx="50267">
                  <c:v>50267</c:v>
                </c:pt>
                <c:pt idx="50268">
                  <c:v>50268</c:v>
                </c:pt>
                <c:pt idx="50269">
                  <c:v>50269</c:v>
                </c:pt>
                <c:pt idx="50270">
                  <c:v>50270</c:v>
                </c:pt>
                <c:pt idx="50271">
                  <c:v>50271</c:v>
                </c:pt>
                <c:pt idx="50272">
                  <c:v>50272</c:v>
                </c:pt>
                <c:pt idx="50273">
                  <c:v>50273</c:v>
                </c:pt>
                <c:pt idx="50274">
                  <c:v>50274</c:v>
                </c:pt>
                <c:pt idx="50275">
                  <c:v>50275</c:v>
                </c:pt>
                <c:pt idx="50276">
                  <c:v>50276</c:v>
                </c:pt>
                <c:pt idx="50277">
                  <c:v>50277</c:v>
                </c:pt>
                <c:pt idx="50278">
                  <c:v>50278</c:v>
                </c:pt>
                <c:pt idx="50279">
                  <c:v>50279</c:v>
                </c:pt>
                <c:pt idx="50280">
                  <c:v>50280</c:v>
                </c:pt>
                <c:pt idx="50281">
                  <c:v>50281</c:v>
                </c:pt>
                <c:pt idx="50282">
                  <c:v>50282</c:v>
                </c:pt>
                <c:pt idx="50283">
                  <c:v>50283</c:v>
                </c:pt>
                <c:pt idx="50284">
                  <c:v>50284</c:v>
                </c:pt>
                <c:pt idx="50285">
                  <c:v>50285</c:v>
                </c:pt>
                <c:pt idx="50286">
                  <c:v>50286</c:v>
                </c:pt>
                <c:pt idx="50287">
                  <c:v>50287</c:v>
                </c:pt>
                <c:pt idx="50288">
                  <c:v>50288</c:v>
                </c:pt>
                <c:pt idx="50289">
                  <c:v>50289</c:v>
                </c:pt>
                <c:pt idx="50290">
                  <c:v>50290</c:v>
                </c:pt>
                <c:pt idx="50291">
                  <c:v>50291</c:v>
                </c:pt>
                <c:pt idx="50292">
                  <c:v>50292</c:v>
                </c:pt>
                <c:pt idx="50293">
                  <c:v>50293</c:v>
                </c:pt>
                <c:pt idx="50294">
                  <c:v>50294</c:v>
                </c:pt>
                <c:pt idx="50295">
                  <c:v>50295</c:v>
                </c:pt>
                <c:pt idx="50296">
                  <c:v>50296</c:v>
                </c:pt>
                <c:pt idx="50297">
                  <c:v>50297</c:v>
                </c:pt>
                <c:pt idx="50298">
                  <c:v>50298</c:v>
                </c:pt>
                <c:pt idx="50299">
                  <c:v>50299</c:v>
                </c:pt>
                <c:pt idx="50300">
                  <c:v>50300</c:v>
                </c:pt>
                <c:pt idx="50301">
                  <c:v>50301</c:v>
                </c:pt>
                <c:pt idx="50302">
                  <c:v>50302</c:v>
                </c:pt>
                <c:pt idx="50303">
                  <c:v>50303</c:v>
                </c:pt>
                <c:pt idx="50304">
                  <c:v>50304</c:v>
                </c:pt>
                <c:pt idx="50305">
                  <c:v>50305</c:v>
                </c:pt>
                <c:pt idx="50306">
                  <c:v>50306</c:v>
                </c:pt>
                <c:pt idx="50307">
                  <c:v>50307</c:v>
                </c:pt>
                <c:pt idx="50308">
                  <c:v>50308</c:v>
                </c:pt>
                <c:pt idx="50309">
                  <c:v>50309</c:v>
                </c:pt>
                <c:pt idx="50310">
                  <c:v>50310</c:v>
                </c:pt>
                <c:pt idx="50311">
                  <c:v>50311</c:v>
                </c:pt>
                <c:pt idx="50312">
                  <c:v>50312</c:v>
                </c:pt>
                <c:pt idx="50313">
                  <c:v>50313</c:v>
                </c:pt>
                <c:pt idx="50314">
                  <c:v>50314</c:v>
                </c:pt>
                <c:pt idx="50315">
                  <c:v>50315</c:v>
                </c:pt>
                <c:pt idx="50316">
                  <c:v>50316</c:v>
                </c:pt>
                <c:pt idx="50317">
                  <c:v>50317</c:v>
                </c:pt>
                <c:pt idx="50318">
                  <c:v>50318</c:v>
                </c:pt>
                <c:pt idx="50319">
                  <c:v>50319</c:v>
                </c:pt>
                <c:pt idx="50320">
                  <c:v>50320</c:v>
                </c:pt>
                <c:pt idx="50321">
                  <c:v>50321</c:v>
                </c:pt>
                <c:pt idx="50322">
                  <c:v>50322</c:v>
                </c:pt>
                <c:pt idx="50323">
                  <c:v>50323</c:v>
                </c:pt>
                <c:pt idx="50324">
                  <c:v>50324</c:v>
                </c:pt>
                <c:pt idx="50325">
                  <c:v>50325</c:v>
                </c:pt>
                <c:pt idx="50326">
                  <c:v>50326</c:v>
                </c:pt>
                <c:pt idx="50327">
                  <c:v>50327</c:v>
                </c:pt>
                <c:pt idx="50328">
                  <c:v>50328</c:v>
                </c:pt>
                <c:pt idx="50329">
                  <c:v>50329</c:v>
                </c:pt>
                <c:pt idx="50330">
                  <c:v>50330</c:v>
                </c:pt>
                <c:pt idx="50331">
                  <c:v>50331</c:v>
                </c:pt>
                <c:pt idx="50332">
                  <c:v>50332</c:v>
                </c:pt>
                <c:pt idx="50333">
                  <c:v>50333</c:v>
                </c:pt>
                <c:pt idx="50334">
                  <c:v>50334</c:v>
                </c:pt>
                <c:pt idx="50335">
                  <c:v>50335</c:v>
                </c:pt>
                <c:pt idx="50336">
                  <c:v>50336</c:v>
                </c:pt>
                <c:pt idx="50337">
                  <c:v>50337</c:v>
                </c:pt>
                <c:pt idx="50338">
                  <c:v>50338</c:v>
                </c:pt>
                <c:pt idx="50339">
                  <c:v>50339</c:v>
                </c:pt>
                <c:pt idx="50340">
                  <c:v>50340</c:v>
                </c:pt>
                <c:pt idx="50341">
                  <c:v>50341</c:v>
                </c:pt>
                <c:pt idx="50342">
                  <c:v>50342</c:v>
                </c:pt>
                <c:pt idx="50343">
                  <c:v>50343</c:v>
                </c:pt>
                <c:pt idx="50344">
                  <c:v>50344</c:v>
                </c:pt>
                <c:pt idx="50345">
                  <c:v>50345</c:v>
                </c:pt>
                <c:pt idx="50346">
                  <c:v>50346</c:v>
                </c:pt>
                <c:pt idx="50347">
                  <c:v>50347</c:v>
                </c:pt>
                <c:pt idx="50348">
                  <c:v>50348</c:v>
                </c:pt>
                <c:pt idx="50349">
                  <c:v>50349</c:v>
                </c:pt>
                <c:pt idx="50350">
                  <c:v>50350</c:v>
                </c:pt>
                <c:pt idx="50351">
                  <c:v>50351</c:v>
                </c:pt>
                <c:pt idx="50352">
                  <c:v>50352</c:v>
                </c:pt>
                <c:pt idx="50353">
                  <c:v>50353</c:v>
                </c:pt>
                <c:pt idx="50354">
                  <c:v>50354</c:v>
                </c:pt>
                <c:pt idx="50355">
                  <c:v>50355</c:v>
                </c:pt>
                <c:pt idx="50356">
                  <c:v>50356</c:v>
                </c:pt>
                <c:pt idx="50357">
                  <c:v>50357</c:v>
                </c:pt>
                <c:pt idx="50358">
                  <c:v>50358</c:v>
                </c:pt>
                <c:pt idx="50359">
                  <c:v>50359</c:v>
                </c:pt>
                <c:pt idx="50360">
                  <c:v>50360</c:v>
                </c:pt>
                <c:pt idx="50361">
                  <c:v>50361</c:v>
                </c:pt>
                <c:pt idx="50362">
                  <c:v>50362</c:v>
                </c:pt>
                <c:pt idx="50363">
                  <c:v>50363</c:v>
                </c:pt>
                <c:pt idx="50364">
                  <c:v>50364</c:v>
                </c:pt>
                <c:pt idx="50365">
                  <c:v>50365</c:v>
                </c:pt>
                <c:pt idx="50366">
                  <c:v>50366</c:v>
                </c:pt>
                <c:pt idx="50367">
                  <c:v>50367</c:v>
                </c:pt>
                <c:pt idx="50368">
                  <c:v>50368</c:v>
                </c:pt>
                <c:pt idx="50369">
                  <c:v>50369</c:v>
                </c:pt>
                <c:pt idx="50370">
                  <c:v>50370</c:v>
                </c:pt>
                <c:pt idx="50371">
                  <c:v>50371</c:v>
                </c:pt>
                <c:pt idx="50372">
                  <c:v>50372</c:v>
                </c:pt>
                <c:pt idx="50373">
                  <c:v>50373</c:v>
                </c:pt>
                <c:pt idx="50374">
                  <c:v>50374</c:v>
                </c:pt>
                <c:pt idx="50375">
                  <c:v>50375</c:v>
                </c:pt>
                <c:pt idx="50376">
                  <c:v>50376</c:v>
                </c:pt>
                <c:pt idx="50377">
                  <c:v>50377</c:v>
                </c:pt>
                <c:pt idx="50378">
                  <c:v>50378</c:v>
                </c:pt>
                <c:pt idx="50379">
                  <c:v>50379</c:v>
                </c:pt>
                <c:pt idx="50380">
                  <c:v>50380</c:v>
                </c:pt>
                <c:pt idx="50381">
                  <c:v>50381</c:v>
                </c:pt>
                <c:pt idx="50382">
                  <c:v>50382</c:v>
                </c:pt>
                <c:pt idx="50383">
                  <c:v>50383</c:v>
                </c:pt>
                <c:pt idx="50384">
                  <c:v>50384</c:v>
                </c:pt>
                <c:pt idx="50385">
                  <c:v>50385</c:v>
                </c:pt>
                <c:pt idx="50386">
                  <c:v>50386</c:v>
                </c:pt>
                <c:pt idx="50387">
                  <c:v>50387</c:v>
                </c:pt>
                <c:pt idx="50388">
                  <c:v>50388</c:v>
                </c:pt>
                <c:pt idx="50389">
                  <c:v>50389</c:v>
                </c:pt>
                <c:pt idx="50390">
                  <c:v>50390</c:v>
                </c:pt>
                <c:pt idx="50391">
                  <c:v>50391</c:v>
                </c:pt>
                <c:pt idx="50392">
                  <c:v>50392</c:v>
                </c:pt>
                <c:pt idx="50393">
                  <c:v>50393</c:v>
                </c:pt>
                <c:pt idx="50394">
                  <c:v>50394</c:v>
                </c:pt>
                <c:pt idx="50395">
                  <c:v>50395</c:v>
                </c:pt>
                <c:pt idx="50396">
                  <c:v>50396</c:v>
                </c:pt>
                <c:pt idx="50397">
                  <c:v>50397</c:v>
                </c:pt>
                <c:pt idx="50398">
                  <c:v>50398</c:v>
                </c:pt>
                <c:pt idx="50399">
                  <c:v>50399</c:v>
                </c:pt>
                <c:pt idx="50400">
                  <c:v>50400</c:v>
                </c:pt>
                <c:pt idx="50401">
                  <c:v>50401</c:v>
                </c:pt>
                <c:pt idx="50402">
                  <c:v>50402</c:v>
                </c:pt>
                <c:pt idx="50403">
                  <c:v>50403</c:v>
                </c:pt>
                <c:pt idx="50404">
                  <c:v>50404</c:v>
                </c:pt>
                <c:pt idx="50405">
                  <c:v>50405</c:v>
                </c:pt>
                <c:pt idx="50406">
                  <c:v>50406</c:v>
                </c:pt>
                <c:pt idx="50407">
                  <c:v>50407</c:v>
                </c:pt>
                <c:pt idx="50408">
                  <c:v>50408</c:v>
                </c:pt>
                <c:pt idx="50409">
                  <c:v>50409</c:v>
                </c:pt>
                <c:pt idx="50410">
                  <c:v>50410</c:v>
                </c:pt>
                <c:pt idx="50411">
                  <c:v>50411</c:v>
                </c:pt>
                <c:pt idx="50412">
                  <c:v>50412</c:v>
                </c:pt>
                <c:pt idx="50413">
                  <c:v>50413</c:v>
                </c:pt>
                <c:pt idx="50414">
                  <c:v>50414</c:v>
                </c:pt>
                <c:pt idx="50415">
                  <c:v>50415</c:v>
                </c:pt>
                <c:pt idx="50416">
                  <c:v>50416</c:v>
                </c:pt>
                <c:pt idx="50417">
                  <c:v>50417</c:v>
                </c:pt>
                <c:pt idx="50418">
                  <c:v>50418</c:v>
                </c:pt>
                <c:pt idx="50419">
                  <c:v>50419</c:v>
                </c:pt>
                <c:pt idx="50420">
                  <c:v>50420</c:v>
                </c:pt>
                <c:pt idx="50421">
                  <c:v>50421</c:v>
                </c:pt>
                <c:pt idx="50422">
                  <c:v>50422</c:v>
                </c:pt>
                <c:pt idx="50423">
                  <c:v>50423</c:v>
                </c:pt>
                <c:pt idx="50424">
                  <c:v>50424</c:v>
                </c:pt>
                <c:pt idx="50425">
                  <c:v>50425</c:v>
                </c:pt>
                <c:pt idx="50426">
                  <c:v>50426</c:v>
                </c:pt>
                <c:pt idx="50427">
                  <c:v>50427</c:v>
                </c:pt>
                <c:pt idx="50428">
                  <c:v>50428</c:v>
                </c:pt>
                <c:pt idx="50429">
                  <c:v>50429</c:v>
                </c:pt>
                <c:pt idx="50430">
                  <c:v>50430</c:v>
                </c:pt>
                <c:pt idx="50431">
                  <c:v>50431</c:v>
                </c:pt>
                <c:pt idx="50432">
                  <c:v>50432</c:v>
                </c:pt>
                <c:pt idx="50433">
                  <c:v>50433</c:v>
                </c:pt>
                <c:pt idx="50434">
                  <c:v>50434</c:v>
                </c:pt>
                <c:pt idx="50435">
                  <c:v>50435</c:v>
                </c:pt>
                <c:pt idx="50436">
                  <c:v>50436</c:v>
                </c:pt>
                <c:pt idx="50437">
                  <c:v>50437</c:v>
                </c:pt>
                <c:pt idx="50438">
                  <c:v>50438</c:v>
                </c:pt>
                <c:pt idx="50439">
                  <c:v>50439</c:v>
                </c:pt>
                <c:pt idx="50440">
                  <c:v>50440</c:v>
                </c:pt>
                <c:pt idx="50441">
                  <c:v>50441</c:v>
                </c:pt>
                <c:pt idx="50442">
                  <c:v>50442</c:v>
                </c:pt>
                <c:pt idx="50443">
                  <c:v>50443</c:v>
                </c:pt>
                <c:pt idx="50444">
                  <c:v>50444</c:v>
                </c:pt>
                <c:pt idx="50445">
                  <c:v>50445</c:v>
                </c:pt>
                <c:pt idx="50446">
                  <c:v>50446</c:v>
                </c:pt>
                <c:pt idx="50447">
                  <c:v>50447</c:v>
                </c:pt>
                <c:pt idx="50448">
                  <c:v>50448</c:v>
                </c:pt>
                <c:pt idx="50449">
                  <c:v>50449</c:v>
                </c:pt>
                <c:pt idx="50450">
                  <c:v>50450</c:v>
                </c:pt>
                <c:pt idx="50451">
                  <c:v>50451</c:v>
                </c:pt>
                <c:pt idx="50452">
                  <c:v>50452</c:v>
                </c:pt>
                <c:pt idx="50453">
                  <c:v>50453</c:v>
                </c:pt>
                <c:pt idx="50454">
                  <c:v>50454</c:v>
                </c:pt>
                <c:pt idx="50455">
                  <c:v>50455</c:v>
                </c:pt>
                <c:pt idx="50456">
                  <c:v>50456</c:v>
                </c:pt>
                <c:pt idx="50457">
                  <c:v>50457</c:v>
                </c:pt>
                <c:pt idx="50458">
                  <c:v>50458</c:v>
                </c:pt>
                <c:pt idx="50459">
                  <c:v>50459</c:v>
                </c:pt>
                <c:pt idx="50460">
                  <c:v>50460</c:v>
                </c:pt>
                <c:pt idx="50461">
                  <c:v>50461</c:v>
                </c:pt>
                <c:pt idx="50462">
                  <c:v>50462</c:v>
                </c:pt>
                <c:pt idx="50463">
                  <c:v>50463</c:v>
                </c:pt>
                <c:pt idx="50464">
                  <c:v>50464</c:v>
                </c:pt>
                <c:pt idx="50465">
                  <c:v>50465</c:v>
                </c:pt>
                <c:pt idx="50466">
                  <c:v>50466</c:v>
                </c:pt>
                <c:pt idx="50467">
                  <c:v>50467</c:v>
                </c:pt>
                <c:pt idx="50468">
                  <c:v>50468</c:v>
                </c:pt>
                <c:pt idx="50469">
                  <c:v>50469</c:v>
                </c:pt>
                <c:pt idx="50470">
                  <c:v>50470</c:v>
                </c:pt>
                <c:pt idx="50471">
                  <c:v>50471</c:v>
                </c:pt>
                <c:pt idx="50472">
                  <c:v>50472</c:v>
                </c:pt>
                <c:pt idx="50473">
                  <c:v>50473</c:v>
                </c:pt>
                <c:pt idx="50474">
                  <c:v>50474</c:v>
                </c:pt>
                <c:pt idx="50475">
                  <c:v>50475</c:v>
                </c:pt>
                <c:pt idx="50476">
                  <c:v>50476</c:v>
                </c:pt>
                <c:pt idx="50477">
                  <c:v>50477</c:v>
                </c:pt>
                <c:pt idx="50478">
                  <c:v>50478</c:v>
                </c:pt>
                <c:pt idx="50479">
                  <c:v>50479</c:v>
                </c:pt>
                <c:pt idx="50480">
                  <c:v>50480</c:v>
                </c:pt>
                <c:pt idx="50481">
                  <c:v>50481</c:v>
                </c:pt>
                <c:pt idx="50482">
                  <c:v>50482</c:v>
                </c:pt>
                <c:pt idx="50483">
                  <c:v>50483</c:v>
                </c:pt>
                <c:pt idx="50484">
                  <c:v>50484</c:v>
                </c:pt>
                <c:pt idx="50485">
                  <c:v>50485</c:v>
                </c:pt>
                <c:pt idx="50486">
                  <c:v>50486</c:v>
                </c:pt>
                <c:pt idx="50487">
                  <c:v>50487</c:v>
                </c:pt>
                <c:pt idx="50488">
                  <c:v>50488</c:v>
                </c:pt>
                <c:pt idx="50489">
                  <c:v>50489</c:v>
                </c:pt>
                <c:pt idx="50490">
                  <c:v>50490</c:v>
                </c:pt>
                <c:pt idx="50491">
                  <c:v>50491</c:v>
                </c:pt>
                <c:pt idx="50492">
                  <c:v>50492</c:v>
                </c:pt>
                <c:pt idx="50493">
                  <c:v>50493</c:v>
                </c:pt>
                <c:pt idx="50494">
                  <c:v>50494</c:v>
                </c:pt>
                <c:pt idx="50495">
                  <c:v>50495</c:v>
                </c:pt>
                <c:pt idx="50496">
                  <c:v>50496</c:v>
                </c:pt>
                <c:pt idx="50497">
                  <c:v>50497</c:v>
                </c:pt>
                <c:pt idx="50498">
                  <c:v>50498</c:v>
                </c:pt>
                <c:pt idx="50499">
                  <c:v>50499</c:v>
                </c:pt>
                <c:pt idx="50500">
                  <c:v>50500</c:v>
                </c:pt>
                <c:pt idx="50501">
                  <c:v>50501</c:v>
                </c:pt>
                <c:pt idx="50502">
                  <c:v>50502</c:v>
                </c:pt>
                <c:pt idx="50503">
                  <c:v>50503</c:v>
                </c:pt>
                <c:pt idx="50504">
                  <c:v>50504</c:v>
                </c:pt>
                <c:pt idx="50505">
                  <c:v>50505</c:v>
                </c:pt>
                <c:pt idx="50506">
                  <c:v>50506</c:v>
                </c:pt>
                <c:pt idx="50507">
                  <c:v>50507</c:v>
                </c:pt>
                <c:pt idx="50508">
                  <c:v>50508</c:v>
                </c:pt>
                <c:pt idx="50509">
                  <c:v>50509</c:v>
                </c:pt>
                <c:pt idx="50510">
                  <c:v>50510</c:v>
                </c:pt>
                <c:pt idx="50511">
                  <c:v>50511</c:v>
                </c:pt>
                <c:pt idx="50512">
                  <c:v>50512</c:v>
                </c:pt>
                <c:pt idx="50513">
                  <c:v>50513</c:v>
                </c:pt>
                <c:pt idx="50514">
                  <c:v>50514</c:v>
                </c:pt>
                <c:pt idx="50515">
                  <c:v>50515</c:v>
                </c:pt>
                <c:pt idx="50516">
                  <c:v>50516</c:v>
                </c:pt>
                <c:pt idx="50517">
                  <c:v>50517</c:v>
                </c:pt>
                <c:pt idx="50518">
                  <c:v>50518</c:v>
                </c:pt>
                <c:pt idx="50519">
                  <c:v>50519</c:v>
                </c:pt>
                <c:pt idx="50520">
                  <c:v>50520</c:v>
                </c:pt>
                <c:pt idx="50521">
                  <c:v>50521</c:v>
                </c:pt>
                <c:pt idx="50522">
                  <c:v>50522</c:v>
                </c:pt>
                <c:pt idx="50523">
                  <c:v>50523</c:v>
                </c:pt>
                <c:pt idx="50524">
                  <c:v>50524</c:v>
                </c:pt>
                <c:pt idx="50525">
                  <c:v>50525</c:v>
                </c:pt>
                <c:pt idx="50526">
                  <c:v>50526</c:v>
                </c:pt>
                <c:pt idx="50527">
                  <c:v>50527</c:v>
                </c:pt>
                <c:pt idx="50528">
                  <c:v>50528</c:v>
                </c:pt>
                <c:pt idx="50529">
                  <c:v>50529</c:v>
                </c:pt>
                <c:pt idx="50530">
                  <c:v>50530</c:v>
                </c:pt>
                <c:pt idx="50531">
                  <c:v>50531</c:v>
                </c:pt>
                <c:pt idx="50532">
                  <c:v>50532</c:v>
                </c:pt>
                <c:pt idx="50533">
                  <c:v>50533</c:v>
                </c:pt>
                <c:pt idx="50534">
                  <c:v>50534</c:v>
                </c:pt>
                <c:pt idx="50535">
                  <c:v>50535</c:v>
                </c:pt>
                <c:pt idx="50536">
                  <c:v>50536</c:v>
                </c:pt>
                <c:pt idx="50537">
                  <c:v>50537</c:v>
                </c:pt>
                <c:pt idx="50538">
                  <c:v>50538</c:v>
                </c:pt>
                <c:pt idx="50539">
                  <c:v>50539</c:v>
                </c:pt>
                <c:pt idx="50540">
                  <c:v>50540</c:v>
                </c:pt>
                <c:pt idx="50541">
                  <c:v>50541</c:v>
                </c:pt>
                <c:pt idx="50542">
                  <c:v>50542</c:v>
                </c:pt>
                <c:pt idx="50543">
                  <c:v>50543</c:v>
                </c:pt>
                <c:pt idx="50544">
                  <c:v>50544</c:v>
                </c:pt>
                <c:pt idx="50545">
                  <c:v>50545</c:v>
                </c:pt>
                <c:pt idx="50546">
                  <c:v>50546</c:v>
                </c:pt>
                <c:pt idx="50547">
                  <c:v>50547</c:v>
                </c:pt>
                <c:pt idx="50548">
                  <c:v>50548</c:v>
                </c:pt>
                <c:pt idx="50549">
                  <c:v>50549</c:v>
                </c:pt>
                <c:pt idx="50550">
                  <c:v>50550</c:v>
                </c:pt>
                <c:pt idx="50551">
                  <c:v>50551</c:v>
                </c:pt>
                <c:pt idx="50552">
                  <c:v>50552</c:v>
                </c:pt>
                <c:pt idx="50553">
                  <c:v>50553</c:v>
                </c:pt>
                <c:pt idx="50554">
                  <c:v>50554</c:v>
                </c:pt>
                <c:pt idx="50555">
                  <c:v>50555</c:v>
                </c:pt>
                <c:pt idx="50556">
                  <c:v>50556</c:v>
                </c:pt>
                <c:pt idx="50557">
                  <c:v>50557</c:v>
                </c:pt>
                <c:pt idx="50558">
                  <c:v>50558</c:v>
                </c:pt>
                <c:pt idx="50559">
                  <c:v>50559</c:v>
                </c:pt>
                <c:pt idx="50560">
                  <c:v>50560</c:v>
                </c:pt>
                <c:pt idx="50561">
                  <c:v>50561</c:v>
                </c:pt>
                <c:pt idx="50562">
                  <c:v>50562</c:v>
                </c:pt>
                <c:pt idx="50563">
                  <c:v>50563</c:v>
                </c:pt>
                <c:pt idx="50564">
                  <c:v>50564</c:v>
                </c:pt>
                <c:pt idx="50565">
                  <c:v>50565</c:v>
                </c:pt>
                <c:pt idx="50566">
                  <c:v>50566</c:v>
                </c:pt>
                <c:pt idx="50567">
                  <c:v>50567</c:v>
                </c:pt>
                <c:pt idx="50568">
                  <c:v>50568</c:v>
                </c:pt>
                <c:pt idx="50569">
                  <c:v>50569</c:v>
                </c:pt>
                <c:pt idx="50570">
                  <c:v>50570</c:v>
                </c:pt>
                <c:pt idx="50571">
                  <c:v>50571</c:v>
                </c:pt>
                <c:pt idx="50572">
                  <c:v>50572</c:v>
                </c:pt>
                <c:pt idx="50573">
                  <c:v>50573</c:v>
                </c:pt>
                <c:pt idx="50574">
                  <c:v>50574</c:v>
                </c:pt>
                <c:pt idx="50575">
                  <c:v>50575</c:v>
                </c:pt>
                <c:pt idx="50576">
                  <c:v>50576</c:v>
                </c:pt>
                <c:pt idx="50577">
                  <c:v>50577</c:v>
                </c:pt>
                <c:pt idx="50578">
                  <c:v>50578</c:v>
                </c:pt>
                <c:pt idx="50579">
                  <c:v>50579</c:v>
                </c:pt>
                <c:pt idx="50580">
                  <c:v>50580</c:v>
                </c:pt>
                <c:pt idx="50581">
                  <c:v>50581</c:v>
                </c:pt>
                <c:pt idx="50582">
                  <c:v>50582</c:v>
                </c:pt>
                <c:pt idx="50583">
                  <c:v>50583</c:v>
                </c:pt>
                <c:pt idx="50584">
                  <c:v>50584</c:v>
                </c:pt>
                <c:pt idx="50585">
                  <c:v>50585</c:v>
                </c:pt>
                <c:pt idx="50586">
                  <c:v>50586</c:v>
                </c:pt>
                <c:pt idx="50587">
                  <c:v>50587</c:v>
                </c:pt>
                <c:pt idx="50588">
                  <c:v>50588</c:v>
                </c:pt>
                <c:pt idx="50589">
                  <c:v>50589</c:v>
                </c:pt>
                <c:pt idx="50590">
                  <c:v>50590</c:v>
                </c:pt>
                <c:pt idx="50591">
                  <c:v>50591</c:v>
                </c:pt>
                <c:pt idx="50592">
                  <c:v>50592</c:v>
                </c:pt>
                <c:pt idx="50593">
                  <c:v>50593</c:v>
                </c:pt>
                <c:pt idx="50594">
                  <c:v>50594</c:v>
                </c:pt>
                <c:pt idx="50595">
                  <c:v>50595</c:v>
                </c:pt>
                <c:pt idx="50596">
                  <c:v>50596</c:v>
                </c:pt>
                <c:pt idx="50597">
                  <c:v>50597</c:v>
                </c:pt>
                <c:pt idx="50598">
                  <c:v>50598</c:v>
                </c:pt>
                <c:pt idx="50599">
                  <c:v>50599</c:v>
                </c:pt>
                <c:pt idx="50600">
                  <c:v>50600</c:v>
                </c:pt>
                <c:pt idx="50601">
                  <c:v>50601</c:v>
                </c:pt>
                <c:pt idx="50602">
                  <c:v>50602</c:v>
                </c:pt>
                <c:pt idx="50603">
                  <c:v>50603</c:v>
                </c:pt>
                <c:pt idx="50604">
                  <c:v>50604</c:v>
                </c:pt>
                <c:pt idx="50605">
                  <c:v>50605</c:v>
                </c:pt>
                <c:pt idx="50606">
                  <c:v>50606</c:v>
                </c:pt>
                <c:pt idx="50607">
                  <c:v>50607</c:v>
                </c:pt>
                <c:pt idx="50608">
                  <c:v>50608</c:v>
                </c:pt>
                <c:pt idx="50609">
                  <c:v>50609</c:v>
                </c:pt>
                <c:pt idx="50610">
                  <c:v>50610</c:v>
                </c:pt>
                <c:pt idx="50611">
                  <c:v>50611</c:v>
                </c:pt>
                <c:pt idx="50612">
                  <c:v>50612</c:v>
                </c:pt>
                <c:pt idx="50613">
                  <c:v>50613</c:v>
                </c:pt>
                <c:pt idx="50614">
                  <c:v>50614</c:v>
                </c:pt>
                <c:pt idx="50615">
                  <c:v>50615</c:v>
                </c:pt>
                <c:pt idx="50616">
                  <c:v>50616</c:v>
                </c:pt>
                <c:pt idx="50617">
                  <c:v>50617</c:v>
                </c:pt>
                <c:pt idx="50618">
                  <c:v>50618</c:v>
                </c:pt>
                <c:pt idx="50619">
                  <c:v>50619</c:v>
                </c:pt>
                <c:pt idx="50620">
                  <c:v>50620</c:v>
                </c:pt>
                <c:pt idx="50621">
                  <c:v>50621</c:v>
                </c:pt>
                <c:pt idx="50622">
                  <c:v>50622</c:v>
                </c:pt>
                <c:pt idx="50623">
                  <c:v>50623</c:v>
                </c:pt>
                <c:pt idx="50624">
                  <c:v>50624</c:v>
                </c:pt>
                <c:pt idx="50625">
                  <c:v>50625</c:v>
                </c:pt>
                <c:pt idx="50626">
                  <c:v>50626</c:v>
                </c:pt>
                <c:pt idx="50627">
                  <c:v>50627</c:v>
                </c:pt>
                <c:pt idx="50628">
                  <c:v>50628</c:v>
                </c:pt>
                <c:pt idx="50629">
                  <c:v>50629</c:v>
                </c:pt>
                <c:pt idx="50630">
                  <c:v>50630</c:v>
                </c:pt>
                <c:pt idx="50631">
                  <c:v>50631</c:v>
                </c:pt>
                <c:pt idx="50632">
                  <c:v>50632</c:v>
                </c:pt>
                <c:pt idx="50633">
                  <c:v>50633</c:v>
                </c:pt>
                <c:pt idx="50634">
                  <c:v>50634</c:v>
                </c:pt>
                <c:pt idx="50635">
                  <c:v>50635</c:v>
                </c:pt>
                <c:pt idx="50636">
                  <c:v>50636</c:v>
                </c:pt>
                <c:pt idx="50637">
                  <c:v>50637</c:v>
                </c:pt>
                <c:pt idx="50638">
                  <c:v>50638</c:v>
                </c:pt>
                <c:pt idx="50639">
                  <c:v>50639</c:v>
                </c:pt>
                <c:pt idx="50640">
                  <c:v>50640</c:v>
                </c:pt>
                <c:pt idx="50641">
                  <c:v>50641</c:v>
                </c:pt>
                <c:pt idx="50642">
                  <c:v>50642</c:v>
                </c:pt>
                <c:pt idx="50643">
                  <c:v>50643</c:v>
                </c:pt>
                <c:pt idx="50644">
                  <c:v>50644</c:v>
                </c:pt>
                <c:pt idx="50645">
                  <c:v>50645</c:v>
                </c:pt>
                <c:pt idx="50646">
                  <c:v>50646</c:v>
                </c:pt>
                <c:pt idx="50647">
                  <c:v>50647</c:v>
                </c:pt>
                <c:pt idx="50648">
                  <c:v>50648</c:v>
                </c:pt>
                <c:pt idx="50649">
                  <c:v>50649</c:v>
                </c:pt>
                <c:pt idx="50650">
                  <c:v>50650</c:v>
                </c:pt>
                <c:pt idx="50651">
                  <c:v>50651</c:v>
                </c:pt>
                <c:pt idx="50652">
                  <c:v>50652</c:v>
                </c:pt>
                <c:pt idx="50653">
                  <c:v>50653</c:v>
                </c:pt>
                <c:pt idx="50654">
                  <c:v>50654</c:v>
                </c:pt>
                <c:pt idx="50655">
                  <c:v>50655</c:v>
                </c:pt>
                <c:pt idx="50656">
                  <c:v>50656</c:v>
                </c:pt>
                <c:pt idx="50657">
                  <c:v>50657</c:v>
                </c:pt>
                <c:pt idx="50658">
                  <c:v>50658</c:v>
                </c:pt>
                <c:pt idx="50659">
                  <c:v>50659</c:v>
                </c:pt>
                <c:pt idx="50660">
                  <c:v>50660</c:v>
                </c:pt>
                <c:pt idx="50661">
                  <c:v>50661</c:v>
                </c:pt>
                <c:pt idx="50662">
                  <c:v>50662</c:v>
                </c:pt>
                <c:pt idx="50663">
                  <c:v>50663</c:v>
                </c:pt>
                <c:pt idx="50664">
                  <c:v>50664</c:v>
                </c:pt>
                <c:pt idx="50665">
                  <c:v>50665</c:v>
                </c:pt>
                <c:pt idx="50666">
                  <c:v>50666</c:v>
                </c:pt>
                <c:pt idx="50667">
                  <c:v>50667</c:v>
                </c:pt>
                <c:pt idx="50668">
                  <c:v>50668</c:v>
                </c:pt>
                <c:pt idx="50669">
                  <c:v>50669</c:v>
                </c:pt>
                <c:pt idx="50670">
                  <c:v>50670</c:v>
                </c:pt>
                <c:pt idx="50671">
                  <c:v>50671</c:v>
                </c:pt>
                <c:pt idx="50672">
                  <c:v>50672</c:v>
                </c:pt>
                <c:pt idx="50673">
                  <c:v>50673</c:v>
                </c:pt>
                <c:pt idx="50674">
                  <c:v>50674</c:v>
                </c:pt>
                <c:pt idx="50675">
                  <c:v>50675</c:v>
                </c:pt>
                <c:pt idx="50676">
                  <c:v>50676</c:v>
                </c:pt>
                <c:pt idx="50677">
                  <c:v>50677</c:v>
                </c:pt>
                <c:pt idx="50678">
                  <c:v>50678</c:v>
                </c:pt>
                <c:pt idx="50679">
                  <c:v>50679</c:v>
                </c:pt>
                <c:pt idx="50680">
                  <c:v>50680</c:v>
                </c:pt>
                <c:pt idx="50681">
                  <c:v>50681</c:v>
                </c:pt>
                <c:pt idx="50682">
                  <c:v>50682</c:v>
                </c:pt>
                <c:pt idx="50683">
                  <c:v>50683</c:v>
                </c:pt>
                <c:pt idx="50684">
                  <c:v>50684</c:v>
                </c:pt>
                <c:pt idx="50685">
                  <c:v>50685</c:v>
                </c:pt>
                <c:pt idx="50686">
                  <c:v>50686</c:v>
                </c:pt>
                <c:pt idx="50687">
                  <c:v>50687</c:v>
                </c:pt>
                <c:pt idx="50688">
                  <c:v>50688</c:v>
                </c:pt>
                <c:pt idx="50689">
                  <c:v>50689</c:v>
                </c:pt>
                <c:pt idx="50690">
                  <c:v>50690</c:v>
                </c:pt>
                <c:pt idx="50691">
                  <c:v>50691</c:v>
                </c:pt>
                <c:pt idx="50692">
                  <c:v>50692</c:v>
                </c:pt>
                <c:pt idx="50693">
                  <c:v>50693</c:v>
                </c:pt>
                <c:pt idx="50694">
                  <c:v>50694</c:v>
                </c:pt>
                <c:pt idx="50695">
                  <c:v>50695</c:v>
                </c:pt>
                <c:pt idx="50696">
                  <c:v>50696</c:v>
                </c:pt>
                <c:pt idx="50697">
                  <c:v>50697</c:v>
                </c:pt>
                <c:pt idx="50698">
                  <c:v>50698</c:v>
                </c:pt>
                <c:pt idx="50699">
                  <c:v>50699</c:v>
                </c:pt>
                <c:pt idx="50700">
                  <c:v>50700</c:v>
                </c:pt>
                <c:pt idx="50701">
                  <c:v>50701</c:v>
                </c:pt>
                <c:pt idx="50702">
                  <c:v>50702</c:v>
                </c:pt>
                <c:pt idx="50703">
                  <c:v>50703</c:v>
                </c:pt>
                <c:pt idx="50704">
                  <c:v>50704</c:v>
                </c:pt>
                <c:pt idx="50705">
                  <c:v>50705</c:v>
                </c:pt>
                <c:pt idx="50706">
                  <c:v>50706</c:v>
                </c:pt>
                <c:pt idx="50707">
                  <c:v>50707</c:v>
                </c:pt>
                <c:pt idx="50708">
                  <c:v>50708</c:v>
                </c:pt>
                <c:pt idx="50709">
                  <c:v>50709</c:v>
                </c:pt>
                <c:pt idx="50710">
                  <c:v>50710</c:v>
                </c:pt>
                <c:pt idx="50711">
                  <c:v>50711</c:v>
                </c:pt>
                <c:pt idx="50712">
                  <c:v>50712</c:v>
                </c:pt>
                <c:pt idx="50713">
                  <c:v>50713</c:v>
                </c:pt>
                <c:pt idx="50714">
                  <c:v>50714</c:v>
                </c:pt>
                <c:pt idx="50715">
                  <c:v>50715</c:v>
                </c:pt>
                <c:pt idx="50716">
                  <c:v>50716</c:v>
                </c:pt>
                <c:pt idx="50717">
                  <c:v>50717</c:v>
                </c:pt>
                <c:pt idx="50718">
                  <c:v>50718</c:v>
                </c:pt>
                <c:pt idx="50719">
                  <c:v>50719</c:v>
                </c:pt>
                <c:pt idx="50720">
                  <c:v>50720</c:v>
                </c:pt>
                <c:pt idx="50721">
                  <c:v>50721</c:v>
                </c:pt>
                <c:pt idx="50722">
                  <c:v>50722</c:v>
                </c:pt>
                <c:pt idx="50723">
                  <c:v>50723</c:v>
                </c:pt>
                <c:pt idx="50724">
                  <c:v>50724</c:v>
                </c:pt>
                <c:pt idx="50725">
                  <c:v>50725</c:v>
                </c:pt>
                <c:pt idx="50726">
                  <c:v>50726</c:v>
                </c:pt>
                <c:pt idx="50727">
                  <c:v>50727</c:v>
                </c:pt>
                <c:pt idx="50728">
                  <c:v>50728</c:v>
                </c:pt>
                <c:pt idx="50729">
                  <c:v>50729</c:v>
                </c:pt>
                <c:pt idx="50730">
                  <c:v>50730</c:v>
                </c:pt>
                <c:pt idx="50731">
                  <c:v>50731</c:v>
                </c:pt>
                <c:pt idx="50732">
                  <c:v>50732</c:v>
                </c:pt>
                <c:pt idx="50733">
                  <c:v>50733</c:v>
                </c:pt>
                <c:pt idx="50734">
                  <c:v>50734</c:v>
                </c:pt>
                <c:pt idx="50735">
                  <c:v>50735</c:v>
                </c:pt>
                <c:pt idx="50736">
                  <c:v>50736</c:v>
                </c:pt>
                <c:pt idx="50737">
                  <c:v>50737</c:v>
                </c:pt>
                <c:pt idx="50738">
                  <c:v>50738</c:v>
                </c:pt>
                <c:pt idx="50739">
                  <c:v>50739</c:v>
                </c:pt>
                <c:pt idx="50740">
                  <c:v>50740</c:v>
                </c:pt>
                <c:pt idx="50741">
                  <c:v>50741</c:v>
                </c:pt>
                <c:pt idx="50742">
                  <c:v>50742</c:v>
                </c:pt>
                <c:pt idx="50743">
                  <c:v>50743</c:v>
                </c:pt>
                <c:pt idx="50744">
                  <c:v>50744</c:v>
                </c:pt>
                <c:pt idx="50745">
                  <c:v>50745</c:v>
                </c:pt>
                <c:pt idx="50746">
                  <c:v>50746</c:v>
                </c:pt>
                <c:pt idx="50747">
                  <c:v>50747</c:v>
                </c:pt>
                <c:pt idx="50748">
                  <c:v>50748</c:v>
                </c:pt>
                <c:pt idx="50749">
                  <c:v>50749</c:v>
                </c:pt>
                <c:pt idx="50750">
                  <c:v>50750</c:v>
                </c:pt>
                <c:pt idx="50751">
                  <c:v>50751</c:v>
                </c:pt>
                <c:pt idx="50752">
                  <c:v>50752</c:v>
                </c:pt>
                <c:pt idx="50753">
                  <c:v>50753</c:v>
                </c:pt>
                <c:pt idx="50754">
                  <c:v>50754</c:v>
                </c:pt>
                <c:pt idx="50755">
                  <c:v>50755</c:v>
                </c:pt>
                <c:pt idx="50756">
                  <c:v>50756</c:v>
                </c:pt>
                <c:pt idx="50757">
                  <c:v>50757</c:v>
                </c:pt>
                <c:pt idx="50758">
                  <c:v>50758</c:v>
                </c:pt>
                <c:pt idx="50759">
                  <c:v>50759</c:v>
                </c:pt>
                <c:pt idx="50760">
                  <c:v>50760</c:v>
                </c:pt>
                <c:pt idx="50761">
                  <c:v>50761</c:v>
                </c:pt>
                <c:pt idx="50762">
                  <c:v>50762</c:v>
                </c:pt>
                <c:pt idx="50763">
                  <c:v>50763</c:v>
                </c:pt>
                <c:pt idx="50764">
                  <c:v>50764</c:v>
                </c:pt>
                <c:pt idx="50765">
                  <c:v>50765</c:v>
                </c:pt>
                <c:pt idx="50766">
                  <c:v>50766</c:v>
                </c:pt>
                <c:pt idx="50767">
                  <c:v>50767</c:v>
                </c:pt>
                <c:pt idx="50768">
                  <c:v>50768</c:v>
                </c:pt>
                <c:pt idx="50769">
                  <c:v>50769</c:v>
                </c:pt>
                <c:pt idx="50770">
                  <c:v>50770</c:v>
                </c:pt>
                <c:pt idx="50771">
                  <c:v>50771</c:v>
                </c:pt>
                <c:pt idx="50772">
                  <c:v>50772</c:v>
                </c:pt>
                <c:pt idx="50773">
                  <c:v>50773</c:v>
                </c:pt>
                <c:pt idx="50774">
                  <c:v>50774</c:v>
                </c:pt>
                <c:pt idx="50775">
                  <c:v>50775</c:v>
                </c:pt>
                <c:pt idx="50776">
                  <c:v>50776</c:v>
                </c:pt>
                <c:pt idx="50777">
                  <c:v>50777</c:v>
                </c:pt>
                <c:pt idx="50778">
                  <c:v>50778</c:v>
                </c:pt>
                <c:pt idx="50779">
                  <c:v>50779</c:v>
                </c:pt>
                <c:pt idx="50780">
                  <c:v>50780</c:v>
                </c:pt>
                <c:pt idx="50781">
                  <c:v>50781</c:v>
                </c:pt>
                <c:pt idx="50782">
                  <c:v>50782</c:v>
                </c:pt>
                <c:pt idx="50783">
                  <c:v>50783</c:v>
                </c:pt>
                <c:pt idx="50784">
                  <c:v>50784</c:v>
                </c:pt>
                <c:pt idx="50785">
                  <c:v>50785</c:v>
                </c:pt>
                <c:pt idx="50786">
                  <c:v>50786</c:v>
                </c:pt>
                <c:pt idx="50787">
                  <c:v>50787</c:v>
                </c:pt>
                <c:pt idx="50788">
                  <c:v>50788</c:v>
                </c:pt>
                <c:pt idx="50789">
                  <c:v>50789</c:v>
                </c:pt>
                <c:pt idx="50790">
                  <c:v>50790</c:v>
                </c:pt>
                <c:pt idx="50791">
                  <c:v>50791</c:v>
                </c:pt>
                <c:pt idx="50792">
                  <c:v>50792</c:v>
                </c:pt>
                <c:pt idx="50793">
                  <c:v>50793</c:v>
                </c:pt>
                <c:pt idx="50794">
                  <c:v>50794</c:v>
                </c:pt>
                <c:pt idx="50795">
                  <c:v>50795</c:v>
                </c:pt>
                <c:pt idx="50796">
                  <c:v>50796</c:v>
                </c:pt>
                <c:pt idx="50797">
                  <c:v>50797</c:v>
                </c:pt>
                <c:pt idx="50798">
                  <c:v>50798</c:v>
                </c:pt>
                <c:pt idx="50799">
                  <c:v>50799</c:v>
                </c:pt>
                <c:pt idx="50800">
                  <c:v>50800</c:v>
                </c:pt>
                <c:pt idx="50801">
                  <c:v>50801</c:v>
                </c:pt>
                <c:pt idx="50802">
                  <c:v>50802</c:v>
                </c:pt>
                <c:pt idx="50803">
                  <c:v>50803</c:v>
                </c:pt>
                <c:pt idx="50804">
                  <c:v>50804</c:v>
                </c:pt>
                <c:pt idx="50805">
                  <c:v>50805</c:v>
                </c:pt>
                <c:pt idx="50806">
                  <c:v>50806</c:v>
                </c:pt>
                <c:pt idx="50807">
                  <c:v>50807</c:v>
                </c:pt>
                <c:pt idx="50808">
                  <c:v>50808</c:v>
                </c:pt>
                <c:pt idx="50809">
                  <c:v>50809</c:v>
                </c:pt>
                <c:pt idx="50810">
                  <c:v>50810</c:v>
                </c:pt>
                <c:pt idx="50811">
                  <c:v>50811</c:v>
                </c:pt>
                <c:pt idx="50812">
                  <c:v>50812</c:v>
                </c:pt>
                <c:pt idx="50813">
                  <c:v>50813</c:v>
                </c:pt>
                <c:pt idx="50814">
                  <c:v>50814</c:v>
                </c:pt>
                <c:pt idx="50815">
                  <c:v>50815</c:v>
                </c:pt>
                <c:pt idx="50816">
                  <c:v>50816</c:v>
                </c:pt>
                <c:pt idx="50817">
                  <c:v>50817</c:v>
                </c:pt>
                <c:pt idx="50818">
                  <c:v>50818</c:v>
                </c:pt>
                <c:pt idx="50819">
                  <c:v>50819</c:v>
                </c:pt>
                <c:pt idx="50820">
                  <c:v>50820</c:v>
                </c:pt>
                <c:pt idx="50821">
                  <c:v>50821</c:v>
                </c:pt>
                <c:pt idx="50822">
                  <c:v>50822</c:v>
                </c:pt>
                <c:pt idx="50823">
                  <c:v>50823</c:v>
                </c:pt>
                <c:pt idx="50824">
                  <c:v>50824</c:v>
                </c:pt>
                <c:pt idx="50825">
                  <c:v>50825</c:v>
                </c:pt>
                <c:pt idx="50826">
                  <c:v>50826</c:v>
                </c:pt>
                <c:pt idx="50827">
                  <c:v>50827</c:v>
                </c:pt>
                <c:pt idx="50828">
                  <c:v>50828</c:v>
                </c:pt>
                <c:pt idx="50829">
                  <c:v>50829</c:v>
                </c:pt>
                <c:pt idx="50830">
                  <c:v>50830</c:v>
                </c:pt>
                <c:pt idx="50831">
                  <c:v>50831</c:v>
                </c:pt>
                <c:pt idx="50832">
                  <c:v>50832</c:v>
                </c:pt>
                <c:pt idx="50833">
                  <c:v>50833</c:v>
                </c:pt>
                <c:pt idx="50834">
                  <c:v>50834</c:v>
                </c:pt>
                <c:pt idx="50835">
                  <c:v>50835</c:v>
                </c:pt>
                <c:pt idx="50836">
                  <c:v>50836</c:v>
                </c:pt>
                <c:pt idx="50837">
                  <c:v>50837</c:v>
                </c:pt>
                <c:pt idx="50838">
                  <c:v>50838</c:v>
                </c:pt>
                <c:pt idx="50839">
                  <c:v>50839</c:v>
                </c:pt>
                <c:pt idx="50840">
                  <c:v>50840</c:v>
                </c:pt>
                <c:pt idx="50841">
                  <c:v>50841</c:v>
                </c:pt>
                <c:pt idx="50842">
                  <c:v>50842</c:v>
                </c:pt>
                <c:pt idx="50843">
                  <c:v>50843</c:v>
                </c:pt>
                <c:pt idx="50844">
                  <c:v>50844</c:v>
                </c:pt>
                <c:pt idx="50845">
                  <c:v>50845</c:v>
                </c:pt>
                <c:pt idx="50846">
                  <c:v>50846</c:v>
                </c:pt>
                <c:pt idx="50847">
                  <c:v>50847</c:v>
                </c:pt>
                <c:pt idx="50848">
                  <c:v>50848</c:v>
                </c:pt>
                <c:pt idx="50849">
                  <c:v>50849</c:v>
                </c:pt>
                <c:pt idx="50850">
                  <c:v>50850</c:v>
                </c:pt>
                <c:pt idx="50851">
                  <c:v>50851</c:v>
                </c:pt>
                <c:pt idx="50852">
                  <c:v>50852</c:v>
                </c:pt>
                <c:pt idx="50853">
                  <c:v>50853</c:v>
                </c:pt>
                <c:pt idx="50854">
                  <c:v>50854</c:v>
                </c:pt>
                <c:pt idx="50855">
                  <c:v>50855</c:v>
                </c:pt>
                <c:pt idx="50856">
                  <c:v>50856</c:v>
                </c:pt>
                <c:pt idx="50857">
                  <c:v>50857</c:v>
                </c:pt>
                <c:pt idx="50858">
                  <c:v>50858</c:v>
                </c:pt>
                <c:pt idx="50859">
                  <c:v>50859</c:v>
                </c:pt>
                <c:pt idx="50860">
                  <c:v>50860</c:v>
                </c:pt>
                <c:pt idx="50861">
                  <c:v>50861</c:v>
                </c:pt>
                <c:pt idx="50862">
                  <c:v>50862</c:v>
                </c:pt>
                <c:pt idx="50863">
                  <c:v>50863</c:v>
                </c:pt>
                <c:pt idx="50864">
                  <c:v>50864</c:v>
                </c:pt>
                <c:pt idx="50865">
                  <c:v>50865</c:v>
                </c:pt>
                <c:pt idx="50866">
                  <c:v>50866</c:v>
                </c:pt>
                <c:pt idx="50867">
                  <c:v>50867</c:v>
                </c:pt>
                <c:pt idx="50868">
                  <c:v>50868</c:v>
                </c:pt>
                <c:pt idx="50869">
                  <c:v>50869</c:v>
                </c:pt>
                <c:pt idx="50870">
                  <c:v>50870</c:v>
                </c:pt>
                <c:pt idx="50871">
                  <c:v>50871</c:v>
                </c:pt>
                <c:pt idx="50872">
                  <c:v>50872</c:v>
                </c:pt>
                <c:pt idx="50873">
                  <c:v>50873</c:v>
                </c:pt>
                <c:pt idx="50874">
                  <c:v>50874</c:v>
                </c:pt>
                <c:pt idx="50875">
                  <c:v>50875</c:v>
                </c:pt>
                <c:pt idx="50876">
                  <c:v>50876</c:v>
                </c:pt>
                <c:pt idx="50877">
                  <c:v>50877</c:v>
                </c:pt>
                <c:pt idx="50878">
                  <c:v>50878</c:v>
                </c:pt>
                <c:pt idx="50879">
                  <c:v>50879</c:v>
                </c:pt>
                <c:pt idx="50880">
                  <c:v>50880</c:v>
                </c:pt>
                <c:pt idx="50881">
                  <c:v>50881</c:v>
                </c:pt>
                <c:pt idx="50882">
                  <c:v>50882</c:v>
                </c:pt>
                <c:pt idx="50883">
                  <c:v>50883</c:v>
                </c:pt>
                <c:pt idx="50884">
                  <c:v>50884</c:v>
                </c:pt>
                <c:pt idx="50885">
                  <c:v>50885</c:v>
                </c:pt>
                <c:pt idx="50886">
                  <c:v>50886</c:v>
                </c:pt>
                <c:pt idx="50887">
                  <c:v>50887</c:v>
                </c:pt>
                <c:pt idx="50888">
                  <c:v>50888</c:v>
                </c:pt>
                <c:pt idx="50889">
                  <c:v>50889</c:v>
                </c:pt>
                <c:pt idx="50890">
                  <c:v>50890</c:v>
                </c:pt>
                <c:pt idx="50891">
                  <c:v>50891</c:v>
                </c:pt>
                <c:pt idx="50892">
                  <c:v>50892</c:v>
                </c:pt>
                <c:pt idx="50893">
                  <c:v>50893</c:v>
                </c:pt>
                <c:pt idx="50894">
                  <c:v>50894</c:v>
                </c:pt>
                <c:pt idx="50895">
                  <c:v>50895</c:v>
                </c:pt>
                <c:pt idx="50896">
                  <c:v>50896</c:v>
                </c:pt>
                <c:pt idx="50897">
                  <c:v>50897</c:v>
                </c:pt>
                <c:pt idx="50898">
                  <c:v>50898</c:v>
                </c:pt>
                <c:pt idx="50899">
                  <c:v>50899</c:v>
                </c:pt>
                <c:pt idx="50900">
                  <c:v>50900</c:v>
                </c:pt>
                <c:pt idx="50901">
                  <c:v>50901</c:v>
                </c:pt>
                <c:pt idx="50902">
                  <c:v>50902</c:v>
                </c:pt>
                <c:pt idx="50903">
                  <c:v>50903</c:v>
                </c:pt>
                <c:pt idx="50904">
                  <c:v>50904</c:v>
                </c:pt>
                <c:pt idx="50905">
                  <c:v>50905</c:v>
                </c:pt>
                <c:pt idx="50906">
                  <c:v>50906</c:v>
                </c:pt>
                <c:pt idx="50907">
                  <c:v>50907</c:v>
                </c:pt>
                <c:pt idx="50908">
                  <c:v>50908</c:v>
                </c:pt>
                <c:pt idx="50909">
                  <c:v>50909</c:v>
                </c:pt>
                <c:pt idx="50910">
                  <c:v>50910</c:v>
                </c:pt>
                <c:pt idx="50911">
                  <c:v>50911</c:v>
                </c:pt>
                <c:pt idx="50912">
                  <c:v>50912</c:v>
                </c:pt>
                <c:pt idx="50913">
                  <c:v>50913</c:v>
                </c:pt>
                <c:pt idx="50914">
                  <c:v>50914</c:v>
                </c:pt>
                <c:pt idx="50915">
                  <c:v>50915</c:v>
                </c:pt>
                <c:pt idx="50916">
                  <c:v>50916</c:v>
                </c:pt>
                <c:pt idx="50917">
                  <c:v>50917</c:v>
                </c:pt>
                <c:pt idx="50918">
                  <c:v>50918</c:v>
                </c:pt>
                <c:pt idx="50919">
                  <c:v>50919</c:v>
                </c:pt>
                <c:pt idx="50920">
                  <c:v>50920</c:v>
                </c:pt>
                <c:pt idx="50921">
                  <c:v>50921</c:v>
                </c:pt>
                <c:pt idx="50922">
                  <c:v>50922</c:v>
                </c:pt>
                <c:pt idx="50923">
                  <c:v>50923</c:v>
                </c:pt>
                <c:pt idx="50924">
                  <c:v>50924</c:v>
                </c:pt>
                <c:pt idx="50925">
                  <c:v>50925</c:v>
                </c:pt>
                <c:pt idx="50926">
                  <c:v>50926</c:v>
                </c:pt>
                <c:pt idx="50927">
                  <c:v>50927</c:v>
                </c:pt>
                <c:pt idx="50928">
                  <c:v>50928</c:v>
                </c:pt>
                <c:pt idx="50929">
                  <c:v>50929</c:v>
                </c:pt>
                <c:pt idx="50930">
                  <c:v>50930</c:v>
                </c:pt>
                <c:pt idx="50931">
                  <c:v>50931</c:v>
                </c:pt>
                <c:pt idx="50932">
                  <c:v>50932</c:v>
                </c:pt>
                <c:pt idx="50933">
                  <c:v>50933</c:v>
                </c:pt>
                <c:pt idx="50934">
                  <c:v>50934</c:v>
                </c:pt>
                <c:pt idx="50935">
                  <c:v>50935</c:v>
                </c:pt>
                <c:pt idx="50936">
                  <c:v>50936</c:v>
                </c:pt>
                <c:pt idx="50937">
                  <c:v>50937</c:v>
                </c:pt>
                <c:pt idx="50938">
                  <c:v>50938</c:v>
                </c:pt>
                <c:pt idx="50939">
                  <c:v>50939</c:v>
                </c:pt>
                <c:pt idx="50940">
                  <c:v>50940</c:v>
                </c:pt>
                <c:pt idx="50941">
                  <c:v>50941</c:v>
                </c:pt>
                <c:pt idx="50942">
                  <c:v>50942</c:v>
                </c:pt>
                <c:pt idx="50943">
                  <c:v>50943</c:v>
                </c:pt>
                <c:pt idx="50944">
                  <c:v>50944</c:v>
                </c:pt>
                <c:pt idx="50945">
                  <c:v>50945</c:v>
                </c:pt>
                <c:pt idx="50946">
                  <c:v>50946</c:v>
                </c:pt>
                <c:pt idx="50947">
                  <c:v>50947</c:v>
                </c:pt>
                <c:pt idx="50948">
                  <c:v>50948</c:v>
                </c:pt>
                <c:pt idx="50949">
                  <c:v>50949</c:v>
                </c:pt>
                <c:pt idx="50950">
                  <c:v>50950</c:v>
                </c:pt>
                <c:pt idx="50951">
                  <c:v>50951</c:v>
                </c:pt>
                <c:pt idx="50952">
                  <c:v>50952</c:v>
                </c:pt>
                <c:pt idx="50953">
                  <c:v>50953</c:v>
                </c:pt>
                <c:pt idx="50954">
                  <c:v>50954</c:v>
                </c:pt>
                <c:pt idx="50955">
                  <c:v>50955</c:v>
                </c:pt>
                <c:pt idx="50956">
                  <c:v>50956</c:v>
                </c:pt>
                <c:pt idx="50957">
                  <c:v>50957</c:v>
                </c:pt>
                <c:pt idx="50958">
                  <c:v>50958</c:v>
                </c:pt>
                <c:pt idx="50959">
                  <c:v>50959</c:v>
                </c:pt>
                <c:pt idx="50960">
                  <c:v>50960</c:v>
                </c:pt>
                <c:pt idx="50961">
                  <c:v>50961</c:v>
                </c:pt>
                <c:pt idx="50962">
                  <c:v>50962</c:v>
                </c:pt>
                <c:pt idx="50963">
                  <c:v>50963</c:v>
                </c:pt>
                <c:pt idx="50964">
                  <c:v>50964</c:v>
                </c:pt>
                <c:pt idx="50965">
                  <c:v>50965</c:v>
                </c:pt>
                <c:pt idx="50966">
                  <c:v>50966</c:v>
                </c:pt>
                <c:pt idx="50967">
                  <c:v>50967</c:v>
                </c:pt>
                <c:pt idx="50968">
                  <c:v>50968</c:v>
                </c:pt>
                <c:pt idx="50969">
                  <c:v>50969</c:v>
                </c:pt>
                <c:pt idx="50970">
                  <c:v>50970</c:v>
                </c:pt>
                <c:pt idx="50971">
                  <c:v>50971</c:v>
                </c:pt>
                <c:pt idx="50972">
                  <c:v>50972</c:v>
                </c:pt>
                <c:pt idx="50973">
                  <c:v>50973</c:v>
                </c:pt>
                <c:pt idx="50974">
                  <c:v>50974</c:v>
                </c:pt>
                <c:pt idx="50975">
                  <c:v>50975</c:v>
                </c:pt>
                <c:pt idx="50976">
                  <c:v>50976</c:v>
                </c:pt>
                <c:pt idx="50977">
                  <c:v>50977</c:v>
                </c:pt>
                <c:pt idx="50978">
                  <c:v>50978</c:v>
                </c:pt>
                <c:pt idx="50979">
                  <c:v>50979</c:v>
                </c:pt>
                <c:pt idx="50980">
                  <c:v>50980</c:v>
                </c:pt>
                <c:pt idx="50981">
                  <c:v>50981</c:v>
                </c:pt>
                <c:pt idx="50982">
                  <c:v>50982</c:v>
                </c:pt>
                <c:pt idx="50983">
                  <c:v>50983</c:v>
                </c:pt>
                <c:pt idx="50984">
                  <c:v>50984</c:v>
                </c:pt>
                <c:pt idx="50985">
                  <c:v>50985</c:v>
                </c:pt>
                <c:pt idx="50986">
                  <c:v>50986</c:v>
                </c:pt>
                <c:pt idx="50987">
                  <c:v>50987</c:v>
                </c:pt>
                <c:pt idx="50988">
                  <c:v>50988</c:v>
                </c:pt>
                <c:pt idx="50989">
                  <c:v>50989</c:v>
                </c:pt>
                <c:pt idx="50990">
                  <c:v>50990</c:v>
                </c:pt>
                <c:pt idx="50991">
                  <c:v>50991</c:v>
                </c:pt>
                <c:pt idx="50992">
                  <c:v>50992</c:v>
                </c:pt>
                <c:pt idx="50993">
                  <c:v>50993</c:v>
                </c:pt>
                <c:pt idx="50994">
                  <c:v>50994</c:v>
                </c:pt>
                <c:pt idx="50995">
                  <c:v>50995</c:v>
                </c:pt>
                <c:pt idx="50996">
                  <c:v>50996</c:v>
                </c:pt>
                <c:pt idx="50997">
                  <c:v>50997</c:v>
                </c:pt>
                <c:pt idx="50998">
                  <c:v>50998</c:v>
                </c:pt>
                <c:pt idx="50999">
                  <c:v>50999</c:v>
                </c:pt>
                <c:pt idx="51000">
                  <c:v>51000</c:v>
                </c:pt>
                <c:pt idx="51001">
                  <c:v>51001</c:v>
                </c:pt>
                <c:pt idx="51002">
                  <c:v>51002</c:v>
                </c:pt>
                <c:pt idx="51003">
                  <c:v>51003</c:v>
                </c:pt>
                <c:pt idx="51004">
                  <c:v>51004</c:v>
                </c:pt>
                <c:pt idx="51005">
                  <c:v>51005</c:v>
                </c:pt>
                <c:pt idx="51006">
                  <c:v>51006</c:v>
                </c:pt>
                <c:pt idx="51007">
                  <c:v>51007</c:v>
                </c:pt>
                <c:pt idx="51008">
                  <c:v>51008</c:v>
                </c:pt>
                <c:pt idx="51009">
                  <c:v>51009</c:v>
                </c:pt>
                <c:pt idx="51010">
                  <c:v>51010</c:v>
                </c:pt>
                <c:pt idx="51011">
                  <c:v>51011</c:v>
                </c:pt>
                <c:pt idx="51012">
                  <c:v>51012</c:v>
                </c:pt>
                <c:pt idx="51013">
                  <c:v>51013</c:v>
                </c:pt>
                <c:pt idx="51014">
                  <c:v>51014</c:v>
                </c:pt>
                <c:pt idx="51015">
                  <c:v>51015</c:v>
                </c:pt>
                <c:pt idx="51016">
                  <c:v>51016</c:v>
                </c:pt>
                <c:pt idx="51017">
                  <c:v>51017</c:v>
                </c:pt>
                <c:pt idx="51018">
                  <c:v>51018</c:v>
                </c:pt>
                <c:pt idx="51019">
                  <c:v>51019</c:v>
                </c:pt>
                <c:pt idx="51020">
                  <c:v>51020</c:v>
                </c:pt>
                <c:pt idx="51021">
                  <c:v>51021</c:v>
                </c:pt>
                <c:pt idx="51022">
                  <c:v>51022</c:v>
                </c:pt>
                <c:pt idx="51023">
                  <c:v>51023</c:v>
                </c:pt>
                <c:pt idx="51024">
                  <c:v>51024</c:v>
                </c:pt>
                <c:pt idx="51025">
                  <c:v>51025</c:v>
                </c:pt>
                <c:pt idx="51026">
                  <c:v>51026</c:v>
                </c:pt>
                <c:pt idx="51027">
                  <c:v>51027</c:v>
                </c:pt>
                <c:pt idx="51028">
                  <c:v>51028</c:v>
                </c:pt>
                <c:pt idx="51029">
                  <c:v>51029</c:v>
                </c:pt>
                <c:pt idx="51030">
                  <c:v>51030</c:v>
                </c:pt>
                <c:pt idx="51031">
                  <c:v>51031</c:v>
                </c:pt>
                <c:pt idx="51032">
                  <c:v>51032</c:v>
                </c:pt>
                <c:pt idx="51033">
                  <c:v>51033</c:v>
                </c:pt>
                <c:pt idx="51034">
                  <c:v>51034</c:v>
                </c:pt>
                <c:pt idx="51035">
                  <c:v>51035</c:v>
                </c:pt>
                <c:pt idx="51036">
                  <c:v>51036</c:v>
                </c:pt>
                <c:pt idx="51037">
                  <c:v>51037</c:v>
                </c:pt>
                <c:pt idx="51038">
                  <c:v>51038</c:v>
                </c:pt>
                <c:pt idx="51039">
                  <c:v>51039</c:v>
                </c:pt>
                <c:pt idx="51040">
                  <c:v>51040</c:v>
                </c:pt>
                <c:pt idx="51041">
                  <c:v>51041</c:v>
                </c:pt>
                <c:pt idx="51042">
                  <c:v>51042</c:v>
                </c:pt>
                <c:pt idx="51043">
                  <c:v>51043</c:v>
                </c:pt>
                <c:pt idx="51044">
                  <c:v>51044</c:v>
                </c:pt>
                <c:pt idx="51045">
                  <c:v>51045</c:v>
                </c:pt>
                <c:pt idx="51046">
                  <c:v>51046</c:v>
                </c:pt>
                <c:pt idx="51047">
                  <c:v>51047</c:v>
                </c:pt>
                <c:pt idx="51048">
                  <c:v>51048</c:v>
                </c:pt>
                <c:pt idx="51049">
                  <c:v>51049</c:v>
                </c:pt>
                <c:pt idx="51050">
                  <c:v>51050</c:v>
                </c:pt>
                <c:pt idx="51051">
                  <c:v>51051</c:v>
                </c:pt>
                <c:pt idx="51052">
                  <c:v>51052</c:v>
                </c:pt>
                <c:pt idx="51053">
                  <c:v>51053</c:v>
                </c:pt>
                <c:pt idx="51054">
                  <c:v>51054</c:v>
                </c:pt>
                <c:pt idx="51055">
                  <c:v>51055</c:v>
                </c:pt>
                <c:pt idx="51056">
                  <c:v>51056</c:v>
                </c:pt>
                <c:pt idx="51057">
                  <c:v>51057</c:v>
                </c:pt>
                <c:pt idx="51058">
                  <c:v>51058</c:v>
                </c:pt>
                <c:pt idx="51059">
                  <c:v>51059</c:v>
                </c:pt>
                <c:pt idx="51060">
                  <c:v>51060</c:v>
                </c:pt>
                <c:pt idx="51061">
                  <c:v>51061</c:v>
                </c:pt>
                <c:pt idx="51062">
                  <c:v>51062</c:v>
                </c:pt>
                <c:pt idx="51063">
                  <c:v>51063</c:v>
                </c:pt>
                <c:pt idx="51064">
                  <c:v>51064</c:v>
                </c:pt>
                <c:pt idx="51065">
                  <c:v>51065</c:v>
                </c:pt>
                <c:pt idx="51066">
                  <c:v>51066</c:v>
                </c:pt>
                <c:pt idx="51067">
                  <c:v>51067</c:v>
                </c:pt>
                <c:pt idx="51068">
                  <c:v>51068</c:v>
                </c:pt>
                <c:pt idx="51069">
                  <c:v>51069</c:v>
                </c:pt>
                <c:pt idx="51070">
                  <c:v>51070</c:v>
                </c:pt>
                <c:pt idx="51071">
                  <c:v>51071</c:v>
                </c:pt>
                <c:pt idx="51072">
                  <c:v>51072</c:v>
                </c:pt>
                <c:pt idx="51073">
                  <c:v>51073</c:v>
                </c:pt>
                <c:pt idx="51074">
                  <c:v>51074</c:v>
                </c:pt>
                <c:pt idx="51075">
                  <c:v>51075</c:v>
                </c:pt>
                <c:pt idx="51076">
                  <c:v>51076</c:v>
                </c:pt>
                <c:pt idx="51077">
                  <c:v>51077</c:v>
                </c:pt>
                <c:pt idx="51078">
                  <c:v>51078</c:v>
                </c:pt>
                <c:pt idx="51079">
                  <c:v>51079</c:v>
                </c:pt>
                <c:pt idx="51080">
                  <c:v>51080</c:v>
                </c:pt>
                <c:pt idx="51081">
                  <c:v>51081</c:v>
                </c:pt>
                <c:pt idx="51082">
                  <c:v>51082</c:v>
                </c:pt>
                <c:pt idx="51083">
                  <c:v>51083</c:v>
                </c:pt>
                <c:pt idx="51084">
                  <c:v>51084</c:v>
                </c:pt>
                <c:pt idx="51085">
                  <c:v>51085</c:v>
                </c:pt>
                <c:pt idx="51086">
                  <c:v>51086</c:v>
                </c:pt>
                <c:pt idx="51087">
                  <c:v>51087</c:v>
                </c:pt>
                <c:pt idx="51088">
                  <c:v>51088</c:v>
                </c:pt>
                <c:pt idx="51089">
                  <c:v>51089</c:v>
                </c:pt>
                <c:pt idx="51090">
                  <c:v>51090</c:v>
                </c:pt>
                <c:pt idx="51091">
                  <c:v>51091</c:v>
                </c:pt>
                <c:pt idx="51092">
                  <c:v>51092</c:v>
                </c:pt>
                <c:pt idx="51093">
                  <c:v>51093</c:v>
                </c:pt>
                <c:pt idx="51094">
                  <c:v>51094</c:v>
                </c:pt>
                <c:pt idx="51095">
                  <c:v>51095</c:v>
                </c:pt>
                <c:pt idx="51096">
                  <c:v>51096</c:v>
                </c:pt>
                <c:pt idx="51097">
                  <c:v>51097</c:v>
                </c:pt>
                <c:pt idx="51098">
                  <c:v>51098</c:v>
                </c:pt>
                <c:pt idx="51099">
                  <c:v>51099</c:v>
                </c:pt>
                <c:pt idx="51100">
                  <c:v>51100</c:v>
                </c:pt>
                <c:pt idx="51101">
                  <c:v>51101</c:v>
                </c:pt>
                <c:pt idx="51102">
                  <c:v>51102</c:v>
                </c:pt>
                <c:pt idx="51103">
                  <c:v>51103</c:v>
                </c:pt>
                <c:pt idx="51104">
                  <c:v>51104</c:v>
                </c:pt>
                <c:pt idx="51105">
                  <c:v>51105</c:v>
                </c:pt>
                <c:pt idx="51106">
                  <c:v>51106</c:v>
                </c:pt>
                <c:pt idx="51107">
                  <c:v>51107</c:v>
                </c:pt>
                <c:pt idx="51108">
                  <c:v>51108</c:v>
                </c:pt>
                <c:pt idx="51109">
                  <c:v>51109</c:v>
                </c:pt>
                <c:pt idx="51110">
                  <c:v>51110</c:v>
                </c:pt>
                <c:pt idx="51111">
                  <c:v>51111</c:v>
                </c:pt>
                <c:pt idx="51112">
                  <c:v>51112</c:v>
                </c:pt>
                <c:pt idx="51113">
                  <c:v>51113</c:v>
                </c:pt>
                <c:pt idx="51114">
                  <c:v>51114</c:v>
                </c:pt>
                <c:pt idx="51115">
                  <c:v>51115</c:v>
                </c:pt>
                <c:pt idx="51116">
                  <c:v>51116</c:v>
                </c:pt>
                <c:pt idx="51117">
                  <c:v>51117</c:v>
                </c:pt>
                <c:pt idx="51118">
                  <c:v>51118</c:v>
                </c:pt>
                <c:pt idx="51119">
                  <c:v>51119</c:v>
                </c:pt>
                <c:pt idx="51120">
                  <c:v>51120</c:v>
                </c:pt>
                <c:pt idx="51121">
                  <c:v>51121</c:v>
                </c:pt>
                <c:pt idx="51122">
                  <c:v>51122</c:v>
                </c:pt>
                <c:pt idx="51123">
                  <c:v>51123</c:v>
                </c:pt>
                <c:pt idx="51124">
                  <c:v>51124</c:v>
                </c:pt>
                <c:pt idx="51125">
                  <c:v>51125</c:v>
                </c:pt>
                <c:pt idx="51126">
                  <c:v>51126</c:v>
                </c:pt>
                <c:pt idx="51127">
                  <c:v>51127</c:v>
                </c:pt>
                <c:pt idx="51128">
                  <c:v>51128</c:v>
                </c:pt>
                <c:pt idx="51129">
                  <c:v>51129</c:v>
                </c:pt>
                <c:pt idx="51130">
                  <c:v>51130</c:v>
                </c:pt>
                <c:pt idx="51131">
                  <c:v>51131</c:v>
                </c:pt>
                <c:pt idx="51132">
                  <c:v>51132</c:v>
                </c:pt>
                <c:pt idx="51133">
                  <c:v>51133</c:v>
                </c:pt>
                <c:pt idx="51134">
                  <c:v>51134</c:v>
                </c:pt>
                <c:pt idx="51135">
                  <c:v>51135</c:v>
                </c:pt>
                <c:pt idx="51136">
                  <c:v>51136</c:v>
                </c:pt>
                <c:pt idx="51137">
                  <c:v>51137</c:v>
                </c:pt>
                <c:pt idx="51138">
                  <c:v>51138</c:v>
                </c:pt>
                <c:pt idx="51139">
                  <c:v>51139</c:v>
                </c:pt>
                <c:pt idx="51140">
                  <c:v>51140</c:v>
                </c:pt>
                <c:pt idx="51141">
                  <c:v>51141</c:v>
                </c:pt>
                <c:pt idx="51142">
                  <c:v>51142</c:v>
                </c:pt>
                <c:pt idx="51143">
                  <c:v>51143</c:v>
                </c:pt>
                <c:pt idx="51144">
                  <c:v>51144</c:v>
                </c:pt>
                <c:pt idx="51145">
                  <c:v>51145</c:v>
                </c:pt>
                <c:pt idx="51146">
                  <c:v>51146</c:v>
                </c:pt>
                <c:pt idx="51147">
                  <c:v>51147</c:v>
                </c:pt>
                <c:pt idx="51148">
                  <c:v>51148</c:v>
                </c:pt>
                <c:pt idx="51149">
                  <c:v>51149</c:v>
                </c:pt>
                <c:pt idx="51150">
                  <c:v>51150</c:v>
                </c:pt>
                <c:pt idx="51151">
                  <c:v>51151</c:v>
                </c:pt>
                <c:pt idx="51152">
                  <c:v>51152</c:v>
                </c:pt>
                <c:pt idx="51153">
                  <c:v>51153</c:v>
                </c:pt>
                <c:pt idx="51154">
                  <c:v>51154</c:v>
                </c:pt>
                <c:pt idx="51155">
                  <c:v>51155</c:v>
                </c:pt>
                <c:pt idx="51156">
                  <c:v>51156</c:v>
                </c:pt>
                <c:pt idx="51157">
                  <c:v>51157</c:v>
                </c:pt>
                <c:pt idx="51158">
                  <c:v>51158</c:v>
                </c:pt>
                <c:pt idx="51159">
                  <c:v>51159</c:v>
                </c:pt>
                <c:pt idx="51160">
                  <c:v>51160</c:v>
                </c:pt>
                <c:pt idx="51161">
                  <c:v>51161</c:v>
                </c:pt>
                <c:pt idx="51162">
                  <c:v>51162</c:v>
                </c:pt>
                <c:pt idx="51163">
                  <c:v>51163</c:v>
                </c:pt>
                <c:pt idx="51164">
                  <c:v>51164</c:v>
                </c:pt>
                <c:pt idx="51165">
                  <c:v>51165</c:v>
                </c:pt>
                <c:pt idx="51166">
                  <c:v>51166</c:v>
                </c:pt>
                <c:pt idx="51167">
                  <c:v>51167</c:v>
                </c:pt>
                <c:pt idx="51168">
                  <c:v>51168</c:v>
                </c:pt>
                <c:pt idx="51169">
                  <c:v>51169</c:v>
                </c:pt>
                <c:pt idx="51170">
                  <c:v>51170</c:v>
                </c:pt>
                <c:pt idx="51171">
                  <c:v>51171</c:v>
                </c:pt>
                <c:pt idx="51172">
                  <c:v>51172</c:v>
                </c:pt>
                <c:pt idx="51173">
                  <c:v>51173</c:v>
                </c:pt>
                <c:pt idx="51174">
                  <c:v>51174</c:v>
                </c:pt>
                <c:pt idx="51175">
                  <c:v>51175</c:v>
                </c:pt>
                <c:pt idx="51176">
                  <c:v>51176</c:v>
                </c:pt>
                <c:pt idx="51177">
                  <c:v>51177</c:v>
                </c:pt>
                <c:pt idx="51178">
                  <c:v>51178</c:v>
                </c:pt>
                <c:pt idx="51179">
                  <c:v>51179</c:v>
                </c:pt>
                <c:pt idx="51180">
                  <c:v>51180</c:v>
                </c:pt>
                <c:pt idx="51181">
                  <c:v>51181</c:v>
                </c:pt>
                <c:pt idx="51182">
                  <c:v>51182</c:v>
                </c:pt>
                <c:pt idx="51183">
                  <c:v>51183</c:v>
                </c:pt>
                <c:pt idx="51184">
                  <c:v>51184</c:v>
                </c:pt>
                <c:pt idx="51185">
                  <c:v>51185</c:v>
                </c:pt>
                <c:pt idx="51186">
                  <c:v>51186</c:v>
                </c:pt>
                <c:pt idx="51187">
                  <c:v>51187</c:v>
                </c:pt>
                <c:pt idx="51188">
                  <c:v>51188</c:v>
                </c:pt>
                <c:pt idx="51189">
                  <c:v>51189</c:v>
                </c:pt>
                <c:pt idx="51190">
                  <c:v>51190</c:v>
                </c:pt>
                <c:pt idx="51191">
                  <c:v>51191</c:v>
                </c:pt>
                <c:pt idx="51192">
                  <c:v>51192</c:v>
                </c:pt>
                <c:pt idx="51193">
                  <c:v>51193</c:v>
                </c:pt>
                <c:pt idx="51194">
                  <c:v>51194</c:v>
                </c:pt>
                <c:pt idx="51195">
                  <c:v>51195</c:v>
                </c:pt>
                <c:pt idx="51196">
                  <c:v>51196</c:v>
                </c:pt>
                <c:pt idx="51197">
                  <c:v>51197</c:v>
                </c:pt>
                <c:pt idx="51198">
                  <c:v>51198</c:v>
                </c:pt>
                <c:pt idx="51199">
                  <c:v>51199</c:v>
                </c:pt>
                <c:pt idx="51200">
                  <c:v>51200</c:v>
                </c:pt>
                <c:pt idx="51201">
                  <c:v>51201</c:v>
                </c:pt>
                <c:pt idx="51202">
                  <c:v>51202</c:v>
                </c:pt>
                <c:pt idx="51203">
                  <c:v>51203</c:v>
                </c:pt>
                <c:pt idx="51204">
                  <c:v>51204</c:v>
                </c:pt>
                <c:pt idx="51205">
                  <c:v>51205</c:v>
                </c:pt>
                <c:pt idx="51206">
                  <c:v>51206</c:v>
                </c:pt>
                <c:pt idx="51207">
                  <c:v>51207</c:v>
                </c:pt>
                <c:pt idx="51208">
                  <c:v>51208</c:v>
                </c:pt>
                <c:pt idx="51209">
                  <c:v>51209</c:v>
                </c:pt>
                <c:pt idx="51210">
                  <c:v>51210</c:v>
                </c:pt>
                <c:pt idx="51211">
                  <c:v>51211</c:v>
                </c:pt>
                <c:pt idx="51212">
                  <c:v>51212</c:v>
                </c:pt>
                <c:pt idx="51213">
                  <c:v>51213</c:v>
                </c:pt>
                <c:pt idx="51214">
                  <c:v>51214</c:v>
                </c:pt>
                <c:pt idx="51215">
                  <c:v>51215</c:v>
                </c:pt>
                <c:pt idx="51216">
                  <c:v>51216</c:v>
                </c:pt>
                <c:pt idx="51217">
                  <c:v>51217</c:v>
                </c:pt>
                <c:pt idx="51218">
                  <c:v>51218</c:v>
                </c:pt>
                <c:pt idx="51219">
                  <c:v>51219</c:v>
                </c:pt>
                <c:pt idx="51220">
                  <c:v>51220</c:v>
                </c:pt>
                <c:pt idx="51221">
                  <c:v>51221</c:v>
                </c:pt>
                <c:pt idx="51222">
                  <c:v>51222</c:v>
                </c:pt>
                <c:pt idx="51223">
                  <c:v>51223</c:v>
                </c:pt>
                <c:pt idx="51224">
                  <c:v>51224</c:v>
                </c:pt>
                <c:pt idx="51225">
                  <c:v>51225</c:v>
                </c:pt>
                <c:pt idx="51226">
                  <c:v>51226</c:v>
                </c:pt>
                <c:pt idx="51227">
                  <c:v>51227</c:v>
                </c:pt>
                <c:pt idx="51228">
                  <c:v>51228</c:v>
                </c:pt>
                <c:pt idx="51229">
                  <c:v>51229</c:v>
                </c:pt>
                <c:pt idx="51230">
                  <c:v>51230</c:v>
                </c:pt>
                <c:pt idx="51231">
                  <c:v>51231</c:v>
                </c:pt>
                <c:pt idx="51232">
                  <c:v>51232</c:v>
                </c:pt>
                <c:pt idx="51233">
                  <c:v>51233</c:v>
                </c:pt>
                <c:pt idx="51234">
                  <c:v>51234</c:v>
                </c:pt>
                <c:pt idx="51235">
                  <c:v>51235</c:v>
                </c:pt>
                <c:pt idx="51236">
                  <c:v>51236</c:v>
                </c:pt>
                <c:pt idx="51237">
                  <c:v>51237</c:v>
                </c:pt>
                <c:pt idx="51238">
                  <c:v>51238</c:v>
                </c:pt>
                <c:pt idx="51239">
                  <c:v>51239</c:v>
                </c:pt>
                <c:pt idx="51240">
                  <c:v>51240</c:v>
                </c:pt>
                <c:pt idx="51241">
                  <c:v>51241</c:v>
                </c:pt>
                <c:pt idx="51242">
                  <c:v>51242</c:v>
                </c:pt>
                <c:pt idx="51243">
                  <c:v>51243</c:v>
                </c:pt>
                <c:pt idx="51244">
                  <c:v>51244</c:v>
                </c:pt>
                <c:pt idx="51245">
                  <c:v>51245</c:v>
                </c:pt>
                <c:pt idx="51246">
                  <c:v>51246</c:v>
                </c:pt>
                <c:pt idx="51247">
                  <c:v>51247</c:v>
                </c:pt>
                <c:pt idx="51248">
                  <c:v>51248</c:v>
                </c:pt>
                <c:pt idx="51249">
                  <c:v>51249</c:v>
                </c:pt>
                <c:pt idx="51250">
                  <c:v>51250</c:v>
                </c:pt>
                <c:pt idx="51251">
                  <c:v>51251</c:v>
                </c:pt>
                <c:pt idx="51252">
                  <c:v>51252</c:v>
                </c:pt>
                <c:pt idx="51253">
                  <c:v>51253</c:v>
                </c:pt>
                <c:pt idx="51254">
                  <c:v>51254</c:v>
                </c:pt>
                <c:pt idx="51255">
                  <c:v>51255</c:v>
                </c:pt>
                <c:pt idx="51256">
                  <c:v>51256</c:v>
                </c:pt>
                <c:pt idx="51257">
                  <c:v>51257</c:v>
                </c:pt>
                <c:pt idx="51258">
                  <c:v>51258</c:v>
                </c:pt>
                <c:pt idx="51259">
                  <c:v>51259</c:v>
                </c:pt>
                <c:pt idx="51260">
                  <c:v>51260</c:v>
                </c:pt>
                <c:pt idx="51261">
                  <c:v>51261</c:v>
                </c:pt>
                <c:pt idx="51262">
                  <c:v>51262</c:v>
                </c:pt>
                <c:pt idx="51263">
                  <c:v>51263</c:v>
                </c:pt>
                <c:pt idx="51264">
                  <c:v>51264</c:v>
                </c:pt>
                <c:pt idx="51265">
                  <c:v>51265</c:v>
                </c:pt>
                <c:pt idx="51266">
                  <c:v>51266</c:v>
                </c:pt>
                <c:pt idx="51267">
                  <c:v>51267</c:v>
                </c:pt>
                <c:pt idx="51268">
                  <c:v>51268</c:v>
                </c:pt>
                <c:pt idx="51269">
                  <c:v>51269</c:v>
                </c:pt>
                <c:pt idx="51270">
                  <c:v>51270</c:v>
                </c:pt>
                <c:pt idx="51271">
                  <c:v>51271</c:v>
                </c:pt>
                <c:pt idx="51272">
                  <c:v>51272</c:v>
                </c:pt>
                <c:pt idx="51273">
                  <c:v>51273</c:v>
                </c:pt>
                <c:pt idx="51274">
                  <c:v>51274</c:v>
                </c:pt>
                <c:pt idx="51275">
                  <c:v>51275</c:v>
                </c:pt>
                <c:pt idx="51276">
                  <c:v>51276</c:v>
                </c:pt>
                <c:pt idx="51277">
                  <c:v>51277</c:v>
                </c:pt>
                <c:pt idx="51278">
                  <c:v>51278</c:v>
                </c:pt>
                <c:pt idx="51279">
                  <c:v>51279</c:v>
                </c:pt>
                <c:pt idx="51280">
                  <c:v>51280</c:v>
                </c:pt>
                <c:pt idx="51281">
                  <c:v>51281</c:v>
                </c:pt>
                <c:pt idx="51282">
                  <c:v>51282</c:v>
                </c:pt>
                <c:pt idx="51283">
                  <c:v>51283</c:v>
                </c:pt>
                <c:pt idx="51284">
                  <c:v>51284</c:v>
                </c:pt>
                <c:pt idx="51285">
                  <c:v>51285</c:v>
                </c:pt>
                <c:pt idx="51286">
                  <c:v>51286</c:v>
                </c:pt>
                <c:pt idx="51287">
                  <c:v>51287</c:v>
                </c:pt>
                <c:pt idx="51288">
                  <c:v>51288</c:v>
                </c:pt>
                <c:pt idx="51289">
                  <c:v>51289</c:v>
                </c:pt>
                <c:pt idx="51290">
                  <c:v>51290</c:v>
                </c:pt>
                <c:pt idx="51291">
                  <c:v>51291</c:v>
                </c:pt>
                <c:pt idx="51292">
                  <c:v>51292</c:v>
                </c:pt>
                <c:pt idx="51293">
                  <c:v>51293</c:v>
                </c:pt>
                <c:pt idx="51294">
                  <c:v>51294</c:v>
                </c:pt>
                <c:pt idx="51295">
                  <c:v>51295</c:v>
                </c:pt>
                <c:pt idx="51296">
                  <c:v>51296</c:v>
                </c:pt>
                <c:pt idx="51297">
                  <c:v>51297</c:v>
                </c:pt>
                <c:pt idx="51298">
                  <c:v>51298</c:v>
                </c:pt>
                <c:pt idx="51299">
                  <c:v>51299</c:v>
                </c:pt>
                <c:pt idx="51300">
                  <c:v>51300</c:v>
                </c:pt>
                <c:pt idx="51301">
                  <c:v>51301</c:v>
                </c:pt>
                <c:pt idx="51302">
                  <c:v>51302</c:v>
                </c:pt>
                <c:pt idx="51303">
                  <c:v>51303</c:v>
                </c:pt>
                <c:pt idx="51304">
                  <c:v>51304</c:v>
                </c:pt>
                <c:pt idx="51305">
                  <c:v>51305</c:v>
                </c:pt>
                <c:pt idx="51306">
                  <c:v>51306</c:v>
                </c:pt>
                <c:pt idx="51307">
                  <c:v>51307</c:v>
                </c:pt>
                <c:pt idx="51308">
                  <c:v>51308</c:v>
                </c:pt>
                <c:pt idx="51309">
                  <c:v>51309</c:v>
                </c:pt>
                <c:pt idx="51310">
                  <c:v>51310</c:v>
                </c:pt>
                <c:pt idx="51311">
                  <c:v>51311</c:v>
                </c:pt>
                <c:pt idx="51312">
                  <c:v>51312</c:v>
                </c:pt>
                <c:pt idx="51313">
                  <c:v>51313</c:v>
                </c:pt>
                <c:pt idx="51314">
                  <c:v>51314</c:v>
                </c:pt>
                <c:pt idx="51315">
                  <c:v>51315</c:v>
                </c:pt>
                <c:pt idx="51316">
                  <c:v>51316</c:v>
                </c:pt>
                <c:pt idx="51317">
                  <c:v>51317</c:v>
                </c:pt>
                <c:pt idx="51318">
                  <c:v>51318</c:v>
                </c:pt>
                <c:pt idx="51319">
                  <c:v>51319</c:v>
                </c:pt>
                <c:pt idx="51320">
                  <c:v>51320</c:v>
                </c:pt>
                <c:pt idx="51321">
                  <c:v>51321</c:v>
                </c:pt>
                <c:pt idx="51322">
                  <c:v>51322</c:v>
                </c:pt>
                <c:pt idx="51323">
                  <c:v>51323</c:v>
                </c:pt>
                <c:pt idx="51324">
                  <c:v>51324</c:v>
                </c:pt>
                <c:pt idx="51325">
                  <c:v>51325</c:v>
                </c:pt>
                <c:pt idx="51326">
                  <c:v>51326</c:v>
                </c:pt>
                <c:pt idx="51327">
                  <c:v>51327</c:v>
                </c:pt>
                <c:pt idx="51328">
                  <c:v>51328</c:v>
                </c:pt>
                <c:pt idx="51329">
                  <c:v>51329</c:v>
                </c:pt>
                <c:pt idx="51330">
                  <c:v>51330</c:v>
                </c:pt>
                <c:pt idx="51331">
                  <c:v>51331</c:v>
                </c:pt>
                <c:pt idx="51332">
                  <c:v>51332</c:v>
                </c:pt>
                <c:pt idx="51333">
                  <c:v>51333</c:v>
                </c:pt>
                <c:pt idx="51334">
                  <c:v>51334</c:v>
                </c:pt>
                <c:pt idx="51335">
                  <c:v>51335</c:v>
                </c:pt>
                <c:pt idx="51336">
                  <c:v>51336</c:v>
                </c:pt>
                <c:pt idx="51337">
                  <c:v>51337</c:v>
                </c:pt>
                <c:pt idx="51338">
                  <c:v>51338</c:v>
                </c:pt>
                <c:pt idx="51339">
                  <c:v>51339</c:v>
                </c:pt>
                <c:pt idx="51340">
                  <c:v>51340</c:v>
                </c:pt>
                <c:pt idx="51341">
                  <c:v>51341</c:v>
                </c:pt>
                <c:pt idx="51342">
                  <c:v>51342</c:v>
                </c:pt>
                <c:pt idx="51343">
                  <c:v>51343</c:v>
                </c:pt>
                <c:pt idx="51344">
                  <c:v>51344</c:v>
                </c:pt>
                <c:pt idx="51345">
                  <c:v>51345</c:v>
                </c:pt>
                <c:pt idx="51346">
                  <c:v>51346</c:v>
                </c:pt>
                <c:pt idx="51347">
                  <c:v>51347</c:v>
                </c:pt>
                <c:pt idx="51348">
                  <c:v>51348</c:v>
                </c:pt>
                <c:pt idx="51349">
                  <c:v>51349</c:v>
                </c:pt>
                <c:pt idx="51350">
                  <c:v>51350</c:v>
                </c:pt>
                <c:pt idx="51351">
                  <c:v>51351</c:v>
                </c:pt>
                <c:pt idx="51352">
                  <c:v>51352</c:v>
                </c:pt>
                <c:pt idx="51353">
                  <c:v>51353</c:v>
                </c:pt>
                <c:pt idx="51354">
                  <c:v>51354</c:v>
                </c:pt>
                <c:pt idx="51355">
                  <c:v>51355</c:v>
                </c:pt>
                <c:pt idx="51356">
                  <c:v>51356</c:v>
                </c:pt>
                <c:pt idx="51357">
                  <c:v>51357</c:v>
                </c:pt>
                <c:pt idx="51358">
                  <c:v>51358</c:v>
                </c:pt>
                <c:pt idx="51359">
                  <c:v>51359</c:v>
                </c:pt>
                <c:pt idx="51360">
                  <c:v>51360</c:v>
                </c:pt>
                <c:pt idx="51361">
                  <c:v>51361</c:v>
                </c:pt>
                <c:pt idx="51362">
                  <c:v>51362</c:v>
                </c:pt>
                <c:pt idx="51363">
                  <c:v>51363</c:v>
                </c:pt>
                <c:pt idx="51364">
                  <c:v>51364</c:v>
                </c:pt>
                <c:pt idx="51365">
                  <c:v>51365</c:v>
                </c:pt>
                <c:pt idx="51366">
                  <c:v>51366</c:v>
                </c:pt>
                <c:pt idx="51367">
                  <c:v>51367</c:v>
                </c:pt>
                <c:pt idx="51368">
                  <c:v>51368</c:v>
                </c:pt>
                <c:pt idx="51369">
                  <c:v>51369</c:v>
                </c:pt>
                <c:pt idx="51370">
                  <c:v>51370</c:v>
                </c:pt>
                <c:pt idx="51371">
                  <c:v>51371</c:v>
                </c:pt>
                <c:pt idx="51372">
                  <c:v>51372</c:v>
                </c:pt>
                <c:pt idx="51373">
                  <c:v>51373</c:v>
                </c:pt>
                <c:pt idx="51374">
                  <c:v>51374</c:v>
                </c:pt>
                <c:pt idx="51375">
                  <c:v>51375</c:v>
                </c:pt>
                <c:pt idx="51376">
                  <c:v>51376</c:v>
                </c:pt>
                <c:pt idx="51377">
                  <c:v>51377</c:v>
                </c:pt>
                <c:pt idx="51378">
                  <c:v>51378</c:v>
                </c:pt>
                <c:pt idx="51379">
                  <c:v>51379</c:v>
                </c:pt>
                <c:pt idx="51380">
                  <c:v>51380</c:v>
                </c:pt>
                <c:pt idx="51381">
                  <c:v>51381</c:v>
                </c:pt>
                <c:pt idx="51382">
                  <c:v>51382</c:v>
                </c:pt>
                <c:pt idx="51383">
                  <c:v>51383</c:v>
                </c:pt>
                <c:pt idx="51384">
                  <c:v>51384</c:v>
                </c:pt>
                <c:pt idx="51385">
                  <c:v>51385</c:v>
                </c:pt>
                <c:pt idx="51386">
                  <c:v>51386</c:v>
                </c:pt>
                <c:pt idx="51387">
                  <c:v>51387</c:v>
                </c:pt>
                <c:pt idx="51388">
                  <c:v>51388</c:v>
                </c:pt>
                <c:pt idx="51389">
                  <c:v>51389</c:v>
                </c:pt>
                <c:pt idx="51390">
                  <c:v>51390</c:v>
                </c:pt>
                <c:pt idx="51391">
                  <c:v>51391</c:v>
                </c:pt>
                <c:pt idx="51392">
                  <c:v>51392</c:v>
                </c:pt>
                <c:pt idx="51393">
                  <c:v>51393</c:v>
                </c:pt>
                <c:pt idx="51394">
                  <c:v>51394</c:v>
                </c:pt>
                <c:pt idx="51395">
                  <c:v>51395</c:v>
                </c:pt>
                <c:pt idx="51396">
                  <c:v>51396</c:v>
                </c:pt>
                <c:pt idx="51397">
                  <c:v>51397</c:v>
                </c:pt>
                <c:pt idx="51398">
                  <c:v>51398</c:v>
                </c:pt>
                <c:pt idx="51399">
                  <c:v>51399</c:v>
                </c:pt>
                <c:pt idx="51400">
                  <c:v>51400</c:v>
                </c:pt>
                <c:pt idx="51401">
                  <c:v>51401</c:v>
                </c:pt>
                <c:pt idx="51402">
                  <c:v>51402</c:v>
                </c:pt>
                <c:pt idx="51403">
                  <c:v>51403</c:v>
                </c:pt>
                <c:pt idx="51404">
                  <c:v>51404</c:v>
                </c:pt>
                <c:pt idx="51405">
                  <c:v>51405</c:v>
                </c:pt>
                <c:pt idx="51406">
                  <c:v>51406</c:v>
                </c:pt>
                <c:pt idx="51407">
                  <c:v>51407</c:v>
                </c:pt>
                <c:pt idx="51408">
                  <c:v>51408</c:v>
                </c:pt>
                <c:pt idx="51409">
                  <c:v>51409</c:v>
                </c:pt>
                <c:pt idx="51410">
                  <c:v>51410</c:v>
                </c:pt>
                <c:pt idx="51411">
                  <c:v>51411</c:v>
                </c:pt>
                <c:pt idx="51412">
                  <c:v>51412</c:v>
                </c:pt>
                <c:pt idx="51413">
                  <c:v>51413</c:v>
                </c:pt>
                <c:pt idx="51414">
                  <c:v>51414</c:v>
                </c:pt>
                <c:pt idx="51415">
                  <c:v>51415</c:v>
                </c:pt>
                <c:pt idx="51416">
                  <c:v>51416</c:v>
                </c:pt>
                <c:pt idx="51417">
                  <c:v>51417</c:v>
                </c:pt>
                <c:pt idx="51418">
                  <c:v>51418</c:v>
                </c:pt>
                <c:pt idx="51419">
                  <c:v>51419</c:v>
                </c:pt>
                <c:pt idx="51420">
                  <c:v>51420</c:v>
                </c:pt>
                <c:pt idx="51421">
                  <c:v>51421</c:v>
                </c:pt>
                <c:pt idx="51422">
                  <c:v>51422</c:v>
                </c:pt>
                <c:pt idx="51423">
                  <c:v>51423</c:v>
                </c:pt>
                <c:pt idx="51424">
                  <c:v>51424</c:v>
                </c:pt>
                <c:pt idx="51425">
                  <c:v>51425</c:v>
                </c:pt>
                <c:pt idx="51426">
                  <c:v>51426</c:v>
                </c:pt>
                <c:pt idx="51427">
                  <c:v>51427</c:v>
                </c:pt>
                <c:pt idx="51428">
                  <c:v>51428</c:v>
                </c:pt>
                <c:pt idx="51429">
                  <c:v>51429</c:v>
                </c:pt>
                <c:pt idx="51430">
                  <c:v>51430</c:v>
                </c:pt>
                <c:pt idx="51431">
                  <c:v>51431</c:v>
                </c:pt>
                <c:pt idx="51432">
                  <c:v>51432</c:v>
                </c:pt>
                <c:pt idx="51433">
                  <c:v>51433</c:v>
                </c:pt>
                <c:pt idx="51434">
                  <c:v>51434</c:v>
                </c:pt>
                <c:pt idx="51435">
                  <c:v>51435</c:v>
                </c:pt>
                <c:pt idx="51436">
                  <c:v>51436</c:v>
                </c:pt>
                <c:pt idx="51437">
                  <c:v>51437</c:v>
                </c:pt>
                <c:pt idx="51438">
                  <c:v>51438</c:v>
                </c:pt>
                <c:pt idx="51439">
                  <c:v>51439</c:v>
                </c:pt>
                <c:pt idx="51440">
                  <c:v>51440</c:v>
                </c:pt>
                <c:pt idx="51441">
                  <c:v>51441</c:v>
                </c:pt>
                <c:pt idx="51442">
                  <c:v>51442</c:v>
                </c:pt>
                <c:pt idx="51443">
                  <c:v>51443</c:v>
                </c:pt>
                <c:pt idx="51444">
                  <c:v>51444</c:v>
                </c:pt>
                <c:pt idx="51445">
                  <c:v>51445</c:v>
                </c:pt>
                <c:pt idx="51446">
                  <c:v>51446</c:v>
                </c:pt>
                <c:pt idx="51447">
                  <c:v>51447</c:v>
                </c:pt>
                <c:pt idx="51448">
                  <c:v>51448</c:v>
                </c:pt>
                <c:pt idx="51449">
                  <c:v>51449</c:v>
                </c:pt>
                <c:pt idx="51450">
                  <c:v>51450</c:v>
                </c:pt>
                <c:pt idx="51451">
                  <c:v>51451</c:v>
                </c:pt>
                <c:pt idx="51452">
                  <c:v>51452</c:v>
                </c:pt>
                <c:pt idx="51453">
                  <c:v>51453</c:v>
                </c:pt>
                <c:pt idx="51454">
                  <c:v>51454</c:v>
                </c:pt>
                <c:pt idx="51455">
                  <c:v>51455</c:v>
                </c:pt>
                <c:pt idx="51456">
                  <c:v>51456</c:v>
                </c:pt>
                <c:pt idx="51457">
                  <c:v>51457</c:v>
                </c:pt>
                <c:pt idx="51458">
                  <c:v>51458</c:v>
                </c:pt>
                <c:pt idx="51459">
                  <c:v>51459</c:v>
                </c:pt>
                <c:pt idx="51460">
                  <c:v>51460</c:v>
                </c:pt>
                <c:pt idx="51461">
                  <c:v>51461</c:v>
                </c:pt>
                <c:pt idx="51462">
                  <c:v>51462</c:v>
                </c:pt>
                <c:pt idx="51463">
                  <c:v>51463</c:v>
                </c:pt>
                <c:pt idx="51464">
                  <c:v>51464</c:v>
                </c:pt>
                <c:pt idx="51465">
                  <c:v>51465</c:v>
                </c:pt>
                <c:pt idx="51466">
                  <c:v>51466</c:v>
                </c:pt>
                <c:pt idx="51467">
                  <c:v>51467</c:v>
                </c:pt>
                <c:pt idx="51468">
                  <c:v>51468</c:v>
                </c:pt>
                <c:pt idx="51469">
                  <c:v>51469</c:v>
                </c:pt>
                <c:pt idx="51470">
                  <c:v>51470</c:v>
                </c:pt>
                <c:pt idx="51471">
                  <c:v>51471</c:v>
                </c:pt>
                <c:pt idx="51472">
                  <c:v>51472</c:v>
                </c:pt>
                <c:pt idx="51473">
                  <c:v>51473</c:v>
                </c:pt>
                <c:pt idx="51474">
                  <c:v>51474</c:v>
                </c:pt>
                <c:pt idx="51475">
                  <c:v>51475</c:v>
                </c:pt>
                <c:pt idx="51476">
                  <c:v>51476</c:v>
                </c:pt>
                <c:pt idx="51477">
                  <c:v>51477</c:v>
                </c:pt>
                <c:pt idx="51478">
                  <c:v>51478</c:v>
                </c:pt>
                <c:pt idx="51479">
                  <c:v>51479</c:v>
                </c:pt>
                <c:pt idx="51480">
                  <c:v>51480</c:v>
                </c:pt>
                <c:pt idx="51481">
                  <c:v>51481</c:v>
                </c:pt>
                <c:pt idx="51482">
                  <c:v>51482</c:v>
                </c:pt>
                <c:pt idx="51483">
                  <c:v>51483</c:v>
                </c:pt>
                <c:pt idx="51484">
                  <c:v>51484</c:v>
                </c:pt>
                <c:pt idx="51485">
                  <c:v>51485</c:v>
                </c:pt>
                <c:pt idx="51486">
                  <c:v>51486</c:v>
                </c:pt>
                <c:pt idx="51487">
                  <c:v>51487</c:v>
                </c:pt>
                <c:pt idx="51488">
                  <c:v>51488</c:v>
                </c:pt>
                <c:pt idx="51489">
                  <c:v>51489</c:v>
                </c:pt>
                <c:pt idx="51490">
                  <c:v>51490</c:v>
                </c:pt>
                <c:pt idx="51491">
                  <c:v>51491</c:v>
                </c:pt>
                <c:pt idx="51492">
                  <c:v>51492</c:v>
                </c:pt>
                <c:pt idx="51493">
                  <c:v>51493</c:v>
                </c:pt>
                <c:pt idx="51494">
                  <c:v>51494</c:v>
                </c:pt>
                <c:pt idx="51495">
                  <c:v>51495</c:v>
                </c:pt>
                <c:pt idx="51496">
                  <c:v>51496</c:v>
                </c:pt>
                <c:pt idx="51497">
                  <c:v>51497</c:v>
                </c:pt>
                <c:pt idx="51498">
                  <c:v>51498</c:v>
                </c:pt>
                <c:pt idx="51499">
                  <c:v>51499</c:v>
                </c:pt>
                <c:pt idx="51500">
                  <c:v>51500</c:v>
                </c:pt>
                <c:pt idx="51501">
                  <c:v>51501</c:v>
                </c:pt>
                <c:pt idx="51502">
                  <c:v>51502</c:v>
                </c:pt>
                <c:pt idx="51503">
                  <c:v>51503</c:v>
                </c:pt>
                <c:pt idx="51504">
                  <c:v>51504</c:v>
                </c:pt>
                <c:pt idx="51505">
                  <c:v>51505</c:v>
                </c:pt>
                <c:pt idx="51506">
                  <c:v>51506</c:v>
                </c:pt>
                <c:pt idx="51507">
                  <c:v>51507</c:v>
                </c:pt>
                <c:pt idx="51508">
                  <c:v>51508</c:v>
                </c:pt>
                <c:pt idx="51509">
                  <c:v>51509</c:v>
                </c:pt>
                <c:pt idx="51510">
                  <c:v>51510</c:v>
                </c:pt>
                <c:pt idx="51511">
                  <c:v>51511</c:v>
                </c:pt>
                <c:pt idx="51512">
                  <c:v>51512</c:v>
                </c:pt>
                <c:pt idx="51513">
                  <c:v>51513</c:v>
                </c:pt>
                <c:pt idx="51514">
                  <c:v>51514</c:v>
                </c:pt>
                <c:pt idx="51515">
                  <c:v>51515</c:v>
                </c:pt>
                <c:pt idx="51516">
                  <c:v>51516</c:v>
                </c:pt>
                <c:pt idx="51517">
                  <c:v>51517</c:v>
                </c:pt>
                <c:pt idx="51518">
                  <c:v>51518</c:v>
                </c:pt>
                <c:pt idx="51519">
                  <c:v>51519</c:v>
                </c:pt>
                <c:pt idx="51520">
                  <c:v>51520</c:v>
                </c:pt>
                <c:pt idx="51521">
                  <c:v>51521</c:v>
                </c:pt>
                <c:pt idx="51522">
                  <c:v>51522</c:v>
                </c:pt>
                <c:pt idx="51523">
                  <c:v>51523</c:v>
                </c:pt>
                <c:pt idx="51524">
                  <c:v>51524</c:v>
                </c:pt>
                <c:pt idx="51525">
                  <c:v>51525</c:v>
                </c:pt>
                <c:pt idx="51526">
                  <c:v>51526</c:v>
                </c:pt>
                <c:pt idx="51527">
                  <c:v>51527</c:v>
                </c:pt>
                <c:pt idx="51528">
                  <c:v>51528</c:v>
                </c:pt>
                <c:pt idx="51529">
                  <c:v>51529</c:v>
                </c:pt>
                <c:pt idx="51530">
                  <c:v>51530</c:v>
                </c:pt>
                <c:pt idx="51531">
                  <c:v>51531</c:v>
                </c:pt>
                <c:pt idx="51532">
                  <c:v>51532</c:v>
                </c:pt>
                <c:pt idx="51533">
                  <c:v>51533</c:v>
                </c:pt>
                <c:pt idx="51534">
                  <c:v>51534</c:v>
                </c:pt>
                <c:pt idx="51535">
                  <c:v>51535</c:v>
                </c:pt>
                <c:pt idx="51536">
                  <c:v>51536</c:v>
                </c:pt>
                <c:pt idx="51537">
                  <c:v>51537</c:v>
                </c:pt>
                <c:pt idx="51538">
                  <c:v>51538</c:v>
                </c:pt>
                <c:pt idx="51539">
                  <c:v>51539</c:v>
                </c:pt>
                <c:pt idx="51540">
                  <c:v>51540</c:v>
                </c:pt>
                <c:pt idx="51541">
                  <c:v>51541</c:v>
                </c:pt>
                <c:pt idx="51542">
                  <c:v>51542</c:v>
                </c:pt>
                <c:pt idx="51543">
                  <c:v>51543</c:v>
                </c:pt>
                <c:pt idx="51544">
                  <c:v>51544</c:v>
                </c:pt>
                <c:pt idx="51545">
                  <c:v>51545</c:v>
                </c:pt>
                <c:pt idx="51546">
                  <c:v>51546</c:v>
                </c:pt>
                <c:pt idx="51547">
                  <c:v>51547</c:v>
                </c:pt>
                <c:pt idx="51548">
                  <c:v>51548</c:v>
                </c:pt>
                <c:pt idx="51549">
                  <c:v>51549</c:v>
                </c:pt>
                <c:pt idx="51550">
                  <c:v>51550</c:v>
                </c:pt>
                <c:pt idx="51551">
                  <c:v>51551</c:v>
                </c:pt>
                <c:pt idx="51552">
                  <c:v>51552</c:v>
                </c:pt>
                <c:pt idx="51553">
                  <c:v>51553</c:v>
                </c:pt>
                <c:pt idx="51554">
                  <c:v>51554</c:v>
                </c:pt>
                <c:pt idx="51555">
                  <c:v>51555</c:v>
                </c:pt>
                <c:pt idx="51556">
                  <c:v>51556</c:v>
                </c:pt>
                <c:pt idx="51557">
                  <c:v>51557</c:v>
                </c:pt>
                <c:pt idx="51558">
                  <c:v>51558</c:v>
                </c:pt>
                <c:pt idx="51559">
                  <c:v>51559</c:v>
                </c:pt>
                <c:pt idx="51560">
                  <c:v>51560</c:v>
                </c:pt>
                <c:pt idx="51561">
                  <c:v>51561</c:v>
                </c:pt>
                <c:pt idx="51562">
                  <c:v>51562</c:v>
                </c:pt>
                <c:pt idx="51563">
                  <c:v>51563</c:v>
                </c:pt>
                <c:pt idx="51564">
                  <c:v>51564</c:v>
                </c:pt>
                <c:pt idx="51565">
                  <c:v>51565</c:v>
                </c:pt>
                <c:pt idx="51566">
                  <c:v>51566</c:v>
                </c:pt>
                <c:pt idx="51567">
                  <c:v>51567</c:v>
                </c:pt>
                <c:pt idx="51568">
                  <c:v>51568</c:v>
                </c:pt>
                <c:pt idx="51569">
                  <c:v>51569</c:v>
                </c:pt>
                <c:pt idx="51570">
                  <c:v>51570</c:v>
                </c:pt>
                <c:pt idx="51571">
                  <c:v>51571</c:v>
                </c:pt>
                <c:pt idx="51572">
                  <c:v>51572</c:v>
                </c:pt>
                <c:pt idx="51573">
                  <c:v>51573</c:v>
                </c:pt>
                <c:pt idx="51574">
                  <c:v>51574</c:v>
                </c:pt>
                <c:pt idx="51575">
                  <c:v>51575</c:v>
                </c:pt>
                <c:pt idx="51576">
                  <c:v>51576</c:v>
                </c:pt>
                <c:pt idx="51577">
                  <c:v>51577</c:v>
                </c:pt>
                <c:pt idx="51578">
                  <c:v>51578</c:v>
                </c:pt>
                <c:pt idx="51579">
                  <c:v>51579</c:v>
                </c:pt>
                <c:pt idx="51580">
                  <c:v>51580</c:v>
                </c:pt>
                <c:pt idx="51581">
                  <c:v>51581</c:v>
                </c:pt>
                <c:pt idx="51582">
                  <c:v>51582</c:v>
                </c:pt>
                <c:pt idx="51583">
                  <c:v>51583</c:v>
                </c:pt>
                <c:pt idx="51584">
                  <c:v>51584</c:v>
                </c:pt>
                <c:pt idx="51585">
                  <c:v>51585</c:v>
                </c:pt>
                <c:pt idx="51586">
                  <c:v>51586</c:v>
                </c:pt>
                <c:pt idx="51587">
                  <c:v>51587</c:v>
                </c:pt>
                <c:pt idx="51588">
                  <c:v>51588</c:v>
                </c:pt>
                <c:pt idx="51589">
                  <c:v>51589</c:v>
                </c:pt>
                <c:pt idx="51590">
                  <c:v>51590</c:v>
                </c:pt>
                <c:pt idx="51591">
                  <c:v>51591</c:v>
                </c:pt>
                <c:pt idx="51592">
                  <c:v>51592</c:v>
                </c:pt>
                <c:pt idx="51593">
                  <c:v>51593</c:v>
                </c:pt>
                <c:pt idx="51594">
                  <c:v>51594</c:v>
                </c:pt>
                <c:pt idx="51595">
                  <c:v>51595</c:v>
                </c:pt>
                <c:pt idx="51596">
                  <c:v>51596</c:v>
                </c:pt>
                <c:pt idx="51597">
                  <c:v>51597</c:v>
                </c:pt>
                <c:pt idx="51598">
                  <c:v>51598</c:v>
                </c:pt>
                <c:pt idx="51599">
                  <c:v>51599</c:v>
                </c:pt>
                <c:pt idx="51600">
                  <c:v>51600</c:v>
                </c:pt>
                <c:pt idx="51601">
                  <c:v>51601</c:v>
                </c:pt>
                <c:pt idx="51602">
                  <c:v>51602</c:v>
                </c:pt>
                <c:pt idx="51603">
                  <c:v>51603</c:v>
                </c:pt>
                <c:pt idx="51604">
                  <c:v>51604</c:v>
                </c:pt>
                <c:pt idx="51605">
                  <c:v>51605</c:v>
                </c:pt>
                <c:pt idx="51606">
                  <c:v>51606</c:v>
                </c:pt>
                <c:pt idx="51607">
                  <c:v>51607</c:v>
                </c:pt>
                <c:pt idx="51608">
                  <c:v>51608</c:v>
                </c:pt>
                <c:pt idx="51609">
                  <c:v>51609</c:v>
                </c:pt>
                <c:pt idx="51610">
                  <c:v>51610</c:v>
                </c:pt>
                <c:pt idx="51611">
                  <c:v>51611</c:v>
                </c:pt>
                <c:pt idx="51612">
                  <c:v>51612</c:v>
                </c:pt>
                <c:pt idx="51613">
                  <c:v>51613</c:v>
                </c:pt>
                <c:pt idx="51614">
                  <c:v>51614</c:v>
                </c:pt>
                <c:pt idx="51615">
                  <c:v>51615</c:v>
                </c:pt>
                <c:pt idx="51616">
                  <c:v>51616</c:v>
                </c:pt>
                <c:pt idx="51617">
                  <c:v>51617</c:v>
                </c:pt>
                <c:pt idx="51618">
                  <c:v>51618</c:v>
                </c:pt>
                <c:pt idx="51619">
                  <c:v>51619</c:v>
                </c:pt>
                <c:pt idx="51620">
                  <c:v>51620</c:v>
                </c:pt>
                <c:pt idx="51621">
                  <c:v>51621</c:v>
                </c:pt>
                <c:pt idx="51622">
                  <c:v>51622</c:v>
                </c:pt>
                <c:pt idx="51623">
                  <c:v>51623</c:v>
                </c:pt>
                <c:pt idx="51624">
                  <c:v>51624</c:v>
                </c:pt>
                <c:pt idx="51625">
                  <c:v>51625</c:v>
                </c:pt>
                <c:pt idx="51626">
                  <c:v>51626</c:v>
                </c:pt>
                <c:pt idx="51627">
                  <c:v>51627</c:v>
                </c:pt>
                <c:pt idx="51628">
                  <c:v>51628</c:v>
                </c:pt>
                <c:pt idx="51629">
                  <c:v>51629</c:v>
                </c:pt>
                <c:pt idx="51630">
                  <c:v>51630</c:v>
                </c:pt>
                <c:pt idx="51631">
                  <c:v>51631</c:v>
                </c:pt>
                <c:pt idx="51632">
                  <c:v>51632</c:v>
                </c:pt>
                <c:pt idx="51633">
                  <c:v>51633</c:v>
                </c:pt>
                <c:pt idx="51634">
                  <c:v>51634</c:v>
                </c:pt>
                <c:pt idx="51635">
                  <c:v>51635</c:v>
                </c:pt>
                <c:pt idx="51636">
                  <c:v>51636</c:v>
                </c:pt>
                <c:pt idx="51637">
                  <c:v>51637</c:v>
                </c:pt>
                <c:pt idx="51638">
                  <c:v>51638</c:v>
                </c:pt>
                <c:pt idx="51639">
                  <c:v>51639</c:v>
                </c:pt>
                <c:pt idx="51640">
                  <c:v>51640</c:v>
                </c:pt>
                <c:pt idx="51641">
                  <c:v>51641</c:v>
                </c:pt>
                <c:pt idx="51642">
                  <c:v>51642</c:v>
                </c:pt>
                <c:pt idx="51643">
                  <c:v>51643</c:v>
                </c:pt>
                <c:pt idx="51644">
                  <c:v>51644</c:v>
                </c:pt>
                <c:pt idx="51645">
                  <c:v>51645</c:v>
                </c:pt>
                <c:pt idx="51646">
                  <c:v>51646</c:v>
                </c:pt>
                <c:pt idx="51647">
                  <c:v>51647</c:v>
                </c:pt>
                <c:pt idx="51648">
                  <c:v>51648</c:v>
                </c:pt>
                <c:pt idx="51649">
                  <c:v>51649</c:v>
                </c:pt>
                <c:pt idx="51650">
                  <c:v>51650</c:v>
                </c:pt>
                <c:pt idx="51651">
                  <c:v>51651</c:v>
                </c:pt>
                <c:pt idx="51652">
                  <c:v>51652</c:v>
                </c:pt>
                <c:pt idx="51653">
                  <c:v>51653</c:v>
                </c:pt>
                <c:pt idx="51654">
                  <c:v>51654</c:v>
                </c:pt>
                <c:pt idx="51655">
                  <c:v>51655</c:v>
                </c:pt>
                <c:pt idx="51656">
                  <c:v>51656</c:v>
                </c:pt>
                <c:pt idx="51657">
                  <c:v>51657</c:v>
                </c:pt>
                <c:pt idx="51658">
                  <c:v>51658</c:v>
                </c:pt>
                <c:pt idx="51659">
                  <c:v>51659</c:v>
                </c:pt>
                <c:pt idx="51660">
                  <c:v>51660</c:v>
                </c:pt>
                <c:pt idx="51661">
                  <c:v>51661</c:v>
                </c:pt>
                <c:pt idx="51662">
                  <c:v>51662</c:v>
                </c:pt>
                <c:pt idx="51663">
                  <c:v>51663</c:v>
                </c:pt>
                <c:pt idx="51664">
                  <c:v>51664</c:v>
                </c:pt>
                <c:pt idx="51665">
                  <c:v>51665</c:v>
                </c:pt>
                <c:pt idx="51666">
                  <c:v>51666</c:v>
                </c:pt>
                <c:pt idx="51667">
                  <c:v>51667</c:v>
                </c:pt>
                <c:pt idx="51668">
                  <c:v>51668</c:v>
                </c:pt>
                <c:pt idx="51669">
                  <c:v>51669</c:v>
                </c:pt>
                <c:pt idx="51670">
                  <c:v>51670</c:v>
                </c:pt>
                <c:pt idx="51671">
                  <c:v>51671</c:v>
                </c:pt>
                <c:pt idx="51672">
                  <c:v>51672</c:v>
                </c:pt>
                <c:pt idx="51673">
                  <c:v>51673</c:v>
                </c:pt>
                <c:pt idx="51674">
                  <c:v>51674</c:v>
                </c:pt>
                <c:pt idx="51675">
                  <c:v>51675</c:v>
                </c:pt>
                <c:pt idx="51676">
                  <c:v>51676</c:v>
                </c:pt>
                <c:pt idx="51677">
                  <c:v>51677</c:v>
                </c:pt>
                <c:pt idx="51678">
                  <c:v>51678</c:v>
                </c:pt>
                <c:pt idx="51679">
                  <c:v>51679</c:v>
                </c:pt>
                <c:pt idx="51680">
                  <c:v>51680</c:v>
                </c:pt>
                <c:pt idx="51681">
                  <c:v>51681</c:v>
                </c:pt>
                <c:pt idx="51682">
                  <c:v>51682</c:v>
                </c:pt>
                <c:pt idx="51683">
                  <c:v>51683</c:v>
                </c:pt>
                <c:pt idx="51684">
                  <c:v>51684</c:v>
                </c:pt>
                <c:pt idx="51685">
                  <c:v>51685</c:v>
                </c:pt>
                <c:pt idx="51686">
                  <c:v>51686</c:v>
                </c:pt>
                <c:pt idx="51687">
                  <c:v>51687</c:v>
                </c:pt>
                <c:pt idx="51688">
                  <c:v>51688</c:v>
                </c:pt>
                <c:pt idx="51689">
                  <c:v>51689</c:v>
                </c:pt>
                <c:pt idx="51690">
                  <c:v>51690</c:v>
                </c:pt>
                <c:pt idx="51691">
                  <c:v>51691</c:v>
                </c:pt>
                <c:pt idx="51692">
                  <c:v>51692</c:v>
                </c:pt>
                <c:pt idx="51693">
                  <c:v>51693</c:v>
                </c:pt>
                <c:pt idx="51694">
                  <c:v>51694</c:v>
                </c:pt>
                <c:pt idx="51695">
                  <c:v>51695</c:v>
                </c:pt>
                <c:pt idx="51696">
                  <c:v>51696</c:v>
                </c:pt>
                <c:pt idx="51697">
                  <c:v>51697</c:v>
                </c:pt>
                <c:pt idx="51698">
                  <c:v>51698</c:v>
                </c:pt>
                <c:pt idx="51699">
                  <c:v>51699</c:v>
                </c:pt>
                <c:pt idx="51700">
                  <c:v>51700</c:v>
                </c:pt>
                <c:pt idx="51701">
                  <c:v>51701</c:v>
                </c:pt>
                <c:pt idx="51702">
                  <c:v>51702</c:v>
                </c:pt>
                <c:pt idx="51703">
                  <c:v>51703</c:v>
                </c:pt>
                <c:pt idx="51704">
                  <c:v>51704</c:v>
                </c:pt>
                <c:pt idx="51705">
                  <c:v>51705</c:v>
                </c:pt>
                <c:pt idx="51706">
                  <c:v>51706</c:v>
                </c:pt>
                <c:pt idx="51707">
                  <c:v>51707</c:v>
                </c:pt>
                <c:pt idx="51708">
                  <c:v>51708</c:v>
                </c:pt>
                <c:pt idx="51709">
                  <c:v>51709</c:v>
                </c:pt>
                <c:pt idx="51710">
                  <c:v>51710</c:v>
                </c:pt>
                <c:pt idx="51711">
                  <c:v>51711</c:v>
                </c:pt>
                <c:pt idx="51712">
                  <c:v>51712</c:v>
                </c:pt>
                <c:pt idx="51713">
                  <c:v>51713</c:v>
                </c:pt>
                <c:pt idx="51714">
                  <c:v>51714</c:v>
                </c:pt>
                <c:pt idx="51715">
                  <c:v>51715</c:v>
                </c:pt>
                <c:pt idx="51716">
                  <c:v>51716</c:v>
                </c:pt>
                <c:pt idx="51717">
                  <c:v>51717</c:v>
                </c:pt>
                <c:pt idx="51718">
                  <c:v>51718</c:v>
                </c:pt>
                <c:pt idx="51719">
                  <c:v>51719</c:v>
                </c:pt>
                <c:pt idx="51720">
                  <c:v>51720</c:v>
                </c:pt>
                <c:pt idx="51721">
                  <c:v>51721</c:v>
                </c:pt>
                <c:pt idx="51722">
                  <c:v>51722</c:v>
                </c:pt>
                <c:pt idx="51723">
                  <c:v>51723</c:v>
                </c:pt>
                <c:pt idx="51724">
                  <c:v>51724</c:v>
                </c:pt>
                <c:pt idx="51725">
                  <c:v>51725</c:v>
                </c:pt>
                <c:pt idx="51726">
                  <c:v>51726</c:v>
                </c:pt>
                <c:pt idx="51727">
                  <c:v>51727</c:v>
                </c:pt>
                <c:pt idx="51728">
                  <c:v>51728</c:v>
                </c:pt>
                <c:pt idx="51729">
                  <c:v>51729</c:v>
                </c:pt>
                <c:pt idx="51730">
                  <c:v>51730</c:v>
                </c:pt>
                <c:pt idx="51731">
                  <c:v>51731</c:v>
                </c:pt>
                <c:pt idx="51732">
                  <c:v>51732</c:v>
                </c:pt>
                <c:pt idx="51733">
                  <c:v>51733</c:v>
                </c:pt>
                <c:pt idx="51734">
                  <c:v>51734</c:v>
                </c:pt>
                <c:pt idx="51735">
                  <c:v>51735</c:v>
                </c:pt>
                <c:pt idx="51736">
                  <c:v>51736</c:v>
                </c:pt>
                <c:pt idx="51737">
                  <c:v>51737</c:v>
                </c:pt>
                <c:pt idx="51738">
                  <c:v>51738</c:v>
                </c:pt>
                <c:pt idx="51739">
                  <c:v>51739</c:v>
                </c:pt>
                <c:pt idx="51740">
                  <c:v>51740</c:v>
                </c:pt>
                <c:pt idx="51741">
                  <c:v>51741</c:v>
                </c:pt>
                <c:pt idx="51742">
                  <c:v>51742</c:v>
                </c:pt>
                <c:pt idx="51743">
                  <c:v>51743</c:v>
                </c:pt>
                <c:pt idx="51744">
                  <c:v>51744</c:v>
                </c:pt>
                <c:pt idx="51745">
                  <c:v>51745</c:v>
                </c:pt>
                <c:pt idx="51746">
                  <c:v>51746</c:v>
                </c:pt>
                <c:pt idx="51747">
                  <c:v>51747</c:v>
                </c:pt>
                <c:pt idx="51748">
                  <c:v>51748</c:v>
                </c:pt>
                <c:pt idx="51749">
                  <c:v>51749</c:v>
                </c:pt>
                <c:pt idx="51750">
                  <c:v>51750</c:v>
                </c:pt>
                <c:pt idx="51751">
                  <c:v>51751</c:v>
                </c:pt>
                <c:pt idx="51752">
                  <c:v>51752</c:v>
                </c:pt>
                <c:pt idx="51753">
                  <c:v>51753</c:v>
                </c:pt>
                <c:pt idx="51754">
                  <c:v>51754</c:v>
                </c:pt>
                <c:pt idx="51755">
                  <c:v>51755</c:v>
                </c:pt>
                <c:pt idx="51756">
                  <c:v>51756</c:v>
                </c:pt>
                <c:pt idx="51757">
                  <c:v>51757</c:v>
                </c:pt>
                <c:pt idx="51758">
                  <c:v>51758</c:v>
                </c:pt>
                <c:pt idx="51759">
                  <c:v>51759</c:v>
                </c:pt>
                <c:pt idx="51760">
                  <c:v>51760</c:v>
                </c:pt>
                <c:pt idx="51761">
                  <c:v>51761</c:v>
                </c:pt>
                <c:pt idx="51762">
                  <c:v>51762</c:v>
                </c:pt>
                <c:pt idx="51763">
                  <c:v>51763</c:v>
                </c:pt>
                <c:pt idx="51764">
                  <c:v>51764</c:v>
                </c:pt>
                <c:pt idx="51765">
                  <c:v>51765</c:v>
                </c:pt>
                <c:pt idx="51766">
                  <c:v>51766</c:v>
                </c:pt>
                <c:pt idx="51767">
                  <c:v>51767</c:v>
                </c:pt>
                <c:pt idx="51768">
                  <c:v>51768</c:v>
                </c:pt>
                <c:pt idx="51769">
                  <c:v>51769</c:v>
                </c:pt>
                <c:pt idx="51770">
                  <c:v>51770</c:v>
                </c:pt>
                <c:pt idx="51771">
                  <c:v>51771</c:v>
                </c:pt>
                <c:pt idx="51772">
                  <c:v>51772</c:v>
                </c:pt>
                <c:pt idx="51773">
                  <c:v>51773</c:v>
                </c:pt>
                <c:pt idx="51774">
                  <c:v>51774</c:v>
                </c:pt>
                <c:pt idx="51775">
                  <c:v>51775</c:v>
                </c:pt>
                <c:pt idx="51776">
                  <c:v>51776</c:v>
                </c:pt>
                <c:pt idx="51777">
                  <c:v>51777</c:v>
                </c:pt>
                <c:pt idx="51778">
                  <c:v>51778</c:v>
                </c:pt>
                <c:pt idx="51779">
                  <c:v>51779</c:v>
                </c:pt>
                <c:pt idx="51780">
                  <c:v>51780</c:v>
                </c:pt>
                <c:pt idx="51781">
                  <c:v>51781</c:v>
                </c:pt>
                <c:pt idx="51782">
                  <c:v>51782</c:v>
                </c:pt>
                <c:pt idx="51783">
                  <c:v>51783</c:v>
                </c:pt>
                <c:pt idx="51784">
                  <c:v>51784</c:v>
                </c:pt>
                <c:pt idx="51785">
                  <c:v>51785</c:v>
                </c:pt>
                <c:pt idx="51786">
                  <c:v>51786</c:v>
                </c:pt>
                <c:pt idx="51787">
                  <c:v>51787</c:v>
                </c:pt>
                <c:pt idx="51788">
                  <c:v>51788</c:v>
                </c:pt>
                <c:pt idx="51789">
                  <c:v>51789</c:v>
                </c:pt>
                <c:pt idx="51790">
                  <c:v>51790</c:v>
                </c:pt>
                <c:pt idx="51791">
                  <c:v>51791</c:v>
                </c:pt>
                <c:pt idx="51792">
                  <c:v>51792</c:v>
                </c:pt>
                <c:pt idx="51793">
                  <c:v>51793</c:v>
                </c:pt>
                <c:pt idx="51794">
                  <c:v>51794</c:v>
                </c:pt>
                <c:pt idx="51795">
                  <c:v>51795</c:v>
                </c:pt>
                <c:pt idx="51796">
                  <c:v>51796</c:v>
                </c:pt>
                <c:pt idx="51797">
                  <c:v>51797</c:v>
                </c:pt>
                <c:pt idx="51798">
                  <c:v>51798</c:v>
                </c:pt>
                <c:pt idx="51799">
                  <c:v>51799</c:v>
                </c:pt>
                <c:pt idx="51800">
                  <c:v>51800</c:v>
                </c:pt>
                <c:pt idx="51801">
                  <c:v>51801</c:v>
                </c:pt>
                <c:pt idx="51802">
                  <c:v>51802</c:v>
                </c:pt>
                <c:pt idx="51803">
                  <c:v>51803</c:v>
                </c:pt>
                <c:pt idx="51804">
                  <c:v>51804</c:v>
                </c:pt>
                <c:pt idx="51805">
                  <c:v>51805</c:v>
                </c:pt>
                <c:pt idx="51806">
                  <c:v>51806</c:v>
                </c:pt>
                <c:pt idx="51807">
                  <c:v>51807</c:v>
                </c:pt>
                <c:pt idx="51808">
                  <c:v>51808</c:v>
                </c:pt>
                <c:pt idx="51809">
                  <c:v>51809</c:v>
                </c:pt>
                <c:pt idx="51810">
                  <c:v>51810</c:v>
                </c:pt>
                <c:pt idx="51811">
                  <c:v>51811</c:v>
                </c:pt>
                <c:pt idx="51812">
                  <c:v>51812</c:v>
                </c:pt>
                <c:pt idx="51813">
                  <c:v>51813</c:v>
                </c:pt>
                <c:pt idx="51814">
                  <c:v>51814</c:v>
                </c:pt>
                <c:pt idx="51815">
                  <c:v>51815</c:v>
                </c:pt>
                <c:pt idx="51816">
                  <c:v>51816</c:v>
                </c:pt>
                <c:pt idx="51817">
                  <c:v>51817</c:v>
                </c:pt>
                <c:pt idx="51818">
                  <c:v>51818</c:v>
                </c:pt>
                <c:pt idx="51819">
                  <c:v>51819</c:v>
                </c:pt>
                <c:pt idx="51820">
                  <c:v>51820</c:v>
                </c:pt>
                <c:pt idx="51821">
                  <c:v>51821</c:v>
                </c:pt>
                <c:pt idx="51822">
                  <c:v>51822</c:v>
                </c:pt>
                <c:pt idx="51823">
                  <c:v>51823</c:v>
                </c:pt>
                <c:pt idx="51824">
                  <c:v>51824</c:v>
                </c:pt>
                <c:pt idx="51825">
                  <c:v>51825</c:v>
                </c:pt>
                <c:pt idx="51826">
                  <c:v>51826</c:v>
                </c:pt>
                <c:pt idx="51827">
                  <c:v>51827</c:v>
                </c:pt>
                <c:pt idx="51828">
                  <c:v>51828</c:v>
                </c:pt>
                <c:pt idx="51829">
                  <c:v>51829</c:v>
                </c:pt>
                <c:pt idx="51830">
                  <c:v>51830</c:v>
                </c:pt>
                <c:pt idx="51831">
                  <c:v>51831</c:v>
                </c:pt>
                <c:pt idx="51832">
                  <c:v>51832</c:v>
                </c:pt>
                <c:pt idx="51833">
                  <c:v>51833</c:v>
                </c:pt>
                <c:pt idx="51834">
                  <c:v>51834</c:v>
                </c:pt>
                <c:pt idx="51835">
                  <c:v>51835</c:v>
                </c:pt>
                <c:pt idx="51836">
                  <c:v>51836</c:v>
                </c:pt>
                <c:pt idx="51837">
                  <c:v>51837</c:v>
                </c:pt>
                <c:pt idx="51838">
                  <c:v>51838</c:v>
                </c:pt>
                <c:pt idx="51839">
                  <c:v>51839</c:v>
                </c:pt>
                <c:pt idx="51840">
                  <c:v>51840</c:v>
                </c:pt>
                <c:pt idx="51841">
                  <c:v>51841</c:v>
                </c:pt>
                <c:pt idx="51842">
                  <c:v>51842</c:v>
                </c:pt>
                <c:pt idx="51843">
                  <c:v>51843</c:v>
                </c:pt>
                <c:pt idx="51844">
                  <c:v>51844</c:v>
                </c:pt>
                <c:pt idx="51845">
                  <c:v>51845</c:v>
                </c:pt>
                <c:pt idx="51846">
                  <c:v>51846</c:v>
                </c:pt>
                <c:pt idx="51847">
                  <c:v>51847</c:v>
                </c:pt>
                <c:pt idx="51848">
                  <c:v>51848</c:v>
                </c:pt>
                <c:pt idx="51849">
                  <c:v>51849</c:v>
                </c:pt>
                <c:pt idx="51850">
                  <c:v>51850</c:v>
                </c:pt>
                <c:pt idx="51851">
                  <c:v>51851</c:v>
                </c:pt>
                <c:pt idx="51852">
                  <c:v>51852</c:v>
                </c:pt>
                <c:pt idx="51853">
                  <c:v>51853</c:v>
                </c:pt>
                <c:pt idx="51854">
                  <c:v>51854</c:v>
                </c:pt>
                <c:pt idx="51855">
                  <c:v>51855</c:v>
                </c:pt>
                <c:pt idx="51856">
                  <c:v>51856</c:v>
                </c:pt>
                <c:pt idx="51857">
                  <c:v>51857</c:v>
                </c:pt>
                <c:pt idx="51858">
                  <c:v>51858</c:v>
                </c:pt>
                <c:pt idx="51859">
                  <c:v>51859</c:v>
                </c:pt>
                <c:pt idx="51860">
                  <c:v>51860</c:v>
                </c:pt>
                <c:pt idx="51861">
                  <c:v>51861</c:v>
                </c:pt>
                <c:pt idx="51862">
                  <c:v>51862</c:v>
                </c:pt>
                <c:pt idx="51863">
                  <c:v>51863</c:v>
                </c:pt>
                <c:pt idx="51864">
                  <c:v>51864</c:v>
                </c:pt>
                <c:pt idx="51865">
                  <c:v>51865</c:v>
                </c:pt>
                <c:pt idx="51866">
                  <c:v>51866</c:v>
                </c:pt>
                <c:pt idx="51867">
                  <c:v>51867</c:v>
                </c:pt>
                <c:pt idx="51868">
                  <c:v>51868</c:v>
                </c:pt>
                <c:pt idx="51869">
                  <c:v>51869</c:v>
                </c:pt>
                <c:pt idx="51870">
                  <c:v>51870</c:v>
                </c:pt>
                <c:pt idx="51871">
                  <c:v>51871</c:v>
                </c:pt>
                <c:pt idx="51872">
                  <c:v>51872</c:v>
                </c:pt>
                <c:pt idx="51873">
                  <c:v>51873</c:v>
                </c:pt>
                <c:pt idx="51874">
                  <c:v>51874</c:v>
                </c:pt>
                <c:pt idx="51875">
                  <c:v>51875</c:v>
                </c:pt>
                <c:pt idx="51876">
                  <c:v>51876</c:v>
                </c:pt>
                <c:pt idx="51877">
                  <c:v>51877</c:v>
                </c:pt>
                <c:pt idx="51878">
                  <c:v>51878</c:v>
                </c:pt>
                <c:pt idx="51879">
                  <c:v>51879</c:v>
                </c:pt>
                <c:pt idx="51880">
                  <c:v>51880</c:v>
                </c:pt>
                <c:pt idx="51881">
                  <c:v>51881</c:v>
                </c:pt>
                <c:pt idx="51882">
                  <c:v>51882</c:v>
                </c:pt>
                <c:pt idx="51883">
                  <c:v>51883</c:v>
                </c:pt>
                <c:pt idx="51884">
                  <c:v>51884</c:v>
                </c:pt>
                <c:pt idx="51885">
                  <c:v>51885</c:v>
                </c:pt>
                <c:pt idx="51886">
                  <c:v>51886</c:v>
                </c:pt>
                <c:pt idx="51887">
                  <c:v>51887</c:v>
                </c:pt>
                <c:pt idx="51888">
                  <c:v>51888</c:v>
                </c:pt>
                <c:pt idx="51889">
                  <c:v>51889</c:v>
                </c:pt>
                <c:pt idx="51890">
                  <c:v>51890</c:v>
                </c:pt>
                <c:pt idx="51891">
                  <c:v>51891</c:v>
                </c:pt>
                <c:pt idx="51892">
                  <c:v>51892</c:v>
                </c:pt>
                <c:pt idx="51893">
                  <c:v>51893</c:v>
                </c:pt>
                <c:pt idx="51894">
                  <c:v>51894</c:v>
                </c:pt>
                <c:pt idx="51895">
                  <c:v>51895</c:v>
                </c:pt>
                <c:pt idx="51896">
                  <c:v>51896</c:v>
                </c:pt>
                <c:pt idx="51897">
                  <c:v>51897</c:v>
                </c:pt>
                <c:pt idx="51898">
                  <c:v>51898</c:v>
                </c:pt>
                <c:pt idx="51899">
                  <c:v>51899</c:v>
                </c:pt>
                <c:pt idx="51900">
                  <c:v>51900</c:v>
                </c:pt>
                <c:pt idx="51901">
                  <c:v>51901</c:v>
                </c:pt>
                <c:pt idx="51902">
                  <c:v>51902</c:v>
                </c:pt>
                <c:pt idx="51903">
                  <c:v>51903</c:v>
                </c:pt>
                <c:pt idx="51904">
                  <c:v>51904</c:v>
                </c:pt>
                <c:pt idx="51905">
                  <c:v>51905</c:v>
                </c:pt>
                <c:pt idx="51906">
                  <c:v>51906</c:v>
                </c:pt>
                <c:pt idx="51907">
                  <c:v>51907</c:v>
                </c:pt>
                <c:pt idx="51908">
                  <c:v>51908</c:v>
                </c:pt>
                <c:pt idx="51909">
                  <c:v>51909</c:v>
                </c:pt>
                <c:pt idx="51910">
                  <c:v>51910</c:v>
                </c:pt>
                <c:pt idx="51911">
                  <c:v>51911</c:v>
                </c:pt>
                <c:pt idx="51912">
                  <c:v>51912</c:v>
                </c:pt>
                <c:pt idx="51913">
                  <c:v>51913</c:v>
                </c:pt>
                <c:pt idx="51914">
                  <c:v>51914</c:v>
                </c:pt>
                <c:pt idx="51915">
                  <c:v>51915</c:v>
                </c:pt>
                <c:pt idx="51916">
                  <c:v>51916</c:v>
                </c:pt>
                <c:pt idx="51917">
                  <c:v>51917</c:v>
                </c:pt>
                <c:pt idx="51918">
                  <c:v>51918</c:v>
                </c:pt>
                <c:pt idx="51919">
                  <c:v>51919</c:v>
                </c:pt>
                <c:pt idx="51920">
                  <c:v>51920</c:v>
                </c:pt>
                <c:pt idx="51921">
                  <c:v>51921</c:v>
                </c:pt>
                <c:pt idx="51922">
                  <c:v>51922</c:v>
                </c:pt>
                <c:pt idx="51923">
                  <c:v>51923</c:v>
                </c:pt>
                <c:pt idx="51924">
                  <c:v>51924</c:v>
                </c:pt>
                <c:pt idx="51925">
                  <c:v>51925</c:v>
                </c:pt>
                <c:pt idx="51926">
                  <c:v>51926</c:v>
                </c:pt>
                <c:pt idx="51927">
                  <c:v>51927</c:v>
                </c:pt>
                <c:pt idx="51928">
                  <c:v>51928</c:v>
                </c:pt>
                <c:pt idx="51929">
                  <c:v>51929</c:v>
                </c:pt>
                <c:pt idx="51930">
                  <c:v>51930</c:v>
                </c:pt>
                <c:pt idx="51931">
                  <c:v>51931</c:v>
                </c:pt>
                <c:pt idx="51932">
                  <c:v>51932</c:v>
                </c:pt>
                <c:pt idx="51933">
                  <c:v>51933</c:v>
                </c:pt>
                <c:pt idx="51934">
                  <c:v>51934</c:v>
                </c:pt>
                <c:pt idx="51935">
                  <c:v>51935</c:v>
                </c:pt>
                <c:pt idx="51936">
                  <c:v>51936</c:v>
                </c:pt>
                <c:pt idx="51937">
                  <c:v>51937</c:v>
                </c:pt>
                <c:pt idx="51938">
                  <c:v>51938</c:v>
                </c:pt>
                <c:pt idx="51939">
                  <c:v>51939</c:v>
                </c:pt>
                <c:pt idx="51940">
                  <c:v>51940</c:v>
                </c:pt>
                <c:pt idx="51941">
                  <c:v>51941</c:v>
                </c:pt>
                <c:pt idx="51942">
                  <c:v>51942</c:v>
                </c:pt>
                <c:pt idx="51943">
                  <c:v>51943</c:v>
                </c:pt>
                <c:pt idx="51944">
                  <c:v>51944</c:v>
                </c:pt>
                <c:pt idx="51945">
                  <c:v>51945</c:v>
                </c:pt>
                <c:pt idx="51946">
                  <c:v>51946</c:v>
                </c:pt>
                <c:pt idx="51947">
                  <c:v>51947</c:v>
                </c:pt>
                <c:pt idx="51948">
                  <c:v>51948</c:v>
                </c:pt>
                <c:pt idx="51949">
                  <c:v>51949</c:v>
                </c:pt>
                <c:pt idx="51950">
                  <c:v>51950</c:v>
                </c:pt>
                <c:pt idx="51951">
                  <c:v>51951</c:v>
                </c:pt>
                <c:pt idx="51952">
                  <c:v>51952</c:v>
                </c:pt>
                <c:pt idx="51953">
                  <c:v>51953</c:v>
                </c:pt>
                <c:pt idx="51954">
                  <c:v>51954</c:v>
                </c:pt>
                <c:pt idx="51955">
                  <c:v>51955</c:v>
                </c:pt>
                <c:pt idx="51956">
                  <c:v>51956</c:v>
                </c:pt>
                <c:pt idx="51957">
                  <c:v>51957</c:v>
                </c:pt>
                <c:pt idx="51958">
                  <c:v>51958</c:v>
                </c:pt>
                <c:pt idx="51959">
                  <c:v>51959</c:v>
                </c:pt>
                <c:pt idx="51960">
                  <c:v>51960</c:v>
                </c:pt>
                <c:pt idx="51961">
                  <c:v>51961</c:v>
                </c:pt>
                <c:pt idx="51962">
                  <c:v>51962</c:v>
                </c:pt>
                <c:pt idx="51963">
                  <c:v>51963</c:v>
                </c:pt>
                <c:pt idx="51964">
                  <c:v>51964</c:v>
                </c:pt>
                <c:pt idx="51965">
                  <c:v>51965</c:v>
                </c:pt>
                <c:pt idx="51966">
                  <c:v>51966</c:v>
                </c:pt>
                <c:pt idx="51967">
                  <c:v>51967</c:v>
                </c:pt>
                <c:pt idx="51968">
                  <c:v>51968</c:v>
                </c:pt>
                <c:pt idx="51969">
                  <c:v>51969</c:v>
                </c:pt>
                <c:pt idx="51970">
                  <c:v>51970</c:v>
                </c:pt>
                <c:pt idx="51971">
                  <c:v>51971</c:v>
                </c:pt>
                <c:pt idx="51972">
                  <c:v>51972</c:v>
                </c:pt>
                <c:pt idx="51973">
                  <c:v>51973</c:v>
                </c:pt>
                <c:pt idx="51974">
                  <c:v>51974</c:v>
                </c:pt>
                <c:pt idx="51975">
                  <c:v>51975</c:v>
                </c:pt>
                <c:pt idx="51976">
                  <c:v>51976</c:v>
                </c:pt>
                <c:pt idx="51977">
                  <c:v>51977</c:v>
                </c:pt>
                <c:pt idx="51978">
                  <c:v>51978</c:v>
                </c:pt>
                <c:pt idx="51979">
                  <c:v>51979</c:v>
                </c:pt>
                <c:pt idx="51980">
                  <c:v>51980</c:v>
                </c:pt>
                <c:pt idx="51981">
                  <c:v>51981</c:v>
                </c:pt>
                <c:pt idx="51982">
                  <c:v>51982</c:v>
                </c:pt>
                <c:pt idx="51983">
                  <c:v>51983</c:v>
                </c:pt>
                <c:pt idx="51984">
                  <c:v>51984</c:v>
                </c:pt>
                <c:pt idx="51985">
                  <c:v>51985</c:v>
                </c:pt>
                <c:pt idx="51986">
                  <c:v>51986</c:v>
                </c:pt>
                <c:pt idx="51987">
                  <c:v>51987</c:v>
                </c:pt>
                <c:pt idx="51988">
                  <c:v>51988</c:v>
                </c:pt>
                <c:pt idx="51989">
                  <c:v>51989</c:v>
                </c:pt>
                <c:pt idx="51990">
                  <c:v>51990</c:v>
                </c:pt>
                <c:pt idx="51991">
                  <c:v>51991</c:v>
                </c:pt>
                <c:pt idx="51992">
                  <c:v>51992</c:v>
                </c:pt>
                <c:pt idx="51993">
                  <c:v>51993</c:v>
                </c:pt>
                <c:pt idx="51994">
                  <c:v>51994</c:v>
                </c:pt>
                <c:pt idx="51995">
                  <c:v>51995</c:v>
                </c:pt>
                <c:pt idx="51996">
                  <c:v>51996</c:v>
                </c:pt>
                <c:pt idx="51997">
                  <c:v>51997</c:v>
                </c:pt>
                <c:pt idx="51998">
                  <c:v>51998</c:v>
                </c:pt>
                <c:pt idx="51999">
                  <c:v>51999</c:v>
                </c:pt>
                <c:pt idx="52000">
                  <c:v>52000</c:v>
                </c:pt>
                <c:pt idx="52001">
                  <c:v>52001</c:v>
                </c:pt>
                <c:pt idx="52002">
                  <c:v>52002</c:v>
                </c:pt>
                <c:pt idx="52003">
                  <c:v>52003</c:v>
                </c:pt>
                <c:pt idx="52004">
                  <c:v>52004</c:v>
                </c:pt>
                <c:pt idx="52005">
                  <c:v>52005</c:v>
                </c:pt>
                <c:pt idx="52006">
                  <c:v>52006</c:v>
                </c:pt>
                <c:pt idx="52007">
                  <c:v>52007</c:v>
                </c:pt>
                <c:pt idx="52008">
                  <c:v>52008</c:v>
                </c:pt>
                <c:pt idx="52009">
                  <c:v>52009</c:v>
                </c:pt>
                <c:pt idx="52010">
                  <c:v>52010</c:v>
                </c:pt>
                <c:pt idx="52011">
                  <c:v>52011</c:v>
                </c:pt>
                <c:pt idx="52012">
                  <c:v>52012</c:v>
                </c:pt>
                <c:pt idx="52013">
                  <c:v>52013</c:v>
                </c:pt>
                <c:pt idx="52014">
                  <c:v>52014</c:v>
                </c:pt>
                <c:pt idx="52015">
                  <c:v>52015</c:v>
                </c:pt>
                <c:pt idx="52016">
                  <c:v>52016</c:v>
                </c:pt>
                <c:pt idx="52017">
                  <c:v>52017</c:v>
                </c:pt>
                <c:pt idx="52018">
                  <c:v>52018</c:v>
                </c:pt>
                <c:pt idx="52019">
                  <c:v>52019</c:v>
                </c:pt>
                <c:pt idx="52020">
                  <c:v>52020</c:v>
                </c:pt>
                <c:pt idx="52021">
                  <c:v>52021</c:v>
                </c:pt>
                <c:pt idx="52022">
                  <c:v>52022</c:v>
                </c:pt>
                <c:pt idx="52023">
                  <c:v>52023</c:v>
                </c:pt>
                <c:pt idx="52024">
                  <c:v>52024</c:v>
                </c:pt>
                <c:pt idx="52025">
                  <c:v>52025</c:v>
                </c:pt>
                <c:pt idx="52026">
                  <c:v>52026</c:v>
                </c:pt>
                <c:pt idx="52027">
                  <c:v>52027</c:v>
                </c:pt>
                <c:pt idx="52028">
                  <c:v>52028</c:v>
                </c:pt>
                <c:pt idx="52029">
                  <c:v>52029</c:v>
                </c:pt>
                <c:pt idx="52030">
                  <c:v>52030</c:v>
                </c:pt>
                <c:pt idx="52031">
                  <c:v>52031</c:v>
                </c:pt>
                <c:pt idx="52032">
                  <c:v>52032</c:v>
                </c:pt>
                <c:pt idx="52033">
                  <c:v>52033</c:v>
                </c:pt>
                <c:pt idx="52034">
                  <c:v>52034</c:v>
                </c:pt>
                <c:pt idx="52035">
                  <c:v>52035</c:v>
                </c:pt>
                <c:pt idx="52036">
                  <c:v>52036</c:v>
                </c:pt>
                <c:pt idx="52037">
                  <c:v>52037</c:v>
                </c:pt>
                <c:pt idx="52038">
                  <c:v>52038</c:v>
                </c:pt>
                <c:pt idx="52039">
                  <c:v>52039</c:v>
                </c:pt>
                <c:pt idx="52040">
                  <c:v>52040</c:v>
                </c:pt>
                <c:pt idx="52041">
                  <c:v>52041</c:v>
                </c:pt>
                <c:pt idx="52042">
                  <c:v>52042</c:v>
                </c:pt>
                <c:pt idx="52043">
                  <c:v>52043</c:v>
                </c:pt>
                <c:pt idx="52044">
                  <c:v>52044</c:v>
                </c:pt>
                <c:pt idx="52045">
                  <c:v>52045</c:v>
                </c:pt>
                <c:pt idx="52046">
                  <c:v>52046</c:v>
                </c:pt>
                <c:pt idx="52047">
                  <c:v>52047</c:v>
                </c:pt>
                <c:pt idx="52048">
                  <c:v>52048</c:v>
                </c:pt>
                <c:pt idx="52049">
                  <c:v>52049</c:v>
                </c:pt>
                <c:pt idx="52050">
                  <c:v>52050</c:v>
                </c:pt>
                <c:pt idx="52051">
                  <c:v>52051</c:v>
                </c:pt>
                <c:pt idx="52052">
                  <c:v>52052</c:v>
                </c:pt>
                <c:pt idx="52053">
                  <c:v>52053</c:v>
                </c:pt>
                <c:pt idx="52054">
                  <c:v>52054</c:v>
                </c:pt>
                <c:pt idx="52055">
                  <c:v>52055</c:v>
                </c:pt>
                <c:pt idx="52056">
                  <c:v>52056</c:v>
                </c:pt>
                <c:pt idx="52057">
                  <c:v>52057</c:v>
                </c:pt>
                <c:pt idx="52058">
                  <c:v>52058</c:v>
                </c:pt>
                <c:pt idx="52059">
                  <c:v>52059</c:v>
                </c:pt>
                <c:pt idx="52060">
                  <c:v>52060</c:v>
                </c:pt>
                <c:pt idx="52061">
                  <c:v>52061</c:v>
                </c:pt>
                <c:pt idx="52062">
                  <c:v>52062</c:v>
                </c:pt>
                <c:pt idx="52063">
                  <c:v>52063</c:v>
                </c:pt>
                <c:pt idx="52064">
                  <c:v>52064</c:v>
                </c:pt>
                <c:pt idx="52065">
                  <c:v>52065</c:v>
                </c:pt>
                <c:pt idx="52066">
                  <c:v>52066</c:v>
                </c:pt>
                <c:pt idx="52067">
                  <c:v>52067</c:v>
                </c:pt>
                <c:pt idx="52068">
                  <c:v>52068</c:v>
                </c:pt>
                <c:pt idx="52069">
                  <c:v>52069</c:v>
                </c:pt>
                <c:pt idx="52070">
                  <c:v>52070</c:v>
                </c:pt>
                <c:pt idx="52071">
                  <c:v>52071</c:v>
                </c:pt>
                <c:pt idx="52072">
                  <c:v>52072</c:v>
                </c:pt>
                <c:pt idx="52073">
                  <c:v>52073</c:v>
                </c:pt>
                <c:pt idx="52074">
                  <c:v>52074</c:v>
                </c:pt>
                <c:pt idx="52075">
                  <c:v>52075</c:v>
                </c:pt>
                <c:pt idx="52076">
                  <c:v>52076</c:v>
                </c:pt>
                <c:pt idx="52077">
                  <c:v>52077</c:v>
                </c:pt>
                <c:pt idx="52078">
                  <c:v>52078</c:v>
                </c:pt>
                <c:pt idx="52079">
                  <c:v>52079</c:v>
                </c:pt>
                <c:pt idx="52080">
                  <c:v>52080</c:v>
                </c:pt>
                <c:pt idx="52081">
                  <c:v>52081</c:v>
                </c:pt>
                <c:pt idx="52082">
                  <c:v>52082</c:v>
                </c:pt>
                <c:pt idx="52083">
                  <c:v>52083</c:v>
                </c:pt>
                <c:pt idx="52084">
                  <c:v>52084</c:v>
                </c:pt>
                <c:pt idx="52085">
                  <c:v>52085</c:v>
                </c:pt>
                <c:pt idx="52086">
                  <c:v>52086</c:v>
                </c:pt>
                <c:pt idx="52087">
                  <c:v>52087</c:v>
                </c:pt>
                <c:pt idx="52088">
                  <c:v>52088</c:v>
                </c:pt>
                <c:pt idx="52089">
                  <c:v>52089</c:v>
                </c:pt>
                <c:pt idx="52090">
                  <c:v>52090</c:v>
                </c:pt>
                <c:pt idx="52091">
                  <c:v>52091</c:v>
                </c:pt>
                <c:pt idx="52092">
                  <c:v>52092</c:v>
                </c:pt>
                <c:pt idx="52093">
                  <c:v>52093</c:v>
                </c:pt>
                <c:pt idx="52094">
                  <c:v>52094</c:v>
                </c:pt>
                <c:pt idx="52095">
                  <c:v>52095</c:v>
                </c:pt>
                <c:pt idx="52096">
                  <c:v>52096</c:v>
                </c:pt>
                <c:pt idx="52097">
                  <c:v>52097</c:v>
                </c:pt>
                <c:pt idx="52098">
                  <c:v>52098</c:v>
                </c:pt>
                <c:pt idx="52099">
                  <c:v>52099</c:v>
                </c:pt>
                <c:pt idx="52100">
                  <c:v>52100</c:v>
                </c:pt>
                <c:pt idx="52101">
                  <c:v>52101</c:v>
                </c:pt>
                <c:pt idx="52102">
                  <c:v>52102</c:v>
                </c:pt>
                <c:pt idx="52103">
                  <c:v>52103</c:v>
                </c:pt>
                <c:pt idx="52104">
                  <c:v>52104</c:v>
                </c:pt>
                <c:pt idx="52105">
                  <c:v>52105</c:v>
                </c:pt>
                <c:pt idx="52106">
                  <c:v>52106</c:v>
                </c:pt>
                <c:pt idx="52107">
                  <c:v>52107</c:v>
                </c:pt>
                <c:pt idx="52108">
                  <c:v>52108</c:v>
                </c:pt>
                <c:pt idx="52109">
                  <c:v>52109</c:v>
                </c:pt>
                <c:pt idx="52110">
                  <c:v>52110</c:v>
                </c:pt>
                <c:pt idx="52111">
                  <c:v>52111</c:v>
                </c:pt>
                <c:pt idx="52112">
                  <c:v>52112</c:v>
                </c:pt>
                <c:pt idx="52113">
                  <c:v>52113</c:v>
                </c:pt>
                <c:pt idx="52114">
                  <c:v>52114</c:v>
                </c:pt>
                <c:pt idx="52115">
                  <c:v>52115</c:v>
                </c:pt>
                <c:pt idx="52116">
                  <c:v>52116</c:v>
                </c:pt>
                <c:pt idx="52117">
                  <c:v>52117</c:v>
                </c:pt>
                <c:pt idx="52118">
                  <c:v>52118</c:v>
                </c:pt>
                <c:pt idx="52119">
                  <c:v>52119</c:v>
                </c:pt>
                <c:pt idx="52120">
                  <c:v>52120</c:v>
                </c:pt>
                <c:pt idx="52121">
                  <c:v>52121</c:v>
                </c:pt>
                <c:pt idx="52122">
                  <c:v>52122</c:v>
                </c:pt>
                <c:pt idx="52123">
                  <c:v>52123</c:v>
                </c:pt>
                <c:pt idx="52124">
                  <c:v>52124</c:v>
                </c:pt>
                <c:pt idx="52125">
                  <c:v>52125</c:v>
                </c:pt>
                <c:pt idx="52126">
                  <c:v>52126</c:v>
                </c:pt>
                <c:pt idx="52127">
                  <c:v>52127</c:v>
                </c:pt>
                <c:pt idx="52128">
                  <c:v>52128</c:v>
                </c:pt>
                <c:pt idx="52129">
                  <c:v>52129</c:v>
                </c:pt>
                <c:pt idx="52130">
                  <c:v>52130</c:v>
                </c:pt>
                <c:pt idx="52131">
                  <c:v>52131</c:v>
                </c:pt>
                <c:pt idx="52132">
                  <c:v>52132</c:v>
                </c:pt>
                <c:pt idx="52133">
                  <c:v>52133</c:v>
                </c:pt>
                <c:pt idx="52134">
                  <c:v>52134</c:v>
                </c:pt>
                <c:pt idx="52135">
                  <c:v>52135</c:v>
                </c:pt>
                <c:pt idx="52136">
                  <c:v>52136</c:v>
                </c:pt>
                <c:pt idx="52137">
                  <c:v>52137</c:v>
                </c:pt>
                <c:pt idx="52138">
                  <c:v>52138</c:v>
                </c:pt>
                <c:pt idx="52139">
                  <c:v>52139</c:v>
                </c:pt>
                <c:pt idx="52140">
                  <c:v>52140</c:v>
                </c:pt>
                <c:pt idx="52141">
                  <c:v>52141</c:v>
                </c:pt>
                <c:pt idx="52142">
                  <c:v>52142</c:v>
                </c:pt>
                <c:pt idx="52143">
                  <c:v>52143</c:v>
                </c:pt>
                <c:pt idx="52144">
                  <c:v>52144</c:v>
                </c:pt>
                <c:pt idx="52145">
                  <c:v>52145</c:v>
                </c:pt>
                <c:pt idx="52146">
                  <c:v>52146</c:v>
                </c:pt>
                <c:pt idx="52147">
                  <c:v>52147</c:v>
                </c:pt>
                <c:pt idx="52148">
                  <c:v>52148</c:v>
                </c:pt>
                <c:pt idx="52149">
                  <c:v>52149</c:v>
                </c:pt>
                <c:pt idx="52150">
                  <c:v>52150</c:v>
                </c:pt>
                <c:pt idx="52151">
                  <c:v>52151</c:v>
                </c:pt>
                <c:pt idx="52152">
                  <c:v>52152</c:v>
                </c:pt>
                <c:pt idx="52153">
                  <c:v>52153</c:v>
                </c:pt>
                <c:pt idx="52154">
                  <c:v>52154</c:v>
                </c:pt>
                <c:pt idx="52155">
                  <c:v>52155</c:v>
                </c:pt>
                <c:pt idx="52156">
                  <c:v>52156</c:v>
                </c:pt>
                <c:pt idx="52157">
                  <c:v>52157</c:v>
                </c:pt>
                <c:pt idx="52158">
                  <c:v>52158</c:v>
                </c:pt>
                <c:pt idx="52159">
                  <c:v>52159</c:v>
                </c:pt>
                <c:pt idx="52160">
                  <c:v>52160</c:v>
                </c:pt>
                <c:pt idx="52161">
                  <c:v>52161</c:v>
                </c:pt>
                <c:pt idx="52162">
                  <c:v>52162</c:v>
                </c:pt>
                <c:pt idx="52163">
                  <c:v>52163</c:v>
                </c:pt>
                <c:pt idx="52164">
                  <c:v>52164</c:v>
                </c:pt>
                <c:pt idx="52165">
                  <c:v>52165</c:v>
                </c:pt>
                <c:pt idx="52166">
                  <c:v>52166</c:v>
                </c:pt>
                <c:pt idx="52167">
                  <c:v>52167</c:v>
                </c:pt>
                <c:pt idx="52168">
                  <c:v>52168</c:v>
                </c:pt>
                <c:pt idx="52169">
                  <c:v>52169</c:v>
                </c:pt>
                <c:pt idx="52170">
                  <c:v>52170</c:v>
                </c:pt>
                <c:pt idx="52171">
                  <c:v>52171</c:v>
                </c:pt>
                <c:pt idx="52172">
                  <c:v>52172</c:v>
                </c:pt>
                <c:pt idx="52173">
                  <c:v>52173</c:v>
                </c:pt>
                <c:pt idx="52174">
                  <c:v>52174</c:v>
                </c:pt>
                <c:pt idx="52175">
                  <c:v>52175</c:v>
                </c:pt>
                <c:pt idx="52176">
                  <c:v>52176</c:v>
                </c:pt>
                <c:pt idx="52177">
                  <c:v>52177</c:v>
                </c:pt>
                <c:pt idx="52178">
                  <c:v>52178</c:v>
                </c:pt>
                <c:pt idx="52179">
                  <c:v>52179</c:v>
                </c:pt>
                <c:pt idx="52180">
                  <c:v>52180</c:v>
                </c:pt>
                <c:pt idx="52181">
                  <c:v>52181</c:v>
                </c:pt>
                <c:pt idx="52182">
                  <c:v>52182</c:v>
                </c:pt>
                <c:pt idx="52183">
                  <c:v>52183</c:v>
                </c:pt>
                <c:pt idx="52184">
                  <c:v>52184</c:v>
                </c:pt>
                <c:pt idx="52185">
                  <c:v>52185</c:v>
                </c:pt>
                <c:pt idx="52186">
                  <c:v>52186</c:v>
                </c:pt>
                <c:pt idx="52187">
                  <c:v>52187</c:v>
                </c:pt>
                <c:pt idx="52188">
                  <c:v>52188</c:v>
                </c:pt>
                <c:pt idx="52189">
                  <c:v>52189</c:v>
                </c:pt>
                <c:pt idx="52190">
                  <c:v>52190</c:v>
                </c:pt>
                <c:pt idx="52191">
                  <c:v>52191</c:v>
                </c:pt>
                <c:pt idx="52192">
                  <c:v>52192</c:v>
                </c:pt>
                <c:pt idx="52193">
                  <c:v>52193</c:v>
                </c:pt>
                <c:pt idx="52194">
                  <c:v>52194</c:v>
                </c:pt>
                <c:pt idx="52195">
                  <c:v>52195</c:v>
                </c:pt>
                <c:pt idx="52196">
                  <c:v>52196</c:v>
                </c:pt>
                <c:pt idx="52197">
                  <c:v>52197</c:v>
                </c:pt>
                <c:pt idx="52198">
                  <c:v>52198</c:v>
                </c:pt>
                <c:pt idx="52199">
                  <c:v>52199</c:v>
                </c:pt>
                <c:pt idx="52200">
                  <c:v>52200</c:v>
                </c:pt>
                <c:pt idx="52201">
                  <c:v>52201</c:v>
                </c:pt>
                <c:pt idx="52202">
                  <c:v>52202</c:v>
                </c:pt>
                <c:pt idx="52203">
                  <c:v>52203</c:v>
                </c:pt>
                <c:pt idx="52204">
                  <c:v>52204</c:v>
                </c:pt>
                <c:pt idx="52205">
                  <c:v>52205</c:v>
                </c:pt>
                <c:pt idx="52206">
                  <c:v>52206</c:v>
                </c:pt>
                <c:pt idx="52207">
                  <c:v>52207</c:v>
                </c:pt>
                <c:pt idx="52208">
                  <c:v>52208</c:v>
                </c:pt>
                <c:pt idx="52209">
                  <c:v>52209</c:v>
                </c:pt>
                <c:pt idx="52210">
                  <c:v>52210</c:v>
                </c:pt>
                <c:pt idx="52211">
                  <c:v>52211</c:v>
                </c:pt>
                <c:pt idx="52212">
                  <c:v>52212</c:v>
                </c:pt>
                <c:pt idx="52213">
                  <c:v>52213</c:v>
                </c:pt>
                <c:pt idx="52214">
                  <c:v>52214</c:v>
                </c:pt>
                <c:pt idx="52215">
                  <c:v>52215</c:v>
                </c:pt>
                <c:pt idx="52216">
                  <c:v>52216</c:v>
                </c:pt>
                <c:pt idx="52217">
                  <c:v>52217</c:v>
                </c:pt>
                <c:pt idx="52218">
                  <c:v>52218</c:v>
                </c:pt>
                <c:pt idx="52219">
                  <c:v>52219</c:v>
                </c:pt>
                <c:pt idx="52220">
                  <c:v>52220</c:v>
                </c:pt>
                <c:pt idx="52221">
                  <c:v>52221</c:v>
                </c:pt>
                <c:pt idx="52222">
                  <c:v>52222</c:v>
                </c:pt>
                <c:pt idx="52223">
                  <c:v>52223</c:v>
                </c:pt>
                <c:pt idx="52224">
                  <c:v>52224</c:v>
                </c:pt>
                <c:pt idx="52225">
                  <c:v>52225</c:v>
                </c:pt>
                <c:pt idx="52226">
                  <c:v>52226</c:v>
                </c:pt>
                <c:pt idx="52227">
                  <c:v>52227</c:v>
                </c:pt>
                <c:pt idx="52228">
                  <c:v>52228</c:v>
                </c:pt>
                <c:pt idx="52229">
                  <c:v>52229</c:v>
                </c:pt>
                <c:pt idx="52230">
                  <c:v>52230</c:v>
                </c:pt>
                <c:pt idx="52231">
                  <c:v>52231</c:v>
                </c:pt>
                <c:pt idx="52232">
                  <c:v>52232</c:v>
                </c:pt>
                <c:pt idx="52233">
                  <c:v>52233</c:v>
                </c:pt>
                <c:pt idx="52234">
                  <c:v>52234</c:v>
                </c:pt>
                <c:pt idx="52235">
                  <c:v>52235</c:v>
                </c:pt>
                <c:pt idx="52236">
                  <c:v>52236</c:v>
                </c:pt>
                <c:pt idx="52237">
                  <c:v>52237</c:v>
                </c:pt>
                <c:pt idx="52238">
                  <c:v>52238</c:v>
                </c:pt>
                <c:pt idx="52239">
                  <c:v>52239</c:v>
                </c:pt>
                <c:pt idx="52240">
                  <c:v>52240</c:v>
                </c:pt>
                <c:pt idx="52241">
                  <c:v>52241</c:v>
                </c:pt>
                <c:pt idx="52242">
                  <c:v>52242</c:v>
                </c:pt>
                <c:pt idx="52243">
                  <c:v>52243</c:v>
                </c:pt>
                <c:pt idx="52244">
                  <c:v>52244</c:v>
                </c:pt>
                <c:pt idx="52245">
                  <c:v>52245</c:v>
                </c:pt>
                <c:pt idx="52246">
                  <c:v>52246</c:v>
                </c:pt>
                <c:pt idx="52247">
                  <c:v>52247</c:v>
                </c:pt>
                <c:pt idx="52248">
                  <c:v>52248</c:v>
                </c:pt>
                <c:pt idx="52249">
                  <c:v>52249</c:v>
                </c:pt>
                <c:pt idx="52250">
                  <c:v>52250</c:v>
                </c:pt>
                <c:pt idx="52251">
                  <c:v>52251</c:v>
                </c:pt>
                <c:pt idx="52252">
                  <c:v>52252</c:v>
                </c:pt>
                <c:pt idx="52253">
                  <c:v>52253</c:v>
                </c:pt>
                <c:pt idx="52254">
                  <c:v>52254</c:v>
                </c:pt>
                <c:pt idx="52255">
                  <c:v>52255</c:v>
                </c:pt>
                <c:pt idx="52256">
                  <c:v>52256</c:v>
                </c:pt>
                <c:pt idx="52257">
                  <c:v>52257</c:v>
                </c:pt>
                <c:pt idx="52258">
                  <c:v>52258</c:v>
                </c:pt>
                <c:pt idx="52259">
                  <c:v>52259</c:v>
                </c:pt>
                <c:pt idx="52260">
                  <c:v>52260</c:v>
                </c:pt>
                <c:pt idx="52261">
                  <c:v>52261</c:v>
                </c:pt>
                <c:pt idx="52262">
                  <c:v>52262</c:v>
                </c:pt>
                <c:pt idx="52263">
                  <c:v>52263</c:v>
                </c:pt>
                <c:pt idx="52264">
                  <c:v>52264</c:v>
                </c:pt>
                <c:pt idx="52265">
                  <c:v>52265</c:v>
                </c:pt>
                <c:pt idx="52266">
                  <c:v>52266</c:v>
                </c:pt>
                <c:pt idx="52267">
                  <c:v>52267</c:v>
                </c:pt>
                <c:pt idx="52268">
                  <c:v>52268</c:v>
                </c:pt>
                <c:pt idx="52269">
                  <c:v>52269</c:v>
                </c:pt>
                <c:pt idx="52270">
                  <c:v>52270</c:v>
                </c:pt>
                <c:pt idx="52271">
                  <c:v>52271</c:v>
                </c:pt>
                <c:pt idx="52272">
                  <c:v>52272</c:v>
                </c:pt>
                <c:pt idx="52273">
                  <c:v>52273</c:v>
                </c:pt>
                <c:pt idx="52274">
                  <c:v>52274</c:v>
                </c:pt>
                <c:pt idx="52275">
                  <c:v>52275</c:v>
                </c:pt>
                <c:pt idx="52276">
                  <c:v>52276</c:v>
                </c:pt>
                <c:pt idx="52277">
                  <c:v>52277</c:v>
                </c:pt>
                <c:pt idx="52278">
                  <c:v>52278</c:v>
                </c:pt>
                <c:pt idx="52279">
                  <c:v>52279</c:v>
                </c:pt>
                <c:pt idx="52280">
                  <c:v>52280</c:v>
                </c:pt>
                <c:pt idx="52281">
                  <c:v>52281</c:v>
                </c:pt>
                <c:pt idx="52282">
                  <c:v>52282</c:v>
                </c:pt>
                <c:pt idx="52283">
                  <c:v>52283</c:v>
                </c:pt>
                <c:pt idx="52284">
                  <c:v>52284</c:v>
                </c:pt>
                <c:pt idx="52285">
                  <c:v>52285</c:v>
                </c:pt>
                <c:pt idx="52286">
                  <c:v>52286</c:v>
                </c:pt>
                <c:pt idx="52287">
                  <c:v>52287</c:v>
                </c:pt>
                <c:pt idx="52288">
                  <c:v>52288</c:v>
                </c:pt>
                <c:pt idx="52289">
                  <c:v>52289</c:v>
                </c:pt>
                <c:pt idx="52290">
                  <c:v>52290</c:v>
                </c:pt>
                <c:pt idx="52291">
                  <c:v>52291</c:v>
                </c:pt>
                <c:pt idx="52292">
                  <c:v>52292</c:v>
                </c:pt>
                <c:pt idx="52293">
                  <c:v>52293</c:v>
                </c:pt>
                <c:pt idx="52294">
                  <c:v>52294</c:v>
                </c:pt>
                <c:pt idx="52295">
                  <c:v>52295</c:v>
                </c:pt>
                <c:pt idx="52296">
                  <c:v>52296</c:v>
                </c:pt>
                <c:pt idx="52297">
                  <c:v>52297</c:v>
                </c:pt>
                <c:pt idx="52298">
                  <c:v>52298</c:v>
                </c:pt>
                <c:pt idx="52299">
                  <c:v>52299</c:v>
                </c:pt>
                <c:pt idx="52300">
                  <c:v>52300</c:v>
                </c:pt>
                <c:pt idx="52301">
                  <c:v>52301</c:v>
                </c:pt>
                <c:pt idx="52302">
                  <c:v>52302</c:v>
                </c:pt>
                <c:pt idx="52303">
                  <c:v>52303</c:v>
                </c:pt>
                <c:pt idx="52304">
                  <c:v>52304</c:v>
                </c:pt>
                <c:pt idx="52305">
                  <c:v>52305</c:v>
                </c:pt>
                <c:pt idx="52306">
                  <c:v>52306</c:v>
                </c:pt>
                <c:pt idx="52307">
                  <c:v>52307</c:v>
                </c:pt>
                <c:pt idx="52308">
                  <c:v>52308</c:v>
                </c:pt>
                <c:pt idx="52309">
                  <c:v>52309</c:v>
                </c:pt>
                <c:pt idx="52310">
                  <c:v>52310</c:v>
                </c:pt>
                <c:pt idx="52311">
                  <c:v>52311</c:v>
                </c:pt>
                <c:pt idx="52312">
                  <c:v>52312</c:v>
                </c:pt>
                <c:pt idx="52313">
                  <c:v>52313</c:v>
                </c:pt>
                <c:pt idx="52314">
                  <c:v>52314</c:v>
                </c:pt>
                <c:pt idx="52315">
                  <c:v>52315</c:v>
                </c:pt>
                <c:pt idx="52316">
                  <c:v>52316</c:v>
                </c:pt>
                <c:pt idx="52317">
                  <c:v>52317</c:v>
                </c:pt>
                <c:pt idx="52318">
                  <c:v>52318</c:v>
                </c:pt>
                <c:pt idx="52319">
                  <c:v>52319</c:v>
                </c:pt>
                <c:pt idx="52320">
                  <c:v>52320</c:v>
                </c:pt>
                <c:pt idx="52321">
                  <c:v>52321</c:v>
                </c:pt>
                <c:pt idx="52322">
                  <c:v>52322</c:v>
                </c:pt>
                <c:pt idx="52323">
                  <c:v>52323</c:v>
                </c:pt>
                <c:pt idx="52324">
                  <c:v>52324</c:v>
                </c:pt>
                <c:pt idx="52325">
                  <c:v>52325</c:v>
                </c:pt>
                <c:pt idx="52326">
                  <c:v>52326</c:v>
                </c:pt>
                <c:pt idx="52327">
                  <c:v>52327</c:v>
                </c:pt>
                <c:pt idx="52328">
                  <c:v>52328</c:v>
                </c:pt>
                <c:pt idx="52329">
                  <c:v>52329</c:v>
                </c:pt>
                <c:pt idx="52330">
                  <c:v>52330</c:v>
                </c:pt>
                <c:pt idx="52331">
                  <c:v>52331</c:v>
                </c:pt>
                <c:pt idx="52332">
                  <c:v>52332</c:v>
                </c:pt>
                <c:pt idx="52333">
                  <c:v>52333</c:v>
                </c:pt>
                <c:pt idx="52334">
                  <c:v>52334</c:v>
                </c:pt>
                <c:pt idx="52335">
                  <c:v>52335</c:v>
                </c:pt>
                <c:pt idx="52336">
                  <c:v>52336</c:v>
                </c:pt>
                <c:pt idx="52337">
                  <c:v>52337</c:v>
                </c:pt>
                <c:pt idx="52338">
                  <c:v>52338</c:v>
                </c:pt>
                <c:pt idx="52339">
                  <c:v>52339</c:v>
                </c:pt>
                <c:pt idx="52340">
                  <c:v>52340</c:v>
                </c:pt>
                <c:pt idx="52341">
                  <c:v>52341</c:v>
                </c:pt>
                <c:pt idx="52342">
                  <c:v>52342</c:v>
                </c:pt>
                <c:pt idx="52343">
                  <c:v>52343</c:v>
                </c:pt>
                <c:pt idx="52344">
                  <c:v>52344</c:v>
                </c:pt>
                <c:pt idx="52345">
                  <c:v>52345</c:v>
                </c:pt>
                <c:pt idx="52346">
                  <c:v>52346</c:v>
                </c:pt>
                <c:pt idx="52347">
                  <c:v>52347</c:v>
                </c:pt>
                <c:pt idx="52348">
                  <c:v>52348</c:v>
                </c:pt>
                <c:pt idx="52349">
                  <c:v>52349</c:v>
                </c:pt>
                <c:pt idx="52350">
                  <c:v>52350</c:v>
                </c:pt>
                <c:pt idx="52351">
                  <c:v>52351</c:v>
                </c:pt>
                <c:pt idx="52352">
                  <c:v>52352</c:v>
                </c:pt>
                <c:pt idx="52353">
                  <c:v>52353</c:v>
                </c:pt>
                <c:pt idx="52354">
                  <c:v>52354</c:v>
                </c:pt>
                <c:pt idx="52355">
                  <c:v>52355</c:v>
                </c:pt>
                <c:pt idx="52356">
                  <c:v>52356</c:v>
                </c:pt>
                <c:pt idx="52357">
                  <c:v>52357</c:v>
                </c:pt>
                <c:pt idx="52358">
                  <c:v>52358</c:v>
                </c:pt>
                <c:pt idx="52359">
                  <c:v>52359</c:v>
                </c:pt>
                <c:pt idx="52360">
                  <c:v>52360</c:v>
                </c:pt>
                <c:pt idx="52361">
                  <c:v>52361</c:v>
                </c:pt>
                <c:pt idx="52362">
                  <c:v>52362</c:v>
                </c:pt>
                <c:pt idx="52363">
                  <c:v>52363</c:v>
                </c:pt>
                <c:pt idx="52364">
                  <c:v>52364</c:v>
                </c:pt>
                <c:pt idx="52365">
                  <c:v>52365</c:v>
                </c:pt>
                <c:pt idx="52366">
                  <c:v>52366</c:v>
                </c:pt>
                <c:pt idx="52367">
                  <c:v>52367</c:v>
                </c:pt>
                <c:pt idx="52368">
                  <c:v>52368</c:v>
                </c:pt>
                <c:pt idx="52369">
                  <c:v>52369</c:v>
                </c:pt>
                <c:pt idx="52370">
                  <c:v>52370</c:v>
                </c:pt>
                <c:pt idx="52371">
                  <c:v>52371</c:v>
                </c:pt>
                <c:pt idx="52372">
                  <c:v>52372</c:v>
                </c:pt>
                <c:pt idx="52373">
                  <c:v>52373</c:v>
                </c:pt>
                <c:pt idx="52374">
                  <c:v>52374</c:v>
                </c:pt>
                <c:pt idx="52375">
                  <c:v>52375</c:v>
                </c:pt>
                <c:pt idx="52376">
                  <c:v>52376</c:v>
                </c:pt>
                <c:pt idx="52377">
                  <c:v>52377</c:v>
                </c:pt>
                <c:pt idx="52378">
                  <c:v>52378</c:v>
                </c:pt>
                <c:pt idx="52379">
                  <c:v>52379</c:v>
                </c:pt>
                <c:pt idx="52380">
                  <c:v>52380</c:v>
                </c:pt>
                <c:pt idx="52381">
                  <c:v>52381</c:v>
                </c:pt>
                <c:pt idx="52382">
                  <c:v>52382</c:v>
                </c:pt>
                <c:pt idx="52383">
                  <c:v>52383</c:v>
                </c:pt>
                <c:pt idx="52384">
                  <c:v>52384</c:v>
                </c:pt>
                <c:pt idx="52385">
                  <c:v>52385</c:v>
                </c:pt>
                <c:pt idx="52386">
                  <c:v>52386</c:v>
                </c:pt>
                <c:pt idx="52387">
                  <c:v>52387</c:v>
                </c:pt>
                <c:pt idx="52388">
                  <c:v>52388</c:v>
                </c:pt>
                <c:pt idx="52389">
                  <c:v>52389</c:v>
                </c:pt>
                <c:pt idx="52390">
                  <c:v>52390</c:v>
                </c:pt>
                <c:pt idx="52391">
                  <c:v>52391</c:v>
                </c:pt>
                <c:pt idx="52392">
                  <c:v>52392</c:v>
                </c:pt>
                <c:pt idx="52393">
                  <c:v>52393</c:v>
                </c:pt>
                <c:pt idx="52394">
                  <c:v>52394</c:v>
                </c:pt>
                <c:pt idx="52395">
                  <c:v>52395</c:v>
                </c:pt>
                <c:pt idx="52396">
                  <c:v>52396</c:v>
                </c:pt>
                <c:pt idx="52397">
                  <c:v>52397</c:v>
                </c:pt>
                <c:pt idx="52398">
                  <c:v>52398</c:v>
                </c:pt>
                <c:pt idx="52399">
                  <c:v>52399</c:v>
                </c:pt>
                <c:pt idx="52400">
                  <c:v>52400</c:v>
                </c:pt>
                <c:pt idx="52401">
                  <c:v>52401</c:v>
                </c:pt>
                <c:pt idx="52402">
                  <c:v>52402</c:v>
                </c:pt>
                <c:pt idx="52403">
                  <c:v>52403</c:v>
                </c:pt>
                <c:pt idx="52404">
                  <c:v>52404</c:v>
                </c:pt>
                <c:pt idx="52405">
                  <c:v>52405</c:v>
                </c:pt>
                <c:pt idx="52406">
                  <c:v>52406</c:v>
                </c:pt>
                <c:pt idx="52407">
                  <c:v>52407</c:v>
                </c:pt>
                <c:pt idx="52408">
                  <c:v>52408</c:v>
                </c:pt>
                <c:pt idx="52409">
                  <c:v>52409</c:v>
                </c:pt>
                <c:pt idx="52410">
                  <c:v>52410</c:v>
                </c:pt>
                <c:pt idx="52411">
                  <c:v>52411</c:v>
                </c:pt>
                <c:pt idx="52412">
                  <c:v>52412</c:v>
                </c:pt>
                <c:pt idx="52413">
                  <c:v>52413</c:v>
                </c:pt>
                <c:pt idx="52414">
                  <c:v>52414</c:v>
                </c:pt>
                <c:pt idx="52415">
                  <c:v>52415</c:v>
                </c:pt>
                <c:pt idx="52416">
                  <c:v>52416</c:v>
                </c:pt>
                <c:pt idx="52417">
                  <c:v>52417</c:v>
                </c:pt>
                <c:pt idx="52418">
                  <c:v>52418</c:v>
                </c:pt>
                <c:pt idx="52419">
                  <c:v>52419</c:v>
                </c:pt>
                <c:pt idx="52420">
                  <c:v>52420</c:v>
                </c:pt>
                <c:pt idx="52421">
                  <c:v>52421</c:v>
                </c:pt>
                <c:pt idx="52422">
                  <c:v>52422</c:v>
                </c:pt>
                <c:pt idx="52423">
                  <c:v>52423</c:v>
                </c:pt>
                <c:pt idx="52424">
                  <c:v>52424</c:v>
                </c:pt>
                <c:pt idx="52425">
                  <c:v>52425</c:v>
                </c:pt>
                <c:pt idx="52426">
                  <c:v>52426</c:v>
                </c:pt>
                <c:pt idx="52427">
                  <c:v>52427</c:v>
                </c:pt>
                <c:pt idx="52428">
                  <c:v>52428</c:v>
                </c:pt>
                <c:pt idx="52429">
                  <c:v>52429</c:v>
                </c:pt>
                <c:pt idx="52430">
                  <c:v>52430</c:v>
                </c:pt>
                <c:pt idx="52431">
                  <c:v>52431</c:v>
                </c:pt>
                <c:pt idx="52432">
                  <c:v>52432</c:v>
                </c:pt>
                <c:pt idx="52433">
                  <c:v>52433</c:v>
                </c:pt>
                <c:pt idx="52434">
                  <c:v>52434</c:v>
                </c:pt>
                <c:pt idx="52435">
                  <c:v>52435</c:v>
                </c:pt>
                <c:pt idx="52436">
                  <c:v>52436</c:v>
                </c:pt>
                <c:pt idx="52437">
                  <c:v>52437</c:v>
                </c:pt>
                <c:pt idx="52438">
                  <c:v>52438</c:v>
                </c:pt>
                <c:pt idx="52439">
                  <c:v>52439</c:v>
                </c:pt>
                <c:pt idx="52440">
                  <c:v>52440</c:v>
                </c:pt>
                <c:pt idx="52441">
                  <c:v>52441</c:v>
                </c:pt>
                <c:pt idx="52442">
                  <c:v>52442</c:v>
                </c:pt>
                <c:pt idx="52443">
                  <c:v>52443</c:v>
                </c:pt>
                <c:pt idx="52444">
                  <c:v>52444</c:v>
                </c:pt>
                <c:pt idx="52445">
                  <c:v>52445</c:v>
                </c:pt>
                <c:pt idx="52446">
                  <c:v>52446</c:v>
                </c:pt>
                <c:pt idx="52447">
                  <c:v>52447</c:v>
                </c:pt>
                <c:pt idx="52448">
                  <c:v>52448</c:v>
                </c:pt>
                <c:pt idx="52449">
                  <c:v>52449</c:v>
                </c:pt>
                <c:pt idx="52450">
                  <c:v>52450</c:v>
                </c:pt>
                <c:pt idx="52451">
                  <c:v>52451</c:v>
                </c:pt>
                <c:pt idx="52452">
                  <c:v>52452</c:v>
                </c:pt>
                <c:pt idx="52453">
                  <c:v>52453</c:v>
                </c:pt>
                <c:pt idx="52454">
                  <c:v>52454</c:v>
                </c:pt>
                <c:pt idx="52455">
                  <c:v>52455</c:v>
                </c:pt>
                <c:pt idx="52456">
                  <c:v>52456</c:v>
                </c:pt>
                <c:pt idx="52457">
                  <c:v>52457</c:v>
                </c:pt>
                <c:pt idx="52458">
                  <c:v>52458</c:v>
                </c:pt>
                <c:pt idx="52459">
                  <c:v>52459</c:v>
                </c:pt>
                <c:pt idx="52460">
                  <c:v>52460</c:v>
                </c:pt>
                <c:pt idx="52461">
                  <c:v>52461</c:v>
                </c:pt>
                <c:pt idx="52462">
                  <c:v>52462</c:v>
                </c:pt>
                <c:pt idx="52463">
                  <c:v>52463</c:v>
                </c:pt>
                <c:pt idx="52464">
                  <c:v>52464</c:v>
                </c:pt>
                <c:pt idx="52465">
                  <c:v>52465</c:v>
                </c:pt>
                <c:pt idx="52466">
                  <c:v>52466</c:v>
                </c:pt>
                <c:pt idx="52467">
                  <c:v>52467</c:v>
                </c:pt>
                <c:pt idx="52468">
                  <c:v>52468</c:v>
                </c:pt>
                <c:pt idx="52469">
                  <c:v>52469</c:v>
                </c:pt>
                <c:pt idx="52470">
                  <c:v>52470</c:v>
                </c:pt>
                <c:pt idx="52471">
                  <c:v>52471</c:v>
                </c:pt>
                <c:pt idx="52472">
                  <c:v>52472</c:v>
                </c:pt>
                <c:pt idx="52473">
                  <c:v>52473</c:v>
                </c:pt>
                <c:pt idx="52474">
                  <c:v>52474</c:v>
                </c:pt>
                <c:pt idx="52475">
                  <c:v>52475</c:v>
                </c:pt>
                <c:pt idx="52476">
                  <c:v>52476</c:v>
                </c:pt>
                <c:pt idx="52477">
                  <c:v>52477</c:v>
                </c:pt>
                <c:pt idx="52478">
                  <c:v>52478</c:v>
                </c:pt>
                <c:pt idx="52479">
                  <c:v>52479</c:v>
                </c:pt>
                <c:pt idx="52480">
                  <c:v>52480</c:v>
                </c:pt>
                <c:pt idx="52481">
                  <c:v>52481</c:v>
                </c:pt>
                <c:pt idx="52482">
                  <c:v>52482</c:v>
                </c:pt>
                <c:pt idx="52483">
                  <c:v>52483</c:v>
                </c:pt>
                <c:pt idx="52484">
                  <c:v>52484</c:v>
                </c:pt>
                <c:pt idx="52485">
                  <c:v>52485</c:v>
                </c:pt>
                <c:pt idx="52486">
                  <c:v>52486</c:v>
                </c:pt>
                <c:pt idx="52487">
                  <c:v>52487</c:v>
                </c:pt>
                <c:pt idx="52488">
                  <c:v>52488</c:v>
                </c:pt>
                <c:pt idx="52489">
                  <c:v>52489</c:v>
                </c:pt>
                <c:pt idx="52490">
                  <c:v>52490</c:v>
                </c:pt>
                <c:pt idx="52491">
                  <c:v>52491</c:v>
                </c:pt>
                <c:pt idx="52492">
                  <c:v>52492</c:v>
                </c:pt>
                <c:pt idx="52493">
                  <c:v>52493</c:v>
                </c:pt>
                <c:pt idx="52494">
                  <c:v>52494</c:v>
                </c:pt>
                <c:pt idx="52495">
                  <c:v>52495</c:v>
                </c:pt>
                <c:pt idx="52496">
                  <c:v>52496</c:v>
                </c:pt>
                <c:pt idx="52497">
                  <c:v>52497</c:v>
                </c:pt>
                <c:pt idx="52498">
                  <c:v>52498</c:v>
                </c:pt>
                <c:pt idx="52499">
                  <c:v>52499</c:v>
                </c:pt>
                <c:pt idx="52500">
                  <c:v>52500</c:v>
                </c:pt>
                <c:pt idx="52501">
                  <c:v>52501</c:v>
                </c:pt>
                <c:pt idx="52502">
                  <c:v>52502</c:v>
                </c:pt>
                <c:pt idx="52503">
                  <c:v>52503</c:v>
                </c:pt>
                <c:pt idx="52504">
                  <c:v>52504</c:v>
                </c:pt>
                <c:pt idx="52505">
                  <c:v>52505</c:v>
                </c:pt>
                <c:pt idx="52506">
                  <c:v>52506</c:v>
                </c:pt>
                <c:pt idx="52507">
                  <c:v>52507</c:v>
                </c:pt>
                <c:pt idx="52508">
                  <c:v>52508</c:v>
                </c:pt>
                <c:pt idx="52509">
                  <c:v>52509</c:v>
                </c:pt>
                <c:pt idx="52510">
                  <c:v>52510</c:v>
                </c:pt>
                <c:pt idx="52511">
                  <c:v>52511</c:v>
                </c:pt>
                <c:pt idx="52512">
                  <c:v>52512</c:v>
                </c:pt>
                <c:pt idx="52513">
                  <c:v>52513</c:v>
                </c:pt>
                <c:pt idx="52514">
                  <c:v>52514</c:v>
                </c:pt>
                <c:pt idx="52515">
                  <c:v>52515</c:v>
                </c:pt>
                <c:pt idx="52516">
                  <c:v>52516</c:v>
                </c:pt>
                <c:pt idx="52517">
                  <c:v>52517</c:v>
                </c:pt>
                <c:pt idx="52518">
                  <c:v>52518</c:v>
                </c:pt>
                <c:pt idx="52519">
                  <c:v>52519</c:v>
                </c:pt>
                <c:pt idx="52520">
                  <c:v>52520</c:v>
                </c:pt>
                <c:pt idx="52521">
                  <c:v>52521</c:v>
                </c:pt>
                <c:pt idx="52522">
                  <c:v>52522</c:v>
                </c:pt>
                <c:pt idx="52523">
                  <c:v>52523</c:v>
                </c:pt>
                <c:pt idx="52524">
                  <c:v>52524</c:v>
                </c:pt>
                <c:pt idx="52525">
                  <c:v>52525</c:v>
                </c:pt>
                <c:pt idx="52526">
                  <c:v>52526</c:v>
                </c:pt>
                <c:pt idx="52527">
                  <c:v>52527</c:v>
                </c:pt>
                <c:pt idx="52528">
                  <c:v>52528</c:v>
                </c:pt>
                <c:pt idx="52529">
                  <c:v>52529</c:v>
                </c:pt>
                <c:pt idx="52530">
                  <c:v>52530</c:v>
                </c:pt>
                <c:pt idx="52531">
                  <c:v>52531</c:v>
                </c:pt>
                <c:pt idx="52532">
                  <c:v>52532</c:v>
                </c:pt>
                <c:pt idx="52533">
                  <c:v>52533</c:v>
                </c:pt>
                <c:pt idx="52534">
                  <c:v>52534</c:v>
                </c:pt>
                <c:pt idx="52535">
                  <c:v>52535</c:v>
                </c:pt>
                <c:pt idx="52536">
                  <c:v>52536</c:v>
                </c:pt>
                <c:pt idx="52537">
                  <c:v>52537</c:v>
                </c:pt>
                <c:pt idx="52538">
                  <c:v>52538</c:v>
                </c:pt>
                <c:pt idx="52539">
                  <c:v>52539</c:v>
                </c:pt>
                <c:pt idx="52540">
                  <c:v>52540</c:v>
                </c:pt>
                <c:pt idx="52541">
                  <c:v>52541</c:v>
                </c:pt>
                <c:pt idx="52542">
                  <c:v>52542</c:v>
                </c:pt>
                <c:pt idx="52543">
                  <c:v>52543</c:v>
                </c:pt>
                <c:pt idx="52544">
                  <c:v>52544</c:v>
                </c:pt>
                <c:pt idx="52545">
                  <c:v>52545</c:v>
                </c:pt>
                <c:pt idx="52546">
                  <c:v>52546</c:v>
                </c:pt>
                <c:pt idx="52547">
                  <c:v>52547</c:v>
                </c:pt>
                <c:pt idx="52548">
                  <c:v>52548</c:v>
                </c:pt>
                <c:pt idx="52549">
                  <c:v>52549</c:v>
                </c:pt>
                <c:pt idx="52550">
                  <c:v>52550</c:v>
                </c:pt>
                <c:pt idx="52551">
                  <c:v>52551</c:v>
                </c:pt>
                <c:pt idx="52552">
                  <c:v>52552</c:v>
                </c:pt>
                <c:pt idx="52553">
                  <c:v>52553</c:v>
                </c:pt>
                <c:pt idx="52554">
                  <c:v>52554</c:v>
                </c:pt>
                <c:pt idx="52555">
                  <c:v>52555</c:v>
                </c:pt>
                <c:pt idx="52556">
                  <c:v>52556</c:v>
                </c:pt>
                <c:pt idx="52557">
                  <c:v>52557</c:v>
                </c:pt>
                <c:pt idx="52558">
                  <c:v>52558</c:v>
                </c:pt>
                <c:pt idx="52559">
                  <c:v>52559</c:v>
                </c:pt>
                <c:pt idx="52560">
                  <c:v>52560</c:v>
                </c:pt>
                <c:pt idx="52561">
                  <c:v>52561</c:v>
                </c:pt>
                <c:pt idx="52562">
                  <c:v>52562</c:v>
                </c:pt>
                <c:pt idx="52563">
                  <c:v>52563</c:v>
                </c:pt>
                <c:pt idx="52564">
                  <c:v>52564</c:v>
                </c:pt>
                <c:pt idx="52565">
                  <c:v>52565</c:v>
                </c:pt>
                <c:pt idx="52566">
                  <c:v>52566</c:v>
                </c:pt>
                <c:pt idx="52567">
                  <c:v>52567</c:v>
                </c:pt>
                <c:pt idx="52568">
                  <c:v>52568</c:v>
                </c:pt>
                <c:pt idx="52569">
                  <c:v>52569</c:v>
                </c:pt>
                <c:pt idx="52570">
                  <c:v>52570</c:v>
                </c:pt>
                <c:pt idx="52571">
                  <c:v>52571</c:v>
                </c:pt>
                <c:pt idx="52572">
                  <c:v>52572</c:v>
                </c:pt>
                <c:pt idx="52573">
                  <c:v>52573</c:v>
                </c:pt>
                <c:pt idx="52574">
                  <c:v>52574</c:v>
                </c:pt>
                <c:pt idx="52575">
                  <c:v>52575</c:v>
                </c:pt>
                <c:pt idx="52576">
                  <c:v>52576</c:v>
                </c:pt>
                <c:pt idx="52577">
                  <c:v>52577</c:v>
                </c:pt>
                <c:pt idx="52578">
                  <c:v>52578</c:v>
                </c:pt>
                <c:pt idx="52579">
                  <c:v>52579</c:v>
                </c:pt>
                <c:pt idx="52580">
                  <c:v>52580</c:v>
                </c:pt>
                <c:pt idx="52581">
                  <c:v>52581</c:v>
                </c:pt>
                <c:pt idx="52582">
                  <c:v>52582</c:v>
                </c:pt>
                <c:pt idx="52583">
                  <c:v>52583</c:v>
                </c:pt>
                <c:pt idx="52584">
                  <c:v>52584</c:v>
                </c:pt>
                <c:pt idx="52585">
                  <c:v>52585</c:v>
                </c:pt>
                <c:pt idx="52586">
                  <c:v>52586</c:v>
                </c:pt>
                <c:pt idx="52587">
                  <c:v>52587</c:v>
                </c:pt>
                <c:pt idx="52588">
                  <c:v>52588</c:v>
                </c:pt>
                <c:pt idx="52589">
                  <c:v>52589</c:v>
                </c:pt>
                <c:pt idx="52590">
                  <c:v>52590</c:v>
                </c:pt>
                <c:pt idx="52591">
                  <c:v>52591</c:v>
                </c:pt>
                <c:pt idx="52592">
                  <c:v>52592</c:v>
                </c:pt>
                <c:pt idx="52593">
                  <c:v>52593</c:v>
                </c:pt>
                <c:pt idx="52594">
                  <c:v>52594</c:v>
                </c:pt>
                <c:pt idx="52595">
                  <c:v>52595</c:v>
                </c:pt>
                <c:pt idx="52596">
                  <c:v>52596</c:v>
                </c:pt>
                <c:pt idx="52597">
                  <c:v>52597</c:v>
                </c:pt>
                <c:pt idx="52598">
                  <c:v>52598</c:v>
                </c:pt>
                <c:pt idx="52599">
                  <c:v>52599</c:v>
                </c:pt>
                <c:pt idx="52600">
                  <c:v>52600</c:v>
                </c:pt>
                <c:pt idx="52601">
                  <c:v>52601</c:v>
                </c:pt>
                <c:pt idx="52602">
                  <c:v>52602</c:v>
                </c:pt>
                <c:pt idx="52603">
                  <c:v>52603</c:v>
                </c:pt>
                <c:pt idx="52604">
                  <c:v>52604</c:v>
                </c:pt>
                <c:pt idx="52605">
                  <c:v>52605</c:v>
                </c:pt>
                <c:pt idx="52606">
                  <c:v>52606</c:v>
                </c:pt>
                <c:pt idx="52607">
                  <c:v>52607</c:v>
                </c:pt>
                <c:pt idx="52608">
                  <c:v>52608</c:v>
                </c:pt>
                <c:pt idx="52609">
                  <c:v>52609</c:v>
                </c:pt>
                <c:pt idx="52610">
                  <c:v>52610</c:v>
                </c:pt>
                <c:pt idx="52611">
                  <c:v>52611</c:v>
                </c:pt>
                <c:pt idx="52612">
                  <c:v>52612</c:v>
                </c:pt>
                <c:pt idx="52613">
                  <c:v>52613</c:v>
                </c:pt>
                <c:pt idx="52614">
                  <c:v>52614</c:v>
                </c:pt>
                <c:pt idx="52615">
                  <c:v>52615</c:v>
                </c:pt>
                <c:pt idx="52616">
                  <c:v>52616</c:v>
                </c:pt>
                <c:pt idx="52617">
                  <c:v>52617</c:v>
                </c:pt>
                <c:pt idx="52618">
                  <c:v>52618</c:v>
                </c:pt>
                <c:pt idx="52619">
                  <c:v>52619</c:v>
                </c:pt>
                <c:pt idx="52620">
                  <c:v>52620</c:v>
                </c:pt>
                <c:pt idx="52621">
                  <c:v>52621</c:v>
                </c:pt>
                <c:pt idx="52622">
                  <c:v>52622</c:v>
                </c:pt>
                <c:pt idx="52623">
                  <c:v>52623</c:v>
                </c:pt>
                <c:pt idx="52624">
                  <c:v>52624</c:v>
                </c:pt>
                <c:pt idx="52625">
                  <c:v>52625</c:v>
                </c:pt>
                <c:pt idx="52626">
                  <c:v>52626</c:v>
                </c:pt>
                <c:pt idx="52627">
                  <c:v>52627</c:v>
                </c:pt>
                <c:pt idx="52628">
                  <c:v>52628</c:v>
                </c:pt>
                <c:pt idx="52629">
                  <c:v>52629</c:v>
                </c:pt>
                <c:pt idx="52630">
                  <c:v>52630</c:v>
                </c:pt>
                <c:pt idx="52631">
                  <c:v>52631</c:v>
                </c:pt>
                <c:pt idx="52632">
                  <c:v>52632</c:v>
                </c:pt>
                <c:pt idx="52633">
                  <c:v>52633</c:v>
                </c:pt>
                <c:pt idx="52634">
                  <c:v>52634</c:v>
                </c:pt>
                <c:pt idx="52635">
                  <c:v>52635</c:v>
                </c:pt>
                <c:pt idx="52636">
                  <c:v>52636</c:v>
                </c:pt>
                <c:pt idx="52637">
                  <c:v>52637</c:v>
                </c:pt>
                <c:pt idx="52638">
                  <c:v>52638</c:v>
                </c:pt>
                <c:pt idx="52639">
                  <c:v>52639</c:v>
                </c:pt>
                <c:pt idx="52640">
                  <c:v>52640</c:v>
                </c:pt>
                <c:pt idx="52641">
                  <c:v>52641</c:v>
                </c:pt>
                <c:pt idx="52642">
                  <c:v>52642</c:v>
                </c:pt>
                <c:pt idx="52643">
                  <c:v>52643</c:v>
                </c:pt>
                <c:pt idx="52644">
                  <c:v>52644</c:v>
                </c:pt>
                <c:pt idx="52645">
                  <c:v>52645</c:v>
                </c:pt>
                <c:pt idx="52646">
                  <c:v>52646</c:v>
                </c:pt>
                <c:pt idx="52647">
                  <c:v>52647</c:v>
                </c:pt>
                <c:pt idx="52648">
                  <c:v>52648</c:v>
                </c:pt>
                <c:pt idx="52649">
                  <c:v>52649</c:v>
                </c:pt>
                <c:pt idx="52650">
                  <c:v>52650</c:v>
                </c:pt>
                <c:pt idx="52651">
                  <c:v>52651</c:v>
                </c:pt>
                <c:pt idx="52652">
                  <c:v>52652</c:v>
                </c:pt>
                <c:pt idx="52653">
                  <c:v>52653</c:v>
                </c:pt>
                <c:pt idx="52654">
                  <c:v>52654</c:v>
                </c:pt>
                <c:pt idx="52655">
                  <c:v>52655</c:v>
                </c:pt>
                <c:pt idx="52656">
                  <c:v>52656</c:v>
                </c:pt>
                <c:pt idx="52657">
                  <c:v>52657</c:v>
                </c:pt>
                <c:pt idx="52658">
                  <c:v>52658</c:v>
                </c:pt>
                <c:pt idx="52659">
                  <c:v>52659</c:v>
                </c:pt>
                <c:pt idx="52660">
                  <c:v>52660</c:v>
                </c:pt>
                <c:pt idx="52661">
                  <c:v>52661</c:v>
                </c:pt>
                <c:pt idx="52662">
                  <c:v>52662</c:v>
                </c:pt>
                <c:pt idx="52663">
                  <c:v>52663</c:v>
                </c:pt>
                <c:pt idx="52664">
                  <c:v>52664</c:v>
                </c:pt>
                <c:pt idx="52665">
                  <c:v>52665</c:v>
                </c:pt>
                <c:pt idx="52666">
                  <c:v>52666</c:v>
                </c:pt>
                <c:pt idx="52667">
                  <c:v>52667</c:v>
                </c:pt>
                <c:pt idx="52668">
                  <c:v>52668</c:v>
                </c:pt>
                <c:pt idx="52669">
                  <c:v>52669</c:v>
                </c:pt>
                <c:pt idx="52670">
                  <c:v>52670</c:v>
                </c:pt>
                <c:pt idx="52671">
                  <c:v>52671</c:v>
                </c:pt>
                <c:pt idx="52672">
                  <c:v>52672</c:v>
                </c:pt>
                <c:pt idx="52673">
                  <c:v>52673</c:v>
                </c:pt>
                <c:pt idx="52674">
                  <c:v>52674</c:v>
                </c:pt>
                <c:pt idx="52675">
                  <c:v>52675</c:v>
                </c:pt>
                <c:pt idx="52676">
                  <c:v>52676</c:v>
                </c:pt>
                <c:pt idx="52677">
                  <c:v>52677</c:v>
                </c:pt>
                <c:pt idx="52678">
                  <c:v>52678</c:v>
                </c:pt>
                <c:pt idx="52679">
                  <c:v>52679</c:v>
                </c:pt>
                <c:pt idx="52680">
                  <c:v>52680</c:v>
                </c:pt>
                <c:pt idx="52681">
                  <c:v>52681</c:v>
                </c:pt>
                <c:pt idx="52682">
                  <c:v>52682</c:v>
                </c:pt>
                <c:pt idx="52683">
                  <c:v>52683</c:v>
                </c:pt>
                <c:pt idx="52684">
                  <c:v>52684</c:v>
                </c:pt>
                <c:pt idx="52685">
                  <c:v>52685</c:v>
                </c:pt>
                <c:pt idx="52686">
                  <c:v>52686</c:v>
                </c:pt>
                <c:pt idx="52687">
                  <c:v>52687</c:v>
                </c:pt>
                <c:pt idx="52688">
                  <c:v>52688</c:v>
                </c:pt>
                <c:pt idx="52689">
                  <c:v>52689</c:v>
                </c:pt>
                <c:pt idx="52690">
                  <c:v>52690</c:v>
                </c:pt>
                <c:pt idx="52691">
                  <c:v>52691</c:v>
                </c:pt>
                <c:pt idx="52692">
                  <c:v>52692</c:v>
                </c:pt>
                <c:pt idx="52693">
                  <c:v>52693</c:v>
                </c:pt>
                <c:pt idx="52694">
                  <c:v>52694</c:v>
                </c:pt>
                <c:pt idx="52695">
                  <c:v>52695</c:v>
                </c:pt>
                <c:pt idx="52696">
                  <c:v>52696</c:v>
                </c:pt>
                <c:pt idx="52697">
                  <c:v>52697</c:v>
                </c:pt>
                <c:pt idx="52698">
                  <c:v>52698</c:v>
                </c:pt>
                <c:pt idx="52699">
                  <c:v>52699</c:v>
                </c:pt>
                <c:pt idx="52700">
                  <c:v>52700</c:v>
                </c:pt>
                <c:pt idx="52701">
                  <c:v>52701</c:v>
                </c:pt>
                <c:pt idx="52702">
                  <c:v>52702</c:v>
                </c:pt>
                <c:pt idx="52703">
                  <c:v>52703</c:v>
                </c:pt>
                <c:pt idx="52704">
                  <c:v>52704</c:v>
                </c:pt>
                <c:pt idx="52705">
                  <c:v>52705</c:v>
                </c:pt>
                <c:pt idx="52706">
                  <c:v>52706</c:v>
                </c:pt>
                <c:pt idx="52707">
                  <c:v>52707</c:v>
                </c:pt>
                <c:pt idx="52708">
                  <c:v>52708</c:v>
                </c:pt>
                <c:pt idx="52709">
                  <c:v>52709</c:v>
                </c:pt>
                <c:pt idx="52710">
                  <c:v>52710</c:v>
                </c:pt>
                <c:pt idx="52711">
                  <c:v>52711</c:v>
                </c:pt>
                <c:pt idx="52712">
                  <c:v>52712</c:v>
                </c:pt>
                <c:pt idx="52713">
                  <c:v>52713</c:v>
                </c:pt>
                <c:pt idx="52714">
                  <c:v>52714</c:v>
                </c:pt>
                <c:pt idx="52715">
                  <c:v>52715</c:v>
                </c:pt>
                <c:pt idx="52716">
                  <c:v>52716</c:v>
                </c:pt>
                <c:pt idx="52717">
                  <c:v>52717</c:v>
                </c:pt>
                <c:pt idx="52718">
                  <c:v>52718</c:v>
                </c:pt>
                <c:pt idx="52719">
                  <c:v>52719</c:v>
                </c:pt>
                <c:pt idx="52720">
                  <c:v>52720</c:v>
                </c:pt>
                <c:pt idx="52721">
                  <c:v>52721</c:v>
                </c:pt>
                <c:pt idx="52722">
                  <c:v>52722</c:v>
                </c:pt>
                <c:pt idx="52723">
                  <c:v>52723</c:v>
                </c:pt>
                <c:pt idx="52724">
                  <c:v>52724</c:v>
                </c:pt>
                <c:pt idx="52725">
                  <c:v>52725</c:v>
                </c:pt>
                <c:pt idx="52726">
                  <c:v>52726</c:v>
                </c:pt>
                <c:pt idx="52727">
                  <c:v>52727</c:v>
                </c:pt>
                <c:pt idx="52728">
                  <c:v>52728</c:v>
                </c:pt>
                <c:pt idx="52729">
                  <c:v>52729</c:v>
                </c:pt>
                <c:pt idx="52730">
                  <c:v>52730</c:v>
                </c:pt>
                <c:pt idx="52731">
                  <c:v>52731</c:v>
                </c:pt>
                <c:pt idx="52732">
                  <c:v>52732</c:v>
                </c:pt>
                <c:pt idx="52733">
                  <c:v>52733</c:v>
                </c:pt>
                <c:pt idx="52734">
                  <c:v>52734</c:v>
                </c:pt>
                <c:pt idx="52735">
                  <c:v>52735</c:v>
                </c:pt>
                <c:pt idx="52736">
                  <c:v>52736</c:v>
                </c:pt>
                <c:pt idx="52737">
                  <c:v>52737</c:v>
                </c:pt>
                <c:pt idx="52738">
                  <c:v>52738</c:v>
                </c:pt>
                <c:pt idx="52739">
                  <c:v>52739</c:v>
                </c:pt>
                <c:pt idx="52740">
                  <c:v>52740</c:v>
                </c:pt>
                <c:pt idx="52741">
                  <c:v>52741</c:v>
                </c:pt>
                <c:pt idx="52742">
                  <c:v>52742</c:v>
                </c:pt>
                <c:pt idx="52743">
                  <c:v>52743</c:v>
                </c:pt>
                <c:pt idx="52744">
                  <c:v>52744</c:v>
                </c:pt>
                <c:pt idx="52745">
                  <c:v>52745</c:v>
                </c:pt>
                <c:pt idx="52746">
                  <c:v>52746</c:v>
                </c:pt>
                <c:pt idx="52747">
                  <c:v>52747</c:v>
                </c:pt>
                <c:pt idx="52748">
                  <c:v>52748</c:v>
                </c:pt>
                <c:pt idx="52749">
                  <c:v>52749</c:v>
                </c:pt>
                <c:pt idx="52750">
                  <c:v>52750</c:v>
                </c:pt>
                <c:pt idx="52751">
                  <c:v>52751</c:v>
                </c:pt>
                <c:pt idx="52752">
                  <c:v>52752</c:v>
                </c:pt>
                <c:pt idx="52753">
                  <c:v>52753</c:v>
                </c:pt>
                <c:pt idx="52754">
                  <c:v>52754</c:v>
                </c:pt>
                <c:pt idx="52755">
                  <c:v>52755</c:v>
                </c:pt>
                <c:pt idx="52756">
                  <c:v>52756</c:v>
                </c:pt>
                <c:pt idx="52757">
                  <c:v>52757</c:v>
                </c:pt>
                <c:pt idx="52758">
                  <c:v>52758</c:v>
                </c:pt>
                <c:pt idx="52759">
                  <c:v>52759</c:v>
                </c:pt>
                <c:pt idx="52760">
                  <c:v>52760</c:v>
                </c:pt>
                <c:pt idx="52761">
                  <c:v>52761</c:v>
                </c:pt>
                <c:pt idx="52762">
                  <c:v>52762</c:v>
                </c:pt>
                <c:pt idx="52763">
                  <c:v>52763</c:v>
                </c:pt>
                <c:pt idx="52764">
                  <c:v>52764</c:v>
                </c:pt>
                <c:pt idx="52765">
                  <c:v>52765</c:v>
                </c:pt>
                <c:pt idx="52766">
                  <c:v>52766</c:v>
                </c:pt>
                <c:pt idx="52767">
                  <c:v>52767</c:v>
                </c:pt>
                <c:pt idx="52768">
                  <c:v>52768</c:v>
                </c:pt>
                <c:pt idx="52769">
                  <c:v>52769</c:v>
                </c:pt>
                <c:pt idx="52770">
                  <c:v>52770</c:v>
                </c:pt>
                <c:pt idx="52771">
                  <c:v>52771</c:v>
                </c:pt>
                <c:pt idx="52772">
                  <c:v>52772</c:v>
                </c:pt>
                <c:pt idx="52773">
                  <c:v>52773</c:v>
                </c:pt>
                <c:pt idx="52774">
                  <c:v>52774</c:v>
                </c:pt>
                <c:pt idx="52775">
                  <c:v>52775</c:v>
                </c:pt>
                <c:pt idx="52776">
                  <c:v>52776</c:v>
                </c:pt>
                <c:pt idx="52777">
                  <c:v>52777</c:v>
                </c:pt>
                <c:pt idx="52778">
                  <c:v>52778</c:v>
                </c:pt>
                <c:pt idx="52779">
                  <c:v>52779</c:v>
                </c:pt>
                <c:pt idx="52780">
                  <c:v>52780</c:v>
                </c:pt>
                <c:pt idx="52781">
                  <c:v>52781</c:v>
                </c:pt>
                <c:pt idx="52782">
                  <c:v>52782</c:v>
                </c:pt>
                <c:pt idx="52783">
                  <c:v>52783</c:v>
                </c:pt>
                <c:pt idx="52784">
                  <c:v>52784</c:v>
                </c:pt>
                <c:pt idx="52785">
                  <c:v>52785</c:v>
                </c:pt>
                <c:pt idx="52786">
                  <c:v>52786</c:v>
                </c:pt>
                <c:pt idx="52787">
                  <c:v>52787</c:v>
                </c:pt>
                <c:pt idx="52788">
                  <c:v>52788</c:v>
                </c:pt>
                <c:pt idx="52789">
                  <c:v>52789</c:v>
                </c:pt>
                <c:pt idx="52790">
                  <c:v>52790</c:v>
                </c:pt>
                <c:pt idx="52791">
                  <c:v>52791</c:v>
                </c:pt>
                <c:pt idx="52792">
                  <c:v>52792</c:v>
                </c:pt>
                <c:pt idx="52793">
                  <c:v>52793</c:v>
                </c:pt>
                <c:pt idx="52794">
                  <c:v>52794</c:v>
                </c:pt>
                <c:pt idx="52795">
                  <c:v>52795</c:v>
                </c:pt>
                <c:pt idx="52796">
                  <c:v>52796</c:v>
                </c:pt>
                <c:pt idx="52797">
                  <c:v>52797</c:v>
                </c:pt>
                <c:pt idx="52798">
                  <c:v>52798</c:v>
                </c:pt>
                <c:pt idx="52799">
                  <c:v>52799</c:v>
                </c:pt>
                <c:pt idx="52800">
                  <c:v>52800</c:v>
                </c:pt>
                <c:pt idx="52801">
                  <c:v>52801</c:v>
                </c:pt>
                <c:pt idx="52802">
                  <c:v>52802</c:v>
                </c:pt>
                <c:pt idx="52803">
                  <c:v>52803</c:v>
                </c:pt>
                <c:pt idx="52804">
                  <c:v>52804</c:v>
                </c:pt>
                <c:pt idx="52805">
                  <c:v>52805</c:v>
                </c:pt>
                <c:pt idx="52806">
                  <c:v>52806</c:v>
                </c:pt>
                <c:pt idx="52807">
                  <c:v>52807</c:v>
                </c:pt>
                <c:pt idx="52808">
                  <c:v>52808</c:v>
                </c:pt>
                <c:pt idx="52809">
                  <c:v>52809</c:v>
                </c:pt>
                <c:pt idx="52810">
                  <c:v>52810</c:v>
                </c:pt>
                <c:pt idx="52811">
                  <c:v>52811</c:v>
                </c:pt>
                <c:pt idx="52812">
                  <c:v>52812</c:v>
                </c:pt>
                <c:pt idx="52813">
                  <c:v>52813</c:v>
                </c:pt>
                <c:pt idx="52814">
                  <c:v>52814</c:v>
                </c:pt>
                <c:pt idx="52815">
                  <c:v>52815</c:v>
                </c:pt>
                <c:pt idx="52816">
                  <c:v>52816</c:v>
                </c:pt>
                <c:pt idx="52817">
                  <c:v>52817</c:v>
                </c:pt>
                <c:pt idx="52818">
                  <c:v>52818</c:v>
                </c:pt>
                <c:pt idx="52819">
                  <c:v>52819</c:v>
                </c:pt>
                <c:pt idx="52820">
                  <c:v>52820</c:v>
                </c:pt>
                <c:pt idx="52821">
                  <c:v>52821</c:v>
                </c:pt>
                <c:pt idx="52822">
                  <c:v>52822</c:v>
                </c:pt>
                <c:pt idx="52823">
                  <c:v>52823</c:v>
                </c:pt>
                <c:pt idx="52824">
                  <c:v>52824</c:v>
                </c:pt>
                <c:pt idx="52825">
                  <c:v>52825</c:v>
                </c:pt>
                <c:pt idx="52826">
                  <c:v>52826</c:v>
                </c:pt>
                <c:pt idx="52827">
                  <c:v>52827</c:v>
                </c:pt>
                <c:pt idx="52828">
                  <c:v>52828</c:v>
                </c:pt>
                <c:pt idx="52829">
                  <c:v>52829</c:v>
                </c:pt>
                <c:pt idx="52830">
                  <c:v>52830</c:v>
                </c:pt>
                <c:pt idx="52831">
                  <c:v>52831</c:v>
                </c:pt>
                <c:pt idx="52832">
                  <c:v>52832</c:v>
                </c:pt>
                <c:pt idx="52833">
                  <c:v>52833</c:v>
                </c:pt>
                <c:pt idx="52834">
                  <c:v>52834</c:v>
                </c:pt>
                <c:pt idx="52835">
                  <c:v>52835</c:v>
                </c:pt>
                <c:pt idx="52836">
                  <c:v>52836</c:v>
                </c:pt>
                <c:pt idx="52837">
                  <c:v>52837</c:v>
                </c:pt>
                <c:pt idx="52838">
                  <c:v>52838</c:v>
                </c:pt>
                <c:pt idx="52839">
                  <c:v>52839</c:v>
                </c:pt>
                <c:pt idx="52840">
                  <c:v>52840</c:v>
                </c:pt>
                <c:pt idx="52841">
                  <c:v>52841</c:v>
                </c:pt>
                <c:pt idx="52842">
                  <c:v>52842</c:v>
                </c:pt>
                <c:pt idx="52843">
                  <c:v>52843</c:v>
                </c:pt>
                <c:pt idx="52844">
                  <c:v>52844</c:v>
                </c:pt>
                <c:pt idx="52845">
                  <c:v>52845</c:v>
                </c:pt>
                <c:pt idx="52846">
                  <c:v>52846</c:v>
                </c:pt>
                <c:pt idx="52847">
                  <c:v>52847</c:v>
                </c:pt>
                <c:pt idx="52848">
                  <c:v>52848</c:v>
                </c:pt>
                <c:pt idx="52849">
                  <c:v>52849</c:v>
                </c:pt>
                <c:pt idx="52850">
                  <c:v>52850</c:v>
                </c:pt>
                <c:pt idx="52851">
                  <c:v>52851</c:v>
                </c:pt>
                <c:pt idx="52852">
                  <c:v>52852</c:v>
                </c:pt>
                <c:pt idx="52853">
                  <c:v>52853</c:v>
                </c:pt>
                <c:pt idx="52854">
                  <c:v>52854</c:v>
                </c:pt>
                <c:pt idx="52855">
                  <c:v>52855</c:v>
                </c:pt>
                <c:pt idx="52856">
                  <c:v>52856</c:v>
                </c:pt>
                <c:pt idx="52857">
                  <c:v>52857</c:v>
                </c:pt>
                <c:pt idx="52858">
                  <c:v>52858</c:v>
                </c:pt>
                <c:pt idx="52859">
                  <c:v>52859</c:v>
                </c:pt>
                <c:pt idx="52860">
                  <c:v>52860</c:v>
                </c:pt>
                <c:pt idx="52861">
                  <c:v>52861</c:v>
                </c:pt>
                <c:pt idx="52862">
                  <c:v>52862</c:v>
                </c:pt>
                <c:pt idx="52863">
                  <c:v>52863</c:v>
                </c:pt>
                <c:pt idx="52864">
                  <c:v>52864</c:v>
                </c:pt>
                <c:pt idx="52865">
                  <c:v>52865</c:v>
                </c:pt>
                <c:pt idx="52866">
                  <c:v>52866</c:v>
                </c:pt>
                <c:pt idx="52867">
                  <c:v>52867</c:v>
                </c:pt>
                <c:pt idx="52868">
                  <c:v>52868</c:v>
                </c:pt>
                <c:pt idx="52869">
                  <c:v>52869</c:v>
                </c:pt>
                <c:pt idx="52870">
                  <c:v>52870</c:v>
                </c:pt>
                <c:pt idx="52871">
                  <c:v>52871</c:v>
                </c:pt>
                <c:pt idx="52872">
                  <c:v>52872</c:v>
                </c:pt>
                <c:pt idx="52873">
                  <c:v>52873</c:v>
                </c:pt>
                <c:pt idx="52874">
                  <c:v>52874</c:v>
                </c:pt>
                <c:pt idx="52875">
                  <c:v>52875</c:v>
                </c:pt>
                <c:pt idx="52876">
                  <c:v>52876</c:v>
                </c:pt>
                <c:pt idx="52877">
                  <c:v>52877</c:v>
                </c:pt>
                <c:pt idx="52878">
                  <c:v>52878</c:v>
                </c:pt>
                <c:pt idx="52879">
                  <c:v>52879</c:v>
                </c:pt>
                <c:pt idx="52880">
                  <c:v>52880</c:v>
                </c:pt>
                <c:pt idx="52881">
                  <c:v>52881</c:v>
                </c:pt>
                <c:pt idx="52882">
                  <c:v>52882</c:v>
                </c:pt>
                <c:pt idx="52883">
                  <c:v>52883</c:v>
                </c:pt>
                <c:pt idx="52884">
                  <c:v>52884</c:v>
                </c:pt>
                <c:pt idx="52885">
                  <c:v>52885</c:v>
                </c:pt>
                <c:pt idx="52886">
                  <c:v>52886</c:v>
                </c:pt>
                <c:pt idx="52887">
                  <c:v>52887</c:v>
                </c:pt>
                <c:pt idx="52888">
                  <c:v>52888</c:v>
                </c:pt>
                <c:pt idx="52889">
                  <c:v>52889</c:v>
                </c:pt>
                <c:pt idx="52890">
                  <c:v>52890</c:v>
                </c:pt>
                <c:pt idx="52891">
                  <c:v>52891</c:v>
                </c:pt>
                <c:pt idx="52892">
                  <c:v>52892</c:v>
                </c:pt>
                <c:pt idx="52893">
                  <c:v>52893</c:v>
                </c:pt>
                <c:pt idx="52894">
                  <c:v>52894</c:v>
                </c:pt>
                <c:pt idx="52895">
                  <c:v>52895</c:v>
                </c:pt>
                <c:pt idx="52896">
                  <c:v>52896</c:v>
                </c:pt>
                <c:pt idx="52897">
                  <c:v>52897</c:v>
                </c:pt>
                <c:pt idx="52898">
                  <c:v>52898</c:v>
                </c:pt>
                <c:pt idx="52899">
                  <c:v>52899</c:v>
                </c:pt>
                <c:pt idx="52900">
                  <c:v>52900</c:v>
                </c:pt>
                <c:pt idx="52901">
                  <c:v>52901</c:v>
                </c:pt>
                <c:pt idx="52902">
                  <c:v>52902</c:v>
                </c:pt>
                <c:pt idx="52903">
                  <c:v>52903</c:v>
                </c:pt>
                <c:pt idx="52904">
                  <c:v>52904</c:v>
                </c:pt>
                <c:pt idx="52905">
                  <c:v>52905</c:v>
                </c:pt>
                <c:pt idx="52906">
                  <c:v>52906</c:v>
                </c:pt>
                <c:pt idx="52907">
                  <c:v>52907</c:v>
                </c:pt>
                <c:pt idx="52908">
                  <c:v>52908</c:v>
                </c:pt>
                <c:pt idx="52909">
                  <c:v>52909</c:v>
                </c:pt>
                <c:pt idx="52910">
                  <c:v>52910</c:v>
                </c:pt>
                <c:pt idx="52911">
                  <c:v>52911</c:v>
                </c:pt>
                <c:pt idx="52912">
                  <c:v>52912</c:v>
                </c:pt>
                <c:pt idx="52913">
                  <c:v>52913</c:v>
                </c:pt>
                <c:pt idx="52914">
                  <c:v>52914</c:v>
                </c:pt>
                <c:pt idx="52915">
                  <c:v>52915</c:v>
                </c:pt>
                <c:pt idx="52916">
                  <c:v>52916</c:v>
                </c:pt>
                <c:pt idx="52917">
                  <c:v>52917</c:v>
                </c:pt>
                <c:pt idx="52918">
                  <c:v>52918</c:v>
                </c:pt>
                <c:pt idx="52919">
                  <c:v>52919</c:v>
                </c:pt>
                <c:pt idx="52920">
                  <c:v>52920</c:v>
                </c:pt>
                <c:pt idx="52921">
                  <c:v>52921</c:v>
                </c:pt>
                <c:pt idx="52922">
                  <c:v>52922</c:v>
                </c:pt>
                <c:pt idx="52923">
                  <c:v>52923</c:v>
                </c:pt>
                <c:pt idx="52924">
                  <c:v>52924</c:v>
                </c:pt>
                <c:pt idx="52925">
                  <c:v>52925</c:v>
                </c:pt>
                <c:pt idx="52926">
                  <c:v>52926</c:v>
                </c:pt>
                <c:pt idx="52927">
                  <c:v>52927</c:v>
                </c:pt>
                <c:pt idx="52928">
                  <c:v>52928</c:v>
                </c:pt>
                <c:pt idx="52929">
                  <c:v>52929</c:v>
                </c:pt>
                <c:pt idx="52930">
                  <c:v>52930</c:v>
                </c:pt>
                <c:pt idx="52931">
                  <c:v>52931</c:v>
                </c:pt>
                <c:pt idx="52932">
                  <c:v>52932</c:v>
                </c:pt>
                <c:pt idx="52933">
                  <c:v>52933</c:v>
                </c:pt>
                <c:pt idx="52934">
                  <c:v>52934</c:v>
                </c:pt>
                <c:pt idx="52935">
                  <c:v>52935</c:v>
                </c:pt>
                <c:pt idx="52936">
                  <c:v>52936</c:v>
                </c:pt>
                <c:pt idx="52937">
                  <c:v>52937</c:v>
                </c:pt>
                <c:pt idx="52938">
                  <c:v>52938</c:v>
                </c:pt>
                <c:pt idx="52939">
                  <c:v>52939</c:v>
                </c:pt>
                <c:pt idx="52940">
                  <c:v>52940</c:v>
                </c:pt>
                <c:pt idx="52941">
                  <c:v>52941</c:v>
                </c:pt>
                <c:pt idx="52942">
                  <c:v>52942</c:v>
                </c:pt>
                <c:pt idx="52943">
                  <c:v>52943</c:v>
                </c:pt>
                <c:pt idx="52944">
                  <c:v>52944</c:v>
                </c:pt>
                <c:pt idx="52945">
                  <c:v>52945</c:v>
                </c:pt>
                <c:pt idx="52946">
                  <c:v>52946</c:v>
                </c:pt>
                <c:pt idx="52947">
                  <c:v>52947</c:v>
                </c:pt>
                <c:pt idx="52948">
                  <c:v>52948</c:v>
                </c:pt>
                <c:pt idx="52949">
                  <c:v>52949</c:v>
                </c:pt>
                <c:pt idx="52950">
                  <c:v>52950</c:v>
                </c:pt>
                <c:pt idx="52951">
                  <c:v>52951</c:v>
                </c:pt>
                <c:pt idx="52952">
                  <c:v>52952</c:v>
                </c:pt>
                <c:pt idx="52953">
                  <c:v>52953</c:v>
                </c:pt>
                <c:pt idx="52954">
                  <c:v>52954</c:v>
                </c:pt>
                <c:pt idx="52955">
                  <c:v>52955</c:v>
                </c:pt>
                <c:pt idx="52956">
                  <c:v>52956</c:v>
                </c:pt>
                <c:pt idx="52957">
                  <c:v>52957</c:v>
                </c:pt>
                <c:pt idx="52958">
                  <c:v>52958</c:v>
                </c:pt>
                <c:pt idx="52959">
                  <c:v>52959</c:v>
                </c:pt>
                <c:pt idx="52960">
                  <c:v>52960</c:v>
                </c:pt>
                <c:pt idx="52961">
                  <c:v>52961</c:v>
                </c:pt>
                <c:pt idx="52962">
                  <c:v>52962</c:v>
                </c:pt>
                <c:pt idx="52963">
                  <c:v>52963</c:v>
                </c:pt>
                <c:pt idx="52964">
                  <c:v>52964</c:v>
                </c:pt>
                <c:pt idx="52965">
                  <c:v>52965</c:v>
                </c:pt>
                <c:pt idx="52966">
                  <c:v>52966</c:v>
                </c:pt>
                <c:pt idx="52967">
                  <c:v>52967</c:v>
                </c:pt>
                <c:pt idx="52968">
                  <c:v>52968</c:v>
                </c:pt>
                <c:pt idx="52969">
                  <c:v>52969</c:v>
                </c:pt>
                <c:pt idx="52970">
                  <c:v>52970</c:v>
                </c:pt>
                <c:pt idx="52971">
                  <c:v>52971</c:v>
                </c:pt>
                <c:pt idx="52972">
                  <c:v>52972</c:v>
                </c:pt>
                <c:pt idx="52973">
                  <c:v>52973</c:v>
                </c:pt>
                <c:pt idx="52974">
                  <c:v>52974</c:v>
                </c:pt>
                <c:pt idx="52975">
                  <c:v>52975</c:v>
                </c:pt>
                <c:pt idx="52976">
                  <c:v>52976</c:v>
                </c:pt>
                <c:pt idx="52977">
                  <c:v>52977</c:v>
                </c:pt>
                <c:pt idx="52978">
                  <c:v>52978</c:v>
                </c:pt>
                <c:pt idx="52979">
                  <c:v>52979</c:v>
                </c:pt>
                <c:pt idx="52980">
                  <c:v>52980</c:v>
                </c:pt>
                <c:pt idx="52981">
                  <c:v>52981</c:v>
                </c:pt>
                <c:pt idx="52982">
                  <c:v>52982</c:v>
                </c:pt>
                <c:pt idx="52983">
                  <c:v>52983</c:v>
                </c:pt>
                <c:pt idx="52984">
                  <c:v>52984</c:v>
                </c:pt>
                <c:pt idx="52985">
                  <c:v>52985</c:v>
                </c:pt>
                <c:pt idx="52986">
                  <c:v>52986</c:v>
                </c:pt>
                <c:pt idx="52987">
                  <c:v>52987</c:v>
                </c:pt>
                <c:pt idx="52988">
                  <c:v>52988</c:v>
                </c:pt>
                <c:pt idx="52989">
                  <c:v>52989</c:v>
                </c:pt>
                <c:pt idx="52990">
                  <c:v>52990</c:v>
                </c:pt>
                <c:pt idx="52991">
                  <c:v>52991</c:v>
                </c:pt>
                <c:pt idx="52992">
                  <c:v>52992</c:v>
                </c:pt>
                <c:pt idx="52993">
                  <c:v>52993</c:v>
                </c:pt>
                <c:pt idx="52994">
                  <c:v>52994</c:v>
                </c:pt>
                <c:pt idx="52995">
                  <c:v>52995</c:v>
                </c:pt>
                <c:pt idx="52996">
                  <c:v>52996</c:v>
                </c:pt>
                <c:pt idx="52997">
                  <c:v>52997</c:v>
                </c:pt>
                <c:pt idx="52998">
                  <c:v>52998</c:v>
                </c:pt>
                <c:pt idx="52999">
                  <c:v>52999</c:v>
                </c:pt>
                <c:pt idx="53000">
                  <c:v>53000</c:v>
                </c:pt>
                <c:pt idx="53001">
                  <c:v>53001</c:v>
                </c:pt>
                <c:pt idx="53002">
                  <c:v>53002</c:v>
                </c:pt>
                <c:pt idx="53003">
                  <c:v>53003</c:v>
                </c:pt>
                <c:pt idx="53004">
                  <c:v>53004</c:v>
                </c:pt>
                <c:pt idx="53005">
                  <c:v>53005</c:v>
                </c:pt>
                <c:pt idx="53006">
                  <c:v>53006</c:v>
                </c:pt>
                <c:pt idx="53007">
                  <c:v>53007</c:v>
                </c:pt>
                <c:pt idx="53008">
                  <c:v>53008</c:v>
                </c:pt>
                <c:pt idx="53009">
                  <c:v>53009</c:v>
                </c:pt>
                <c:pt idx="53010">
                  <c:v>53010</c:v>
                </c:pt>
                <c:pt idx="53011">
                  <c:v>53011</c:v>
                </c:pt>
                <c:pt idx="53012">
                  <c:v>53012</c:v>
                </c:pt>
                <c:pt idx="53013">
                  <c:v>53013</c:v>
                </c:pt>
                <c:pt idx="53014">
                  <c:v>53014</c:v>
                </c:pt>
                <c:pt idx="53015">
                  <c:v>53015</c:v>
                </c:pt>
                <c:pt idx="53016">
                  <c:v>53016</c:v>
                </c:pt>
                <c:pt idx="53017">
                  <c:v>53017</c:v>
                </c:pt>
                <c:pt idx="53018">
                  <c:v>53018</c:v>
                </c:pt>
                <c:pt idx="53019">
                  <c:v>53019</c:v>
                </c:pt>
                <c:pt idx="53020">
                  <c:v>53020</c:v>
                </c:pt>
                <c:pt idx="53021">
                  <c:v>53021</c:v>
                </c:pt>
                <c:pt idx="53022">
                  <c:v>53022</c:v>
                </c:pt>
                <c:pt idx="53023">
                  <c:v>53023</c:v>
                </c:pt>
                <c:pt idx="53024">
                  <c:v>53024</c:v>
                </c:pt>
                <c:pt idx="53025">
                  <c:v>53025</c:v>
                </c:pt>
                <c:pt idx="53026">
                  <c:v>53026</c:v>
                </c:pt>
                <c:pt idx="53027">
                  <c:v>53027</c:v>
                </c:pt>
                <c:pt idx="53028">
                  <c:v>53028</c:v>
                </c:pt>
                <c:pt idx="53029">
                  <c:v>53029</c:v>
                </c:pt>
                <c:pt idx="53030">
                  <c:v>53030</c:v>
                </c:pt>
                <c:pt idx="53031">
                  <c:v>53031</c:v>
                </c:pt>
                <c:pt idx="53032">
                  <c:v>53032</c:v>
                </c:pt>
                <c:pt idx="53033">
                  <c:v>53033</c:v>
                </c:pt>
                <c:pt idx="53034">
                  <c:v>53034</c:v>
                </c:pt>
                <c:pt idx="53035">
                  <c:v>53035</c:v>
                </c:pt>
                <c:pt idx="53036">
                  <c:v>53036</c:v>
                </c:pt>
                <c:pt idx="53037">
                  <c:v>53037</c:v>
                </c:pt>
                <c:pt idx="53038">
                  <c:v>53038</c:v>
                </c:pt>
                <c:pt idx="53039">
                  <c:v>53039</c:v>
                </c:pt>
                <c:pt idx="53040">
                  <c:v>53040</c:v>
                </c:pt>
                <c:pt idx="53041">
                  <c:v>53041</c:v>
                </c:pt>
                <c:pt idx="53042">
                  <c:v>53042</c:v>
                </c:pt>
                <c:pt idx="53043">
                  <c:v>53043</c:v>
                </c:pt>
                <c:pt idx="53044">
                  <c:v>53044</c:v>
                </c:pt>
                <c:pt idx="53045">
                  <c:v>53045</c:v>
                </c:pt>
                <c:pt idx="53046">
                  <c:v>53046</c:v>
                </c:pt>
                <c:pt idx="53047">
                  <c:v>53047</c:v>
                </c:pt>
                <c:pt idx="53048">
                  <c:v>53048</c:v>
                </c:pt>
                <c:pt idx="53049">
                  <c:v>53049</c:v>
                </c:pt>
                <c:pt idx="53050">
                  <c:v>53050</c:v>
                </c:pt>
                <c:pt idx="53051">
                  <c:v>53051</c:v>
                </c:pt>
                <c:pt idx="53052">
                  <c:v>53052</c:v>
                </c:pt>
                <c:pt idx="53053">
                  <c:v>53053</c:v>
                </c:pt>
                <c:pt idx="53054">
                  <c:v>53054</c:v>
                </c:pt>
                <c:pt idx="53055">
                  <c:v>53055</c:v>
                </c:pt>
                <c:pt idx="53056">
                  <c:v>53056</c:v>
                </c:pt>
                <c:pt idx="53057">
                  <c:v>53057</c:v>
                </c:pt>
                <c:pt idx="53058">
                  <c:v>53058</c:v>
                </c:pt>
                <c:pt idx="53059">
                  <c:v>53059</c:v>
                </c:pt>
                <c:pt idx="53060">
                  <c:v>53060</c:v>
                </c:pt>
                <c:pt idx="53061">
                  <c:v>53061</c:v>
                </c:pt>
                <c:pt idx="53062">
                  <c:v>53062</c:v>
                </c:pt>
                <c:pt idx="53063">
                  <c:v>53063</c:v>
                </c:pt>
                <c:pt idx="53064">
                  <c:v>53064</c:v>
                </c:pt>
                <c:pt idx="53065">
                  <c:v>53065</c:v>
                </c:pt>
                <c:pt idx="53066">
                  <c:v>53066</c:v>
                </c:pt>
                <c:pt idx="53067">
                  <c:v>53067</c:v>
                </c:pt>
                <c:pt idx="53068">
                  <c:v>53068</c:v>
                </c:pt>
                <c:pt idx="53069">
                  <c:v>53069</c:v>
                </c:pt>
                <c:pt idx="53070">
                  <c:v>53070</c:v>
                </c:pt>
                <c:pt idx="53071">
                  <c:v>53071</c:v>
                </c:pt>
                <c:pt idx="53072">
                  <c:v>53072</c:v>
                </c:pt>
                <c:pt idx="53073">
                  <c:v>53073</c:v>
                </c:pt>
                <c:pt idx="53074">
                  <c:v>53074</c:v>
                </c:pt>
                <c:pt idx="53075">
                  <c:v>53075</c:v>
                </c:pt>
                <c:pt idx="53076">
                  <c:v>53076</c:v>
                </c:pt>
                <c:pt idx="53077">
                  <c:v>53077</c:v>
                </c:pt>
                <c:pt idx="53078">
                  <c:v>53078</c:v>
                </c:pt>
                <c:pt idx="53079">
                  <c:v>53079</c:v>
                </c:pt>
                <c:pt idx="53080">
                  <c:v>53080</c:v>
                </c:pt>
                <c:pt idx="53081">
                  <c:v>53081</c:v>
                </c:pt>
                <c:pt idx="53082">
                  <c:v>53082</c:v>
                </c:pt>
                <c:pt idx="53083">
                  <c:v>53083</c:v>
                </c:pt>
                <c:pt idx="53084">
                  <c:v>53084</c:v>
                </c:pt>
                <c:pt idx="53085">
                  <c:v>53085</c:v>
                </c:pt>
                <c:pt idx="53086">
                  <c:v>53086</c:v>
                </c:pt>
                <c:pt idx="53087">
                  <c:v>53087</c:v>
                </c:pt>
                <c:pt idx="53088">
                  <c:v>53088</c:v>
                </c:pt>
                <c:pt idx="53089">
                  <c:v>53089</c:v>
                </c:pt>
                <c:pt idx="53090">
                  <c:v>53090</c:v>
                </c:pt>
                <c:pt idx="53091">
                  <c:v>53091</c:v>
                </c:pt>
                <c:pt idx="53092">
                  <c:v>53092</c:v>
                </c:pt>
                <c:pt idx="53093">
                  <c:v>53093</c:v>
                </c:pt>
                <c:pt idx="53094">
                  <c:v>53094</c:v>
                </c:pt>
                <c:pt idx="53095">
                  <c:v>53095</c:v>
                </c:pt>
                <c:pt idx="53096">
                  <c:v>53096</c:v>
                </c:pt>
                <c:pt idx="53097">
                  <c:v>53097</c:v>
                </c:pt>
                <c:pt idx="53098">
                  <c:v>53098</c:v>
                </c:pt>
                <c:pt idx="53099">
                  <c:v>53099</c:v>
                </c:pt>
                <c:pt idx="53100">
                  <c:v>53100</c:v>
                </c:pt>
                <c:pt idx="53101">
                  <c:v>53101</c:v>
                </c:pt>
                <c:pt idx="53102">
                  <c:v>53102</c:v>
                </c:pt>
                <c:pt idx="53103">
                  <c:v>53103</c:v>
                </c:pt>
                <c:pt idx="53104">
                  <c:v>53104</c:v>
                </c:pt>
                <c:pt idx="53105">
                  <c:v>53105</c:v>
                </c:pt>
                <c:pt idx="53106">
                  <c:v>53106</c:v>
                </c:pt>
                <c:pt idx="53107">
                  <c:v>53107</c:v>
                </c:pt>
                <c:pt idx="53108">
                  <c:v>53108</c:v>
                </c:pt>
                <c:pt idx="53109">
                  <c:v>53109</c:v>
                </c:pt>
                <c:pt idx="53110">
                  <c:v>53110</c:v>
                </c:pt>
                <c:pt idx="53111">
                  <c:v>53111</c:v>
                </c:pt>
                <c:pt idx="53112">
                  <c:v>53112</c:v>
                </c:pt>
                <c:pt idx="53113">
                  <c:v>53113</c:v>
                </c:pt>
                <c:pt idx="53114">
                  <c:v>53114</c:v>
                </c:pt>
                <c:pt idx="53115">
                  <c:v>53115</c:v>
                </c:pt>
                <c:pt idx="53116">
                  <c:v>53116</c:v>
                </c:pt>
                <c:pt idx="53117">
                  <c:v>53117</c:v>
                </c:pt>
                <c:pt idx="53118">
                  <c:v>53118</c:v>
                </c:pt>
                <c:pt idx="53119">
                  <c:v>53119</c:v>
                </c:pt>
                <c:pt idx="53120">
                  <c:v>53120</c:v>
                </c:pt>
                <c:pt idx="53121">
                  <c:v>53121</c:v>
                </c:pt>
                <c:pt idx="53122">
                  <c:v>53122</c:v>
                </c:pt>
                <c:pt idx="53123">
                  <c:v>53123</c:v>
                </c:pt>
                <c:pt idx="53124">
                  <c:v>53124</c:v>
                </c:pt>
                <c:pt idx="53125">
                  <c:v>53125</c:v>
                </c:pt>
                <c:pt idx="53126">
                  <c:v>53126</c:v>
                </c:pt>
                <c:pt idx="53127">
                  <c:v>53127</c:v>
                </c:pt>
                <c:pt idx="53128">
                  <c:v>53128</c:v>
                </c:pt>
                <c:pt idx="53129">
                  <c:v>53129</c:v>
                </c:pt>
                <c:pt idx="53130">
                  <c:v>53130</c:v>
                </c:pt>
                <c:pt idx="53131">
                  <c:v>53131</c:v>
                </c:pt>
                <c:pt idx="53132">
                  <c:v>53132</c:v>
                </c:pt>
                <c:pt idx="53133">
                  <c:v>53133</c:v>
                </c:pt>
                <c:pt idx="53134">
                  <c:v>53134</c:v>
                </c:pt>
                <c:pt idx="53135">
                  <c:v>53135</c:v>
                </c:pt>
                <c:pt idx="53136">
                  <c:v>53136</c:v>
                </c:pt>
                <c:pt idx="53137">
                  <c:v>53137</c:v>
                </c:pt>
                <c:pt idx="53138">
                  <c:v>53138</c:v>
                </c:pt>
                <c:pt idx="53139">
                  <c:v>53139</c:v>
                </c:pt>
                <c:pt idx="53140">
                  <c:v>53140</c:v>
                </c:pt>
                <c:pt idx="53141">
                  <c:v>53141</c:v>
                </c:pt>
                <c:pt idx="53142">
                  <c:v>53142</c:v>
                </c:pt>
                <c:pt idx="53143">
                  <c:v>53143</c:v>
                </c:pt>
                <c:pt idx="53144">
                  <c:v>53144</c:v>
                </c:pt>
                <c:pt idx="53145">
                  <c:v>53145</c:v>
                </c:pt>
                <c:pt idx="53146">
                  <c:v>53146</c:v>
                </c:pt>
                <c:pt idx="53147">
                  <c:v>53147</c:v>
                </c:pt>
                <c:pt idx="53148">
                  <c:v>53148</c:v>
                </c:pt>
                <c:pt idx="53149">
                  <c:v>53149</c:v>
                </c:pt>
                <c:pt idx="53150">
                  <c:v>53150</c:v>
                </c:pt>
                <c:pt idx="53151">
                  <c:v>53151</c:v>
                </c:pt>
                <c:pt idx="53152">
                  <c:v>53152</c:v>
                </c:pt>
                <c:pt idx="53153">
                  <c:v>53153</c:v>
                </c:pt>
                <c:pt idx="53154">
                  <c:v>53154</c:v>
                </c:pt>
                <c:pt idx="53155">
                  <c:v>53155</c:v>
                </c:pt>
                <c:pt idx="53156">
                  <c:v>53156</c:v>
                </c:pt>
                <c:pt idx="53157">
                  <c:v>53157</c:v>
                </c:pt>
                <c:pt idx="53158">
                  <c:v>53158</c:v>
                </c:pt>
                <c:pt idx="53159">
                  <c:v>53159</c:v>
                </c:pt>
                <c:pt idx="53160">
                  <c:v>53160</c:v>
                </c:pt>
                <c:pt idx="53161">
                  <c:v>53161</c:v>
                </c:pt>
                <c:pt idx="53162">
                  <c:v>53162</c:v>
                </c:pt>
                <c:pt idx="53163">
                  <c:v>53163</c:v>
                </c:pt>
                <c:pt idx="53164">
                  <c:v>53164</c:v>
                </c:pt>
                <c:pt idx="53165">
                  <c:v>53165</c:v>
                </c:pt>
                <c:pt idx="53166">
                  <c:v>53166</c:v>
                </c:pt>
                <c:pt idx="53167">
                  <c:v>53167</c:v>
                </c:pt>
                <c:pt idx="53168">
                  <c:v>53168</c:v>
                </c:pt>
                <c:pt idx="53169">
                  <c:v>53169</c:v>
                </c:pt>
                <c:pt idx="53170">
                  <c:v>53170</c:v>
                </c:pt>
                <c:pt idx="53171">
                  <c:v>53171</c:v>
                </c:pt>
                <c:pt idx="53172">
                  <c:v>53172</c:v>
                </c:pt>
                <c:pt idx="53173">
                  <c:v>53173</c:v>
                </c:pt>
                <c:pt idx="53174">
                  <c:v>53174</c:v>
                </c:pt>
                <c:pt idx="53175">
                  <c:v>53175</c:v>
                </c:pt>
                <c:pt idx="53176">
                  <c:v>53176</c:v>
                </c:pt>
                <c:pt idx="53177">
                  <c:v>53177</c:v>
                </c:pt>
                <c:pt idx="53178">
                  <c:v>53178</c:v>
                </c:pt>
                <c:pt idx="53179">
                  <c:v>53179</c:v>
                </c:pt>
                <c:pt idx="53180">
                  <c:v>53180</c:v>
                </c:pt>
                <c:pt idx="53181">
                  <c:v>53181</c:v>
                </c:pt>
                <c:pt idx="53182">
                  <c:v>53182</c:v>
                </c:pt>
                <c:pt idx="53183">
                  <c:v>53183</c:v>
                </c:pt>
                <c:pt idx="53184">
                  <c:v>53184</c:v>
                </c:pt>
                <c:pt idx="53185">
                  <c:v>53185</c:v>
                </c:pt>
                <c:pt idx="53186">
                  <c:v>53186</c:v>
                </c:pt>
                <c:pt idx="53187">
                  <c:v>53187</c:v>
                </c:pt>
                <c:pt idx="53188">
                  <c:v>53188</c:v>
                </c:pt>
                <c:pt idx="53189">
                  <c:v>53189</c:v>
                </c:pt>
                <c:pt idx="53190">
                  <c:v>53190</c:v>
                </c:pt>
                <c:pt idx="53191">
                  <c:v>53191</c:v>
                </c:pt>
                <c:pt idx="53192">
                  <c:v>53192</c:v>
                </c:pt>
                <c:pt idx="53193">
                  <c:v>53193</c:v>
                </c:pt>
                <c:pt idx="53194">
                  <c:v>53194</c:v>
                </c:pt>
                <c:pt idx="53195">
                  <c:v>53195</c:v>
                </c:pt>
                <c:pt idx="53196">
                  <c:v>53196</c:v>
                </c:pt>
                <c:pt idx="53197">
                  <c:v>53197</c:v>
                </c:pt>
                <c:pt idx="53198">
                  <c:v>53198</c:v>
                </c:pt>
                <c:pt idx="53199">
                  <c:v>53199</c:v>
                </c:pt>
                <c:pt idx="53200">
                  <c:v>53200</c:v>
                </c:pt>
                <c:pt idx="53201">
                  <c:v>53201</c:v>
                </c:pt>
                <c:pt idx="53202">
                  <c:v>53202</c:v>
                </c:pt>
                <c:pt idx="53203">
                  <c:v>53203</c:v>
                </c:pt>
                <c:pt idx="53204">
                  <c:v>53204</c:v>
                </c:pt>
                <c:pt idx="53205">
                  <c:v>53205</c:v>
                </c:pt>
                <c:pt idx="53206">
                  <c:v>53206</c:v>
                </c:pt>
                <c:pt idx="53207">
                  <c:v>53207</c:v>
                </c:pt>
                <c:pt idx="53208">
                  <c:v>53208</c:v>
                </c:pt>
                <c:pt idx="53209">
                  <c:v>53209</c:v>
                </c:pt>
                <c:pt idx="53210">
                  <c:v>53210</c:v>
                </c:pt>
                <c:pt idx="53211">
                  <c:v>53211</c:v>
                </c:pt>
                <c:pt idx="53212">
                  <c:v>53212</c:v>
                </c:pt>
                <c:pt idx="53213">
                  <c:v>53213</c:v>
                </c:pt>
                <c:pt idx="53214">
                  <c:v>53214</c:v>
                </c:pt>
                <c:pt idx="53215">
                  <c:v>53215</c:v>
                </c:pt>
                <c:pt idx="53216">
                  <c:v>53216</c:v>
                </c:pt>
                <c:pt idx="53217">
                  <c:v>53217</c:v>
                </c:pt>
                <c:pt idx="53218">
                  <c:v>53218</c:v>
                </c:pt>
                <c:pt idx="53219">
                  <c:v>53219</c:v>
                </c:pt>
                <c:pt idx="53220">
                  <c:v>53220</c:v>
                </c:pt>
                <c:pt idx="53221">
                  <c:v>53221</c:v>
                </c:pt>
                <c:pt idx="53222">
                  <c:v>53222</c:v>
                </c:pt>
                <c:pt idx="53223">
                  <c:v>53223</c:v>
                </c:pt>
                <c:pt idx="53224">
                  <c:v>53224</c:v>
                </c:pt>
                <c:pt idx="53225">
                  <c:v>53225</c:v>
                </c:pt>
                <c:pt idx="53226">
                  <c:v>53226</c:v>
                </c:pt>
                <c:pt idx="53227">
                  <c:v>53227</c:v>
                </c:pt>
                <c:pt idx="53228">
                  <c:v>53228</c:v>
                </c:pt>
                <c:pt idx="53229">
                  <c:v>53229</c:v>
                </c:pt>
                <c:pt idx="53230">
                  <c:v>53230</c:v>
                </c:pt>
                <c:pt idx="53231">
                  <c:v>53231</c:v>
                </c:pt>
                <c:pt idx="53232">
                  <c:v>53232</c:v>
                </c:pt>
                <c:pt idx="53233">
                  <c:v>53233</c:v>
                </c:pt>
                <c:pt idx="53234">
                  <c:v>53234</c:v>
                </c:pt>
                <c:pt idx="53235">
                  <c:v>53235</c:v>
                </c:pt>
                <c:pt idx="53236">
                  <c:v>53236</c:v>
                </c:pt>
                <c:pt idx="53237">
                  <c:v>53237</c:v>
                </c:pt>
                <c:pt idx="53238">
                  <c:v>53238</c:v>
                </c:pt>
                <c:pt idx="53239">
                  <c:v>53239</c:v>
                </c:pt>
                <c:pt idx="53240">
                  <c:v>53240</c:v>
                </c:pt>
                <c:pt idx="53241">
                  <c:v>53241</c:v>
                </c:pt>
                <c:pt idx="53242">
                  <c:v>53242</c:v>
                </c:pt>
                <c:pt idx="53243">
                  <c:v>53243</c:v>
                </c:pt>
                <c:pt idx="53244">
                  <c:v>53244</c:v>
                </c:pt>
                <c:pt idx="53245">
                  <c:v>53245</c:v>
                </c:pt>
                <c:pt idx="53246">
                  <c:v>53246</c:v>
                </c:pt>
                <c:pt idx="53247">
                  <c:v>53247</c:v>
                </c:pt>
                <c:pt idx="53248">
                  <c:v>53248</c:v>
                </c:pt>
                <c:pt idx="53249">
                  <c:v>53249</c:v>
                </c:pt>
                <c:pt idx="53250">
                  <c:v>53250</c:v>
                </c:pt>
                <c:pt idx="53251">
                  <c:v>53251</c:v>
                </c:pt>
                <c:pt idx="53252">
                  <c:v>53252</c:v>
                </c:pt>
                <c:pt idx="53253">
                  <c:v>53253</c:v>
                </c:pt>
                <c:pt idx="53254">
                  <c:v>53254</c:v>
                </c:pt>
                <c:pt idx="53255">
                  <c:v>53255</c:v>
                </c:pt>
                <c:pt idx="53256">
                  <c:v>53256</c:v>
                </c:pt>
                <c:pt idx="53257">
                  <c:v>53257</c:v>
                </c:pt>
                <c:pt idx="53258">
                  <c:v>53258</c:v>
                </c:pt>
                <c:pt idx="53259">
                  <c:v>53259</c:v>
                </c:pt>
                <c:pt idx="53260">
                  <c:v>53260</c:v>
                </c:pt>
                <c:pt idx="53261">
                  <c:v>53261</c:v>
                </c:pt>
                <c:pt idx="53262">
                  <c:v>53262</c:v>
                </c:pt>
                <c:pt idx="53263">
                  <c:v>53263</c:v>
                </c:pt>
                <c:pt idx="53264">
                  <c:v>53264</c:v>
                </c:pt>
                <c:pt idx="53265">
                  <c:v>53265</c:v>
                </c:pt>
                <c:pt idx="53266">
                  <c:v>53266</c:v>
                </c:pt>
                <c:pt idx="53267">
                  <c:v>53267</c:v>
                </c:pt>
                <c:pt idx="53268">
                  <c:v>53268</c:v>
                </c:pt>
                <c:pt idx="53269">
                  <c:v>53269</c:v>
                </c:pt>
                <c:pt idx="53270">
                  <c:v>53270</c:v>
                </c:pt>
                <c:pt idx="53271">
                  <c:v>53271</c:v>
                </c:pt>
                <c:pt idx="53272">
                  <c:v>53272</c:v>
                </c:pt>
                <c:pt idx="53273">
                  <c:v>53273</c:v>
                </c:pt>
                <c:pt idx="53274">
                  <c:v>53274</c:v>
                </c:pt>
                <c:pt idx="53275">
                  <c:v>53275</c:v>
                </c:pt>
                <c:pt idx="53276">
                  <c:v>53276</c:v>
                </c:pt>
                <c:pt idx="53277">
                  <c:v>53277</c:v>
                </c:pt>
                <c:pt idx="53278">
                  <c:v>53278</c:v>
                </c:pt>
                <c:pt idx="53279">
                  <c:v>53279</c:v>
                </c:pt>
                <c:pt idx="53280">
                  <c:v>53280</c:v>
                </c:pt>
                <c:pt idx="53281">
                  <c:v>53281</c:v>
                </c:pt>
                <c:pt idx="53282">
                  <c:v>53282</c:v>
                </c:pt>
                <c:pt idx="53283">
                  <c:v>53283</c:v>
                </c:pt>
                <c:pt idx="53284">
                  <c:v>53284</c:v>
                </c:pt>
                <c:pt idx="53285">
                  <c:v>53285</c:v>
                </c:pt>
                <c:pt idx="53286">
                  <c:v>53286</c:v>
                </c:pt>
                <c:pt idx="53287">
                  <c:v>53287</c:v>
                </c:pt>
                <c:pt idx="53288">
                  <c:v>53288</c:v>
                </c:pt>
                <c:pt idx="53289">
                  <c:v>53289</c:v>
                </c:pt>
                <c:pt idx="53290">
                  <c:v>53290</c:v>
                </c:pt>
                <c:pt idx="53291">
                  <c:v>53291</c:v>
                </c:pt>
                <c:pt idx="53292">
                  <c:v>53292</c:v>
                </c:pt>
                <c:pt idx="53293">
                  <c:v>53293</c:v>
                </c:pt>
                <c:pt idx="53294">
                  <c:v>53294</c:v>
                </c:pt>
                <c:pt idx="53295">
                  <c:v>53295</c:v>
                </c:pt>
                <c:pt idx="53296">
                  <c:v>53296</c:v>
                </c:pt>
                <c:pt idx="53297">
                  <c:v>53297</c:v>
                </c:pt>
                <c:pt idx="53298">
                  <c:v>53298</c:v>
                </c:pt>
                <c:pt idx="53299">
                  <c:v>53299</c:v>
                </c:pt>
                <c:pt idx="53300">
                  <c:v>53300</c:v>
                </c:pt>
                <c:pt idx="53301">
                  <c:v>53301</c:v>
                </c:pt>
                <c:pt idx="53302">
                  <c:v>53302</c:v>
                </c:pt>
                <c:pt idx="53303">
                  <c:v>53303</c:v>
                </c:pt>
                <c:pt idx="53304">
                  <c:v>53304</c:v>
                </c:pt>
                <c:pt idx="53305">
                  <c:v>53305</c:v>
                </c:pt>
                <c:pt idx="53306">
                  <c:v>53306</c:v>
                </c:pt>
                <c:pt idx="53307">
                  <c:v>53307</c:v>
                </c:pt>
                <c:pt idx="53308">
                  <c:v>53308</c:v>
                </c:pt>
                <c:pt idx="53309">
                  <c:v>53309</c:v>
                </c:pt>
                <c:pt idx="53310">
                  <c:v>53310</c:v>
                </c:pt>
                <c:pt idx="53311">
                  <c:v>53311</c:v>
                </c:pt>
                <c:pt idx="53312">
                  <c:v>53312</c:v>
                </c:pt>
                <c:pt idx="53313">
                  <c:v>53313</c:v>
                </c:pt>
                <c:pt idx="53314">
                  <c:v>53314</c:v>
                </c:pt>
                <c:pt idx="53315">
                  <c:v>53315</c:v>
                </c:pt>
                <c:pt idx="53316">
                  <c:v>53316</c:v>
                </c:pt>
                <c:pt idx="53317">
                  <c:v>53317</c:v>
                </c:pt>
                <c:pt idx="53318">
                  <c:v>53318</c:v>
                </c:pt>
                <c:pt idx="53319">
                  <c:v>53319</c:v>
                </c:pt>
                <c:pt idx="53320">
                  <c:v>53320</c:v>
                </c:pt>
                <c:pt idx="53321">
                  <c:v>53321</c:v>
                </c:pt>
                <c:pt idx="53322">
                  <c:v>53322</c:v>
                </c:pt>
                <c:pt idx="53323">
                  <c:v>53323</c:v>
                </c:pt>
                <c:pt idx="53324">
                  <c:v>53324</c:v>
                </c:pt>
                <c:pt idx="53325">
                  <c:v>53325</c:v>
                </c:pt>
                <c:pt idx="53326">
                  <c:v>53326</c:v>
                </c:pt>
                <c:pt idx="53327">
                  <c:v>53327</c:v>
                </c:pt>
                <c:pt idx="53328">
                  <c:v>53328</c:v>
                </c:pt>
                <c:pt idx="53329">
                  <c:v>53329</c:v>
                </c:pt>
                <c:pt idx="53330">
                  <c:v>53330</c:v>
                </c:pt>
                <c:pt idx="53331">
                  <c:v>53331</c:v>
                </c:pt>
                <c:pt idx="53332">
                  <c:v>53332</c:v>
                </c:pt>
                <c:pt idx="53333">
                  <c:v>53333</c:v>
                </c:pt>
                <c:pt idx="53334">
                  <c:v>53334</c:v>
                </c:pt>
                <c:pt idx="53335">
                  <c:v>53335</c:v>
                </c:pt>
                <c:pt idx="53336">
                  <c:v>53336</c:v>
                </c:pt>
                <c:pt idx="53337">
                  <c:v>53337</c:v>
                </c:pt>
                <c:pt idx="53338">
                  <c:v>53338</c:v>
                </c:pt>
                <c:pt idx="53339">
                  <c:v>53339</c:v>
                </c:pt>
                <c:pt idx="53340">
                  <c:v>53340</c:v>
                </c:pt>
                <c:pt idx="53341">
                  <c:v>53341</c:v>
                </c:pt>
                <c:pt idx="53342">
                  <c:v>53342</c:v>
                </c:pt>
                <c:pt idx="53343">
                  <c:v>53343</c:v>
                </c:pt>
                <c:pt idx="53344">
                  <c:v>53344</c:v>
                </c:pt>
                <c:pt idx="53345">
                  <c:v>53345</c:v>
                </c:pt>
                <c:pt idx="53346">
                  <c:v>53346</c:v>
                </c:pt>
                <c:pt idx="53347">
                  <c:v>53347</c:v>
                </c:pt>
                <c:pt idx="53348">
                  <c:v>53348</c:v>
                </c:pt>
                <c:pt idx="53349">
                  <c:v>53349</c:v>
                </c:pt>
                <c:pt idx="53350">
                  <c:v>53350</c:v>
                </c:pt>
                <c:pt idx="53351">
                  <c:v>53351</c:v>
                </c:pt>
                <c:pt idx="53352">
                  <c:v>53352</c:v>
                </c:pt>
                <c:pt idx="53353">
                  <c:v>53353</c:v>
                </c:pt>
                <c:pt idx="53354">
                  <c:v>53354</c:v>
                </c:pt>
                <c:pt idx="53355">
                  <c:v>53355</c:v>
                </c:pt>
                <c:pt idx="53356">
                  <c:v>53356</c:v>
                </c:pt>
                <c:pt idx="53357">
                  <c:v>53357</c:v>
                </c:pt>
                <c:pt idx="53358">
                  <c:v>53358</c:v>
                </c:pt>
                <c:pt idx="53359">
                  <c:v>53359</c:v>
                </c:pt>
                <c:pt idx="53360">
                  <c:v>53360</c:v>
                </c:pt>
                <c:pt idx="53361">
                  <c:v>53361</c:v>
                </c:pt>
                <c:pt idx="53362">
                  <c:v>53362</c:v>
                </c:pt>
                <c:pt idx="53363">
                  <c:v>53363</c:v>
                </c:pt>
                <c:pt idx="53364">
                  <c:v>53364</c:v>
                </c:pt>
                <c:pt idx="53365">
                  <c:v>53365</c:v>
                </c:pt>
                <c:pt idx="53366">
                  <c:v>53366</c:v>
                </c:pt>
                <c:pt idx="53367">
                  <c:v>53367</c:v>
                </c:pt>
                <c:pt idx="53368">
                  <c:v>53368</c:v>
                </c:pt>
                <c:pt idx="53369">
                  <c:v>53369</c:v>
                </c:pt>
                <c:pt idx="53370">
                  <c:v>53370</c:v>
                </c:pt>
                <c:pt idx="53371">
                  <c:v>53371</c:v>
                </c:pt>
                <c:pt idx="53372">
                  <c:v>53372</c:v>
                </c:pt>
                <c:pt idx="53373">
                  <c:v>53373</c:v>
                </c:pt>
                <c:pt idx="53374">
                  <c:v>53374</c:v>
                </c:pt>
                <c:pt idx="53375">
                  <c:v>53375</c:v>
                </c:pt>
                <c:pt idx="53376">
                  <c:v>53376</c:v>
                </c:pt>
                <c:pt idx="53377">
                  <c:v>53377</c:v>
                </c:pt>
                <c:pt idx="53378">
                  <c:v>53378</c:v>
                </c:pt>
                <c:pt idx="53379">
                  <c:v>53379</c:v>
                </c:pt>
                <c:pt idx="53380">
                  <c:v>53380</c:v>
                </c:pt>
                <c:pt idx="53381">
                  <c:v>53381</c:v>
                </c:pt>
                <c:pt idx="53382">
                  <c:v>53382</c:v>
                </c:pt>
                <c:pt idx="53383">
                  <c:v>53383</c:v>
                </c:pt>
                <c:pt idx="53384">
                  <c:v>53384</c:v>
                </c:pt>
                <c:pt idx="53385">
                  <c:v>53385</c:v>
                </c:pt>
                <c:pt idx="53386">
                  <c:v>53386</c:v>
                </c:pt>
                <c:pt idx="53387">
                  <c:v>53387</c:v>
                </c:pt>
                <c:pt idx="53388">
                  <c:v>53388</c:v>
                </c:pt>
                <c:pt idx="53389">
                  <c:v>53389</c:v>
                </c:pt>
                <c:pt idx="53390">
                  <c:v>53390</c:v>
                </c:pt>
                <c:pt idx="53391">
                  <c:v>53391</c:v>
                </c:pt>
                <c:pt idx="53392">
                  <c:v>53392</c:v>
                </c:pt>
                <c:pt idx="53393">
                  <c:v>53393</c:v>
                </c:pt>
                <c:pt idx="53394">
                  <c:v>53394</c:v>
                </c:pt>
                <c:pt idx="53395">
                  <c:v>53395</c:v>
                </c:pt>
                <c:pt idx="53396">
                  <c:v>53396</c:v>
                </c:pt>
                <c:pt idx="53397">
                  <c:v>53397</c:v>
                </c:pt>
                <c:pt idx="53398">
                  <c:v>53398</c:v>
                </c:pt>
                <c:pt idx="53399">
                  <c:v>53399</c:v>
                </c:pt>
                <c:pt idx="53400">
                  <c:v>53400</c:v>
                </c:pt>
                <c:pt idx="53401">
                  <c:v>53401</c:v>
                </c:pt>
                <c:pt idx="53402">
                  <c:v>53402</c:v>
                </c:pt>
                <c:pt idx="53403">
                  <c:v>53403</c:v>
                </c:pt>
                <c:pt idx="53404">
                  <c:v>53404</c:v>
                </c:pt>
                <c:pt idx="53405">
                  <c:v>53405</c:v>
                </c:pt>
                <c:pt idx="53406">
                  <c:v>53406</c:v>
                </c:pt>
                <c:pt idx="53407">
                  <c:v>53407</c:v>
                </c:pt>
                <c:pt idx="53408">
                  <c:v>53408</c:v>
                </c:pt>
                <c:pt idx="53409">
                  <c:v>53409</c:v>
                </c:pt>
                <c:pt idx="53410">
                  <c:v>53410</c:v>
                </c:pt>
                <c:pt idx="53411">
                  <c:v>53411</c:v>
                </c:pt>
                <c:pt idx="53412">
                  <c:v>53412</c:v>
                </c:pt>
                <c:pt idx="53413">
                  <c:v>53413</c:v>
                </c:pt>
                <c:pt idx="53414">
                  <c:v>53414</c:v>
                </c:pt>
                <c:pt idx="53415">
                  <c:v>53415</c:v>
                </c:pt>
                <c:pt idx="53416">
                  <c:v>53416</c:v>
                </c:pt>
                <c:pt idx="53417">
                  <c:v>53417</c:v>
                </c:pt>
                <c:pt idx="53418">
                  <c:v>53418</c:v>
                </c:pt>
                <c:pt idx="53419">
                  <c:v>53419</c:v>
                </c:pt>
                <c:pt idx="53420">
                  <c:v>53420</c:v>
                </c:pt>
                <c:pt idx="53421">
                  <c:v>53421</c:v>
                </c:pt>
                <c:pt idx="53422">
                  <c:v>53422</c:v>
                </c:pt>
                <c:pt idx="53423">
                  <c:v>53423</c:v>
                </c:pt>
                <c:pt idx="53424">
                  <c:v>53424</c:v>
                </c:pt>
                <c:pt idx="53425">
                  <c:v>53425</c:v>
                </c:pt>
                <c:pt idx="53426">
                  <c:v>53426</c:v>
                </c:pt>
                <c:pt idx="53427">
                  <c:v>53427</c:v>
                </c:pt>
                <c:pt idx="53428">
                  <c:v>53428</c:v>
                </c:pt>
                <c:pt idx="53429">
                  <c:v>53429</c:v>
                </c:pt>
                <c:pt idx="53430">
                  <c:v>53430</c:v>
                </c:pt>
                <c:pt idx="53431">
                  <c:v>53431</c:v>
                </c:pt>
                <c:pt idx="53432">
                  <c:v>53432</c:v>
                </c:pt>
                <c:pt idx="53433">
                  <c:v>53433</c:v>
                </c:pt>
                <c:pt idx="53434">
                  <c:v>53434</c:v>
                </c:pt>
                <c:pt idx="53435">
                  <c:v>53435</c:v>
                </c:pt>
                <c:pt idx="53436">
                  <c:v>53436</c:v>
                </c:pt>
                <c:pt idx="53437">
                  <c:v>53437</c:v>
                </c:pt>
                <c:pt idx="53438">
                  <c:v>53438</c:v>
                </c:pt>
                <c:pt idx="53439">
                  <c:v>53439</c:v>
                </c:pt>
                <c:pt idx="53440">
                  <c:v>53440</c:v>
                </c:pt>
                <c:pt idx="53441">
                  <c:v>53441</c:v>
                </c:pt>
                <c:pt idx="53442">
                  <c:v>53442</c:v>
                </c:pt>
                <c:pt idx="53443">
                  <c:v>53443</c:v>
                </c:pt>
                <c:pt idx="53444">
                  <c:v>53444</c:v>
                </c:pt>
                <c:pt idx="53445">
                  <c:v>53445</c:v>
                </c:pt>
                <c:pt idx="53446">
                  <c:v>53446</c:v>
                </c:pt>
                <c:pt idx="53447">
                  <c:v>53447</c:v>
                </c:pt>
                <c:pt idx="53448">
                  <c:v>53448</c:v>
                </c:pt>
                <c:pt idx="53449">
                  <c:v>53449</c:v>
                </c:pt>
                <c:pt idx="53450">
                  <c:v>53450</c:v>
                </c:pt>
                <c:pt idx="53451">
                  <c:v>53451</c:v>
                </c:pt>
                <c:pt idx="53452">
                  <c:v>53452</c:v>
                </c:pt>
                <c:pt idx="53453">
                  <c:v>53453</c:v>
                </c:pt>
                <c:pt idx="53454">
                  <c:v>53454</c:v>
                </c:pt>
                <c:pt idx="53455">
                  <c:v>53455</c:v>
                </c:pt>
                <c:pt idx="53456">
                  <c:v>53456</c:v>
                </c:pt>
                <c:pt idx="53457">
                  <c:v>53457</c:v>
                </c:pt>
                <c:pt idx="53458">
                  <c:v>53458</c:v>
                </c:pt>
                <c:pt idx="53459">
                  <c:v>53459</c:v>
                </c:pt>
                <c:pt idx="53460">
                  <c:v>53460</c:v>
                </c:pt>
                <c:pt idx="53461">
                  <c:v>53461</c:v>
                </c:pt>
                <c:pt idx="53462">
                  <c:v>53462</c:v>
                </c:pt>
                <c:pt idx="53463">
                  <c:v>53463</c:v>
                </c:pt>
                <c:pt idx="53464">
                  <c:v>53464</c:v>
                </c:pt>
                <c:pt idx="53465">
                  <c:v>53465</c:v>
                </c:pt>
                <c:pt idx="53466">
                  <c:v>53466</c:v>
                </c:pt>
                <c:pt idx="53467">
                  <c:v>53467</c:v>
                </c:pt>
                <c:pt idx="53468">
                  <c:v>53468</c:v>
                </c:pt>
                <c:pt idx="53469">
                  <c:v>53469</c:v>
                </c:pt>
                <c:pt idx="53470">
                  <c:v>53470</c:v>
                </c:pt>
                <c:pt idx="53471">
                  <c:v>53471</c:v>
                </c:pt>
                <c:pt idx="53472">
                  <c:v>53472</c:v>
                </c:pt>
                <c:pt idx="53473">
                  <c:v>53473</c:v>
                </c:pt>
                <c:pt idx="53474">
                  <c:v>53474</c:v>
                </c:pt>
                <c:pt idx="53475">
                  <c:v>53475</c:v>
                </c:pt>
                <c:pt idx="53476">
                  <c:v>53476</c:v>
                </c:pt>
                <c:pt idx="53477">
                  <c:v>53477</c:v>
                </c:pt>
                <c:pt idx="53478">
                  <c:v>53478</c:v>
                </c:pt>
                <c:pt idx="53479">
                  <c:v>53479</c:v>
                </c:pt>
                <c:pt idx="53480">
                  <c:v>53480</c:v>
                </c:pt>
                <c:pt idx="53481">
                  <c:v>53481</c:v>
                </c:pt>
                <c:pt idx="53482">
                  <c:v>53482</c:v>
                </c:pt>
                <c:pt idx="53483">
                  <c:v>53483</c:v>
                </c:pt>
                <c:pt idx="53484">
                  <c:v>53484</c:v>
                </c:pt>
                <c:pt idx="53485">
                  <c:v>53485</c:v>
                </c:pt>
                <c:pt idx="53486">
                  <c:v>53486</c:v>
                </c:pt>
                <c:pt idx="53487">
                  <c:v>53487</c:v>
                </c:pt>
                <c:pt idx="53488">
                  <c:v>53488</c:v>
                </c:pt>
                <c:pt idx="53489">
                  <c:v>53489</c:v>
                </c:pt>
                <c:pt idx="53490">
                  <c:v>53490</c:v>
                </c:pt>
                <c:pt idx="53491">
                  <c:v>53491</c:v>
                </c:pt>
                <c:pt idx="53492">
                  <c:v>53492</c:v>
                </c:pt>
                <c:pt idx="53493">
                  <c:v>53493</c:v>
                </c:pt>
                <c:pt idx="53494">
                  <c:v>53494</c:v>
                </c:pt>
                <c:pt idx="53495">
                  <c:v>53495</c:v>
                </c:pt>
                <c:pt idx="53496">
                  <c:v>53496</c:v>
                </c:pt>
                <c:pt idx="53497">
                  <c:v>53497</c:v>
                </c:pt>
                <c:pt idx="53498">
                  <c:v>53498</c:v>
                </c:pt>
                <c:pt idx="53499">
                  <c:v>53499</c:v>
                </c:pt>
                <c:pt idx="53500">
                  <c:v>53500</c:v>
                </c:pt>
                <c:pt idx="53501">
                  <c:v>53501</c:v>
                </c:pt>
                <c:pt idx="53502">
                  <c:v>53502</c:v>
                </c:pt>
                <c:pt idx="53503">
                  <c:v>53503</c:v>
                </c:pt>
                <c:pt idx="53504">
                  <c:v>53504</c:v>
                </c:pt>
                <c:pt idx="53505">
                  <c:v>53505</c:v>
                </c:pt>
                <c:pt idx="53506">
                  <c:v>53506</c:v>
                </c:pt>
                <c:pt idx="53507">
                  <c:v>53507</c:v>
                </c:pt>
                <c:pt idx="53508">
                  <c:v>53508</c:v>
                </c:pt>
                <c:pt idx="53509">
                  <c:v>53509</c:v>
                </c:pt>
                <c:pt idx="53510">
                  <c:v>53510</c:v>
                </c:pt>
                <c:pt idx="53511">
                  <c:v>53511</c:v>
                </c:pt>
                <c:pt idx="53512">
                  <c:v>53512</c:v>
                </c:pt>
                <c:pt idx="53513">
                  <c:v>53513</c:v>
                </c:pt>
                <c:pt idx="53514">
                  <c:v>53514</c:v>
                </c:pt>
                <c:pt idx="53515">
                  <c:v>53515</c:v>
                </c:pt>
                <c:pt idx="53516">
                  <c:v>53516</c:v>
                </c:pt>
                <c:pt idx="53517">
                  <c:v>53517</c:v>
                </c:pt>
                <c:pt idx="53518">
                  <c:v>53518</c:v>
                </c:pt>
                <c:pt idx="53519">
                  <c:v>53519</c:v>
                </c:pt>
                <c:pt idx="53520">
                  <c:v>53520</c:v>
                </c:pt>
                <c:pt idx="53521">
                  <c:v>53521</c:v>
                </c:pt>
                <c:pt idx="53522">
                  <c:v>53522</c:v>
                </c:pt>
                <c:pt idx="53523">
                  <c:v>53523</c:v>
                </c:pt>
                <c:pt idx="53524">
                  <c:v>53524</c:v>
                </c:pt>
                <c:pt idx="53525">
                  <c:v>53525</c:v>
                </c:pt>
                <c:pt idx="53526">
                  <c:v>53526</c:v>
                </c:pt>
                <c:pt idx="53527">
                  <c:v>53527</c:v>
                </c:pt>
                <c:pt idx="53528">
                  <c:v>53528</c:v>
                </c:pt>
                <c:pt idx="53529">
                  <c:v>53529</c:v>
                </c:pt>
                <c:pt idx="53530">
                  <c:v>53530</c:v>
                </c:pt>
                <c:pt idx="53531">
                  <c:v>53531</c:v>
                </c:pt>
                <c:pt idx="53532">
                  <c:v>53532</c:v>
                </c:pt>
                <c:pt idx="53533">
                  <c:v>53533</c:v>
                </c:pt>
                <c:pt idx="53534">
                  <c:v>53534</c:v>
                </c:pt>
                <c:pt idx="53535">
                  <c:v>53535</c:v>
                </c:pt>
                <c:pt idx="53536">
                  <c:v>53536</c:v>
                </c:pt>
                <c:pt idx="53537">
                  <c:v>53537</c:v>
                </c:pt>
                <c:pt idx="53538">
                  <c:v>53538</c:v>
                </c:pt>
                <c:pt idx="53539">
                  <c:v>53539</c:v>
                </c:pt>
                <c:pt idx="53540">
                  <c:v>53540</c:v>
                </c:pt>
                <c:pt idx="53541">
                  <c:v>53541</c:v>
                </c:pt>
                <c:pt idx="53542">
                  <c:v>53542</c:v>
                </c:pt>
                <c:pt idx="53543">
                  <c:v>53543</c:v>
                </c:pt>
                <c:pt idx="53544">
                  <c:v>53544</c:v>
                </c:pt>
                <c:pt idx="53545">
                  <c:v>53545</c:v>
                </c:pt>
                <c:pt idx="53546">
                  <c:v>53546</c:v>
                </c:pt>
                <c:pt idx="53547">
                  <c:v>53547</c:v>
                </c:pt>
                <c:pt idx="53548">
                  <c:v>53548</c:v>
                </c:pt>
                <c:pt idx="53549">
                  <c:v>53549</c:v>
                </c:pt>
                <c:pt idx="53550">
                  <c:v>53550</c:v>
                </c:pt>
                <c:pt idx="53551">
                  <c:v>53551</c:v>
                </c:pt>
                <c:pt idx="53552">
                  <c:v>53552</c:v>
                </c:pt>
                <c:pt idx="53553">
                  <c:v>53553</c:v>
                </c:pt>
                <c:pt idx="53554">
                  <c:v>53554</c:v>
                </c:pt>
                <c:pt idx="53555">
                  <c:v>53555</c:v>
                </c:pt>
                <c:pt idx="53556">
                  <c:v>53556</c:v>
                </c:pt>
                <c:pt idx="53557">
                  <c:v>53557</c:v>
                </c:pt>
                <c:pt idx="53558">
                  <c:v>53558</c:v>
                </c:pt>
                <c:pt idx="53559">
                  <c:v>53559</c:v>
                </c:pt>
                <c:pt idx="53560">
                  <c:v>53560</c:v>
                </c:pt>
                <c:pt idx="53561">
                  <c:v>53561</c:v>
                </c:pt>
                <c:pt idx="53562">
                  <c:v>53562</c:v>
                </c:pt>
                <c:pt idx="53563">
                  <c:v>53563</c:v>
                </c:pt>
                <c:pt idx="53564">
                  <c:v>53564</c:v>
                </c:pt>
                <c:pt idx="53565">
                  <c:v>53565</c:v>
                </c:pt>
                <c:pt idx="53566">
                  <c:v>53566</c:v>
                </c:pt>
                <c:pt idx="53567">
                  <c:v>53567</c:v>
                </c:pt>
                <c:pt idx="53568">
                  <c:v>53568</c:v>
                </c:pt>
                <c:pt idx="53569">
                  <c:v>53569</c:v>
                </c:pt>
                <c:pt idx="53570">
                  <c:v>53570</c:v>
                </c:pt>
                <c:pt idx="53571">
                  <c:v>53571</c:v>
                </c:pt>
                <c:pt idx="53572">
                  <c:v>53572</c:v>
                </c:pt>
                <c:pt idx="53573">
                  <c:v>53573</c:v>
                </c:pt>
                <c:pt idx="53574">
                  <c:v>53574</c:v>
                </c:pt>
                <c:pt idx="53575">
                  <c:v>53575</c:v>
                </c:pt>
                <c:pt idx="53576">
                  <c:v>53576</c:v>
                </c:pt>
                <c:pt idx="53577">
                  <c:v>53577</c:v>
                </c:pt>
                <c:pt idx="53578">
                  <c:v>53578</c:v>
                </c:pt>
                <c:pt idx="53579">
                  <c:v>53579</c:v>
                </c:pt>
                <c:pt idx="53580">
                  <c:v>53580</c:v>
                </c:pt>
                <c:pt idx="53581">
                  <c:v>53581</c:v>
                </c:pt>
                <c:pt idx="53582">
                  <c:v>53582</c:v>
                </c:pt>
                <c:pt idx="53583">
                  <c:v>53583</c:v>
                </c:pt>
                <c:pt idx="53584">
                  <c:v>53584</c:v>
                </c:pt>
                <c:pt idx="53585">
                  <c:v>53585</c:v>
                </c:pt>
                <c:pt idx="53586">
                  <c:v>53586</c:v>
                </c:pt>
                <c:pt idx="53587">
                  <c:v>53587</c:v>
                </c:pt>
                <c:pt idx="53588">
                  <c:v>53588</c:v>
                </c:pt>
                <c:pt idx="53589">
                  <c:v>53589</c:v>
                </c:pt>
                <c:pt idx="53590">
                  <c:v>53590</c:v>
                </c:pt>
                <c:pt idx="53591">
                  <c:v>53591</c:v>
                </c:pt>
                <c:pt idx="53592">
                  <c:v>53592</c:v>
                </c:pt>
                <c:pt idx="53593">
                  <c:v>53593</c:v>
                </c:pt>
                <c:pt idx="53594">
                  <c:v>53594</c:v>
                </c:pt>
                <c:pt idx="53595">
                  <c:v>53595</c:v>
                </c:pt>
                <c:pt idx="53596">
                  <c:v>53596</c:v>
                </c:pt>
                <c:pt idx="53597">
                  <c:v>53597</c:v>
                </c:pt>
                <c:pt idx="53598">
                  <c:v>53598</c:v>
                </c:pt>
                <c:pt idx="53599">
                  <c:v>53599</c:v>
                </c:pt>
                <c:pt idx="53600">
                  <c:v>53600</c:v>
                </c:pt>
                <c:pt idx="53601">
                  <c:v>53601</c:v>
                </c:pt>
                <c:pt idx="53602">
                  <c:v>53602</c:v>
                </c:pt>
                <c:pt idx="53603">
                  <c:v>53603</c:v>
                </c:pt>
                <c:pt idx="53604">
                  <c:v>53604</c:v>
                </c:pt>
                <c:pt idx="53605">
                  <c:v>53605</c:v>
                </c:pt>
                <c:pt idx="53606">
                  <c:v>53606</c:v>
                </c:pt>
                <c:pt idx="53607">
                  <c:v>53607</c:v>
                </c:pt>
                <c:pt idx="53608">
                  <c:v>53608</c:v>
                </c:pt>
                <c:pt idx="53609">
                  <c:v>53609</c:v>
                </c:pt>
                <c:pt idx="53610">
                  <c:v>53610</c:v>
                </c:pt>
                <c:pt idx="53611">
                  <c:v>53611</c:v>
                </c:pt>
                <c:pt idx="53612">
                  <c:v>53612</c:v>
                </c:pt>
                <c:pt idx="53613">
                  <c:v>53613</c:v>
                </c:pt>
                <c:pt idx="53614">
                  <c:v>53614</c:v>
                </c:pt>
                <c:pt idx="53615">
                  <c:v>53615</c:v>
                </c:pt>
                <c:pt idx="53616">
                  <c:v>53616</c:v>
                </c:pt>
                <c:pt idx="53617">
                  <c:v>53617</c:v>
                </c:pt>
                <c:pt idx="53618">
                  <c:v>53618</c:v>
                </c:pt>
                <c:pt idx="53619">
                  <c:v>53619</c:v>
                </c:pt>
                <c:pt idx="53620">
                  <c:v>53620</c:v>
                </c:pt>
                <c:pt idx="53621">
                  <c:v>53621</c:v>
                </c:pt>
                <c:pt idx="53622">
                  <c:v>53622</c:v>
                </c:pt>
                <c:pt idx="53623">
                  <c:v>53623</c:v>
                </c:pt>
                <c:pt idx="53624">
                  <c:v>53624</c:v>
                </c:pt>
                <c:pt idx="53625">
                  <c:v>53625</c:v>
                </c:pt>
                <c:pt idx="53626">
                  <c:v>53626</c:v>
                </c:pt>
                <c:pt idx="53627">
                  <c:v>53627</c:v>
                </c:pt>
                <c:pt idx="53628">
                  <c:v>53628</c:v>
                </c:pt>
                <c:pt idx="53629">
                  <c:v>53629</c:v>
                </c:pt>
                <c:pt idx="53630">
                  <c:v>53630</c:v>
                </c:pt>
                <c:pt idx="53631">
                  <c:v>53631</c:v>
                </c:pt>
                <c:pt idx="53632">
                  <c:v>53632</c:v>
                </c:pt>
                <c:pt idx="53633">
                  <c:v>53633</c:v>
                </c:pt>
                <c:pt idx="53634">
                  <c:v>53634</c:v>
                </c:pt>
                <c:pt idx="53635">
                  <c:v>53635</c:v>
                </c:pt>
                <c:pt idx="53636">
                  <c:v>53636</c:v>
                </c:pt>
                <c:pt idx="53637">
                  <c:v>53637</c:v>
                </c:pt>
                <c:pt idx="53638">
                  <c:v>53638</c:v>
                </c:pt>
                <c:pt idx="53639">
                  <c:v>53639</c:v>
                </c:pt>
                <c:pt idx="53640">
                  <c:v>53640</c:v>
                </c:pt>
                <c:pt idx="53641">
                  <c:v>53641</c:v>
                </c:pt>
                <c:pt idx="53642">
                  <c:v>53642</c:v>
                </c:pt>
                <c:pt idx="53643">
                  <c:v>53643</c:v>
                </c:pt>
                <c:pt idx="53644">
                  <c:v>53644</c:v>
                </c:pt>
                <c:pt idx="53645">
                  <c:v>53645</c:v>
                </c:pt>
                <c:pt idx="53646">
                  <c:v>53646</c:v>
                </c:pt>
                <c:pt idx="53647">
                  <c:v>53647</c:v>
                </c:pt>
                <c:pt idx="53648">
                  <c:v>53648</c:v>
                </c:pt>
                <c:pt idx="53649">
                  <c:v>53649</c:v>
                </c:pt>
                <c:pt idx="53650">
                  <c:v>53650</c:v>
                </c:pt>
                <c:pt idx="53651">
                  <c:v>53651</c:v>
                </c:pt>
                <c:pt idx="53652">
                  <c:v>53652</c:v>
                </c:pt>
                <c:pt idx="53653">
                  <c:v>53653</c:v>
                </c:pt>
                <c:pt idx="53654">
                  <c:v>53654</c:v>
                </c:pt>
                <c:pt idx="53655">
                  <c:v>53655</c:v>
                </c:pt>
                <c:pt idx="53656">
                  <c:v>53656</c:v>
                </c:pt>
                <c:pt idx="53657">
                  <c:v>53657</c:v>
                </c:pt>
                <c:pt idx="53658">
                  <c:v>53658</c:v>
                </c:pt>
                <c:pt idx="53659">
                  <c:v>53659</c:v>
                </c:pt>
                <c:pt idx="53660">
                  <c:v>53660</c:v>
                </c:pt>
                <c:pt idx="53661">
                  <c:v>53661</c:v>
                </c:pt>
                <c:pt idx="53662">
                  <c:v>53662</c:v>
                </c:pt>
                <c:pt idx="53663">
                  <c:v>53663</c:v>
                </c:pt>
                <c:pt idx="53664">
                  <c:v>53664</c:v>
                </c:pt>
                <c:pt idx="53665">
                  <c:v>53665</c:v>
                </c:pt>
                <c:pt idx="53666">
                  <c:v>53666</c:v>
                </c:pt>
                <c:pt idx="53667">
                  <c:v>53667</c:v>
                </c:pt>
                <c:pt idx="53668">
                  <c:v>53668</c:v>
                </c:pt>
                <c:pt idx="53669">
                  <c:v>53669</c:v>
                </c:pt>
                <c:pt idx="53670">
                  <c:v>53670</c:v>
                </c:pt>
                <c:pt idx="53671">
                  <c:v>53671</c:v>
                </c:pt>
                <c:pt idx="53672">
                  <c:v>53672</c:v>
                </c:pt>
                <c:pt idx="53673">
                  <c:v>53673</c:v>
                </c:pt>
                <c:pt idx="53674">
                  <c:v>53674</c:v>
                </c:pt>
                <c:pt idx="53675">
                  <c:v>53675</c:v>
                </c:pt>
                <c:pt idx="53676">
                  <c:v>53676</c:v>
                </c:pt>
                <c:pt idx="53677">
                  <c:v>53677</c:v>
                </c:pt>
                <c:pt idx="53678">
                  <c:v>53678</c:v>
                </c:pt>
                <c:pt idx="53679">
                  <c:v>53679</c:v>
                </c:pt>
                <c:pt idx="53680">
                  <c:v>53680</c:v>
                </c:pt>
                <c:pt idx="53681">
                  <c:v>53681</c:v>
                </c:pt>
                <c:pt idx="53682">
                  <c:v>53682</c:v>
                </c:pt>
                <c:pt idx="53683">
                  <c:v>53683</c:v>
                </c:pt>
                <c:pt idx="53684">
                  <c:v>53684</c:v>
                </c:pt>
                <c:pt idx="53685">
                  <c:v>53685</c:v>
                </c:pt>
                <c:pt idx="53686">
                  <c:v>53686</c:v>
                </c:pt>
                <c:pt idx="53687">
                  <c:v>53687</c:v>
                </c:pt>
                <c:pt idx="53688">
                  <c:v>53688</c:v>
                </c:pt>
                <c:pt idx="53689">
                  <c:v>53689</c:v>
                </c:pt>
                <c:pt idx="53690">
                  <c:v>53690</c:v>
                </c:pt>
                <c:pt idx="53691">
                  <c:v>53691</c:v>
                </c:pt>
                <c:pt idx="53692">
                  <c:v>53692</c:v>
                </c:pt>
                <c:pt idx="53693">
                  <c:v>53693</c:v>
                </c:pt>
                <c:pt idx="53694">
                  <c:v>53694</c:v>
                </c:pt>
                <c:pt idx="53695">
                  <c:v>53695</c:v>
                </c:pt>
                <c:pt idx="53696">
                  <c:v>53696</c:v>
                </c:pt>
                <c:pt idx="53697">
                  <c:v>53697</c:v>
                </c:pt>
                <c:pt idx="53698">
                  <c:v>53698</c:v>
                </c:pt>
                <c:pt idx="53699">
                  <c:v>53699</c:v>
                </c:pt>
                <c:pt idx="53700">
                  <c:v>53700</c:v>
                </c:pt>
                <c:pt idx="53701">
                  <c:v>53701</c:v>
                </c:pt>
                <c:pt idx="53702">
                  <c:v>53702</c:v>
                </c:pt>
                <c:pt idx="53703">
                  <c:v>53703</c:v>
                </c:pt>
                <c:pt idx="53704">
                  <c:v>53704</c:v>
                </c:pt>
                <c:pt idx="53705">
                  <c:v>53705</c:v>
                </c:pt>
                <c:pt idx="53706">
                  <c:v>53706</c:v>
                </c:pt>
                <c:pt idx="53707">
                  <c:v>53707</c:v>
                </c:pt>
                <c:pt idx="53708">
                  <c:v>53708</c:v>
                </c:pt>
                <c:pt idx="53709">
                  <c:v>53709</c:v>
                </c:pt>
                <c:pt idx="53710">
                  <c:v>53710</c:v>
                </c:pt>
                <c:pt idx="53711">
                  <c:v>53711</c:v>
                </c:pt>
                <c:pt idx="53712">
                  <c:v>53712</c:v>
                </c:pt>
                <c:pt idx="53713">
                  <c:v>53713</c:v>
                </c:pt>
                <c:pt idx="53714">
                  <c:v>53714</c:v>
                </c:pt>
                <c:pt idx="53715">
                  <c:v>53715</c:v>
                </c:pt>
                <c:pt idx="53716">
                  <c:v>53716</c:v>
                </c:pt>
                <c:pt idx="53717">
                  <c:v>53717</c:v>
                </c:pt>
                <c:pt idx="53718">
                  <c:v>53718</c:v>
                </c:pt>
                <c:pt idx="53719">
                  <c:v>53719</c:v>
                </c:pt>
                <c:pt idx="53720">
                  <c:v>53720</c:v>
                </c:pt>
                <c:pt idx="53721">
                  <c:v>53721</c:v>
                </c:pt>
                <c:pt idx="53722">
                  <c:v>53722</c:v>
                </c:pt>
                <c:pt idx="53723">
                  <c:v>53723</c:v>
                </c:pt>
                <c:pt idx="53724">
                  <c:v>53724</c:v>
                </c:pt>
                <c:pt idx="53725">
                  <c:v>53725</c:v>
                </c:pt>
                <c:pt idx="53726">
                  <c:v>53726</c:v>
                </c:pt>
                <c:pt idx="53727">
                  <c:v>53727</c:v>
                </c:pt>
                <c:pt idx="53728">
                  <c:v>53728</c:v>
                </c:pt>
                <c:pt idx="53729">
                  <c:v>53729</c:v>
                </c:pt>
                <c:pt idx="53730">
                  <c:v>53730</c:v>
                </c:pt>
                <c:pt idx="53731">
                  <c:v>53731</c:v>
                </c:pt>
                <c:pt idx="53732">
                  <c:v>53732</c:v>
                </c:pt>
                <c:pt idx="53733">
                  <c:v>53733</c:v>
                </c:pt>
                <c:pt idx="53734">
                  <c:v>53734</c:v>
                </c:pt>
                <c:pt idx="53735">
                  <c:v>53735</c:v>
                </c:pt>
                <c:pt idx="53736">
                  <c:v>53736</c:v>
                </c:pt>
                <c:pt idx="53737">
                  <c:v>53737</c:v>
                </c:pt>
                <c:pt idx="53738">
                  <c:v>53738</c:v>
                </c:pt>
                <c:pt idx="53739">
                  <c:v>53739</c:v>
                </c:pt>
                <c:pt idx="53740">
                  <c:v>53740</c:v>
                </c:pt>
                <c:pt idx="53741">
                  <c:v>53741</c:v>
                </c:pt>
                <c:pt idx="53742">
                  <c:v>53742</c:v>
                </c:pt>
                <c:pt idx="53743">
                  <c:v>53743</c:v>
                </c:pt>
                <c:pt idx="53744">
                  <c:v>53744</c:v>
                </c:pt>
                <c:pt idx="53745">
                  <c:v>53745</c:v>
                </c:pt>
                <c:pt idx="53746">
                  <c:v>53746</c:v>
                </c:pt>
                <c:pt idx="53747">
                  <c:v>53747</c:v>
                </c:pt>
                <c:pt idx="53748">
                  <c:v>53748</c:v>
                </c:pt>
                <c:pt idx="53749">
                  <c:v>53749</c:v>
                </c:pt>
                <c:pt idx="53750">
                  <c:v>53750</c:v>
                </c:pt>
                <c:pt idx="53751">
                  <c:v>53751</c:v>
                </c:pt>
                <c:pt idx="53752">
                  <c:v>53752</c:v>
                </c:pt>
                <c:pt idx="53753">
                  <c:v>53753</c:v>
                </c:pt>
                <c:pt idx="53754">
                  <c:v>53754</c:v>
                </c:pt>
                <c:pt idx="53755">
                  <c:v>53755</c:v>
                </c:pt>
                <c:pt idx="53756">
                  <c:v>53756</c:v>
                </c:pt>
                <c:pt idx="53757">
                  <c:v>53757</c:v>
                </c:pt>
                <c:pt idx="53758">
                  <c:v>53758</c:v>
                </c:pt>
                <c:pt idx="53759">
                  <c:v>53759</c:v>
                </c:pt>
                <c:pt idx="53760">
                  <c:v>53760</c:v>
                </c:pt>
                <c:pt idx="53761">
                  <c:v>53761</c:v>
                </c:pt>
                <c:pt idx="53762">
                  <c:v>53762</c:v>
                </c:pt>
                <c:pt idx="53763">
                  <c:v>53763</c:v>
                </c:pt>
                <c:pt idx="53764">
                  <c:v>53764</c:v>
                </c:pt>
                <c:pt idx="53765">
                  <c:v>53765</c:v>
                </c:pt>
                <c:pt idx="53766">
                  <c:v>53766</c:v>
                </c:pt>
                <c:pt idx="53767">
                  <c:v>53767</c:v>
                </c:pt>
                <c:pt idx="53768">
                  <c:v>53768</c:v>
                </c:pt>
                <c:pt idx="53769">
                  <c:v>53769</c:v>
                </c:pt>
                <c:pt idx="53770">
                  <c:v>53770</c:v>
                </c:pt>
                <c:pt idx="53771">
                  <c:v>53771</c:v>
                </c:pt>
                <c:pt idx="53772">
                  <c:v>53772</c:v>
                </c:pt>
                <c:pt idx="53773">
                  <c:v>53773</c:v>
                </c:pt>
                <c:pt idx="53774">
                  <c:v>53774</c:v>
                </c:pt>
                <c:pt idx="53775">
                  <c:v>53775</c:v>
                </c:pt>
                <c:pt idx="53776">
                  <c:v>53776</c:v>
                </c:pt>
                <c:pt idx="53777">
                  <c:v>53777</c:v>
                </c:pt>
                <c:pt idx="53778">
                  <c:v>53778</c:v>
                </c:pt>
                <c:pt idx="53779">
                  <c:v>53779</c:v>
                </c:pt>
                <c:pt idx="53780">
                  <c:v>53780</c:v>
                </c:pt>
                <c:pt idx="53781">
                  <c:v>53781</c:v>
                </c:pt>
                <c:pt idx="53782">
                  <c:v>53782</c:v>
                </c:pt>
                <c:pt idx="53783">
                  <c:v>53783</c:v>
                </c:pt>
                <c:pt idx="53784">
                  <c:v>53784</c:v>
                </c:pt>
                <c:pt idx="53785">
                  <c:v>53785</c:v>
                </c:pt>
                <c:pt idx="53786">
                  <c:v>53786</c:v>
                </c:pt>
                <c:pt idx="53787">
                  <c:v>53787</c:v>
                </c:pt>
                <c:pt idx="53788">
                  <c:v>53788</c:v>
                </c:pt>
                <c:pt idx="53789">
                  <c:v>53789</c:v>
                </c:pt>
                <c:pt idx="53790">
                  <c:v>53790</c:v>
                </c:pt>
                <c:pt idx="53791">
                  <c:v>53791</c:v>
                </c:pt>
                <c:pt idx="53792">
                  <c:v>53792</c:v>
                </c:pt>
                <c:pt idx="53793">
                  <c:v>53793</c:v>
                </c:pt>
                <c:pt idx="53794">
                  <c:v>53794</c:v>
                </c:pt>
                <c:pt idx="53795">
                  <c:v>53795</c:v>
                </c:pt>
                <c:pt idx="53796">
                  <c:v>53796</c:v>
                </c:pt>
                <c:pt idx="53797">
                  <c:v>53797</c:v>
                </c:pt>
                <c:pt idx="53798">
                  <c:v>53798</c:v>
                </c:pt>
                <c:pt idx="53799">
                  <c:v>53799</c:v>
                </c:pt>
                <c:pt idx="53800">
                  <c:v>53800</c:v>
                </c:pt>
                <c:pt idx="53801">
                  <c:v>53801</c:v>
                </c:pt>
                <c:pt idx="53802">
                  <c:v>53802</c:v>
                </c:pt>
                <c:pt idx="53803">
                  <c:v>53803</c:v>
                </c:pt>
                <c:pt idx="53804">
                  <c:v>53804</c:v>
                </c:pt>
                <c:pt idx="53805">
                  <c:v>53805</c:v>
                </c:pt>
                <c:pt idx="53806">
                  <c:v>53806</c:v>
                </c:pt>
                <c:pt idx="53807">
                  <c:v>53807</c:v>
                </c:pt>
                <c:pt idx="53808">
                  <c:v>53808</c:v>
                </c:pt>
                <c:pt idx="53809">
                  <c:v>53809</c:v>
                </c:pt>
                <c:pt idx="53810">
                  <c:v>53810</c:v>
                </c:pt>
                <c:pt idx="53811">
                  <c:v>53811</c:v>
                </c:pt>
                <c:pt idx="53812">
                  <c:v>53812</c:v>
                </c:pt>
                <c:pt idx="53813">
                  <c:v>53813</c:v>
                </c:pt>
                <c:pt idx="53814">
                  <c:v>53814</c:v>
                </c:pt>
                <c:pt idx="53815">
                  <c:v>53815</c:v>
                </c:pt>
                <c:pt idx="53816">
                  <c:v>53816</c:v>
                </c:pt>
                <c:pt idx="53817">
                  <c:v>53817</c:v>
                </c:pt>
                <c:pt idx="53818">
                  <c:v>53818</c:v>
                </c:pt>
                <c:pt idx="53819">
                  <c:v>53819</c:v>
                </c:pt>
                <c:pt idx="53820">
                  <c:v>53820</c:v>
                </c:pt>
                <c:pt idx="53821">
                  <c:v>53821</c:v>
                </c:pt>
                <c:pt idx="53822">
                  <c:v>53822</c:v>
                </c:pt>
                <c:pt idx="53823">
                  <c:v>53823</c:v>
                </c:pt>
                <c:pt idx="53824">
                  <c:v>53824</c:v>
                </c:pt>
                <c:pt idx="53825">
                  <c:v>53825</c:v>
                </c:pt>
                <c:pt idx="53826">
                  <c:v>53826</c:v>
                </c:pt>
                <c:pt idx="53827">
                  <c:v>53827</c:v>
                </c:pt>
                <c:pt idx="53828">
                  <c:v>53828</c:v>
                </c:pt>
                <c:pt idx="53829">
                  <c:v>53829</c:v>
                </c:pt>
                <c:pt idx="53830">
                  <c:v>53830</c:v>
                </c:pt>
                <c:pt idx="53831">
                  <c:v>53831</c:v>
                </c:pt>
                <c:pt idx="53832">
                  <c:v>53832</c:v>
                </c:pt>
                <c:pt idx="53833">
                  <c:v>53833</c:v>
                </c:pt>
                <c:pt idx="53834">
                  <c:v>53834</c:v>
                </c:pt>
                <c:pt idx="53835">
                  <c:v>53835</c:v>
                </c:pt>
                <c:pt idx="53836">
                  <c:v>53836</c:v>
                </c:pt>
                <c:pt idx="53837">
                  <c:v>53837</c:v>
                </c:pt>
                <c:pt idx="53838">
                  <c:v>53838</c:v>
                </c:pt>
                <c:pt idx="53839">
                  <c:v>53839</c:v>
                </c:pt>
                <c:pt idx="53840">
                  <c:v>53840</c:v>
                </c:pt>
                <c:pt idx="53841">
                  <c:v>53841</c:v>
                </c:pt>
                <c:pt idx="53842">
                  <c:v>53842</c:v>
                </c:pt>
                <c:pt idx="53843">
                  <c:v>53843</c:v>
                </c:pt>
                <c:pt idx="53844">
                  <c:v>53844</c:v>
                </c:pt>
                <c:pt idx="53845">
                  <c:v>53845</c:v>
                </c:pt>
                <c:pt idx="53846">
                  <c:v>53846</c:v>
                </c:pt>
                <c:pt idx="53847">
                  <c:v>53847</c:v>
                </c:pt>
                <c:pt idx="53848">
                  <c:v>53848</c:v>
                </c:pt>
                <c:pt idx="53849">
                  <c:v>53849</c:v>
                </c:pt>
                <c:pt idx="53850">
                  <c:v>53850</c:v>
                </c:pt>
                <c:pt idx="53851">
                  <c:v>53851</c:v>
                </c:pt>
                <c:pt idx="53852">
                  <c:v>53852</c:v>
                </c:pt>
                <c:pt idx="53853">
                  <c:v>53853</c:v>
                </c:pt>
                <c:pt idx="53854">
                  <c:v>53854</c:v>
                </c:pt>
                <c:pt idx="53855">
                  <c:v>53855</c:v>
                </c:pt>
                <c:pt idx="53856">
                  <c:v>53856</c:v>
                </c:pt>
                <c:pt idx="53857">
                  <c:v>53857</c:v>
                </c:pt>
                <c:pt idx="53858">
                  <c:v>53858</c:v>
                </c:pt>
                <c:pt idx="53859">
                  <c:v>53859</c:v>
                </c:pt>
                <c:pt idx="53860">
                  <c:v>53860</c:v>
                </c:pt>
                <c:pt idx="53861">
                  <c:v>53861</c:v>
                </c:pt>
                <c:pt idx="53862">
                  <c:v>53862</c:v>
                </c:pt>
                <c:pt idx="53863">
                  <c:v>53863</c:v>
                </c:pt>
                <c:pt idx="53864">
                  <c:v>53864</c:v>
                </c:pt>
                <c:pt idx="53865">
                  <c:v>53865</c:v>
                </c:pt>
                <c:pt idx="53866">
                  <c:v>53866</c:v>
                </c:pt>
                <c:pt idx="53867">
                  <c:v>53867</c:v>
                </c:pt>
                <c:pt idx="53868">
                  <c:v>53868</c:v>
                </c:pt>
                <c:pt idx="53869">
                  <c:v>53869</c:v>
                </c:pt>
                <c:pt idx="53870">
                  <c:v>53870</c:v>
                </c:pt>
                <c:pt idx="53871">
                  <c:v>53871</c:v>
                </c:pt>
                <c:pt idx="53872">
                  <c:v>53872</c:v>
                </c:pt>
                <c:pt idx="53873">
                  <c:v>53873</c:v>
                </c:pt>
                <c:pt idx="53874">
                  <c:v>53874</c:v>
                </c:pt>
                <c:pt idx="53875">
                  <c:v>53875</c:v>
                </c:pt>
                <c:pt idx="53876">
                  <c:v>53876</c:v>
                </c:pt>
                <c:pt idx="53877">
                  <c:v>53877</c:v>
                </c:pt>
                <c:pt idx="53878">
                  <c:v>53878</c:v>
                </c:pt>
                <c:pt idx="53879">
                  <c:v>53879</c:v>
                </c:pt>
                <c:pt idx="53880">
                  <c:v>53880</c:v>
                </c:pt>
                <c:pt idx="53881">
                  <c:v>53881</c:v>
                </c:pt>
                <c:pt idx="53882">
                  <c:v>53882</c:v>
                </c:pt>
                <c:pt idx="53883">
                  <c:v>53883</c:v>
                </c:pt>
                <c:pt idx="53884">
                  <c:v>53884</c:v>
                </c:pt>
                <c:pt idx="53885">
                  <c:v>53885</c:v>
                </c:pt>
                <c:pt idx="53886">
                  <c:v>53886</c:v>
                </c:pt>
                <c:pt idx="53887">
                  <c:v>53887</c:v>
                </c:pt>
                <c:pt idx="53888">
                  <c:v>53888</c:v>
                </c:pt>
                <c:pt idx="53889">
                  <c:v>53889</c:v>
                </c:pt>
                <c:pt idx="53890">
                  <c:v>53890</c:v>
                </c:pt>
                <c:pt idx="53891">
                  <c:v>53891</c:v>
                </c:pt>
                <c:pt idx="53892">
                  <c:v>53892</c:v>
                </c:pt>
                <c:pt idx="53893">
                  <c:v>53893</c:v>
                </c:pt>
                <c:pt idx="53894">
                  <c:v>53894</c:v>
                </c:pt>
                <c:pt idx="53895">
                  <c:v>53895</c:v>
                </c:pt>
                <c:pt idx="53896">
                  <c:v>53896</c:v>
                </c:pt>
                <c:pt idx="53897">
                  <c:v>53897</c:v>
                </c:pt>
                <c:pt idx="53898">
                  <c:v>53898</c:v>
                </c:pt>
                <c:pt idx="53899">
                  <c:v>53899</c:v>
                </c:pt>
                <c:pt idx="53900">
                  <c:v>53900</c:v>
                </c:pt>
                <c:pt idx="53901">
                  <c:v>53901</c:v>
                </c:pt>
                <c:pt idx="53902">
                  <c:v>53902</c:v>
                </c:pt>
                <c:pt idx="53903">
                  <c:v>53903</c:v>
                </c:pt>
                <c:pt idx="53904">
                  <c:v>53904</c:v>
                </c:pt>
                <c:pt idx="53905">
                  <c:v>53905</c:v>
                </c:pt>
                <c:pt idx="53906">
                  <c:v>53906</c:v>
                </c:pt>
                <c:pt idx="53907">
                  <c:v>53907</c:v>
                </c:pt>
                <c:pt idx="53908">
                  <c:v>53908</c:v>
                </c:pt>
                <c:pt idx="53909">
                  <c:v>53909</c:v>
                </c:pt>
                <c:pt idx="53910">
                  <c:v>53910</c:v>
                </c:pt>
                <c:pt idx="53911">
                  <c:v>53911</c:v>
                </c:pt>
                <c:pt idx="53912">
                  <c:v>53912</c:v>
                </c:pt>
                <c:pt idx="53913">
                  <c:v>53913</c:v>
                </c:pt>
                <c:pt idx="53914">
                  <c:v>53914</c:v>
                </c:pt>
                <c:pt idx="53915">
                  <c:v>53915</c:v>
                </c:pt>
                <c:pt idx="53916">
                  <c:v>53916</c:v>
                </c:pt>
                <c:pt idx="53917">
                  <c:v>53917</c:v>
                </c:pt>
                <c:pt idx="53918">
                  <c:v>53918</c:v>
                </c:pt>
                <c:pt idx="53919">
                  <c:v>53919</c:v>
                </c:pt>
                <c:pt idx="53920">
                  <c:v>53920</c:v>
                </c:pt>
                <c:pt idx="53921">
                  <c:v>53921</c:v>
                </c:pt>
                <c:pt idx="53922">
                  <c:v>53922</c:v>
                </c:pt>
                <c:pt idx="53923">
                  <c:v>53923</c:v>
                </c:pt>
                <c:pt idx="53924">
                  <c:v>53924</c:v>
                </c:pt>
                <c:pt idx="53925">
                  <c:v>53925</c:v>
                </c:pt>
                <c:pt idx="53926">
                  <c:v>53926</c:v>
                </c:pt>
                <c:pt idx="53927">
                  <c:v>53927</c:v>
                </c:pt>
                <c:pt idx="53928">
                  <c:v>53928</c:v>
                </c:pt>
                <c:pt idx="53929">
                  <c:v>53929</c:v>
                </c:pt>
                <c:pt idx="53930">
                  <c:v>53930</c:v>
                </c:pt>
                <c:pt idx="53931">
                  <c:v>53931</c:v>
                </c:pt>
                <c:pt idx="53932">
                  <c:v>53932</c:v>
                </c:pt>
                <c:pt idx="53933">
                  <c:v>53933</c:v>
                </c:pt>
                <c:pt idx="53934">
                  <c:v>53934</c:v>
                </c:pt>
                <c:pt idx="53935">
                  <c:v>53935</c:v>
                </c:pt>
                <c:pt idx="53936">
                  <c:v>53936</c:v>
                </c:pt>
                <c:pt idx="53937">
                  <c:v>53937</c:v>
                </c:pt>
                <c:pt idx="53938">
                  <c:v>53938</c:v>
                </c:pt>
                <c:pt idx="53939">
                  <c:v>53939</c:v>
                </c:pt>
                <c:pt idx="53940">
                  <c:v>53940</c:v>
                </c:pt>
                <c:pt idx="53941">
                  <c:v>53941</c:v>
                </c:pt>
                <c:pt idx="53942">
                  <c:v>53942</c:v>
                </c:pt>
                <c:pt idx="53943">
                  <c:v>53943</c:v>
                </c:pt>
                <c:pt idx="53944">
                  <c:v>53944</c:v>
                </c:pt>
                <c:pt idx="53945">
                  <c:v>53945</c:v>
                </c:pt>
                <c:pt idx="53946">
                  <c:v>53946</c:v>
                </c:pt>
                <c:pt idx="53947">
                  <c:v>53947</c:v>
                </c:pt>
                <c:pt idx="53948">
                  <c:v>53948</c:v>
                </c:pt>
                <c:pt idx="53949">
                  <c:v>53949</c:v>
                </c:pt>
                <c:pt idx="53950">
                  <c:v>53950</c:v>
                </c:pt>
                <c:pt idx="53951">
                  <c:v>53951</c:v>
                </c:pt>
                <c:pt idx="53952">
                  <c:v>53952</c:v>
                </c:pt>
                <c:pt idx="53953">
                  <c:v>53953</c:v>
                </c:pt>
                <c:pt idx="53954">
                  <c:v>53954</c:v>
                </c:pt>
                <c:pt idx="53955">
                  <c:v>53955</c:v>
                </c:pt>
                <c:pt idx="53956">
                  <c:v>53956</c:v>
                </c:pt>
                <c:pt idx="53957">
                  <c:v>53957</c:v>
                </c:pt>
                <c:pt idx="53958">
                  <c:v>53958</c:v>
                </c:pt>
                <c:pt idx="53959">
                  <c:v>53959</c:v>
                </c:pt>
                <c:pt idx="53960">
                  <c:v>53960</c:v>
                </c:pt>
                <c:pt idx="53961">
                  <c:v>53961</c:v>
                </c:pt>
                <c:pt idx="53962">
                  <c:v>53962</c:v>
                </c:pt>
                <c:pt idx="53963">
                  <c:v>53963</c:v>
                </c:pt>
                <c:pt idx="53964">
                  <c:v>53964</c:v>
                </c:pt>
                <c:pt idx="53965">
                  <c:v>53965</c:v>
                </c:pt>
                <c:pt idx="53966">
                  <c:v>53966</c:v>
                </c:pt>
                <c:pt idx="53967">
                  <c:v>53967</c:v>
                </c:pt>
                <c:pt idx="53968">
                  <c:v>53968</c:v>
                </c:pt>
                <c:pt idx="53969">
                  <c:v>53969</c:v>
                </c:pt>
                <c:pt idx="53970">
                  <c:v>53970</c:v>
                </c:pt>
                <c:pt idx="53971">
                  <c:v>53971</c:v>
                </c:pt>
                <c:pt idx="53972">
                  <c:v>53972</c:v>
                </c:pt>
                <c:pt idx="53973">
                  <c:v>53973</c:v>
                </c:pt>
                <c:pt idx="53974">
                  <c:v>53974</c:v>
                </c:pt>
                <c:pt idx="53975">
                  <c:v>53975</c:v>
                </c:pt>
                <c:pt idx="53976">
                  <c:v>53976</c:v>
                </c:pt>
                <c:pt idx="53977">
                  <c:v>53977</c:v>
                </c:pt>
                <c:pt idx="53978">
                  <c:v>53978</c:v>
                </c:pt>
                <c:pt idx="53979">
                  <c:v>53979</c:v>
                </c:pt>
                <c:pt idx="53980">
                  <c:v>53980</c:v>
                </c:pt>
                <c:pt idx="53981">
                  <c:v>53981</c:v>
                </c:pt>
                <c:pt idx="53982">
                  <c:v>53982</c:v>
                </c:pt>
                <c:pt idx="53983">
                  <c:v>53983</c:v>
                </c:pt>
                <c:pt idx="53984">
                  <c:v>53984</c:v>
                </c:pt>
                <c:pt idx="53985">
                  <c:v>53985</c:v>
                </c:pt>
                <c:pt idx="53986">
                  <c:v>53986</c:v>
                </c:pt>
                <c:pt idx="53987">
                  <c:v>53987</c:v>
                </c:pt>
                <c:pt idx="53988">
                  <c:v>53988</c:v>
                </c:pt>
                <c:pt idx="53989">
                  <c:v>53989</c:v>
                </c:pt>
                <c:pt idx="53990">
                  <c:v>53990</c:v>
                </c:pt>
                <c:pt idx="53991">
                  <c:v>53991</c:v>
                </c:pt>
                <c:pt idx="53992">
                  <c:v>53992</c:v>
                </c:pt>
                <c:pt idx="53993">
                  <c:v>53993</c:v>
                </c:pt>
                <c:pt idx="53994">
                  <c:v>53994</c:v>
                </c:pt>
                <c:pt idx="53995">
                  <c:v>53995</c:v>
                </c:pt>
                <c:pt idx="53996">
                  <c:v>53996</c:v>
                </c:pt>
                <c:pt idx="53997">
                  <c:v>53997</c:v>
                </c:pt>
                <c:pt idx="53998">
                  <c:v>53998</c:v>
                </c:pt>
                <c:pt idx="53999">
                  <c:v>53999</c:v>
                </c:pt>
                <c:pt idx="54000">
                  <c:v>54000</c:v>
                </c:pt>
                <c:pt idx="54001">
                  <c:v>54001</c:v>
                </c:pt>
                <c:pt idx="54002">
                  <c:v>54002</c:v>
                </c:pt>
                <c:pt idx="54003">
                  <c:v>54003</c:v>
                </c:pt>
                <c:pt idx="54004">
                  <c:v>54004</c:v>
                </c:pt>
                <c:pt idx="54005">
                  <c:v>54005</c:v>
                </c:pt>
                <c:pt idx="54006">
                  <c:v>54006</c:v>
                </c:pt>
                <c:pt idx="54007">
                  <c:v>54007</c:v>
                </c:pt>
                <c:pt idx="54008">
                  <c:v>54008</c:v>
                </c:pt>
                <c:pt idx="54009">
                  <c:v>54009</c:v>
                </c:pt>
                <c:pt idx="54010">
                  <c:v>54010</c:v>
                </c:pt>
                <c:pt idx="54011">
                  <c:v>54011</c:v>
                </c:pt>
                <c:pt idx="54012">
                  <c:v>54012</c:v>
                </c:pt>
                <c:pt idx="54013">
                  <c:v>54013</c:v>
                </c:pt>
                <c:pt idx="54014">
                  <c:v>54014</c:v>
                </c:pt>
                <c:pt idx="54015">
                  <c:v>54015</c:v>
                </c:pt>
                <c:pt idx="54016">
                  <c:v>54016</c:v>
                </c:pt>
                <c:pt idx="54017">
                  <c:v>54017</c:v>
                </c:pt>
                <c:pt idx="54018">
                  <c:v>54018</c:v>
                </c:pt>
                <c:pt idx="54019">
                  <c:v>54019</c:v>
                </c:pt>
                <c:pt idx="54020">
                  <c:v>54020</c:v>
                </c:pt>
                <c:pt idx="54021">
                  <c:v>54021</c:v>
                </c:pt>
                <c:pt idx="54022">
                  <c:v>54022</c:v>
                </c:pt>
                <c:pt idx="54023">
                  <c:v>54023</c:v>
                </c:pt>
                <c:pt idx="54024">
                  <c:v>54024</c:v>
                </c:pt>
                <c:pt idx="54025">
                  <c:v>54025</c:v>
                </c:pt>
                <c:pt idx="54026">
                  <c:v>54026</c:v>
                </c:pt>
                <c:pt idx="54027">
                  <c:v>54027</c:v>
                </c:pt>
                <c:pt idx="54028">
                  <c:v>54028</c:v>
                </c:pt>
                <c:pt idx="54029">
                  <c:v>54029</c:v>
                </c:pt>
                <c:pt idx="54030">
                  <c:v>54030</c:v>
                </c:pt>
                <c:pt idx="54031">
                  <c:v>54031</c:v>
                </c:pt>
                <c:pt idx="54032">
                  <c:v>54032</c:v>
                </c:pt>
                <c:pt idx="54033">
                  <c:v>54033</c:v>
                </c:pt>
                <c:pt idx="54034">
                  <c:v>54034</c:v>
                </c:pt>
                <c:pt idx="54035">
                  <c:v>54035</c:v>
                </c:pt>
                <c:pt idx="54036">
                  <c:v>54036</c:v>
                </c:pt>
                <c:pt idx="54037">
                  <c:v>54037</c:v>
                </c:pt>
                <c:pt idx="54038">
                  <c:v>54038</c:v>
                </c:pt>
                <c:pt idx="54039">
                  <c:v>54039</c:v>
                </c:pt>
                <c:pt idx="54040">
                  <c:v>54040</c:v>
                </c:pt>
                <c:pt idx="54041">
                  <c:v>54041</c:v>
                </c:pt>
                <c:pt idx="54042">
                  <c:v>54042</c:v>
                </c:pt>
                <c:pt idx="54043">
                  <c:v>54043</c:v>
                </c:pt>
                <c:pt idx="54044">
                  <c:v>54044</c:v>
                </c:pt>
                <c:pt idx="54045">
                  <c:v>54045</c:v>
                </c:pt>
                <c:pt idx="54046">
                  <c:v>54046</c:v>
                </c:pt>
                <c:pt idx="54047">
                  <c:v>54047</c:v>
                </c:pt>
                <c:pt idx="54048">
                  <c:v>54048</c:v>
                </c:pt>
                <c:pt idx="54049">
                  <c:v>54049</c:v>
                </c:pt>
                <c:pt idx="54050">
                  <c:v>54050</c:v>
                </c:pt>
                <c:pt idx="54051">
                  <c:v>54051</c:v>
                </c:pt>
                <c:pt idx="54052">
                  <c:v>54052</c:v>
                </c:pt>
                <c:pt idx="54053">
                  <c:v>54053</c:v>
                </c:pt>
                <c:pt idx="54054">
                  <c:v>54054</c:v>
                </c:pt>
                <c:pt idx="54055">
                  <c:v>54055</c:v>
                </c:pt>
                <c:pt idx="54056">
                  <c:v>54056</c:v>
                </c:pt>
                <c:pt idx="54057">
                  <c:v>54057</c:v>
                </c:pt>
                <c:pt idx="54058">
                  <c:v>54058</c:v>
                </c:pt>
                <c:pt idx="54059">
                  <c:v>54059</c:v>
                </c:pt>
                <c:pt idx="54060">
                  <c:v>54060</c:v>
                </c:pt>
                <c:pt idx="54061">
                  <c:v>54061</c:v>
                </c:pt>
                <c:pt idx="54062">
                  <c:v>54062</c:v>
                </c:pt>
                <c:pt idx="54063">
                  <c:v>54063</c:v>
                </c:pt>
                <c:pt idx="54064">
                  <c:v>54064</c:v>
                </c:pt>
                <c:pt idx="54065">
                  <c:v>54065</c:v>
                </c:pt>
                <c:pt idx="54066">
                  <c:v>54066</c:v>
                </c:pt>
                <c:pt idx="54067">
                  <c:v>54067</c:v>
                </c:pt>
                <c:pt idx="54068">
                  <c:v>54068</c:v>
                </c:pt>
                <c:pt idx="54069">
                  <c:v>54069</c:v>
                </c:pt>
                <c:pt idx="54070">
                  <c:v>54070</c:v>
                </c:pt>
                <c:pt idx="54071">
                  <c:v>54071</c:v>
                </c:pt>
                <c:pt idx="54072">
                  <c:v>54072</c:v>
                </c:pt>
                <c:pt idx="54073">
                  <c:v>54073</c:v>
                </c:pt>
                <c:pt idx="54074">
                  <c:v>54074</c:v>
                </c:pt>
                <c:pt idx="54075">
                  <c:v>54075</c:v>
                </c:pt>
                <c:pt idx="54076">
                  <c:v>54076</c:v>
                </c:pt>
                <c:pt idx="54077">
                  <c:v>54077</c:v>
                </c:pt>
                <c:pt idx="54078">
                  <c:v>54078</c:v>
                </c:pt>
                <c:pt idx="54079">
                  <c:v>54079</c:v>
                </c:pt>
                <c:pt idx="54080">
                  <c:v>54080</c:v>
                </c:pt>
                <c:pt idx="54081">
                  <c:v>54081</c:v>
                </c:pt>
                <c:pt idx="54082">
                  <c:v>54082</c:v>
                </c:pt>
                <c:pt idx="54083">
                  <c:v>54083</c:v>
                </c:pt>
                <c:pt idx="54084">
                  <c:v>54084</c:v>
                </c:pt>
                <c:pt idx="54085">
                  <c:v>54085</c:v>
                </c:pt>
                <c:pt idx="54086">
                  <c:v>54086</c:v>
                </c:pt>
                <c:pt idx="54087">
                  <c:v>54087</c:v>
                </c:pt>
                <c:pt idx="54088">
                  <c:v>54088</c:v>
                </c:pt>
                <c:pt idx="54089">
                  <c:v>54089</c:v>
                </c:pt>
                <c:pt idx="54090">
                  <c:v>54090</c:v>
                </c:pt>
                <c:pt idx="54091">
                  <c:v>54091</c:v>
                </c:pt>
                <c:pt idx="54092">
                  <c:v>54092</c:v>
                </c:pt>
                <c:pt idx="54093">
                  <c:v>54093</c:v>
                </c:pt>
                <c:pt idx="54094">
                  <c:v>54094</c:v>
                </c:pt>
                <c:pt idx="54095">
                  <c:v>54095</c:v>
                </c:pt>
                <c:pt idx="54096">
                  <c:v>54096</c:v>
                </c:pt>
                <c:pt idx="54097">
                  <c:v>54097</c:v>
                </c:pt>
                <c:pt idx="54098">
                  <c:v>54098</c:v>
                </c:pt>
                <c:pt idx="54099">
                  <c:v>54099</c:v>
                </c:pt>
                <c:pt idx="54100">
                  <c:v>54100</c:v>
                </c:pt>
                <c:pt idx="54101">
                  <c:v>54101</c:v>
                </c:pt>
                <c:pt idx="54102">
                  <c:v>54102</c:v>
                </c:pt>
                <c:pt idx="54103">
                  <c:v>54103</c:v>
                </c:pt>
                <c:pt idx="54104">
                  <c:v>54104</c:v>
                </c:pt>
                <c:pt idx="54105">
                  <c:v>54105</c:v>
                </c:pt>
                <c:pt idx="54106">
                  <c:v>54106</c:v>
                </c:pt>
                <c:pt idx="54107">
                  <c:v>54107</c:v>
                </c:pt>
                <c:pt idx="54108">
                  <c:v>54108</c:v>
                </c:pt>
                <c:pt idx="54109">
                  <c:v>54109</c:v>
                </c:pt>
                <c:pt idx="54110">
                  <c:v>54110</c:v>
                </c:pt>
                <c:pt idx="54111">
                  <c:v>54111</c:v>
                </c:pt>
                <c:pt idx="54112">
                  <c:v>54112</c:v>
                </c:pt>
                <c:pt idx="54113">
                  <c:v>54113</c:v>
                </c:pt>
                <c:pt idx="54114">
                  <c:v>54114</c:v>
                </c:pt>
                <c:pt idx="54115">
                  <c:v>54115</c:v>
                </c:pt>
                <c:pt idx="54116">
                  <c:v>54116</c:v>
                </c:pt>
                <c:pt idx="54117">
                  <c:v>54117</c:v>
                </c:pt>
                <c:pt idx="54118">
                  <c:v>54118</c:v>
                </c:pt>
                <c:pt idx="54119">
                  <c:v>54119</c:v>
                </c:pt>
                <c:pt idx="54120">
                  <c:v>54120</c:v>
                </c:pt>
                <c:pt idx="54121">
                  <c:v>54121</c:v>
                </c:pt>
                <c:pt idx="54122">
                  <c:v>54122</c:v>
                </c:pt>
                <c:pt idx="54123">
                  <c:v>54123</c:v>
                </c:pt>
                <c:pt idx="54124">
                  <c:v>54124</c:v>
                </c:pt>
                <c:pt idx="54125">
                  <c:v>54125</c:v>
                </c:pt>
                <c:pt idx="54126">
                  <c:v>54126</c:v>
                </c:pt>
                <c:pt idx="54127">
                  <c:v>54127</c:v>
                </c:pt>
                <c:pt idx="54128">
                  <c:v>54128</c:v>
                </c:pt>
                <c:pt idx="54129">
                  <c:v>54129</c:v>
                </c:pt>
                <c:pt idx="54130">
                  <c:v>54130</c:v>
                </c:pt>
                <c:pt idx="54131">
                  <c:v>54131</c:v>
                </c:pt>
                <c:pt idx="54132">
                  <c:v>54132</c:v>
                </c:pt>
                <c:pt idx="54133">
                  <c:v>54133</c:v>
                </c:pt>
                <c:pt idx="54134">
                  <c:v>54134</c:v>
                </c:pt>
                <c:pt idx="54135">
                  <c:v>54135</c:v>
                </c:pt>
                <c:pt idx="54136">
                  <c:v>54136</c:v>
                </c:pt>
                <c:pt idx="54137">
                  <c:v>54137</c:v>
                </c:pt>
                <c:pt idx="54138">
                  <c:v>54138</c:v>
                </c:pt>
                <c:pt idx="54139">
                  <c:v>54139</c:v>
                </c:pt>
                <c:pt idx="54140">
                  <c:v>54140</c:v>
                </c:pt>
                <c:pt idx="54141">
                  <c:v>54141</c:v>
                </c:pt>
                <c:pt idx="54142">
                  <c:v>54142</c:v>
                </c:pt>
                <c:pt idx="54143">
                  <c:v>54143</c:v>
                </c:pt>
                <c:pt idx="54144">
                  <c:v>54144</c:v>
                </c:pt>
                <c:pt idx="54145">
                  <c:v>54145</c:v>
                </c:pt>
                <c:pt idx="54146">
                  <c:v>54146</c:v>
                </c:pt>
                <c:pt idx="54147">
                  <c:v>54147</c:v>
                </c:pt>
                <c:pt idx="54148">
                  <c:v>54148</c:v>
                </c:pt>
                <c:pt idx="54149">
                  <c:v>54149</c:v>
                </c:pt>
                <c:pt idx="54150">
                  <c:v>54150</c:v>
                </c:pt>
                <c:pt idx="54151">
                  <c:v>54151</c:v>
                </c:pt>
                <c:pt idx="54152">
                  <c:v>54152</c:v>
                </c:pt>
                <c:pt idx="54153">
                  <c:v>54153</c:v>
                </c:pt>
                <c:pt idx="54154">
                  <c:v>54154</c:v>
                </c:pt>
                <c:pt idx="54155">
                  <c:v>54155</c:v>
                </c:pt>
                <c:pt idx="54156">
                  <c:v>54156</c:v>
                </c:pt>
                <c:pt idx="54157">
                  <c:v>54157</c:v>
                </c:pt>
                <c:pt idx="54158">
                  <c:v>54158</c:v>
                </c:pt>
                <c:pt idx="54159">
                  <c:v>54159</c:v>
                </c:pt>
                <c:pt idx="54160">
                  <c:v>54160</c:v>
                </c:pt>
                <c:pt idx="54161">
                  <c:v>54161</c:v>
                </c:pt>
                <c:pt idx="54162">
                  <c:v>54162</c:v>
                </c:pt>
                <c:pt idx="54163">
                  <c:v>54163</c:v>
                </c:pt>
                <c:pt idx="54164">
                  <c:v>54164</c:v>
                </c:pt>
                <c:pt idx="54165">
                  <c:v>54165</c:v>
                </c:pt>
                <c:pt idx="54166">
                  <c:v>54166</c:v>
                </c:pt>
                <c:pt idx="54167">
                  <c:v>54167</c:v>
                </c:pt>
                <c:pt idx="54168">
                  <c:v>54168</c:v>
                </c:pt>
                <c:pt idx="54169">
                  <c:v>54169</c:v>
                </c:pt>
                <c:pt idx="54170">
                  <c:v>54170</c:v>
                </c:pt>
                <c:pt idx="54171">
                  <c:v>54171</c:v>
                </c:pt>
                <c:pt idx="54172">
                  <c:v>54172</c:v>
                </c:pt>
                <c:pt idx="54173">
                  <c:v>54173</c:v>
                </c:pt>
                <c:pt idx="54174">
                  <c:v>54174</c:v>
                </c:pt>
                <c:pt idx="54175">
                  <c:v>54175</c:v>
                </c:pt>
                <c:pt idx="54176">
                  <c:v>54176</c:v>
                </c:pt>
                <c:pt idx="54177">
                  <c:v>54177</c:v>
                </c:pt>
                <c:pt idx="54178">
                  <c:v>54178</c:v>
                </c:pt>
                <c:pt idx="54179">
                  <c:v>54179</c:v>
                </c:pt>
                <c:pt idx="54180">
                  <c:v>54180</c:v>
                </c:pt>
                <c:pt idx="54181">
                  <c:v>54181</c:v>
                </c:pt>
                <c:pt idx="54182">
                  <c:v>54182</c:v>
                </c:pt>
                <c:pt idx="54183">
                  <c:v>54183</c:v>
                </c:pt>
                <c:pt idx="54184">
                  <c:v>54184</c:v>
                </c:pt>
                <c:pt idx="54185">
                  <c:v>54185</c:v>
                </c:pt>
                <c:pt idx="54186">
                  <c:v>54186</c:v>
                </c:pt>
                <c:pt idx="54187">
                  <c:v>54187</c:v>
                </c:pt>
                <c:pt idx="54188">
                  <c:v>54188</c:v>
                </c:pt>
                <c:pt idx="54189">
                  <c:v>54189</c:v>
                </c:pt>
                <c:pt idx="54190">
                  <c:v>54190</c:v>
                </c:pt>
                <c:pt idx="54191">
                  <c:v>54191</c:v>
                </c:pt>
                <c:pt idx="54192">
                  <c:v>54192</c:v>
                </c:pt>
                <c:pt idx="54193">
                  <c:v>54193</c:v>
                </c:pt>
                <c:pt idx="54194">
                  <c:v>54194</c:v>
                </c:pt>
                <c:pt idx="54195">
                  <c:v>54195</c:v>
                </c:pt>
                <c:pt idx="54196">
                  <c:v>54196</c:v>
                </c:pt>
                <c:pt idx="54197">
                  <c:v>54197</c:v>
                </c:pt>
                <c:pt idx="54198">
                  <c:v>54198</c:v>
                </c:pt>
                <c:pt idx="54199">
                  <c:v>54199</c:v>
                </c:pt>
                <c:pt idx="54200">
                  <c:v>54200</c:v>
                </c:pt>
                <c:pt idx="54201">
                  <c:v>54201</c:v>
                </c:pt>
                <c:pt idx="54202">
                  <c:v>54202</c:v>
                </c:pt>
                <c:pt idx="54203">
                  <c:v>54203</c:v>
                </c:pt>
                <c:pt idx="54204">
                  <c:v>54204</c:v>
                </c:pt>
                <c:pt idx="54205">
                  <c:v>54205</c:v>
                </c:pt>
                <c:pt idx="54206">
                  <c:v>54206</c:v>
                </c:pt>
                <c:pt idx="54207">
                  <c:v>54207</c:v>
                </c:pt>
                <c:pt idx="54208">
                  <c:v>54208</c:v>
                </c:pt>
                <c:pt idx="54209">
                  <c:v>54209</c:v>
                </c:pt>
                <c:pt idx="54210">
                  <c:v>54210</c:v>
                </c:pt>
                <c:pt idx="54211">
                  <c:v>54211</c:v>
                </c:pt>
                <c:pt idx="54212">
                  <c:v>54212</c:v>
                </c:pt>
                <c:pt idx="54213">
                  <c:v>54213</c:v>
                </c:pt>
                <c:pt idx="54214">
                  <c:v>54214</c:v>
                </c:pt>
                <c:pt idx="54215">
                  <c:v>54215</c:v>
                </c:pt>
                <c:pt idx="54216">
                  <c:v>54216</c:v>
                </c:pt>
                <c:pt idx="54217">
                  <c:v>54217</c:v>
                </c:pt>
                <c:pt idx="54218">
                  <c:v>54218</c:v>
                </c:pt>
                <c:pt idx="54219">
                  <c:v>54219</c:v>
                </c:pt>
                <c:pt idx="54220">
                  <c:v>54220</c:v>
                </c:pt>
                <c:pt idx="54221">
                  <c:v>54221</c:v>
                </c:pt>
                <c:pt idx="54222">
                  <c:v>54222</c:v>
                </c:pt>
                <c:pt idx="54223">
                  <c:v>54223</c:v>
                </c:pt>
                <c:pt idx="54224">
                  <c:v>54224</c:v>
                </c:pt>
                <c:pt idx="54225">
                  <c:v>54225</c:v>
                </c:pt>
                <c:pt idx="54226">
                  <c:v>54226</c:v>
                </c:pt>
                <c:pt idx="54227">
                  <c:v>54227</c:v>
                </c:pt>
                <c:pt idx="54228">
                  <c:v>54228</c:v>
                </c:pt>
                <c:pt idx="54229">
                  <c:v>54229</c:v>
                </c:pt>
                <c:pt idx="54230">
                  <c:v>54230</c:v>
                </c:pt>
                <c:pt idx="54231">
                  <c:v>54231</c:v>
                </c:pt>
                <c:pt idx="54232">
                  <c:v>54232</c:v>
                </c:pt>
                <c:pt idx="54233">
                  <c:v>54233</c:v>
                </c:pt>
                <c:pt idx="54234">
                  <c:v>54234</c:v>
                </c:pt>
                <c:pt idx="54235">
                  <c:v>54235</c:v>
                </c:pt>
                <c:pt idx="54236">
                  <c:v>54236</c:v>
                </c:pt>
                <c:pt idx="54237">
                  <c:v>54237</c:v>
                </c:pt>
                <c:pt idx="54238">
                  <c:v>54238</c:v>
                </c:pt>
                <c:pt idx="54239">
                  <c:v>54239</c:v>
                </c:pt>
                <c:pt idx="54240">
                  <c:v>54240</c:v>
                </c:pt>
                <c:pt idx="54241">
                  <c:v>54241</c:v>
                </c:pt>
                <c:pt idx="54242">
                  <c:v>54242</c:v>
                </c:pt>
                <c:pt idx="54243">
                  <c:v>54243</c:v>
                </c:pt>
                <c:pt idx="54244">
                  <c:v>54244</c:v>
                </c:pt>
                <c:pt idx="54245">
                  <c:v>54245</c:v>
                </c:pt>
                <c:pt idx="54246">
                  <c:v>54246</c:v>
                </c:pt>
                <c:pt idx="54247">
                  <c:v>54247</c:v>
                </c:pt>
                <c:pt idx="54248">
                  <c:v>54248</c:v>
                </c:pt>
                <c:pt idx="54249">
                  <c:v>54249</c:v>
                </c:pt>
                <c:pt idx="54250">
                  <c:v>54250</c:v>
                </c:pt>
                <c:pt idx="54251">
                  <c:v>54251</c:v>
                </c:pt>
                <c:pt idx="54252">
                  <c:v>54252</c:v>
                </c:pt>
                <c:pt idx="54253">
                  <c:v>54253</c:v>
                </c:pt>
                <c:pt idx="54254">
                  <c:v>54254</c:v>
                </c:pt>
                <c:pt idx="54255">
                  <c:v>54255</c:v>
                </c:pt>
                <c:pt idx="54256">
                  <c:v>54256</c:v>
                </c:pt>
                <c:pt idx="54257">
                  <c:v>54257</c:v>
                </c:pt>
                <c:pt idx="54258">
                  <c:v>54258</c:v>
                </c:pt>
                <c:pt idx="54259">
                  <c:v>54259</c:v>
                </c:pt>
                <c:pt idx="54260">
                  <c:v>54260</c:v>
                </c:pt>
                <c:pt idx="54261">
                  <c:v>54261</c:v>
                </c:pt>
                <c:pt idx="54262">
                  <c:v>54262</c:v>
                </c:pt>
                <c:pt idx="54263">
                  <c:v>54263</c:v>
                </c:pt>
                <c:pt idx="54264">
                  <c:v>54264</c:v>
                </c:pt>
                <c:pt idx="54265">
                  <c:v>54265</c:v>
                </c:pt>
                <c:pt idx="54266">
                  <c:v>54266</c:v>
                </c:pt>
                <c:pt idx="54267">
                  <c:v>54267</c:v>
                </c:pt>
                <c:pt idx="54268">
                  <c:v>54268</c:v>
                </c:pt>
                <c:pt idx="54269">
                  <c:v>54269</c:v>
                </c:pt>
                <c:pt idx="54270">
                  <c:v>54270</c:v>
                </c:pt>
                <c:pt idx="54271">
                  <c:v>54271</c:v>
                </c:pt>
                <c:pt idx="54272">
                  <c:v>54272</c:v>
                </c:pt>
                <c:pt idx="54273">
                  <c:v>54273</c:v>
                </c:pt>
                <c:pt idx="54274">
                  <c:v>54274</c:v>
                </c:pt>
                <c:pt idx="54275">
                  <c:v>54275</c:v>
                </c:pt>
                <c:pt idx="54276">
                  <c:v>54276</c:v>
                </c:pt>
                <c:pt idx="54277">
                  <c:v>54277</c:v>
                </c:pt>
                <c:pt idx="54278">
                  <c:v>54278</c:v>
                </c:pt>
                <c:pt idx="54279">
                  <c:v>54279</c:v>
                </c:pt>
                <c:pt idx="54280">
                  <c:v>54280</c:v>
                </c:pt>
                <c:pt idx="54281">
                  <c:v>54281</c:v>
                </c:pt>
                <c:pt idx="54282">
                  <c:v>54282</c:v>
                </c:pt>
                <c:pt idx="54283">
                  <c:v>54283</c:v>
                </c:pt>
                <c:pt idx="54284">
                  <c:v>54284</c:v>
                </c:pt>
                <c:pt idx="54285">
                  <c:v>54285</c:v>
                </c:pt>
                <c:pt idx="54286">
                  <c:v>54286</c:v>
                </c:pt>
                <c:pt idx="54287">
                  <c:v>54287</c:v>
                </c:pt>
                <c:pt idx="54288">
                  <c:v>54288</c:v>
                </c:pt>
                <c:pt idx="54289">
                  <c:v>54289</c:v>
                </c:pt>
                <c:pt idx="54290">
                  <c:v>54290</c:v>
                </c:pt>
                <c:pt idx="54291">
                  <c:v>54291</c:v>
                </c:pt>
                <c:pt idx="54292">
                  <c:v>54292</c:v>
                </c:pt>
                <c:pt idx="54293">
                  <c:v>54293</c:v>
                </c:pt>
                <c:pt idx="54294">
                  <c:v>54294</c:v>
                </c:pt>
                <c:pt idx="54295">
                  <c:v>54295</c:v>
                </c:pt>
                <c:pt idx="54296">
                  <c:v>54296</c:v>
                </c:pt>
                <c:pt idx="54297">
                  <c:v>54297</c:v>
                </c:pt>
                <c:pt idx="54298">
                  <c:v>54298</c:v>
                </c:pt>
                <c:pt idx="54299">
                  <c:v>54299</c:v>
                </c:pt>
                <c:pt idx="54300">
                  <c:v>54300</c:v>
                </c:pt>
                <c:pt idx="54301">
                  <c:v>54301</c:v>
                </c:pt>
                <c:pt idx="54302">
                  <c:v>54302</c:v>
                </c:pt>
                <c:pt idx="54303">
                  <c:v>54303</c:v>
                </c:pt>
                <c:pt idx="54304">
                  <c:v>54304</c:v>
                </c:pt>
                <c:pt idx="54305">
                  <c:v>54305</c:v>
                </c:pt>
                <c:pt idx="54306">
                  <c:v>54306</c:v>
                </c:pt>
                <c:pt idx="54307">
                  <c:v>54307</c:v>
                </c:pt>
                <c:pt idx="54308">
                  <c:v>54308</c:v>
                </c:pt>
                <c:pt idx="54309">
                  <c:v>54309</c:v>
                </c:pt>
                <c:pt idx="54310">
                  <c:v>54310</c:v>
                </c:pt>
                <c:pt idx="54311">
                  <c:v>54311</c:v>
                </c:pt>
                <c:pt idx="54312">
                  <c:v>54312</c:v>
                </c:pt>
                <c:pt idx="54313">
                  <c:v>54313</c:v>
                </c:pt>
                <c:pt idx="54314">
                  <c:v>54314</c:v>
                </c:pt>
                <c:pt idx="54315">
                  <c:v>54315</c:v>
                </c:pt>
                <c:pt idx="54316">
                  <c:v>54316</c:v>
                </c:pt>
                <c:pt idx="54317">
                  <c:v>54317</c:v>
                </c:pt>
                <c:pt idx="54318">
                  <c:v>54318</c:v>
                </c:pt>
                <c:pt idx="54319">
                  <c:v>54319</c:v>
                </c:pt>
                <c:pt idx="54320">
                  <c:v>54320</c:v>
                </c:pt>
                <c:pt idx="54321">
                  <c:v>54321</c:v>
                </c:pt>
                <c:pt idx="54322">
                  <c:v>54322</c:v>
                </c:pt>
                <c:pt idx="54323">
                  <c:v>54323</c:v>
                </c:pt>
                <c:pt idx="54324">
                  <c:v>54324</c:v>
                </c:pt>
                <c:pt idx="54325">
                  <c:v>54325</c:v>
                </c:pt>
                <c:pt idx="54326">
                  <c:v>54326</c:v>
                </c:pt>
                <c:pt idx="54327">
                  <c:v>54327</c:v>
                </c:pt>
                <c:pt idx="54328">
                  <c:v>54328</c:v>
                </c:pt>
                <c:pt idx="54329">
                  <c:v>54329</c:v>
                </c:pt>
                <c:pt idx="54330">
                  <c:v>54330</c:v>
                </c:pt>
                <c:pt idx="54331">
                  <c:v>54331</c:v>
                </c:pt>
                <c:pt idx="54332">
                  <c:v>54332</c:v>
                </c:pt>
                <c:pt idx="54333">
                  <c:v>54333</c:v>
                </c:pt>
                <c:pt idx="54334">
                  <c:v>54334</c:v>
                </c:pt>
                <c:pt idx="54335">
                  <c:v>54335</c:v>
                </c:pt>
                <c:pt idx="54336">
                  <c:v>54336</c:v>
                </c:pt>
                <c:pt idx="54337">
                  <c:v>54337</c:v>
                </c:pt>
                <c:pt idx="54338">
                  <c:v>54338</c:v>
                </c:pt>
                <c:pt idx="54339">
                  <c:v>54339</c:v>
                </c:pt>
                <c:pt idx="54340">
                  <c:v>54340</c:v>
                </c:pt>
                <c:pt idx="54341">
                  <c:v>54341</c:v>
                </c:pt>
                <c:pt idx="54342">
                  <c:v>54342</c:v>
                </c:pt>
                <c:pt idx="54343">
                  <c:v>54343</c:v>
                </c:pt>
                <c:pt idx="54344">
                  <c:v>54344</c:v>
                </c:pt>
                <c:pt idx="54345">
                  <c:v>54345</c:v>
                </c:pt>
                <c:pt idx="54346">
                  <c:v>54346</c:v>
                </c:pt>
                <c:pt idx="54347">
                  <c:v>54347</c:v>
                </c:pt>
                <c:pt idx="54348">
                  <c:v>54348</c:v>
                </c:pt>
                <c:pt idx="54349">
                  <c:v>54349</c:v>
                </c:pt>
                <c:pt idx="54350">
                  <c:v>54350</c:v>
                </c:pt>
                <c:pt idx="54351">
                  <c:v>54351</c:v>
                </c:pt>
                <c:pt idx="54352">
                  <c:v>54352</c:v>
                </c:pt>
                <c:pt idx="54353">
                  <c:v>54353</c:v>
                </c:pt>
                <c:pt idx="54354">
                  <c:v>54354</c:v>
                </c:pt>
                <c:pt idx="54355">
                  <c:v>54355</c:v>
                </c:pt>
                <c:pt idx="54356">
                  <c:v>54356</c:v>
                </c:pt>
                <c:pt idx="54357">
                  <c:v>54357</c:v>
                </c:pt>
                <c:pt idx="54358">
                  <c:v>54358</c:v>
                </c:pt>
                <c:pt idx="54359">
                  <c:v>54359</c:v>
                </c:pt>
                <c:pt idx="54360">
                  <c:v>54360</c:v>
                </c:pt>
                <c:pt idx="54361">
                  <c:v>54361</c:v>
                </c:pt>
                <c:pt idx="54362">
                  <c:v>54362</c:v>
                </c:pt>
                <c:pt idx="54363">
                  <c:v>54363</c:v>
                </c:pt>
                <c:pt idx="54364">
                  <c:v>54364</c:v>
                </c:pt>
                <c:pt idx="54365">
                  <c:v>54365</c:v>
                </c:pt>
                <c:pt idx="54366">
                  <c:v>54366</c:v>
                </c:pt>
                <c:pt idx="54367">
                  <c:v>54367</c:v>
                </c:pt>
                <c:pt idx="54368">
                  <c:v>54368</c:v>
                </c:pt>
                <c:pt idx="54369">
                  <c:v>54369</c:v>
                </c:pt>
                <c:pt idx="54370">
                  <c:v>54370</c:v>
                </c:pt>
                <c:pt idx="54371">
                  <c:v>54371</c:v>
                </c:pt>
                <c:pt idx="54372">
                  <c:v>54372</c:v>
                </c:pt>
                <c:pt idx="54373">
                  <c:v>54373</c:v>
                </c:pt>
                <c:pt idx="54374">
                  <c:v>54374</c:v>
                </c:pt>
                <c:pt idx="54375">
                  <c:v>54375</c:v>
                </c:pt>
                <c:pt idx="54376">
                  <c:v>54376</c:v>
                </c:pt>
                <c:pt idx="54377">
                  <c:v>54377</c:v>
                </c:pt>
                <c:pt idx="54378">
                  <c:v>54378</c:v>
                </c:pt>
                <c:pt idx="54379">
                  <c:v>54379</c:v>
                </c:pt>
                <c:pt idx="54380">
                  <c:v>54380</c:v>
                </c:pt>
                <c:pt idx="54381">
                  <c:v>54381</c:v>
                </c:pt>
                <c:pt idx="54382">
                  <c:v>54382</c:v>
                </c:pt>
                <c:pt idx="54383">
                  <c:v>54383</c:v>
                </c:pt>
                <c:pt idx="54384">
                  <c:v>54384</c:v>
                </c:pt>
                <c:pt idx="54385">
                  <c:v>54385</c:v>
                </c:pt>
                <c:pt idx="54386">
                  <c:v>54386</c:v>
                </c:pt>
                <c:pt idx="54387">
                  <c:v>54387</c:v>
                </c:pt>
                <c:pt idx="54388">
                  <c:v>54388</c:v>
                </c:pt>
                <c:pt idx="54389">
                  <c:v>54389</c:v>
                </c:pt>
                <c:pt idx="54390">
                  <c:v>54390</c:v>
                </c:pt>
                <c:pt idx="54391">
                  <c:v>54391</c:v>
                </c:pt>
                <c:pt idx="54392">
                  <c:v>54392</c:v>
                </c:pt>
                <c:pt idx="54393">
                  <c:v>54393</c:v>
                </c:pt>
                <c:pt idx="54394">
                  <c:v>54394</c:v>
                </c:pt>
                <c:pt idx="54395">
                  <c:v>54395</c:v>
                </c:pt>
                <c:pt idx="54396">
                  <c:v>54396</c:v>
                </c:pt>
                <c:pt idx="54397">
                  <c:v>54397</c:v>
                </c:pt>
                <c:pt idx="54398">
                  <c:v>54398</c:v>
                </c:pt>
                <c:pt idx="54399">
                  <c:v>54399</c:v>
                </c:pt>
                <c:pt idx="54400">
                  <c:v>54400</c:v>
                </c:pt>
                <c:pt idx="54401">
                  <c:v>54401</c:v>
                </c:pt>
                <c:pt idx="54402">
                  <c:v>54402</c:v>
                </c:pt>
                <c:pt idx="54403">
                  <c:v>54403</c:v>
                </c:pt>
                <c:pt idx="54404">
                  <c:v>54404</c:v>
                </c:pt>
                <c:pt idx="54405">
                  <c:v>54405</c:v>
                </c:pt>
                <c:pt idx="54406">
                  <c:v>54406</c:v>
                </c:pt>
                <c:pt idx="54407">
                  <c:v>54407</c:v>
                </c:pt>
                <c:pt idx="54408">
                  <c:v>54408</c:v>
                </c:pt>
                <c:pt idx="54409">
                  <c:v>54409</c:v>
                </c:pt>
                <c:pt idx="54410">
                  <c:v>54410</c:v>
                </c:pt>
                <c:pt idx="54411">
                  <c:v>54411</c:v>
                </c:pt>
                <c:pt idx="54412">
                  <c:v>54412</c:v>
                </c:pt>
                <c:pt idx="54413">
                  <c:v>54413</c:v>
                </c:pt>
                <c:pt idx="54414">
                  <c:v>54414</c:v>
                </c:pt>
                <c:pt idx="54415">
                  <c:v>54415</c:v>
                </c:pt>
                <c:pt idx="54416">
                  <c:v>54416</c:v>
                </c:pt>
                <c:pt idx="54417">
                  <c:v>54417</c:v>
                </c:pt>
                <c:pt idx="54418">
                  <c:v>54418</c:v>
                </c:pt>
                <c:pt idx="54419">
                  <c:v>54419</c:v>
                </c:pt>
                <c:pt idx="54420">
                  <c:v>54420</c:v>
                </c:pt>
                <c:pt idx="54421">
                  <c:v>54421</c:v>
                </c:pt>
                <c:pt idx="54422">
                  <c:v>54422</c:v>
                </c:pt>
                <c:pt idx="54423">
                  <c:v>54423</c:v>
                </c:pt>
                <c:pt idx="54424">
                  <c:v>54424</c:v>
                </c:pt>
                <c:pt idx="54425">
                  <c:v>54425</c:v>
                </c:pt>
                <c:pt idx="54426">
                  <c:v>54426</c:v>
                </c:pt>
                <c:pt idx="54427">
                  <c:v>54427</c:v>
                </c:pt>
                <c:pt idx="54428">
                  <c:v>54428</c:v>
                </c:pt>
                <c:pt idx="54429">
                  <c:v>54429</c:v>
                </c:pt>
                <c:pt idx="54430">
                  <c:v>54430</c:v>
                </c:pt>
                <c:pt idx="54431">
                  <c:v>54431</c:v>
                </c:pt>
                <c:pt idx="54432">
                  <c:v>54432</c:v>
                </c:pt>
                <c:pt idx="54433">
                  <c:v>54433</c:v>
                </c:pt>
                <c:pt idx="54434">
                  <c:v>54434</c:v>
                </c:pt>
                <c:pt idx="54435">
                  <c:v>54435</c:v>
                </c:pt>
                <c:pt idx="54436">
                  <c:v>54436</c:v>
                </c:pt>
                <c:pt idx="54437">
                  <c:v>54437</c:v>
                </c:pt>
                <c:pt idx="54438">
                  <c:v>54438</c:v>
                </c:pt>
                <c:pt idx="54439">
                  <c:v>54439</c:v>
                </c:pt>
                <c:pt idx="54440">
                  <c:v>54440</c:v>
                </c:pt>
                <c:pt idx="54441">
                  <c:v>54441</c:v>
                </c:pt>
                <c:pt idx="54442">
                  <c:v>54442</c:v>
                </c:pt>
                <c:pt idx="54443">
                  <c:v>54443</c:v>
                </c:pt>
                <c:pt idx="54444">
                  <c:v>54444</c:v>
                </c:pt>
                <c:pt idx="54445">
                  <c:v>54445</c:v>
                </c:pt>
                <c:pt idx="54446">
                  <c:v>54446</c:v>
                </c:pt>
                <c:pt idx="54447">
                  <c:v>54447</c:v>
                </c:pt>
                <c:pt idx="54448">
                  <c:v>54448</c:v>
                </c:pt>
                <c:pt idx="54449">
                  <c:v>54449</c:v>
                </c:pt>
                <c:pt idx="54450">
                  <c:v>54450</c:v>
                </c:pt>
                <c:pt idx="54451">
                  <c:v>54451</c:v>
                </c:pt>
                <c:pt idx="54452">
                  <c:v>54452</c:v>
                </c:pt>
                <c:pt idx="54453">
                  <c:v>54453</c:v>
                </c:pt>
                <c:pt idx="54454">
                  <c:v>54454</c:v>
                </c:pt>
                <c:pt idx="54455">
                  <c:v>54455</c:v>
                </c:pt>
                <c:pt idx="54456">
                  <c:v>54456</c:v>
                </c:pt>
                <c:pt idx="54457">
                  <c:v>54457</c:v>
                </c:pt>
                <c:pt idx="54458">
                  <c:v>54458</c:v>
                </c:pt>
                <c:pt idx="54459">
                  <c:v>54459</c:v>
                </c:pt>
                <c:pt idx="54460">
                  <c:v>54460</c:v>
                </c:pt>
                <c:pt idx="54461">
                  <c:v>54461</c:v>
                </c:pt>
                <c:pt idx="54462">
                  <c:v>54462</c:v>
                </c:pt>
                <c:pt idx="54463">
                  <c:v>54463</c:v>
                </c:pt>
                <c:pt idx="54464">
                  <c:v>54464</c:v>
                </c:pt>
                <c:pt idx="54465">
                  <c:v>54465</c:v>
                </c:pt>
                <c:pt idx="54466">
                  <c:v>54466</c:v>
                </c:pt>
                <c:pt idx="54467">
                  <c:v>54467</c:v>
                </c:pt>
                <c:pt idx="54468">
                  <c:v>54468</c:v>
                </c:pt>
                <c:pt idx="54469">
                  <c:v>54469</c:v>
                </c:pt>
                <c:pt idx="54470">
                  <c:v>54470</c:v>
                </c:pt>
                <c:pt idx="54471">
                  <c:v>54471</c:v>
                </c:pt>
                <c:pt idx="54472">
                  <c:v>54472</c:v>
                </c:pt>
                <c:pt idx="54473">
                  <c:v>54473</c:v>
                </c:pt>
                <c:pt idx="54474">
                  <c:v>54474</c:v>
                </c:pt>
                <c:pt idx="54475">
                  <c:v>54475</c:v>
                </c:pt>
                <c:pt idx="54476">
                  <c:v>54476</c:v>
                </c:pt>
                <c:pt idx="54477">
                  <c:v>54477</c:v>
                </c:pt>
                <c:pt idx="54478">
                  <c:v>54478</c:v>
                </c:pt>
                <c:pt idx="54479">
                  <c:v>54479</c:v>
                </c:pt>
                <c:pt idx="54480">
                  <c:v>54480</c:v>
                </c:pt>
                <c:pt idx="54481">
                  <c:v>54481</c:v>
                </c:pt>
                <c:pt idx="54482">
                  <c:v>54482</c:v>
                </c:pt>
                <c:pt idx="54483">
                  <c:v>54483</c:v>
                </c:pt>
                <c:pt idx="54484">
                  <c:v>54484</c:v>
                </c:pt>
                <c:pt idx="54485">
                  <c:v>54485</c:v>
                </c:pt>
                <c:pt idx="54486">
                  <c:v>54486</c:v>
                </c:pt>
                <c:pt idx="54487">
                  <c:v>54487</c:v>
                </c:pt>
                <c:pt idx="54488">
                  <c:v>54488</c:v>
                </c:pt>
                <c:pt idx="54489">
                  <c:v>54489</c:v>
                </c:pt>
                <c:pt idx="54490">
                  <c:v>54490</c:v>
                </c:pt>
                <c:pt idx="54491">
                  <c:v>54491</c:v>
                </c:pt>
                <c:pt idx="54492">
                  <c:v>54492</c:v>
                </c:pt>
                <c:pt idx="54493">
                  <c:v>54493</c:v>
                </c:pt>
                <c:pt idx="54494">
                  <c:v>54494</c:v>
                </c:pt>
                <c:pt idx="54495">
                  <c:v>54495</c:v>
                </c:pt>
                <c:pt idx="54496">
                  <c:v>54496</c:v>
                </c:pt>
                <c:pt idx="54497">
                  <c:v>54497</c:v>
                </c:pt>
                <c:pt idx="54498">
                  <c:v>54498</c:v>
                </c:pt>
                <c:pt idx="54499">
                  <c:v>54499</c:v>
                </c:pt>
                <c:pt idx="54500">
                  <c:v>54500</c:v>
                </c:pt>
                <c:pt idx="54501">
                  <c:v>54501</c:v>
                </c:pt>
                <c:pt idx="54502">
                  <c:v>54502</c:v>
                </c:pt>
                <c:pt idx="54503">
                  <c:v>54503</c:v>
                </c:pt>
                <c:pt idx="54504">
                  <c:v>54504</c:v>
                </c:pt>
                <c:pt idx="54505">
                  <c:v>54505</c:v>
                </c:pt>
                <c:pt idx="54506">
                  <c:v>54506</c:v>
                </c:pt>
                <c:pt idx="54507">
                  <c:v>54507</c:v>
                </c:pt>
                <c:pt idx="54508">
                  <c:v>54508</c:v>
                </c:pt>
                <c:pt idx="54509">
                  <c:v>54509</c:v>
                </c:pt>
                <c:pt idx="54510">
                  <c:v>54510</c:v>
                </c:pt>
                <c:pt idx="54511">
                  <c:v>54511</c:v>
                </c:pt>
                <c:pt idx="54512">
                  <c:v>54512</c:v>
                </c:pt>
                <c:pt idx="54513">
                  <c:v>54513</c:v>
                </c:pt>
                <c:pt idx="54514">
                  <c:v>54514</c:v>
                </c:pt>
                <c:pt idx="54515">
                  <c:v>54515</c:v>
                </c:pt>
                <c:pt idx="54516">
                  <c:v>54516</c:v>
                </c:pt>
                <c:pt idx="54517">
                  <c:v>54517</c:v>
                </c:pt>
                <c:pt idx="54518">
                  <c:v>54518</c:v>
                </c:pt>
                <c:pt idx="54519">
                  <c:v>54519</c:v>
                </c:pt>
                <c:pt idx="54520">
                  <c:v>54520</c:v>
                </c:pt>
                <c:pt idx="54521">
                  <c:v>54521</c:v>
                </c:pt>
                <c:pt idx="54522">
                  <c:v>54522</c:v>
                </c:pt>
                <c:pt idx="54523">
                  <c:v>54523</c:v>
                </c:pt>
                <c:pt idx="54524">
                  <c:v>54524</c:v>
                </c:pt>
                <c:pt idx="54525">
                  <c:v>54525</c:v>
                </c:pt>
                <c:pt idx="54526">
                  <c:v>54526</c:v>
                </c:pt>
                <c:pt idx="54527">
                  <c:v>54527</c:v>
                </c:pt>
                <c:pt idx="54528">
                  <c:v>54528</c:v>
                </c:pt>
                <c:pt idx="54529">
                  <c:v>54529</c:v>
                </c:pt>
                <c:pt idx="54530">
                  <c:v>54530</c:v>
                </c:pt>
                <c:pt idx="54531">
                  <c:v>54531</c:v>
                </c:pt>
                <c:pt idx="54532">
                  <c:v>54532</c:v>
                </c:pt>
                <c:pt idx="54533">
                  <c:v>54533</c:v>
                </c:pt>
                <c:pt idx="54534">
                  <c:v>54534</c:v>
                </c:pt>
                <c:pt idx="54535">
                  <c:v>54535</c:v>
                </c:pt>
                <c:pt idx="54536">
                  <c:v>54536</c:v>
                </c:pt>
                <c:pt idx="54537">
                  <c:v>54537</c:v>
                </c:pt>
                <c:pt idx="54538">
                  <c:v>54538</c:v>
                </c:pt>
                <c:pt idx="54539">
                  <c:v>54539</c:v>
                </c:pt>
                <c:pt idx="54540">
                  <c:v>54540</c:v>
                </c:pt>
                <c:pt idx="54541">
                  <c:v>54541</c:v>
                </c:pt>
                <c:pt idx="54542">
                  <c:v>54542</c:v>
                </c:pt>
                <c:pt idx="54543">
                  <c:v>54543</c:v>
                </c:pt>
                <c:pt idx="54544">
                  <c:v>54544</c:v>
                </c:pt>
                <c:pt idx="54545">
                  <c:v>54545</c:v>
                </c:pt>
                <c:pt idx="54546">
                  <c:v>54546</c:v>
                </c:pt>
                <c:pt idx="54547">
                  <c:v>54547</c:v>
                </c:pt>
                <c:pt idx="54548">
                  <c:v>54548</c:v>
                </c:pt>
                <c:pt idx="54549">
                  <c:v>54549</c:v>
                </c:pt>
                <c:pt idx="54550">
                  <c:v>54550</c:v>
                </c:pt>
                <c:pt idx="54551">
                  <c:v>54551</c:v>
                </c:pt>
                <c:pt idx="54552">
                  <c:v>54552</c:v>
                </c:pt>
                <c:pt idx="54553">
                  <c:v>54553</c:v>
                </c:pt>
                <c:pt idx="54554">
                  <c:v>54554</c:v>
                </c:pt>
                <c:pt idx="54555">
                  <c:v>54555</c:v>
                </c:pt>
                <c:pt idx="54556">
                  <c:v>54556</c:v>
                </c:pt>
                <c:pt idx="54557">
                  <c:v>54557</c:v>
                </c:pt>
                <c:pt idx="54558">
                  <c:v>54558</c:v>
                </c:pt>
                <c:pt idx="54559">
                  <c:v>54559</c:v>
                </c:pt>
                <c:pt idx="54560">
                  <c:v>54560</c:v>
                </c:pt>
                <c:pt idx="54561">
                  <c:v>54561</c:v>
                </c:pt>
                <c:pt idx="54562">
                  <c:v>54562</c:v>
                </c:pt>
                <c:pt idx="54563">
                  <c:v>54563</c:v>
                </c:pt>
                <c:pt idx="54564">
                  <c:v>54564</c:v>
                </c:pt>
                <c:pt idx="54565">
                  <c:v>54565</c:v>
                </c:pt>
                <c:pt idx="54566">
                  <c:v>54566</c:v>
                </c:pt>
                <c:pt idx="54567">
                  <c:v>54567</c:v>
                </c:pt>
                <c:pt idx="54568">
                  <c:v>54568</c:v>
                </c:pt>
                <c:pt idx="54569">
                  <c:v>54569</c:v>
                </c:pt>
                <c:pt idx="54570">
                  <c:v>54570</c:v>
                </c:pt>
                <c:pt idx="54571">
                  <c:v>54571</c:v>
                </c:pt>
                <c:pt idx="54572">
                  <c:v>54572</c:v>
                </c:pt>
                <c:pt idx="54573">
                  <c:v>54573</c:v>
                </c:pt>
                <c:pt idx="54574">
                  <c:v>54574</c:v>
                </c:pt>
                <c:pt idx="54575">
                  <c:v>54575</c:v>
                </c:pt>
                <c:pt idx="54576">
                  <c:v>54576</c:v>
                </c:pt>
                <c:pt idx="54577">
                  <c:v>54577</c:v>
                </c:pt>
                <c:pt idx="54578">
                  <c:v>54578</c:v>
                </c:pt>
                <c:pt idx="54579">
                  <c:v>54579</c:v>
                </c:pt>
                <c:pt idx="54580">
                  <c:v>54580</c:v>
                </c:pt>
                <c:pt idx="54581">
                  <c:v>54581</c:v>
                </c:pt>
                <c:pt idx="54582">
                  <c:v>54582</c:v>
                </c:pt>
                <c:pt idx="54583">
                  <c:v>54583</c:v>
                </c:pt>
                <c:pt idx="54584">
                  <c:v>54584</c:v>
                </c:pt>
                <c:pt idx="54585">
                  <c:v>54585</c:v>
                </c:pt>
                <c:pt idx="54586">
                  <c:v>54586</c:v>
                </c:pt>
                <c:pt idx="54587">
                  <c:v>54587</c:v>
                </c:pt>
                <c:pt idx="54588">
                  <c:v>54588</c:v>
                </c:pt>
                <c:pt idx="54589">
                  <c:v>54589</c:v>
                </c:pt>
                <c:pt idx="54590">
                  <c:v>54590</c:v>
                </c:pt>
                <c:pt idx="54591">
                  <c:v>54591</c:v>
                </c:pt>
                <c:pt idx="54592">
                  <c:v>54592</c:v>
                </c:pt>
                <c:pt idx="54593">
                  <c:v>54593</c:v>
                </c:pt>
                <c:pt idx="54594">
                  <c:v>54594</c:v>
                </c:pt>
                <c:pt idx="54595">
                  <c:v>54595</c:v>
                </c:pt>
                <c:pt idx="54596">
                  <c:v>54596</c:v>
                </c:pt>
                <c:pt idx="54597">
                  <c:v>54597</c:v>
                </c:pt>
                <c:pt idx="54598">
                  <c:v>54598</c:v>
                </c:pt>
                <c:pt idx="54599">
                  <c:v>54599</c:v>
                </c:pt>
                <c:pt idx="54600">
                  <c:v>54600</c:v>
                </c:pt>
                <c:pt idx="54601">
                  <c:v>54601</c:v>
                </c:pt>
                <c:pt idx="54602">
                  <c:v>54602</c:v>
                </c:pt>
                <c:pt idx="54603">
                  <c:v>54603</c:v>
                </c:pt>
                <c:pt idx="54604">
                  <c:v>54604</c:v>
                </c:pt>
                <c:pt idx="54605">
                  <c:v>54605</c:v>
                </c:pt>
                <c:pt idx="54606">
                  <c:v>54606</c:v>
                </c:pt>
                <c:pt idx="54607">
                  <c:v>54607</c:v>
                </c:pt>
                <c:pt idx="54608">
                  <c:v>54608</c:v>
                </c:pt>
                <c:pt idx="54609">
                  <c:v>54609</c:v>
                </c:pt>
                <c:pt idx="54610">
                  <c:v>54610</c:v>
                </c:pt>
                <c:pt idx="54611">
                  <c:v>54611</c:v>
                </c:pt>
                <c:pt idx="54612">
                  <c:v>54612</c:v>
                </c:pt>
                <c:pt idx="54613">
                  <c:v>54613</c:v>
                </c:pt>
                <c:pt idx="54614">
                  <c:v>54614</c:v>
                </c:pt>
                <c:pt idx="54615">
                  <c:v>54615</c:v>
                </c:pt>
                <c:pt idx="54616">
                  <c:v>54616</c:v>
                </c:pt>
                <c:pt idx="54617">
                  <c:v>54617</c:v>
                </c:pt>
                <c:pt idx="54618">
                  <c:v>54618</c:v>
                </c:pt>
                <c:pt idx="54619">
                  <c:v>54619</c:v>
                </c:pt>
                <c:pt idx="54620">
                  <c:v>54620</c:v>
                </c:pt>
                <c:pt idx="54621">
                  <c:v>54621</c:v>
                </c:pt>
                <c:pt idx="54622">
                  <c:v>54622</c:v>
                </c:pt>
                <c:pt idx="54623">
                  <c:v>54623</c:v>
                </c:pt>
                <c:pt idx="54624">
                  <c:v>54624</c:v>
                </c:pt>
                <c:pt idx="54625">
                  <c:v>54625</c:v>
                </c:pt>
                <c:pt idx="54626">
                  <c:v>54626</c:v>
                </c:pt>
                <c:pt idx="54627">
                  <c:v>54627</c:v>
                </c:pt>
                <c:pt idx="54628">
                  <c:v>54628</c:v>
                </c:pt>
                <c:pt idx="54629">
                  <c:v>54629</c:v>
                </c:pt>
                <c:pt idx="54630">
                  <c:v>54630</c:v>
                </c:pt>
                <c:pt idx="54631">
                  <c:v>54631</c:v>
                </c:pt>
                <c:pt idx="54632">
                  <c:v>54632</c:v>
                </c:pt>
                <c:pt idx="54633">
                  <c:v>54633</c:v>
                </c:pt>
                <c:pt idx="54634">
                  <c:v>54634</c:v>
                </c:pt>
                <c:pt idx="54635">
                  <c:v>54635</c:v>
                </c:pt>
                <c:pt idx="54636">
                  <c:v>54636</c:v>
                </c:pt>
                <c:pt idx="54637">
                  <c:v>54637</c:v>
                </c:pt>
                <c:pt idx="54638">
                  <c:v>54638</c:v>
                </c:pt>
                <c:pt idx="54639">
                  <c:v>54639</c:v>
                </c:pt>
                <c:pt idx="54640">
                  <c:v>54640</c:v>
                </c:pt>
                <c:pt idx="54641">
                  <c:v>54641</c:v>
                </c:pt>
                <c:pt idx="54642">
                  <c:v>54642</c:v>
                </c:pt>
                <c:pt idx="54643">
                  <c:v>54643</c:v>
                </c:pt>
                <c:pt idx="54644">
                  <c:v>54644</c:v>
                </c:pt>
                <c:pt idx="54645">
                  <c:v>54645</c:v>
                </c:pt>
                <c:pt idx="54646">
                  <c:v>54646</c:v>
                </c:pt>
                <c:pt idx="54647">
                  <c:v>54647</c:v>
                </c:pt>
                <c:pt idx="54648">
                  <c:v>54648</c:v>
                </c:pt>
                <c:pt idx="54649">
                  <c:v>54649</c:v>
                </c:pt>
                <c:pt idx="54650">
                  <c:v>54650</c:v>
                </c:pt>
                <c:pt idx="54651">
                  <c:v>54651</c:v>
                </c:pt>
                <c:pt idx="54652">
                  <c:v>54652</c:v>
                </c:pt>
                <c:pt idx="54653">
                  <c:v>54653</c:v>
                </c:pt>
                <c:pt idx="54654">
                  <c:v>54654</c:v>
                </c:pt>
                <c:pt idx="54655">
                  <c:v>54655</c:v>
                </c:pt>
                <c:pt idx="54656">
                  <c:v>54656</c:v>
                </c:pt>
                <c:pt idx="54657">
                  <c:v>54657</c:v>
                </c:pt>
                <c:pt idx="54658">
                  <c:v>54658</c:v>
                </c:pt>
                <c:pt idx="54659">
                  <c:v>54659</c:v>
                </c:pt>
                <c:pt idx="54660">
                  <c:v>54660</c:v>
                </c:pt>
                <c:pt idx="54661">
                  <c:v>54661</c:v>
                </c:pt>
                <c:pt idx="54662">
                  <c:v>54662</c:v>
                </c:pt>
                <c:pt idx="54663">
                  <c:v>54663</c:v>
                </c:pt>
                <c:pt idx="54664">
                  <c:v>54664</c:v>
                </c:pt>
                <c:pt idx="54665">
                  <c:v>54665</c:v>
                </c:pt>
                <c:pt idx="54666">
                  <c:v>54666</c:v>
                </c:pt>
                <c:pt idx="54667">
                  <c:v>54667</c:v>
                </c:pt>
                <c:pt idx="54668">
                  <c:v>54668</c:v>
                </c:pt>
                <c:pt idx="54669">
                  <c:v>54669</c:v>
                </c:pt>
                <c:pt idx="54670">
                  <c:v>54670</c:v>
                </c:pt>
                <c:pt idx="54671">
                  <c:v>54671</c:v>
                </c:pt>
                <c:pt idx="54672">
                  <c:v>54672</c:v>
                </c:pt>
                <c:pt idx="54673">
                  <c:v>54673</c:v>
                </c:pt>
                <c:pt idx="54674">
                  <c:v>54674</c:v>
                </c:pt>
                <c:pt idx="54675">
                  <c:v>54675</c:v>
                </c:pt>
                <c:pt idx="54676">
                  <c:v>54676</c:v>
                </c:pt>
                <c:pt idx="54677">
                  <c:v>54677</c:v>
                </c:pt>
                <c:pt idx="54678">
                  <c:v>54678</c:v>
                </c:pt>
                <c:pt idx="54679">
                  <c:v>54679</c:v>
                </c:pt>
                <c:pt idx="54680">
                  <c:v>54680</c:v>
                </c:pt>
                <c:pt idx="54681">
                  <c:v>54681</c:v>
                </c:pt>
                <c:pt idx="54682">
                  <c:v>54682</c:v>
                </c:pt>
                <c:pt idx="54683">
                  <c:v>54683</c:v>
                </c:pt>
                <c:pt idx="54684">
                  <c:v>54684</c:v>
                </c:pt>
                <c:pt idx="54685">
                  <c:v>54685</c:v>
                </c:pt>
                <c:pt idx="54686">
                  <c:v>54686</c:v>
                </c:pt>
                <c:pt idx="54687">
                  <c:v>54687</c:v>
                </c:pt>
                <c:pt idx="54688">
                  <c:v>54688</c:v>
                </c:pt>
                <c:pt idx="54689">
                  <c:v>54689</c:v>
                </c:pt>
                <c:pt idx="54690">
                  <c:v>54690</c:v>
                </c:pt>
                <c:pt idx="54691">
                  <c:v>54691</c:v>
                </c:pt>
                <c:pt idx="54692">
                  <c:v>54692</c:v>
                </c:pt>
                <c:pt idx="54693">
                  <c:v>54693</c:v>
                </c:pt>
                <c:pt idx="54694">
                  <c:v>54694</c:v>
                </c:pt>
                <c:pt idx="54695">
                  <c:v>54695</c:v>
                </c:pt>
                <c:pt idx="54696">
                  <c:v>54696</c:v>
                </c:pt>
                <c:pt idx="54697">
                  <c:v>54697</c:v>
                </c:pt>
                <c:pt idx="54698">
                  <c:v>54698</c:v>
                </c:pt>
                <c:pt idx="54699">
                  <c:v>54699</c:v>
                </c:pt>
                <c:pt idx="54700">
                  <c:v>54700</c:v>
                </c:pt>
                <c:pt idx="54701">
                  <c:v>54701</c:v>
                </c:pt>
                <c:pt idx="54702">
                  <c:v>54702</c:v>
                </c:pt>
                <c:pt idx="54703">
                  <c:v>54703</c:v>
                </c:pt>
                <c:pt idx="54704">
                  <c:v>54704</c:v>
                </c:pt>
                <c:pt idx="54705">
                  <c:v>54705</c:v>
                </c:pt>
                <c:pt idx="54706">
                  <c:v>54706</c:v>
                </c:pt>
                <c:pt idx="54707">
                  <c:v>54707</c:v>
                </c:pt>
                <c:pt idx="54708">
                  <c:v>54708</c:v>
                </c:pt>
                <c:pt idx="54709">
                  <c:v>54709</c:v>
                </c:pt>
                <c:pt idx="54710">
                  <c:v>54710</c:v>
                </c:pt>
                <c:pt idx="54711">
                  <c:v>54711</c:v>
                </c:pt>
                <c:pt idx="54712">
                  <c:v>54712</c:v>
                </c:pt>
                <c:pt idx="54713">
                  <c:v>54713</c:v>
                </c:pt>
                <c:pt idx="54714">
                  <c:v>54714</c:v>
                </c:pt>
                <c:pt idx="54715">
                  <c:v>54715</c:v>
                </c:pt>
                <c:pt idx="54716">
                  <c:v>54716</c:v>
                </c:pt>
                <c:pt idx="54717">
                  <c:v>54717</c:v>
                </c:pt>
                <c:pt idx="54718">
                  <c:v>54718</c:v>
                </c:pt>
                <c:pt idx="54719">
                  <c:v>54719</c:v>
                </c:pt>
                <c:pt idx="54720">
                  <c:v>54720</c:v>
                </c:pt>
                <c:pt idx="54721">
                  <c:v>54721</c:v>
                </c:pt>
                <c:pt idx="54722">
                  <c:v>54722</c:v>
                </c:pt>
                <c:pt idx="54723">
                  <c:v>54723</c:v>
                </c:pt>
                <c:pt idx="54724">
                  <c:v>54724</c:v>
                </c:pt>
                <c:pt idx="54725">
                  <c:v>54725</c:v>
                </c:pt>
                <c:pt idx="54726">
                  <c:v>54726</c:v>
                </c:pt>
                <c:pt idx="54727">
                  <c:v>54727</c:v>
                </c:pt>
                <c:pt idx="54728">
                  <c:v>54728</c:v>
                </c:pt>
                <c:pt idx="54729">
                  <c:v>54729</c:v>
                </c:pt>
                <c:pt idx="54730">
                  <c:v>54730</c:v>
                </c:pt>
                <c:pt idx="54731">
                  <c:v>54731</c:v>
                </c:pt>
                <c:pt idx="54732">
                  <c:v>54732</c:v>
                </c:pt>
                <c:pt idx="54733">
                  <c:v>54733</c:v>
                </c:pt>
                <c:pt idx="54734">
                  <c:v>54734</c:v>
                </c:pt>
                <c:pt idx="54735">
                  <c:v>54735</c:v>
                </c:pt>
                <c:pt idx="54736">
                  <c:v>54736</c:v>
                </c:pt>
                <c:pt idx="54737">
                  <c:v>54737</c:v>
                </c:pt>
                <c:pt idx="54738">
                  <c:v>54738</c:v>
                </c:pt>
                <c:pt idx="54739">
                  <c:v>54739</c:v>
                </c:pt>
                <c:pt idx="54740">
                  <c:v>54740</c:v>
                </c:pt>
                <c:pt idx="54741">
                  <c:v>54741</c:v>
                </c:pt>
                <c:pt idx="54742">
                  <c:v>54742</c:v>
                </c:pt>
                <c:pt idx="54743">
                  <c:v>54743</c:v>
                </c:pt>
                <c:pt idx="54744">
                  <c:v>54744</c:v>
                </c:pt>
                <c:pt idx="54745">
                  <c:v>54745</c:v>
                </c:pt>
                <c:pt idx="54746">
                  <c:v>54746</c:v>
                </c:pt>
                <c:pt idx="54747">
                  <c:v>54747</c:v>
                </c:pt>
                <c:pt idx="54748">
                  <c:v>54748</c:v>
                </c:pt>
                <c:pt idx="54749">
                  <c:v>54749</c:v>
                </c:pt>
                <c:pt idx="54750">
                  <c:v>54750</c:v>
                </c:pt>
                <c:pt idx="54751">
                  <c:v>54751</c:v>
                </c:pt>
                <c:pt idx="54752">
                  <c:v>54752</c:v>
                </c:pt>
                <c:pt idx="54753">
                  <c:v>54753</c:v>
                </c:pt>
                <c:pt idx="54754">
                  <c:v>54754</c:v>
                </c:pt>
                <c:pt idx="54755">
                  <c:v>54755</c:v>
                </c:pt>
                <c:pt idx="54756">
                  <c:v>54756</c:v>
                </c:pt>
                <c:pt idx="54757">
                  <c:v>54757</c:v>
                </c:pt>
                <c:pt idx="54758">
                  <c:v>54758</c:v>
                </c:pt>
                <c:pt idx="54759">
                  <c:v>54759</c:v>
                </c:pt>
                <c:pt idx="54760">
                  <c:v>54760</c:v>
                </c:pt>
                <c:pt idx="54761">
                  <c:v>54761</c:v>
                </c:pt>
                <c:pt idx="54762">
                  <c:v>54762</c:v>
                </c:pt>
                <c:pt idx="54763">
                  <c:v>54763</c:v>
                </c:pt>
                <c:pt idx="54764">
                  <c:v>54764</c:v>
                </c:pt>
                <c:pt idx="54765">
                  <c:v>54765</c:v>
                </c:pt>
                <c:pt idx="54766">
                  <c:v>54766</c:v>
                </c:pt>
                <c:pt idx="54767">
                  <c:v>54767</c:v>
                </c:pt>
                <c:pt idx="54768">
                  <c:v>54768</c:v>
                </c:pt>
                <c:pt idx="54769">
                  <c:v>54769</c:v>
                </c:pt>
                <c:pt idx="54770">
                  <c:v>54770</c:v>
                </c:pt>
                <c:pt idx="54771">
                  <c:v>54771</c:v>
                </c:pt>
                <c:pt idx="54772">
                  <c:v>54772</c:v>
                </c:pt>
                <c:pt idx="54773">
                  <c:v>54773</c:v>
                </c:pt>
                <c:pt idx="54774">
                  <c:v>54774</c:v>
                </c:pt>
                <c:pt idx="54775">
                  <c:v>54775</c:v>
                </c:pt>
                <c:pt idx="54776">
                  <c:v>54776</c:v>
                </c:pt>
                <c:pt idx="54777">
                  <c:v>54777</c:v>
                </c:pt>
                <c:pt idx="54778">
                  <c:v>54778</c:v>
                </c:pt>
                <c:pt idx="54779">
                  <c:v>54779</c:v>
                </c:pt>
                <c:pt idx="54780">
                  <c:v>54780</c:v>
                </c:pt>
                <c:pt idx="54781">
                  <c:v>54781</c:v>
                </c:pt>
                <c:pt idx="54782">
                  <c:v>54782</c:v>
                </c:pt>
                <c:pt idx="54783">
                  <c:v>54783</c:v>
                </c:pt>
                <c:pt idx="54784">
                  <c:v>54784</c:v>
                </c:pt>
                <c:pt idx="54785">
                  <c:v>54785</c:v>
                </c:pt>
                <c:pt idx="54786">
                  <c:v>54786</c:v>
                </c:pt>
                <c:pt idx="54787">
                  <c:v>54787</c:v>
                </c:pt>
                <c:pt idx="54788">
                  <c:v>54788</c:v>
                </c:pt>
                <c:pt idx="54789">
                  <c:v>54789</c:v>
                </c:pt>
                <c:pt idx="54790">
                  <c:v>54790</c:v>
                </c:pt>
                <c:pt idx="54791">
                  <c:v>54791</c:v>
                </c:pt>
                <c:pt idx="54792">
                  <c:v>54792</c:v>
                </c:pt>
                <c:pt idx="54793">
                  <c:v>54793</c:v>
                </c:pt>
                <c:pt idx="54794">
                  <c:v>54794</c:v>
                </c:pt>
                <c:pt idx="54795">
                  <c:v>54795</c:v>
                </c:pt>
                <c:pt idx="54796">
                  <c:v>54796</c:v>
                </c:pt>
                <c:pt idx="54797">
                  <c:v>54797</c:v>
                </c:pt>
                <c:pt idx="54798">
                  <c:v>54798</c:v>
                </c:pt>
                <c:pt idx="54799">
                  <c:v>54799</c:v>
                </c:pt>
                <c:pt idx="54800">
                  <c:v>54800</c:v>
                </c:pt>
                <c:pt idx="54801">
                  <c:v>54801</c:v>
                </c:pt>
                <c:pt idx="54802">
                  <c:v>54802</c:v>
                </c:pt>
                <c:pt idx="54803">
                  <c:v>54803</c:v>
                </c:pt>
                <c:pt idx="54804">
                  <c:v>54804</c:v>
                </c:pt>
                <c:pt idx="54805">
                  <c:v>54805</c:v>
                </c:pt>
                <c:pt idx="54806">
                  <c:v>54806</c:v>
                </c:pt>
                <c:pt idx="54807">
                  <c:v>54807</c:v>
                </c:pt>
                <c:pt idx="54808">
                  <c:v>54808</c:v>
                </c:pt>
                <c:pt idx="54809">
                  <c:v>54809</c:v>
                </c:pt>
                <c:pt idx="54810">
                  <c:v>54810</c:v>
                </c:pt>
                <c:pt idx="54811">
                  <c:v>54811</c:v>
                </c:pt>
                <c:pt idx="54812">
                  <c:v>54812</c:v>
                </c:pt>
                <c:pt idx="54813">
                  <c:v>54813</c:v>
                </c:pt>
                <c:pt idx="54814">
                  <c:v>54814</c:v>
                </c:pt>
                <c:pt idx="54815">
                  <c:v>54815</c:v>
                </c:pt>
                <c:pt idx="54816">
                  <c:v>54816</c:v>
                </c:pt>
                <c:pt idx="54817">
                  <c:v>54817</c:v>
                </c:pt>
                <c:pt idx="54818">
                  <c:v>54818</c:v>
                </c:pt>
                <c:pt idx="54819">
                  <c:v>54819</c:v>
                </c:pt>
                <c:pt idx="54820">
                  <c:v>54820</c:v>
                </c:pt>
                <c:pt idx="54821">
                  <c:v>54821</c:v>
                </c:pt>
                <c:pt idx="54822">
                  <c:v>54822</c:v>
                </c:pt>
                <c:pt idx="54823">
                  <c:v>54823</c:v>
                </c:pt>
                <c:pt idx="54824">
                  <c:v>54824</c:v>
                </c:pt>
                <c:pt idx="54825">
                  <c:v>54825</c:v>
                </c:pt>
                <c:pt idx="54826">
                  <c:v>54826</c:v>
                </c:pt>
                <c:pt idx="54827">
                  <c:v>54827</c:v>
                </c:pt>
                <c:pt idx="54828">
                  <c:v>54828</c:v>
                </c:pt>
                <c:pt idx="54829">
                  <c:v>54829</c:v>
                </c:pt>
                <c:pt idx="54830">
                  <c:v>54830</c:v>
                </c:pt>
                <c:pt idx="54831">
                  <c:v>54831</c:v>
                </c:pt>
                <c:pt idx="54832">
                  <c:v>54832</c:v>
                </c:pt>
                <c:pt idx="54833">
                  <c:v>54833</c:v>
                </c:pt>
                <c:pt idx="54834">
                  <c:v>54834</c:v>
                </c:pt>
                <c:pt idx="54835">
                  <c:v>54835</c:v>
                </c:pt>
                <c:pt idx="54836">
                  <c:v>54836</c:v>
                </c:pt>
                <c:pt idx="54837">
                  <c:v>54837</c:v>
                </c:pt>
                <c:pt idx="54838">
                  <c:v>54838</c:v>
                </c:pt>
                <c:pt idx="54839">
                  <c:v>54839</c:v>
                </c:pt>
                <c:pt idx="54840">
                  <c:v>54840</c:v>
                </c:pt>
                <c:pt idx="54841">
                  <c:v>54841</c:v>
                </c:pt>
                <c:pt idx="54842">
                  <c:v>54842</c:v>
                </c:pt>
                <c:pt idx="54843">
                  <c:v>54843</c:v>
                </c:pt>
                <c:pt idx="54844">
                  <c:v>54844</c:v>
                </c:pt>
                <c:pt idx="54845">
                  <c:v>54845</c:v>
                </c:pt>
                <c:pt idx="54846">
                  <c:v>54846</c:v>
                </c:pt>
                <c:pt idx="54847">
                  <c:v>54847</c:v>
                </c:pt>
                <c:pt idx="54848">
                  <c:v>54848</c:v>
                </c:pt>
                <c:pt idx="54849">
                  <c:v>54849</c:v>
                </c:pt>
                <c:pt idx="54850">
                  <c:v>54850</c:v>
                </c:pt>
                <c:pt idx="54851">
                  <c:v>54851</c:v>
                </c:pt>
                <c:pt idx="54852">
                  <c:v>54852</c:v>
                </c:pt>
                <c:pt idx="54853">
                  <c:v>54853</c:v>
                </c:pt>
                <c:pt idx="54854">
                  <c:v>54854</c:v>
                </c:pt>
                <c:pt idx="54855">
                  <c:v>54855</c:v>
                </c:pt>
                <c:pt idx="54856">
                  <c:v>54856</c:v>
                </c:pt>
                <c:pt idx="54857">
                  <c:v>54857</c:v>
                </c:pt>
                <c:pt idx="54858">
                  <c:v>54858</c:v>
                </c:pt>
                <c:pt idx="54859">
                  <c:v>54859</c:v>
                </c:pt>
                <c:pt idx="54860">
                  <c:v>54860</c:v>
                </c:pt>
                <c:pt idx="54861">
                  <c:v>54861</c:v>
                </c:pt>
                <c:pt idx="54862">
                  <c:v>54862</c:v>
                </c:pt>
                <c:pt idx="54863">
                  <c:v>54863</c:v>
                </c:pt>
                <c:pt idx="54864">
                  <c:v>54864</c:v>
                </c:pt>
                <c:pt idx="54865">
                  <c:v>54865</c:v>
                </c:pt>
                <c:pt idx="54866">
                  <c:v>54866</c:v>
                </c:pt>
                <c:pt idx="54867">
                  <c:v>54867</c:v>
                </c:pt>
                <c:pt idx="54868">
                  <c:v>54868</c:v>
                </c:pt>
                <c:pt idx="54869">
                  <c:v>54869</c:v>
                </c:pt>
                <c:pt idx="54870">
                  <c:v>54870</c:v>
                </c:pt>
                <c:pt idx="54871">
                  <c:v>54871</c:v>
                </c:pt>
                <c:pt idx="54872">
                  <c:v>54872</c:v>
                </c:pt>
                <c:pt idx="54873">
                  <c:v>54873</c:v>
                </c:pt>
                <c:pt idx="54874">
                  <c:v>54874</c:v>
                </c:pt>
                <c:pt idx="54875">
                  <c:v>54875</c:v>
                </c:pt>
                <c:pt idx="54876">
                  <c:v>54876</c:v>
                </c:pt>
                <c:pt idx="54877">
                  <c:v>54877</c:v>
                </c:pt>
                <c:pt idx="54878">
                  <c:v>54878</c:v>
                </c:pt>
                <c:pt idx="54879">
                  <c:v>54879</c:v>
                </c:pt>
                <c:pt idx="54880">
                  <c:v>54880</c:v>
                </c:pt>
                <c:pt idx="54881">
                  <c:v>54881</c:v>
                </c:pt>
                <c:pt idx="54882">
                  <c:v>54882</c:v>
                </c:pt>
                <c:pt idx="54883">
                  <c:v>54883</c:v>
                </c:pt>
                <c:pt idx="54884">
                  <c:v>54884</c:v>
                </c:pt>
                <c:pt idx="54885">
                  <c:v>54885</c:v>
                </c:pt>
                <c:pt idx="54886">
                  <c:v>54886</c:v>
                </c:pt>
                <c:pt idx="54887">
                  <c:v>54887</c:v>
                </c:pt>
                <c:pt idx="54888">
                  <c:v>54888</c:v>
                </c:pt>
                <c:pt idx="54889">
                  <c:v>54889</c:v>
                </c:pt>
                <c:pt idx="54890">
                  <c:v>54890</c:v>
                </c:pt>
                <c:pt idx="54891">
                  <c:v>54891</c:v>
                </c:pt>
                <c:pt idx="54892">
                  <c:v>54892</c:v>
                </c:pt>
                <c:pt idx="54893">
                  <c:v>54893</c:v>
                </c:pt>
                <c:pt idx="54894">
                  <c:v>54894</c:v>
                </c:pt>
                <c:pt idx="54895">
                  <c:v>54895</c:v>
                </c:pt>
                <c:pt idx="54896">
                  <c:v>54896</c:v>
                </c:pt>
                <c:pt idx="54897">
                  <c:v>54897</c:v>
                </c:pt>
                <c:pt idx="54898">
                  <c:v>54898</c:v>
                </c:pt>
                <c:pt idx="54899">
                  <c:v>54899</c:v>
                </c:pt>
                <c:pt idx="54900">
                  <c:v>54900</c:v>
                </c:pt>
                <c:pt idx="54901">
                  <c:v>54901</c:v>
                </c:pt>
                <c:pt idx="54902">
                  <c:v>54902</c:v>
                </c:pt>
                <c:pt idx="54903">
                  <c:v>54903</c:v>
                </c:pt>
                <c:pt idx="54904">
                  <c:v>54904</c:v>
                </c:pt>
                <c:pt idx="54905">
                  <c:v>54905</c:v>
                </c:pt>
                <c:pt idx="54906">
                  <c:v>54906</c:v>
                </c:pt>
                <c:pt idx="54907">
                  <c:v>54907</c:v>
                </c:pt>
                <c:pt idx="54908">
                  <c:v>54908</c:v>
                </c:pt>
                <c:pt idx="54909">
                  <c:v>54909</c:v>
                </c:pt>
                <c:pt idx="54910">
                  <c:v>54910</c:v>
                </c:pt>
                <c:pt idx="54911">
                  <c:v>54911</c:v>
                </c:pt>
                <c:pt idx="54912">
                  <c:v>54912</c:v>
                </c:pt>
                <c:pt idx="54913">
                  <c:v>54913</c:v>
                </c:pt>
                <c:pt idx="54914">
                  <c:v>54914</c:v>
                </c:pt>
                <c:pt idx="54915">
                  <c:v>54915</c:v>
                </c:pt>
                <c:pt idx="54916">
                  <c:v>54916</c:v>
                </c:pt>
                <c:pt idx="54917">
                  <c:v>54917</c:v>
                </c:pt>
                <c:pt idx="54918">
                  <c:v>54918</c:v>
                </c:pt>
                <c:pt idx="54919">
                  <c:v>54919</c:v>
                </c:pt>
                <c:pt idx="54920">
                  <c:v>54920</c:v>
                </c:pt>
                <c:pt idx="54921">
                  <c:v>54921</c:v>
                </c:pt>
                <c:pt idx="54922">
                  <c:v>54922</c:v>
                </c:pt>
                <c:pt idx="54923">
                  <c:v>54923</c:v>
                </c:pt>
                <c:pt idx="54924">
                  <c:v>54924</c:v>
                </c:pt>
                <c:pt idx="54925">
                  <c:v>54925</c:v>
                </c:pt>
                <c:pt idx="54926">
                  <c:v>54926</c:v>
                </c:pt>
                <c:pt idx="54927">
                  <c:v>54927</c:v>
                </c:pt>
                <c:pt idx="54928">
                  <c:v>54928</c:v>
                </c:pt>
                <c:pt idx="54929">
                  <c:v>54929</c:v>
                </c:pt>
                <c:pt idx="54930">
                  <c:v>54930</c:v>
                </c:pt>
                <c:pt idx="54931">
                  <c:v>54931</c:v>
                </c:pt>
                <c:pt idx="54932">
                  <c:v>54932</c:v>
                </c:pt>
                <c:pt idx="54933">
                  <c:v>54933</c:v>
                </c:pt>
                <c:pt idx="54934">
                  <c:v>54934</c:v>
                </c:pt>
                <c:pt idx="54935">
                  <c:v>54935</c:v>
                </c:pt>
                <c:pt idx="54936">
                  <c:v>54936</c:v>
                </c:pt>
                <c:pt idx="54937">
                  <c:v>54937</c:v>
                </c:pt>
                <c:pt idx="54938">
                  <c:v>54938</c:v>
                </c:pt>
                <c:pt idx="54939">
                  <c:v>54939</c:v>
                </c:pt>
                <c:pt idx="54940">
                  <c:v>54940</c:v>
                </c:pt>
                <c:pt idx="54941">
                  <c:v>54941</c:v>
                </c:pt>
                <c:pt idx="54942">
                  <c:v>54942</c:v>
                </c:pt>
                <c:pt idx="54943">
                  <c:v>54943</c:v>
                </c:pt>
                <c:pt idx="54944">
                  <c:v>54944</c:v>
                </c:pt>
                <c:pt idx="54945">
                  <c:v>54945</c:v>
                </c:pt>
                <c:pt idx="54946">
                  <c:v>54946</c:v>
                </c:pt>
                <c:pt idx="54947">
                  <c:v>54947</c:v>
                </c:pt>
                <c:pt idx="54948">
                  <c:v>54948</c:v>
                </c:pt>
                <c:pt idx="54949">
                  <c:v>54949</c:v>
                </c:pt>
                <c:pt idx="54950">
                  <c:v>54950</c:v>
                </c:pt>
                <c:pt idx="54951">
                  <c:v>54951</c:v>
                </c:pt>
                <c:pt idx="54952">
                  <c:v>54952</c:v>
                </c:pt>
                <c:pt idx="54953">
                  <c:v>54953</c:v>
                </c:pt>
                <c:pt idx="54954">
                  <c:v>54954</c:v>
                </c:pt>
                <c:pt idx="54955">
                  <c:v>54955</c:v>
                </c:pt>
                <c:pt idx="54956">
                  <c:v>54956</c:v>
                </c:pt>
                <c:pt idx="54957">
                  <c:v>54957</c:v>
                </c:pt>
                <c:pt idx="54958">
                  <c:v>54958</c:v>
                </c:pt>
                <c:pt idx="54959">
                  <c:v>54959</c:v>
                </c:pt>
                <c:pt idx="54960">
                  <c:v>54960</c:v>
                </c:pt>
                <c:pt idx="54961">
                  <c:v>54961</c:v>
                </c:pt>
                <c:pt idx="54962">
                  <c:v>54962</c:v>
                </c:pt>
                <c:pt idx="54963">
                  <c:v>54963</c:v>
                </c:pt>
                <c:pt idx="54964">
                  <c:v>54964</c:v>
                </c:pt>
                <c:pt idx="54965">
                  <c:v>54965</c:v>
                </c:pt>
                <c:pt idx="54966">
                  <c:v>54966</c:v>
                </c:pt>
                <c:pt idx="54967">
                  <c:v>54967</c:v>
                </c:pt>
                <c:pt idx="54968">
                  <c:v>54968</c:v>
                </c:pt>
                <c:pt idx="54969">
                  <c:v>54969</c:v>
                </c:pt>
                <c:pt idx="54970">
                  <c:v>54970</c:v>
                </c:pt>
                <c:pt idx="54971">
                  <c:v>54971</c:v>
                </c:pt>
                <c:pt idx="54972">
                  <c:v>54972</c:v>
                </c:pt>
                <c:pt idx="54973">
                  <c:v>54973</c:v>
                </c:pt>
                <c:pt idx="54974">
                  <c:v>54974</c:v>
                </c:pt>
                <c:pt idx="54975">
                  <c:v>54975</c:v>
                </c:pt>
                <c:pt idx="54976">
                  <c:v>54976</c:v>
                </c:pt>
                <c:pt idx="54977">
                  <c:v>54977</c:v>
                </c:pt>
                <c:pt idx="54978">
                  <c:v>54978</c:v>
                </c:pt>
                <c:pt idx="54979">
                  <c:v>54979</c:v>
                </c:pt>
                <c:pt idx="54980">
                  <c:v>54980</c:v>
                </c:pt>
                <c:pt idx="54981">
                  <c:v>54981</c:v>
                </c:pt>
                <c:pt idx="54982">
                  <c:v>54982</c:v>
                </c:pt>
                <c:pt idx="54983">
                  <c:v>54983</c:v>
                </c:pt>
                <c:pt idx="54984">
                  <c:v>54984</c:v>
                </c:pt>
                <c:pt idx="54985">
                  <c:v>54985</c:v>
                </c:pt>
                <c:pt idx="54986">
                  <c:v>54986</c:v>
                </c:pt>
                <c:pt idx="54987">
                  <c:v>54987</c:v>
                </c:pt>
                <c:pt idx="54988">
                  <c:v>54988</c:v>
                </c:pt>
                <c:pt idx="54989">
                  <c:v>54989</c:v>
                </c:pt>
                <c:pt idx="54990">
                  <c:v>54990</c:v>
                </c:pt>
                <c:pt idx="54991">
                  <c:v>54991</c:v>
                </c:pt>
                <c:pt idx="54992">
                  <c:v>54992</c:v>
                </c:pt>
                <c:pt idx="54993">
                  <c:v>54993</c:v>
                </c:pt>
                <c:pt idx="54994">
                  <c:v>54994</c:v>
                </c:pt>
                <c:pt idx="54995">
                  <c:v>54995</c:v>
                </c:pt>
                <c:pt idx="54996">
                  <c:v>54996</c:v>
                </c:pt>
                <c:pt idx="54997">
                  <c:v>54997</c:v>
                </c:pt>
                <c:pt idx="54998">
                  <c:v>54998</c:v>
                </c:pt>
                <c:pt idx="54999">
                  <c:v>54999</c:v>
                </c:pt>
                <c:pt idx="55000">
                  <c:v>55000</c:v>
                </c:pt>
                <c:pt idx="55001">
                  <c:v>55001</c:v>
                </c:pt>
                <c:pt idx="55002">
                  <c:v>55002</c:v>
                </c:pt>
                <c:pt idx="55003">
                  <c:v>55003</c:v>
                </c:pt>
                <c:pt idx="55004">
                  <c:v>55004</c:v>
                </c:pt>
                <c:pt idx="55005">
                  <c:v>55005</c:v>
                </c:pt>
                <c:pt idx="55006">
                  <c:v>55006</c:v>
                </c:pt>
                <c:pt idx="55007">
                  <c:v>55007</c:v>
                </c:pt>
                <c:pt idx="55008">
                  <c:v>55008</c:v>
                </c:pt>
                <c:pt idx="55009">
                  <c:v>55009</c:v>
                </c:pt>
                <c:pt idx="55010">
                  <c:v>55010</c:v>
                </c:pt>
                <c:pt idx="55011">
                  <c:v>55011</c:v>
                </c:pt>
                <c:pt idx="55012">
                  <c:v>55012</c:v>
                </c:pt>
                <c:pt idx="55013">
                  <c:v>55013</c:v>
                </c:pt>
                <c:pt idx="55014">
                  <c:v>55014</c:v>
                </c:pt>
                <c:pt idx="55015">
                  <c:v>55015</c:v>
                </c:pt>
                <c:pt idx="55016">
                  <c:v>55016</c:v>
                </c:pt>
                <c:pt idx="55017">
                  <c:v>55017</c:v>
                </c:pt>
                <c:pt idx="55018">
                  <c:v>55018</c:v>
                </c:pt>
                <c:pt idx="55019">
                  <c:v>55019</c:v>
                </c:pt>
                <c:pt idx="55020">
                  <c:v>55020</c:v>
                </c:pt>
                <c:pt idx="55021">
                  <c:v>55021</c:v>
                </c:pt>
                <c:pt idx="55022">
                  <c:v>55022</c:v>
                </c:pt>
                <c:pt idx="55023">
                  <c:v>55023</c:v>
                </c:pt>
                <c:pt idx="55024">
                  <c:v>55024</c:v>
                </c:pt>
                <c:pt idx="55025">
                  <c:v>55025</c:v>
                </c:pt>
                <c:pt idx="55026">
                  <c:v>55026</c:v>
                </c:pt>
                <c:pt idx="55027">
                  <c:v>55027</c:v>
                </c:pt>
                <c:pt idx="55028">
                  <c:v>55028</c:v>
                </c:pt>
                <c:pt idx="55029">
                  <c:v>55029</c:v>
                </c:pt>
                <c:pt idx="55030">
                  <c:v>55030</c:v>
                </c:pt>
                <c:pt idx="55031">
                  <c:v>55031</c:v>
                </c:pt>
                <c:pt idx="55032">
                  <c:v>55032</c:v>
                </c:pt>
                <c:pt idx="55033">
                  <c:v>55033</c:v>
                </c:pt>
                <c:pt idx="55034">
                  <c:v>55034</c:v>
                </c:pt>
                <c:pt idx="55035">
                  <c:v>55035</c:v>
                </c:pt>
                <c:pt idx="55036">
                  <c:v>55036</c:v>
                </c:pt>
                <c:pt idx="55037">
                  <c:v>55037</c:v>
                </c:pt>
                <c:pt idx="55038">
                  <c:v>55038</c:v>
                </c:pt>
                <c:pt idx="55039">
                  <c:v>55039</c:v>
                </c:pt>
                <c:pt idx="55040">
                  <c:v>55040</c:v>
                </c:pt>
                <c:pt idx="55041">
                  <c:v>55041</c:v>
                </c:pt>
                <c:pt idx="55042">
                  <c:v>55042</c:v>
                </c:pt>
                <c:pt idx="55043">
                  <c:v>55043</c:v>
                </c:pt>
                <c:pt idx="55044">
                  <c:v>55044</c:v>
                </c:pt>
                <c:pt idx="55045">
                  <c:v>55045</c:v>
                </c:pt>
                <c:pt idx="55046">
                  <c:v>55046</c:v>
                </c:pt>
                <c:pt idx="55047">
                  <c:v>55047</c:v>
                </c:pt>
                <c:pt idx="55048">
                  <c:v>55048</c:v>
                </c:pt>
                <c:pt idx="55049">
                  <c:v>55049</c:v>
                </c:pt>
                <c:pt idx="55050">
                  <c:v>55050</c:v>
                </c:pt>
                <c:pt idx="55051">
                  <c:v>55051</c:v>
                </c:pt>
                <c:pt idx="55052">
                  <c:v>55052</c:v>
                </c:pt>
                <c:pt idx="55053">
                  <c:v>55053</c:v>
                </c:pt>
                <c:pt idx="55054">
                  <c:v>55054</c:v>
                </c:pt>
                <c:pt idx="55055">
                  <c:v>55055</c:v>
                </c:pt>
                <c:pt idx="55056">
                  <c:v>55056</c:v>
                </c:pt>
                <c:pt idx="55057">
                  <c:v>55057</c:v>
                </c:pt>
                <c:pt idx="55058">
                  <c:v>55058</c:v>
                </c:pt>
                <c:pt idx="55059">
                  <c:v>55059</c:v>
                </c:pt>
                <c:pt idx="55060">
                  <c:v>55060</c:v>
                </c:pt>
                <c:pt idx="55061">
                  <c:v>55061</c:v>
                </c:pt>
                <c:pt idx="55062">
                  <c:v>55062</c:v>
                </c:pt>
                <c:pt idx="55063">
                  <c:v>55063</c:v>
                </c:pt>
                <c:pt idx="55064">
                  <c:v>55064</c:v>
                </c:pt>
                <c:pt idx="55065">
                  <c:v>55065</c:v>
                </c:pt>
                <c:pt idx="55066">
                  <c:v>55066</c:v>
                </c:pt>
                <c:pt idx="55067">
                  <c:v>55067</c:v>
                </c:pt>
                <c:pt idx="55068">
                  <c:v>55068</c:v>
                </c:pt>
                <c:pt idx="55069">
                  <c:v>55069</c:v>
                </c:pt>
                <c:pt idx="55070">
                  <c:v>55070</c:v>
                </c:pt>
                <c:pt idx="55071">
                  <c:v>55071</c:v>
                </c:pt>
                <c:pt idx="55072">
                  <c:v>55072</c:v>
                </c:pt>
                <c:pt idx="55073">
                  <c:v>55073</c:v>
                </c:pt>
                <c:pt idx="55074">
                  <c:v>55074</c:v>
                </c:pt>
                <c:pt idx="55075">
                  <c:v>55075</c:v>
                </c:pt>
                <c:pt idx="55076">
                  <c:v>55076</c:v>
                </c:pt>
                <c:pt idx="55077">
                  <c:v>55077</c:v>
                </c:pt>
                <c:pt idx="55078">
                  <c:v>55078</c:v>
                </c:pt>
                <c:pt idx="55079">
                  <c:v>55079</c:v>
                </c:pt>
                <c:pt idx="55080">
                  <c:v>55080</c:v>
                </c:pt>
                <c:pt idx="55081">
                  <c:v>55081</c:v>
                </c:pt>
                <c:pt idx="55082">
                  <c:v>55082</c:v>
                </c:pt>
                <c:pt idx="55083">
                  <c:v>55083</c:v>
                </c:pt>
                <c:pt idx="55084">
                  <c:v>55084</c:v>
                </c:pt>
                <c:pt idx="55085">
                  <c:v>55085</c:v>
                </c:pt>
                <c:pt idx="55086">
                  <c:v>55086</c:v>
                </c:pt>
                <c:pt idx="55087">
                  <c:v>55087</c:v>
                </c:pt>
                <c:pt idx="55088">
                  <c:v>55088</c:v>
                </c:pt>
                <c:pt idx="55089">
                  <c:v>55089</c:v>
                </c:pt>
                <c:pt idx="55090">
                  <c:v>55090</c:v>
                </c:pt>
                <c:pt idx="55091">
                  <c:v>55091</c:v>
                </c:pt>
                <c:pt idx="55092">
                  <c:v>55092</c:v>
                </c:pt>
                <c:pt idx="55093">
                  <c:v>55093</c:v>
                </c:pt>
                <c:pt idx="55094">
                  <c:v>55094</c:v>
                </c:pt>
                <c:pt idx="55095">
                  <c:v>55095</c:v>
                </c:pt>
                <c:pt idx="55096">
                  <c:v>55096</c:v>
                </c:pt>
                <c:pt idx="55097">
                  <c:v>55097</c:v>
                </c:pt>
                <c:pt idx="55098">
                  <c:v>55098</c:v>
                </c:pt>
                <c:pt idx="55099">
                  <c:v>55099</c:v>
                </c:pt>
                <c:pt idx="55100">
                  <c:v>55100</c:v>
                </c:pt>
                <c:pt idx="55101">
                  <c:v>55101</c:v>
                </c:pt>
                <c:pt idx="55102">
                  <c:v>55102</c:v>
                </c:pt>
                <c:pt idx="55103">
                  <c:v>55103</c:v>
                </c:pt>
                <c:pt idx="55104">
                  <c:v>55104</c:v>
                </c:pt>
                <c:pt idx="55105">
                  <c:v>55105</c:v>
                </c:pt>
                <c:pt idx="55106">
                  <c:v>55106</c:v>
                </c:pt>
                <c:pt idx="55107">
                  <c:v>55107</c:v>
                </c:pt>
                <c:pt idx="55108">
                  <c:v>55108</c:v>
                </c:pt>
                <c:pt idx="55109">
                  <c:v>55109</c:v>
                </c:pt>
                <c:pt idx="55110">
                  <c:v>55110</c:v>
                </c:pt>
                <c:pt idx="55111">
                  <c:v>55111</c:v>
                </c:pt>
                <c:pt idx="55112">
                  <c:v>55112</c:v>
                </c:pt>
                <c:pt idx="55113">
                  <c:v>55113</c:v>
                </c:pt>
                <c:pt idx="55114">
                  <c:v>55114</c:v>
                </c:pt>
                <c:pt idx="55115">
                  <c:v>55115</c:v>
                </c:pt>
                <c:pt idx="55116">
                  <c:v>55116</c:v>
                </c:pt>
                <c:pt idx="55117">
                  <c:v>55117</c:v>
                </c:pt>
                <c:pt idx="55118">
                  <c:v>55118</c:v>
                </c:pt>
                <c:pt idx="55119">
                  <c:v>55119</c:v>
                </c:pt>
                <c:pt idx="55120">
                  <c:v>55120</c:v>
                </c:pt>
                <c:pt idx="55121">
                  <c:v>55121</c:v>
                </c:pt>
                <c:pt idx="55122">
                  <c:v>55122</c:v>
                </c:pt>
                <c:pt idx="55123">
                  <c:v>55123</c:v>
                </c:pt>
                <c:pt idx="55124">
                  <c:v>55124</c:v>
                </c:pt>
                <c:pt idx="55125">
                  <c:v>55125</c:v>
                </c:pt>
                <c:pt idx="55126">
                  <c:v>55126</c:v>
                </c:pt>
                <c:pt idx="55127">
                  <c:v>55127</c:v>
                </c:pt>
                <c:pt idx="55128">
                  <c:v>55128</c:v>
                </c:pt>
                <c:pt idx="55129">
                  <c:v>55129</c:v>
                </c:pt>
                <c:pt idx="55130">
                  <c:v>55130</c:v>
                </c:pt>
                <c:pt idx="55131">
                  <c:v>55131</c:v>
                </c:pt>
                <c:pt idx="55132">
                  <c:v>55132</c:v>
                </c:pt>
                <c:pt idx="55133">
                  <c:v>55133</c:v>
                </c:pt>
                <c:pt idx="55134">
                  <c:v>55134</c:v>
                </c:pt>
                <c:pt idx="55135">
                  <c:v>55135</c:v>
                </c:pt>
                <c:pt idx="55136">
                  <c:v>55136</c:v>
                </c:pt>
                <c:pt idx="55137">
                  <c:v>55137</c:v>
                </c:pt>
                <c:pt idx="55138">
                  <c:v>55138</c:v>
                </c:pt>
                <c:pt idx="55139">
                  <c:v>55139</c:v>
                </c:pt>
                <c:pt idx="55140">
                  <c:v>55140</c:v>
                </c:pt>
                <c:pt idx="55141">
                  <c:v>55141</c:v>
                </c:pt>
                <c:pt idx="55142">
                  <c:v>55142</c:v>
                </c:pt>
                <c:pt idx="55143">
                  <c:v>55143</c:v>
                </c:pt>
                <c:pt idx="55144">
                  <c:v>55144</c:v>
                </c:pt>
                <c:pt idx="55145">
                  <c:v>55145</c:v>
                </c:pt>
                <c:pt idx="55146">
                  <c:v>55146</c:v>
                </c:pt>
                <c:pt idx="55147">
                  <c:v>55147</c:v>
                </c:pt>
                <c:pt idx="55148">
                  <c:v>55148</c:v>
                </c:pt>
                <c:pt idx="55149">
                  <c:v>55149</c:v>
                </c:pt>
                <c:pt idx="55150">
                  <c:v>55150</c:v>
                </c:pt>
                <c:pt idx="55151">
                  <c:v>55151</c:v>
                </c:pt>
                <c:pt idx="55152">
                  <c:v>55152</c:v>
                </c:pt>
                <c:pt idx="55153">
                  <c:v>55153</c:v>
                </c:pt>
                <c:pt idx="55154">
                  <c:v>55154</c:v>
                </c:pt>
                <c:pt idx="55155">
                  <c:v>55155</c:v>
                </c:pt>
                <c:pt idx="55156">
                  <c:v>55156</c:v>
                </c:pt>
                <c:pt idx="55157">
                  <c:v>55157</c:v>
                </c:pt>
                <c:pt idx="55158">
                  <c:v>55158</c:v>
                </c:pt>
                <c:pt idx="55159">
                  <c:v>55159</c:v>
                </c:pt>
                <c:pt idx="55160">
                  <c:v>55160</c:v>
                </c:pt>
                <c:pt idx="55161">
                  <c:v>55161</c:v>
                </c:pt>
                <c:pt idx="55162">
                  <c:v>55162</c:v>
                </c:pt>
                <c:pt idx="55163">
                  <c:v>55163</c:v>
                </c:pt>
                <c:pt idx="55164">
                  <c:v>55164</c:v>
                </c:pt>
                <c:pt idx="55165">
                  <c:v>55165</c:v>
                </c:pt>
                <c:pt idx="55166">
                  <c:v>55166</c:v>
                </c:pt>
                <c:pt idx="55167">
                  <c:v>55167</c:v>
                </c:pt>
                <c:pt idx="55168">
                  <c:v>55168</c:v>
                </c:pt>
                <c:pt idx="55169">
                  <c:v>55169</c:v>
                </c:pt>
                <c:pt idx="55170">
                  <c:v>55170</c:v>
                </c:pt>
                <c:pt idx="55171">
                  <c:v>55171</c:v>
                </c:pt>
                <c:pt idx="55172">
                  <c:v>55172</c:v>
                </c:pt>
                <c:pt idx="55173">
                  <c:v>55173</c:v>
                </c:pt>
                <c:pt idx="55174">
                  <c:v>55174</c:v>
                </c:pt>
                <c:pt idx="55175">
                  <c:v>55175</c:v>
                </c:pt>
                <c:pt idx="55176">
                  <c:v>55176</c:v>
                </c:pt>
                <c:pt idx="55177">
                  <c:v>55177</c:v>
                </c:pt>
                <c:pt idx="55178">
                  <c:v>55178</c:v>
                </c:pt>
                <c:pt idx="55179">
                  <c:v>55179</c:v>
                </c:pt>
                <c:pt idx="55180">
                  <c:v>55180</c:v>
                </c:pt>
                <c:pt idx="55181">
                  <c:v>55181</c:v>
                </c:pt>
                <c:pt idx="55182">
                  <c:v>55182</c:v>
                </c:pt>
                <c:pt idx="55183">
                  <c:v>55183</c:v>
                </c:pt>
                <c:pt idx="55184">
                  <c:v>55184</c:v>
                </c:pt>
                <c:pt idx="55185">
                  <c:v>55185</c:v>
                </c:pt>
                <c:pt idx="55186">
                  <c:v>55186</c:v>
                </c:pt>
                <c:pt idx="55187">
                  <c:v>55187</c:v>
                </c:pt>
                <c:pt idx="55188">
                  <c:v>55188</c:v>
                </c:pt>
                <c:pt idx="55189">
                  <c:v>55189</c:v>
                </c:pt>
                <c:pt idx="55190">
                  <c:v>55190</c:v>
                </c:pt>
                <c:pt idx="55191">
                  <c:v>55191</c:v>
                </c:pt>
                <c:pt idx="55192">
                  <c:v>55192</c:v>
                </c:pt>
                <c:pt idx="55193">
                  <c:v>55193</c:v>
                </c:pt>
                <c:pt idx="55194">
                  <c:v>55194</c:v>
                </c:pt>
                <c:pt idx="55195">
                  <c:v>55195</c:v>
                </c:pt>
                <c:pt idx="55196">
                  <c:v>55196</c:v>
                </c:pt>
                <c:pt idx="55197">
                  <c:v>55197</c:v>
                </c:pt>
                <c:pt idx="55198">
                  <c:v>55198</c:v>
                </c:pt>
                <c:pt idx="55199">
                  <c:v>55199</c:v>
                </c:pt>
                <c:pt idx="55200">
                  <c:v>55200</c:v>
                </c:pt>
                <c:pt idx="55201">
                  <c:v>55201</c:v>
                </c:pt>
                <c:pt idx="55202">
                  <c:v>55202</c:v>
                </c:pt>
                <c:pt idx="55203">
                  <c:v>55203</c:v>
                </c:pt>
                <c:pt idx="55204">
                  <c:v>55204</c:v>
                </c:pt>
                <c:pt idx="55205">
                  <c:v>55205</c:v>
                </c:pt>
                <c:pt idx="55206">
                  <c:v>55206</c:v>
                </c:pt>
                <c:pt idx="55207">
                  <c:v>55207</c:v>
                </c:pt>
                <c:pt idx="55208">
                  <c:v>55208</c:v>
                </c:pt>
                <c:pt idx="55209">
                  <c:v>55209</c:v>
                </c:pt>
                <c:pt idx="55210">
                  <c:v>55210</c:v>
                </c:pt>
                <c:pt idx="55211">
                  <c:v>55211</c:v>
                </c:pt>
                <c:pt idx="55212">
                  <c:v>55212</c:v>
                </c:pt>
                <c:pt idx="55213">
                  <c:v>55213</c:v>
                </c:pt>
                <c:pt idx="55214">
                  <c:v>55214</c:v>
                </c:pt>
                <c:pt idx="55215">
                  <c:v>55215</c:v>
                </c:pt>
                <c:pt idx="55216">
                  <c:v>55216</c:v>
                </c:pt>
                <c:pt idx="55217">
                  <c:v>55217</c:v>
                </c:pt>
                <c:pt idx="55218">
                  <c:v>55218</c:v>
                </c:pt>
                <c:pt idx="55219">
                  <c:v>55219</c:v>
                </c:pt>
                <c:pt idx="55220">
                  <c:v>55220</c:v>
                </c:pt>
                <c:pt idx="55221">
                  <c:v>55221</c:v>
                </c:pt>
                <c:pt idx="55222">
                  <c:v>55222</c:v>
                </c:pt>
                <c:pt idx="55223">
                  <c:v>55223</c:v>
                </c:pt>
                <c:pt idx="55224">
                  <c:v>55224</c:v>
                </c:pt>
                <c:pt idx="55225">
                  <c:v>55225</c:v>
                </c:pt>
                <c:pt idx="55226">
                  <c:v>55226</c:v>
                </c:pt>
                <c:pt idx="55227">
                  <c:v>55227</c:v>
                </c:pt>
                <c:pt idx="55228">
                  <c:v>55228</c:v>
                </c:pt>
                <c:pt idx="55229">
                  <c:v>55229</c:v>
                </c:pt>
                <c:pt idx="55230">
                  <c:v>55230</c:v>
                </c:pt>
                <c:pt idx="55231">
                  <c:v>55231</c:v>
                </c:pt>
                <c:pt idx="55232">
                  <c:v>55232</c:v>
                </c:pt>
                <c:pt idx="55233">
                  <c:v>55233</c:v>
                </c:pt>
                <c:pt idx="55234">
                  <c:v>55234</c:v>
                </c:pt>
                <c:pt idx="55235">
                  <c:v>55235</c:v>
                </c:pt>
                <c:pt idx="55236">
                  <c:v>55236</c:v>
                </c:pt>
                <c:pt idx="55237">
                  <c:v>55237</c:v>
                </c:pt>
                <c:pt idx="55238">
                  <c:v>55238</c:v>
                </c:pt>
                <c:pt idx="55239">
                  <c:v>55239</c:v>
                </c:pt>
                <c:pt idx="55240">
                  <c:v>55240</c:v>
                </c:pt>
                <c:pt idx="55241">
                  <c:v>55241</c:v>
                </c:pt>
                <c:pt idx="55242">
                  <c:v>55242</c:v>
                </c:pt>
                <c:pt idx="55243">
                  <c:v>55243</c:v>
                </c:pt>
                <c:pt idx="55244">
                  <c:v>55244</c:v>
                </c:pt>
                <c:pt idx="55245">
                  <c:v>55245</c:v>
                </c:pt>
                <c:pt idx="55246">
                  <c:v>55246</c:v>
                </c:pt>
                <c:pt idx="55247">
                  <c:v>55247</c:v>
                </c:pt>
                <c:pt idx="55248">
                  <c:v>55248</c:v>
                </c:pt>
                <c:pt idx="55249">
                  <c:v>55249</c:v>
                </c:pt>
                <c:pt idx="55250">
                  <c:v>55250</c:v>
                </c:pt>
                <c:pt idx="55251">
                  <c:v>55251</c:v>
                </c:pt>
                <c:pt idx="55252">
                  <c:v>55252</c:v>
                </c:pt>
                <c:pt idx="55253">
                  <c:v>55253</c:v>
                </c:pt>
                <c:pt idx="55254">
                  <c:v>55254</c:v>
                </c:pt>
                <c:pt idx="55255">
                  <c:v>55255</c:v>
                </c:pt>
                <c:pt idx="55256">
                  <c:v>55256</c:v>
                </c:pt>
                <c:pt idx="55257">
                  <c:v>55257</c:v>
                </c:pt>
                <c:pt idx="55258">
                  <c:v>55258</c:v>
                </c:pt>
                <c:pt idx="55259">
                  <c:v>55259</c:v>
                </c:pt>
                <c:pt idx="55260">
                  <c:v>55260</c:v>
                </c:pt>
                <c:pt idx="55261">
                  <c:v>55261</c:v>
                </c:pt>
                <c:pt idx="55262">
                  <c:v>55262</c:v>
                </c:pt>
                <c:pt idx="55263">
                  <c:v>55263</c:v>
                </c:pt>
                <c:pt idx="55264">
                  <c:v>55264</c:v>
                </c:pt>
                <c:pt idx="55265">
                  <c:v>55265</c:v>
                </c:pt>
                <c:pt idx="55266">
                  <c:v>55266</c:v>
                </c:pt>
                <c:pt idx="55267">
                  <c:v>55267</c:v>
                </c:pt>
                <c:pt idx="55268">
                  <c:v>55268</c:v>
                </c:pt>
                <c:pt idx="55269">
                  <c:v>55269</c:v>
                </c:pt>
                <c:pt idx="55270">
                  <c:v>55270</c:v>
                </c:pt>
                <c:pt idx="55271">
                  <c:v>55271</c:v>
                </c:pt>
                <c:pt idx="55272">
                  <c:v>55272</c:v>
                </c:pt>
                <c:pt idx="55273">
                  <c:v>55273</c:v>
                </c:pt>
                <c:pt idx="55274">
                  <c:v>55274</c:v>
                </c:pt>
                <c:pt idx="55275">
                  <c:v>55275</c:v>
                </c:pt>
                <c:pt idx="55276">
                  <c:v>55276</c:v>
                </c:pt>
                <c:pt idx="55277">
                  <c:v>55277</c:v>
                </c:pt>
                <c:pt idx="55278">
                  <c:v>55278</c:v>
                </c:pt>
                <c:pt idx="55279">
                  <c:v>55279</c:v>
                </c:pt>
                <c:pt idx="55280">
                  <c:v>55280</c:v>
                </c:pt>
                <c:pt idx="55281">
                  <c:v>55281</c:v>
                </c:pt>
                <c:pt idx="55282">
                  <c:v>55282</c:v>
                </c:pt>
                <c:pt idx="55283">
                  <c:v>55283</c:v>
                </c:pt>
                <c:pt idx="55284">
                  <c:v>55284</c:v>
                </c:pt>
                <c:pt idx="55285">
                  <c:v>55285</c:v>
                </c:pt>
                <c:pt idx="55286">
                  <c:v>55286</c:v>
                </c:pt>
                <c:pt idx="55287">
                  <c:v>55287</c:v>
                </c:pt>
                <c:pt idx="55288">
                  <c:v>55288</c:v>
                </c:pt>
                <c:pt idx="55289">
                  <c:v>55289</c:v>
                </c:pt>
                <c:pt idx="55290">
                  <c:v>55290</c:v>
                </c:pt>
                <c:pt idx="55291">
                  <c:v>55291</c:v>
                </c:pt>
                <c:pt idx="55292">
                  <c:v>55292</c:v>
                </c:pt>
                <c:pt idx="55293">
                  <c:v>55293</c:v>
                </c:pt>
                <c:pt idx="55294">
                  <c:v>55294</c:v>
                </c:pt>
                <c:pt idx="55295">
                  <c:v>55295</c:v>
                </c:pt>
                <c:pt idx="55296">
                  <c:v>55296</c:v>
                </c:pt>
                <c:pt idx="55297">
                  <c:v>55297</c:v>
                </c:pt>
                <c:pt idx="55298">
                  <c:v>55298</c:v>
                </c:pt>
                <c:pt idx="55299">
                  <c:v>55299</c:v>
                </c:pt>
                <c:pt idx="55300">
                  <c:v>55300</c:v>
                </c:pt>
                <c:pt idx="55301">
                  <c:v>55301</c:v>
                </c:pt>
                <c:pt idx="55302">
                  <c:v>55302</c:v>
                </c:pt>
                <c:pt idx="55303">
                  <c:v>55303</c:v>
                </c:pt>
                <c:pt idx="55304">
                  <c:v>55304</c:v>
                </c:pt>
                <c:pt idx="55305">
                  <c:v>55305</c:v>
                </c:pt>
                <c:pt idx="55306">
                  <c:v>55306</c:v>
                </c:pt>
                <c:pt idx="55307">
                  <c:v>55307</c:v>
                </c:pt>
                <c:pt idx="55308">
                  <c:v>55308</c:v>
                </c:pt>
                <c:pt idx="55309">
                  <c:v>55309</c:v>
                </c:pt>
                <c:pt idx="55310">
                  <c:v>55310</c:v>
                </c:pt>
                <c:pt idx="55311">
                  <c:v>55311</c:v>
                </c:pt>
                <c:pt idx="55312">
                  <c:v>55312</c:v>
                </c:pt>
                <c:pt idx="55313">
                  <c:v>55313</c:v>
                </c:pt>
                <c:pt idx="55314">
                  <c:v>55314</c:v>
                </c:pt>
                <c:pt idx="55315">
                  <c:v>55315</c:v>
                </c:pt>
                <c:pt idx="55316">
                  <c:v>55316</c:v>
                </c:pt>
                <c:pt idx="55317">
                  <c:v>55317</c:v>
                </c:pt>
                <c:pt idx="55318">
                  <c:v>55318</c:v>
                </c:pt>
                <c:pt idx="55319">
                  <c:v>55319</c:v>
                </c:pt>
                <c:pt idx="55320">
                  <c:v>55320</c:v>
                </c:pt>
                <c:pt idx="55321">
                  <c:v>55321</c:v>
                </c:pt>
                <c:pt idx="55322">
                  <c:v>55322</c:v>
                </c:pt>
                <c:pt idx="55323">
                  <c:v>55323</c:v>
                </c:pt>
                <c:pt idx="55324">
                  <c:v>55324</c:v>
                </c:pt>
                <c:pt idx="55325">
                  <c:v>55325</c:v>
                </c:pt>
                <c:pt idx="55326">
                  <c:v>55326</c:v>
                </c:pt>
                <c:pt idx="55327">
                  <c:v>55327</c:v>
                </c:pt>
                <c:pt idx="55328">
                  <c:v>55328</c:v>
                </c:pt>
                <c:pt idx="55329">
                  <c:v>55329</c:v>
                </c:pt>
                <c:pt idx="55330">
                  <c:v>55330</c:v>
                </c:pt>
                <c:pt idx="55331">
                  <c:v>55331</c:v>
                </c:pt>
                <c:pt idx="55332">
                  <c:v>55332</c:v>
                </c:pt>
                <c:pt idx="55333">
                  <c:v>55333</c:v>
                </c:pt>
                <c:pt idx="55334">
                  <c:v>55334</c:v>
                </c:pt>
                <c:pt idx="55335">
                  <c:v>55335</c:v>
                </c:pt>
                <c:pt idx="55336">
                  <c:v>55336</c:v>
                </c:pt>
                <c:pt idx="55337">
                  <c:v>55337</c:v>
                </c:pt>
                <c:pt idx="55338">
                  <c:v>55338</c:v>
                </c:pt>
                <c:pt idx="55339">
                  <c:v>55339</c:v>
                </c:pt>
                <c:pt idx="55340">
                  <c:v>55340</c:v>
                </c:pt>
                <c:pt idx="55341">
                  <c:v>55341</c:v>
                </c:pt>
                <c:pt idx="55342">
                  <c:v>55342</c:v>
                </c:pt>
                <c:pt idx="55343">
                  <c:v>55343</c:v>
                </c:pt>
                <c:pt idx="55344">
                  <c:v>55344</c:v>
                </c:pt>
                <c:pt idx="55345">
                  <c:v>55345</c:v>
                </c:pt>
                <c:pt idx="55346">
                  <c:v>55346</c:v>
                </c:pt>
                <c:pt idx="55347">
                  <c:v>55347</c:v>
                </c:pt>
                <c:pt idx="55348">
                  <c:v>55348</c:v>
                </c:pt>
                <c:pt idx="55349">
                  <c:v>55349</c:v>
                </c:pt>
                <c:pt idx="55350">
                  <c:v>55350</c:v>
                </c:pt>
                <c:pt idx="55351">
                  <c:v>55351</c:v>
                </c:pt>
                <c:pt idx="55352">
                  <c:v>55352</c:v>
                </c:pt>
                <c:pt idx="55353">
                  <c:v>55353</c:v>
                </c:pt>
                <c:pt idx="55354">
                  <c:v>55354</c:v>
                </c:pt>
                <c:pt idx="55355">
                  <c:v>55355</c:v>
                </c:pt>
                <c:pt idx="55356">
                  <c:v>55356</c:v>
                </c:pt>
                <c:pt idx="55357">
                  <c:v>55357</c:v>
                </c:pt>
                <c:pt idx="55358">
                  <c:v>55358</c:v>
                </c:pt>
                <c:pt idx="55359">
                  <c:v>55359</c:v>
                </c:pt>
                <c:pt idx="55360">
                  <c:v>55360</c:v>
                </c:pt>
                <c:pt idx="55361">
                  <c:v>55361</c:v>
                </c:pt>
                <c:pt idx="55362">
                  <c:v>55362</c:v>
                </c:pt>
                <c:pt idx="55363">
                  <c:v>55363</c:v>
                </c:pt>
                <c:pt idx="55364">
                  <c:v>55364</c:v>
                </c:pt>
                <c:pt idx="55365">
                  <c:v>55365</c:v>
                </c:pt>
                <c:pt idx="55366">
                  <c:v>55366</c:v>
                </c:pt>
                <c:pt idx="55367">
                  <c:v>55367</c:v>
                </c:pt>
                <c:pt idx="55368">
                  <c:v>55368</c:v>
                </c:pt>
                <c:pt idx="55369">
                  <c:v>55369</c:v>
                </c:pt>
                <c:pt idx="55370">
                  <c:v>55370</c:v>
                </c:pt>
                <c:pt idx="55371">
                  <c:v>55371</c:v>
                </c:pt>
                <c:pt idx="55372">
                  <c:v>55372</c:v>
                </c:pt>
                <c:pt idx="55373">
                  <c:v>55373</c:v>
                </c:pt>
                <c:pt idx="55374">
                  <c:v>55374</c:v>
                </c:pt>
                <c:pt idx="55375">
                  <c:v>55375</c:v>
                </c:pt>
                <c:pt idx="55376">
                  <c:v>55376</c:v>
                </c:pt>
                <c:pt idx="55377">
                  <c:v>55377</c:v>
                </c:pt>
                <c:pt idx="55378">
                  <c:v>55378</c:v>
                </c:pt>
                <c:pt idx="55379">
                  <c:v>55379</c:v>
                </c:pt>
                <c:pt idx="55380">
                  <c:v>55380</c:v>
                </c:pt>
                <c:pt idx="55381">
                  <c:v>55381</c:v>
                </c:pt>
                <c:pt idx="55382">
                  <c:v>55382</c:v>
                </c:pt>
                <c:pt idx="55383">
                  <c:v>55383</c:v>
                </c:pt>
                <c:pt idx="55384">
                  <c:v>55384</c:v>
                </c:pt>
                <c:pt idx="55385">
                  <c:v>55385</c:v>
                </c:pt>
                <c:pt idx="55386">
                  <c:v>55386</c:v>
                </c:pt>
                <c:pt idx="55387">
                  <c:v>55387</c:v>
                </c:pt>
                <c:pt idx="55388">
                  <c:v>55388</c:v>
                </c:pt>
                <c:pt idx="55389">
                  <c:v>55389</c:v>
                </c:pt>
                <c:pt idx="55390">
                  <c:v>55390</c:v>
                </c:pt>
                <c:pt idx="55391">
                  <c:v>55391</c:v>
                </c:pt>
                <c:pt idx="55392">
                  <c:v>55392</c:v>
                </c:pt>
                <c:pt idx="55393">
                  <c:v>55393</c:v>
                </c:pt>
                <c:pt idx="55394">
                  <c:v>55394</c:v>
                </c:pt>
                <c:pt idx="55395">
                  <c:v>55395</c:v>
                </c:pt>
                <c:pt idx="55396">
                  <c:v>55396</c:v>
                </c:pt>
                <c:pt idx="55397">
                  <c:v>55397</c:v>
                </c:pt>
                <c:pt idx="55398">
                  <c:v>55398</c:v>
                </c:pt>
                <c:pt idx="55399">
                  <c:v>55399</c:v>
                </c:pt>
                <c:pt idx="55400">
                  <c:v>55400</c:v>
                </c:pt>
                <c:pt idx="55401">
                  <c:v>55401</c:v>
                </c:pt>
                <c:pt idx="55402">
                  <c:v>55402</c:v>
                </c:pt>
                <c:pt idx="55403">
                  <c:v>55403</c:v>
                </c:pt>
                <c:pt idx="55404">
                  <c:v>55404</c:v>
                </c:pt>
                <c:pt idx="55405">
                  <c:v>55405</c:v>
                </c:pt>
                <c:pt idx="55406">
                  <c:v>55406</c:v>
                </c:pt>
                <c:pt idx="55407">
                  <c:v>55407</c:v>
                </c:pt>
                <c:pt idx="55408">
                  <c:v>55408</c:v>
                </c:pt>
                <c:pt idx="55409">
                  <c:v>55409</c:v>
                </c:pt>
                <c:pt idx="55410">
                  <c:v>55410</c:v>
                </c:pt>
                <c:pt idx="55411">
                  <c:v>55411</c:v>
                </c:pt>
                <c:pt idx="55412">
                  <c:v>55412</c:v>
                </c:pt>
                <c:pt idx="55413">
                  <c:v>55413</c:v>
                </c:pt>
                <c:pt idx="55414">
                  <c:v>55414</c:v>
                </c:pt>
                <c:pt idx="55415">
                  <c:v>55415</c:v>
                </c:pt>
                <c:pt idx="55416">
                  <c:v>55416</c:v>
                </c:pt>
                <c:pt idx="55417">
                  <c:v>55417</c:v>
                </c:pt>
                <c:pt idx="55418">
                  <c:v>55418</c:v>
                </c:pt>
                <c:pt idx="55419">
                  <c:v>55419</c:v>
                </c:pt>
                <c:pt idx="55420">
                  <c:v>55420</c:v>
                </c:pt>
                <c:pt idx="55421">
                  <c:v>55421</c:v>
                </c:pt>
                <c:pt idx="55422">
                  <c:v>55422</c:v>
                </c:pt>
                <c:pt idx="55423">
                  <c:v>55423</c:v>
                </c:pt>
                <c:pt idx="55424">
                  <c:v>55424</c:v>
                </c:pt>
                <c:pt idx="55425">
                  <c:v>55425</c:v>
                </c:pt>
                <c:pt idx="55426">
                  <c:v>55426</c:v>
                </c:pt>
                <c:pt idx="55427">
                  <c:v>55427</c:v>
                </c:pt>
                <c:pt idx="55428">
                  <c:v>55428</c:v>
                </c:pt>
                <c:pt idx="55429">
                  <c:v>55429</c:v>
                </c:pt>
                <c:pt idx="55430">
                  <c:v>55430</c:v>
                </c:pt>
                <c:pt idx="55431">
                  <c:v>55431</c:v>
                </c:pt>
                <c:pt idx="55432">
                  <c:v>55432</c:v>
                </c:pt>
                <c:pt idx="55433">
                  <c:v>55433</c:v>
                </c:pt>
                <c:pt idx="55434">
                  <c:v>55434</c:v>
                </c:pt>
                <c:pt idx="55435">
                  <c:v>55435</c:v>
                </c:pt>
                <c:pt idx="55436">
                  <c:v>55436</c:v>
                </c:pt>
                <c:pt idx="55437">
                  <c:v>55437</c:v>
                </c:pt>
                <c:pt idx="55438">
                  <c:v>55438</c:v>
                </c:pt>
                <c:pt idx="55439">
                  <c:v>55439</c:v>
                </c:pt>
                <c:pt idx="55440">
                  <c:v>55440</c:v>
                </c:pt>
                <c:pt idx="55441">
                  <c:v>55441</c:v>
                </c:pt>
                <c:pt idx="55442">
                  <c:v>55442</c:v>
                </c:pt>
                <c:pt idx="55443">
                  <c:v>55443</c:v>
                </c:pt>
                <c:pt idx="55444">
                  <c:v>55444</c:v>
                </c:pt>
                <c:pt idx="55445">
                  <c:v>55445</c:v>
                </c:pt>
                <c:pt idx="55446">
                  <c:v>55446</c:v>
                </c:pt>
                <c:pt idx="55447">
                  <c:v>55447</c:v>
                </c:pt>
                <c:pt idx="55448">
                  <c:v>55448</c:v>
                </c:pt>
                <c:pt idx="55449">
                  <c:v>55449</c:v>
                </c:pt>
                <c:pt idx="55450">
                  <c:v>55450</c:v>
                </c:pt>
                <c:pt idx="55451">
                  <c:v>55451</c:v>
                </c:pt>
                <c:pt idx="55452">
                  <c:v>55452</c:v>
                </c:pt>
                <c:pt idx="55453">
                  <c:v>55453</c:v>
                </c:pt>
                <c:pt idx="55454">
                  <c:v>55454</c:v>
                </c:pt>
                <c:pt idx="55455">
                  <c:v>55455</c:v>
                </c:pt>
                <c:pt idx="55456">
                  <c:v>55456</c:v>
                </c:pt>
                <c:pt idx="55457">
                  <c:v>55457</c:v>
                </c:pt>
                <c:pt idx="55458">
                  <c:v>55458</c:v>
                </c:pt>
                <c:pt idx="55459">
                  <c:v>55459</c:v>
                </c:pt>
                <c:pt idx="55460">
                  <c:v>55460</c:v>
                </c:pt>
                <c:pt idx="55461">
                  <c:v>55461</c:v>
                </c:pt>
                <c:pt idx="55462">
                  <c:v>55462</c:v>
                </c:pt>
                <c:pt idx="55463">
                  <c:v>55463</c:v>
                </c:pt>
                <c:pt idx="55464">
                  <c:v>55464</c:v>
                </c:pt>
                <c:pt idx="55465">
                  <c:v>55465</c:v>
                </c:pt>
                <c:pt idx="55466">
                  <c:v>55466</c:v>
                </c:pt>
                <c:pt idx="55467">
                  <c:v>55467</c:v>
                </c:pt>
                <c:pt idx="55468">
                  <c:v>55468</c:v>
                </c:pt>
                <c:pt idx="55469">
                  <c:v>55469</c:v>
                </c:pt>
                <c:pt idx="55470">
                  <c:v>55470</c:v>
                </c:pt>
                <c:pt idx="55471">
                  <c:v>55471</c:v>
                </c:pt>
                <c:pt idx="55472">
                  <c:v>55472</c:v>
                </c:pt>
                <c:pt idx="55473">
                  <c:v>55473</c:v>
                </c:pt>
                <c:pt idx="55474">
                  <c:v>55474</c:v>
                </c:pt>
                <c:pt idx="55475">
                  <c:v>55475</c:v>
                </c:pt>
                <c:pt idx="55476">
                  <c:v>55476</c:v>
                </c:pt>
                <c:pt idx="55477">
                  <c:v>55477</c:v>
                </c:pt>
                <c:pt idx="55478">
                  <c:v>55478</c:v>
                </c:pt>
                <c:pt idx="55479">
                  <c:v>55479</c:v>
                </c:pt>
                <c:pt idx="55480">
                  <c:v>55480</c:v>
                </c:pt>
                <c:pt idx="55481">
                  <c:v>55481</c:v>
                </c:pt>
                <c:pt idx="55482">
                  <c:v>55482</c:v>
                </c:pt>
                <c:pt idx="55483">
                  <c:v>55483</c:v>
                </c:pt>
                <c:pt idx="55484">
                  <c:v>55484</c:v>
                </c:pt>
                <c:pt idx="55485">
                  <c:v>55485</c:v>
                </c:pt>
                <c:pt idx="55486">
                  <c:v>55486</c:v>
                </c:pt>
                <c:pt idx="55487">
                  <c:v>55487</c:v>
                </c:pt>
                <c:pt idx="55488">
                  <c:v>55488</c:v>
                </c:pt>
                <c:pt idx="55489">
                  <c:v>55489</c:v>
                </c:pt>
                <c:pt idx="55490">
                  <c:v>55490</c:v>
                </c:pt>
                <c:pt idx="55491">
                  <c:v>55491</c:v>
                </c:pt>
                <c:pt idx="55492">
                  <c:v>55492</c:v>
                </c:pt>
                <c:pt idx="55493">
                  <c:v>55493</c:v>
                </c:pt>
                <c:pt idx="55494">
                  <c:v>55494</c:v>
                </c:pt>
                <c:pt idx="55495">
                  <c:v>55495</c:v>
                </c:pt>
                <c:pt idx="55496">
                  <c:v>55496</c:v>
                </c:pt>
                <c:pt idx="55497">
                  <c:v>55497</c:v>
                </c:pt>
                <c:pt idx="55498">
                  <c:v>55498</c:v>
                </c:pt>
                <c:pt idx="55499">
                  <c:v>55499</c:v>
                </c:pt>
                <c:pt idx="55500">
                  <c:v>55500</c:v>
                </c:pt>
                <c:pt idx="55501">
                  <c:v>55501</c:v>
                </c:pt>
                <c:pt idx="55502">
                  <c:v>55502</c:v>
                </c:pt>
                <c:pt idx="55503">
                  <c:v>55503</c:v>
                </c:pt>
                <c:pt idx="55504">
                  <c:v>55504</c:v>
                </c:pt>
                <c:pt idx="55505">
                  <c:v>55505</c:v>
                </c:pt>
                <c:pt idx="55506">
                  <c:v>55506</c:v>
                </c:pt>
                <c:pt idx="55507">
                  <c:v>55507</c:v>
                </c:pt>
                <c:pt idx="55508">
                  <c:v>55508</c:v>
                </c:pt>
                <c:pt idx="55509">
                  <c:v>55509</c:v>
                </c:pt>
                <c:pt idx="55510">
                  <c:v>55510</c:v>
                </c:pt>
                <c:pt idx="55511">
                  <c:v>55511</c:v>
                </c:pt>
                <c:pt idx="55512">
                  <c:v>55512</c:v>
                </c:pt>
                <c:pt idx="55513">
                  <c:v>55513</c:v>
                </c:pt>
                <c:pt idx="55514">
                  <c:v>55514</c:v>
                </c:pt>
                <c:pt idx="55515">
                  <c:v>55515</c:v>
                </c:pt>
                <c:pt idx="55516">
                  <c:v>55516</c:v>
                </c:pt>
                <c:pt idx="55517">
                  <c:v>55517</c:v>
                </c:pt>
                <c:pt idx="55518">
                  <c:v>55518</c:v>
                </c:pt>
                <c:pt idx="55519">
                  <c:v>55519</c:v>
                </c:pt>
                <c:pt idx="55520">
                  <c:v>55520</c:v>
                </c:pt>
                <c:pt idx="55521">
                  <c:v>55521</c:v>
                </c:pt>
                <c:pt idx="55522">
                  <c:v>55522</c:v>
                </c:pt>
                <c:pt idx="55523">
                  <c:v>55523</c:v>
                </c:pt>
                <c:pt idx="55524">
                  <c:v>55524</c:v>
                </c:pt>
                <c:pt idx="55525">
                  <c:v>55525</c:v>
                </c:pt>
                <c:pt idx="55526">
                  <c:v>55526</c:v>
                </c:pt>
                <c:pt idx="55527">
                  <c:v>55527</c:v>
                </c:pt>
                <c:pt idx="55528">
                  <c:v>55528</c:v>
                </c:pt>
                <c:pt idx="55529">
                  <c:v>55529</c:v>
                </c:pt>
                <c:pt idx="55530">
                  <c:v>55530</c:v>
                </c:pt>
                <c:pt idx="55531">
                  <c:v>55531</c:v>
                </c:pt>
                <c:pt idx="55532">
                  <c:v>55532</c:v>
                </c:pt>
                <c:pt idx="55533">
                  <c:v>55533</c:v>
                </c:pt>
                <c:pt idx="55534">
                  <c:v>55534</c:v>
                </c:pt>
                <c:pt idx="55535">
                  <c:v>55535</c:v>
                </c:pt>
                <c:pt idx="55536">
                  <c:v>55536</c:v>
                </c:pt>
                <c:pt idx="55537">
                  <c:v>55537</c:v>
                </c:pt>
                <c:pt idx="55538">
                  <c:v>55538</c:v>
                </c:pt>
                <c:pt idx="55539">
                  <c:v>55539</c:v>
                </c:pt>
                <c:pt idx="55540">
                  <c:v>55540</c:v>
                </c:pt>
                <c:pt idx="55541">
                  <c:v>55541</c:v>
                </c:pt>
                <c:pt idx="55542">
                  <c:v>55542</c:v>
                </c:pt>
                <c:pt idx="55543">
                  <c:v>55543</c:v>
                </c:pt>
                <c:pt idx="55544">
                  <c:v>55544</c:v>
                </c:pt>
                <c:pt idx="55545">
                  <c:v>55545</c:v>
                </c:pt>
                <c:pt idx="55546">
                  <c:v>55546</c:v>
                </c:pt>
                <c:pt idx="55547">
                  <c:v>55547</c:v>
                </c:pt>
                <c:pt idx="55548">
                  <c:v>55548</c:v>
                </c:pt>
                <c:pt idx="55549">
                  <c:v>55549</c:v>
                </c:pt>
                <c:pt idx="55550">
                  <c:v>55550</c:v>
                </c:pt>
                <c:pt idx="55551">
                  <c:v>55551</c:v>
                </c:pt>
                <c:pt idx="55552">
                  <c:v>55552</c:v>
                </c:pt>
                <c:pt idx="55553">
                  <c:v>55553</c:v>
                </c:pt>
                <c:pt idx="55554">
                  <c:v>55554</c:v>
                </c:pt>
                <c:pt idx="55555">
                  <c:v>55555</c:v>
                </c:pt>
                <c:pt idx="55556">
                  <c:v>55556</c:v>
                </c:pt>
                <c:pt idx="55557">
                  <c:v>55557</c:v>
                </c:pt>
                <c:pt idx="55558">
                  <c:v>55558</c:v>
                </c:pt>
                <c:pt idx="55559">
                  <c:v>55559</c:v>
                </c:pt>
                <c:pt idx="55560">
                  <c:v>55560</c:v>
                </c:pt>
                <c:pt idx="55561">
                  <c:v>55561</c:v>
                </c:pt>
                <c:pt idx="55562">
                  <c:v>55562</c:v>
                </c:pt>
                <c:pt idx="55563">
                  <c:v>55563</c:v>
                </c:pt>
                <c:pt idx="55564">
                  <c:v>55564</c:v>
                </c:pt>
                <c:pt idx="55565">
                  <c:v>55565</c:v>
                </c:pt>
                <c:pt idx="55566">
                  <c:v>55566</c:v>
                </c:pt>
                <c:pt idx="55567">
                  <c:v>55567</c:v>
                </c:pt>
                <c:pt idx="55568">
                  <c:v>55568</c:v>
                </c:pt>
                <c:pt idx="55569">
                  <c:v>55569</c:v>
                </c:pt>
                <c:pt idx="55570">
                  <c:v>55570</c:v>
                </c:pt>
                <c:pt idx="55571">
                  <c:v>55571</c:v>
                </c:pt>
                <c:pt idx="55572">
                  <c:v>55572</c:v>
                </c:pt>
                <c:pt idx="55573">
                  <c:v>55573</c:v>
                </c:pt>
                <c:pt idx="55574">
                  <c:v>55574</c:v>
                </c:pt>
                <c:pt idx="55575">
                  <c:v>55575</c:v>
                </c:pt>
                <c:pt idx="55576">
                  <c:v>55576</c:v>
                </c:pt>
                <c:pt idx="55577">
                  <c:v>55577</c:v>
                </c:pt>
                <c:pt idx="55578">
                  <c:v>55578</c:v>
                </c:pt>
                <c:pt idx="55579">
                  <c:v>55579</c:v>
                </c:pt>
                <c:pt idx="55580">
                  <c:v>55580</c:v>
                </c:pt>
                <c:pt idx="55581">
                  <c:v>55581</c:v>
                </c:pt>
                <c:pt idx="55582">
                  <c:v>55582</c:v>
                </c:pt>
                <c:pt idx="55583">
                  <c:v>55583</c:v>
                </c:pt>
                <c:pt idx="55584">
                  <c:v>55584</c:v>
                </c:pt>
                <c:pt idx="55585">
                  <c:v>55585</c:v>
                </c:pt>
                <c:pt idx="55586">
                  <c:v>55586</c:v>
                </c:pt>
                <c:pt idx="55587">
                  <c:v>55587</c:v>
                </c:pt>
                <c:pt idx="55588">
                  <c:v>55588</c:v>
                </c:pt>
                <c:pt idx="55589">
                  <c:v>55589</c:v>
                </c:pt>
                <c:pt idx="55590">
                  <c:v>55590</c:v>
                </c:pt>
                <c:pt idx="55591">
                  <c:v>55591</c:v>
                </c:pt>
                <c:pt idx="55592">
                  <c:v>55592</c:v>
                </c:pt>
                <c:pt idx="55593">
                  <c:v>55593</c:v>
                </c:pt>
                <c:pt idx="55594">
                  <c:v>55594</c:v>
                </c:pt>
                <c:pt idx="55595">
                  <c:v>55595</c:v>
                </c:pt>
                <c:pt idx="55596">
                  <c:v>55596</c:v>
                </c:pt>
                <c:pt idx="55597">
                  <c:v>55597</c:v>
                </c:pt>
                <c:pt idx="55598">
                  <c:v>55598</c:v>
                </c:pt>
                <c:pt idx="55599">
                  <c:v>55599</c:v>
                </c:pt>
                <c:pt idx="55600">
                  <c:v>55600</c:v>
                </c:pt>
                <c:pt idx="55601">
                  <c:v>55601</c:v>
                </c:pt>
                <c:pt idx="55602">
                  <c:v>55602</c:v>
                </c:pt>
                <c:pt idx="55603">
                  <c:v>55603</c:v>
                </c:pt>
                <c:pt idx="55604">
                  <c:v>55604</c:v>
                </c:pt>
                <c:pt idx="55605">
                  <c:v>55605</c:v>
                </c:pt>
                <c:pt idx="55606">
                  <c:v>55606</c:v>
                </c:pt>
                <c:pt idx="55607">
                  <c:v>55607</c:v>
                </c:pt>
                <c:pt idx="55608">
                  <c:v>55608</c:v>
                </c:pt>
                <c:pt idx="55609">
                  <c:v>55609</c:v>
                </c:pt>
                <c:pt idx="55610">
                  <c:v>55610</c:v>
                </c:pt>
                <c:pt idx="55611">
                  <c:v>55611</c:v>
                </c:pt>
                <c:pt idx="55612">
                  <c:v>55612</c:v>
                </c:pt>
                <c:pt idx="55613">
                  <c:v>55613</c:v>
                </c:pt>
                <c:pt idx="55614">
                  <c:v>55614</c:v>
                </c:pt>
                <c:pt idx="55615">
                  <c:v>55615</c:v>
                </c:pt>
                <c:pt idx="55616">
                  <c:v>55616</c:v>
                </c:pt>
                <c:pt idx="55617">
                  <c:v>55617</c:v>
                </c:pt>
                <c:pt idx="55618">
                  <c:v>55618</c:v>
                </c:pt>
                <c:pt idx="55619">
                  <c:v>55619</c:v>
                </c:pt>
                <c:pt idx="55620">
                  <c:v>55620</c:v>
                </c:pt>
                <c:pt idx="55621">
                  <c:v>55621</c:v>
                </c:pt>
                <c:pt idx="55622">
                  <c:v>55622</c:v>
                </c:pt>
                <c:pt idx="55623">
                  <c:v>55623</c:v>
                </c:pt>
                <c:pt idx="55624">
                  <c:v>55624</c:v>
                </c:pt>
                <c:pt idx="55625">
                  <c:v>55625</c:v>
                </c:pt>
                <c:pt idx="55626">
                  <c:v>55626</c:v>
                </c:pt>
                <c:pt idx="55627">
                  <c:v>55627</c:v>
                </c:pt>
                <c:pt idx="55628">
                  <c:v>55628</c:v>
                </c:pt>
                <c:pt idx="55629">
                  <c:v>55629</c:v>
                </c:pt>
                <c:pt idx="55630">
                  <c:v>55630</c:v>
                </c:pt>
                <c:pt idx="55631">
                  <c:v>55631</c:v>
                </c:pt>
                <c:pt idx="55632">
                  <c:v>55632</c:v>
                </c:pt>
                <c:pt idx="55633">
                  <c:v>55633</c:v>
                </c:pt>
                <c:pt idx="55634">
                  <c:v>55634</c:v>
                </c:pt>
                <c:pt idx="55635">
                  <c:v>55635</c:v>
                </c:pt>
                <c:pt idx="55636">
                  <c:v>55636</c:v>
                </c:pt>
                <c:pt idx="55637">
                  <c:v>55637</c:v>
                </c:pt>
                <c:pt idx="55638">
                  <c:v>55638</c:v>
                </c:pt>
                <c:pt idx="55639">
                  <c:v>55639</c:v>
                </c:pt>
                <c:pt idx="55640">
                  <c:v>55640</c:v>
                </c:pt>
                <c:pt idx="55641">
                  <c:v>55641</c:v>
                </c:pt>
                <c:pt idx="55642">
                  <c:v>55642</c:v>
                </c:pt>
                <c:pt idx="55643">
                  <c:v>55643</c:v>
                </c:pt>
                <c:pt idx="55644">
                  <c:v>55644</c:v>
                </c:pt>
                <c:pt idx="55645">
                  <c:v>55645</c:v>
                </c:pt>
                <c:pt idx="55646">
                  <c:v>55646</c:v>
                </c:pt>
                <c:pt idx="55647">
                  <c:v>55647</c:v>
                </c:pt>
                <c:pt idx="55648">
                  <c:v>55648</c:v>
                </c:pt>
                <c:pt idx="55649">
                  <c:v>55649</c:v>
                </c:pt>
                <c:pt idx="55650">
                  <c:v>55650</c:v>
                </c:pt>
                <c:pt idx="55651">
                  <c:v>55651</c:v>
                </c:pt>
                <c:pt idx="55652">
                  <c:v>55652</c:v>
                </c:pt>
                <c:pt idx="55653">
                  <c:v>55653</c:v>
                </c:pt>
                <c:pt idx="55654">
                  <c:v>55654</c:v>
                </c:pt>
                <c:pt idx="55655">
                  <c:v>55655</c:v>
                </c:pt>
                <c:pt idx="55656">
                  <c:v>55656</c:v>
                </c:pt>
                <c:pt idx="55657">
                  <c:v>55657</c:v>
                </c:pt>
                <c:pt idx="55658">
                  <c:v>55658</c:v>
                </c:pt>
                <c:pt idx="55659">
                  <c:v>55659</c:v>
                </c:pt>
                <c:pt idx="55660">
                  <c:v>55660</c:v>
                </c:pt>
                <c:pt idx="55661">
                  <c:v>55661</c:v>
                </c:pt>
                <c:pt idx="55662">
                  <c:v>55662</c:v>
                </c:pt>
                <c:pt idx="55663">
                  <c:v>55663</c:v>
                </c:pt>
                <c:pt idx="55664">
                  <c:v>55664</c:v>
                </c:pt>
                <c:pt idx="55665">
                  <c:v>55665</c:v>
                </c:pt>
                <c:pt idx="55666">
                  <c:v>55666</c:v>
                </c:pt>
                <c:pt idx="55667">
                  <c:v>55667</c:v>
                </c:pt>
                <c:pt idx="55668">
                  <c:v>55668</c:v>
                </c:pt>
                <c:pt idx="55669">
                  <c:v>55669</c:v>
                </c:pt>
                <c:pt idx="55670">
                  <c:v>55670</c:v>
                </c:pt>
                <c:pt idx="55671">
                  <c:v>55671</c:v>
                </c:pt>
                <c:pt idx="55672">
                  <c:v>55672</c:v>
                </c:pt>
                <c:pt idx="55673">
                  <c:v>55673</c:v>
                </c:pt>
                <c:pt idx="55674">
                  <c:v>55674</c:v>
                </c:pt>
                <c:pt idx="55675">
                  <c:v>55675</c:v>
                </c:pt>
                <c:pt idx="55676">
                  <c:v>55676</c:v>
                </c:pt>
                <c:pt idx="55677">
                  <c:v>55677</c:v>
                </c:pt>
                <c:pt idx="55678">
                  <c:v>55678</c:v>
                </c:pt>
                <c:pt idx="55679">
                  <c:v>55679</c:v>
                </c:pt>
                <c:pt idx="55680">
                  <c:v>55680</c:v>
                </c:pt>
                <c:pt idx="55681">
                  <c:v>55681</c:v>
                </c:pt>
                <c:pt idx="55682">
                  <c:v>55682</c:v>
                </c:pt>
                <c:pt idx="55683">
                  <c:v>55683</c:v>
                </c:pt>
                <c:pt idx="55684">
                  <c:v>55684</c:v>
                </c:pt>
                <c:pt idx="55685">
                  <c:v>55685</c:v>
                </c:pt>
                <c:pt idx="55686">
                  <c:v>55686</c:v>
                </c:pt>
                <c:pt idx="55687">
                  <c:v>55687</c:v>
                </c:pt>
                <c:pt idx="55688">
                  <c:v>55688</c:v>
                </c:pt>
                <c:pt idx="55689">
                  <c:v>55689</c:v>
                </c:pt>
                <c:pt idx="55690">
                  <c:v>55690</c:v>
                </c:pt>
                <c:pt idx="55691">
                  <c:v>55691</c:v>
                </c:pt>
                <c:pt idx="55692">
                  <c:v>55692</c:v>
                </c:pt>
                <c:pt idx="55693">
                  <c:v>55693</c:v>
                </c:pt>
                <c:pt idx="55694">
                  <c:v>55694</c:v>
                </c:pt>
                <c:pt idx="55695">
                  <c:v>55695</c:v>
                </c:pt>
                <c:pt idx="55696">
                  <c:v>55696</c:v>
                </c:pt>
                <c:pt idx="55697">
                  <c:v>55697</c:v>
                </c:pt>
                <c:pt idx="55698">
                  <c:v>55698</c:v>
                </c:pt>
                <c:pt idx="55699">
                  <c:v>55699</c:v>
                </c:pt>
                <c:pt idx="55700">
                  <c:v>55700</c:v>
                </c:pt>
                <c:pt idx="55701">
                  <c:v>55701</c:v>
                </c:pt>
                <c:pt idx="55702">
                  <c:v>55702</c:v>
                </c:pt>
                <c:pt idx="55703">
                  <c:v>55703</c:v>
                </c:pt>
                <c:pt idx="55704">
                  <c:v>55704</c:v>
                </c:pt>
                <c:pt idx="55705">
                  <c:v>55705</c:v>
                </c:pt>
                <c:pt idx="55706">
                  <c:v>55706</c:v>
                </c:pt>
                <c:pt idx="55707">
                  <c:v>55707</c:v>
                </c:pt>
                <c:pt idx="55708">
                  <c:v>55708</c:v>
                </c:pt>
                <c:pt idx="55709">
                  <c:v>55709</c:v>
                </c:pt>
                <c:pt idx="55710">
                  <c:v>55710</c:v>
                </c:pt>
                <c:pt idx="55711">
                  <c:v>55711</c:v>
                </c:pt>
                <c:pt idx="55712">
                  <c:v>55712</c:v>
                </c:pt>
                <c:pt idx="55713">
                  <c:v>55713</c:v>
                </c:pt>
                <c:pt idx="55714">
                  <c:v>55714</c:v>
                </c:pt>
                <c:pt idx="55715">
                  <c:v>55715</c:v>
                </c:pt>
                <c:pt idx="55716">
                  <c:v>55716</c:v>
                </c:pt>
                <c:pt idx="55717">
                  <c:v>55717</c:v>
                </c:pt>
                <c:pt idx="55718">
                  <c:v>55718</c:v>
                </c:pt>
                <c:pt idx="55719">
                  <c:v>55719</c:v>
                </c:pt>
                <c:pt idx="55720">
                  <c:v>55720</c:v>
                </c:pt>
                <c:pt idx="55721">
                  <c:v>55721</c:v>
                </c:pt>
                <c:pt idx="55722">
                  <c:v>55722</c:v>
                </c:pt>
                <c:pt idx="55723">
                  <c:v>55723</c:v>
                </c:pt>
                <c:pt idx="55724">
                  <c:v>55724</c:v>
                </c:pt>
                <c:pt idx="55725">
                  <c:v>55725</c:v>
                </c:pt>
                <c:pt idx="55726">
                  <c:v>55726</c:v>
                </c:pt>
                <c:pt idx="55727">
                  <c:v>55727</c:v>
                </c:pt>
                <c:pt idx="55728">
                  <c:v>55728</c:v>
                </c:pt>
                <c:pt idx="55729">
                  <c:v>55729</c:v>
                </c:pt>
                <c:pt idx="55730">
                  <c:v>55730</c:v>
                </c:pt>
                <c:pt idx="55731">
                  <c:v>55731</c:v>
                </c:pt>
                <c:pt idx="55732">
                  <c:v>55732</c:v>
                </c:pt>
                <c:pt idx="55733">
                  <c:v>55733</c:v>
                </c:pt>
                <c:pt idx="55734">
                  <c:v>55734</c:v>
                </c:pt>
                <c:pt idx="55735">
                  <c:v>55735</c:v>
                </c:pt>
                <c:pt idx="55736">
                  <c:v>55736</c:v>
                </c:pt>
                <c:pt idx="55737">
                  <c:v>55737</c:v>
                </c:pt>
                <c:pt idx="55738">
                  <c:v>55738</c:v>
                </c:pt>
                <c:pt idx="55739">
                  <c:v>55739</c:v>
                </c:pt>
                <c:pt idx="55740">
                  <c:v>55740</c:v>
                </c:pt>
                <c:pt idx="55741">
                  <c:v>55741</c:v>
                </c:pt>
                <c:pt idx="55742">
                  <c:v>55742</c:v>
                </c:pt>
                <c:pt idx="55743">
                  <c:v>55743</c:v>
                </c:pt>
                <c:pt idx="55744">
                  <c:v>55744</c:v>
                </c:pt>
                <c:pt idx="55745">
                  <c:v>55745</c:v>
                </c:pt>
                <c:pt idx="55746">
                  <c:v>55746</c:v>
                </c:pt>
                <c:pt idx="55747">
                  <c:v>55747</c:v>
                </c:pt>
                <c:pt idx="55748">
                  <c:v>55748</c:v>
                </c:pt>
                <c:pt idx="55749">
                  <c:v>55749</c:v>
                </c:pt>
                <c:pt idx="55750">
                  <c:v>55750</c:v>
                </c:pt>
                <c:pt idx="55751">
                  <c:v>55751</c:v>
                </c:pt>
                <c:pt idx="55752">
                  <c:v>55752</c:v>
                </c:pt>
                <c:pt idx="55753">
                  <c:v>55753</c:v>
                </c:pt>
                <c:pt idx="55754">
                  <c:v>55754</c:v>
                </c:pt>
                <c:pt idx="55755">
                  <c:v>55755</c:v>
                </c:pt>
                <c:pt idx="55756">
                  <c:v>55756</c:v>
                </c:pt>
                <c:pt idx="55757">
                  <c:v>55757</c:v>
                </c:pt>
                <c:pt idx="55758">
                  <c:v>55758</c:v>
                </c:pt>
                <c:pt idx="55759">
                  <c:v>55759</c:v>
                </c:pt>
                <c:pt idx="55760">
                  <c:v>55760</c:v>
                </c:pt>
                <c:pt idx="55761">
                  <c:v>55761</c:v>
                </c:pt>
                <c:pt idx="55762">
                  <c:v>55762</c:v>
                </c:pt>
                <c:pt idx="55763">
                  <c:v>55763</c:v>
                </c:pt>
                <c:pt idx="55764">
                  <c:v>55764</c:v>
                </c:pt>
                <c:pt idx="55765">
                  <c:v>55765</c:v>
                </c:pt>
                <c:pt idx="55766">
                  <c:v>55766</c:v>
                </c:pt>
                <c:pt idx="55767">
                  <c:v>55767</c:v>
                </c:pt>
                <c:pt idx="55768">
                  <c:v>55768</c:v>
                </c:pt>
                <c:pt idx="55769">
                  <c:v>55769</c:v>
                </c:pt>
                <c:pt idx="55770">
                  <c:v>55770</c:v>
                </c:pt>
                <c:pt idx="55771">
                  <c:v>55771</c:v>
                </c:pt>
                <c:pt idx="55772">
                  <c:v>55772</c:v>
                </c:pt>
                <c:pt idx="55773">
                  <c:v>55773</c:v>
                </c:pt>
                <c:pt idx="55774">
                  <c:v>55774</c:v>
                </c:pt>
                <c:pt idx="55775">
                  <c:v>55775</c:v>
                </c:pt>
                <c:pt idx="55776">
                  <c:v>55776</c:v>
                </c:pt>
                <c:pt idx="55777">
                  <c:v>55777</c:v>
                </c:pt>
                <c:pt idx="55778">
                  <c:v>55778</c:v>
                </c:pt>
                <c:pt idx="55779">
                  <c:v>55779</c:v>
                </c:pt>
                <c:pt idx="55780">
                  <c:v>55780</c:v>
                </c:pt>
                <c:pt idx="55781">
                  <c:v>55781</c:v>
                </c:pt>
                <c:pt idx="55782">
                  <c:v>55782</c:v>
                </c:pt>
                <c:pt idx="55783">
                  <c:v>55783</c:v>
                </c:pt>
                <c:pt idx="55784">
                  <c:v>55784</c:v>
                </c:pt>
                <c:pt idx="55785">
                  <c:v>55785</c:v>
                </c:pt>
                <c:pt idx="55786">
                  <c:v>55786</c:v>
                </c:pt>
                <c:pt idx="55787">
                  <c:v>55787</c:v>
                </c:pt>
                <c:pt idx="55788">
                  <c:v>55788</c:v>
                </c:pt>
                <c:pt idx="55789">
                  <c:v>55789</c:v>
                </c:pt>
                <c:pt idx="55790">
                  <c:v>55790</c:v>
                </c:pt>
                <c:pt idx="55791">
                  <c:v>55791</c:v>
                </c:pt>
                <c:pt idx="55792">
                  <c:v>55792</c:v>
                </c:pt>
                <c:pt idx="55793">
                  <c:v>55793</c:v>
                </c:pt>
                <c:pt idx="55794">
                  <c:v>55794</c:v>
                </c:pt>
                <c:pt idx="55795">
                  <c:v>55795</c:v>
                </c:pt>
                <c:pt idx="55796">
                  <c:v>55796</c:v>
                </c:pt>
                <c:pt idx="55797">
                  <c:v>55797</c:v>
                </c:pt>
                <c:pt idx="55798">
                  <c:v>55798</c:v>
                </c:pt>
                <c:pt idx="55799">
                  <c:v>55799</c:v>
                </c:pt>
                <c:pt idx="55800">
                  <c:v>55800</c:v>
                </c:pt>
                <c:pt idx="55801">
                  <c:v>55801</c:v>
                </c:pt>
                <c:pt idx="55802">
                  <c:v>55802</c:v>
                </c:pt>
                <c:pt idx="55803">
                  <c:v>55803</c:v>
                </c:pt>
                <c:pt idx="55804">
                  <c:v>55804</c:v>
                </c:pt>
                <c:pt idx="55805">
                  <c:v>55805</c:v>
                </c:pt>
                <c:pt idx="55806">
                  <c:v>55806</c:v>
                </c:pt>
                <c:pt idx="55807">
                  <c:v>55807</c:v>
                </c:pt>
                <c:pt idx="55808">
                  <c:v>55808</c:v>
                </c:pt>
                <c:pt idx="55809">
                  <c:v>55809</c:v>
                </c:pt>
                <c:pt idx="55810">
                  <c:v>55810</c:v>
                </c:pt>
                <c:pt idx="55811">
                  <c:v>55811</c:v>
                </c:pt>
                <c:pt idx="55812">
                  <c:v>55812</c:v>
                </c:pt>
                <c:pt idx="55813">
                  <c:v>55813</c:v>
                </c:pt>
                <c:pt idx="55814">
                  <c:v>55814</c:v>
                </c:pt>
                <c:pt idx="55815">
                  <c:v>55815</c:v>
                </c:pt>
                <c:pt idx="55816">
                  <c:v>55816</c:v>
                </c:pt>
                <c:pt idx="55817">
                  <c:v>55817</c:v>
                </c:pt>
                <c:pt idx="55818">
                  <c:v>55818</c:v>
                </c:pt>
                <c:pt idx="55819">
                  <c:v>55819</c:v>
                </c:pt>
                <c:pt idx="55820">
                  <c:v>55820</c:v>
                </c:pt>
                <c:pt idx="55821">
                  <c:v>55821</c:v>
                </c:pt>
                <c:pt idx="55822">
                  <c:v>55822</c:v>
                </c:pt>
                <c:pt idx="55823">
                  <c:v>55823</c:v>
                </c:pt>
                <c:pt idx="55824">
                  <c:v>55824</c:v>
                </c:pt>
                <c:pt idx="55825">
                  <c:v>55825</c:v>
                </c:pt>
                <c:pt idx="55826">
                  <c:v>55826</c:v>
                </c:pt>
                <c:pt idx="55827">
                  <c:v>55827</c:v>
                </c:pt>
                <c:pt idx="55828">
                  <c:v>55828</c:v>
                </c:pt>
                <c:pt idx="55829">
                  <c:v>55829</c:v>
                </c:pt>
                <c:pt idx="55830">
                  <c:v>55830</c:v>
                </c:pt>
                <c:pt idx="55831">
                  <c:v>55831</c:v>
                </c:pt>
                <c:pt idx="55832">
                  <c:v>55832</c:v>
                </c:pt>
                <c:pt idx="55833">
                  <c:v>55833</c:v>
                </c:pt>
                <c:pt idx="55834">
                  <c:v>55834</c:v>
                </c:pt>
                <c:pt idx="55835">
                  <c:v>55835</c:v>
                </c:pt>
                <c:pt idx="55836">
                  <c:v>55836</c:v>
                </c:pt>
                <c:pt idx="55837">
                  <c:v>55837</c:v>
                </c:pt>
                <c:pt idx="55838">
                  <c:v>55838</c:v>
                </c:pt>
                <c:pt idx="55839">
                  <c:v>55839</c:v>
                </c:pt>
                <c:pt idx="55840">
                  <c:v>55840</c:v>
                </c:pt>
                <c:pt idx="55841">
                  <c:v>55841</c:v>
                </c:pt>
                <c:pt idx="55842">
                  <c:v>55842</c:v>
                </c:pt>
                <c:pt idx="55843">
                  <c:v>55843</c:v>
                </c:pt>
                <c:pt idx="55844">
                  <c:v>55844</c:v>
                </c:pt>
                <c:pt idx="55845">
                  <c:v>55845</c:v>
                </c:pt>
                <c:pt idx="55846">
                  <c:v>55846</c:v>
                </c:pt>
                <c:pt idx="55847">
                  <c:v>55847</c:v>
                </c:pt>
                <c:pt idx="55848">
                  <c:v>55848</c:v>
                </c:pt>
                <c:pt idx="55849">
                  <c:v>55849</c:v>
                </c:pt>
                <c:pt idx="55850">
                  <c:v>55850</c:v>
                </c:pt>
                <c:pt idx="55851">
                  <c:v>55851</c:v>
                </c:pt>
                <c:pt idx="55852">
                  <c:v>55852</c:v>
                </c:pt>
                <c:pt idx="55853">
                  <c:v>55853</c:v>
                </c:pt>
                <c:pt idx="55854">
                  <c:v>55854</c:v>
                </c:pt>
                <c:pt idx="55855">
                  <c:v>55855</c:v>
                </c:pt>
                <c:pt idx="55856">
                  <c:v>55856</c:v>
                </c:pt>
                <c:pt idx="55857">
                  <c:v>55857</c:v>
                </c:pt>
                <c:pt idx="55858">
                  <c:v>55858</c:v>
                </c:pt>
                <c:pt idx="55859">
                  <c:v>55859</c:v>
                </c:pt>
                <c:pt idx="55860">
                  <c:v>55860</c:v>
                </c:pt>
                <c:pt idx="55861">
                  <c:v>55861</c:v>
                </c:pt>
                <c:pt idx="55862">
                  <c:v>55862</c:v>
                </c:pt>
                <c:pt idx="55863">
                  <c:v>55863</c:v>
                </c:pt>
                <c:pt idx="55864">
                  <c:v>55864</c:v>
                </c:pt>
                <c:pt idx="55865">
                  <c:v>55865</c:v>
                </c:pt>
                <c:pt idx="55866">
                  <c:v>55866</c:v>
                </c:pt>
                <c:pt idx="55867">
                  <c:v>55867</c:v>
                </c:pt>
                <c:pt idx="55868">
                  <c:v>55868</c:v>
                </c:pt>
                <c:pt idx="55869">
                  <c:v>55869</c:v>
                </c:pt>
                <c:pt idx="55870">
                  <c:v>55870</c:v>
                </c:pt>
                <c:pt idx="55871">
                  <c:v>55871</c:v>
                </c:pt>
                <c:pt idx="55872">
                  <c:v>55872</c:v>
                </c:pt>
                <c:pt idx="55873">
                  <c:v>55873</c:v>
                </c:pt>
                <c:pt idx="55874">
                  <c:v>55874</c:v>
                </c:pt>
                <c:pt idx="55875">
                  <c:v>55875</c:v>
                </c:pt>
                <c:pt idx="55876">
                  <c:v>55876</c:v>
                </c:pt>
                <c:pt idx="55877">
                  <c:v>55877</c:v>
                </c:pt>
                <c:pt idx="55878">
                  <c:v>55878</c:v>
                </c:pt>
                <c:pt idx="55879">
                  <c:v>55879</c:v>
                </c:pt>
                <c:pt idx="55880">
                  <c:v>55880</c:v>
                </c:pt>
                <c:pt idx="55881">
                  <c:v>55881</c:v>
                </c:pt>
                <c:pt idx="55882">
                  <c:v>55882</c:v>
                </c:pt>
                <c:pt idx="55883">
                  <c:v>55883</c:v>
                </c:pt>
                <c:pt idx="55884">
                  <c:v>55884</c:v>
                </c:pt>
                <c:pt idx="55885">
                  <c:v>55885</c:v>
                </c:pt>
                <c:pt idx="55886">
                  <c:v>55886</c:v>
                </c:pt>
                <c:pt idx="55887">
                  <c:v>55887</c:v>
                </c:pt>
                <c:pt idx="55888">
                  <c:v>55888</c:v>
                </c:pt>
                <c:pt idx="55889">
                  <c:v>55889</c:v>
                </c:pt>
                <c:pt idx="55890">
                  <c:v>55890</c:v>
                </c:pt>
                <c:pt idx="55891">
                  <c:v>55891</c:v>
                </c:pt>
                <c:pt idx="55892">
                  <c:v>55892</c:v>
                </c:pt>
                <c:pt idx="55893">
                  <c:v>55893</c:v>
                </c:pt>
                <c:pt idx="55894">
                  <c:v>55894</c:v>
                </c:pt>
                <c:pt idx="55895">
                  <c:v>55895</c:v>
                </c:pt>
                <c:pt idx="55896">
                  <c:v>55896</c:v>
                </c:pt>
                <c:pt idx="55897">
                  <c:v>55897</c:v>
                </c:pt>
                <c:pt idx="55898">
                  <c:v>55898</c:v>
                </c:pt>
                <c:pt idx="55899">
                  <c:v>55899</c:v>
                </c:pt>
                <c:pt idx="55900">
                  <c:v>55900</c:v>
                </c:pt>
                <c:pt idx="55901">
                  <c:v>55901</c:v>
                </c:pt>
                <c:pt idx="55902">
                  <c:v>55902</c:v>
                </c:pt>
                <c:pt idx="55903">
                  <c:v>55903</c:v>
                </c:pt>
                <c:pt idx="55904">
                  <c:v>55904</c:v>
                </c:pt>
                <c:pt idx="55905">
                  <c:v>55905</c:v>
                </c:pt>
                <c:pt idx="55906">
                  <c:v>55906</c:v>
                </c:pt>
                <c:pt idx="55907">
                  <c:v>55907</c:v>
                </c:pt>
                <c:pt idx="55908">
                  <c:v>55908</c:v>
                </c:pt>
                <c:pt idx="55909">
                  <c:v>55909</c:v>
                </c:pt>
                <c:pt idx="55910">
                  <c:v>55910</c:v>
                </c:pt>
                <c:pt idx="55911">
                  <c:v>55911</c:v>
                </c:pt>
                <c:pt idx="55912">
                  <c:v>55912</c:v>
                </c:pt>
                <c:pt idx="55913">
                  <c:v>55913</c:v>
                </c:pt>
                <c:pt idx="55914">
                  <c:v>55914</c:v>
                </c:pt>
                <c:pt idx="55915">
                  <c:v>55915</c:v>
                </c:pt>
                <c:pt idx="55916">
                  <c:v>55916</c:v>
                </c:pt>
                <c:pt idx="55917">
                  <c:v>55917</c:v>
                </c:pt>
                <c:pt idx="55918">
                  <c:v>55918</c:v>
                </c:pt>
                <c:pt idx="55919">
                  <c:v>55919</c:v>
                </c:pt>
                <c:pt idx="55920">
                  <c:v>55920</c:v>
                </c:pt>
                <c:pt idx="55921">
                  <c:v>55921</c:v>
                </c:pt>
                <c:pt idx="55922">
                  <c:v>55922</c:v>
                </c:pt>
                <c:pt idx="55923">
                  <c:v>55923</c:v>
                </c:pt>
                <c:pt idx="55924">
                  <c:v>55924</c:v>
                </c:pt>
                <c:pt idx="55925">
                  <c:v>55925</c:v>
                </c:pt>
                <c:pt idx="55926">
                  <c:v>55926</c:v>
                </c:pt>
                <c:pt idx="55927">
                  <c:v>55927</c:v>
                </c:pt>
                <c:pt idx="55928">
                  <c:v>55928</c:v>
                </c:pt>
                <c:pt idx="55929">
                  <c:v>55929</c:v>
                </c:pt>
                <c:pt idx="55930">
                  <c:v>55930</c:v>
                </c:pt>
                <c:pt idx="55931">
                  <c:v>55931</c:v>
                </c:pt>
                <c:pt idx="55932">
                  <c:v>55932</c:v>
                </c:pt>
                <c:pt idx="55933">
                  <c:v>55933</c:v>
                </c:pt>
                <c:pt idx="55934">
                  <c:v>55934</c:v>
                </c:pt>
                <c:pt idx="55935">
                  <c:v>55935</c:v>
                </c:pt>
                <c:pt idx="55936">
                  <c:v>55936</c:v>
                </c:pt>
                <c:pt idx="55937">
                  <c:v>55937</c:v>
                </c:pt>
                <c:pt idx="55938">
                  <c:v>55938</c:v>
                </c:pt>
                <c:pt idx="55939">
                  <c:v>55939</c:v>
                </c:pt>
                <c:pt idx="55940">
                  <c:v>55940</c:v>
                </c:pt>
                <c:pt idx="55941">
                  <c:v>55941</c:v>
                </c:pt>
                <c:pt idx="55942">
                  <c:v>55942</c:v>
                </c:pt>
                <c:pt idx="55943">
                  <c:v>55943</c:v>
                </c:pt>
                <c:pt idx="55944">
                  <c:v>55944</c:v>
                </c:pt>
                <c:pt idx="55945">
                  <c:v>55945</c:v>
                </c:pt>
                <c:pt idx="55946">
                  <c:v>55946</c:v>
                </c:pt>
                <c:pt idx="55947">
                  <c:v>55947</c:v>
                </c:pt>
                <c:pt idx="55948">
                  <c:v>55948</c:v>
                </c:pt>
                <c:pt idx="55949">
                  <c:v>55949</c:v>
                </c:pt>
                <c:pt idx="55950">
                  <c:v>55950</c:v>
                </c:pt>
                <c:pt idx="55951">
                  <c:v>55951</c:v>
                </c:pt>
                <c:pt idx="55952">
                  <c:v>55952</c:v>
                </c:pt>
                <c:pt idx="55953">
                  <c:v>55953</c:v>
                </c:pt>
                <c:pt idx="55954">
                  <c:v>55954</c:v>
                </c:pt>
                <c:pt idx="55955">
                  <c:v>55955</c:v>
                </c:pt>
                <c:pt idx="55956">
                  <c:v>55956</c:v>
                </c:pt>
                <c:pt idx="55957">
                  <c:v>55957</c:v>
                </c:pt>
                <c:pt idx="55958">
                  <c:v>55958</c:v>
                </c:pt>
                <c:pt idx="55959">
                  <c:v>55959</c:v>
                </c:pt>
                <c:pt idx="55960">
                  <c:v>55960</c:v>
                </c:pt>
                <c:pt idx="55961">
                  <c:v>55961</c:v>
                </c:pt>
                <c:pt idx="55962">
                  <c:v>55962</c:v>
                </c:pt>
                <c:pt idx="55963">
                  <c:v>55963</c:v>
                </c:pt>
                <c:pt idx="55964">
                  <c:v>55964</c:v>
                </c:pt>
                <c:pt idx="55965">
                  <c:v>55965</c:v>
                </c:pt>
                <c:pt idx="55966">
                  <c:v>55966</c:v>
                </c:pt>
                <c:pt idx="55967">
                  <c:v>55967</c:v>
                </c:pt>
                <c:pt idx="55968">
                  <c:v>55968</c:v>
                </c:pt>
                <c:pt idx="55969">
                  <c:v>55969</c:v>
                </c:pt>
                <c:pt idx="55970">
                  <c:v>55970</c:v>
                </c:pt>
                <c:pt idx="55971">
                  <c:v>55971</c:v>
                </c:pt>
                <c:pt idx="55972">
                  <c:v>55972</c:v>
                </c:pt>
                <c:pt idx="55973">
                  <c:v>55973</c:v>
                </c:pt>
                <c:pt idx="55974">
                  <c:v>55974</c:v>
                </c:pt>
                <c:pt idx="55975">
                  <c:v>55975</c:v>
                </c:pt>
                <c:pt idx="55976">
                  <c:v>55976</c:v>
                </c:pt>
                <c:pt idx="55977">
                  <c:v>55977</c:v>
                </c:pt>
                <c:pt idx="55978">
                  <c:v>55978</c:v>
                </c:pt>
                <c:pt idx="55979">
                  <c:v>55979</c:v>
                </c:pt>
                <c:pt idx="55980">
                  <c:v>55980</c:v>
                </c:pt>
                <c:pt idx="55981">
                  <c:v>55981</c:v>
                </c:pt>
                <c:pt idx="55982">
                  <c:v>55982</c:v>
                </c:pt>
                <c:pt idx="55983">
                  <c:v>55983</c:v>
                </c:pt>
                <c:pt idx="55984">
                  <c:v>55984</c:v>
                </c:pt>
                <c:pt idx="55985">
                  <c:v>55985</c:v>
                </c:pt>
                <c:pt idx="55986">
                  <c:v>55986</c:v>
                </c:pt>
                <c:pt idx="55987">
                  <c:v>55987</c:v>
                </c:pt>
                <c:pt idx="55988">
                  <c:v>55988</c:v>
                </c:pt>
                <c:pt idx="55989">
                  <c:v>55989</c:v>
                </c:pt>
                <c:pt idx="55990">
                  <c:v>55990</c:v>
                </c:pt>
                <c:pt idx="55991">
                  <c:v>55991</c:v>
                </c:pt>
                <c:pt idx="55992">
                  <c:v>55992</c:v>
                </c:pt>
                <c:pt idx="55993">
                  <c:v>55993</c:v>
                </c:pt>
                <c:pt idx="55994">
                  <c:v>55994</c:v>
                </c:pt>
                <c:pt idx="55995">
                  <c:v>55995</c:v>
                </c:pt>
                <c:pt idx="55996">
                  <c:v>55996</c:v>
                </c:pt>
                <c:pt idx="55997">
                  <c:v>55997</c:v>
                </c:pt>
                <c:pt idx="55998">
                  <c:v>55998</c:v>
                </c:pt>
                <c:pt idx="55999">
                  <c:v>55999</c:v>
                </c:pt>
                <c:pt idx="56000">
                  <c:v>56000</c:v>
                </c:pt>
                <c:pt idx="56001">
                  <c:v>56001</c:v>
                </c:pt>
                <c:pt idx="56002">
                  <c:v>56002</c:v>
                </c:pt>
                <c:pt idx="56003">
                  <c:v>56003</c:v>
                </c:pt>
                <c:pt idx="56004">
                  <c:v>56004</c:v>
                </c:pt>
                <c:pt idx="56005">
                  <c:v>56005</c:v>
                </c:pt>
                <c:pt idx="56006">
                  <c:v>56006</c:v>
                </c:pt>
                <c:pt idx="56007">
                  <c:v>56007</c:v>
                </c:pt>
                <c:pt idx="56008">
                  <c:v>56008</c:v>
                </c:pt>
                <c:pt idx="56009">
                  <c:v>56009</c:v>
                </c:pt>
                <c:pt idx="56010">
                  <c:v>56010</c:v>
                </c:pt>
                <c:pt idx="56011">
                  <c:v>56011</c:v>
                </c:pt>
                <c:pt idx="56012">
                  <c:v>56012</c:v>
                </c:pt>
                <c:pt idx="56013">
                  <c:v>56013</c:v>
                </c:pt>
                <c:pt idx="56014">
                  <c:v>56014</c:v>
                </c:pt>
                <c:pt idx="56015">
                  <c:v>56015</c:v>
                </c:pt>
                <c:pt idx="56016">
                  <c:v>56016</c:v>
                </c:pt>
                <c:pt idx="56017">
                  <c:v>56017</c:v>
                </c:pt>
                <c:pt idx="56018">
                  <c:v>56018</c:v>
                </c:pt>
                <c:pt idx="56019">
                  <c:v>56019</c:v>
                </c:pt>
                <c:pt idx="56020">
                  <c:v>56020</c:v>
                </c:pt>
                <c:pt idx="56021">
                  <c:v>56021</c:v>
                </c:pt>
                <c:pt idx="56022">
                  <c:v>56022</c:v>
                </c:pt>
                <c:pt idx="56023">
                  <c:v>56023</c:v>
                </c:pt>
                <c:pt idx="56024">
                  <c:v>56024</c:v>
                </c:pt>
                <c:pt idx="56025">
                  <c:v>56025</c:v>
                </c:pt>
                <c:pt idx="56026">
                  <c:v>56026</c:v>
                </c:pt>
                <c:pt idx="56027">
                  <c:v>56027</c:v>
                </c:pt>
                <c:pt idx="56028">
                  <c:v>56028</c:v>
                </c:pt>
                <c:pt idx="56029">
                  <c:v>56029</c:v>
                </c:pt>
                <c:pt idx="56030">
                  <c:v>56030</c:v>
                </c:pt>
                <c:pt idx="56031">
                  <c:v>56031</c:v>
                </c:pt>
                <c:pt idx="56032">
                  <c:v>56032</c:v>
                </c:pt>
                <c:pt idx="56033">
                  <c:v>56033</c:v>
                </c:pt>
                <c:pt idx="56034">
                  <c:v>56034</c:v>
                </c:pt>
                <c:pt idx="56035">
                  <c:v>56035</c:v>
                </c:pt>
                <c:pt idx="56036">
                  <c:v>56036</c:v>
                </c:pt>
                <c:pt idx="56037">
                  <c:v>56037</c:v>
                </c:pt>
                <c:pt idx="56038">
                  <c:v>56038</c:v>
                </c:pt>
                <c:pt idx="56039">
                  <c:v>56039</c:v>
                </c:pt>
                <c:pt idx="56040">
                  <c:v>56040</c:v>
                </c:pt>
                <c:pt idx="56041">
                  <c:v>56041</c:v>
                </c:pt>
                <c:pt idx="56042">
                  <c:v>56042</c:v>
                </c:pt>
                <c:pt idx="56043">
                  <c:v>56043</c:v>
                </c:pt>
                <c:pt idx="56044">
                  <c:v>56044</c:v>
                </c:pt>
                <c:pt idx="56045">
                  <c:v>56045</c:v>
                </c:pt>
                <c:pt idx="56046">
                  <c:v>56046</c:v>
                </c:pt>
                <c:pt idx="56047">
                  <c:v>56047</c:v>
                </c:pt>
                <c:pt idx="56048">
                  <c:v>56048</c:v>
                </c:pt>
                <c:pt idx="56049">
                  <c:v>56049</c:v>
                </c:pt>
                <c:pt idx="56050">
                  <c:v>56050</c:v>
                </c:pt>
                <c:pt idx="56051">
                  <c:v>56051</c:v>
                </c:pt>
                <c:pt idx="56052">
                  <c:v>56052</c:v>
                </c:pt>
                <c:pt idx="56053">
                  <c:v>56053</c:v>
                </c:pt>
                <c:pt idx="56054">
                  <c:v>56054</c:v>
                </c:pt>
                <c:pt idx="56055">
                  <c:v>56055</c:v>
                </c:pt>
                <c:pt idx="56056">
                  <c:v>56056</c:v>
                </c:pt>
                <c:pt idx="56057">
                  <c:v>56057</c:v>
                </c:pt>
                <c:pt idx="56058">
                  <c:v>56058</c:v>
                </c:pt>
                <c:pt idx="56059">
                  <c:v>56059</c:v>
                </c:pt>
                <c:pt idx="56060">
                  <c:v>56060</c:v>
                </c:pt>
                <c:pt idx="56061">
                  <c:v>56061</c:v>
                </c:pt>
                <c:pt idx="56062">
                  <c:v>56062</c:v>
                </c:pt>
                <c:pt idx="56063">
                  <c:v>56063</c:v>
                </c:pt>
                <c:pt idx="56064">
                  <c:v>56064</c:v>
                </c:pt>
                <c:pt idx="56065">
                  <c:v>56065</c:v>
                </c:pt>
                <c:pt idx="56066">
                  <c:v>56066</c:v>
                </c:pt>
                <c:pt idx="56067">
                  <c:v>56067</c:v>
                </c:pt>
                <c:pt idx="56068">
                  <c:v>56068</c:v>
                </c:pt>
                <c:pt idx="56069">
                  <c:v>56069</c:v>
                </c:pt>
                <c:pt idx="56070">
                  <c:v>56070</c:v>
                </c:pt>
                <c:pt idx="56071">
                  <c:v>56071</c:v>
                </c:pt>
                <c:pt idx="56072">
                  <c:v>56072</c:v>
                </c:pt>
                <c:pt idx="56073">
                  <c:v>56073</c:v>
                </c:pt>
                <c:pt idx="56074">
                  <c:v>56074</c:v>
                </c:pt>
                <c:pt idx="56075">
                  <c:v>56075</c:v>
                </c:pt>
                <c:pt idx="56076">
                  <c:v>56076</c:v>
                </c:pt>
                <c:pt idx="56077">
                  <c:v>56077</c:v>
                </c:pt>
                <c:pt idx="56078">
                  <c:v>56078</c:v>
                </c:pt>
                <c:pt idx="56079">
                  <c:v>56079</c:v>
                </c:pt>
                <c:pt idx="56080">
                  <c:v>56080</c:v>
                </c:pt>
                <c:pt idx="56081">
                  <c:v>56081</c:v>
                </c:pt>
                <c:pt idx="56082">
                  <c:v>56082</c:v>
                </c:pt>
                <c:pt idx="56083">
                  <c:v>56083</c:v>
                </c:pt>
                <c:pt idx="56084">
                  <c:v>56084</c:v>
                </c:pt>
                <c:pt idx="56085">
                  <c:v>56085</c:v>
                </c:pt>
                <c:pt idx="56086">
                  <c:v>56086</c:v>
                </c:pt>
                <c:pt idx="56087">
                  <c:v>56087</c:v>
                </c:pt>
                <c:pt idx="56088">
                  <c:v>56088</c:v>
                </c:pt>
                <c:pt idx="56089">
                  <c:v>56089</c:v>
                </c:pt>
                <c:pt idx="56090">
                  <c:v>56090</c:v>
                </c:pt>
                <c:pt idx="56091">
                  <c:v>56091</c:v>
                </c:pt>
                <c:pt idx="56092">
                  <c:v>56092</c:v>
                </c:pt>
                <c:pt idx="56093">
                  <c:v>56093</c:v>
                </c:pt>
                <c:pt idx="56094">
                  <c:v>56094</c:v>
                </c:pt>
                <c:pt idx="56095">
                  <c:v>56095</c:v>
                </c:pt>
                <c:pt idx="56096">
                  <c:v>56096</c:v>
                </c:pt>
                <c:pt idx="56097">
                  <c:v>56097</c:v>
                </c:pt>
                <c:pt idx="56098">
                  <c:v>56098</c:v>
                </c:pt>
                <c:pt idx="56099">
                  <c:v>56099</c:v>
                </c:pt>
                <c:pt idx="56100">
                  <c:v>56100</c:v>
                </c:pt>
                <c:pt idx="56101">
                  <c:v>56101</c:v>
                </c:pt>
                <c:pt idx="56102">
                  <c:v>56102</c:v>
                </c:pt>
                <c:pt idx="56103">
                  <c:v>56103</c:v>
                </c:pt>
                <c:pt idx="56104">
                  <c:v>56104</c:v>
                </c:pt>
                <c:pt idx="56105">
                  <c:v>56105</c:v>
                </c:pt>
                <c:pt idx="56106">
                  <c:v>56106</c:v>
                </c:pt>
                <c:pt idx="56107">
                  <c:v>56107</c:v>
                </c:pt>
                <c:pt idx="56108">
                  <c:v>56108</c:v>
                </c:pt>
                <c:pt idx="56109">
                  <c:v>56109</c:v>
                </c:pt>
                <c:pt idx="56110">
                  <c:v>56110</c:v>
                </c:pt>
                <c:pt idx="56111">
                  <c:v>56111</c:v>
                </c:pt>
                <c:pt idx="56112">
                  <c:v>56112</c:v>
                </c:pt>
                <c:pt idx="56113">
                  <c:v>56113</c:v>
                </c:pt>
                <c:pt idx="56114">
                  <c:v>56114</c:v>
                </c:pt>
                <c:pt idx="56115">
                  <c:v>56115</c:v>
                </c:pt>
                <c:pt idx="56116">
                  <c:v>56116</c:v>
                </c:pt>
                <c:pt idx="56117">
                  <c:v>56117</c:v>
                </c:pt>
                <c:pt idx="56118">
                  <c:v>56118</c:v>
                </c:pt>
                <c:pt idx="56119">
                  <c:v>56119</c:v>
                </c:pt>
                <c:pt idx="56120">
                  <c:v>56120</c:v>
                </c:pt>
                <c:pt idx="56121">
                  <c:v>56121</c:v>
                </c:pt>
                <c:pt idx="56122">
                  <c:v>56122</c:v>
                </c:pt>
                <c:pt idx="56123">
                  <c:v>56123</c:v>
                </c:pt>
                <c:pt idx="56124">
                  <c:v>56124</c:v>
                </c:pt>
                <c:pt idx="56125">
                  <c:v>56125</c:v>
                </c:pt>
                <c:pt idx="56126">
                  <c:v>56126</c:v>
                </c:pt>
                <c:pt idx="56127">
                  <c:v>56127</c:v>
                </c:pt>
                <c:pt idx="56128">
                  <c:v>56128</c:v>
                </c:pt>
                <c:pt idx="56129">
                  <c:v>56129</c:v>
                </c:pt>
                <c:pt idx="56130">
                  <c:v>56130</c:v>
                </c:pt>
                <c:pt idx="56131">
                  <c:v>56131</c:v>
                </c:pt>
                <c:pt idx="56132">
                  <c:v>56132</c:v>
                </c:pt>
                <c:pt idx="56133">
                  <c:v>56133</c:v>
                </c:pt>
                <c:pt idx="56134">
                  <c:v>56134</c:v>
                </c:pt>
                <c:pt idx="56135">
                  <c:v>56135</c:v>
                </c:pt>
                <c:pt idx="56136">
                  <c:v>56136</c:v>
                </c:pt>
                <c:pt idx="56137">
                  <c:v>56137</c:v>
                </c:pt>
                <c:pt idx="56138">
                  <c:v>56138</c:v>
                </c:pt>
                <c:pt idx="56139">
                  <c:v>56139</c:v>
                </c:pt>
                <c:pt idx="56140">
                  <c:v>56140</c:v>
                </c:pt>
                <c:pt idx="56141">
                  <c:v>56141</c:v>
                </c:pt>
                <c:pt idx="56142">
                  <c:v>56142</c:v>
                </c:pt>
                <c:pt idx="56143">
                  <c:v>56143</c:v>
                </c:pt>
                <c:pt idx="56144">
                  <c:v>56144</c:v>
                </c:pt>
                <c:pt idx="56145">
                  <c:v>56145</c:v>
                </c:pt>
                <c:pt idx="56146">
                  <c:v>56146</c:v>
                </c:pt>
                <c:pt idx="56147">
                  <c:v>56147</c:v>
                </c:pt>
                <c:pt idx="56148">
                  <c:v>56148</c:v>
                </c:pt>
                <c:pt idx="56149">
                  <c:v>56149</c:v>
                </c:pt>
                <c:pt idx="56150">
                  <c:v>56150</c:v>
                </c:pt>
                <c:pt idx="56151">
                  <c:v>56151</c:v>
                </c:pt>
                <c:pt idx="56152">
                  <c:v>56152</c:v>
                </c:pt>
                <c:pt idx="56153">
                  <c:v>56153</c:v>
                </c:pt>
                <c:pt idx="56154">
                  <c:v>56154</c:v>
                </c:pt>
                <c:pt idx="56155">
                  <c:v>56155</c:v>
                </c:pt>
                <c:pt idx="56156">
                  <c:v>56156</c:v>
                </c:pt>
                <c:pt idx="56157">
                  <c:v>56157</c:v>
                </c:pt>
                <c:pt idx="56158">
                  <c:v>56158</c:v>
                </c:pt>
                <c:pt idx="56159">
                  <c:v>56159</c:v>
                </c:pt>
                <c:pt idx="56160">
                  <c:v>56160</c:v>
                </c:pt>
                <c:pt idx="56161">
                  <c:v>56161</c:v>
                </c:pt>
                <c:pt idx="56162">
                  <c:v>56162</c:v>
                </c:pt>
                <c:pt idx="56163">
                  <c:v>56163</c:v>
                </c:pt>
                <c:pt idx="56164">
                  <c:v>56164</c:v>
                </c:pt>
                <c:pt idx="56165">
                  <c:v>56165</c:v>
                </c:pt>
                <c:pt idx="56166">
                  <c:v>56166</c:v>
                </c:pt>
                <c:pt idx="56167">
                  <c:v>56167</c:v>
                </c:pt>
                <c:pt idx="56168">
                  <c:v>56168</c:v>
                </c:pt>
                <c:pt idx="56169">
                  <c:v>56169</c:v>
                </c:pt>
                <c:pt idx="56170">
                  <c:v>56170</c:v>
                </c:pt>
                <c:pt idx="56171">
                  <c:v>56171</c:v>
                </c:pt>
                <c:pt idx="56172">
                  <c:v>56172</c:v>
                </c:pt>
                <c:pt idx="56173">
                  <c:v>56173</c:v>
                </c:pt>
                <c:pt idx="56174">
                  <c:v>56174</c:v>
                </c:pt>
                <c:pt idx="56175">
                  <c:v>56175</c:v>
                </c:pt>
                <c:pt idx="56176">
                  <c:v>56176</c:v>
                </c:pt>
                <c:pt idx="56177">
                  <c:v>56177</c:v>
                </c:pt>
                <c:pt idx="56178">
                  <c:v>56178</c:v>
                </c:pt>
                <c:pt idx="56179">
                  <c:v>56179</c:v>
                </c:pt>
                <c:pt idx="56180">
                  <c:v>56180</c:v>
                </c:pt>
                <c:pt idx="56181">
                  <c:v>56181</c:v>
                </c:pt>
                <c:pt idx="56182">
                  <c:v>56182</c:v>
                </c:pt>
                <c:pt idx="56183">
                  <c:v>56183</c:v>
                </c:pt>
                <c:pt idx="56184">
                  <c:v>56184</c:v>
                </c:pt>
                <c:pt idx="56185">
                  <c:v>56185</c:v>
                </c:pt>
                <c:pt idx="56186">
                  <c:v>56186</c:v>
                </c:pt>
                <c:pt idx="56187">
                  <c:v>56187</c:v>
                </c:pt>
                <c:pt idx="56188">
                  <c:v>56188</c:v>
                </c:pt>
                <c:pt idx="56189">
                  <c:v>56189</c:v>
                </c:pt>
                <c:pt idx="56190">
                  <c:v>56190</c:v>
                </c:pt>
                <c:pt idx="56191">
                  <c:v>56191</c:v>
                </c:pt>
                <c:pt idx="56192">
                  <c:v>56192</c:v>
                </c:pt>
                <c:pt idx="56193">
                  <c:v>56193</c:v>
                </c:pt>
                <c:pt idx="56194">
                  <c:v>56194</c:v>
                </c:pt>
                <c:pt idx="56195">
                  <c:v>56195</c:v>
                </c:pt>
                <c:pt idx="56196">
                  <c:v>56196</c:v>
                </c:pt>
                <c:pt idx="56197">
                  <c:v>56197</c:v>
                </c:pt>
                <c:pt idx="56198">
                  <c:v>56198</c:v>
                </c:pt>
                <c:pt idx="56199">
                  <c:v>56199</c:v>
                </c:pt>
                <c:pt idx="56200">
                  <c:v>56200</c:v>
                </c:pt>
                <c:pt idx="56201">
                  <c:v>56201</c:v>
                </c:pt>
                <c:pt idx="56202">
                  <c:v>56202</c:v>
                </c:pt>
                <c:pt idx="56203">
                  <c:v>56203</c:v>
                </c:pt>
                <c:pt idx="56204">
                  <c:v>56204</c:v>
                </c:pt>
                <c:pt idx="56205">
                  <c:v>56205</c:v>
                </c:pt>
                <c:pt idx="56206">
                  <c:v>56206</c:v>
                </c:pt>
                <c:pt idx="56207">
                  <c:v>56207</c:v>
                </c:pt>
                <c:pt idx="56208">
                  <c:v>56208</c:v>
                </c:pt>
                <c:pt idx="56209">
                  <c:v>56209</c:v>
                </c:pt>
                <c:pt idx="56210">
                  <c:v>56210</c:v>
                </c:pt>
                <c:pt idx="56211">
                  <c:v>56211</c:v>
                </c:pt>
                <c:pt idx="56212">
                  <c:v>56212</c:v>
                </c:pt>
                <c:pt idx="56213">
                  <c:v>56213</c:v>
                </c:pt>
                <c:pt idx="56214">
                  <c:v>56214</c:v>
                </c:pt>
                <c:pt idx="56215">
                  <c:v>56215</c:v>
                </c:pt>
                <c:pt idx="56216">
                  <c:v>56216</c:v>
                </c:pt>
                <c:pt idx="56217">
                  <c:v>56217</c:v>
                </c:pt>
                <c:pt idx="56218">
                  <c:v>56218</c:v>
                </c:pt>
                <c:pt idx="56219">
                  <c:v>56219</c:v>
                </c:pt>
                <c:pt idx="56220">
                  <c:v>56220</c:v>
                </c:pt>
                <c:pt idx="56221">
                  <c:v>56221</c:v>
                </c:pt>
                <c:pt idx="56222">
                  <c:v>56222</c:v>
                </c:pt>
                <c:pt idx="56223">
                  <c:v>56223</c:v>
                </c:pt>
                <c:pt idx="56224">
                  <c:v>56224</c:v>
                </c:pt>
                <c:pt idx="56225">
                  <c:v>56225</c:v>
                </c:pt>
                <c:pt idx="56226">
                  <c:v>56226</c:v>
                </c:pt>
                <c:pt idx="56227">
                  <c:v>56227</c:v>
                </c:pt>
                <c:pt idx="56228">
                  <c:v>56228</c:v>
                </c:pt>
                <c:pt idx="56229">
                  <c:v>56229</c:v>
                </c:pt>
                <c:pt idx="56230">
                  <c:v>56230</c:v>
                </c:pt>
                <c:pt idx="56231">
                  <c:v>56231</c:v>
                </c:pt>
                <c:pt idx="56232">
                  <c:v>56232</c:v>
                </c:pt>
                <c:pt idx="56233">
                  <c:v>56233</c:v>
                </c:pt>
                <c:pt idx="56234">
                  <c:v>56234</c:v>
                </c:pt>
                <c:pt idx="56235">
                  <c:v>56235</c:v>
                </c:pt>
                <c:pt idx="56236">
                  <c:v>56236</c:v>
                </c:pt>
                <c:pt idx="56237">
                  <c:v>56237</c:v>
                </c:pt>
                <c:pt idx="56238">
                  <c:v>56238</c:v>
                </c:pt>
                <c:pt idx="56239">
                  <c:v>56239</c:v>
                </c:pt>
                <c:pt idx="56240">
                  <c:v>56240</c:v>
                </c:pt>
                <c:pt idx="56241">
                  <c:v>56241</c:v>
                </c:pt>
                <c:pt idx="56242">
                  <c:v>56242</c:v>
                </c:pt>
                <c:pt idx="56243">
                  <c:v>56243</c:v>
                </c:pt>
                <c:pt idx="56244">
                  <c:v>56244</c:v>
                </c:pt>
                <c:pt idx="56245">
                  <c:v>56245</c:v>
                </c:pt>
                <c:pt idx="56246">
                  <c:v>56246</c:v>
                </c:pt>
                <c:pt idx="56247">
                  <c:v>56247</c:v>
                </c:pt>
                <c:pt idx="56248">
                  <c:v>56248</c:v>
                </c:pt>
                <c:pt idx="56249">
                  <c:v>56249</c:v>
                </c:pt>
                <c:pt idx="56250">
                  <c:v>56250</c:v>
                </c:pt>
                <c:pt idx="56251">
                  <c:v>56251</c:v>
                </c:pt>
                <c:pt idx="56252">
                  <c:v>56252</c:v>
                </c:pt>
                <c:pt idx="56253">
                  <c:v>56253</c:v>
                </c:pt>
                <c:pt idx="56254">
                  <c:v>56254</c:v>
                </c:pt>
                <c:pt idx="56255">
                  <c:v>56255</c:v>
                </c:pt>
                <c:pt idx="56256">
                  <c:v>56256</c:v>
                </c:pt>
                <c:pt idx="56257">
                  <c:v>56257</c:v>
                </c:pt>
                <c:pt idx="56258">
                  <c:v>56258</c:v>
                </c:pt>
                <c:pt idx="56259">
                  <c:v>56259</c:v>
                </c:pt>
                <c:pt idx="56260">
                  <c:v>56260</c:v>
                </c:pt>
                <c:pt idx="56261">
                  <c:v>56261</c:v>
                </c:pt>
                <c:pt idx="56262">
                  <c:v>56262</c:v>
                </c:pt>
                <c:pt idx="56263">
                  <c:v>56263</c:v>
                </c:pt>
                <c:pt idx="56264">
                  <c:v>56264</c:v>
                </c:pt>
                <c:pt idx="56265">
                  <c:v>56265</c:v>
                </c:pt>
                <c:pt idx="56266">
                  <c:v>56266</c:v>
                </c:pt>
                <c:pt idx="56267">
                  <c:v>56267</c:v>
                </c:pt>
                <c:pt idx="56268">
                  <c:v>56268</c:v>
                </c:pt>
                <c:pt idx="56269">
                  <c:v>56269</c:v>
                </c:pt>
                <c:pt idx="56270">
                  <c:v>56270</c:v>
                </c:pt>
                <c:pt idx="56271">
                  <c:v>56271</c:v>
                </c:pt>
                <c:pt idx="56272">
                  <c:v>56272</c:v>
                </c:pt>
                <c:pt idx="56273">
                  <c:v>56273</c:v>
                </c:pt>
                <c:pt idx="56274">
                  <c:v>56274</c:v>
                </c:pt>
                <c:pt idx="56275">
                  <c:v>56275</c:v>
                </c:pt>
                <c:pt idx="56276">
                  <c:v>56276</c:v>
                </c:pt>
                <c:pt idx="56277">
                  <c:v>56277</c:v>
                </c:pt>
                <c:pt idx="56278">
                  <c:v>56278</c:v>
                </c:pt>
                <c:pt idx="56279">
                  <c:v>56279</c:v>
                </c:pt>
                <c:pt idx="56280">
                  <c:v>56280</c:v>
                </c:pt>
                <c:pt idx="56281">
                  <c:v>56281</c:v>
                </c:pt>
                <c:pt idx="56282">
                  <c:v>56282</c:v>
                </c:pt>
                <c:pt idx="56283">
                  <c:v>56283</c:v>
                </c:pt>
                <c:pt idx="56284">
                  <c:v>56284</c:v>
                </c:pt>
                <c:pt idx="56285">
                  <c:v>56285</c:v>
                </c:pt>
                <c:pt idx="56286">
                  <c:v>56286</c:v>
                </c:pt>
                <c:pt idx="56287">
                  <c:v>56287</c:v>
                </c:pt>
                <c:pt idx="56288">
                  <c:v>56288</c:v>
                </c:pt>
                <c:pt idx="56289">
                  <c:v>56289</c:v>
                </c:pt>
                <c:pt idx="56290">
                  <c:v>56290</c:v>
                </c:pt>
                <c:pt idx="56291">
                  <c:v>56291</c:v>
                </c:pt>
                <c:pt idx="56292">
                  <c:v>56292</c:v>
                </c:pt>
                <c:pt idx="56293">
                  <c:v>56293</c:v>
                </c:pt>
                <c:pt idx="56294">
                  <c:v>56294</c:v>
                </c:pt>
                <c:pt idx="56295">
                  <c:v>56295</c:v>
                </c:pt>
                <c:pt idx="56296">
                  <c:v>56296</c:v>
                </c:pt>
                <c:pt idx="56297">
                  <c:v>56297</c:v>
                </c:pt>
                <c:pt idx="56298">
                  <c:v>56298</c:v>
                </c:pt>
                <c:pt idx="56299">
                  <c:v>56299</c:v>
                </c:pt>
                <c:pt idx="56300">
                  <c:v>56300</c:v>
                </c:pt>
                <c:pt idx="56301">
                  <c:v>56301</c:v>
                </c:pt>
                <c:pt idx="56302">
                  <c:v>56302</c:v>
                </c:pt>
                <c:pt idx="56303">
                  <c:v>56303</c:v>
                </c:pt>
                <c:pt idx="56304">
                  <c:v>56304</c:v>
                </c:pt>
                <c:pt idx="56305">
                  <c:v>56305</c:v>
                </c:pt>
                <c:pt idx="56306">
                  <c:v>56306</c:v>
                </c:pt>
                <c:pt idx="56307">
                  <c:v>56307</c:v>
                </c:pt>
                <c:pt idx="56308">
                  <c:v>56308</c:v>
                </c:pt>
                <c:pt idx="56309">
                  <c:v>56309</c:v>
                </c:pt>
                <c:pt idx="56310">
                  <c:v>56310</c:v>
                </c:pt>
                <c:pt idx="56311">
                  <c:v>56311</c:v>
                </c:pt>
                <c:pt idx="56312">
                  <c:v>56312</c:v>
                </c:pt>
                <c:pt idx="56313">
                  <c:v>56313</c:v>
                </c:pt>
                <c:pt idx="56314">
                  <c:v>56314</c:v>
                </c:pt>
                <c:pt idx="56315">
                  <c:v>56315</c:v>
                </c:pt>
                <c:pt idx="56316">
                  <c:v>56316</c:v>
                </c:pt>
                <c:pt idx="56317">
                  <c:v>56317</c:v>
                </c:pt>
                <c:pt idx="56318">
                  <c:v>56318</c:v>
                </c:pt>
                <c:pt idx="56319">
                  <c:v>56319</c:v>
                </c:pt>
                <c:pt idx="56320">
                  <c:v>56320</c:v>
                </c:pt>
                <c:pt idx="56321">
                  <c:v>56321</c:v>
                </c:pt>
                <c:pt idx="56322">
                  <c:v>56322</c:v>
                </c:pt>
                <c:pt idx="56323">
                  <c:v>56323</c:v>
                </c:pt>
                <c:pt idx="56324">
                  <c:v>56324</c:v>
                </c:pt>
                <c:pt idx="56325">
                  <c:v>56325</c:v>
                </c:pt>
                <c:pt idx="56326">
                  <c:v>56326</c:v>
                </c:pt>
                <c:pt idx="56327">
                  <c:v>56327</c:v>
                </c:pt>
                <c:pt idx="56328">
                  <c:v>56328</c:v>
                </c:pt>
                <c:pt idx="56329">
                  <c:v>56329</c:v>
                </c:pt>
                <c:pt idx="56330">
                  <c:v>56330</c:v>
                </c:pt>
                <c:pt idx="56331">
                  <c:v>56331</c:v>
                </c:pt>
                <c:pt idx="56332">
                  <c:v>56332</c:v>
                </c:pt>
                <c:pt idx="56333">
                  <c:v>56333</c:v>
                </c:pt>
                <c:pt idx="56334">
                  <c:v>56334</c:v>
                </c:pt>
                <c:pt idx="56335">
                  <c:v>56335</c:v>
                </c:pt>
                <c:pt idx="56336">
                  <c:v>56336</c:v>
                </c:pt>
                <c:pt idx="56337">
                  <c:v>56337</c:v>
                </c:pt>
                <c:pt idx="56338">
                  <c:v>56338</c:v>
                </c:pt>
                <c:pt idx="56339">
                  <c:v>56339</c:v>
                </c:pt>
                <c:pt idx="56340">
                  <c:v>56340</c:v>
                </c:pt>
                <c:pt idx="56341">
                  <c:v>56341</c:v>
                </c:pt>
                <c:pt idx="56342">
                  <c:v>56342</c:v>
                </c:pt>
                <c:pt idx="56343">
                  <c:v>56343</c:v>
                </c:pt>
                <c:pt idx="56344">
                  <c:v>56344</c:v>
                </c:pt>
                <c:pt idx="56345">
                  <c:v>56345</c:v>
                </c:pt>
                <c:pt idx="56346">
                  <c:v>56346</c:v>
                </c:pt>
                <c:pt idx="56347">
                  <c:v>56347</c:v>
                </c:pt>
                <c:pt idx="56348">
                  <c:v>56348</c:v>
                </c:pt>
                <c:pt idx="56349">
                  <c:v>56349</c:v>
                </c:pt>
                <c:pt idx="56350">
                  <c:v>56350</c:v>
                </c:pt>
                <c:pt idx="56351">
                  <c:v>56351</c:v>
                </c:pt>
                <c:pt idx="56352">
                  <c:v>56352</c:v>
                </c:pt>
                <c:pt idx="56353">
                  <c:v>56353</c:v>
                </c:pt>
                <c:pt idx="56354">
                  <c:v>56354</c:v>
                </c:pt>
                <c:pt idx="56355">
                  <c:v>56355</c:v>
                </c:pt>
                <c:pt idx="56356">
                  <c:v>56356</c:v>
                </c:pt>
                <c:pt idx="56357">
                  <c:v>56357</c:v>
                </c:pt>
                <c:pt idx="56358">
                  <c:v>56358</c:v>
                </c:pt>
                <c:pt idx="56359">
                  <c:v>56359</c:v>
                </c:pt>
                <c:pt idx="56360">
                  <c:v>56360</c:v>
                </c:pt>
                <c:pt idx="56361">
                  <c:v>56361</c:v>
                </c:pt>
                <c:pt idx="56362">
                  <c:v>56362</c:v>
                </c:pt>
                <c:pt idx="56363">
                  <c:v>56363</c:v>
                </c:pt>
                <c:pt idx="56364">
                  <c:v>56364</c:v>
                </c:pt>
                <c:pt idx="56365">
                  <c:v>56365</c:v>
                </c:pt>
                <c:pt idx="56366">
                  <c:v>56366</c:v>
                </c:pt>
                <c:pt idx="56367">
                  <c:v>56367</c:v>
                </c:pt>
                <c:pt idx="56368">
                  <c:v>56368</c:v>
                </c:pt>
                <c:pt idx="56369">
                  <c:v>56369</c:v>
                </c:pt>
                <c:pt idx="56370">
                  <c:v>56370</c:v>
                </c:pt>
                <c:pt idx="56371">
                  <c:v>56371</c:v>
                </c:pt>
                <c:pt idx="56372">
                  <c:v>56372</c:v>
                </c:pt>
                <c:pt idx="56373">
                  <c:v>56373</c:v>
                </c:pt>
                <c:pt idx="56374">
                  <c:v>56374</c:v>
                </c:pt>
                <c:pt idx="56375">
                  <c:v>56375</c:v>
                </c:pt>
                <c:pt idx="56376">
                  <c:v>56376</c:v>
                </c:pt>
                <c:pt idx="56377">
                  <c:v>56377</c:v>
                </c:pt>
                <c:pt idx="56378">
                  <c:v>56378</c:v>
                </c:pt>
                <c:pt idx="56379">
                  <c:v>56379</c:v>
                </c:pt>
                <c:pt idx="56380">
                  <c:v>56380</c:v>
                </c:pt>
                <c:pt idx="56381">
                  <c:v>56381</c:v>
                </c:pt>
                <c:pt idx="56382">
                  <c:v>56382</c:v>
                </c:pt>
                <c:pt idx="56383">
                  <c:v>56383</c:v>
                </c:pt>
                <c:pt idx="56384">
                  <c:v>56384</c:v>
                </c:pt>
                <c:pt idx="56385">
                  <c:v>56385</c:v>
                </c:pt>
                <c:pt idx="56386">
                  <c:v>56386</c:v>
                </c:pt>
                <c:pt idx="56387">
                  <c:v>56387</c:v>
                </c:pt>
                <c:pt idx="56388">
                  <c:v>56388</c:v>
                </c:pt>
                <c:pt idx="56389">
                  <c:v>56389</c:v>
                </c:pt>
                <c:pt idx="56390">
                  <c:v>56390</c:v>
                </c:pt>
                <c:pt idx="56391">
                  <c:v>56391</c:v>
                </c:pt>
                <c:pt idx="56392">
                  <c:v>56392</c:v>
                </c:pt>
                <c:pt idx="56393">
                  <c:v>56393</c:v>
                </c:pt>
                <c:pt idx="56394">
                  <c:v>56394</c:v>
                </c:pt>
                <c:pt idx="56395">
                  <c:v>56395</c:v>
                </c:pt>
                <c:pt idx="56396">
                  <c:v>56396</c:v>
                </c:pt>
                <c:pt idx="56397">
                  <c:v>56397</c:v>
                </c:pt>
                <c:pt idx="56398">
                  <c:v>56398</c:v>
                </c:pt>
                <c:pt idx="56399">
                  <c:v>56399</c:v>
                </c:pt>
                <c:pt idx="56400">
                  <c:v>56400</c:v>
                </c:pt>
                <c:pt idx="56401">
                  <c:v>56401</c:v>
                </c:pt>
                <c:pt idx="56402">
                  <c:v>56402</c:v>
                </c:pt>
                <c:pt idx="56403">
                  <c:v>56403</c:v>
                </c:pt>
                <c:pt idx="56404">
                  <c:v>56404</c:v>
                </c:pt>
                <c:pt idx="56405">
                  <c:v>56405</c:v>
                </c:pt>
                <c:pt idx="56406">
                  <c:v>56406</c:v>
                </c:pt>
                <c:pt idx="56407">
                  <c:v>56407</c:v>
                </c:pt>
                <c:pt idx="56408">
                  <c:v>56408</c:v>
                </c:pt>
                <c:pt idx="56409">
                  <c:v>56409</c:v>
                </c:pt>
                <c:pt idx="56410">
                  <c:v>56410</c:v>
                </c:pt>
                <c:pt idx="56411">
                  <c:v>56411</c:v>
                </c:pt>
                <c:pt idx="56412">
                  <c:v>56412</c:v>
                </c:pt>
                <c:pt idx="56413">
                  <c:v>56413</c:v>
                </c:pt>
                <c:pt idx="56414">
                  <c:v>56414</c:v>
                </c:pt>
                <c:pt idx="56415">
                  <c:v>56415</c:v>
                </c:pt>
                <c:pt idx="56416">
                  <c:v>56416</c:v>
                </c:pt>
                <c:pt idx="56417">
                  <c:v>56417</c:v>
                </c:pt>
                <c:pt idx="56418">
                  <c:v>56418</c:v>
                </c:pt>
                <c:pt idx="56419">
                  <c:v>56419</c:v>
                </c:pt>
                <c:pt idx="56420">
                  <c:v>56420</c:v>
                </c:pt>
                <c:pt idx="56421">
                  <c:v>56421</c:v>
                </c:pt>
                <c:pt idx="56422">
                  <c:v>56422</c:v>
                </c:pt>
                <c:pt idx="56423">
                  <c:v>56423</c:v>
                </c:pt>
                <c:pt idx="56424">
                  <c:v>56424</c:v>
                </c:pt>
                <c:pt idx="56425">
                  <c:v>56425</c:v>
                </c:pt>
                <c:pt idx="56426">
                  <c:v>56426</c:v>
                </c:pt>
                <c:pt idx="56427">
                  <c:v>56427</c:v>
                </c:pt>
                <c:pt idx="56428">
                  <c:v>56428</c:v>
                </c:pt>
                <c:pt idx="56429">
                  <c:v>56429</c:v>
                </c:pt>
                <c:pt idx="56430">
                  <c:v>56430</c:v>
                </c:pt>
                <c:pt idx="56431">
                  <c:v>56431</c:v>
                </c:pt>
                <c:pt idx="56432">
                  <c:v>56432</c:v>
                </c:pt>
                <c:pt idx="56433">
                  <c:v>56433</c:v>
                </c:pt>
                <c:pt idx="56434">
                  <c:v>56434</c:v>
                </c:pt>
                <c:pt idx="56435">
                  <c:v>56435</c:v>
                </c:pt>
                <c:pt idx="56436">
                  <c:v>56436</c:v>
                </c:pt>
                <c:pt idx="56437">
                  <c:v>56437</c:v>
                </c:pt>
                <c:pt idx="56438">
                  <c:v>56438</c:v>
                </c:pt>
                <c:pt idx="56439">
                  <c:v>56439</c:v>
                </c:pt>
                <c:pt idx="56440">
                  <c:v>56440</c:v>
                </c:pt>
                <c:pt idx="56441">
                  <c:v>56441</c:v>
                </c:pt>
                <c:pt idx="56442">
                  <c:v>56442</c:v>
                </c:pt>
                <c:pt idx="56443">
                  <c:v>56443</c:v>
                </c:pt>
                <c:pt idx="56444">
                  <c:v>56444</c:v>
                </c:pt>
                <c:pt idx="56445">
                  <c:v>56445</c:v>
                </c:pt>
                <c:pt idx="56446">
                  <c:v>56446</c:v>
                </c:pt>
                <c:pt idx="56447">
                  <c:v>56447</c:v>
                </c:pt>
                <c:pt idx="56448">
                  <c:v>56448</c:v>
                </c:pt>
                <c:pt idx="56449">
                  <c:v>56449</c:v>
                </c:pt>
                <c:pt idx="56450">
                  <c:v>56450</c:v>
                </c:pt>
                <c:pt idx="56451">
                  <c:v>56451</c:v>
                </c:pt>
                <c:pt idx="56452">
                  <c:v>56452</c:v>
                </c:pt>
                <c:pt idx="56453">
                  <c:v>56453</c:v>
                </c:pt>
                <c:pt idx="56454">
                  <c:v>56454</c:v>
                </c:pt>
                <c:pt idx="56455">
                  <c:v>56455</c:v>
                </c:pt>
                <c:pt idx="56456">
                  <c:v>56456</c:v>
                </c:pt>
                <c:pt idx="56457">
                  <c:v>56457</c:v>
                </c:pt>
                <c:pt idx="56458">
                  <c:v>56458</c:v>
                </c:pt>
                <c:pt idx="56459">
                  <c:v>56459</c:v>
                </c:pt>
                <c:pt idx="56460">
                  <c:v>56460</c:v>
                </c:pt>
                <c:pt idx="56461">
                  <c:v>56461</c:v>
                </c:pt>
                <c:pt idx="56462">
                  <c:v>56462</c:v>
                </c:pt>
                <c:pt idx="56463">
                  <c:v>56463</c:v>
                </c:pt>
                <c:pt idx="56464">
                  <c:v>56464</c:v>
                </c:pt>
                <c:pt idx="56465">
                  <c:v>56465</c:v>
                </c:pt>
                <c:pt idx="56466">
                  <c:v>56466</c:v>
                </c:pt>
                <c:pt idx="56467">
                  <c:v>56467</c:v>
                </c:pt>
                <c:pt idx="56468">
                  <c:v>56468</c:v>
                </c:pt>
                <c:pt idx="56469">
                  <c:v>56469</c:v>
                </c:pt>
                <c:pt idx="56470">
                  <c:v>56470</c:v>
                </c:pt>
                <c:pt idx="56471">
                  <c:v>56471</c:v>
                </c:pt>
                <c:pt idx="56472">
                  <c:v>56472</c:v>
                </c:pt>
                <c:pt idx="56473">
                  <c:v>56473</c:v>
                </c:pt>
                <c:pt idx="56474">
                  <c:v>56474</c:v>
                </c:pt>
                <c:pt idx="56475">
                  <c:v>56475</c:v>
                </c:pt>
                <c:pt idx="56476">
                  <c:v>56476</c:v>
                </c:pt>
                <c:pt idx="56477">
                  <c:v>56477</c:v>
                </c:pt>
                <c:pt idx="56478">
                  <c:v>56478</c:v>
                </c:pt>
                <c:pt idx="56479">
                  <c:v>56479</c:v>
                </c:pt>
                <c:pt idx="56480">
                  <c:v>56480</c:v>
                </c:pt>
                <c:pt idx="56481">
                  <c:v>56481</c:v>
                </c:pt>
                <c:pt idx="56482">
                  <c:v>56482</c:v>
                </c:pt>
                <c:pt idx="56483">
                  <c:v>56483</c:v>
                </c:pt>
                <c:pt idx="56484">
                  <c:v>56484</c:v>
                </c:pt>
                <c:pt idx="56485">
                  <c:v>56485</c:v>
                </c:pt>
                <c:pt idx="56486">
                  <c:v>56486</c:v>
                </c:pt>
                <c:pt idx="56487">
                  <c:v>56487</c:v>
                </c:pt>
                <c:pt idx="56488">
                  <c:v>56488</c:v>
                </c:pt>
                <c:pt idx="56489">
                  <c:v>56489</c:v>
                </c:pt>
                <c:pt idx="56490">
                  <c:v>56490</c:v>
                </c:pt>
                <c:pt idx="56491">
                  <c:v>56491</c:v>
                </c:pt>
                <c:pt idx="56492">
                  <c:v>56492</c:v>
                </c:pt>
                <c:pt idx="56493">
                  <c:v>56493</c:v>
                </c:pt>
                <c:pt idx="56494">
                  <c:v>56494</c:v>
                </c:pt>
                <c:pt idx="56495">
                  <c:v>56495</c:v>
                </c:pt>
                <c:pt idx="56496">
                  <c:v>56496</c:v>
                </c:pt>
                <c:pt idx="56497">
                  <c:v>56497</c:v>
                </c:pt>
                <c:pt idx="56498">
                  <c:v>56498</c:v>
                </c:pt>
                <c:pt idx="56499">
                  <c:v>56499</c:v>
                </c:pt>
                <c:pt idx="56500">
                  <c:v>56500</c:v>
                </c:pt>
                <c:pt idx="56501">
                  <c:v>56501</c:v>
                </c:pt>
                <c:pt idx="56502">
                  <c:v>56502</c:v>
                </c:pt>
                <c:pt idx="56503">
                  <c:v>56503</c:v>
                </c:pt>
                <c:pt idx="56504">
                  <c:v>56504</c:v>
                </c:pt>
                <c:pt idx="56505">
                  <c:v>56505</c:v>
                </c:pt>
                <c:pt idx="56506">
                  <c:v>56506</c:v>
                </c:pt>
                <c:pt idx="56507">
                  <c:v>56507</c:v>
                </c:pt>
                <c:pt idx="56508">
                  <c:v>56508</c:v>
                </c:pt>
                <c:pt idx="56509">
                  <c:v>56509</c:v>
                </c:pt>
                <c:pt idx="56510">
                  <c:v>56510</c:v>
                </c:pt>
                <c:pt idx="56511">
                  <c:v>56511</c:v>
                </c:pt>
                <c:pt idx="56512">
                  <c:v>56512</c:v>
                </c:pt>
                <c:pt idx="56513">
                  <c:v>56513</c:v>
                </c:pt>
                <c:pt idx="56514">
                  <c:v>56514</c:v>
                </c:pt>
                <c:pt idx="56515">
                  <c:v>56515</c:v>
                </c:pt>
                <c:pt idx="56516">
                  <c:v>56516</c:v>
                </c:pt>
                <c:pt idx="56517">
                  <c:v>56517</c:v>
                </c:pt>
                <c:pt idx="56518">
                  <c:v>56518</c:v>
                </c:pt>
                <c:pt idx="56519">
                  <c:v>56519</c:v>
                </c:pt>
                <c:pt idx="56520">
                  <c:v>56520</c:v>
                </c:pt>
                <c:pt idx="56521">
                  <c:v>56521</c:v>
                </c:pt>
                <c:pt idx="56522">
                  <c:v>56522</c:v>
                </c:pt>
                <c:pt idx="56523">
                  <c:v>56523</c:v>
                </c:pt>
                <c:pt idx="56524">
                  <c:v>56524</c:v>
                </c:pt>
                <c:pt idx="56525">
                  <c:v>56525</c:v>
                </c:pt>
                <c:pt idx="56526">
                  <c:v>56526</c:v>
                </c:pt>
                <c:pt idx="56527">
                  <c:v>56527</c:v>
                </c:pt>
                <c:pt idx="56528">
                  <c:v>56528</c:v>
                </c:pt>
                <c:pt idx="56529">
                  <c:v>56529</c:v>
                </c:pt>
                <c:pt idx="56530">
                  <c:v>56530</c:v>
                </c:pt>
                <c:pt idx="56531">
                  <c:v>56531</c:v>
                </c:pt>
                <c:pt idx="56532">
                  <c:v>56532</c:v>
                </c:pt>
                <c:pt idx="56533">
                  <c:v>56533</c:v>
                </c:pt>
                <c:pt idx="56534">
                  <c:v>56534</c:v>
                </c:pt>
                <c:pt idx="56535">
                  <c:v>56535</c:v>
                </c:pt>
                <c:pt idx="56536">
                  <c:v>56536</c:v>
                </c:pt>
                <c:pt idx="56537">
                  <c:v>56537</c:v>
                </c:pt>
                <c:pt idx="56538">
                  <c:v>56538</c:v>
                </c:pt>
                <c:pt idx="56539">
                  <c:v>56539</c:v>
                </c:pt>
                <c:pt idx="56540">
                  <c:v>56540</c:v>
                </c:pt>
                <c:pt idx="56541">
                  <c:v>56541</c:v>
                </c:pt>
                <c:pt idx="56542">
                  <c:v>56542</c:v>
                </c:pt>
                <c:pt idx="56543">
                  <c:v>56543</c:v>
                </c:pt>
                <c:pt idx="56544">
                  <c:v>56544</c:v>
                </c:pt>
                <c:pt idx="56545">
                  <c:v>56545</c:v>
                </c:pt>
                <c:pt idx="56546">
                  <c:v>56546</c:v>
                </c:pt>
                <c:pt idx="56547">
                  <c:v>56547</c:v>
                </c:pt>
                <c:pt idx="56548">
                  <c:v>56548</c:v>
                </c:pt>
                <c:pt idx="56549">
                  <c:v>56549</c:v>
                </c:pt>
                <c:pt idx="56550">
                  <c:v>56550</c:v>
                </c:pt>
                <c:pt idx="56551">
                  <c:v>56551</c:v>
                </c:pt>
                <c:pt idx="56552">
                  <c:v>56552</c:v>
                </c:pt>
                <c:pt idx="56553">
                  <c:v>56553</c:v>
                </c:pt>
                <c:pt idx="56554">
                  <c:v>56554</c:v>
                </c:pt>
                <c:pt idx="56555">
                  <c:v>56555</c:v>
                </c:pt>
                <c:pt idx="56556">
                  <c:v>56556</c:v>
                </c:pt>
                <c:pt idx="56557">
                  <c:v>56557</c:v>
                </c:pt>
                <c:pt idx="56558">
                  <c:v>56558</c:v>
                </c:pt>
                <c:pt idx="56559">
                  <c:v>56559</c:v>
                </c:pt>
                <c:pt idx="56560">
                  <c:v>56560</c:v>
                </c:pt>
                <c:pt idx="56561">
                  <c:v>56561</c:v>
                </c:pt>
                <c:pt idx="56562">
                  <c:v>56562</c:v>
                </c:pt>
                <c:pt idx="56563">
                  <c:v>56563</c:v>
                </c:pt>
                <c:pt idx="56564">
                  <c:v>56564</c:v>
                </c:pt>
                <c:pt idx="56565">
                  <c:v>56565</c:v>
                </c:pt>
                <c:pt idx="56566">
                  <c:v>56566</c:v>
                </c:pt>
                <c:pt idx="56567">
                  <c:v>56567</c:v>
                </c:pt>
                <c:pt idx="56568">
                  <c:v>56568</c:v>
                </c:pt>
                <c:pt idx="56569">
                  <c:v>56569</c:v>
                </c:pt>
                <c:pt idx="56570">
                  <c:v>56570</c:v>
                </c:pt>
                <c:pt idx="56571">
                  <c:v>56571</c:v>
                </c:pt>
                <c:pt idx="56572">
                  <c:v>56572</c:v>
                </c:pt>
                <c:pt idx="56573">
                  <c:v>56573</c:v>
                </c:pt>
                <c:pt idx="56574">
                  <c:v>56574</c:v>
                </c:pt>
                <c:pt idx="56575">
                  <c:v>56575</c:v>
                </c:pt>
                <c:pt idx="56576">
                  <c:v>56576</c:v>
                </c:pt>
                <c:pt idx="56577">
                  <c:v>56577</c:v>
                </c:pt>
                <c:pt idx="56578">
                  <c:v>56578</c:v>
                </c:pt>
                <c:pt idx="56579">
                  <c:v>56579</c:v>
                </c:pt>
                <c:pt idx="56580">
                  <c:v>56580</c:v>
                </c:pt>
                <c:pt idx="56581">
                  <c:v>56581</c:v>
                </c:pt>
                <c:pt idx="56582">
                  <c:v>56582</c:v>
                </c:pt>
                <c:pt idx="56583">
                  <c:v>56583</c:v>
                </c:pt>
                <c:pt idx="56584">
                  <c:v>56584</c:v>
                </c:pt>
                <c:pt idx="56585">
                  <c:v>56585</c:v>
                </c:pt>
                <c:pt idx="56586">
                  <c:v>56586</c:v>
                </c:pt>
                <c:pt idx="56587">
                  <c:v>56587</c:v>
                </c:pt>
                <c:pt idx="56588">
                  <c:v>56588</c:v>
                </c:pt>
                <c:pt idx="56589">
                  <c:v>56589</c:v>
                </c:pt>
                <c:pt idx="56590">
                  <c:v>56590</c:v>
                </c:pt>
                <c:pt idx="56591">
                  <c:v>56591</c:v>
                </c:pt>
                <c:pt idx="56592">
                  <c:v>56592</c:v>
                </c:pt>
                <c:pt idx="56593">
                  <c:v>56593</c:v>
                </c:pt>
                <c:pt idx="56594">
                  <c:v>56594</c:v>
                </c:pt>
                <c:pt idx="56595">
                  <c:v>56595</c:v>
                </c:pt>
                <c:pt idx="56596">
                  <c:v>56596</c:v>
                </c:pt>
                <c:pt idx="56597">
                  <c:v>56597</c:v>
                </c:pt>
                <c:pt idx="56598">
                  <c:v>56598</c:v>
                </c:pt>
                <c:pt idx="56599">
                  <c:v>56599</c:v>
                </c:pt>
                <c:pt idx="56600">
                  <c:v>56600</c:v>
                </c:pt>
                <c:pt idx="56601">
                  <c:v>56601</c:v>
                </c:pt>
                <c:pt idx="56602">
                  <c:v>56602</c:v>
                </c:pt>
                <c:pt idx="56603">
                  <c:v>56603</c:v>
                </c:pt>
                <c:pt idx="56604">
                  <c:v>56604</c:v>
                </c:pt>
                <c:pt idx="56605">
                  <c:v>56605</c:v>
                </c:pt>
                <c:pt idx="56606">
                  <c:v>56606</c:v>
                </c:pt>
                <c:pt idx="56607">
                  <c:v>56607</c:v>
                </c:pt>
                <c:pt idx="56608">
                  <c:v>56608</c:v>
                </c:pt>
                <c:pt idx="56609">
                  <c:v>56609</c:v>
                </c:pt>
                <c:pt idx="56610">
                  <c:v>56610</c:v>
                </c:pt>
                <c:pt idx="56611">
                  <c:v>56611</c:v>
                </c:pt>
                <c:pt idx="56612">
                  <c:v>56612</c:v>
                </c:pt>
                <c:pt idx="56613">
                  <c:v>56613</c:v>
                </c:pt>
                <c:pt idx="56614">
                  <c:v>56614</c:v>
                </c:pt>
                <c:pt idx="56615">
                  <c:v>56615</c:v>
                </c:pt>
                <c:pt idx="56616">
                  <c:v>56616</c:v>
                </c:pt>
                <c:pt idx="56617">
                  <c:v>56617</c:v>
                </c:pt>
                <c:pt idx="56618">
                  <c:v>56618</c:v>
                </c:pt>
                <c:pt idx="56619">
                  <c:v>56619</c:v>
                </c:pt>
                <c:pt idx="56620">
                  <c:v>56620</c:v>
                </c:pt>
                <c:pt idx="56621">
                  <c:v>56621</c:v>
                </c:pt>
                <c:pt idx="56622">
                  <c:v>56622</c:v>
                </c:pt>
                <c:pt idx="56623">
                  <c:v>56623</c:v>
                </c:pt>
                <c:pt idx="56624">
                  <c:v>56624</c:v>
                </c:pt>
                <c:pt idx="56625">
                  <c:v>56625</c:v>
                </c:pt>
                <c:pt idx="56626">
                  <c:v>56626</c:v>
                </c:pt>
                <c:pt idx="56627">
                  <c:v>56627</c:v>
                </c:pt>
                <c:pt idx="56628">
                  <c:v>56628</c:v>
                </c:pt>
                <c:pt idx="56629">
                  <c:v>56629</c:v>
                </c:pt>
                <c:pt idx="56630">
                  <c:v>56630</c:v>
                </c:pt>
                <c:pt idx="56631">
                  <c:v>56631</c:v>
                </c:pt>
                <c:pt idx="56632">
                  <c:v>56632</c:v>
                </c:pt>
                <c:pt idx="56633">
                  <c:v>56633</c:v>
                </c:pt>
                <c:pt idx="56634">
                  <c:v>56634</c:v>
                </c:pt>
                <c:pt idx="56635">
                  <c:v>56635</c:v>
                </c:pt>
                <c:pt idx="56636">
                  <c:v>56636</c:v>
                </c:pt>
                <c:pt idx="56637">
                  <c:v>56637</c:v>
                </c:pt>
                <c:pt idx="56638">
                  <c:v>56638</c:v>
                </c:pt>
                <c:pt idx="56639">
                  <c:v>56639</c:v>
                </c:pt>
                <c:pt idx="56640">
                  <c:v>56640</c:v>
                </c:pt>
                <c:pt idx="56641">
                  <c:v>56641</c:v>
                </c:pt>
                <c:pt idx="56642">
                  <c:v>56642</c:v>
                </c:pt>
                <c:pt idx="56643">
                  <c:v>56643</c:v>
                </c:pt>
                <c:pt idx="56644">
                  <c:v>56644</c:v>
                </c:pt>
                <c:pt idx="56645">
                  <c:v>56645</c:v>
                </c:pt>
                <c:pt idx="56646">
                  <c:v>56646</c:v>
                </c:pt>
                <c:pt idx="56647">
                  <c:v>56647</c:v>
                </c:pt>
                <c:pt idx="56648">
                  <c:v>56648</c:v>
                </c:pt>
                <c:pt idx="56649">
                  <c:v>56649</c:v>
                </c:pt>
                <c:pt idx="56650">
                  <c:v>56650</c:v>
                </c:pt>
                <c:pt idx="56651">
                  <c:v>56651</c:v>
                </c:pt>
                <c:pt idx="56652">
                  <c:v>56652</c:v>
                </c:pt>
                <c:pt idx="56653">
                  <c:v>56653</c:v>
                </c:pt>
                <c:pt idx="56654">
                  <c:v>56654</c:v>
                </c:pt>
                <c:pt idx="56655">
                  <c:v>56655</c:v>
                </c:pt>
                <c:pt idx="56656">
                  <c:v>56656</c:v>
                </c:pt>
                <c:pt idx="56657">
                  <c:v>56657</c:v>
                </c:pt>
                <c:pt idx="56658">
                  <c:v>56658</c:v>
                </c:pt>
                <c:pt idx="56659">
                  <c:v>56659</c:v>
                </c:pt>
                <c:pt idx="56660">
                  <c:v>56660</c:v>
                </c:pt>
                <c:pt idx="56661">
                  <c:v>56661</c:v>
                </c:pt>
                <c:pt idx="56662">
                  <c:v>56662</c:v>
                </c:pt>
                <c:pt idx="56663">
                  <c:v>56663</c:v>
                </c:pt>
                <c:pt idx="56664">
                  <c:v>56664</c:v>
                </c:pt>
                <c:pt idx="56665">
                  <c:v>56665</c:v>
                </c:pt>
                <c:pt idx="56666">
                  <c:v>56666</c:v>
                </c:pt>
                <c:pt idx="56667">
                  <c:v>56667</c:v>
                </c:pt>
                <c:pt idx="56668">
                  <c:v>56668</c:v>
                </c:pt>
                <c:pt idx="56669">
                  <c:v>56669</c:v>
                </c:pt>
                <c:pt idx="56670">
                  <c:v>56670</c:v>
                </c:pt>
                <c:pt idx="56671">
                  <c:v>56671</c:v>
                </c:pt>
                <c:pt idx="56672">
                  <c:v>56672</c:v>
                </c:pt>
                <c:pt idx="56673">
                  <c:v>56673</c:v>
                </c:pt>
                <c:pt idx="56674">
                  <c:v>56674</c:v>
                </c:pt>
                <c:pt idx="56675">
                  <c:v>56675</c:v>
                </c:pt>
                <c:pt idx="56676">
                  <c:v>56676</c:v>
                </c:pt>
                <c:pt idx="56677">
                  <c:v>56677</c:v>
                </c:pt>
                <c:pt idx="56678">
                  <c:v>56678</c:v>
                </c:pt>
                <c:pt idx="56679">
                  <c:v>56679</c:v>
                </c:pt>
                <c:pt idx="56680">
                  <c:v>56680</c:v>
                </c:pt>
                <c:pt idx="56681">
                  <c:v>56681</c:v>
                </c:pt>
                <c:pt idx="56682">
                  <c:v>56682</c:v>
                </c:pt>
                <c:pt idx="56683">
                  <c:v>56683</c:v>
                </c:pt>
                <c:pt idx="56684">
                  <c:v>56684</c:v>
                </c:pt>
                <c:pt idx="56685">
                  <c:v>56685</c:v>
                </c:pt>
                <c:pt idx="56686">
                  <c:v>56686</c:v>
                </c:pt>
                <c:pt idx="56687">
                  <c:v>56687</c:v>
                </c:pt>
                <c:pt idx="56688">
                  <c:v>56688</c:v>
                </c:pt>
                <c:pt idx="56689">
                  <c:v>56689</c:v>
                </c:pt>
                <c:pt idx="56690">
                  <c:v>56690</c:v>
                </c:pt>
                <c:pt idx="56691">
                  <c:v>56691</c:v>
                </c:pt>
                <c:pt idx="56692">
                  <c:v>56692</c:v>
                </c:pt>
                <c:pt idx="56693">
                  <c:v>56693</c:v>
                </c:pt>
                <c:pt idx="56694">
                  <c:v>56694</c:v>
                </c:pt>
                <c:pt idx="56695">
                  <c:v>56695</c:v>
                </c:pt>
                <c:pt idx="56696">
                  <c:v>56696</c:v>
                </c:pt>
                <c:pt idx="56697">
                  <c:v>56697</c:v>
                </c:pt>
                <c:pt idx="56698">
                  <c:v>56698</c:v>
                </c:pt>
                <c:pt idx="56699">
                  <c:v>56699</c:v>
                </c:pt>
                <c:pt idx="56700">
                  <c:v>56700</c:v>
                </c:pt>
                <c:pt idx="56701">
                  <c:v>56701</c:v>
                </c:pt>
                <c:pt idx="56702">
                  <c:v>56702</c:v>
                </c:pt>
                <c:pt idx="56703">
                  <c:v>56703</c:v>
                </c:pt>
                <c:pt idx="56704">
                  <c:v>56704</c:v>
                </c:pt>
                <c:pt idx="56705">
                  <c:v>56705</c:v>
                </c:pt>
                <c:pt idx="56706">
                  <c:v>56706</c:v>
                </c:pt>
                <c:pt idx="56707">
                  <c:v>56707</c:v>
                </c:pt>
                <c:pt idx="56708">
                  <c:v>56708</c:v>
                </c:pt>
                <c:pt idx="56709">
                  <c:v>56709</c:v>
                </c:pt>
                <c:pt idx="56710">
                  <c:v>56710</c:v>
                </c:pt>
                <c:pt idx="56711">
                  <c:v>56711</c:v>
                </c:pt>
                <c:pt idx="56712">
                  <c:v>56712</c:v>
                </c:pt>
                <c:pt idx="56713">
                  <c:v>56713</c:v>
                </c:pt>
                <c:pt idx="56714">
                  <c:v>56714</c:v>
                </c:pt>
                <c:pt idx="56715">
                  <c:v>56715</c:v>
                </c:pt>
                <c:pt idx="56716">
                  <c:v>56716</c:v>
                </c:pt>
                <c:pt idx="56717">
                  <c:v>56717</c:v>
                </c:pt>
                <c:pt idx="56718">
                  <c:v>56718</c:v>
                </c:pt>
                <c:pt idx="56719">
                  <c:v>56719</c:v>
                </c:pt>
                <c:pt idx="56720">
                  <c:v>56720</c:v>
                </c:pt>
                <c:pt idx="56721">
                  <c:v>56721</c:v>
                </c:pt>
                <c:pt idx="56722">
                  <c:v>56722</c:v>
                </c:pt>
                <c:pt idx="56723">
                  <c:v>56723</c:v>
                </c:pt>
                <c:pt idx="56724">
                  <c:v>56724</c:v>
                </c:pt>
                <c:pt idx="56725">
                  <c:v>56725</c:v>
                </c:pt>
                <c:pt idx="56726">
                  <c:v>56726</c:v>
                </c:pt>
                <c:pt idx="56727">
                  <c:v>56727</c:v>
                </c:pt>
                <c:pt idx="56728">
                  <c:v>56728</c:v>
                </c:pt>
                <c:pt idx="56729">
                  <c:v>56729</c:v>
                </c:pt>
                <c:pt idx="56730">
                  <c:v>56730</c:v>
                </c:pt>
                <c:pt idx="56731">
                  <c:v>56731</c:v>
                </c:pt>
                <c:pt idx="56732">
                  <c:v>56732</c:v>
                </c:pt>
                <c:pt idx="56733">
                  <c:v>56733</c:v>
                </c:pt>
                <c:pt idx="56734">
                  <c:v>56734</c:v>
                </c:pt>
                <c:pt idx="56735">
                  <c:v>56735</c:v>
                </c:pt>
                <c:pt idx="56736">
                  <c:v>56736</c:v>
                </c:pt>
                <c:pt idx="56737">
                  <c:v>56737</c:v>
                </c:pt>
                <c:pt idx="56738">
                  <c:v>56738</c:v>
                </c:pt>
                <c:pt idx="56739">
                  <c:v>56739</c:v>
                </c:pt>
                <c:pt idx="56740">
                  <c:v>56740</c:v>
                </c:pt>
                <c:pt idx="56741">
                  <c:v>56741</c:v>
                </c:pt>
                <c:pt idx="56742">
                  <c:v>56742</c:v>
                </c:pt>
                <c:pt idx="56743">
                  <c:v>56743</c:v>
                </c:pt>
                <c:pt idx="56744">
                  <c:v>56744</c:v>
                </c:pt>
                <c:pt idx="56745">
                  <c:v>56745</c:v>
                </c:pt>
                <c:pt idx="56746">
                  <c:v>56746</c:v>
                </c:pt>
                <c:pt idx="56747">
                  <c:v>56747</c:v>
                </c:pt>
                <c:pt idx="56748">
                  <c:v>56748</c:v>
                </c:pt>
                <c:pt idx="56749">
                  <c:v>56749</c:v>
                </c:pt>
                <c:pt idx="56750">
                  <c:v>56750</c:v>
                </c:pt>
                <c:pt idx="56751">
                  <c:v>56751</c:v>
                </c:pt>
                <c:pt idx="56752">
                  <c:v>56752</c:v>
                </c:pt>
                <c:pt idx="56753">
                  <c:v>56753</c:v>
                </c:pt>
                <c:pt idx="56754">
                  <c:v>56754</c:v>
                </c:pt>
                <c:pt idx="56755">
                  <c:v>56755</c:v>
                </c:pt>
                <c:pt idx="56756">
                  <c:v>56756</c:v>
                </c:pt>
                <c:pt idx="56757">
                  <c:v>56757</c:v>
                </c:pt>
                <c:pt idx="56758">
                  <c:v>56758</c:v>
                </c:pt>
                <c:pt idx="56759">
                  <c:v>56759</c:v>
                </c:pt>
                <c:pt idx="56760">
                  <c:v>56760</c:v>
                </c:pt>
                <c:pt idx="56761">
                  <c:v>56761</c:v>
                </c:pt>
                <c:pt idx="56762">
                  <c:v>56762</c:v>
                </c:pt>
                <c:pt idx="56763">
                  <c:v>56763</c:v>
                </c:pt>
                <c:pt idx="56764">
                  <c:v>56764</c:v>
                </c:pt>
                <c:pt idx="56765">
                  <c:v>56765</c:v>
                </c:pt>
                <c:pt idx="56766">
                  <c:v>56766</c:v>
                </c:pt>
                <c:pt idx="56767">
                  <c:v>56767</c:v>
                </c:pt>
                <c:pt idx="56768">
                  <c:v>56768</c:v>
                </c:pt>
                <c:pt idx="56769">
                  <c:v>56769</c:v>
                </c:pt>
                <c:pt idx="56770">
                  <c:v>56770</c:v>
                </c:pt>
                <c:pt idx="56771">
                  <c:v>56771</c:v>
                </c:pt>
                <c:pt idx="56772">
                  <c:v>56772</c:v>
                </c:pt>
                <c:pt idx="56773">
                  <c:v>56773</c:v>
                </c:pt>
                <c:pt idx="56774">
                  <c:v>56774</c:v>
                </c:pt>
                <c:pt idx="56775">
                  <c:v>56775</c:v>
                </c:pt>
                <c:pt idx="56776">
                  <c:v>56776</c:v>
                </c:pt>
                <c:pt idx="56777">
                  <c:v>56777</c:v>
                </c:pt>
                <c:pt idx="56778">
                  <c:v>56778</c:v>
                </c:pt>
                <c:pt idx="56779">
                  <c:v>56779</c:v>
                </c:pt>
                <c:pt idx="56780">
                  <c:v>56780</c:v>
                </c:pt>
                <c:pt idx="56781">
                  <c:v>56781</c:v>
                </c:pt>
                <c:pt idx="56782">
                  <c:v>56782</c:v>
                </c:pt>
                <c:pt idx="56783">
                  <c:v>56783</c:v>
                </c:pt>
                <c:pt idx="56784">
                  <c:v>56784</c:v>
                </c:pt>
                <c:pt idx="56785">
                  <c:v>56785</c:v>
                </c:pt>
                <c:pt idx="56786">
                  <c:v>56786</c:v>
                </c:pt>
                <c:pt idx="56787">
                  <c:v>56787</c:v>
                </c:pt>
                <c:pt idx="56788">
                  <c:v>56788</c:v>
                </c:pt>
                <c:pt idx="56789">
                  <c:v>56789</c:v>
                </c:pt>
                <c:pt idx="56790">
                  <c:v>56790</c:v>
                </c:pt>
                <c:pt idx="56791">
                  <c:v>56791</c:v>
                </c:pt>
                <c:pt idx="56792">
                  <c:v>56792</c:v>
                </c:pt>
                <c:pt idx="56793">
                  <c:v>56793</c:v>
                </c:pt>
                <c:pt idx="56794">
                  <c:v>56794</c:v>
                </c:pt>
                <c:pt idx="56795">
                  <c:v>56795</c:v>
                </c:pt>
                <c:pt idx="56796">
                  <c:v>56796</c:v>
                </c:pt>
                <c:pt idx="56797">
                  <c:v>56797</c:v>
                </c:pt>
                <c:pt idx="56798">
                  <c:v>56798</c:v>
                </c:pt>
                <c:pt idx="56799">
                  <c:v>56799</c:v>
                </c:pt>
                <c:pt idx="56800">
                  <c:v>56800</c:v>
                </c:pt>
                <c:pt idx="56801">
                  <c:v>56801</c:v>
                </c:pt>
                <c:pt idx="56802">
                  <c:v>56802</c:v>
                </c:pt>
                <c:pt idx="56803">
                  <c:v>56803</c:v>
                </c:pt>
                <c:pt idx="56804">
                  <c:v>56804</c:v>
                </c:pt>
                <c:pt idx="56805">
                  <c:v>56805</c:v>
                </c:pt>
                <c:pt idx="56806">
                  <c:v>56806</c:v>
                </c:pt>
                <c:pt idx="56807">
                  <c:v>56807</c:v>
                </c:pt>
                <c:pt idx="56808">
                  <c:v>56808</c:v>
                </c:pt>
                <c:pt idx="56809">
                  <c:v>56809</c:v>
                </c:pt>
                <c:pt idx="56810">
                  <c:v>56810</c:v>
                </c:pt>
                <c:pt idx="56811">
                  <c:v>56811</c:v>
                </c:pt>
                <c:pt idx="56812">
                  <c:v>56812</c:v>
                </c:pt>
                <c:pt idx="56813">
                  <c:v>56813</c:v>
                </c:pt>
                <c:pt idx="56814">
                  <c:v>56814</c:v>
                </c:pt>
                <c:pt idx="56815">
                  <c:v>56815</c:v>
                </c:pt>
                <c:pt idx="56816">
                  <c:v>56816</c:v>
                </c:pt>
                <c:pt idx="56817">
                  <c:v>56817</c:v>
                </c:pt>
                <c:pt idx="56818">
                  <c:v>56818</c:v>
                </c:pt>
                <c:pt idx="56819">
                  <c:v>56819</c:v>
                </c:pt>
                <c:pt idx="56820">
                  <c:v>56820</c:v>
                </c:pt>
                <c:pt idx="56821">
                  <c:v>56821</c:v>
                </c:pt>
                <c:pt idx="56822">
                  <c:v>56822</c:v>
                </c:pt>
                <c:pt idx="56823">
                  <c:v>56823</c:v>
                </c:pt>
                <c:pt idx="56824">
                  <c:v>56824</c:v>
                </c:pt>
                <c:pt idx="56825">
                  <c:v>56825</c:v>
                </c:pt>
                <c:pt idx="56826">
                  <c:v>56826</c:v>
                </c:pt>
                <c:pt idx="56827">
                  <c:v>56827</c:v>
                </c:pt>
                <c:pt idx="56828">
                  <c:v>56828</c:v>
                </c:pt>
                <c:pt idx="56829">
                  <c:v>56829</c:v>
                </c:pt>
                <c:pt idx="56830">
                  <c:v>56830</c:v>
                </c:pt>
                <c:pt idx="56831">
                  <c:v>56831</c:v>
                </c:pt>
                <c:pt idx="56832">
                  <c:v>56832</c:v>
                </c:pt>
                <c:pt idx="56833">
                  <c:v>56833</c:v>
                </c:pt>
                <c:pt idx="56834">
                  <c:v>56834</c:v>
                </c:pt>
                <c:pt idx="56835">
                  <c:v>56835</c:v>
                </c:pt>
                <c:pt idx="56836">
                  <c:v>56836</c:v>
                </c:pt>
                <c:pt idx="56837">
                  <c:v>56837</c:v>
                </c:pt>
                <c:pt idx="56838">
                  <c:v>56838</c:v>
                </c:pt>
                <c:pt idx="56839">
                  <c:v>56839</c:v>
                </c:pt>
                <c:pt idx="56840">
                  <c:v>56840</c:v>
                </c:pt>
                <c:pt idx="56841">
                  <c:v>56841</c:v>
                </c:pt>
                <c:pt idx="56842">
                  <c:v>56842</c:v>
                </c:pt>
                <c:pt idx="56843">
                  <c:v>56843</c:v>
                </c:pt>
                <c:pt idx="56844">
                  <c:v>56844</c:v>
                </c:pt>
                <c:pt idx="56845">
                  <c:v>56845</c:v>
                </c:pt>
                <c:pt idx="56846">
                  <c:v>56846</c:v>
                </c:pt>
                <c:pt idx="56847">
                  <c:v>56847</c:v>
                </c:pt>
                <c:pt idx="56848">
                  <c:v>56848</c:v>
                </c:pt>
                <c:pt idx="56849">
                  <c:v>56849</c:v>
                </c:pt>
                <c:pt idx="56850">
                  <c:v>56850</c:v>
                </c:pt>
                <c:pt idx="56851">
                  <c:v>56851</c:v>
                </c:pt>
                <c:pt idx="56852">
                  <c:v>56852</c:v>
                </c:pt>
                <c:pt idx="56853">
                  <c:v>56853</c:v>
                </c:pt>
                <c:pt idx="56854">
                  <c:v>56854</c:v>
                </c:pt>
                <c:pt idx="56855">
                  <c:v>56855</c:v>
                </c:pt>
                <c:pt idx="56856">
                  <c:v>56856</c:v>
                </c:pt>
                <c:pt idx="56857">
                  <c:v>56857</c:v>
                </c:pt>
                <c:pt idx="56858">
                  <c:v>56858</c:v>
                </c:pt>
                <c:pt idx="56859">
                  <c:v>56859</c:v>
                </c:pt>
                <c:pt idx="56860">
                  <c:v>56860</c:v>
                </c:pt>
                <c:pt idx="56861">
                  <c:v>56861</c:v>
                </c:pt>
                <c:pt idx="56862">
                  <c:v>56862</c:v>
                </c:pt>
                <c:pt idx="56863">
                  <c:v>56863</c:v>
                </c:pt>
                <c:pt idx="56864">
                  <c:v>56864</c:v>
                </c:pt>
                <c:pt idx="56865">
                  <c:v>56865</c:v>
                </c:pt>
                <c:pt idx="56866">
                  <c:v>56866</c:v>
                </c:pt>
                <c:pt idx="56867">
                  <c:v>56867</c:v>
                </c:pt>
                <c:pt idx="56868">
                  <c:v>56868</c:v>
                </c:pt>
                <c:pt idx="56869">
                  <c:v>56869</c:v>
                </c:pt>
                <c:pt idx="56870">
                  <c:v>56870</c:v>
                </c:pt>
                <c:pt idx="56871">
                  <c:v>56871</c:v>
                </c:pt>
                <c:pt idx="56872">
                  <c:v>56872</c:v>
                </c:pt>
                <c:pt idx="56873">
                  <c:v>56873</c:v>
                </c:pt>
                <c:pt idx="56874">
                  <c:v>56874</c:v>
                </c:pt>
                <c:pt idx="56875">
                  <c:v>56875</c:v>
                </c:pt>
                <c:pt idx="56876">
                  <c:v>56876</c:v>
                </c:pt>
                <c:pt idx="56877">
                  <c:v>56877</c:v>
                </c:pt>
                <c:pt idx="56878">
                  <c:v>56878</c:v>
                </c:pt>
                <c:pt idx="56879">
                  <c:v>56879</c:v>
                </c:pt>
                <c:pt idx="56880">
                  <c:v>56880</c:v>
                </c:pt>
                <c:pt idx="56881">
                  <c:v>56881</c:v>
                </c:pt>
                <c:pt idx="56882">
                  <c:v>56882</c:v>
                </c:pt>
                <c:pt idx="56883">
                  <c:v>56883</c:v>
                </c:pt>
                <c:pt idx="56884">
                  <c:v>56884</c:v>
                </c:pt>
                <c:pt idx="56885">
                  <c:v>56885</c:v>
                </c:pt>
                <c:pt idx="56886">
                  <c:v>56886</c:v>
                </c:pt>
                <c:pt idx="56887">
                  <c:v>56887</c:v>
                </c:pt>
                <c:pt idx="56888">
                  <c:v>56888</c:v>
                </c:pt>
                <c:pt idx="56889">
                  <c:v>56889</c:v>
                </c:pt>
                <c:pt idx="56890">
                  <c:v>56890</c:v>
                </c:pt>
                <c:pt idx="56891">
                  <c:v>56891</c:v>
                </c:pt>
                <c:pt idx="56892">
                  <c:v>56892</c:v>
                </c:pt>
                <c:pt idx="56893">
                  <c:v>56893</c:v>
                </c:pt>
                <c:pt idx="56894">
                  <c:v>56894</c:v>
                </c:pt>
                <c:pt idx="56895">
                  <c:v>56895</c:v>
                </c:pt>
                <c:pt idx="56896">
                  <c:v>56896</c:v>
                </c:pt>
                <c:pt idx="56897">
                  <c:v>56897</c:v>
                </c:pt>
                <c:pt idx="56898">
                  <c:v>56898</c:v>
                </c:pt>
                <c:pt idx="56899">
                  <c:v>56899</c:v>
                </c:pt>
                <c:pt idx="56900">
                  <c:v>56900</c:v>
                </c:pt>
                <c:pt idx="56901">
                  <c:v>56901</c:v>
                </c:pt>
                <c:pt idx="56902">
                  <c:v>56902</c:v>
                </c:pt>
                <c:pt idx="56903">
                  <c:v>56903</c:v>
                </c:pt>
                <c:pt idx="56904">
                  <c:v>56904</c:v>
                </c:pt>
                <c:pt idx="56905">
                  <c:v>56905</c:v>
                </c:pt>
                <c:pt idx="56906">
                  <c:v>56906</c:v>
                </c:pt>
                <c:pt idx="56907">
                  <c:v>56907</c:v>
                </c:pt>
                <c:pt idx="56908">
                  <c:v>56908</c:v>
                </c:pt>
                <c:pt idx="56909">
                  <c:v>56909</c:v>
                </c:pt>
                <c:pt idx="56910">
                  <c:v>56910</c:v>
                </c:pt>
                <c:pt idx="56911">
                  <c:v>56911</c:v>
                </c:pt>
                <c:pt idx="56912">
                  <c:v>56912</c:v>
                </c:pt>
                <c:pt idx="56913">
                  <c:v>56913</c:v>
                </c:pt>
                <c:pt idx="56914">
                  <c:v>56914</c:v>
                </c:pt>
                <c:pt idx="56915">
                  <c:v>56915</c:v>
                </c:pt>
                <c:pt idx="56916">
                  <c:v>56916</c:v>
                </c:pt>
                <c:pt idx="56917">
                  <c:v>56917</c:v>
                </c:pt>
                <c:pt idx="56918">
                  <c:v>56918</c:v>
                </c:pt>
                <c:pt idx="56919">
                  <c:v>56919</c:v>
                </c:pt>
                <c:pt idx="56920">
                  <c:v>56920</c:v>
                </c:pt>
                <c:pt idx="56921">
                  <c:v>56921</c:v>
                </c:pt>
                <c:pt idx="56922">
                  <c:v>56922</c:v>
                </c:pt>
                <c:pt idx="56923">
                  <c:v>56923</c:v>
                </c:pt>
                <c:pt idx="56924">
                  <c:v>56924</c:v>
                </c:pt>
                <c:pt idx="56925">
                  <c:v>56925</c:v>
                </c:pt>
                <c:pt idx="56926">
                  <c:v>56926</c:v>
                </c:pt>
                <c:pt idx="56927">
                  <c:v>56927</c:v>
                </c:pt>
                <c:pt idx="56928">
                  <c:v>56928</c:v>
                </c:pt>
                <c:pt idx="56929">
                  <c:v>56929</c:v>
                </c:pt>
                <c:pt idx="56930">
                  <c:v>56930</c:v>
                </c:pt>
                <c:pt idx="56931">
                  <c:v>56931</c:v>
                </c:pt>
                <c:pt idx="56932">
                  <c:v>56932</c:v>
                </c:pt>
                <c:pt idx="56933">
                  <c:v>56933</c:v>
                </c:pt>
                <c:pt idx="56934">
                  <c:v>56934</c:v>
                </c:pt>
                <c:pt idx="56935">
                  <c:v>56935</c:v>
                </c:pt>
                <c:pt idx="56936">
                  <c:v>56936</c:v>
                </c:pt>
                <c:pt idx="56937">
                  <c:v>56937</c:v>
                </c:pt>
                <c:pt idx="56938">
                  <c:v>56938</c:v>
                </c:pt>
                <c:pt idx="56939">
                  <c:v>56939</c:v>
                </c:pt>
                <c:pt idx="56940">
                  <c:v>56940</c:v>
                </c:pt>
                <c:pt idx="56941">
                  <c:v>56941</c:v>
                </c:pt>
                <c:pt idx="56942">
                  <c:v>56942</c:v>
                </c:pt>
                <c:pt idx="56943">
                  <c:v>56943</c:v>
                </c:pt>
                <c:pt idx="56944">
                  <c:v>56944</c:v>
                </c:pt>
                <c:pt idx="56945">
                  <c:v>56945</c:v>
                </c:pt>
                <c:pt idx="56946">
                  <c:v>56946</c:v>
                </c:pt>
                <c:pt idx="56947">
                  <c:v>56947</c:v>
                </c:pt>
                <c:pt idx="56948">
                  <c:v>56948</c:v>
                </c:pt>
                <c:pt idx="56949">
                  <c:v>56949</c:v>
                </c:pt>
                <c:pt idx="56950">
                  <c:v>56950</c:v>
                </c:pt>
                <c:pt idx="56951">
                  <c:v>56951</c:v>
                </c:pt>
                <c:pt idx="56952">
                  <c:v>56952</c:v>
                </c:pt>
                <c:pt idx="56953">
                  <c:v>56953</c:v>
                </c:pt>
                <c:pt idx="56954">
                  <c:v>56954</c:v>
                </c:pt>
                <c:pt idx="56955">
                  <c:v>56955</c:v>
                </c:pt>
                <c:pt idx="56956">
                  <c:v>56956</c:v>
                </c:pt>
                <c:pt idx="56957">
                  <c:v>56957</c:v>
                </c:pt>
                <c:pt idx="56958">
                  <c:v>56958</c:v>
                </c:pt>
                <c:pt idx="56959">
                  <c:v>56959</c:v>
                </c:pt>
                <c:pt idx="56960">
                  <c:v>56960</c:v>
                </c:pt>
                <c:pt idx="56961">
                  <c:v>56961</c:v>
                </c:pt>
                <c:pt idx="56962">
                  <c:v>56962</c:v>
                </c:pt>
                <c:pt idx="56963">
                  <c:v>56963</c:v>
                </c:pt>
                <c:pt idx="56964">
                  <c:v>56964</c:v>
                </c:pt>
                <c:pt idx="56965">
                  <c:v>56965</c:v>
                </c:pt>
                <c:pt idx="56966">
                  <c:v>56966</c:v>
                </c:pt>
                <c:pt idx="56967">
                  <c:v>56967</c:v>
                </c:pt>
                <c:pt idx="56968">
                  <c:v>56968</c:v>
                </c:pt>
                <c:pt idx="56969">
                  <c:v>56969</c:v>
                </c:pt>
                <c:pt idx="56970">
                  <c:v>56970</c:v>
                </c:pt>
                <c:pt idx="56971">
                  <c:v>56971</c:v>
                </c:pt>
                <c:pt idx="56972">
                  <c:v>56972</c:v>
                </c:pt>
                <c:pt idx="56973">
                  <c:v>56973</c:v>
                </c:pt>
                <c:pt idx="56974">
                  <c:v>56974</c:v>
                </c:pt>
                <c:pt idx="56975">
                  <c:v>56975</c:v>
                </c:pt>
                <c:pt idx="56976">
                  <c:v>56976</c:v>
                </c:pt>
                <c:pt idx="56977">
                  <c:v>56977</c:v>
                </c:pt>
                <c:pt idx="56978">
                  <c:v>56978</c:v>
                </c:pt>
                <c:pt idx="56979">
                  <c:v>56979</c:v>
                </c:pt>
                <c:pt idx="56980">
                  <c:v>56980</c:v>
                </c:pt>
                <c:pt idx="56981">
                  <c:v>56981</c:v>
                </c:pt>
                <c:pt idx="56982">
                  <c:v>56982</c:v>
                </c:pt>
                <c:pt idx="56983">
                  <c:v>56983</c:v>
                </c:pt>
                <c:pt idx="56984">
                  <c:v>56984</c:v>
                </c:pt>
                <c:pt idx="56985">
                  <c:v>56985</c:v>
                </c:pt>
                <c:pt idx="56986">
                  <c:v>56986</c:v>
                </c:pt>
                <c:pt idx="56987">
                  <c:v>56987</c:v>
                </c:pt>
                <c:pt idx="56988">
                  <c:v>56988</c:v>
                </c:pt>
                <c:pt idx="56989">
                  <c:v>56989</c:v>
                </c:pt>
                <c:pt idx="56990">
                  <c:v>56990</c:v>
                </c:pt>
                <c:pt idx="56991">
                  <c:v>56991</c:v>
                </c:pt>
                <c:pt idx="56992">
                  <c:v>56992</c:v>
                </c:pt>
                <c:pt idx="56993">
                  <c:v>56993</c:v>
                </c:pt>
                <c:pt idx="56994">
                  <c:v>56994</c:v>
                </c:pt>
                <c:pt idx="56995">
                  <c:v>56995</c:v>
                </c:pt>
                <c:pt idx="56996">
                  <c:v>56996</c:v>
                </c:pt>
                <c:pt idx="56997">
                  <c:v>56997</c:v>
                </c:pt>
                <c:pt idx="56998">
                  <c:v>56998</c:v>
                </c:pt>
                <c:pt idx="56999">
                  <c:v>56999</c:v>
                </c:pt>
                <c:pt idx="57000">
                  <c:v>57000</c:v>
                </c:pt>
                <c:pt idx="57001">
                  <c:v>57001</c:v>
                </c:pt>
                <c:pt idx="57002">
                  <c:v>57002</c:v>
                </c:pt>
                <c:pt idx="57003">
                  <c:v>57003</c:v>
                </c:pt>
                <c:pt idx="57004">
                  <c:v>57004</c:v>
                </c:pt>
                <c:pt idx="57005">
                  <c:v>57005</c:v>
                </c:pt>
                <c:pt idx="57006">
                  <c:v>57006</c:v>
                </c:pt>
                <c:pt idx="57007">
                  <c:v>57007</c:v>
                </c:pt>
                <c:pt idx="57008">
                  <c:v>57008</c:v>
                </c:pt>
                <c:pt idx="57009">
                  <c:v>57009</c:v>
                </c:pt>
                <c:pt idx="57010">
                  <c:v>57010</c:v>
                </c:pt>
                <c:pt idx="57011">
                  <c:v>57011</c:v>
                </c:pt>
                <c:pt idx="57012">
                  <c:v>57012</c:v>
                </c:pt>
                <c:pt idx="57013">
                  <c:v>57013</c:v>
                </c:pt>
                <c:pt idx="57014">
                  <c:v>57014</c:v>
                </c:pt>
                <c:pt idx="57015">
                  <c:v>57015</c:v>
                </c:pt>
                <c:pt idx="57016">
                  <c:v>57016</c:v>
                </c:pt>
                <c:pt idx="57017">
                  <c:v>57017</c:v>
                </c:pt>
                <c:pt idx="57018">
                  <c:v>57018</c:v>
                </c:pt>
                <c:pt idx="57019">
                  <c:v>57019</c:v>
                </c:pt>
                <c:pt idx="57020">
                  <c:v>57020</c:v>
                </c:pt>
                <c:pt idx="57021">
                  <c:v>57021</c:v>
                </c:pt>
                <c:pt idx="57022">
                  <c:v>57022</c:v>
                </c:pt>
                <c:pt idx="57023">
                  <c:v>57023</c:v>
                </c:pt>
                <c:pt idx="57024">
                  <c:v>57024</c:v>
                </c:pt>
                <c:pt idx="57025">
                  <c:v>57025</c:v>
                </c:pt>
                <c:pt idx="57026">
                  <c:v>57026</c:v>
                </c:pt>
                <c:pt idx="57027">
                  <c:v>57027</c:v>
                </c:pt>
                <c:pt idx="57028">
                  <c:v>57028</c:v>
                </c:pt>
                <c:pt idx="57029">
                  <c:v>57029</c:v>
                </c:pt>
                <c:pt idx="57030">
                  <c:v>57030</c:v>
                </c:pt>
                <c:pt idx="57031">
                  <c:v>57031</c:v>
                </c:pt>
                <c:pt idx="57032">
                  <c:v>57032</c:v>
                </c:pt>
                <c:pt idx="57033">
                  <c:v>57033</c:v>
                </c:pt>
                <c:pt idx="57034">
                  <c:v>57034</c:v>
                </c:pt>
                <c:pt idx="57035">
                  <c:v>57035</c:v>
                </c:pt>
                <c:pt idx="57036">
                  <c:v>57036</c:v>
                </c:pt>
                <c:pt idx="57037">
                  <c:v>57037</c:v>
                </c:pt>
                <c:pt idx="57038">
                  <c:v>57038</c:v>
                </c:pt>
                <c:pt idx="57039">
                  <c:v>57039</c:v>
                </c:pt>
                <c:pt idx="57040">
                  <c:v>57040</c:v>
                </c:pt>
                <c:pt idx="57041">
                  <c:v>57041</c:v>
                </c:pt>
                <c:pt idx="57042">
                  <c:v>57042</c:v>
                </c:pt>
                <c:pt idx="57043">
                  <c:v>57043</c:v>
                </c:pt>
                <c:pt idx="57044">
                  <c:v>57044</c:v>
                </c:pt>
                <c:pt idx="57045">
                  <c:v>57045</c:v>
                </c:pt>
                <c:pt idx="57046">
                  <c:v>57046</c:v>
                </c:pt>
                <c:pt idx="57047">
                  <c:v>57047</c:v>
                </c:pt>
                <c:pt idx="57048">
                  <c:v>57048</c:v>
                </c:pt>
                <c:pt idx="57049">
                  <c:v>57049</c:v>
                </c:pt>
                <c:pt idx="57050">
                  <c:v>57050</c:v>
                </c:pt>
                <c:pt idx="57051">
                  <c:v>57051</c:v>
                </c:pt>
                <c:pt idx="57052">
                  <c:v>57052</c:v>
                </c:pt>
                <c:pt idx="57053">
                  <c:v>57053</c:v>
                </c:pt>
                <c:pt idx="57054">
                  <c:v>57054</c:v>
                </c:pt>
                <c:pt idx="57055">
                  <c:v>57055</c:v>
                </c:pt>
                <c:pt idx="57056">
                  <c:v>57056</c:v>
                </c:pt>
                <c:pt idx="57057">
                  <c:v>57057</c:v>
                </c:pt>
                <c:pt idx="57058">
                  <c:v>57058</c:v>
                </c:pt>
                <c:pt idx="57059">
                  <c:v>57059</c:v>
                </c:pt>
                <c:pt idx="57060">
                  <c:v>57060</c:v>
                </c:pt>
                <c:pt idx="57061">
                  <c:v>57061</c:v>
                </c:pt>
                <c:pt idx="57062">
                  <c:v>57062</c:v>
                </c:pt>
                <c:pt idx="57063">
                  <c:v>57063</c:v>
                </c:pt>
                <c:pt idx="57064">
                  <c:v>57064</c:v>
                </c:pt>
                <c:pt idx="57065">
                  <c:v>57065</c:v>
                </c:pt>
                <c:pt idx="57066">
                  <c:v>57066</c:v>
                </c:pt>
                <c:pt idx="57067">
                  <c:v>57067</c:v>
                </c:pt>
                <c:pt idx="57068">
                  <c:v>57068</c:v>
                </c:pt>
                <c:pt idx="57069">
                  <c:v>57069</c:v>
                </c:pt>
                <c:pt idx="57070">
                  <c:v>57070</c:v>
                </c:pt>
                <c:pt idx="57071">
                  <c:v>57071</c:v>
                </c:pt>
                <c:pt idx="57072">
                  <c:v>57072</c:v>
                </c:pt>
                <c:pt idx="57073">
                  <c:v>57073</c:v>
                </c:pt>
                <c:pt idx="57074">
                  <c:v>57074</c:v>
                </c:pt>
                <c:pt idx="57075">
                  <c:v>57075</c:v>
                </c:pt>
                <c:pt idx="57076">
                  <c:v>57076</c:v>
                </c:pt>
                <c:pt idx="57077">
                  <c:v>57077</c:v>
                </c:pt>
                <c:pt idx="57078">
                  <c:v>57078</c:v>
                </c:pt>
                <c:pt idx="57079">
                  <c:v>57079</c:v>
                </c:pt>
                <c:pt idx="57080">
                  <c:v>57080</c:v>
                </c:pt>
                <c:pt idx="57081">
                  <c:v>57081</c:v>
                </c:pt>
                <c:pt idx="57082">
                  <c:v>57082</c:v>
                </c:pt>
                <c:pt idx="57083">
                  <c:v>57083</c:v>
                </c:pt>
                <c:pt idx="57084">
                  <c:v>57084</c:v>
                </c:pt>
                <c:pt idx="57085">
                  <c:v>57085</c:v>
                </c:pt>
                <c:pt idx="57086">
                  <c:v>57086</c:v>
                </c:pt>
                <c:pt idx="57087">
                  <c:v>57087</c:v>
                </c:pt>
                <c:pt idx="57088">
                  <c:v>57088</c:v>
                </c:pt>
                <c:pt idx="57089">
                  <c:v>57089</c:v>
                </c:pt>
                <c:pt idx="57090">
                  <c:v>57090</c:v>
                </c:pt>
                <c:pt idx="57091">
                  <c:v>57091</c:v>
                </c:pt>
                <c:pt idx="57092">
                  <c:v>57092</c:v>
                </c:pt>
                <c:pt idx="57093">
                  <c:v>57093</c:v>
                </c:pt>
                <c:pt idx="57094">
                  <c:v>57094</c:v>
                </c:pt>
                <c:pt idx="57095">
                  <c:v>57095</c:v>
                </c:pt>
                <c:pt idx="57096">
                  <c:v>57096</c:v>
                </c:pt>
                <c:pt idx="57097">
                  <c:v>57097</c:v>
                </c:pt>
                <c:pt idx="57098">
                  <c:v>57098</c:v>
                </c:pt>
                <c:pt idx="57099">
                  <c:v>57099</c:v>
                </c:pt>
                <c:pt idx="57100">
                  <c:v>57100</c:v>
                </c:pt>
                <c:pt idx="57101">
                  <c:v>57101</c:v>
                </c:pt>
                <c:pt idx="57102">
                  <c:v>57102</c:v>
                </c:pt>
                <c:pt idx="57103">
                  <c:v>57103</c:v>
                </c:pt>
                <c:pt idx="57104">
                  <c:v>57104</c:v>
                </c:pt>
                <c:pt idx="57105">
                  <c:v>57105</c:v>
                </c:pt>
                <c:pt idx="57106">
                  <c:v>57106</c:v>
                </c:pt>
                <c:pt idx="57107">
                  <c:v>57107</c:v>
                </c:pt>
                <c:pt idx="57108">
                  <c:v>57108</c:v>
                </c:pt>
                <c:pt idx="57109">
                  <c:v>57109</c:v>
                </c:pt>
                <c:pt idx="57110">
                  <c:v>57110</c:v>
                </c:pt>
                <c:pt idx="57111">
                  <c:v>57111</c:v>
                </c:pt>
                <c:pt idx="57112">
                  <c:v>57112</c:v>
                </c:pt>
                <c:pt idx="57113">
                  <c:v>57113</c:v>
                </c:pt>
                <c:pt idx="57114">
                  <c:v>57114</c:v>
                </c:pt>
                <c:pt idx="57115">
                  <c:v>57115</c:v>
                </c:pt>
                <c:pt idx="57116">
                  <c:v>57116</c:v>
                </c:pt>
                <c:pt idx="57117">
                  <c:v>57117</c:v>
                </c:pt>
                <c:pt idx="57118">
                  <c:v>57118</c:v>
                </c:pt>
                <c:pt idx="57119">
                  <c:v>57119</c:v>
                </c:pt>
                <c:pt idx="57120">
                  <c:v>57120</c:v>
                </c:pt>
                <c:pt idx="57121">
                  <c:v>57121</c:v>
                </c:pt>
                <c:pt idx="57122">
                  <c:v>57122</c:v>
                </c:pt>
                <c:pt idx="57123">
                  <c:v>57123</c:v>
                </c:pt>
                <c:pt idx="57124">
                  <c:v>57124</c:v>
                </c:pt>
                <c:pt idx="57125">
                  <c:v>57125</c:v>
                </c:pt>
                <c:pt idx="57126">
                  <c:v>57126</c:v>
                </c:pt>
                <c:pt idx="57127">
                  <c:v>57127</c:v>
                </c:pt>
                <c:pt idx="57128">
                  <c:v>57128</c:v>
                </c:pt>
                <c:pt idx="57129">
                  <c:v>57129</c:v>
                </c:pt>
                <c:pt idx="57130">
                  <c:v>57130</c:v>
                </c:pt>
                <c:pt idx="57131">
                  <c:v>57131</c:v>
                </c:pt>
                <c:pt idx="57132">
                  <c:v>57132</c:v>
                </c:pt>
                <c:pt idx="57133">
                  <c:v>57133</c:v>
                </c:pt>
                <c:pt idx="57134">
                  <c:v>57134</c:v>
                </c:pt>
                <c:pt idx="57135">
                  <c:v>57135</c:v>
                </c:pt>
                <c:pt idx="57136">
                  <c:v>57136</c:v>
                </c:pt>
                <c:pt idx="57137">
                  <c:v>57137</c:v>
                </c:pt>
                <c:pt idx="57138">
                  <c:v>57138</c:v>
                </c:pt>
                <c:pt idx="57139">
                  <c:v>57139</c:v>
                </c:pt>
                <c:pt idx="57140">
                  <c:v>57140</c:v>
                </c:pt>
                <c:pt idx="57141">
                  <c:v>57141</c:v>
                </c:pt>
                <c:pt idx="57142">
                  <c:v>57142</c:v>
                </c:pt>
                <c:pt idx="57143">
                  <c:v>57143</c:v>
                </c:pt>
                <c:pt idx="57144">
                  <c:v>57144</c:v>
                </c:pt>
                <c:pt idx="57145">
                  <c:v>57145</c:v>
                </c:pt>
                <c:pt idx="57146">
                  <c:v>57146</c:v>
                </c:pt>
                <c:pt idx="57147">
                  <c:v>57147</c:v>
                </c:pt>
                <c:pt idx="57148">
                  <c:v>57148</c:v>
                </c:pt>
                <c:pt idx="57149">
                  <c:v>57149</c:v>
                </c:pt>
                <c:pt idx="57150">
                  <c:v>57150</c:v>
                </c:pt>
                <c:pt idx="57151">
                  <c:v>57151</c:v>
                </c:pt>
                <c:pt idx="57152">
                  <c:v>57152</c:v>
                </c:pt>
                <c:pt idx="57153">
                  <c:v>57153</c:v>
                </c:pt>
                <c:pt idx="57154">
                  <c:v>57154</c:v>
                </c:pt>
                <c:pt idx="57155">
                  <c:v>57155</c:v>
                </c:pt>
                <c:pt idx="57156">
                  <c:v>57156</c:v>
                </c:pt>
                <c:pt idx="57157">
                  <c:v>57157</c:v>
                </c:pt>
                <c:pt idx="57158">
                  <c:v>57158</c:v>
                </c:pt>
                <c:pt idx="57159">
                  <c:v>57159</c:v>
                </c:pt>
                <c:pt idx="57160">
                  <c:v>57160</c:v>
                </c:pt>
                <c:pt idx="57161">
                  <c:v>57161</c:v>
                </c:pt>
                <c:pt idx="57162">
                  <c:v>57162</c:v>
                </c:pt>
                <c:pt idx="57163">
                  <c:v>57163</c:v>
                </c:pt>
                <c:pt idx="57164">
                  <c:v>57164</c:v>
                </c:pt>
                <c:pt idx="57165">
                  <c:v>57165</c:v>
                </c:pt>
                <c:pt idx="57166">
                  <c:v>57166</c:v>
                </c:pt>
                <c:pt idx="57167">
                  <c:v>57167</c:v>
                </c:pt>
                <c:pt idx="57168">
                  <c:v>57168</c:v>
                </c:pt>
                <c:pt idx="57169">
                  <c:v>57169</c:v>
                </c:pt>
                <c:pt idx="57170">
                  <c:v>57170</c:v>
                </c:pt>
                <c:pt idx="57171">
                  <c:v>57171</c:v>
                </c:pt>
                <c:pt idx="57172">
                  <c:v>57172</c:v>
                </c:pt>
                <c:pt idx="57173">
                  <c:v>57173</c:v>
                </c:pt>
                <c:pt idx="57174">
                  <c:v>57174</c:v>
                </c:pt>
                <c:pt idx="57175">
                  <c:v>57175</c:v>
                </c:pt>
                <c:pt idx="57176">
                  <c:v>57176</c:v>
                </c:pt>
                <c:pt idx="57177">
                  <c:v>57177</c:v>
                </c:pt>
                <c:pt idx="57178">
                  <c:v>57178</c:v>
                </c:pt>
                <c:pt idx="57179">
                  <c:v>57179</c:v>
                </c:pt>
                <c:pt idx="57180">
                  <c:v>57180</c:v>
                </c:pt>
                <c:pt idx="57181">
                  <c:v>57181</c:v>
                </c:pt>
                <c:pt idx="57182">
                  <c:v>57182</c:v>
                </c:pt>
                <c:pt idx="57183">
                  <c:v>57183</c:v>
                </c:pt>
                <c:pt idx="57184">
                  <c:v>57184</c:v>
                </c:pt>
                <c:pt idx="57185">
                  <c:v>57185</c:v>
                </c:pt>
                <c:pt idx="57186">
                  <c:v>57186</c:v>
                </c:pt>
                <c:pt idx="57187">
                  <c:v>57187</c:v>
                </c:pt>
                <c:pt idx="57188">
                  <c:v>57188</c:v>
                </c:pt>
                <c:pt idx="57189">
                  <c:v>57189</c:v>
                </c:pt>
                <c:pt idx="57190">
                  <c:v>57190</c:v>
                </c:pt>
                <c:pt idx="57191">
                  <c:v>57191</c:v>
                </c:pt>
                <c:pt idx="57192">
                  <c:v>57192</c:v>
                </c:pt>
                <c:pt idx="57193">
                  <c:v>57193</c:v>
                </c:pt>
                <c:pt idx="57194">
                  <c:v>57194</c:v>
                </c:pt>
                <c:pt idx="57195">
                  <c:v>57195</c:v>
                </c:pt>
                <c:pt idx="57196">
                  <c:v>57196</c:v>
                </c:pt>
                <c:pt idx="57197">
                  <c:v>57197</c:v>
                </c:pt>
                <c:pt idx="57198">
                  <c:v>57198</c:v>
                </c:pt>
                <c:pt idx="57199">
                  <c:v>57199</c:v>
                </c:pt>
                <c:pt idx="57200">
                  <c:v>57200</c:v>
                </c:pt>
                <c:pt idx="57201">
                  <c:v>57201</c:v>
                </c:pt>
                <c:pt idx="57202">
                  <c:v>57202</c:v>
                </c:pt>
                <c:pt idx="57203">
                  <c:v>57203</c:v>
                </c:pt>
                <c:pt idx="57204">
                  <c:v>57204</c:v>
                </c:pt>
                <c:pt idx="57205">
                  <c:v>57205</c:v>
                </c:pt>
                <c:pt idx="57206">
                  <c:v>57206</c:v>
                </c:pt>
                <c:pt idx="57207">
                  <c:v>57207</c:v>
                </c:pt>
                <c:pt idx="57208">
                  <c:v>57208</c:v>
                </c:pt>
                <c:pt idx="57209">
                  <c:v>57209</c:v>
                </c:pt>
                <c:pt idx="57210">
                  <c:v>57210</c:v>
                </c:pt>
                <c:pt idx="57211">
                  <c:v>57211</c:v>
                </c:pt>
                <c:pt idx="57212">
                  <c:v>57212</c:v>
                </c:pt>
                <c:pt idx="57213">
                  <c:v>57213</c:v>
                </c:pt>
                <c:pt idx="57214">
                  <c:v>57214</c:v>
                </c:pt>
                <c:pt idx="57215">
                  <c:v>57215</c:v>
                </c:pt>
                <c:pt idx="57216">
                  <c:v>57216</c:v>
                </c:pt>
                <c:pt idx="57217">
                  <c:v>57217</c:v>
                </c:pt>
                <c:pt idx="57218">
                  <c:v>57218</c:v>
                </c:pt>
                <c:pt idx="57219">
                  <c:v>57219</c:v>
                </c:pt>
                <c:pt idx="57220">
                  <c:v>57220</c:v>
                </c:pt>
                <c:pt idx="57221">
                  <c:v>57221</c:v>
                </c:pt>
                <c:pt idx="57222">
                  <c:v>57222</c:v>
                </c:pt>
                <c:pt idx="57223">
                  <c:v>57223</c:v>
                </c:pt>
                <c:pt idx="57224">
                  <c:v>57224</c:v>
                </c:pt>
                <c:pt idx="57225">
                  <c:v>57225</c:v>
                </c:pt>
                <c:pt idx="57226">
                  <c:v>57226</c:v>
                </c:pt>
                <c:pt idx="57227">
                  <c:v>57227</c:v>
                </c:pt>
                <c:pt idx="57228">
                  <c:v>57228</c:v>
                </c:pt>
                <c:pt idx="57229">
                  <c:v>57229</c:v>
                </c:pt>
                <c:pt idx="57230">
                  <c:v>57230</c:v>
                </c:pt>
                <c:pt idx="57231">
                  <c:v>57231</c:v>
                </c:pt>
                <c:pt idx="57232">
                  <c:v>57232</c:v>
                </c:pt>
                <c:pt idx="57233">
                  <c:v>57233</c:v>
                </c:pt>
                <c:pt idx="57234">
                  <c:v>57234</c:v>
                </c:pt>
                <c:pt idx="57235">
                  <c:v>57235</c:v>
                </c:pt>
                <c:pt idx="57236">
                  <c:v>57236</c:v>
                </c:pt>
                <c:pt idx="57237">
                  <c:v>57237</c:v>
                </c:pt>
                <c:pt idx="57238">
                  <c:v>57238</c:v>
                </c:pt>
                <c:pt idx="57239">
                  <c:v>57239</c:v>
                </c:pt>
                <c:pt idx="57240">
                  <c:v>57240</c:v>
                </c:pt>
                <c:pt idx="57241">
                  <c:v>57241</c:v>
                </c:pt>
                <c:pt idx="57242">
                  <c:v>57242</c:v>
                </c:pt>
                <c:pt idx="57243">
                  <c:v>57243</c:v>
                </c:pt>
                <c:pt idx="57244">
                  <c:v>57244</c:v>
                </c:pt>
                <c:pt idx="57245">
                  <c:v>57245</c:v>
                </c:pt>
                <c:pt idx="57246">
                  <c:v>57246</c:v>
                </c:pt>
                <c:pt idx="57247">
                  <c:v>57247</c:v>
                </c:pt>
                <c:pt idx="57248">
                  <c:v>57248</c:v>
                </c:pt>
                <c:pt idx="57249">
                  <c:v>57249</c:v>
                </c:pt>
                <c:pt idx="57250">
                  <c:v>57250</c:v>
                </c:pt>
                <c:pt idx="57251">
                  <c:v>57251</c:v>
                </c:pt>
                <c:pt idx="57252">
                  <c:v>57252</c:v>
                </c:pt>
                <c:pt idx="57253">
                  <c:v>57253</c:v>
                </c:pt>
                <c:pt idx="57254">
                  <c:v>57254</c:v>
                </c:pt>
                <c:pt idx="57255">
                  <c:v>57255</c:v>
                </c:pt>
                <c:pt idx="57256">
                  <c:v>57256</c:v>
                </c:pt>
                <c:pt idx="57257">
                  <c:v>57257</c:v>
                </c:pt>
                <c:pt idx="57258">
                  <c:v>57258</c:v>
                </c:pt>
                <c:pt idx="57259">
                  <c:v>57259</c:v>
                </c:pt>
                <c:pt idx="57260">
                  <c:v>57260</c:v>
                </c:pt>
                <c:pt idx="57261">
                  <c:v>57261</c:v>
                </c:pt>
                <c:pt idx="57262">
                  <c:v>57262</c:v>
                </c:pt>
                <c:pt idx="57263">
                  <c:v>57263</c:v>
                </c:pt>
                <c:pt idx="57264">
                  <c:v>57264</c:v>
                </c:pt>
                <c:pt idx="57265">
                  <c:v>57265</c:v>
                </c:pt>
                <c:pt idx="57266">
                  <c:v>57266</c:v>
                </c:pt>
                <c:pt idx="57267">
                  <c:v>57267</c:v>
                </c:pt>
                <c:pt idx="57268">
                  <c:v>57268</c:v>
                </c:pt>
                <c:pt idx="57269">
                  <c:v>57269</c:v>
                </c:pt>
                <c:pt idx="57270">
                  <c:v>57270</c:v>
                </c:pt>
                <c:pt idx="57271">
                  <c:v>57271</c:v>
                </c:pt>
                <c:pt idx="57272">
                  <c:v>57272</c:v>
                </c:pt>
                <c:pt idx="57273">
                  <c:v>57273</c:v>
                </c:pt>
                <c:pt idx="57274">
                  <c:v>57274</c:v>
                </c:pt>
                <c:pt idx="57275">
                  <c:v>57275</c:v>
                </c:pt>
                <c:pt idx="57276">
                  <c:v>57276</c:v>
                </c:pt>
                <c:pt idx="57277">
                  <c:v>57277</c:v>
                </c:pt>
                <c:pt idx="57278">
                  <c:v>57278</c:v>
                </c:pt>
                <c:pt idx="57279">
                  <c:v>57279</c:v>
                </c:pt>
                <c:pt idx="57280">
                  <c:v>57280</c:v>
                </c:pt>
                <c:pt idx="57281">
                  <c:v>57281</c:v>
                </c:pt>
                <c:pt idx="57282">
                  <c:v>57282</c:v>
                </c:pt>
                <c:pt idx="57283">
                  <c:v>57283</c:v>
                </c:pt>
                <c:pt idx="57284">
                  <c:v>57284</c:v>
                </c:pt>
                <c:pt idx="57285">
                  <c:v>57285</c:v>
                </c:pt>
                <c:pt idx="57286">
                  <c:v>57286</c:v>
                </c:pt>
                <c:pt idx="57287">
                  <c:v>57287</c:v>
                </c:pt>
                <c:pt idx="57288">
                  <c:v>57288</c:v>
                </c:pt>
                <c:pt idx="57289">
                  <c:v>57289</c:v>
                </c:pt>
                <c:pt idx="57290">
                  <c:v>57290</c:v>
                </c:pt>
                <c:pt idx="57291">
                  <c:v>57291</c:v>
                </c:pt>
                <c:pt idx="57292">
                  <c:v>57292</c:v>
                </c:pt>
                <c:pt idx="57293">
                  <c:v>57293</c:v>
                </c:pt>
                <c:pt idx="57294">
                  <c:v>57294</c:v>
                </c:pt>
                <c:pt idx="57295">
                  <c:v>57295</c:v>
                </c:pt>
                <c:pt idx="57296">
                  <c:v>57296</c:v>
                </c:pt>
                <c:pt idx="57297">
                  <c:v>57297</c:v>
                </c:pt>
                <c:pt idx="57298">
                  <c:v>57298</c:v>
                </c:pt>
                <c:pt idx="57299">
                  <c:v>57299</c:v>
                </c:pt>
                <c:pt idx="57300">
                  <c:v>57300</c:v>
                </c:pt>
                <c:pt idx="57301">
                  <c:v>57301</c:v>
                </c:pt>
                <c:pt idx="57302">
                  <c:v>57302</c:v>
                </c:pt>
                <c:pt idx="57303">
                  <c:v>57303</c:v>
                </c:pt>
                <c:pt idx="57304">
                  <c:v>57304</c:v>
                </c:pt>
                <c:pt idx="57305">
                  <c:v>57305</c:v>
                </c:pt>
                <c:pt idx="57306">
                  <c:v>57306</c:v>
                </c:pt>
                <c:pt idx="57307">
                  <c:v>57307</c:v>
                </c:pt>
                <c:pt idx="57308">
                  <c:v>57308</c:v>
                </c:pt>
                <c:pt idx="57309">
                  <c:v>57309</c:v>
                </c:pt>
                <c:pt idx="57310">
                  <c:v>57310</c:v>
                </c:pt>
                <c:pt idx="57311">
                  <c:v>57311</c:v>
                </c:pt>
                <c:pt idx="57312">
                  <c:v>57312</c:v>
                </c:pt>
                <c:pt idx="57313">
                  <c:v>57313</c:v>
                </c:pt>
                <c:pt idx="57314">
                  <c:v>57314</c:v>
                </c:pt>
                <c:pt idx="57315">
                  <c:v>57315</c:v>
                </c:pt>
                <c:pt idx="57316">
                  <c:v>57316</c:v>
                </c:pt>
                <c:pt idx="57317">
                  <c:v>57317</c:v>
                </c:pt>
                <c:pt idx="57318">
                  <c:v>57318</c:v>
                </c:pt>
                <c:pt idx="57319">
                  <c:v>57319</c:v>
                </c:pt>
                <c:pt idx="57320">
                  <c:v>57320</c:v>
                </c:pt>
                <c:pt idx="57321">
                  <c:v>57321</c:v>
                </c:pt>
                <c:pt idx="57322">
                  <c:v>57322</c:v>
                </c:pt>
                <c:pt idx="57323">
                  <c:v>57323</c:v>
                </c:pt>
                <c:pt idx="57324">
                  <c:v>57324</c:v>
                </c:pt>
                <c:pt idx="57325">
                  <c:v>57325</c:v>
                </c:pt>
                <c:pt idx="57326">
                  <c:v>57326</c:v>
                </c:pt>
                <c:pt idx="57327">
                  <c:v>57327</c:v>
                </c:pt>
                <c:pt idx="57328">
                  <c:v>57328</c:v>
                </c:pt>
                <c:pt idx="57329">
                  <c:v>57329</c:v>
                </c:pt>
                <c:pt idx="57330">
                  <c:v>57330</c:v>
                </c:pt>
                <c:pt idx="57331">
                  <c:v>57331</c:v>
                </c:pt>
                <c:pt idx="57332">
                  <c:v>57332</c:v>
                </c:pt>
                <c:pt idx="57333">
                  <c:v>57333</c:v>
                </c:pt>
                <c:pt idx="57334">
                  <c:v>57334</c:v>
                </c:pt>
                <c:pt idx="57335">
                  <c:v>57335</c:v>
                </c:pt>
                <c:pt idx="57336">
                  <c:v>57336</c:v>
                </c:pt>
                <c:pt idx="57337">
                  <c:v>57337</c:v>
                </c:pt>
                <c:pt idx="57338">
                  <c:v>57338</c:v>
                </c:pt>
                <c:pt idx="57339">
                  <c:v>57339</c:v>
                </c:pt>
                <c:pt idx="57340">
                  <c:v>57340</c:v>
                </c:pt>
                <c:pt idx="57341">
                  <c:v>57341</c:v>
                </c:pt>
                <c:pt idx="57342">
                  <c:v>57342</c:v>
                </c:pt>
                <c:pt idx="57343">
                  <c:v>57343</c:v>
                </c:pt>
                <c:pt idx="57344">
                  <c:v>57344</c:v>
                </c:pt>
                <c:pt idx="57345">
                  <c:v>57345</c:v>
                </c:pt>
                <c:pt idx="57346">
                  <c:v>57346</c:v>
                </c:pt>
                <c:pt idx="57347">
                  <c:v>57347</c:v>
                </c:pt>
                <c:pt idx="57348">
                  <c:v>57348</c:v>
                </c:pt>
                <c:pt idx="57349">
                  <c:v>57349</c:v>
                </c:pt>
                <c:pt idx="57350">
                  <c:v>57350</c:v>
                </c:pt>
                <c:pt idx="57351">
                  <c:v>57351</c:v>
                </c:pt>
                <c:pt idx="57352">
                  <c:v>57352</c:v>
                </c:pt>
                <c:pt idx="57353">
                  <c:v>57353</c:v>
                </c:pt>
                <c:pt idx="57354">
                  <c:v>57354</c:v>
                </c:pt>
                <c:pt idx="57355">
                  <c:v>57355</c:v>
                </c:pt>
                <c:pt idx="57356">
                  <c:v>57356</c:v>
                </c:pt>
                <c:pt idx="57357">
                  <c:v>57357</c:v>
                </c:pt>
                <c:pt idx="57358">
                  <c:v>57358</c:v>
                </c:pt>
                <c:pt idx="57359">
                  <c:v>57359</c:v>
                </c:pt>
                <c:pt idx="57360">
                  <c:v>57360</c:v>
                </c:pt>
                <c:pt idx="57361">
                  <c:v>57361</c:v>
                </c:pt>
                <c:pt idx="57362">
                  <c:v>57362</c:v>
                </c:pt>
                <c:pt idx="57363">
                  <c:v>57363</c:v>
                </c:pt>
                <c:pt idx="57364">
                  <c:v>57364</c:v>
                </c:pt>
                <c:pt idx="57365">
                  <c:v>57365</c:v>
                </c:pt>
                <c:pt idx="57366">
                  <c:v>57366</c:v>
                </c:pt>
                <c:pt idx="57367">
                  <c:v>57367</c:v>
                </c:pt>
                <c:pt idx="57368">
                  <c:v>57368</c:v>
                </c:pt>
                <c:pt idx="57369">
                  <c:v>57369</c:v>
                </c:pt>
                <c:pt idx="57370">
                  <c:v>57370</c:v>
                </c:pt>
                <c:pt idx="57371">
                  <c:v>57371</c:v>
                </c:pt>
                <c:pt idx="57372">
                  <c:v>57372</c:v>
                </c:pt>
                <c:pt idx="57373">
                  <c:v>57373</c:v>
                </c:pt>
                <c:pt idx="57374">
                  <c:v>57374</c:v>
                </c:pt>
                <c:pt idx="57375">
                  <c:v>57375</c:v>
                </c:pt>
                <c:pt idx="57376">
                  <c:v>57376</c:v>
                </c:pt>
                <c:pt idx="57377">
                  <c:v>57377</c:v>
                </c:pt>
                <c:pt idx="57378">
                  <c:v>57378</c:v>
                </c:pt>
                <c:pt idx="57379">
                  <c:v>57379</c:v>
                </c:pt>
                <c:pt idx="57380">
                  <c:v>57380</c:v>
                </c:pt>
                <c:pt idx="57381">
                  <c:v>57381</c:v>
                </c:pt>
                <c:pt idx="57382">
                  <c:v>57382</c:v>
                </c:pt>
                <c:pt idx="57383">
                  <c:v>57383</c:v>
                </c:pt>
                <c:pt idx="57384">
                  <c:v>57384</c:v>
                </c:pt>
                <c:pt idx="57385">
                  <c:v>57385</c:v>
                </c:pt>
                <c:pt idx="57386">
                  <c:v>57386</c:v>
                </c:pt>
                <c:pt idx="57387">
                  <c:v>57387</c:v>
                </c:pt>
                <c:pt idx="57388">
                  <c:v>57388</c:v>
                </c:pt>
                <c:pt idx="57389">
                  <c:v>57389</c:v>
                </c:pt>
                <c:pt idx="57390">
                  <c:v>57390</c:v>
                </c:pt>
                <c:pt idx="57391">
                  <c:v>57391</c:v>
                </c:pt>
                <c:pt idx="57392">
                  <c:v>57392</c:v>
                </c:pt>
                <c:pt idx="57393">
                  <c:v>57393</c:v>
                </c:pt>
                <c:pt idx="57394">
                  <c:v>57394</c:v>
                </c:pt>
                <c:pt idx="57395">
                  <c:v>57395</c:v>
                </c:pt>
                <c:pt idx="57396">
                  <c:v>57396</c:v>
                </c:pt>
                <c:pt idx="57397">
                  <c:v>57397</c:v>
                </c:pt>
                <c:pt idx="57398">
                  <c:v>57398</c:v>
                </c:pt>
                <c:pt idx="57399">
                  <c:v>57399</c:v>
                </c:pt>
                <c:pt idx="57400">
                  <c:v>57400</c:v>
                </c:pt>
                <c:pt idx="57401">
                  <c:v>57401</c:v>
                </c:pt>
                <c:pt idx="57402">
                  <c:v>57402</c:v>
                </c:pt>
                <c:pt idx="57403">
                  <c:v>57403</c:v>
                </c:pt>
                <c:pt idx="57404">
                  <c:v>57404</c:v>
                </c:pt>
                <c:pt idx="57405">
                  <c:v>57405</c:v>
                </c:pt>
                <c:pt idx="57406">
                  <c:v>57406</c:v>
                </c:pt>
                <c:pt idx="57407">
                  <c:v>57407</c:v>
                </c:pt>
                <c:pt idx="57408">
                  <c:v>57408</c:v>
                </c:pt>
                <c:pt idx="57409">
                  <c:v>57409</c:v>
                </c:pt>
                <c:pt idx="57410">
                  <c:v>57410</c:v>
                </c:pt>
                <c:pt idx="57411">
                  <c:v>57411</c:v>
                </c:pt>
                <c:pt idx="57412">
                  <c:v>57412</c:v>
                </c:pt>
                <c:pt idx="57413">
                  <c:v>57413</c:v>
                </c:pt>
                <c:pt idx="57414">
                  <c:v>57414</c:v>
                </c:pt>
                <c:pt idx="57415">
                  <c:v>57415</c:v>
                </c:pt>
                <c:pt idx="57416">
                  <c:v>57416</c:v>
                </c:pt>
                <c:pt idx="57417">
                  <c:v>57417</c:v>
                </c:pt>
                <c:pt idx="57418">
                  <c:v>57418</c:v>
                </c:pt>
                <c:pt idx="57419">
                  <c:v>57419</c:v>
                </c:pt>
                <c:pt idx="57420">
                  <c:v>57420</c:v>
                </c:pt>
                <c:pt idx="57421">
                  <c:v>57421</c:v>
                </c:pt>
                <c:pt idx="57422">
                  <c:v>57422</c:v>
                </c:pt>
                <c:pt idx="57423">
                  <c:v>57423</c:v>
                </c:pt>
                <c:pt idx="57424">
                  <c:v>57424</c:v>
                </c:pt>
                <c:pt idx="57425">
                  <c:v>57425</c:v>
                </c:pt>
                <c:pt idx="57426">
                  <c:v>57426</c:v>
                </c:pt>
                <c:pt idx="57427">
                  <c:v>57427</c:v>
                </c:pt>
                <c:pt idx="57428">
                  <c:v>57428</c:v>
                </c:pt>
                <c:pt idx="57429">
                  <c:v>57429</c:v>
                </c:pt>
                <c:pt idx="57430">
                  <c:v>57430</c:v>
                </c:pt>
                <c:pt idx="57431">
                  <c:v>57431</c:v>
                </c:pt>
                <c:pt idx="57432">
                  <c:v>57432</c:v>
                </c:pt>
                <c:pt idx="57433">
                  <c:v>57433</c:v>
                </c:pt>
                <c:pt idx="57434">
                  <c:v>57434</c:v>
                </c:pt>
                <c:pt idx="57435">
                  <c:v>57435</c:v>
                </c:pt>
                <c:pt idx="57436">
                  <c:v>57436</c:v>
                </c:pt>
                <c:pt idx="57437">
                  <c:v>57437</c:v>
                </c:pt>
                <c:pt idx="57438">
                  <c:v>57438</c:v>
                </c:pt>
                <c:pt idx="57439">
                  <c:v>57439</c:v>
                </c:pt>
                <c:pt idx="57440">
                  <c:v>57440</c:v>
                </c:pt>
                <c:pt idx="57441">
                  <c:v>57441</c:v>
                </c:pt>
                <c:pt idx="57442">
                  <c:v>57442</c:v>
                </c:pt>
                <c:pt idx="57443">
                  <c:v>57443</c:v>
                </c:pt>
                <c:pt idx="57444">
                  <c:v>57444</c:v>
                </c:pt>
                <c:pt idx="57445">
                  <c:v>57445</c:v>
                </c:pt>
                <c:pt idx="57446">
                  <c:v>57446</c:v>
                </c:pt>
                <c:pt idx="57447">
                  <c:v>57447</c:v>
                </c:pt>
                <c:pt idx="57448">
                  <c:v>57448</c:v>
                </c:pt>
                <c:pt idx="57449">
                  <c:v>57449</c:v>
                </c:pt>
                <c:pt idx="57450">
                  <c:v>57450</c:v>
                </c:pt>
                <c:pt idx="57451">
                  <c:v>57451</c:v>
                </c:pt>
                <c:pt idx="57452">
                  <c:v>57452</c:v>
                </c:pt>
                <c:pt idx="57453">
                  <c:v>57453</c:v>
                </c:pt>
                <c:pt idx="57454">
                  <c:v>57454</c:v>
                </c:pt>
                <c:pt idx="57455">
                  <c:v>57455</c:v>
                </c:pt>
                <c:pt idx="57456">
                  <c:v>57456</c:v>
                </c:pt>
                <c:pt idx="57457">
                  <c:v>57457</c:v>
                </c:pt>
                <c:pt idx="57458">
                  <c:v>57458</c:v>
                </c:pt>
                <c:pt idx="57459">
                  <c:v>57459</c:v>
                </c:pt>
                <c:pt idx="57460">
                  <c:v>57460</c:v>
                </c:pt>
                <c:pt idx="57461">
                  <c:v>57461</c:v>
                </c:pt>
                <c:pt idx="57462">
                  <c:v>57462</c:v>
                </c:pt>
                <c:pt idx="57463">
                  <c:v>57463</c:v>
                </c:pt>
                <c:pt idx="57464">
                  <c:v>57464</c:v>
                </c:pt>
                <c:pt idx="57465">
                  <c:v>57465</c:v>
                </c:pt>
                <c:pt idx="57466">
                  <c:v>57466</c:v>
                </c:pt>
                <c:pt idx="57467">
                  <c:v>57467</c:v>
                </c:pt>
                <c:pt idx="57468">
                  <c:v>57468</c:v>
                </c:pt>
                <c:pt idx="57469">
                  <c:v>57469</c:v>
                </c:pt>
                <c:pt idx="57470">
                  <c:v>57470</c:v>
                </c:pt>
                <c:pt idx="57471">
                  <c:v>57471</c:v>
                </c:pt>
                <c:pt idx="57472">
                  <c:v>57472</c:v>
                </c:pt>
                <c:pt idx="57473">
                  <c:v>57473</c:v>
                </c:pt>
                <c:pt idx="57474">
                  <c:v>57474</c:v>
                </c:pt>
                <c:pt idx="57475">
                  <c:v>57475</c:v>
                </c:pt>
                <c:pt idx="57476">
                  <c:v>57476</c:v>
                </c:pt>
                <c:pt idx="57477">
                  <c:v>57477</c:v>
                </c:pt>
                <c:pt idx="57478">
                  <c:v>57478</c:v>
                </c:pt>
                <c:pt idx="57479">
                  <c:v>57479</c:v>
                </c:pt>
                <c:pt idx="57480">
                  <c:v>57480</c:v>
                </c:pt>
                <c:pt idx="57481">
                  <c:v>57481</c:v>
                </c:pt>
                <c:pt idx="57482">
                  <c:v>57482</c:v>
                </c:pt>
                <c:pt idx="57483">
                  <c:v>57483</c:v>
                </c:pt>
                <c:pt idx="57484">
                  <c:v>57484</c:v>
                </c:pt>
                <c:pt idx="57485">
                  <c:v>57485</c:v>
                </c:pt>
                <c:pt idx="57486">
                  <c:v>57486</c:v>
                </c:pt>
                <c:pt idx="57487">
                  <c:v>57487</c:v>
                </c:pt>
                <c:pt idx="57488">
                  <c:v>57488</c:v>
                </c:pt>
                <c:pt idx="57489">
                  <c:v>57489</c:v>
                </c:pt>
                <c:pt idx="57490">
                  <c:v>57490</c:v>
                </c:pt>
                <c:pt idx="57491">
                  <c:v>57491</c:v>
                </c:pt>
                <c:pt idx="57492">
                  <c:v>57492</c:v>
                </c:pt>
                <c:pt idx="57493">
                  <c:v>57493</c:v>
                </c:pt>
                <c:pt idx="57494">
                  <c:v>57494</c:v>
                </c:pt>
                <c:pt idx="57495">
                  <c:v>57495</c:v>
                </c:pt>
                <c:pt idx="57496">
                  <c:v>57496</c:v>
                </c:pt>
                <c:pt idx="57497">
                  <c:v>57497</c:v>
                </c:pt>
                <c:pt idx="57498">
                  <c:v>57498</c:v>
                </c:pt>
                <c:pt idx="57499">
                  <c:v>57499</c:v>
                </c:pt>
                <c:pt idx="57500">
                  <c:v>57500</c:v>
                </c:pt>
                <c:pt idx="57501">
                  <c:v>57501</c:v>
                </c:pt>
                <c:pt idx="57502">
                  <c:v>57502</c:v>
                </c:pt>
                <c:pt idx="57503">
                  <c:v>57503</c:v>
                </c:pt>
                <c:pt idx="57504">
                  <c:v>57504</c:v>
                </c:pt>
                <c:pt idx="57505">
                  <c:v>57505</c:v>
                </c:pt>
                <c:pt idx="57506">
                  <c:v>57506</c:v>
                </c:pt>
                <c:pt idx="57507">
                  <c:v>57507</c:v>
                </c:pt>
                <c:pt idx="57508">
                  <c:v>57508</c:v>
                </c:pt>
                <c:pt idx="57509">
                  <c:v>57509</c:v>
                </c:pt>
                <c:pt idx="57510">
                  <c:v>57510</c:v>
                </c:pt>
                <c:pt idx="57511">
                  <c:v>57511</c:v>
                </c:pt>
                <c:pt idx="57512">
                  <c:v>57512</c:v>
                </c:pt>
                <c:pt idx="57513">
                  <c:v>57513</c:v>
                </c:pt>
                <c:pt idx="57514">
                  <c:v>57514</c:v>
                </c:pt>
                <c:pt idx="57515">
                  <c:v>57515</c:v>
                </c:pt>
                <c:pt idx="57516">
                  <c:v>57516</c:v>
                </c:pt>
                <c:pt idx="57517">
                  <c:v>57517</c:v>
                </c:pt>
                <c:pt idx="57518">
                  <c:v>57518</c:v>
                </c:pt>
                <c:pt idx="57519">
                  <c:v>57519</c:v>
                </c:pt>
                <c:pt idx="57520">
                  <c:v>57520</c:v>
                </c:pt>
                <c:pt idx="57521">
                  <c:v>57521</c:v>
                </c:pt>
                <c:pt idx="57522">
                  <c:v>57522</c:v>
                </c:pt>
                <c:pt idx="57523">
                  <c:v>57523</c:v>
                </c:pt>
                <c:pt idx="57524">
                  <c:v>57524</c:v>
                </c:pt>
                <c:pt idx="57525">
                  <c:v>57525</c:v>
                </c:pt>
                <c:pt idx="57526">
                  <c:v>57526</c:v>
                </c:pt>
                <c:pt idx="57527">
                  <c:v>57527</c:v>
                </c:pt>
                <c:pt idx="57528">
                  <c:v>57528</c:v>
                </c:pt>
                <c:pt idx="57529">
                  <c:v>57529</c:v>
                </c:pt>
                <c:pt idx="57530">
                  <c:v>57530</c:v>
                </c:pt>
                <c:pt idx="57531">
                  <c:v>57531</c:v>
                </c:pt>
                <c:pt idx="57532">
                  <c:v>57532</c:v>
                </c:pt>
                <c:pt idx="57533">
                  <c:v>57533</c:v>
                </c:pt>
                <c:pt idx="57534">
                  <c:v>57534</c:v>
                </c:pt>
                <c:pt idx="57535">
                  <c:v>57535</c:v>
                </c:pt>
                <c:pt idx="57536">
                  <c:v>57536</c:v>
                </c:pt>
                <c:pt idx="57537">
                  <c:v>57537</c:v>
                </c:pt>
                <c:pt idx="57538">
                  <c:v>57538</c:v>
                </c:pt>
                <c:pt idx="57539">
                  <c:v>57539</c:v>
                </c:pt>
                <c:pt idx="57540">
                  <c:v>57540</c:v>
                </c:pt>
                <c:pt idx="57541">
                  <c:v>57541</c:v>
                </c:pt>
                <c:pt idx="57542">
                  <c:v>57542</c:v>
                </c:pt>
                <c:pt idx="57543">
                  <c:v>57543</c:v>
                </c:pt>
                <c:pt idx="57544">
                  <c:v>57544</c:v>
                </c:pt>
                <c:pt idx="57545">
                  <c:v>57545</c:v>
                </c:pt>
                <c:pt idx="57546">
                  <c:v>57546</c:v>
                </c:pt>
                <c:pt idx="57547">
                  <c:v>57547</c:v>
                </c:pt>
                <c:pt idx="57548">
                  <c:v>57548</c:v>
                </c:pt>
                <c:pt idx="57549">
                  <c:v>57549</c:v>
                </c:pt>
                <c:pt idx="57550">
                  <c:v>57550</c:v>
                </c:pt>
                <c:pt idx="57551">
                  <c:v>57551</c:v>
                </c:pt>
                <c:pt idx="57552">
                  <c:v>57552</c:v>
                </c:pt>
                <c:pt idx="57553">
                  <c:v>57553</c:v>
                </c:pt>
                <c:pt idx="57554">
                  <c:v>57554</c:v>
                </c:pt>
                <c:pt idx="57555">
                  <c:v>57555</c:v>
                </c:pt>
                <c:pt idx="57556">
                  <c:v>57556</c:v>
                </c:pt>
                <c:pt idx="57557">
                  <c:v>57557</c:v>
                </c:pt>
                <c:pt idx="57558">
                  <c:v>57558</c:v>
                </c:pt>
                <c:pt idx="57559">
                  <c:v>57559</c:v>
                </c:pt>
                <c:pt idx="57560">
                  <c:v>57560</c:v>
                </c:pt>
                <c:pt idx="57561">
                  <c:v>57561</c:v>
                </c:pt>
                <c:pt idx="57562">
                  <c:v>57562</c:v>
                </c:pt>
                <c:pt idx="57563">
                  <c:v>57563</c:v>
                </c:pt>
                <c:pt idx="57564">
                  <c:v>57564</c:v>
                </c:pt>
                <c:pt idx="57565">
                  <c:v>57565</c:v>
                </c:pt>
                <c:pt idx="57566">
                  <c:v>57566</c:v>
                </c:pt>
                <c:pt idx="57567">
                  <c:v>57567</c:v>
                </c:pt>
                <c:pt idx="57568">
                  <c:v>57568</c:v>
                </c:pt>
                <c:pt idx="57569">
                  <c:v>57569</c:v>
                </c:pt>
                <c:pt idx="57570">
                  <c:v>57570</c:v>
                </c:pt>
                <c:pt idx="57571">
                  <c:v>57571</c:v>
                </c:pt>
                <c:pt idx="57572">
                  <c:v>57572</c:v>
                </c:pt>
                <c:pt idx="57573">
                  <c:v>57573</c:v>
                </c:pt>
                <c:pt idx="57574">
                  <c:v>57574</c:v>
                </c:pt>
                <c:pt idx="57575">
                  <c:v>57575</c:v>
                </c:pt>
                <c:pt idx="57576">
                  <c:v>57576</c:v>
                </c:pt>
                <c:pt idx="57577">
                  <c:v>57577</c:v>
                </c:pt>
                <c:pt idx="57578">
                  <c:v>57578</c:v>
                </c:pt>
                <c:pt idx="57579">
                  <c:v>57579</c:v>
                </c:pt>
                <c:pt idx="57580">
                  <c:v>57580</c:v>
                </c:pt>
                <c:pt idx="57581">
                  <c:v>57581</c:v>
                </c:pt>
                <c:pt idx="57582">
                  <c:v>57582</c:v>
                </c:pt>
                <c:pt idx="57583">
                  <c:v>57583</c:v>
                </c:pt>
                <c:pt idx="57584">
                  <c:v>57584</c:v>
                </c:pt>
                <c:pt idx="57585">
                  <c:v>57585</c:v>
                </c:pt>
                <c:pt idx="57586">
                  <c:v>57586</c:v>
                </c:pt>
                <c:pt idx="57587">
                  <c:v>57587</c:v>
                </c:pt>
                <c:pt idx="57588">
                  <c:v>57588</c:v>
                </c:pt>
                <c:pt idx="57589">
                  <c:v>57589</c:v>
                </c:pt>
                <c:pt idx="57590">
                  <c:v>57590</c:v>
                </c:pt>
                <c:pt idx="57591">
                  <c:v>57591</c:v>
                </c:pt>
                <c:pt idx="57592">
                  <c:v>57592</c:v>
                </c:pt>
                <c:pt idx="57593">
                  <c:v>57593</c:v>
                </c:pt>
                <c:pt idx="57594">
                  <c:v>57594</c:v>
                </c:pt>
                <c:pt idx="57595">
                  <c:v>57595</c:v>
                </c:pt>
                <c:pt idx="57596">
                  <c:v>57596</c:v>
                </c:pt>
                <c:pt idx="57597">
                  <c:v>57597</c:v>
                </c:pt>
                <c:pt idx="57598">
                  <c:v>57598</c:v>
                </c:pt>
                <c:pt idx="57599">
                  <c:v>57599</c:v>
                </c:pt>
                <c:pt idx="57600">
                  <c:v>57600</c:v>
                </c:pt>
                <c:pt idx="57601">
                  <c:v>57601</c:v>
                </c:pt>
                <c:pt idx="57602">
                  <c:v>57602</c:v>
                </c:pt>
                <c:pt idx="57603">
                  <c:v>57603</c:v>
                </c:pt>
                <c:pt idx="57604">
                  <c:v>57604</c:v>
                </c:pt>
                <c:pt idx="57605">
                  <c:v>57605</c:v>
                </c:pt>
                <c:pt idx="57606">
                  <c:v>57606</c:v>
                </c:pt>
                <c:pt idx="57607">
                  <c:v>57607</c:v>
                </c:pt>
                <c:pt idx="57608">
                  <c:v>57608</c:v>
                </c:pt>
                <c:pt idx="57609">
                  <c:v>57609</c:v>
                </c:pt>
                <c:pt idx="57610">
                  <c:v>57610</c:v>
                </c:pt>
                <c:pt idx="57611">
                  <c:v>57611</c:v>
                </c:pt>
                <c:pt idx="57612">
                  <c:v>57612</c:v>
                </c:pt>
                <c:pt idx="57613">
                  <c:v>57613</c:v>
                </c:pt>
                <c:pt idx="57614">
                  <c:v>57614</c:v>
                </c:pt>
                <c:pt idx="57615">
                  <c:v>57615</c:v>
                </c:pt>
                <c:pt idx="57616">
                  <c:v>57616</c:v>
                </c:pt>
                <c:pt idx="57617">
                  <c:v>57617</c:v>
                </c:pt>
                <c:pt idx="57618">
                  <c:v>57618</c:v>
                </c:pt>
                <c:pt idx="57619">
                  <c:v>57619</c:v>
                </c:pt>
                <c:pt idx="57620">
                  <c:v>57620</c:v>
                </c:pt>
                <c:pt idx="57621">
                  <c:v>57621</c:v>
                </c:pt>
                <c:pt idx="57622">
                  <c:v>57622</c:v>
                </c:pt>
                <c:pt idx="57623">
                  <c:v>57623</c:v>
                </c:pt>
                <c:pt idx="57624">
                  <c:v>57624</c:v>
                </c:pt>
                <c:pt idx="57625">
                  <c:v>57625</c:v>
                </c:pt>
                <c:pt idx="57626">
                  <c:v>57626</c:v>
                </c:pt>
                <c:pt idx="57627">
                  <c:v>57627</c:v>
                </c:pt>
                <c:pt idx="57628">
                  <c:v>57628</c:v>
                </c:pt>
                <c:pt idx="57629">
                  <c:v>57629</c:v>
                </c:pt>
                <c:pt idx="57630">
                  <c:v>57630</c:v>
                </c:pt>
                <c:pt idx="57631">
                  <c:v>57631</c:v>
                </c:pt>
                <c:pt idx="57632">
                  <c:v>57632</c:v>
                </c:pt>
                <c:pt idx="57633">
                  <c:v>57633</c:v>
                </c:pt>
                <c:pt idx="57634">
                  <c:v>57634</c:v>
                </c:pt>
                <c:pt idx="57635">
                  <c:v>57635</c:v>
                </c:pt>
                <c:pt idx="57636">
                  <c:v>57636</c:v>
                </c:pt>
                <c:pt idx="57637">
                  <c:v>57637</c:v>
                </c:pt>
                <c:pt idx="57638">
                  <c:v>57638</c:v>
                </c:pt>
                <c:pt idx="57639">
                  <c:v>57639</c:v>
                </c:pt>
                <c:pt idx="57640">
                  <c:v>57640</c:v>
                </c:pt>
                <c:pt idx="57641">
                  <c:v>57641</c:v>
                </c:pt>
                <c:pt idx="57642">
                  <c:v>57642</c:v>
                </c:pt>
                <c:pt idx="57643">
                  <c:v>57643</c:v>
                </c:pt>
                <c:pt idx="57644">
                  <c:v>57644</c:v>
                </c:pt>
                <c:pt idx="57645">
                  <c:v>57645</c:v>
                </c:pt>
                <c:pt idx="57646">
                  <c:v>57646</c:v>
                </c:pt>
                <c:pt idx="57647">
                  <c:v>57647</c:v>
                </c:pt>
                <c:pt idx="57648">
                  <c:v>57648</c:v>
                </c:pt>
                <c:pt idx="57649">
                  <c:v>57649</c:v>
                </c:pt>
                <c:pt idx="57650">
                  <c:v>57650</c:v>
                </c:pt>
                <c:pt idx="57651">
                  <c:v>57651</c:v>
                </c:pt>
                <c:pt idx="57652">
                  <c:v>57652</c:v>
                </c:pt>
                <c:pt idx="57653">
                  <c:v>57653</c:v>
                </c:pt>
                <c:pt idx="57654">
                  <c:v>57654</c:v>
                </c:pt>
                <c:pt idx="57655">
                  <c:v>57655</c:v>
                </c:pt>
                <c:pt idx="57656">
                  <c:v>57656</c:v>
                </c:pt>
                <c:pt idx="57657">
                  <c:v>57657</c:v>
                </c:pt>
                <c:pt idx="57658">
                  <c:v>57658</c:v>
                </c:pt>
                <c:pt idx="57659">
                  <c:v>57659</c:v>
                </c:pt>
                <c:pt idx="57660">
                  <c:v>57660</c:v>
                </c:pt>
                <c:pt idx="57661">
                  <c:v>57661</c:v>
                </c:pt>
                <c:pt idx="57662">
                  <c:v>57662</c:v>
                </c:pt>
                <c:pt idx="57663">
                  <c:v>57663</c:v>
                </c:pt>
                <c:pt idx="57664">
                  <c:v>57664</c:v>
                </c:pt>
                <c:pt idx="57665">
                  <c:v>57665</c:v>
                </c:pt>
                <c:pt idx="57666">
                  <c:v>57666</c:v>
                </c:pt>
                <c:pt idx="57667">
                  <c:v>57667</c:v>
                </c:pt>
                <c:pt idx="57668">
                  <c:v>57668</c:v>
                </c:pt>
                <c:pt idx="57669">
                  <c:v>57669</c:v>
                </c:pt>
                <c:pt idx="57670">
                  <c:v>57670</c:v>
                </c:pt>
                <c:pt idx="57671">
                  <c:v>57671</c:v>
                </c:pt>
                <c:pt idx="57672">
                  <c:v>57672</c:v>
                </c:pt>
                <c:pt idx="57673">
                  <c:v>57673</c:v>
                </c:pt>
                <c:pt idx="57674">
                  <c:v>57674</c:v>
                </c:pt>
                <c:pt idx="57675">
                  <c:v>57675</c:v>
                </c:pt>
                <c:pt idx="57676">
                  <c:v>57676</c:v>
                </c:pt>
                <c:pt idx="57677">
                  <c:v>57677</c:v>
                </c:pt>
                <c:pt idx="57678">
                  <c:v>57678</c:v>
                </c:pt>
                <c:pt idx="57679">
                  <c:v>57679</c:v>
                </c:pt>
                <c:pt idx="57680">
                  <c:v>57680</c:v>
                </c:pt>
                <c:pt idx="57681">
                  <c:v>57681</c:v>
                </c:pt>
                <c:pt idx="57682">
                  <c:v>57682</c:v>
                </c:pt>
                <c:pt idx="57683">
                  <c:v>57683</c:v>
                </c:pt>
                <c:pt idx="57684">
                  <c:v>57684</c:v>
                </c:pt>
                <c:pt idx="57685">
                  <c:v>57685</c:v>
                </c:pt>
                <c:pt idx="57686">
                  <c:v>57686</c:v>
                </c:pt>
                <c:pt idx="57687">
                  <c:v>57687</c:v>
                </c:pt>
                <c:pt idx="57688">
                  <c:v>57688</c:v>
                </c:pt>
                <c:pt idx="57689">
                  <c:v>57689</c:v>
                </c:pt>
                <c:pt idx="57690">
                  <c:v>57690</c:v>
                </c:pt>
                <c:pt idx="57691">
                  <c:v>57691</c:v>
                </c:pt>
                <c:pt idx="57692">
                  <c:v>57692</c:v>
                </c:pt>
                <c:pt idx="57693">
                  <c:v>57693</c:v>
                </c:pt>
                <c:pt idx="57694">
                  <c:v>57694</c:v>
                </c:pt>
                <c:pt idx="57695">
                  <c:v>57695</c:v>
                </c:pt>
                <c:pt idx="57696">
                  <c:v>57696</c:v>
                </c:pt>
                <c:pt idx="57697">
                  <c:v>57697</c:v>
                </c:pt>
                <c:pt idx="57698">
                  <c:v>57698</c:v>
                </c:pt>
                <c:pt idx="57699">
                  <c:v>57699</c:v>
                </c:pt>
                <c:pt idx="57700">
                  <c:v>57700</c:v>
                </c:pt>
                <c:pt idx="57701">
                  <c:v>57701</c:v>
                </c:pt>
                <c:pt idx="57702">
                  <c:v>57702</c:v>
                </c:pt>
                <c:pt idx="57703">
                  <c:v>57703</c:v>
                </c:pt>
                <c:pt idx="57704">
                  <c:v>57704</c:v>
                </c:pt>
                <c:pt idx="57705">
                  <c:v>57705</c:v>
                </c:pt>
                <c:pt idx="57706">
                  <c:v>57706</c:v>
                </c:pt>
                <c:pt idx="57707">
                  <c:v>57707</c:v>
                </c:pt>
                <c:pt idx="57708">
                  <c:v>57708</c:v>
                </c:pt>
                <c:pt idx="57709">
                  <c:v>57709</c:v>
                </c:pt>
                <c:pt idx="57710">
                  <c:v>57710</c:v>
                </c:pt>
                <c:pt idx="57711">
                  <c:v>57711</c:v>
                </c:pt>
                <c:pt idx="57712">
                  <c:v>57712</c:v>
                </c:pt>
                <c:pt idx="57713">
                  <c:v>57713</c:v>
                </c:pt>
                <c:pt idx="57714">
                  <c:v>57714</c:v>
                </c:pt>
                <c:pt idx="57715">
                  <c:v>57715</c:v>
                </c:pt>
                <c:pt idx="57716">
                  <c:v>57716</c:v>
                </c:pt>
                <c:pt idx="57717">
                  <c:v>57717</c:v>
                </c:pt>
                <c:pt idx="57718">
                  <c:v>57718</c:v>
                </c:pt>
                <c:pt idx="57719">
                  <c:v>57719</c:v>
                </c:pt>
                <c:pt idx="57720">
                  <c:v>57720</c:v>
                </c:pt>
                <c:pt idx="57721">
                  <c:v>57721</c:v>
                </c:pt>
                <c:pt idx="57722">
                  <c:v>57722</c:v>
                </c:pt>
                <c:pt idx="57723">
                  <c:v>57723</c:v>
                </c:pt>
                <c:pt idx="57724">
                  <c:v>57724</c:v>
                </c:pt>
                <c:pt idx="57725">
                  <c:v>57725</c:v>
                </c:pt>
                <c:pt idx="57726">
                  <c:v>57726</c:v>
                </c:pt>
                <c:pt idx="57727">
                  <c:v>57727</c:v>
                </c:pt>
                <c:pt idx="57728">
                  <c:v>57728</c:v>
                </c:pt>
                <c:pt idx="57729">
                  <c:v>57729</c:v>
                </c:pt>
                <c:pt idx="57730">
                  <c:v>57730</c:v>
                </c:pt>
                <c:pt idx="57731">
                  <c:v>57731</c:v>
                </c:pt>
                <c:pt idx="57732">
                  <c:v>57732</c:v>
                </c:pt>
                <c:pt idx="57733">
                  <c:v>57733</c:v>
                </c:pt>
                <c:pt idx="57734">
                  <c:v>57734</c:v>
                </c:pt>
                <c:pt idx="57735">
                  <c:v>57735</c:v>
                </c:pt>
                <c:pt idx="57736">
                  <c:v>57736</c:v>
                </c:pt>
                <c:pt idx="57737">
                  <c:v>57737</c:v>
                </c:pt>
                <c:pt idx="57738">
                  <c:v>57738</c:v>
                </c:pt>
                <c:pt idx="57739">
                  <c:v>57739</c:v>
                </c:pt>
                <c:pt idx="57740">
                  <c:v>57740</c:v>
                </c:pt>
                <c:pt idx="57741">
                  <c:v>57741</c:v>
                </c:pt>
                <c:pt idx="57742">
                  <c:v>57742</c:v>
                </c:pt>
                <c:pt idx="57743">
                  <c:v>57743</c:v>
                </c:pt>
                <c:pt idx="57744">
                  <c:v>57744</c:v>
                </c:pt>
                <c:pt idx="57745">
                  <c:v>57745</c:v>
                </c:pt>
                <c:pt idx="57746">
                  <c:v>57746</c:v>
                </c:pt>
                <c:pt idx="57747">
                  <c:v>57747</c:v>
                </c:pt>
                <c:pt idx="57748">
                  <c:v>57748</c:v>
                </c:pt>
                <c:pt idx="57749">
                  <c:v>57749</c:v>
                </c:pt>
                <c:pt idx="57750">
                  <c:v>57750</c:v>
                </c:pt>
                <c:pt idx="57751">
                  <c:v>57751</c:v>
                </c:pt>
                <c:pt idx="57752">
                  <c:v>57752</c:v>
                </c:pt>
                <c:pt idx="57753">
                  <c:v>57753</c:v>
                </c:pt>
                <c:pt idx="57754">
                  <c:v>57754</c:v>
                </c:pt>
                <c:pt idx="57755">
                  <c:v>57755</c:v>
                </c:pt>
                <c:pt idx="57756">
                  <c:v>57756</c:v>
                </c:pt>
                <c:pt idx="57757">
                  <c:v>57757</c:v>
                </c:pt>
                <c:pt idx="57758">
                  <c:v>57758</c:v>
                </c:pt>
                <c:pt idx="57759">
                  <c:v>57759</c:v>
                </c:pt>
                <c:pt idx="57760">
                  <c:v>57760</c:v>
                </c:pt>
                <c:pt idx="57761">
                  <c:v>57761</c:v>
                </c:pt>
                <c:pt idx="57762">
                  <c:v>57762</c:v>
                </c:pt>
                <c:pt idx="57763">
                  <c:v>57763</c:v>
                </c:pt>
                <c:pt idx="57764">
                  <c:v>57764</c:v>
                </c:pt>
                <c:pt idx="57765">
                  <c:v>57765</c:v>
                </c:pt>
                <c:pt idx="57766">
                  <c:v>57766</c:v>
                </c:pt>
                <c:pt idx="57767">
                  <c:v>57767</c:v>
                </c:pt>
                <c:pt idx="57768">
                  <c:v>57768</c:v>
                </c:pt>
                <c:pt idx="57769">
                  <c:v>57769</c:v>
                </c:pt>
                <c:pt idx="57770">
                  <c:v>57770</c:v>
                </c:pt>
                <c:pt idx="57771">
                  <c:v>57771</c:v>
                </c:pt>
                <c:pt idx="57772">
                  <c:v>57772</c:v>
                </c:pt>
                <c:pt idx="57773">
                  <c:v>57773</c:v>
                </c:pt>
                <c:pt idx="57774">
                  <c:v>57774</c:v>
                </c:pt>
                <c:pt idx="57775">
                  <c:v>57775</c:v>
                </c:pt>
                <c:pt idx="57776">
                  <c:v>57776</c:v>
                </c:pt>
                <c:pt idx="57777">
                  <c:v>57777</c:v>
                </c:pt>
                <c:pt idx="57778">
                  <c:v>57778</c:v>
                </c:pt>
                <c:pt idx="57779">
                  <c:v>57779</c:v>
                </c:pt>
                <c:pt idx="57780">
                  <c:v>57780</c:v>
                </c:pt>
                <c:pt idx="57781">
                  <c:v>57781</c:v>
                </c:pt>
                <c:pt idx="57782">
                  <c:v>57782</c:v>
                </c:pt>
                <c:pt idx="57783">
                  <c:v>57783</c:v>
                </c:pt>
                <c:pt idx="57784">
                  <c:v>57784</c:v>
                </c:pt>
                <c:pt idx="57785">
                  <c:v>57785</c:v>
                </c:pt>
                <c:pt idx="57786">
                  <c:v>57786</c:v>
                </c:pt>
                <c:pt idx="57787">
                  <c:v>57787</c:v>
                </c:pt>
                <c:pt idx="57788">
                  <c:v>57788</c:v>
                </c:pt>
                <c:pt idx="57789">
                  <c:v>57789</c:v>
                </c:pt>
                <c:pt idx="57790">
                  <c:v>57790</c:v>
                </c:pt>
                <c:pt idx="57791">
                  <c:v>57791</c:v>
                </c:pt>
                <c:pt idx="57792">
                  <c:v>57792</c:v>
                </c:pt>
                <c:pt idx="57793">
                  <c:v>57793</c:v>
                </c:pt>
                <c:pt idx="57794">
                  <c:v>57794</c:v>
                </c:pt>
                <c:pt idx="57795">
                  <c:v>57795</c:v>
                </c:pt>
                <c:pt idx="57796">
                  <c:v>57796</c:v>
                </c:pt>
                <c:pt idx="57797">
                  <c:v>57797</c:v>
                </c:pt>
                <c:pt idx="57798">
                  <c:v>57798</c:v>
                </c:pt>
                <c:pt idx="57799">
                  <c:v>57799</c:v>
                </c:pt>
                <c:pt idx="57800">
                  <c:v>57800</c:v>
                </c:pt>
                <c:pt idx="57801">
                  <c:v>57801</c:v>
                </c:pt>
                <c:pt idx="57802">
                  <c:v>57802</c:v>
                </c:pt>
                <c:pt idx="57803">
                  <c:v>57803</c:v>
                </c:pt>
                <c:pt idx="57804">
                  <c:v>57804</c:v>
                </c:pt>
                <c:pt idx="57805">
                  <c:v>57805</c:v>
                </c:pt>
                <c:pt idx="57806">
                  <c:v>57806</c:v>
                </c:pt>
                <c:pt idx="57807">
                  <c:v>57807</c:v>
                </c:pt>
                <c:pt idx="57808">
                  <c:v>57808</c:v>
                </c:pt>
                <c:pt idx="57809">
                  <c:v>57809</c:v>
                </c:pt>
                <c:pt idx="57810">
                  <c:v>57810</c:v>
                </c:pt>
                <c:pt idx="57811">
                  <c:v>57811</c:v>
                </c:pt>
                <c:pt idx="57812">
                  <c:v>57812</c:v>
                </c:pt>
                <c:pt idx="57813">
                  <c:v>57813</c:v>
                </c:pt>
                <c:pt idx="57814">
                  <c:v>57814</c:v>
                </c:pt>
                <c:pt idx="57815">
                  <c:v>57815</c:v>
                </c:pt>
                <c:pt idx="57816">
                  <c:v>57816</c:v>
                </c:pt>
                <c:pt idx="57817">
                  <c:v>57817</c:v>
                </c:pt>
                <c:pt idx="57818">
                  <c:v>57818</c:v>
                </c:pt>
                <c:pt idx="57819">
                  <c:v>57819</c:v>
                </c:pt>
                <c:pt idx="57820">
                  <c:v>57820</c:v>
                </c:pt>
                <c:pt idx="57821">
                  <c:v>57821</c:v>
                </c:pt>
                <c:pt idx="57822">
                  <c:v>57822</c:v>
                </c:pt>
                <c:pt idx="57823">
                  <c:v>57823</c:v>
                </c:pt>
                <c:pt idx="57824">
                  <c:v>57824</c:v>
                </c:pt>
                <c:pt idx="57825">
                  <c:v>57825</c:v>
                </c:pt>
                <c:pt idx="57826">
                  <c:v>57826</c:v>
                </c:pt>
                <c:pt idx="57827">
                  <c:v>57827</c:v>
                </c:pt>
                <c:pt idx="57828">
                  <c:v>57828</c:v>
                </c:pt>
                <c:pt idx="57829">
                  <c:v>57829</c:v>
                </c:pt>
                <c:pt idx="57830">
                  <c:v>57830</c:v>
                </c:pt>
                <c:pt idx="57831">
                  <c:v>57831</c:v>
                </c:pt>
                <c:pt idx="57832">
                  <c:v>57832</c:v>
                </c:pt>
                <c:pt idx="57833">
                  <c:v>57833</c:v>
                </c:pt>
                <c:pt idx="57834">
                  <c:v>57834</c:v>
                </c:pt>
                <c:pt idx="57835">
                  <c:v>57835</c:v>
                </c:pt>
                <c:pt idx="57836">
                  <c:v>57836</c:v>
                </c:pt>
                <c:pt idx="57837">
                  <c:v>57837</c:v>
                </c:pt>
                <c:pt idx="57838">
                  <c:v>57838</c:v>
                </c:pt>
                <c:pt idx="57839">
                  <c:v>57839</c:v>
                </c:pt>
                <c:pt idx="57840">
                  <c:v>57840</c:v>
                </c:pt>
                <c:pt idx="57841">
                  <c:v>57841</c:v>
                </c:pt>
                <c:pt idx="57842">
                  <c:v>57842</c:v>
                </c:pt>
                <c:pt idx="57843">
                  <c:v>57843</c:v>
                </c:pt>
                <c:pt idx="57844">
                  <c:v>57844</c:v>
                </c:pt>
                <c:pt idx="57845">
                  <c:v>57845</c:v>
                </c:pt>
                <c:pt idx="57846">
                  <c:v>57846</c:v>
                </c:pt>
                <c:pt idx="57847">
                  <c:v>57847</c:v>
                </c:pt>
                <c:pt idx="57848">
                  <c:v>57848</c:v>
                </c:pt>
                <c:pt idx="57849">
                  <c:v>57849</c:v>
                </c:pt>
                <c:pt idx="57850">
                  <c:v>57850</c:v>
                </c:pt>
                <c:pt idx="57851">
                  <c:v>57851</c:v>
                </c:pt>
                <c:pt idx="57852">
                  <c:v>57852</c:v>
                </c:pt>
                <c:pt idx="57853">
                  <c:v>57853</c:v>
                </c:pt>
                <c:pt idx="57854">
                  <c:v>57854</c:v>
                </c:pt>
                <c:pt idx="57855">
                  <c:v>57855</c:v>
                </c:pt>
                <c:pt idx="57856">
                  <c:v>57856</c:v>
                </c:pt>
                <c:pt idx="57857">
                  <c:v>57857</c:v>
                </c:pt>
                <c:pt idx="57858">
                  <c:v>57858</c:v>
                </c:pt>
                <c:pt idx="57859">
                  <c:v>57859</c:v>
                </c:pt>
                <c:pt idx="57860">
                  <c:v>57860</c:v>
                </c:pt>
                <c:pt idx="57861">
                  <c:v>57861</c:v>
                </c:pt>
                <c:pt idx="57862">
                  <c:v>57862</c:v>
                </c:pt>
                <c:pt idx="57863">
                  <c:v>57863</c:v>
                </c:pt>
                <c:pt idx="57864">
                  <c:v>57864</c:v>
                </c:pt>
                <c:pt idx="57865">
                  <c:v>57865</c:v>
                </c:pt>
                <c:pt idx="57866">
                  <c:v>57866</c:v>
                </c:pt>
                <c:pt idx="57867">
                  <c:v>57867</c:v>
                </c:pt>
                <c:pt idx="57868">
                  <c:v>57868</c:v>
                </c:pt>
                <c:pt idx="57869">
                  <c:v>57869</c:v>
                </c:pt>
                <c:pt idx="57870">
                  <c:v>57870</c:v>
                </c:pt>
                <c:pt idx="57871">
                  <c:v>57871</c:v>
                </c:pt>
                <c:pt idx="57872">
                  <c:v>57872</c:v>
                </c:pt>
                <c:pt idx="57873">
                  <c:v>57873</c:v>
                </c:pt>
                <c:pt idx="57874">
                  <c:v>57874</c:v>
                </c:pt>
                <c:pt idx="57875">
                  <c:v>57875</c:v>
                </c:pt>
                <c:pt idx="57876">
                  <c:v>57876</c:v>
                </c:pt>
                <c:pt idx="57877">
                  <c:v>57877</c:v>
                </c:pt>
                <c:pt idx="57878">
                  <c:v>57878</c:v>
                </c:pt>
                <c:pt idx="57879">
                  <c:v>57879</c:v>
                </c:pt>
                <c:pt idx="57880">
                  <c:v>57880</c:v>
                </c:pt>
                <c:pt idx="57881">
                  <c:v>57881</c:v>
                </c:pt>
                <c:pt idx="57882">
                  <c:v>57882</c:v>
                </c:pt>
                <c:pt idx="57883">
                  <c:v>57883</c:v>
                </c:pt>
                <c:pt idx="57884">
                  <c:v>57884</c:v>
                </c:pt>
                <c:pt idx="57885">
                  <c:v>57885</c:v>
                </c:pt>
                <c:pt idx="57886">
                  <c:v>57886</c:v>
                </c:pt>
                <c:pt idx="57887">
                  <c:v>57887</c:v>
                </c:pt>
                <c:pt idx="57888">
                  <c:v>57888</c:v>
                </c:pt>
                <c:pt idx="57889">
                  <c:v>57889</c:v>
                </c:pt>
                <c:pt idx="57890">
                  <c:v>57890</c:v>
                </c:pt>
                <c:pt idx="57891">
                  <c:v>57891</c:v>
                </c:pt>
                <c:pt idx="57892">
                  <c:v>57892</c:v>
                </c:pt>
                <c:pt idx="57893">
                  <c:v>57893</c:v>
                </c:pt>
                <c:pt idx="57894">
                  <c:v>57894</c:v>
                </c:pt>
                <c:pt idx="57895">
                  <c:v>57895</c:v>
                </c:pt>
                <c:pt idx="57896">
                  <c:v>57896</c:v>
                </c:pt>
                <c:pt idx="57897">
                  <c:v>57897</c:v>
                </c:pt>
                <c:pt idx="57898">
                  <c:v>57898</c:v>
                </c:pt>
                <c:pt idx="57899">
                  <c:v>57899</c:v>
                </c:pt>
                <c:pt idx="57900">
                  <c:v>57900</c:v>
                </c:pt>
                <c:pt idx="57901">
                  <c:v>57901</c:v>
                </c:pt>
                <c:pt idx="57902">
                  <c:v>57902</c:v>
                </c:pt>
                <c:pt idx="57903">
                  <c:v>57903</c:v>
                </c:pt>
                <c:pt idx="57904">
                  <c:v>57904</c:v>
                </c:pt>
                <c:pt idx="57905">
                  <c:v>57905</c:v>
                </c:pt>
                <c:pt idx="57906">
                  <c:v>57906</c:v>
                </c:pt>
                <c:pt idx="57907">
                  <c:v>57907</c:v>
                </c:pt>
                <c:pt idx="57908">
                  <c:v>57908</c:v>
                </c:pt>
                <c:pt idx="57909">
                  <c:v>57909</c:v>
                </c:pt>
                <c:pt idx="57910">
                  <c:v>57910</c:v>
                </c:pt>
                <c:pt idx="57911">
                  <c:v>57911</c:v>
                </c:pt>
                <c:pt idx="57912">
                  <c:v>57912</c:v>
                </c:pt>
                <c:pt idx="57913">
                  <c:v>57913</c:v>
                </c:pt>
                <c:pt idx="57914">
                  <c:v>57914</c:v>
                </c:pt>
                <c:pt idx="57915">
                  <c:v>57915</c:v>
                </c:pt>
                <c:pt idx="57916">
                  <c:v>57916</c:v>
                </c:pt>
                <c:pt idx="57917">
                  <c:v>57917</c:v>
                </c:pt>
                <c:pt idx="57918">
                  <c:v>57918</c:v>
                </c:pt>
                <c:pt idx="57919">
                  <c:v>57919</c:v>
                </c:pt>
                <c:pt idx="57920">
                  <c:v>57920</c:v>
                </c:pt>
                <c:pt idx="57921">
                  <c:v>57921</c:v>
                </c:pt>
                <c:pt idx="57922">
                  <c:v>57922</c:v>
                </c:pt>
                <c:pt idx="57923">
                  <c:v>57923</c:v>
                </c:pt>
                <c:pt idx="57924">
                  <c:v>57924</c:v>
                </c:pt>
                <c:pt idx="57925">
                  <c:v>57925</c:v>
                </c:pt>
                <c:pt idx="57926">
                  <c:v>57926</c:v>
                </c:pt>
                <c:pt idx="57927">
                  <c:v>57927</c:v>
                </c:pt>
                <c:pt idx="57928">
                  <c:v>57928</c:v>
                </c:pt>
                <c:pt idx="57929">
                  <c:v>57929</c:v>
                </c:pt>
                <c:pt idx="57930">
                  <c:v>57930</c:v>
                </c:pt>
                <c:pt idx="57931">
                  <c:v>57931</c:v>
                </c:pt>
                <c:pt idx="57932">
                  <c:v>57932</c:v>
                </c:pt>
                <c:pt idx="57933">
                  <c:v>57933</c:v>
                </c:pt>
                <c:pt idx="57934">
                  <c:v>57934</c:v>
                </c:pt>
                <c:pt idx="57935">
                  <c:v>57935</c:v>
                </c:pt>
                <c:pt idx="57936">
                  <c:v>57936</c:v>
                </c:pt>
                <c:pt idx="57937">
                  <c:v>57937</c:v>
                </c:pt>
                <c:pt idx="57938">
                  <c:v>57938</c:v>
                </c:pt>
                <c:pt idx="57939">
                  <c:v>57939</c:v>
                </c:pt>
                <c:pt idx="57940">
                  <c:v>57940</c:v>
                </c:pt>
                <c:pt idx="57941">
                  <c:v>57941</c:v>
                </c:pt>
                <c:pt idx="57942">
                  <c:v>57942</c:v>
                </c:pt>
                <c:pt idx="57943">
                  <c:v>57943</c:v>
                </c:pt>
                <c:pt idx="57944">
                  <c:v>57944</c:v>
                </c:pt>
                <c:pt idx="57945">
                  <c:v>57945</c:v>
                </c:pt>
                <c:pt idx="57946">
                  <c:v>57946</c:v>
                </c:pt>
                <c:pt idx="57947">
                  <c:v>57947</c:v>
                </c:pt>
                <c:pt idx="57948">
                  <c:v>57948</c:v>
                </c:pt>
                <c:pt idx="57949">
                  <c:v>57949</c:v>
                </c:pt>
                <c:pt idx="57950">
                  <c:v>57950</c:v>
                </c:pt>
                <c:pt idx="57951">
                  <c:v>57951</c:v>
                </c:pt>
                <c:pt idx="57952">
                  <c:v>57952</c:v>
                </c:pt>
                <c:pt idx="57953">
                  <c:v>57953</c:v>
                </c:pt>
                <c:pt idx="57954">
                  <c:v>57954</c:v>
                </c:pt>
                <c:pt idx="57955">
                  <c:v>57955</c:v>
                </c:pt>
                <c:pt idx="57956">
                  <c:v>57956</c:v>
                </c:pt>
                <c:pt idx="57957">
                  <c:v>57957</c:v>
                </c:pt>
                <c:pt idx="57958">
                  <c:v>57958</c:v>
                </c:pt>
                <c:pt idx="57959">
                  <c:v>57959</c:v>
                </c:pt>
                <c:pt idx="57960">
                  <c:v>57960</c:v>
                </c:pt>
                <c:pt idx="57961">
                  <c:v>57961</c:v>
                </c:pt>
                <c:pt idx="57962">
                  <c:v>57962</c:v>
                </c:pt>
                <c:pt idx="57963">
                  <c:v>57963</c:v>
                </c:pt>
                <c:pt idx="57964">
                  <c:v>57964</c:v>
                </c:pt>
                <c:pt idx="57965">
                  <c:v>57965</c:v>
                </c:pt>
                <c:pt idx="57966">
                  <c:v>57966</c:v>
                </c:pt>
                <c:pt idx="57967">
                  <c:v>57967</c:v>
                </c:pt>
                <c:pt idx="57968">
                  <c:v>57968</c:v>
                </c:pt>
                <c:pt idx="57969">
                  <c:v>57969</c:v>
                </c:pt>
                <c:pt idx="57970">
                  <c:v>57970</c:v>
                </c:pt>
                <c:pt idx="57971">
                  <c:v>57971</c:v>
                </c:pt>
                <c:pt idx="57972">
                  <c:v>57972</c:v>
                </c:pt>
                <c:pt idx="57973">
                  <c:v>57973</c:v>
                </c:pt>
                <c:pt idx="57974">
                  <c:v>57974</c:v>
                </c:pt>
                <c:pt idx="57975">
                  <c:v>57975</c:v>
                </c:pt>
                <c:pt idx="57976">
                  <c:v>57976</c:v>
                </c:pt>
                <c:pt idx="57977">
                  <c:v>57977</c:v>
                </c:pt>
                <c:pt idx="57978">
                  <c:v>57978</c:v>
                </c:pt>
                <c:pt idx="57979">
                  <c:v>57979</c:v>
                </c:pt>
                <c:pt idx="57980">
                  <c:v>57980</c:v>
                </c:pt>
                <c:pt idx="57981">
                  <c:v>57981</c:v>
                </c:pt>
                <c:pt idx="57982">
                  <c:v>57982</c:v>
                </c:pt>
                <c:pt idx="57983">
                  <c:v>57983</c:v>
                </c:pt>
                <c:pt idx="57984">
                  <c:v>57984</c:v>
                </c:pt>
                <c:pt idx="57985">
                  <c:v>57985</c:v>
                </c:pt>
                <c:pt idx="57986">
                  <c:v>57986</c:v>
                </c:pt>
                <c:pt idx="57987">
                  <c:v>57987</c:v>
                </c:pt>
                <c:pt idx="57988">
                  <c:v>57988</c:v>
                </c:pt>
                <c:pt idx="57989">
                  <c:v>57989</c:v>
                </c:pt>
                <c:pt idx="57990">
                  <c:v>57990</c:v>
                </c:pt>
                <c:pt idx="57991">
                  <c:v>57991</c:v>
                </c:pt>
                <c:pt idx="57992">
                  <c:v>57992</c:v>
                </c:pt>
                <c:pt idx="57993">
                  <c:v>57993</c:v>
                </c:pt>
                <c:pt idx="57994">
                  <c:v>57994</c:v>
                </c:pt>
                <c:pt idx="57995">
                  <c:v>57995</c:v>
                </c:pt>
                <c:pt idx="57996">
                  <c:v>57996</c:v>
                </c:pt>
                <c:pt idx="57997">
                  <c:v>57997</c:v>
                </c:pt>
                <c:pt idx="57998">
                  <c:v>57998</c:v>
                </c:pt>
                <c:pt idx="57999">
                  <c:v>57999</c:v>
                </c:pt>
                <c:pt idx="58000">
                  <c:v>58000</c:v>
                </c:pt>
                <c:pt idx="58001">
                  <c:v>58001</c:v>
                </c:pt>
                <c:pt idx="58002">
                  <c:v>58002</c:v>
                </c:pt>
                <c:pt idx="58003">
                  <c:v>58003</c:v>
                </c:pt>
                <c:pt idx="58004">
                  <c:v>58004</c:v>
                </c:pt>
                <c:pt idx="58005">
                  <c:v>58005</c:v>
                </c:pt>
                <c:pt idx="58006">
                  <c:v>58006</c:v>
                </c:pt>
                <c:pt idx="58007">
                  <c:v>58007</c:v>
                </c:pt>
                <c:pt idx="58008">
                  <c:v>58008</c:v>
                </c:pt>
                <c:pt idx="58009">
                  <c:v>58009</c:v>
                </c:pt>
                <c:pt idx="58010">
                  <c:v>58010</c:v>
                </c:pt>
                <c:pt idx="58011">
                  <c:v>58011</c:v>
                </c:pt>
                <c:pt idx="58012">
                  <c:v>58012</c:v>
                </c:pt>
                <c:pt idx="58013">
                  <c:v>58013</c:v>
                </c:pt>
                <c:pt idx="58014">
                  <c:v>58014</c:v>
                </c:pt>
                <c:pt idx="58015">
                  <c:v>58015</c:v>
                </c:pt>
                <c:pt idx="58016">
                  <c:v>58016</c:v>
                </c:pt>
                <c:pt idx="58017">
                  <c:v>58017</c:v>
                </c:pt>
                <c:pt idx="58018">
                  <c:v>58018</c:v>
                </c:pt>
                <c:pt idx="58019">
                  <c:v>58019</c:v>
                </c:pt>
                <c:pt idx="58020">
                  <c:v>58020</c:v>
                </c:pt>
                <c:pt idx="58021">
                  <c:v>58021</c:v>
                </c:pt>
                <c:pt idx="58022">
                  <c:v>58022</c:v>
                </c:pt>
                <c:pt idx="58023">
                  <c:v>58023</c:v>
                </c:pt>
                <c:pt idx="58024">
                  <c:v>58024</c:v>
                </c:pt>
                <c:pt idx="58025">
                  <c:v>58025</c:v>
                </c:pt>
                <c:pt idx="58026">
                  <c:v>58026</c:v>
                </c:pt>
                <c:pt idx="58027">
                  <c:v>58027</c:v>
                </c:pt>
                <c:pt idx="58028">
                  <c:v>58028</c:v>
                </c:pt>
                <c:pt idx="58029">
                  <c:v>58029</c:v>
                </c:pt>
                <c:pt idx="58030">
                  <c:v>58030</c:v>
                </c:pt>
                <c:pt idx="58031">
                  <c:v>58031</c:v>
                </c:pt>
                <c:pt idx="58032">
                  <c:v>58032</c:v>
                </c:pt>
                <c:pt idx="58033">
                  <c:v>58033</c:v>
                </c:pt>
                <c:pt idx="58034">
                  <c:v>58034</c:v>
                </c:pt>
                <c:pt idx="58035">
                  <c:v>58035</c:v>
                </c:pt>
                <c:pt idx="58036">
                  <c:v>58036</c:v>
                </c:pt>
                <c:pt idx="58037">
                  <c:v>58037</c:v>
                </c:pt>
                <c:pt idx="58038">
                  <c:v>58038</c:v>
                </c:pt>
                <c:pt idx="58039">
                  <c:v>58039</c:v>
                </c:pt>
                <c:pt idx="58040">
                  <c:v>58040</c:v>
                </c:pt>
                <c:pt idx="58041">
                  <c:v>58041</c:v>
                </c:pt>
                <c:pt idx="58042">
                  <c:v>58042</c:v>
                </c:pt>
                <c:pt idx="58043">
                  <c:v>58043</c:v>
                </c:pt>
                <c:pt idx="58044">
                  <c:v>58044</c:v>
                </c:pt>
                <c:pt idx="58045">
                  <c:v>58045</c:v>
                </c:pt>
                <c:pt idx="58046">
                  <c:v>58046</c:v>
                </c:pt>
                <c:pt idx="58047">
                  <c:v>58047</c:v>
                </c:pt>
                <c:pt idx="58048">
                  <c:v>58048</c:v>
                </c:pt>
                <c:pt idx="58049">
                  <c:v>58049</c:v>
                </c:pt>
                <c:pt idx="58050">
                  <c:v>58050</c:v>
                </c:pt>
                <c:pt idx="58051">
                  <c:v>58051</c:v>
                </c:pt>
                <c:pt idx="58052">
                  <c:v>58052</c:v>
                </c:pt>
                <c:pt idx="58053">
                  <c:v>58053</c:v>
                </c:pt>
                <c:pt idx="58054">
                  <c:v>58054</c:v>
                </c:pt>
                <c:pt idx="58055">
                  <c:v>58055</c:v>
                </c:pt>
                <c:pt idx="58056">
                  <c:v>58056</c:v>
                </c:pt>
                <c:pt idx="58057">
                  <c:v>58057</c:v>
                </c:pt>
                <c:pt idx="58058">
                  <c:v>58058</c:v>
                </c:pt>
                <c:pt idx="58059">
                  <c:v>58059</c:v>
                </c:pt>
                <c:pt idx="58060">
                  <c:v>58060</c:v>
                </c:pt>
                <c:pt idx="58061">
                  <c:v>58061</c:v>
                </c:pt>
                <c:pt idx="58062">
                  <c:v>58062</c:v>
                </c:pt>
                <c:pt idx="58063">
                  <c:v>58063</c:v>
                </c:pt>
                <c:pt idx="58064">
                  <c:v>58064</c:v>
                </c:pt>
                <c:pt idx="58065">
                  <c:v>58065</c:v>
                </c:pt>
                <c:pt idx="58066">
                  <c:v>58066</c:v>
                </c:pt>
                <c:pt idx="58067">
                  <c:v>58067</c:v>
                </c:pt>
                <c:pt idx="58068">
                  <c:v>58068</c:v>
                </c:pt>
                <c:pt idx="58069">
                  <c:v>58069</c:v>
                </c:pt>
                <c:pt idx="58070">
                  <c:v>58070</c:v>
                </c:pt>
                <c:pt idx="58071">
                  <c:v>58071</c:v>
                </c:pt>
                <c:pt idx="58072">
                  <c:v>58072</c:v>
                </c:pt>
                <c:pt idx="58073">
                  <c:v>58073</c:v>
                </c:pt>
                <c:pt idx="58074">
                  <c:v>58074</c:v>
                </c:pt>
                <c:pt idx="58075">
                  <c:v>58075</c:v>
                </c:pt>
                <c:pt idx="58076">
                  <c:v>58076</c:v>
                </c:pt>
                <c:pt idx="58077">
                  <c:v>58077</c:v>
                </c:pt>
                <c:pt idx="58078">
                  <c:v>58078</c:v>
                </c:pt>
                <c:pt idx="58079">
                  <c:v>58079</c:v>
                </c:pt>
                <c:pt idx="58080">
                  <c:v>58080</c:v>
                </c:pt>
                <c:pt idx="58081">
                  <c:v>58081</c:v>
                </c:pt>
                <c:pt idx="58082">
                  <c:v>58082</c:v>
                </c:pt>
                <c:pt idx="58083">
                  <c:v>58083</c:v>
                </c:pt>
                <c:pt idx="58084">
                  <c:v>58084</c:v>
                </c:pt>
                <c:pt idx="58085">
                  <c:v>58085</c:v>
                </c:pt>
                <c:pt idx="58086">
                  <c:v>58086</c:v>
                </c:pt>
                <c:pt idx="58087">
                  <c:v>58087</c:v>
                </c:pt>
                <c:pt idx="58088">
                  <c:v>58088</c:v>
                </c:pt>
                <c:pt idx="58089">
                  <c:v>58089</c:v>
                </c:pt>
                <c:pt idx="58090">
                  <c:v>58090</c:v>
                </c:pt>
                <c:pt idx="58091">
                  <c:v>58091</c:v>
                </c:pt>
                <c:pt idx="58092">
                  <c:v>58092</c:v>
                </c:pt>
                <c:pt idx="58093">
                  <c:v>58093</c:v>
                </c:pt>
                <c:pt idx="58094">
                  <c:v>58094</c:v>
                </c:pt>
                <c:pt idx="58095">
                  <c:v>58095</c:v>
                </c:pt>
                <c:pt idx="58096">
                  <c:v>58096</c:v>
                </c:pt>
                <c:pt idx="58097">
                  <c:v>58097</c:v>
                </c:pt>
                <c:pt idx="58098">
                  <c:v>58098</c:v>
                </c:pt>
                <c:pt idx="58099">
                  <c:v>58099</c:v>
                </c:pt>
                <c:pt idx="58100">
                  <c:v>58100</c:v>
                </c:pt>
                <c:pt idx="58101">
                  <c:v>58101</c:v>
                </c:pt>
                <c:pt idx="58102">
                  <c:v>58102</c:v>
                </c:pt>
                <c:pt idx="58103">
                  <c:v>58103</c:v>
                </c:pt>
                <c:pt idx="58104">
                  <c:v>58104</c:v>
                </c:pt>
                <c:pt idx="58105">
                  <c:v>58105</c:v>
                </c:pt>
                <c:pt idx="58106">
                  <c:v>58106</c:v>
                </c:pt>
                <c:pt idx="58107">
                  <c:v>58107</c:v>
                </c:pt>
                <c:pt idx="58108">
                  <c:v>58108</c:v>
                </c:pt>
                <c:pt idx="58109">
                  <c:v>58109</c:v>
                </c:pt>
                <c:pt idx="58110">
                  <c:v>58110</c:v>
                </c:pt>
                <c:pt idx="58111">
                  <c:v>58111</c:v>
                </c:pt>
                <c:pt idx="58112">
                  <c:v>58112</c:v>
                </c:pt>
                <c:pt idx="58113">
                  <c:v>58113</c:v>
                </c:pt>
                <c:pt idx="58114">
                  <c:v>58114</c:v>
                </c:pt>
                <c:pt idx="58115">
                  <c:v>58115</c:v>
                </c:pt>
                <c:pt idx="58116">
                  <c:v>58116</c:v>
                </c:pt>
                <c:pt idx="58117">
                  <c:v>58117</c:v>
                </c:pt>
                <c:pt idx="58118">
                  <c:v>58118</c:v>
                </c:pt>
                <c:pt idx="58119">
                  <c:v>58119</c:v>
                </c:pt>
                <c:pt idx="58120">
                  <c:v>58120</c:v>
                </c:pt>
                <c:pt idx="58121">
                  <c:v>58121</c:v>
                </c:pt>
                <c:pt idx="58122">
                  <c:v>58122</c:v>
                </c:pt>
                <c:pt idx="58123">
                  <c:v>58123</c:v>
                </c:pt>
                <c:pt idx="58124">
                  <c:v>58124</c:v>
                </c:pt>
                <c:pt idx="58125">
                  <c:v>58125</c:v>
                </c:pt>
                <c:pt idx="58126">
                  <c:v>58126</c:v>
                </c:pt>
                <c:pt idx="58127">
                  <c:v>58127</c:v>
                </c:pt>
                <c:pt idx="58128">
                  <c:v>58128</c:v>
                </c:pt>
                <c:pt idx="58129">
                  <c:v>58129</c:v>
                </c:pt>
                <c:pt idx="58130">
                  <c:v>58130</c:v>
                </c:pt>
                <c:pt idx="58131">
                  <c:v>58131</c:v>
                </c:pt>
                <c:pt idx="58132">
                  <c:v>58132</c:v>
                </c:pt>
                <c:pt idx="58133">
                  <c:v>58133</c:v>
                </c:pt>
                <c:pt idx="58134">
                  <c:v>58134</c:v>
                </c:pt>
                <c:pt idx="58135">
                  <c:v>58135</c:v>
                </c:pt>
                <c:pt idx="58136">
                  <c:v>58136</c:v>
                </c:pt>
                <c:pt idx="58137">
                  <c:v>58137</c:v>
                </c:pt>
                <c:pt idx="58138">
                  <c:v>58138</c:v>
                </c:pt>
                <c:pt idx="58139">
                  <c:v>58139</c:v>
                </c:pt>
                <c:pt idx="58140">
                  <c:v>58140</c:v>
                </c:pt>
                <c:pt idx="58141">
                  <c:v>58141</c:v>
                </c:pt>
                <c:pt idx="58142">
                  <c:v>58142</c:v>
                </c:pt>
                <c:pt idx="58143">
                  <c:v>58143</c:v>
                </c:pt>
                <c:pt idx="58144">
                  <c:v>58144</c:v>
                </c:pt>
                <c:pt idx="58145">
                  <c:v>58145</c:v>
                </c:pt>
                <c:pt idx="58146">
                  <c:v>58146</c:v>
                </c:pt>
                <c:pt idx="58147">
                  <c:v>58147</c:v>
                </c:pt>
                <c:pt idx="58148">
                  <c:v>58148</c:v>
                </c:pt>
                <c:pt idx="58149">
                  <c:v>58149</c:v>
                </c:pt>
                <c:pt idx="58150">
                  <c:v>58150</c:v>
                </c:pt>
                <c:pt idx="58151">
                  <c:v>58151</c:v>
                </c:pt>
                <c:pt idx="58152">
                  <c:v>58152</c:v>
                </c:pt>
                <c:pt idx="58153">
                  <c:v>58153</c:v>
                </c:pt>
                <c:pt idx="58154">
                  <c:v>58154</c:v>
                </c:pt>
                <c:pt idx="58155">
                  <c:v>58155</c:v>
                </c:pt>
                <c:pt idx="58156">
                  <c:v>58156</c:v>
                </c:pt>
                <c:pt idx="58157">
                  <c:v>58157</c:v>
                </c:pt>
                <c:pt idx="58158">
                  <c:v>58158</c:v>
                </c:pt>
                <c:pt idx="58159">
                  <c:v>58159</c:v>
                </c:pt>
                <c:pt idx="58160">
                  <c:v>58160</c:v>
                </c:pt>
                <c:pt idx="58161">
                  <c:v>58161</c:v>
                </c:pt>
                <c:pt idx="58162">
                  <c:v>58162</c:v>
                </c:pt>
                <c:pt idx="58163">
                  <c:v>58163</c:v>
                </c:pt>
                <c:pt idx="58164">
                  <c:v>58164</c:v>
                </c:pt>
                <c:pt idx="58165">
                  <c:v>58165</c:v>
                </c:pt>
                <c:pt idx="58166">
                  <c:v>58166</c:v>
                </c:pt>
                <c:pt idx="58167">
                  <c:v>58167</c:v>
                </c:pt>
                <c:pt idx="58168">
                  <c:v>58168</c:v>
                </c:pt>
                <c:pt idx="58169">
                  <c:v>58169</c:v>
                </c:pt>
                <c:pt idx="58170">
                  <c:v>58170</c:v>
                </c:pt>
                <c:pt idx="58171">
                  <c:v>58171</c:v>
                </c:pt>
                <c:pt idx="58172">
                  <c:v>58172</c:v>
                </c:pt>
                <c:pt idx="58173">
                  <c:v>58173</c:v>
                </c:pt>
                <c:pt idx="58174">
                  <c:v>58174</c:v>
                </c:pt>
                <c:pt idx="58175">
                  <c:v>58175</c:v>
                </c:pt>
                <c:pt idx="58176">
                  <c:v>58176</c:v>
                </c:pt>
                <c:pt idx="58177">
                  <c:v>58177</c:v>
                </c:pt>
                <c:pt idx="58178">
                  <c:v>58178</c:v>
                </c:pt>
                <c:pt idx="58179">
                  <c:v>58179</c:v>
                </c:pt>
                <c:pt idx="58180">
                  <c:v>58180</c:v>
                </c:pt>
                <c:pt idx="58181">
                  <c:v>58181</c:v>
                </c:pt>
                <c:pt idx="58182">
                  <c:v>58182</c:v>
                </c:pt>
                <c:pt idx="58183">
                  <c:v>58183</c:v>
                </c:pt>
                <c:pt idx="58184">
                  <c:v>58184</c:v>
                </c:pt>
                <c:pt idx="58185">
                  <c:v>58185</c:v>
                </c:pt>
                <c:pt idx="58186">
                  <c:v>58186</c:v>
                </c:pt>
                <c:pt idx="58187">
                  <c:v>58187</c:v>
                </c:pt>
                <c:pt idx="58188">
                  <c:v>58188</c:v>
                </c:pt>
                <c:pt idx="58189">
                  <c:v>58189</c:v>
                </c:pt>
                <c:pt idx="58190">
                  <c:v>58190</c:v>
                </c:pt>
                <c:pt idx="58191">
                  <c:v>58191</c:v>
                </c:pt>
                <c:pt idx="58192">
                  <c:v>58192</c:v>
                </c:pt>
                <c:pt idx="58193">
                  <c:v>58193</c:v>
                </c:pt>
                <c:pt idx="58194">
                  <c:v>58194</c:v>
                </c:pt>
                <c:pt idx="58195">
                  <c:v>58195</c:v>
                </c:pt>
                <c:pt idx="58196">
                  <c:v>58196</c:v>
                </c:pt>
                <c:pt idx="58197">
                  <c:v>58197</c:v>
                </c:pt>
                <c:pt idx="58198">
                  <c:v>58198</c:v>
                </c:pt>
                <c:pt idx="58199">
                  <c:v>58199</c:v>
                </c:pt>
                <c:pt idx="58200">
                  <c:v>58200</c:v>
                </c:pt>
                <c:pt idx="58201">
                  <c:v>58201</c:v>
                </c:pt>
                <c:pt idx="58202">
                  <c:v>58202</c:v>
                </c:pt>
                <c:pt idx="58203">
                  <c:v>58203</c:v>
                </c:pt>
                <c:pt idx="58204">
                  <c:v>58204</c:v>
                </c:pt>
                <c:pt idx="58205">
                  <c:v>58205</c:v>
                </c:pt>
                <c:pt idx="58206">
                  <c:v>58206</c:v>
                </c:pt>
                <c:pt idx="58207">
                  <c:v>58207</c:v>
                </c:pt>
                <c:pt idx="58208">
                  <c:v>58208</c:v>
                </c:pt>
                <c:pt idx="58209">
                  <c:v>58209</c:v>
                </c:pt>
                <c:pt idx="58210">
                  <c:v>58210</c:v>
                </c:pt>
                <c:pt idx="58211">
                  <c:v>58211</c:v>
                </c:pt>
                <c:pt idx="58212">
                  <c:v>58212</c:v>
                </c:pt>
                <c:pt idx="58213">
                  <c:v>58213</c:v>
                </c:pt>
                <c:pt idx="58214">
                  <c:v>58214</c:v>
                </c:pt>
                <c:pt idx="58215">
                  <c:v>58215</c:v>
                </c:pt>
                <c:pt idx="58216">
                  <c:v>58216</c:v>
                </c:pt>
                <c:pt idx="58217">
                  <c:v>58217</c:v>
                </c:pt>
                <c:pt idx="58218">
                  <c:v>58218</c:v>
                </c:pt>
                <c:pt idx="58219">
                  <c:v>58219</c:v>
                </c:pt>
                <c:pt idx="58220">
                  <c:v>58220</c:v>
                </c:pt>
                <c:pt idx="58221">
                  <c:v>58221</c:v>
                </c:pt>
                <c:pt idx="58222">
                  <c:v>58222</c:v>
                </c:pt>
                <c:pt idx="58223">
                  <c:v>58223</c:v>
                </c:pt>
                <c:pt idx="58224">
                  <c:v>58224</c:v>
                </c:pt>
                <c:pt idx="58225">
                  <c:v>58225</c:v>
                </c:pt>
                <c:pt idx="58226">
                  <c:v>58226</c:v>
                </c:pt>
                <c:pt idx="58227">
                  <c:v>58227</c:v>
                </c:pt>
                <c:pt idx="58228">
                  <c:v>58228</c:v>
                </c:pt>
                <c:pt idx="58229">
                  <c:v>58229</c:v>
                </c:pt>
                <c:pt idx="58230">
                  <c:v>58230</c:v>
                </c:pt>
                <c:pt idx="58231">
                  <c:v>58231</c:v>
                </c:pt>
                <c:pt idx="58232">
                  <c:v>58232</c:v>
                </c:pt>
                <c:pt idx="58233">
                  <c:v>58233</c:v>
                </c:pt>
                <c:pt idx="58234">
                  <c:v>58234</c:v>
                </c:pt>
                <c:pt idx="58235">
                  <c:v>58235</c:v>
                </c:pt>
                <c:pt idx="58236">
                  <c:v>58236</c:v>
                </c:pt>
                <c:pt idx="58237">
                  <c:v>58237</c:v>
                </c:pt>
                <c:pt idx="58238">
                  <c:v>58238</c:v>
                </c:pt>
                <c:pt idx="58239">
                  <c:v>58239</c:v>
                </c:pt>
                <c:pt idx="58240">
                  <c:v>58240</c:v>
                </c:pt>
                <c:pt idx="58241">
                  <c:v>58241</c:v>
                </c:pt>
                <c:pt idx="58242">
                  <c:v>58242</c:v>
                </c:pt>
                <c:pt idx="58243">
                  <c:v>58243</c:v>
                </c:pt>
                <c:pt idx="58244">
                  <c:v>58244</c:v>
                </c:pt>
                <c:pt idx="58245">
                  <c:v>58245</c:v>
                </c:pt>
                <c:pt idx="58246">
                  <c:v>58246</c:v>
                </c:pt>
                <c:pt idx="58247">
                  <c:v>58247</c:v>
                </c:pt>
                <c:pt idx="58248">
                  <c:v>58248</c:v>
                </c:pt>
                <c:pt idx="58249">
                  <c:v>58249</c:v>
                </c:pt>
                <c:pt idx="58250">
                  <c:v>58250</c:v>
                </c:pt>
                <c:pt idx="58251">
                  <c:v>58251</c:v>
                </c:pt>
                <c:pt idx="58252">
                  <c:v>58252</c:v>
                </c:pt>
                <c:pt idx="58253">
                  <c:v>58253</c:v>
                </c:pt>
                <c:pt idx="58254">
                  <c:v>58254</c:v>
                </c:pt>
                <c:pt idx="58255">
                  <c:v>58255</c:v>
                </c:pt>
                <c:pt idx="58256">
                  <c:v>58256</c:v>
                </c:pt>
                <c:pt idx="58257">
                  <c:v>58257</c:v>
                </c:pt>
                <c:pt idx="58258">
                  <c:v>58258</c:v>
                </c:pt>
                <c:pt idx="58259">
                  <c:v>58259</c:v>
                </c:pt>
                <c:pt idx="58260">
                  <c:v>58260</c:v>
                </c:pt>
                <c:pt idx="58261">
                  <c:v>58261</c:v>
                </c:pt>
                <c:pt idx="58262">
                  <c:v>58262</c:v>
                </c:pt>
                <c:pt idx="58263">
                  <c:v>58263</c:v>
                </c:pt>
                <c:pt idx="58264">
                  <c:v>58264</c:v>
                </c:pt>
                <c:pt idx="58265">
                  <c:v>58265</c:v>
                </c:pt>
                <c:pt idx="58266">
                  <c:v>58266</c:v>
                </c:pt>
                <c:pt idx="58267">
                  <c:v>58267</c:v>
                </c:pt>
                <c:pt idx="58268">
                  <c:v>58268</c:v>
                </c:pt>
                <c:pt idx="58269">
                  <c:v>58269</c:v>
                </c:pt>
                <c:pt idx="58270">
                  <c:v>58270</c:v>
                </c:pt>
                <c:pt idx="58271">
                  <c:v>58271</c:v>
                </c:pt>
                <c:pt idx="58272">
                  <c:v>58272</c:v>
                </c:pt>
                <c:pt idx="58273">
                  <c:v>58273</c:v>
                </c:pt>
                <c:pt idx="58274">
                  <c:v>58274</c:v>
                </c:pt>
                <c:pt idx="58275">
                  <c:v>58275</c:v>
                </c:pt>
                <c:pt idx="58276">
                  <c:v>58276</c:v>
                </c:pt>
                <c:pt idx="58277">
                  <c:v>58277</c:v>
                </c:pt>
                <c:pt idx="58278">
                  <c:v>58278</c:v>
                </c:pt>
                <c:pt idx="58279">
                  <c:v>58279</c:v>
                </c:pt>
                <c:pt idx="58280">
                  <c:v>58280</c:v>
                </c:pt>
                <c:pt idx="58281">
                  <c:v>58281</c:v>
                </c:pt>
                <c:pt idx="58282">
                  <c:v>58282</c:v>
                </c:pt>
                <c:pt idx="58283">
                  <c:v>58283</c:v>
                </c:pt>
                <c:pt idx="58284">
                  <c:v>58284</c:v>
                </c:pt>
                <c:pt idx="58285">
                  <c:v>58285</c:v>
                </c:pt>
                <c:pt idx="58286">
                  <c:v>58286</c:v>
                </c:pt>
                <c:pt idx="58287">
                  <c:v>58287</c:v>
                </c:pt>
                <c:pt idx="58288">
                  <c:v>58288</c:v>
                </c:pt>
                <c:pt idx="58289">
                  <c:v>58289</c:v>
                </c:pt>
                <c:pt idx="58290">
                  <c:v>58290</c:v>
                </c:pt>
                <c:pt idx="58291">
                  <c:v>58291</c:v>
                </c:pt>
                <c:pt idx="58292">
                  <c:v>58292</c:v>
                </c:pt>
                <c:pt idx="58293">
                  <c:v>58293</c:v>
                </c:pt>
                <c:pt idx="58294">
                  <c:v>58294</c:v>
                </c:pt>
                <c:pt idx="58295">
                  <c:v>58295</c:v>
                </c:pt>
                <c:pt idx="58296">
                  <c:v>58296</c:v>
                </c:pt>
                <c:pt idx="58297">
                  <c:v>58297</c:v>
                </c:pt>
                <c:pt idx="58298">
                  <c:v>58298</c:v>
                </c:pt>
                <c:pt idx="58299">
                  <c:v>58299</c:v>
                </c:pt>
                <c:pt idx="58300">
                  <c:v>58300</c:v>
                </c:pt>
                <c:pt idx="58301">
                  <c:v>58301</c:v>
                </c:pt>
                <c:pt idx="58302">
                  <c:v>58302</c:v>
                </c:pt>
                <c:pt idx="58303">
                  <c:v>58303</c:v>
                </c:pt>
                <c:pt idx="58304">
                  <c:v>58304</c:v>
                </c:pt>
                <c:pt idx="58305">
                  <c:v>58305</c:v>
                </c:pt>
                <c:pt idx="58306">
                  <c:v>58306</c:v>
                </c:pt>
                <c:pt idx="58307">
                  <c:v>58307</c:v>
                </c:pt>
                <c:pt idx="58308">
                  <c:v>58308</c:v>
                </c:pt>
                <c:pt idx="58309">
                  <c:v>58309</c:v>
                </c:pt>
                <c:pt idx="58310">
                  <c:v>58310</c:v>
                </c:pt>
                <c:pt idx="58311">
                  <c:v>58311</c:v>
                </c:pt>
                <c:pt idx="58312">
                  <c:v>58312</c:v>
                </c:pt>
                <c:pt idx="58313">
                  <c:v>58313</c:v>
                </c:pt>
                <c:pt idx="58314">
                  <c:v>58314</c:v>
                </c:pt>
                <c:pt idx="58315">
                  <c:v>58315</c:v>
                </c:pt>
                <c:pt idx="58316">
                  <c:v>58316</c:v>
                </c:pt>
                <c:pt idx="58317">
                  <c:v>58317</c:v>
                </c:pt>
                <c:pt idx="58318">
                  <c:v>58318</c:v>
                </c:pt>
                <c:pt idx="58319">
                  <c:v>58319</c:v>
                </c:pt>
                <c:pt idx="58320">
                  <c:v>58320</c:v>
                </c:pt>
                <c:pt idx="58321">
                  <c:v>58321</c:v>
                </c:pt>
                <c:pt idx="58322">
                  <c:v>58322</c:v>
                </c:pt>
                <c:pt idx="58323">
                  <c:v>58323</c:v>
                </c:pt>
                <c:pt idx="58324">
                  <c:v>58324</c:v>
                </c:pt>
                <c:pt idx="58325">
                  <c:v>58325</c:v>
                </c:pt>
                <c:pt idx="58326">
                  <c:v>58326</c:v>
                </c:pt>
                <c:pt idx="58327">
                  <c:v>58327</c:v>
                </c:pt>
                <c:pt idx="58328">
                  <c:v>58328</c:v>
                </c:pt>
                <c:pt idx="58329">
                  <c:v>58329</c:v>
                </c:pt>
                <c:pt idx="58330">
                  <c:v>58330</c:v>
                </c:pt>
                <c:pt idx="58331">
                  <c:v>58331</c:v>
                </c:pt>
                <c:pt idx="58332">
                  <c:v>58332</c:v>
                </c:pt>
                <c:pt idx="58333">
                  <c:v>58333</c:v>
                </c:pt>
                <c:pt idx="58334">
                  <c:v>58334</c:v>
                </c:pt>
                <c:pt idx="58335">
                  <c:v>58335</c:v>
                </c:pt>
                <c:pt idx="58336">
                  <c:v>58336</c:v>
                </c:pt>
                <c:pt idx="58337">
                  <c:v>58337</c:v>
                </c:pt>
                <c:pt idx="58338">
                  <c:v>58338</c:v>
                </c:pt>
                <c:pt idx="58339">
                  <c:v>58339</c:v>
                </c:pt>
                <c:pt idx="58340">
                  <c:v>58340</c:v>
                </c:pt>
                <c:pt idx="58341">
                  <c:v>58341</c:v>
                </c:pt>
                <c:pt idx="58342">
                  <c:v>58342</c:v>
                </c:pt>
                <c:pt idx="58343">
                  <c:v>58343</c:v>
                </c:pt>
                <c:pt idx="58344">
                  <c:v>58344</c:v>
                </c:pt>
                <c:pt idx="58345">
                  <c:v>58345</c:v>
                </c:pt>
                <c:pt idx="58346">
                  <c:v>58346</c:v>
                </c:pt>
                <c:pt idx="58347">
                  <c:v>58347</c:v>
                </c:pt>
                <c:pt idx="58348">
                  <c:v>58348</c:v>
                </c:pt>
                <c:pt idx="58349">
                  <c:v>58349</c:v>
                </c:pt>
                <c:pt idx="58350">
                  <c:v>58350</c:v>
                </c:pt>
                <c:pt idx="58351">
                  <c:v>58351</c:v>
                </c:pt>
                <c:pt idx="58352">
                  <c:v>58352</c:v>
                </c:pt>
                <c:pt idx="58353">
                  <c:v>58353</c:v>
                </c:pt>
                <c:pt idx="58354">
                  <c:v>58354</c:v>
                </c:pt>
                <c:pt idx="58355">
                  <c:v>58355</c:v>
                </c:pt>
                <c:pt idx="58356">
                  <c:v>58356</c:v>
                </c:pt>
                <c:pt idx="58357">
                  <c:v>58357</c:v>
                </c:pt>
                <c:pt idx="58358">
                  <c:v>58358</c:v>
                </c:pt>
                <c:pt idx="58359">
                  <c:v>58359</c:v>
                </c:pt>
                <c:pt idx="58360">
                  <c:v>58360</c:v>
                </c:pt>
                <c:pt idx="58361">
                  <c:v>58361</c:v>
                </c:pt>
                <c:pt idx="58362">
                  <c:v>58362</c:v>
                </c:pt>
                <c:pt idx="58363">
                  <c:v>58363</c:v>
                </c:pt>
                <c:pt idx="58364">
                  <c:v>58364</c:v>
                </c:pt>
                <c:pt idx="58365">
                  <c:v>58365</c:v>
                </c:pt>
                <c:pt idx="58366">
                  <c:v>58366</c:v>
                </c:pt>
                <c:pt idx="58367">
                  <c:v>58367</c:v>
                </c:pt>
                <c:pt idx="58368">
                  <c:v>58368</c:v>
                </c:pt>
                <c:pt idx="58369">
                  <c:v>58369</c:v>
                </c:pt>
                <c:pt idx="58370">
                  <c:v>58370</c:v>
                </c:pt>
                <c:pt idx="58371">
                  <c:v>58371</c:v>
                </c:pt>
                <c:pt idx="58372">
                  <c:v>58372</c:v>
                </c:pt>
                <c:pt idx="58373">
                  <c:v>58373</c:v>
                </c:pt>
                <c:pt idx="58374">
                  <c:v>58374</c:v>
                </c:pt>
                <c:pt idx="58375">
                  <c:v>58375</c:v>
                </c:pt>
                <c:pt idx="58376">
                  <c:v>58376</c:v>
                </c:pt>
                <c:pt idx="58377">
                  <c:v>58377</c:v>
                </c:pt>
                <c:pt idx="58378">
                  <c:v>58378</c:v>
                </c:pt>
                <c:pt idx="58379">
                  <c:v>58379</c:v>
                </c:pt>
                <c:pt idx="58380">
                  <c:v>58380</c:v>
                </c:pt>
                <c:pt idx="58381">
                  <c:v>58381</c:v>
                </c:pt>
                <c:pt idx="58382">
                  <c:v>58382</c:v>
                </c:pt>
                <c:pt idx="58383">
                  <c:v>58383</c:v>
                </c:pt>
                <c:pt idx="58384">
                  <c:v>58384</c:v>
                </c:pt>
                <c:pt idx="58385">
                  <c:v>58385</c:v>
                </c:pt>
                <c:pt idx="58386">
                  <c:v>58386</c:v>
                </c:pt>
                <c:pt idx="58387">
                  <c:v>58387</c:v>
                </c:pt>
                <c:pt idx="58388">
                  <c:v>58388</c:v>
                </c:pt>
                <c:pt idx="58389">
                  <c:v>58389</c:v>
                </c:pt>
                <c:pt idx="58390">
                  <c:v>58390</c:v>
                </c:pt>
                <c:pt idx="58391">
                  <c:v>58391</c:v>
                </c:pt>
                <c:pt idx="58392">
                  <c:v>58392</c:v>
                </c:pt>
                <c:pt idx="58393">
                  <c:v>58393</c:v>
                </c:pt>
                <c:pt idx="58394">
                  <c:v>58394</c:v>
                </c:pt>
                <c:pt idx="58395">
                  <c:v>58395</c:v>
                </c:pt>
                <c:pt idx="58396">
                  <c:v>58396</c:v>
                </c:pt>
                <c:pt idx="58397">
                  <c:v>58397</c:v>
                </c:pt>
                <c:pt idx="58398">
                  <c:v>58398</c:v>
                </c:pt>
                <c:pt idx="58399">
                  <c:v>58399</c:v>
                </c:pt>
                <c:pt idx="58400">
                  <c:v>58400</c:v>
                </c:pt>
                <c:pt idx="58401">
                  <c:v>58401</c:v>
                </c:pt>
                <c:pt idx="58402">
                  <c:v>58402</c:v>
                </c:pt>
                <c:pt idx="58403">
                  <c:v>58403</c:v>
                </c:pt>
                <c:pt idx="58404">
                  <c:v>58404</c:v>
                </c:pt>
                <c:pt idx="58405">
                  <c:v>58405</c:v>
                </c:pt>
                <c:pt idx="58406">
                  <c:v>58406</c:v>
                </c:pt>
                <c:pt idx="58407">
                  <c:v>58407</c:v>
                </c:pt>
                <c:pt idx="58408">
                  <c:v>58408</c:v>
                </c:pt>
                <c:pt idx="58409">
                  <c:v>58409</c:v>
                </c:pt>
                <c:pt idx="58410">
                  <c:v>58410</c:v>
                </c:pt>
                <c:pt idx="58411">
                  <c:v>58411</c:v>
                </c:pt>
                <c:pt idx="58412">
                  <c:v>58412</c:v>
                </c:pt>
                <c:pt idx="58413">
                  <c:v>58413</c:v>
                </c:pt>
                <c:pt idx="58414">
                  <c:v>58414</c:v>
                </c:pt>
                <c:pt idx="58415">
                  <c:v>58415</c:v>
                </c:pt>
                <c:pt idx="58416">
                  <c:v>58416</c:v>
                </c:pt>
                <c:pt idx="58417">
                  <c:v>58417</c:v>
                </c:pt>
                <c:pt idx="58418">
                  <c:v>58418</c:v>
                </c:pt>
                <c:pt idx="58419">
                  <c:v>58419</c:v>
                </c:pt>
                <c:pt idx="58420">
                  <c:v>58420</c:v>
                </c:pt>
                <c:pt idx="58421">
                  <c:v>58421</c:v>
                </c:pt>
                <c:pt idx="58422">
                  <c:v>58422</c:v>
                </c:pt>
                <c:pt idx="58423">
                  <c:v>58423</c:v>
                </c:pt>
                <c:pt idx="58424">
                  <c:v>58424</c:v>
                </c:pt>
                <c:pt idx="58425">
                  <c:v>58425</c:v>
                </c:pt>
                <c:pt idx="58426">
                  <c:v>58426</c:v>
                </c:pt>
                <c:pt idx="58427">
                  <c:v>58427</c:v>
                </c:pt>
                <c:pt idx="58428">
                  <c:v>58428</c:v>
                </c:pt>
                <c:pt idx="58429">
                  <c:v>58429</c:v>
                </c:pt>
                <c:pt idx="58430">
                  <c:v>58430</c:v>
                </c:pt>
                <c:pt idx="58431">
                  <c:v>58431</c:v>
                </c:pt>
                <c:pt idx="58432">
                  <c:v>58432</c:v>
                </c:pt>
                <c:pt idx="58433">
                  <c:v>58433</c:v>
                </c:pt>
                <c:pt idx="58434">
                  <c:v>58434</c:v>
                </c:pt>
                <c:pt idx="58435">
                  <c:v>58435</c:v>
                </c:pt>
                <c:pt idx="58436">
                  <c:v>58436</c:v>
                </c:pt>
                <c:pt idx="58437">
                  <c:v>58437</c:v>
                </c:pt>
                <c:pt idx="58438">
                  <c:v>58438</c:v>
                </c:pt>
                <c:pt idx="58439">
                  <c:v>58439</c:v>
                </c:pt>
                <c:pt idx="58440">
                  <c:v>58440</c:v>
                </c:pt>
                <c:pt idx="58441">
                  <c:v>58441</c:v>
                </c:pt>
                <c:pt idx="58442">
                  <c:v>58442</c:v>
                </c:pt>
                <c:pt idx="58443">
                  <c:v>58443</c:v>
                </c:pt>
                <c:pt idx="58444">
                  <c:v>58444</c:v>
                </c:pt>
                <c:pt idx="58445">
                  <c:v>58445</c:v>
                </c:pt>
                <c:pt idx="58446">
                  <c:v>58446</c:v>
                </c:pt>
                <c:pt idx="58447">
                  <c:v>58447</c:v>
                </c:pt>
                <c:pt idx="58448">
                  <c:v>58448</c:v>
                </c:pt>
                <c:pt idx="58449">
                  <c:v>58449</c:v>
                </c:pt>
                <c:pt idx="58450">
                  <c:v>58450</c:v>
                </c:pt>
                <c:pt idx="58451">
                  <c:v>58451</c:v>
                </c:pt>
                <c:pt idx="58452">
                  <c:v>58452</c:v>
                </c:pt>
                <c:pt idx="58453">
                  <c:v>58453</c:v>
                </c:pt>
                <c:pt idx="58454">
                  <c:v>58454</c:v>
                </c:pt>
                <c:pt idx="58455">
                  <c:v>58455</c:v>
                </c:pt>
                <c:pt idx="58456">
                  <c:v>58456</c:v>
                </c:pt>
                <c:pt idx="58457">
                  <c:v>58457</c:v>
                </c:pt>
                <c:pt idx="58458">
                  <c:v>58458</c:v>
                </c:pt>
                <c:pt idx="58459">
                  <c:v>58459</c:v>
                </c:pt>
                <c:pt idx="58460">
                  <c:v>58460</c:v>
                </c:pt>
                <c:pt idx="58461">
                  <c:v>58461</c:v>
                </c:pt>
                <c:pt idx="58462">
                  <c:v>58462</c:v>
                </c:pt>
                <c:pt idx="58463">
                  <c:v>58463</c:v>
                </c:pt>
                <c:pt idx="58464">
                  <c:v>58464</c:v>
                </c:pt>
                <c:pt idx="58465">
                  <c:v>58465</c:v>
                </c:pt>
                <c:pt idx="58466">
                  <c:v>58466</c:v>
                </c:pt>
                <c:pt idx="58467">
                  <c:v>58467</c:v>
                </c:pt>
                <c:pt idx="58468">
                  <c:v>58468</c:v>
                </c:pt>
                <c:pt idx="58469">
                  <c:v>58469</c:v>
                </c:pt>
                <c:pt idx="58470">
                  <c:v>58470</c:v>
                </c:pt>
                <c:pt idx="58471">
                  <c:v>58471</c:v>
                </c:pt>
                <c:pt idx="58472">
                  <c:v>58472</c:v>
                </c:pt>
                <c:pt idx="58473">
                  <c:v>58473</c:v>
                </c:pt>
                <c:pt idx="58474">
                  <c:v>58474</c:v>
                </c:pt>
                <c:pt idx="58475">
                  <c:v>58475</c:v>
                </c:pt>
                <c:pt idx="58476">
                  <c:v>58476</c:v>
                </c:pt>
                <c:pt idx="58477">
                  <c:v>58477</c:v>
                </c:pt>
                <c:pt idx="58478">
                  <c:v>58478</c:v>
                </c:pt>
                <c:pt idx="58479">
                  <c:v>58479</c:v>
                </c:pt>
                <c:pt idx="58480">
                  <c:v>58480</c:v>
                </c:pt>
                <c:pt idx="58481">
                  <c:v>58481</c:v>
                </c:pt>
                <c:pt idx="58482">
                  <c:v>58482</c:v>
                </c:pt>
                <c:pt idx="58483">
                  <c:v>58483</c:v>
                </c:pt>
                <c:pt idx="58484">
                  <c:v>58484</c:v>
                </c:pt>
                <c:pt idx="58485">
                  <c:v>58485</c:v>
                </c:pt>
                <c:pt idx="58486">
                  <c:v>58486</c:v>
                </c:pt>
                <c:pt idx="58487">
                  <c:v>58487</c:v>
                </c:pt>
                <c:pt idx="58488">
                  <c:v>58488</c:v>
                </c:pt>
                <c:pt idx="58489">
                  <c:v>58489</c:v>
                </c:pt>
                <c:pt idx="58490">
                  <c:v>58490</c:v>
                </c:pt>
                <c:pt idx="58491">
                  <c:v>58491</c:v>
                </c:pt>
                <c:pt idx="58492">
                  <c:v>58492</c:v>
                </c:pt>
                <c:pt idx="58493">
                  <c:v>58493</c:v>
                </c:pt>
                <c:pt idx="58494">
                  <c:v>58494</c:v>
                </c:pt>
                <c:pt idx="58495">
                  <c:v>58495</c:v>
                </c:pt>
                <c:pt idx="58496">
                  <c:v>58496</c:v>
                </c:pt>
                <c:pt idx="58497">
                  <c:v>58497</c:v>
                </c:pt>
                <c:pt idx="58498">
                  <c:v>58498</c:v>
                </c:pt>
                <c:pt idx="58499">
                  <c:v>58499</c:v>
                </c:pt>
                <c:pt idx="58500">
                  <c:v>58500</c:v>
                </c:pt>
                <c:pt idx="58501">
                  <c:v>58501</c:v>
                </c:pt>
                <c:pt idx="58502">
                  <c:v>58502</c:v>
                </c:pt>
                <c:pt idx="58503">
                  <c:v>58503</c:v>
                </c:pt>
                <c:pt idx="58504">
                  <c:v>58504</c:v>
                </c:pt>
                <c:pt idx="58505">
                  <c:v>58505</c:v>
                </c:pt>
                <c:pt idx="58506">
                  <c:v>58506</c:v>
                </c:pt>
                <c:pt idx="58507">
                  <c:v>58507</c:v>
                </c:pt>
                <c:pt idx="58508">
                  <c:v>58508</c:v>
                </c:pt>
                <c:pt idx="58509">
                  <c:v>58509</c:v>
                </c:pt>
                <c:pt idx="58510">
                  <c:v>58510</c:v>
                </c:pt>
                <c:pt idx="58511">
                  <c:v>58511</c:v>
                </c:pt>
                <c:pt idx="58512">
                  <c:v>58512</c:v>
                </c:pt>
                <c:pt idx="58513">
                  <c:v>58513</c:v>
                </c:pt>
                <c:pt idx="58514">
                  <c:v>58514</c:v>
                </c:pt>
                <c:pt idx="58515">
                  <c:v>58515</c:v>
                </c:pt>
                <c:pt idx="58516">
                  <c:v>58516</c:v>
                </c:pt>
                <c:pt idx="58517">
                  <c:v>58517</c:v>
                </c:pt>
                <c:pt idx="58518">
                  <c:v>58518</c:v>
                </c:pt>
                <c:pt idx="58519">
                  <c:v>58519</c:v>
                </c:pt>
                <c:pt idx="58520">
                  <c:v>58520</c:v>
                </c:pt>
                <c:pt idx="58521">
                  <c:v>58521</c:v>
                </c:pt>
                <c:pt idx="58522">
                  <c:v>58522</c:v>
                </c:pt>
                <c:pt idx="58523">
                  <c:v>58523</c:v>
                </c:pt>
                <c:pt idx="58524">
                  <c:v>58524</c:v>
                </c:pt>
                <c:pt idx="58525">
                  <c:v>58525</c:v>
                </c:pt>
                <c:pt idx="58526">
                  <c:v>58526</c:v>
                </c:pt>
                <c:pt idx="58527">
                  <c:v>58527</c:v>
                </c:pt>
                <c:pt idx="58528">
                  <c:v>58528</c:v>
                </c:pt>
                <c:pt idx="58529">
                  <c:v>58529</c:v>
                </c:pt>
                <c:pt idx="58530">
                  <c:v>58530</c:v>
                </c:pt>
                <c:pt idx="58531">
                  <c:v>58531</c:v>
                </c:pt>
                <c:pt idx="58532">
                  <c:v>58532</c:v>
                </c:pt>
                <c:pt idx="58533">
                  <c:v>58533</c:v>
                </c:pt>
                <c:pt idx="58534">
                  <c:v>58534</c:v>
                </c:pt>
                <c:pt idx="58535">
                  <c:v>58535</c:v>
                </c:pt>
                <c:pt idx="58536">
                  <c:v>58536</c:v>
                </c:pt>
                <c:pt idx="58537">
                  <c:v>58537</c:v>
                </c:pt>
                <c:pt idx="58538">
                  <c:v>58538</c:v>
                </c:pt>
                <c:pt idx="58539">
                  <c:v>58539</c:v>
                </c:pt>
                <c:pt idx="58540">
                  <c:v>58540</c:v>
                </c:pt>
                <c:pt idx="58541">
                  <c:v>58541</c:v>
                </c:pt>
                <c:pt idx="58542">
                  <c:v>58542</c:v>
                </c:pt>
                <c:pt idx="58543">
                  <c:v>58543</c:v>
                </c:pt>
                <c:pt idx="58544">
                  <c:v>58544</c:v>
                </c:pt>
                <c:pt idx="58545">
                  <c:v>58545</c:v>
                </c:pt>
                <c:pt idx="58546">
                  <c:v>58546</c:v>
                </c:pt>
                <c:pt idx="58547">
                  <c:v>58547</c:v>
                </c:pt>
                <c:pt idx="58548">
                  <c:v>58548</c:v>
                </c:pt>
                <c:pt idx="58549">
                  <c:v>58549</c:v>
                </c:pt>
                <c:pt idx="58550">
                  <c:v>58550</c:v>
                </c:pt>
                <c:pt idx="58551">
                  <c:v>58551</c:v>
                </c:pt>
                <c:pt idx="58552">
                  <c:v>58552</c:v>
                </c:pt>
                <c:pt idx="58553">
                  <c:v>58553</c:v>
                </c:pt>
                <c:pt idx="58554">
                  <c:v>58554</c:v>
                </c:pt>
                <c:pt idx="58555">
                  <c:v>58555</c:v>
                </c:pt>
                <c:pt idx="58556">
                  <c:v>58556</c:v>
                </c:pt>
                <c:pt idx="58557">
                  <c:v>58557</c:v>
                </c:pt>
                <c:pt idx="58558">
                  <c:v>58558</c:v>
                </c:pt>
                <c:pt idx="58559">
                  <c:v>58559</c:v>
                </c:pt>
                <c:pt idx="58560">
                  <c:v>58560</c:v>
                </c:pt>
                <c:pt idx="58561">
                  <c:v>58561</c:v>
                </c:pt>
                <c:pt idx="58562">
                  <c:v>58562</c:v>
                </c:pt>
                <c:pt idx="58563">
                  <c:v>58563</c:v>
                </c:pt>
                <c:pt idx="58564">
                  <c:v>58564</c:v>
                </c:pt>
                <c:pt idx="58565">
                  <c:v>58565</c:v>
                </c:pt>
                <c:pt idx="58566">
                  <c:v>58566</c:v>
                </c:pt>
                <c:pt idx="58567">
                  <c:v>58567</c:v>
                </c:pt>
                <c:pt idx="58568">
                  <c:v>58568</c:v>
                </c:pt>
                <c:pt idx="58569">
                  <c:v>58569</c:v>
                </c:pt>
                <c:pt idx="58570">
                  <c:v>58570</c:v>
                </c:pt>
                <c:pt idx="58571">
                  <c:v>58571</c:v>
                </c:pt>
                <c:pt idx="58572">
                  <c:v>58572</c:v>
                </c:pt>
                <c:pt idx="58573">
                  <c:v>58573</c:v>
                </c:pt>
                <c:pt idx="58574">
                  <c:v>58574</c:v>
                </c:pt>
                <c:pt idx="58575">
                  <c:v>58575</c:v>
                </c:pt>
                <c:pt idx="58576">
                  <c:v>58576</c:v>
                </c:pt>
                <c:pt idx="58577">
                  <c:v>58577</c:v>
                </c:pt>
                <c:pt idx="58578">
                  <c:v>58578</c:v>
                </c:pt>
                <c:pt idx="58579">
                  <c:v>58579</c:v>
                </c:pt>
                <c:pt idx="58580">
                  <c:v>58580</c:v>
                </c:pt>
                <c:pt idx="58581">
                  <c:v>58581</c:v>
                </c:pt>
                <c:pt idx="58582">
                  <c:v>58582</c:v>
                </c:pt>
                <c:pt idx="58583">
                  <c:v>58583</c:v>
                </c:pt>
                <c:pt idx="58584">
                  <c:v>58584</c:v>
                </c:pt>
                <c:pt idx="58585">
                  <c:v>58585</c:v>
                </c:pt>
                <c:pt idx="58586">
                  <c:v>58586</c:v>
                </c:pt>
                <c:pt idx="58587">
                  <c:v>58587</c:v>
                </c:pt>
                <c:pt idx="58588">
                  <c:v>58588</c:v>
                </c:pt>
                <c:pt idx="58589">
                  <c:v>58589</c:v>
                </c:pt>
                <c:pt idx="58590">
                  <c:v>58590</c:v>
                </c:pt>
                <c:pt idx="58591">
                  <c:v>58591</c:v>
                </c:pt>
                <c:pt idx="58592">
                  <c:v>58592</c:v>
                </c:pt>
                <c:pt idx="58593">
                  <c:v>58593</c:v>
                </c:pt>
                <c:pt idx="58594">
                  <c:v>58594</c:v>
                </c:pt>
                <c:pt idx="58595">
                  <c:v>58595</c:v>
                </c:pt>
                <c:pt idx="58596">
                  <c:v>58596</c:v>
                </c:pt>
                <c:pt idx="58597">
                  <c:v>58597</c:v>
                </c:pt>
                <c:pt idx="58598">
                  <c:v>58598</c:v>
                </c:pt>
                <c:pt idx="58599">
                  <c:v>58599</c:v>
                </c:pt>
                <c:pt idx="58600">
                  <c:v>58600</c:v>
                </c:pt>
                <c:pt idx="58601">
                  <c:v>58601</c:v>
                </c:pt>
                <c:pt idx="58602">
                  <c:v>58602</c:v>
                </c:pt>
                <c:pt idx="58603">
                  <c:v>58603</c:v>
                </c:pt>
                <c:pt idx="58604">
                  <c:v>58604</c:v>
                </c:pt>
                <c:pt idx="58605">
                  <c:v>58605</c:v>
                </c:pt>
                <c:pt idx="58606">
                  <c:v>58606</c:v>
                </c:pt>
                <c:pt idx="58607">
                  <c:v>58607</c:v>
                </c:pt>
                <c:pt idx="58608">
                  <c:v>58608</c:v>
                </c:pt>
                <c:pt idx="58609">
                  <c:v>58609</c:v>
                </c:pt>
                <c:pt idx="58610">
                  <c:v>58610</c:v>
                </c:pt>
                <c:pt idx="58611">
                  <c:v>58611</c:v>
                </c:pt>
                <c:pt idx="58612">
                  <c:v>58612</c:v>
                </c:pt>
                <c:pt idx="58613">
                  <c:v>58613</c:v>
                </c:pt>
                <c:pt idx="58614">
                  <c:v>58614</c:v>
                </c:pt>
                <c:pt idx="58615">
                  <c:v>58615</c:v>
                </c:pt>
                <c:pt idx="58616">
                  <c:v>58616</c:v>
                </c:pt>
                <c:pt idx="58617">
                  <c:v>58617</c:v>
                </c:pt>
                <c:pt idx="58618">
                  <c:v>58618</c:v>
                </c:pt>
                <c:pt idx="58619">
                  <c:v>58619</c:v>
                </c:pt>
                <c:pt idx="58620">
                  <c:v>58620</c:v>
                </c:pt>
                <c:pt idx="58621">
                  <c:v>58621</c:v>
                </c:pt>
                <c:pt idx="58622">
                  <c:v>58622</c:v>
                </c:pt>
                <c:pt idx="58623">
                  <c:v>58623</c:v>
                </c:pt>
                <c:pt idx="58624">
                  <c:v>58624</c:v>
                </c:pt>
                <c:pt idx="58625">
                  <c:v>58625</c:v>
                </c:pt>
                <c:pt idx="58626">
                  <c:v>58626</c:v>
                </c:pt>
                <c:pt idx="58627">
                  <c:v>58627</c:v>
                </c:pt>
                <c:pt idx="58628">
                  <c:v>58628</c:v>
                </c:pt>
                <c:pt idx="58629">
                  <c:v>58629</c:v>
                </c:pt>
                <c:pt idx="58630">
                  <c:v>58630</c:v>
                </c:pt>
                <c:pt idx="58631">
                  <c:v>58631</c:v>
                </c:pt>
                <c:pt idx="58632">
                  <c:v>58632</c:v>
                </c:pt>
                <c:pt idx="58633">
                  <c:v>58633</c:v>
                </c:pt>
                <c:pt idx="58634">
                  <c:v>58634</c:v>
                </c:pt>
                <c:pt idx="58635">
                  <c:v>58635</c:v>
                </c:pt>
                <c:pt idx="58636">
                  <c:v>58636</c:v>
                </c:pt>
                <c:pt idx="58637">
                  <c:v>58637</c:v>
                </c:pt>
                <c:pt idx="58638">
                  <c:v>58638</c:v>
                </c:pt>
                <c:pt idx="58639">
                  <c:v>58639</c:v>
                </c:pt>
                <c:pt idx="58640">
                  <c:v>58640</c:v>
                </c:pt>
                <c:pt idx="58641">
                  <c:v>58641</c:v>
                </c:pt>
                <c:pt idx="58642">
                  <c:v>58642</c:v>
                </c:pt>
                <c:pt idx="58643">
                  <c:v>58643</c:v>
                </c:pt>
                <c:pt idx="58644">
                  <c:v>58644</c:v>
                </c:pt>
                <c:pt idx="58645">
                  <c:v>58645</c:v>
                </c:pt>
                <c:pt idx="58646">
                  <c:v>58646</c:v>
                </c:pt>
                <c:pt idx="58647">
                  <c:v>58647</c:v>
                </c:pt>
                <c:pt idx="58648">
                  <c:v>58648</c:v>
                </c:pt>
                <c:pt idx="58649">
                  <c:v>58649</c:v>
                </c:pt>
                <c:pt idx="58650">
                  <c:v>58650</c:v>
                </c:pt>
                <c:pt idx="58651">
                  <c:v>58651</c:v>
                </c:pt>
                <c:pt idx="58652">
                  <c:v>58652</c:v>
                </c:pt>
                <c:pt idx="58653">
                  <c:v>58653</c:v>
                </c:pt>
                <c:pt idx="58654">
                  <c:v>58654</c:v>
                </c:pt>
                <c:pt idx="58655">
                  <c:v>58655</c:v>
                </c:pt>
                <c:pt idx="58656">
                  <c:v>58656</c:v>
                </c:pt>
                <c:pt idx="58657">
                  <c:v>58657</c:v>
                </c:pt>
                <c:pt idx="58658">
                  <c:v>58658</c:v>
                </c:pt>
                <c:pt idx="58659">
                  <c:v>58659</c:v>
                </c:pt>
                <c:pt idx="58660">
                  <c:v>58660</c:v>
                </c:pt>
                <c:pt idx="58661">
                  <c:v>58661</c:v>
                </c:pt>
                <c:pt idx="58662">
                  <c:v>58662</c:v>
                </c:pt>
                <c:pt idx="58663">
                  <c:v>58663</c:v>
                </c:pt>
                <c:pt idx="58664">
                  <c:v>58664</c:v>
                </c:pt>
                <c:pt idx="58665">
                  <c:v>58665</c:v>
                </c:pt>
                <c:pt idx="58666">
                  <c:v>58666</c:v>
                </c:pt>
                <c:pt idx="58667">
                  <c:v>58667</c:v>
                </c:pt>
                <c:pt idx="58668">
                  <c:v>58668</c:v>
                </c:pt>
                <c:pt idx="58669">
                  <c:v>58669</c:v>
                </c:pt>
                <c:pt idx="58670">
                  <c:v>58670</c:v>
                </c:pt>
                <c:pt idx="58671">
                  <c:v>58671</c:v>
                </c:pt>
                <c:pt idx="58672">
                  <c:v>58672</c:v>
                </c:pt>
                <c:pt idx="58673">
                  <c:v>58673</c:v>
                </c:pt>
                <c:pt idx="58674">
                  <c:v>58674</c:v>
                </c:pt>
                <c:pt idx="58675">
                  <c:v>58675</c:v>
                </c:pt>
                <c:pt idx="58676">
                  <c:v>58676</c:v>
                </c:pt>
                <c:pt idx="58677">
                  <c:v>58677</c:v>
                </c:pt>
                <c:pt idx="58678">
                  <c:v>58678</c:v>
                </c:pt>
                <c:pt idx="58679">
                  <c:v>58679</c:v>
                </c:pt>
                <c:pt idx="58680">
                  <c:v>58680</c:v>
                </c:pt>
                <c:pt idx="58681">
                  <c:v>58681</c:v>
                </c:pt>
                <c:pt idx="58682">
                  <c:v>58682</c:v>
                </c:pt>
                <c:pt idx="58683">
                  <c:v>58683</c:v>
                </c:pt>
                <c:pt idx="58684">
                  <c:v>58684</c:v>
                </c:pt>
                <c:pt idx="58685">
                  <c:v>58685</c:v>
                </c:pt>
                <c:pt idx="58686">
                  <c:v>58686</c:v>
                </c:pt>
                <c:pt idx="58687">
                  <c:v>58687</c:v>
                </c:pt>
                <c:pt idx="58688">
                  <c:v>58688</c:v>
                </c:pt>
                <c:pt idx="58689">
                  <c:v>58689</c:v>
                </c:pt>
                <c:pt idx="58690">
                  <c:v>58690</c:v>
                </c:pt>
                <c:pt idx="58691">
                  <c:v>58691</c:v>
                </c:pt>
                <c:pt idx="58692">
                  <c:v>58692</c:v>
                </c:pt>
                <c:pt idx="58693">
                  <c:v>58693</c:v>
                </c:pt>
                <c:pt idx="58694">
                  <c:v>58694</c:v>
                </c:pt>
                <c:pt idx="58695">
                  <c:v>58695</c:v>
                </c:pt>
                <c:pt idx="58696">
                  <c:v>58696</c:v>
                </c:pt>
                <c:pt idx="58697">
                  <c:v>58697</c:v>
                </c:pt>
                <c:pt idx="58698">
                  <c:v>58698</c:v>
                </c:pt>
                <c:pt idx="58699">
                  <c:v>58699</c:v>
                </c:pt>
                <c:pt idx="58700">
                  <c:v>58700</c:v>
                </c:pt>
                <c:pt idx="58701">
                  <c:v>58701</c:v>
                </c:pt>
                <c:pt idx="58702">
                  <c:v>58702</c:v>
                </c:pt>
                <c:pt idx="58703">
                  <c:v>58703</c:v>
                </c:pt>
                <c:pt idx="58704">
                  <c:v>58704</c:v>
                </c:pt>
                <c:pt idx="58705">
                  <c:v>58705</c:v>
                </c:pt>
                <c:pt idx="58706">
                  <c:v>58706</c:v>
                </c:pt>
                <c:pt idx="58707">
                  <c:v>58707</c:v>
                </c:pt>
                <c:pt idx="58708">
                  <c:v>58708</c:v>
                </c:pt>
                <c:pt idx="58709">
                  <c:v>58709</c:v>
                </c:pt>
                <c:pt idx="58710">
                  <c:v>58710</c:v>
                </c:pt>
                <c:pt idx="58711">
                  <c:v>58711</c:v>
                </c:pt>
                <c:pt idx="58712">
                  <c:v>58712</c:v>
                </c:pt>
                <c:pt idx="58713">
                  <c:v>58713</c:v>
                </c:pt>
                <c:pt idx="58714">
                  <c:v>58714</c:v>
                </c:pt>
                <c:pt idx="58715">
                  <c:v>58715</c:v>
                </c:pt>
                <c:pt idx="58716">
                  <c:v>58716</c:v>
                </c:pt>
                <c:pt idx="58717">
                  <c:v>58717</c:v>
                </c:pt>
                <c:pt idx="58718">
                  <c:v>58718</c:v>
                </c:pt>
                <c:pt idx="58719">
                  <c:v>58719</c:v>
                </c:pt>
                <c:pt idx="58720">
                  <c:v>58720</c:v>
                </c:pt>
                <c:pt idx="58721">
                  <c:v>58721</c:v>
                </c:pt>
                <c:pt idx="58722">
                  <c:v>58722</c:v>
                </c:pt>
                <c:pt idx="58723">
                  <c:v>58723</c:v>
                </c:pt>
                <c:pt idx="58724">
                  <c:v>58724</c:v>
                </c:pt>
                <c:pt idx="58725">
                  <c:v>58725</c:v>
                </c:pt>
                <c:pt idx="58726">
                  <c:v>58726</c:v>
                </c:pt>
                <c:pt idx="58727">
                  <c:v>58727</c:v>
                </c:pt>
                <c:pt idx="58728">
                  <c:v>58728</c:v>
                </c:pt>
                <c:pt idx="58729">
                  <c:v>58729</c:v>
                </c:pt>
                <c:pt idx="58730">
                  <c:v>58730</c:v>
                </c:pt>
                <c:pt idx="58731">
                  <c:v>58731</c:v>
                </c:pt>
                <c:pt idx="58732">
                  <c:v>58732</c:v>
                </c:pt>
                <c:pt idx="58733">
                  <c:v>58733</c:v>
                </c:pt>
                <c:pt idx="58734">
                  <c:v>58734</c:v>
                </c:pt>
                <c:pt idx="58735">
                  <c:v>58735</c:v>
                </c:pt>
                <c:pt idx="58736">
                  <c:v>58736</c:v>
                </c:pt>
                <c:pt idx="58737">
                  <c:v>58737</c:v>
                </c:pt>
                <c:pt idx="58738">
                  <c:v>58738</c:v>
                </c:pt>
                <c:pt idx="58739">
                  <c:v>58739</c:v>
                </c:pt>
                <c:pt idx="58740">
                  <c:v>58740</c:v>
                </c:pt>
                <c:pt idx="58741">
                  <c:v>58741</c:v>
                </c:pt>
                <c:pt idx="58742">
                  <c:v>58742</c:v>
                </c:pt>
                <c:pt idx="58743">
                  <c:v>58743</c:v>
                </c:pt>
                <c:pt idx="58744">
                  <c:v>58744</c:v>
                </c:pt>
                <c:pt idx="58745">
                  <c:v>58745</c:v>
                </c:pt>
                <c:pt idx="58746">
                  <c:v>58746</c:v>
                </c:pt>
                <c:pt idx="58747">
                  <c:v>58747</c:v>
                </c:pt>
                <c:pt idx="58748">
                  <c:v>58748</c:v>
                </c:pt>
                <c:pt idx="58749">
                  <c:v>58749</c:v>
                </c:pt>
                <c:pt idx="58750">
                  <c:v>58750</c:v>
                </c:pt>
                <c:pt idx="58751">
                  <c:v>58751</c:v>
                </c:pt>
                <c:pt idx="58752">
                  <c:v>58752</c:v>
                </c:pt>
                <c:pt idx="58753">
                  <c:v>58753</c:v>
                </c:pt>
                <c:pt idx="58754">
                  <c:v>58754</c:v>
                </c:pt>
                <c:pt idx="58755">
                  <c:v>58755</c:v>
                </c:pt>
                <c:pt idx="58756">
                  <c:v>58756</c:v>
                </c:pt>
                <c:pt idx="58757">
                  <c:v>58757</c:v>
                </c:pt>
                <c:pt idx="58758">
                  <c:v>58758</c:v>
                </c:pt>
                <c:pt idx="58759">
                  <c:v>58759</c:v>
                </c:pt>
                <c:pt idx="58760">
                  <c:v>58760</c:v>
                </c:pt>
                <c:pt idx="58761">
                  <c:v>58761</c:v>
                </c:pt>
                <c:pt idx="58762">
                  <c:v>58762</c:v>
                </c:pt>
                <c:pt idx="58763">
                  <c:v>58763</c:v>
                </c:pt>
                <c:pt idx="58764">
                  <c:v>58764</c:v>
                </c:pt>
                <c:pt idx="58765">
                  <c:v>58765</c:v>
                </c:pt>
                <c:pt idx="58766">
                  <c:v>58766</c:v>
                </c:pt>
                <c:pt idx="58767">
                  <c:v>58767</c:v>
                </c:pt>
                <c:pt idx="58768">
                  <c:v>58768</c:v>
                </c:pt>
                <c:pt idx="58769">
                  <c:v>58769</c:v>
                </c:pt>
                <c:pt idx="58770">
                  <c:v>58770</c:v>
                </c:pt>
                <c:pt idx="58771">
                  <c:v>58771</c:v>
                </c:pt>
                <c:pt idx="58772">
                  <c:v>58772</c:v>
                </c:pt>
                <c:pt idx="58773">
                  <c:v>58773</c:v>
                </c:pt>
                <c:pt idx="58774">
                  <c:v>58774</c:v>
                </c:pt>
                <c:pt idx="58775">
                  <c:v>58775</c:v>
                </c:pt>
                <c:pt idx="58776">
                  <c:v>58776</c:v>
                </c:pt>
                <c:pt idx="58777">
                  <c:v>58777</c:v>
                </c:pt>
                <c:pt idx="58778">
                  <c:v>58778</c:v>
                </c:pt>
                <c:pt idx="58779">
                  <c:v>58779</c:v>
                </c:pt>
                <c:pt idx="58780">
                  <c:v>58780</c:v>
                </c:pt>
                <c:pt idx="58781">
                  <c:v>58781</c:v>
                </c:pt>
                <c:pt idx="58782">
                  <c:v>58782</c:v>
                </c:pt>
                <c:pt idx="58783">
                  <c:v>58783</c:v>
                </c:pt>
                <c:pt idx="58784">
                  <c:v>58784</c:v>
                </c:pt>
                <c:pt idx="58785">
                  <c:v>58785</c:v>
                </c:pt>
                <c:pt idx="58786">
                  <c:v>58786</c:v>
                </c:pt>
                <c:pt idx="58787">
                  <c:v>58787</c:v>
                </c:pt>
                <c:pt idx="58788">
                  <c:v>58788</c:v>
                </c:pt>
                <c:pt idx="58789">
                  <c:v>58789</c:v>
                </c:pt>
                <c:pt idx="58790">
                  <c:v>58790</c:v>
                </c:pt>
                <c:pt idx="58791">
                  <c:v>58791</c:v>
                </c:pt>
                <c:pt idx="58792">
                  <c:v>58792</c:v>
                </c:pt>
                <c:pt idx="58793">
                  <c:v>58793</c:v>
                </c:pt>
                <c:pt idx="58794">
                  <c:v>58794</c:v>
                </c:pt>
                <c:pt idx="58795">
                  <c:v>58795</c:v>
                </c:pt>
                <c:pt idx="58796">
                  <c:v>58796</c:v>
                </c:pt>
                <c:pt idx="58797">
                  <c:v>58797</c:v>
                </c:pt>
                <c:pt idx="58798">
                  <c:v>58798</c:v>
                </c:pt>
                <c:pt idx="58799">
                  <c:v>58799</c:v>
                </c:pt>
                <c:pt idx="58800">
                  <c:v>58800</c:v>
                </c:pt>
                <c:pt idx="58801">
                  <c:v>58801</c:v>
                </c:pt>
                <c:pt idx="58802">
                  <c:v>58802</c:v>
                </c:pt>
                <c:pt idx="58803">
                  <c:v>58803</c:v>
                </c:pt>
                <c:pt idx="58804">
                  <c:v>58804</c:v>
                </c:pt>
                <c:pt idx="58805">
                  <c:v>58805</c:v>
                </c:pt>
                <c:pt idx="58806">
                  <c:v>58806</c:v>
                </c:pt>
                <c:pt idx="58807">
                  <c:v>58807</c:v>
                </c:pt>
                <c:pt idx="58808">
                  <c:v>58808</c:v>
                </c:pt>
                <c:pt idx="58809">
                  <c:v>58809</c:v>
                </c:pt>
                <c:pt idx="58810">
                  <c:v>58810</c:v>
                </c:pt>
                <c:pt idx="58811">
                  <c:v>58811</c:v>
                </c:pt>
                <c:pt idx="58812">
                  <c:v>58812</c:v>
                </c:pt>
                <c:pt idx="58813">
                  <c:v>58813</c:v>
                </c:pt>
                <c:pt idx="58814">
                  <c:v>58814</c:v>
                </c:pt>
                <c:pt idx="58815">
                  <c:v>58815</c:v>
                </c:pt>
                <c:pt idx="58816">
                  <c:v>58816</c:v>
                </c:pt>
                <c:pt idx="58817">
                  <c:v>58817</c:v>
                </c:pt>
                <c:pt idx="58818">
                  <c:v>58818</c:v>
                </c:pt>
                <c:pt idx="58819">
                  <c:v>58819</c:v>
                </c:pt>
                <c:pt idx="58820">
                  <c:v>58820</c:v>
                </c:pt>
                <c:pt idx="58821">
                  <c:v>58821</c:v>
                </c:pt>
                <c:pt idx="58822">
                  <c:v>58822</c:v>
                </c:pt>
                <c:pt idx="58823">
                  <c:v>58823</c:v>
                </c:pt>
                <c:pt idx="58824">
                  <c:v>58824</c:v>
                </c:pt>
                <c:pt idx="58825">
                  <c:v>58825</c:v>
                </c:pt>
                <c:pt idx="58826">
                  <c:v>58826</c:v>
                </c:pt>
                <c:pt idx="58827">
                  <c:v>58827</c:v>
                </c:pt>
                <c:pt idx="58828">
                  <c:v>58828</c:v>
                </c:pt>
                <c:pt idx="58829">
                  <c:v>58829</c:v>
                </c:pt>
                <c:pt idx="58830">
                  <c:v>58830</c:v>
                </c:pt>
                <c:pt idx="58831">
                  <c:v>58831</c:v>
                </c:pt>
                <c:pt idx="58832">
                  <c:v>58832</c:v>
                </c:pt>
                <c:pt idx="58833">
                  <c:v>58833</c:v>
                </c:pt>
                <c:pt idx="58834">
                  <c:v>58834</c:v>
                </c:pt>
                <c:pt idx="58835">
                  <c:v>58835</c:v>
                </c:pt>
                <c:pt idx="58836">
                  <c:v>58836</c:v>
                </c:pt>
                <c:pt idx="58837">
                  <c:v>58837</c:v>
                </c:pt>
                <c:pt idx="58838">
                  <c:v>58838</c:v>
                </c:pt>
                <c:pt idx="58839">
                  <c:v>58839</c:v>
                </c:pt>
                <c:pt idx="58840">
                  <c:v>58840</c:v>
                </c:pt>
                <c:pt idx="58841">
                  <c:v>58841</c:v>
                </c:pt>
                <c:pt idx="58842">
                  <c:v>58842</c:v>
                </c:pt>
                <c:pt idx="58843">
                  <c:v>58843</c:v>
                </c:pt>
                <c:pt idx="58844">
                  <c:v>58844</c:v>
                </c:pt>
                <c:pt idx="58845">
                  <c:v>58845</c:v>
                </c:pt>
                <c:pt idx="58846">
                  <c:v>58846</c:v>
                </c:pt>
                <c:pt idx="58847">
                  <c:v>58847</c:v>
                </c:pt>
                <c:pt idx="58848">
                  <c:v>58848</c:v>
                </c:pt>
                <c:pt idx="58849">
                  <c:v>58849</c:v>
                </c:pt>
                <c:pt idx="58850">
                  <c:v>58850</c:v>
                </c:pt>
                <c:pt idx="58851">
                  <c:v>58851</c:v>
                </c:pt>
                <c:pt idx="58852">
                  <c:v>58852</c:v>
                </c:pt>
                <c:pt idx="58853">
                  <c:v>58853</c:v>
                </c:pt>
                <c:pt idx="58854">
                  <c:v>58854</c:v>
                </c:pt>
                <c:pt idx="58855">
                  <c:v>58855</c:v>
                </c:pt>
                <c:pt idx="58856">
                  <c:v>58856</c:v>
                </c:pt>
                <c:pt idx="58857">
                  <c:v>58857</c:v>
                </c:pt>
                <c:pt idx="58858">
                  <c:v>58858</c:v>
                </c:pt>
                <c:pt idx="58859">
                  <c:v>58859</c:v>
                </c:pt>
                <c:pt idx="58860">
                  <c:v>58860</c:v>
                </c:pt>
                <c:pt idx="58861">
                  <c:v>58861</c:v>
                </c:pt>
                <c:pt idx="58862">
                  <c:v>58862</c:v>
                </c:pt>
                <c:pt idx="58863">
                  <c:v>58863</c:v>
                </c:pt>
                <c:pt idx="58864">
                  <c:v>58864</c:v>
                </c:pt>
                <c:pt idx="58865">
                  <c:v>58865</c:v>
                </c:pt>
                <c:pt idx="58866">
                  <c:v>58866</c:v>
                </c:pt>
                <c:pt idx="58867">
                  <c:v>58867</c:v>
                </c:pt>
                <c:pt idx="58868">
                  <c:v>58868</c:v>
                </c:pt>
                <c:pt idx="58869">
                  <c:v>58869</c:v>
                </c:pt>
                <c:pt idx="58870">
                  <c:v>58870</c:v>
                </c:pt>
                <c:pt idx="58871">
                  <c:v>58871</c:v>
                </c:pt>
                <c:pt idx="58872">
                  <c:v>58872</c:v>
                </c:pt>
                <c:pt idx="58873">
                  <c:v>58873</c:v>
                </c:pt>
                <c:pt idx="58874">
                  <c:v>58874</c:v>
                </c:pt>
                <c:pt idx="58875">
                  <c:v>58875</c:v>
                </c:pt>
                <c:pt idx="58876">
                  <c:v>58876</c:v>
                </c:pt>
                <c:pt idx="58877">
                  <c:v>58877</c:v>
                </c:pt>
                <c:pt idx="58878">
                  <c:v>58878</c:v>
                </c:pt>
                <c:pt idx="58879">
                  <c:v>58879</c:v>
                </c:pt>
                <c:pt idx="58880">
                  <c:v>58880</c:v>
                </c:pt>
                <c:pt idx="58881">
                  <c:v>58881</c:v>
                </c:pt>
                <c:pt idx="58882">
                  <c:v>58882</c:v>
                </c:pt>
                <c:pt idx="58883">
                  <c:v>58883</c:v>
                </c:pt>
                <c:pt idx="58884">
                  <c:v>58884</c:v>
                </c:pt>
                <c:pt idx="58885">
                  <c:v>58885</c:v>
                </c:pt>
                <c:pt idx="58886">
                  <c:v>58886</c:v>
                </c:pt>
                <c:pt idx="58887">
                  <c:v>58887</c:v>
                </c:pt>
                <c:pt idx="58888">
                  <c:v>58888</c:v>
                </c:pt>
                <c:pt idx="58889">
                  <c:v>58889</c:v>
                </c:pt>
                <c:pt idx="58890">
                  <c:v>58890</c:v>
                </c:pt>
                <c:pt idx="58891">
                  <c:v>58891</c:v>
                </c:pt>
                <c:pt idx="58892">
                  <c:v>58892</c:v>
                </c:pt>
                <c:pt idx="58893">
                  <c:v>58893</c:v>
                </c:pt>
                <c:pt idx="58894">
                  <c:v>58894</c:v>
                </c:pt>
                <c:pt idx="58895">
                  <c:v>58895</c:v>
                </c:pt>
                <c:pt idx="58896">
                  <c:v>58896</c:v>
                </c:pt>
                <c:pt idx="58897">
                  <c:v>58897</c:v>
                </c:pt>
                <c:pt idx="58898">
                  <c:v>58898</c:v>
                </c:pt>
                <c:pt idx="58899">
                  <c:v>58899</c:v>
                </c:pt>
                <c:pt idx="58900">
                  <c:v>58900</c:v>
                </c:pt>
                <c:pt idx="58901">
                  <c:v>58901</c:v>
                </c:pt>
                <c:pt idx="58902">
                  <c:v>58902</c:v>
                </c:pt>
                <c:pt idx="58903">
                  <c:v>58903</c:v>
                </c:pt>
                <c:pt idx="58904">
                  <c:v>58904</c:v>
                </c:pt>
                <c:pt idx="58905">
                  <c:v>58905</c:v>
                </c:pt>
                <c:pt idx="58906">
                  <c:v>58906</c:v>
                </c:pt>
                <c:pt idx="58907">
                  <c:v>58907</c:v>
                </c:pt>
                <c:pt idx="58908">
                  <c:v>58908</c:v>
                </c:pt>
                <c:pt idx="58909">
                  <c:v>58909</c:v>
                </c:pt>
                <c:pt idx="58910">
                  <c:v>58910</c:v>
                </c:pt>
                <c:pt idx="58911">
                  <c:v>58911</c:v>
                </c:pt>
                <c:pt idx="58912">
                  <c:v>58912</c:v>
                </c:pt>
                <c:pt idx="58913">
                  <c:v>58913</c:v>
                </c:pt>
                <c:pt idx="58914">
                  <c:v>58914</c:v>
                </c:pt>
                <c:pt idx="58915">
                  <c:v>58915</c:v>
                </c:pt>
                <c:pt idx="58916">
                  <c:v>58916</c:v>
                </c:pt>
                <c:pt idx="58917">
                  <c:v>58917</c:v>
                </c:pt>
                <c:pt idx="58918">
                  <c:v>58918</c:v>
                </c:pt>
                <c:pt idx="58919">
                  <c:v>58919</c:v>
                </c:pt>
                <c:pt idx="58920">
                  <c:v>58920</c:v>
                </c:pt>
                <c:pt idx="58921">
                  <c:v>58921</c:v>
                </c:pt>
                <c:pt idx="58922">
                  <c:v>58922</c:v>
                </c:pt>
                <c:pt idx="58923">
                  <c:v>58923</c:v>
                </c:pt>
                <c:pt idx="58924">
                  <c:v>58924</c:v>
                </c:pt>
                <c:pt idx="58925">
                  <c:v>58925</c:v>
                </c:pt>
                <c:pt idx="58926">
                  <c:v>58926</c:v>
                </c:pt>
                <c:pt idx="58927">
                  <c:v>58927</c:v>
                </c:pt>
                <c:pt idx="58928">
                  <c:v>58928</c:v>
                </c:pt>
                <c:pt idx="58929">
                  <c:v>58929</c:v>
                </c:pt>
                <c:pt idx="58930">
                  <c:v>58930</c:v>
                </c:pt>
                <c:pt idx="58931">
                  <c:v>58931</c:v>
                </c:pt>
                <c:pt idx="58932">
                  <c:v>58932</c:v>
                </c:pt>
                <c:pt idx="58933">
                  <c:v>58933</c:v>
                </c:pt>
                <c:pt idx="58934">
                  <c:v>58934</c:v>
                </c:pt>
                <c:pt idx="58935">
                  <c:v>58935</c:v>
                </c:pt>
                <c:pt idx="58936">
                  <c:v>58936</c:v>
                </c:pt>
                <c:pt idx="58937">
                  <c:v>58937</c:v>
                </c:pt>
                <c:pt idx="58938">
                  <c:v>58938</c:v>
                </c:pt>
                <c:pt idx="58939">
                  <c:v>58939</c:v>
                </c:pt>
                <c:pt idx="58940">
                  <c:v>58940</c:v>
                </c:pt>
                <c:pt idx="58941">
                  <c:v>58941</c:v>
                </c:pt>
                <c:pt idx="58942">
                  <c:v>58942</c:v>
                </c:pt>
                <c:pt idx="58943">
                  <c:v>58943</c:v>
                </c:pt>
                <c:pt idx="58944">
                  <c:v>58944</c:v>
                </c:pt>
                <c:pt idx="58945">
                  <c:v>58945</c:v>
                </c:pt>
                <c:pt idx="58946">
                  <c:v>58946</c:v>
                </c:pt>
                <c:pt idx="58947">
                  <c:v>58947</c:v>
                </c:pt>
                <c:pt idx="58948">
                  <c:v>58948</c:v>
                </c:pt>
                <c:pt idx="58949">
                  <c:v>58949</c:v>
                </c:pt>
                <c:pt idx="58950">
                  <c:v>58950</c:v>
                </c:pt>
                <c:pt idx="58951">
                  <c:v>58951</c:v>
                </c:pt>
                <c:pt idx="58952">
                  <c:v>58952</c:v>
                </c:pt>
                <c:pt idx="58953">
                  <c:v>58953</c:v>
                </c:pt>
                <c:pt idx="58954">
                  <c:v>58954</c:v>
                </c:pt>
                <c:pt idx="58955">
                  <c:v>58955</c:v>
                </c:pt>
                <c:pt idx="58956">
                  <c:v>58956</c:v>
                </c:pt>
                <c:pt idx="58957">
                  <c:v>58957</c:v>
                </c:pt>
                <c:pt idx="58958">
                  <c:v>58958</c:v>
                </c:pt>
                <c:pt idx="58959">
                  <c:v>58959</c:v>
                </c:pt>
                <c:pt idx="58960">
                  <c:v>58960</c:v>
                </c:pt>
                <c:pt idx="58961">
                  <c:v>58961</c:v>
                </c:pt>
                <c:pt idx="58962">
                  <c:v>58962</c:v>
                </c:pt>
                <c:pt idx="58963">
                  <c:v>58963</c:v>
                </c:pt>
                <c:pt idx="58964">
                  <c:v>58964</c:v>
                </c:pt>
                <c:pt idx="58965">
                  <c:v>58965</c:v>
                </c:pt>
                <c:pt idx="58966">
                  <c:v>58966</c:v>
                </c:pt>
                <c:pt idx="58967">
                  <c:v>58967</c:v>
                </c:pt>
                <c:pt idx="58968">
                  <c:v>58968</c:v>
                </c:pt>
                <c:pt idx="58969">
                  <c:v>58969</c:v>
                </c:pt>
                <c:pt idx="58970">
                  <c:v>58970</c:v>
                </c:pt>
                <c:pt idx="58971">
                  <c:v>58971</c:v>
                </c:pt>
                <c:pt idx="58972">
                  <c:v>58972</c:v>
                </c:pt>
                <c:pt idx="58973">
                  <c:v>58973</c:v>
                </c:pt>
                <c:pt idx="58974">
                  <c:v>58974</c:v>
                </c:pt>
                <c:pt idx="58975">
                  <c:v>58975</c:v>
                </c:pt>
                <c:pt idx="58976">
                  <c:v>58976</c:v>
                </c:pt>
                <c:pt idx="58977">
                  <c:v>58977</c:v>
                </c:pt>
                <c:pt idx="58978">
                  <c:v>58978</c:v>
                </c:pt>
                <c:pt idx="58979">
                  <c:v>58979</c:v>
                </c:pt>
                <c:pt idx="58980">
                  <c:v>58980</c:v>
                </c:pt>
                <c:pt idx="58981">
                  <c:v>58981</c:v>
                </c:pt>
                <c:pt idx="58982">
                  <c:v>58982</c:v>
                </c:pt>
                <c:pt idx="58983">
                  <c:v>58983</c:v>
                </c:pt>
                <c:pt idx="58984">
                  <c:v>58984</c:v>
                </c:pt>
                <c:pt idx="58985">
                  <c:v>58985</c:v>
                </c:pt>
                <c:pt idx="58986">
                  <c:v>58986</c:v>
                </c:pt>
                <c:pt idx="58987">
                  <c:v>58987</c:v>
                </c:pt>
                <c:pt idx="58988">
                  <c:v>58988</c:v>
                </c:pt>
                <c:pt idx="58989">
                  <c:v>58989</c:v>
                </c:pt>
                <c:pt idx="58990">
                  <c:v>58990</c:v>
                </c:pt>
                <c:pt idx="58991">
                  <c:v>58991</c:v>
                </c:pt>
                <c:pt idx="58992">
                  <c:v>58992</c:v>
                </c:pt>
                <c:pt idx="58993">
                  <c:v>58993</c:v>
                </c:pt>
                <c:pt idx="58994">
                  <c:v>58994</c:v>
                </c:pt>
                <c:pt idx="58995">
                  <c:v>58995</c:v>
                </c:pt>
                <c:pt idx="58996">
                  <c:v>58996</c:v>
                </c:pt>
                <c:pt idx="58997">
                  <c:v>58997</c:v>
                </c:pt>
                <c:pt idx="58998">
                  <c:v>58998</c:v>
                </c:pt>
                <c:pt idx="58999">
                  <c:v>58999</c:v>
                </c:pt>
                <c:pt idx="59000">
                  <c:v>59000</c:v>
                </c:pt>
                <c:pt idx="59001">
                  <c:v>59001</c:v>
                </c:pt>
                <c:pt idx="59002">
                  <c:v>59002</c:v>
                </c:pt>
                <c:pt idx="59003">
                  <c:v>59003</c:v>
                </c:pt>
                <c:pt idx="59004">
                  <c:v>59004</c:v>
                </c:pt>
                <c:pt idx="59005">
                  <c:v>59005</c:v>
                </c:pt>
                <c:pt idx="59006">
                  <c:v>59006</c:v>
                </c:pt>
                <c:pt idx="59007">
                  <c:v>59007</c:v>
                </c:pt>
                <c:pt idx="59008">
                  <c:v>59008</c:v>
                </c:pt>
                <c:pt idx="59009">
                  <c:v>59009</c:v>
                </c:pt>
                <c:pt idx="59010">
                  <c:v>59010</c:v>
                </c:pt>
                <c:pt idx="59011">
                  <c:v>59011</c:v>
                </c:pt>
                <c:pt idx="59012">
                  <c:v>59012</c:v>
                </c:pt>
                <c:pt idx="59013">
                  <c:v>59013</c:v>
                </c:pt>
                <c:pt idx="59014">
                  <c:v>59014</c:v>
                </c:pt>
                <c:pt idx="59015">
                  <c:v>59015</c:v>
                </c:pt>
                <c:pt idx="59016">
                  <c:v>59016</c:v>
                </c:pt>
                <c:pt idx="59017">
                  <c:v>59017</c:v>
                </c:pt>
                <c:pt idx="59018">
                  <c:v>59018</c:v>
                </c:pt>
                <c:pt idx="59019">
                  <c:v>59019</c:v>
                </c:pt>
                <c:pt idx="59020">
                  <c:v>59020</c:v>
                </c:pt>
                <c:pt idx="59021">
                  <c:v>59021</c:v>
                </c:pt>
                <c:pt idx="59022">
                  <c:v>59022</c:v>
                </c:pt>
                <c:pt idx="59023">
                  <c:v>59023</c:v>
                </c:pt>
                <c:pt idx="59024">
                  <c:v>59024</c:v>
                </c:pt>
                <c:pt idx="59025">
                  <c:v>59025</c:v>
                </c:pt>
                <c:pt idx="59026">
                  <c:v>59026</c:v>
                </c:pt>
                <c:pt idx="59027">
                  <c:v>59027</c:v>
                </c:pt>
                <c:pt idx="59028">
                  <c:v>59028</c:v>
                </c:pt>
                <c:pt idx="59029">
                  <c:v>59029</c:v>
                </c:pt>
                <c:pt idx="59030">
                  <c:v>59030</c:v>
                </c:pt>
                <c:pt idx="59031">
                  <c:v>59031</c:v>
                </c:pt>
                <c:pt idx="59032">
                  <c:v>59032</c:v>
                </c:pt>
                <c:pt idx="59033">
                  <c:v>59033</c:v>
                </c:pt>
                <c:pt idx="59034">
                  <c:v>59034</c:v>
                </c:pt>
                <c:pt idx="59035">
                  <c:v>59035</c:v>
                </c:pt>
                <c:pt idx="59036">
                  <c:v>59036</c:v>
                </c:pt>
                <c:pt idx="59037">
                  <c:v>59037</c:v>
                </c:pt>
                <c:pt idx="59038">
                  <c:v>59038</c:v>
                </c:pt>
                <c:pt idx="59039">
                  <c:v>59039</c:v>
                </c:pt>
                <c:pt idx="59040">
                  <c:v>59040</c:v>
                </c:pt>
                <c:pt idx="59041">
                  <c:v>59041</c:v>
                </c:pt>
                <c:pt idx="59042">
                  <c:v>59042</c:v>
                </c:pt>
                <c:pt idx="59043">
                  <c:v>59043</c:v>
                </c:pt>
                <c:pt idx="59044">
                  <c:v>59044</c:v>
                </c:pt>
                <c:pt idx="59045">
                  <c:v>59045</c:v>
                </c:pt>
                <c:pt idx="59046">
                  <c:v>59046</c:v>
                </c:pt>
                <c:pt idx="59047">
                  <c:v>59047</c:v>
                </c:pt>
                <c:pt idx="59048">
                  <c:v>59048</c:v>
                </c:pt>
                <c:pt idx="59049">
                  <c:v>59049</c:v>
                </c:pt>
                <c:pt idx="59050">
                  <c:v>59050</c:v>
                </c:pt>
                <c:pt idx="59051">
                  <c:v>59051</c:v>
                </c:pt>
                <c:pt idx="59052">
                  <c:v>59052</c:v>
                </c:pt>
                <c:pt idx="59053">
                  <c:v>59053</c:v>
                </c:pt>
                <c:pt idx="59054">
                  <c:v>59054</c:v>
                </c:pt>
                <c:pt idx="59055">
                  <c:v>59055</c:v>
                </c:pt>
                <c:pt idx="59056">
                  <c:v>59056</c:v>
                </c:pt>
                <c:pt idx="59057">
                  <c:v>59057</c:v>
                </c:pt>
                <c:pt idx="59058">
                  <c:v>59058</c:v>
                </c:pt>
                <c:pt idx="59059">
                  <c:v>59059</c:v>
                </c:pt>
                <c:pt idx="59060">
                  <c:v>59060</c:v>
                </c:pt>
                <c:pt idx="59061">
                  <c:v>59061</c:v>
                </c:pt>
                <c:pt idx="59062">
                  <c:v>59062</c:v>
                </c:pt>
                <c:pt idx="59063">
                  <c:v>59063</c:v>
                </c:pt>
                <c:pt idx="59064">
                  <c:v>59064</c:v>
                </c:pt>
                <c:pt idx="59065">
                  <c:v>59065</c:v>
                </c:pt>
                <c:pt idx="59066">
                  <c:v>59066</c:v>
                </c:pt>
                <c:pt idx="59067">
                  <c:v>59067</c:v>
                </c:pt>
                <c:pt idx="59068">
                  <c:v>59068</c:v>
                </c:pt>
                <c:pt idx="59069">
                  <c:v>59069</c:v>
                </c:pt>
                <c:pt idx="59070">
                  <c:v>59070</c:v>
                </c:pt>
                <c:pt idx="59071">
                  <c:v>59071</c:v>
                </c:pt>
                <c:pt idx="59072">
                  <c:v>59072</c:v>
                </c:pt>
                <c:pt idx="59073">
                  <c:v>59073</c:v>
                </c:pt>
                <c:pt idx="59074">
                  <c:v>59074</c:v>
                </c:pt>
                <c:pt idx="59075">
                  <c:v>59075</c:v>
                </c:pt>
                <c:pt idx="59076">
                  <c:v>59076</c:v>
                </c:pt>
                <c:pt idx="59077">
                  <c:v>59077</c:v>
                </c:pt>
                <c:pt idx="59078">
                  <c:v>59078</c:v>
                </c:pt>
                <c:pt idx="59079">
                  <c:v>59079</c:v>
                </c:pt>
                <c:pt idx="59080">
                  <c:v>59080</c:v>
                </c:pt>
                <c:pt idx="59081">
                  <c:v>59081</c:v>
                </c:pt>
                <c:pt idx="59082">
                  <c:v>59082</c:v>
                </c:pt>
                <c:pt idx="59083">
                  <c:v>59083</c:v>
                </c:pt>
                <c:pt idx="59084">
                  <c:v>59084</c:v>
                </c:pt>
                <c:pt idx="59085">
                  <c:v>59085</c:v>
                </c:pt>
                <c:pt idx="59086">
                  <c:v>59086</c:v>
                </c:pt>
                <c:pt idx="59087">
                  <c:v>59087</c:v>
                </c:pt>
                <c:pt idx="59088">
                  <c:v>59088</c:v>
                </c:pt>
                <c:pt idx="59089">
                  <c:v>59089</c:v>
                </c:pt>
                <c:pt idx="59090">
                  <c:v>59090</c:v>
                </c:pt>
                <c:pt idx="59091">
                  <c:v>59091</c:v>
                </c:pt>
                <c:pt idx="59092">
                  <c:v>59092</c:v>
                </c:pt>
                <c:pt idx="59093">
                  <c:v>59093</c:v>
                </c:pt>
                <c:pt idx="59094">
                  <c:v>59094</c:v>
                </c:pt>
                <c:pt idx="59095">
                  <c:v>59095</c:v>
                </c:pt>
                <c:pt idx="59096">
                  <c:v>59096</c:v>
                </c:pt>
                <c:pt idx="59097">
                  <c:v>59097</c:v>
                </c:pt>
                <c:pt idx="59098">
                  <c:v>59098</c:v>
                </c:pt>
                <c:pt idx="59099">
                  <c:v>59099</c:v>
                </c:pt>
                <c:pt idx="59100">
                  <c:v>59100</c:v>
                </c:pt>
                <c:pt idx="59101">
                  <c:v>59101</c:v>
                </c:pt>
                <c:pt idx="59102">
                  <c:v>59102</c:v>
                </c:pt>
                <c:pt idx="59103">
                  <c:v>59103</c:v>
                </c:pt>
                <c:pt idx="59104">
                  <c:v>59104</c:v>
                </c:pt>
                <c:pt idx="59105">
                  <c:v>59105</c:v>
                </c:pt>
                <c:pt idx="59106">
                  <c:v>59106</c:v>
                </c:pt>
                <c:pt idx="59107">
                  <c:v>59107</c:v>
                </c:pt>
                <c:pt idx="59108">
                  <c:v>59108</c:v>
                </c:pt>
                <c:pt idx="59109">
                  <c:v>59109</c:v>
                </c:pt>
                <c:pt idx="59110">
                  <c:v>59110</c:v>
                </c:pt>
                <c:pt idx="59111">
                  <c:v>59111</c:v>
                </c:pt>
                <c:pt idx="59112">
                  <c:v>59112</c:v>
                </c:pt>
                <c:pt idx="59113">
                  <c:v>59113</c:v>
                </c:pt>
                <c:pt idx="59114">
                  <c:v>59114</c:v>
                </c:pt>
                <c:pt idx="59115">
                  <c:v>59115</c:v>
                </c:pt>
                <c:pt idx="59116">
                  <c:v>59116</c:v>
                </c:pt>
                <c:pt idx="59117">
                  <c:v>59117</c:v>
                </c:pt>
                <c:pt idx="59118">
                  <c:v>59118</c:v>
                </c:pt>
                <c:pt idx="59119">
                  <c:v>59119</c:v>
                </c:pt>
                <c:pt idx="59120">
                  <c:v>59120</c:v>
                </c:pt>
                <c:pt idx="59121">
                  <c:v>59121</c:v>
                </c:pt>
                <c:pt idx="59122">
                  <c:v>59122</c:v>
                </c:pt>
                <c:pt idx="59123">
                  <c:v>59123</c:v>
                </c:pt>
                <c:pt idx="59124">
                  <c:v>59124</c:v>
                </c:pt>
                <c:pt idx="59125">
                  <c:v>59125</c:v>
                </c:pt>
                <c:pt idx="59126">
                  <c:v>59126</c:v>
                </c:pt>
                <c:pt idx="59127">
                  <c:v>59127</c:v>
                </c:pt>
                <c:pt idx="59128">
                  <c:v>59128</c:v>
                </c:pt>
                <c:pt idx="59129">
                  <c:v>59129</c:v>
                </c:pt>
                <c:pt idx="59130">
                  <c:v>59130</c:v>
                </c:pt>
                <c:pt idx="59131">
                  <c:v>59131</c:v>
                </c:pt>
                <c:pt idx="59132">
                  <c:v>59132</c:v>
                </c:pt>
                <c:pt idx="59133">
                  <c:v>59133</c:v>
                </c:pt>
                <c:pt idx="59134">
                  <c:v>59134</c:v>
                </c:pt>
                <c:pt idx="59135">
                  <c:v>59135</c:v>
                </c:pt>
                <c:pt idx="59136">
                  <c:v>59136</c:v>
                </c:pt>
                <c:pt idx="59137">
                  <c:v>59137</c:v>
                </c:pt>
                <c:pt idx="59138">
                  <c:v>59138</c:v>
                </c:pt>
                <c:pt idx="59139">
                  <c:v>59139</c:v>
                </c:pt>
                <c:pt idx="59140">
                  <c:v>59140</c:v>
                </c:pt>
                <c:pt idx="59141">
                  <c:v>59141</c:v>
                </c:pt>
                <c:pt idx="59142">
                  <c:v>59142</c:v>
                </c:pt>
                <c:pt idx="59143">
                  <c:v>59143</c:v>
                </c:pt>
                <c:pt idx="59144">
                  <c:v>59144</c:v>
                </c:pt>
                <c:pt idx="59145">
                  <c:v>59145</c:v>
                </c:pt>
                <c:pt idx="59146">
                  <c:v>59146</c:v>
                </c:pt>
                <c:pt idx="59147">
                  <c:v>59147</c:v>
                </c:pt>
                <c:pt idx="59148">
                  <c:v>59148</c:v>
                </c:pt>
                <c:pt idx="59149">
                  <c:v>59149</c:v>
                </c:pt>
                <c:pt idx="59150">
                  <c:v>59150</c:v>
                </c:pt>
                <c:pt idx="59151">
                  <c:v>59151</c:v>
                </c:pt>
                <c:pt idx="59152">
                  <c:v>59152</c:v>
                </c:pt>
                <c:pt idx="59153">
                  <c:v>59153</c:v>
                </c:pt>
                <c:pt idx="59154">
                  <c:v>59154</c:v>
                </c:pt>
                <c:pt idx="59155">
                  <c:v>59155</c:v>
                </c:pt>
                <c:pt idx="59156">
                  <c:v>59156</c:v>
                </c:pt>
                <c:pt idx="59157">
                  <c:v>59157</c:v>
                </c:pt>
                <c:pt idx="59158">
                  <c:v>59158</c:v>
                </c:pt>
                <c:pt idx="59159">
                  <c:v>59159</c:v>
                </c:pt>
                <c:pt idx="59160">
                  <c:v>59160</c:v>
                </c:pt>
                <c:pt idx="59161">
                  <c:v>59161</c:v>
                </c:pt>
                <c:pt idx="59162">
                  <c:v>59162</c:v>
                </c:pt>
                <c:pt idx="59163">
                  <c:v>59163</c:v>
                </c:pt>
                <c:pt idx="59164">
                  <c:v>59164</c:v>
                </c:pt>
                <c:pt idx="59165">
                  <c:v>59165</c:v>
                </c:pt>
                <c:pt idx="59166">
                  <c:v>59166</c:v>
                </c:pt>
                <c:pt idx="59167">
                  <c:v>59167</c:v>
                </c:pt>
                <c:pt idx="59168">
                  <c:v>59168</c:v>
                </c:pt>
                <c:pt idx="59169">
                  <c:v>59169</c:v>
                </c:pt>
                <c:pt idx="59170">
                  <c:v>59170</c:v>
                </c:pt>
                <c:pt idx="59171">
                  <c:v>59171</c:v>
                </c:pt>
                <c:pt idx="59172">
                  <c:v>59172</c:v>
                </c:pt>
                <c:pt idx="59173">
                  <c:v>59173</c:v>
                </c:pt>
                <c:pt idx="59174">
                  <c:v>59174</c:v>
                </c:pt>
                <c:pt idx="59175">
                  <c:v>59175</c:v>
                </c:pt>
                <c:pt idx="59176">
                  <c:v>59176</c:v>
                </c:pt>
                <c:pt idx="59177">
                  <c:v>59177</c:v>
                </c:pt>
                <c:pt idx="59178">
                  <c:v>59178</c:v>
                </c:pt>
                <c:pt idx="59179">
                  <c:v>59179</c:v>
                </c:pt>
                <c:pt idx="59180">
                  <c:v>59180</c:v>
                </c:pt>
                <c:pt idx="59181">
                  <c:v>59181</c:v>
                </c:pt>
                <c:pt idx="59182">
                  <c:v>59182</c:v>
                </c:pt>
                <c:pt idx="59183">
                  <c:v>59183</c:v>
                </c:pt>
                <c:pt idx="59184">
                  <c:v>59184</c:v>
                </c:pt>
                <c:pt idx="59185">
                  <c:v>59185</c:v>
                </c:pt>
                <c:pt idx="59186">
                  <c:v>59186</c:v>
                </c:pt>
                <c:pt idx="59187">
                  <c:v>59187</c:v>
                </c:pt>
                <c:pt idx="59188">
                  <c:v>59188</c:v>
                </c:pt>
                <c:pt idx="59189">
                  <c:v>59189</c:v>
                </c:pt>
                <c:pt idx="59190">
                  <c:v>59190</c:v>
                </c:pt>
                <c:pt idx="59191">
                  <c:v>59191</c:v>
                </c:pt>
                <c:pt idx="59192">
                  <c:v>59192</c:v>
                </c:pt>
                <c:pt idx="59193">
                  <c:v>59193</c:v>
                </c:pt>
                <c:pt idx="59194">
                  <c:v>59194</c:v>
                </c:pt>
                <c:pt idx="59195">
                  <c:v>59195</c:v>
                </c:pt>
                <c:pt idx="59196">
                  <c:v>59196</c:v>
                </c:pt>
                <c:pt idx="59197">
                  <c:v>59197</c:v>
                </c:pt>
                <c:pt idx="59198">
                  <c:v>59198</c:v>
                </c:pt>
                <c:pt idx="59199">
                  <c:v>59199</c:v>
                </c:pt>
                <c:pt idx="59200">
                  <c:v>59200</c:v>
                </c:pt>
                <c:pt idx="59201">
                  <c:v>59201</c:v>
                </c:pt>
                <c:pt idx="59202">
                  <c:v>59202</c:v>
                </c:pt>
                <c:pt idx="59203">
                  <c:v>59203</c:v>
                </c:pt>
                <c:pt idx="59204">
                  <c:v>59204</c:v>
                </c:pt>
                <c:pt idx="59205">
                  <c:v>59205</c:v>
                </c:pt>
                <c:pt idx="59206">
                  <c:v>59206</c:v>
                </c:pt>
                <c:pt idx="59207">
                  <c:v>59207</c:v>
                </c:pt>
                <c:pt idx="59208">
                  <c:v>59208</c:v>
                </c:pt>
                <c:pt idx="59209">
                  <c:v>59209</c:v>
                </c:pt>
                <c:pt idx="59210">
                  <c:v>59210</c:v>
                </c:pt>
                <c:pt idx="59211">
                  <c:v>59211</c:v>
                </c:pt>
                <c:pt idx="59212">
                  <c:v>59212</c:v>
                </c:pt>
                <c:pt idx="59213">
                  <c:v>59213</c:v>
                </c:pt>
                <c:pt idx="59214">
                  <c:v>59214</c:v>
                </c:pt>
                <c:pt idx="59215">
                  <c:v>59215</c:v>
                </c:pt>
                <c:pt idx="59216">
                  <c:v>59216</c:v>
                </c:pt>
                <c:pt idx="59217">
                  <c:v>59217</c:v>
                </c:pt>
                <c:pt idx="59218">
                  <c:v>59218</c:v>
                </c:pt>
                <c:pt idx="59219">
                  <c:v>59219</c:v>
                </c:pt>
                <c:pt idx="59220">
                  <c:v>59220</c:v>
                </c:pt>
                <c:pt idx="59221">
                  <c:v>59221</c:v>
                </c:pt>
                <c:pt idx="59222">
                  <c:v>59222</c:v>
                </c:pt>
                <c:pt idx="59223">
                  <c:v>59223</c:v>
                </c:pt>
                <c:pt idx="59224">
                  <c:v>59224</c:v>
                </c:pt>
                <c:pt idx="59225">
                  <c:v>59225</c:v>
                </c:pt>
                <c:pt idx="59226">
                  <c:v>59226</c:v>
                </c:pt>
                <c:pt idx="59227">
                  <c:v>59227</c:v>
                </c:pt>
                <c:pt idx="59228">
                  <c:v>59228</c:v>
                </c:pt>
                <c:pt idx="59229">
                  <c:v>59229</c:v>
                </c:pt>
                <c:pt idx="59230">
                  <c:v>59230</c:v>
                </c:pt>
                <c:pt idx="59231">
                  <c:v>59231</c:v>
                </c:pt>
                <c:pt idx="59232">
                  <c:v>59232</c:v>
                </c:pt>
                <c:pt idx="59233">
                  <c:v>59233</c:v>
                </c:pt>
                <c:pt idx="59234">
                  <c:v>59234</c:v>
                </c:pt>
                <c:pt idx="59235">
                  <c:v>59235</c:v>
                </c:pt>
                <c:pt idx="59236">
                  <c:v>59236</c:v>
                </c:pt>
                <c:pt idx="59237">
                  <c:v>59237</c:v>
                </c:pt>
                <c:pt idx="59238">
                  <c:v>59238</c:v>
                </c:pt>
                <c:pt idx="59239">
                  <c:v>59239</c:v>
                </c:pt>
                <c:pt idx="59240">
                  <c:v>59240</c:v>
                </c:pt>
                <c:pt idx="59241">
                  <c:v>59241</c:v>
                </c:pt>
                <c:pt idx="59242">
                  <c:v>59242</c:v>
                </c:pt>
                <c:pt idx="59243">
                  <c:v>59243</c:v>
                </c:pt>
                <c:pt idx="59244">
                  <c:v>59244</c:v>
                </c:pt>
                <c:pt idx="59245">
                  <c:v>59245</c:v>
                </c:pt>
                <c:pt idx="59246">
                  <c:v>59246</c:v>
                </c:pt>
                <c:pt idx="59247">
                  <c:v>59247</c:v>
                </c:pt>
                <c:pt idx="59248">
                  <c:v>59248</c:v>
                </c:pt>
                <c:pt idx="59249">
                  <c:v>59249</c:v>
                </c:pt>
                <c:pt idx="59250">
                  <c:v>59250</c:v>
                </c:pt>
                <c:pt idx="59251">
                  <c:v>59251</c:v>
                </c:pt>
                <c:pt idx="59252">
                  <c:v>59252</c:v>
                </c:pt>
                <c:pt idx="59253">
                  <c:v>59253</c:v>
                </c:pt>
                <c:pt idx="59254">
                  <c:v>59254</c:v>
                </c:pt>
                <c:pt idx="59255">
                  <c:v>59255</c:v>
                </c:pt>
                <c:pt idx="59256">
                  <c:v>59256</c:v>
                </c:pt>
                <c:pt idx="59257">
                  <c:v>59257</c:v>
                </c:pt>
                <c:pt idx="59258">
                  <c:v>59258</c:v>
                </c:pt>
                <c:pt idx="59259">
                  <c:v>59259</c:v>
                </c:pt>
                <c:pt idx="59260">
                  <c:v>59260</c:v>
                </c:pt>
                <c:pt idx="59261">
                  <c:v>59261</c:v>
                </c:pt>
                <c:pt idx="59262">
                  <c:v>59262</c:v>
                </c:pt>
                <c:pt idx="59263">
                  <c:v>59263</c:v>
                </c:pt>
                <c:pt idx="59264">
                  <c:v>59264</c:v>
                </c:pt>
                <c:pt idx="59265">
                  <c:v>59265</c:v>
                </c:pt>
                <c:pt idx="59266">
                  <c:v>59266</c:v>
                </c:pt>
                <c:pt idx="59267">
                  <c:v>59267</c:v>
                </c:pt>
                <c:pt idx="59268">
                  <c:v>59268</c:v>
                </c:pt>
                <c:pt idx="59269">
                  <c:v>59269</c:v>
                </c:pt>
                <c:pt idx="59270">
                  <c:v>59270</c:v>
                </c:pt>
                <c:pt idx="59271">
                  <c:v>59271</c:v>
                </c:pt>
                <c:pt idx="59272">
                  <c:v>59272</c:v>
                </c:pt>
                <c:pt idx="59273">
                  <c:v>59273</c:v>
                </c:pt>
                <c:pt idx="59274">
                  <c:v>59274</c:v>
                </c:pt>
                <c:pt idx="59275">
                  <c:v>59275</c:v>
                </c:pt>
                <c:pt idx="59276">
                  <c:v>59276</c:v>
                </c:pt>
                <c:pt idx="59277">
                  <c:v>59277</c:v>
                </c:pt>
                <c:pt idx="59278">
                  <c:v>59278</c:v>
                </c:pt>
                <c:pt idx="59279">
                  <c:v>59279</c:v>
                </c:pt>
                <c:pt idx="59280">
                  <c:v>59280</c:v>
                </c:pt>
                <c:pt idx="59281">
                  <c:v>59281</c:v>
                </c:pt>
                <c:pt idx="59282">
                  <c:v>59282</c:v>
                </c:pt>
                <c:pt idx="59283">
                  <c:v>59283</c:v>
                </c:pt>
                <c:pt idx="59284">
                  <c:v>59284</c:v>
                </c:pt>
                <c:pt idx="59285">
                  <c:v>59285</c:v>
                </c:pt>
                <c:pt idx="59286">
                  <c:v>59286</c:v>
                </c:pt>
                <c:pt idx="59287">
                  <c:v>59287</c:v>
                </c:pt>
                <c:pt idx="59288">
                  <c:v>59288</c:v>
                </c:pt>
                <c:pt idx="59289">
                  <c:v>59289</c:v>
                </c:pt>
                <c:pt idx="59290">
                  <c:v>59290</c:v>
                </c:pt>
                <c:pt idx="59291">
                  <c:v>59291</c:v>
                </c:pt>
                <c:pt idx="59292">
                  <c:v>59292</c:v>
                </c:pt>
                <c:pt idx="59293">
                  <c:v>59293</c:v>
                </c:pt>
                <c:pt idx="59294">
                  <c:v>59294</c:v>
                </c:pt>
                <c:pt idx="59295">
                  <c:v>59295</c:v>
                </c:pt>
                <c:pt idx="59296">
                  <c:v>59296</c:v>
                </c:pt>
                <c:pt idx="59297">
                  <c:v>59297</c:v>
                </c:pt>
                <c:pt idx="59298">
                  <c:v>59298</c:v>
                </c:pt>
                <c:pt idx="59299">
                  <c:v>59299</c:v>
                </c:pt>
                <c:pt idx="59300">
                  <c:v>59300</c:v>
                </c:pt>
                <c:pt idx="59301">
                  <c:v>59301</c:v>
                </c:pt>
                <c:pt idx="59302">
                  <c:v>59302</c:v>
                </c:pt>
                <c:pt idx="59303">
                  <c:v>59303</c:v>
                </c:pt>
                <c:pt idx="59304">
                  <c:v>59304</c:v>
                </c:pt>
                <c:pt idx="59305">
                  <c:v>59305</c:v>
                </c:pt>
                <c:pt idx="59306">
                  <c:v>59306</c:v>
                </c:pt>
                <c:pt idx="59307">
                  <c:v>59307</c:v>
                </c:pt>
                <c:pt idx="59308">
                  <c:v>59308</c:v>
                </c:pt>
                <c:pt idx="59309">
                  <c:v>59309</c:v>
                </c:pt>
                <c:pt idx="59310">
                  <c:v>59310</c:v>
                </c:pt>
                <c:pt idx="59311">
                  <c:v>59311</c:v>
                </c:pt>
                <c:pt idx="59312">
                  <c:v>59312</c:v>
                </c:pt>
                <c:pt idx="59313">
                  <c:v>59313</c:v>
                </c:pt>
                <c:pt idx="59314">
                  <c:v>59314</c:v>
                </c:pt>
                <c:pt idx="59315">
                  <c:v>59315</c:v>
                </c:pt>
                <c:pt idx="59316">
                  <c:v>59316</c:v>
                </c:pt>
                <c:pt idx="59317">
                  <c:v>59317</c:v>
                </c:pt>
                <c:pt idx="59318">
                  <c:v>59318</c:v>
                </c:pt>
                <c:pt idx="59319">
                  <c:v>59319</c:v>
                </c:pt>
                <c:pt idx="59320">
                  <c:v>59320</c:v>
                </c:pt>
                <c:pt idx="59321">
                  <c:v>59321</c:v>
                </c:pt>
                <c:pt idx="59322">
                  <c:v>59322</c:v>
                </c:pt>
                <c:pt idx="59323">
                  <c:v>59323</c:v>
                </c:pt>
                <c:pt idx="59324">
                  <c:v>59324</c:v>
                </c:pt>
                <c:pt idx="59325">
                  <c:v>59325</c:v>
                </c:pt>
                <c:pt idx="59326">
                  <c:v>59326</c:v>
                </c:pt>
                <c:pt idx="59327">
                  <c:v>59327</c:v>
                </c:pt>
                <c:pt idx="59328">
                  <c:v>59328</c:v>
                </c:pt>
                <c:pt idx="59329">
                  <c:v>59329</c:v>
                </c:pt>
                <c:pt idx="59330">
                  <c:v>59330</c:v>
                </c:pt>
                <c:pt idx="59331">
                  <c:v>59331</c:v>
                </c:pt>
                <c:pt idx="59332">
                  <c:v>59332</c:v>
                </c:pt>
                <c:pt idx="59333">
                  <c:v>59333</c:v>
                </c:pt>
                <c:pt idx="59334">
                  <c:v>59334</c:v>
                </c:pt>
                <c:pt idx="59335">
                  <c:v>59335</c:v>
                </c:pt>
                <c:pt idx="59336">
                  <c:v>59336</c:v>
                </c:pt>
                <c:pt idx="59337">
                  <c:v>59337</c:v>
                </c:pt>
                <c:pt idx="59338">
                  <c:v>59338</c:v>
                </c:pt>
                <c:pt idx="59339">
                  <c:v>59339</c:v>
                </c:pt>
                <c:pt idx="59340">
                  <c:v>59340</c:v>
                </c:pt>
                <c:pt idx="59341">
                  <c:v>59341</c:v>
                </c:pt>
                <c:pt idx="59342">
                  <c:v>59342</c:v>
                </c:pt>
                <c:pt idx="59343">
                  <c:v>59343</c:v>
                </c:pt>
                <c:pt idx="59344">
                  <c:v>59344</c:v>
                </c:pt>
                <c:pt idx="59345">
                  <c:v>59345</c:v>
                </c:pt>
                <c:pt idx="59346">
                  <c:v>59346</c:v>
                </c:pt>
                <c:pt idx="59347">
                  <c:v>59347</c:v>
                </c:pt>
                <c:pt idx="59348">
                  <c:v>59348</c:v>
                </c:pt>
                <c:pt idx="59349">
                  <c:v>59349</c:v>
                </c:pt>
                <c:pt idx="59350">
                  <c:v>59350</c:v>
                </c:pt>
                <c:pt idx="59351">
                  <c:v>59351</c:v>
                </c:pt>
                <c:pt idx="59352">
                  <c:v>59352</c:v>
                </c:pt>
                <c:pt idx="59353">
                  <c:v>59353</c:v>
                </c:pt>
                <c:pt idx="59354">
                  <c:v>59354</c:v>
                </c:pt>
                <c:pt idx="59355">
                  <c:v>59355</c:v>
                </c:pt>
                <c:pt idx="59356">
                  <c:v>59356</c:v>
                </c:pt>
                <c:pt idx="59357">
                  <c:v>59357</c:v>
                </c:pt>
                <c:pt idx="59358">
                  <c:v>59358</c:v>
                </c:pt>
                <c:pt idx="59359">
                  <c:v>59359</c:v>
                </c:pt>
                <c:pt idx="59360">
                  <c:v>59360</c:v>
                </c:pt>
                <c:pt idx="59361">
                  <c:v>59361</c:v>
                </c:pt>
                <c:pt idx="59362">
                  <c:v>59362</c:v>
                </c:pt>
                <c:pt idx="59363">
                  <c:v>59363</c:v>
                </c:pt>
                <c:pt idx="59364">
                  <c:v>59364</c:v>
                </c:pt>
                <c:pt idx="59365">
                  <c:v>59365</c:v>
                </c:pt>
                <c:pt idx="59366">
                  <c:v>59366</c:v>
                </c:pt>
                <c:pt idx="59367">
                  <c:v>59367</c:v>
                </c:pt>
                <c:pt idx="59368">
                  <c:v>59368</c:v>
                </c:pt>
                <c:pt idx="59369">
                  <c:v>59369</c:v>
                </c:pt>
                <c:pt idx="59370">
                  <c:v>59370</c:v>
                </c:pt>
                <c:pt idx="59371">
                  <c:v>59371</c:v>
                </c:pt>
                <c:pt idx="59372">
                  <c:v>59372</c:v>
                </c:pt>
                <c:pt idx="59373">
                  <c:v>59373</c:v>
                </c:pt>
                <c:pt idx="59374">
                  <c:v>59374</c:v>
                </c:pt>
                <c:pt idx="59375">
                  <c:v>59375</c:v>
                </c:pt>
                <c:pt idx="59376">
                  <c:v>59376</c:v>
                </c:pt>
                <c:pt idx="59377">
                  <c:v>59377</c:v>
                </c:pt>
                <c:pt idx="59378">
                  <c:v>59378</c:v>
                </c:pt>
                <c:pt idx="59379">
                  <c:v>59379</c:v>
                </c:pt>
                <c:pt idx="59380">
                  <c:v>59380</c:v>
                </c:pt>
                <c:pt idx="59381">
                  <c:v>59381</c:v>
                </c:pt>
                <c:pt idx="59382">
                  <c:v>59382</c:v>
                </c:pt>
                <c:pt idx="59383">
                  <c:v>59383</c:v>
                </c:pt>
                <c:pt idx="59384">
                  <c:v>59384</c:v>
                </c:pt>
                <c:pt idx="59385">
                  <c:v>59385</c:v>
                </c:pt>
                <c:pt idx="59386">
                  <c:v>59386</c:v>
                </c:pt>
                <c:pt idx="59387">
                  <c:v>59387</c:v>
                </c:pt>
                <c:pt idx="59388">
                  <c:v>59388</c:v>
                </c:pt>
                <c:pt idx="59389">
                  <c:v>59389</c:v>
                </c:pt>
                <c:pt idx="59390">
                  <c:v>59390</c:v>
                </c:pt>
                <c:pt idx="59391">
                  <c:v>59391</c:v>
                </c:pt>
                <c:pt idx="59392">
                  <c:v>59392</c:v>
                </c:pt>
                <c:pt idx="59393">
                  <c:v>59393</c:v>
                </c:pt>
                <c:pt idx="59394">
                  <c:v>59394</c:v>
                </c:pt>
                <c:pt idx="59395">
                  <c:v>59395</c:v>
                </c:pt>
                <c:pt idx="59396">
                  <c:v>59396</c:v>
                </c:pt>
                <c:pt idx="59397">
                  <c:v>59397</c:v>
                </c:pt>
                <c:pt idx="59398">
                  <c:v>59398</c:v>
                </c:pt>
                <c:pt idx="59399">
                  <c:v>59399</c:v>
                </c:pt>
                <c:pt idx="59400">
                  <c:v>59400</c:v>
                </c:pt>
                <c:pt idx="59401">
                  <c:v>59401</c:v>
                </c:pt>
                <c:pt idx="59402">
                  <c:v>59402</c:v>
                </c:pt>
                <c:pt idx="59403">
                  <c:v>59403</c:v>
                </c:pt>
                <c:pt idx="59404">
                  <c:v>59404</c:v>
                </c:pt>
                <c:pt idx="59405">
                  <c:v>59405</c:v>
                </c:pt>
                <c:pt idx="59406">
                  <c:v>59406</c:v>
                </c:pt>
                <c:pt idx="59407">
                  <c:v>59407</c:v>
                </c:pt>
                <c:pt idx="59408">
                  <c:v>59408</c:v>
                </c:pt>
                <c:pt idx="59409">
                  <c:v>59409</c:v>
                </c:pt>
                <c:pt idx="59410">
                  <c:v>59410</c:v>
                </c:pt>
                <c:pt idx="59411">
                  <c:v>59411</c:v>
                </c:pt>
                <c:pt idx="59412">
                  <c:v>59412</c:v>
                </c:pt>
                <c:pt idx="59413">
                  <c:v>59413</c:v>
                </c:pt>
                <c:pt idx="59414">
                  <c:v>59414</c:v>
                </c:pt>
                <c:pt idx="59415">
                  <c:v>59415</c:v>
                </c:pt>
                <c:pt idx="59416">
                  <c:v>59416</c:v>
                </c:pt>
                <c:pt idx="59417">
                  <c:v>59417</c:v>
                </c:pt>
                <c:pt idx="59418">
                  <c:v>59418</c:v>
                </c:pt>
                <c:pt idx="59419">
                  <c:v>59419</c:v>
                </c:pt>
                <c:pt idx="59420">
                  <c:v>59420</c:v>
                </c:pt>
                <c:pt idx="59421">
                  <c:v>59421</c:v>
                </c:pt>
                <c:pt idx="59422">
                  <c:v>59422</c:v>
                </c:pt>
                <c:pt idx="59423">
                  <c:v>59423</c:v>
                </c:pt>
                <c:pt idx="59424">
                  <c:v>59424</c:v>
                </c:pt>
                <c:pt idx="59425">
                  <c:v>59425</c:v>
                </c:pt>
                <c:pt idx="59426">
                  <c:v>59426</c:v>
                </c:pt>
                <c:pt idx="59427">
                  <c:v>59427</c:v>
                </c:pt>
                <c:pt idx="59428">
                  <c:v>59428</c:v>
                </c:pt>
                <c:pt idx="59429">
                  <c:v>59429</c:v>
                </c:pt>
                <c:pt idx="59430">
                  <c:v>59430</c:v>
                </c:pt>
                <c:pt idx="59431">
                  <c:v>59431</c:v>
                </c:pt>
                <c:pt idx="59432">
                  <c:v>59432</c:v>
                </c:pt>
                <c:pt idx="59433">
                  <c:v>59433</c:v>
                </c:pt>
                <c:pt idx="59434">
                  <c:v>59434</c:v>
                </c:pt>
                <c:pt idx="59435">
                  <c:v>59435</c:v>
                </c:pt>
                <c:pt idx="59436">
                  <c:v>59436</c:v>
                </c:pt>
                <c:pt idx="59437">
                  <c:v>59437</c:v>
                </c:pt>
                <c:pt idx="59438">
                  <c:v>59438</c:v>
                </c:pt>
                <c:pt idx="59439">
                  <c:v>59439</c:v>
                </c:pt>
                <c:pt idx="59440">
                  <c:v>59440</c:v>
                </c:pt>
                <c:pt idx="59441">
                  <c:v>59441</c:v>
                </c:pt>
                <c:pt idx="59442">
                  <c:v>59442</c:v>
                </c:pt>
                <c:pt idx="59443">
                  <c:v>59443</c:v>
                </c:pt>
                <c:pt idx="59444">
                  <c:v>59444</c:v>
                </c:pt>
                <c:pt idx="59445">
                  <c:v>59445</c:v>
                </c:pt>
                <c:pt idx="59446">
                  <c:v>59446</c:v>
                </c:pt>
                <c:pt idx="59447">
                  <c:v>59447</c:v>
                </c:pt>
                <c:pt idx="59448">
                  <c:v>59448</c:v>
                </c:pt>
                <c:pt idx="59449">
                  <c:v>59449</c:v>
                </c:pt>
                <c:pt idx="59450">
                  <c:v>59450</c:v>
                </c:pt>
                <c:pt idx="59451">
                  <c:v>59451</c:v>
                </c:pt>
                <c:pt idx="59452">
                  <c:v>59452</c:v>
                </c:pt>
                <c:pt idx="59453">
                  <c:v>59453</c:v>
                </c:pt>
                <c:pt idx="59454">
                  <c:v>59454</c:v>
                </c:pt>
                <c:pt idx="59455">
                  <c:v>59455</c:v>
                </c:pt>
                <c:pt idx="59456">
                  <c:v>59456</c:v>
                </c:pt>
                <c:pt idx="59457">
                  <c:v>59457</c:v>
                </c:pt>
                <c:pt idx="59458">
                  <c:v>59458</c:v>
                </c:pt>
                <c:pt idx="59459">
                  <c:v>59459</c:v>
                </c:pt>
                <c:pt idx="59460">
                  <c:v>59460</c:v>
                </c:pt>
                <c:pt idx="59461">
                  <c:v>59461</c:v>
                </c:pt>
                <c:pt idx="59462">
                  <c:v>59462</c:v>
                </c:pt>
                <c:pt idx="59463">
                  <c:v>59463</c:v>
                </c:pt>
                <c:pt idx="59464">
                  <c:v>59464</c:v>
                </c:pt>
                <c:pt idx="59465">
                  <c:v>59465</c:v>
                </c:pt>
                <c:pt idx="59466">
                  <c:v>59466</c:v>
                </c:pt>
                <c:pt idx="59467">
                  <c:v>59467</c:v>
                </c:pt>
                <c:pt idx="59468">
                  <c:v>59468</c:v>
                </c:pt>
                <c:pt idx="59469">
                  <c:v>59469</c:v>
                </c:pt>
                <c:pt idx="59470">
                  <c:v>59470</c:v>
                </c:pt>
                <c:pt idx="59471">
                  <c:v>59471</c:v>
                </c:pt>
                <c:pt idx="59472">
                  <c:v>59472</c:v>
                </c:pt>
                <c:pt idx="59473">
                  <c:v>59473</c:v>
                </c:pt>
                <c:pt idx="59474">
                  <c:v>59474</c:v>
                </c:pt>
                <c:pt idx="59475">
                  <c:v>59475</c:v>
                </c:pt>
                <c:pt idx="59476">
                  <c:v>59476</c:v>
                </c:pt>
                <c:pt idx="59477">
                  <c:v>59477</c:v>
                </c:pt>
                <c:pt idx="59478">
                  <c:v>59478</c:v>
                </c:pt>
                <c:pt idx="59479">
                  <c:v>59479</c:v>
                </c:pt>
                <c:pt idx="59480">
                  <c:v>59480</c:v>
                </c:pt>
                <c:pt idx="59481">
                  <c:v>59481</c:v>
                </c:pt>
                <c:pt idx="59482">
                  <c:v>59482</c:v>
                </c:pt>
                <c:pt idx="59483">
                  <c:v>59483</c:v>
                </c:pt>
                <c:pt idx="59484">
                  <c:v>59484</c:v>
                </c:pt>
                <c:pt idx="59485">
                  <c:v>59485</c:v>
                </c:pt>
                <c:pt idx="59486">
                  <c:v>59486</c:v>
                </c:pt>
                <c:pt idx="59487">
                  <c:v>59487</c:v>
                </c:pt>
                <c:pt idx="59488">
                  <c:v>59488</c:v>
                </c:pt>
                <c:pt idx="59489">
                  <c:v>59489</c:v>
                </c:pt>
                <c:pt idx="59490">
                  <c:v>59490</c:v>
                </c:pt>
                <c:pt idx="59491">
                  <c:v>59491</c:v>
                </c:pt>
                <c:pt idx="59492">
                  <c:v>59492</c:v>
                </c:pt>
                <c:pt idx="59493">
                  <c:v>59493</c:v>
                </c:pt>
                <c:pt idx="59494">
                  <c:v>59494</c:v>
                </c:pt>
                <c:pt idx="59495">
                  <c:v>59495</c:v>
                </c:pt>
                <c:pt idx="59496">
                  <c:v>59496</c:v>
                </c:pt>
                <c:pt idx="59497">
                  <c:v>59497</c:v>
                </c:pt>
                <c:pt idx="59498">
                  <c:v>59498</c:v>
                </c:pt>
                <c:pt idx="59499">
                  <c:v>59499</c:v>
                </c:pt>
                <c:pt idx="59500">
                  <c:v>59500</c:v>
                </c:pt>
                <c:pt idx="59501">
                  <c:v>59501</c:v>
                </c:pt>
                <c:pt idx="59502">
                  <c:v>59502</c:v>
                </c:pt>
                <c:pt idx="59503">
                  <c:v>59503</c:v>
                </c:pt>
                <c:pt idx="59504">
                  <c:v>59504</c:v>
                </c:pt>
                <c:pt idx="59505">
                  <c:v>59505</c:v>
                </c:pt>
                <c:pt idx="59506">
                  <c:v>59506</c:v>
                </c:pt>
                <c:pt idx="59507">
                  <c:v>59507</c:v>
                </c:pt>
                <c:pt idx="59508">
                  <c:v>59508</c:v>
                </c:pt>
                <c:pt idx="59509">
                  <c:v>59509</c:v>
                </c:pt>
                <c:pt idx="59510">
                  <c:v>59510</c:v>
                </c:pt>
                <c:pt idx="59511">
                  <c:v>59511</c:v>
                </c:pt>
                <c:pt idx="59512">
                  <c:v>59512</c:v>
                </c:pt>
                <c:pt idx="59513">
                  <c:v>59513</c:v>
                </c:pt>
                <c:pt idx="59514">
                  <c:v>59514</c:v>
                </c:pt>
                <c:pt idx="59515">
                  <c:v>59515</c:v>
                </c:pt>
                <c:pt idx="59516">
                  <c:v>59516</c:v>
                </c:pt>
                <c:pt idx="59517">
                  <c:v>59517</c:v>
                </c:pt>
                <c:pt idx="59518">
                  <c:v>59518</c:v>
                </c:pt>
                <c:pt idx="59519">
                  <c:v>59519</c:v>
                </c:pt>
                <c:pt idx="59520">
                  <c:v>59520</c:v>
                </c:pt>
                <c:pt idx="59521">
                  <c:v>59521</c:v>
                </c:pt>
                <c:pt idx="59522">
                  <c:v>59522</c:v>
                </c:pt>
                <c:pt idx="59523">
                  <c:v>59523</c:v>
                </c:pt>
                <c:pt idx="59524">
                  <c:v>59524</c:v>
                </c:pt>
                <c:pt idx="59525">
                  <c:v>59525</c:v>
                </c:pt>
                <c:pt idx="59526">
                  <c:v>59526</c:v>
                </c:pt>
                <c:pt idx="59527">
                  <c:v>59527</c:v>
                </c:pt>
                <c:pt idx="59528">
                  <c:v>59528</c:v>
                </c:pt>
                <c:pt idx="59529">
                  <c:v>59529</c:v>
                </c:pt>
                <c:pt idx="59530">
                  <c:v>59530</c:v>
                </c:pt>
                <c:pt idx="59531">
                  <c:v>59531</c:v>
                </c:pt>
                <c:pt idx="59532">
                  <c:v>59532</c:v>
                </c:pt>
                <c:pt idx="59533">
                  <c:v>59533</c:v>
                </c:pt>
                <c:pt idx="59534">
                  <c:v>59534</c:v>
                </c:pt>
                <c:pt idx="59535">
                  <c:v>59535</c:v>
                </c:pt>
                <c:pt idx="59536">
                  <c:v>59536</c:v>
                </c:pt>
                <c:pt idx="59537">
                  <c:v>59537</c:v>
                </c:pt>
                <c:pt idx="59538">
                  <c:v>59538</c:v>
                </c:pt>
                <c:pt idx="59539">
                  <c:v>59539</c:v>
                </c:pt>
                <c:pt idx="59540">
                  <c:v>59540</c:v>
                </c:pt>
                <c:pt idx="59541">
                  <c:v>59541</c:v>
                </c:pt>
                <c:pt idx="59542">
                  <c:v>59542</c:v>
                </c:pt>
                <c:pt idx="59543">
                  <c:v>59543</c:v>
                </c:pt>
                <c:pt idx="59544">
                  <c:v>59544</c:v>
                </c:pt>
                <c:pt idx="59545">
                  <c:v>59545</c:v>
                </c:pt>
                <c:pt idx="59546">
                  <c:v>59546</c:v>
                </c:pt>
                <c:pt idx="59547">
                  <c:v>59547</c:v>
                </c:pt>
                <c:pt idx="59548">
                  <c:v>59548</c:v>
                </c:pt>
                <c:pt idx="59549">
                  <c:v>59549</c:v>
                </c:pt>
                <c:pt idx="59550">
                  <c:v>59550</c:v>
                </c:pt>
                <c:pt idx="59551">
                  <c:v>59551</c:v>
                </c:pt>
                <c:pt idx="59552">
                  <c:v>59552</c:v>
                </c:pt>
                <c:pt idx="59553">
                  <c:v>59553</c:v>
                </c:pt>
                <c:pt idx="59554">
                  <c:v>59554</c:v>
                </c:pt>
                <c:pt idx="59555">
                  <c:v>59555</c:v>
                </c:pt>
                <c:pt idx="59556">
                  <c:v>59556</c:v>
                </c:pt>
                <c:pt idx="59557">
                  <c:v>59557</c:v>
                </c:pt>
                <c:pt idx="59558">
                  <c:v>59558</c:v>
                </c:pt>
                <c:pt idx="59559">
                  <c:v>59559</c:v>
                </c:pt>
                <c:pt idx="59560">
                  <c:v>59560</c:v>
                </c:pt>
                <c:pt idx="59561">
                  <c:v>59561</c:v>
                </c:pt>
                <c:pt idx="59562">
                  <c:v>59562</c:v>
                </c:pt>
                <c:pt idx="59563">
                  <c:v>59563</c:v>
                </c:pt>
                <c:pt idx="59564">
                  <c:v>59564</c:v>
                </c:pt>
                <c:pt idx="59565">
                  <c:v>59565</c:v>
                </c:pt>
                <c:pt idx="59566">
                  <c:v>59566</c:v>
                </c:pt>
                <c:pt idx="59567">
                  <c:v>59567</c:v>
                </c:pt>
                <c:pt idx="59568">
                  <c:v>59568</c:v>
                </c:pt>
                <c:pt idx="59569">
                  <c:v>59569</c:v>
                </c:pt>
                <c:pt idx="59570">
                  <c:v>59570</c:v>
                </c:pt>
                <c:pt idx="59571">
                  <c:v>59571</c:v>
                </c:pt>
                <c:pt idx="59572">
                  <c:v>59572</c:v>
                </c:pt>
                <c:pt idx="59573">
                  <c:v>59573</c:v>
                </c:pt>
                <c:pt idx="59574">
                  <c:v>59574</c:v>
                </c:pt>
                <c:pt idx="59575">
                  <c:v>59575</c:v>
                </c:pt>
                <c:pt idx="59576">
                  <c:v>59576</c:v>
                </c:pt>
                <c:pt idx="59577">
                  <c:v>59577</c:v>
                </c:pt>
                <c:pt idx="59578">
                  <c:v>59578</c:v>
                </c:pt>
                <c:pt idx="59579">
                  <c:v>59579</c:v>
                </c:pt>
                <c:pt idx="59580">
                  <c:v>59580</c:v>
                </c:pt>
                <c:pt idx="59581">
                  <c:v>59581</c:v>
                </c:pt>
                <c:pt idx="59582">
                  <c:v>59582</c:v>
                </c:pt>
                <c:pt idx="59583">
                  <c:v>59583</c:v>
                </c:pt>
                <c:pt idx="59584">
                  <c:v>59584</c:v>
                </c:pt>
                <c:pt idx="59585">
                  <c:v>59585</c:v>
                </c:pt>
                <c:pt idx="59586">
                  <c:v>59586</c:v>
                </c:pt>
                <c:pt idx="59587">
                  <c:v>59587</c:v>
                </c:pt>
                <c:pt idx="59588">
                  <c:v>59588</c:v>
                </c:pt>
                <c:pt idx="59589">
                  <c:v>59589</c:v>
                </c:pt>
                <c:pt idx="59590">
                  <c:v>59590</c:v>
                </c:pt>
                <c:pt idx="59591">
                  <c:v>59591</c:v>
                </c:pt>
                <c:pt idx="59592">
                  <c:v>59592</c:v>
                </c:pt>
                <c:pt idx="59593">
                  <c:v>59593</c:v>
                </c:pt>
                <c:pt idx="59594">
                  <c:v>59594</c:v>
                </c:pt>
                <c:pt idx="59595">
                  <c:v>59595</c:v>
                </c:pt>
                <c:pt idx="59596">
                  <c:v>59596</c:v>
                </c:pt>
                <c:pt idx="59597">
                  <c:v>59597</c:v>
                </c:pt>
                <c:pt idx="59598">
                  <c:v>59598</c:v>
                </c:pt>
                <c:pt idx="59599">
                  <c:v>59599</c:v>
                </c:pt>
                <c:pt idx="59600">
                  <c:v>59600</c:v>
                </c:pt>
                <c:pt idx="59601">
                  <c:v>59601</c:v>
                </c:pt>
                <c:pt idx="59602">
                  <c:v>59602</c:v>
                </c:pt>
                <c:pt idx="59603">
                  <c:v>59603</c:v>
                </c:pt>
                <c:pt idx="59604">
                  <c:v>59604</c:v>
                </c:pt>
                <c:pt idx="59605">
                  <c:v>59605</c:v>
                </c:pt>
                <c:pt idx="59606">
                  <c:v>59606</c:v>
                </c:pt>
                <c:pt idx="59607">
                  <c:v>59607</c:v>
                </c:pt>
                <c:pt idx="59608">
                  <c:v>59608</c:v>
                </c:pt>
                <c:pt idx="59609">
                  <c:v>59609</c:v>
                </c:pt>
                <c:pt idx="59610">
                  <c:v>59610</c:v>
                </c:pt>
                <c:pt idx="59611">
                  <c:v>59611</c:v>
                </c:pt>
                <c:pt idx="59612">
                  <c:v>59612</c:v>
                </c:pt>
                <c:pt idx="59613">
                  <c:v>59613</c:v>
                </c:pt>
                <c:pt idx="59614">
                  <c:v>59614</c:v>
                </c:pt>
                <c:pt idx="59615">
                  <c:v>59615</c:v>
                </c:pt>
                <c:pt idx="59616">
                  <c:v>59616</c:v>
                </c:pt>
                <c:pt idx="59617">
                  <c:v>59617</c:v>
                </c:pt>
                <c:pt idx="59618">
                  <c:v>59618</c:v>
                </c:pt>
                <c:pt idx="59619">
                  <c:v>59619</c:v>
                </c:pt>
                <c:pt idx="59620">
                  <c:v>59620</c:v>
                </c:pt>
                <c:pt idx="59621">
                  <c:v>59621</c:v>
                </c:pt>
                <c:pt idx="59622">
                  <c:v>59622</c:v>
                </c:pt>
                <c:pt idx="59623">
                  <c:v>59623</c:v>
                </c:pt>
                <c:pt idx="59624">
                  <c:v>59624</c:v>
                </c:pt>
                <c:pt idx="59625">
                  <c:v>59625</c:v>
                </c:pt>
                <c:pt idx="59626">
                  <c:v>59626</c:v>
                </c:pt>
                <c:pt idx="59627">
                  <c:v>59627</c:v>
                </c:pt>
                <c:pt idx="59628">
                  <c:v>59628</c:v>
                </c:pt>
                <c:pt idx="59629">
                  <c:v>59629</c:v>
                </c:pt>
                <c:pt idx="59630">
                  <c:v>59630</c:v>
                </c:pt>
                <c:pt idx="59631">
                  <c:v>59631</c:v>
                </c:pt>
                <c:pt idx="59632">
                  <c:v>59632</c:v>
                </c:pt>
                <c:pt idx="59633">
                  <c:v>59633</c:v>
                </c:pt>
                <c:pt idx="59634">
                  <c:v>59634</c:v>
                </c:pt>
                <c:pt idx="59635">
                  <c:v>59635</c:v>
                </c:pt>
                <c:pt idx="59636">
                  <c:v>59636</c:v>
                </c:pt>
                <c:pt idx="59637">
                  <c:v>59637</c:v>
                </c:pt>
                <c:pt idx="59638">
                  <c:v>59638</c:v>
                </c:pt>
                <c:pt idx="59639">
                  <c:v>59639</c:v>
                </c:pt>
                <c:pt idx="59640">
                  <c:v>59640</c:v>
                </c:pt>
                <c:pt idx="59641">
                  <c:v>59641</c:v>
                </c:pt>
                <c:pt idx="59642">
                  <c:v>59642</c:v>
                </c:pt>
                <c:pt idx="59643">
                  <c:v>59643</c:v>
                </c:pt>
                <c:pt idx="59644">
                  <c:v>59644</c:v>
                </c:pt>
                <c:pt idx="59645">
                  <c:v>59645</c:v>
                </c:pt>
                <c:pt idx="59646">
                  <c:v>59646</c:v>
                </c:pt>
                <c:pt idx="59647">
                  <c:v>59647</c:v>
                </c:pt>
                <c:pt idx="59648">
                  <c:v>59648</c:v>
                </c:pt>
                <c:pt idx="59649">
                  <c:v>59649</c:v>
                </c:pt>
                <c:pt idx="59650">
                  <c:v>59650</c:v>
                </c:pt>
                <c:pt idx="59651">
                  <c:v>59651</c:v>
                </c:pt>
                <c:pt idx="59652">
                  <c:v>59652</c:v>
                </c:pt>
                <c:pt idx="59653">
                  <c:v>59653</c:v>
                </c:pt>
                <c:pt idx="59654">
                  <c:v>59654</c:v>
                </c:pt>
                <c:pt idx="59655">
                  <c:v>59655</c:v>
                </c:pt>
                <c:pt idx="59656">
                  <c:v>59656</c:v>
                </c:pt>
                <c:pt idx="59657">
                  <c:v>59657</c:v>
                </c:pt>
                <c:pt idx="59658">
                  <c:v>59658</c:v>
                </c:pt>
                <c:pt idx="59659">
                  <c:v>59659</c:v>
                </c:pt>
                <c:pt idx="59660">
                  <c:v>59660</c:v>
                </c:pt>
                <c:pt idx="59661">
                  <c:v>59661</c:v>
                </c:pt>
                <c:pt idx="59662">
                  <c:v>59662</c:v>
                </c:pt>
                <c:pt idx="59663">
                  <c:v>59663</c:v>
                </c:pt>
                <c:pt idx="59664">
                  <c:v>59664</c:v>
                </c:pt>
                <c:pt idx="59665">
                  <c:v>59665</c:v>
                </c:pt>
                <c:pt idx="59666">
                  <c:v>59666</c:v>
                </c:pt>
                <c:pt idx="59667">
                  <c:v>59667</c:v>
                </c:pt>
                <c:pt idx="59668">
                  <c:v>59668</c:v>
                </c:pt>
                <c:pt idx="59669">
                  <c:v>59669</c:v>
                </c:pt>
                <c:pt idx="59670">
                  <c:v>59670</c:v>
                </c:pt>
                <c:pt idx="59671">
                  <c:v>59671</c:v>
                </c:pt>
                <c:pt idx="59672">
                  <c:v>59672</c:v>
                </c:pt>
                <c:pt idx="59673">
                  <c:v>59673</c:v>
                </c:pt>
                <c:pt idx="59674">
                  <c:v>59674</c:v>
                </c:pt>
                <c:pt idx="59675">
                  <c:v>59675</c:v>
                </c:pt>
                <c:pt idx="59676">
                  <c:v>59676</c:v>
                </c:pt>
                <c:pt idx="59677">
                  <c:v>59677</c:v>
                </c:pt>
                <c:pt idx="59678">
                  <c:v>59678</c:v>
                </c:pt>
                <c:pt idx="59679">
                  <c:v>59679</c:v>
                </c:pt>
                <c:pt idx="59680">
                  <c:v>59680</c:v>
                </c:pt>
                <c:pt idx="59681">
                  <c:v>59681</c:v>
                </c:pt>
                <c:pt idx="59682">
                  <c:v>59682</c:v>
                </c:pt>
                <c:pt idx="59683">
                  <c:v>59683</c:v>
                </c:pt>
                <c:pt idx="59684">
                  <c:v>59684</c:v>
                </c:pt>
                <c:pt idx="59685">
                  <c:v>59685</c:v>
                </c:pt>
                <c:pt idx="59686">
                  <c:v>59686</c:v>
                </c:pt>
                <c:pt idx="59687">
                  <c:v>59687</c:v>
                </c:pt>
                <c:pt idx="59688">
                  <c:v>59688</c:v>
                </c:pt>
                <c:pt idx="59689">
                  <c:v>59689</c:v>
                </c:pt>
                <c:pt idx="59690">
                  <c:v>59690</c:v>
                </c:pt>
                <c:pt idx="59691">
                  <c:v>59691</c:v>
                </c:pt>
                <c:pt idx="59692">
                  <c:v>59692</c:v>
                </c:pt>
                <c:pt idx="59693">
                  <c:v>59693</c:v>
                </c:pt>
                <c:pt idx="59694">
                  <c:v>59694</c:v>
                </c:pt>
                <c:pt idx="59695">
                  <c:v>59695</c:v>
                </c:pt>
                <c:pt idx="59696">
                  <c:v>59696</c:v>
                </c:pt>
                <c:pt idx="59697">
                  <c:v>59697</c:v>
                </c:pt>
                <c:pt idx="59698">
                  <c:v>59698</c:v>
                </c:pt>
                <c:pt idx="59699">
                  <c:v>59699</c:v>
                </c:pt>
                <c:pt idx="59700">
                  <c:v>59700</c:v>
                </c:pt>
                <c:pt idx="59701">
                  <c:v>59701</c:v>
                </c:pt>
                <c:pt idx="59702">
                  <c:v>59702</c:v>
                </c:pt>
                <c:pt idx="59703">
                  <c:v>59703</c:v>
                </c:pt>
                <c:pt idx="59704">
                  <c:v>59704</c:v>
                </c:pt>
                <c:pt idx="59705">
                  <c:v>59705</c:v>
                </c:pt>
                <c:pt idx="59706">
                  <c:v>59706</c:v>
                </c:pt>
                <c:pt idx="59707">
                  <c:v>59707</c:v>
                </c:pt>
                <c:pt idx="59708">
                  <c:v>59708</c:v>
                </c:pt>
                <c:pt idx="59709">
                  <c:v>59709</c:v>
                </c:pt>
                <c:pt idx="59710">
                  <c:v>59710</c:v>
                </c:pt>
                <c:pt idx="59711">
                  <c:v>59711</c:v>
                </c:pt>
                <c:pt idx="59712">
                  <c:v>59712</c:v>
                </c:pt>
                <c:pt idx="59713">
                  <c:v>59713</c:v>
                </c:pt>
                <c:pt idx="59714">
                  <c:v>59714</c:v>
                </c:pt>
                <c:pt idx="59715">
                  <c:v>59715</c:v>
                </c:pt>
                <c:pt idx="59716">
                  <c:v>59716</c:v>
                </c:pt>
                <c:pt idx="59717">
                  <c:v>59717</c:v>
                </c:pt>
                <c:pt idx="59718">
                  <c:v>59718</c:v>
                </c:pt>
                <c:pt idx="59719">
                  <c:v>59719</c:v>
                </c:pt>
                <c:pt idx="59720">
                  <c:v>59720</c:v>
                </c:pt>
                <c:pt idx="59721">
                  <c:v>59721</c:v>
                </c:pt>
                <c:pt idx="59722">
                  <c:v>59722</c:v>
                </c:pt>
                <c:pt idx="59723">
                  <c:v>59723</c:v>
                </c:pt>
                <c:pt idx="59724">
                  <c:v>59724</c:v>
                </c:pt>
                <c:pt idx="59725">
                  <c:v>59725</c:v>
                </c:pt>
                <c:pt idx="59726">
                  <c:v>59726</c:v>
                </c:pt>
                <c:pt idx="59727">
                  <c:v>59727</c:v>
                </c:pt>
                <c:pt idx="59728">
                  <c:v>59728</c:v>
                </c:pt>
                <c:pt idx="59729">
                  <c:v>59729</c:v>
                </c:pt>
                <c:pt idx="59730">
                  <c:v>59730</c:v>
                </c:pt>
                <c:pt idx="59731">
                  <c:v>59731</c:v>
                </c:pt>
                <c:pt idx="59732">
                  <c:v>59732</c:v>
                </c:pt>
                <c:pt idx="59733">
                  <c:v>59733</c:v>
                </c:pt>
                <c:pt idx="59734">
                  <c:v>59734</c:v>
                </c:pt>
                <c:pt idx="59735">
                  <c:v>59735</c:v>
                </c:pt>
                <c:pt idx="59736">
                  <c:v>59736</c:v>
                </c:pt>
                <c:pt idx="59737">
                  <c:v>59737</c:v>
                </c:pt>
                <c:pt idx="59738">
                  <c:v>59738</c:v>
                </c:pt>
                <c:pt idx="59739">
                  <c:v>59739</c:v>
                </c:pt>
                <c:pt idx="59740">
                  <c:v>59740</c:v>
                </c:pt>
                <c:pt idx="59741">
                  <c:v>59741</c:v>
                </c:pt>
                <c:pt idx="59742">
                  <c:v>59742</c:v>
                </c:pt>
                <c:pt idx="59743">
                  <c:v>59743</c:v>
                </c:pt>
                <c:pt idx="59744">
                  <c:v>59744</c:v>
                </c:pt>
                <c:pt idx="59745">
                  <c:v>59745</c:v>
                </c:pt>
                <c:pt idx="59746">
                  <c:v>59746</c:v>
                </c:pt>
                <c:pt idx="59747">
                  <c:v>59747</c:v>
                </c:pt>
                <c:pt idx="59748">
                  <c:v>59748</c:v>
                </c:pt>
                <c:pt idx="59749">
                  <c:v>59749</c:v>
                </c:pt>
                <c:pt idx="59750">
                  <c:v>59750</c:v>
                </c:pt>
                <c:pt idx="59751">
                  <c:v>59751</c:v>
                </c:pt>
                <c:pt idx="59752">
                  <c:v>59752</c:v>
                </c:pt>
                <c:pt idx="59753">
                  <c:v>59753</c:v>
                </c:pt>
                <c:pt idx="59754">
                  <c:v>59754</c:v>
                </c:pt>
                <c:pt idx="59755">
                  <c:v>59755</c:v>
                </c:pt>
                <c:pt idx="59756">
                  <c:v>59756</c:v>
                </c:pt>
                <c:pt idx="59757">
                  <c:v>59757</c:v>
                </c:pt>
                <c:pt idx="59758">
                  <c:v>59758</c:v>
                </c:pt>
                <c:pt idx="59759">
                  <c:v>59759</c:v>
                </c:pt>
                <c:pt idx="59760">
                  <c:v>59760</c:v>
                </c:pt>
                <c:pt idx="59761">
                  <c:v>59761</c:v>
                </c:pt>
                <c:pt idx="59762">
                  <c:v>59762</c:v>
                </c:pt>
                <c:pt idx="59763">
                  <c:v>59763</c:v>
                </c:pt>
                <c:pt idx="59764">
                  <c:v>59764</c:v>
                </c:pt>
                <c:pt idx="59765">
                  <c:v>59765</c:v>
                </c:pt>
                <c:pt idx="59766">
                  <c:v>59766</c:v>
                </c:pt>
                <c:pt idx="59767">
                  <c:v>59767</c:v>
                </c:pt>
                <c:pt idx="59768">
                  <c:v>59768</c:v>
                </c:pt>
                <c:pt idx="59769">
                  <c:v>59769</c:v>
                </c:pt>
                <c:pt idx="59770">
                  <c:v>59770</c:v>
                </c:pt>
                <c:pt idx="59771">
                  <c:v>59771</c:v>
                </c:pt>
                <c:pt idx="59772">
                  <c:v>59772</c:v>
                </c:pt>
                <c:pt idx="59773">
                  <c:v>59773</c:v>
                </c:pt>
                <c:pt idx="59774">
                  <c:v>59774</c:v>
                </c:pt>
                <c:pt idx="59775">
                  <c:v>59775</c:v>
                </c:pt>
                <c:pt idx="59776">
                  <c:v>59776</c:v>
                </c:pt>
                <c:pt idx="59777">
                  <c:v>59777</c:v>
                </c:pt>
                <c:pt idx="59778">
                  <c:v>59778</c:v>
                </c:pt>
                <c:pt idx="59779">
                  <c:v>59779</c:v>
                </c:pt>
                <c:pt idx="59780">
                  <c:v>59780</c:v>
                </c:pt>
                <c:pt idx="59781">
                  <c:v>59781</c:v>
                </c:pt>
                <c:pt idx="59782">
                  <c:v>59782</c:v>
                </c:pt>
                <c:pt idx="59783">
                  <c:v>59783</c:v>
                </c:pt>
                <c:pt idx="59784">
                  <c:v>59784</c:v>
                </c:pt>
                <c:pt idx="59785">
                  <c:v>59785</c:v>
                </c:pt>
                <c:pt idx="59786">
                  <c:v>59786</c:v>
                </c:pt>
                <c:pt idx="59787">
                  <c:v>59787</c:v>
                </c:pt>
                <c:pt idx="59788">
                  <c:v>59788</c:v>
                </c:pt>
                <c:pt idx="59789">
                  <c:v>59789</c:v>
                </c:pt>
                <c:pt idx="59790">
                  <c:v>59790</c:v>
                </c:pt>
                <c:pt idx="59791">
                  <c:v>59791</c:v>
                </c:pt>
                <c:pt idx="59792">
                  <c:v>59792</c:v>
                </c:pt>
                <c:pt idx="59793">
                  <c:v>59793</c:v>
                </c:pt>
                <c:pt idx="59794">
                  <c:v>59794</c:v>
                </c:pt>
                <c:pt idx="59795">
                  <c:v>59795</c:v>
                </c:pt>
                <c:pt idx="59796">
                  <c:v>59796</c:v>
                </c:pt>
                <c:pt idx="59797">
                  <c:v>59797</c:v>
                </c:pt>
                <c:pt idx="59798">
                  <c:v>59798</c:v>
                </c:pt>
                <c:pt idx="59799">
                  <c:v>59799</c:v>
                </c:pt>
                <c:pt idx="59800">
                  <c:v>59800</c:v>
                </c:pt>
                <c:pt idx="59801">
                  <c:v>59801</c:v>
                </c:pt>
                <c:pt idx="59802">
                  <c:v>59802</c:v>
                </c:pt>
                <c:pt idx="59803">
                  <c:v>59803</c:v>
                </c:pt>
                <c:pt idx="59804">
                  <c:v>59804</c:v>
                </c:pt>
                <c:pt idx="59805">
                  <c:v>59805</c:v>
                </c:pt>
                <c:pt idx="59806">
                  <c:v>59806</c:v>
                </c:pt>
                <c:pt idx="59807">
                  <c:v>59807</c:v>
                </c:pt>
                <c:pt idx="59808">
                  <c:v>59808</c:v>
                </c:pt>
                <c:pt idx="59809">
                  <c:v>59809</c:v>
                </c:pt>
                <c:pt idx="59810">
                  <c:v>59810</c:v>
                </c:pt>
                <c:pt idx="59811">
                  <c:v>59811</c:v>
                </c:pt>
                <c:pt idx="59812">
                  <c:v>59812</c:v>
                </c:pt>
                <c:pt idx="59813">
                  <c:v>59813</c:v>
                </c:pt>
                <c:pt idx="59814">
                  <c:v>59814</c:v>
                </c:pt>
                <c:pt idx="59815">
                  <c:v>59815</c:v>
                </c:pt>
                <c:pt idx="59816">
                  <c:v>59816</c:v>
                </c:pt>
                <c:pt idx="59817">
                  <c:v>59817</c:v>
                </c:pt>
                <c:pt idx="59818">
                  <c:v>59818</c:v>
                </c:pt>
                <c:pt idx="59819">
                  <c:v>59819</c:v>
                </c:pt>
                <c:pt idx="59820">
                  <c:v>59820</c:v>
                </c:pt>
                <c:pt idx="59821">
                  <c:v>59821</c:v>
                </c:pt>
                <c:pt idx="59822">
                  <c:v>59822</c:v>
                </c:pt>
                <c:pt idx="59823">
                  <c:v>59823</c:v>
                </c:pt>
                <c:pt idx="59824">
                  <c:v>59824</c:v>
                </c:pt>
                <c:pt idx="59825">
                  <c:v>59825</c:v>
                </c:pt>
                <c:pt idx="59826">
                  <c:v>59826</c:v>
                </c:pt>
                <c:pt idx="59827">
                  <c:v>59827</c:v>
                </c:pt>
                <c:pt idx="59828">
                  <c:v>59828</c:v>
                </c:pt>
                <c:pt idx="59829">
                  <c:v>59829</c:v>
                </c:pt>
                <c:pt idx="59830">
                  <c:v>59830</c:v>
                </c:pt>
                <c:pt idx="59831">
                  <c:v>59831</c:v>
                </c:pt>
                <c:pt idx="59832">
                  <c:v>59832</c:v>
                </c:pt>
                <c:pt idx="59833">
                  <c:v>59833</c:v>
                </c:pt>
                <c:pt idx="59834">
                  <c:v>59834</c:v>
                </c:pt>
                <c:pt idx="59835">
                  <c:v>59835</c:v>
                </c:pt>
                <c:pt idx="59836">
                  <c:v>59836</c:v>
                </c:pt>
                <c:pt idx="59837">
                  <c:v>59837</c:v>
                </c:pt>
                <c:pt idx="59838">
                  <c:v>59838</c:v>
                </c:pt>
                <c:pt idx="59839">
                  <c:v>59839</c:v>
                </c:pt>
                <c:pt idx="59840">
                  <c:v>59840</c:v>
                </c:pt>
                <c:pt idx="59841">
                  <c:v>59841</c:v>
                </c:pt>
                <c:pt idx="59842">
                  <c:v>59842</c:v>
                </c:pt>
                <c:pt idx="59843">
                  <c:v>59843</c:v>
                </c:pt>
                <c:pt idx="59844">
                  <c:v>59844</c:v>
                </c:pt>
                <c:pt idx="59845">
                  <c:v>59845</c:v>
                </c:pt>
                <c:pt idx="59846">
                  <c:v>59846</c:v>
                </c:pt>
                <c:pt idx="59847">
                  <c:v>59847</c:v>
                </c:pt>
                <c:pt idx="59848">
                  <c:v>59848</c:v>
                </c:pt>
                <c:pt idx="59849">
                  <c:v>59849</c:v>
                </c:pt>
                <c:pt idx="59850">
                  <c:v>59850</c:v>
                </c:pt>
                <c:pt idx="59851">
                  <c:v>59851</c:v>
                </c:pt>
                <c:pt idx="59852">
                  <c:v>59852</c:v>
                </c:pt>
                <c:pt idx="59853">
                  <c:v>59853</c:v>
                </c:pt>
                <c:pt idx="59854">
                  <c:v>59854</c:v>
                </c:pt>
                <c:pt idx="59855">
                  <c:v>59855</c:v>
                </c:pt>
                <c:pt idx="59856">
                  <c:v>59856</c:v>
                </c:pt>
                <c:pt idx="59857">
                  <c:v>59857</c:v>
                </c:pt>
                <c:pt idx="59858">
                  <c:v>59858</c:v>
                </c:pt>
                <c:pt idx="59859">
                  <c:v>59859</c:v>
                </c:pt>
                <c:pt idx="59860">
                  <c:v>59860</c:v>
                </c:pt>
                <c:pt idx="59861">
                  <c:v>59861</c:v>
                </c:pt>
                <c:pt idx="59862">
                  <c:v>59862</c:v>
                </c:pt>
                <c:pt idx="59863">
                  <c:v>59863</c:v>
                </c:pt>
                <c:pt idx="59864">
                  <c:v>59864</c:v>
                </c:pt>
                <c:pt idx="59865">
                  <c:v>59865</c:v>
                </c:pt>
                <c:pt idx="59866">
                  <c:v>59866</c:v>
                </c:pt>
                <c:pt idx="59867">
                  <c:v>59867</c:v>
                </c:pt>
                <c:pt idx="59868">
                  <c:v>59868</c:v>
                </c:pt>
                <c:pt idx="59869">
                  <c:v>59869</c:v>
                </c:pt>
                <c:pt idx="59870">
                  <c:v>59870</c:v>
                </c:pt>
                <c:pt idx="59871">
                  <c:v>59871</c:v>
                </c:pt>
                <c:pt idx="59872">
                  <c:v>59872</c:v>
                </c:pt>
                <c:pt idx="59873">
                  <c:v>59873</c:v>
                </c:pt>
                <c:pt idx="59874">
                  <c:v>59874</c:v>
                </c:pt>
                <c:pt idx="59875">
                  <c:v>59875</c:v>
                </c:pt>
                <c:pt idx="59876">
                  <c:v>59876</c:v>
                </c:pt>
                <c:pt idx="59877">
                  <c:v>59877</c:v>
                </c:pt>
                <c:pt idx="59878">
                  <c:v>59878</c:v>
                </c:pt>
                <c:pt idx="59879">
                  <c:v>59879</c:v>
                </c:pt>
                <c:pt idx="59880">
                  <c:v>59880</c:v>
                </c:pt>
                <c:pt idx="59881">
                  <c:v>59881</c:v>
                </c:pt>
                <c:pt idx="59882">
                  <c:v>59882</c:v>
                </c:pt>
                <c:pt idx="59883">
                  <c:v>59883</c:v>
                </c:pt>
                <c:pt idx="59884">
                  <c:v>59884</c:v>
                </c:pt>
                <c:pt idx="59885">
                  <c:v>59885</c:v>
                </c:pt>
                <c:pt idx="59886">
                  <c:v>59886</c:v>
                </c:pt>
                <c:pt idx="59887">
                  <c:v>59887</c:v>
                </c:pt>
                <c:pt idx="59888">
                  <c:v>59888</c:v>
                </c:pt>
                <c:pt idx="59889">
                  <c:v>59889</c:v>
                </c:pt>
                <c:pt idx="59890">
                  <c:v>59890</c:v>
                </c:pt>
                <c:pt idx="59891">
                  <c:v>59891</c:v>
                </c:pt>
                <c:pt idx="59892">
                  <c:v>59892</c:v>
                </c:pt>
                <c:pt idx="59893">
                  <c:v>59893</c:v>
                </c:pt>
                <c:pt idx="59894">
                  <c:v>59894</c:v>
                </c:pt>
                <c:pt idx="59895">
                  <c:v>59895</c:v>
                </c:pt>
                <c:pt idx="59896">
                  <c:v>59896</c:v>
                </c:pt>
                <c:pt idx="59897">
                  <c:v>59897</c:v>
                </c:pt>
                <c:pt idx="59898">
                  <c:v>59898</c:v>
                </c:pt>
                <c:pt idx="59899">
                  <c:v>59899</c:v>
                </c:pt>
                <c:pt idx="59900">
                  <c:v>59900</c:v>
                </c:pt>
                <c:pt idx="59901">
                  <c:v>59901</c:v>
                </c:pt>
                <c:pt idx="59902">
                  <c:v>59902</c:v>
                </c:pt>
                <c:pt idx="59903">
                  <c:v>59903</c:v>
                </c:pt>
                <c:pt idx="59904">
                  <c:v>59904</c:v>
                </c:pt>
                <c:pt idx="59905">
                  <c:v>59905</c:v>
                </c:pt>
                <c:pt idx="59906">
                  <c:v>59906</c:v>
                </c:pt>
                <c:pt idx="59907">
                  <c:v>59907</c:v>
                </c:pt>
                <c:pt idx="59908">
                  <c:v>59908</c:v>
                </c:pt>
                <c:pt idx="59909">
                  <c:v>59909</c:v>
                </c:pt>
                <c:pt idx="59910">
                  <c:v>59910</c:v>
                </c:pt>
                <c:pt idx="59911">
                  <c:v>59911</c:v>
                </c:pt>
                <c:pt idx="59912">
                  <c:v>59912</c:v>
                </c:pt>
                <c:pt idx="59913">
                  <c:v>59913</c:v>
                </c:pt>
                <c:pt idx="59914">
                  <c:v>59914</c:v>
                </c:pt>
                <c:pt idx="59915">
                  <c:v>59915</c:v>
                </c:pt>
                <c:pt idx="59916">
                  <c:v>59916</c:v>
                </c:pt>
                <c:pt idx="59917">
                  <c:v>59917</c:v>
                </c:pt>
                <c:pt idx="59918">
                  <c:v>59918</c:v>
                </c:pt>
                <c:pt idx="59919">
                  <c:v>59919</c:v>
                </c:pt>
                <c:pt idx="59920">
                  <c:v>59920</c:v>
                </c:pt>
                <c:pt idx="59921">
                  <c:v>59921</c:v>
                </c:pt>
                <c:pt idx="59922">
                  <c:v>59922</c:v>
                </c:pt>
                <c:pt idx="59923">
                  <c:v>59923</c:v>
                </c:pt>
                <c:pt idx="59924">
                  <c:v>59924</c:v>
                </c:pt>
                <c:pt idx="59925">
                  <c:v>59925</c:v>
                </c:pt>
                <c:pt idx="59926">
                  <c:v>59926</c:v>
                </c:pt>
                <c:pt idx="59927">
                  <c:v>59927</c:v>
                </c:pt>
                <c:pt idx="59928">
                  <c:v>59928</c:v>
                </c:pt>
                <c:pt idx="59929">
                  <c:v>59929</c:v>
                </c:pt>
                <c:pt idx="59930">
                  <c:v>59930</c:v>
                </c:pt>
                <c:pt idx="59931">
                  <c:v>59931</c:v>
                </c:pt>
                <c:pt idx="59932">
                  <c:v>59932</c:v>
                </c:pt>
                <c:pt idx="59933">
                  <c:v>59933</c:v>
                </c:pt>
                <c:pt idx="59934">
                  <c:v>59934</c:v>
                </c:pt>
                <c:pt idx="59935">
                  <c:v>59935</c:v>
                </c:pt>
                <c:pt idx="59936">
                  <c:v>59936</c:v>
                </c:pt>
                <c:pt idx="59937">
                  <c:v>59937</c:v>
                </c:pt>
                <c:pt idx="59938">
                  <c:v>59938</c:v>
                </c:pt>
                <c:pt idx="59939">
                  <c:v>59939</c:v>
                </c:pt>
                <c:pt idx="59940">
                  <c:v>59940</c:v>
                </c:pt>
                <c:pt idx="59941">
                  <c:v>59941</c:v>
                </c:pt>
                <c:pt idx="59942">
                  <c:v>59942</c:v>
                </c:pt>
                <c:pt idx="59943">
                  <c:v>59943</c:v>
                </c:pt>
                <c:pt idx="59944">
                  <c:v>59944</c:v>
                </c:pt>
                <c:pt idx="59945">
                  <c:v>59945</c:v>
                </c:pt>
                <c:pt idx="59946">
                  <c:v>59946</c:v>
                </c:pt>
                <c:pt idx="59947">
                  <c:v>59947</c:v>
                </c:pt>
                <c:pt idx="59948">
                  <c:v>59948</c:v>
                </c:pt>
                <c:pt idx="59949">
                  <c:v>59949</c:v>
                </c:pt>
                <c:pt idx="59950">
                  <c:v>59950</c:v>
                </c:pt>
                <c:pt idx="59951">
                  <c:v>59951</c:v>
                </c:pt>
                <c:pt idx="59952">
                  <c:v>59952</c:v>
                </c:pt>
                <c:pt idx="59953">
                  <c:v>59953</c:v>
                </c:pt>
                <c:pt idx="59954">
                  <c:v>59954</c:v>
                </c:pt>
                <c:pt idx="59955">
                  <c:v>59955</c:v>
                </c:pt>
                <c:pt idx="59956">
                  <c:v>59956</c:v>
                </c:pt>
                <c:pt idx="59957">
                  <c:v>59957</c:v>
                </c:pt>
                <c:pt idx="59958">
                  <c:v>59958</c:v>
                </c:pt>
                <c:pt idx="59959">
                  <c:v>59959</c:v>
                </c:pt>
                <c:pt idx="59960">
                  <c:v>59960</c:v>
                </c:pt>
                <c:pt idx="59961">
                  <c:v>59961</c:v>
                </c:pt>
                <c:pt idx="59962">
                  <c:v>59962</c:v>
                </c:pt>
                <c:pt idx="59963">
                  <c:v>59963</c:v>
                </c:pt>
                <c:pt idx="59964">
                  <c:v>59964</c:v>
                </c:pt>
                <c:pt idx="59965">
                  <c:v>59965</c:v>
                </c:pt>
                <c:pt idx="59966">
                  <c:v>59966</c:v>
                </c:pt>
                <c:pt idx="59967">
                  <c:v>59967</c:v>
                </c:pt>
                <c:pt idx="59968">
                  <c:v>59968</c:v>
                </c:pt>
                <c:pt idx="59969">
                  <c:v>59969</c:v>
                </c:pt>
                <c:pt idx="59970">
                  <c:v>59970</c:v>
                </c:pt>
                <c:pt idx="59971">
                  <c:v>59971</c:v>
                </c:pt>
                <c:pt idx="59972">
                  <c:v>59972</c:v>
                </c:pt>
                <c:pt idx="59973">
                  <c:v>59973</c:v>
                </c:pt>
                <c:pt idx="59974">
                  <c:v>59974</c:v>
                </c:pt>
                <c:pt idx="59975">
                  <c:v>59975</c:v>
                </c:pt>
                <c:pt idx="59976">
                  <c:v>59976</c:v>
                </c:pt>
                <c:pt idx="59977">
                  <c:v>59977</c:v>
                </c:pt>
                <c:pt idx="59978">
                  <c:v>59978</c:v>
                </c:pt>
                <c:pt idx="59979">
                  <c:v>59979</c:v>
                </c:pt>
                <c:pt idx="59980">
                  <c:v>59980</c:v>
                </c:pt>
                <c:pt idx="59981">
                  <c:v>59981</c:v>
                </c:pt>
                <c:pt idx="59982">
                  <c:v>59982</c:v>
                </c:pt>
                <c:pt idx="59983">
                  <c:v>59983</c:v>
                </c:pt>
                <c:pt idx="59984">
                  <c:v>59984</c:v>
                </c:pt>
                <c:pt idx="59985">
                  <c:v>59985</c:v>
                </c:pt>
                <c:pt idx="59986">
                  <c:v>59986</c:v>
                </c:pt>
                <c:pt idx="59987">
                  <c:v>59987</c:v>
                </c:pt>
                <c:pt idx="59988">
                  <c:v>59988</c:v>
                </c:pt>
                <c:pt idx="59989">
                  <c:v>59989</c:v>
                </c:pt>
                <c:pt idx="59990">
                  <c:v>59990</c:v>
                </c:pt>
                <c:pt idx="59991">
                  <c:v>59991</c:v>
                </c:pt>
                <c:pt idx="59992">
                  <c:v>59992</c:v>
                </c:pt>
                <c:pt idx="59993">
                  <c:v>59993</c:v>
                </c:pt>
                <c:pt idx="59994">
                  <c:v>59994</c:v>
                </c:pt>
                <c:pt idx="59995">
                  <c:v>59995</c:v>
                </c:pt>
                <c:pt idx="59996">
                  <c:v>59996</c:v>
                </c:pt>
                <c:pt idx="59997">
                  <c:v>59997</c:v>
                </c:pt>
                <c:pt idx="59998">
                  <c:v>59998</c:v>
                </c:pt>
                <c:pt idx="59999">
                  <c:v>59999</c:v>
                </c:pt>
                <c:pt idx="60000">
                  <c:v>60000</c:v>
                </c:pt>
                <c:pt idx="60001">
                  <c:v>60001</c:v>
                </c:pt>
                <c:pt idx="60002">
                  <c:v>60002</c:v>
                </c:pt>
                <c:pt idx="60003">
                  <c:v>60003</c:v>
                </c:pt>
                <c:pt idx="60004">
                  <c:v>60004</c:v>
                </c:pt>
                <c:pt idx="60005">
                  <c:v>60005</c:v>
                </c:pt>
                <c:pt idx="60006">
                  <c:v>60006</c:v>
                </c:pt>
                <c:pt idx="60007">
                  <c:v>60007</c:v>
                </c:pt>
                <c:pt idx="60008">
                  <c:v>60008</c:v>
                </c:pt>
                <c:pt idx="60009">
                  <c:v>60009</c:v>
                </c:pt>
                <c:pt idx="60010">
                  <c:v>60010</c:v>
                </c:pt>
                <c:pt idx="60011">
                  <c:v>60011</c:v>
                </c:pt>
                <c:pt idx="60012">
                  <c:v>60012</c:v>
                </c:pt>
                <c:pt idx="60013">
                  <c:v>60013</c:v>
                </c:pt>
                <c:pt idx="60014">
                  <c:v>60014</c:v>
                </c:pt>
                <c:pt idx="60015">
                  <c:v>60015</c:v>
                </c:pt>
                <c:pt idx="60016">
                  <c:v>60016</c:v>
                </c:pt>
                <c:pt idx="60017">
                  <c:v>60017</c:v>
                </c:pt>
                <c:pt idx="60018">
                  <c:v>60018</c:v>
                </c:pt>
                <c:pt idx="60019">
                  <c:v>60019</c:v>
                </c:pt>
                <c:pt idx="60020">
                  <c:v>60020</c:v>
                </c:pt>
                <c:pt idx="60021">
                  <c:v>60021</c:v>
                </c:pt>
                <c:pt idx="60022">
                  <c:v>60022</c:v>
                </c:pt>
                <c:pt idx="60023">
                  <c:v>60023</c:v>
                </c:pt>
                <c:pt idx="60024">
                  <c:v>60024</c:v>
                </c:pt>
                <c:pt idx="60025">
                  <c:v>60025</c:v>
                </c:pt>
                <c:pt idx="60026">
                  <c:v>60026</c:v>
                </c:pt>
                <c:pt idx="60027">
                  <c:v>60027</c:v>
                </c:pt>
                <c:pt idx="60028">
                  <c:v>60028</c:v>
                </c:pt>
                <c:pt idx="60029">
                  <c:v>60029</c:v>
                </c:pt>
                <c:pt idx="60030">
                  <c:v>60030</c:v>
                </c:pt>
                <c:pt idx="60031">
                  <c:v>60031</c:v>
                </c:pt>
                <c:pt idx="60032">
                  <c:v>60032</c:v>
                </c:pt>
                <c:pt idx="60033">
                  <c:v>60033</c:v>
                </c:pt>
                <c:pt idx="60034">
                  <c:v>60034</c:v>
                </c:pt>
                <c:pt idx="60035">
                  <c:v>60035</c:v>
                </c:pt>
                <c:pt idx="60036">
                  <c:v>60036</c:v>
                </c:pt>
                <c:pt idx="60037">
                  <c:v>60037</c:v>
                </c:pt>
                <c:pt idx="60038">
                  <c:v>60038</c:v>
                </c:pt>
                <c:pt idx="60039">
                  <c:v>60039</c:v>
                </c:pt>
                <c:pt idx="60040">
                  <c:v>60040</c:v>
                </c:pt>
                <c:pt idx="60041">
                  <c:v>60041</c:v>
                </c:pt>
                <c:pt idx="60042">
                  <c:v>60042</c:v>
                </c:pt>
                <c:pt idx="60043">
                  <c:v>60043</c:v>
                </c:pt>
                <c:pt idx="60044">
                  <c:v>60044</c:v>
                </c:pt>
                <c:pt idx="60045">
                  <c:v>60045</c:v>
                </c:pt>
                <c:pt idx="60046">
                  <c:v>60046</c:v>
                </c:pt>
                <c:pt idx="60047">
                  <c:v>60047</c:v>
                </c:pt>
                <c:pt idx="60048">
                  <c:v>60048</c:v>
                </c:pt>
                <c:pt idx="60049">
                  <c:v>60049</c:v>
                </c:pt>
                <c:pt idx="60050">
                  <c:v>60050</c:v>
                </c:pt>
                <c:pt idx="60051">
                  <c:v>60051</c:v>
                </c:pt>
                <c:pt idx="60052">
                  <c:v>60052</c:v>
                </c:pt>
                <c:pt idx="60053">
                  <c:v>60053</c:v>
                </c:pt>
                <c:pt idx="60054">
                  <c:v>60054</c:v>
                </c:pt>
                <c:pt idx="60055">
                  <c:v>60055</c:v>
                </c:pt>
                <c:pt idx="60056">
                  <c:v>60056</c:v>
                </c:pt>
                <c:pt idx="60057">
                  <c:v>60057</c:v>
                </c:pt>
                <c:pt idx="60058">
                  <c:v>60058</c:v>
                </c:pt>
                <c:pt idx="60059">
                  <c:v>60059</c:v>
                </c:pt>
                <c:pt idx="60060">
                  <c:v>60060</c:v>
                </c:pt>
                <c:pt idx="60061">
                  <c:v>60061</c:v>
                </c:pt>
                <c:pt idx="60062">
                  <c:v>60062</c:v>
                </c:pt>
                <c:pt idx="60063">
                  <c:v>60063</c:v>
                </c:pt>
                <c:pt idx="60064">
                  <c:v>60064</c:v>
                </c:pt>
                <c:pt idx="60065">
                  <c:v>60065</c:v>
                </c:pt>
                <c:pt idx="60066">
                  <c:v>60066</c:v>
                </c:pt>
                <c:pt idx="60067">
                  <c:v>60067</c:v>
                </c:pt>
                <c:pt idx="60068">
                  <c:v>60068</c:v>
                </c:pt>
                <c:pt idx="60069">
                  <c:v>60069</c:v>
                </c:pt>
                <c:pt idx="60070">
                  <c:v>60070</c:v>
                </c:pt>
                <c:pt idx="60071">
                  <c:v>60071</c:v>
                </c:pt>
                <c:pt idx="60072">
                  <c:v>60072</c:v>
                </c:pt>
                <c:pt idx="60073">
                  <c:v>60073</c:v>
                </c:pt>
                <c:pt idx="60074">
                  <c:v>60074</c:v>
                </c:pt>
                <c:pt idx="60075">
                  <c:v>60075</c:v>
                </c:pt>
                <c:pt idx="60076">
                  <c:v>60076</c:v>
                </c:pt>
                <c:pt idx="60077">
                  <c:v>60077</c:v>
                </c:pt>
                <c:pt idx="60078">
                  <c:v>60078</c:v>
                </c:pt>
                <c:pt idx="60079">
                  <c:v>60079</c:v>
                </c:pt>
                <c:pt idx="60080">
                  <c:v>60080</c:v>
                </c:pt>
                <c:pt idx="60081">
                  <c:v>60081</c:v>
                </c:pt>
                <c:pt idx="60082">
                  <c:v>60082</c:v>
                </c:pt>
                <c:pt idx="60083">
                  <c:v>60083</c:v>
                </c:pt>
                <c:pt idx="60084">
                  <c:v>60084</c:v>
                </c:pt>
                <c:pt idx="60085">
                  <c:v>60085</c:v>
                </c:pt>
                <c:pt idx="60086">
                  <c:v>60086</c:v>
                </c:pt>
                <c:pt idx="60087">
                  <c:v>60087</c:v>
                </c:pt>
                <c:pt idx="60088">
                  <c:v>60088</c:v>
                </c:pt>
                <c:pt idx="60089">
                  <c:v>60089</c:v>
                </c:pt>
                <c:pt idx="60090">
                  <c:v>60090</c:v>
                </c:pt>
                <c:pt idx="60091">
                  <c:v>60091</c:v>
                </c:pt>
                <c:pt idx="60092">
                  <c:v>60092</c:v>
                </c:pt>
                <c:pt idx="60093">
                  <c:v>60093</c:v>
                </c:pt>
                <c:pt idx="60094">
                  <c:v>60094</c:v>
                </c:pt>
                <c:pt idx="60095">
                  <c:v>60095</c:v>
                </c:pt>
                <c:pt idx="60096">
                  <c:v>60096</c:v>
                </c:pt>
                <c:pt idx="60097">
                  <c:v>60097</c:v>
                </c:pt>
                <c:pt idx="60098">
                  <c:v>60098</c:v>
                </c:pt>
                <c:pt idx="60099">
                  <c:v>60099</c:v>
                </c:pt>
                <c:pt idx="60100">
                  <c:v>60100</c:v>
                </c:pt>
                <c:pt idx="60101">
                  <c:v>60101</c:v>
                </c:pt>
                <c:pt idx="60102">
                  <c:v>60102</c:v>
                </c:pt>
                <c:pt idx="60103">
                  <c:v>60103</c:v>
                </c:pt>
                <c:pt idx="60104">
                  <c:v>60104</c:v>
                </c:pt>
                <c:pt idx="60105">
                  <c:v>60105</c:v>
                </c:pt>
                <c:pt idx="60106">
                  <c:v>60106</c:v>
                </c:pt>
                <c:pt idx="60107">
                  <c:v>60107</c:v>
                </c:pt>
                <c:pt idx="60108">
                  <c:v>60108</c:v>
                </c:pt>
                <c:pt idx="60109">
                  <c:v>60109</c:v>
                </c:pt>
                <c:pt idx="60110">
                  <c:v>60110</c:v>
                </c:pt>
                <c:pt idx="60111">
                  <c:v>60111</c:v>
                </c:pt>
                <c:pt idx="60112">
                  <c:v>60112</c:v>
                </c:pt>
                <c:pt idx="60113">
                  <c:v>60113</c:v>
                </c:pt>
                <c:pt idx="60114">
                  <c:v>60114</c:v>
                </c:pt>
                <c:pt idx="60115">
                  <c:v>60115</c:v>
                </c:pt>
                <c:pt idx="60116">
                  <c:v>60116</c:v>
                </c:pt>
                <c:pt idx="60117">
                  <c:v>60117</c:v>
                </c:pt>
                <c:pt idx="60118">
                  <c:v>60118</c:v>
                </c:pt>
                <c:pt idx="60119">
                  <c:v>60119</c:v>
                </c:pt>
                <c:pt idx="60120">
                  <c:v>60120</c:v>
                </c:pt>
                <c:pt idx="60121">
                  <c:v>60121</c:v>
                </c:pt>
                <c:pt idx="60122">
                  <c:v>60122</c:v>
                </c:pt>
                <c:pt idx="60123">
                  <c:v>60123</c:v>
                </c:pt>
                <c:pt idx="60124">
                  <c:v>60124</c:v>
                </c:pt>
                <c:pt idx="60125">
                  <c:v>60125</c:v>
                </c:pt>
                <c:pt idx="60126">
                  <c:v>60126</c:v>
                </c:pt>
                <c:pt idx="60127">
                  <c:v>60127</c:v>
                </c:pt>
                <c:pt idx="60128">
                  <c:v>60128</c:v>
                </c:pt>
                <c:pt idx="60129">
                  <c:v>60129</c:v>
                </c:pt>
                <c:pt idx="60130">
                  <c:v>60130</c:v>
                </c:pt>
                <c:pt idx="60131">
                  <c:v>60131</c:v>
                </c:pt>
                <c:pt idx="60132">
                  <c:v>60132</c:v>
                </c:pt>
                <c:pt idx="60133">
                  <c:v>60133</c:v>
                </c:pt>
                <c:pt idx="60134">
                  <c:v>60134</c:v>
                </c:pt>
                <c:pt idx="60135">
                  <c:v>60135</c:v>
                </c:pt>
                <c:pt idx="60136">
                  <c:v>60136</c:v>
                </c:pt>
                <c:pt idx="60137">
                  <c:v>60137</c:v>
                </c:pt>
                <c:pt idx="60138">
                  <c:v>60138</c:v>
                </c:pt>
                <c:pt idx="60139">
                  <c:v>60139</c:v>
                </c:pt>
                <c:pt idx="60140">
                  <c:v>60140</c:v>
                </c:pt>
                <c:pt idx="60141">
                  <c:v>60141</c:v>
                </c:pt>
                <c:pt idx="60142">
                  <c:v>60142</c:v>
                </c:pt>
                <c:pt idx="60143">
                  <c:v>60143</c:v>
                </c:pt>
                <c:pt idx="60144">
                  <c:v>60144</c:v>
                </c:pt>
                <c:pt idx="60145">
                  <c:v>60145</c:v>
                </c:pt>
                <c:pt idx="60146">
                  <c:v>60146</c:v>
                </c:pt>
                <c:pt idx="60147">
                  <c:v>60147</c:v>
                </c:pt>
                <c:pt idx="60148">
                  <c:v>60148</c:v>
                </c:pt>
                <c:pt idx="60149">
                  <c:v>60149</c:v>
                </c:pt>
                <c:pt idx="60150">
                  <c:v>60150</c:v>
                </c:pt>
                <c:pt idx="60151">
                  <c:v>60151</c:v>
                </c:pt>
                <c:pt idx="60152">
                  <c:v>60152</c:v>
                </c:pt>
                <c:pt idx="60153">
                  <c:v>60153</c:v>
                </c:pt>
                <c:pt idx="60154">
                  <c:v>60154</c:v>
                </c:pt>
                <c:pt idx="60155">
                  <c:v>60155</c:v>
                </c:pt>
                <c:pt idx="60156">
                  <c:v>60156</c:v>
                </c:pt>
                <c:pt idx="60157">
                  <c:v>60157</c:v>
                </c:pt>
                <c:pt idx="60158">
                  <c:v>60158</c:v>
                </c:pt>
                <c:pt idx="60159">
                  <c:v>60159</c:v>
                </c:pt>
                <c:pt idx="60160">
                  <c:v>60160</c:v>
                </c:pt>
                <c:pt idx="60161">
                  <c:v>60161</c:v>
                </c:pt>
                <c:pt idx="60162">
                  <c:v>60162</c:v>
                </c:pt>
                <c:pt idx="60163">
                  <c:v>60163</c:v>
                </c:pt>
                <c:pt idx="60164">
                  <c:v>60164</c:v>
                </c:pt>
                <c:pt idx="60165">
                  <c:v>60165</c:v>
                </c:pt>
                <c:pt idx="60166">
                  <c:v>60166</c:v>
                </c:pt>
                <c:pt idx="60167">
                  <c:v>60167</c:v>
                </c:pt>
                <c:pt idx="60168">
                  <c:v>60168</c:v>
                </c:pt>
                <c:pt idx="60169">
                  <c:v>60169</c:v>
                </c:pt>
                <c:pt idx="60170">
                  <c:v>60170</c:v>
                </c:pt>
                <c:pt idx="60171">
                  <c:v>60171</c:v>
                </c:pt>
                <c:pt idx="60172">
                  <c:v>60172</c:v>
                </c:pt>
                <c:pt idx="60173">
                  <c:v>60173</c:v>
                </c:pt>
                <c:pt idx="60174">
                  <c:v>60174</c:v>
                </c:pt>
                <c:pt idx="60175">
                  <c:v>60175</c:v>
                </c:pt>
                <c:pt idx="60176">
                  <c:v>60176</c:v>
                </c:pt>
                <c:pt idx="60177">
                  <c:v>60177</c:v>
                </c:pt>
                <c:pt idx="60178">
                  <c:v>60178</c:v>
                </c:pt>
                <c:pt idx="60179">
                  <c:v>60179</c:v>
                </c:pt>
                <c:pt idx="60180">
                  <c:v>60180</c:v>
                </c:pt>
                <c:pt idx="60181">
                  <c:v>60181</c:v>
                </c:pt>
                <c:pt idx="60182">
                  <c:v>60182</c:v>
                </c:pt>
                <c:pt idx="60183">
                  <c:v>60183</c:v>
                </c:pt>
                <c:pt idx="60184">
                  <c:v>60184</c:v>
                </c:pt>
                <c:pt idx="60185">
                  <c:v>60185</c:v>
                </c:pt>
                <c:pt idx="60186">
                  <c:v>60186</c:v>
                </c:pt>
                <c:pt idx="60187">
                  <c:v>60187</c:v>
                </c:pt>
                <c:pt idx="60188">
                  <c:v>60188</c:v>
                </c:pt>
                <c:pt idx="60189">
                  <c:v>60189</c:v>
                </c:pt>
                <c:pt idx="60190">
                  <c:v>60190</c:v>
                </c:pt>
                <c:pt idx="60191">
                  <c:v>60191</c:v>
                </c:pt>
                <c:pt idx="60192">
                  <c:v>60192</c:v>
                </c:pt>
                <c:pt idx="60193">
                  <c:v>60193</c:v>
                </c:pt>
                <c:pt idx="60194">
                  <c:v>60194</c:v>
                </c:pt>
                <c:pt idx="60195">
                  <c:v>60195</c:v>
                </c:pt>
                <c:pt idx="60196">
                  <c:v>60196</c:v>
                </c:pt>
                <c:pt idx="60197">
                  <c:v>60197</c:v>
                </c:pt>
                <c:pt idx="60198">
                  <c:v>60198</c:v>
                </c:pt>
                <c:pt idx="60199">
                  <c:v>60199</c:v>
                </c:pt>
                <c:pt idx="60200">
                  <c:v>60200</c:v>
                </c:pt>
                <c:pt idx="60201">
                  <c:v>60201</c:v>
                </c:pt>
                <c:pt idx="60202">
                  <c:v>60202</c:v>
                </c:pt>
                <c:pt idx="60203">
                  <c:v>60203</c:v>
                </c:pt>
                <c:pt idx="60204">
                  <c:v>60204</c:v>
                </c:pt>
                <c:pt idx="60205">
                  <c:v>60205</c:v>
                </c:pt>
                <c:pt idx="60206">
                  <c:v>60206</c:v>
                </c:pt>
                <c:pt idx="60207">
                  <c:v>60207</c:v>
                </c:pt>
                <c:pt idx="60208">
                  <c:v>60208</c:v>
                </c:pt>
                <c:pt idx="60209">
                  <c:v>60209</c:v>
                </c:pt>
                <c:pt idx="60210">
                  <c:v>60210</c:v>
                </c:pt>
                <c:pt idx="60211">
                  <c:v>60211</c:v>
                </c:pt>
                <c:pt idx="60212">
                  <c:v>60212</c:v>
                </c:pt>
                <c:pt idx="60213">
                  <c:v>60213</c:v>
                </c:pt>
                <c:pt idx="60214">
                  <c:v>60214</c:v>
                </c:pt>
                <c:pt idx="60215">
                  <c:v>60215</c:v>
                </c:pt>
                <c:pt idx="60216">
                  <c:v>60216</c:v>
                </c:pt>
                <c:pt idx="60217">
                  <c:v>60217</c:v>
                </c:pt>
                <c:pt idx="60218">
                  <c:v>60218</c:v>
                </c:pt>
                <c:pt idx="60219">
                  <c:v>60219</c:v>
                </c:pt>
                <c:pt idx="60220">
                  <c:v>60220</c:v>
                </c:pt>
                <c:pt idx="60221">
                  <c:v>60221</c:v>
                </c:pt>
                <c:pt idx="60222">
                  <c:v>60222</c:v>
                </c:pt>
                <c:pt idx="60223">
                  <c:v>60223</c:v>
                </c:pt>
                <c:pt idx="60224">
                  <c:v>60224</c:v>
                </c:pt>
                <c:pt idx="60225">
                  <c:v>60225</c:v>
                </c:pt>
                <c:pt idx="60226">
                  <c:v>60226</c:v>
                </c:pt>
                <c:pt idx="60227">
                  <c:v>60227</c:v>
                </c:pt>
                <c:pt idx="60228">
                  <c:v>60228</c:v>
                </c:pt>
                <c:pt idx="60229">
                  <c:v>60229</c:v>
                </c:pt>
                <c:pt idx="60230">
                  <c:v>60230</c:v>
                </c:pt>
                <c:pt idx="60231">
                  <c:v>60231</c:v>
                </c:pt>
                <c:pt idx="60232">
                  <c:v>60232</c:v>
                </c:pt>
                <c:pt idx="60233">
                  <c:v>60233</c:v>
                </c:pt>
                <c:pt idx="60234">
                  <c:v>60234</c:v>
                </c:pt>
                <c:pt idx="60235">
                  <c:v>60235</c:v>
                </c:pt>
                <c:pt idx="60236">
                  <c:v>60236</c:v>
                </c:pt>
                <c:pt idx="60237">
                  <c:v>60237</c:v>
                </c:pt>
                <c:pt idx="60238">
                  <c:v>60238</c:v>
                </c:pt>
                <c:pt idx="60239">
                  <c:v>60239</c:v>
                </c:pt>
                <c:pt idx="60240">
                  <c:v>60240</c:v>
                </c:pt>
                <c:pt idx="60241">
                  <c:v>60241</c:v>
                </c:pt>
                <c:pt idx="60242">
                  <c:v>60242</c:v>
                </c:pt>
                <c:pt idx="60243">
                  <c:v>60243</c:v>
                </c:pt>
                <c:pt idx="60244">
                  <c:v>60244</c:v>
                </c:pt>
                <c:pt idx="60245">
                  <c:v>60245</c:v>
                </c:pt>
                <c:pt idx="60246">
                  <c:v>60246</c:v>
                </c:pt>
                <c:pt idx="60247">
                  <c:v>60247</c:v>
                </c:pt>
                <c:pt idx="60248">
                  <c:v>60248</c:v>
                </c:pt>
                <c:pt idx="60249">
                  <c:v>60249</c:v>
                </c:pt>
                <c:pt idx="60250">
                  <c:v>60250</c:v>
                </c:pt>
                <c:pt idx="60251">
                  <c:v>60251</c:v>
                </c:pt>
                <c:pt idx="60252">
                  <c:v>60252</c:v>
                </c:pt>
                <c:pt idx="60253">
                  <c:v>60253</c:v>
                </c:pt>
                <c:pt idx="60254">
                  <c:v>60254</c:v>
                </c:pt>
                <c:pt idx="60255">
                  <c:v>60255</c:v>
                </c:pt>
                <c:pt idx="60256">
                  <c:v>60256</c:v>
                </c:pt>
                <c:pt idx="60257">
                  <c:v>60257</c:v>
                </c:pt>
                <c:pt idx="60258">
                  <c:v>60258</c:v>
                </c:pt>
                <c:pt idx="60259">
                  <c:v>60259</c:v>
                </c:pt>
                <c:pt idx="60260">
                  <c:v>60260</c:v>
                </c:pt>
                <c:pt idx="60261">
                  <c:v>60261</c:v>
                </c:pt>
                <c:pt idx="60262">
                  <c:v>60262</c:v>
                </c:pt>
                <c:pt idx="60263">
                  <c:v>60263</c:v>
                </c:pt>
                <c:pt idx="60264">
                  <c:v>60264</c:v>
                </c:pt>
                <c:pt idx="60265">
                  <c:v>60265</c:v>
                </c:pt>
                <c:pt idx="60266">
                  <c:v>60266</c:v>
                </c:pt>
                <c:pt idx="60267">
                  <c:v>60267</c:v>
                </c:pt>
                <c:pt idx="60268">
                  <c:v>60268</c:v>
                </c:pt>
                <c:pt idx="60269">
                  <c:v>60269</c:v>
                </c:pt>
                <c:pt idx="60270">
                  <c:v>60270</c:v>
                </c:pt>
                <c:pt idx="60271">
                  <c:v>60271</c:v>
                </c:pt>
                <c:pt idx="60272">
                  <c:v>60272</c:v>
                </c:pt>
                <c:pt idx="60273">
                  <c:v>60273</c:v>
                </c:pt>
                <c:pt idx="60274">
                  <c:v>60274</c:v>
                </c:pt>
                <c:pt idx="60275">
                  <c:v>60275</c:v>
                </c:pt>
                <c:pt idx="60276">
                  <c:v>60276</c:v>
                </c:pt>
                <c:pt idx="60277">
                  <c:v>60277</c:v>
                </c:pt>
                <c:pt idx="60278">
                  <c:v>60278</c:v>
                </c:pt>
                <c:pt idx="60279">
                  <c:v>60279</c:v>
                </c:pt>
                <c:pt idx="60280">
                  <c:v>60280</c:v>
                </c:pt>
                <c:pt idx="60281">
                  <c:v>60281</c:v>
                </c:pt>
                <c:pt idx="60282">
                  <c:v>60282</c:v>
                </c:pt>
                <c:pt idx="60283">
                  <c:v>60283</c:v>
                </c:pt>
                <c:pt idx="60284">
                  <c:v>60284</c:v>
                </c:pt>
                <c:pt idx="60285">
                  <c:v>60285</c:v>
                </c:pt>
                <c:pt idx="60286">
                  <c:v>60286</c:v>
                </c:pt>
                <c:pt idx="60287">
                  <c:v>60287</c:v>
                </c:pt>
                <c:pt idx="60288">
                  <c:v>60288</c:v>
                </c:pt>
                <c:pt idx="60289">
                  <c:v>60289</c:v>
                </c:pt>
                <c:pt idx="60290">
                  <c:v>60290</c:v>
                </c:pt>
                <c:pt idx="60291">
                  <c:v>60291</c:v>
                </c:pt>
                <c:pt idx="60292">
                  <c:v>60292</c:v>
                </c:pt>
                <c:pt idx="60293">
                  <c:v>60293</c:v>
                </c:pt>
                <c:pt idx="60294">
                  <c:v>60294</c:v>
                </c:pt>
                <c:pt idx="60295">
                  <c:v>60295</c:v>
                </c:pt>
                <c:pt idx="60296">
                  <c:v>60296</c:v>
                </c:pt>
                <c:pt idx="60297">
                  <c:v>60297</c:v>
                </c:pt>
                <c:pt idx="60298">
                  <c:v>60298</c:v>
                </c:pt>
                <c:pt idx="60299">
                  <c:v>60299</c:v>
                </c:pt>
                <c:pt idx="60300">
                  <c:v>60300</c:v>
                </c:pt>
                <c:pt idx="60301">
                  <c:v>60301</c:v>
                </c:pt>
                <c:pt idx="60302">
                  <c:v>60302</c:v>
                </c:pt>
                <c:pt idx="60303">
                  <c:v>60303</c:v>
                </c:pt>
                <c:pt idx="60304">
                  <c:v>60304</c:v>
                </c:pt>
                <c:pt idx="60305">
                  <c:v>60305</c:v>
                </c:pt>
                <c:pt idx="60306">
                  <c:v>60306</c:v>
                </c:pt>
                <c:pt idx="60307">
                  <c:v>60307</c:v>
                </c:pt>
                <c:pt idx="60308">
                  <c:v>60308</c:v>
                </c:pt>
                <c:pt idx="60309">
                  <c:v>60309</c:v>
                </c:pt>
                <c:pt idx="60310">
                  <c:v>60310</c:v>
                </c:pt>
                <c:pt idx="60311">
                  <c:v>60311</c:v>
                </c:pt>
                <c:pt idx="60312">
                  <c:v>60312</c:v>
                </c:pt>
                <c:pt idx="60313">
                  <c:v>60313</c:v>
                </c:pt>
                <c:pt idx="60314">
                  <c:v>60314</c:v>
                </c:pt>
                <c:pt idx="60315">
                  <c:v>60315</c:v>
                </c:pt>
                <c:pt idx="60316">
                  <c:v>60316</c:v>
                </c:pt>
                <c:pt idx="60317">
                  <c:v>60317</c:v>
                </c:pt>
                <c:pt idx="60318">
                  <c:v>60318</c:v>
                </c:pt>
                <c:pt idx="60319">
                  <c:v>60319</c:v>
                </c:pt>
                <c:pt idx="60320">
                  <c:v>60320</c:v>
                </c:pt>
                <c:pt idx="60321">
                  <c:v>60321</c:v>
                </c:pt>
                <c:pt idx="60322">
                  <c:v>60322</c:v>
                </c:pt>
                <c:pt idx="60323">
                  <c:v>60323</c:v>
                </c:pt>
                <c:pt idx="60324">
                  <c:v>60324</c:v>
                </c:pt>
                <c:pt idx="60325">
                  <c:v>60325</c:v>
                </c:pt>
                <c:pt idx="60326">
                  <c:v>60326</c:v>
                </c:pt>
                <c:pt idx="60327">
                  <c:v>60327</c:v>
                </c:pt>
                <c:pt idx="60328">
                  <c:v>60328</c:v>
                </c:pt>
                <c:pt idx="60329">
                  <c:v>60329</c:v>
                </c:pt>
                <c:pt idx="60330">
                  <c:v>60330</c:v>
                </c:pt>
                <c:pt idx="60331">
                  <c:v>60331</c:v>
                </c:pt>
                <c:pt idx="60332">
                  <c:v>60332</c:v>
                </c:pt>
                <c:pt idx="60333">
                  <c:v>60333</c:v>
                </c:pt>
                <c:pt idx="60334">
                  <c:v>60334</c:v>
                </c:pt>
                <c:pt idx="60335">
                  <c:v>60335</c:v>
                </c:pt>
                <c:pt idx="60336">
                  <c:v>60336</c:v>
                </c:pt>
                <c:pt idx="60337">
                  <c:v>60337</c:v>
                </c:pt>
                <c:pt idx="60338">
                  <c:v>60338</c:v>
                </c:pt>
                <c:pt idx="60339">
                  <c:v>60339</c:v>
                </c:pt>
                <c:pt idx="60340">
                  <c:v>60340</c:v>
                </c:pt>
                <c:pt idx="60341">
                  <c:v>60341</c:v>
                </c:pt>
                <c:pt idx="60342">
                  <c:v>60342</c:v>
                </c:pt>
                <c:pt idx="60343">
                  <c:v>60343</c:v>
                </c:pt>
                <c:pt idx="60344">
                  <c:v>60344</c:v>
                </c:pt>
                <c:pt idx="60345">
                  <c:v>60345</c:v>
                </c:pt>
                <c:pt idx="60346">
                  <c:v>60346</c:v>
                </c:pt>
                <c:pt idx="60347">
                  <c:v>60347</c:v>
                </c:pt>
                <c:pt idx="60348">
                  <c:v>60348</c:v>
                </c:pt>
                <c:pt idx="60349">
                  <c:v>60349</c:v>
                </c:pt>
                <c:pt idx="60350">
                  <c:v>60350</c:v>
                </c:pt>
                <c:pt idx="60351">
                  <c:v>60351</c:v>
                </c:pt>
                <c:pt idx="60352">
                  <c:v>60352</c:v>
                </c:pt>
                <c:pt idx="60353">
                  <c:v>60353</c:v>
                </c:pt>
                <c:pt idx="60354">
                  <c:v>60354</c:v>
                </c:pt>
                <c:pt idx="60355">
                  <c:v>60355</c:v>
                </c:pt>
                <c:pt idx="60356">
                  <c:v>60356</c:v>
                </c:pt>
                <c:pt idx="60357">
                  <c:v>60357</c:v>
                </c:pt>
                <c:pt idx="60358">
                  <c:v>60358</c:v>
                </c:pt>
                <c:pt idx="60359">
                  <c:v>60359</c:v>
                </c:pt>
                <c:pt idx="60360">
                  <c:v>60360</c:v>
                </c:pt>
                <c:pt idx="60361">
                  <c:v>60361</c:v>
                </c:pt>
                <c:pt idx="60362">
                  <c:v>60362</c:v>
                </c:pt>
                <c:pt idx="60363">
                  <c:v>60363</c:v>
                </c:pt>
                <c:pt idx="60364">
                  <c:v>60364</c:v>
                </c:pt>
                <c:pt idx="60365">
                  <c:v>60365</c:v>
                </c:pt>
                <c:pt idx="60366">
                  <c:v>60366</c:v>
                </c:pt>
                <c:pt idx="60367">
                  <c:v>60367</c:v>
                </c:pt>
                <c:pt idx="60368">
                  <c:v>60368</c:v>
                </c:pt>
                <c:pt idx="60369">
                  <c:v>60369</c:v>
                </c:pt>
                <c:pt idx="60370">
                  <c:v>60370</c:v>
                </c:pt>
                <c:pt idx="60371">
                  <c:v>60371</c:v>
                </c:pt>
                <c:pt idx="60372">
                  <c:v>60372</c:v>
                </c:pt>
                <c:pt idx="60373">
                  <c:v>60373</c:v>
                </c:pt>
                <c:pt idx="60374">
                  <c:v>60374</c:v>
                </c:pt>
                <c:pt idx="60375">
                  <c:v>60375</c:v>
                </c:pt>
                <c:pt idx="60376">
                  <c:v>60376</c:v>
                </c:pt>
                <c:pt idx="60377">
                  <c:v>60377</c:v>
                </c:pt>
                <c:pt idx="60378">
                  <c:v>60378</c:v>
                </c:pt>
                <c:pt idx="60379">
                  <c:v>60379</c:v>
                </c:pt>
                <c:pt idx="60380">
                  <c:v>60380</c:v>
                </c:pt>
                <c:pt idx="60381">
                  <c:v>60381</c:v>
                </c:pt>
                <c:pt idx="60382">
                  <c:v>60382</c:v>
                </c:pt>
                <c:pt idx="60383">
                  <c:v>60383</c:v>
                </c:pt>
                <c:pt idx="60384">
                  <c:v>60384</c:v>
                </c:pt>
                <c:pt idx="60385">
                  <c:v>60385</c:v>
                </c:pt>
                <c:pt idx="60386">
                  <c:v>60386</c:v>
                </c:pt>
                <c:pt idx="60387">
                  <c:v>60387</c:v>
                </c:pt>
                <c:pt idx="60388">
                  <c:v>60388</c:v>
                </c:pt>
                <c:pt idx="60389">
                  <c:v>60389</c:v>
                </c:pt>
                <c:pt idx="60390">
                  <c:v>60390</c:v>
                </c:pt>
                <c:pt idx="60391">
                  <c:v>60391</c:v>
                </c:pt>
                <c:pt idx="60392">
                  <c:v>60392</c:v>
                </c:pt>
                <c:pt idx="60393">
                  <c:v>60393</c:v>
                </c:pt>
                <c:pt idx="60394">
                  <c:v>60394</c:v>
                </c:pt>
                <c:pt idx="60395">
                  <c:v>60395</c:v>
                </c:pt>
                <c:pt idx="60396">
                  <c:v>60396</c:v>
                </c:pt>
                <c:pt idx="60397">
                  <c:v>60397</c:v>
                </c:pt>
                <c:pt idx="60398">
                  <c:v>60398</c:v>
                </c:pt>
                <c:pt idx="60399">
                  <c:v>60399</c:v>
                </c:pt>
                <c:pt idx="60400">
                  <c:v>60400</c:v>
                </c:pt>
                <c:pt idx="60401">
                  <c:v>60401</c:v>
                </c:pt>
                <c:pt idx="60402">
                  <c:v>60402</c:v>
                </c:pt>
                <c:pt idx="60403">
                  <c:v>60403</c:v>
                </c:pt>
                <c:pt idx="60404">
                  <c:v>60404</c:v>
                </c:pt>
                <c:pt idx="60405">
                  <c:v>60405</c:v>
                </c:pt>
                <c:pt idx="60406">
                  <c:v>60406</c:v>
                </c:pt>
                <c:pt idx="60407">
                  <c:v>60407</c:v>
                </c:pt>
                <c:pt idx="60408">
                  <c:v>60408</c:v>
                </c:pt>
                <c:pt idx="60409">
                  <c:v>60409</c:v>
                </c:pt>
                <c:pt idx="60410">
                  <c:v>60410</c:v>
                </c:pt>
                <c:pt idx="60411">
                  <c:v>60411</c:v>
                </c:pt>
                <c:pt idx="60412">
                  <c:v>60412</c:v>
                </c:pt>
                <c:pt idx="60413">
                  <c:v>60413</c:v>
                </c:pt>
                <c:pt idx="60414">
                  <c:v>60414</c:v>
                </c:pt>
                <c:pt idx="60415">
                  <c:v>60415</c:v>
                </c:pt>
                <c:pt idx="60416">
                  <c:v>60416</c:v>
                </c:pt>
                <c:pt idx="60417">
                  <c:v>60417</c:v>
                </c:pt>
                <c:pt idx="60418">
                  <c:v>60418</c:v>
                </c:pt>
                <c:pt idx="60419">
                  <c:v>60419</c:v>
                </c:pt>
                <c:pt idx="60420">
                  <c:v>60420</c:v>
                </c:pt>
                <c:pt idx="60421">
                  <c:v>60421</c:v>
                </c:pt>
                <c:pt idx="60422">
                  <c:v>60422</c:v>
                </c:pt>
                <c:pt idx="60423">
                  <c:v>60423</c:v>
                </c:pt>
                <c:pt idx="60424">
                  <c:v>60424</c:v>
                </c:pt>
                <c:pt idx="60425">
                  <c:v>60425</c:v>
                </c:pt>
                <c:pt idx="60426">
                  <c:v>60426</c:v>
                </c:pt>
                <c:pt idx="60427">
                  <c:v>60427</c:v>
                </c:pt>
                <c:pt idx="60428">
                  <c:v>60428</c:v>
                </c:pt>
                <c:pt idx="60429">
                  <c:v>60429</c:v>
                </c:pt>
                <c:pt idx="60430">
                  <c:v>60430</c:v>
                </c:pt>
                <c:pt idx="60431">
                  <c:v>60431</c:v>
                </c:pt>
                <c:pt idx="60432">
                  <c:v>60432</c:v>
                </c:pt>
                <c:pt idx="60433">
                  <c:v>60433</c:v>
                </c:pt>
                <c:pt idx="60434">
                  <c:v>60434</c:v>
                </c:pt>
                <c:pt idx="60435">
                  <c:v>60435</c:v>
                </c:pt>
                <c:pt idx="60436">
                  <c:v>60436</c:v>
                </c:pt>
                <c:pt idx="60437">
                  <c:v>60437</c:v>
                </c:pt>
                <c:pt idx="60438">
                  <c:v>60438</c:v>
                </c:pt>
                <c:pt idx="60439">
                  <c:v>60439</c:v>
                </c:pt>
                <c:pt idx="60440">
                  <c:v>60440</c:v>
                </c:pt>
                <c:pt idx="60441">
                  <c:v>60441</c:v>
                </c:pt>
                <c:pt idx="60442">
                  <c:v>60442</c:v>
                </c:pt>
                <c:pt idx="60443">
                  <c:v>60443</c:v>
                </c:pt>
                <c:pt idx="60444">
                  <c:v>60444</c:v>
                </c:pt>
                <c:pt idx="60445">
                  <c:v>60445</c:v>
                </c:pt>
                <c:pt idx="60446">
                  <c:v>60446</c:v>
                </c:pt>
                <c:pt idx="60447">
                  <c:v>60447</c:v>
                </c:pt>
                <c:pt idx="60448">
                  <c:v>60448</c:v>
                </c:pt>
                <c:pt idx="60449">
                  <c:v>60449</c:v>
                </c:pt>
                <c:pt idx="60450">
                  <c:v>60450</c:v>
                </c:pt>
                <c:pt idx="60451">
                  <c:v>60451</c:v>
                </c:pt>
                <c:pt idx="60452">
                  <c:v>60452</c:v>
                </c:pt>
                <c:pt idx="60453">
                  <c:v>60453</c:v>
                </c:pt>
                <c:pt idx="60454">
                  <c:v>60454</c:v>
                </c:pt>
                <c:pt idx="60455">
                  <c:v>60455</c:v>
                </c:pt>
                <c:pt idx="60456">
                  <c:v>60456</c:v>
                </c:pt>
                <c:pt idx="60457">
                  <c:v>60457</c:v>
                </c:pt>
                <c:pt idx="60458">
                  <c:v>60458</c:v>
                </c:pt>
                <c:pt idx="60459">
                  <c:v>60459</c:v>
                </c:pt>
                <c:pt idx="60460">
                  <c:v>60460</c:v>
                </c:pt>
                <c:pt idx="60461">
                  <c:v>60461</c:v>
                </c:pt>
                <c:pt idx="60462">
                  <c:v>60462</c:v>
                </c:pt>
                <c:pt idx="60463">
                  <c:v>60463</c:v>
                </c:pt>
                <c:pt idx="60464">
                  <c:v>60464</c:v>
                </c:pt>
                <c:pt idx="60465">
                  <c:v>60465</c:v>
                </c:pt>
                <c:pt idx="60466">
                  <c:v>60466</c:v>
                </c:pt>
                <c:pt idx="60467">
                  <c:v>60467</c:v>
                </c:pt>
                <c:pt idx="60468">
                  <c:v>60468</c:v>
                </c:pt>
                <c:pt idx="60469">
                  <c:v>60469</c:v>
                </c:pt>
                <c:pt idx="60470">
                  <c:v>60470</c:v>
                </c:pt>
                <c:pt idx="60471">
                  <c:v>60471</c:v>
                </c:pt>
                <c:pt idx="60472">
                  <c:v>60472</c:v>
                </c:pt>
                <c:pt idx="60473">
                  <c:v>60473</c:v>
                </c:pt>
                <c:pt idx="60474">
                  <c:v>60474</c:v>
                </c:pt>
                <c:pt idx="60475">
                  <c:v>60475</c:v>
                </c:pt>
                <c:pt idx="60476">
                  <c:v>60476</c:v>
                </c:pt>
                <c:pt idx="60477">
                  <c:v>60477</c:v>
                </c:pt>
                <c:pt idx="60478">
                  <c:v>60478</c:v>
                </c:pt>
                <c:pt idx="60479">
                  <c:v>60479</c:v>
                </c:pt>
                <c:pt idx="60480">
                  <c:v>60480</c:v>
                </c:pt>
                <c:pt idx="60481">
                  <c:v>60481</c:v>
                </c:pt>
                <c:pt idx="60482">
                  <c:v>60482</c:v>
                </c:pt>
                <c:pt idx="60483">
                  <c:v>60483</c:v>
                </c:pt>
                <c:pt idx="60484">
                  <c:v>60484</c:v>
                </c:pt>
                <c:pt idx="60485">
                  <c:v>60485</c:v>
                </c:pt>
                <c:pt idx="60486">
                  <c:v>60486</c:v>
                </c:pt>
                <c:pt idx="60487">
                  <c:v>60487</c:v>
                </c:pt>
                <c:pt idx="60488">
                  <c:v>60488</c:v>
                </c:pt>
                <c:pt idx="60489">
                  <c:v>60489</c:v>
                </c:pt>
                <c:pt idx="60490">
                  <c:v>60490</c:v>
                </c:pt>
                <c:pt idx="60491">
                  <c:v>60491</c:v>
                </c:pt>
                <c:pt idx="60492">
                  <c:v>60492</c:v>
                </c:pt>
                <c:pt idx="60493">
                  <c:v>60493</c:v>
                </c:pt>
                <c:pt idx="60494">
                  <c:v>60494</c:v>
                </c:pt>
                <c:pt idx="60495">
                  <c:v>60495</c:v>
                </c:pt>
                <c:pt idx="60496">
                  <c:v>60496</c:v>
                </c:pt>
                <c:pt idx="60497">
                  <c:v>60497</c:v>
                </c:pt>
                <c:pt idx="60498">
                  <c:v>60498</c:v>
                </c:pt>
                <c:pt idx="60499">
                  <c:v>60499</c:v>
                </c:pt>
                <c:pt idx="60500">
                  <c:v>60500</c:v>
                </c:pt>
                <c:pt idx="60501">
                  <c:v>60501</c:v>
                </c:pt>
                <c:pt idx="60502">
                  <c:v>60502</c:v>
                </c:pt>
                <c:pt idx="60503">
                  <c:v>60503</c:v>
                </c:pt>
                <c:pt idx="60504">
                  <c:v>60504</c:v>
                </c:pt>
                <c:pt idx="60505">
                  <c:v>60505</c:v>
                </c:pt>
                <c:pt idx="60506">
                  <c:v>60506</c:v>
                </c:pt>
                <c:pt idx="60507">
                  <c:v>60507</c:v>
                </c:pt>
                <c:pt idx="60508">
                  <c:v>60508</c:v>
                </c:pt>
                <c:pt idx="60509">
                  <c:v>60509</c:v>
                </c:pt>
                <c:pt idx="60510">
                  <c:v>60510</c:v>
                </c:pt>
                <c:pt idx="60511">
                  <c:v>60511</c:v>
                </c:pt>
                <c:pt idx="60512">
                  <c:v>60512</c:v>
                </c:pt>
                <c:pt idx="60513">
                  <c:v>60513</c:v>
                </c:pt>
                <c:pt idx="60514">
                  <c:v>60514</c:v>
                </c:pt>
                <c:pt idx="60515">
                  <c:v>60515</c:v>
                </c:pt>
                <c:pt idx="60516">
                  <c:v>60516</c:v>
                </c:pt>
                <c:pt idx="60517">
                  <c:v>60517</c:v>
                </c:pt>
                <c:pt idx="60518">
                  <c:v>60518</c:v>
                </c:pt>
                <c:pt idx="60519">
                  <c:v>60519</c:v>
                </c:pt>
                <c:pt idx="60520">
                  <c:v>60520</c:v>
                </c:pt>
                <c:pt idx="60521">
                  <c:v>60521</c:v>
                </c:pt>
                <c:pt idx="60522">
                  <c:v>60522</c:v>
                </c:pt>
                <c:pt idx="60523">
                  <c:v>60523</c:v>
                </c:pt>
                <c:pt idx="60524">
                  <c:v>60524</c:v>
                </c:pt>
                <c:pt idx="60525">
                  <c:v>60525</c:v>
                </c:pt>
                <c:pt idx="60526">
                  <c:v>60526</c:v>
                </c:pt>
                <c:pt idx="60527">
                  <c:v>60527</c:v>
                </c:pt>
                <c:pt idx="60528">
                  <c:v>60528</c:v>
                </c:pt>
                <c:pt idx="60529">
                  <c:v>60529</c:v>
                </c:pt>
                <c:pt idx="60530">
                  <c:v>60530</c:v>
                </c:pt>
                <c:pt idx="60531">
                  <c:v>60531</c:v>
                </c:pt>
                <c:pt idx="60532">
                  <c:v>60532</c:v>
                </c:pt>
                <c:pt idx="60533">
                  <c:v>60533</c:v>
                </c:pt>
                <c:pt idx="60534">
                  <c:v>60534</c:v>
                </c:pt>
                <c:pt idx="60535">
                  <c:v>60535</c:v>
                </c:pt>
                <c:pt idx="60536">
                  <c:v>60536</c:v>
                </c:pt>
                <c:pt idx="60537">
                  <c:v>60537</c:v>
                </c:pt>
                <c:pt idx="60538">
                  <c:v>60538</c:v>
                </c:pt>
                <c:pt idx="60539">
                  <c:v>60539</c:v>
                </c:pt>
                <c:pt idx="60540">
                  <c:v>60540</c:v>
                </c:pt>
                <c:pt idx="60541">
                  <c:v>60541</c:v>
                </c:pt>
                <c:pt idx="60542">
                  <c:v>60542</c:v>
                </c:pt>
                <c:pt idx="60543">
                  <c:v>60543</c:v>
                </c:pt>
                <c:pt idx="60544">
                  <c:v>60544</c:v>
                </c:pt>
                <c:pt idx="60545">
                  <c:v>60545</c:v>
                </c:pt>
                <c:pt idx="60546">
                  <c:v>60546</c:v>
                </c:pt>
                <c:pt idx="60547">
                  <c:v>60547</c:v>
                </c:pt>
                <c:pt idx="60548">
                  <c:v>60548</c:v>
                </c:pt>
                <c:pt idx="60549">
                  <c:v>60549</c:v>
                </c:pt>
                <c:pt idx="60550">
                  <c:v>60550</c:v>
                </c:pt>
                <c:pt idx="60551">
                  <c:v>60551</c:v>
                </c:pt>
                <c:pt idx="60552">
                  <c:v>60552</c:v>
                </c:pt>
                <c:pt idx="60553">
                  <c:v>60553</c:v>
                </c:pt>
                <c:pt idx="60554">
                  <c:v>60554</c:v>
                </c:pt>
                <c:pt idx="60555">
                  <c:v>60555</c:v>
                </c:pt>
                <c:pt idx="60556">
                  <c:v>60556</c:v>
                </c:pt>
                <c:pt idx="60557">
                  <c:v>60557</c:v>
                </c:pt>
                <c:pt idx="60558">
                  <c:v>60558</c:v>
                </c:pt>
                <c:pt idx="60559">
                  <c:v>60559</c:v>
                </c:pt>
                <c:pt idx="60560">
                  <c:v>60560</c:v>
                </c:pt>
                <c:pt idx="60561">
                  <c:v>60561</c:v>
                </c:pt>
                <c:pt idx="60562">
                  <c:v>60562</c:v>
                </c:pt>
                <c:pt idx="60563">
                  <c:v>60563</c:v>
                </c:pt>
                <c:pt idx="60564">
                  <c:v>60564</c:v>
                </c:pt>
                <c:pt idx="60565">
                  <c:v>60565</c:v>
                </c:pt>
                <c:pt idx="60566">
                  <c:v>60566</c:v>
                </c:pt>
                <c:pt idx="60567">
                  <c:v>60567</c:v>
                </c:pt>
                <c:pt idx="60568">
                  <c:v>60568</c:v>
                </c:pt>
                <c:pt idx="60569">
                  <c:v>60569</c:v>
                </c:pt>
                <c:pt idx="60570">
                  <c:v>60570</c:v>
                </c:pt>
                <c:pt idx="60571">
                  <c:v>60571</c:v>
                </c:pt>
                <c:pt idx="60572">
                  <c:v>60572</c:v>
                </c:pt>
                <c:pt idx="60573">
                  <c:v>60573</c:v>
                </c:pt>
                <c:pt idx="60574">
                  <c:v>60574</c:v>
                </c:pt>
                <c:pt idx="60575">
                  <c:v>60575</c:v>
                </c:pt>
                <c:pt idx="60576">
                  <c:v>60576</c:v>
                </c:pt>
                <c:pt idx="60577">
                  <c:v>60577</c:v>
                </c:pt>
                <c:pt idx="60578">
                  <c:v>60578</c:v>
                </c:pt>
                <c:pt idx="60579">
                  <c:v>60579</c:v>
                </c:pt>
                <c:pt idx="60580">
                  <c:v>60580</c:v>
                </c:pt>
                <c:pt idx="60581">
                  <c:v>60581</c:v>
                </c:pt>
                <c:pt idx="60582">
                  <c:v>60582</c:v>
                </c:pt>
                <c:pt idx="60583">
                  <c:v>60583</c:v>
                </c:pt>
                <c:pt idx="60584">
                  <c:v>60584</c:v>
                </c:pt>
                <c:pt idx="60585">
                  <c:v>60585</c:v>
                </c:pt>
                <c:pt idx="60586">
                  <c:v>60586</c:v>
                </c:pt>
                <c:pt idx="60587">
                  <c:v>60587</c:v>
                </c:pt>
                <c:pt idx="60588">
                  <c:v>60588</c:v>
                </c:pt>
                <c:pt idx="60589">
                  <c:v>60589</c:v>
                </c:pt>
                <c:pt idx="60590">
                  <c:v>60590</c:v>
                </c:pt>
                <c:pt idx="60591">
                  <c:v>60591</c:v>
                </c:pt>
                <c:pt idx="60592">
                  <c:v>60592</c:v>
                </c:pt>
                <c:pt idx="60593">
                  <c:v>60593</c:v>
                </c:pt>
                <c:pt idx="60594">
                  <c:v>60594</c:v>
                </c:pt>
                <c:pt idx="60595">
                  <c:v>60595</c:v>
                </c:pt>
                <c:pt idx="60596">
                  <c:v>60596</c:v>
                </c:pt>
                <c:pt idx="60597">
                  <c:v>60597</c:v>
                </c:pt>
                <c:pt idx="60598">
                  <c:v>60598</c:v>
                </c:pt>
                <c:pt idx="60599">
                  <c:v>60599</c:v>
                </c:pt>
                <c:pt idx="60600">
                  <c:v>60600</c:v>
                </c:pt>
                <c:pt idx="60601">
                  <c:v>60601</c:v>
                </c:pt>
                <c:pt idx="60602">
                  <c:v>60602</c:v>
                </c:pt>
                <c:pt idx="60603">
                  <c:v>60603</c:v>
                </c:pt>
                <c:pt idx="60604">
                  <c:v>60604</c:v>
                </c:pt>
                <c:pt idx="60605">
                  <c:v>60605</c:v>
                </c:pt>
                <c:pt idx="60606">
                  <c:v>60606</c:v>
                </c:pt>
                <c:pt idx="60607">
                  <c:v>60607</c:v>
                </c:pt>
                <c:pt idx="60608">
                  <c:v>60608</c:v>
                </c:pt>
                <c:pt idx="60609">
                  <c:v>60609</c:v>
                </c:pt>
                <c:pt idx="60610">
                  <c:v>60610</c:v>
                </c:pt>
                <c:pt idx="60611">
                  <c:v>60611</c:v>
                </c:pt>
                <c:pt idx="60612">
                  <c:v>60612</c:v>
                </c:pt>
                <c:pt idx="60613">
                  <c:v>60613</c:v>
                </c:pt>
                <c:pt idx="60614">
                  <c:v>60614</c:v>
                </c:pt>
                <c:pt idx="60615">
                  <c:v>60615</c:v>
                </c:pt>
                <c:pt idx="60616">
                  <c:v>60616</c:v>
                </c:pt>
                <c:pt idx="60617">
                  <c:v>60617</c:v>
                </c:pt>
                <c:pt idx="60618">
                  <c:v>60618</c:v>
                </c:pt>
                <c:pt idx="60619">
                  <c:v>60619</c:v>
                </c:pt>
                <c:pt idx="60620">
                  <c:v>60620</c:v>
                </c:pt>
                <c:pt idx="60621">
                  <c:v>60621</c:v>
                </c:pt>
                <c:pt idx="60622">
                  <c:v>60622</c:v>
                </c:pt>
                <c:pt idx="60623">
                  <c:v>60623</c:v>
                </c:pt>
                <c:pt idx="60624">
                  <c:v>60624</c:v>
                </c:pt>
                <c:pt idx="60625">
                  <c:v>60625</c:v>
                </c:pt>
                <c:pt idx="60626">
                  <c:v>60626</c:v>
                </c:pt>
                <c:pt idx="60627">
                  <c:v>60627</c:v>
                </c:pt>
                <c:pt idx="60628">
                  <c:v>60628</c:v>
                </c:pt>
                <c:pt idx="60629">
                  <c:v>60629</c:v>
                </c:pt>
                <c:pt idx="60630">
                  <c:v>60630</c:v>
                </c:pt>
                <c:pt idx="60631">
                  <c:v>60631</c:v>
                </c:pt>
                <c:pt idx="60632">
                  <c:v>60632</c:v>
                </c:pt>
                <c:pt idx="60633">
                  <c:v>60633</c:v>
                </c:pt>
                <c:pt idx="60634">
                  <c:v>60634</c:v>
                </c:pt>
                <c:pt idx="60635">
                  <c:v>60635</c:v>
                </c:pt>
                <c:pt idx="60636">
                  <c:v>60636</c:v>
                </c:pt>
                <c:pt idx="60637">
                  <c:v>60637</c:v>
                </c:pt>
                <c:pt idx="60638">
                  <c:v>60638</c:v>
                </c:pt>
                <c:pt idx="60639">
                  <c:v>60639</c:v>
                </c:pt>
                <c:pt idx="60640">
                  <c:v>60640</c:v>
                </c:pt>
                <c:pt idx="60641">
                  <c:v>60641</c:v>
                </c:pt>
                <c:pt idx="60642">
                  <c:v>60642</c:v>
                </c:pt>
                <c:pt idx="60643">
                  <c:v>60643</c:v>
                </c:pt>
                <c:pt idx="60644">
                  <c:v>60644</c:v>
                </c:pt>
                <c:pt idx="60645">
                  <c:v>60645</c:v>
                </c:pt>
                <c:pt idx="60646">
                  <c:v>60646</c:v>
                </c:pt>
                <c:pt idx="60647">
                  <c:v>60647</c:v>
                </c:pt>
                <c:pt idx="60648">
                  <c:v>60648</c:v>
                </c:pt>
                <c:pt idx="60649">
                  <c:v>60649</c:v>
                </c:pt>
                <c:pt idx="60650">
                  <c:v>60650</c:v>
                </c:pt>
                <c:pt idx="60651">
                  <c:v>60651</c:v>
                </c:pt>
                <c:pt idx="60652">
                  <c:v>60652</c:v>
                </c:pt>
                <c:pt idx="60653">
                  <c:v>60653</c:v>
                </c:pt>
                <c:pt idx="60654">
                  <c:v>60654</c:v>
                </c:pt>
                <c:pt idx="60655">
                  <c:v>60655</c:v>
                </c:pt>
                <c:pt idx="60656">
                  <c:v>60656</c:v>
                </c:pt>
                <c:pt idx="60657">
                  <c:v>60657</c:v>
                </c:pt>
                <c:pt idx="60658">
                  <c:v>60658</c:v>
                </c:pt>
                <c:pt idx="60659">
                  <c:v>60659</c:v>
                </c:pt>
                <c:pt idx="60660">
                  <c:v>60660</c:v>
                </c:pt>
                <c:pt idx="60661">
                  <c:v>60661</c:v>
                </c:pt>
                <c:pt idx="60662">
                  <c:v>60662</c:v>
                </c:pt>
                <c:pt idx="60663">
                  <c:v>60663</c:v>
                </c:pt>
                <c:pt idx="60664">
                  <c:v>60664</c:v>
                </c:pt>
                <c:pt idx="60665">
                  <c:v>60665</c:v>
                </c:pt>
                <c:pt idx="60666">
                  <c:v>60666</c:v>
                </c:pt>
                <c:pt idx="60667">
                  <c:v>60667</c:v>
                </c:pt>
                <c:pt idx="60668">
                  <c:v>60668</c:v>
                </c:pt>
                <c:pt idx="60669">
                  <c:v>60669</c:v>
                </c:pt>
                <c:pt idx="60670">
                  <c:v>60670</c:v>
                </c:pt>
                <c:pt idx="60671">
                  <c:v>60671</c:v>
                </c:pt>
                <c:pt idx="60672">
                  <c:v>60672</c:v>
                </c:pt>
                <c:pt idx="60673">
                  <c:v>60673</c:v>
                </c:pt>
                <c:pt idx="60674">
                  <c:v>60674</c:v>
                </c:pt>
                <c:pt idx="60675">
                  <c:v>60675</c:v>
                </c:pt>
                <c:pt idx="60676">
                  <c:v>60676</c:v>
                </c:pt>
                <c:pt idx="60677">
                  <c:v>60677</c:v>
                </c:pt>
                <c:pt idx="60678">
                  <c:v>60678</c:v>
                </c:pt>
                <c:pt idx="60679">
                  <c:v>60679</c:v>
                </c:pt>
                <c:pt idx="60680">
                  <c:v>60680</c:v>
                </c:pt>
                <c:pt idx="60681">
                  <c:v>60681</c:v>
                </c:pt>
                <c:pt idx="60682">
                  <c:v>60682</c:v>
                </c:pt>
                <c:pt idx="60683">
                  <c:v>60683</c:v>
                </c:pt>
                <c:pt idx="60684">
                  <c:v>60684</c:v>
                </c:pt>
                <c:pt idx="60685">
                  <c:v>60685</c:v>
                </c:pt>
                <c:pt idx="60686">
                  <c:v>60686</c:v>
                </c:pt>
                <c:pt idx="60687">
                  <c:v>60687</c:v>
                </c:pt>
                <c:pt idx="60688">
                  <c:v>60688</c:v>
                </c:pt>
                <c:pt idx="60689">
                  <c:v>60689</c:v>
                </c:pt>
                <c:pt idx="60690">
                  <c:v>60690</c:v>
                </c:pt>
                <c:pt idx="60691">
                  <c:v>60691</c:v>
                </c:pt>
                <c:pt idx="60692">
                  <c:v>60692</c:v>
                </c:pt>
                <c:pt idx="60693">
                  <c:v>60693</c:v>
                </c:pt>
                <c:pt idx="60694">
                  <c:v>60694</c:v>
                </c:pt>
                <c:pt idx="60695">
                  <c:v>60695</c:v>
                </c:pt>
                <c:pt idx="60696">
                  <c:v>60696</c:v>
                </c:pt>
                <c:pt idx="60697">
                  <c:v>60697</c:v>
                </c:pt>
                <c:pt idx="60698">
                  <c:v>60698</c:v>
                </c:pt>
                <c:pt idx="60699">
                  <c:v>60699</c:v>
                </c:pt>
                <c:pt idx="60700">
                  <c:v>60700</c:v>
                </c:pt>
                <c:pt idx="60701">
                  <c:v>60701</c:v>
                </c:pt>
                <c:pt idx="60702">
                  <c:v>60702</c:v>
                </c:pt>
                <c:pt idx="60703">
                  <c:v>60703</c:v>
                </c:pt>
                <c:pt idx="60704">
                  <c:v>60704</c:v>
                </c:pt>
                <c:pt idx="60705">
                  <c:v>60705</c:v>
                </c:pt>
                <c:pt idx="60706">
                  <c:v>60706</c:v>
                </c:pt>
                <c:pt idx="60707">
                  <c:v>60707</c:v>
                </c:pt>
                <c:pt idx="60708">
                  <c:v>60708</c:v>
                </c:pt>
                <c:pt idx="60709">
                  <c:v>60709</c:v>
                </c:pt>
                <c:pt idx="60710">
                  <c:v>60710</c:v>
                </c:pt>
                <c:pt idx="60711">
                  <c:v>60711</c:v>
                </c:pt>
                <c:pt idx="60712">
                  <c:v>60712</c:v>
                </c:pt>
                <c:pt idx="60713">
                  <c:v>60713</c:v>
                </c:pt>
                <c:pt idx="60714">
                  <c:v>60714</c:v>
                </c:pt>
                <c:pt idx="60715">
                  <c:v>60715</c:v>
                </c:pt>
                <c:pt idx="60716">
                  <c:v>60716</c:v>
                </c:pt>
                <c:pt idx="60717">
                  <c:v>60717</c:v>
                </c:pt>
                <c:pt idx="60718">
                  <c:v>60718</c:v>
                </c:pt>
                <c:pt idx="60719">
                  <c:v>60719</c:v>
                </c:pt>
                <c:pt idx="60720">
                  <c:v>60720</c:v>
                </c:pt>
                <c:pt idx="60721">
                  <c:v>60721</c:v>
                </c:pt>
                <c:pt idx="60722">
                  <c:v>60722</c:v>
                </c:pt>
                <c:pt idx="60723">
                  <c:v>60723</c:v>
                </c:pt>
                <c:pt idx="60724">
                  <c:v>60724</c:v>
                </c:pt>
                <c:pt idx="60725">
                  <c:v>60725</c:v>
                </c:pt>
                <c:pt idx="60726">
                  <c:v>60726</c:v>
                </c:pt>
                <c:pt idx="60727">
                  <c:v>60727</c:v>
                </c:pt>
                <c:pt idx="60728">
                  <c:v>60728</c:v>
                </c:pt>
                <c:pt idx="60729">
                  <c:v>60729</c:v>
                </c:pt>
                <c:pt idx="60730">
                  <c:v>60730</c:v>
                </c:pt>
                <c:pt idx="60731">
                  <c:v>60731</c:v>
                </c:pt>
                <c:pt idx="60732">
                  <c:v>60732</c:v>
                </c:pt>
                <c:pt idx="60733">
                  <c:v>60733</c:v>
                </c:pt>
                <c:pt idx="60734">
                  <c:v>60734</c:v>
                </c:pt>
                <c:pt idx="60735">
                  <c:v>60735</c:v>
                </c:pt>
                <c:pt idx="60736">
                  <c:v>60736</c:v>
                </c:pt>
                <c:pt idx="60737">
                  <c:v>60737</c:v>
                </c:pt>
                <c:pt idx="60738">
                  <c:v>60738</c:v>
                </c:pt>
                <c:pt idx="60739">
                  <c:v>60739</c:v>
                </c:pt>
                <c:pt idx="60740">
                  <c:v>60740</c:v>
                </c:pt>
                <c:pt idx="60741">
                  <c:v>60741</c:v>
                </c:pt>
                <c:pt idx="60742">
                  <c:v>60742</c:v>
                </c:pt>
                <c:pt idx="60743">
                  <c:v>60743</c:v>
                </c:pt>
                <c:pt idx="60744">
                  <c:v>60744</c:v>
                </c:pt>
                <c:pt idx="60745">
                  <c:v>60745</c:v>
                </c:pt>
                <c:pt idx="60746">
                  <c:v>60746</c:v>
                </c:pt>
                <c:pt idx="60747">
                  <c:v>60747</c:v>
                </c:pt>
                <c:pt idx="60748">
                  <c:v>60748</c:v>
                </c:pt>
                <c:pt idx="60749">
                  <c:v>60749</c:v>
                </c:pt>
                <c:pt idx="60750">
                  <c:v>60750</c:v>
                </c:pt>
                <c:pt idx="60751">
                  <c:v>60751</c:v>
                </c:pt>
                <c:pt idx="60752">
                  <c:v>60752</c:v>
                </c:pt>
                <c:pt idx="60753">
                  <c:v>60753</c:v>
                </c:pt>
                <c:pt idx="60754">
                  <c:v>60754</c:v>
                </c:pt>
                <c:pt idx="60755">
                  <c:v>60755</c:v>
                </c:pt>
                <c:pt idx="60756">
                  <c:v>60756</c:v>
                </c:pt>
                <c:pt idx="60757">
                  <c:v>60757</c:v>
                </c:pt>
                <c:pt idx="60758">
                  <c:v>60758</c:v>
                </c:pt>
                <c:pt idx="60759">
                  <c:v>60759</c:v>
                </c:pt>
                <c:pt idx="60760">
                  <c:v>60760</c:v>
                </c:pt>
                <c:pt idx="60761">
                  <c:v>60761</c:v>
                </c:pt>
                <c:pt idx="60762">
                  <c:v>60762</c:v>
                </c:pt>
                <c:pt idx="60763">
                  <c:v>60763</c:v>
                </c:pt>
                <c:pt idx="60764">
                  <c:v>60764</c:v>
                </c:pt>
                <c:pt idx="60765">
                  <c:v>60765</c:v>
                </c:pt>
                <c:pt idx="60766">
                  <c:v>60766</c:v>
                </c:pt>
                <c:pt idx="60767">
                  <c:v>60767</c:v>
                </c:pt>
                <c:pt idx="60768">
                  <c:v>60768</c:v>
                </c:pt>
                <c:pt idx="60769">
                  <c:v>60769</c:v>
                </c:pt>
                <c:pt idx="60770">
                  <c:v>60770</c:v>
                </c:pt>
                <c:pt idx="60771">
                  <c:v>60771</c:v>
                </c:pt>
                <c:pt idx="60772">
                  <c:v>60772</c:v>
                </c:pt>
                <c:pt idx="60773">
                  <c:v>60773</c:v>
                </c:pt>
                <c:pt idx="60774">
                  <c:v>60774</c:v>
                </c:pt>
                <c:pt idx="60775">
                  <c:v>60775</c:v>
                </c:pt>
                <c:pt idx="60776">
                  <c:v>60776</c:v>
                </c:pt>
                <c:pt idx="60777">
                  <c:v>60777</c:v>
                </c:pt>
                <c:pt idx="60778">
                  <c:v>60778</c:v>
                </c:pt>
                <c:pt idx="60779">
                  <c:v>60779</c:v>
                </c:pt>
                <c:pt idx="60780">
                  <c:v>60780</c:v>
                </c:pt>
                <c:pt idx="60781">
                  <c:v>60781</c:v>
                </c:pt>
                <c:pt idx="60782">
                  <c:v>60782</c:v>
                </c:pt>
                <c:pt idx="60783">
                  <c:v>60783</c:v>
                </c:pt>
                <c:pt idx="60784">
                  <c:v>60784</c:v>
                </c:pt>
                <c:pt idx="60785">
                  <c:v>60785</c:v>
                </c:pt>
                <c:pt idx="60786">
                  <c:v>60786</c:v>
                </c:pt>
                <c:pt idx="60787">
                  <c:v>60787</c:v>
                </c:pt>
                <c:pt idx="60788">
                  <c:v>60788</c:v>
                </c:pt>
                <c:pt idx="60789">
                  <c:v>60789</c:v>
                </c:pt>
                <c:pt idx="60790">
                  <c:v>60790</c:v>
                </c:pt>
                <c:pt idx="60791">
                  <c:v>60791</c:v>
                </c:pt>
                <c:pt idx="60792">
                  <c:v>60792</c:v>
                </c:pt>
                <c:pt idx="60793">
                  <c:v>60793</c:v>
                </c:pt>
                <c:pt idx="60794">
                  <c:v>60794</c:v>
                </c:pt>
                <c:pt idx="60795">
                  <c:v>60795</c:v>
                </c:pt>
                <c:pt idx="60796">
                  <c:v>60796</c:v>
                </c:pt>
                <c:pt idx="60797">
                  <c:v>60797</c:v>
                </c:pt>
                <c:pt idx="60798">
                  <c:v>60798</c:v>
                </c:pt>
                <c:pt idx="60799">
                  <c:v>60799</c:v>
                </c:pt>
                <c:pt idx="60800">
                  <c:v>60800</c:v>
                </c:pt>
                <c:pt idx="60801">
                  <c:v>60801</c:v>
                </c:pt>
                <c:pt idx="60802">
                  <c:v>60802</c:v>
                </c:pt>
                <c:pt idx="60803">
                  <c:v>60803</c:v>
                </c:pt>
                <c:pt idx="60804">
                  <c:v>60804</c:v>
                </c:pt>
                <c:pt idx="60805">
                  <c:v>60805</c:v>
                </c:pt>
                <c:pt idx="60806">
                  <c:v>60806</c:v>
                </c:pt>
                <c:pt idx="60807">
                  <c:v>60807</c:v>
                </c:pt>
                <c:pt idx="60808">
                  <c:v>60808</c:v>
                </c:pt>
                <c:pt idx="60809">
                  <c:v>60809</c:v>
                </c:pt>
                <c:pt idx="60810">
                  <c:v>60810</c:v>
                </c:pt>
                <c:pt idx="60811">
                  <c:v>60811</c:v>
                </c:pt>
                <c:pt idx="60812">
                  <c:v>60812</c:v>
                </c:pt>
                <c:pt idx="60813">
                  <c:v>60813</c:v>
                </c:pt>
                <c:pt idx="60814">
                  <c:v>60814</c:v>
                </c:pt>
                <c:pt idx="60815">
                  <c:v>60815</c:v>
                </c:pt>
                <c:pt idx="60816">
                  <c:v>60816</c:v>
                </c:pt>
                <c:pt idx="60817">
                  <c:v>60817</c:v>
                </c:pt>
                <c:pt idx="60818">
                  <c:v>60818</c:v>
                </c:pt>
                <c:pt idx="60819">
                  <c:v>60819</c:v>
                </c:pt>
                <c:pt idx="60820">
                  <c:v>60820</c:v>
                </c:pt>
                <c:pt idx="60821">
                  <c:v>60821</c:v>
                </c:pt>
                <c:pt idx="60822">
                  <c:v>60822</c:v>
                </c:pt>
                <c:pt idx="60823">
                  <c:v>60823</c:v>
                </c:pt>
                <c:pt idx="60824">
                  <c:v>60824</c:v>
                </c:pt>
                <c:pt idx="60825">
                  <c:v>60825</c:v>
                </c:pt>
                <c:pt idx="60826">
                  <c:v>60826</c:v>
                </c:pt>
                <c:pt idx="60827">
                  <c:v>60827</c:v>
                </c:pt>
                <c:pt idx="60828">
                  <c:v>60828</c:v>
                </c:pt>
                <c:pt idx="60829">
                  <c:v>60829</c:v>
                </c:pt>
                <c:pt idx="60830">
                  <c:v>60830</c:v>
                </c:pt>
                <c:pt idx="60831">
                  <c:v>60831</c:v>
                </c:pt>
                <c:pt idx="60832">
                  <c:v>60832</c:v>
                </c:pt>
                <c:pt idx="60833">
                  <c:v>60833</c:v>
                </c:pt>
                <c:pt idx="60834">
                  <c:v>60834</c:v>
                </c:pt>
                <c:pt idx="60835">
                  <c:v>60835</c:v>
                </c:pt>
                <c:pt idx="60836">
                  <c:v>60836</c:v>
                </c:pt>
                <c:pt idx="60837">
                  <c:v>60837</c:v>
                </c:pt>
                <c:pt idx="60838">
                  <c:v>60838</c:v>
                </c:pt>
                <c:pt idx="60839">
                  <c:v>60839</c:v>
                </c:pt>
                <c:pt idx="60840">
                  <c:v>60840</c:v>
                </c:pt>
                <c:pt idx="60841">
                  <c:v>60841</c:v>
                </c:pt>
                <c:pt idx="60842">
                  <c:v>60842</c:v>
                </c:pt>
                <c:pt idx="60843">
                  <c:v>60843</c:v>
                </c:pt>
                <c:pt idx="60844">
                  <c:v>60844</c:v>
                </c:pt>
                <c:pt idx="60845">
                  <c:v>60845</c:v>
                </c:pt>
                <c:pt idx="60846">
                  <c:v>60846</c:v>
                </c:pt>
                <c:pt idx="60847">
                  <c:v>60847</c:v>
                </c:pt>
                <c:pt idx="60848">
                  <c:v>60848</c:v>
                </c:pt>
                <c:pt idx="60849">
                  <c:v>60849</c:v>
                </c:pt>
                <c:pt idx="60850">
                  <c:v>60850</c:v>
                </c:pt>
                <c:pt idx="60851">
                  <c:v>60851</c:v>
                </c:pt>
                <c:pt idx="60852">
                  <c:v>60852</c:v>
                </c:pt>
                <c:pt idx="60853">
                  <c:v>60853</c:v>
                </c:pt>
                <c:pt idx="60854">
                  <c:v>60854</c:v>
                </c:pt>
                <c:pt idx="60855">
                  <c:v>60855</c:v>
                </c:pt>
                <c:pt idx="60856">
                  <c:v>60856</c:v>
                </c:pt>
                <c:pt idx="60857">
                  <c:v>60857</c:v>
                </c:pt>
                <c:pt idx="60858">
                  <c:v>60858</c:v>
                </c:pt>
                <c:pt idx="60859">
                  <c:v>60859</c:v>
                </c:pt>
                <c:pt idx="60860">
                  <c:v>60860</c:v>
                </c:pt>
                <c:pt idx="60861">
                  <c:v>60861</c:v>
                </c:pt>
                <c:pt idx="60862">
                  <c:v>60862</c:v>
                </c:pt>
                <c:pt idx="60863">
                  <c:v>60863</c:v>
                </c:pt>
                <c:pt idx="60864">
                  <c:v>60864</c:v>
                </c:pt>
                <c:pt idx="60865">
                  <c:v>60865</c:v>
                </c:pt>
                <c:pt idx="60866">
                  <c:v>60866</c:v>
                </c:pt>
                <c:pt idx="60867">
                  <c:v>60867</c:v>
                </c:pt>
                <c:pt idx="60868">
                  <c:v>60868</c:v>
                </c:pt>
                <c:pt idx="60869">
                  <c:v>60869</c:v>
                </c:pt>
                <c:pt idx="60870">
                  <c:v>60870</c:v>
                </c:pt>
                <c:pt idx="60871">
                  <c:v>60871</c:v>
                </c:pt>
                <c:pt idx="60872">
                  <c:v>60872</c:v>
                </c:pt>
                <c:pt idx="60873">
                  <c:v>60873</c:v>
                </c:pt>
                <c:pt idx="60874">
                  <c:v>60874</c:v>
                </c:pt>
                <c:pt idx="60875">
                  <c:v>60875</c:v>
                </c:pt>
                <c:pt idx="60876">
                  <c:v>60876</c:v>
                </c:pt>
                <c:pt idx="60877">
                  <c:v>60877</c:v>
                </c:pt>
                <c:pt idx="60878">
                  <c:v>60878</c:v>
                </c:pt>
                <c:pt idx="60879">
                  <c:v>60879</c:v>
                </c:pt>
                <c:pt idx="60880">
                  <c:v>60880</c:v>
                </c:pt>
                <c:pt idx="60881">
                  <c:v>60881</c:v>
                </c:pt>
                <c:pt idx="60882">
                  <c:v>60882</c:v>
                </c:pt>
                <c:pt idx="60883">
                  <c:v>60883</c:v>
                </c:pt>
                <c:pt idx="60884">
                  <c:v>60884</c:v>
                </c:pt>
                <c:pt idx="60885">
                  <c:v>60885</c:v>
                </c:pt>
                <c:pt idx="60886">
                  <c:v>60886</c:v>
                </c:pt>
                <c:pt idx="60887">
                  <c:v>60887</c:v>
                </c:pt>
                <c:pt idx="60888">
                  <c:v>60888</c:v>
                </c:pt>
                <c:pt idx="60889">
                  <c:v>60889</c:v>
                </c:pt>
                <c:pt idx="60890">
                  <c:v>60890</c:v>
                </c:pt>
                <c:pt idx="60891">
                  <c:v>60891</c:v>
                </c:pt>
                <c:pt idx="60892">
                  <c:v>60892</c:v>
                </c:pt>
                <c:pt idx="60893">
                  <c:v>60893</c:v>
                </c:pt>
                <c:pt idx="60894">
                  <c:v>60894</c:v>
                </c:pt>
                <c:pt idx="60895">
                  <c:v>60895</c:v>
                </c:pt>
                <c:pt idx="60896">
                  <c:v>60896</c:v>
                </c:pt>
                <c:pt idx="60897">
                  <c:v>60897</c:v>
                </c:pt>
                <c:pt idx="60898">
                  <c:v>60898</c:v>
                </c:pt>
                <c:pt idx="60899">
                  <c:v>60899</c:v>
                </c:pt>
                <c:pt idx="60900">
                  <c:v>60900</c:v>
                </c:pt>
                <c:pt idx="60901">
                  <c:v>60901</c:v>
                </c:pt>
                <c:pt idx="60902">
                  <c:v>60902</c:v>
                </c:pt>
                <c:pt idx="60903">
                  <c:v>60903</c:v>
                </c:pt>
                <c:pt idx="60904">
                  <c:v>60904</c:v>
                </c:pt>
                <c:pt idx="60905">
                  <c:v>60905</c:v>
                </c:pt>
                <c:pt idx="60906">
                  <c:v>60906</c:v>
                </c:pt>
                <c:pt idx="60907">
                  <c:v>60907</c:v>
                </c:pt>
                <c:pt idx="60908">
                  <c:v>60908</c:v>
                </c:pt>
                <c:pt idx="60909">
                  <c:v>60909</c:v>
                </c:pt>
                <c:pt idx="60910">
                  <c:v>60910</c:v>
                </c:pt>
                <c:pt idx="60911">
                  <c:v>60911</c:v>
                </c:pt>
                <c:pt idx="60912">
                  <c:v>60912</c:v>
                </c:pt>
                <c:pt idx="60913">
                  <c:v>60913</c:v>
                </c:pt>
                <c:pt idx="60914">
                  <c:v>60914</c:v>
                </c:pt>
                <c:pt idx="60915">
                  <c:v>60915</c:v>
                </c:pt>
                <c:pt idx="60916">
                  <c:v>60916</c:v>
                </c:pt>
                <c:pt idx="60917">
                  <c:v>60917</c:v>
                </c:pt>
                <c:pt idx="60918">
                  <c:v>60918</c:v>
                </c:pt>
                <c:pt idx="60919">
                  <c:v>60919</c:v>
                </c:pt>
                <c:pt idx="60920">
                  <c:v>60920</c:v>
                </c:pt>
                <c:pt idx="60921">
                  <c:v>60921</c:v>
                </c:pt>
                <c:pt idx="60922">
                  <c:v>60922</c:v>
                </c:pt>
                <c:pt idx="60923">
                  <c:v>60923</c:v>
                </c:pt>
                <c:pt idx="60924">
                  <c:v>60924</c:v>
                </c:pt>
                <c:pt idx="60925">
                  <c:v>60925</c:v>
                </c:pt>
                <c:pt idx="60926">
                  <c:v>60926</c:v>
                </c:pt>
                <c:pt idx="60927">
                  <c:v>60927</c:v>
                </c:pt>
                <c:pt idx="60928">
                  <c:v>60928</c:v>
                </c:pt>
                <c:pt idx="60929">
                  <c:v>60929</c:v>
                </c:pt>
                <c:pt idx="60930">
                  <c:v>60930</c:v>
                </c:pt>
                <c:pt idx="60931">
                  <c:v>60931</c:v>
                </c:pt>
                <c:pt idx="60932">
                  <c:v>60932</c:v>
                </c:pt>
                <c:pt idx="60933">
                  <c:v>60933</c:v>
                </c:pt>
                <c:pt idx="60934">
                  <c:v>60934</c:v>
                </c:pt>
                <c:pt idx="60935">
                  <c:v>60935</c:v>
                </c:pt>
                <c:pt idx="60936">
                  <c:v>60936</c:v>
                </c:pt>
                <c:pt idx="60937">
                  <c:v>60937</c:v>
                </c:pt>
                <c:pt idx="60938">
                  <c:v>60938</c:v>
                </c:pt>
                <c:pt idx="60939">
                  <c:v>60939</c:v>
                </c:pt>
                <c:pt idx="60940">
                  <c:v>60940</c:v>
                </c:pt>
                <c:pt idx="60941">
                  <c:v>60941</c:v>
                </c:pt>
                <c:pt idx="60942">
                  <c:v>60942</c:v>
                </c:pt>
                <c:pt idx="60943">
                  <c:v>60943</c:v>
                </c:pt>
                <c:pt idx="60944">
                  <c:v>60944</c:v>
                </c:pt>
                <c:pt idx="60945">
                  <c:v>60945</c:v>
                </c:pt>
                <c:pt idx="60946">
                  <c:v>60946</c:v>
                </c:pt>
                <c:pt idx="60947">
                  <c:v>60947</c:v>
                </c:pt>
                <c:pt idx="60948">
                  <c:v>60948</c:v>
                </c:pt>
                <c:pt idx="60949">
                  <c:v>60949</c:v>
                </c:pt>
                <c:pt idx="60950">
                  <c:v>60950</c:v>
                </c:pt>
                <c:pt idx="60951">
                  <c:v>60951</c:v>
                </c:pt>
                <c:pt idx="60952">
                  <c:v>60952</c:v>
                </c:pt>
                <c:pt idx="60953">
                  <c:v>60953</c:v>
                </c:pt>
                <c:pt idx="60954">
                  <c:v>60954</c:v>
                </c:pt>
                <c:pt idx="60955">
                  <c:v>60955</c:v>
                </c:pt>
                <c:pt idx="60956">
                  <c:v>60956</c:v>
                </c:pt>
                <c:pt idx="60957">
                  <c:v>60957</c:v>
                </c:pt>
                <c:pt idx="60958">
                  <c:v>60958</c:v>
                </c:pt>
                <c:pt idx="60959">
                  <c:v>60959</c:v>
                </c:pt>
                <c:pt idx="60960">
                  <c:v>60960</c:v>
                </c:pt>
                <c:pt idx="60961">
                  <c:v>60961</c:v>
                </c:pt>
                <c:pt idx="60962">
                  <c:v>60962</c:v>
                </c:pt>
                <c:pt idx="60963">
                  <c:v>60963</c:v>
                </c:pt>
                <c:pt idx="60964">
                  <c:v>60964</c:v>
                </c:pt>
                <c:pt idx="60965">
                  <c:v>60965</c:v>
                </c:pt>
                <c:pt idx="60966">
                  <c:v>60966</c:v>
                </c:pt>
                <c:pt idx="60967">
                  <c:v>60967</c:v>
                </c:pt>
                <c:pt idx="60968">
                  <c:v>60968</c:v>
                </c:pt>
                <c:pt idx="60969">
                  <c:v>60969</c:v>
                </c:pt>
                <c:pt idx="60970">
                  <c:v>60970</c:v>
                </c:pt>
                <c:pt idx="60971">
                  <c:v>60971</c:v>
                </c:pt>
                <c:pt idx="60972">
                  <c:v>60972</c:v>
                </c:pt>
                <c:pt idx="60973">
                  <c:v>60973</c:v>
                </c:pt>
                <c:pt idx="60974">
                  <c:v>60974</c:v>
                </c:pt>
                <c:pt idx="60975">
                  <c:v>60975</c:v>
                </c:pt>
                <c:pt idx="60976">
                  <c:v>60976</c:v>
                </c:pt>
                <c:pt idx="60977">
                  <c:v>60977</c:v>
                </c:pt>
                <c:pt idx="60978">
                  <c:v>60978</c:v>
                </c:pt>
                <c:pt idx="60979">
                  <c:v>60979</c:v>
                </c:pt>
                <c:pt idx="60980">
                  <c:v>60980</c:v>
                </c:pt>
                <c:pt idx="60981">
                  <c:v>60981</c:v>
                </c:pt>
                <c:pt idx="60982">
                  <c:v>60982</c:v>
                </c:pt>
                <c:pt idx="60983">
                  <c:v>60983</c:v>
                </c:pt>
                <c:pt idx="60984">
                  <c:v>60984</c:v>
                </c:pt>
                <c:pt idx="60985">
                  <c:v>60985</c:v>
                </c:pt>
                <c:pt idx="60986">
                  <c:v>60986</c:v>
                </c:pt>
                <c:pt idx="60987">
                  <c:v>60987</c:v>
                </c:pt>
                <c:pt idx="60988">
                  <c:v>60988</c:v>
                </c:pt>
                <c:pt idx="60989">
                  <c:v>60989</c:v>
                </c:pt>
                <c:pt idx="60990">
                  <c:v>60990</c:v>
                </c:pt>
                <c:pt idx="60991">
                  <c:v>60991</c:v>
                </c:pt>
                <c:pt idx="60992">
                  <c:v>60992</c:v>
                </c:pt>
                <c:pt idx="60993">
                  <c:v>60993</c:v>
                </c:pt>
                <c:pt idx="60994">
                  <c:v>60994</c:v>
                </c:pt>
                <c:pt idx="60995">
                  <c:v>60995</c:v>
                </c:pt>
                <c:pt idx="60996">
                  <c:v>60996</c:v>
                </c:pt>
                <c:pt idx="60997">
                  <c:v>60997</c:v>
                </c:pt>
                <c:pt idx="60998">
                  <c:v>60998</c:v>
                </c:pt>
                <c:pt idx="60999">
                  <c:v>60999</c:v>
                </c:pt>
                <c:pt idx="61000">
                  <c:v>61000</c:v>
                </c:pt>
                <c:pt idx="61001">
                  <c:v>61001</c:v>
                </c:pt>
                <c:pt idx="61002">
                  <c:v>61002</c:v>
                </c:pt>
                <c:pt idx="61003">
                  <c:v>61003</c:v>
                </c:pt>
                <c:pt idx="61004">
                  <c:v>61004</c:v>
                </c:pt>
                <c:pt idx="61005">
                  <c:v>61005</c:v>
                </c:pt>
                <c:pt idx="61006">
                  <c:v>61006</c:v>
                </c:pt>
                <c:pt idx="61007">
                  <c:v>61007</c:v>
                </c:pt>
                <c:pt idx="61008">
                  <c:v>61008</c:v>
                </c:pt>
                <c:pt idx="61009">
                  <c:v>61009</c:v>
                </c:pt>
                <c:pt idx="61010">
                  <c:v>61010</c:v>
                </c:pt>
                <c:pt idx="61011">
                  <c:v>61011</c:v>
                </c:pt>
                <c:pt idx="61012">
                  <c:v>61012</c:v>
                </c:pt>
                <c:pt idx="61013">
                  <c:v>61013</c:v>
                </c:pt>
                <c:pt idx="61014">
                  <c:v>61014</c:v>
                </c:pt>
                <c:pt idx="61015">
                  <c:v>61015</c:v>
                </c:pt>
                <c:pt idx="61016">
                  <c:v>61016</c:v>
                </c:pt>
                <c:pt idx="61017">
                  <c:v>61017</c:v>
                </c:pt>
                <c:pt idx="61018">
                  <c:v>61018</c:v>
                </c:pt>
                <c:pt idx="61019">
                  <c:v>61019</c:v>
                </c:pt>
                <c:pt idx="61020">
                  <c:v>61020</c:v>
                </c:pt>
                <c:pt idx="61021">
                  <c:v>61021</c:v>
                </c:pt>
                <c:pt idx="61022">
                  <c:v>61022</c:v>
                </c:pt>
                <c:pt idx="61023">
                  <c:v>61023</c:v>
                </c:pt>
                <c:pt idx="61024">
                  <c:v>61024</c:v>
                </c:pt>
                <c:pt idx="61025">
                  <c:v>61025</c:v>
                </c:pt>
                <c:pt idx="61026">
                  <c:v>61026</c:v>
                </c:pt>
                <c:pt idx="61027">
                  <c:v>61027</c:v>
                </c:pt>
                <c:pt idx="61028">
                  <c:v>61028</c:v>
                </c:pt>
                <c:pt idx="61029">
                  <c:v>61029</c:v>
                </c:pt>
                <c:pt idx="61030">
                  <c:v>61030</c:v>
                </c:pt>
                <c:pt idx="61031">
                  <c:v>61031</c:v>
                </c:pt>
                <c:pt idx="61032">
                  <c:v>61032</c:v>
                </c:pt>
                <c:pt idx="61033">
                  <c:v>61033</c:v>
                </c:pt>
                <c:pt idx="61034">
                  <c:v>61034</c:v>
                </c:pt>
                <c:pt idx="61035">
                  <c:v>61035</c:v>
                </c:pt>
                <c:pt idx="61036">
                  <c:v>61036</c:v>
                </c:pt>
                <c:pt idx="61037">
                  <c:v>61037</c:v>
                </c:pt>
                <c:pt idx="61038">
                  <c:v>61038</c:v>
                </c:pt>
                <c:pt idx="61039">
                  <c:v>61039</c:v>
                </c:pt>
                <c:pt idx="61040">
                  <c:v>61040</c:v>
                </c:pt>
                <c:pt idx="61041">
                  <c:v>61041</c:v>
                </c:pt>
                <c:pt idx="61042">
                  <c:v>61042</c:v>
                </c:pt>
                <c:pt idx="61043">
                  <c:v>61043</c:v>
                </c:pt>
                <c:pt idx="61044">
                  <c:v>61044</c:v>
                </c:pt>
                <c:pt idx="61045">
                  <c:v>61045</c:v>
                </c:pt>
                <c:pt idx="61046">
                  <c:v>61046</c:v>
                </c:pt>
                <c:pt idx="61047">
                  <c:v>61047</c:v>
                </c:pt>
                <c:pt idx="61048">
                  <c:v>61048</c:v>
                </c:pt>
                <c:pt idx="61049">
                  <c:v>61049</c:v>
                </c:pt>
                <c:pt idx="61050">
                  <c:v>61050</c:v>
                </c:pt>
                <c:pt idx="61051">
                  <c:v>61051</c:v>
                </c:pt>
                <c:pt idx="61052">
                  <c:v>61052</c:v>
                </c:pt>
                <c:pt idx="61053">
                  <c:v>61053</c:v>
                </c:pt>
                <c:pt idx="61054">
                  <c:v>61054</c:v>
                </c:pt>
                <c:pt idx="61055">
                  <c:v>61055</c:v>
                </c:pt>
                <c:pt idx="61056">
                  <c:v>61056</c:v>
                </c:pt>
                <c:pt idx="61057">
                  <c:v>61057</c:v>
                </c:pt>
                <c:pt idx="61058">
                  <c:v>61058</c:v>
                </c:pt>
                <c:pt idx="61059">
                  <c:v>61059</c:v>
                </c:pt>
                <c:pt idx="61060">
                  <c:v>61060</c:v>
                </c:pt>
                <c:pt idx="61061">
                  <c:v>61061</c:v>
                </c:pt>
                <c:pt idx="61062">
                  <c:v>61062</c:v>
                </c:pt>
                <c:pt idx="61063">
                  <c:v>61063</c:v>
                </c:pt>
                <c:pt idx="61064">
                  <c:v>61064</c:v>
                </c:pt>
                <c:pt idx="61065">
                  <c:v>61065</c:v>
                </c:pt>
                <c:pt idx="61066">
                  <c:v>61066</c:v>
                </c:pt>
                <c:pt idx="61067">
                  <c:v>61067</c:v>
                </c:pt>
                <c:pt idx="61068">
                  <c:v>61068</c:v>
                </c:pt>
                <c:pt idx="61069">
                  <c:v>61069</c:v>
                </c:pt>
                <c:pt idx="61070">
                  <c:v>61070</c:v>
                </c:pt>
                <c:pt idx="61071">
                  <c:v>61071</c:v>
                </c:pt>
                <c:pt idx="61072">
                  <c:v>61072</c:v>
                </c:pt>
                <c:pt idx="61073">
                  <c:v>61073</c:v>
                </c:pt>
                <c:pt idx="61074">
                  <c:v>61074</c:v>
                </c:pt>
                <c:pt idx="61075">
                  <c:v>61075</c:v>
                </c:pt>
                <c:pt idx="61076">
                  <c:v>61076</c:v>
                </c:pt>
                <c:pt idx="61077">
                  <c:v>61077</c:v>
                </c:pt>
                <c:pt idx="61078">
                  <c:v>61078</c:v>
                </c:pt>
                <c:pt idx="61079">
                  <c:v>61079</c:v>
                </c:pt>
                <c:pt idx="61080">
                  <c:v>61080</c:v>
                </c:pt>
                <c:pt idx="61081">
                  <c:v>61081</c:v>
                </c:pt>
                <c:pt idx="61082">
                  <c:v>61082</c:v>
                </c:pt>
                <c:pt idx="61083">
                  <c:v>61083</c:v>
                </c:pt>
                <c:pt idx="61084">
                  <c:v>61084</c:v>
                </c:pt>
                <c:pt idx="61085">
                  <c:v>61085</c:v>
                </c:pt>
                <c:pt idx="61086">
                  <c:v>61086</c:v>
                </c:pt>
                <c:pt idx="61087">
                  <c:v>61087</c:v>
                </c:pt>
                <c:pt idx="61088">
                  <c:v>61088</c:v>
                </c:pt>
                <c:pt idx="61089">
                  <c:v>61089</c:v>
                </c:pt>
                <c:pt idx="61090">
                  <c:v>61090</c:v>
                </c:pt>
                <c:pt idx="61091">
                  <c:v>61091</c:v>
                </c:pt>
                <c:pt idx="61092">
                  <c:v>61092</c:v>
                </c:pt>
                <c:pt idx="61093">
                  <c:v>61093</c:v>
                </c:pt>
                <c:pt idx="61094">
                  <c:v>61094</c:v>
                </c:pt>
                <c:pt idx="61095">
                  <c:v>61095</c:v>
                </c:pt>
                <c:pt idx="61096">
                  <c:v>61096</c:v>
                </c:pt>
                <c:pt idx="61097">
                  <c:v>61097</c:v>
                </c:pt>
                <c:pt idx="61098">
                  <c:v>61098</c:v>
                </c:pt>
                <c:pt idx="61099">
                  <c:v>61099</c:v>
                </c:pt>
                <c:pt idx="61100">
                  <c:v>61100</c:v>
                </c:pt>
                <c:pt idx="61101">
                  <c:v>61101</c:v>
                </c:pt>
                <c:pt idx="61102">
                  <c:v>61102</c:v>
                </c:pt>
                <c:pt idx="61103">
                  <c:v>61103</c:v>
                </c:pt>
                <c:pt idx="61104">
                  <c:v>61104</c:v>
                </c:pt>
                <c:pt idx="61105">
                  <c:v>61105</c:v>
                </c:pt>
                <c:pt idx="61106">
                  <c:v>61106</c:v>
                </c:pt>
                <c:pt idx="61107">
                  <c:v>61107</c:v>
                </c:pt>
                <c:pt idx="61108">
                  <c:v>61108</c:v>
                </c:pt>
                <c:pt idx="61109">
                  <c:v>61109</c:v>
                </c:pt>
                <c:pt idx="61110">
                  <c:v>61110</c:v>
                </c:pt>
                <c:pt idx="61111">
                  <c:v>61111</c:v>
                </c:pt>
                <c:pt idx="61112">
                  <c:v>61112</c:v>
                </c:pt>
                <c:pt idx="61113">
                  <c:v>61113</c:v>
                </c:pt>
                <c:pt idx="61114">
                  <c:v>61114</c:v>
                </c:pt>
                <c:pt idx="61115">
                  <c:v>61115</c:v>
                </c:pt>
                <c:pt idx="61116">
                  <c:v>61116</c:v>
                </c:pt>
                <c:pt idx="61117">
                  <c:v>61117</c:v>
                </c:pt>
                <c:pt idx="61118">
                  <c:v>61118</c:v>
                </c:pt>
                <c:pt idx="61119">
                  <c:v>61119</c:v>
                </c:pt>
                <c:pt idx="61120">
                  <c:v>61120</c:v>
                </c:pt>
                <c:pt idx="61121">
                  <c:v>61121</c:v>
                </c:pt>
                <c:pt idx="61122">
                  <c:v>61122</c:v>
                </c:pt>
                <c:pt idx="61123">
                  <c:v>61123</c:v>
                </c:pt>
                <c:pt idx="61124">
                  <c:v>61124</c:v>
                </c:pt>
                <c:pt idx="61125">
                  <c:v>61125</c:v>
                </c:pt>
                <c:pt idx="61126">
                  <c:v>61126</c:v>
                </c:pt>
                <c:pt idx="61127">
                  <c:v>61127</c:v>
                </c:pt>
                <c:pt idx="61128">
                  <c:v>61128</c:v>
                </c:pt>
                <c:pt idx="61129">
                  <c:v>61129</c:v>
                </c:pt>
                <c:pt idx="61130">
                  <c:v>61130</c:v>
                </c:pt>
                <c:pt idx="61131">
                  <c:v>61131</c:v>
                </c:pt>
                <c:pt idx="61132">
                  <c:v>61132</c:v>
                </c:pt>
                <c:pt idx="61133">
                  <c:v>61133</c:v>
                </c:pt>
                <c:pt idx="61134">
                  <c:v>61134</c:v>
                </c:pt>
                <c:pt idx="61135">
                  <c:v>61135</c:v>
                </c:pt>
                <c:pt idx="61136">
                  <c:v>61136</c:v>
                </c:pt>
                <c:pt idx="61137">
                  <c:v>61137</c:v>
                </c:pt>
                <c:pt idx="61138">
                  <c:v>61138</c:v>
                </c:pt>
                <c:pt idx="61139">
                  <c:v>61139</c:v>
                </c:pt>
                <c:pt idx="61140">
                  <c:v>61140</c:v>
                </c:pt>
                <c:pt idx="61141">
                  <c:v>61141</c:v>
                </c:pt>
                <c:pt idx="61142">
                  <c:v>61142</c:v>
                </c:pt>
                <c:pt idx="61143">
                  <c:v>61143</c:v>
                </c:pt>
                <c:pt idx="61144">
                  <c:v>61144</c:v>
                </c:pt>
                <c:pt idx="61145">
                  <c:v>61145</c:v>
                </c:pt>
                <c:pt idx="61146">
                  <c:v>61146</c:v>
                </c:pt>
                <c:pt idx="61147">
                  <c:v>61147</c:v>
                </c:pt>
                <c:pt idx="61148">
                  <c:v>61148</c:v>
                </c:pt>
                <c:pt idx="61149">
                  <c:v>61149</c:v>
                </c:pt>
                <c:pt idx="61150">
                  <c:v>61150</c:v>
                </c:pt>
                <c:pt idx="61151">
                  <c:v>61151</c:v>
                </c:pt>
                <c:pt idx="61152">
                  <c:v>61152</c:v>
                </c:pt>
                <c:pt idx="61153">
                  <c:v>61153</c:v>
                </c:pt>
                <c:pt idx="61154">
                  <c:v>61154</c:v>
                </c:pt>
                <c:pt idx="61155">
                  <c:v>61155</c:v>
                </c:pt>
                <c:pt idx="61156">
                  <c:v>61156</c:v>
                </c:pt>
                <c:pt idx="61157">
                  <c:v>61157</c:v>
                </c:pt>
                <c:pt idx="61158">
                  <c:v>61158</c:v>
                </c:pt>
                <c:pt idx="61159">
                  <c:v>61159</c:v>
                </c:pt>
                <c:pt idx="61160">
                  <c:v>61160</c:v>
                </c:pt>
                <c:pt idx="61161">
                  <c:v>61161</c:v>
                </c:pt>
                <c:pt idx="61162">
                  <c:v>61162</c:v>
                </c:pt>
                <c:pt idx="61163">
                  <c:v>61163</c:v>
                </c:pt>
                <c:pt idx="61164">
                  <c:v>61164</c:v>
                </c:pt>
                <c:pt idx="61165">
                  <c:v>61165</c:v>
                </c:pt>
                <c:pt idx="61166">
                  <c:v>61166</c:v>
                </c:pt>
                <c:pt idx="61167">
                  <c:v>61167</c:v>
                </c:pt>
                <c:pt idx="61168">
                  <c:v>61168</c:v>
                </c:pt>
                <c:pt idx="61169">
                  <c:v>61169</c:v>
                </c:pt>
                <c:pt idx="61170">
                  <c:v>61170</c:v>
                </c:pt>
                <c:pt idx="61171">
                  <c:v>61171</c:v>
                </c:pt>
                <c:pt idx="61172">
                  <c:v>61172</c:v>
                </c:pt>
                <c:pt idx="61173">
                  <c:v>61173</c:v>
                </c:pt>
                <c:pt idx="61174">
                  <c:v>61174</c:v>
                </c:pt>
                <c:pt idx="61175">
                  <c:v>61175</c:v>
                </c:pt>
                <c:pt idx="61176">
                  <c:v>61176</c:v>
                </c:pt>
                <c:pt idx="61177">
                  <c:v>61177</c:v>
                </c:pt>
                <c:pt idx="61178">
                  <c:v>61178</c:v>
                </c:pt>
                <c:pt idx="61179">
                  <c:v>61179</c:v>
                </c:pt>
                <c:pt idx="61180">
                  <c:v>61180</c:v>
                </c:pt>
                <c:pt idx="61181">
                  <c:v>61181</c:v>
                </c:pt>
                <c:pt idx="61182">
                  <c:v>61182</c:v>
                </c:pt>
                <c:pt idx="61183">
                  <c:v>61183</c:v>
                </c:pt>
                <c:pt idx="61184">
                  <c:v>61184</c:v>
                </c:pt>
                <c:pt idx="61185">
                  <c:v>61185</c:v>
                </c:pt>
                <c:pt idx="61186">
                  <c:v>61186</c:v>
                </c:pt>
                <c:pt idx="61187">
                  <c:v>61187</c:v>
                </c:pt>
                <c:pt idx="61188">
                  <c:v>61188</c:v>
                </c:pt>
                <c:pt idx="61189">
                  <c:v>61189</c:v>
                </c:pt>
                <c:pt idx="61190">
                  <c:v>61190</c:v>
                </c:pt>
                <c:pt idx="61191">
                  <c:v>61191</c:v>
                </c:pt>
                <c:pt idx="61192">
                  <c:v>61192</c:v>
                </c:pt>
                <c:pt idx="61193">
                  <c:v>61193</c:v>
                </c:pt>
                <c:pt idx="61194">
                  <c:v>61194</c:v>
                </c:pt>
                <c:pt idx="61195">
                  <c:v>61195</c:v>
                </c:pt>
                <c:pt idx="61196">
                  <c:v>61196</c:v>
                </c:pt>
                <c:pt idx="61197">
                  <c:v>61197</c:v>
                </c:pt>
                <c:pt idx="61198">
                  <c:v>61198</c:v>
                </c:pt>
                <c:pt idx="61199">
                  <c:v>61199</c:v>
                </c:pt>
                <c:pt idx="61200">
                  <c:v>61200</c:v>
                </c:pt>
                <c:pt idx="61201">
                  <c:v>61201</c:v>
                </c:pt>
                <c:pt idx="61202">
                  <c:v>61202</c:v>
                </c:pt>
                <c:pt idx="61203">
                  <c:v>61203</c:v>
                </c:pt>
                <c:pt idx="61204">
                  <c:v>61204</c:v>
                </c:pt>
                <c:pt idx="61205">
                  <c:v>61205</c:v>
                </c:pt>
                <c:pt idx="61206">
                  <c:v>61206</c:v>
                </c:pt>
                <c:pt idx="61207">
                  <c:v>61207</c:v>
                </c:pt>
                <c:pt idx="61208">
                  <c:v>61208</c:v>
                </c:pt>
                <c:pt idx="61209">
                  <c:v>61209</c:v>
                </c:pt>
                <c:pt idx="61210">
                  <c:v>61210</c:v>
                </c:pt>
                <c:pt idx="61211">
                  <c:v>61211</c:v>
                </c:pt>
                <c:pt idx="61212">
                  <c:v>61212</c:v>
                </c:pt>
                <c:pt idx="61213">
                  <c:v>61213</c:v>
                </c:pt>
                <c:pt idx="61214">
                  <c:v>61214</c:v>
                </c:pt>
                <c:pt idx="61215">
                  <c:v>61215</c:v>
                </c:pt>
                <c:pt idx="61216">
                  <c:v>61216</c:v>
                </c:pt>
                <c:pt idx="61217">
                  <c:v>61217</c:v>
                </c:pt>
                <c:pt idx="61218">
                  <c:v>61218</c:v>
                </c:pt>
                <c:pt idx="61219">
                  <c:v>61219</c:v>
                </c:pt>
                <c:pt idx="61220">
                  <c:v>61220</c:v>
                </c:pt>
                <c:pt idx="61221">
                  <c:v>61221</c:v>
                </c:pt>
                <c:pt idx="61222">
                  <c:v>61222</c:v>
                </c:pt>
                <c:pt idx="61223">
                  <c:v>61223</c:v>
                </c:pt>
                <c:pt idx="61224">
                  <c:v>61224</c:v>
                </c:pt>
                <c:pt idx="61225">
                  <c:v>61225</c:v>
                </c:pt>
                <c:pt idx="61226">
                  <c:v>61226</c:v>
                </c:pt>
                <c:pt idx="61227">
                  <c:v>61227</c:v>
                </c:pt>
                <c:pt idx="61228">
                  <c:v>61228</c:v>
                </c:pt>
                <c:pt idx="61229">
                  <c:v>61229</c:v>
                </c:pt>
                <c:pt idx="61230">
                  <c:v>61230</c:v>
                </c:pt>
                <c:pt idx="61231">
                  <c:v>61231</c:v>
                </c:pt>
                <c:pt idx="61232">
                  <c:v>61232</c:v>
                </c:pt>
                <c:pt idx="61233">
                  <c:v>61233</c:v>
                </c:pt>
                <c:pt idx="61234">
                  <c:v>61234</c:v>
                </c:pt>
                <c:pt idx="61235">
                  <c:v>61235</c:v>
                </c:pt>
                <c:pt idx="61236">
                  <c:v>61236</c:v>
                </c:pt>
                <c:pt idx="61237">
                  <c:v>61237</c:v>
                </c:pt>
                <c:pt idx="61238">
                  <c:v>61238</c:v>
                </c:pt>
                <c:pt idx="61239">
                  <c:v>61239</c:v>
                </c:pt>
                <c:pt idx="61240">
                  <c:v>61240</c:v>
                </c:pt>
                <c:pt idx="61241">
                  <c:v>61241</c:v>
                </c:pt>
                <c:pt idx="61242">
                  <c:v>61242</c:v>
                </c:pt>
                <c:pt idx="61243">
                  <c:v>61243</c:v>
                </c:pt>
                <c:pt idx="61244">
                  <c:v>61244</c:v>
                </c:pt>
                <c:pt idx="61245">
                  <c:v>61245</c:v>
                </c:pt>
                <c:pt idx="61246">
                  <c:v>61246</c:v>
                </c:pt>
                <c:pt idx="61247">
                  <c:v>61247</c:v>
                </c:pt>
                <c:pt idx="61248">
                  <c:v>61248</c:v>
                </c:pt>
                <c:pt idx="61249">
                  <c:v>61249</c:v>
                </c:pt>
                <c:pt idx="61250">
                  <c:v>61250</c:v>
                </c:pt>
                <c:pt idx="61251">
                  <c:v>61251</c:v>
                </c:pt>
                <c:pt idx="61252">
                  <c:v>61252</c:v>
                </c:pt>
                <c:pt idx="61253">
                  <c:v>61253</c:v>
                </c:pt>
                <c:pt idx="61254">
                  <c:v>61254</c:v>
                </c:pt>
                <c:pt idx="61255">
                  <c:v>61255</c:v>
                </c:pt>
                <c:pt idx="61256">
                  <c:v>61256</c:v>
                </c:pt>
                <c:pt idx="61257">
                  <c:v>61257</c:v>
                </c:pt>
                <c:pt idx="61258">
                  <c:v>61258</c:v>
                </c:pt>
                <c:pt idx="61259">
                  <c:v>61259</c:v>
                </c:pt>
                <c:pt idx="61260">
                  <c:v>61260</c:v>
                </c:pt>
                <c:pt idx="61261">
                  <c:v>61261</c:v>
                </c:pt>
                <c:pt idx="61262">
                  <c:v>61262</c:v>
                </c:pt>
                <c:pt idx="61263">
                  <c:v>61263</c:v>
                </c:pt>
                <c:pt idx="61264">
                  <c:v>61264</c:v>
                </c:pt>
                <c:pt idx="61265">
                  <c:v>61265</c:v>
                </c:pt>
                <c:pt idx="61266">
                  <c:v>61266</c:v>
                </c:pt>
                <c:pt idx="61267">
                  <c:v>61267</c:v>
                </c:pt>
                <c:pt idx="61268">
                  <c:v>61268</c:v>
                </c:pt>
                <c:pt idx="61269">
                  <c:v>61269</c:v>
                </c:pt>
                <c:pt idx="61270">
                  <c:v>61270</c:v>
                </c:pt>
                <c:pt idx="61271">
                  <c:v>61271</c:v>
                </c:pt>
                <c:pt idx="61272">
                  <c:v>61272</c:v>
                </c:pt>
                <c:pt idx="61273">
                  <c:v>61273</c:v>
                </c:pt>
                <c:pt idx="61274">
                  <c:v>61274</c:v>
                </c:pt>
                <c:pt idx="61275">
                  <c:v>61275</c:v>
                </c:pt>
                <c:pt idx="61276">
                  <c:v>61276</c:v>
                </c:pt>
                <c:pt idx="61277">
                  <c:v>61277</c:v>
                </c:pt>
                <c:pt idx="61278">
                  <c:v>61278</c:v>
                </c:pt>
                <c:pt idx="61279">
                  <c:v>61279</c:v>
                </c:pt>
                <c:pt idx="61280">
                  <c:v>61280</c:v>
                </c:pt>
                <c:pt idx="61281">
                  <c:v>61281</c:v>
                </c:pt>
                <c:pt idx="61282">
                  <c:v>61282</c:v>
                </c:pt>
                <c:pt idx="61283">
                  <c:v>61283</c:v>
                </c:pt>
                <c:pt idx="61284">
                  <c:v>61284</c:v>
                </c:pt>
                <c:pt idx="61285">
                  <c:v>61285</c:v>
                </c:pt>
                <c:pt idx="61286">
                  <c:v>61286</c:v>
                </c:pt>
                <c:pt idx="61287">
                  <c:v>61287</c:v>
                </c:pt>
                <c:pt idx="61288">
                  <c:v>61288</c:v>
                </c:pt>
                <c:pt idx="61289">
                  <c:v>61289</c:v>
                </c:pt>
                <c:pt idx="61290">
                  <c:v>61290</c:v>
                </c:pt>
                <c:pt idx="61291">
                  <c:v>61291</c:v>
                </c:pt>
                <c:pt idx="61292">
                  <c:v>61292</c:v>
                </c:pt>
                <c:pt idx="61293">
                  <c:v>61293</c:v>
                </c:pt>
                <c:pt idx="61294">
                  <c:v>61294</c:v>
                </c:pt>
                <c:pt idx="61295">
                  <c:v>61295</c:v>
                </c:pt>
                <c:pt idx="61296">
                  <c:v>61296</c:v>
                </c:pt>
                <c:pt idx="61297">
                  <c:v>61297</c:v>
                </c:pt>
                <c:pt idx="61298">
                  <c:v>61298</c:v>
                </c:pt>
                <c:pt idx="61299">
                  <c:v>61299</c:v>
                </c:pt>
                <c:pt idx="61300">
                  <c:v>61300</c:v>
                </c:pt>
                <c:pt idx="61301">
                  <c:v>61301</c:v>
                </c:pt>
                <c:pt idx="61302">
                  <c:v>61302</c:v>
                </c:pt>
                <c:pt idx="61303">
                  <c:v>61303</c:v>
                </c:pt>
                <c:pt idx="61304">
                  <c:v>61304</c:v>
                </c:pt>
                <c:pt idx="61305">
                  <c:v>61305</c:v>
                </c:pt>
                <c:pt idx="61306">
                  <c:v>61306</c:v>
                </c:pt>
                <c:pt idx="61307">
                  <c:v>61307</c:v>
                </c:pt>
                <c:pt idx="61308">
                  <c:v>61308</c:v>
                </c:pt>
                <c:pt idx="61309">
                  <c:v>61309</c:v>
                </c:pt>
                <c:pt idx="61310">
                  <c:v>61310</c:v>
                </c:pt>
                <c:pt idx="61311">
                  <c:v>61311</c:v>
                </c:pt>
                <c:pt idx="61312">
                  <c:v>61312</c:v>
                </c:pt>
                <c:pt idx="61313">
                  <c:v>61313</c:v>
                </c:pt>
                <c:pt idx="61314">
                  <c:v>61314</c:v>
                </c:pt>
                <c:pt idx="61315">
                  <c:v>61315</c:v>
                </c:pt>
                <c:pt idx="61316">
                  <c:v>61316</c:v>
                </c:pt>
                <c:pt idx="61317">
                  <c:v>61317</c:v>
                </c:pt>
                <c:pt idx="61318">
                  <c:v>61318</c:v>
                </c:pt>
                <c:pt idx="61319">
                  <c:v>61319</c:v>
                </c:pt>
                <c:pt idx="61320">
                  <c:v>61320</c:v>
                </c:pt>
                <c:pt idx="61321">
                  <c:v>61321</c:v>
                </c:pt>
                <c:pt idx="61322">
                  <c:v>61322</c:v>
                </c:pt>
                <c:pt idx="61323">
                  <c:v>61323</c:v>
                </c:pt>
                <c:pt idx="61324">
                  <c:v>61324</c:v>
                </c:pt>
                <c:pt idx="61325">
                  <c:v>61325</c:v>
                </c:pt>
                <c:pt idx="61326">
                  <c:v>61326</c:v>
                </c:pt>
                <c:pt idx="61327">
                  <c:v>61327</c:v>
                </c:pt>
                <c:pt idx="61328">
                  <c:v>61328</c:v>
                </c:pt>
                <c:pt idx="61329">
                  <c:v>61329</c:v>
                </c:pt>
                <c:pt idx="61330">
                  <c:v>61330</c:v>
                </c:pt>
                <c:pt idx="61331">
                  <c:v>61331</c:v>
                </c:pt>
                <c:pt idx="61332">
                  <c:v>61332</c:v>
                </c:pt>
                <c:pt idx="61333">
                  <c:v>61333</c:v>
                </c:pt>
                <c:pt idx="61334">
                  <c:v>61334</c:v>
                </c:pt>
                <c:pt idx="61335">
                  <c:v>61335</c:v>
                </c:pt>
                <c:pt idx="61336">
                  <c:v>61336</c:v>
                </c:pt>
                <c:pt idx="61337">
                  <c:v>61337</c:v>
                </c:pt>
                <c:pt idx="61338">
                  <c:v>61338</c:v>
                </c:pt>
                <c:pt idx="61339">
                  <c:v>61339</c:v>
                </c:pt>
                <c:pt idx="61340">
                  <c:v>61340</c:v>
                </c:pt>
                <c:pt idx="61341">
                  <c:v>61341</c:v>
                </c:pt>
                <c:pt idx="61342">
                  <c:v>61342</c:v>
                </c:pt>
                <c:pt idx="61343">
                  <c:v>61343</c:v>
                </c:pt>
                <c:pt idx="61344">
                  <c:v>61344</c:v>
                </c:pt>
                <c:pt idx="61345">
                  <c:v>61345</c:v>
                </c:pt>
                <c:pt idx="61346">
                  <c:v>61346</c:v>
                </c:pt>
                <c:pt idx="61347">
                  <c:v>61347</c:v>
                </c:pt>
                <c:pt idx="61348">
                  <c:v>61348</c:v>
                </c:pt>
                <c:pt idx="61349">
                  <c:v>61349</c:v>
                </c:pt>
                <c:pt idx="61350">
                  <c:v>61350</c:v>
                </c:pt>
                <c:pt idx="61351">
                  <c:v>61351</c:v>
                </c:pt>
                <c:pt idx="61352">
                  <c:v>61352</c:v>
                </c:pt>
                <c:pt idx="61353">
                  <c:v>61353</c:v>
                </c:pt>
                <c:pt idx="61354">
                  <c:v>61354</c:v>
                </c:pt>
                <c:pt idx="61355">
                  <c:v>61355</c:v>
                </c:pt>
                <c:pt idx="61356">
                  <c:v>61356</c:v>
                </c:pt>
                <c:pt idx="61357">
                  <c:v>61357</c:v>
                </c:pt>
                <c:pt idx="61358">
                  <c:v>61358</c:v>
                </c:pt>
                <c:pt idx="61359">
                  <c:v>61359</c:v>
                </c:pt>
                <c:pt idx="61360">
                  <c:v>61360</c:v>
                </c:pt>
                <c:pt idx="61361">
                  <c:v>61361</c:v>
                </c:pt>
                <c:pt idx="61362">
                  <c:v>61362</c:v>
                </c:pt>
                <c:pt idx="61363">
                  <c:v>61363</c:v>
                </c:pt>
                <c:pt idx="61364">
                  <c:v>61364</c:v>
                </c:pt>
                <c:pt idx="61365">
                  <c:v>61365</c:v>
                </c:pt>
                <c:pt idx="61366">
                  <c:v>61366</c:v>
                </c:pt>
                <c:pt idx="61367">
                  <c:v>61367</c:v>
                </c:pt>
                <c:pt idx="61368">
                  <c:v>61368</c:v>
                </c:pt>
                <c:pt idx="61369">
                  <c:v>61369</c:v>
                </c:pt>
                <c:pt idx="61370">
                  <c:v>61370</c:v>
                </c:pt>
                <c:pt idx="61371">
                  <c:v>61371</c:v>
                </c:pt>
                <c:pt idx="61372">
                  <c:v>61372</c:v>
                </c:pt>
                <c:pt idx="61373">
                  <c:v>61373</c:v>
                </c:pt>
                <c:pt idx="61374">
                  <c:v>61374</c:v>
                </c:pt>
                <c:pt idx="61375">
                  <c:v>61375</c:v>
                </c:pt>
                <c:pt idx="61376">
                  <c:v>61376</c:v>
                </c:pt>
                <c:pt idx="61377">
                  <c:v>61377</c:v>
                </c:pt>
                <c:pt idx="61378">
                  <c:v>61378</c:v>
                </c:pt>
                <c:pt idx="61379">
                  <c:v>61379</c:v>
                </c:pt>
                <c:pt idx="61380">
                  <c:v>61380</c:v>
                </c:pt>
                <c:pt idx="61381">
                  <c:v>61381</c:v>
                </c:pt>
                <c:pt idx="61382">
                  <c:v>61382</c:v>
                </c:pt>
                <c:pt idx="61383">
                  <c:v>61383</c:v>
                </c:pt>
                <c:pt idx="61384">
                  <c:v>61384</c:v>
                </c:pt>
                <c:pt idx="61385">
                  <c:v>61385</c:v>
                </c:pt>
                <c:pt idx="61386">
                  <c:v>61386</c:v>
                </c:pt>
                <c:pt idx="61387">
                  <c:v>61387</c:v>
                </c:pt>
                <c:pt idx="61388">
                  <c:v>61388</c:v>
                </c:pt>
                <c:pt idx="61389">
                  <c:v>61389</c:v>
                </c:pt>
                <c:pt idx="61390">
                  <c:v>61390</c:v>
                </c:pt>
                <c:pt idx="61391">
                  <c:v>61391</c:v>
                </c:pt>
                <c:pt idx="61392">
                  <c:v>61392</c:v>
                </c:pt>
                <c:pt idx="61393">
                  <c:v>61393</c:v>
                </c:pt>
                <c:pt idx="61394">
                  <c:v>61394</c:v>
                </c:pt>
                <c:pt idx="61395">
                  <c:v>61395</c:v>
                </c:pt>
                <c:pt idx="61396">
                  <c:v>61396</c:v>
                </c:pt>
                <c:pt idx="61397">
                  <c:v>61397</c:v>
                </c:pt>
                <c:pt idx="61398">
                  <c:v>61398</c:v>
                </c:pt>
                <c:pt idx="61399">
                  <c:v>61399</c:v>
                </c:pt>
                <c:pt idx="61400">
                  <c:v>61400</c:v>
                </c:pt>
                <c:pt idx="61401">
                  <c:v>61401</c:v>
                </c:pt>
                <c:pt idx="61402">
                  <c:v>61402</c:v>
                </c:pt>
                <c:pt idx="61403">
                  <c:v>61403</c:v>
                </c:pt>
                <c:pt idx="61404">
                  <c:v>61404</c:v>
                </c:pt>
                <c:pt idx="61405">
                  <c:v>61405</c:v>
                </c:pt>
                <c:pt idx="61406">
                  <c:v>61406</c:v>
                </c:pt>
                <c:pt idx="61407">
                  <c:v>61407</c:v>
                </c:pt>
                <c:pt idx="61408">
                  <c:v>61408</c:v>
                </c:pt>
                <c:pt idx="61409">
                  <c:v>61409</c:v>
                </c:pt>
                <c:pt idx="61410">
                  <c:v>61410</c:v>
                </c:pt>
                <c:pt idx="61411">
                  <c:v>61411</c:v>
                </c:pt>
                <c:pt idx="61412">
                  <c:v>61412</c:v>
                </c:pt>
                <c:pt idx="61413">
                  <c:v>61413</c:v>
                </c:pt>
                <c:pt idx="61414">
                  <c:v>61414</c:v>
                </c:pt>
                <c:pt idx="61415">
                  <c:v>61415</c:v>
                </c:pt>
                <c:pt idx="61416">
                  <c:v>61416</c:v>
                </c:pt>
                <c:pt idx="61417">
                  <c:v>61417</c:v>
                </c:pt>
                <c:pt idx="61418">
                  <c:v>61418</c:v>
                </c:pt>
                <c:pt idx="61419">
                  <c:v>61419</c:v>
                </c:pt>
                <c:pt idx="61420">
                  <c:v>61420</c:v>
                </c:pt>
                <c:pt idx="61421">
                  <c:v>61421</c:v>
                </c:pt>
                <c:pt idx="61422">
                  <c:v>61422</c:v>
                </c:pt>
                <c:pt idx="61423">
                  <c:v>61423</c:v>
                </c:pt>
                <c:pt idx="61424">
                  <c:v>61424</c:v>
                </c:pt>
                <c:pt idx="61425">
                  <c:v>61425</c:v>
                </c:pt>
                <c:pt idx="61426">
                  <c:v>61426</c:v>
                </c:pt>
                <c:pt idx="61427">
                  <c:v>61427</c:v>
                </c:pt>
                <c:pt idx="61428">
                  <c:v>61428</c:v>
                </c:pt>
                <c:pt idx="61429">
                  <c:v>61429</c:v>
                </c:pt>
                <c:pt idx="61430">
                  <c:v>61430</c:v>
                </c:pt>
                <c:pt idx="61431">
                  <c:v>61431</c:v>
                </c:pt>
                <c:pt idx="61432">
                  <c:v>61432</c:v>
                </c:pt>
                <c:pt idx="61433">
                  <c:v>61433</c:v>
                </c:pt>
                <c:pt idx="61434">
                  <c:v>61434</c:v>
                </c:pt>
                <c:pt idx="61435">
                  <c:v>61435</c:v>
                </c:pt>
                <c:pt idx="61436">
                  <c:v>61436</c:v>
                </c:pt>
                <c:pt idx="61437">
                  <c:v>61437</c:v>
                </c:pt>
                <c:pt idx="61438">
                  <c:v>61438</c:v>
                </c:pt>
                <c:pt idx="61439">
                  <c:v>61439</c:v>
                </c:pt>
                <c:pt idx="61440">
                  <c:v>61440</c:v>
                </c:pt>
                <c:pt idx="61441">
                  <c:v>61441</c:v>
                </c:pt>
                <c:pt idx="61442">
                  <c:v>61442</c:v>
                </c:pt>
                <c:pt idx="61443">
                  <c:v>61443</c:v>
                </c:pt>
                <c:pt idx="61444">
                  <c:v>61444</c:v>
                </c:pt>
                <c:pt idx="61445">
                  <c:v>61445</c:v>
                </c:pt>
                <c:pt idx="61446">
                  <c:v>61446</c:v>
                </c:pt>
                <c:pt idx="61447">
                  <c:v>61447</c:v>
                </c:pt>
                <c:pt idx="61448">
                  <c:v>61448</c:v>
                </c:pt>
                <c:pt idx="61449">
                  <c:v>61449</c:v>
                </c:pt>
                <c:pt idx="61450">
                  <c:v>61450</c:v>
                </c:pt>
                <c:pt idx="61451">
                  <c:v>61451</c:v>
                </c:pt>
                <c:pt idx="61452">
                  <c:v>61452</c:v>
                </c:pt>
                <c:pt idx="61453">
                  <c:v>61453</c:v>
                </c:pt>
                <c:pt idx="61454">
                  <c:v>61454</c:v>
                </c:pt>
                <c:pt idx="61455">
                  <c:v>61455</c:v>
                </c:pt>
                <c:pt idx="61456">
                  <c:v>61456</c:v>
                </c:pt>
                <c:pt idx="61457">
                  <c:v>61457</c:v>
                </c:pt>
                <c:pt idx="61458">
                  <c:v>61458</c:v>
                </c:pt>
                <c:pt idx="61459">
                  <c:v>61459</c:v>
                </c:pt>
                <c:pt idx="61460">
                  <c:v>61460</c:v>
                </c:pt>
                <c:pt idx="61461">
                  <c:v>61461</c:v>
                </c:pt>
                <c:pt idx="61462">
                  <c:v>61462</c:v>
                </c:pt>
                <c:pt idx="61463">
                  <c:v>61463</c:v>
                </c:pt>
                <c:pt idx="61464">
                  <c:v>61464</c:v>
                </c:pt>
                <c:pt idx="61465">
                  <c:v>61465</c:v>
                </c:pt>
                <c:pt idx="61466">
                  <c:v>61466</c:v>
                </c:pt>
                <c:pt idx="61467">
                  <c:v>61467</c:v>
                </c:pt>
                <c:pt idx="61468">
                  <c:v>61468</c:v>
                </c:pt>
                <c:pt idx="61469">
                  <c:v>61469</c:v>
                </c:pt>
                <c:pt idx="61470">
                  <c:v>61470</c:v>
                </c:pt>
                <c:pt idx="61471">
                  <c:v>61471</c:v>
                </c:pt>
                <c:pt idx="61472">
                  <c:v>61472</c:v>
                </c:pt>
                <c:pt idx="61473">
                  <c:v>61473</c:v>
                </c:pt>
                <c:pt idx="61474">
                  <c:v>61474</c:v>
                </c:pt>
                <c:pt idx="61475">
                  <c:v>61475</c:v>
                </c:pt>
                <c:pt idx="61476">
                  <c:v>61476</c:v>
                </c:pt>
                <c:pt idx="61477">
                  <c:v>61477</c:v>
                </c:pt>
                <c:pt idx="61478">
                  <c:v>61478</c:v>
                </c:pt>
                <c:pt idx="61479">
                  <c:v>61479</c:v>
                </c:pt>
                <c:pt idx="61480">
                  <c:v>61480</c:v>
                </c:pt>
                <c:pt idx="61481">
                  <c:v>61481</c:v>
                </c:pt>
                <c:pt idx="61482">
                  <c:v>61482</c:v>
                </c:pt>
                <c:pt idx="61483">
                  <c:v>61483</c:v>
                </c:pt>
                <c:pt idx="61484">
                  <c:v>61484</c:v>
                </c:pt>
                <c:pt idx="61485">
                  <c:v>61485</c:v>
                </c:pt>
                <c:pt idx="61486">
                  <c:v>61486</c:v>
                </c:pt>
                <c:pt idx="61487">
                  <c:v>61487</c:v>
                </c:pt>
                <c:pt idx="61488">
                  <c:v>61488</c:v>
                </c:pt>
                <c:pt idx="61489">
                  <c:v>61489</c:v>
                </c:pt>
                <c:pt idx="61490">
                  <c:v>61490</c:v>
                </c:pt>
                <c:pt idx="61491">
                  <c:v>61491</c:v>
                </c:pt>
                <c:pt idx="61492">
                  <c:v>61492</c:v>
                </c:pt>
                <c:pt idx="61493">
                  <c:v>61493</c:v>
                </c:pt>
                <c:pt idx="61494">
                  <c:v>61494</c:v>
                </c:pt>
                <c:pt idx="61495">
                  <c:v>61495</c:v>
                </c:pt>
                <c:pt idx="61496">
                  <c:v>61496</c:v>
                </c:pt>
                <c:pt idx="61497">
                  <c:v>61497</c:v>
                </c:pt>
                <c:pt idx="61498">
                  <c:v>61498</c:v>
                </c:pt>
                <c:pt idx="61499">
                  <c:v>61499</c:v>
                </c:pt>
                <c:pt idx="61500">
                  <c:v>61500</c:v>
                </c:pt>
                <c:pt idx="61501">
                  <c:v>61501</c:v>
                </c:pt>
                <c:pt idx="61502">
                  <c:v>61502</c:v>
                </c:pt>
                <c:pt idx="61503">
                  <c:v>61503</c:v>
                </c:pt>
                <c:pt idx="61504">
                  <c:v>61504</c:v>
                </c:pt>
                <c:pt idx="61505">
                  <c:v>61505</c:v>
                </c:pt>
                <c:pt idx="61506">
                  <c:v>61506</c:v>
                </c:pt>
                <c:pt idx="61507">
                  <c:v>61507</c:v>
                </c:pt>
                <c:pt idx="61508">
                  <c:v>61508</c:v>
                </c:pt>
                <c:pt idx="61509">
                  <c:v>61509</c:v>
                </c:pt>
                <c:pt idx="61510">
                  <c:v>61510</c:v>
                </c:pt>
                <c:pt idx="61511">
                  <c:v>61511</c:v>
                </c:pt>
                <c:pt idx="61512">
                  <c:v>61512</c:v>
                </c:pt>
                <c:pt idx="61513">
                  <c:v>61513</c:v>
                </c:pt>
                <c:pt idx="61514">
                  <c:v>61514</c:v>
                </c:pt>
                <c:pt idx="61515">
                  <c:v>61515</c:v>
                </c:pt>
                <c:pt idx="61516">
                  <c:v>61516</c:v>
                </c:pt>
                <c:pt idx="61517">
                  <c:v>61517</c:v>
                </c:pt>
                <c:pt idx="61518">
                  <c:v>61518</c:v>
                </c:pt>
                <c:pt idx="61519">
                  <c:v>61519</c:v>
                </c:pt>
                <c:pt idx="61520">
                  <c:v>61520</c:v>
                </c:pt>
                <c:pt idx="61521">
                  <c:v>61521</c:v>
                </c:pt>
                <c:pt idx="61522">
                  <c:v>61522</c:v>
                </c:pt>
                <c:pt idx="61523">
                  <c:v>61523</c:v>
                </c:pt>
                <c:pt idx="61524">
                  <c:v>61524</c:v>
                </c:pt>
                <c:pt idx="61525">
                  <c:v>61525</c:v>
                </c:pt>
                <c:pt idx="61526">
                  <c:v>61526</c:v>
                </c:pt>
                <c:pt idx="61527">
                  <c:v>61527</c:v>
                </c:pt>
                <c:pt idx="61528">
                  <c:v>61528</c:v>
                </c:pt>
                <c:pt idx="61529">
                  <c:v>61529</c:v>
                </c:pt>
                <c:pt idx="61530">
                  <c:v>61530</c:v>
                </c:pt>
                <c:pt idx="61531">
                  <c:v>61531</c:v>
                </c:pt>
                <c:pt idx="61532">
                  <c:v>61532</c:v>
                </c:pt>
                <c:pt idx="61533">
                  <c:v>61533</c:v>
                </c:pt>
                <c:pt idx="61534">
                  <c:v>61534</c:v>
                </c:pt>
                <c:pt idx="61535">
                  <c:v>61535</c:v>
                </c:pt>
                <c:pt idx="61536">
                  <c:v>61536</c:v>
                </c:pt>
                <c:pt idx="61537">
                  <c:v>61537</c:v>
                </c:pt>
                <c:pt idx="61538">
                  <c:v>61538</c:v>
                </c:pt>
                <c:pt idx="61539">
                  <c:v>61539</c:v>
                </c:pt>
                <c:pt idx="61540">
                  <c:v>61540</c:v>
                </c:pt>
                <c:pt idx="61541">
                  <c:v>61541</c:v>
                </c:pt>
                <c:pt idx="61542">
                  <c:v>61542</c:v>
                </c:pt>
                <c:pt idx="61543">
                  <c:v>61543</c:v>
                </c:pt>
                <c:pt idx="61544">
                  <c:v>61544</c:v>
                </c:pt>
                <c:pt idx="61545">
                  <c:v>61545</c:v>
                </c:pt>
                <c:pt idx="61546">
                  <c:v>61546</c:v>
                </c:pt>
                <c:pt idx="61547">
                  <c:v>61547</c:v>
                </c:pt>
                <c:pt idx="61548">
                  <c:v>61548</c:v>
                </c:pt>
                <c:pt idx="61549">
                  <c:v>61549</c:v>
                </c:pt>
                <c:pt idx="61550">
                  <c:v>61550</c:v>
                </c:pt>
                <c:pt idx="61551">
                  <c:v>61551</c:v>
                </c:pt>
                <c:pt idx="61552">
                  <c:v>61552</c:v>
                </c:pt>
                <c:pt idx="61553">
                  <c:v>61553</c:v>
                </c:pt>
                <c:pt idx="61554">
                  <c:v>61554</c:v>
                </c:pt>
                <c:pt idx="61555">
                  <c:v>61555</c:v>
                </c:pt>
                <c:pt idx="61556">
                  <c:v>61556</c:v>
                </c:pt>
                <c:pt idx="61557">
                  <c:v>61557</c:v>
                </c:pt>
                <c:pt idx="61558">
                  <c:v>61558</c:v>
                </c:pt>
                <c:pt idx="61559">
                  <c:v>61559</c:v>
                </c:pt>
                <c:pt idx="61560">
                  <c:v>61560</c:v>
                </c:pt>
                <c:pt idx="61561">
                  <c:v>61561</c:v>
                </c:pt>
                <c:pt idx="61562">
                  <c:v>61562</c:v>
                </c:pt>
                <c:pt idx="61563">
                  <c:v>61563</c:v>
                </c:pt>
                <c:pt idx="61564">
                  <c:v>61564</c:v>
                </c:pt>
                <c:pt idx="61565">
                  <c:v>61565</c:v>
                </c:pt>
                <c:pt idx="61566">
                  <c:v>61566</c:v>
                </c:pt>
                <c:pt idx="61567">
                  <c:v>61567</c:v>
                </c:pt>
                <c:pt idx="61568">
                  <c:v>61568</c:v>
                </c:pt>
                <c:pt idx="61569">
                  <c:v>61569</c:v>
                </c:pt>
                <c:pt idx="61570">
                  <c:v>61570</c:v>
                </c:pt>
                <c:pt idx="61571">
                  <c:v>61571</c:v>
                </c:pt>
                <c:pt idx="61572">
                  <c:v>61572</c:v>
                </c:pt>
                <c:pt idx="61573">
                  <c:v>61573</c:v>
                </c:pt>
                <c:pt idx="61574">
                  <c:v>61574</c:v>
                </c:pt>
                <c:pt idx="61575">
                  <c:v>61575</c:v>
                </c:pt>
                <c:pt idx="61576">
                  <c:v>61576</c:v>
                </c:pt>
                <c:pt idx="61577">
                  <c:v>61577</c:v>
                </c:pt>
                <c:pt idx="61578">
                  <c:v>61578</c:v>
                </c:pt>
                <c:pt idx="61579">
                  <c:v>61579</c:v>
                </c:pt>
                <c:pt idx="61580">
                  <c:v>61580</c:v>
                </c:pt>
                <c:pt idx="61581">
                  <c:v>61581</c:v>
                </c:pt>
                <c:pt idx="61582">
                  <c:v>61582</c:v>
                </c:pt>
                <c:pt idx="61583">
                  <c:v>61583</c:v>
                </c:pt>
                <c:pt idx="61584">
                  <c:v>61584</c:v>
                </c:pt>
                <c:pt idx="61585">
                  <c:v>61585</c:v>
                </c:pt>
                <c:pt idx="61586">
                  <c:v>61586</c:v>
                </c:pt>
                <c:pt idx="61587">
                  <c:v>61587</c:v>
                </c:pt>
                <c:pt idx="61588">
                  <c:v>61588</c:v>
                </c:pt>
                <c:pt idx="61589">
                  <c:v>61589</c:v>
                </c:pt>
                <c:pt idx="61590">
                  <c:v>61590</c:v>
                </c:pt>
                <c:pt idx="61591">
                  <c:v>61591</c:v>
                </c:pt>
                <c:pt idx="61592">
                  <c:v>61592</c:v>
                </c:pt>
                <c:pt idx="61593">
                  <c:v>61593</c:v>
                </c:pt>
                <c:pt idx="61594">
                  <c:v>61594</c:v>
                </c:pt>
                <c:pt idx="61595">
                  <c:v>61595</c:v>
                </c:pt>
                <c:pt idx="61596">
                  <c:v>61596</c:v>
                </c:pt>
                <c:pt idx="61597">
                  <c:v>61597</c:v>
                </c:pt>
                <c:pt idx="61598">
                  <c:v>61598</c:v>
                </c:pt>
                <c:pt idx="61599">
                  <c:v>61599</c:v>
                </c:pt>
                <c:pt idx="61600">
                  <c:v>61600</c:v>
                </c:pt>
                <c:pt idx="61601">
                  <c:v>61601</c:v>
                </c:pt>
                <c:pt idx="61602">
                  <c:v>61602</c:v>
                </c:pt>
                <c:pt idx="61603">
                  <c:v>61603</c:v>
                </c:pt>
                <c:pt idx="61604">
                  <c:v>61604</c:v>
                </c:pt>
                <c:pt idx="61605">
                  <c:v>61605</c:v>
                </c:pt>
                <c:pt idx="61606">
                  <c:v>61606</c:v>
                </c:pt>
                <c:pt idx="61607">
                  <c:v>61607</c:v>
                </c:pt>
                <c:pt idx="61608">
                  <c:v>61608</c:v>
                </c:pt>
                <c:pt idx="61609">
                  <c:v>61609</c:v>
                </c:pt>
                <c:pt idx="61610">
                  <c:v>61610</c:v>
                </c:pt>
                <c:pt idx="61611">
                  <c:v>61611</c:v>
                </c:pt>
                <c:pt idx="61612">
                  <c:v>61612</c:v>
                </c:pt>
                <c:pt idx="61613">
                  <c:v>61613</c:v>
                </c:pt>
                <c:pt idx="61614">
                  <c:v>61614</c:v>
                </c:pt>
                <c:pt idx="61615">
                  <c:v>61615</c:v>
                </c:pt>
                <c:pt idx="61616">
                  <c:v>61616</c:v>
                </c:pt>
                <c:pt idx="61617">
                  <c:v>61617</c:v>
                </c:pt>
                <c:pt idx="61618">
                  <c:v>61618</c:v>
                </c:pt>
                <c:pt idx="61619">
                  <c:v>61619</c:v>
                </c:pt>
                <c:pt idx="61620">
                  <c:v>61620</c:v>
                </c:pt>
                <c:pt idx="61621">
                  <c:v>61621</c:v>
                </c:pt>
                <c:pt idx="61622">
                  <c:v>61622</c:v>
                </c:pt>
                <c:pt idx="61623">
                  <c:v>61623</c:v>
                </c:pt>
                <c:pt idx="61624">
                  <c:v>61624</c:v>
                </c:pt>
                <c:pt idx="61625">
                  <c:v>61625</c:v>
                </c:pt>
                <c:pt idx="61626">
                  <c:v>61626</c:v>
                </c:pt>
                <c:pt idx="61627">
                  <c:v>61627</c:v>
                </c:pt>
                <c:pt idx="61628">
                  <c:v>61628</c:v>
                </c:pt>
                <c:pt idx="61629">
                  <c:v>61629</c:v>
                </c:pt>
                <c:pt idx="61630">
                  <c:v>61630</c:v>
                </c:pt>
                <c:pt idx="61631">
                  <c:v>61631</c:v>
                </c:pt>
                <c:pt idx="61632">
                  <c:v>61632</c:v>
                </c:pt>
                <c:pt idx="61633">
                  <c:v>61633</c:v>
                </c:pt>
                <c:pt idx="61634">
                  <c:v>61634</c:v>
                </c:pt>
                <c:pt idx="61635">
                  <c:v>61635</c:v>
                </c:pt>
                <c:pt idx="61636">
                  <c:v>61636</c:v>
                </c:pt>
                <c:pt idx="61637">
                  <c:v>61637</c:v>
                </c:pt>
                <c:pt idx="61638">
                  <c:v>61638</c:v>
                </c:pt>
                <c:pt idx="61639">
                  <c:v>61639</c:v>
                </c:pt>
                <c:pt idx="61640">
                  <c:v>61640</c:v>
                </c:pt>
                <c:pt idx="61641">
                  <c:v>61641</c:v>
                </c:pt>
                <c:pt idx="61642">
                  <c:v>61642</c:v>
                </c:pt>
                <c:pt idx="61643">
                  <c:v>61643</c:v>
                </c:pt>
                <c:pt idx="61644">
                  <c:v>61644</c:v>
                </c:pt>
                <c:pt idx="61645">
                  <c:v>61645</c:v>
                </c:pt>
                <c:pt idx="61646">
                  <c:v>61646</c:v>
                </c:pt>
                <c:pt idx="61647">
                  <c:v>61647</c:v>
                </c:pt>
                <c:pt idx="61648">
                  <c:v>61648</c:v>
                </c:pt>
                <c:pt idx="61649">
                  <c:v>61649</c:v>
                </c:pt>
                <c:pt idx="61650">
                  <c:v>61650</c:v>
                </c:pt>
                <c:pt idx="61651">
                  <c:v>61651</c:v>
                </c:pt>
                <c:pt idx="61652">
                  <c:v>61652</c:v>
                </c:pt>
                <c:pt idx="61653">
                  <c:v>61653</c:v>
                </c:pt>
                <c:pt idx="61654">
                  <c:v>61654</c:v>
                </c:pt>
                <c:pt idx="61655">
                  <c:v>61655</c:v>
                </c:pt>
                <c:pt idx="61656">
                  <c:v>61656</c:v>
                </c:pt>
                <c:pt idx="61657">
                  <c:v>61657</c:v>
                </c:pt>
                <c:pt idx="61658">
                  <c:v>61658</c:v>
                </c:pt>
                <c:pt idx="61659">
                  <c:v>61659</c:v>
                </c:pt>
                <c:pt idx="61660">
                  <c:v>61660</c:v>
                </c:pt>
                <c:pt idx="61661">
                  <c:v>61661</c:v>
                </c:pt>
                <c:pt idx="61662">
                  <c:v>61662</c:v>
                </c:pt>
                <c:pt idx="61663">
                  <c:v>61663</c:v>
                </c:pt>
                <c:pt idx="61664">
                  <c:v>61664</c:v>
                </c:pt>
                <c:pt idx="61665">
                  <c:v>61665</c:v>
                </c:pt>
                <c:pt idx="61666">
                  <c:v>61666</c:v>
                </c:pt>
                <c:pt idx="61667">
                  <c:v>61667</c:v>
                </c:pt>
                <c:pt idx="61668">
                  <c:v>61668</c:v>
                </c:pt>
                <c:pt idx="61669">
                  <c:v>61669</c:v>
                </c:pt>
                <c:pt idx="61670">
                  <c:v>61670</c:v>
                </c:pt>
                <c:pt idx="61671">
                  <c:v>61671</c:v>
                </c:pt>
                <c:pt idx="61672">
                  <c:v>61672</c:v>
                </c:pt>
                <c:pt idx="61673">
                  <c:v>61673</c:v>
                </c:pt>
                <c:pt idx="61674">
                  <c:v>61674</c:v>
                </c:pt>
                <c:pt idx="61675">
                  <c:v>61675</c:v>
                </c:pt>
                <c:pt idx="61676">
                  <c:v>61676</c:v>
                </c:pt>
                <c:pt idx="61677">
                  <c:v>61677</c:v>
                </c:pt>
                <c:pt idx="61678">
                  <c:v>61678</c:v>
                </c:pt>
                <c:pt idx="61679">
                  <c:v>61679</c:v>
                </c:pt>
                <c:pt idx="61680">
                  <c:v>61680</c:v>
                </c:pt>
                <c:pt idx="61681">
                  <c:v>61681</c:v>
                </c:pt>
                <c:pt idx="61682">
                  <c:v>61682</c:v>
                </c:pt>
                <c:pt idx="61683">
                  <c:v>61683</c:v>
                </c:pt>
                <c:pt idx="61684">
                  <c:v>61684</c:v>
                </c:pt>
                <c:pt idx="61685">
                  <c:v>61685</c:v>
                </c:pt>
                <c:pt idx="61686">
                  <c:v>61686</c:v>
                </c:pt>
                <c:pt idx="61687">
                  <c:v>61687</c:v>
                </c:pt>
                <c:pt idx="61688">
                  <c:v>61688</c:v>
                </c:pt>
                <c:pt idx="61689">
                  <c:v>61689</c:v>
                </c:pt>
                <c:pt idx="61690">
                  <c:v>61690</c:v>
                </c:pt>
                <c:pt idx="61691">
                  <c:v>61691</c:v>
                </c:pt>
                <c:pt idx="61692">
                  <c:v>61692</c:v>
                </c:pt>
                <c:pt idx="61693">
                  <c:v>61693</c:v>
                </c:pt>
                <c:pt idx="61694">
                  <c:v>61694</c:v>
                </c:pt>
                <c:pt idx="61695">
                  <c:v>61695</c:v>
                </c:pt>
                <c:pt idx="61696">
                  <c:v>61696</c:v>
                </c:pt>
                <c:pt idx="61697">
                  <c:v>61697</c:v>
                </c:pt>
                <c:pt idx="61698">
                  <c:v>61698</c:v>
                </c:pt>
                <c:pt idx="61699">
                  <c:v>61699</c:v>
                </c:pt>
                <c:pt idx="61700">
                  <c:v>61700</c:v>
                </c:pt>
                <c:pt idx="61701">
                  <c:v>61701</c:v>
                </c:pt>
                <c:pt idx="61702">
                  <c:v>61702</c:v>
                </c:pt>
                <c:pt idx="61703">
                  <c:v>61703</c:v>
                </c:pt>
                <c:pt idx="61704">
                  <c:v>61704</c:v>
                </c:pt>
                <c:pt idx="61705">
                  <c:v>61705</c:v>
                </c:pt>
                <c:pt idx="61706">
                  <c:v>61706</c:v>
                </c:pt>
                <c:pt idx="61707">
                  <c:v>61707</c:v>
                </c:pt>
                <c:pt idx="61708">
                  <c:v>61708</c:v>
                </c:pt>
                <c:pt idx="61709">
                  <c:v>61709</c:v>
                </c:pt>
                <c:pt idx="61710">
                  <c:v>61710</c:v>
                </c:pt>
                <c:pt idx="61711">
                  <c:v>61711</c:v>
                </c:pt>
                <c:pt idx="61712">
                  <c:v>61712</c:v>
                </c:pt>
                <c:pt idx="61713">
                  <c:v>61713</c:v>
                </c:pt>
                <c:pt idx="61714">
                  <c:v>61714</c:v>
                </c:pt>
                <c:pt idx="61715">
                  <c:v>61715</c:v>
                </c:pt>
                <c:pt idx="61716">
                  <c:v>61716</c:v>
                </c:pt>
                <c:pt idx="61717">
                  <c:v>61717</c:v>
                </c:pt>
                <c:pt idx="61718">
                  <c:v>61718</c:v>
                </c:pt>
                <c:pt idx="61719">
                  <c:v>61719</c:v>
                </c:pt>
                <c:pt idx="61720">
                  <c:v>61720</c:v>
                </c:pt>
                <c:pt idx="61721">
                  <c:v>61721</c:v>
                </c:pt>
                <c:pt idx="61722">
                  <c:v>61722</c:v>
                </c:pt>
                <c:pt idx="61723">
                  <c:v>61723</c:v>
                </c:pt>
                <c:pt idx="61724">
                  <c:v>61724</c:v>
                </c:pt>
                <c:pt idx="61725">
                  <c:v>61725</c:v>
                </c:pt>
                <c:pt idx="61726">
                  <c:v>61726</c:v>
                </c:pt>
                <c:pt idx="61727">
                  <c:v>61727</c:v>
                </c:pt>
                <c:pt idx="61728">
                  <c:v>61728</c:v>
                </c:pt>
                <c:pt idx="61729">
                  <c:v>61729</c:v>
                </c:pt>
                <c:pt idx="61730">
                  <c:v>61730</c:v>
                </c:pt>
                <c:pt idx="61731">
                  <c:v>61731</c:v>
                </c:pt>
                <c:pt idx="61732">
                  <c:v>61732</c:v>
                </c:pt>
                <c:pt idx="61733">
                  <c:v>61733</c:v>
                </c:pt>
                <c:pt idx="61734">
                  <c:v>61734</c:v>
                </c:pt>
                <c:pt idx="61735">
                  <c:v>61735</c:v>
                </c:pt>
                <c:pt idx="61736">
                  <c:v>61736</c:v>
                </c:pt>
                <c:pt idx="61737">
                  <c:v>61737</c:v>
                </c:pt>
                <c:pt idx="61738">
                  <c:v>61738</c:v>
                </c:pt>
                <c:pt idx="61739">
                  <c:v>61739</c:v>
                </c:pt>
                <c:pt idx="61740">
                  <c:v>61740</c:v>
                </c:pt>
                <c:pt idx="61741">
                  <c:v>61741</c:v>
                </c:pt>
                <c:pt idx="61742">
                  <c:v>61742</c:v>
                </c:pt>
                <c:pt idx="61743">
                  <c:v>61743</c:v>
                </c:pt>
                <c:pt idx="61744">
                  <c:v>61744</c:v>
                </c:pt>
                <c:pt idx="61745">
                  <c:v>61745</c:v>
                </c:pt>
                <c:pt idx="61746">
                  <c:v>61746</c:v>
                </c:pt>
                <c:pt idx="61747">
                  <c:v>61747</c:v>
                </c:pt>
                <c:pt idx="61748">
                  <c:v>61748</c:v>
                </c:pt>
                <c:pt idx="61749">
                  <c:v>61749</c:v>
                </c:pt>
                <c:pt idx="61750">
                  <c:v>61750</c:v>
                </c:pt>
                <c:pt idx="61751">
                  <c:v>61751</c:v>
                </c:pt>
                <c:pt idx="61752">
                  <c:v>61752</c:v>
                </c:pt>
                <c:pt idx="61753">
                  <c:v>61753</c:v>
                </c:pt>
                <c:pt idx="61754">
                  <c:v>61754</c:v>
                </c:pt>
                <c:pt idx="61755">
                  <c:v>61755</c:v>
                </c:pt>
                <c:pt idx="61756">
                  <c:v>61756</c:v>
                </c:pt>
                <c:pt idx="61757">
                  <c:v>61757</c:v>
                </c:pt>
                <c:pt idx="61758">
                  <c:v>61758</c:v>
                </c:pt>
                <c:pt idx="61759">
                  <c:v>61759</c:v>
                </c:pt>
                <c:pt idx="61760">
                  <c:v>61760</c:v>
                </c:pt>
                <c:pt idx="61761">
                  <c:v>61761</c:v>
                </c:pt>
                <c:pt idx="61762">
                  <c:v>61762</c:v>
                </c:pt>
                <c:pt idx="61763">
                  <c:v>61763</c:v>
                </c:pt>
                <c:pt idx="61764">
                  <c:v>61764</c:v>
                </c:pt>
                <c:pt idx="61765">
                  <c:v>61765</c:v>
                </c:pt>
                <c:pt idx="61766">
                  <c:v>61766</c:v>
                </c:pt>
                <c:pt idx="61767">
                  <c:v>61767</c:v>
                </c:pt>
                <c:pt idx="61768">
                  <c:v>61768</c:v>
                </c:pt>
                <c:pt idx="61769">
                  <c:v>61769</c:v>
                </c:pt>
                <c:pt idx="61770">
                  <c:v>61770</c:v>
                </c:pt>
                <c:pt idx="61771">
                  <c:v>61771</c:v>
                </c:pt>
                <c:pt idx="61772">
                  <c:v>61772</c:v>
                </c:pt>
                <c:pt idx="61773">
                  <c:v>61773</c:v>
                </c:pt>
                <c:pt idx="61774">
                  <c:v>61774</c:v>
                </c:pt>
                <c:pt idx="61775">
                  <c:v>61775</c:v>
                </c:pt>
                <c:pt idx="61776">
                  <c:v>61776</c:v>
                </c:pt>
                <c:pt idx="61777">
                  <c:v>61777</c:v>
                </c:pt>
                <c:pt idx="61778">
                  <c:v>61778</c:v>
                </c:pt>
                <c:pt idx="61779">
                  <c:v>61779</c:v>
                </c:pt>
                <c:pt idx="61780">
                  <c:v>61780</c:v>
                </c:pt>
                <c:pt idx="61781">
                  <c:v>61781</c:v>
                </c:pt>
                <c:pt idx="61782">
                  <c:v>61782</c:v>
                </c:pt>
                <c:pt idx="61783">
                  <c:v>61783</c:v>
                </c:pt>
                <c:pt idx="61784">
                  <c:v>61784</c:v>
                </c:pt>
                <c:pt idx="61785">
                  <c:v>61785</c:v>
                </c:pt>
                <c:pt idx="61786">
                  <c:v>61786</c:v>
                </c:pt>
                <c:pt idx="61787">
                  <c:v>61787</c:v>
                </c:pt>
                <c:pt idx="61788">
                  <c:v>61788</c:v>
                </c:pt>
                <c:pt idx="61789">
                  <c:v>61789</c:v>
                </c:pt>
                <c:pt idx="61790">
                  <c:v>61790</c:v>
                </c:pt>
                <c:pt idx="61791">
                  <c:v>61791</c:v>
                </c:pt>
                <c:pt idx="61792">
                  <c:v>61792</c:v>
                </c:pt>
                <c:pt idx="61793">
                  <c:v>61793</c:v>
                </c:pt>
                <c:pt idx="61794">
                  <c:v>61794</c:v>
                </c:pt>
                <c:pt idx="61795">
                  <c:v>61795</c:v>
                </c:pt>
                <c:pt idx="61796">
                  <c:v>61796</c:v>
                </c:pt>
                <c:pt idx="61797">
                  <c:v>61797</c:v>
                </c:pt>
                <c:pt idx="61798">
                  <c:v>61798</c:v>
                </c:pt>
                <c:pt idx="61799">
                  <c:v>61799</c:v>
                </c:pt>
                <c:pt idx="61800">
                  <c:v>61800</c:v>
                </c:pt>
                <c:pt idx="61801">
                  <c:v>61801</c:v>
                </c:pt>
                <c:pt idx="61802">
                  <c:v>61802</c:v>
                </c:pt>
                <c:pt idx="61803">
                  <c:v>61803</c:v>
                </c:pt>
                <c:pt idx="61804">
                  <c:v>61804</c:v>
                </c:pt>
                <c:pt idx="61805">
                  <c:v>61805</c:v>
                </c:pt>
                <c:pt idx="61806">
                  <c:v>61806</c:v>
                </c:pt>
                <c:pt idx="61807">
                  <c:v>61807</c:v>
                </c:pt>
                <c:pt idx="61808">
                  <c:v>61808</c:v>
                </c:pt>
                <c:pt idx="61809">
                  <c:v>61809</c:v>
                </c:pt>
                <c:pt idx="61810">
                  <c:v>61810</c:v>
                </c:pt>
                <c:pt idx="61811">
                  <c:v>61811</c:v>
                </c:pt>
                <c:pt idx="61812">
                  <c:v>61812</c:v>
                </c:pt>
                <c:pt idx="61813">
                  <c:v>61813</c:v>
                </c:pt>
                <c:pt idx="61814">
                  <c:v>61814</c:v>
                </c:pt>
                <c:pt idx="61815">
                  <c:v>61815</c:v>
                </c:pt>
                <c:pt idx="61816">
                  <c:v>61816</c:v>
                </c:pt>
                <c:pt idx="61817">
                  <c:v>61817</c:v>
                </c:pt>
                <c:pt idx="61818">
                  <c:v>61818</c:v>
                </c:pt>
                <c:pt idx="61819">
                  <c:v>61819</c:v>
                </c:pt>
                <c:pt idx="61820">
                  <c:v>61820</c:v>
                </c:pt>
                <c:pt idx="61821">
                  <c:v>61821</c:v>
                </c:pt>
                <c:pt idx="61822">
                  <c:v>61822</c:v>
                </c:pt>
                <c:pt idx="61823">
                  <c:v>61823</c:v>
                </c:pt>
                <c:pt idx="61824">
                  <c:v>61824</c:v>
                </c:pt>
                <c:pt idx="61825">
                  <c:v>61825</c:v>
                </c:pt>
                <c:pt idx="61826">
                  <c:v>61826</c:v>
                </c:pt>
                <c:pt idx="61827">
                  <c:v>61827</c:v>
                </c:pt>
                <c:pt idx="61828">
                  <c:v>61828</c:v>
                </c:pt>
                <c:pt idx="61829">
                  <c:v>61829</c:v>
                </c:pt>
                <c:pt idx="61830">
                  <c:v>61830</c:v>
                </c:pt>
                <c:pt idx="61831">
                  <c:v>61831</c:v>
                </c:pt>
                <c:pt idx="61832">
                  <c:v>61832</c:v>
                </c:pt>
                <c:pt idx="61833">
                  <c:v>61833</c:v>
                </c:pt>
                <c:pt idx="61834">
                  <c:v>61834</c:v>
                </c:pt>
                <c:pt idx="61835">
                  <c:v>61835</c:v>
                </c:pt>
                <c:pt idx="61836">
                  <c:v>61836</c:v>
                </c:pt>
                <c:pt idx="61837">
                  <c:v>61837</c:v>
                </c:pt>
                <c:pt idx="61838">
                  <c:v>61838</c:v>
                </c:pt>
                <c:pt idx="61839">
                  <c:v>61839</c:v>
                </c:pt>
                <c:pt idx="61840">
                  <c:v>61840</c:v>
                </c:pt>
                <c:pt idx="61841">
                  <c:v>61841</c:v>
                </c:pt>
                <c:pt idx="61842">
                  <c:v>61842</c:v>
                </c:pt>
                <c:pt idx="61843">
                  <c:v>61843</c:v>
                </c:pt>
                <c:pt idx="61844">
                  <c:v>61844</c:v>
                </c:pt>
                <c:pt idx="61845">
                  <c:v>61845</c:v>
                </c:pt>
                <c:pt idx="61846">
                  <c:v>61846</c:v>
                </c:pt>
                <c:pt idx="61847">
                  <c:v>61847</c:v>
                </c:pt>
                <c:pt idx="61848">
                  <c:v>61848</c:v>
                </c:pt>
                <c:pt idx="61849">
                  <c:v>61849</c:v>
                </c:pt>
                <c:pt idx="61850">
                  <c:v>61850</c:v>
                </c:pt>
                <c:pt idx="61851">
                  <c:v>61851</c:v>
                </c:pt>
                <c:pt idx="61852">
                  <c:v>61852</c:v>
                </c:pt>
                <c:pt idx="61853">
                  <c:v>61853</c:v>
                </c:pt>
                <c:pt idx="61854">
                  <c:v>61854</c:v>
                </c:pt>
                <c:pt idx="61855">
                  <c:v>61855</c:v>
                </c:pt>
                <c:pt idx="61856">
                  <c:v>61856</c:v>
                </c:pt>
                <c:pt idx="61857">
                  <c:v>61857</c:v>
                </c:pt>
                <c:pt idx="61858">
                  <c:v>61858</c:v>
                </c:pt>
                <c:pt idx="61859">
                  <c:v>61859</c:v>
                </c:pt>
                <c:pt idx="61860">
                  <c:v>61860</c:v>
                </c:pt>
                <c:pt idx="61861">
                  <c:v>61861</c:v>
                </c:pt>
                <c:pt idx="61862">
                  <c:v>61862</c:v>
                </c:pt>
                <c:pt idx="61863">
                  <c:v>61863</c:v>
                </c:pt>
                <c:pt idx="61864">
                  <c:v>61864</c:v>
                </c:pt>
                <c:pt idx="61865">
                  <c:v>61865</c:v>
                </c:pt>
                <c:pt idx="61866">
                  <c:v>61866</c:v>
                </c:pt>
                <c:pt idx="61867">
                  <c:v>61867</c:v>
                </c:pt>
                <c:pt idx="61868">
                  <c:v>61868</c:v>
                </c:pt>
                <c:pt idx="61869">
                  <c:v>61869</c:v>
                </c:pt>
                <c:pt idx="61870">
                  <c:v>61870</c:v>
                </c:pt>
                <c:pt idx="61871">
                  <c:v>61871</c:v>
                </c:pt>
                <c:pt idx="61872">
                  <c:v>61872</c:v>
                </c:pt>
                <c:pt idx="61873">
                  <c:v>61873</c:v>
                </c:pt>
                <c:pt idx="61874">
                  <c:v>61874</c:v>
                </c:pt>
                <c:pt idx="61875">
                  <c:v>61875</c:v>
                </c:pt>
                <c:pt idx="61876">
                  <c:v>61876</c:v>
                </c:pt>
                <c:pt idx="61877">
                  <c:v>61877</c:v>
                </c:pt>
                <c:pt idx="61878">
                  <c:v>61878</c:v>
                </c:pt>
                <c:pt idx="61879">
                  <c:v>61879</c:v>
                </c:pt>
                <c:pt idx="61880">
                  <c:v>61880</c:v>
                </c:pt>
                <c:pt idx="61881">
                  <c:v>61881</c:v>
                </c:pt>
                <c:pt idx="61882">
                  <c:v>61882</c:v>
                </c:pt>
                <c:pt idx="61883">
                  <c:v>61883</c:v>
                </c:pt>
                <c:pt idx="61884">
                  <c:v>61884</c:v>
                </c:pt>
                <c:pt idx="61885">
                  <c:v>61885</c:v>
                </c:pt>
                <c:pt idx="61886">
                  <c:v>61886</c:v>
                </c:pt>
                <c:pt idx="61887">
                  <c:v>61887</c:v>
                </c:pt>
                <c:pt idx="61888">
                  <c:v>61888</c:v>
                </c:pt>
                <c:pt idx="61889">
                  <c:v>61889</c:v>
                </c:pt>
                <c:pt idx="61890">
                  <c:v>61890</c:v>
                </c:pt>
                <c:pt idx="61891">
                  <c:v>61891</c:v>
                </c:pt>
                <c:pt idx="61892">
                  <c:v>61892</c:v>
                </c:pt>
                <c:pt idx="61893">
                  <c:v>61893</c:v>
                </c:pt>
                <c:pt idx="61894">
                  <c:v>61894</c:v>
                </c:pt>
                <c:pt idx="61895">
                  <c:v>61895</c:v>
                </c:pt>
                <c:pt idx="61896">
                  <c:v>61896</c:v>
                </c:pt>
                <c:pt idx="61897">
                  <c:v>61897</c:v>
                </c:pt>
                <c:pt idx="61898">
                  <c:v>61898</c:v>
                </c:pt>
                <c:pt idx="61899">
                  <c:v>61899</c:v>
                </c:pt>
                <c:pt idx="61900">
                  <c:v>61900</c:v>
                </c:pt>
                <c:pt idx="61901">
                  <c:v>61901</c:v>
                </c:pt>
                <c:pt idx="61902">
                  <c:v>61902</c:v>
                </c:pt>
                <c:pt idx="61903">
                  <c:v>61903</c:v>
                </c:pt>
                <c:pt idx="61904">
                  <c:v>61904</c:v>
                </c:pt>
                <c:pt idx="61905">
                  <c:v>61905</c:v>
                </c:pt>
                <c:pt idx="61906">
                  <c:v>61906</c:v>
                </c:pt>
                <c:pt idx="61907">
                  <c:v>61907</c:v>
                </c:pt>
                <c:pt idx="61908">
                  <c:v>61908</c:v>
                </c:pt>
                <c:pt idx="61909">
                  <c:v>61909</c:v>
                </c:pt>
                <c:pt idx="61910">
                  <c:v>61910</c:v>
                </c:pt>
                <c:pt idx="61911">
                  <c:v>61911</c:v>
                </c:pt>
                <c:pt idx="61912">
                  <c:v>61912</c:v>
                </c:pt>
                <c:pt idx="61913">
                  <c:v>61913</c:v>
                </c:pt>
                <c:pt idx="61914">
                  <c:v>61914</c:v>
                </c:pt>
                <c:pt idx="61915">
                  <c:v>61915</c:v>
                </c:pt>
                <c:pt idx="61916">
                  <c:v>61916</c:v>
                </c:pt>
                <c:pt idx="61917">
                  <c:v>61917</c:v>
                </c:pt>
                <c:pt idx="61918">
                  <c:v>61918</c:v>
                </c:pt>
                <c:pt idx="61919">
                  <c:v>61919</c:v>
                </c:pt>
                <c:pt idx="61920">
                  <c:v>61920</c:v>
                </c:pt>
                <c:pt idx="61921">
                  <c:v>61921</c:v>
                </c:pt>
                <c:pt idx="61922">
                  <c:v>61922</c:v>
                </c:pt>
                <c:pt idx="61923">
                  <c:v>61923</c:v>
                </c:pt>
                <c:pt idx="61924">
                  <c:v>61924</c:v>
                </c:pt>
                <c:pt idx="61925">
                  <c:v>61925</c:v>
                </c:pt>
                <c:pt idx="61926">
                  <c:v>61926</c:v>
                </c:pt>
                <c:pt idx="61927">
                  <c:v>61927</c:v>
                </c:pt>
                <c:pt idx="61928">
                  <c:v>61928</c:v>
                </c:pt>
                <c:pt idx="61929">
                  <c:v>61929</c:v>
                </c:pt>
                <c:pt idx="61930">
                  <c:v>61930</c:v>
                </c:pt>
                <c:pt idx="61931">
                  <c:v>61931</c:v>
                </c:pt>
                <c:pt idx="61932">
                  <c:v>61932</c:v>
                </c:pt>
                <c:pt idx="61933">
                  <c:v>61933</c:v>
                </c:pt>
                <c:pt idx="61934">
                  <c:v>61934</c:v>
                </c:pt>
                <c:pt idx="61935">
                  <c:v>61935</c:v>
                </c:pt>
                <c:pt idx="61936">
                  <c:v>61936</c:v>
                </c:pt>
                <c:pt idx="61937">
                  <c:v>61937</c:v>
                </c:pt>
                <c:pt idx="61938">
                  <c:v>61938</c:v>
                </c:pt>
                <c:pt idx="61939">
                  <c:v>61939</c:v>
                </c:pt>
                <c:pt idx="61940">
                  <c:v>61940</c:v>
                </c:pt>
                <c:pt idx="61941">
                  <c:v>61941</c:v>
                </c:pt>
                <c:pt idx="61942">
                  <c:v>61942</c:v>
                </c:pt>
                <c:pt idx="61943">
                  <c:v>61943</c:v>
                </c:pt>
                <c:pt idx="61944">
                  <c:v>61944</c:v>
                </c:pt>
                <c:pt idx="61945">
                  <c:v>61945</c:v>
                </c:pt>
                <c:pt idx="61946">
                  <c:v>61946</c:v>
                </c:pt>
                <c:pt idx="61947">
                  <c:v>61947</c:v>
                </c:pt>
                <c:pt idx="61948">
                  <c:v>61948</c:v>
                </c:pt>
                <c:pt idx="61949">
                  <c:v>61949</c:v>
                </c:pt>
                <c:pt idx="61950">
                  <c:v>61950</c:v>
                </c:pt>
                <c:pt idx="61951">
                  <c:v>61951</c:v>
                </c:pt>
                <c:pt idx="61952">
                  <c:v>61952</c:v>
                </c:pt>
                <c:pt idx="61953">
                  <c:v>61953</c:v>
                </c:pt>
                <c:pt idx="61954">
                  <c:v>61954</c:v>
                </c:pt>
                <c:pt idx="61955">
                  <c:v>61955</c:v>
                </c:pt>
                <c:pt idx="61956">
                  <c:v>61956</c:v>
                </c:pt>
                <c:pt idx="61957">
                  <c:v>61957</c:v>
                </c:pt>
                <c:pt idx="61958">
                  <c:v>61958</c:v>
                </c:pt>
                <c:pt idx="61959">
                  <c:v>61959</c:v>
                </c:pt>
                <c:pt idx="61960">
                  <c:v>61960</c:v>
                </c:pt>
                <c:pt idx="61961">
                  <c:v>61961</c:v>
                </c:pt>
                <c:pt idx="61962">
                  <c:v>61962</c:v>
                </c:pt>
                <c:pt idx="61963">
                  <c:v>61963</c:v>
                </c:pt>
                <c:pt idx="61964">
                  <c:v>61964</c:v>
                </c:pt>
                <c:pt idx="61965">
                  <c:v>61965</c:v>
                </c:pt>
                <c:pt idx="61966">
                  <c:v>61966</c:v>
                </c:pt>
                <c:pt idx="61967">
                  <c:v>61967</c:v>
                </c:pt>
                <c:pt idx="61968">
                  <c:v>61968</c:v>
                </c:pt>
                <c:pt idx="61969">
                  <c:v>61969</c:v>
                </c:pt>
                <c:pt idx="61970">
                  <c:v>61970</c:v>
                </c:pt>
                <c:pt idx="61971">
                  <c:v>61971</c:v>
                </c:pt>
                <c:pt idx="61972">
                  <c:v>61972</c:v>
                </c:pt>
                <c:pt idx="61973">
                  <c:v>61973</c:v>
                </c:pt>
                <c:pt idx="61974">
                  <c:v>61974</c:v>
                </c:pt>
                <c:pt idx="61975">
                  <c:v>61975</c:v>
                </c:pt>
                <c:pt idx="61976">
                  <c:v>61976</c:v>
                </c:pt>
                <c:pt idx="61977">
                  <c:v>61977</c:v>
                </c:pt>
                <c:pt idx="61978">
                  <c:v>61978</c:v>
                </c:pt>
                <c:pt idx="61979">
                  <c:v>61979</c:v>
                </c:pt>
                <c:pt idx="61980">
                  <c:v>61980</c:v>
                </c:pt>
                <c:pt idx="61981">
                  <c:v>61981</c:v>
                </c:pt>
                <c:pt idx="61982">
                  <c:v>61982</c:v>
                </c:pt>
                <c:pt idx="61983">
                  <c:v>61983</c:v>
                </c:pt>
                <c:pt idx="61984">
                  <c:v>61984</c:v>
                </c:pt>
                <c:pt idx="61985">
                  <c:v>61985</c:v>
                </c:pt>
                <c:pt idx="61986">
                  <c:v>61986</c:v>
                </c:pt>
                <c:pt idx="61987">
                  <c:v>61987</c:v>
                </c:pt>
                <c:pt idx="61988">
                  <c:v>61988</c:v>
                </c:pt>
                <c:pt idx="61989">
                  <c:v>61989</c:v>
                </c:pt>
                <c:pt idx="61990">
                  <c:v>61990</c:v>
                </c:pt>
                <c:pt idx="61991">
                  <c:v>61991</c:v>
                </c:pt>
                <c:pt idx="61992">
                  <c:v>61992</c:v>
                </c:pt>
                <c:pt idx="61993">
                  <c:v>61993</c:v>
                </c:pt>
                <c:pt idx="61994">
                  <c:v>61994</c:v>
                </c:pt>
                <c:pt idx="61995">
                  <c:v>61995</c:v>
                </c:pt>
                <c:pt idx="61996">
                  <c:v>61996</c:v>
                </c:pt>
                <c:pt idx="61997">
                  <c:v>61997</c:v>
                </c:pt>
                <c:pt idx="61998">
                  <c:v>61998</c:v>
                </c:pt>
                <c:pt idx="61999">
                  <c:v>61999</c:v>
                </c:pt>
                <c:pt idx="62000">
                  <c:v>62000</c:v>
                </c:pt>
                <c:pt idx="62001">
                  <c:v>62001</c:v>
                </c:pt>
                <c:pt idx="62002">
                  <c:v>62002</c:v>
                </c:pt>
                <c:pt idx="62003">
                  <c:v>62003</c:v>
                </c:pt>
                <c:pt idx="62004">
                  <c:v>62004</c:v>
                </c:pt>
                <c:pt idx="62005">
                  <c:v>62005</c:v>
                </c:pt>
                <c:pt idx="62006">
                  <c:v>62006</c:v>
                </c:pt>
                <c:pt idx="62007">
                  <c:v>62007</c:v>
                </c:pt>
                <c:pt idx="62008">
                  <c:v>62008</c:v>
                </c:pt>
                <c:pt idx="62009">
                  <c:v>62009</c:v>
                </c:pt>
                <c:pt idx="62010">
                  <c:v>62010</c:v>
                </c:pt>
                <c:pt idx="62011">
                  <c:v>62011</c:v>
                </c:pt>
                <c:pt idx="62012">
                  <c:v>62012</c:v>
                </c:pt>
                <c:pt idx="62013">
                  <c:v>62013</c:v>
                </c:pt>
                <c:pt idx="62014">
                  <c:v>62014</c:v>
                </c:pt>
                <c:pt idx="62015">
                  <c:v>62015</c:v>
                </c:pt>
                <c:pt idx="62016">
                  <c:v>62016</c:v>
                </c:pt>
                <c:pt idx="62017">
                  <c:v>62017</c:v>
                </c:pt>
                <c:pt idx="62018">
                  <c:v>62018</c:v>
                </c:pt>
                <c:pt idx="62019">
                  <c:v>62019</c:v>
                </c:pt>
                <c:pt idx="62020">
                  <c:v>62020</c:v>
                </c:pt>
                <c:pt idx="62021">
                  <c:v>62021</c:v>
                </c:pt>
                <c:pt idx="62022">
                  <c:v>62022</c:v>
                </c:pt>
                <c:pt idx="62023">
                  <c:v>62023</c:v>
                </c:pt>
                <c:pt idx="62024">
                  <c:v>62024</c:v>
                </c:pt>
                <c:pt idx="62025">
                  <c:v>62025</c:v>
                </c:pt>
                <c:pt idx="62026">
                  <c:v>62026</c:v>
                </c:pt>
                <c:pt idx="62027">
                  <c:v>62027</c:v>
                </c:pt>
                <c:pt idx="62028">
                  <c:v>62028</c:v>
                </c:pt>
                <c:pt idx="62029">
                  <c:v>62029</c:v>
                </c:pt>
                <c:pt idx="62030">
                  <c:v>62030</c:v>
                </c:pt>
                <c:pt idx="62031">
                  <c:v>62031</c:v>
                </c:pt>
                <c:pt idx="62032">
                  <c:v>62032</c:v>
                </c:pt>
                <c:pt idx="62033">
                  <c:v>62033</c:v>
                </c:pt>
                <c:pt idx="62034">
                  <c:v>62034</c:v>
                </c:pt>
                <c:pt idx="62035">
                  <c:v>62035</c:v>
                </c:pt>
                <c:pt idx="62036">
                  <c:v>62036</c:v>
                </c:pt>
                <c:pt idx="62037">
                  <c:v>62037</c:v>
                </c:pt>
                <c:pt idx="62038">
                  <c:v>62038</c:v>
                </c:pt>
                <c:pt idx="62039">
                  <c:v>62039</c:v>
                </c:pt>
                <c:pt idx="62040">
                  <c:v>62040</c:v>
                </c:pt>
                <c:pt idx="62041">
                  <c:v>62041</c:v>
                </c:pt>
                <c:pt idx="62042">
                  <c:v>62042</c:v>
                </c:pt>
                <c:pt idx="62043">
                  <c:v>62043</c:v>
                </c:pt>
                <c:pt idx="62044">
                  <c:v>62044</c:v>
                </c:pt>
                <c:pt idx="62045">
                  <c:v>62045</c:v>
                </c:pt>
                <c:pt idx="62046">
                  <c:v>62046</c:v>
                </c:pt>
                <c:pt idx="62047">
                  <c:v>62047</c:v>
                </c:pt>
                <c:pt idx="62048">
                  <c:v>62048</c:v>
                </c:pt>
                <c:pt idx="62049">
                  <c:v>62049</c:v>
                </c:pt>
                <c:pt idx="62050">
                  <c:v>62050</c:v>
                </c:pt>
                <c:pt idx="62051">
                  <c:v>62051</c:v>
                </c:pt>
                <c:pt idx="62052">
                  <c:v>62052</c:v>
                </c:pt>
                <c:pt idx="62053">
                  <c:v>62053</c:v>
                </c:pt>
                <c:pt idx="62054">
                  <c:v>62054</c:v>
                </c:pt>
                <c:pt idx="62055">
                  <c:v>62055</c:v>
                </c:pt>
                <c:pt idx="62056">
                  <c:v>62056</c:v>
                </c:pt>
                <c:pt idx="62057">
                  <c:v>62057</c:v>
                </c:pt>
                <c:pt idx="62058">
                  <c:v>62058</c:v>
                </c:pt>
                <c:pt idx="62059">
                  <c:v>62059</c:v>
                </c:pt>
                <c:pt idx="62060">
                  <c:v>62060</c:v>
                </c:pt>
                <c:pt idx="62061">
                  <c:v>62061</c:v>
                </c:pt>
                <c:pt idx="62062">
                  <c:v>62062</c:v>
                </c:pt>
                <c:pt idx="62063">
                  <c:v>62063</c:v>
                </c:pt>
                <c:pt idx="62064">
                  <c:v>62064</c:v>
                </c:pt>
                <c:pt idx="62065">
                  <c:v>62065</c:v>
                </c:pt>
                <c:pt idx="62066">
                  <c:v>62066</c:v>
                </c:pt>
                <c:pt idx="62067">
                  <c:v>62067</c:v>
                </c:pt>
                <c:pt idx="62068">
                  <c:v>62068</c:v>
                </c:pt>
                <c:pt idx="62069">
                  <c:v>62069</c:v>
                </c:pt>
                <c:pt idx="62070">
                  <c:v>62070</c:v>
                </c:pt>
                <c:pt idx="62071">
                  <c:v>62071</c:v>
                </c:pt>
                <c:pt idx="62072">
                  <c:v>62072</c:v>
                </c:pt>
                <c:pt idx="62073">
                  <c:v>62073</c:v>
                </c:pt>
                <c:pt idx="62074">
                  <c:v>62074</c:v>
                </c:pt>
                <c:pt idx="62075">
                  <c:v>62075</c:v>
                </c:pt>
                <c:pt idx="62076">
                  <c:v>62076</c:v>
                </c:pt>
                <c:pt idx="62077">
                  <c:v>62077</c:v>
                </c:pt>
                <c:pt idx="62078">
                  <c:v>62078</c:v>
                </c:pt>
                <c:pt idx="62079">
                  <c:v>62079</c:v>
                </c:pt>
                <c:pt idx="62080">
                  <c:v>62080</c:v>
                </c:pt>
                <c:pt idx="62081">
                  <c:v>62081</c:v>
                </c:pt>
                <c:pt idx="62082">
                  <c:v>62082</c:v>
                </c:pt>
                <c:pt idx="62083">
                  <c:v>62083</c:v>
                </c:pt>
                <c:pt idx="62084">
                  <c:v>62084</c:v>
                </c:pt>
                <c:pt idx="62085">
                  <c:v>62085</c:v>
                </c:pt>
                <c:pt idx="62086">
                  <c:v>62086</c:v>
                </c:pt>
                <c:pt idx="62087">
                  <c:v>62087</c:v>
                </c:pt>
                <c:pt idx="62088">
                  <c:v>62088</c:v>
                </c:pt>
                <c:pt idx="62089">
                  <c:v>62089</c:v>
                </c:pt>
                <c:pt idx="62090">
                  <c:v>62090</c:v>
                </c:pt>
                <c:pt idx="62091">
                  <c:v>62091</c:v>
                </c:pt>
                <c:pt idx="62092">
                  <c:v>62092</c:v>
                </c:pt>
                <c:pt idx="62093">
                  <c:v>62093</c:v>
                </c:pt>
                <c:pt idx="62094">
                  <c:v>62094</c:v>
                </c:pt>
                <c:pt idx="62095">
                  <c:v>62095</c:v>
                </c:pt>
                <c:pt idx="62096">
                  <c:v>62096</c:v>
                </c:pt>
                <c:pt idx="62097">
                  <c:v>62097</c:v>
                </c:pt>
                <c:pt idx="62098">
                  <c:v>62098</c:v>
                </c:pt>
                <c:pt idx="62099">
                  <c:v>62099</c:v>
                </c:pt>
                <c:pt idx="62100">
                  <c:v>62100</c:v>
                </c:pt>
                <c:pt idx="62101">
                  <c:v>62101</c:v>
                </c:pt>
                <c:pt idx="62102">
                  <c:v>62102</c:v>
                </c:pt>
                <c:pt idx="62103">
                  <c:v>62103</c:v>
                </c:pt>
                <c:pt idx="62104">
                  <c:v>62104</c:v>
                </c:pt>
                <c:pt idx="62105">
                  <c:v>62105</c:v>
                </c:pt>
                <c:pt idx="62106">
                  <c:v>62106</c:v>
                </c:pt>
                <c:pt idx="62107">
                  <c:v>62107</c:v>
                </c:pt>
                <c:pt idx="62108">
                  <c:v>62108</c:v>
                </c:pt>
                <c:pt idx="62109">
                  <c:v>62109</c:v>
                </c:pt>
                <c:pt idx="62110">
                  <c:v>62110</c:v>
                </c:pt>
                <c:pt idx="62111">
                  <c:v>62111</c:v>
                </c:pt>
                <c:pt idx="62112">
                  <c:v>62112</c:v>
                </c:pt>
                <c:pt idx="62113">
                  <c:v>62113</c:v>
                </c:pt>
                <c:pt idx="62114">
                  <c:v>62114</c:v>
                </c:pt>
                <c:pt idx="62115">
                  <c:v>62115</c:v>
                </c:pt>
                <c:pt idx="62116">
                  <c:v>62116</c:v>
                </c:pt>
                <c:pt idx="62117">
                  <c:v>62117</c:v>
                </c:pt>
                <c:pt idx="62118">
                  <c:v>62118</c:v>
                </c:pt>
                <c:pt idx="62119">
                  <c:v>62119</c:v>
                </c:pt>
                <c:pt idx="62120">
                  <c:v>62120</c:v>
                </c:pt>
                <c:pt idx="62121">
                  <c:v>62121</c:v>
                </c:pt>
                <c:pt idx="62122">
                  <c:v>62122</c:v>
                </c:pt>
                <c:pt idx="62123">
                  <c:v>62123</c:v>
                </c:pt>
                <c:pt idx="62124">
                  <c:v>62124</c:v>
                </c:pt>
                <c:pt idx="62125">
                  <c:v>62125</c:v>
                </c:pt>
                <c:pt idx="62126">
                  <c:v>62126</c:v>
                </c:pt>
                <c:pt idx="62127">
                  <c:v>62127</c:v>
                </c:pt>
                <c:pt idx="62128">
                  <c:v>62128</c:v>
                </c:pt>
                <c:pt idx="62129">
                  <c:v>62129</c:v>
                </c:pt>
                <c:pt idx="62130">
                  <c:v>62130</c:v>
                </c:pt>
                <c:pt idx="62131">
                  <c:v>62131</c:v>
                </c:pt>
                <c:pt idx="62132">
                  <c:v>62132</c:v>
                </c:pt>
                <c:pt idx="62133">
                  <c:v>62133</c:v>
                </c:pt>
                <c:pt idx="62134">
                  <c:v>62134</c:v>
                </c:pt>
                <c:pt idx="62135">
                  <c:v>62135</c:v>
                </c:pt>
                <c:pt idx="62136">
                  <c:v>62136</c:v>
                </c:pt>
                <c:pt idx="62137">
                  <c:v>62137</c:v>
                </c:pt>
                <c:pt idx="62138">
                  <c:v>62138</c:v>
                </c:pt>
                <c:pt idx="62139">
                  <c:v>62139</c:v>
                </c:pt>
                <c:pt idx="62140">
                  <c:v>62140</c:v>
                </c:pt>
                <c:pt idx="62141">
                  <c:v>62141</c:v>
                </c:pt>
                <c:pt idx="62142">
                  <c:v>62142</c:v>
                </c:pt>
                <c:pt idx="62143">
                  <c:v>62143</c:v>
                </c:pt>
                <c:pt idx="62144">
                  <c:v>62144</c:v>
                </c:pt>
                <c:pt idx="62145">
                  <c:v>62145</c:v>
                </c:pt>
                <c:pt idx="62146">
                  <c:v>62146</c:v>
                </c:pt>
                <c:pt idx="62147">
                  <c:v>62147</c:v>
                </c:pt>
                <c:pt idx="62148">
                  <c:v>62148</c:v>
                </c:pt>
                <c:pt idx="62149">
                  <c:v>62149</c:v>
                </c:pt>
                <c:pt idx="62150">
                  <c:v>62150</c:v>
                </c:pt>
                <c:pt idx="62151">
                  <c:v>62151</c:v>
                </c:pt>
                <c:pt idx="62152">
                  <c:v>62152</c:v>
                </c:pt>
                <c:pt idx="62153">
                  <c:v>62153</c:v>
                </c:pt>
                <c:pt idx="62154">
                  <c:v>62154</c:v>
                </c:pt>
                <c:pt idx="62155">
                  <c:v>62155</c:v>
                </c:pt>
                <c:pt idx="62156">
                  <c:v>62156</c:v>
                </c:pt>
                <c:pt idx="62157">
                  <c:v>62157</c:v>
                </c:pt>
                <c:pt idx="62158">
                  <c:v>62158</c:v>
                </c:pt>
                <c:pt idx="62159">
                  <c:v>62159</c:v>
                </c:pt>
                <c:pt idx="62160">
                  <c:v>62160</c:v>
                </c:pt>
                <c:pt idx="62161">
                  <c:v>62161</c:v>
                </c:pt>
                <c:pt idx="62162">
                  <c:v>62162</c:v>
                </c:pt>
                <c:pt idx="62163">
                  <c:v>62163</c:v>
                </c:pt>
                <c:pt idx="62164">
                  <c:v>62164</c:v>
                </c:pt>
                <c:pt idx="62165">
                  <c:v>62165</c:v>
                </c:pt>
                <c:pt idx="62166">
                  <c:v>62166</c:v>
                </c:pt>
                <c:pt idx="62167">
                  <c:v>62167</c:v>
                </c:pt>
                <c:pt idx="62168">
                  <c:v>62168</c:v>
                </c:pt>
                <c:pt idx="62169">
                  <c:v>62169</c:v>
                </c:pt>
                <c:pt idx="62170">
                  <c:v>62170</c:v>
                </c:pt>
                <c:pt idx="62171">
                  <c:v>62171</c:v>
                </c:pt>
                <c:pt idx="62172">
                  <c:v>62172</c:v>
                </c:pt>
                <c:pt idx="62173">
                  <c:v>62173</c:v>
                </c:pt>
                <c:pt idx="62174">
                  <c:v>62174</c:v>
                </c:pt>
                <c:pt idx="62175">
                  <c:v>62175</c:v>
                </c:pt>
                <c:pt idx="62176">
                  <c:v>62176</c:v>
                </c:pt>
                <c:pt idx="62177">
                  <c:v>62177</c:v>
                </c:pt>
                <c:pt idx="62178">
                  <c:v>62178</c:v>
                </c:pt>
                <c:pt idx="62179">
                  <c:v>62179</c:v>
                </c:pt>
                <c:pt idx="62180">
                  <c:v>62180</c:v>
                </c:pt>
                <c:pt idx="62181">
                  <c:v>62181</c:v>
                </c:pt>
                <c:pt idx="62182">
                  <c:v>62182</c:v>
                </c:pt>
                <c:pt idx="62183">
                  <c:v>62183</c:v>
                </c:pt>
                <c:pt idx="62184">
                  <c:v>62184</c:v>
                </c:pt>
                <c:pt idx="62185">
                  <c:v>62185</c:v>
                </c:pt>
                <c:pt idx="62186">
                  <c:v>62186</c:v>
                </c:pt>
                <c:pt idx="62187">
                  <c:v>62187</c:v>
                </c:pt>
                <c:pt idx="62188">
                  <c:v>62188</c:v>
                </c:pt>
                <c:pt idx="62189">
                  <c:v>62189</c:v>
                </c:pt>
                <c:pt idx="62190">
                  <c:v>62190</c:v>
                </c:pt>
                <c:pt idx="62191">
                  <c:v>62191</c:v>
                </c:pt>
                <c:pt idx="62192">
                  <c:v>62192</c:v>
                </c:pt>
                <c:pt idx="62193">
                  <c:v>62193</c:v>
                </c:pt>
                <c:pt idx="62194">
                  <c:v>62194</c:v>
                </c:pt>
                <c:pt idx="62195">
                  <c:v>62195</c:v>
                </c:pt>
                <c:pt idx="62196">
                  <c:v>62196</c:v>
                </c:pt>
                <c:pt idx="62197">
                  <c:v>62197</c:v>
                </c:pt>
                <c:pt idx="62198">
                  <c:v>62198</c:v>
                </c:pt>
                <c:pt idx="62199">
                  <c:v>62199</c:v>
                </c:pt>
                <c:pt idx="62200">
                  <c:v>62200</c:v>
                </c:pt>
                <c:pt idx="62201">
                  <c:v>62201</c:v>
                </c:pt>
                <c:pt idx="62202">
                  <c:v>62202</c:v>
                </c:pt>
                <c:pt idx="62203">
                  <c:v>62203</c:v>
                </c:pt>
                <c:pt idx="62204">
                  <c:v>62204</c:v>
                </c:pt>
                <c:pt idx="62205">
                  <c:v>62205</c:v>
                </c:pt>
                <c:pt idx="62206">
                  <c:v>62206</c:v>
                </c:pt>
                <c:pt idx="62207">
                  <c:v>62207</c:v>
                </c:pt>
                <c:pt idx="62208">
                  <c:v>62208</c:v>
                </c:pt>
                <c:pt idx="62209">
                  <c:v>62209</c:v>
                </c:pt>
                <c:pt idx="62210">
                  <c:v>62210</c:v>
                </c:pt>
                <c:pt idx="62211">
                  <c:v>62211</c:v>
                </c:pt>
                <c:pt idx="62212">
                  <c:v>62212</c:v>
                </c:pt>
                <c:pt idx="62213">
                  <c:v>62213</c:v>
                </c:pt>
                <c:pt idx="62214">
                  <c:v>62214</c:v>
                </c:pt>
                <c:pt idx="62215">
                  <c:v>62215</c:v>
                </c:pt>
                <c:pt idx="62216">
                  <c:v>62216</c:v>
                </c:pt>
                <c:pt idx="62217">
                  <c:v>62217</c:v>
                </c:pt>
                <c:pt idx="62218">
                  <c:v>62218</c:v>
                </c:pt>
                <c:pt idx="62219">
                  <c:v>62219</c:v>
                </c:pt>
                <c:pt idx="62220">
                  <c:v>62220</c:v>
                </c:pt>
                <c:pt idx="62221">
                  <c:v>62221</c:v>
                </c:pt>
                <c:pt idx="62222">
                  <c:v>62222</c:v>
                </c:pt>
                <c:pt idx="62223">
                  <c:v>62223</c:v>
                </c:pt>
                <c:pt idx="62224">
                  <c:v>62224</c:v>
                </c:pt>
                <c:pt idx="62225">
                  <c:v>62225</c:v>
                </c:pt>
                <c:pt idx="62226">
                  <c:v>62226</c:v>
                </c:pt>
                <c:pt idx="62227">
                  <c:v>62227</c:v>
                </c:pt>
                <c:pt idx="62228">
                  <c:v>62228</c:v>
                </c:pt>
                <c:pt idx="62229">
                  <c:v>62229</c:v>
                </c:pt>
                <c:pt idx="62230">
                  <c:v>62230</c:v>
                </c:pt>
                <c:pt idx="62231">
                  <c:v>62231</c:v>
                </c:pt>
                <c:pt idx="62232">
                  <c:v>62232</c:v>
                </c:pt>
                <c:pt idx="62233">
                  <c:v>62233</c:v>
                </c:pt>
                <c:pt idx="62234">
                  <c:v>62234</c:v>
                </c:pt>
                <c:pt idx="62235">
                  <c:v>62235</c:v>
                </c:pt>
                <c:pt idx="62236">
                  <c:v>62236</c:v>
                </c:pt>
                <c:pt idx="62237">
                  <c:v>62237</c:v>
                </c:pt>
                <c:pt idx="62238">
                  <c:v>62238</c:v>
                </c:pt>
                <c:pt idx="62239">
                  <c:v>62239</c:v>
                </c:pt>
                <c:pt idx="62240">
                  <c:v>62240</c:v>
                </c:pt>
                <c:pt idx="62241">
                  <c:v>62241</c:v>
                </c:pt>
                <c:pt idx="62242">
                  <c:v>62242</c:v>
                </c:pt>
                <c:pt idx="62243">
                  <c:v>62243</c:v>
                </c:pt>
                <c:pt idx="62244">
                  <c:v>62244</c:v>
                </c:pt>
                <c:pt idx="62245">
                  <c:v>62245</c:v>
                </c:pt>
                <c:pt idx="62246">
                  <c:v>62246</c:v>
                </c:pt>
                <c:pt idx="62247">
                  <c:v>62247</c:v>
                </c:pt>
                <c:pt idx="62248">
                  <c:v>62248</c:v>
                </c:pt>
                <c:pt idx="62249">
                  <c:v>62249</c:v>
                </c:pt>
                <c:pt idx="62250">
                  <c:v>62250</c:v>
                </c:pt>
                <c:pt idx="62251">
                  <c:v>62251</c:v>
                </c:pt>
                <c:pt idx="62252">
                  <c:v>62252</c:v>
                </c:pt>
                <c:pt idx="62253">
                  <c:v>62253</c:v>
                </c:pt>
                <c:pt idx="62254">
                  <c:v>62254</c:v>
                </c:pt>
                <c:pt idx="62255">
                  <c:v>62255</c:v>
                </c:pt>
                <c:pt idx="62256">
                  <c:v>62256</c:v>
                </c:pt>
                <c:pt idx="62257">
                  <c:v>62257</c:v>
                </c:pt>
                <c:pt idx="62258">
                  <c:v>62258</c:v>
                </c:pt>
                <c:pt idx="62259">
                  <c:v>62259</c:v>
                </c:pt>
                <c:pt idx="62260">
                  <c:v>62260</c:v>
                </c:pt>
                <c:pt idx="62261">
                  <c:v>62261</c:v>
                </c:pt>
                <c:pt idx="62262">
                  <c:v>62262</c:v>
                </c:pt>
                <c:pt idx="62263">
                  <c:v>62263</c:v>
                </c:pt>
                <c:pt idx="62264">
                  <c:v>62264</c:v>
                </c:pt>
                <c:pt idx="62265">
                  <c:v>62265</c:v>
                </c:pt>
                <c:pt idx="62266">
                  <c:v>62266</c:v>
                </c:pt>
                <c:pt idx="62267">
                  <c:v>62267</c:v>
                </c:pt>
                <c:pt idx="62268">
                  <c:v>62268</c:v>
                </c:pt>
                <c:pt idx="62269">
                  <c:v>62269</c:v>
                </c:pt>
                <c:pt idx="62270">
                  <c:v>62270</c:v>
                </c:pt>
                <c:pt idx="62271">
                  <c:v>62271</c:v>
                </c:pt>
                <c:pt idx="62272">
                  <c:v>62272</c:v>
                </c:pt>
                <c:pt idx="62273">
                  <c:v>62273</c:v>
                </c:pt>
                <c:pt idx="62274">
                  <c:v>62274</c:v>
                </c:pt>
                <c:pt idx="62275">
                  <c:v>62275</c:v>
                </c:pt>
                <c:pt idx="62276">
                  <c:v>62276</c:v>
                </c:pt>
                <c:pt idx="62277">
                  <c:v>62277</c:v>
                </c:pt>
                <c:pt idx="62278">
                  <c:v>62278</c:v>
                </c:pt>
                <c:pt idx="62279">
                  <c:v>62279</c:v>
                </c:pt>
                <c:pt idx="62280">
                  <c:v>62280</c:v>
                </c:pt>
                <c:pt idx="62281">
                  <c:v>62281</c:v>
                </c:pt>
                <c:pt idx="62282">
                  <c:v>62282</c:v>
                </c:pt>
                <c:pt idx="62283">
                  <c:v>62283</c:v>
                </c:pt>
                <c:pt idx="62284">
                  <c:v>62284</c:v>
                </c:pt>
                <c:pt idx="62285">
                  <c:v>62285</c:v>
                </c:pt>
                <c:pt idx="62286">
                  <c:v>62286</c:v>
                </c:pt>
                <c:pt idx="62287">
                  <c:v>62287</c:v>
                </c:pt>
                <c:pt idx="62288">
                  <c:v>62288</c:v>
                </c:pt>
                <c:pt idx="62289">
                  <c:v>62289</c:v>
                </c:pt>
                <c:pt idx="62290">
                  <c:v>62290</c:v>
                </c:pt>
                <c:pt idx="62291">
                  <c:v>62291</c:v>
                </c:pt>
                <c:pt idx="62292">
                  <c:v>62292</c:v>
                </c:pt>
                <c:pt idx="62293">
                  <c:v>62293</c:v>
                </c:pt>
                <c:pt idx="62294">
                  <c:v>62294</c:v>
                </c:pt>
                <c:pt idx="62295">
                  <c:v>62295</c:v>
                </c:pt>
                <c:pt idx="62296">
                  <c:v>62296</c:v>
                </c:pt>
                <c:pt idx="62297">
                  <c:v>62297</c:v>
                </c:pt>
                <c:pt idx="62298">
                  <c:v>62298</c:v>
                </c:pt>
                <c:pt idx="62299">
                  <c:v>62299</c:v>
                </c:pt>
                <c:pt idx="62300">
                  <c:v>62300</c:v>
                </c:pt>
                <c:pt idx="62301">
                  <c:v>62301</c:v>
                </c:pt>
                <c:pt idx="62302">
                  <c:v>62302</c:v>
                </c:pt>
                <c:pt idx="62303">
                  <c:v>62303</c:v>
                </c:pt>
                <c:pt idx="62304">
                  <c:v>62304</c:v>
                </c:pt>
                <c:pt idx="62305">
                  <c:v>62305</c:v>
                </c:pt>
                <c:pt idx="62306">
                  <c:v>62306</c:v>
                </c:pt>
                <c:pt idx="62307">
                  <c:v>62307</c:v>
                </c:pt>
                <c:pt idx="62308">
                  <c:v>62308</c:v>
                </c:pt>
                <c:pt idx="62309">
                  <c:v>62309</c:v>
                </c:pt>
                <c:pt idx="62310">
                  <c:v>62310</c:v>
                </c:pt>
                <c:pt idx="62311">
                  <c:v>62311</c:v>
                </c:pt>
                <c:pt idx="62312">
                  <c:v>62312</c:v>
                </c:pt>
                <c:pt idx="62313">
                  <c:v>62313</c:v>
                </c:pt>
                <c:pt idx="62314">
                  <c:v>62314</c:v>
                </c:pt>
                <c:pt idx="62315">
                  <c:v>62315</c:v>
                </c:pt>
                <c:pt idx="62316">
                  <c:v>62316</c:v>
                </c:pt>
                <c:pt idx="62317">
                  <c:v>62317</c:v>
                </c:pt>
                <c:pt idx="62318">
                  <c:v>62318</c:v>
                </c:pt>
                <c:pt idx="62319">
                  <c:v>62319</c:v>
                </c:pt>
                <c:pt idx="62320">
                  <c:v>62320</c:v>
                </c:pt>
                <c:pt idx="62321">
                  <c:v>62321</c:v>
                </c:pt>
                <c:pt idx="62322">
                  <c:v>62322</c:v>
                </c:pt>
                <c:pt idx="62323">
                  <c:v>62323</c:v>
                </c:pt>
                <c:pt idx="62324">
                  <c:v>62324</c:v>
                </c:pt>
                <c:pt idx="62325">
                  <c:v>62325</c:v>
                </c:pt>
                <c:pt idx="62326">
                  <c:v>62326</c:v>
                </c:pt>
                <c:pt idx="62327">
                  <c:v>62327</c:v>
                </c:pt>
                <c:pt idx="62328">
                  <c:v>62328</c:v>
                </c:pt>
                <c:pt idx="62329">
                  <c:v>62329</c:v>
                </c:pt>
                <c:pt idx="62330">
                  <c:v>62330</c:v>
                </c:pt>
                <c:pt idx="62331">
                  <c:v>62331</c:v>
                </c:pt>
                <c:pt idx="62332">
                  <c:v>62332</c:v>
                </c:pt>
                <c:pt idx="62333">
                  <c:v>62333</c:v>
                </c:pt>
                <c:pt idx="62334">
                  <c:v>62334</c:v>
                </c:pt>
                <c:pt idx="62335">
                  <c:v>62335</c:v>
                </c:pt>
                <c:pt idx="62336">
                  <c:v>62336</c:v>
                </c:pt>
                <c:pt idx="62337">
                  <c:v>62337</c:v>
                </c:pt>
                <c:pt idx="62338">
                  <c:v>62338</c:v>
                </c:pt>
                <c:pt idx="62339">
                  <c:v>62339</c:v>
                </c:pt>
                <c:pt idx="62340">
                  <c:v>62340</c:v>
                </c:pt>
                <c:pt idx="62341">
                  <c:v>62341</c:v>
                </c:pt>
                <c:pt idx="62342">
                  <c:v>62342</c:v>
                </c:pt>
                <c:pt idx="62343">
                  <c:v>62343</c:v>
                </c:pt>
                <c:pt idx="62344">
                  <c:v>62344</c:v>
                </c:pt>
                <c:pt idx="62345">
                  <c:v>62345</c:v>
                </c:pt>
                <c:pt idx="62346">
                  <c:v>62346</c:v>
                </c:pt>
                <c:pt idx="62347">
                  <c:v>62347</c:v>
                </c:pt>
                <c:pt idx="62348">
                  <c:v>62348</c:v>
                </c:pt>
                <c:pt idx="62349">
                  <c:v>62349</c:v>
                </c:pt>
                <c:pt idx="62350">
                  <c:v>62350</c:v>
                </c:pt>
                <c:pt idx="62351">
                  <c:v>62351</c:v>
                </c:pt>
                <c:pt idx="62352">
                  <c:v>62352</c:v>
                </c:pt>
                <c:pt idx="62353">
                  <c:v>62353</c:v>
                </c:pt>
                <c:pt idx="62354">
                  <c:v>62354</c:v>
                </c:pt>
                <c:pt idx="62355">
                  <c:v>62355</c:v>
                </c:pt>
                <c:pt idx="62356">
                  <c:v>62356</c:v>
                </c:pt>
                <c:pt idx="62357">
                  <c:v>62357</c:v>
                </c:pt>
                <c:pt idx="62358">
                  <c:v>62358</c:v>
                </c:pt>
                <c:pt idx="62359">
                  <c:v>62359</c:v>
                </c:pt>
                <c:pt idx="62360">
                  <c:v>62360</c:v>
                </c:pt>
                <c:pt idx="62361">
                  <c:v>62361</c:v>
                </c:pt>
                <c:pt idx="62362">
                  <c:v>62362</c:v>
                </c:pt>
                <c:pt idx="62363">
                  <c:v>62363</c:v>
                </c:pt>
                <c:pt idx="62364">
                  <c:v>62364</c:v>
                </c:pt>
                <c:pt idx="62365">
                  <c:v>62365</c:v>
                </c:pt>
                <c:pt idx="62366">
                  <c:v>62366</c:v>
                </c:pt>
                <c:pt idx="62367">
                  <c:v>62367</c:v>
                </c:pt>
                <c:pt idx="62368">
                  <c:v>62368</c:v>
                </c:pt>
                <c:pt idx="62369">
                  <c:v>62369</c:v>
                </c:pt>
                <c:pt idx="62370">
                  <c:v>62370</c:v>
                </c:pt>
                <c:pt idx="62371">
                  <c:v>62371</c:v>
                </c:pt>
                <c:pt idx="62372">
                  <c:v>62372</c:v>
                </c:pt>
                <c:pt idx="62373">
                  <c:v>62373</c:v>
                </c:pt>
                <c:pt idx="62374">
                  <c:v>62374</c:v>
                </c:pt>
                <c:pt idx="62375">
                  <c:v>62375</c:v>
                </c:pt>
                <c:pt idx="62376">
                  <c:v>62376</c:v>
                </c:pt>
                <c:pt idx="62377">
                  <c:v>62377</c:v>
                </c:pt>
                <c:pt idx="62378">
                  <c:v>62378</c:v>
                </c:pt>
                <c:pt idx="62379">
                  <c:v>62379</c:v>
                </c:pt>
                <c:pt idx="62380">
                  <c:v>62380</c:v>
                </c:pt>
                <c:pt idx="62381">
                  <c:v>62381</c:v>
                </c:pt>
                <c:pt idx="62382">
                  <c:v>62382</c:v>
                </c:pt>
                <c:pt idx="62383">
                  <c:v>62383</c:v>
                </c:pt>
                <c:pt idx="62384">
                  <c:v>62384</c:v>
                </c:pt>
                <c:pt idx="62385">
                  <c:v>62385</c:v>
                </c:pt>
                <c:pt idx="62386">
                  <c:v>62386</c:v>
                </c:pt>
                <c:pt idx="62387">
                  <c:v>62387</c:v>
                </c:pt>
                <c:pt idx="62388">
                  <c:v>62388</c:v>
                </c:pt>
                <c:pt idx="62389">
                  <c:v>62389</c:v>
                </c:pt>
                <c:pt idx="62390">
                  <c:v>62390</c:v>
                </c:pt>
                <c:pt idx="62391">
                  <c:v>62391</c:v>
                </c:pt>
                <c:pt idx="62392">
                  <c:v>62392</c:v>
                </c:pt>
                <c:pt idx="62393">
                  <c:v>62393</c:v>
                </c:pt>
                <c:pt idx="62394">
                  <c:v>62394</c:v>
                </c:pt>
                <c:pt idx="62395">
                  <c:v>62395</c:v>
                </c:pt>
                <c:pt idx="62396">
                  <c:v>62396</c:v>
                </c:pt>
                <c:pt idx="62397">
                  <c:v>62397</c:v>
                </c:pt>
                <c:pt idx="62398">
                  <c:v>62398</c:v>
                </c:pt>
                <c:pt idx="62399">
                  <c:v>62399</c:v>
                </c:pt>
                <c:pt idx="62400">
                  <c:v>62400</c:v>
                </c:pt>
                <c:pt idx="62401">
                  <c:v>62401</c:v>
                </c:pt>
                <c:pt idx="62402">
                  <c:v>62402</c:v>
                </c:pt>
                <c:pt idx="62403">
                  <c:v>62403</c:v>
                </c:pt>
                <c:pt idx="62404">
                  <c:v>62404</c:v>
                </c:pt>
                <c:pt idx="62405">
                  <c:v>62405</c:v>
                </c:pt>
                <c:pt idx="62406">
                  <c:v>62406</c:v>
                </c:pt>
                <c:pt idx="62407">
                  <c:v>62407</c:v>
                </c:pt>
                <c:pt idx="62408">
                  <c:v>62408</c:v>
                </c:pt>
                <c:pt idx="62409">
                  <c:v>62409</c:v>
                </c:pt>
                <c:pt idx="62410">
                  <c:v>62410</c:v>
                </c:pt>
                <c:pt idx="62411">
                  <c:v>62411</c:v>
                </c:pt>
                <c:pt idx="62412">
                  <c:v>62412</c:v>
                </c:pt>
                <c:pt idx="62413">
                  <c:v>62413</c:v>
                </c:pt>
                <c:pt idx="62414">
                  <c:v>62414</c:v>
                </c:pt>
                <c:pt idx="62415">
                  <c:v>62415</c:v>
                </c:pt>
                <c:pt idx="62416">
                  <c:v>62416</c:v>
                </c:pt>
                <c:pt idx="62417">
                  <c:v>62417</c:v>
                </c:pt>
                <c:pt idx="62418">
                  <c:v>62418</c:v>
                </c:pt>
                <c:pt idx="62419">
                  <c:v>62419</c:v>
                </c:pt>
                <c:pt idx="62420">
                  <c:v>62420</c:v>
                </c:pt>
                <c:pt idx="62421">
                  <c:v>62421</c:v>
                </c:pt>
                <c:pt idx="62422">
                  <c:v>62422</c:v>
                </c:pt>
                <c:pt idx="62423">
                  <c:v>62423</c:v>
                </c:pt>
                <c:pt idx="62424">
                  <c:v>62424</c:v>
                </c:pt>
                <c:pt idx="62425">
                  <c:v>62425</c:v>
                </c:pt>
                <c:pt idx="62426">
                  <c:v>62426</c:v>
                </c:pt>
                <c:pt idx="62427">
                  <c:v>62427</c:v>
                </c:pt>
                <c:pt idx="62428">
                  <c:v>62428</c:v>
                </c:pt>
                <c:pt idx="62429">
                  <c:v>62429</c:v>
                </c:pt>
                <c:pt idx="62430">
                  <c:v>62430</c:v>
                </c:pt>
                <c:pt idx="62431">
                  <c:v>62431</c:v>
                </c:pt>
                <c:pt idx="62432">
                  <c:v>62432</c:v>
                </c:pt>
                <c:pt idx="62433">
                  <c:v>62433</c:v>
                </c:pt>
                <c:pt idx="62434">
                  <c:v>62434</c:v>
                </c:pt>
                <c:pt idx="62435">
                  <c:v>62435</c:v>
                </c:pt>
                <c:pt idx="62436">
                  <c:v>62436</c:v>
                </c:pt>
                <c:pt idx="62437">
                  <c:v>62437</c:v>
                </c:pt>
                <c:pt idx="62438">
                  <c:v>62438</c:v>
                </c:pt>
                <c:pt idx="62439">
                  <c:v>62439</c:v>
                </c:pt>
                <c:pt idx="62440">
                  <c:v>62440</c:v>
                </c:pt>
                <c:pt idx="62441">
                  <c:v>62441</c:v>
                </c:pt>
                <c:pt idx="62442">
                  <c:v>62442</c:v>
                </c:pt>
                <c:pt idx="62443">
                  <c:v>62443</c:v>
                </c:pt>
                <c:pt idx="62444">
                  <c:v>62444</c:v>
                </c:pt>
                <c:pt idx="62445">
                  <c:v>62445</c:v>
                </c:pt>
                <c:pt idx="62446">
                  <c:v>62446</c:v>
                </c:pt>
                <c:pt idx="62447">
                  <c:v>62447</c:v>
                </c:pt>
                <c:pt idx="62448">
                  <c:v>62448</c:v>
                </c:pt>
                <c:pt idx="62449">
                  <c:v>62449</c:v>
                </c:pt>
                <c:pt idx="62450">
                  <c:v>62450</c:v>
                </c:pt>
                <c:pt idx="62451">
                  <c:v>62451</c:v>
                </c:pt>
                <c:pt idx="62452">
                  <c:v>62452</c:v>
                </c:pt>
                <c:pt idx="62453">
                  <c:v>62453</c:v>
                </c:pt>
                <c:pt idx="62454">
                  <c:v>62454</c:v>
                </c:pt>
                <c:pt idx="62455">
                  <c:v>62455</c:v>
                </c:pt>
                <c:pt idx="62456">
                  <c:v>62456</c:v>
                </c:pt>
                <c:pt idx="62457">
                  <c:v>62457</c:v>
                </c:pt>
                <c:pt idx="62458">
                  <c:v>62458</c:v>
                </c:pt>
                <c:pt idx="62459">
                  <c:v>62459</c:v>
                </c:pt>
                <c:pt idx="62460">
                  <c:v>62460</c:v>
                </c:pt>
                <c:pt idx="62461">
                  <c:v>62461</c:v>
                </c:pt>
                <c:pt idx="62462">
                  <c:v>62462</c:v>
                </c:pt>
                <c:pt idx="62463">
                  <c:v>62463</c:v>
                </c:pt>
                <c:pt idx="62464">
                  <c:v>62464</c:v>
                </c:pt>
                <c:pt idx="62465">
                  <c:v>62465</c:v>
                </c:pt>
                <c:pt idx="62466">
                  <c:v>62466</c:v>
                </c:pt>
                <c:pt idx="62467">
                  <c:v>62467</c:v>
                </c:pt>
                <c:pt idx="62468">
                  <c:v>62468</c:v>
                </c:pt>
                <c:pt idx="62469">
                  <c:v>62469</c:v>
                </c:pt>
                <c:pt idx="62470">
                  <c:v>62470</c:v>
                </c:pt>
                <c:pt idx="62471">
                  <c:v>62471</c:v>
                </c:pt>
                <c:pt idx="62472">
                  <c:v>62472</c:v>
                </c:pt>
                <c:pt idx="62473">
                  <c:v>62473</c:v>
                </c:pt>
                <c:pt idx="62474">
                  <c:v>62474</c:v>
                </c:pt>
                <c:pt idx="62475">
                  <c:v>62475</c:v>
                </c:pt>
                <c:pt idx="62476">
                  <c:v>62476</c:v>
                </c:pt>
                <c:pt idx="62477">
                  <c:v>62477</c:v>
                </c:pt>
                <c:pt idx="62478">
                  <c:v>62478</c:v>
                </c:pt>
                <c:pt idx="62479">
                  <c:v>62479</c:v>
                </c:pt>
                <c:pt idx="62480">
                  <c:v>62480</c:v>
                </c:pt>
                <c:pt idx="62481">
                  <c:v>62481</c:v>
                </c:pt>
                <c:pt idx="62482">
                  <c:v>62482</c:v>
                </c:pt>
                <c:pt idx="62483">
                  <c:v>62483</c:v>
                </c:pt>
                <c:pt idx="62484">
                  <c:v>62484</c:v>
                </c:pt>
                <c:pt idx="62485">
                  <c:v>62485</c:v>
                </c:pt>
                <c:pt idx="62486">
                  <c:v>62486</c:v>
                </c:pt>
                <c:pt idx="62487">
                  <c:v>62487</c:v>
                </c:pt>
                <c:pt idx="62488">
                  <c:v>62488</c:v>
                </c:pt>
                <c:pt idx="62489">
                  <c:v>62489</c:v>
                </c:pt>
                <c:pt idx="62490">
                  <c:v>62490</c:v>
                </c:pt>
                <c:pt idx="62491">
                  <c:v>62491</c:v>
                </c:pt>
                <c:pt idx="62492">
                  <c:v>62492</c:v>
                </c:pt>
                <c:pt idx="62493">
                  <c:v>62493</c:v>
                </c:pt>
                <c:pt idx="62494">
                  <c:v>62494</c:v>
                </c:pt>
                <c:pt idx="62495">
                  <c:v>62495</c:v>
                </c:pt>
                <c:pt idx="62496">
                  <c:v>62496</c:v>
                </c:pt>
                <c:pt idx="62497">
                  <c:v>62497</c:v>
                </c:pt>
                <c:pt idx="62498">
                  <c:v>62498</c:v>
                </c:pt>
                <c:pt idx="62499">
                  <c:v>62499</c:v>
                </c:pt>
                <c:pt idx="62500">
                  <c:v>62500</c:v>
                </c:pt>
                <c:pt idx="62501">
                  <c:v>62501</c:v>
                </c:pt>
                <c:pt idx="62502">
                  <c:v>62502</c:v>
                </c:pt>
                <c:pt idx="62503">
                  <c:v>62503</c:v>
                </c:pt>
                <c:pt idx="62504">
                  <c:v>62504</c:v>
                </c:pt>
                <c:pt idx="62505">
                  <c:v>62505</c:v>
                </c:pt>
                <c:pt idx="62506">
                  <c:v>62506</c:v>
                </c:pt>
                <c:pt idx="62507">
                  <c:v>62507</c:v>
                </c:pt>
                <c:pt idx="62508">
                  <c:v>62508</c:v>
                </c:pt>
                <c:pt idx="62509">
                  <c:v>62509</c:v>
                </c:pt>
                <c:pt idx="62510">
                  <c:v>62510</c:v>
                </c:pt>
                <c:pt idx="62511">
                  <c:v>62511</c:v>
                </c:pt>
                <c:pt idx="62512">
                  <c:v>62512</c:v>
                </c:pt>
                <c:pt idx="62513">
                  <c:v>62513</c:v>
                </c:pt>
                <c:pt idx="62514">
                  <c:v>62514</c:v>
                </c:pt>
                <c:pt idx="62515">
                  <c:v>62515</c:v>
                </c:pt>
                <c:pt idx="62516">
                  <c:v>62516</c:v>
                </c:pt>
                <c:pt idx="62517">
                  <c:v>62517</c:v>
                </c:pt>
                <c:pt idx="62518">
                  <c:v>62518</c:v>
                </c:pt>
                <c:pt idx="62519">
                  <c:v>62519</c:v>
                </c:pt>
                <c:pt idx="62520">
                  <c:v>62520</c:v>
                </c:pt>
                <c:pt idx="62521">
                  <c:v>62521</c:v>
                </c:pt>
                <c:pt idx="62522">
                  <c:v>62522</c:v>
                </c:pt>
                <c:pt idx="62523">
                  <c:v>62523</c:v>
                </c:pt>
                <c:pt idx="62524">
                  <c:v>62524</c:v>
                </c:pt>
                <c:pt idx="62525">
                  <c:v>62525</c:v>
                </c:pt>
                <c:pt idx="62526">
                  <c:v>62526</c:v>
                </c:pt>
                <c:pt idx="62527">
                  <c:v>62527</c:v>
                </c:pt>
                <c:pt idx="62528">
                  <c:v>62528</c:v>
                </c:pt>
                <c:pt idx="62529">
                  <c:v>62529</c:v>
                </c:pt>
                <c:pt idx="62530">
                  <c:v>62530</c:v>
                </c:pt>
                <c:pt idx="62531">
                  <c:v>62531</c:v>
                </c:pt>
                <c:pt idx="62532">
                  <c:v>62532</c:v>
                </c:pt>
                <c:pt idx="62533">
                  <c:v>62533</c:v>
                </c:pt>
                <c:pt idx="62534">
                  <c:v>62534</c:v>
                </c:pt>
                <c:pt idx="62535">
                  <c:v>62535</c:v>
                </c:pt>
                <c:pt idx="62536">
                  <c:v>62536</c:v>
                </c:pt>
                <c:pt idx="62537">
                  <c:v>62537</c:v>
                </c:pt>
                <c:pt idx="62538">
                  <c:v>62538</c:v>
                </c:pt>
                <c:pt idx="62539">
                  <c:v>62539</c:v>
                </c:pt>
                <c:pt idx="62540">
                  <c:v>62540</c:v>
                </c:pt>
                <c:pt idx="62541">
                  <c:v>62541</c:v>
                </c:pt>
                <c:pt idx="62542">
                  <c:v>62542</c:v>
                </c:pt>
                <c:pt idx="62543">
                  <c:v>62543</c:v>
                </c:pt>
                <c:pt idx="62544">
                  <c:v>62544</c:v>
                </c:pt>
                <c:pt idx="62545">
                  <c:v>62545</c:v>
                </c:pt>
                <c:pt idx="62546">
                  <c:v>62546</c:v>
                </c:pt>
                <c:pt idx="62547">
                  <c:v>62547</c:v>
                </c:pt>
                <c:pt idx="62548">
                  <c:v>62548</c:v>
                </c:pt>
                <c:pt idx="62549">
                  <c:v>62549</c:v>
                </c:pt>
                <c:pt idx="62550">
                  <c:v>62550</c:v>
                </c:pt>
                <c:pt idx="62551">
                  <c:v>62551</c:v>
                </c:pt>
                <c:pt idx="62552">
                  <c:v>62552</c:v>
                </c:pt>
                <c:pt idx="62553">
                  <c:v>62553</c:v>
                </c:pt>
                <c:pt idx="62554">
                  <c:v>62554</c:v>
                </c:pt>
                <c:pt idx="62555">
                  <c:v>62555</c:v>
                </c:pt>
                <c:pt idx="62556">
                  <c:v>62556</c:v>
                </c:pt>
                <c:pt idx="62557">
                  <c:v>62557</c:v>
                </c:pt>
                <c:pt idx="62558">
                  <c:v>62558</c:v>
                </c:pt>
                <c:pt idx="62559">
                  <c:v>62559</c:v>
                </c:pt>
                <c:pt idx="62560">
                  <c:v>62560</c:v>
                </c:pt>
                <c:pt idx="62561">
                  <c:v>62561</c:v>
                </c:pt>
                <c:pt idx="62562">
                  <c:v>62562</c:v>
                </c:pt>
                <c:pt idx="62563">
                  <c:v>62563</c:v>
                </c:pt>
                <c:pt idx="62564">
                  <c:v>62564</c:v>
                </c:pt>
                <c:pt idx="62565">
                  <c:v>62565</c:v>
                </c:pt>
                <c:pt idx="62566">
                  <c:v>62566</c:v>
                </c:pt>
                <c:pt idx="62567">
                  <c:v>62567</c:v>
                </c:pt>
                <c:pt idx="62568">
                  <c:v>62568</c:v>
                </c:pt>
                <c:pt idx="62569">
                  <c:v>62569</c:v>
                </c:pt>
                <c:pt idx="62570">
                  <c:v>62570</c:v>
                </c:pt>
                <c:pt idx="62571">
                  <c:v>62571</c:v>
                </c:pt>
                <c:pt idx="62572">
                  <c:v>62572</c:v>
                </c:pt>
                <c:pt idx="62573">
                  <c:v>62573</c:v>
                </c:pt>
                <c:pt idx="62574">
                  <c:v>62574</c:v>
                </c:pt>
                <c:pt idx="62575">
                  <c:v>62575</c:v>
                </c:pt>
                <c:pt idx="62576">
                  <c:v>62576</c:v>
                </c:pt>
                <c:pt idx="62577">
                  <c:v>62577</c:v>
                </c:pt>
                <c:pt idx="62578">
                  <c:v>62578</c:v>
                </c:pt>
                <c:pt idx="62579">
                  <c:v>62579</c:v>
                </c:pt>
                <c:pt idx="62580">
                  <c:v>62580</c:v>
                </c:pt>
                <c:pt idx="62581">
                  <c:v>62581</c:v>
                </c:pt>
                <c:pt idx="62582">
                  <c:v>62582</c:v>
                </c:pt>
                <c:pt idx="62583">
                  <c:v>62583</c:v>
                </c:pt>
                <c:pt idx="62584">
                  <c:v>62584</c:v>
                </c:pt>
                <c:pt idx="62585">
                  <c:v>62585</c:v>
                </c:pt>
                <c:pt idx="62586">
                  <c:v>62586</c:v>
                </c:pt>
                <c:pt idx="62587">
                  <c:v>62587</c:v>
                </c:pt>
                <c:pt idx="62588">
                  <c:v>62588</c:v>
                </c:pt>
                <c:pt idx="62589">
                  <c:v>62589</c:v>
                </c:pt>
                <c:pt idx="62590">
                  <c:v>62590</c:v>
                </c:pt>
                <c:pt idx="62591">
                  <c:v>62591</c:v>
                </c:pt>
                <c:pt idx="62592">
                  <c:v>62592</c:v>
                </c:pt>
                <c:pt idx="62593">
                  <c:v>62593</c:v>
                </c:pt>
                <c:pt idx="62594">
                  <c:v>62594</c:v>
                </c:pt>
                <c:pt idx="62595">
                  <c:v>62595</c:v>
                </c:pt>
                <c:pt idx="62596">
                  <c:v>62596</c:v>
                </c:pt>
                <c:pt idx="62597">
                  <c:v>62597</c:v>
                </c:pt>
                <c:pt idx="62598">
                  <c:v>62598</c:v>
                </c:pt>
                <c:pt idx="62599">
                  <c:v>62599</c:v>
                </c:pt>
                <c:pt idx="62600">
                  <c:v>62600</c:v>
                </c:pt>
                <c:pt idx="62601">
                  <c:v>62601</c:v>
                </c:pt>
                <c:pt idx="62602">
                  <c:v>62602</c:v>
                </c:pt>
                <c:pt idx="62603">
                  <c:v>62603</c:v>
                </c:pt>
                <c:pt idx="62604">
                  <c:v>62604</c:v>
                </c:pt>
                <c:pt idx="62605">
                  <c:v>62605</c:v>
                </c:pt>
                <c:pt idx="62606">
                  <c:v>62606</c:v>
                </c:pt>
                <c:pt idx="62607">
                  <c:v>62607</c:v>
                </c:pt>
                <c:pt idx="62608">
                  <c:v>62608</c:v>
                </c:pt>
                <c:pt idx="62609">
                  <c:v>62609</c:v>
                </c:pt>
                <c:pt idx="62610">
                  <c:v>62610</c:v>
                </c:pt>
                <c:pt idx="62611">
                  <c:v>62611</c:v>
                </c:pt>
                <c:pt idx="62612">
                  <c:v>62612</c:v>
                </c:pt>
                <c:pt idx="62613">
                  <c:v>62613</c:v>
                </c:pt>
                <c:pt idx="62614">
                  <c:v>62614</c:v>
                </c:pt>
                <c:pt idx="62615">
                  <c:v>62615</c:v>
                </c:pt>
                <c:pt idx="62616">
                  <c:v>62616</c:v>
                </c:pt>
                <c:pt idx="62617">
                  <c:v>62617</c:v>
                </c:pt>
                <c:pt idx="62618">
                  <c:v>62618</c:v>
                </c:pt>
                <c:pt idx="62619">
                  <c:v>62619</c:v>
                </c:pt>
                <c:pt idx="62620">
                  <c:v>62620</c:v>
                </c:pt>
                <c:pt idx="62621">
                  <c:v>62621</c:v>
                </c:pt>
                <c:pt idx="62622">
                  <c:v>62622</c:v>
                </c:pt>
                <c:pt idx="62623">
                  <c:v>62623</c:v>
                </c:pt>
                <c:pt idx="62624">
                  <c:v>62624</c:v>
                </c:pt>
                <c:pt idx="62625">
                  <c:v>62625</c:v>
                </c:pt>
                <c:pt idx="62626">
                  <c:v>62626</c:v>
                </c:pt>
                <c:pt idx="62627">
                  <c:v>62627</c:v>
                </c:pt>
                <c:pt idx="62628">
                  <c:v>62628</c:v>
                </c:pt>
                <c:pt idx="62629">
                  <c:v>62629</c:v>
                </c:pt>
                <c:pt idx="62630">
                  <c:v>62630</c:v>
                </c:pt>
                <c:pt idx="62631">
                  <c:v>62631</c:v>
                </c:pt>
                <c:pt idx="62632">
                  <c:v>62632</c:v>
                </c:pt>
                <c:pt idx="62633">
                  <c:v>62633</c:v>
                </c:pt>
                <c:pt idx="62634">
                  <c:v>62634</c:v>
                </c:pt>
                <c:pt idx="62635">
                  <c:v>62635</c:v>
                </c:pt>
                <c:pt idx="62636">
                  <c:v>62636</c:v>
                </c:pt>
                <c:pt idx="62637">
                  <c:v>62637</c:v>
                </c:pt>
                <c:pt idx="62638">
                  <c:v>62638</c:v>
                </c:pt>
                <c:pt idx="62639">
                  <c:v>62639</c:v>
                </c:pt>
                <c:pt idx="62640">
                  <c:v>62640</c:v>
                </c:pt>
                <c:pt idx="62641">
                  <c:v>62641</c:v>
                </c:pt>
                <c:pt idx="62642">
                  <c:v>62642</c:v>
                </c:pt>
                <c:pt idx="62643">
                  <c:v>62643</c:v>
                </c:pt>
                <c:pt idx="62644">
                  <c:v>62644</c:v>
                </c:pt>
                <c:pt idx="62645">
                  <c:v>62645</c:v>
                </c:pt>
                <c:pt idx="62646">
                  <c:v>62646</c:v>
                </c:pt>
                <c:pt idx="62647">
                  <c:v>62647</c:v>
                </c:pt>
                <c:pt idx="62648">
                  <c:v>62648</c:v>
                </c:pt>
                <c:pt idx="62649">
                  <c:v>62649</c:v>
                </c:pt>
                <c:pt idx="62650">
                  <c:v>62650</c:v>
                </c:pt>
                <c:pt idx="62651">
                  <c:v>62651</c:v>
                </c:pt>
                <c:pt idx="62652">
                  <c:v>62652</c:v>
                </c:pt>
                <c:pt idx="62653">
                  <c:v>62653</c:v>
                </c:pt>
                <c:pt idx="62654">
                  <c:v>62654</c:v>
                </c:pt>
                <c:pt idx="62655">
                  <c:v>62655</c:v>
                </c:pt>
                <c:pt idx="62656">
                  <c:v>62656</c:v>
                </c:pt>
                <c:pt idx="62657">
                  <c:v>62657</c:v>
                </c:pt>
                <c:pt idx="62658">
                  <c:v>62658</c:v>
                </c:pt>
                <c:pt idx="62659">
                  <c:v>62659</c:v>
                </c:pt>
                <c:pt idx="62660">
                  <c:v>62660</c:v>
                </c:pt>
                <c:pt idx="62661">
                  <c:v>62661</c:v>
                </c:pt>
                <c:pt idx="62662">
                  <c:v>62662</c:v>
                </c:pt>
                <c:pt idx="62663">
                  <c:v>62663</c:v>
                </c:pt>
                <c:pt idx="62664">
                  <c:v>62664</c:v>
                </c:pt>
                <c:pt idx="62665">
                  <c:v>62665</c:v>
                </c:pt>
                <c:pt idx="62666">
                  <c:v>62666</c:v>
                </c:pt>
                <c:pt idx="62667">
                  <c:v>62667</c:v>
                </c:pt>
                <c:pt idx="62668">
                  <c:v>62668</c:v>
                </c:pt>
                <c:pt idx="62669">
                  <c:v>62669</c:v>
                </c:pt>
                <c:pt idx="62670">
                  <c:v>62670</c:v>
                </c:pt>
                <c:pt idx="62671">
                  <c:v>62671</c:v>
                </c:pt>
                <c:pt idx="62672">
                  <c:v>62672</c:v>
                </c:pt>
                <c:pt idx="62673">
                  <c:v>62673</c:v>
                </c:pt>
                <c:pt idx="62674">
                  <c:v>62674</c:v>
                </c:pt>
                <c:pt idx="62675">
                  <c:v>62675</c:v>
                </c:pt>
                <c:pt idx="62676">
                  <c:v>62676</c:v>
                </c:pt>
                <c:pt idx="62677">
                  <c:v>62677</c:v>
                </c:pt>
                <c:pt idx="62678">
                  <c:v>62678</c:v>
                </c:pt>
                <c:pt idx="62679">
                  <c:v>62679</c:v>
                </c:pt>
                <c:pt idx="62680">
                  <c:v>62680</c:v>
                </c:pt>
                <c:pt idx="62681">
                  <c:v>62681</c:v>
                </c:pt>
                <c:pt idx="62682">
                  <c:v>62682</c:v>
                </c:pt>
                <c:pt idx="62683">
                  <c:v>62683</c:v>
                </c:pt>
                <c:pt idx="62684">
                  <c:v>62684</c:v>
                </c:pt>
                <c:pt idx="62685">
                  <c:v>62685</c:v>
                </c:pt>
                <c:pt idx="62686">
                  <c:v>62686</c:v>
                </c:pt>
                <c:pt idx="62687">
                  <c:v>62687</c:v>
                </c:pt>
                <c:pt idx="62688">
                  <c:v>62688</c:v>
                </c:pt>
                <c:pt idx="62689">
                  <c:v>62689</c:v>
                </c:pt>
                <c:pt idx="62690">
                  <c:v>62690</c:v>
                </c:pt>
                <c:pt idx="62691">
                  <c:v>62691</c:v>
                </c:pt>
                <c:pt idx="62692">
                  <c:v>62692</c:v>
                </c:pt>
                <c:pt idx="62693">
                  <c:v>62693</c:v>
                </c:pt>
                <c:pt idx="62694">
                  <c:v>62694</c:v>
                </c:pt>
                <c:pt idx="62695">
                  <c:v>62695</c:v>
                </c:pt>
                <c:pt idx="62696">
                  <c:v>62696</c:v>
                </c:pt>
                <c:pt idx="62697">
                  <c:v>62697</c:v>
                </c:pt>
                <c:pt idx="62698">
                  <c:v>62698</c:v>
                </c:pt>
                <c:pt idx="62699">
                  <c:v>62699</c:v>
                </c:pt>
                <c:pt idx="62700">
                  <c:v>62700</c:v>
                </c:pt>
                <c:pt idx="62701">
                  <c:v>62701</c:v>
                </c:pt>
                <c:pt idx="62702">
                  <c:v>62702</c:v>
                </c:pt>
                <c:pt idx="62703">
                  <c:v>62703</c:v>
                </c:pt>
                <c:pt idx="62704">
                  <c:v>62704</c:v>
                </c:pt>
                <c:pt idx="62705">
                  <c:v>62705</c:v>
                </c:pt>
                <c:pt idx="62706">
                  <c:v>62706</c:v>
                </c:pt>
                <c:pt idx="62707">
                  <c:v>62707</c:v>
                </c:pt>
                <c:pt idx="62708">
                  <c:v>62708</c:v>
                </c:pt>
                <c:pt idx="62709">
                  <c:v>62709</c:v>
                </c:pt>
                <c:pt idx="62710">
                  <c:v>62710</c:v>
                </c:pt>
                <c:pt idx="62711">
                  <c:v>62711</c:v>
                </c:pt>
                <c:pt idx="62712">
                  <c:v>62712</c:v>
                </c:pt>
                <c:pt idx="62713">
                  <c:v>62713</c:v>
                </c:pt>
                <c:pt idx="62714">
                  <c:v>62714</c:v>
                </c:pt>
                <c:pt idx="62715">
                  <c:v>62715</c:v>
                </c:pt>
                <c:pt idx="62716">
                  <c:v>62716</c:v>
                </c:pt>
                <c:pt idx="62717">
                  <c:v>62717</c:v>
                </c:pt>
                <c:pt idx="62718">
                  <c:v>62718</c:v>
                </c:pt>
                <c:pt idx="62719">
                  <c:v>62719</c:v>
                </c:pt>
                <c:pt idx="62720">
                  <c:v>62720</c:v>
                </c:pt>
                <c:pt idx="62721">
                  <c:v>62721</c:v>
                </c:pt>
                <c:pt idx="62722">
                  <c:v>62722</c:v>
                </c:pt>
                <c:pt idx="62723">
                  <c:v>62723</c:v>
                </c:pt>
                <c:pt idx="62724">
                  <c:v>62724</c:v>
                </c:pt>
                <c:pt idx="62725">
                  <c:v>62725</c:v>
                </c:pt>
                <c:pt idx="62726">
                  <c:v>62726</c:v>
                </c:pt>
                <c:pt idx="62727">
                  <c:v>62727</c:v>
                </c:pt>
                <c:pt idx="62728">
                  <c:v>62728</c:v>
                </c:pt>
                <c:pt idx="62729">
                  <c:v>62729</c:v>
                </c:pt>
                <c:pt idx="62730">
                  <c:v>62730</c:v>
                </c:pt>
                <c:pt idx="62731">
                  <c:v>62731</c:v>
                </c:pt>
                <c:pt idx="62732">
                  <c:v>62732</c:v>
                </c:pt>
                <c:pt idx="62733">
                  <c:v>62733</c:v>
                </c:pt>
                <c:pt idx="62734">
                  <c:v>62734</c:v>
                </c:pt>
                <c:pt idx="62735">
                  <c:v>62735</c:v>
                </c:pt>
                <c:pt idx="62736">
                  <c:v>62736</c:v>
                </c:pt>
                <c:pt idx="62737">
                  <c:v>62737</c:v>
                </c:pt>
                <c:pt idx="62738">
                  <c:v>62738</c:v>
                </c:pt>
                <c:pt idx="62739">
                  <c:v>62739</c:v>
                </c:pt>
                <c:pt idx="62740">
                  <c:v>62740</c:v>
                </c:pt>
                <c:pt idx="62741">
                  <c:v>62741</c:v>
                </c:pt>
                <c:pt idx="62742">
                  <c:v>62742</c:v>
                </c:pt>
                <c:pt idx="62743">
                  <c:v>62743</c:v>
                </c:pt>
                <c:pt idx="62744">
                  <c:v>62744</c:v>
                </c:pt>
                <c:pt idx="62745">
                  <c:v>62745</c:v>
                </c:pt>
                <c:pt idx="62746">
                  <c:v>62746</c:v>
                </c:pt>
                <c:pt idx="62747">
                  <c:v>62747</c:v>
                </c:pt>
                <c:pt idx="62748">
                  <c:v>62748</c:v>
                </c:pt>
                <c:pt idx="62749">
                  <c:v>62749</c:v>
                </c:pt>
                <c:pt idx="62750">
                  <c:v>62750</c:v>
                </c:pt>
                <c:pt idx="62751">
                  <c:v>62751</c:v>
                </c:pt>
                <c:pt idx="62752">
                  <c:v>62752</c:v>
                </c:pt>
                <c:pt idx="62753">
                  <c:v>62753</c:v>
                </c:pt>
                <c:pt idx="62754">
                  <c:v>62754</c:v>
                </c:pt>
                <c:pt idx="62755">
                  <c:v>62755</c:v>
                </c:pt>
                <c:pt idx="62756">
                  <c:v>62756</c:v>
                </c:pt>
                <c:pt idx="62757">
                  <c:v>62757</c:v>
                </c:pt>
                <c:pt idx="62758">
                  <c:v>62758</c:v>
                </c:pt>
                <c:pt idx="62759">
                  <c:v>62759</c:v>
                </c:pt>
                <c:pt idx="62760">
                  <c:v>62760</c:v>
                </c:pt>
                <c:pt idx="62761">
                  <c:v>62761</c:v>
                </c:pt>
                <c:pt idx="62762">
                  <c:v>62762</c:v>
                </c:pt>
                <c:pt idx="62763">
                  <c:v>62763</c:v>
                </c:pt>
                <c:pt idx="62764">
                  <c:v>62764</c:v>
                </c:pt>
                <c:pt idx="62765">
                  <c:v>62765</c:v>
                </c:pt>
                <c:pt idx="62766">
                  <c:v>62766</c:v>
                </c:pt>
                <c:pt idx="62767">
                  <c:v>62767</c:v>
                </c:pt>
                <c:pt idx="62768">
                  <c:v>62768</c:v>
                </c:pt>
                <c:pt idx="62769">
                  <c:v>62769</c:v>
                </c:pt>
                <c:pt idx="62770">
                  <c:v>62770</c:v>
                </c:pt>
                <c:pt idx="62771">
                  <c:v>62771</c:v>
                </c:pt>
                <c:pt idx="62772">
                  <c:v>62772</c:v>
                </c:pt>
                <c:pt idx="62773">
                  <c:v>62773</c:v>
                </c:pt>
                <c:pt idx="62774">
                  <c:v>62774</c:v>
                </c:pt>
                <c:pt idx="62775">
                  <c:v>62775</c:v>
                </c:pt>
                <c:pt idx="62776">
                  <c:v>62776</c:v>
                </c:pt>
                <c:pt idx="62777">
                  <c:v>62777</c:v>
                </c:pt>
                <c:pt idx="62778">
                  <c:v>62778</c:v>
                </c:pt>
                <c:pt idx="62779">
                  <c:v>62779</c:v>
                </c:pt>
                <c:pt idx="62780">
                  <c:v>62780</c:v>
                </c:pt>
                <c:pt idx="62781">
                  <c:v>62781</c:v>
                </c:pt>
                <c:pt idx="62782">
                  <c:v>62782</c:v>
                </c:pt>
                <c:pt idx="62783">
                  <c:v>62783</c:v>
                </c:pt>
                <c:pt idx="62784">
                  <c:v>62784</c:v>
                </c:pt>
                <c:pt idx="62785">
                  <c:v>62785</c:v>
                </c:pt>
                <c:pt idx="62786">
                  <c:v>62786</c:v>
                </c:pt>
                <c:pt idx="62787">
                  <c:v>62787</c:v>
                </c:pt>
                <c:pt idx="62788">
                  <c:v>62788</c:v>
                </c:pt>
                <c:pt idx="62789">
                  <c:v>62789</c:v>
                </c:pt>
                <c:pt idx="62790">
                  <c:v>62790</c:v>
                </c:pt>
                <c:pt idx="62791">
                  <c:v>62791</c:v>
                </c:pt>
                <c:pt idx="62792">
                  <c:v>62792</c:v>
                </c:pt>
                <c:pt idx="62793">
                  <c:v>62793</c:v>
                </c:pt>
                <c:pt idx="62794">
                  <c:v>62794</c:v>
                </c:pt>
                <c:pt idx="62795">
                  <c:v>62795</c:v>
                </c:pt>
                <c:pt idx="62796">
                  <c:v>62796</c:v>
                </c:pt>
                <c:pt idx="62797">
                  <c:v>62797</c:v>
                </c:pt>
                <c:pt idx="62798">
                  <c:v>62798</c:v>
                </c:pt>
                <c:pt idx="62799">
                  <c:v>62799</c:v>
                </c:pt>
                <c:pt idx="62800">
                  <c:v>62800</c:v>
                </c:pt>
                <c:pt idx="62801">
                  <c:v>62801</c:v>
                </c:pt>
                <c:pt idx="62802">
                  <c:v>62802</c:v>
                </c:pt>
                <c:pt idx="62803">
                  <c:v>62803</c:v>
                </c:pt>
                <c:pt idx="62804">
                  <c:v>62804</c:v>
                </c:pt>
                <c:pt idx="62805">
                  <c:v>62805</c:v>
                </c:pt>
                <c:pt idx="62806">
                  <c:v>62806</c:v>
                </c:pt>
                <c:pt idx="62807">
                  <c:v>62807</c:v>
                </c:pt>
                <c:pt idx="62808">
                  <c:v>62808</c:v>
                </c:pt>
                <c:pt idx="62809">
                  <c:v>62809</c:v>
                </c:pt>
                <c:pt idx="62810">
                  <c:v>62810</c:v>
                </c:pt>
                <c:pt idx="62811">
                  <c:v>62811</c:v>
                </c:pt>
                <c:pt idx="62812">
                  <c:v>62812</c:v>
                </c:pt>
                <c:pt idx="62813">
                  <c:v>62813</c:v>
                </c:pt>
                <c:pt idx="62814">
                  <c:v>62814</c:v>
                </c:pt>
                <c:pt idx="62815">
                  <c:v>62815</c:v>
                </c:pt>
                <c:pt idx="62816">
                  <c:v>62816</c:v>
                </c:pt>
                <c:pt idx="62817">
                  <c:v>62817</c:v>
                </c:pt>
                <c:pt idx="62818">
                  <c:v>62818</c:v>
                </c:pt>
                <c:pt idx="62819">
                  <c:v>62819</c:v>
                </c:pt>
                <c:pt idx="62820">
                  <c:v>62820</c:v>
                </c:pt>
                <c:pt idx="62821">
                  <c:v>62821</c:v>
                </c:pt>
                <c:pt idx="62822">
                  <c:v>62822</c:v>
                </c:pt>
                <c:pt idx="62823">
                  <c:v>62823</c:v>
                </c:pt>
                <c:pt idx="62824">
                  <c:v>62824</c:v>
                </c:pt>
                <c:pt idx="62825">
                  <c:v>62825</c:v>
                </c:pt>
                <c:pt idx="62826">
                  <c:v>62826</c:v>
                </c:pt>
                <c:pt idx="62827">
                  <c:v>62827</c:v>
                </c:pt>
                <c:pt idx="62828">
                  <c:v>62828</c:v>
                </c:pt>
                <c:pt idx="62829">
                  <c:v>62829</c:v>
                </c:pt>
                <c:pt idx="62830">
                  <c:v>62830</c:v>
                </c:pt>
                <c:pt idx="62831">
                  <c:v>62831</c:v>
                </c:pt>
                <c:pt idx="62832">
                  <c:v>62832</c:v>
                </c:pt>
                <c:pt idx="62833">
                  <c:v>62833</c:v>
                </c:pt>
                <c:pt idx="62834">
                  <c:v>62834</c:v>
                </c:pt>
                <c:pt idx="62835">
                  <c:v>62835</c:v>
                </c:pt>
                <c:pt idx="62836">
                  <c:v>62836</c:v>
                </c:pt>
                <c:pt idx="62837">
                  <c:v>62837</c:v>
                </c:pt>
                <c:pt idx="62838">
                  <c:v>62838</c:v>
                </c:pt>
                <c:pt idx="62839">
                  <c:v>62839</c:v>
                </c:pt>
                <c:pt idx="62840">
                  <c:v>62840</c:v>
                </c:pt>
                <c:pt idx="62841">
                  <c:v>62841</c:v>
                </c:pt>
                <c:pt idx="62842">
                  <c:v>62842</c:v>
                </c:pt>
                <c:pt idx="62843">
                  <c:v>62843</c:v>
                </c:pt>
                <c:pt idx="62844">
                  <c:v>62844</c:v>
                </c:pt>
                <c:pt idx="62845">
                  <c:v>62845</c:v>
                </c:pt>
                <c:pt idx="62846">
                  <c:v>62846</c:v>
                </c:pt>
                <c:pt idx="62847">
                  <c:v>62847</c:v>
                </c:pt>
                <c:pt idx="62848">
                  <c:v>62848</c:v>
                </c:pt>
                <c:pt idx="62849">
                  <c:v>62849</c:v>
                </c:pt>
                <c:pt idx="62850">
                  <c:v>62850</c:v>
                </c:pt>
                <c:pt idx="62851">
                  <c:v>62851</c:v>
                </c:pt>
                <c:pt idx="62852">
                  <c:v>62852</c:v>
                </c:pt>
                <c:pt idx="62853">
                  <c:v>62853</c:v>
                </c:pt>
                <c:pt idx="62854">
                  <c:v>62854</c:v>
                </c:pt>
                <c:pt idx="62855">
                  <c:v>62855</c:v>
                </c:pt>
                <c:pt idx="62856">
                  <c:v>62856</c:v>
                </c:pt>
                <c:pt idx="62857">
                  <c:v>62857</c:v>
                </c:pt>
                <c:pt idx="62858">
                  <c:v>62858</c:v>
                </c:pt>
                <c:pt idx="62859">
                  <c:v>62859</c:v>
                </c:pt>
                <c:pt idx="62860">
                  <c:v>62860</c:v>
                </c:pt>
                <c:pt idx="62861">
                  <c:v>62861</c:v>
                </c:pt>
                <c:pt idx="62862">
                  <c:v>62862</c:v>
                </c:pt>
                <c:pt idx="62863">
                  <c:v>62863</c:v>
                </c:pt>
                <c:pt idx="62864">
                  <c:v>62864</c:v>
                </c:pt>
                <c:pt idx="62865">
                  <c:v>62865</c:v>
                </c:pt>
                <c:pt idx="62866">
                  <c:v>62866</c:v>
                </c:pt>
                <c:pt idx="62867">
                  <c:v>62867</c:v>
                </c:pt>
                <c:pt idx="62868">
                  <c:v>62868</c:v>
                </c:pt>
                <c:pt idx="62869">
                  <c:v>62869</c:v>
                </c:pt>
                <c:pt idx="62870">
                  <c:v>62870</c:v>
                </c:pt>
                <c:pt idx="62871">
                  <c:v>62871</c:v>
                </c:pt>
                <c:pt idx="62872">
                  <c:v>62872</c:v>
                </c:pt>
                <c:pt idx="62873">
                  <c:v>62873</c:v>
                </c:pt>
                <c:pt idx="62874">
                  <c:v>62874</c:v>
                </c:pt>
                <c:pt idx="62875">
                  <c:v>62875</c:v>
                </c:pt>
                <c:pt idx="62876">
                  <c:v>62876</c:v>
                </c:pt>
                <c:pt idx="62877">
                  <c:v>62877</c:v>
                </c:pt>
                <c:pt idx="62878">
                  <c:v>62878</c:v>
                </c:pt>
                <c:pt idx="62879">
                  <c:v>62879</c:v>
                </c:pt>
                <c:pt idx="62880">
                  <c:v>62880</c:v>
                </c:pt>
                <c:pt idx="62881">
                  <c:v>62881</c:v>
                </c:pt>
                <c:pt idx="62882">
                  <c:v>62882</c:v>
                </c:pt>
                <c:pt idx="62883">
                  <c:v>62883</c:v>
                </c:pt>
                <c:pt idx="62884">
                  <c:v>62884</c:v>
                </c:pt>
                <c:pt idx="62885">
                  <c:v>62885</c:v>
                </c:pt>
                <c:pt idx="62886">
                  <c:v>62886</c:v>
                </c:pt>
                <c:pt idx="62887">
                  <c:v>62887</c:v>
                </c:pt>
                <c:pt idx="62888">
                  <c:v>62888</c:v>
                </c:pt>
                <c:pt idx="62889">
                  <c:v>62889</c:v>
                </c:pt>
                <c:pt idx="62890">
                  <c:v>62890</c:v>
                </c:pt>
                <c:pt idx="62891">
                  <c:v>62891</c:v>
                </c:pt>
                <c:pt idx="62892">
                  <c:v>62892</c:v>
                </c:pt>
                <c:pt idx="62893">
                  <c:v>62893</c:v>
                </c:pt>
                <c:pt idx="62894">
                  <c:v>62894</c:v>
                </c:pt>
                <c:pt idx="62895">
                  <c:v>62895</c:v>
                </c:pt>
                <c:pt idx="62896">
                  <c:v>62896</c:v>
                </c:pt>
                <c:pt idx="62897">
                  <c:v>62897</c:v>
                </c:pt>
                <c:pt idx="62898">
                  <c:v>62898</c:v>
                </c:pt>
                <c:pt idx="62899">
                  <c:v>62899</c:v>
                </c:pt>
                <c:pt idx="62900">
                  <c:v>62900</c:v>
                </c:pt>
                <c:pt idx="62901">
                  <c:v>62901</c:v>
                </c:pt>
                <c:pt idx="62902">
                  <c:v>62902</c:v>
                </c:pt>
                <c:pt idx="62903">
                  <c:v>62903</c:v>
                </c:pt>
                <c:pt idx="62904">
                  <c:v>62904</c:v>
                </c:pt>
                <c:pt idx="62905">
                  <c:v>62905</c:v>
                </c:pt>
                <c:pt idx="62906">
                  <c:v>62906</c:v>
                </c:pt>
                <c:pt idx="62907">
                  <c:v>62907</c:v>
                </c:pt>
                <c:pt idx="62908">
                  <c:v>62908</c:v>
                </c:pt>
                <c:pt idx="62909">
                  <c:v>62909</c:v>
                </c:pt>
                <c:pt idx="62910">
                  <c:v>62910</c:v>
                </c:pt>
                <c:pt idx="62911">
                  <c:v>62911</c:v>
                </c:pt>
                <c:pt idx="62912">
                  <c:v>62912</c:v>
                </c:pt>
                <c:pt idx="62913">
                  <c:v>62913</c:v>
                </c:pt>
                <c:pt idx="62914">
                  <c:v>62914</c:v>
                </c:pt>
                <c:pt idx="62915">
                  <c:v>62915</c:v>
                </c:pt>
                <c:pt idx="62916">
                  <c:v>62916</c:v>
                </c:pt>
                <c:pt idx="62917">
                  <c:v>62917</c:v>
                </c:pt>
                <c:pt idx="62918">
                  <c:v>62918</c:v>
                </c:pt>
                <c:pt idx="62919">
                  <c:v>62919</c:v>
                </c:pt>
                <c:pt idx="62920">
                  <c:v>62920</c:v>
                </c:pt>
                <c:pt idx="62921">
                  <c:v>62921</c:v>
                </c:pt>
                <c:pt idx="62922">
                  <c:v>62922</c:v>
                </c:pt>
                <c:pt idx="62923">
                  <c:v>62923</c:v>
                </c:pt>
                <c:pt idx="62924">
                  <c:v>62924</c:v>
                </c:pt>
                <c:pt idx="62925">
                  <c:v>62925</c:v>
                </c:pt>
                <c:pt idx="62926">
                  <c:v>62926</c:v>
                </c:pt>
                <c:pt idx="62927">
                  <c:v>62927</c:v>
                </c:pt>
                <c:pt idx="62928">
                  <c:v>62928</c:v>
                </c:pt>
                <c:pt idx="62929">
                  <c:v>62929</c:v>
                </c:pt>
                <c:pt idx="62930">
                  <c:v>62930</c:v>
                </c:pt>
                <c:pt idx="62931">
                  <c:v>62931</c:v>
                </c:pt>
                <c:pt idx="62932">
                  <c:v>62932</c:v>
                </c:pt>
                <c:pt idx="62933">
                  <c:v>62933</c:v>
                </c:pt>
                <c:pt idx="62934">
                  <c:v>62934</c:v>
                </c:pt>
                <c:pt idx="62935">
                  <c:v>62935</c:v>
                </c:pt>
                <c:pt idx="62936">
                  <c:v>62936</c:v>
                </c:pt>
                <c:pt idx="62937">
                  <c:v>62937</c:v>
                </c:pt>
                <c:pt idx="62938">
                  <c:v>62938</c:v>
                </c:pt>
                <c:pt idx="62939">
                  <c:v>62939</c:v>
                </c:pt>
                <c:pt idx="62940">
                  <c:v>62940</c:v>
                </c:pt>
                <c:pt idx="62941">
                  <c:v>62941</c:v>
                </c:pt>
                <c:pt idx="62942">
                  <c:v>62942</c:v>
                </c:pt>
                <c:pt idx="62943">
                  <c:v>62943</c:v>
                </c:pt>
                <c:pt idx="62944">
                  <c:v>62944</c:v>
                </c:pt>
                <c:pt idx="62945">
                  <c:v>62945</c:v>
                </c:pt>
                <c:pt idx="62946">
                  <c:v>62946</c:v>
                </c:pt>
                <c:pt idx="62947">
                  <c:v>62947</c:v>
                </c:pt>
                <c:pt idx="62948">
                  <c:v>62948</c:v>
                </c:pt>
                <c:pt idx="62949">
                  <c:v>62949</c:v>
                </c:pt>
                <c:pt idx="62950">
                  <c:v>62950</c:v>
                </c:pt>
                <c:pt idx="62951">
                  <c:v>62951</c:v>
                </c:pt>
                <c:pt idx="62952">
                  <c:v>62952</c:v>
                </c:pt>
                <c:pt idx="62953">
                  <c:v>62953</c:v>
                </c:pt>
                <c:pt idx="62954">
                  <c:v>62954</c:v>
                </c:pt>
                <c:pt idx="62955">
                  <c:v>62955</c:v>
                </c:pt>
                <c:pt idx="62956">
                  <c:v>62956</c:v>
                </c:pt>
                <c:pt idx="62957">
                  <c:v>62957</c:v>
                </c:pt>
                <c:pt idx="62958">
                  <c:v>62958</c:v>
                </c:pt>
                <c:pt idx="62959">
                  <c:v>62959</c:v>
                </c:pt>
                <c:pt idx="62960">
                  <c:v>62960</c:v>
                </c:pt>
                <c:pt idx="62961">
                  <c:v>62961</c:v>
                </c:pt>
                <c:pt idx="62962">
                  <c:v>62962</c:v>
                </c:pt>
                <c:pt idx="62963">
                  <c:v>62963</c:v>
                </c:pt>
                <c:pt idx="62964">
                  <c:v>62964</c:v>
                </c:pt>
                <c:pt idx="62965">
                  <c:v>62965</c:v>
                </c:pt>
                <c:pt idx="62966">
                  <c:v>62966</c:v>
                </c:pt>
                <c:pt idx="62967">
                  <c:v>62967</c:v>
                </c:pt>
                <c:pt idx="62968">
                  <c:v>62968</c:v>
                </c:pt>
                <c:pt idx="62969">
                  <c:v>62969</c:v>
                </c:pt>
                <c:pt idx="62970">
                  <c:v>62970</c:v>
                </c:pt>
                <c:pt idx="62971">
                  <c:v>62971</c:v>
                </c:pt>
                <c:pt idx="62972">
                  <c:v>62972</c:v>
                </c:pt>
                <c:pt idx="62973">
                  <c:v>62973</c:v>
                </c:pt>
                <c:pt idx="62974">
                  <c:v>62974</c:v>
                </c:pt>
                <c:pt idx="62975">
                  <c:v>62975</c:v>
                </c:pt>
                <c:pt idx="62976">
                  <c:v>62976</c:v>
                </c:pt>
                <c:pt idx="62977">
                  <c:v>62977</c:v>
                </c:pt>
                <c:pt idx="62978">
                  <c:v>62978</c:v>
                </c:pt>
                <c:pt idx="62979">
                  <c:v>62979</c:v>
                </c:pt>
                <c:pt idx="62980">
                  <c:v>62980</c:v>
                </c:pt>
                <c:pt idx="62981">
                  <c:v>62981</c:v>
                </c:pt>
                <c:pt idx="62982">
                  <c:v>62982</c:v>
                </c:pt>
                <c:pt idx="62983">
                  <c:v>62983</c:v>
                </c:pt>
                <c:pt idx="62984">
                  <c:v>62984</c:v>
                </c:pt>
                <c:pt idx="62985">
                  <c:v>62985</c:v>
                </c:pt>
                <c:pt idx="62986">
                  <c:v>62986</c:v>
                </c:pt>
                <c:pt idx="62987">
                  <c:v>62987</c:v>
                </c:pt>
                <c:pt idx="62988">
                  <c:v>62988</c:v>
                </c:pt>
                <c:pt idx="62989">
                  <c:v>62989</c:v>
                </c:pt>
                <c:pt idx="62990">
                  <c:v>62990</c:v>
                </c:pt>
                <c:pt idx="62991">
                  <c:v>62991</c:v>
                </c:pt>
                <c:pt idx="62992">
                  <c:v>62992</c:v>
                </c:pt>
                <c:pt idx="62993">
                  <c:v>62993</c:v>
                </c:pt>
                <c:pt idx="62994">
                  <c:v>62994</c:v>
                </c:pt>
                <c:pt idx="62995">
                  <c:v>62995</c:v>
                </c:pt>
                <c:pt idx="62996">
                  <c:v>62996</c:v>
                </c:pt>
                <c:pt idx="62997">
                  <c:v>62997</c:v>
                </c:pt>
                <c:pt idx="62998">
                  <c:v>62998</c:v>
                </c:pt>
                <c:pt idx="62999">
                  <c:v>62999</c:v>
                </c:pt>
                <c:pt idx="63000">
                  <c:v>63000</c:v>
                </c:pt>
                <c:pt idx="63001">
                  <c:v>63001</c:v>
                </c:pt>
                <c:pt idx="63002">
                  <c:v>63002</c:v>
                </c:pt>
                <c:pt idx="63003">
                  <c:v>63003</c:v>
                </c:pt>
                <c:pt idx="63004">
                  <c:v>63004</c:v>
                </c:pt>
                <c:pt idx="63005">
                  <c:v>63005</c:v>
                </c:pt>
                <c:pt idx="63006">
                  <c:v>63006</c:v>
                </c:pt>
                <c:pt idx="63007">
                  <c:v>63007</c:v>
                </c:pt>
                <c:pt idx="63008">
                  <c:v>63008</c:v>
                </c:pt>
                <c:pt idx="63009">
                  <c:v>63009</c:v>
                </c:pt>
                <c:pt idx="63010">
                  <c:v>63010</c:v>
                </c:pt>
                <c:pt idx="63011">
                  <c:v>63011</c:v>
                </c:pt>
                <c:pt idx="63012">
                  <c:v>63012</c:v>
                </c:pt>
                <c:pt idx="63013">
                  <c:v>63013</c:v>
                </c:pt>
                <c:pt idx="63014">
                  <c:v>63014</c:v>
                </c:pt>
                <c:pt idx="63015">
                  <c:v>63015</c:v>
                </c:pt>
                <c:pt idx="63016">
                  <c:v>63016</c:v>
                </c:pt>
                <c:pt idx="63017">
                  <c:v>63017</c:v>
                </c:pt>
                <c:pt idx="63018">
                  <c:v>63018</c:v>
                </c:pt>
                <c:pt idx="63019">
                  <c:v>63019</c:v>
                </c:pt>
                <c:pt idx="63020">
                  <c:v>63020</c:v>
                </c:pt>
                <c:pt idx="63021">
                  <c:v>63021</c:v>
                </c:pt>
                <c:pt idx="63022">
                  <c:v>63022</c:v>
                </c:pt>
                <c:pt idx="63023">
                  <c:v>63023</c:v>
                </c:pt>
                <c:pt idx="63024">
                  <c:v>63024</c:v>
                </c:pt>
                <c:pt idx="63025">
                  <c:v>63025</c:v>
                </c:pt>
                <c:pt idx="63026">
                  <c:v>63026</c:v>
                </c:pt>
                <c:pt idx="63027">
                  <c:v>63027</c:v>
                </c:pt>
                <c:pt idx="63028">
                  <c:v>63028</c:v>
                </c:pt>
                <c:pt idx="63029">
                  <c:v>63029</c:v>
                </c:pt>
                <c:pt idx="63030">
                  <c:v>63030</c:v>
                </c:pt>
                <c:pt idx="63031">
                  <c:v>63031</c:v>
                </c:pt>
                <c:pt idx="63032">
                  <c:v>63032</c:v>
                </c:pt>
                <c:pt idx="63033">
                  <c:v>63033</c:v>
                </c:pt>
                <c:pt idx="63034">
                  <c:v>63034</c:v>
                </c:pt>
                <c:pt idx="63035">
                  <c:v>63035</c:v>
                </c:pt>
                <c:pt idx="63036">
                  <c:v>63036</c:v>
                </c:pt>
                <c:pt idx="63037">
                  <c:v>63037</c:v>
                </c:pt>
                <c:pt idx="63038">
                  <c:v>63038</c:v>
                </c:pt>
                <c:pt idx="63039">
                  <c:v>63039</c:v>
                </c:pt>
                <c:pt idx="63040">
                  <c:v>63040</c:v>
                </c:pt>
                <c:pt idx="63041">
                  <c:v>63041</c:v>
                </c:pt>
                <c:pt idx="63042">
                  <c:v>63042</c:v>
                </c:pt>
                <c:pt idx="63043">
                  <c:v>63043</c:v>
                </c:pt>
                <c:pt idx="63044">
                  <c:v>63044</c:v>
                </c:pt>
                <c:pt idx="63045">
                  <c:v>63045</c:v>
                </c:pt>
                <c:pt idx="63046">
                  <c:v>63046</c:v>
                </c:pt>
                <c:pt idx="63047">
                  <c:v>63047</c:v>
                </c:pt>
                <c:pt idx="63048">
                  <c:v>63048</c:v>
                </c:pt>
                <c:pt idx="63049">
                  <c:v>63049</c:v>
                </c:pt>
                <c:pt idx="63050">
                  <c:v>63050</c:v>
                </c:pt>
                <c:pt idx="63051">
                  <c:v>63051</c:v>
                </c:pt>
                <c:pt idx="63052">
                  <c:v>63052</c:v>
                </c:pt>
                <c:pt idx="63053">
                  <c:v>63053</c:v>
                </c:pt>
                <c:pt idx="63054">
                  <c:v>63054</c:v>
                </c:pt>
                <c:pt idx="63055">
                  <c:v>63055</c:v>
                </c:pt>
                <c:pt idx="63056">
                  <c:v>63056</c:v>
                </c:pt>
                <c:pt idx="63057">
                  <c:v>63057</c:v>
                </c:pt>
                <c:pt idx="63058">
                  <c:v>63058</c:v>
                </c:pt>
                <c:pt idx="63059">
                  <c:v>63059</c:v>
                </c:pt>
                <c:pt idx="63060">
                  <c:v>63060</c:v>
                </c:pt>
                <c:pt idx="63061">
                  <c:v>63061</c:v>
                </c:pt>
                <c:pt idx="63062">
                  <c:v>63062</c:v>
                </c:pt>
                <c:pt idx="63063">
                  <c:v>63063</c:v>
                </c:pt>
                <c:pt idx="63064">
                  <c:v>63064</c:v>
                </c:pt>
                <c:pt idx="63065">
                  <c:v>63065</c:v>
                </c:pt>
                <c:pt idx="63066">
                  <c:v>63066</c:v>
                </c:pt>
                <c:pt idx="63067">
                  <c:v>63067</c:v>
                </c:pt>
                <c:pt idx="63068">
                  <c:v>63068</c:v>
                </c:pt>
                <c:pt idx="63069">
                  <c:v>63069</c:v>
                </c:pt>
                <c:pt idx="63070">
                  <c:v>63070</c:v>
                </c:pt>
                <c:pt idx="63071">
                  <c:v>63071</c:v>
                </c:pt>
                <c:pt idx="63072">
                  <c:v>63072</c:v>
                </c:pt>
                <c:pt idx="63073">
                  <c:v>63073</c:v>
                </c:pt>
                <c:pt idx="63074">
                  <c:v>63074</c:v>
                </c:pt>
                <c:pt idx="63075">
                  <c:v>63075</c:v>
                </c:pt>
                <c:pt idx="63076">
                  <c:v>63076</c:v>
                </c:pt>
                <c:pt idx="63077">
                  <c:v>63077</c:v>
                </c:pt>
                <c:pt idx="63078">
                  <c:v>63078</c:v>
                </c:pt>
                <c:pt idx="63079">
                  <c:v>63079</c:v>
                </c:pt>
                <c:pt idx="63080">
                  <c:v>63080</c:v>
                </c:pt>
                <c:pt idx="63081">
                  <c:v>63081</c:v>
                </c:pt>
                <c:pt idx="63082">
                  <c:v>63082</c:v>
                </c:pt>
                <c:pt idx="63083">
                  <c:v>63083</c:v>
                </c:pt>
                <c:pt idx="63084">
                  <c:v>63084</c:v>
                </c:pt>
                <c:pt idx="63085">
                  <c:v>63085</c:v>
                </c:pt>
                <c:pt idx="63086">
                  <c:v>63086</c:v>
                </c:pt>
                <c:pt idx="63087">
                  <c:v>63087</c:v>
                </c:pt>
                <c:pt idx="63088">
                  <c:v>63088</c:v>
                </c:pt>
                <c:pt idx="63089">
                  <c:v>63089</c:v>
                </c:pt>
                <c:pt idx="63090">
                  <c:v>63090</c:v>
                </c:pt>
                <c:pt idx="63091">
                  <c:v>63091</c:v>
                </c:pt>
                <c:pt idx="63092">
                  <c:v>63092</c:v>
                </c:pt>
                <c:pt idx="63093">
                  <c:v>63093</c:v>
                </c:pt>
                <c:pt idx="63094">
                  <c:v>63094</c:v>
                </c:pt>
                <c:pt idx="63095">
                  <c:v>63095</c:v>
                </c:pt>
                <c:pt idx="63096">
                  <c:v>63096</c:v>
                </c:pt>
                <c:pt idx="63097">
                  <c:v>63097</c:v>
                </c:pt>
                <c:pt idx="63098">
                  <c:v>63098</c:v>
                </c:pt>
                <c:pt idx="63099">
                  <c:v>63099</c:v>
                </c:pt>
                <c:pt idx="63100">
                  <c:v>63100</c:v>
                </c:pt>
                <c:pt idx="63101">
                  <c:v>63101</c:v>
                </c:pt>
                <c:pt idx="63102">
                  <c:v>63102</c:v>
                </c:pt>
                <c:pt idx="63103">
                  <c:v>63103</c:v>
                </c:pt>
                <c:pt idx="63104">
                  <c:v>63104</c:v>
                </c:pt>
                <c:pt idx="63105">
                  <c:v>63105</c:v>
                </c:pt>
                <c:pt idx="63106">
                  <c:v>63106</c:v>
                </c:pt>
                <c:pt idx="63107">
                  <c:v>63107</c:v>
                </c:pt>
                <c:pt idx="63108">
                  <c:v>63108</c:v>
                </c:pt>
                <c:pt idx="63109">
                  <c:v>63109</c:v>
                </c:pt>
                <c:pt idx="63110">
                  <c:v>63110</c:v>
                </c:pt>
                <c:pt idx="63111">
                  <c:v>63111</c:v>
                </c:pt>
                <c:pt idx="63112">
                  <c:v>63112</c:v>
                </c:pt>
                <c:pt idx="63113">
                  <c:v>63113</c:v>
                </c:pt>
                <c:pt idx="63114">
                  <c:v>63114</c:v>
                </c:pt>
                <c:pt idx="63115">
                  <c:v>63115</c:v>
                </c:pt>
                <c:pt idx="63116">
                  <c:v>63116</c:v>
                </c:pt>
                <c:pt idx="63117">
                  <c:v>63117</c:v>
                </c:pt>
                <c:pt idx="63118">
                  <c:v>63118</c:v>
                </c:pt>
                <c:pt idx="63119">
                  <c:v>63119</c:v>
                </c:pt>
                <c:pt idx="63120">
                  <c:v>63120</c:v>
                </c:pt>
                <c:pt idx="63121">
                  <c:v>63121</c:v>
                </c:pt>
                <c:pt idx="63122">
                  <c:v>63122</c:v>
                </c:pt>
                <c:pt idx="63123">
                  <c:v>63123</c:v>
                </c:pt>
                <c:pt idx="63124">
                  <c:v>63124</c:v>
                </c:pt>
                <c:pt idx="63125">
                  <c:v>63125</c:v>
                </c:pt>
                <c:pt idx="63126">
                  <c:v>63126</c:v>
                </c:pt>
                <c:pt idx="63127">
                  <c:v>63127</c:v>
                </c:pt>
                <c:pt idx="63128">
                  <c:v>63128</c:v>
                </c:pt>
                <c:pt idx="63129">
                  <c:v>63129</c:v>
                </c:pt>
                <c:pt idx="63130">
                  <c:v>63130</c:v>
                </c:pt>
                <c:pt idx="63131">
                  <c:v>63131</c:v>
                </c:pt>
                <c:pt idx="63132">
                  <c:v>63132</c:v>
                </c:pt>
                <c:pt idx="63133">
                  <c:v>63133</c:v>
                </c:pt>
                <c:pt idx="63134">
                  <c:v>63134</c:v>
                </c:pt>
                <c:pt idx="63135">
                  <c:v>63135</c:v>
                </c:pt>
                <c:pt idx="63136">
                  <c:v>63136</c:v>
                </c:pt>
                <c:pt idx="63137">
                  <c:v>63137</c:v>
                </c:pt>
                <c:pt idx="63138">
                  <c:v>63138</c:v>
                </c:pt>
                <c:pt idx="63139">
                  <c:v>63139</c:v>
                </c:pt>
                <c:pt idx="63140">
                  <c:v>63140</c:v>
                </c:pt>
                <c:pt idx="63141">
                  <c:v>63141</c:v>
                </c:pt>
                <c:pt idx="63142">
                  <c:v>63142</c:v>
                </c:pt>
                <c:pt idx="63143">
                  <c:v>63143</c:v>
                </c:pt>
                <c:pt idx="63144">
                  <c:v>63144</c:v>
                </c:pt>
                <c:pt idx="63145">
                  <c:v>63145</c:v>
                </c:pt>
                <c:pt idx="63146">
                  <c:v>63146</c:v>
                </c:pt>
                <c:pt idx="63147">
                  <c:v>63147</c:v>
                </c:pt>
                <c:pt idx="63148">
                  <c:v>63148</c:v>
                </c:pt>
                <c:pt idx="63149">
                  <c:v>63149</c:v>
                </c:pt>
                <c:pt idx="63150">
                  <c:v>63150</c:v>
                </c:pt>
                <c:pt idx="63151">
                  <c:v>63151</c:v>
                </c:pt>
                <c:pt idx="63152">
                  <c:v>63152</c:v>
                </c:pt>
                <c:pt idx="63153">
                  <c:v>63153</c:v>
                </c:pt>
                <c:pt idx="63154">
                  <c:v>63154</c:v>
                </c:pt>
                <c:pt idx="63155">
                  <c:v>63155</c:v>
                </c:pt>
                <c:pt idx="63156">
                  <c:v>63156</c:v>
                </c:pt>
                <c:pt idx="63157">
                  <c:v>63157</c:v>
                </c:pt>
                <c:pt idx="63158">
                  <c:v>63158</c:v>
                </c:pt>
                <c:pt idx="63159">
                  <c:v>63159</c:v>
                </c:pt>
                <c:pt idx="63160">
                  <c:v>63160</c:v>
                </c:pt>
                <c:pt idx="63161">
                  <c:v>63161</c:v>
                </c:pt>
                <c:pt idx="63162">
                  <c:v>63162</c:v>
                </c:pt>
                <c:pt idx="63163">
                  <c:v>63163</c:v>
                </c:pt>
                <c:pt idx="63164">
                  <c:v>63164</c:v>
                </c:pt>
                <c:pt idx="63165">
                  <c:v>63165</c:v>
                </c:pt>
                <c:pt idx="63166">
                  <c:v>63166</c:v>
                </c:pt>
                <c:pt idx="63167">
                  <c:v>63167</c:v>
                </c:pt>
                <c:pt idx="63168">
                  <c:v>63168</c:v>
                </c:pt>
                <c:pt idx="63169">
                  <c:v>63169</c:v>
                </c:pt>
                <c:pt idx="63170">
                  <c:v>63170</c:v>
                </c:pt>
                <c:pt idx="63171">
                  <c:v>63171</c:v>
                </c:pt>
                <c:pt idx="63172">
                  <c:v>63172</c:v>
                </c:pt>
                <c:pt idx="63173">
                  <c:v>63173</c:v>
                </c:pt>
                <c:pt idx="63174">
                  <c:v>63174</c:v>
                </c:pt>
                <c:pt idx="63175">
                  <c:v>63175</c:v>
                </c:pt>
                <c:pt idx="63176">
                  <c:v>63176</c:v>
                </c:pt>
                <c:pt idx="63177">
                  <c:v>63177</c:v>
                </c:pt>
                <c:pt idx="63178">
                  <c:v>63178</c:v>
                </c:pt>
                <c:pt idx="63179">
                  <c:v>63179</c:v>
                </c:pt>
                <c:pt idx="63180">
                  <c:v>63180</c:v>
                </c:pt>
                <c:pt idx="63181">
                  <c:v>63181</c:v>
                </c:pt>
                <c:pt idx="63182">
                  <c:v>63182</c:v>
                </c:pt>
                <c:pt idx="63183">
                  <c:v>63183</c:v>
                </c:pt>
                <c:pt idx="63184">
                  <c:v>63184</c:v>
                </c:pt>
                <c:pt idx="63185">
                  <c:v>63185</c:v>
                </c:pt>
                <c:pt idx="63186">
                  <c:v>63186</c:v>
                </c:pt>
                <c:pt idx="63187">
                  <c:v>63187</c:v>
                </c:pt>
                <c:pt idx="63188">
                  <c:v>63188</c:v>
                </c:pt>
                <c:pt idx="63189">
                  <c:v>63189</c:v>
                </c:pt>
                <c:pt idx="63190">
                  <c:v>63190</c:v>
                </c:pt>
                <c:pt idx="63191">
                  <c:v>63191</c:v>
                </c:pt>
                <c:pt idx="63192">
                  <c:v>63192</c:v>
                </c:pt>
                <c:pt idx="63193">
                  <c:v>63193</c:v>
                </c:pt>
                <c:pt idx="63194">
                  <c:v>63194</c:v>
                </c:pt>
                <c:pt idx="63195">
                  <c:v>63195</c:v>
                </c:pt>
                <c:pt idx="63196">
                  <c:v>63196</c:v>
                </c:pt>
                <c:pt idx="63197">
                  <c:v>63197</c:v>
                </c:pt>
                <c:pt idx="63198">
                  <c:v>63198</c:v>
                </c:pt>
                <c:pt idx="63199">
                  <c:v>63199</c:v>
                </c:pt>
                <c:pt idx="63200">
                  <c:v>63200</c:v>
                </c:pt>
                <c:pt idx="63201">
                  <c:v>63201</c:v>
                </c:pt>
                <c:pt idx="63202">
                  <c:v>63202</c:v>
                </c:pt>
                <c:pt idx="63203">
                  <c:v>63203</c:v>
                </c:pt>
                <c:pt idx="63204">
                  <c:v>63204</c:v>
                </c:pt>
                <c:pt idx="63205">
                  <c:v>63205</c:v>
                </c:pt>
                <c:pt idx="63206">
                  <c:v>63206</c:v>
                </c:pt>
                <c:pt idx="63207">
                  <c:v>63207</c:v>
                </c:pt>
                <c:pt idx="63208">
                  <c:v>63208</c:v>
                </c:pt>
                <c:pt idx="63209">
                  <c:v>63209</c:v>
                </c:pt>
                <c:pt idx="63210">
                  <c:v>63210</c:v>
                </c:pt>
                <c:pt idx="63211">
                  <c:v>63211</c:v>
                </c:pt>
                <c:pt idx="63212">
                  <c:v>63212</c:v>
                </c:pt>
                <c:pt idx="63213">
                  <c:v>63213</c:v>
                </c:pt>
                <c:pt idx="63214">
                  <c:v>63214</c:v>
                </c:pt>
                <c:pt idx="63215">
                  <c:v>63215</c:v>
                </c:pt>
                <c:pt idx="63216">
                  <c:v>63216</c:v>
                </c:pt>
                <c:pt idx="63217">
                  <c:v>63217</c:v>
                </c:pt>
                <c:pt idx="63218">
                  <c:v>63218</c:v>
                </c:pt>
                <c:pt idx="63219">
                  <c:v>63219</c:v>
                </c:pt>
                <c:pt idx="63220">
                  <c:v>63220</c:v>
                </c:pt>
                <c:pt idx="63221">
                  <c:v>63221</c:v>
                </c:pt>
                <c:pt idx="63222">
                  <c:v>63222</c:v>
                </c:pt>
                <c:pt idx="63223">
                  <c:v>63223</c:v>
                </c:pt>
                <c:pt idx="63224">
                  <c:v>63224</c:v>
                </c:pt>
                <c:pt idx="63225">
                  <c:v>63225</c:v>
                </c:pt>
                <c:pt idx="63226">
                  <c:v>63226</c:v>
                </c:pt>
                <c:pt idx="63227">
                  <c:v>63227</c:v>
                </c:pt>
                <c:pt idx="63228">
                  <c:v>63228</c:v>
                </c:pt>
                <c:pt idx="63229">
                  <c:v>63229</c:v>
                </c:pt>
                <c:pt idx="63230">
                  <c:v>63230</c:v>
                </c:pt>
                <c:pt idx="63231">
                  <c:v>63231</c:v>
                </c:pt>
                <c:pt idx="63232">
                  <c:v>63232</c:v>
                </c:pt>
                <c:pt idx="63233">
                  <c:v>63233</c:v>
                </c:pt>
                <c:pt idx="63234">
                  <c:v>63234</c:v>
                </c:pt>
                <c:pt idx="63235">
                  <c:v>63235</c:v>
                </c:pt>
                <c:pt idx="63236">
                  <c:v>63236</c:v>
                </c:pt>
                <c:pt idx="63237">
                  <c:v>63237</c:v>
                </c:pt>
                <c:pt idx="63238">
                  <c:v>63238</c:v>
                </c:pt>
                <c:pt idx="63239">
                  <c:v>63239</c:v>
                </c:pt>
                <c:pt idx="63240">
                  <c:v>63240</c:v>
                </c:pt>
                <c:pt idx="63241">
                  <c:v>63241</c:v>
                </c:pt>
                <c:pt idx="63242">
                  <c:v>63242</c:v>
                </c:pt>
                <c:pt idx="63243">
                  <c:v>63243</c:v>
                </c:pt>
                <c:pt idx="63244">
                  <c:v>63244</c:v>
                </c:pt>
                <c:pt idx="63245">
                  <c:v>63245</c:v>
                </c:pt>
                <c:pt idx="63246">
                  <c:v>63246</c:v>
                </c:pt>
                <c:pt idx="63247">
                  <c:v>63247</c:v>
                </c:pt>
                <c:pt idx="63248">
                  <c:v>63248</c:v>
                </c:pt>
                <c:pt idx="63249">
                  <c:v>63249</c:v>
                </c:pt>
                <c:pt idx="63250">
                  <c:v>63250</c:v>
                </c:pt>
                <c:pt idx="63251">
                  <c:v>63251</c:v>
                </c:pt>
                <c:pt idx="63252">
                  <c:v>63252</c:v>
                </c:pt>
                <c:pt idx="63253">
                  <c:v>63253</c:v>
                </c:pt>
                <c:pt idx="63254">
                  <c:v>63254</c:v>
                </c:pt>
                <c:pt idx="63255">
                  <c:v>63255</c:v>
                </c:pt>
                <c:pt idx="63256">
                  <c:v>63256</c:v>
                </c:pt>
                <c:pt idx="63257">
                  <c:v>63257</c:v>
                </c:pt>
                <c:pt idx="63258">
                  <c:v>63258</c:v>
                </c:pt>
                <c:pt idx="63259">
                  <c:v>63259</c:v>
                </c:pt>
                <c:pt idx="63260">
                  <c:v>63260</c:v>
                </c:pt>
                <c:pt idx="63261">
                  <c:v>63261</c:v>
                </c:pt>
                <c:pt idx="63262">
                  <c:v>63262</c:v>
                </c:pt>
                <c:pt idx="63263">
                  <c:v>63263</c:v>
                </c:pt>
                <c:pt idx="63264">
                  <c:v>63264</c:v>
                </c:pt>
                <c:pt idx="63265">
                  <c:v>63265</c:v>
                </c:pt>
                <c:pt idx="63266">
                  <c:v>63266</c:v>
                </c:pt>
                <c:pt idx="63267">
                  <c:v>63267</c:v>
                </c:pt>
                <c:pt idx="63268">
                  <c:v>63268</c:v>
                </c:pt>
                <c:pt idx="63269">
                  <c:v>63269</c:v>
                </c:pt>
                <c:pt idx="63270">
                  <c:v>63270</c:v>
                </c:pt>
                <c:pt idx="63271">
                  <c:v>63271</c:v>
                </c:pt>
                <c:pt idx="63272">
                  <c:v>63272</c:v>
                </c:pt>
                <c:pt idx="63273">
                  <c:v>63273</c:v>
                </c:pt>
                <c:pt idx="63274">
                  <c:v>63274</c:v>
                </c:pt>
                <c:pt idx="63275">
                  <c:v>63275</c:v>
                </c:pt>
                <c:pt idx="63276">
                  <c:v>63276</c:v>
                </c:pt>
                <c:pt idx="63277">
                  <c:v>63277</c:v>
                </c:pt>
                <c:pt idx="63278">
                  <c:v>63278</c:v>
                </c:pt>
                <c:pt idx="63279">
                  <c:v>63279</c:v>
                </c:pt>
                <c:pt idx="63280">
                  <c:v>63280</c:v>
                </c:pt>
                <c:pt idx="63281">
                  <c:v>63281</c:v>
                </c:pt>
                <c:pt idx="63282">
                  <c:v>63282</c:v>
                </c:pt>
                <c:pt idx="63283">
                  <c:v>63283</c:v>
                </c:pt>
                <c:pt idx="63284">
                  <c:v>63284</c:v>
                </c:pt>
                <c:pt idx="63285">
                  <c:v>63285</c:v>
                </c:pt>
                <c:pt idx="63286">
                  <c:v>63286</c:v>
                </c:pt>
                <c:pt idx="63287">
                  <c:v>63287</c:v>
                </c:pt>
                <c:pt idx="63288">
                  <c:v>63288</c:v>
                </c:pt>
                <c:pt idx="63289">
                  <c:v>63289</c:v>
                </c:pt>
                <c:pt idx="63290">
                  <c:v>63290</c:v>
                </c:pt>
                <c:pt idx="63291">
                  <c:v>63291</c:v>
                </c:pt>
                <c:pt idx="63292">
                  <c:v>63292</c:v>
                </c:pt>
                <c:pt idx="63293">
                  <c:v>63293</c:v>
                </c:pt>
                <c:pt idx="63294">
                  <c:v>63294</c:v>
                </c:pt>
                <c:pt idx="63295">
                  <c:v>63295</c:v>
                </c:pt>
                <c:pt idx="63296">
                  <c:v>63296</c:v>
                </c:pt>
                <c:pt idx="63297">
                  <c:v>63297</c:v>
                </c:pt>
                <c:pt idx="63298">
                  <c:v>63298</c:v>
                </c:pt>
                <c:pt idx="63299">
                  <c:v>63299</c:v>
                </c:pt>
                <c:pt idx="63300">
                  <c:v>63300</c:v>
                </c:pt>
                <c:pt idx="63301">
                  <c:v>63301</c:v>
                </c:pt>
                <c:pt idx="63302">
                  <c:v>63302</c:v>
                </c:pt>
                <c:pt idx="63303">
                  <c:v>63303</c:v>
                </c:pt>
                <c:pt idx="63304">
                  <c:v>63304</c:v>
                </c:pt>
                <c:pt idx="63305">
                  <c:v>63305</c:v>
                </c:pt>
                <c:pt idx="63306">
                  <c:v>63306</c:v>
                </c:pt>
                <c:pt idx="63307">
                  <c:v>63307</c:v>
                </c:pt>
                <c:pt idx="63308">
                  <c:v>63308</c:v>
                </c:pt>
                <c:pt idx="63309">
                  <c:v>63309</c:v>
                </c:pt>
                <c:pt idx="63310">
                  <c:v>63310</c:v>
                </c:pt>
                <c:pt idx="63311">
                  <c:v>63311</c:v>
                </c:pt>
                <c:pt idx="63312">
                  <c:v>63312</c:v>
                </c:pt>
                <c:pt idx="63313">
                  <c:v>63313</c:v>
                </c:pt>
                <c:pt idx="63314">
                  <c:v>63314</c:v>
                </c:pt>
                <c:pt idx="63315">
                  <c:v>63315</c:v>
                </c:pt>
                <c:pt idx="63316">
                  <c:v>63316</c:v>
                </c:pt>
                <c:pt idx="63317">
                  <c:v>63317</c:v>
                </c:pt>
                <c:pt idx="63318">
                  <c:v>63318</c:v>
                </c:pt>
                <c:pt idx="63319">
                  <c:v>63319</c:v>
                </c:pt>
                <c:pt idx="63320">
                  <c:v>63320</c:v>
                </c:pt>
                <c:pt idx="63321">
                  <c:v>63321</c:v>
                </c:pt>
                <c:pt idx="63322">
                  <c:v>63322</c:v>
                </c:pt>
                <c:pt idx="63323">
                  <c:v>63323</c:v>
                </c:pt>
                <c:pt idx="63324">
                  <c:v>63324</c:v>
                </c:pt>
                <c:pt idx="63325">
                  <c:v>63325</c:v>
                </c:pt>
                <c:pt idx="63326">
                  <c:v>63326</c:v>
                </c:pt>
                <c:pt idx="63327">
                  <c:v>63327</c:v>
                </c:pt>
                <c:pt idx="63328">
                  <c:v>63328</c:v>
                </c:pt>
                <c:pt idx="63329">
                  <c:v>63329</c:v>
                </c:pt>
                <c:pt idx="63330">
                  <c:v>63330</c:v>
                </c:pt>
                <c:pt idx="63331">
                  <c:v>63331</c:v>
                </c:pt>
                <c:pt idx="63332">
                  <c:v>63332</c:v>
                </c:pt>
                <c:pt idx="63333">
                  <c:v>63333</c:v>
                </c:pt>
                <c:pt idx="63334">
                  <c:v>63334</c:v>
                </c:pt>
                <c:pt idx="63335">
                  <c:v>63335</c:v>
                </c:pt>
                <c:pt idx="63336">
                  <c:v>63336</c:v>
                </c:pt>
                <c:pt idx="63337">
                  <c:v>63337</c:v>
                </c:pt>
                <c:pt idx="63338">
                  <c:v>63338</c:v>
                </c:pt>
                <c:pt idx="63339">
                  <c:v>63339</c:v>
                </c:pt>
                <c:pt idx="63340">
                  <c:v>63340</c:v>
                </c:pt>
                <c:pt idx="63341">
                  <c:v>63341</c:v>
                </c:pt>
                <c:pt idx="63342">
                  <c:v>63342</c:v>
                </c:pt>
                <c:pt idx="63343">
                  <c:v>63343</c:v>
                </c:pt>
                <c:pt idx="63344">
                  <c:v>63344</c:v>
                </c:pt>
                <c:pt idx="63345">
                  <c:v>63345</c:v>
                </c:pt>
                <c:pt idx="63346">
                  <c:v>63346</c:v>
                </c:pt>
                <c:pt idx="63347">
                  <c:v>63347</c:v>
                </c:pt>
                <c:pt idx="63348">
                  <c:v>63348</c:v>
                </c:pt>
                <c:pt idx="63349">
                  <c:v>63349</c:v>
                </c:pt>
                <c:pt idx="63350">
                  <c:v>63350</c:v>
                </c:pt>
                <c:pt idx="63351">
                  <c:v>63351</c:v>
                </c:pt>
                <c:pt idx="63352">
                  <c:v>63352</c:v>
                </c:pt>
                <c:pt idx="63353">
                  <c:v>63353</c:v>
                </c:pt>
                <c:pt idx="63354">
                  <c:v>63354</c:v>
                </c:pt>
                <c:pt idx="63355">
                  <c:v>63355</c:v>
                </c:pt>
                <c:pt idx="63356">
                  <c:v>63356</c:v>
                </c:pt>
                <c:pt idx="63357">
                  <c:v>63357</c:v>
                </c:pt>
                <c:pt idx="63358">
                  <c:v>63358</c:v>
                </c:pt>
                <c:pt idx="63359">
                  <c:v>63359</c:v>
                </c:pt>
                <c:pt idx="63360">
                  <c:v>63360</c:v>
                </c:pt>
                <c:pt idx="63361">
                  <c:v>63361</c:v>
                </c:pt>
                <c:pt idx="63362">
                  <c:v>63362</c:v>
                </c:pt>
                <c:pt idx="63363">
                  <c:v>63363</c:v>
                </c:pt>
                <c:pt idx="63364">
                  <c:v>63364</c:v>
                </c:pt>
                <c:pt idx="63365">
                  <c:v>63365</c:v>
                </c:pt>
                <c:pt idx="63366">
                  <c:v>63366</c:v>
                </c:pt>
                <c:pt idx="63367">
                  <c:v>63367</c:v>
                </c:pt>
                <c:pt idx="63368">
                  <c:v>63368</c:v>
                </c:pt>
                <c:pt idx="63369">
                  <c:v>63369</c:v>
                </c:pt>
                <c:pt idx="63370">
                  <c:v>63370</c:v>
                </c:pt>
                <c:pt idx="63371">
                  <c:v>63371</c:v>
                </c:pt>
                <c:pt idx="63372">
                  <c:v>63372</c:v>
                </c:pt>
                <c:pt idx="63373">
                  <c:v>63373</c:v>
                </c:pt>
                <c:pt idx="63374">
                  <c:v>63374</c:v>
                </c:pt>
                <c:pt idx="63375">
                  <c:v>63375</c:v>
                </c:pt>
                <c:pt idx="63376">
                  <c:v>63376</c:v>
                </c:pt>
                <c:pt idx="63377">
                  <c:v>63377</c:v>
                </c:pt>
                <c:pt idx="63378">
                  <c:v>63378</c:v>
                </c:pt>
                <c:pt idx="63379">
                  <c:v>63379</c:v>
                </c:pt>
                <c:pt idx="63380">
                  <c:v>63380</c:v>
                </c:pt>
                <c:pt idx="63381">
                  <c:v>63381</c:v>
                </c:pt>
                <c:pt idx="63382">
                  <c:v>63382</c:v>
                </c:pt>
                <c:pt idx="63383">
                  <c:v>63383</c:v>
                </c:pt>
                <c:pt idx="63384">
                  <c:v>63384</c:v>
                </c:pt>
                <c:pt idx="63385">
                  <c:v>63385</c:v>
                </c:pt>
                <c:pt idx="63386">
                  <c:v>63386</c:v>
                </c:pt>
                <c:pt idx="63387">
                  <c:v>63387</c:v>
                </c:pt>
                <c:pt idx="63388">
                  <c:v>63388</c:v>
                </c:pt>
                <c:pt idx="63389">
                  <c:v>63389</c:v>
                </c:pt>
                <c:pt idx="63390">
                  <c:v>63390</c:v>
                </c:pt>
                <c:pt idx="63391">
                  <c:v>63391</c:v>
                </c:pt>
                <c:pt idx="63392">
                  <c:v>63392</c:v>
                </c:pt>
                <c:pt idx="63393">
                  <c:v>63393</c:v>
                </c:pt>
                <c:pt idx="63394">
                  <c:v>63394</c:v>
                </c:pt>
                <c:pt idx="63395">
                  <c:v>63395</c:v>
                </c:pt>
                <c:pt idx="63396">
                  <c:v>63396</c:v>
                </c:pt>
                <c:pt idx="63397">
                  <c:v>63397</c:v>
                </c:pt>
                <c:pt idx="63398">
                  <c:v>63398</c:v>
                </c:pt>
                <c:pt idx="63399">
                  <c:v>63399</c:v>
                </c:pt>
                <c:pt idx="63400">
                  <c:v>63400</c:v>
                </c:pt>
                <c:pt idx="63401">
                  <c:v>63401</c:v>
                </c:pt>
                <c:pt idx="63402">
                  <c:v>63402</c:v>
                </c:pt>
                <c:pt idx="63403">
                  <c:v>63403</c:v>
                </c:pt>
                <c:pt idx="63404">
                  <c:v>63404</c:v>
                </c:pt>
                <c:pt idx="63405">
                  <c:v>63405</c:v>
                </c:pt>
                <c:pt idx="63406">
                  <c:v>63406</c:v>
                </c:pt>
                <c:pt idx="63407">
                  <c:v>63407</c:v>
                </c:pt>
                <c:pt idx="63408">
                  <c:v>63408</c:v>
                </c:pt>
                <c:pt idx="63409">
                  <c:v>63409</c:v>
                </c:pt>
                <c:pt idx="63410">
                  <c:v>63410</c:v>
                </c:pt>
                <c:pt idx="63411">
                  <c:v>63411</c:v>
                </c:pt>
                <c:pt idx="63412">
                  <c:v>63412</c:v>
                </c:pt>
                <c:pt idx="63413">
                  <c:v>63413</c:v>
                </c:pt>
                <c:pt idx="63414">
                  <c:v>63414</c:v>
                </c:pt>
                <c:pt idx="63415">
                  <c:v>63415</c:v>
                </c:pt>
                <c:pt idx="63416">
                  <c:v>63416</c:v>
                </c:pt>
                <c:pt idx="63417">
                  <c:v>63417</c:v>
                </c:pt>
                <c:pt idx="63418">
                  <c:v>63418</c:v>
                </c:pt>
                <c:pt idx="63419">
                  <c:v>63419</c:v>
                </c:pt>
                <c:pt idx="63420">
                  <c:v>63420</c:v>
                </c:pt>
                <c:pt idx="63421">
                  <c:v>63421</c:v>
                </c:pt>
                <c:pt idx="63422">
                  <c:v>63422</c:v>
                </c:pt>
                <c:pt idx="63423">
                  <c:v>63423</c:v>
                </c:pt>
                <c:pt idx="63424">
                  <c:v>63424</c:v>
                </c:pt>
                <c:pt idx="63425">
                  <c:v>63425</c:v>
                </c:pt>
                <c:pt idx="63426">
                  <c:v>63426</c:v>
                </c:pt>
                <c:pt idx="63427">
                  <c:v>63427</c:v>
                </c:pt>
                <c:pt idx="63428">
                  <c:v>63428</c:v>
                </c:pt>
                <c:pt idx="63429">
                  <c:v>63429</c:v>
                </c:pt>
                <c:pt idx="63430">
                  <c:v>63430</c:v>
                </c:pt>
                <c:pt idx="63431">
                  <c:v>63431</c:v>
                </c:pt>
                <c:pt idx="63432">
                  <c:v>63432</c:v>
                </c:pt>
                <c:pt idx="63433">
                  <c:v>63433</c:v>
                </c:pt>
                <c:pt idx="63434">
                  <c:v>63434</c:v>
                </c:pt>
                <c:pt idx="63435">
                  <c:v>63435</c:v>
                </c:pt>
                <c:pt idx="63436">
                  <c:v>63436</c:v>
                </c:pt>
                <c:pt idx="63437">
                  <c:v>63437</c:v>
                </c:pt>
                <c:pt idx="63438">
                  <c:v>63438</c:v>
                </c:pt>
                <c:pt idx="63439">
                  <c:v>63439</c:v>
                </c:pt>
                <c:pt idx="63440">
                  <c:v>63440</c:v>
                </c:pt>
                <c:pt idx="63441">
                  <c:v>63441</c:v>
                </c:pt>
                <c:pt idx="63442">
                  <c:v>63442</c:v>
                </c:pt>
                <c:pt idx="63443">
                  <c:v>63443</c:v>
                </c:pt>
                <c:pt idx="63444">
                  <c:v>63444</c:v>
                </c:pt>
                <c:pt idx="63445">
                  <c:v>63445</c:v>
                </c:pt>
                <c:pt idx="63446">
                  <c:v>63446</c:v>
                </c:pt>
                <c:pt idx="63447">
                  <c:v>63447</c:v>
                </c:pt>
                <c:pt idx="63448">
                  <c:v>63448</c:v>
                </c:pt>
                <c:pt idx="63449">
                  <c:v>63449</c:v>
                </c:pt>
                <c:pt idx="63450">
                  <c:v>63450</c:v>
                </c:pt>
                <c:pt idx="63451">
                  <c:v>63451</c:v>
                </c:pt>
                <c:pt idx="63452">
                  <c:v>63452</c:v>
                </c:pt>
                <c:pt idx="63453">
                  <c:v>63453</c:v>
                </c:pt>
                <c:pt idx="63454">
                  <c:v>63454</c:v>
                </c:pt>
                <c:pt idx="63455">
                  <c:v>63455</c:v>
                </c:pt>
                <c:pt idx="63456">
                  <c:v>63456</c:v>
                </c:pt>
                <c:pt idx="63457">
                  <c:v>63457</c:v>
                </c:pt>
                <c:pt idx="63458">
                  <c:v>63458</c:v>
                </c:pt>
                <c:pt idx="63459">
                  <c:v>63459</c:v>
                </c:pt>
                <c:pt idx="63460">
                  <c:v>63460</c:v>
                </c:pt>
                <c:pt idx="63461">
                  <c:v>63461</c:v>
                </c:pt>
                <c:pt idx="63462">
                  <c:v>63462</c:v>
                </c:pt>
                <c:pt idx="63463">
                  <c:v>63463</c:v>
                </c:pt>
                <c:pt idx="63464">
                  <c:v>63464</c:v>
                </c:pt>
                <c:pt idx="63465">
                  <c:v>63465</c:v>
                </c:pt>
                <c:pt idx="63466">
                  <c:v>63466</c:v>
                </c:pt>
                <c:pt idx="63467">
                  <c:v>63467</c:v>
                </c:pt>
                <c:pt idx="63468">
                  <c:v>63468</c:v>
                </c:pt>
                <c:pt idx="63469">
                  <c:v>63469</c:v>
                </c:pt>
                <c:pt idx="63470">
                  <c:v>63470</c:v>
                </c:pt>
                <c:pt idx="63471">
                  <c:v>63471</c:v>
                </c:pt>
                <c:pt idx="63472">
                  <c:v>63472</c:v>
                </c:pt>
                <c:pt idx="63473">
                  <c:v>63473</c:v>
                </c:pt>
                <c:pt idx="63474">
                  <c:v>63474</c:v>
                </c:pt>
                <c:pt idx="63475">
                  <c:v>63475</c:v>
                </c:pt>
                <c:pt idx="63476">
                  <c:v>63476</c:v>
                </c:pt>
                <c:pt idx="63477">
                  <c:v>63477</c:v>
                </c:pt>
                <c:pt idx="63478">
                  <c:v>63478</c:v>
                </c:pt>
                <c:pt idx="63479">
                  <c:v>63479</c:v>
                </c:pt>
                <c:pt idx="63480">
                  <c:v>63480</c:v>
                </c:pt>
                <c:pt idx="63481">
                  <c:v>63481</c:v>
                </c:pt>
                <c:pt idx="63482">
                  <c:v>63482</c:v>
                </c:pt>
                <c:pt idx="63483">
                  <c:v>63483</c:v>
                </c:pt>
                <c:pt idx="63484">
                  <c:v>63484</c:v>
                </c:pt>
                <c:pt idx="63485">
                  <c:v>63485</c:v>
                </c:pt>
                <c:pt idx="63486">
                  <c:v>63486</c:v>
                </c:pt>
                <c:pt idx="63487">
                  <c:v>63487</c:v>
                </c:pt>
                <c:pt idx="63488">
                  <c:v>63488</c:v>
                </c:pt>
                <c:pt idx="63489">
                  <c:v>63489</c:v>
                </c:pt>
                <c:pt idx="63490">
                  <c:v>63490</c:v>
                </c:pt>
                <c:pt idx="63491">
                  <c:v>63491</c:v>
                </c:pt>
                <c:pt idx="63492">
                  <c:v>63492</c:v>
                </c:pt>
                <c:pt idx="63493">
                  <c:v>63493</c:v>
                </c:pt>
                <c:pt idx="63494">
                  <c:v>63494</c:v>
                </c:pt>
                <c:pt idx="63495">
                  <c:v>63495</c:v>
                </c:pt>
                <c:pt idx="63496">
                  <c:v>63496</c:v>
                </c:pt>
                <c:pt idx="63497">
                  <c:v>63497</c:v>
                </c:pt>
                <c:pt idx="63498">
                  <c:v>63498</c:v>
                </c:pt>
                <c:pt idx="63499">
                  <c:v>63499</c:v>
                </c:pt>
                <c:pt idx="63500">
                  <c:v>63500</c:v>
                </c:pt>
                <c:pt idx="63501">
                  <c:v>63501</c:v>
                </c:pt>
                <c:pt idx="63502">
                  <c:v>63502</c:v>
                </c:pt>
                <c:pt idx="63503">
                  <c:v>63503</c:v>
                </c:pt>
                <c:pt idx="63504">
                  <c:v>63504</c:v>
                </c:pt>
                <c:pt idx="63505">
                  <c:v>63505</c:v>
                </c:pt>
                <c:pt idx="63506">
                  <c:v>63506</c:v>
                </c:pt>
                <c:pt idx="63507">
                  <c:v>63507</c:v>
                </c:pt>
                <c:pt idx="63508">
                  <c:v>63508</c:v>
                </c:pt>
                <c:pt idx="63509">
                  <c:v>63509</c:v>
                </c:pt>
                <c:pt idx="63510">
                  <c:v>63510</c:v>
                </c:pt>
                <c:pt idx="63511">
                  <c:v>63511</c:v>
                </c:pt>
                <c:pt idx="63512">
                  <c:v>63512</c:v>
                </c:pt>
                <c:pt idx="63513">
                  <c:v>63513</c:v>
                </c:pt>
                <c:pt idx="63514">
                  <c:v>63514</c:v>
                </c:pt>
                <c:pt idx="63515">
                  <c:v>63515</c:v>
                </c:pt>
                <c:pt idx="63516">
                  <c:v>63516</c:v>
                </c:pt>
                <c:pt idx="63517">
                  <c:v>63517</c:v>
                </c:pt>
                <c:pt idx="63518">
                  <c:v>63518</c:v>
                </c:pt>
                <c:pt idx="63519">
                  <c:v>63519</c:v>
                </c:pt>
                <c:pt idx="63520">
                  <c:v>63520</c:v>
                </c:pt>
                <c:pt idx="63521">
                  <c:v>63521</c:v>
                </c:pt>
                <c:pt idx="63522">
                  <c:v>63522</c:v>
                </c:pt>
                <c:pt idx="63523">
                  <c:v>63523</c:v>
                </c:pt>
                <c:pt idx="63524">
                  <c:v>63524</c:v>
                </c:pt>
                <c:pt idx="63525">
                  <c:v>63525</c:v>
                </c:pt>
                <c:pt idx="63526">
                  <c:v>63526</c:v>
                </c:pt>
                <c:pt idx="63527">
                  <c:v>63527</c:v>
                </c:pt>
                <c:pt idx="63528">
                  <c:v>63528</c:v>
                </c:pt>
                <c:pt idx="63529">
                  <c:v>63529</c:v>
                </c:pt>
                <c:pt idx="63530">
                  <c:v>63530</c:v>
                </c:pt>
                <c:pt idx="63531">
                  <c:v>63531</c:v>
                </c:pt>
                <c:pt idx="63532">
                  <c:v>63532</c:v>
                </c:pt>
                <c:pt idx="63533">
                  <c:v>63533</c:v>
                </c:pt>
                <c:pt idx="63534">
                  <c:v>63534</c:v>
                </c:pt>
                <c:pt idx="63535">
                  <c:v>63535</c:v>
                </c:pt>
                <c:pt idx="63536">
                  <c:v>63536</c:v>
                </c:pt>
                <c:pt idx="63537">
                  <c:v>63537</c:v>
                </c:pt>
                <c:pt idx="63538">
                  <c:v>63538</c:v>
                </c:pt>
                <c:pt idx="63539">
                  <c:v>63539</c:v>
                </c:pt>
                <c:pt idx="63540">
                  <c:v>63540</c:v>
                </c:pt>
                <c:pt idx="63541">
                  <c:v>63541</c:v>
                </c:pt>
                <c:pt idx="63542">
                  <c:v>63542</c:v>
                </c:pt>
                <c:pt idx="63543">
                  <c:v>63543</c:v>
                </c:pt>
                <c:pt idx="63544">
                  <c:v>63544</c:v>
                </c:pt>
                <c:pt idx="63545">
                  <c:v>63545</c:v>
                </c:pt>
                <c:pt idx="63546">
                  <c:v>63546</c:v>
                </c:pt>
                <c:pt idx="63547">
                  <c:v>63547</c:v>
                </c:pt>
                <c:pt idx="63548">
                  <c:v>63548</c:v>
                </c:pt>
                <c:pt idx="63549">
                  <c:v>63549</c:v>
                </c:pt>
                <c:pt idx="63550">
                  <c:v>63550</c:v>
                </c:pt>
                <c:pt idx="63551">
                  <c:v>63551</c:v>
                </c:pt>
                <c:pt idx="63552">
                  <c:v>63552</c:v>
                </c:pt>
                <c:pt idx="63553">
                  <c:v>63553</c:v>
                </c:pt>
                <c:pt idx="63554">
                  <c:v>63554</c:v>
                </c:pt>
                <c:pt idx="63555">
                  <c:v>63555</c:v>
                </c:pt>
                <c:pt idx="63556">
                  <c:v>63556</c:v>
                </c:pt>
                <c:pt idx="63557">
                  <c:v>63557</c:v>
                </c:pt>
                <c:pt idx="63558">
                  <c:v>63558</c:v>
                </c:pt>
                <c:pt idx="63559">
                  <c:v>63559</c:v>
                </c:pt>
                <c:pt idx="63560">
                  <c:v>63560</c:v>
                </c:pt>
                <c:pt idx="63561">
                  <c:v>63561</c:v>
                </c:pt>
                <c:pt idx="63562">
                  <c:v>63562</c:v>
                </c:pt>
                <c:pt idx="63563">
                  <c:v>63563</c:v>
                </c:pt>
                <c:pt idx="63564">
                  <c:v>63564</c:v>
                </c:pt>
                <c:pt idx="63565">
                  <c:v>63565</c:v>
                </c:pt>
                <c:pt idx="63566">
                  <c:v>63566</c:v>
                </c:pt>
                <c:pt idx="63567">
                  <c:v>63567</c:v>
                </c:pt>
                <c:pt idx="63568">
                  <c:v>63568</c:v>
                </c:pt>
                <c:pt idx="63569">
                  <c:v>63569</c:v>
                </c:pt>
                <c:pt idx="63570">
                  <c:v>63570</c:v>
                </c:pt>
                <c:pt idx="63571">
                  <c:v>63571</c:v>
                </c:pt>
                <c:pt idx="63572">
                  <c:v>63572</c:v>
                </c:pt>
                <c:pt idx="63573">
                  <c:v>63573</c:v>
                </c:pt>
                <c:pt idx="63574">
                  <c:v>63574</c:v>
                </c:pt>
                <c:pt idx="63575">
                  <c:v>63575</c:v>
                </c:pt>
                <c:pt idx="63576">
                  <c:v>63576</c:v>
                </c:pt>
                <c:pt idx="63577">
                  <c:v>63577</c:v>
                </c:pt>
                <c:pt idx="63578">
                  <c:v>63578</c:v>
                </c:pt>
                <c:pt idx="63579">
                  <c:v>63579</c:v>
                </c:pt>
                <c:pt idx="63580">
                  <c:v>63580</c:v>
                </c:pt>
                <c:pt idx="63581">
                  <c:v>63581</c:v>
                </c:pt>
                <c:pt idx="63582">
                  <c:v>63582</c:v>
                </c:pt>
                <c:pt idx="63583">
                  <c:v>63583</c:v>
                </c:pt>
                <c:pt idx="63584">
                  <c:v>63584</c:v>
                </c:pt>
                <c:pt idx="63585">
                  <c:v>63585</c:v>
                </c:pt>
                <c:pt idx="63586">
                  <c:v>63586</c:v>
                </c:pt>
                <c:pt idx="63587">
                  <c:v>63587</c:v>
                </c:pt>
                <c:pt idx="63588">
                  <c:v>63588</c:v>
                </c:pt>
                <c:pt idx="63589">
                  <c:v>63589</c:v>
                </c:pt>
                <c:pt idx="63590">
                  <c:v>63590</c:v>
                </c:pt>
                <c:pt idx="63591">
                  <c:v>63591</c:v>
                </c:pt>
                <c:pt idx="63592">
                  <c:v>63592</c:v>
                </c:pt>
                <c:pt idx="63593">
                  <c:v>63593</c:v>
                </c:pt>
                <c:pt idx="63594">
                  <c:v>63594</c:v>
                </c:pt>
                <c:pt idx="63595">
                  <c:v>63595</c:v>
                </c:pt>
                <c:pt idx="63596">
                  <c:v>63596</c:v>
                </c:pt>
                <c:pt idx="63597">
                  <c:v>63597</c:v>
                </c:pt>
                <c:pt idx="63598">
                  <c:v>63598</c:v>
                </c:pt>
                <c:pt idx="63599">
                  <c:v>63599</c:v>
                </c:pt>
                <c:pt idx="63600">
                  <c:v>63600</c:v>
                </c:pt>
                <c:pt idx="63601">
                  <c:v>63601</c:v>
                </c:pt>
                <c:pt idx="63602">
                  <c:v>63602</c:v>
                </c:pt>
                <c:pt idx="63603">
                  <c:v>63603</c:v>
                </c:pt>
                <c:pt idx="63604">
                  <c:v>63604</c:v>
                </c:pt>
                <c:pt idx="63605">
                  <c:v>63605</c:v>
                </c:pt>
                <c:pt idx="63606">
                  <c:v>63606</c:v>
                </c:pt>
                <c:pt idx="63607">
                  <c:v>63607</c:v>
                </c:pt>
                <c:pt idx="63608">
                  <c:v>63608</c:v>
                </c:pt>
                <c:pt idx="63609">
                  <c:v>63609</c:v>
                </c:pt>
                <c:pt idx="63610">
                  <c:v>63610</c:v>
                </c:pt>
                <c:pt idx="63611">
                  <c:v>63611</c:v>
                </c:pt>
                <c:pt idx="63612">
                  <c:v>63612</c:v>
                </c:pt>
                <c:pt idx="63613">
                  <c:v>63613</c:v>
                </c:pt>
                <c:pt idx="63614">
                  <c:v>63614</c:v>
                </c:pt>
                <c:pt idx="63615">
                  <c:v>63615</c:v>
                </c:pt>
                <c:pt idx="63616">
                  <c:v>63616</c:v>
                </c:pt>
                <c:pt idx="63617">
                  <c:v>63617</c:v>
                </c:pt>
                <c:pt idx="63618">
                  <c:v>63618</c:v>
                </c:pt>
                <c:pt idx="63619">
                  <c:v>63619</c:v>
                </c:pt>
                <c:pt idx="63620">
                  <c:v>63620</c:v>
                </c:pt>
                <c:pt idx="63621">
                  <c:v>63621</c:v>
                </c:pt>
                <c:pt idx="63622">
                  <c:v>63622</c:v>
                </c:pt>
                <c:pt idx="63623">
                  <c:v>63623</c:v>
                </c:pt>
                <c:pt idx="63624">
                  <c:v>63624</c:v>
                </c:pt>
                <c:pt idx="63625">
                  <c:v>63625</c:v>
                </c:pt>
                <c:pt idx="63626">
                  <c:v>63626</c:v>
                </c:pt>
                <c:pt idx="63627">
                  <c:v>63627</c:v>
                </c:pt>
                <c:pt idx="63628">
                  <c:v>63628</c:v>
                </c:pt>
                <c:pt idx="63629">
                  <c:v>63629</c:v>
                </c:pt>
                <c:pt idx="63630">
                  <c:v>63630</c:v>
                </c:pt>
                <c:pt idx="63631">
                  <c:v>63631</c:v>
                </c:pt>
                <c:pt idx="63632">
                  <c:v>63632</c:v>
                </c:pt>
                <c:pt idx="63633">
                  <c:v>63633</c:v>
                </c:pt>
                <c:pt idx="63634">
                  <c:v>63634</c:v>
                </c:pt>
                <c:pt idx="63635">
                  <c:v>63635</c:v>
                </c:pt>
                <c:pt idx="63636">
                  <c:v>63636</c:v>
                </c:pt>
                <c:pt idx="63637">
                  <c:v>63637</c:v>
                </c:pt>
                <c:pt idx="63638">
                  <c:v>63638</c:v>
                </c:pt>
                <c:pt idx="63639">
                  <c:v>63639</c:v>
                </c:pt>
                <c:pt idx="63640">
                  <c:v>63640</c:v>
                </c:pt>
                <c:pt idx="63641">
                  <c:v>63641</c:v>
                </c:pt>
                <c:pt idx="63642">
                  <c:v>63642</c:v>
                </c:pt>
                <c:pt idx="63643">
                  <c:v>63643</c:v>
                </c:pt>
                <c:pt idx="63644">
                  <c:v>63644</c:v>
                </c:pt>
                <c:pt idx="63645">
                  <c:v>63645</c:v>
                </c:pt>
                <c:pt idx="63646">
                  <c:v>63646</c:v>
                </c:pt>
                <c:pt idx="63647">
                  <c:v>63647</c:v>
                </c:pt>
                <c:pt idx="63648">
                  <c:v>63648</c:v>
                </c:pt>
                <c:pt idx="63649">
                  <c:v>63649</c:v>
                </c:pt>
                <c:pt idx="63650">
                  <c:v>63650</c:v>
                </c:pt>
                <c:pt idx="63651">
                  <c:v>63651</c:v>
                </c:pt>
                <c:pt idx="63652">
                  <c:v>63652</c:v>
                </c:pt>
                <c:pt idx="63653">
                  <c:v>63653</c:v>
                </c:pt>
                <c:pt idx="63654">
                  <c:v>63654</c:v>
                </c:pt>
                <c:pt idx="63655">
                  <c:v>63655</c:v>
                </c:pt>
                <c:pt idx="63656">
                  <c:v>63656</c:v>
                </c:pt>
                <c:pt idx="63657">
                  <c:v>63657</c:v>
                </c:pt>
                <c:pt idx="63658">
                  <c:v>63658</c:v>
                </c:pt>
                <c:pt idx="63659">
                  <c:v>63659</c:v>
                </c:pt>
                <c:pt idx="63660">
                  <c:v>63660</c:v>
                </c:pt>
                <c:pt idx="63661">
                  <c:v>63661</c:v>
                </c:pt>
                <c:pt idx="63662">
                  <c:v>63662</c:v>
                </c:pt>
                <c:pt idx="63663">
                  <c:v>63663</c:v>
                </c:pt>
                <c:pt idx="63664">
                  <c:v>63664</c:v>
                </c:pt>
                <c:pt idx="63665">
                  <c:v>63665</c:v>
                </c:pt>
                <c:pt idx="63666">
                  <c:v>63666</c:v>
                </c:pt>
                <c:pt idx="63667">
                  <c:v>63667</c:v>
                </c:pt>
                <c:pt idx="63668">
                  <c:v>63668</c:v>
                </c:pt>
                <c:pt idx="63669">
                  <c:v>63669</c:v>
                </c:pt>
                <c:pt idx="63670">
                  <c:v>63670</c:v>
                </c:pt>
                <c:pt idx="63671">
                  <c:v>63671</c:v>
                </c:pt>
                <c:pt idx="63672">
                  <c:v>63672</c:v>
                </c:pt>
                <c:pt idx="63673">
                  <c:v>63673</c:v>
                </c:pt>
                <c:pt idx="63674">
                  <c:v>63674</c:v>
                </c:pt>
                <c:pt idx="63675">
                  <c:v>63675</c:v>
                </c:pt>
                <c:pt idx="63676">
                  <c:v>63676</c:v>
                </c:pt>
                <c:pt idx="63677">
                  <c:v>63677</c:v>
                </c:pt>
                <c:pt idx="63678">
                  <c:v>63678</c:v>
                </c:pt>
                <c:pt idx="63679">
                  <c:v>63679</c:v>
                </c:pt>
                <c:pt idx="63680">
                  <c:v>63680</c:v>
                </c:pt>
                <c:pt idx="63681">
                  <c:v>63681</c:v>
                </c:pt>
                <c:pt idx="63682">
                  <c:v>63682</c:v>
                </c:pt>
                <c:pt idx="63683">
                  <c:v>63683</c:v>
                </c:pt>
                <c:pt idx="63684">
                  <c:v>63684</c:v>
                </c:pt>
                <c:pt idx="63685">
                  <c:v>63685</c:v>
                </c:pt>
                <c:pt idx="63686">
                  <c:v>63686</c:v>
                </c:pt>
                <c:pt idx="63687">
                  <c:v>63687</c:v>
                </c:pt>
                <c:pt idx="63688">
                  <c:v>63688</c:v>
                </c:pt>
                <c:pt idx="63689">
                  <c:v>63689</c:v>
                </c:pt>
                <c:pt idx="63690">
                  <c:v>63690</c:v>
                </c:pt>
                <c:pt idx="63691">
                  <c:v>63691</c:v>
                </c:pt>
                <c:pt idx="63692">
                  <c:v>63692</c:v>
                </c:pt>
                <c:pt idx="63693">
                  <c:v>63693</c:v>
                </c:pt>
                <c:pt idx="63694">
                  <c:v>63694</c:v>
                </c:pt>
                <c:pt idx="63695">
                  <c:v>63695</c:v>
                </c:pt>
                <c:pt idx="63696">
                  <c:v>63696</c:v>
                </c:pt>
                <c:pt idx="63697">
                  <c:v>63697</c:v>
                </c:pt>
                <c:pt idx="63698">
                  <c:v>63698</c:v>
                </c:pt>
                <c:pt idx="63699">
                  <c:v>63699</c:v>
                </c:pt>
                <c:pt idx="63700">
                  <c:v>63700</c:v>
                </c:pt>
                <c:pt idx="63701">
                  <c:v>63701</c:v>
                </c:pt>
                <c:pt idx="63702">
                  <c:v>63702</c:v>
                </c:pt>
                <c:pt idx="63703">
                  <c:v>63703</c:v>
                </c:pt>
                <c:pt idx="63704">
                  <c:v>63704</c:v>
                </c:pt>
                <c:pt idx="63705">
                  <c:v>63705</c:v>
                </c:pt>
                <c:pt idx="63706">
                  <c:v>63706</c:v>
                </c:pt>
                <c:pt idx="63707">
                  <c:v>63707</c:v>
                </c:pt>
                <c:pt idx="63708">
                  <c:v>63708</c:v>
                </c:pt>
                <c:pt idx="63709">
                  <c:v>63709</c:v>
                </c:pt>
                <c:pt idx="63710">
                  <c:v>63710</c:v>
                </c:pt>
                <c:pt idx="63711">
                  <c:v>63711</c:v>
                </c:pt>
                <c:pt idx="63712">
                  <c:v>63712</c:v>
                </c:pt>
                <c:pt idx="63713">
                  <c:v>63713</c:v>
                </c:pt>
                <c:pt idx="63714">
                  <c:v>63714</c:v>
                </c:pt>
                <c:pt idx="63715">
                  <c:v>63715</c:v>
                </c:pt>
                <c:pt idx="63716">
                  <c:v>63716</c:v>
                </c:pt>
                <c:pt idx="63717">
                  <c:v>63717</c:v>
                </c:pt>
                <c:pt idx="63718">
                  <c:v>63718</c:v>
                </c:pt>
                <c:pt idx="63719">
                  <c:v>63719</c:v>
                </c:pt>
                <c:pt idx="63720">
                  <c:v>63720</c:v>
                </c:pt>
                <c:pt idx="63721">
                  <c:v>63721</c:v>
                </c:pt>
                <c:pt idx="63722">
                  <c:v>63722</c:v>
                </c:pt>
                <c:pt idx="63723">
                  <c:v>63723</c:v>
                </c:pt>
                <c:pt idx="63724">
                  <c:v>63724</c:v>
                </c:pt>
                <c:pt idx="63725">
                  <c:v>63725</c:v>
                </c:pt>
                <c:pt idx="63726">
                  <c:v>63726</c:v>
                </c:pt>
                <c:pt idx="63727">
                  <c:v>63727</c:v>
                </c:pt>
                <c:pt idx="63728">
                  <c:v>63728</c:v>
                </c:pt>
                <c:pt idx="63729">
                  <c:v>63729</c:v>
                </c:pt>
                <c:pt idx="63730">
                  <c:v>63730</c:v>
                </c:pt>
                <c:pt idx="63731">
                  <c:v>63731</c:v>
                </c:pt>
                <c:pt idx="63732">
                  <c:v>63732</c:v>
                </c:pt>
                <c:pt idx="63733">
                  <c:v>63733</c:v>
                </c:pt>
                <c:pt idx="63734">
                  <c:v>63734</c:v>
                </c:pt>
                <c:pt idx="63735">
                  <c:v>63735</c:v>
                </c:pt>
                <c:pt idx="63736">
                  <c:v>63736</c:v>
                </c:pt>
                <c:pt idx="63737">
                  <c:v>63737</c:v>
                </c:pt>
                <c:pt idx="63738">
                  <c:v>63738</c:v>
                </c:pt>
                <c:pt idx="63739">
                  <c:v>63739</c:v>
                </c:pt>
                <c:pt idx="63740">
                  <c:v>63740</c:v>
                </c:pt>
                <c:pt idx="63741">
                  <c:v>63741</c:v>
                </c:pt>
                <c:pt idx="63742">
                  <c:v>63742</c:v>
                </c:pt>
                <c:pt idx="63743">
                  <c:v>63743</c:v>
                </c:pt>
                <c:pt idx="63744">
                  <c:v>63744</c:v>
                </c:pt>
                <c:pt idx="63745">
                  <c:v>63745</c:v>
                </c:pt>
                <c:pt idx="63746">
                  <c:v>63746</c:v>
                </c:pt>
                <c:pt idx="63747">
                  <c:v>63747</c:v>
                </c:pt>
                <c:pt idx="63748">
                  <c:v>63748</c:v>
                </c:pt>
                <c:pt idx="63749">
                  <c:v>63749</c:v>
                </c:pt>
                <c:pt idx="63750">
                  <c:v>63750</c:v>
                </c:pt>
                <c:pt idx="63751">
                  <c:v>63751</c:v>
                </c:pt>
                <c:pt idx="63752">
                  <c:v>63752</c:v>
                </c:pt>
                <c:pt idx="63753">
                  <c:v>63753</c:v>
                </c:pt>
                <c:pt idx="63754">
                  <c:v>63754</c:v>
                </c:pt>
                <c:pt idx="63755">
                  <c:v>63755</c:v>
                </c:pt>
                <c:pt idx="63756">
                  <c:v>63756</c:v>
                </c:pt>
                <c:pt idx="63757">
                  <c:v>63757</c:v>
                </c:pt>
                <c:pt idx="63758">
                  <c:v>63758</c:v>
                </c:pt>
                <c:pt idx="63759">
                  <c:v>63759</c:v>
                </c:pt>
                <c:pt idx="63760">
                  <c:v>63760</c:v>
                </c:pt>
                <c:pt idx="63761">
                  <c:v>63761</c:v>
                </c:pt>
                <c:pt idx="63762">
                  <c:v>63762</c:v>
                </c:pt>
                <c:pt idx="63763">
                  <c:v>63763</c:v>
                </c:pt>
                <c:pt idx="63764">
                  <c:v>63764</c:v>
                </c:pt>
                <c:pt idx="63765">
                  <c:v>63765</c:v>
                </c:pt>
                <c:pt idx="63766">
                  <c:v>63766</c:v>
                </c:pt>
                <c:pt idx="63767">
                  <c:v>63767</c:v>
                </c:pt>
                <c:pt idx="63768">
                  <c:v>63768</c:v>
                </c:pt>
                <c:pt idx="63769">
                  <c:v>63769</c:v>
                </c:pt>
                <c:pt idx="63770">
                  <c:v>63770</c:v>
                </c:pt>
                <c:pt idx="63771">
                  <c:v>63771</c:v>
                </c:pt>
                <c:pt idx="63772">
                  <c:v>63772</c:v>
                </c:pt>
                <c:pt idx="63773">
                  <c:v>63773</c:v>
                </c:pt>
                <c:pt idx="63774">
                  <c:v>63774</c:v>
                </c:pt>
                <c:pt idx="63775">
                  <c:v>63775</c:v>
                </c:pt>
                <c:pt idx="63776">
                  <c:v>63776</c:v>
                </c:pt>
                <c:pt idx="63777">
                  <c:v>63777</c:v>
                </c:pt>
                <c:pt idx="63778">
                  <c:v>63778</c:v>
                </c:pt>
                <c:pt idx="63779">
                  <c:v>63779</c:v>
                </c:pt>
                <c:pt idx="63780">
                  <c:v>63780</c:v>
                </c:pt>
                <c:pt idx="63781">
                  <c:v>63781</c:v>
                </c:pt>
                <c:pt idx="63782">
                  <c:v>63782</c:v>
                </c:pt>
                <c:pt idx="63783">
                  <c:v>63783</c:v>
                </c:pt>
                <c:pt idx="63784">
                  <c:v>63784</c:v>
                </c:pt>
                <c:pt idx="63785">
                  <c:v>63785</c:v>
                </c:pt>
                <c:pt idx="63786">
                  <c:v>63786</c:v>
                </c:pt>
                <c:pt idx="63787">
                  <c:v>63787</c:v>
                </c:pt>
                <c:pt idx="63788">
                  <c:v>63788</c:v>
                </c:pt>
                <c:pt idx="63789">
                  <c:v>63789</c:v>
                </c:pt>
                <c:pt idx="63790">
                  <c:v>63790</c:v>
                </c:pt>
                <c:pt idx="63791">
                  <c:v>63791</c:v>
                </c:pt>
                <c:pt idx="63792">
                  <c:v>63792</c:v>
                </c:pt>
                <c:pt idx="63793">
                  <c:v>63793</c:v>
                </c:pt>
                <c:pt idx="63794">
                  <c:v>63794</c:v>
                </c:pt>
                <c:pt idx="63795">
                  <c:v>63795</c:v>
                </c:pt>
                <c:pt idx="63796">
                  <c:v>63796</c:v>
                </c:pt>
                <c:pt idx="63797">
                  <c:v>63797</c:v>
                </c:pt>
                <c:pt idx="63798">
                  <c:v>63798</c:v>
                </c:pt>
                <c:pt idx="63799">
                  <c:v>63799</c:v>
                </c:pt>
                <c:pt idx="63800">
                  <c:v>63800</c:v>
                </c:pt>
                <c:pt idx="63801">
                  <c:v>63801</c:v>
                </c:pt>
                <c:pt idx="63802">
                  <c:v>63802</c:v>
                </c:pt>
                <c:pt idx="63803">
                  <c:v>63803</c:v>
                </c:pt>
                <c:pt idx="63804">
                  <c:v>63804</c:v>
                </c:pt>
                <c:pt idx="63805">
                  <c:v>63805</c:v>
                </c:pt>
                <c:pt idx="63806">
                  <c:v>63806</c:v>
                </c:pt>
                <c:pt idx="63807">
                  <c:v>63807</c:v>
                </c:pt>
                <c:pt idx="63808">
                  <c:v>63808</c:v>
                </c:pt>
                <c:pt idx="63809">
                  <c:v>63809</c:v>
                </c:pt>
                <c:pt idx="63810">
                  <c:v>63810</c:v>
                </c:pt>
                <c:pt idx="63811">
                  <c:v>63811</c:v>
                </c:pt>
                <c:pt idx="63812">
                  <c:v>63812</c:v>
                </c:pt>
                <c:pt idx="63813">
                  <c:v>63813</c:v>
                </c:pt>
                <c:pt idx="63814">
                  <c:v>63814</c:v>
                </c:pt>
                <c:pt idx="63815">
                  <c:v>63815</c:v>
                </c:pt>
                <c:pt idx="63816">
                  <c:v>63816</c:v>
                </c:pt>
                <c:pt idx="63817">
                  <c:v>63817</c:v>
                </c:pt>
                <c:pt idx="63818">
                  <c:v>63818</c:v>
                </c:pt>
                <c:pt idx="63819">
                  <c:v>63819</c:v>
                </c:pt>
                <c:pt idx="63820">
                  <c:v>63820</c:v>
                </c:pt>
                <c:pt idx="63821">
                  <c:v>63821</c:v>
                </c:pt>
                <c:pt idx="63822">
                  <c:v>63822</c:v>
                </c:pt>
                <c:pt idx="63823">
                  <c:v>63823</c:v>
                </c:pt>
                <c:pt idx="63824">
                  <c:v>63824</c:v>
                </c:pt>
                <c:pt idx="63825">
                  <c:v>63825</c:v>
                </c:pt>
                <c:pt idx="63826">
                  <c:v>63826</c:v>
                </c:pt>
                <c:pt idx="63827">
                  <c:v>63827</c:v>
                </c:pt>
                <c:pt idx="63828">
                  <c:v>63828</c:v>
                </c:pt>
                <c:pt idx="63829">
                  <c:v>63829</c:v>
                </c:pt>
                <c:pt idx="63830">
                  <c:v>63830</c:v>
                </c:pt>
                <c:pt idx="63831">
                  <c:v>63831</c:v>
                </c:pt>
                <c:pt idx="63832">
                  <c:v>63832</c:v>
                </c:pt>
                <c:pt idx="63833">
                  <c:v>63833</c:v>
                </c:pt>
                <c:pt idx="63834">
                  <c:v>63834</c:v>
                </c:pt>
                <c:pt idx="63835">
                  <c:v>63835</c:v>
                </c:pt>
                <c:pt idx="63836">
                  <c:v>63836</c:v>
                </c:pt>
                <c:pt idx="63837">
                  <c:v>63837</c:v>
                </c:pt>
                <c:pt idx="63838">
                  <c:v>63838</c:v>
                </c:pt>
                <c:pt idx="63839">
                  <c:v>63839</c:v>
                </c:pt>
                <c:pt idx="63840">
                  <c:v>63840</c:v>
                </c:pt>
                <c:pt idx="63841">
                  <c:v>63841</c:v>
                </c:pt>
                <c:pt idx="63842">
                  <c:v>63842</c:v>
                </c:pt>
                <c:pt idx="63843">
                  <c:v>63843</c:v>
                </c:pt>
                <c:pt idx="63844">
                  <c:v>63844</c:v>
                </c:pt>
                <c:pt idx="63845">
                  <c:v>63845</c:v>
                </c:pt>
                <c:pt idx="63846">
                  <c:v>63846</c:v>
                </c:pt>
                <c:pt idx="63847">
                  <c:v>63847</c:v>
                </c:pt>
                <c:pt idx="63848">
                  <c:v>63848</c:v>
                </c:pt>
                <c:pt idx="63849">
                  <c:v>63849</c:v>
                </c:pt>
                <c:pt idx="63850">
                  <c:v>63850</c:v>
                </c:pt>
                <c:pt idx="63851">
                  <c:v>63851</c:v>
                </c:pt>
                <c:pt idx="63852">
                  <c:v>63852</c:v>
                </c:pt>
                <c:pt idx="63853">
                  <c:v>63853</c:v>
                </c:pt>
                <c:pt idx="63854">
                  <c:v>63854</c:v>
                </c:pt>
                <c:pt idx="63855">
                  <c:v>63855</c:v>
                </c:pt>
                <c:pt idx="63856">
                  <c:v>63856</c:v>
                </c:pt>
                <c:pt idx="63857">
                  <c:v>63857</c:v>
                </c:pt>
                <c:pt idx="63858">
                  <c:v>63858</c:v>
                </c:pt>
                <c:pt idx="63859">
                  <c:v>63859</c:v>
                </c:pt>
                <c:pt idx="63860">
                  <c:v>63860</c:v>
                </c:pt>
                <c:pt idx="63861">
                  <c:v>63861</c:v>
                </c:pt>
                <c:pt idx="63862">
                  <c:v>63862</c:v>
                </c:pt>
                <c:pt idx="63863">
                  <c:v>63863</c:v>
                </c:pt>
                <c:pt idx="63864">
                  <c:v>63864</c:v>
                </c:pt>
                <c:pt idx="63865">
                  <c:v>63865</c:v>
                </c:pt>
                <c:pt idx="63866">
                  <c:v>63866</c:v>
                </c:pt>
                <c:pt idx="63867">
                  <c:v>63867</c:v>
                </c:pt>
                <c:pt idx="63868">
                  <c:v>63868</c:v>
                </c:pt>
                <c:pt idx="63869">
                  <c:v>63869</c:v>
                </c:pt>
                <c:pt idx="63870">
                  <c:v>63870</c:v>
                </c:pt>
                <c:pt idx="63871">
                  <c:v>63871</c:v>
                </c:pt>
                <c:pt idx="63872">
                  <c:v>63872</c:v>
                </c:pt>
                <c:pt idx="63873">
                  <c:v>63873</c:v>
                </c:pt>
                <c:pt idx="63874">
                  <c:v>63874</c:v>
                </c:pt>
                <c:pt idx="63875">
                  <c:v>63875</c:v>
                </c:pt>
                <c:pt idx="63876">
                  <c:v>63876</c:v>
                </c:pt>
                <c:pt idx="63877">
                  <c:v>63877</c:v>
                </c:pt>
                <c:pt idx="63878">
                  <c:v>63878</c:v>
                </c:pt>
                <c:pt idx="63879">
                  <c:v>63879</c:v>
                </c:pt>
                <c:pt idx="63880">
                  <c:v>63880</c:v>
                </c:pt>
                <c:pt idx="63881">
                  <c:v>63881</c:v>
                </c:pt>
                <c:pt idx="63882">
                  <c:v>63882</c:v>
                </c:pt>
                <c:pt idx="63883">
                  <c:v>63883</c:v>
                </c:pt>
                <c:pt idx="63884">
                  <c:v>63884</c:v>
                </c:pt>
                <c:pt idx="63885">
                  <c:v>63885</c:v>
                </c:pt>
                <c:pt idx="63886">
                  <c:v>63886</c:v>
                </c:pt>
                <c:pt idx="63887">
                  <c:v>63887</c:v>
                </c:pt>
                <c:pt idx="63888">
                  <c:v>63888</c:v>
                </c:pt>
                <c:pt idx="63889">
                  <c:v>63889</c:v>
                </c:pt>
                <c:pt idx="63890">
                  <c:v>63890</c:v>
                </c:pt>
                <c:pt idx="63891">
                  <c:v>63891</c:v>
                </c:pt>
                <c:pt idx="63892">
                  <c:v>63892</c:v>
                </c:pt>
                <c:pt idx="63893">
                  <c:v>63893</c:v>
                </c:pt>
                <c:pt idx="63894">
                  <c:v>63894</c:v>
                </c:pt>
                <c:pt idx="63895">
                  <c:v>63895</c:v>
                </c:pt>
                <c:pt idx="63896">
                  <c:v>63896</c:v>
                </c:pt>
                <c:pt idx="63897">
                  <c:v>63897</c:v>
                </c:pt>
                <c:pt idx="63898">
                  <c:v>63898</c:v>
                </c:pt>
                <c:pt idx="63899">
                  <c:v>63899</c:v>
                </c:pt>
                <c:pt idx="63900">
                  <c:v>63900</c:v>
                </c:pt>
                <c:pt idx="63901">
                  <c:v>63901</c:v>
                </c:pt>
                <c:pt idx="63902">
                  <c:v>63902</c:v>
                </c:pt>
                <c:pt idx="63903">
                  <c:v>63903</c:v>
                </c:pt>
                <c:pt idx="63904">
                  <c:v>63904</c:v>
                </c:pt>
                <c:pt idx="63905">
                  <c:v>63905</c:v>
                </c:pt>
                <c:pt idx="63906">
                  <c:v>63906</c:v>
                </c:pt>
                <c:pt idx="63907">
                  <c:v>63907</c:v>
                </c:pt>
                <c:pt idx="63908">
                  <c:v>63908</c:v>
                </c:pt>
                <c:pt idx="63909">
                  <c:v>63909</c:v>
                </c:pt>
                <c:pt idx="63910">
                  <c:v>63910</c:v>
                </c:pt>
                <c:pt idx="63911">
                  <c:v>63911</c:v>
                </c:pt>
                <c:pt idx="63912">
                  <c:v>63912</c:v>
                </c:pt>
                <c:pt idx="63913">
                  <c:v>63913</c:v>
                </c:pt>
                <c:pt idx="63914">
                  <c:v>63914</c:v>
                </c:pt>
                <c:pt idx="63915">
                  <c:v>63915</c:v>
                </c:pt>
                <c:pt idx="63916">
                  <c:v>63916</c:v>
                </c:pt>
                <c:pt idx="63917">
                  <c:v>63917</c:v>
                </c:pt>
                <c:pt idx="63918">
                  <c:v>63918</c:v>
                </c:pt>
                <c:pt idx="63919">
                  <c:v>63919</c:v>
                </c:pt>
                <c:pt idx="63920">
                  <c:v>63920</c:v>
                </c:pt>
                <c:pt idx="63921">
                  <c:v>63921</c:v>
                </c:pt>
                <c:pt idx="63922">
                  <c:v>63922</c:v>
                </c:pt>
                <c:pt idx="63923">
                  <c:v>63923</c:v>
                </c:pt>
                <c:pt idx="63924">
                  <c:v>63924</c:v>
                </c:pt>
                <c:pt idx="63925">
                  <c:v>63925</c:v>
                </c:pt>
                <c:pt idx="63926">
                  <c:v>63926</c:v>
                </c:pt>
                <c:pt idx="63927">
                  <c:v>63927</c:v>
                </c:pt>
                <c:pt idx="63928">
                  <c:v>63928</c:v>
                </c:pt>
                <c:pt idx="63929">
                  <c:v>63929</c:v>
                </c:pt>
                <c:pt idx="63930">
                  <c:v>63930</c:v>
                </c:pt>
                <c:pt idx="63931">
                  <c:v>63931</c:v>
                </c:pt>
                <c:pt idx="63932">
                  <c:v>63932</c:v>
                </c:pt>
                <c:pt idx="63933">
                  <c:v>63933</c:v>
                </c:pt>
                <c:pt idx="63934">
                  <c:v>63934</c:v>
                </c:pt>
                <c:pt idx="63935">
                  <c:v>63935</c:v>
                </c:pt>
                <c:pt idx="63936">
                  <c:v>63936</c:v>
                </c:pt>
                <c:pt idx="63937">
                  <c:v>63937</c:v>
                </c:pt>
                <c:pt idx="63938">
                  <c:v>63938</c:v>
                </c:pt>
                <c:pt idx="63939">
                  <c:v>63939</c:v>
                </c:pt>
                <c:pt idx="63940">
                  <c:v>63940</c:v>
                </c:pt>
                <c:pt idx="63941">
                  <c:v>63941</c:v>
                </c:pt>
                <c:pt idx="63942">
                  <c:v>63942</c:v>
                </c:pt>
                <c:pt idx="63943">
                  <c:v>63943</c:v>
                </c:pt>
                <c:pt idx="63944">
                  <c:v>63944</c:v>
                </c:pt>
                <c:pt idx="63945">
                  <c:v>63945</c:v>
                </c:pt>
                <c:pt idx="63946">
                  <c:v>63946</c:v>
                </c:pt>
                <c:pt idx="63947">
                  <c:v>63947</c:v>
                </c:pt>
                <c:pt idx="63948">
                  <c:v>63948</c:v>
                </c:pt>
                <c:pt idx="63949">
                  <c:v>63949</c:v>
                </c:pt>
                <c:pt idx="63950">
                  <c:v>63950</c:v>
                </c:pt>
                <c:pt idx="63951">
                  <c:v>63951</c:v>
                </c:pt>
                <c:pt idx="63952">
                  <c:v>63952</c:v>
                </c:pt>
                <c:pt idx="63953">
                  <c:v>63953</c:v>
                </c:pt>
                <c:pt idx="63954">
                  <c:v>63954</c:v>
                </c:pt>
                <c:pt idx="63955">
                  <c:v>63955</c:v>
                </c:pt>
                <c:pt idx="63956">
                  <c:v>63956</c:v>
                </c:pt>
                <c:pt idx="63957">
                  <c:v>63957</c:v>
                </c:pt>
                <c:pt idx="63958">
                  <c:v>63958</c:v>
                </c:pt>
                <c:pt idx="63959">
                  <c:v>63959</c:v>
                </c:pt>
                <c:pt idx="63960">
                  <c:v>63960</c:v>
                </c:pt>
                <c:pt idx="63961">
                  <c:v>63961</c:v>
                </c:pt>
                <c:pt idx="63962">
                  <c:v>63962</c:v>
                </c:pt>
                <c:pt idx="63963">
                  <c:v>63963</c:v>
                </c:pt>
                <c:pt idx="63964">
                  <c:v>63964</c:v>
                </c:pt>
                <c:pt idx="63965">
                  <c:v>63965</c:v>
                </c:pt>
                <c:pt idx="63966">
                  <c:v>63966</c:v>
                </c:pt>
                <c:pt idx="63967">
                  <c:v>63967</c:v>
                </c:pt>
                <c:pt idx="63968">
                  <c:v>63968</c:v>
                </c:pt>
                <c:pt idx="63969">
                  <c:v>63969</c:v>
                </c:pt>
                <c:pt idx="63970">
                  <c:v>63970</c:v>
                </c:pt>
                <c:pt idx="63971">
                  <c:v>63971</c:v>
                </c:pt>
                <c:pt idx="63972">
                  <c:v>63972</c:v>
                </c:pt>
                <c:pt idx="63973">
                  <c:v>63973</c:v>
                </c:pt>
                <c:pt idx="63974">
                  <c:v>63974</c:v>
                </c:pt>
                <c:pt idx="63975">
                  <c:v>63975</c:v>
                </c:pt>
                <c:pt idx="63976">
                  <c:v>63976</c:v>
                </c:pt>
                <c:pt idx="63977">
                  <c:v>63977</c:v>
                </c:pt>
                <c:pt idx="63978">
                  <c:v>63978</c:v>
                </c:pt>
                <c:pt idx="63979">
                  <c:v>63979</c:v>
                </c:pt>
                <c:pt idx="63980">
                  <c:v>63980</c:v>
                </c:pt>
                <c:pt idx="63981">
                  <c:v>63981</c:v>
                </c:pt>
                <c:pt idx="63982">
                  <c:v>63982</c:v>
                </c:pt>
                <c:pt idx="63983">
                  <c:v>63983</c:v>
                </c:pt>
                <c:pt idx="63984">
                  <c:v>63984</c:v>
                </c:pt>
                <c:pt idx="63985">
                  <c:v>63985</c:v>
                </c:pt>
                <c:pt idx="63986">
                  <c:v>63986</c:v>
                </c:pt>
                <c:pt idx="63987">
                  <c:v>63987</c:v>
                </c:pt>
                <c:pt idx="63988">
                  <c:v>63988</c:v>
                </c:pt>
                <c:pt idx="63989">
                  <c:v>63989</c:v>
                </c:pt>
                <c:pt idx="63990">
                  <c:v>63990</c:v>
                </c:pt>
                <c:pt idx="63991">
                  <c:v>63991</c:v>
                </c:pt>
                <c:pt idx="63992">
                  <c:v>63992</c:v>
                </c:pt>
                <c:pt idx="63993">
                  <c:v>63993</c:v>
                </c:pt>
                <c:pt idx="63994">
                  <c:v>63994</c:v>
                </c:pt>
                <c:pt idx="63995">
                  <c:v>63995</c:v>
                </c:pt>
                <c:pt idx="63996">
                  <c:v>63996</c:v>
                </c:pt>
                <c:pt idx="63997">
                  <c:v>63997</c:v>
                </c:pt>
                <c:pt idx="63998">
                  <c:v>63998</c:v>
                </c:pt>
                <c:pt idx="63999">
                  <c:v>63999</c:v>
                </c:pt>
                <c:pt idx="64000">
                  <c:v>64000</c:v>
                </c:pt>
                <c:pt idx="64001">
                  <c:v>64001</c:v>
                </c:pt>
                <c:pt idx="64002">
                  <c:v>64002</c:v>
                </c:pt>
                <c:pt idx="64003">
                  <c:v>64003</c:v>
                </c:pt>
                <c:pt idx="64004">
                  <c:v>64004</c:v>
                </c:pt>
                <c:pt idx="64005">
                  <c:v>64005</c:v>
                </c:pt>
                <c:pt idx="64006">
                  <c:v>64006</c:v>
                </c:pt>
                <c:pt idx="64007">
                  <c:v>64007</c:v>
                </c:pt>
                <c:pt idx="64008">
                  <c:v>64008</c:v>
                </c:pt>
                <c:pt idx="64009">
                  <c:v>64009</c:v>
                </c:pt>
                <c:pt idx="64010">
                  <c:v>64010</c:v>
                </c:pt>
                <c:pt idx="64011">
                  <c:v>64011</c:v>
                </c:pt>
                <c:pt idx="64012">
                  <c:v>64012</c:v>
                </c:pt>
                <c:pt idx="64013">
                  <c:v>64013</c:v>
                </c:pt>
                <c:pt idx="64014">
                  <c:v>64014</c:v>
                </c:pt>
                <c:pt idx="64015">
                  <c:v>64015</c:v>
                </c:pt>
                <c:pt idx="64016">
                  <c:v>64016</c:v>
                </c:pt>
                <c:pt idx="64017">
                  <c:v>64017</c:v>
                </c:pt>
                <c:pt idx="64018">
                  <c:v>64018</c:v>
                </c:pt>
                <c:pt idx="64019">
                  <c:v>64019</c:v>
                </c:pt>
                <c:pt idx="64020">
                  <c:v>64020</c:v>
                </c:pt>
                <c:pt idx="64021">
                  <c:v>64021</c:v>
                </c:pt>
                <c:pt idx="64022">
                  <c:v>64022</c:v>
                </c:pt>
                <c:pt idx="64023">
                  <c:v>64023</c:v>
                </c:pt>
                <c:pt idx="64024">
                  <c:v>64024</c:v>
                </c:pt>
                <c:pt idx="64025">
                  <c:v>64025</c:v>
                </c:pt>
                <c:pt idx="64026">
                  <c:v>64026</c:v>
                </c:pt>
                <c:pt idx="64027">
                  <c:v>64027</c:v>
                </c:pt>
                <c:pt idx="64028">
                  <c:v>64028</c:v>
                </c:pt>
                <c:pt idx="64029">
                  <c:v>64029</c:v>
                </c:pt>
                <c:pt idx="64030">
                  <c:v>64030</c:v>
                </c:pt>
                <c:pt idx="64031">
                  <c:v>64031</c:v>
                </c:pt>
                <c:pt idx="64032">
                  <c:v>64032</c:v>
                </c:pt>
                <c:pt idx="64033">
                  <c:v>64033</c:v>
                </c:pt>
                <c:pt idx="64034">
                  <c:v>64034</c:v>
                </c:pt>
                <c:pt idx="64035">
                  <c:v>64035</c:v>
                </c:pt>
                <c:pt idx="64036">
                  <c:v>64036</c:v>
                </c:pt>
                <c:pt idx="64037">
                  <c:v>64037</c:v>
                </c:pt>
                <c:pt idx="64038">
                  <c:v>64038</c:v>
                </c:pt>
                <c:pt idx="64039">
                  <c:v>64039</c:v>
                </c:pt>
                <c:pt idx="64040">
                  <c:v>64040</c:v>
                </c:pt>
                <c:pt idx="64041">
                  <c:v>64041</c:v>
                </c:pt>
                <c:pt idx="64042">
                  <c:v>64042</c:v>
                </c:pt>
                <c:pt idx="64043">
                  <c:v>64043</c:v>
                </c:pt>
                <c:pt idx="64044">
                  <c:v>64044</c:v>
                </c:pt>
                <c:pt idx="64045">
                  <c:v>64045</c:v>
                </c:pt>
                <c:pt idx="64046">
                  <c:v>64046</c:v>
                </c:pt>
                <c:pt idx="64047">
                  <c:v>64047</c:v>
                </c:pt>
                <c:pt idx="64048">
                  <c:v>64048</c:v>
                </c:pt>
                <c:pt idx="64049">
                  <c:v>64049</c:v>
                </c:pt>
                <c:pt idx="64050">
                  <c:v>64050</c:v>
                </c:pt>
                <c:pt idx="64051">
                  <c:v>64051</c:v>
                </c:pt>
                <c:pt idx="64052">
                  <c:v>64052</c:v>
                </c:pt>
                <c:pt idx="64053">
                  <c:v>64053</c:v>
                </c:pt>
                <c:pt idx="64054">
                  <c:v>64054</c:v>
                </c:pt>
                <c:pt idx="64055">
                  <c:v>64055</c:v>
                </c:pt>
                <c:pt idx="64056">
                  <c:v>64056</c:v>
                </c:pt>
                <c:pt idx="64057">
                  <c:v>64057</c:v>
                </c:pt>
                <c:pt idx="64058">
                  <c:v>64058</c:v>
                </c:pt>
                <c:pt idx="64059">
                  <c:v>64059</c:v>
                </c:pt>
                <c:pt idx="64060">
                  <c:v>64060</c:v>
                </c:pt>
                <c:pt idx="64061">
                  <c:v>64061</c:v>
                </c:pt>
                <c:pt idx="64062">
                  <c:v>64062</c:v>
                </c:pt>
                <c:pt idx="64063">
                  <c:v>64063</c:v>
                </c:pt>
                <c:pt idx="64064">
                  <c:v>64064</c:v>
                </c:pt>
                <c:pt idx="64065">
                  <c:v>64065</c:v>
                </c:pt>
                <c:pt idx="64066">
                  <c:v>64066</c:v>
                </c:pt>
                <c:pt idx="64067">
                  <c:v>64067</c:v>
                </c:pt>
                <c:pt idx="64068">
                  <c:v>64068</c:v>
                </c:pt>
                <c:pt idx="64069">
                  <c:v>64069</c:v>
                </c:pt>
                <c:pt idx="64070">
                  <c:v>64070</c:v>
                </c:pt>
                <c:pt idx="64071">
                  <c:v>64071</c:v>
                </c:pt>
                <c:pt idx="64072">
                  <c:v>64072</c:v>
                </c:pt>
                <c:pt idx="64073">
                  <c:v>64073</c:v>
                </c:pt>
                <c:pt idx="64074">
                  <c:v>64074</c:v>
                </c:pt>
                <c:pt idx="64075">
                  <c:v>64075</c:v>
                </c:pt>
                <c:pt idx="64076">
                  <c:v>64076</c:v>
                </c:pt>
                <c:pt idx="64077">
                  <c:v>64077</c:v>
                </c:pt>
                <c:pt idx="64078">
                  <c:v>64078</c:v>
                </c:pt>
                <c:pt idx="64079">
                  <c:v>64079</c:v>
                </c:pt>
                <c:pt idx="64080">
                  <c:v>64080</c:v>
                </c:pt>
                <c:pt idx="64081">
                  <c:v>64081</c:v>
                </c:pt>
                <c:pt idx="64082">
                  <c:v>64082</c:v>
                </c:pt>
                <c:pt idx="64083">
                  <c:v>64083</c:v>
                </c:pt>
                <c:pt idx="64084">
                  <c:v>64084</c:v>
                </c:pt>
                <c:pt idx="64085">
                  <c:v>64085</c:v>
                </c:pt>
                <c:pt idx="64086">
                  <c:v>64086</c:v>
                </c:pt>
                <c:pt idx="64087">
                  <c:v>64087</c:v>
                </c:pt>
                <c:pt idx="64088">
                  <c:v>64088</c:v>
                </c:pt>
                <c:pt idx="64089">
                  <c:v>64089</c:v>
                </c:pt>
                <c:pt idx="64090">
                  <c:v>64090</c:v>
                </c:pt>
                <c:pt idx="64091">
                  <c:v>64091</c:v>
                </c:pt>
                <c:pt idx="64092">
                  <c:v>64092</c:v>
                </c:pt>
                <c:pt idx="64093">
                  <c:v>64093</c:v>
                </c:pt>
                <c:pt idx="64094">
                  <c:v>64094</c:v>
                </c:pt>
                <c:pt idx="64095">
                  <c:v>64095</c:v>
                </c:pt>
                <c:pt idx="64096">
                  <c:v>64096</c:v>
                </c:pt>
                <c:pt idx="64097">
                  <c:v>64097</c:v>
                </c:pt>
                <c:pt idx="64098">
                  <c:v>64098</c:v>
                </c:pt>
                <c:pt idx="64099">
                  <c:v>64099</c:v>
                </c:pt>
                <c:pt idx="64100">
                  <c:v>64100</c:v>
                </c:pt>
                <c:pt idx="64101">
                  <c:v>64101</c:v>
                </c:pt>
                <c:pt idx="64102">
                  <c:v>64102</c:v>
                </c:pt>
                <c:pt idx="64103">
                  <c:v>64103</c:v>
                </c:pt>
                <c:pt idx="64104">
                  <c:v>64104</c:v>
                </c:pt>
                <c:pt idx="64105">
                  <c:v>64105</c:v>
                </c:pt>
                <c:pt idx="64106">
                  <c:v>64106</c:v>
                </c:pt>
                <c:pt idx="64107">
                  <c:v>64107</c:v>
                </c:pt>
                <c:pt idx="64108">
                  <c:v>64108</c:v>
                </c:pt>
                <c:pt idx="64109">
                  <c:v>64109</c:v>
                </c:pt>
                <c:pt idx="64110">
                  <c:v>64110</c:v>
                </c:pt>
                <c:pt idx="64111">
                  <c:v>64111</c:v>
                </c:pt>
                <c:pt idx="64112">
                  <c:v>64112</c:v>
                </c:pt>
                <c:pt idx="64113">
                  <c:v>64113</c:v>
                </c:pt>
                <c:pt idx="64114">
                  <c:v>64114</c:v>
                </c:pt>
                <c:pt idx="64115">
                  <c:v>64115</c:v>
                </c:pt>
                <c:pt idx="64116">
                  <c:v>64116</c:v>
                </c:pt>
                <c:pt idx="64117">
                  <c:v>64117</c:v>
                </c:pt>
                <c:pt idx="64118">
                  <c:v>64118</c:v>
                </c:pt>
                <c:pt idx="64119">
                  <c:v>64119</c:v>
                </c:pt>
                <c:pt idx="64120">
                  <c:v>64120</c:v>
                </c:pt>
                <c:pt idx="64121">
                  <c:v>64121</c:v>
                </c:pt>
                <c:pt idx="64122">
                  <c:v>64122</c:v>
                </c:pt>
                <c:pt idx="64123">
                  <c:v>64123</c:v>
                </c:pt>
                <c:pt idx="64124">
                  <c:v>64124</c:v>
                </c:pt>
                <c:pt idx="64125">
                  <c:v>64125</c:v>
                </c:pt>
                <c:pt idx="64126">
                  <c:v>64126</c:v>
                </c:pt>
                <c:pt idx="64127">
                  <c:v>64127</c:v>
                </c:pt>
                <c:pt idx="64128">
                  <c:v>64128</c:v>
                </c:pt>
                <c:pt idx="64129">
                  <c:v>64129</c:v>
                </c:pt>
                <c:pt idx="64130">
                  <c:v>64130</c:v>
                </c:pt>
                <c:pt idx="64131">
                  <c:v>64131</c:v>
                </c:pt>
                <c:pt idx="64132">
                  <c:v>64132</c:v>
                </c:pt>
                <c:pt idx="64133">
                  <c:v>64133</c:v>
                </c:pt>
                <c:pt idx="64134">
                  <c:v>64134</c:v>
                </c:pt>
                <c:pt idx="64135">
                  <c:v>64135</c:v>
                </c:pt>
                <c:pt idx="64136">
                  <c:v>64136</c:v>
                </c:pt>
                <c:pt idx="64137">
                  <c:v>64137</c:v>
                </c:pt>
                <c:pt idx="64138">
                  <c:v>64138</c:v>
                </c:pt>
                <c:pt idx="64139">
                  <c:v>64139</c:v>
                </c:pt>
                <c:pt idx="64140">
                  <c:v>64140</c:v>
                </c:pt>
                <c:pt idx="64141">
                  <c:v>64141</c:v>
                </c:pt>
                <c:pt idx="64142">
                  <c:v>64142</c:v>
                </c:pt>
                <c:pt idx="64143">
                  <c:v>64143</c:v>
                </c:pt>
                <c:pt idx="64144">
                  <c:v>64144</c:v>
                </c:pt>
                <c:pt idx="64145">
                  <c:v>64145</c:v>
                </c:pt>
                <c:pt idx="64146">
                  <c:v>64146</c:v>
                </c:pt>
                <c:pt idx="64147">
                  <c:v>64147</c:v>
                </c:pt>
                <c:pt idx="64148">
                  <c:v>64148</c:v>
                </c:pt>
                <c:pt idx="64149">
                  <c:v>64149</c:v>
                </c:pt>
                <c:pt idx="64150">
                  <c:v>64150</c:v>
                </c:pt>
                <c:pt idx="64151">
                  <c:v>64151</c:v>
                </c:pt>
                <c:pt idx="64152">
                  <c:v>64152</c:v>
                </c:pt>
                <c:pt idx="64153">
                  <c:v>64153</c:v>
                </c:pt>
                <c:pt idx="64154">
                  <c:v>64154</c:v>
                </c:pt>
                <c:pt idx="64155">
                  <c:v>64155</c:v>
                </c:pt>
                <c:pt idx="64156">
                  <c:v>64156</c:v>
                </c:pt>
                <c:pt idx="64157">
                  <c:v>64157</c:v>
                </c:pt>
                <c:pt idx="64158">
                  <c:v>64158</c:v>
                </c:pt>
                <c:pt idx="64159">
                  <c:v>64159</c:v>
                </c:pt>
                <c:pt idx="64160">
                  <c:v>64160</c:v>
                </c:pt>
                <c:pt idx="64161">
                  <c:v>64161</c:v>
                </c:pt>
                <c:pt idx="64162">
                  <c:v>64162</c:v>
                </c:pt>
                <c:pt idx="64163">
                  <c:v>64163</c:v>
                </c:pt>
                <c:pt idx="64164">
                  <c:v>64164</c:v>
                </c:pt>
                <c:pt idx="64165">
                  <c:v>64165</c:v>
                </c:pt>
                <c:pt idx="64166">
                  <c:v>64166</c:v>
                </c:pt>
                <c:pt idx="64167">
                  <c:v>64167</c:v>
                </c:pt>
                <c:pt idx="64168">
                  <c:v>64168</c:v>
                </c:pt>
                <c:pt idx="64169">
                  <c:v>64169</c:v>
                </c:pt>
                <c:pt idx="64170">
                  <c:v>64170</c:v>
                </c:pt>
                <c:pt idx="64171">
                  <c:v>64171</c:v>
                </c:pt>
                <c:pt idx="64172">
                  <c:v>64172</c:v>
                </c:pt>
                <c:pt idx="64173">
                  <c:v>64173</c:v>
                </c:pt>
                <c:pt idx="64174">
                  <c:v>64174</c:v>
                </c:pt>
                <c:pt idx="64175">
                  <c:v>64175</c:v>
                </c:pt>
                <c:pt idx="64176">
                  <c:v>64176</c:v>
                </c:pt>
                <c:pt idx="64177">
                  <c:v>64177</c:v>
                </c:pt>
                <c:pt idx="64178">
                  <c:v>64178</c:v>
                </c:pt>
                <c:pt idx="64179">
                  <c:v>64179</c:v>
                </c:pt>
                <c:pt idx="64180">
                  <c:v>64180</c:v>
                </c:pt>
                <c:pt idx="64181">
                  <c:v>64181</c:v>
                </c:pt>
                <c:pt idx="64182">
                  <c:v>64182</c:v>
                </c:pt>
                <c:pt idx="64183">
                  <c:v>64183</c:v>
                </c:pt>
                <c:pt idx="64184">
                  <c:v>64184</c:v>
                </c:pt>
                <c:pt idx="64185">
                  <c:v>64185</c:v>
                </c:pt>
                <c:pt idx="64186">
                  <c:v>64186</c:v>
                </c:pt>
                <c:pt idx="64187">
                  <c:v>64187</c:v>
                </c:pt>
                <c:pt idx="64188">
                  <c:v>64188</c:v>
                </c:pt>
                <c:pt idx="64189">
                  <c:v>64189</c:v>
                </c:pt>
                <c:pt idx="64190">
                  <c:v>64190</c:v>
                </c:pt>
                <c:pt idx="64191">
                  <c:v>64191</c:v>
                </c:pt>
                <c:pt idx="64192">
                  <c:v>64192</c:v>
                </c:pt>
                <c:pt idx="64193">
                  <c:v>64193</c:v>
                </c:pt>
                <c:pt idx="64194">
                  <c:v>64194</c:v>
                </c:pt>
                <c:pt idx="64195">
                  <c:v>64195</c:v>
                </c:pt>
                <c:pt idx="64196">
                  <c:v>64196</c:v>
                </c:pt>
                <c:pt idx="64197">
                  <c:v>64197</c:v>
                </c:pt>
                <c:pt idx="64198">
                  <c:v>64198</c:v>
                </c:pt>
                <c:pt idx="64199">
                  <c:v>64199</c:v>
                </c:pt>
                <c:pt idx="64200">
                  <c:v>64200</c:v>
                </c:pt>
                <c:pt idx="64201">
                  <c:v>64201</c:v>
                </c:pt>
                <c:pt idx="64202">
                  <c:v>64202</c:v>
                </c:pt>
                <c:pt idx="64203">
                  <c:v>64203</c:v>
                </c:pt>
                <c:pt idx="64204">
                  <c:v>64204</c:v>
                </c:pt>
                <c:pt idx="64205">
                  <c:v>64205</c:v>
                </c:pt>
                <c:pt idx="64206">
                  <c:v>64206</c:v>
                </c:pt>
                <c:pt idx="64207">
                  <c:v>64207</c:v>
                </c:pt>
                <c:pt idx="64208">
                  <c:v>64208</c:v>
                </c:pt>
                <c:pt idx="64209">
                  <c:v>64209</c:v>
                </c:pt>
                <c:pt idx="64210">
                  <c:v>64210</c:v>
                </c:pt>
                <c:pt idx="64211">
                  <c:v>64211</c:v>
                </c:pt>
                <c:pt idx="64212">
                  <c:v>64212</c:v>
                </c:pt>
                <c:pt idx="64213">
                  <c:v>64213</c:v>
                </c:pt>
                <c:pt idx="64214">
                  <c:v>64214</c:v>
                </c:pt>
                <c:pt idx="64215">
                  <c:v>64215</c:v>
                </c:pt>
                <c:pt idx="64216">
                  <c:v>64216</c:v>
                </c:pt>
                <c:pt idx="64217">
                  <c:v>64217</c:v>
                </c:pt>
                <c:pt idx="64218">
                  <c:v>64218</c:v>
                </c:pt>
                <c:pt idx="64219">
                  <c:v>64219</c:v>
                </c:pt>
                <c:pt idx="64220">
                  <c:v>64220</c:v>
                </c:pt>
                <c:pt idx="64221">
                  <c:v>64221</c:v>
                </c:pt>
                <c:pt idx="64222">
                  <c:v>64222</c:v>
                </c:pt>
                <c:pt idx="64223">
                  <c:v>64223</c:v>
                </c:pt>
                <c:pt idx="64224">
                  <c:v>64224</c:v>
                </c:pt>
                <c:pt idx="64225">
                  <c:v>64225</c:v>
                </c:pt>
                <c:pt idx="64226">
                  <c:v>64226</c:v>
                </c:pt>
                <c:pt idx="64227">
                  <c:v>64227</c:v>
                </c:pt>
                <c:pt idx="64228">
                  <c:v>64228</c:v>
                </c:pt>
                <c:pt idx="64229">
                  <c:v>64229</c:v>
                </c:pt>
                <c:pt idx="64230">
                  <c:v>64230</c:v>
                </c:pt>
                <c:pt idx="64231">
                  <c:v>64231</c:v>
                </c:pt>
                <c:pt idx="64232">
                  <c:v>64232</c:v>
                </c:pt>
                <c:pt idx="64233">
                  <c:v>64233</c:v>
                </c:pt>
                <c:pt idx="64234">
                  <c:v>64234</c:v>
                </c:pt>
                <c:pt idx="64235">
                  <c:v>64235</c:v>
                </c:pt>
                <c:pt idx="64236">
                  <c:v>64236</c:v>
                </c:pt>
                <c:pt idx="64237">
                  <c:v>64237</c:v>
                </c:pt>
                <c:pt idx="64238">
                  <c:v>64238</c:v>
                </c:pt>
                <c:pt idx="64239">
                  <c:v>64239</c:v>
                </c:pt>
                <c:pt idx="64240">
                  <c:v>64240</c:v>
                </c:pt>
                <c:pt idx="64241">
                  <c:v>64241</c:v>
                </c:pt>
                <c:pt idx="64242">
                  <c:v>64242</c:v>
                </c:pt>
                <c:pt idx="64243">
                  <c:v>64243</c:v>
                </c:pt>
                <c:pt idx="64244">
                  <c:v>64244</c:v>
                </c:pt>
                <c:pt idx="64245">
                  <c:v>64245</c:v>
                </c:pt>
                <c:pt idx="64246">
                  <c:v>64246</c:v>
                </c:pt>
                <c:pt idx="64247">
                  <c:v>64247</c:v>
                </c:pt>
                <c:pt idx="64248">
                  <c:v>64248</c:v>
                </c:pt>
                <c:pt idx="64249">
                  <c:v>64249</c:v>
                </c:pt>
                <c:pt idx="64250">
                  <c:v>64250</c:v>
                </c:pt>
                <c:pt idx="64251">
                  <c:v>64251</c:v>
                </c:pt>
                <c:pt idx="64252">
                  <c:v>64252</c:v>
                </c:pt>
                <c:pt idx="64253">
                  <c:v>64253</c:v>
                </c:pt>
                <c:pt idx="64254">
                  <c:v>64254</c:v>
                </c:pt>
                <c:pt idx="64255">
                  <c:v>64255</c:v>
                </c:pt>
                <c:pt idx="64256">
                  <c:v>64256</c:v>
                </c:pt>
                <c:pt idx="64257">
                  <c:v>64257</c:v>
                </c:pt>
                <c:pt idx="64258">
                  <c:v>64258</c:v>
                </c:pt>
                <c:pt idx="64259">
                  <c:v>64259</c:v>
                </c:pt>
                <c:pt idx="64260">
                  <c:v>64260</c:v>
                </c:pt>
                <c:pt idx="64261">
                  <c:v>64261</c:v>
                </c:pt>
                <c:pt idx="64262">
                  <c:v>64262</c:v>
                </c:pt>
                <c:pt idx="64263">
                  <c:v>64263</c:v>
                </c:pt>
                <c:pt idx="64264">
                  <c:v>64264</c:v>
                </c:pt>
                <c:pt idx="64265">
                  <c:v>64265</c:v>
                </c:pt>
                <c:pt idx="64266">
                  <c:v>64266</c:v>
                </c:pt>
                <c:pt idx="64267">
                  <c:v>64267</c:v>
                </c:pt>
                <c:pt idx="64268">
                  <c:v>64268</c:v>
                </c:pt>
                <c:pt idx="64269">
                  <c:v>64269</c:v>
                </c:pt>
                <c:pt idx="64270">
                  <c:v>64270</c:v>
                </c:pt>
                <c:pt idx="64271">
                  <c:v>64271</c:v>
                </c:pt>
                <c:pt idx="64272">
                  <c:v>64272</c:v>
                </c:pt>
                <c:pt idx="64273">
                  <c:v>64273</c:v>
                </c:pt>
                <c:pt idx="64274">
                  <c:v>64274</c:v>
                </c:pt>
                <c:pt idx="64275">
                  <c:v>64275</c:v>
                </c:pt>
                <c:pt idx="64276">
                  <c:v>64276</c:v>
                </c:pt>
                <c:pt idx="64277">
                  <c:v>64277</c:v>
                </c:pt>
                <c:pt idx="64278">
                  <c:v>64278</c:v>
                </c:pt>
                <c:pt idx="64279">
                  <c:v>64279</c:v>
                </c:pt>
                <c:pt idx="64280">
                  <c:v>64280</c:v>
                </c:pt>
                <c:pt idx="64281">
                  <c:v>64281</c:v>
                </c:pt>
                <c:pt idx="64282">
                  <c:v>64282</c:v>
                </c:pt>
                <c:pt idx="64283">
                  <c:v>64283</c:v>
                </c:pt>
                <c:pt idx="64284">
                  <c:v>64284</c:v>
                </c:pt>
                <c:pt idx="64285">
                  <c:v>64285</c:v>
                </c:pt>
                <c:pt idx="64286">
                  <c:v>64286</c:v>
                </c:pt>
                <c:pt idx="64287">
                  <c:v>64287</c:v>
                </c:pt>
                <c:pt idx="64288">
                  <c:v>64288</c:v>
                </c:pt>
                <c:pt idx="64289">
                  <c:v>64289</c:v>
                </c:pt>
                <c:pt idx="64290">
                  <c:v>64290</c:v>
                </c:pt>
                <c:pt idx="64291">
                  <c:v>64291</c:v>
                </c:pt>
                <c:pt idx="64292">
                  <c:v>64292</c:v>
                </c:pt>
                <c:pt idx="64293">
                  <c:v>64293</c:v>
                </c:pt>
                <c:pt idx="64294">
                  <c:v>64294</c:v>
                </c:pt>
                <c:pt idx="64295">
                  <c:v>64295</c:v>
                </c:pt>
                <c:pt idx="64296">
                  <c:v>64296</c:v>
                </c:pt>
                <c:pt idx="64297">
                  <c:v>64297</c:v>
                </c:pt>
                <c:pt idx="64298">
                  <c:v>64298</c:v>
                </c:pt>
                <c:pt idx="64299">
                  <c:v>64299</c:v>
                </c:pt>
                <c:pt idx="64300">
                  <c:v>64300</c:v>
                </c:pt>
                <c:pt idx="64301">
                  <c:v>64301</c:v>
                </c:pt>
                <c:pt idx="64302">
                  <c:v>64302</c:v>
                </c:pt>
                <c:pt idx="64303">
                  <c:v>64303</c:v>
                </c:pt>
                <c:pt idx="64304">
                  <c:v>64304</c:v>
                </c:pt>
                <c:pt idx="64305">
                  <c:v>64305</c:v>
                </c:pt>
                <c:pt idx="64306">
                  <c:v>64306</c:v>
                </c:pt>
                <c:pt idx="64307">
                  <c:v>64307</c:v>
                </c:pt>
                <c:pt idx="64308">
                  <c:v>64308</c:v>
                </c:pt>
                <c:pt idx="64309">
                  <c:v>64309</c:v>
                </c:pt>
                <c:pt idx="64310">
                  <c:v>64310</c:v>
                </c:pt>
                <c:pt idx="64311">
                  <c:v>64311</c:v>
                </c:pt>
                <c:pt idx="64312">
                  <c:v>64312</c:v>
                </c:pt>
                <c:pt idx="64313">
                  <c:v>64313</c:v>
                </c:pt>
                <c:pt idx="64314">
                  <c:v>64314</c:v>
                </c:pt>
                <c:pt idx="64315">
                  <c:v>64315</c:v>
                </c:pt>
                <c:pt idx="64316">
                  <c:v>64316</c:v>
                </c:pt>
                <c:pt idx="64317">
                  <c:v>64317</c:v>
                </c:pt>
                <c:pt idx="64318">
                  <c:v>64318</c:v>
                </c:pt>
                <c:pt idx="64319">
                  <c:v>64319</c:v>
                </c:pt>
                <c:pt idx="64320">
                  <c:v>64320</c:v>
                </c:pt>
                <c:pt idx="64321">
                  <c:v>64321</c:v>
                </c:pt>
                <c:pt idx="64322">
                  <c:v>64322</c:v>
                </c:pt>
                <c:pt idx="64323">
                  <c:v>64323</c:v>
                </c:pt>
                <c:pt idx="64324">
                  <c:v>64324</c:v>
                </c:pt>
                <c:pt idx="64325">
                  <c:v>64325</c:v>
                </c:pt>
                <c:pt idx="64326">
                  <c:v>64326</c:v>
                </c:pt>
                <c:pt idx="64327">
                  <c:v>64327</c:v>
                </c:pt>
                <c:pt idx="64328">
                  <c:v>64328</c:v>
                </c:pt>
                <c:pt idx="64329">
                  <c:v>64329</c:v>
                </c:pt>
                <c:pt idx="64330">
                  <c:v>64330</c:v>
                </c:pt>
                <c:pt idx="64331">
                  <c:v>64331</c:v>
                </c:pt>
                <c:pt idx="64332">
                  <c:v>64332</c:v>
                </c:pt>
                <c:pt idx="64333">
                  <c:v>64333</c:v>
                </c:pt>
                <c:pt idx="64334">
                  <c:v>64334</c:v>
                </c:pt>
                <c:pt idx="64335">
                  <c:v>64335</c:v>
                </c:pt>
                <c:pt idx="64336">
                  <c:v>64336</c:v>
                </c:pt>
                <c:pt idx="64337">
                  <c:v>64337</c:v>
                </c:pt>
                <c:pt idx="64338">
                  <c:v>64338</c:v>
                </c:pt>
                <c:pt idx="64339">
                  <c:v>64339</c:v>
                </c:pt>
                <c:pt idx="64340">
                  <c:v>64340</c:v>
                </c:pt>
                <c:pt idx="64341">
                  <c:v>64341</c:v>
                </c:pt>
                <c:pt idx="64342">
                  <c:v>64342</c:v>
                </c:pt>
                <c:pt idx="64343">
                  <c:v>64343</c:v>
                </c:pt>
                <c:pt idx="64344">
                  <c:v>64344</c:v>
                </c:pt>
                <c:pt idx="64345">
                  <c:v>64345</c:v>
                </c:pt>
                <c:pt idx="64346">
                  <c:v>64346</c:v>
                </c:pt>
                <c:pt idx="64347">
                  <c:v>64347</c:v>
                </c:pt>
                <c:pt idx="64348">
                  <c:v>64348</c:v>
                </c:pt>
                <c:pt idx="64349">
                  <c:v>64349</c:v>
                </c:pt>
                <c:pt idx="64350">
                  <c:v>64350</c:v>
                </c:pt>
                <c:pt idx="64351">
                  <c:v>64351</c:v>
                </c:pt>
                <c:pt idx="64352">
                  <c:v>64352</c:v>
                </c:pt>
                <c:pt idx="64353">
                  <c:v>64353</c:v>
                </c:pt>
                <c:pt idx="64354">
                  <c:v>64354</c:v>
                </c:pt>
                <c:pt idx="64355">
                  <c:v>64355</c:v>
                </c:pt>
                <c:pt idx="64356">
                  <c:v>64356</c:v>
                </c:pt>
                <c:pt idx="64357">
                  <c:v>64357</c:v>
                </c:pt>
                <c:pt idx="64358">
                  <c:v>64358</c:v>
                </c:pt>
                <c:pt idx="64359">
                  <c:v>64359</c:v>
                </c:pt>
                <c:pt idx="64360">
                  <c:v>64360</c:v>
                </c:pt>
                <c:pt idx="64361">
                  <c:v>64361</c:v>
                </c:pt>
                <c:pt idx="64362">
                  <c:v>64362</c:v>
                </c:pt>
                <c:pt idx="64363">
                  <c:v>64363</c:v>
                </c:pt>
                <c:pt idx="64364">
                  <c:v>64364</c:v>
                </c:pt>
                <c:pt idx="64365">
                  <c:v>64365</c:v>
                </c:pt>
                <c:pt idx="64366">
                  <c:v>64366</c:v>
                </c:pt>
                <c:pt idx="64367">
                  <c:v>64367</c:v>
                </c:pt>
                <c:pt idx="64368">
                  <c:v>64368</c:v>
                </c:pt>
                <c:pt idx="64369">
                  <c:v>64369</c:v>
                </c:pt>
                <c:pt idx="64370">
                  <c:v>64370</c:v>
                </c:pt>
                <c:pt idx="64371">
                  <c:v>64371</c:v>
                </c:pt>
                <c:pt idx="64372">
                  <c:v>64372</c:v>
                </c:pt>
                <c:pt idx="64373">
                  <c:v>64373</c:v>
                </c:pt>
                <c:pt idx="64374">
                  <c:v>64374</c:v>
                </c:pt>
                <c:pt idx="64375">
                  <c:v>64375</c:v>
                </c:pt>
                <c:pt idx="64376">
                  <c:v>64376</c:v>
                </c:pt>
                <c:pt idx="64377">
                  <c:v>64377</c:v>
                </c:pt>
                <c:pt idx="64378">
                  <c:v>64378</c:v>
                </c:pt>
                <c:pt idx="64379">
                  <c:v>64379</c:v>
                </c:pt>
                <c:pt idx="64380">
                  <c:v>64380</c:v>
                </c:pt>
                <c:pt idx="64381">
                  <c:v>64381</c:v>
                </c:pt>
                <c:pt idx="64382">
                  <c:v>64382</c:v>
                </c:pt>
                <c:pt idx="64383">
                  <c:v>64383</c:v>
                </c:pt>
                <c:pt idx="64384">
                  <c:v>64384</c:v>
                </c:pt>
                <c:pt idx="64385">
                  <c:v>64385</c:v>
                </c:pt>
                <c:pt idx="64386">
                  <c:v>64386</c:v>
                </c:pt>
                <c:pt idx="64387">
                  <c:v>64387</c:v>
                </c:pt>
                <c:pt idx="64388">
                  <c:v>64388</c:v>
                </c:pt>
                <c:pt idx="64389">
                  <c:v>64389</c:v>
                </c:pt>
                <c:pt idx="64390">
                  <c:v>64390</c:v>
                </c:pt>
                <c:pt idx="64391">
                  <c:v>64391</c:v>
                </c:pt>
                <c:pt idx="64392">
                  <c:v>64392</c:v>
                </c:pt>
                <c:pt idx="64393">
                  <c:v>64393</c:v>
                </c:pt>
                <c:pt idx="64394">
                  <c:v>64394</c:v>
                </c:pt>
                <c:pt idx="64395">
                  <c:v>64395</c:v>
                </c:pt>
                <c:pt idx="64396">
                  <c:v>64396</c:v>
                </c:pt>
                <c:pt idx="64397">
                  <c:v>64397</c:v>
                </c:pt>
                <c:pt idx="64398">
                  <c:v>64398</c:v>
                </c:pt>
                <c:pt idx="64399">
                  <c:v>64399</c:v>
                </c:pt>
                <c:pt idx="64400">
                  <c:v>64400</c:v>
                </c:pt>
                <c:pt idx="64401">
                  <c:v>64401</c:v>
                </c:pt>
                <c:pt idx="64402">
                  <c:v>64402</c:v>
                </c:pt>
                <c:pt idx="64403">
                  <c:v>64403</c:v>
                </c:pt>
                <c:pt idx="64404">
                  <c:v>64404</c:v>
                </c:pt>
                <c:pt idx="64405">
                  <c:v>64405</c:v>
                </c:pt>
                <c:pt idx="64406">
                  <c:v>64406</c:v>
                </c:pt>
                <c:pt idx="64407">
                  <c:v>64407</c:v>
                </c:pt>
                <c:pt idx="64408">
                  <c:v>64408</c:v>
                </c:pt>
                <c:pt idx="64409">
                  <c:v>64409</c:v>
                </c:pt>
                <c:pt idx="64410">
                  <c:v>64410</c:v>
                </c:pt>
                <c:pt idx="64411">
                  <c:v>64411</c:v>
                </c:pt>
                <c:pt idx="64412">
                  <c:v>64412</c:v>
                </c:pt>
                <c:pt idx="64413">
                  <c:v>64413</c:v>
                </c:pt>
                <c:pt idx="64414">
                  <c:v>64414</c:v>
                </c:pt>
                <c:pt idx="64415">
                  <c:v>64415</c:v>
                </c:pt>
                <c:pt idx="64416">
                  <c:v>64416</c:v>
                </c:pt>
                <c:pt idx="64417">
                  <c:v>64417</c:v>
                </c:pt>
                <c:pt idx="64418">
                  <c:v>64418</c:v>
                </c:pt>
                <c:pt idx="64419">
                  <c:v>64419</c:v>
                </c:pt>
                <c:pt idx="64420">
                  <c:v>64420</c:v>
                </c:pt>
                <c:pt idx="64421">
                  <c:v>64421</c:v>
                </c:pt>
                <c:pt idx="64422">
                  <c:v>64422</c:v>
                </c:pt>
                <c:pt idx="64423">
                  <c:v>64423</c:v>
                </c:pt>
                <c:pt idx="64424">
                  <c:v>64424</c:v>
                </c:pt>
                <c:pt idx="64425">
                  <c:v>64425</c:v>
                </c:pt>
                <c:pt idx="64426">
                  <c:v>64426</c:v>
                </c:pt>
                <c:pt idx="64427">
                  <c:v>64427</c:v>
                </c:pt>
                <c:pt idx="64428">
                  <c:v>64428</c:v>
                </c:pt>
                <c:pt idx="64429">
                  <c:v>64429</c:v>
                </c:pt>
                <c:pt idx="64430">
                  <c:v>64430</c:v>
                </c:pt>
                <c:pt idx="64431">
                  <c:v>64431</c:v>
                </c:pt>
                <c:pt idx="64432">
                  <c:v>64432</c:v>
                </c:pt>
                <c:pt idx="64433">
                  <c:v>64433</c:v>
                </c:pt>
                <c:pt idx="64434">
                  <c:v>64434</c:v>
                </c:pt>
                <c:pt idx="64435">
                  <c:v>64435</c:v>
                </c:pt>
                <c:pt idx="64436">
                  <c:v>64436</c:v>
                </c:pt>
                <c:pt idx="64437">
                  <c:v>64437</c:v>
                </c:pt>
                <c:pt idx="64438">
                  <c:v>64438</c:v>
                </c:pt>
                <c:pt idx="64439">
                  <c:v>64439</c:v>
                </c:pt>
                <c:pt idx="64440">
                  <c:v>64440</c:v>
                </c:pt>
                <c:pt idx="64441">
                  <c:v>64441</c:v>
                </c:pt>
                <c:pt idx="64442">
                  <c:v>64442</c:v>
                </c:pt>
                <c:pt idx="64443">
                  <c:v>64443</c:v>
                </c:pt>
                <c:pt idx="64444">
                  <c:v>64444</c:v>
                </c:pt>
                <c:pt idx="64445">
                  <c:v>64445</c:v>
                </c:pt>
                <c:pt idx="64446">
                  <c:v>64446</c:v>
                </c:pt>
                <c:pt idx="64447">
                  <c:v>64447</c:v>
                </c:pt>
                <c:pt idx="64448">
                  <c:v>64448</c:v>
                </c:pt>
                <c:pt idx="64449">
                  <c:v>64449</c:v>
                </c:pt>
                <c:pt idx="64450">
                  <c:v>64450</c:v>
                </c:pt>
                <c:pt idx="64451">
                  <c:v>64451</c:v>
                </c:pt>
                <c:pt idx="64452">
                  <c:v>64452</c:v>
                </c:pt>
                <c:pt idx="64453">
                  <c:v>64453</c:v>
                </c:pt>
                <c:pt idx="64454">
                  <c:v>64454</c:v>
                </c:pt>
                <c:pt idx="64455">
                  <c:v>64455</c:v>
                </c:pt>
                <c:pt idx="64456">
                  <c:v>64456</c:v>
                </c:pt>
                <c:pt idx="64457">
                  <c:v>64457</c:v>
                </c:pt>
                <c:pt idx="64458">
                  <c:v>64458</c:v>
                </c:pt>
                <c:pt idx="64459">
                  <c:v>64459</c:v>
                </c:pt>
                <c:pt idx="64460">
                  <c:v>64460</c:v>
                </c:pt>
                <c:pt idx="64461">
                  <c:v>64461</c:v>
                </c:pt>
                <c:pt idx="64462">
                  <c:v>64462</c:v>
                </c:pt>
                <c:pt idx="64463">
                  <c:v>64463</c:v>
                </c:pt>
                <c:pt idx="64464">
                  <c:v>64464</c:v>
                </c:pt>
                <c:pt idx="64465">
                  <c:v>64465</c:v>
                </c:pt>
                <c:pt idx="64466">
                  <c:v>64466</c:v>
                </c:pt>
                <c:pt idx="64467">
                  <c:v>64467</c:v>
                </c:pt>
                <c:pt idx="64468">
                  <c:v>64468</c:v>
                </c:pt>
                <c:pt idx="64469">
                  <c:v>64469</c:v>
                </c:pt>
                <c:pt idx="64470">
                  <c:v>64470</c:v>
                </c:pt>
                <c:pt idx="64471">
                  <c:v>64471</c:v>
                </c:pt>
                <c:pt idx="64472">
                  <c:v>64472</c:v>
                </c:pt>
                <c:pt idx="64473">
                  <c:v>64473</c:v>
                </c:pt>
                <c:pt idx="64474">
                  <c:v>64474</c:v>
                </c:pt>
                <c:pt idx="64475">
                  <c:v>64475</c:v>
                </c:pt>
                <c:pt idx="64476">
                  <c:v>64476</c:v>
                </c:pt>
                <c:pt idx="64477">
                  <c:v>64477</c:v>
                </c:pt>
                <c:pt idx="64478">
                  <c:v>64478</c:v>
                </c:pt>
                <c:pt idx="64479">
                  <c:v>64479</c:v>
                </c:pt>
                <c:pt idx="64480">
                  <c:v>64480</c:v>
                </c:pt>
                <c:pt idx="64481">
                  <c:v>64481</c:v>
                </c:pt>
                <c:pt idx="64482">
                  <c:v>64482</c:v>
                </c:pt>
                <c:pt idx="64483">
                  <c:v>64483</c:v>
                </c:pt>
                <c:pt idx="64484">
                  <c:v>64484</c:v>
                </c:pt>
                <c:pt idx="64485">
                  <c:v>64485</c:v>
                </c:pt>
                <c:pt idx="64486">
                  <c:v>64486</c:v>
                </c:pt>
                <c:pt idx="64487">
                  <c:v>64487</c:v>
                </c:pt>
                <c:pt idx="64488">
                  <c:v>64488</c:v>
                </c:pt>
                <c:pt idx="64489">
                  <c:v>64489</c:v>
                </c:pt>
                <c:pt idx="64490">
                  <c:v>64490</c:v>
                </c:pt>
                <c:pt idx="64491">
                  <c:v>64491</c:v>
                </c:pt>
                <c:pt idx="64492">
                  <c:v>64492</c:v>
                </c:pt>
                <c:pt idx="64493">
                  <c:v>64493</c:v>
                </c:pt>
                <c:pt idx="64494">
                  <c:v>64494</c:v>
                </c:pt>
                <c:pt idx="64495">
                  <c:v>64495</c:v>
                </c:pt>
                <c:pt idx="64496">
                  <c:v>64496</c:v>
                </c:pt>
                <c:pt idx="64497">
                  <c:v>64497</c:v>
                </c:pt>
                <c:pt idx="64498">
                  <c:v>64498</c:v>
                </c:pt>
                <c:pt idx="64499">
                  <c:v>64499</c:v>
                </c:pt>
                <c:pt idx="64500">
                  <c:v>64500</c:v>
                </c:pt>
                <c:pt idx="64501">
                  <c:v>64501</c:v>
                </c:pt>
                <c:pt idx="64502">
                  <c:v>64502</c:v>
                </c:pt>
                <c:pt idx="64503">
                  <c:v>64503</c:v>
                </c:pt>
                <c:pt idx="64504">
                  <c:v>64504</c:v>
                </c:pt>
                <c:pt idx="64505">
                  <c:v>64505</c:v>
                </c:pt>
                <c:pt idx="64506">
                  <c:v>64506</c:v>
                </c:pt>
                <c:pt idx="64507">
                  <c:v>64507</c:v>
                </c:pt>
                <c:pt idx="64508">
                  <c:v>64508</c:v>
                </c:pt>
                <c:pt idx="64509">
                  <c:v>64509</c:v>
                </c:pt>
                <c:pt idx="64510">
                  <c:v>64510</c:v>
                </c:pt>
                <c:pt idx="64511">
                  <c:v>64511</c:v>
                </c:pt>
                <c:pt idx="64512">
                  <c:v>64512</c:v>
                </c:pt>
                <c:pt idx="64513">
                  <c:v>64513</c:v>
                </c:pt>
                <c:pt idx="64514">
                  <c:v>64514</c:v>
                </c:pt>
                <c:pt idx="64515">
                  <c:v>64515</c:v>
                </c:pt>
                <c:pt idx="64516">
                  <c:v>64516</c:v>
                </c:pt>
                <c:pt idx="64517">
                  <c:v>64517</c:v>
                </c:pt>
                <c:pt idx="64518">
                  <c:v>64518</c:v>
                </c:pt>
                <c:pt idx="64519">
                  <c:v>64519</c:v>
                </c:pt>
                <c:pt idx="64520">
                  <c:v>64520</c:v>
                </c:pt>
                <c:pt idx="64521">
                  <c:v>64521</c:v>
                </c:pt>
                <c:pt idx="64522">
                  <c:v>64522</c:v>
                </c:pt>
                <c:pt idx="64523">
                  <c:v>64523</c:v>
                </c:pt>
                <c:pt idx="64524">
                  <c:v>64524</c:v>
                </c:pt>
                <c:pt idx="64525">
                  <c:v>64525</c:v>
                </c:pt>
                <c:pt idx="64526">
                  <c:v>64526</c:v>
                </c:pt>
                <c:pt idx="64527">
                  <c:v>64527</c:v>
                </c:pt>
                <c:pt idx="64528">
                  <c:v>64528</c:v>
                </c:pt>
                <c:pt idx="64529">
                  <c:v>64529</c:v>
                </c:pt>
                <c:pt idx="64530">
                  <c:v>64530</c:v>
                </c:pt>
                <c:pt idx="64531">
                  <c:v>64531</c:v>
                </c:pt>
                <c:pt idx="64532">
                  <c:v>64532</c:v>
                </c:pt>
                <c:pt idx="64533">
                  <c:v>64533</c:v>
                </c:pt>
                <c:pt idx="64534">
                  <c:v>64534</c:v>
                </c:pt>
                <c:pt idx="64535">
                  <c:v>64535</c:v>
                </c:pt>
                <c:pt idx="64536">
                  <c:v>64536</c:v>
                </c:pt>
                <c:pt idx="64537">
                  <c:v>64537</c:v>
                </c:pt>
                <c:pt idx="64538">
                  <c:v>64538</c:v>
                </c:pt>
                <c:pt idx="64539">
                  <c:v>64539</c:v>
                </c:pt>
                <c:pt idx="64540">
                  <c:v>64540</c:v>
                </c:pt>
                <c:pt idx="64541">
                  <c:v>64541</c:v>
                </c:pt>
                <c:pt idx="64542">
                  <c:v>64542</c:v>
                </c:pt>
                <c:pt idx="64543">
                  <c:v>64543</c:v>
                </c:pt>
                <c:pt idx="64544">
                  <c:v>64544</c:v>
                </c:pt>
                <c:pt idx="64545">
                  <c:v>64545</c:v>
                </c:pt>
                <c:pt idx="64546">
                  <c:v>64546</c:v>
                </c:pt>
                <c:pt idx="64547">
                  <c:v>64547</c:v>
                </c:pt>
                <c:pt idx="64548">
                  <c:v>64548</c:v>
                </c:pt>
                <c:pt idx="64549">
                  <c:v>64549</c:v>
                </c:pt>
                <c:pt idx="64550">
                  <c:v>64550</c:v>
                </c:pt>
                <c:pt idx="64551">
                  <c:v>64551</c:v>
                </c:pt>
                <c:pt idx="64552">
                  <c:v>64552</c:v>
                </c:pt>
                <c:pt idx="64553">
                  <c:v>64553</c:v>
                </c:pt>
                <c:pt idx="64554">
                  <c:v>64554</c:v>
                </c:pt>
                <c:pt idx="64555">
                  <c:v>64555</c:v>
                </c:pt>
                <c:pt idx="64556">
                  <c:v>64556</c:v>
                </c:pt>
                <c:pt idx="64557">
                  <c:v>64557</c:v>
                </c:pt>
                <c:pt idx="64558">
                  <c:v>64558</c:v>
                </c:pt>
                <c:pt idx="64559">
                  <c:v>64559</c:v>
                </c:pt>
                <c:pt idx="64560">
                  <c:v>64560</c:v>
                </c:pt>
                <c:pt idx="64561">
                  <c:v>64561</c:v>
                </c:pt>
                <c:pt idx="64562">
                  <c:v>64562</c:v>
                </c:pt>
                <c:pt idx="64563">
                  <c:v>64563</c:v>
                </c:pt>
                <c:pt idx="64564">
                  <c:v>64564</c:v>
                </c:pt>
                <c:pt idx="64565">
                  <c:v>64565</c:v>
                </c:pt>
                <c:pt idx="64566">
                  <c:v>64566</c:v>
                </c:pt>
                <c:pt idx="64567">
                  <c:v>64567</c:v>
                </c:pt>
                <c:pt idx="64568">
                  <c:v>64568</c:v>
                </c:pt>
                <c:pt idx="64569">
                  <c:v>64569</c:v>
                </c:pt>
                <c:pt idx="64570">
                  <c:v>64570</c:v>
                </c:pt>
                <c:pt idx="64571">
                  <c:v>64571</c:v>
                </c:pt>
                <c:pt idx="64572">
                  <c:v>64572</c:v>
                </c:pt>
                <c:pt idx="64573">
                  <c:v>64573</c:v>
                </c:pt>
                <c:pt idx="64574">
                  <c:v>64574</c:v>
                </c:pt>
                <c:pt idx="64575">
                  <c:v>64575</c:v>
                </c:pt>
                <c:pt idx="64576">
                  <c:v>64576</c:v>
                </c:pt>
                <c:pt idx="64577">
                  <c:v>64577</c:v>
                </c:pt>
                <c:pt idx="64578">
                  <c:v>64578</c:v>
                </c:pt>
                <c:pt idx="64579">
                  <c:v>64579</c:v>
                </c:pt>
                <c:pt idx="64580">
                  <c:v>64580</c:v>
                </c:pt>
                <c:pt idx="64581">
                  <c:v>64581</c:v>
                </c:pt>
                <c:pt idx="64582">
                  <c:v>64582</c:v>
                </c:pt>
                <c:pt idx="64583">
                  <c:v>64583</c:v>
                </c:pt>
                <c:pt idx="64584">
                  <c:v>64584</c:v>
                </c:pt>
                <c:pt idx="64585">
                  <c:v>64585</c:v>
                </c:pt>
                <c:pt idx="64586">
                  <c:v>64586</c:v>
                </c:pt>
                <c:pt idx="64587">
                  <c:v>64587</c:v>
                </c:pt>
                <c:pt idx="64588">
                  <c:v>64588</c:v>
                </c:pt>
                <c:pt idx="64589">
                  <c:v>64589</c:v>
                </c:pt>
                <c:pt idx="64590">
                  <c:v>64590</c:v>
                </c:pt>
                <c:pt idx="64591">
                  <c:v>64591</c:v>
                </c:pt>
                <c:pt idx="64592">
                  <c:v>64592</c:v>
                </c:pt>
                <c:pt idx="64593">
                  <c:v>64593</c:v>
                </c:pt>
                <c:pt idx="64594">
                  <c:v>64594</c:v>
                </c:pt>
                <c:pt idx="64595">
                  <c:v>64595</c:v>
                </c:pt>
                <c:pt idx="64596">
                  <c:v>64596</c:v>
                </c:pt>
                <c:pt idx="64597">
                  <c:v>64597</c:v>
                </c:pt>
                <c:pt idx="64598">
                  <c:v>64598</c:v>
                </c:pt>
                <c:pt idx="64599">
                  <c:v>64599</c:v>
                </c:pt>
                <c:pt idx="64600">
                  <c:v>64600</c:v>
                </c:pt>
                <c:pt idx="64601">
                  <c:v>64601</c:v>
                </c:pt>
                <c:pt idx="64602">
                  <c:v>64602</c:v>
                </c:pt>
                <c:pt idx="64603">
                  <c:v>64603</c:v>
                </c:pt>
                <c:pt idx="64604">
                  <c:v>64604</c:v>
                </c:pt>
                <c:pt idx="64605">
                  <c:v>64605</c:v>
                </c:pt>
                <c:pt idx="64606">
                  <c:v>64606</c:v>
                </c:pt>
                <c:pt idx="64607">
                  <c:v>64607</c:v>
                </c:pt>
                <c:pt idx="64608">
                  <c:v>64608</c:v>
                </c:pt>
                <c:pt idx="64609">
                  <c:v>64609</c:v>
                </c:pt>
                <c:pt idx="64610">
                  <c:v>64610</c:v>
                </c:pt>
                <c:pt idx="64611">
                  <c:v>64611</c:v>
                </c:pt>
                <c:pt idx="64612">
                  <c:v>64612</c:v>
                </c:pt>
                <c:pt idx="64613">
                  <c:v>64613</c:v>
                </c:pt>
                <c:pt idx="64614">
                  <c:v>64614</c:v>
                </c:pt>
                <c:pt idx="64615">
                  <c:v>64615</c:v>
                </c:pt>
                <c:pt idx="64616">
                  <c:v>64616</c:v>
                </c:pt>
                <c:pt idx="64617">
                  <c:v>64617</c:v>
                </c:pt>
                <c:pt idx="64618">
                  <c:v>64618</c:v>
                </c:pt>
                <c:pt idx="64619">
                  <c:v>64619</c:v>
                </c:pt>
                <c:pt idx="64620">
                  <c:v>64620</c:v>
                </c:pt>
                <c:pt idx="64621">
                  <c:v>64621</c:v>
                </c:pt>
                <c:pt idx="64622">
                  <c:v>64622</c:v>
                </c:pt>
                <c:pt idx="64623">
                  <c:v>64623</c:v>
                </c:pt>
                <c:pt idx="64624">
                  <c:v>64624</c:v>
                </c:pt>
                <c:pt idx="64625">
                  <c:v>64625</c:v>
                </c:pt>
                <c:pt idx="64626">
                  <c:v>64626</c:v>
                </c:pt>
                <c:pt idx="64627">
                  <c:v>64627</c:v>
                </c:pt>
                <c:pt idx="64628">
                  <c:v>64628</c:v>
                </c:pt>
                <c:pt idx="64629">
                  <c:v>64629</c:v>
                </c:pt>
                <c:pt idx="64630">
                  <c:v>64630</c:v>
                </c:pt>
                <c:pt idx="64631">
                  <c:v>64631</c:v>
                </c:pt>
                <c:pt idx="64632">
                  <c:v>64632</c:v>
                </c:pt>
                <c:pt idx="64633">
                  <c:v>64633</c:v>
                </c:pt>
                <c:pt idx="64634">
                  <c:v>64634</c:v>
                </c:pt>
                <c:pt idx="64635">
                  <c:v>64635</c:v>
                </c:pt>
                <c:pt idx="64636">
                  <c:v>64636</c:v>
                </c:pt>
                <c:pt idx="64637">
                  <c:v>64637</c:v>
                </c:pt>
                <c:pt idx="64638">
                  <c:v>64638</c:v>
                </c:pt>
                <c:pt idx="64639">
                  <c:v>64639</c:v>
                </c:pt>
                <c:pt idx="64640">
                  <c:v>64640</c:v>
                </c:pt>
                <c:pt idx="64641">
                  <c:v>64641</c:v>
                </c:pt>
                <c:pt idx="64642">
                  <c:v>64642</c:v>
                </c:pt>
                <c:pt idx="64643">
                  <c:v>64643</c:v>
                </c:pt>
                <c:pt idx="64644">
                  <c:v>64644</c:v>
                </c:pt>
                <c:pt idx="64645">
                  <c:v>64645</c:v>
                </c:pt>
                <c:pt idx="64646">
                  <c:v>64646</c:v>
                </c:pt>
                <c:pt idx="64647">
                  <c:v>64647</c:v>
                </c:pt>
                <c:pt idx="64648">
                  <c:v>64648</c:v>
                </c:pt>
                <c:pt idx="64649">
                  <c:v>64649</c:v>
                </c:pt>
                <c:pt idx="64650">
                  <c:v>64650</c:v>
                </c:pt>
                <c:pt idx="64651">
                  <c:v>64651</c:v>
                </c:pt>
                <c:pt idx="64652">
                  <c:v>64652</c:v>
                </c:pt>
                <c:pt idx="64653">
                  <c:v>64653</c:v>
                </c:pt>
                <c:pt idx="64654">
                  <c:v>64654</c:v>
                </c:pt>
                <c:pt idx="64655">
                  <c:v>64655</c:v>
                </c:pt>
                <c:pt idx="64656">
                  <c:v>64656</c:v>
                </c:pt>
                <c:pt idx="64657">
                  <c:v>64657</c:v>
                </c:pt>
                <c:pt idx="64658">
                  <c:v>64658</c:v>
                </c:pt>
                <c:pt idx="64659">
                  <c:v>64659</c:v>
                </c:pt>
                <c:pt idx="64660">
                  <c:v>64660</c:v>
                </c:pt>
                <c:pt idx="64661">
                  <c:v>64661</c:v>
                </c:pt>
                <c:pt idx="64662">
                  <c:v>64662</c:v>
                </c:pt>
                <c:pt idx="64663">
                  <c:v>64663</c:v>
                </c:pt>
                <c:pt idx="64664">
                  <c:v>64664</c:v>
                </c:pt>
                <c:pt idx="64665">
                  <c:v>64665</c:v>
                </c:pt>
                <c:pt idx="64666">
                  <c:v>64666</c:v>
                </c:pt>
                <c:pt idx="64667">
                  <c:v>64667</c:v>
                </c:pt>
                <c:pt idx="64668">
                  <c:v>64668</c:v>
                </c:pt>
                <c:pt idx="64669">
                  <c:v>64669</c:v>
                </c:pt>
                <c:pt idx="64670">
                  <c:v>64670</c:v>
                </c:pt>
                <c:pt idx="64671">
                  <c:v>64671</c:v>
                </c:pt>
                <c:pt idx="64672">
                  <c:v>64672</c:v>
                </c:pt>
                <c:pt idx="64673">
                  <c:v>64673</c:v>
                </c:pt>
                <c:pt idx="64674">
                  <c:v>64674</c:v>
                </c:pt>
                <c:pt idx="64675">
                  <c:v>64675</c:v>
                </c:pt>
                <c:pt idx="64676">
                  <c:v>64676</c:v>
                </c:pt>
                <c:pt idx="64677">
                  <c:v>64677</c:v>
                </c:pt>
                <c:pt idx="64678">
                  <c:v>64678</c:v>
                </c:pt>
                <c:pt idx="64679">
                  <c:v>64679</c:v>
                </c:pt>
                <c:pt idx="64680">
                  <c:v>64680</c:v>
                </c:pt>
                <c:pt idx="64681">
                  <c:v>64681</c:v>
                </c:pt>
                <c:pt idx="64682">
                  <c:v>64682</c:v>
                </c:pt>
                <c:pt idx="64683">
                  <c:v>64683</c:v>
                </c:pt>
                <c:pt idx="64684">
                  <c:v>64684</c:v>
                </c:pt>
                <c:pt idx="64685">
                  <c:v>64685</c:v>
                </c:pt>
                <c:pt idx="64686">
                  <c:v>64686</c:v>
                </c:pt>
                <c:pt idx="64687">
                  <c:v>64687</c:v>
                </c:pt>
                <c:pt idx="64688">
                  <c:v>64688</c:v>
                </c:pt>
                <c:pt idx="64689">
                  <c:v>64689</c:v>
                </c:pt>
                <c:pt idx="64690">
                  <c:v>64690</c:v>
                </c:pt>
                <c:pt idx="64691">
                  <c:v>64691</c:v>
                </c:pt>
                <c:pt idx="64692">
                  <c:v>64692</c:v>
                </c:pt>
                <c:pt idx="64693">
                  <c:v>64693</c:v>
                </c:pt>
                <c:pt idx="64694">
                  <c:v>64694</c:v>
                </c:pt>
                <c:pt idx="64695">
                  <c:v>64695</c:v>
                </c:pt>
                <c:pt idx="64696">
                  <c:v>64696</c:v>
                </c:pt>
                <c:pt idx="64697">
                  <c:v>64697</c:v>
                </c:pt>
                <c:pt idx="64698">
                  <c:v>64698</c:v>
                </c:pt>
                <c:pt idx="64699">
                  <c:v>64699</c:v>
                </c:pt>
                <c:pt idx="64700">
                  <c:v>64700</c:v>
                </c:pt>
                <c:pt idx="64701">
                  <c:v>64701</c:v>
                </c:pt>
                <c:pt idx="64702">
                  <c:v>64702</c:v>
                </c:pt>
                <c:pt idx="64703">
                  <c:v>64703</c:v>
                </c:pt>
                <c:pt idx="64704">
                  <c:v>64704</c:v>
                </c:pt>
                <c:pt idx="64705">
                  <c:v>64705</c:v>
                </c:pt>
                <c:pt idx="64706">
                  <c:v>64706</c:v>
                </c:pt>
                <c:pt idx="64707">
                  <c:v>64707</c:v>
                </c:pt>
                <c:pt idx="64708">
                  <c:v>64708</c:v>
                </c:pt>
                <c:pt idx="64709">
                  <c:v>64709</c:v>
                </c:pt>
                <c:pt idx="64710">
                  <c:v>64710</c:v>
                </c:pt>
                <c:pt idx="64711">
                  <c:v>64711</c:v>
                </c:pt>
                <c:pt idx="64712">
                  <c:v>64712</c:v>
                </c:pt>
                <c:pt idx="64713">
                  <c:v>64713</c:v>
                </c:pt>
                <c:pt idx="64714">
                  <c:v>64714</c:v>
                </c:pt>
                <c:pt idx="64715">
                  <c:v>64715</c:v>
                </c:pt>
                <c:pt idx="64716">
                  <c:v>64716</c:v>
                </c:pt>
                <c:pt idx="64717">
                  <c:v>64717</c:v>
                </c:pt>
                <c:pt idx="64718">
                  <c:v>64718</c:v>
                </c:pt>
                <c:pt idx="64719">
                  <c:v>64719</c:v>
                </c:pt>
                <c:pt idx="64720">
                  <c:v>64720</c:v>
                </c:pt>
                <c:pt idx="64721">
                  <c:v>64721</c:v>
                </c:pt>
                <c:pt idx="64722">
                  <c:v>64722</c:v>
                </c:pt>
                <c:pt idx="64723">
                  <c:v>64723</c:v>
                </c:pt>
                <c:pt idx="64724">
                  <c:v>64724</c:v>
                </c:pt>
                <c:pt idx="64725">
                  <c:v>64725</c:v>
                </c:pt>
                <c:pt idx="64726">
                  <c:v>64726</c:v>
                </c:pt>
                <c:pt idx="64727">
                  <c:v>64727</c:v>
                </c:pt>
                <c:pt idx="64728">
                  <c:v>64728</c:v>
                </c:pt>
                <c:pt idx="64729">
                  <c:v>64729</c:v>
                </c:pt>
                <c:pt idx="64730">
                  <c:v>64730</c:v>
                </c:pt>
                <c:pt idx="64731">
                  <c:v>64731</c:v>
                </c:pt>
                <c:pt idx="64732">
                  <c:v>64732</c:v>
                </c:pt>
                <c:pt idx="64733">
                  <c:v>64733</c:v>
                </c:pt>
                <c:pt idx="64734">
                  <c:v>64734</c:v>
                </c:pt>
                <c:pt idx="64735">
                  <c:v>64735</c:v>
                </c:pt>
                <c:pt idx="64736">
                  <c:v>64736</c:v>
                </c:pt>
                <c:pt idx="64737">
                  <c:v>64737</c:v>
                </c:pt>
                <c:pt idx="64738">
                  <c:v>64738</c:v>
                </c:pt>
                <c:pt idx="64739">
                  <c:v>64739</c:v>
                </c:pt>
                <c:pt idx="64740">
                  <c:v>64740</c:v>
                </c:pt>
                <c:pt idx="64741">
                  <c:v>64741</c:v>
                </c:pt>
                <c:pt idx="64742">
                  <c:v>64742</c:v>
                </c:pt>
                <c:pt idx="64743">
                  <c:v>64743</c:v>
                </c:pt>
                <c:pt idx="64744">
                  <c:v>64744</c:v>
                </c:pt>
                <c:pt idx="64745">
                  <c:v>64745</c:v>
                </c:pt>
                <c:pt idx="64746">
                  <c:v>64746</c:v>
                </c:pt>
                <c:pt idx="64747">
                  <c:v>64747</c:v>
                </c:pt>
                <c:pt idx="64748">
                  <c:v>64748</c:v>
                </c:pt>
                <c:pt idx="64749">
                  <c:v>64749</c:v>
                </c:pt>
                <c:pt idx="64750">
                  <c:v>64750</c:v>
                </c:pt>
                <c:pt idx="64751">
                  <c:v>64751</c:v>
                </c:pt>
                <c:pt idx="64752">
                  <c:v>64752</c:v>
                </c:pt>
                <c:pt idx="64753">
                  <c:v>64753</c:v>
                </c:pt>
                <c:pt idx="64754">
                  <c:v>64754</c:v>
                </c:pt>
                <c:pt idx="64755">
                  <c:v>64755</c:v>
                </c:pt>
                <c:pt idx="64756">
                  <c:v>64756</c:v>
                </c:pt>
                <c:pt idx="64757">
                  <c:v>64757</c:v>
                </c:pt>
                <c:pt idx="64758">
                  <c:v>64758</c:v>
                </c:pt>
                <c:pt idx="64759">
                  <c:v>64759</c:v>
                </c:pt>
                <c:pt idx="64760">
                  <c:v>64760</c:v>
                </c:pt>
                <c:pt idx="64761">
                  <c:v>64761</c:v>
                </c:pt>
                <c:pt idx="64762">
                  <c:v>64762</c:v>
                </c:pt>
                <c:pt idx="64763">
                  <c:v>64763</c:v>
                </c:pt>
                <c:pt idx="64764">
                  <c:v>64764</c:v>
                </c:pt>
                <c:pt idx="64765">
                  <c:v>64765</c:v>
                </c:pt>
                <c:pt idx="64766">
                  <c:v>64766</c:v>
                </c:pt>
                <c:pt idx="64767">
                  <c:v>64767</c:v>
                </c:pt>
                <c:pt idx="64768">
                  <c:v>64768</c:v>
                </c:pt>
                <c:pt idx="64769">
                  <c:v>64769</c:v>
                </c:pt>
                <c:pt idx="64770">
                  <c:v>64770</c:v>
                </c:pt>
                <c:pt idx="64771">
                  <c:v>64771</c:v>
                </c:pt>
                <c:pt idx="64772">
                  <c:v>64772</c:v>
                </c:pt>
                <c:pt idx="64773">
                  <c:v>64773</c:v>
                </c:pt>
                <c:pt idx="64774">
                  <c:v>64774</c:v>
                </c:pt>
                <c:pt idx="64775">
                  <c:v>64775</c:v>
                </c:pt>
                <c:pt idx="64776">
                  <c:v>64776</c:v>
                </c:pt>
                <c:pt idx="64777">
                  <c:v>64777</c:v>
                </c:pt>
                <c:pt idx="64778">
                  <c:v>64778</c:v>
                </c:pt>
                <c:pt idx="64779">
                  <c:v>64779</c:v>
                </c:pt>
                <c:pt idx="64780">
                  <c:v>64780</c:v>
                </c:pt>
                <c:pt idx="64781">
                  <c:v>64781</c:v>
                </c:pt>
                <c:pt idx="64782">
                  <c:v>64782</c:v>
                </c:pt>
                <c:pt idx="64783">
                  <c:v>64783</c:v>
                </c:pt>
                <c:pt idx="64784">
                  <c:v>64784</c:v>
                </c:pt>
                <c:pt idx="64785">
                  <c:v>64785</c:v>
                </c:pt>
                <c:pt idx="64786">
                  <c:v>64786</c:v>
                </c:pt>
                <c:pt idx="64787">
                  <c:v>64787</c:v>
                </c:pt>
                <c:pt idx="64788">
                  <c:v>64788</c:v>
                </c:pt>
                <c:pt idx="64789">
                  <c:v>64789</c:v>
                </c:pt>
                <c:pt idx="64790">
                  <c:v>64790</c:v>
                </c:pt>
                <c:pt idx="64791">
                  <c:v>64791</c:v>
                </c:pt>
                <c:pt idx="64792">
                  <c:v>64792</c:v>
                </c:pt>
                <c:pt idx="64793">
                  <c:v>64793</c:v>
                </c:pt>
                <c:pt idx="64794">
                  <c:v>64794</c:v>
                </c:pt>
                <c:pt idx="64795">
                  <c:v>64795</c:v>
                </c:pt>
                <c:pt idx="64796">
                  <c:v>64796</c:v>
                </c:pt>
                <c:pt idx="64797">
                  <c:v>64797</c:v>
                </c:pt>
                <c:pt idx="64798">
                  <c:v>64798</c:v>
                </c:pt>
                <c:pt idx="64799">
                  <c:v>64799</c:v>
                </c:pt>
                <c:pt idx="64800">
                  <c:v>64800</c:v>
                </c:pt>
                <c:pt idx="64801">
                  <c:v>64801</c:v>
                </c:pt>
                <c:pt idx="64802">
                  <c:v>64802</c:v>
                </c:pt>
                <c:pt idx="64803">
                  <c:v>64803</c:v>
                </c:pt>
                <c:pt idx="64804">
                  <c:v>64804</c:v>
                </c:pt>
                <c:pt idx="64805">
                  <c:v>64805</c:v>
                </c:pt>
                <c:pt idx="64806">
                  <c:v>64806</c:v>
                </c:pt>
                <c:pt idx="64807">
                  <c:v>64807</c:v>
                </c:pt>
                <c:pt idx="64808">
                  <c:v>64808</c:v>
                </c:pt>
                <c:pt idx="64809">
                  <c:v>64809</c:v>
                </c:pt>
                <c:pt idx="64810">
                  <c:v>64810</c:v>
                </c:pt>
                <c:pt idx="64811">
                  <c:v>64811</c:v>
                </c:pt>
                <c:pt idx="64812">
                  <c:v>64812</c:v>
                </c:pt>
                <c:pt idx="64813">
                  <c:v>64813</c:v>
                </c:pt>
                <c:pt idx="64814">
                  <c:v>64814</c:v>
                </c:pt>
                <c:pt idx="64815">
                  <c:v>64815</c:v>
                </c:pt>
                <c:pt idx="64816">
                  <c:v>64816</c:v>
                </c:pt>
                <c:pt idx="64817">
                  <c:v>64817</c:v>
                </c:pt>
                <c:pt idx="64818">
                  <c:v>64818</c:v>
                </c:pt>
                <c:pt idx="64819">
                  <c:v>64819</c:v>
                </c:pt>
                <c:pt idx="64820">
                  <c:v>64820</c:v>
                </c:pt>
                <c:pt idx="64821">
                  <c:v>64821</c:v>
                </c:pt>
                <c:pt idx="64822">
                  <c:v>64822</c:v>
                </c:pt>
                <c:pt idx="64823">
                  <c:v>64823</c:v>
                </c:pt>
                <c:pt idx="64824">
                  <c:v>64824</c:v>
                </c:pt>
                <c:pt idx="64825">
                  <c:v>64825</c:v>
                </c:pt>
                <c:pt idx="64826">
                  <c:v>64826</c:v>
                </c:pt>
                <c:pt idx="64827">
                  <c:v>64827</c:v>
                </c:pt>
                <c:pt idx="64828">
                  <c:v>64828</c:v>
                </c:pt>
                <c:pt idx="64829">
                  <c:v>64829</c:v>
                </c:pt>
                <c:pt idx="64830">
                  <c:v>64830</c:v>
                </c:pt>
                <c:pt idx="64831">
                  <c:v>64831</c:v>
                </c:pt>
                <c:pt idx="64832">
                  <c:v>64832</c:v>
                </c:pt>
                <c:pt idx="64833">
                  <c:v>64833</c:v>
                </c:pt>
                <c:pt idx="64834">
                  <c:v>64834</c:v>
                </c:pt>
                <c:pt idx="64835">
                  <c:v>64835</c:v>
                </c:pt>
                <c:pt idx="64836">
                  <c:v>64836</c:v>
                </c:pt>
                <c:pt idx="64837">
                  <c:v>64837</c:v>
                </c:pt>
                <c:pt idx="64838">
                  <c:v>64838</c:v>
                </c:pt>
                <c:pt idx="64839">
                  <c:v>64839</c:v>
                </c:pt>
                <c:pt idx="64840">
                  <c:v>64840</c:v>
                </c:pt>
                <c:pt idx="64841">
                  <c:v>64841</c:v>
                </c:pt>
                <c:pt idx="64842">
                  <c:v>64842</c:v>
                </c:pt>
                <c:pt idx="64843">
                  <c:v>64843</c:v>
                </c:pt>
                <c:pt idx="64844">
                  <c:v>64844</c:v>
                </c:pt>
                <c:pt idx="64845">
                  <c:v>64845</c:v>
                </c:pt>
                <c:pt idx="64846">
                  <c:v>64846</c:v>
                </c:pt>
                <c:pt idx="64847">
                  <c:v>64847</c:v>
                </c:pt>
                <c:pt idx="64848">
                  <c:v>64848</c:v>
                </c:pt>
                <c:pt idx="64849">
                  <c:v>64849</c:v>
                </c:pt>
                <c:pt idx="64850">
                  <c:v>64850</c:v>
                </c:pt>
                <c:pt idx="64851">
                  <c:v>64851</c:v>
                </c:pt>
                <c:pt idx="64852">
                  <c:v>64852</c:v>
                </c:pt>
                <c:pt idx="64853">
                  <c:v>64853</c:v>
                </c:pt>
                <c:pt idx="64854">
                  <c:v>64854</c:v>
                </c:pt>
                <c:pt idx="64855">
                  <c:v>64855</c:v>
                </c:pt>
                <c:pt idx="64856">
                  <c:v>64856</c:v>
                </c:pt>
                <c:pt idx="64857">
                  <c:v>64857</c:v>
                </c:pt>
                <c:pt idx="64858">
                  <c:v>64858</c:v>
                </c:pt>
                <c:pt idx="64859">
                  <c:v>64859</c:v>
                </c:pt>
                <c:pt idx="64860">
                  <c:v>64860</c:v>
                </c:pt>
                <c:pt idx="64861">
                  <c:v>64861</c:v>
                </c:pt>
                <c:pt idx="64862">
                  <c:v>64862</c:v>
                </c:pt>
                <c:pt idx="64863">
                  <c:v>64863</c:v>
                </c:pt>
                <c:pt idx="64864">
                  <c:v>64864</c:v>
                </c:pt>
                <c:pt idx="64865">
                  <c:v>64865</c:v>
                </c:pt>
                <c:pt idx="64866">
                  <c:v>64866</c:v>
                </c:pt>
                <c:pt idx="64867">
                  <c:v>64867</c:v>
                </c:pt>
                <c:pt idx="64868">
                  <c:v>64868</c:v>
                </c:pt>
                <c:pt idx="64869">
                  <c:v>64869</c:v>
                </c:pt>
                <c:pt idx="64870">
                  <c:v>64870</c:v>
                </c:pt>
                <c:pt idx="64871">
                  <c:v>64871</c:v>
                </c:pt>
                <c:pt idx="64872">
                  <c:v>64872</c:v>
                </c:pt>
                <c:pt idx="64873">
                  <c:v>64873</c:v>
                </c:pt>
                <c:pt idx="64874">
                  <c:v>64874</c:v>
                </c:pt>
                <c:pt idx="64875">
                  <c:v>64875</c:v>
                </c:pt>
                <c:pt idx="64876">
                  <c:v>64876</c:v>
                </c:pt>
                <c:pt idx="64877">
                  <c:v>64877</c:v>
                </c:pt>
                <c:pt idx="64878">
                  <c:v>64878</c:v>
                </c:pt>
                <c:pt idx="64879">
                  <c:v>64879</c:v>
                </c:pt>
                <c:pt idx="64880">
                  <c:v>64880</c:v>
                </c:pt>
                <c:pt idx="64881">
                  <c:v>64881</c:v>
                </c:pt>
                <c:pt idx="64882">
                  <c:v>64882</c:v>
                </c:pt>
                <c:pt idx="64883">
                  <c:v>64883</c:v>
                </c:pt>
                <c:pt idx="64884">
                  <c:v>64884</c:v>
                </c:pt>
                <c:pt idx="64885">
                  <c:v>64885</c:v>
                </c:pt>
                <c:pt idx="64886">
                  <c:v>64886</c:v>
                </c:pt>
                <c:pt idx="64887">
                  <c:v>64887</c:v>
                </c:pt>
                <c:pt idx="64888">
                  <c:v>64888</c:v>
                </c:pt>
                <c:pt idx="64889">
                  <c:v>64889</c:v>
                </c:pt>
                <c:pt idx="64890">
                  <c:v>64890</c:v>
                </c:pt>
                <c:pt idx="64891">
                  <c:v>64891</c:v>
                </c:pt>
                <c:pt idx="64892">
                  <c:v>64892</c:v>
                </c:pt>
                <c:pt idx="64893">
                  <c:v>64893</c:v>
                </c:pt>
                <c:pt idx="64894">
                  <c:v>64894</c:v>
                </c:pt>
                <c:pt idx="64895">
                  <c:v>64895</c:v>
                </c:pt>
                <c:pt idx="64896">
                  <c:v>64896</c:v>
                </c:pt>
                <c:pt idx="64897">
                  <c:v>64897</c:v>
                </c:pt>
                <c:pt idx="64898">
                  <c:v>64898</c:v>
                </c:pt>
                <c:pt idx="64899">
                  <c:v>64899</c:v>
                </c:pt>
                <c:pt idx="64900">
                  <c:v>64900</c:v>
                </c:pt>
                <c:pt idx="64901">
                  <c:v>64901</c:v>
                </c:pt>
                <c:pt idx="64902">
                  <c:v>64902</c:v>
                </c:pt>
                <c:pt idx="64903">
                  <c:v>64903</c:v>
                </c:pt>
                <c:pt idx="64904">
                  <c:v>64904</c:v>
                </c:pt>
                <c:pt idx="64905">
                  <c:v>64905</c:v>
                </c:pt>
                <c:pt idx="64906">
                  <c:v>64906</c:v>
                </c:pt>
                <c:pt idx="64907">
                  <c:v>64907</c:v>
                </c:pt>
                <c:pt idx="64908">
                  <c:v>64908</c:v>
                </c:pt>
                <c:pt idx="64909">
                  <c:v>64909</c:v>
                </c:pt>
                <c:pt idx="64910">
                  <c:v>64910</c:v>
                </c:pt>
                <c:pt idx="64911">
                  <c:v>64911</c:v>
                </c:pt>
                <c:pt idx="64912">
                  <c:v>64912</c:v>
                </c:pt>
                <c:pt idx="64913">
                  <c:v>64913</c:v>
                </c:pt>
                <c:pt idx="64914">
                  <c:v>64914</c:v>
                </c:pt>
                <c:pt idx="64915">
                  <c:v>64915</c:v>
                </c:pt>
                <c:pt idx="64916">
                  <c:v>64916</c:v>
                </c:pt>
                <c:pt idx="64917">
                  <c:v>64917</c:v>
                </c:pt>
                <c:pt idx="64918">
                  <c:v>64918</c:v>
                </c:pt>
                <c:pt idx="64919">
                  <c:v>64919</c:v>
                </c:pt>
                <c:pt idx="64920">
                  <c:v>64920</c:v>
                </c:pt>
                <c:pt idx="64921">
                  <c:v>64921</c:v>
                </c:pt>
                <c:pt idx="64922">
                  <c:v>64922</c:v>
                </c:pt>
                <c:pt idx="64923">
                  <c:v>64923</c:v>
                </c:pt>
                <c:pt idx="64924">
                  <c:v>64924</c:v>
                </c:pt>
                <c:pt idx="64925">
                  <c:v>64925</c:v>
                </c:pt>
                <c:pt idx="64926">
                  <c:v>64926</c:v>
                </c:pt>
                <c:pt idx="64927">
                  <c:v>64927</c:v>
                </c:pt>
                <c:pt idx="64928">
                  <c:v>64928</c:v>
                </c:pt>
                <c:pt idx="64929">
                  <c:v>64929</c:v>
                </c:pt>
                <c:pt idx="64930">
                  <c:v>64930</c:v>
                </c:pt>
                <c:pt idx="64931">
                  <c:v>64931</c:v>
                </c:pt>
                <c:pt idx="64932">
                  <c:v>64932</c:v>
                </c:pt>
                <c:pt idx="64933">
                  <c:v>64933</c:v>
                </c:pt>
                <c:pt idx="64934">
                  <c:v>64934</c:v>
                </c:pt>
                <c:pt idx="64935">
                  <c:v>64935</c:v>
                </c:pt>
                <c:pt idx="64936">
                  <c:v>64936</c:v>
                </c:pt>
                <c:pt idx="64937">
                  <c:v>64937</c:v>
                </c:pt>
                <c:pt idx="64938">
                  <c:v>64938</c:v>
                </c:pt>
                <c:pt idx="64939">
                  <c:v>64939</c:v>
                </c:pt>
                <c:pt idx="64940">
                  <c:v>64940</c:v>
                </c:pt>
                <c:pt idx="64941">
                  <c:v>64941</c:v>
                </c:pt>
                <c:pt idx="64942">
                  <c:v>64942</c:v>
                </c:pt>
                <c:pt idx="64943">
                  <c:v>64943</c:v>
                </c:pt>
                <c:pt idx="64944">
                  <c:v>64944</c:v>
                </c:pt>
                <c:pt idx="64945">
                  <c:v>64945</c:v>
                </c:pt>
                <c:pt idx="64946">
                  <c:v>64946</c:v>
                </c:pt>
                <c:pt idx="64947">
                  <c:v>64947</c:v>
                </c:pt>
                <c:pt idx="64948">
                  <c:v>64948</c:v>
                </c:pt>
                <c:pt idx="64949">
                  <c:v>64949</c:v>
                </c:pt>
                <c:pt idx="64950">
                  <c:v>64950</c:v>
                </c:pt>
                <c:pt idx="64951">
                  <c:v>64951</c:v>
                </c:pt>
                <c:pt idx="64952">
                  <c:v>64952</c:v>
                </c:pt>
                <c:pt idx="64953">
                  <c:v>64953</c:v>
                </c:pt>
                <c:pt idx="64954">
                  <c:v>64954</c:v>
                </c:pt>
                <c:pt idx="64955">
                  <c:v>64955</c:v>
                </c:pt>
                <c:pt idx="64956">
                  <c:v>64956</c:v>
                </c:pt>
                <c:pt idx="64957">
                  <c:v>64957</c:v>
                </c:pt>
                <c:pt idx="64958">
                  <c:v>64958</c:v>
                </c:pt>
                <c:pt idx="64959">
                  <c:v>64959</c:v>
                </c:pt>
                <c:pt idx="64960">
                  <c:v>64960</c:v>
                </c:pt>
                <c:pt idx="64961">
                  <c:v>64961</c:v>
                </c:pt>
                <c:pt idx="64962">
                  <c:v>64962</c:v>
                </c:pt>
                <c:pt idx="64963">
                  <c:v>64963</c:v>
                </c:pt>
                <c:pt idx="64964">
                  <c:v>64964</c:v>
                </c:pt>
                <c:pt idx="64965">
                  <c:v>64965</c:v>
                </c:pt>
                <c:pt idx="64966">
                  <c:v>64966</c:v>
                </c:pt>
                <c:pt idx="64967">
                  <c:v>64967</c:v>
                </c:pt>
                <c:pt idx="64968">
                  <c:v>64968</c:v>
                </c:pt>
                <c:pt idx="64969">
                  <c:v>64969</c:v>
                </c:pt>
                <c:pt idx="64970">
                  <c:v>64970</c:v>
                </c:pt>
                <c:pt idx="64971">
                  <c:v>64971</c:v>
                </c:pt>
                <c:pt idx="64972">
                  <c:v>64972</c:v>
                </c:pt>
                <c:pt idx="64973">
                  <c:v>64973</c:v>
                </c:pt>
                <c:pt idx="64974">
                  <c:v>64974</c:v>
                </c:pt>
                <c:pt idx="64975">
                  <c:v>64975</c:v>
                </c:pt>
                <c:pt idx="64976">
                  <c:v>64976</c:v>
                </c:pt>
                <c:pt idx="64977">
                  <c:v>64977</c:v>
                </c:pt>
                <c:pt idx="64978">
                  <c:v>64978</c:v>
                </c:pt>
                <c:pt idx="64979">
                  <c:v>64979</c:v>
                </c:pt>
                <c:pt idx="64980">
                  <c:v>64980</c:v>
                </c:pt>
                <c:pt idx="64981">
                  <c:v>64981</c:v>
                </c:pt>
                <c:pt idx="64982">
                  <c:v>64982</c:v>
                </c:pt>
                <c:pt idx="64983">
                  <c:v>64983</c:v>
                </c:pt>
                <c:pt idx="64984">
                  <c:v>64984</c:v>
                </c:pt>
                <c:pt idx="64985">
                  <c:v>64985</c:v>
                </c:pt>
                <c:pt idx="64986">
                  <c:v>64986</c:v>
                </c:pt>
                <c:pt idx="64987">
                  <c:v>64987</c:v>
                </c:pt>
                <c:pt idx="64988">
                  <c:v>64988</c:v>
                </c:pt>
                <c:pt idx="64989">
                  <c:v>64989</c:v>
                </c:pt>
                <c:pt idx="64990">
                  <c:v>64990</c:v>
                </c:pt>
                <c:pt idx="64991">
                  <c:v>64991</c:v>
                </c:pt>
                <c:pt idx="64992">
                  <c:v>64992</c:v>
                </c:pt>
                <c:pt idx="64993">
                  <c:v>64993</c:v>
                </c:pt>
                <c:pt idx="64994">
                  <c:v>64994</c:v>
                </c:pt>
                <c:pt idx="64995">
                  <c:v>64995</c:v>
                </c:pt>
                <c:pt idx="64996">
                  <c:v>64996</c:v>
                </c:pt>
                <c:pt idx="64997">
                  <c:v>64997</c:v>
                </c:pt>
                <c:pt idx="64998">
                  <c:v>64998</c:v>
                </c:pt>
                <c:pt idx="64999">
                  <c:v>64999</c:v>
                </c:pt>
                <c:pt idx="65000">
                  <c:v>65000</c:v>
                </c:pt>
                <c:pt idx="65001">
                  <c:v>65001</c:v>
                </c:pt>
                <c:pt idx="65002">
                  <c:v>65002</c:v>
                </c:pt>
                <c:pt idx="65003">
                  <c:v>65003</c:v>
                </c:pt>
                <c:pt idx="65004">
                  <c:v>65004</c:v>
                </c:pt>
                <c:pt idx="65005">
                  <c:v>65005</c:v>
                </c:pt>
                <c:pt idx="65006">
                  <c:v>65006</c:v>
                </c:pt>
                <c:pt idx="65007">
                  <c:v>65007</c:v>
                </c:pt>
                <c:pt idx="65008">
                  <c:v>65008</c:v>
                </c:pt>
                <c:pt idx="65009">
                  <c:v>65009</c:v>
                </c:pt>
                <c:pt idx="65010">
                  <c:v>65010</c:v>
                </c:pt>
                <c:pt idx="65011">
                  <c:v>65011</c:v>
                </c:pt>
                <c:pt idx="65012">
                  <c:v>65012</c:v>
                </c:pt>
                <c:pt idx="65013">
                  <c:v>65013</c:v>
                </c:pt>
                <c:pt idx="65014">
                  <c:v>65014</c:v>
                </c:pt>
                <c:pt idx="65015">
                  <c:v>65015</c:v>
                </c:pt>
                <c:pt idx="65016">
                  <c:v>65016</c:v>
                </c:pt>
                <c:pt idx="65017">
                  <c:v>65017</c:v>
                </c:pt>
                <c:pt idx="65018">
                  <c:v>65018</c:v>
                </c:pt>
                <c:pt idx="65019">
                  <c:v>65019</c:v>
                </c:pt>
                <c:pt idx="65020">
                  <c:v>65020</c:v>
                </c:pt>
                <c:pt idx="65021">
                  <c:v>65021</c:v>
                </c:pt>
                <c:pt idx="65022">
                  <c:v>65022</c:v>
                </c:pt>
                <c:pt idx="65023">
                  <c:v>65023</c:v>
                </c:pt>
                <c:pt idx="65024">
                  <c:v>65024</c:v>
                </c:pt>
                <c:pt idx="65025">
                  <c:v>65025</c:v>
                </c:pt>
                <c:pt idx="65026">
                  <c:v>65026</c:v>
                </c:pt>
                <c:pt idx="65027">
                  <c:v>65027</c:v>
                </c:pt>
                <c:pt idx="65028">
                  <c:v>65028</c:v>
                </c:pt>
                <c:pt idx="65029">
                  <c:v>65029</c:v>
                </c:pt>
                <c:pt idx="65030">
                  <c:v>65030</c:v>
                </c:pt>
                <c:pt idx="65031">
                  <c:v>65031</c:v>
                </c:pt>
                <c:pt idx="65032">
                  <c:v>65032</c:v>
                </c:pt>
                <c:pt idx="65033">
                  <c:v>65033</c:v>
                </c:pt>
                <c:pt idx="65034">
                  <c:v>65034</c:v>
                </c:pt>
                <c:pt idx="65035">
                  <c:v>65035</c:v>
                </c:pt>
                <c:pt idx="65036">
                  <c:v>65036</c:v>
                </c:pt>
                <c:pt idx="65037">
                  <c:v>65037</c:v>
                </c:pt>
                <c:pt idx="65038">
                  <c:v>65038</c:v>
                </c:pt>
                <c:pt idx="65039">
                  <c:v>65039</c:v>
                </c:pt>
                <c:pt idx="65040">
                  <c:v>65040</c:v>
                </c:pt>
                <c:pt idx="65041">
                  <c:v>65041</c:v>
                </c:pt>
                <c:pt idx="65042">
                  <c:v>65042</c:v>
                </c:pt>
                <c:pt idx="65043">
                  <c:v>65043</c:v>
                </c:pt>
                <c:pt idx="65044">
                  <c:v>65044</c:v>
                </c:pt>
                <c:pt idx="65045">
                  <c:v>65045</c:v>
                </c:pt>
                <c:pt idx="65046">
                  <c:v>65046</c:v>
                </c:pt>
                <c:pt idx="65047">
                  <c:v>65047</c:v>
                </c:pt>
                <c:pt idx="65048">
                  <c:v>65048</c:v>
                </c:pt>
                <c:pt idx="65049">
                  <c:v>65049</c:v>
                </c:pt>
                <c:pt idx="65050">
                  <c:v>65050</c:v>
                </c:pt>
                <c:pt idx="65051">
                  <c:v>65051</c:v>
                </c:pt>
                <c:pt idx="65052">
                  <c:v>65052</c:v>
                </c:pt>
                <c:pt idx="65053">
                  <c:v>65053</c:v>
                </c:pt>
                <c:pt idx="65054">
                  <c:v>65054</c:v>
                </c:pt>
                <c:pt idx="65055">
                  <c:v>65055</c:v>
                </c:pt>
                <c:pt idx="65056">
                  <c:v>65056</c:v>
                </c:pt>
                <c:pt idx="65057">
                  <c:v>65057</c:v>
                </c:pt>
                <c:pt idx="65058">
                  <c:v>65058</c:v>
                </c:pt>
                <c:pt idx="65059">
                  <c:v>65059</c:v>
                </c:pt>
                <c:pt idx="65060">
                  <c:v>65060</c:v>
                </c:pt>
                <c:pt idx="65061">
                  <c:v>65061</c:v>
                </c:pt>
                <c:pt idx="65062">
                  <c:v>65062</c:v>
                </c:pt>
                <c:pt idx="65063">
                  <c:v>65063</c:v>
                </c:pt>
                <c:pt idx="65064">
                  <c:v>65064</c:v>
                </c:pt>
                <c:pt idx="65065">
                  <c:v>65065</c:v>
                </c:pt>
                <c:pt idx="65066">
                  <c:v>65066</c:v>
                </c:pt>
                <c:pt idx="65067">
                  <c:v>65067</c:v>
                </c:pt>
                <c:pt idx="65068">
                  <c:v>65068</c:v>
                </c:pt>
                <c:pt idx="65069">
                  <c:v>65069</c:v>
                </c:pt>
                <c:pt idx="65070">
                  <c:v>65070</c:v>
                </c:pt>
                <c:pt idx="65071">
                  <c:v>65071</c:v>
                </c:pt>
                <c:pt idx="65072">
                  <c:v>65072</c:v>
                </c:pt>
                <c:pt idx="65073">
                  <c:v>65073</c:v>
                </c:pt>
                <c:pt idx="65074">
                  <c:v>65074</c:v>
                </c:pt>
                <c:pt idx="65075">
                  <c:v>65075</c:v>
                </c:pt>
                <c:pt idx="65076">
                  <c:v>65076</c:v>
                </c:pt>
                <c:pt idx="65077">
                  <c:v>65077</c:v>
                </c:pt>
                <c:pt idx="65078">
                  <c:v>65078</c:v>
                </c:pt>
                <c:pt idx="65079">
                  <c:v>65079</c:v>
                </c:pt>
                <c:pt idx="65080">
                  <c:v>65080</c:v>
                </c:pt>
                <c:pt idx="65081">
                  <c:v>65081</c:v>
                </c:pt>
                <c:pt idx="65082">
                  <c:v>65082</c:v>
                </c:pt>
                <c:pt idx="65083">
                  <c:v>65083</c:v>
                </c:pt>
                <c:pt idx="65084">
                  <c:v>65084</c:v>
                </c:pt>
                <c:pt idx="65085">
                  <c:v>65085</c:v>
                </c:pt>
                <c:pt idx="65086">
                  <c:v>65086</c:v>
                </c:pt>
                <c:pt idx="65087">
                  <c:v>65087</c:v>
                </c:pt>
                <c:pt idx="65088">
                  <c:v>65088</c:v>
                </c:pt>
                <c:pt idx="65089">
                  <c:v>65089</c:v>
                </c:pt>
                <c:pt idx="65090">
                  <c:v>65090</c:v>
                </c:pt>
                <c:pt idx="65091">
                  <c:v>65091</c:v>
                </c:pt>
                <c:pt idx="65092">
                  <c:v>65092</c:v>
                </c:pt>
                <c:pt idx="65093">
                  <c:v>65093</c:v>
                </c:pt>
                <c:pt idx="65094">
                  <c:v>65094</c:v>
                </c:pt>
                <c:pt idx="65095">
                  <c:v>65095</c:v>
                </c:pt>
                <c:pt idx="65096">
                  <c:v>65096</c:v>
                </c:pt>
                <c:pt idx="65097">
                  <c:v>65097</c:v>
                </c:pt>
                <c:pt idx="65098">
                  <c:v>65098</c:v>
                </c:pt>
                <c:pt idx="65099">
                  <c:v>65099</c:v>
                </c:pt>
                <c:pt idx="65100">
                  <c:v>65100</c:v>
                </c:pt>
                <c:pt idx="65101">
                  <c:v>65101</c:v>
                </c:pt>
                <c:pt idx="65102">
                  <c:v>65102</c:v>
                </c:pt>
                <c:pt idx="65103">
                  <c:v>65103</c:v>
                </c:pt>
                <c:pt idx="65104">
                  <c:v>65104</c:v>
                </c:pt>
                <c:pt idx="65105">
                  <c:v>65105</c:v>
                </c:pt>
                <c:pt idx="65106">
                  <c:v>65106</c:v>
                </c:pt>
                <c:pt idx="65107">
                  <c:v>65107</c:v>
                </c:pt>
                <c:pt idx="65108">
                  <c:v>65108</c:v>
                </c:pt>
                <c:pt idx="65109">
                  <c:v>65109</c:v>
                </c:pt>
                <c:pt idx="65110">
                  <c:v>65110</c:v>
                </c:pt>
                <c:pt idx="65111">
                  <c:v>65111</c:v>
                </c:pt>
                <c:pt idx="65112">
                  <c:v>65112</c:v>
                </c:pt>
                <c:pt idx="65113">
                  <c:v>65113</c:v>
                </c:pt>
                <c:pt idx="65114">
                  <c:v>65114</c:v>
                </c:pt>
                <c:pt idx="65115">
                  <c:v>65115</c:v>
                </c:pt>
                <c:pt idx="65116">
                  <c:v>65116</c:v>
                </c:pt>
                <c:pt idx="65117">
                  <c:v>65117</c:v>
                </c:pt>
                <c:pt idx="65118">
                  <c:v>65118</c:v>
                </c:pt>
                <c:pt idx="65119">
                  <c:v>65119</c:v>
                </c:pt>
                <c:pt idx="65120">
                  <c:v>65120</c:v>
                </c:pt>
                <c:pt idx="65121">
                  <c:v>65121</c:v>
                </c:pt>
                <c:pt idx="65122">
                  <c:v>65122</c:v>
                </c:pt>
                <c:pt idx="65123">
                  <c:v>65123</c:v>
                </c:pt>
                <c:pt idx="65124">
                  <c:v>65124</c:v>
                </c:pt>
                <c:pt idx="65125">
                  <c:v>65125</c:v>
                </c:pt>
                <c:pt idx="65126">
                  <c:v>65126</c:v>
                </c:pt>
                <c:pt idx="65127">
                  <c:v>65127</c:v>
                </c:pt>
                <c:pt idx="65128">
                  <c:v>65128</c:v>
                </c:pt>
                <c:pt idx="65129">
                  <c:v>65129</c:v>
                </c:pt>
                <c:pt idx="65130">
                  <c:v>65130</c:v>
                </c:pt>
                <c:pt idx="65131">
                  <c:v>65131</c:v>
                </c:pt>
                <c:pt idx="65132">
                  <c:v>65132</c:v>
                </c:pt>
                <c:pt idx="65133">
                  <c:v>65133</c:v>
                </c:pt>
                <c:pt idx="65134">
                  <c:v>65134</c:v>
                </c:pt>
                <c:pt idx="65135">
                  <c:v>65135</c:v>
                </c:pt>
                <c:pt idx="65136">
                  <c:v>65136</c:v>
                </c:pt>
                <c:pt idx="65137">
                  <c:v>65137</c:v>
                </c:pt>
                <c:pt idx="65138">
                  <c:v>65138</c:v>
                </c:pt>
                <c:pt idx="65139">
                  <c:v>65139</c:v>
                </c:pt>
                <c:pt idx="65140">
                  <c:v>65140</c:v>
                </c:pt>
                <c:pt idx="65141">
                  <c:v>65141</c:v>
                </c:pt>
                <c:pt idx="65142">
                  <c:v>65142</c:v>
                </c:pt>
                <c:pt idx="65143">
                  <c:v>65143</c:v>
                </c:pt>
                <c:pt idx="65144">
                  <c:v>65144</c:v>
                </c:pt>
                <c:pt idx="65145">
                  <c:v>65145</c:v>
                </c:pt>
                <c:pt idx="65146">
                  <c:v>65146</c:v>
                </c:pt>
                <c:pt idx="65147">
                  <c:v>65147</c:v>
                </c:pt>
                <c:pt idx="65148">
                  <c:v>65148</c:v>
                </c:pt>
                <c:pt idx="65149">
                  <c:v>65149</c:v>
                </c:pt>
                <c:pt idx="65150">
                  <c:v>65150</c:v>
                </c:pt>
                <c:pt idx="65151">
                  <c:v>65151</c:v>
                </c:pt>
                <c:pt idx="65152">
                  <c:v>65152</c:v>
                </c:pt>
                <c:pt idx="65153">
                  <c:v>65153</c:v>
                </c:pt>
                <c:pt idx="65154">
                  <c:v>65154</c:v>
                </c:pt>
                <c:pt idx="65155">
                  <c:v>65155</c:v>
                </c:pt>
                <c:pt idx="65156">
                  <c:v>65156</c:v>
                </c:pt>
                <c:pt idx="65157">
                  <c:v>65157</c:v>
                </c:pt>
                <c:pt idx="65158">
                  <c:v>65158</c:v>
                </c:pt>
                <c:pt idx="65159">
                  <c:v>65159</c:v>
                </c:pt>
                <c:pt idx="65160">
                  <c:v>65160</c:v>
                </c:pt>
                <c:pt idx="65161">
                  <c:v>65161</c:v>
                </c:pt>
                <c:pt idx="65162">
                  <c:v>65162</c:v>
                </c:pt>
                <c:pt idx="65163">
                  <c:v>65163</c:v>
                </c:pt>
                <c:pt idx="65164">
                  <c:v>65164</c:v>
                </c:pt>
                <c:pt idx="65165">
                  <c:v>65165</c:v>
                </c:pt>
                <c:pt idx="65166">
                  <c:v>65166</c:v>
                </c:pt>
                <c:pt idx="65167">
                  <c:v>65167</c:v>
                </c:pt>
                <c:pt idx="65168">
                  <c:v>65168</c:v>
                </c:pt>
                <c:pt idx="65169">
                  <c:v>65169</c:v>
                </c:pt>
                <c:pt idx="65170">
                  <c:v>65170</c:v>
                </c:pt>
                <c:pt idx="65171">
                  <c:v>65171</c:v>
                </c:pt>
                <c:pt idx="65172">
                  <c:v>65172</c:v>
                </c:pt>
                <c:pt idx="65173">
                  <c:v>65173</c:v>
                </c:pt>
                <c:pt idx="65174">
                  <c:v>65174</c:v>
                </c:pt>
                <c:pt idx="65175">
                  <c:v>65175</c:v>
                </c:pt>
                <c:pt idx="65176">
                  <c:v>65176</c:v>
                </c:pt>
                <c:pt idx="65177">
                  <c:v>65177</c:v>
                </c:pt>
                <c:pt idx="65178">
                  <c:v>65178</c:v>
                </c:pt>
                <c:pt idx="65179">
                  <c:v>65179</c:v>
                </c:pt>
                <c:pt idx="65180">
                  <c:v>65180</c:v>
                </c:pt>
                <c:pt idx="65181">
                  <c:v>65181</c:v>
                </c:pt>
                <c:pt idx="65182">
                  <c:v>65182</c:v>
                </c:pt>
                <c:pt idx="65183">
                  <c:v>65183</c:v>
                </c:pt>
                <c:pt idx="65184">
                  <c:v>65184</c:v>
                </c:pt>
                <c:pt idx="65185">
                  <c:v>65185</c:v>
                </c:pt>
                <c:pt idx="65186">
                  <c:v>65186</c:v>
                </c:pt>
                <c:pt idx="65187">
                  <c:v>65187</c:v>
                </c:pt>
                <c:pt idx="65188">
                  <c:v>65188</c:v>
                </c:pt>
                <c:pt idx="65189">
                  <c:v>65189</c:v>
                </c:pt>
                <c:pt idx="65190">
                  <c:v>65190</c:v>
                </c:pt>
                <c:pt idx="65191">
                  <c:v>65191</c:v>
                </c:pt>
                <c:pt idx="65192">
                  <c:v>65192</c:v>
                </c:pt>
                <c:pt idx="65193">
                  <c:v>65193</c:v>
                </c:pt>
                <c:pt idx="65194">
                  <c:v>65194</c:v>
                </c:pt>
                <c:pt idx="65195">
                  <c:v>65195</c:v>
                </c:pt>
                <c:pt idx="65196">
                  <c:v>65196</c:v>
                </c:pt>
                <c:pt idx="65197">
                  <c:v>65197</c:v>
                </c:pt>
                <c:pt idx="65198">
                  <c:v>65198</c:v>
                </c:pt>
                <c:pt idx="65199">
                  <c:v>65199</c:v>
                </c:pt>
                <c:pt idx="65200">
                  <c:v>65200</c:v>
                </c:pt>
                <c:pt idx="65201">
                  <c:v>65201</c:v>
                </c:pt>
                <c:pt idx="65202">
                  <c:v>65202</c:v>
                </c:pt>
                <c:pt idx="65203">
                  <c:v>65203</c:v>
                </c:pt>
                <c:pt idx="65204">
                  <c:v>65204</c:v>
                </c:pt>
                <c:pt idx="65205">
                  <c:v>65205</c:v>
                </c:pt>
                <c:pt idx="65206">
                  <c:v>65206</c:v>
                </c:pt>
                <c:pt idx="65207">
                  <c:v>65207</c:v>
                </c:pt>
                <c:pt idx="65208">
                  <c:v>65208</c:v>
                </c:pt>
                <c:pt idx="65209">
                  <c:v>65209</c:v>
                </c:pt>
                <c:pt idx="65210">
                  <c:v>65210</c:v>
                </c:pt>
                <c:pt idx="65211">
                  <c:v>65211</c:v>
                </c:pt>
                <c:pt idx="65212">
                  <c:v>65212</c:v>
                </c:pt>
                <c:pt idx="65213">
                  <c:v>65213</c:v>
                </c:pt>
                <c:pt idx="65214">
                  <c:v>65214</c:v>
                </c:pt>
                <c:pt idx="65215">
                  <c:v>65215</c:v>
                </c:pt>
                <c:pt idx="65216">
                  <c:v>65216</c:v>
                </c:pt>
                <c:pt idx="65217">
                  <c:v>65217</c:v>
                </c:pt>
                <c:pt idx="65218">
                  <c:v>65218</c:v>
                </c:pt>
                <c:pt idx="65219">
                  <c:v>65219</c:v>
                </c:pt>
                <c:pt idx="65220">
                  <c:v>65220</c:v>
                </c:pt>
                <c:pt idx="65221">
                  <c:v>65221</c:v>
                </c:pt>
                <c:pt idx="65222">
                  <c:v>65222</c:v>
                </c:pt>
                <c:pt idx="65223">
                  <c:v>65223</c:v>
                </c:pt>
                <c:pt idx="65224">
                  <c:v>65224</c:v>
                </c:pt>
                <c:pt idx="65225">
                  <c:v>65225</c:v>
                </c:pt>
                <c:pt idx="65226">
                  <c:v>65226</c:v>
                </c:pt>
                <c:pt idx="65227">
                  <c:v>65227</c:v>
                </c:pt>
                <c:pt idx="65228">
                  <c:v>65228</c:v>
                </c:pt>
                <c:pt idx="65229">
                  <c:v>65229</c:v>
                </c:pt>
                <c:pt idx="65230">
                  <c:v>65230</c:v>
                </c:pt>
                <c:pt idx="65231">
                  <c:v>65231</c:v>
                </c:pt>
                <c:pt idx="65232">
                  <c:v>65232</c:v>
                </c:pt>
                <c:pt idx="65233">
                  <c:v>65233</c:v>
                </c:pt>
                <c:pt idx="65234">
                  <c:v>65234</c:v>
                </c:pt>
                <c:pt idx="65235">
                  <c:v>65235</c:v>
                </c:pt>
                <c:pt idx="65236">
                  <c:v>65236</c:v>
                </c:pt>
                <c:pt idx="65237">
                  <c:v>65237</c:v>
                </c:pt>
                <c:pt idx="65238">
                  <c:v>65238</c:v>
                </c:pt>
                <c:pt idx="65239">
                  <c:v>65239</c:v>
                </c:pt>
                <c:pt idx="65240">
                  <c:v>65240</c:v>
                </c:pt>
                <c:pt idx="65241">
                  <c:v>65241</c:v>
                </c:pt>
                <c:pt idx="65242">
                  <c:v>65242</c:v>
                </c:pt>
                <c:pt idx="65243">
                  <c:v>65243</c:v>
                </c:pt>
                <c:pt idx="65244">
                  <c:v>65244</c:v>
                </c:pt>
                <c:pt idx="65245">
                  <c:v>65245</c:v>
                </c:pt>
                <c:pt idx="65246">
                  <c:v>65246</c:v>
                </c:pt>
                <c:pt idx="65247">
                  <c:v>65247</c:v>
                </c:pt>
                <c:pt idx="65248">
                  <c:v>65248</c:v>
                </c:pt>
                <c:pt idx="65249">
                  <c:v>65249</c:v>
                </c:pt>
                <c:pt idx="65250">
                  <c:v>65250</c:v>
                </c:pt>
                <c:pt idx="65251">
                  <c:v>65251</c:v>
                </c:pt>
                <c:pt idx="65252">
                  <c:v>65252</c:v>
                </c:pt>
                <c:pt idx="65253">
                  <c:v>65253</c:v>
                </c:pt>
                <c:pt idx="65254">
                  <c:v>65254</c:v>
                </c:pt>
                <c:pt idx="65255">
                  <c:v>65255</c:v>
                </c:pt>
                <c:pt idx="65256">
                  <c:v>65256</c:v>
                </c:pt>
                <c:pt idx="65257">
                  <c:v>65257</c:v>
                </c:pt>
                <c:pt idx="65258">
                  <c:v>65258</c:v>
                </c:pt>
                <c:pt idx="65259">
                  <c:v>65259</c:v>
                </c:pt>
                <c:pt idx="65260">
                  <c:v>65260</c:v>
                </c:pt>
                <c:pt idx="65261">
                  <c:v>65261</c:v>
                </c:pt>
                <c:pt idx="65262">
                  <c:v>65262</c:v>
                </c:pt>
                <c:pt idx="65263">
                  <c:v>65263</c:v>
                </c:pt>
                <c:pt idx="65264">
                  <c:v>65264</c:v>
                </c:pt>
                <c:pt idx="65265">
                  <c:v>65265</c:v>
                </c:pt>
                <c:pt idx="65266">
                  <c:v>65266</c:v>
                </c:pt>
                <c:pt idx="65267">
                  <c:v>65267</c:v>
                </c:pt>
                <c:pt idx="65268">
                  <c:v>65268</c:v>
                </c:pt>
                <c:pt idx="65269">
                  <c:v>65269</c:v>
                </c:pt>
                <c:pt idx="65270">
                  <c:v>65270</c:v>
                </c:pt>
                <c:pt idx="65271">
                  <c:v>65271</c:v>
                </c:pt>
                <c:pt idx="65272">
                  <c:v>65272</c:v>
                </c:pt>
                <c:pt idx="65273">
                  <c:v>65273</c:v>
                </c:pt>
                <c:pt idx="65274">
                  <c:v>65274</c:v>
                </c:pt>
                <c:pt idx="65275">
                  <c:v>65275</c:v>
                </c:pt>
                <c:pt idx="65276">
                  <c:v>65276</c:v>
                </c:pt>
                <c:pt idx="65277">
                  <c:v>65277</c:v>
                </c:pt>
                <c:pt idx="65278">
                  <c:v>65278</c:v>
                </c:pt>
                <c:pt idx="65279">
                  <c:v>65279</c:v>
                </c:pt>
                <c:pt idx="65280">
                  <c:v>65280</c:v>
                </c:pt>
                <c:pt idx="65281">
                  <c:v>65281</c:v>
                </c:pt>
                <c:pt idx="65282">
                  <c:v>65282</c:v>
                </c:pt>
                <c:pt idx="65283">
                  <c:v>65283</c:v>
                </c:pt>
                <c:pt idx="65284">
                  <c:v>65284</c:v>
                </c:pt>
                <c:pt idx="65285">
                  <c:v>65285</c:v>
                </c:pt>
                <c:pt idx="65286">
                  <c:v>65286</c:v>
                </c:pt>
                <c:pt idx="65287">
                  <c:v>65287</c:v>
                </c:pt>
                <c:pt idx="65288">
                  <c:v>65288</c:v>
                </c:pt>
                <c:pt idx="65289">
                  <c:v>65289</c:v>
                </c:pt>
                <c:pt idx="65290">
                  <c:v>65290</c:v>
                </c:pt>
                <c:pt idx="65291">
                  <c:v>65291</c:v>
                </c:pt>
                <c:pt idx="65292">
                  <c:v>65292</c:v>
                </c:pt>
                <c:pt idx="65293">
                  <c:v>65293</c:v>
                </c:pt>
                <c:pt idx="65294">
                  <c:v>65294</c:v>
                </c:pt>
                <c:pt idx="65295">
                  <c:v>65295</c:v>
                </c:pt>
                <c:pt idx="65296">
                  <c:v>65296</c:v>
                </c:pt>
                <c:pt idx="65297">
                  <c:v>65297</c:v>
                </c:pt>
                <c:pt idx="65298">
                  <c:v>65298</c:v>
                </c:pt>
                <c:pt idx="65299">
                  <c:v>65299</c:v>
                </c:pt>
                <c:pt idx="65300">
                  <c:v>65300</c:v>
                </c:pt>
                <c:pt idx="65301">
                  <c:v>65301</c:v>
                </c:pt>
                <c:pt idx="65302">
                  <c:v>65302</c:v>
                </c:pt>
                <c:pt idx="65303">
                  <c:v>65303</c:v>
                </c:pt>
                <c:pt idx="65304">
                  <c:v>65304</c:v>
                </c:pt>
                <c:pt idx="65305">
                  <c:v>65305</c:v>
                </c:pt>
                <c:pt idx="65306">
                  <c:v>65306</c:v>
                </c:pt>
                <c:pt idx="65307">
                  <c:v>65307</c:v>
                </c:pt>
                <c:pt idx="65308">
                  <c:v>65308</c:v>
                </c:pt>
                <c:pt idx="65309">
                  <c:v>65309</c:v>
                </c:pt>
                <c:pt idx="65310">
                  <c:v>65310</c:v>
                </c:pt>
                <c:pt idx="65311">
                  <c:v>65311</c:v>
                </c:pt>
                <c:pt idx="65312">
                  <c:v>65312</c:v>
                </c:pt>
                <c:pt idx="65313">
                  <c:v>65313</c:v>
                </c:pt>
                <c:pt idx="65314">
                  <c:v>65314</c:v>
                </c:pt>
                <c:pt idx="65315">
                  <c:v>65315</c:v>
                </c:pt>
                <c:pt idx="65316">
                  <c:v>65316</c:v>
                </c:pt>
                <c:pt idx="65317">
                  <c:v>65317</c:v>
                </c:pt>
                <c:pt idx="65318">
                  <c:v>65318</c:v>
                </c:pt>
                <c:pt idx="65319">
                  <c:v>65319</c:v>
                </c:pt>
                <c:pt idx="65320">
                  <c:v>65320</c:v>
                </c:pt>
                <c:pt idx="65321">
                  <c:v>65321</c:v>
                </c:pt>
                <c:pt idx="65322">
                  <c:v>65322</c:v>
                </c:pt>
                <c:pt idx="65323">
                  <c:v>65323</c:v>
                </c:pt>
                <c:pt idx="65324">
                  <c:v>65324</c:v>
                </c:pt>
                <c:pt idx="65325">
                  <c:v>65325</c:v>
                </c:pt>
                <c:pt idx="65326">
                  <c:v>65326</c:v>
                </c:pt>
                <c:pt idx="65327">
                  <c:v>65327</c:v>
                </c:pt>
                <c:pt idx="65328">
                  <c:v>65328</c:v>
                </c:pt>
                <c:pt idx="65329">
                  <c:v>65329</c:v>
                </c:pt>
                <c:pt idx="65330">
                  <c:v>65330</c:v>
                </c:pt>
                <c:pt idx="65331">
                  <c:v>65331</c:v>
                </c:pt>
                <c:pt idx="65332">
                  <c:v>65332</c:v>
                </c:pt>
                <c:pt idx="65333">
                  <c:v>65333</c:v>
                </c:pt>
                <c:pt idx="65334">
                  <c:v>65334</c:v>
                </c:pt>
                <c:pt idx="65335">
                  <c:v>65335</c:v>
                </c:pt>
                <c:pt idx="65336">
                  <c:v>65336</c:v>
                </c:pt>
                <c:pt idx="65337">
                  <c:v>65337</c:v>
                </c:pt>
                <c:pt idx="65338">
                  <c:v>65338</c:v>
                </c:pt>
                <c:pt idx="65339">
                  <c:v>65339</c:v>
                </c:pt>
                <c:pt idx="65340">
                  <c:v>65340</c:v>
                </c:pt>
                <c:pt idx="65341">
                  <c:v>65341</c:v>
                </c:pt>
                <c:pt idx="65342">
                  <c:v>65342</c:v>
                </c:pt>
                <c:pt idx="65343">
                  <c:v>65343</c:v>
                </c:pt>
                <c:pt idx="65344">
                  <c:v>65344</c:v>
                </c:pt>
                <c:pt idx="65345">
                  <c:v>65345</c:v>
                </c:pt>
                <c:pt idx="65346">
                  <c:v>65346</c:v>
                </c:pt>
                <c:pt idx="65347">
                  <c:v>65347</c:v>
                </c:pt>
                <c:pt idx="65348">
                  <c:v>65348</c:v>
                </c:pt>
                <c:pt idx="65349">
                  <c:v>65349</c:v>
                </c:pt>
                <c:pt idx="65350">
                  <c:v>65350</c:v>
                </c:pt>
                <c:pt idx="65351">
                  <c:v>65351</c:v>
                </c:pt>
                <c:pt idx="65352">
                  <c:v>65352</c:v>
                </c:pt>
                <c:pt idx="65353">
                  <c:v>65353</c:v>
                </c:pt>
                <c:pt idx="65354">
                  <c:v>65354</c:v>
                </c:pt>
                <c:pt idx="65355">
                  <c:v>65355</c:v>
                </c:pt>
                <c:pt idx="65356">
                  <c:v>65356</c:v>
                </c:pt>
                <c:pt idx="65357">
                  <c:v>65357</c:v>
                </c:pt>
                <c:pt idx="65358">
                  <c:v>65358</c:v>
                </c:pt>
                <c:pt idx="65359">
                  <c:v>65359</c:v>
                </c:pt>
                <c:pt idx="65360">
                  <c:v>65360</c:v>
                </c:pt>
                <c:pt idx="65361">
                  <c:v>65361</c:v>
                </c:pt>
                <c:pt idx="65362">
                  <c:v>65362</c:v>
                </c:pt>
                <c:pt idx="65363">
                  <c:v>65363</c:v>
                </c:pt>
                <c:pt idx="65364">
                  <c:v>65364</c:v>
                </c:pt>
                <c:pt idx="65365">
                  <c:v>65365</c:v>
                </c:pt>
                <c:pt idx="65366">
                  <c:v>65366</c:v>
                </c:pt>
                <c:pt idx="65367">
                  <c:v>65367</c:v>
                </c:pt>
                <c:pt idx="65368">
                  <c:v>65368</c:v>
                </c:pt>
                <c:pt idx="65369">
                  <c:v>65369</c:v>
                </c:pt>
                <c:pt idx="65370">
                  <c:v>65370</c:v>
                </c:pt>
                <c:pt idx="65371">
                  <c:v>65371</c:v>
                </c:pt>
                <c:pt idx="65372">
                  <c:v>65372</c:v>
                </c:pt>
                <c:pt idx="65373">
                  <c:v>65373</c:v>
                </c:pt>
                <c:pt idx="65374">
                  <c:v>65374</c:v>
                </c:pt>
                <c:pt idx="65375">
                  <c:v>65375</c:v>
                </c:pt>
                <c:pt idx="65376">
                  <c:v>65376</c:v>
                </c:pt>
                <c:pt idx="65377">
                  <c:v>65377</c:v>
                </c:pt>
                <c:pt idx="65378">
                  <c:v>65378</c:v>
                </c:pt>
                <c:pt idx="65379">
                  <c:v>65379</c:v>
                </c:pt>
                <c:pt idx="65380">
                  <c:v>65380</c:v>
                </c:pt>
                <c:pt idx="65381">
                  <c:v>65381</c:v>
                </c:pt>
                <c:pt idx="65382">
                  <c:v>65382</c:v>
                </c:pt>
                <c:pt idx="65383">
                  <c:v>65383</c:v>
                </c:pt>
                <c:pt idx="65384">
                  <c:v>65384</c:v>
                </c:pt>
                <c:pt idx="65385">
                  <c:v>65385</c:v>
                </c:pt>
                <c:pt idx="65386">
                  <c:v>65386</c:v>
                </c:pt>
                <c:pt idx="65387">
                  <c:v>65387</c:v>
                </c:pt>
                <c:pt idx="65388">
                  <c:v>65388</c:v>
                </c:pt>
                <c:pt idx="65389">
                  <c:v>65389</c:v>
                </c:pt>
                <c:pt idx="65390">
                  <c:v>65390</c:v>
                </c:pt>
                <c:pt idx="65391">
                  <c:v>65391</c:v>
                </c:pt>
                <c:pt idx="65392">
                  <c:v>65392</c:v>
                </c:pt>
                <c:pt idx="65393">
                  <c:v>65393</c:v>
                </c:pt>
                <c:pt idx="65394">
                  <c:v>65394</c:v>
                </c:pt>
                <c:pt idx="65395">
                  <c:v>65395</c:v>
                </c:pt>
                <c:pt idx="65396">
                  <c:v>65396</c:v>
                </c:pt>
                <c:pt idx="65397">
                  <c:v>65397</c:v>
                </c:pt>
                <c:pt idx="65398">
                  <c:v>65398</c:v>
                </c:pt>
                <c:pt idx="65399">
                  <c:v>65399</c:v>
                </c:pt>
                <c:pt idx="65400">
                  <c:v>65400</c:v>
                </c:pt>
                <c:pt idx="65401">
                  <c:v>65401</c:v>
                </c:pt>
                <c:pt idx="65402">
                  <c:v>65402</c:v>
                </c:pt>
                <c:pt idx="65403">
                  <c:v>65403</c:v>
                </c:pt>
                <c:pt idx="65404">
                  <c:v>65404</c:v>
                </c:pt>
                <c:pt idx="65405">
                  <c:v>65405</c:v>
                </c:pt>
                <c:pt idx="65406">
                  <c:v>65406</c:v>
                </c:pt>
                <c:pt idx="65407">
                  <c:v>65407</c:v>
                </c:pt>
                <c:pt idx="65408">
                  <c:v>65408</c:v>
                </c:pt>
                <c:pt idx="65409">
                  <c:v>65409</c:v>
                </c:pt>
                <c:pt idx="65410">
                  <c:v>65410</c:v>
                </c:pt>
                <c:pt idx="65411">
                  <c:v>65411</c:v>
                </c:pt>
                <c:pt idx="65412">
                  <c:v>65412</c:v>
                </c:pt>
                <c:pt idx="65413">
                  <c:v>65413</c:v>
                </c:pt>
                <c:pt idx="65414">
                  <c:v>65414</c:v>
                </c:pt>
                <c:pt idx="65415">
                  <c:v>65415</c:v>
                </c:pt>
                <c:pt idx="65416">
                  <c:v>65416</c:v>
                </c:pt>
                <c:pt idx="65417">
                  <c:v>65417</c:v>
                </c:pt>
                <c:pt idx="65418">
                  <c:v>65418</c:v>
                </c:pt>
                <c:pt idx="65419">
                  <c:v>65419</c:v>
                </c:pt>
                <c:pt idx="65420">
                  <c:v>65420</c:v>
                </c:pt>
                <c:pt idx="65421">
                  <c:v>65421</c:v>
                </c:pt>
                <c:pt idx="65422">
                  <c:v>65422</c:v>
                </c:pt>
                <c:pt idx="65423">
                  <c:v>65423</c:v>
                </c:pt>
                <c:pt idx="65424">
                  <c:v>65424</c:v>
                </c:pt>
                <c:pt idx="65425">
                  <c:v>65425</c:v>
                </c:pt>
                <c:pt idx="65426">
                  <c:v>65426</c:v>
                </c:pt>
                <c:pt idx="65427">
                  <c:v>65427</c:v>
                </c:pt>
                <c:pt idx="65428">
                  <c:v>65428</c:v>
                </c:pt>
                <c:pt idx="65429">
                  <c:v>65429</c:v>
                </c:pt>
                <c:pt idx="65430">
                  <c:v>65430</c:v>
                </c:pt>
                <c:pt idx="65431">
                  <c:v>65431</c:v>
                </c:pt>
                <c:pt idx="65432">
                  <c:v>65432</c:v>
                </c:pt>
                <c:pt idx="65433">
                  <c:v>65433</c:v>
                </c:pt>
                <c:pt idx="65434">
                  <c:v>65434</c:v>
                </c:pt>
                <c:pt idx="65435">
                  <c:v>65435</c:v>
                </c:pt>
                <c:pt idx="65436">
                  <c:v>65436</c:v>
                </c:pt>
                <c:pt idx="65437">
                  <c:v>65437</c:v>
                </c:pt>
                <c:pt idx="65438">
                  <c:v>65438</c:v>
                </c:pt>
                <c:pt idx="65439">
                  <c:v>65439</c:v>
                </c:pt>
                <c:pt idx="65440">
                  <c:v>65440</c:v>
                </c:pt>
                <c:pt idx="65441">
                  <c:v>65441</c:v>
                </c:pt>
                <c:pt idx="65442">
                  <c:v>65442</c:v>
                </c:pt>
                <c:pt idx="65443">
                  <c:v>65443</c:v>
                </c:pt>
                <c:pt idx="65444">
                  <c:v>65444</c:v>
                </c:pt>
                <c:pt idx="65445">
                  <c:v>65445</c:v>
                </c:pt>
                <c:pt idx="65446">
                  <c:v>65446</c:v>
                </c:pt>
                <c:pt idx="65447">
                  <c:v>65447</c:v>
                </c:pt>
                <c:pt idx="65448">
                  <c:v>65448</c:v>
                </c:pt>
                <c:pt idx="65449">
                  <c:v>65449</c:v>
                </c:pt>
                <c:pt idx="65450">
                  <c:v>65450</c:v>
                </c:pt>
                <c:pt idx="65451">
                  <c:v>65451</c:v>
                </c:pt>
                <c:pt idx="65452">
                  <c:v>65452</c:v>
                </c:pt>
                <c:pt idx="65453">
                  <c:v>65453</c:v>
                </c:pt>
                <c:pt idx="65454">
                  <c:v>65454</c:v>
                </c:pt>
                <c:pt idx="65455">
                  <c:v>65455</c:v>
                </c:pt>
                <c:pt idx="65456">
                  <c:v>65456</c:v>
                </c:pt>
                <c:pt idx="65457">
                  <c:v>65457</c:v>
                </c:pt>
                <c:pt idx="65458">
                  <c:v>65458</c:v>
                </c:pt>
                <c:pt idx="65459">
                  <c:v>65459</c:v>
                </c:pt>
                <c:pt idx="65460">
                  <c:v>65460</c:v>
                </c:pt>
                <c:pt idx="65461">
                  <c:v>65461</c:v>
                </c:pt>
                <c:pt idx="65462">
                  <c:v>65462</c:v>
                </c:pt>
                <c:pt idx="65463">
                  <c:v>65463</c:v>
                </c:pt>
                <c:pt idx="65464">
                  <c:v>65464</c:v>
                </c:pt>
                <c:pt idx="65465">
                  <c:v>65465</c:v>
                </c:pt>
                <c:pt idx="65466">
                  <c:v>65466</c:v>
                </c:pt>
                <c:pt idx="65467">
                  <c:v>65467</c:v>
                </c:pt>
                <c:pt idx="65468">
                  <c:v>65468</c:v>
                </c:pt>
                <c:pt idx="65469">
                  <c:v>65469</c:v>
                </c:pt>
                <c:pt idx="65470">
                  <c:v>65470</c:v>
                </c:pt>
                <c:pt idx="65471">
                  <c:v>65471</c:v>
                </c:pt>
                <c:pt idx="65472">
                  <c:v>65472</c:v>
                </c:pt>
                <c:pt idx="65473">
                  <c:v>65473</c:v>
                </c:pt>
                <c:pt idx="65474">
                  <c:v>65474</c:v>
                </c:pt>
                <c:pt idx="65475">
                  <c:v>65475</c:v>
                </c:pt>
                <c:pt idx="65476">
                  <c:v>65476</c:v>
                </c:pt>
                <c:pt idx="65477">
                  <c:v>65477</c:v>
                </c:pt>
                <c:pt idx="65478">
                  <c:v>65478</c:v>
                </c:pt>
                <c:pt idx="65479">
                  <c:v>65479</c:v>
                </c:pt>
                <c:pt idx="65480">
                  <c:v>65480</c:v>
                </c:pt>
                <c:pt idx="65481">
                  <c:v>65481</c:v>
                </c:pt>
                <c:pt idx="65482">
                  <c:v>65482</c:v>
                </c:pt>
                <c:pt idx="65483">
                  <c:v>65483</c:v>
                </c:pt>
                <c:pt idx="65484">
                  <c:v>65484</c:v>
                </c:pt>
                <c:pt idx="65485">
                  <c:v>65485</c:v>
                </c:pt>
                <c:pt idx="65486">
                  <c:v>65486</c:v>
                </c:pt>
                <c:pt idx="65487">
                  <c:v>65487</c:v>
                </c:pt>
                <c:pt idx="65488">
                  <c:v>65488</c:v>
                </c:pt>
                <c:pt idx="65489">
                  <c:v>65489</c:v>
                </c:pt>
                <c:pt idx="65490">
                  <c:v>65490</c:v>
                </c:pt>
                <c:pt idx="65491">
                  <c:v>65491</c:v>
                </c:pt>
                <c:pt idx="65492">
                  <c:v>65492</c:v>
                </c:pt>
                <c:pt idx="65493">
                  <c:v>65493</c:v>
                </c:pt>
                <c:pt idx="65494">
                  <c:v>65494</c:v>
                </c:pt>
                <c:pt idx="65495">
                  <c:v>65495</c:v>
                </c:pt>
                <c:pt idx="65496">
                  <c:v>65496</c:v>
                </c:pt>
                <c:pt idx="65497">
                  <c:v>65497</c:v>
                </c:pt>
                <c:pt idx="65498">
                  <c:v>65498</c:v>
                </c:pt>
                <c:pt idx="65499">
                  <c:v>65499</c:v>
                </c:pt>
                <c:pt idx="65500">
                  <c:v>65500</c:v>
                </c:pt>
                <c:pt idx="65501">
                  <c:v>65501</c:v>
                </c:pt>
                <c:pt idx="65502">
                  <c:v>65502</c:v>
                </c:pt>
                <c:pt idx="65503">
                  <c:v>65503</c:v>
                </c:pt>
                <c:pt idx="65504">
                  <c:v>65504</c:v>
                </c:pt>
                <c:pt idx="65505">
                  <c:v>65505</c:v>
                </c:pt>
                <c:pt idx="65506">
                  <c:v>65506</c:v>
                </c:pt>
                <c:pt idx="65507">
                  <c:v>65507</c:v>
                </c:pt>
                <c:pt idx="65508">
                  <c:v>65508</c:v>
                </c:pt>
                <c:pt idx="65509">
                  <c:v>65509</c:v>
                </c:pt>
                <c:pt idx="65510">
                  <c:v>65510</c:v>
                </c:pt>
                <c:pt idx="65511">
                  <c:v>65511</c:v>
                </c:pt>
                <c:pt idx="65512">
                  <c:v>65512</c:v>
                </c:pt>
                <c:pt idx="65513">
                  <c:v>65513</c:v>
                </c:pt>
                <c:pt idx="65514">
                  <c:v>65514</c:v>
                </c:pt>
                <c:pt idx="65515">
                  <c:v>65515</c:v>
                </c:pt>
                <c:pt idx="65516">
                  <c:v>65516</c:v>
                </c:pt>
                <c:pt idx="65517">
                  <c:v>65517</c:v>
                </c:pt>
                <c:pt idx="65518">
                  <c:v>65518</c:v>
                </c:pt>
                <c:pt idx="65519">
                  <c:v>65519</c:v>
                </c:pt>
                <c:pt idx="65520">
                  <c:v>65520</c:v>
                </c:pt>
                <c:pt idx="65521">
                  <c:v>65521</c:v>
                </c:pt>
                <c:pt idx="65522">
                  <c:v>65522</c:v>
                </c:pt>
                <c:pt idx="65523">
                  <c:v>65523</c:v>
                </c:pt>
                <c:pt idx="65524">
                  <c:v>65524</c:v>
                </c:pt>
                <c:pt idx="65525">
                  <c:v>65525</c:v>
                </c:pt>
                <c:pt idx="65526">
                  <c:v>65526</c:v>
                </c:pt>
                <c:pt idx="65527">
                  <c:v>65527</c:v>
                </c:pt>
                <c:pt idx="65528">
                  <c:v>65528</c:v>
                </c:pt>
                <c:pt idx="65529">
                  <c:v>65529</c:v>
                </c:pt>
                <c:pt idx="65530">
                  <c:v>65530</c:v>
                </c:pt>
                <c:pt idx="65531">
                  <c:v>65531</c:v>
                </c:pt>
                <c:pt idx="65532">
                  <c:v>65532</c:v>
                </c:pt>
                <c:pt idx="65533">
                  <c:v>65533</c:v>
                </c:pt>
                <c:pt idx="65534">
                  <c:v>65534</c:v>
                </c:pt>
                <c:pt idx="65535">
                  <c:v>65535</c:v>
                </c:pt>
                <c:pt idx="65536">
                  <c:v>65536</c:v>
                </c:pt>
                <c:pt idx="65537">
                  <c:v>65537</c:v>
                </c:pt>
                <c:pt idx="65538">
                  <c:v>65538</c:v>
                </c:pt>
                <c:pt idx="65539">
                  <c:v>65539</c:v>
                </c:pt>
                <c:pt idx="65540">
                  <c:v>65540</c:v>
                </c:pt>
                <c:pt idx="65541">
                  <c:v>65541</c:v>
                </c:pt>
                <c:pt idx="65542">
                  <c:v>65542</c:v>
                </c:pt>
                <c:pt idx="65543">
                  <c:v>65543</c:v>
                </c:pt>
                <c:pt idx="65544">
                  <c:v>65544</c:v>
                </c:pt>
                <c:pt idx="65545">
                  <c:v>65545</c:v>
                </c:pt>
                <c:pt idx="65546">
                  <c:v>65546</c:v>
                </c:pt>
                <c:pt idx="65547">
                  <c:v>65547</c:v>
                </c:pt>
                <c:pt idx="65548">
                  <c:v>65548</c:v>
                </c:pt>
                <c:pt idx="65549">
                  <c:v>65549</c:v>
                </c:pt>
                <c:pt idx="65550">
                  <c:v>65550</c:v>
                </c:pt>
                <c:pt idx="65551">
                  <c:v>65551</c:v>
                </c:pt>
                <c:pt idx="65552">
                  <c:v>65552</c:v>
                </c:pt>
                <c:pt idx="65553">
                  <c:v>65553</c:v>
                </c:pt>
                <c:pt idx="65554">
                  <c:v>65554</c:v>
                </c:pt>
                <c:pt idx="65555">
                  <c:v>65555</c:v>
                </c:pt>
                <c:pt idx="65556">
                  <c:v>65556</c:v>
                </c:pt>
                <c:pt idx="65557">
                  <c:v>65557</c:v>
                </c:pt>
                <c:pt idx="65558">
                  <c:v>65558</c:v>
                </c:pt>
                <c:pt idx="65559">
                  <c:v>65559</c:v>
                </c:pt>
                <c:pt idx="65560">
                  <c:v>65560</c:v>
                </c:pt>
                <c:pt idx="65561">
                  <c:v>65561</c:v>
                </c:pt>
                <c:pt idx="65562">
                  <c:v>65562</c:v>
                </c:pt>
                <c:pt idx="65563">
                  <c:v>65563</c:v>
                </c:pt>
                <c:pt idx="65564">
                  <c:v>65564</c:v>
                </c:pt>
                <c:pt idx="65565">
                  <c:v>65565</c:v>
                </c:pt>
                <c:pt idx="65566">
                  <c:v>65566</c:v>
                </c:pt>
                <c:pt idx="65567">
                  <c:v>65567</c:v>
                </c:pt>
                <c:pt idx="65568">
                  <c:v>65568</c:v>
                </c:pt>
                <c:pt idx="65569">
                  <c:v>65569</c:v>
                </c:pt>
                <c:pt idx="65570">
                  <c:v>65570</c:v>
                </c:pt>
                <c:pt idx="65571">
                  <c:v>65571</c:v>
                </c:pt>
                <c:pt idx="65572">
                  <c:v>65572</c:v>
                </c:pt>
                <c:pt idx="65573">
                  <c:v>65573</c:v>
                </c:pt>
                <c:pt idx="65574">
                  <c:v>65574</c:v>
                </c:pt>
                <c:pt idx="65575">
                  <c:v>65575</c:v>
                </c:pt>
                <c:pt idx="65576">
                  <c:v>65576</c:v>
                </c:pt>
                <c:pt idx="65577">
                  <c:v>65577</c:v>
                </c:pt>
                <c:pt idx="65578">
                  <c:v>65578</c:v>
                </c:pt>
                <c:pt idx="65579">
                  <c:v>65579</c:v>
                </c:pt>
                <c:pt idx="65580">
                  <c:v>65580</c:v>
                </c:pt>
                <c:pt idx="65581">
                  <c:v>65581</c:v>
                </c:pt>
                <c:pt idx="65582">
                  <c:v>65582</c:v>
                </c:pt>
                <c:pt idx="65583">
                  <c:v>65583</c:v>
                </c:pt>
                <c:pt idx="65584">
                  <c:v>65584</c:v>
                </c:pt>
                <c:pt idx="65585">
                  <c:v>65585</c:v>
                </c:pt>
                <c:pt idx="65586">
                  <c:v>65586</c:v>
                </c:pt>
                <c:pt idx="65587">
                  <c:v>65587</c:v>
                </c:pt>
                <c:pt idx="65588">
                  <c:v>65588</c:v>
                </c:pt>
                <c:pt idx="65589">
                  <c:v>65589</c:v>
                </c:pt>
                <c:pt idx="65590">
                  <c:v>65590</c:v>
                </c:pt>
                <c:pt idx="65591">
                  <c:v>65591</c:v>
                </c:pt>
                <c:pt idx="65592">
                  <c:v>65592</c:v>
                </c:pt>
                <c:pt idx="65593">
                  <c:v>65593</c:v>
                </c:pt>
                <c:pt idx="65594">
                  <c:v>65594</c:v>
                </c:pt>
                <c:pt idx="65595">
                  <c:v>65595</c:v>
                </c:pt>
                <c:pt idx="65596">
                  <c:v>65596</c:v>
                </c:pt>
                <c:pt idx="65597">
                  <c:v>65597</c:v>
                </c:pt>
                <c:pt idx="65598">
                  <c:v>65598</c:v>
                </c:pt>
                <c:pt idx="65599">
                  <c:v>65599</c:v>
                </c:pt>
                <c:pt idx="65600">
                  <c:v>65600</c:v>
                </c:pt>
                <c:pt idx="65601">
                  <c:v>65601</c:v>
                </c:pt>
                <c:pt idx="65602">
                  <c:v>65602</c:v>
                </c:pt>
                <c:pt idx="65603">
                  <c:v>65603</c:v>
                </c:pt>
                <c:pt idx="65604">
                  <c:v>65604</c:v>
                </c:pt>
                <c:pt idx="65605">
                  <c:v>65605</c:v>
                </c:pt>
                <c:pt idx="65606">
                  <c:v>65606</c:v>
                </c:pt>
                <c:pt idx="65607">
                  <c:v>65607</c:v>
                </c:pt>
                <c:pt idx="65608">
                  <c:v>65608</c:v>
                </c:pt>
                <c:pt idx="65609">
                  <c:v>65609</c:v>
                </c:pt>
                <c:pt idx="65610">
                  <c:v>65610</c:v>
                </c:pt>
                <c:pt idx="65611">
                  <c:v>65611</c:v>
                </c:pt>
                <c:pt idx="65612">
                  <c:v>65612</c:v>
                </c:pt>
                <c:pt idx="65613">
                  <c:v>65613</c:v>
                </c:pt>
                <c:pt idx="65614">
                  <c:v>65614</c:v>
                </c:pt>
                <c:pt idx="65615">
                  <c:v>65615</c:v>
                </c:pt>
                <c:pt idx="65616">
                  <c:v>65616</c:v>
                </c:pt>
                <c:pt idx="65617">
                  <c:v>65617</c:v>
                </c:pt>
                <c:pt idx="65618">
                  <c:v>65618</c:v>
                </c:pt>
                <c:pt idx="65619">
                  <c:v>65619</c:v>
                </c:pt>
                <c:pt idx="65620">
                  <c:v>65620</c:v>
                </c:pt>
                <c:pt idx="65621">
                  <c:v>65621</c:v>
                </c:pt>
                <c:pt idx="65622">
                  <c:v>65622</c:v>
                </c:pt>
                <c:pt idx="65623">
                  <c:v>65623</c:v>
                </c:pt>
                <c:pt idx="65624">
                  <c:v>65624</c:v>
                </c:pt>
                <c:pt idx="65625">
                  <c:v>65625</c:v>
                </c:pt>
                <c:pt idx="65626">
                  <c:v>65626</c:v>
                </c:pt>
                <c:pt idx="65627">
                  <c:v>65627</c:v>
                </c:pt>
                <c:pt idx="65628">
                  <c:v>65628</c:v>
                </c:pt>
                <c:pt idx="65629">
                  <c:v>65629</c:v>
                </c:pt>
                <c:pt idx="65630">
                  <c:v>65630</c:v>
                </c:pt>
                <c:pt idx="65631">
                  <c:v>65631</c:v>
                </c:pt>
                <c:pt idx="65632">
                  <c:v>65632</c:v>
                </c:pt>
                <c:pt idx="65633">
                  <c:v>65633</c:v>
                </c:pt>
                <c:pt idx="65634">
                  <c:v>65634</c:v>
                </c:pt>
                <c:pt idx="65635">
                  <c:v>65635</c:v>
                </c:pt>
                <c:pt idx="65636">
                  <c:v>65636</c:v>
                </c:pt>
                <c:pt idx="65637">
                  <c:v>65637</c:v>
                </c:pt>
                <c:pt idx="65638">
                  <c:v>65638</c:v>
                </c:pt>
                <c:pt idx="65639">
                  <c:v>65639</c:v>
                </c:pt>
                <c:pt idx="65640">
                  <c:v>65640</c:v>
                </c:pt>
                <c:pt idx="65641">
                  <c:v>65641</c:v>
                </c:pt>
                <c:pt idx="65642">
                  <c:v>65642</c:v>
                </c:pt>
                <c:pt idx="65643">
                  <c:v>65643</c:v>
                </c:pt>
                <c:pt idx="65644">
                  <c:v>65644</c:v>
                </c:pt>
                <c:pt idx="65645">
                  <c:v>65645</c:v>
                </c:pt>
                <c:pt idx="65646">
                  <c:v>65646</c:v>
                </c:pt>
                <c:pt idx="65647">
                  <c:v>65647</c:v>
                </c:pt>
                <c:pt idx="65648">
                  <c:v>65648</c:v>
                </c:pt>
                <c:pt idx="65649">
                  <c:v>65649</c:v>
                </c:pt>
                <c:pt idx="65650">
                  <c:v>65650</c:v>
                </c:pt>
                <c:pt idx="65651">
                  <c:v>65651</c:v>
                </c:pt>
                <c:pt idx="65652">
                  <c:v>65652</c:v>
                </c:pt>
                <c:pt idx="65653">
                  <c:v>65653</c:v>
                </c:pt>
                <c:pt idx="65654">
                  <c:v>65654</c:v>
                </c:pt>
                <c:pt idx="65655">
                  <c:v>65655</c:v>
                </c:pt>
                <c:pt idx="65656">
                  <c:v>65656</c:v>
                </c:pt>
                <c:pt idx="65657">
                  <c:v>65657</c:v>
                </c:pt>
                <c:pt idx="65658">
                  <c:v>65658</c:v>
                </c:pt>
                <c:pt idx="65659">
                  <c:v>65659</c:v>
                </c:pt>
                <c:pt idx="65660">
                  <c:v>65660</c:v>
                </c:pt>
                <c:pt idx="65661">
                  <c:v>65661</c:v>
                </c:pt>
                <c:pt idx="65662">
                  <c:v>65662</c:v>
                </c:pt>
                <c:pt idx="65663">
                  <c:v>65663</c:v>
                </c:pt>
                <c:pt idx="65664">
                  <c:v>65664</c:v>
                </c:pt>
                <c:pt idx="65665">
                  <c:v>65665</c:v>
                </c:pt>
                <c:pt idx="65666">
                  <c:v>65666</c:v>
                </c:pt>
                <c:pt idx="65667">
                  <c:v>65667</c:v>
                </c:pt>
                <c:pt idx="65668">
                  <c:v>65668</c:v>
                </c:pt>
                <c:pt idx="65669">
                  <c:v>65669</c:v>
                </c:pt>
                <c:pt idx="65670">
                  <c:v>65670</c:v>
                </c:pt>
                <c:pt idx="65671">
                  <c:v>65671</c:v>
                </c:pt>
                <c:pt idx="65672">
                  <c:v>65672</c:v>
                </c:pt>
                <c:pt idx="65673">
                  <c:v>65673</c:v>
                </c:pt>
                <c:pt idx="65674">
                  <c:v>65674</c:v>
                </c:pt>
                <c:pt idx="65675">
                  <c:v>65675</c:v>
                </c:pt>
                <c:pt idx="65676">
                  <c:v>65676</c:v>
                </c:pt>
                <c:pt idx="65677">
                  <c:v>65677</c:v>
                </c:pt>
                <c:pt idx="65678">
                  <c:v>65678</c:v>
                </c:pt>
                <c:pt idx="65679">
                  <c:v>65679</c:v>
                </c:pt>
                <c:pt idx="65680">
                  <c:v>65680</c:v>
                </c:pt>
                <c:pt idx="65681">
                  <c:v>65681</c:v>
                </c:pt>
                <c:pt idx="65682">
                  <c:v>65682</c:v>
                </c:pt>
                <c:pt idx="65683">
                  <c:v>65683</c:v>
                </c:pt>
                <c:pt idx="65684">
                  <c:v>65684</c:v>
                </c:pt>
                <c:pt idx="65685">
                  <c:v>65685</c:v>
                </c:pt>
                <c:pt idx="65686">
                  <c:v>65686</c:v>
                </c:pt>
                <c:pt idx="65687">
                  <c:v>65687</c:v>
                </c:pt>
                <c:pt idx="65688">
                  <c:v>65688</c:v>
                </c:pt>
                <c:pt idx="65689">
                  <c:v>65689</c:v>
                </c:pt>
                <c:pt idx="65690">
                  <c:v>65690</c:v>
                </c:pt>
                <c:pt idx="65691">
                  <c:v>65691</c:v>
                </c:pt>
                <c:pt idx="65692">
                  <c:v>65692</c:v>
                </c:pt>
                <c:pt idx="65693">
                  <c:v>65693</c:v>
                </c:pt>
                <c:pt idx="65694">
                  <c:v>65694</c:v>
                </c:pt>
                <c:pt idx="65695">
                  <c:v>65695</c:v>
                </c:pt>
                <c:pt idx="65696">
                  <c:v>65696</c:v>
                </c:pt>
                <c:pt idx="65697">
                  <c:v>65697</c:v>
                </c:pt>
                <c:pt idx="65698">
                  <c:v>65698</c:v>
                </c:pt>
                <c:pt idx="65699">
                  <c:v>65699</c:v>
                </c:pt>
                <c:pt idx="65700">
                  <c:v>65700</c:v>
                </c:pt>
                <c:pt idx="65701">
                  <c:v>65701</c:v>
                </c:pt>
                <c:pt idx="65702">
                  <c:v>65702</c:v>
                </c:pt>
                <c:pt idx="65703">
                  <c:v>65703</c:v>
                </c:pt>
                <c:pt idx="65704">
                  <c:v>65704</c:v>
                </c:pt>
                <c:pt idx="65705">
                  <c:v>65705</c:v>
                </c:pt>
                <c:pt idx="65706">
                  <c:v>65706</c:v>
                </c:pt>
                <c:pt idx="65707">
                  <c:v>65707</c:v>
                </c:pt>
                <c:pt idx="65708">
                  <c:v>65708</c:v>
                </c:pt>
                <c:pt idx="65709">
                  <c:v>65709</c:v>
                </c:pt>
                <c:pt idx="65710">
                  <c:v>65710</c:v>
                </c:pt>
                <c:pt idx="65711">
                  <c:v>65711</c:v>
                </c:pt>
                <c:pt idx="65712">
                  <c:v>65712</c:v>
                </c:pt>
                <c:pt idx="65713">
                  <c:v>65713</c:v>
                </c:pt>
                <c:pt idx="65714">
                  <c:v>65714</c:v>
                </c:pt>
                <c:pt idx="65715">
                  <c:v>65715</c:v>
                </c:pt>
                <c:pt idx="65716">
                  <c:v>65716</c:v>
                </c:pt>
                <c:pt idx="65717">
                  <c:v>65717</c:v>
                </c:pt>
                <c:pt idx="65718">
                  <c:v>65718</c:v>
                </c:pt>
                <c:pt idx="65719">
                  <c:v>65719</c:v>
                </c:pt>
                <c:pt idx="65720">
                  <c:v>65720</c:v>
                </c:pt>
                <c:pt idx="65721">
                  <c:v>65721</c:v>
                </c:pt>
                <c:pt idx="65722">
                  <c:v>65722</c:v>
                </c:pt>
                <c:pt idx="65723">
                  <c:v>65723</c:v>
                </c:pt>
                <c:pt idx="65724">
                  <c:v>65724</c:v>
                </c:pt>
                <c:pt idx="65725">
                  <c:v>65725</c:v>
                </c:pt>
                <c:pt idx="65726">
                  <c:v>65726</c:v>
                </c:pt>
                <c:pt idx="65727">
                  <c:v>65727</c:v>
                </c:pt>
                <c:pt idx="65728">
                  <c:v>65728</c:v>
                </c:pt>
                <c:pt idx="65729">
                  <c:v>65729</c:v>
                </c:pt>
                <c:pt idx="65730">
                  <c:v>65730</c:v>
                </c:pt>
                <c:pt idx="65731">
                  <c:v>65731</c:v>
                </c:pt>
                <c:pt idx="65732">
                  <c:v>65732</c:v>
                </c:pt>
                <c:pt idx="65733">
                  <c:v>65733</c:v>
                </c:pt>
                <c:pt idx="65734">
                  <c:v>65734</c:v>
                </c:pt>
                <c:pt idx="65735">
                  <c:v>65735</c:v>
                </c:pt>
                <c:pt idx="65736">
                  <c:v>65736</c:v>
                </c:pt>
                <c:pt idx="65737">
                  <c:v>65737</c:v>
                </c:pt>
                <c:pt idx="65738">
                  <c:v>65738</c:v>
                </c:pt>
                <c:pt idx="65739">
                  <c:v>65739</c:v>
                </c:pt>
                <c:pt idx="65740">
                  <c:v>65740</c:v>
                </c:pt>
                <c:pt idx="65741">
                  <c:v>65741</c:v>
                </c:pt>
                <c:pt idx="65742">
                  <c:v>65742</c:v>
                </c:pt>
                <c:pt idx="65743">
                  <c:v>65743</c:v>
                </c:pt>
                <c:pt idx="65744">
                  <c:v>65744</c:v>
                </c:pt>
                <c:pt idx="65745">
                  <c:v>65745</c:v>
                </c:pt>
                <c:pt idx="65746">
                  <c:v>65746</c:v>
                </c:pt>
                <c:pt idx="65747">
                  <c:v>65747</c:v>
                </c:pt>
                <c:pt idx="65748">
                  <c:v>65748</c:v>
                </c:pt>
                <c:pt idx="65749">
                  <c:v>65749</c:v>
                </c:pt>
                <c:pt idx="65750">
                  <c:v>65750</c:v>
                </c:pt>
                <c:pt idx="65751">
                  <c:v>65751</c:v>
                </c:pt>
                <c:pt idx="65752">
                  <c:v>65752</c:v>
                </c:pt>
                <c:pt idx="65753">
                  <c:v>65753</c:v>
                </c:pt>
                <c:pt idx="65754">
                  <c:v>65754</c:v>
                </c:pt>
                <c:pt idx="65755">
                  <c:v>65755</c:v>
                </c:pt>
                <c:pt idx="65756">
                  <c:v>65756</c:v>
                </c:pt>
                <c:pt idx="65757">
                  <c:v>65757</c:v>
                </c:pt>
                <c:pt idx="65758">
                  <c:v>65758</c:v>
                </c:pt>
                <c:pt idx="65759">
                  <c:v>65759</c:v>
                </c:pt>
                <c:pt idx="65760">
                  <c:v>65760</c:v>
                </c:pt>
                <c:pt idx="65761">
                  <c:v>65761</c:v>
                </c:pt>
                <c:pt idx="65762">
                  <c:v>65762</c:v>
                </c:pt>
                <c:pt idx="65763">
                  <c:v>65763</c:v>
                </c:pt>
                <c:pt idx="65764">
                  <c:v>65764</c:v>
                </c:pt>
                <c:pt idx="65765">
                  <c:v>65765</c:v>
                </c:pt>
                <c:pt idx="65766">
                  <c:v>65766</c:v>
                </c:pt>
                <c:pt idx="65767">
                  <c:v>65767</c:v>
                </c:pt>
                <c:pt idx="65768">
                  <c:v>65768</c:v>
                </c:pt>
                <c:pt idx="65769">
                  <c:v>65769</c:v>
                </c:pt>
                <c:pt idx="65770">
                  <c:v>65770</c:v>
                </c:pt>
                <c:pt idx="65771">
                  <c:v>65771</c:v>
                </c:pt>
                <c:pt idx="65772">
                  <c:v>65772</c:v>
                </c:pt>
                <c:pt idx="65773">
                  <c:v>65773</c:v>
                </c:pt>
                <c:pt idx="65774">
                  <c:v>65774</c:v>
                </c:pt>
                <c:pt idx="65775">
                  <c:v>65775</c:v>
                </c:pt>
                <c:pt idx="65776">
                  <c:v>65776</c:v>
                </c:pt>
                <c:pt idx="65777">
                  <c:v>65777</c:v>
                </c:pt>
                <c:pt idx="65778">
                  <c:v>65778</c:v>
                </c:pt>
                <c:pt idx="65779">
                  <c:v>65779</c:v>
                </c:pt>
                <c:pt idx="65780">
                  <c:v>65780</c:v>
                </c:pt>
                <c:pt idx="65781">
                  <c:v>65781</c:v>
                </c:pt>
                <c:pt idx="65782">
                  <c:v>65782</c:v>
                </c:pt>
                <c:pt idx="65783">
                  <c:v>65783</c:v>
                </c:pt>
                <c:pt idx="65784">
                  <c:v>65784</c:v>
                </c:pt>
                <c:pt idx="65785">
                  <c:v>65785</c:v>
                </c:pt>
                <c:pt idx="65786">
                  <c:v>65786</c:v>
                </c:pt>
                <c:pt idx="65787">
                  <c:v>65787</c:v>
                </c:pt>
                <c:pt idx="65788">
                  <c:v>65788</c:v>
                </c:pt>
                <c:pt idx="65789">
                  <c:v>65789</c:v>
                </c:pt>
                <c:pt idx="65790">
                  <c:v>65790</c:v>
                </c:pt>
                <c:pt idx="65791">
                  <c:v>65791</c:v>
                </c:pt>
                <c:pt idx="65792">
                  <c:v>65792</c:v>
                </c:pt>
                <c:pt idx="65793">
                  <c:v>65793</c:v>
                </c:pt>
                <c:pt idx="65794">
                  <c:v>65794</c:v>
                </c:pt>
                <c:pt idx="65795">
                  <c:v>65795</c:v>
                </c:pt>
                <c:pt idx="65796">
                  <c:v>65796</c:v>
                </c:pt>
                <c:pt idx="65797">
                  <c:v>65797</c:v>
                </c:pt>
                <c:pt idx="65798">
                  <c:v>65798</c:v>
                </c:pt>
                <c:pt idx="65799">
                  <c:v>65799</c:v>
                </c:pt>
                <c:pt idx="65800">
                  <c:v>65800</c:v>
                </c:pt>
                <c:pt idx="65801">
                  <c:v>65801</c:v>
                </c:pt>
                <c:pt idx="65802">
                  <c:v>65802</c:v>
                </c:pt>
                <c:pt idx="65803">
                  <c:v>65803</c:v>
                </c:pt>
                <c:pt idx="65804">
                  <c:v>65804</c:v>
                </c:pt>
                <c:pt idx="65805">
                  <c:v>65805</c:v>
                </c:pt>
                <c:pt idx="65806">
                  <c:v>65806</c:v>
                </c:pt>
                <c:pt idx="65807">
                  <c:v>65807</c:v>
                </c:pt>
                <c:pt idx="65808">
                  <c:v>65808</c:v>
                </c:pt>
                <c:pt idx="65809">
                  <c:v>65809</c:v>
                </c:pt>
                <c:pt idx="65810">
                  <c:v>65810</c:v>
                </c:pt>
                <c:pt idx="65811">
                  <c:v>65811</c:v>
                </c:pt>
                <c:pt idx="65812">
                  <c:v>65812</c:v>
                </c:pt>
                <c:pt idx="65813">
                  <c:v>65813</c:v>
                </c:pt>
                <c:pt idx="65814">
                  <c:v>65814</c:v>
                </c:pt>
                <c:pt idx="65815">
                  <c:v>65815</c:v>
                </c:pt>
                <c:pt idx="65816">
                  <c:v>65816</c:v>
                </c:pt>
                <c:pt idx="65817">
                  <c:v>65817</c:v>
                </c:pt>
                <c:pt idx="65818">
                  <c:v>65818</c:v>
                </c:pt>
                <c:pt idx="65819">
                  <c:v>65819</c:v>
                </c:pt>
                <c:pt idx="65820">
                  <c:v>65820</c:v>
                </c:pt>
                <c:pt idx="65821">
                  <c:v>65821</c:v>
                </c:pt>
                <c:pt idx="65822">
                  <c:v>65822</c:v>
                </c:pt>
                <c:pt idx="65823">
                  <c:v>65823</c:v>
                </c:pt>
                <c:pt idx="65824">
                  <c:v>65824</c:v>
                </c:pt>
                <c:pt idx="65825">
                  <c:v>65825</c:v>
                </c:pt>
                <c:pt idx="65826">
                  <c:v>65826</c:v>
                </c:pt>
                <c:pt idx="65827">
                  <c:v>65827</c:v>
                </c:pt>
                <c:pt idx="65828">
                  <c:v>65828</c:v>
                </c:pt>
                <c:pt idx="65829">
                  <c:v>65829</c:v>
                </c:pt>
                <c:pt idx="65830">
                  <c:v>65830</c:v>
                </c:pt>
                <c:pt idx="65831">
                  <c:v>65831</c:v>
                </c:pt>
                <c:pt idx="65832">
                  <c:v>65832</c:v>
                </c:pt>
                <c:pt idx="65833">
                  <c:v>65833</c:v>
                </c:pt>
                <c:pt idx="65834">
                  <c:v>65834</c:v>
                </c:pt>
                <c:pt idx="65835">
                  <c:v>65835</c:v>
                </c:pt>
                <c:pt idx="65836">
                  <c:v>65836</c:v>
                </c:pt>
                <c:pt idx="65837">
                  <c:v>65837</c:v>
                </c:pt>
                <c:pt idx="65838">
                  <c:v>65838</c:v>
                </c:pt>
                <c:pt idx="65839">
                  <c:v>65839</c:v>
                </c:pt>
                <c:pt idx="65840">
                  <c:v>65840</c:v>
                </c:pt>
                <c:pt idx="65841">
                  <c:v>65841</c:v>
                </c:pt>
                <c:pt idx="65842">
                  <c:v>65842</c:v>
                </c:pt>
                <c:pt idx="65843">
                  <c:v>65843</c:v>
                </c:pt>
                <c:pt idx="65844">
                  <c:v>65844</c:v>
                </c:pt>
                <c:pt idx="65845">
                  <c:v>65845</c:v>
                </c:pt>
                <c:pt idx="65846">
                  <c:v>65846</c:v>
                </c:pt>
                <c:pt idx="65847">
                  <c:v>65847</c:v>
                </c:pt>
                <c:pt idx="65848">
                  <c:v>65848</c:v>
                </c:pt>
                <c:pt idx="65849">
                  <c:v>65849</c:v>
                </c:pt>
                <c:pt idx="65850">
                  <c:v>65850</c:v>
                </c:pt>
                <c:pt idx="65851">
                  <c:v>65851</c:v>
                </c:pt>
                <c:pt idx="65852">
                  <c:v>65852</c:v>
                </c:pt>
                <c:pt idx="65853">
                  <c:v>65853</c:v>
                </c:pt>
                <c:pt idx="65854">
                  <c:v>65854</c:v>
                </c:pt>
                <c:pt idx="65855">
                  <c:v>65855</c:v>
                </c:pt>
                <c:pt idx="65856">
                  <c:v>65856</c:v>
                </c:pt>
                <c:pt idx="65857">
                  <c:v>65857</c:v>
                </c:pt>
                <c:pt idx="65858">
                  <c:v>65858</c:v>
                </c:pt>
                <c:pt idx="65859">
                  <c:v>65859</c:v>
                </c:pt>
                <c:pt idx="65860">
                  <c:v>65860</c:v>
                </c:pt>
                <c:pt idx="65861">
                  <c:v>65861</c:v>
                </c:pt>
                <c:pt idx="65862">
                  <c:v>65862</c:v>
                </c:pt>
                <c:pt idx="65863">
                  <c:v>65863</c:v>
                </c:pt>
                <c:pt idx="65864">
                  <c:v>65864</c:v>
                </c:pt>
                <c:pt idx="65865">
                  <c:v>65865</c:v>
                </c:pt>
                <c:pt idx="65866">
                  <c:v>65866</c:v>
                </c:pt>
                <c:pt idx="65867">
                  <c:v>65867</c:v>
                </c:pt>
                <c:pt idx="65868">
                  <c:v>65868</c:v>
                </c:pt>
                <c:pt idx="65869">
                  <c:v>65869</c:v>
                </c:pt>
                <c:pt idx="65870">
                  <c:v>65870</c:v>
                </c:pt>
                <c:pt idx="65871">
                  <c:v>65871</c:v>
                </c:pt>
                <c:pt idx="65872">
                  <c:v>65872</c:v>
                </c:pt>
                <c:pt idx="65873">
                  <c:v>65873</c:v>
                </c:pt>
                <c:pt idx="65874">
                  <c:v>65874</c:v>
                </c:pt>
                <c:pt idx="65875">
                  <c:v>65875</c:v>
                </c:pt>
                <c:pt idx="65876">
                  <c:v>65876</c:v>
                </c:pt>
                <c:pt idx="65877">
                  <c:v>65877</c:v>
                </c:pt>
                <c:pt idx="65878">
                  <c:v>65878</c:v>
                </c:pt>
                <c:pt idx="65879">
                  <c:v>65879</c:v>
                </c:pt>
                <c:pt idx="65880">
                  <c:v>65880</c:v>
                </c:pt>
                <c:pt idx="65881">
                  <c:v>65881</c:v>
                </c:pt>
                <c:pt idx="65882">
                  <c:v>65882</c:v>
                </c:pt>
                <c:pt idx="65883">
                  <c:v>65883</c:v>
                </c:pt>
                <c:pt idx="65884">
                  <c:v>65884</c:v>
                </c:pt>
                <c:pt idx="65885">
                  <c:v>65885</c:v>
                </c:pt>
                <c:pt idx="65886">
                  <c:v>65886</c:v>
                </c:pt>
                <c:pt idx="65887">
                  <c:v>65887</c:v>
                </c:pt>
                <c:pt idx="65888">
                  <c:v>65888</c:v>
                </c:pt>
                <c:pt idx="65889">
                  <c:v>65889</c:v>
                </c:pt>
                <c:pt idx="65890">
                  <c:v>65890</c:v>
                </c:pt>
                <c:pt idx="65891">
                  <c:v>65891</c:v>
                </c:pt>
                <c:pt idx="65892">
                  <c:v>65892</c:v>
                </c:pt>
                <c:pt idx="65893">
                  <c:v>65893</c:v>
                </c:pt>
                <c:pt idx="65894">
                  <c:v>65894</c:v>
                </c:pt>
                <c:pt idx="65895">
                  <c:v>65895</c:v>
                </c:pt>
                <c:pt idx="65896">
                  <c:v>65896</c:v>
                </c:pt>
                <c:pt idx="65897">
                  <c:v>65897</c:v>
                </c:pt>
                <c:pt idx="65898">
                  <c:v>65898</c:v>
                </c:pt>
                <c:pt idx="65899">
                  <c:v>65899</c:v>
                </c:pt>
                <c:pt idx="65900">
                  <c:v>65900</c:v>
                </c:pt>
                <c:pt idx="65901">
                  <c:v>65901</c:v>
                </c:pt>
                <c:pt idx="65902">
                  <c:v>65902</c:v>
                </c:pt>
                <c:pt idx="65903">
                  <c:v>65903</c:v>
                </c:pt>
                <c:pt idx="65904">
                  <c:v>65904</c:v>
                </c:pt>
                <c:pt idx="65905">
                  <c:v>65905</c:v>
                </c:pt>
                <c:pt idx="65906">
                  <c:v>65906</c:v>
                </c:pt>
                <c:pt idx="65907">
                  <c:v>65907</c:v>
                </c:pt>
                <c:pt idx="65908">
                  <c:v>65908</c:v>
                </c:pt>
                <c:pt idx="65909">
                  <c:v>65909</c:v>
                </c:pt>
                <c:pt idx="65910">
                  <c:v>65910</c:v>
                </c:pt>
                <c:pt idx="65911">
                  <c:v>65911</c:v>
                </c:pt>
                <c:pt idx="65912">
                  <c:v>65912</c:v>
                </c:pt>
                <c:pt idx="65913">
                  <c:v>65913</c:v>
                </c:pt>
                <c:pt idx="65914">
                  <c:v>65914</c:v>
                </c:pt>
                <c:pt idx="65915">
                  <c:v>65915</c:v>
                </c:pt>
                <c:pt idx="65916">
                  <c:v>65916</c:v>
                </c:pt>
                <c:pt idx="65917">
                  <c:v>65917</c:v>
                </c:pt>
                <c:pt idx="65918">
                  <c:v>65918</c:v>
                </c:pt>
                <c:pt idx="65919">
                  <c:v>65919</c:v>
                </c:pt>
                <c:pt idx="65920">
                  <c:v>65920</c:v>
                </c:pt>
                <c:pt idx="65921">
                  <c:v>65921</c:v>
                </c:pt>
                <c:pt idx="65922">
                  <c:v>65922</c:v>
                </c:pt>
                <c:pt idx="65923">
                  <c:v>65923</c:v>
                </c:pt>
                <c:pt idx="65924">
                  <c:v>65924</c:v>
                </c:pt>
                <c:pt idx="65925">
                  <c:v>65925</c:v>
                </c:pt>
                <c:pt idx="65926">
                  <c:v>65926</c:v>
                </c:pt>
                <c:pt idx="65927">
                  <c:v>65927</c:v>
                </c:pt>
                <c:pt idx="65928">
                  <c:v>65928</c:v>
                </c:pt>
                <c:pt idx="65929">
                  <c:v>65929</c:v>
                </c:pt>
                <c:pt idx="65930">
                  <c:v>65930</c:v>
                </c:pt>
                <c:pt idx="65931">
                  <c:v>65931</c:v>
                </c:pt>
                <c:pt idx="65932">
                  <c:v>65932</c:v>
                </c:pt>
                <c:pt idx="65933">
                  <c:v>65933</c:v>
                </c:pt>
                <c:pt idx="65934">
                  <c:v>65934</c:v>
                </c:pt>
                <c:pt idx="65935">
                  <c:v>65935</c:v>
                </c:pt>
                <c:pt idx="65936">
                  <c:v>65936</c:v>
                </c:pt>
                <c:pt idx="65937">
                  <c:v>65937</c:v>
                </c:pt>
                <c:pt idx="65938">
                  <c:v>65938</c:v>
                </c:pt>
                <c:pt idx="65939">
                  <c:v>65939</c:v>
                </c:pt>
                <c:pt idx="65940">
                  <c:v>65940</c:v>
                </c:pt>
                <c:pt idx="65941">
                  <c:v>65941</c:v>
                </c:pt>
                <c:pt idx="65942">
                  <c:v>65942</c:v>
                </c:pt>
                <c:pt idx="65943">
                  <c:v>65943</c:v>
                </c:pt>
                <c:pt idx="65944">
                  <c:v>65944</c:v>
                </c:pt>
                <c:pt idx="65945">
                  <c:v>65945</c:v>
                </c:pt>
                <c:pt idx="65946">
                  <c:v>65946</c:v>
                </c:pt>
                <c:pt idx="65947">
                  <c:v>65947</c:v>
                </c:pt>
                <c:pt idx="65948">
                  <c:v>65948</c:v>
                </c:pt>
                <c:pt idx="65949">
                  <c:v>65949</c:v>
                </c:pt>
                <c:pt idx="65950">
                  <c:v>65950</c:v>
                </c:pt>
                <c:pt idx="65951">
                  <c:v>65951</c:v>
                </c:pt>
                <c:pt idx="65952">
                  <c:v>65952</c:v>
                </c:pt>
                <c:pt idx="65953">
                  <c:v>65953</c:v>
                </c:pt>
                <c:pt idx="65954">
                  <c:v>65954</c:v>
                </c:pt>
                <c:pt idx="65955">
                  <c:v>65955</c:v>
                </c:pt>
                <c:pt idx="65956">
                  <c:v>65956</c:v>
                </c:pt>
                <c:pt idx="65957">
                  <c:v>65957</c:v>
                </c:pt>
                <c:pt idx="65958">
                  <c:v>65958</c:v>
                </c:pt>
                <c:pt idx="65959">
                  <c:v>65959</c:v>
                </c:pt>
                <c:pt idx="65960">
                  <c:v>65960</c:v>
                </c:pt>
                <c:pt idx="65961">
                  <c:v>65961</c:v>
                </c:pt>
                <c:pt idx="65962">
                  <c:v>65962</c:v>
                </c:pt>
                <c:pt idx="65963">
                  <c:v>65963</c:v>
                </c:pt>
                <c:pt idx="65964">
                  <c:v>65964</c:v>
                </c:pt>
                <c:pt idx="65965">
                  <c:v>65965</c:v>
                </c:pt>
                <c:pt idx="65966">
                  <c:v>65966</c:v>
                </c:pt>
                <c:pt idx="65967">
                  <c:v>65967</c:v>
                </c:pt>
                <c:pt idx="65968">
                  <c:v>65968</c:v>
                </c:pt>
                <c:pt idx="65969">
                  <c:v>65969</c:v>
                </c:pt>
                <c:pt idx="65970">
                  <c:v>65970</c:v>
                </c:pt>
                <c:pt idx="65971">
                  <c:v>65971</c:v>
                </c:pt>
                <c:pt idx="65972">
                  <c:v>65972</c:v>
                </c:pt>
                <c:pt idx="65973">
                  <c:v>65973</c:v>
                </c:pt>
                <c:pt idx="65974">
                  <c:v>65974</c:v>
                </c:pt>
                <c:pt idx="65975">
                  <c:v>65975</c:v>
                </c:pt>
                <c:pt idx="65976">
                  <c:v>65976</c:v>
                </c:pt>
                <c:pt idx="65977">
                  <c:v>65977</c:v>
                </c:pt>
                <c:pt idx="65978">
                  <c:v>65978</c:v>
                </c:pt>
                <c:pt idx="65979">
                  <c:v>65979</c:v>
                </c:pt>
                <c:pt idx="65980">
                  <c:v>65980</c:v>
                </c:pt>
                <c:pt idx="65981">
                  <c:v>65981</c:v>
                </c:pt>
                <c:pt idx="65982">
                  <c:v>65982</c:v>
                </c:pt>
                <c:pt idx="65983">
                  <c:v>65983</c:v>
                </c:pt>
                <c:pt idx="65984">
                  <c:v>65984</c:v>
                </c:pt>
                <c:pt idx="65985">
                  <c:v>65985</c:v>
                </c:pt>
                <c:pt idx="65986">
                  <c:v>65986</c:v>
                </c:pt>
                <c:pt idx="65987">
                  <c:v>65987</c:v>
                </c:pt>
                <c:pt idx="65988">
                  <c:v>65988</c:v>
                </c:pt>
                <c:pt idx="65989">
                  <c:v>65989</c:v>
                </c:pt>
                <c:pt idx="65990">
                  <c:v>65990</c:v>
                </c:pt>
                <c:pt idx="65991">
                  <c:v>65991</c:v>
                </c:pt>
                <c:pt idx="65992">
                  <c:v>65992</c:v>
                </c:pt>
                <c:pt idx="65993">
                  <c:v>65993</c:v>
                </c:pt>
                <c:pt idx="65994">
                  <c:v>65994</c:v>
                </c:pt>
                <c:pt idx="65995">
                  <c:v>65995</c:v>
                </c:pt>
                <c:pt idx="65996">
                  <c:v>65996</c:v>
                </c:pt>
                <c:pt idx="65997">
                  <c:v>65997</c:v>
                </c:pt>
                <c:pt idx="65998">
                  <c:v>65998</c:v>
                </c:pt>
                <c:pt idx="65999">
                  <c:v>65999</c:v>
                </c:pt>
                <c:pt idx="66000">
                  <c:v>66000</c:v>
                </c:pt>
                <c:pt idx="66001">
                  <c:v>66001</c:v>
                </c:pt>
                <c:pt idx="66002">
                  <c:v>66002</c:v>
                </c:pt>
                <c:pt idx="66003">
                  <c:v>66003</c:v>
                </c:pt>
                <c:pt idx="66004">
                  <c:v>66004</c:v>
                </c:pt>
                <c:pt idx="66005">
                  <c:v>66005</c:v>
                </c:pt>
                <c:pt idx="66006">
                  <c:v>66006</c:v>
                </c:pt>
                <c:pt idx="66007">
                  <c:v>66007</c:v>
                </c:pt>
                <c:pt idx="66008">
                  <c:v>66008</c:v>
                </c:pt>
                <c:pt idx="66009">
                  <c:v>66009</c:v>
                </c:pt>
                <c:pt idx="66010">
                  <c:v>66010</c:v>
                </c:pt>
                <c:pt idx="66011">
                  <c:v>66011</c:v>
                </c:pt>
                <c:pt idx="66012">
                  <c:v>66012</c:v>
                </c:pt>
                <c:pt idx="66013">
                  <c:v>66013</c:v>
                </c:pt>
                <c:pt idx="66014">
                  <c:v>66014</c:v>
                </c:pt>
                <c:pt idx="66015">
                  <c:v>66015</c:v>
                </c:pt>
                <c:pt idx="66016">
                  <c:v>66016</c:v>
                </c:pt>
                <c:pt idx="66017">
                  <c:v>66017</c:v>
                </c:pt>
                <c:pt idx="66018">
                  <c:v>66018</c:v>
                </c:pt>
                <c:pt idx="66019">
                  <c:v>66019</c:v>
                </c:pt>
                <c:pt idx="66020">
                  <c:v>66020</c:v>
                </c:pt>
                <c:pt idx="66021">
                  <c:v>66021</c:v>
                </c:pt>
                <c:pt idx="66022">
                  <c:v>66022</c:v>
                </c:pt>
                <c:pt idx="66023">
                  <c:v>66023</c:v>
                </c:pt>
                <c:pt idx="66024">
                  <c:v>66024</c:v>
                </c:pt>
                <c:pt idx="66025">
                  <c:v>66025</c:v>
                </c:pt>
                <c:pt idx="66026">
                  <c:v>66026</c:v>
                </c:pt>
                <c:pt idx="66027">
                  <c:v>66027</c:v>
                </c:pt>
                <c:pt idx="66028">
                  <c:v>66028</c:v>
                </c:pt>
                <c:pt idx="66029">
                  <c:v>66029</c:v>
                </c:pt>
                <c:pt idx="66030">
                  <c:v>66030</c:v>
                </c:pt>
                <c:pt idx="66031">
                  <c:v>66031</c:v>
                </c:pt>
                <c:pt idx="66032">
                  <c:v>66032</c:v>
                </c:pt>
                <c:pt idx="66033">
                  <c:v>66033</c:v>
                </c:pt>
                <c:pt idx="66034">
                  <c:v>66034</c:v>
                </c:pt>
                <c:pt idx="66035">
                  <c:v>66035</c:v>
                </c:pt>
                <c:pt idx="66036">
                  <c:v>66036</c:v>
                </c:pt>
                <c:pt idx="66037">
                  <c:v>66037</c:v>
                </c:pt>
                <c:pt idx="66038">
                  <c:v>66038</c:v>
                </c:pt>
                <c:pt idx="66039">
                  <c:v>66039</c:v>
                </c:pt>
                <c:pt idx="66040">
                  <c:v>66040</c:v>
                </c:pt>
                <c:pt idx="66041">
                  <c:v>66041</c:v>
                </c:pt>
                <c:pt idx="66042">
                  <c:v>66042</c:v>
                </c:pt>
                <c:pt idx="66043">
                  <c:v>66043</c:v>
                </c:pt>
                <c:pt idx="66044">
                  <c:v>66044</c:v>
                </c:pt>
                <c:pt idx="66045">
                  <c:v>66045</c:v>
                </c:pt>
                <c:pt idx="66046">
                  <c:v>66046</c:v>
                </c:pt>
                <c:pt idx="66047">
                  <c:v>66047</c:v>
                </c:pt>
                <c:pt idx="66048">
                  <c:v>66048</c:v>
                </c:pt>
                <c:pt idx="66049">
                  <c:v>66049</c:v>
                </c:pt>
                <c:pt idx="66050">
                  <c:v>66050</c:v>
                </c:pt>
                <c:pt idx="66051">
                  <c:v>66051</c:v>
                </c:pt>
                <c:pt idx="66052">
                  <c:v>66052</c:v>
                </c:pt>
                <c:pt idx="66053">
                  <c:v>66053</c:v>
                </c:pt>
                <c:pt idx="66054">
                  <c:v>66054</c:v>
                </c:pt>
                <c:pt idx="66055">
                  <c:v>66055</c:v>
                </c:pt>
                <c:pt idx="66056">
                  <c:v>66056</c:v>
                </c:pt>
                <c:pt idx="66057">
                  <c:v>66057</c:v>
                </c:pt>
                <c:pt idx="66058">
                  <c:v>66058</c:v>
                </c:pt>
                <c:pt idx="66059">
                  <c:v>66059</c:v>
                </c:pt>
                <c:pt idx="66060">
                  <c:v>66060</c:v>
                </c:pt>
                <c:pt idx="66061">
                  <c:v>66061</c:v>
                </c:pt>
                <c:pt idx="66062">
                  <c:v>66062</c:v>
                </c:pt>
                <c:pt idx="66063">
                  <c:v>66063</c:v>
                </c:pt>
                <c:pt idx="66064">
                  <c:v>66064</c:v>
                </c:pt>
                <c:pt idx="66065">
                  <c:v>66065</c:v>
                </c:pt>
                <c:pt idx="66066">
                  <c:v>66066</c:v>
                </c:pt>
                <c:pt idx="66067">
                  <c:v>66067</c:v>
                </c:pt>
                <c:pt idx="66068">
                  <c:v>66068</c:v>
                </c:pt>
                <c:pt idx="66069">
                  <c:v>66069</c:v>
                </c:pt>
                <c:pt idx="66070">
                  <c:v>66070</c:v>
                </c:pt>
                <c:pt idx="66071">
                  <c:v>66071</c:v>
                </c:pt>
                <c:pt idx="66072">
                  <c:v>66072</c:v>
                </c:pt>
                <c:pt idx="66073">
                  <c:v>66073</c:v>
                </c:pt>
                <c:pt idx="66074">
                  <c:v>66074</c:v>
                </c:pt>
                <c:pt idx="66075">
                  <c:v>66075</c:v>
                </c:pt>
                <c:pt idx="66076">
                  <c:v>66076</c:v>
                </c:pt>
                <c:pt idx="66077">
                  <c:v>66077</c:v>
                </c:pt>
                <c:pt idx="66078">
                  <c:v>66078</c:v>
                </c:pt>
                <c:pt idx="66079">
                  <c:v>66079</c:v>
                </c:pt>
                <c:pt idx="66080">
                  <c:v>66080</c:v>
                </c:pt>
                <c:pt idx="66081">
                  <c:v>66081</c:v>
                </c:pt>
                <c:pt idx="66082">
                  <c:v>66082</c:v>
                </c:pt>
                <c:pt idx="66083">
                  <c:v>66083</c:v>
                </c:pt>
                <c:pt idx="66084">
                  <c:v>66084</c:v>
                </c:pt>
                <c:pt idx="66085">
                  <c:v>66085</c:v>
                </c:pt>
                <c:pt idx="66086">
                  <c:v>66086</c:v>
                </c:pt>
                <c:pt idx="66087">
                  <c:v>66087</c:v>
                </c:pt>
                <c:pt idx="66088">
                  <c:v>66088</c:v>
                </c:pt>
                <c:pt idx="66089">
                  <c:v>66089</c:v>
                </c:pt>
                <c:pt idx="66090">
                  <c:v>66090</c:v>
                </c:pt>
                <c:pt idx="66091">
                  <c:v>66091</c:v>
                </c:pt>
                <c:pt idx="66092">
                  <c:v>66092</c:v>
                </c:pt>
                <c:pt idx="66093">
                  <c:v>66093</c:v>
                </c:pt>
                <c:pt idx="66094">
                  <c:v>66094</c:v>
                </c:pt>
                <c:pt idx="66095">
                  <c:v>66095</c:v>
                </c:pt>
                <c:pt idx="66096">
                  <c:v>66096</c:v>
                </c:pt>
                <c:pt idx="66097">
                  <c:v>66097</c:v>
                </c:pt>
                <c:pt idx="66098">
                  <c:v>66098</c:v>
                </c:pt>
                <c:pt idx="66099">
                  <c:v>66099</c:v>
                </c:pt>
                <c:pt idx="66100">
                  <c:v>66100</c:v>
                </c:pt>
                <c:pt idx="66101">
                  <c:v>66101</c:v>
                </c:pt>
                <c:pt idx="66102">
                  <c:v>66102</c:v>
                </c:pt>
                <c:pt idx="66103">
                  <c:v>66103</c:v>
                </c:pt>
                <c:pt idx="66104">
                  <c:v>66104</c:v>
                </c:pt>
                <c:pt idx="66105">
                  <c:v>66105</c:v>
                </c:pt>
                <c:pt idx="66106">
                  <c:v>66106</c:v>
                </c:pt>
                <c:pt idx="66107">
                  <c:v>66107</c:v>
                </c:pt>
                <c:pt idx="66108">
                  <c:v>66108</c:v>
                </c:pt>
                <c:pt idx="66109">
                  <c:v>66109</c:v>
                </c:pt>
                <c:pt idx="66110">
                  <c:v>66110</c:v>
                </c:pt>
                <c:pt idx="66111">
                  <c:v>66111</c:v>
                </c:pt>
                <c:pt idx="66112">
                  <c:v>66112</c:v>
                </c:pt>
                <c:pt idx="66113">
                  <c:v>66113</c:v>
                </c:pt>
                <c:pt idx="66114">
                  <c:v>66114</c:v>
                </c:pt>
                <c:pt idx="66115">
                  <c:v>66115</c:v>
                </c:pt>
                <c:pt idx="66116">
                  <c:v>66116</c:v>
                </c:pt>
                <c:pt idx="66117">
                  <c:v>66117</c:v>
                </c:pt>
                <c:pt idx="66118">
                  <c:v>66118</c:v>
                </c:pt>
                <c:pt idx="66119">
                  <c:v>66119</c:v>
                </c:pt>
                <c:pt idx="66120">
                  <c:v>66120</c:v>
                </c:pt>
                <c:pt idx="66121">
                  <c:v>66121</c:v>
                </c:pt>
                <c:pt idx="66122">
                  <c:v>66122</c:v>
                </c:pt>
                <c:pt idx="66123">
                  <c:v>66123</c:v>
                </c:pt>
                <c:pt idx="66124">
                  <c:v>66124</c:v>
                </c:pt>
                <c:pt idx="66125">
                  <c:v>66125</c:v>
                </c:pt>
                <c:pt idx="66126">
                  <c:v>66126</c:v>
                </c:pt>
                <c:pt idx="66127">
                  <c:v>66127</c:v>
                </c:pt>
                <c:pt idx="66128">
                  <c:v>66128</c:v>
                </c:pt>
                <c:pt idx="66129">
                  <c:v>66129</c:v>
                </c:pt>
                <c:pt idx="66130">
                  <c:v>66130</c:v>
                </c:pt>
                <c:pt idx="66131">
                  <c:v>66131</c:v>
                </c:pt>
                <c:pt idx="66132">
                  <c:v>66132</c:v>
                </c:pt>
                <c:pt idx="66133">
                  <c:v>66133</c:v>
                </c:pt>
                <c:pt idx="66134">
                  <c:v>66134</c:v>
                </c:pt>
                <c:pt idx="66135">
                  <c:v>66135</c:v>
                </c:pt>
                <c:pt idx="66136">
                  <c:v>66136</c:v>
                </c:pt>
                <c:pt idx="66137">
                  <c:v>66137</c:v>
                </c:pt>
                <c:pt idx="66138">
                  <c:v>66138</c:v>
                </c:pt>
                <c:pt idx="66139">
                  <c:v>66139</c:v>
                </c:pt>
                <c:pt idx="66140">
                  <c:v>66140</c:v>
                </c:pt>
                <c:pt idx="66141">
                  <c:v>66141</c:v>
                </c:pt>
                <c:pt idx="66142">
                  <c:v>66142</c:v>
                </c:pt>
                <c:pt idx="66143">
                  <c:v>66143</c:v>
                </c:pt>
                <c:pt idx="66144">
                  <c:v>66144</c:v>
                </c:pt>
                <c:pt idx="66145">
                  <c:v>66145</c:v>
                </c:pt>
                <c:pt idx="66146">
                  <c:v>66146</c:v>
                </c:pt>
                <c:pt idx="66147">
                  <c:v>66147</c:v>
                </c:pt>
                <c:pt idx="66148">
                  <c:v>66148</c:v>
                </c:pt>
                <c:pt idx="66149">
                  <c:v>66149</c:v>
                </c:pt>
                <c:pt idx="66150">
                  <c:v>66150</c:v>
                </c:pt>
                <c:pt idx="66151">
                  <c:v>66151</c:v>
                </c:pt>
                <c:pt idx="66152">
                  <c:v>66152</c:v>
                </c:pt>
                <c:pt idx="66153">
                  <c:v>66153</c:v>
                </c:pt>
                <c:pt idx="66154">
                  <c:v>66154</c:v>
                </c:pt>
                <c:pt idx="66155">
                  <c:v>66155</c:v>
                </c:pt>
                <c:pt idx="66156">
                  <c:v>66156</c:v>
                </c:pt>
                <c:pt idx="66157">
                  <c:v>66157</c:v>
                </c:pt>
                <c:pt idx="66158">
                  <c:v>66158</c:v>
                </c:pt>
                <c:pt idx="66159">
                  <c:v>66159</c:v>
                </c:pt>
                <c:pt idx="66160">
                  <c:v>66160</c:v>
                </c:pt>
                <c:pt idx="66161">
                  <c:v>66161</c:v>
                </c:pt>
                <c:pt idx="66162">
                  <c:v>66162</c:v>
                </c:pt>
                <c:pt idx="66163">
                  <c:v>66163</c:v>
                </c:pt>
                <c:pt idx="66164">
                  <c:v>66164</c:v>
                </c:pt>
                <c:pt idx="66165">
                  <c:v>66165</c:v>
                </c:pt>
                <c:pt idx="66166">
                  <c:v>66166</c:v>
                </c:pt>
                <c:pt idx="66167">
                  <c:v>66167</c:v>
                </c:pt>
                <c:pt idx="66168">
                  <c:v>66168</c:v>
                </c:pt>
                <c:pt idx="66169">
                  <c:v>66169</c:v>
                </c:pt>
                <c:pt idx="66170">
                  <c:v>66170</c:v>
                </c:pt>
                <c:pt idx="66171">
                  <c:v>66171</c:v>
                </c:pt>
                <c:pt idx="66172">
                  <c:v>66172</c:v>
                </c:pt>
                <c:pt idx="66173">
                  <c:v>66173</c:v>
                </c:pt>
                <c:pt idx="66174">
                  <c:v>66174</c:v>
                </c:pt>
                <c:pt idx="66175">
                  <c:v>66175</c:v>
                </c:pt>
                <c:pt idx="66176">
                  <c:v>66176</c:v>
                </c:pt>
                <c:pt idx="66177">
                  <c:v>66177</c:v>
                </c:pt>
                <c:pt idx="66178">
                  <c:v>66178</c:v>
                </c:pt>
                <c:pt idx="66179">
                  <c:v>66179</c:v>
                </c:pt>
                <c:pt idx="66180">
                  <c:v>66180</c:v>
                </c:pt>
                <c:pt idx="66181">
                  <c:v>66181</c:v>
                </c:pt>
                <c:pt idx="66182">
                  <c:v>66182</c:v>
                </c:pt>
                <c:pt idx="66183">
                  <c:v>66183</c:v>
                </c:pt>
                <c:pt idx="66184">
                  <c:v>66184</c:v>
                </c:pt>
                <c:pt idx="66185">
                  <c:v>66185</c:v>
                </c:pt>
                <c:pt idx="66186">
                  <c:v>66186</c:v>
                </c:pt>
                <c:pt idx="66187">
                  <c:v>66187</c:v>
                </c:pt>
                <c:pt idx="66188">
                  <c:v>66188</c:v>
                </c:pt>
                <c:pt idx="66189">
                  <c:v>66189</c:v>
                </c:pt>
                <c:pt idx="66190">
                  <c:v>66190</c:v>
                </c:pt>
                <c:pt idx="66191">
                  <c:v>66191</c:v>
                </c:pt>
                <c:pt idx="66192">
                  <c:v>66192</c:v>
                </c:pt>
                <c:pt idx="66193">
                  <c:v>66193</c:v>
                </c:pt>
                <c:pt idx="66194">
                  <c:v>66194</c:v>
                </c:pt>
                <c:pt idx="66195">
                  <c:v>66195</c:v>
                </c:pt>
                <c:pt idx="66196">
                  <c:v>66196</c:v>
                </c:pt>
                <c:pt idx="66197">
                  <c:v>66197</c:v>
                </c:pt>
                <c:pt idx="66198">
                  <c:v>66198</c:v>
                </c:pt>
                <c:pt idx="66199">
                  <c:v>66199</c:v>
                </c:pt>
                <c:pt idx="66200">
                  <c:v>66200</c:v>
                </c:pt>
                <c:pt idx="66201">
                  <c:v>66201</c:v>
                </c:pt>
                <c:pt idx="66202">
                  <c:v>66202</c:v>
                </c:pt>
                <c:pt idx="66203">
                  <c:v>66203</c:v>
                </c:pt>
                <c:pt idx="66204">
                  <c:v>66204</c:v>
                </c:pt>
                <c:pt idx="66205">
                  <c:v>66205</c:v>
                </c:pt>
                <c:pt idx="66206">
                  <c:v>66206</c:v>
                </c:pt>
                <c:pt idx="66207">
                  <c:v>66207</c:v>
                </c:pt>
                <c:pt idx="66208">
                  <c:v>66208</c:v>
                </c:pt>
                <c:pt idx="66209">
                  <c:v>66209</c:v>
                </c:pt>
                <c:pt idx="66210">
                  <c:v>66210</c:v>
                </c:pt>
                <c:pt idx="66211">
                  <c:v>66211</c:v>
                </c:pt>
                <c:pt idx="66212">
                  <c:v>66212</c:v>
                </c:pt>
                <c:pt idx="66213">
                  <c:v>66213</c:v>
                </c:pt>
                <c:pt idx="66214">
                  <c:v>66214</c:v>
                </c:pt>
                <c:pt idx="66215">
                  <c:v>66215</c:v>
                </c:pt>
                <c:pt idx="66216">
                  <c:v>66216</c:v>
                </c:pt>
                <c:pt idx="66217">
                  <c:v>66217</c:v>
                </c:pt>
                <c:pt idx="66218">
                  <c:v>66218</c:v>
                </c:pt>
                <c:pt idx="66219">
                  <c:v>66219</c:v>
                </c:pt>
                <c:pt idx="66220">
                  <c:v>66220</c:v>
                </c:pt>
                <c:pt idx="66221">
                  <c:v>66221</c:v>
                </c:pt>
                <c:pt idx="66222">
                  <c:v>66222</c:v>
                </c:pt>
                <c:pt idx="66223">
                  <c:v>66223</c:v>
                </c:pt>
                <c:pt idx="66224">
                  <c:v>66224</c:v>
                </c:pt>
                <c:pt idx="66225">
                  <c:v>66225</c:v>
                </c:pt>
                <c:pt idx="66226">
                  <c:v>66226</c:v>
                </c:pt>
                <c:pt idx="66227">
                  <c:v>66227</c:v>
                </c:pt>
                <c:pt idx="66228">
                  <c:v>66228</c:v>
                </c:pt>
                <c:pt idx="66229">
                  <c:v>66229</c:v>
                </c:pt>
                <c:pt idx="66230">
                  <c:v>66230</c:v>
                </c:pt>
                <c:pt idx="66231">
                  <c:v>66231</c:v>
                </c:pt>
                <c:pt idx="66232">
                  <c:v>66232</c:v>
                </c:pt>
                <c:pt idx="66233">
                  <c:v>66233</c:v>
                </c:pt>
                <c:pt idx="66234">
                  <c:v>66234</c:v>
                </c:pt>
                <c:pt idx="66235">
                  <c:v>66235</c:v>
                </c:pt>
                <c:pt idx="66236">
                  <c:v>66236</c:v>
                </c:pt>
                <c:pt idx="66237">
                  <c:v>66237</c:v>
                </c:pt>
                <c:pt idx="66238">
                  <c:v>66238</c:v>
                </c:pt>
                <c:pt idx="66239">
                  <c:v>66239</c:v>
                </c:pt>
                <c:pt idx="66240">
                  <c:v>66240</c:v>
                </c:pt>
                <c:pt idx="66241">
                  <c:v>66241</c:v>
                </c:pt>
                <c:pt idx="66242">
                  <c:v>66242</c:v>
                </c:pt>
                <c:pt idx="66243">
                  <c:v>66243</c:v>
                </c:pt>
                <c:pt idx="66244">
                  <c:v>66244</c:v>
                </c:pt>
                <c:pt idx="66245">
                  <c:v>66245</c:v>
                </c:pt>
                <c:pt idx="66246">
                  <c:v>66246</c:v>
                </c:pt>
                <c:pt idx="66247">
                  <c:v>66247</c:v>
                </c:pt>
                <c:pt idx="66248">
                  <c:v>66248</c:v>
                </c:pt>
                <c:pt idx="66249">
                  <c:v>66249</c:v>
                </c:pt>
                <c:pt idx="66250">
                  <c:v>66250</c:v>
                </c:pt>
                <c:pt idx="66251">
                  <c:v>66251</c:v>
                </c:pt>
                <c:pt idx="66252">
                  <c:v>66252</c:v>
                </c:pt>
                <c:pt idx="66253">
                  <c:v>66253</c:v>
                </c:pt>
                <c:pt idx="66254">
                  <c:v>66254</c:v>
                </c:pt>
                <c:pt idx="66255">
                  <c:v>66255</c:v>
                </c:pt>
                <c:pt idx="66256">
                  <c:v>66256</c:v>
                </c:pt>
                <c:pt idx="66257">
                  <c:v>66257</c:v>
                </c:pt>
                <c:pt idx="66258">
                  <c:v>66258</c:v>
                </c:pt>
                <c:pt idx="66259">
                  <c:v>66259</c:v>
                </c:pt>
                <c:pt idx="66260">
                  <c:v>66260</c:v>
                </c:pt>
                <c:pt idx="66261">
                  <c:v>66261</c:v>
                </c:pt>
                <c:pt idx="66262">
                  <c:v>66262</c:v>
                </c:pt>
                <c:pt idx="66263">
                  <c:v>66263</c:v>
                </c:pt>
                <c:pt idx="66264">
                  <c:v>66264</c:v>
                </c:pt>
                <c:pt idx="66265">
                  <c:v>66265</c:v>
                </c:pt>
                <c:pt idx="66266">
                  <c:v>66266</c:v>
                </c:pt>
                <c:pt idx="66267">
                  <c:v>66267</c:v>
                </c:pt>
                <c:pt idx="66268">
                  <c:v>66268</c:v>
                </c:pt>
                <c:pt idx="66269">
                  <c:v>66269</c:v>
                </c:pt>
                <c:pt idx="66270">
                  <c:v>66270</c:v>
                </c:pt>
                <c:pt idx="66271">
                  <c:v>66271</c:v>
                </c:pt>
                <c:pt idx="66272">
                  <c:v>66272</c:v>
                </c:pt>
                <c:pt idx="66273">
                  <c:v>66273</c:v>
                </c:pt>
                <c:pt idx="66274">
                  <c:v>66274</c:v>
                </c:pt>
                <c:pt idx="66275">
                  <c:v>66275</c:v>
                </c:pt>
                <c:pt idx="66276">
                  <c:v>66276</c:v>
                </c:pt>
                <c:pt idx="66277">
                  <c:v>66277</c:v>
                </c:pt>
                <c:pt idx="66278">
                  <c:v>66278</c:v>
                </c:pt>
                <c:pt idx="66279">
                  <c:v>66279</c:v>
                </c:pt>
                <c:pt idx="66280">
                  <c:v>66280</c:v>
                </c:pt>
                <c:pt idx="66281">
                  <c:v>66281</c:v>
                </c:pt>
                <c:pt idx="66282">
                  <c:v>66282</c:v>
                </c:pt>
                <c:pt idx="66283">
                  <c:v>66283</c:v>
                </c:pt>
                <c:pt idx="66284">
                  <c:v>66284</c:v>
                </c:pt>
                <c:pt idx="66285">
                  <c:v>66285</c:v>
                </c:pt>
                <c:pt idx="66286">
                  <c:v>66286</c:v>
                </c:pt>
                <c:pt idx="66287">
                  <c:v>66287</c:v>
                </c:pt>
                <c:pt idx="66288">
                  <c:v>66288</c:v>
                </c:pt>
                <c:pt idx="66289">
                  <c:v>66289</c:v>
                </c:pt>
                <c:pt idx="66290">
                  <c:v>66290</c:v>
                </c:pt>
                <c:pt idx="66291">
                  <c:v>66291</c:v>
                </c:pt>
                <c:pt idx="66292">
                  <c:v>66292</c:v>
                </c:pt>
                <c:pt idx="66293">
                  <c:v>66293</c:v>
                </c:pt>
                <c:pt idx="66294">
                  <c:v>66294</c:v>
                </c:pt>
                <c:pt idx="66295">
                  <c:v>66295</c:v>
                </c:pt>
                <c:pt idx="66296">
                  <c:v>66296</c:v>
                </c:pt>
                <c:pt idx="66297">
                  <c:v>66297</c:v>
                </c:pt>
                <c:pt idx="66298">
                  <c:v>66298</c:v>
                </c:pt>
                <c:pt idx="66299">
                  <c:v>66299</c:v>
                </c:pt>
                <c:pt idx="66300">
                  <c:v>66300</c:v>
                </c:pt>
                <c:pt idx="66301">
                  <c:v>66301</c:v>
                </c:pt>
                <c:pt idx="66302">
                  <c:v>66302</c:v>
                </c:pt>
                <c:pt idx="66303">
                  <c:v>66303</c:v>
                </c:pt>
                <c:pt idx="66304">
                  <c:v>66304</c:v>
                </c:pt>
                <c:pt idx="66305">
                  <c:v>66305</c:v>
                </c:pt>
                <c:pt idx="66306">
                  <c:v>66306</c:v>
                </c:pt>
                <c:pt idx="66307">
                  <c:v>66307</c:v>
                </c:pt>
                <c:pt idx="66308">
                  <c:v>66308</c:v>
                </c:pt>
                <c:pt idx="66309">
                  <c:v>66309</c:v>
                </c:pt>
                <c:pt idx="66310">
                  <c:v>66310</c:v>
                </c:pt>
                <c:pt idx="66311">
                  <c:v>66311</c:v>
                </c:pt>
                <c:pt idx="66312">
                  <c:v>66312</c:v>
                </c:pt>
                <c:pt idx="66313">
                  <c:v>66313</c:v>
                </c:pt>
                <c:pt idx="66314">
                  <c:v>66314</c:v>
                </c:pt>
                <c:pt idx="66315">
                  <c:v>66315</c:v>
                </c:pt>
                <c:pt idx="66316">
                  <c:v>66316</c:v>
                </c:pt>
                <c:pt idx="66317">
                  <c:v>66317</c:v>
                </c:pt>
                <c:pt idx="66318">
                  <c:v>66318</c:v>
                </c:pt>
                <c:pt idx="66319">
                  <c:v>66319</c:v>
                </c:pt>
                <c:pt idx="66320">
                  <c:v>66320</c:v>
                </c:pt>
                <c:pt idx="66321">
                  <c:v>66321</c:v>
                </c:pt>
                <c:pt idx="66322">
                  <c:v>66322</c:v>
                </c:pt>
                <c:pt idx="66323">
                  <c:v>66323</c:v>
                </c:pt>
                <c:pt idx="66324">
                  <c:v>66324</c:v>
                </c:pt>
                <c:pt idx="66325">
                  <c:v>66325</c:v>
                </c:pt>
                <c:pt idx="66326">
                  <c:v>66326</c:v>
                </c:pt>
                <c:pt idx="66327">
                  <c:v>66327</c:v>
                </c:pt>
                <c:pt idx="66328">
                  <c:v>66328</c:v>
                </c:pt>
                <c:pt idx="66329">
                  <c:v>66329</c:v>
                </c:pt>
                <c:pt idx="66330">
                  <c:v>66330</c:v>
                </c:pt>
                <c:pt idx="66331">
                  <c:v>66331</c:v>
                </c:pt>
                <c:pt idx="66332">
                  <c:v>66332</c:v>
                </c:pt>
                <c:pt idx="66333">
                  <c:v>66333</c:v>
                </c:pt>
                <c:pt idx="66334">
                  <c:v>66334</c:v>
                </c:pt>
                <c:pt idx="66335">
                  <c:v>66335</c:v>
                </c:pt>
                <c:pt idx="66336">
                  <c:v>66336</c:v>
                </c:pt>
                <c:pt idx="66337">
                  <c:v>66337</c:v>
                </c:pt>
                <c:pt idx="66338">
                  <c:v>66338</c:v>
                </c:pt>
                <c:pt idx="66339">
                  <c:v>66339</c:v>
                </c:pt>
                <c:pt idx="66340">
                  <c:v>66340</c:v>
                </c:pt>
                <c:pt idx="66341">
                  <c:v>66341</c:v>
                </c:pt>
                <c:pt idx="66342">
                  <c:v>66342</c:v>
                </c:pt>
                <c:pt idx="66343">
                  <c:v>66343</c:v>
                </c:pt>
                <c:pt idx="66344">
                  <c:v>66344</c:v>
                </c:pt>
                <c:pt idx="66345">
                  <c:v>66345</c:v>
                </c:pt>
                <c:pt idx="66346">
                  <c:v>66346</c:v>
                </c:pt>
                <c:pt idx="66347">
                  <c:v>66347</c:v>
                </c:pt>
                <c:pt idx="66348">
                  <c:v>66348</c:v>
                </c:pt>
                <c:pt idx="66349">
                  <c:v>66349</c:v>
                </c:pt>
                <c:pt idx="66350">
                  <c:v>66350</c:v>
                </c:pt>
                <c:pt idx="66351">
                  <c:v>66351</c:v>
                </c:pt>
                <c:pt idx="66352">
                  <c:v>66352</c:v>
                </c:pt>
                <c:pt idx="66353">
                  <c:v>66353</c:v>
                </c:pt>
                <c:pt idx="66354">
                  <c:v>66354</c:v>
                </c:pt>
                <c:pt idx="66355">
                  <c:v>66355</c:v>
                </c:pt>
                <c:pt idx="66356">
                  <c:v>66356</c:v>
                </c:pt>
                <c:pt idx="66357">
                  <c:v>66357</c:v>
                </c:pt>
                <c:pt idx="66358">
                  <c:v>66358</c:v>
                </c:pt>
                <c:pt idx="66359">
                  <c:v>66359</c:v>
                </c:pt>
                <c:pt idx="66360">
                  <c:v>66360</c:v>
                </c:pt>
                <c:pt idx="66361">
                  <c:v>66361</c:v>
                </c:pt>
                <c:pt idx="66362">
                  <c:v>66362</c:v>
                </c:pt>
                <c:pt idx="66363">
                  <c:v>66363</c:v>
                </c:pt>
                <c:pt idx="66364">
                  <c:v>66364</c:v>
                </c:pt>
                <c:pt idx="66365">
                  <c:v>66365</c:v>
                </c:pt>
                <c:pt idx="66366">
                  <c:v>66366</c:v>
                </c:pt>
                <c:pt idx="66367">
                  <c:v>66367</c:v>
                </c:pt>
                <c:pt idx="66368">
                  <c:v>66368</c:v>
                </c:pt>
                <c:pt idx="66369">
                  <c:v>66369</c:v>
                </c:pt>
                <c:pt idx="66370">
                  <c:v>66370</c:v>
                </c:pt>
                <c:pt idx="66371">
                  <c:v>66371</c:v>
                </c:pt>
                <c:pt idx="66372">
                  <c:v>66372</c:v>
                </c:pt>
                <c:pt idx="66373">
                  <c:v>66373</c:v>
                </c:pt>
                <c:pt idx="66374">
                  <c:v>66374</c:v>
                </c:pt>
                <c:pt idx="66375">
                  <c:v>66375</c:v>
                </c:pt>
                <c:pt idx="66376">
                  <c:v>66376</c:v>
                </c:pt>
                <c:pt idx="66377">
                  <c:v>66377</c:v>
                </c:pt>
                <c:pt idx="66378">
                  <c:v>66378</c:v>
                </c:pt>
                <c:pt idx="66379">
                  <c:v>66379</c:v>
                </c:pt>
                <c:pt idx="66380">
                  <c:v>66380</c:v>
                </c:pt>
                <c:pt idx="66381">
                  <c:v>66381</c:v>
                </c:pt>
                <c:pt idx="66382">
                  <c:v>66382</c:v>
                </c:pt>
                <c:pt idx="66383">
                  <c:v>66383</c:v>
                </c:pt>
                <c:pt idx="66384">
                  <c:v>66384</c:v>
                </c:pt>
                <c:pt idx="66385">
                  <c:v>66385</c:v>
                </c:pt>
                <c:pt idx="66386">
                  <c:v>66386</c:v>
                </c:pt>
                <c:pt idx="66387">
                  <c:v>66387</c:v>
                </c:pt>
                <c:pt idx="66388">
                  <c:v>66388</c:v>
                </c:pt>
                <c:pt idx="66389">
                  <c:v>66389</c:v>
                </c:pt>
                <c:pt idx="66390">
                  <c:v>66390</c:v>
                </c:pt>
                <c:pt idx="66391">
                  <c:v>66391</c:v>
                </c:pt>
                <c:pt idx="66392">
                  <c:v>66392</c:v>
                </c:pt>
                <c:pt idx="66393">
                  <c:v>66393</c:v>
                </c:pt>
                <c:pt idx="66394">
                  <c:v>66394</c:v>
                </c:pt>
                <c:pt idx="66395">
                  <c:v>66395</c:v>
                </c:pt>
                <c:pt idx="66396">
                  <c:v>66396</c:v>
                </c:pt>
                <c:pt idx="66397">
                  <c:v>66397</c:v>
                </c:pt>
                <c:pt idx="66398">
                  <c:v>66398</c:v>
                </c:pt>
                <c:pt idx="66399">
                  <c:v>66399</c:v>
                </c:pt>
                <c:pt idx="66400">
                  <c:v>66400</c:v>
                </c:pt>
                <c:pt idx="66401">
                  <c:v>66401</c:v>
                </c:pt>
                <c:pt idx="66402">
                  <c:v>66402</c:v>
                </c:pt>
                <c:pt idx="66403">
                  <c:v>66403</c:v>
                </c:pt>
                <c:pt idx="66404">
                  <c:v>66404</c:v>
                </c:pt>
                <c:pt idx="66405">
                  <c:v>66405</c:v>
                </c:pt>
                <c:pt idx="66406">
                  <c:v>66406</c:v>
                </c:pt>
                <c:pt idx="66407">
                  <c:v>66407</c:v>
                </c:pt>
                <c:pt idx="66408">
                  <c:v>66408</c:v>
                </c:pt>
                <c:pt idx="66409">
                  <c:v>66409</c:v>
                </c:pt>
                <c:pt idx="66410">
                  <c:v>66410</c:v>
                </c:pt>
                <c:pt idx="66411">
                  <c:v>66411</c:v>
                </c:pt>
                <c:pt idx="66412">
                  <c:v>66412</c:v>
                </c:pt>
                <c:pt idx="66413">
                  <c:v>66413</c:v>
                </c:pt>
                <c:pt idx="66414">
                  <c:v>66414</c:v>
                </c:pt>
                <c:pt idx="66415">
                  <c:v>66415</c:v>
                </c:pt>
                <c:pt idx="66416">
                  <c:v>66416</c:v>
                </c:pt>
                <c:pt idx="66417">
                  <c:v>66417</c:v>
                </c:pt>
                <c:pt idx="66418">
                  <c:v>66418</c:v>
                </c:pt>
                <c:pt idx="66419">
                  <c:v>66419</c:v>
                </c:pt>
                <c:pt idx="66420">
                  <c:v>66420</c:v>
                </c:pt>
                <c:pt idx="66421">
                  <c:v>66421</c:v>
                </c:pt>
                <c:pt idx="66422">
                  <c:v>66422</c:v>
                </c:pt>
                <c:pt idx="66423">
                  <c:v>66423</c:v>
                </c:pt>
                <c:pt idx="66424">
                  <c:v>66424</c:v>
                </c:pt>
                <c:pt idx="66425">
                  <c:v>66425</c:v>
                </c:pt>
                <c:pt idx="66426">
                  <c:v>66426</c:v>
                </c:pt>
                <c:pt idx="66427">
                  <c:v>66427</c:v>
                </c:pt>
                <c:pt idx="66428">
                  <c:v>66428</c:v>
                </c:pt>
                <c:pt idx="66429">
                  <c:v>66429</c:v>
                </c:pt>
                <c:pt idx="66430">
                  <c:v>66430</c:v>
                </c:pt>
                <c:pt idx="66431">
                  <c:v>66431</c:v>
                </c:pt>
                <c:pt idx="66432">
                  <c:v>66432</c:v>
                </c:pt>
                <c:pt idx="66433">
                  <c:v>66433</c:v>
                </c:pt>
                <c:pt idx="66434">
                  <c:v>66434</c:v>
                </c:pt>
                <c:pt idx="66435">
                  <c:v>66435</c:v>
                </c:pt>
                <c:pt idx="66436">
                  <c:v>66436</c:v>
                </c:pt>
                <c:pt idx="66437">
                  <c:v>66437</c:v>
                </c:pt>
                <c:pt idx="66438">
                  <c:v>66438</c:v>
                </c:pt>
                <c:pt idx="66439">
                  <c:v>66439</c:v>
                </c:pt>
                <c:pt idx="66440">
                  <c:v>66440</c:v>
                </c:pt>
                <c:pt idx="66441">
                  <c:v>66441</c:v>
                </c:pt>
                <c:pt idx="66442">
                  <c:v>66442</c:v>
                </c:pt>
                <c:pt idx="66443">
                  <c:v>66443</c:v>
                </c:pt>
                <c:pt idx="66444">
                  <c:v>66444</c:v>
                </c:pt>
                <c:pt idx="66445">
                  <c:v>66445</c:v>
                </c:pt>
                <c:pt idx="66446">
                  <c:v>66446</c:v>
                </c:pt>
                <c:pt idx="66447">
                  <c:v>66447</c:v>
                </c:pt>
                <c:pt idx="66448">
                  <c:v>66448</c:v>
                </c:pt>
                <c:pt idx="66449">
                  <c:v>66449</c:v>
                </c:pt>
                <c:pt idx="66450">
                  <c:v>66450</c:v>
                </c:pt>
                <c:pt idx="66451">
                  <c:v>66451</c:v>
                </c:pt>
                <c:pt idx="66452">
                  <c:v>66452</c:v>
                </c:pt>
                <c:pt idx="66453">
                  <c:v>66453</c:v>
                </c:pt>
                <c:pt idx="66454">
                  <c:v>66454</c:v>
                </c:pt>
                <c:pt idx="66455">
                  <c:v>66455</c:v>
                </c:pt>
                <c:pt idx="66456">
                  <c:v>66456</c:v>
                </c:pt>
                <c:pt idx="66457">
                  <c:v>66457</c:v>
                </c:pt>
                <c:pt idx="66458">
                  <c:v>66458</c:v>
                </c:pt>
                <c:pt idx="66459">
                  <c:v>66459</c:v>
                </c:pt>
                <c:pt idx="66460">
                  <c:v>66460</c:v>
                </c:pt>
                <c:pt idx="66461">
                  <c:v>66461</c:v>
                </c:pt>
                <c:pt idx="66462">
                  <c:v>66462</c:v>
                </c:pt>
                <c:pt idx="66463">
                  <c:v>66463</c:v>
                </c:pt>
                <c:pt idx="66464">
                  <c:v>66464</c:v>
                </c:pt>
                <c:pt idx="66465">
                  <c:v>66465</c:v>
                </c:pt>
                <c:pt idx="66466">
                  <c:v>66466</c:v>
                </c:pt>
                <c:pt idx="66467">
                  <c:v>66467</c:v>
                </c:pt>
                <c:pt idx="66468">
                  <c:v>66468</c:v>
                </c:pt>
                <c:pt idx="66469">
                  <c:v>66469</c:v>
                </c:pt>
                <c:pt idx="66470">
                  <c:v>66470</c:v>
                </c:pt>
                <c:pt idx="66471">
                  <c:v>66471</c:v>
                </c:pt>
                <c:pt idx="66472">
                  <c:v>66472</c:v>
                </c:pt>
                <c:pt idx="66473">
                  <c:v>66473</c:v>
                </c:pt>
                <c:pt idx="66474">
                  <c:v>66474</c:v>
                </c:pt>
                <c:pt idx="66475">
                  <c:v>66475</c:v>
                </c:pt>
                <c:pt idx="66476">
                  <c:v>66476</c:v>
                </c:pt>
                <c:pt idx="66477">
                  <c:v>66477</c:v>
                </c:pt>
                <c:pt idx="66478">
                  <c:v>66478</c:v>
                </c:pt>
                <c:pt idx="66479">
                  <c:v>66479</c:v>
                </c:pt>
                <c:pt idx="66480">
                  <c:v>66480</c:v>
                </c:pt>
                <c:pt idx="66481">
                  <c:v>66481</c:v>
                </c:pt>
                <c:pt idx="66482">
                  <c:v>66482</c:v>
                </c:pt>
                <c:pt idx="66483">
                  <c:v>66483</c:v>
                </c:pt>
                <c:pt idx="66484">
                  <c:v>66484</c:v>
                </c:pt>
                <c:pt idx="66485">
                  <c:v>66485</c:v>
                </c:pt>
                <c:pt idx="66486">
                  <c:v>66486</c:v>
                </c:pt>
                <c:pt idx="66487">
                  <c:v>66487</c:v>
                </c:pt>
                <c:pt idx="66488">
                  <c:v>66488</c:v>
                </c:pt>
                <c:pt idx="66489">
                  <c:v>66489</c:v>
                </c:pt>
                <c:pt idx="66490">
                  <c:v>66490</c:v>
                </c:pt>
                <c:pt idx="66491">
                  <c:v>66491</c:v>
                </c:pt>
                <c:pt idx="66492">
                  <c:v>66492</c:v>
                </c:pt>
                <c:pt idx="66493">
                  <c:v>66493</c:v>
                </c:pt>
                <c:pt idx="66494">
                  <c:v>66494</c:v>
                </c:pt>
                <c:pt idx="66495">
                  <c:v>66495</c:v>
                </c:pt>
                <c:pt idx="66496">
                  <c:v>66496</c:v>
                </c:pt>
                <c:pt idx="66497">
                  <c:v>66497</c:v>
                </c:pt>
                <c:pt idx="66498">
                  <c:v>66498</c:v>
                </c:pt>
                <c:pt idx="66499">
                  <c:v>66499</c:v>
                </c:pt>
                <c:pt idx="66500">
                  <c:v>66500</c:v>
                </c:pt>
                <c:pt idx="66501">
                  <c:v>66501</c:v>
                </c:pt>
                <c:pt idx="66502">
                  <c:v>66502</c:v>
                </c:pt>
                <c:pt idx="66503">
                  <c:v>66503</c:v>
                </c:pt>
                <c:pt idx="66504">
                  <c:v>66504</c:v>
                </c:pt>
                <c:pt idx="66505">
                  <c:v>66505</c:v>
                </c:pt>
                <c:pt idx="66506">
                  <c:v>66506</c:v>
                </c:pt>
                <c:pt idx="66507">
                  <c:v>66507</c:v>
                </c:pt>
                <c:pt idx="66508">
                  <c:v>66508</c:v>
                </c:pt>
                <c:pt idx="66509">
                  <c:v>66509</c:v>
                </c:pt>
                <c:pt idx="66510">
                  <c:v>66510</c:v>
                </c:pt>
                <c:pt idx="66511">
                  <c:v>66511</c:v>
                </c:pt>
                <c:pt idx="66512">
                  <c:v>66512</c:v>
                </c:pt>
                <c:pt idx="66513">
                  <c:v>66513</c:v>
                </c:pt>
                <c:pt idx="66514">
                  <c:v>66514</c:v>
                </c:pt>
                <c:pt idx="66515">
                  <c:v>66515</c:v>
                </c:pt>
                <c:pt idx="66516">
                  <c:v>66516</c:v>
                </c:pt>
                <c:pt idx="66517">
                  <c:v>66517</c:v>
                </c:pt>
                <c:pt idx="66518">
                  <c:v>66518</c:v>
                </c:pt>
                <c:pt idx="66519">
                  <c:v>66519</c:v>
                </c:pt>
                <c:pt idx="66520">
                  <c:v>66520</c:v>
                </c:pt>
                <c:pt idx="66521">
                  <c:v>66521</c:v>
                </c:pt>
                <c:pt idx="66522">
                  <c:v>66522</c:v>
                </c:pt>
                <c:pt idx="66523">
                  <c:v>66523</c:v>
                </c:pt>
                <c:pt idx="66524">
                  <c:v>66524</c:v>
                </c:pt>
                <c:pt idx="66525">
                  <c:v>66525</c:v>
                </c:pt>
                <c:pt idx="66526">
                  <c:v>66526</c:v>
                </c:pt>
                <c:pt idx="66527">
                  <c:v>66527</c:v>
                </c:pt>
                <c:pt idx="66528">
                  <c:v>66528</c:v>
                </c:pt>
                <c:pt idx="66529">
                  <c:v>66529</c:v>
                </c:pt>
                <c:pt idx="66530">
                  <c:v>66530</c:v>
                </c:pt>
                <c:pt idx="66531">
                  <c:v>66531</c:v>
                </c:pt>
                <c:pt idx="66532">
                  <c:v>66532</c:v>
                </c:pt>
                <c:pt idx="66533">
                  <c:v>66533</c:v>
                </c:pt>
                <c:pt idx="66534">
                  <c:v>66534</c:v>
                </c:pt>
                <c:pt idx="66535">
                  <c:v>66535</c:v>
                </c:pt>
                <c:pt idx="66536">
                  <c:v>66536</c:v>
                </c:pt>
                <c:pt idx="66537">
                  <c:v>66537</c:v>
                </c:pt>
                <c:pt idx="66538">
                  <c:v>66538</c:v>
                </c:pt>
                <c:pt idx="66539">
                  <c:v>66539</c:v>
                </c:pt>
                <c:pt idx="66540">
                  <c:v>66540</c:v>
                </c:pt>
                <c:pt idx="66541">
                  <c:v>66541</c:v>
                </c:pt>
                <c:pt idx="66542">
                  <c:v>66542</c:v>
                </c:pt>
                <c:pt idx="66543">
                  <c:v>66543</c:v>
                </c:pt>
                <c:pt idx="66544">
                  <c:v>66544</c:v>
                </c:pt>
                <c:pt idx="66545">
                  <c:v>66545</c:v>
                </c:pt>
                <c:pt idx="66546">
                  <c:v>66546</c:v>
                </c:pt>
                <c:pt idx="66547">
                  <c:v>66547</c:v>
                </c:pt>
                <c:pt idx="66548">
                  <c:v>66548</c:v>
                </c:pt>
                <c:pt idx="66549">
                  <c:v>66549</c:v>
                </c:pt>
                <c:pt idx="66550">
                  <c:v>66550</c:v>
                </c:pt>
                <c:pt idx="66551">
                  <c:v>66551</c:v>
                </c:pt>
                <c:pt idx="66552">
                  <c:v>66552</c:v>
                </c:pt>
                <c:pt idx="66553">
                  <c:v>66553</c:v>
                </c:pt>
                <c:pt idx="66554">
                  <c:v>66554</c:v>
                </c:pt>
                <c:pt idx="66555">
                  <c:v>66555</c:v>
                </c:pt>
                <c:pt idx="66556">
                  <c:v>66556</c:v>
                </c:pt>
                <c:pt idx="66557">
                  <c:v>66557</c:v>
                </c:pt>
                <c:pt idx="66558">
                  <c:v>66558</c:v>
                </c:pt>
                <c:pt idx="66559">
                  <c:v>66559</c:v>
                </c:pt>
                <c:pt idx="66560">
                  <c:v>66560</c:v>
                </c:pt>
                <c:pt idx="66561">
                  <c:v>66561</c:v>
                </c:pt>
                <c:pt idx="66562">
                  <c:v>66562</c:v>
                </c:pt>
                <c:pt idx="66563">
                  <c:v>66563</c:v>
                </c:pt>
                <c:pt idx="66564">
                  <c:v>66564</c:v>
                </c:pt>
                <c:pt idx="66565">
                  <c:v>66565</c:v>
                </c:pt>
                <c:pt idx="66566">
                  <c:v>66566</c:v>
                </c:pt>
                <c:pt idx="66567">
                  <c:v>66567</c:v>
                </c:pt>
                <c:pt idx="66568">
                  <c:v>66568</c:v>
                </c:pt>
                <c:pt idx="66569">
                  <c:v>66569</c:v>
                </c:pt>
                <c:pt idx="66570">
                  <c:v>66570</c:v>
                </c:pt>
                <c:pt idx="66571">
                  <c:v>66571</c:v>
                </c:pt>
                <c:pt idx="66572">
                  <c:v>66572</c:v>
                </c:pt>
                <c:pt idx="66573">
                  <c:v>66573</c:v>
                </c:pt>
                <c:pt idx="66574">
                  <c:v>66574</c:v>
                </c:pt>
                <c:pt idx="66575">
                  <c:v>66575</c:v>
                </c:pt>
                <c:pt idx="66576">
                  <c:v>66576</c:v>
                </c:pt>
                <c:pt idx="66577">
                  <c:v>66577</c:v>
                </c:pt>
                <c:pt idx="66578">
                  <c:v>66578</c:v>
                </c:pt>
                <c:pt idx="66579">
                  <c:v>66579</c:v>
                </c:pt>
                <c:pt idx="66580">
                  <c:v>66580</c:v>
                </c:pt>
                <c:pt idx="66581">
                  <c:v>66581</c:v>
                </c:pt>
                <c:pt idx="66582">
                  <c:v>66582</c:v>
                </c:pt>
                <c:pt idx="66583">
                  <c:v>66583</c:v>
                </c:pt>
                <c:pt idx="66584">
                  <c:v>66584</c:v>
                </c:pt>
                <c:pt idx="66585">
                  <c:v>66585</c:v>
                </c:pt>
                <c:pt idx="66586">
                  <c:v>66586</c:v>
                </c:pt>
                <c:pt idx="66587">
                  <c:v>66587</c:v>
                </c:pt>
                <c:pt idx="66588">
                  <c:v>66588</c:v>
                </c:pt>
                <c:pt idx="66589">
                  <c:v>66589</c:v>
                </c:pt>
                <c:pt idx="66590">
                  <c:v>66590</c:v>
                </c:pt>
                <c:pt idx="66591">
                  <c:v>66591</c:v>
                </c:pt>
                <c:pt idx="66592">
                  <c:v>66592</c:v>
                </c:pt>
                <c:pt idx="66593">
                  <c:v>66593</c:v>
                </c:pt>
                <c:pt idx="66594">
                  <c:v>66594</c:v>
                </c:pt>
                <c:pt idx="66595">
                  <c:v>66595</c:v>
                </c:pt>
                <c:pt idx="66596">
                  <c:v>66596</c:v>
                </c:pt>
                <c:pt idx="66597">
                  <c:v>66597</c:v>
                </c:pt>
                <c:pt idx="66598">
                  <c:v>66598</c:v>
                </c:pt>
                <c:pt idx="66599">
                  <c:v>66599</c:v>
                </c:pt>
                <c:pt idx="66600">
                  <c:v>66600</c:v>
                </c:pt>
                <c:pt idx="66601">
                  <c:v>66601</c:v>
                </c:pt>
                <c:pt idx="66602">
                  <c:v>66602</c:v>
                </c:pt>
                <c:pt idx="66603">
                  <c:v>66603</c:v>
                </c:pt>
                <c:pt idx="66604">
                  <c:v>66604</c:v>
                </c:pt>
                <c:pt idx="66605">
                  <c:v>66605</c:v>
                </c:pt>
                <c:pt idx="66606">
                  <c:v>66606</c:v>
                </c:pt>
                <c:pt idx="66607">
                  <c:v>66607</c:v>
                </c:pt>
                <c:pt idx="66608">
                  <c:v>66608</c:v>
                </c:pt>
                <c:pt idx="66609">
                  <c:v>66609</c:v>
                </c:pt>
                <c:pt idx="66610">
                  <c:v>66610</c:v>
                </c:pt>
                <c:pt idx="66611">
                  <c:v>66611</c:v>
                </c:pt>
                <c:pt idx="66612">
                  <c:v>66612</c:v>
                </c:pt>
                <c:pt idx="66613">
                  <c:v>66613</c:v>
                </c:pt>
                <c:pt idx="66614">
                  <c:v>66614</c:v>
                </c:pt>
                <c:pt idx="66615">
                  <c:v>66615</c:v>
                </c:pt>
                <c:pt idx="66616">
                  <c:v>66616</c:v>
                </c:pt>
                <c:pt idx="66617">
                  <c:v>66617</c:v>
                </c:pt>
                <c:pt idx="66618">
                  <c:v>66618</c:v>
                </c:pt>
                <c:pt idx="66619">
                  <c:v>66619</c:v>
                </c:pt>
                <c:pt idx="66620">
                  <c:v>66620</c:v>
                </c:pt>
                <c:pt idx="66621">
                  <c:v>66621</c:v>
                </c:pt>
                <c:pt idx="66622">
                  <c:v>66622</c:v>
                </c:pt>
                <c:pt idx="66623">
                  <c:v>66623</c:v>
                </c:pt>
                <c:pt idx="66624">
                  <c:v>66624</c:v>
                </c:pt>
                <c:pt idx="66625">
                  <c:v>66625</c:v>
                </c:pt>
                <c:pt idx="66626">
                  <c:v>66626</c:v>
                </c:pt>
                <c:pt idx="66627">
                  <c:v>66627</c:v>
                </c:pt>
                <c:pt idx="66628">
                  <c:v>66628</c:v>
                </c:pt>
                <c:pt idx="66629">
                  <c:v>66629</c:v>
                </c:pt>
                <c:pt idx="66630">
                  <c:v>66630</c:v>
                </c:pt>
                <c:pt idx="66631">
                  <c:v>66631</c:v>
                </c:pt>
                <c:pt idx="66632">
                  <c:v>66632</c:v>
                </c:pt>
                <c:pt idx="66633">
                  <c:v>66633</c:v>
                </c:pt>
                <c:pt idx="66634">
                  <c:v>66634</c:v>
                </c:pt>
                <c:pt idx="66635">
                  <c:v>66635</c:v>
                </c:pt>
                <c:pt idx="66636">
                  <c:v>66636</c:v>
                </c:pt>
                <c:pt idx="66637">
                  <c:v>66637</c:v>
                </c:pt>
                <c:pt idx="66638">
                  <c:v>66638</c:v>
                </c:pt>
                <c:pt idx="66639">
                  <c:v>66639</c:v>
                </c:pt>
                <c:pt idx="66640">
                  <c:v>66640</c:v>
                </c:pt>
                <c:pt idx="66641">
                  <c:v>66641</c:v>
                </c:pt>
                <c:pt idx="66642">
                  <c:v>66642</c:v>
                </c:pt>
                <c:pt idx="66643">
                  <c:v>66643</c:v>
                </c:pt>
                <c:pt idx="66644">
                  <c:v>66644</c:v>
                </c:pt>
                <c:pt idx="66645">
                  <c:v>66645</c:v>
                </c:pt>
                <c:pt idx="66646">
                  <c:v>66646</c:v>
                </c:pt>
                <c:pt idx="66647">
                  <c:v>66647</c:v>
                </c:pt>
                <c:pt idx="66648">
                  <c:v>66648</c:v>
                </c:pt>
                <c:pt idx="66649">
                  <c:v>66649</c:v>
                </c:pt>
                <c:pt idx="66650">
                  <c:v>66650</c:v>
                </c:pt>
                <c:pt idx="66651">
                  <c:v>66651</c:v>
                </c:pt>
                <c:pt idx="66652">
                  <c:v>66652</c:v>
                </c:pt>
                <c:pt idx="66653">
                  <c:v>66653</c:v>
                </c:pt>
                <c:pt idx="66654">
                  <c:v>66654</c:v>
                </c:pt>
                <c:pt idx="66655">
                  <c:v>66655</c:v>
                </c:pt>
                <c:pt idx="66656">
                  <c:v>66656</c:v>
                </c:pt>
                <c:pt idx="66657">
                  <c:v>66657</c:v>
                </c:pt>
                <c:pt idx="66658">
                  <c:v>66658</c:v>
                </c:pt>
                <c:pt idx="66659">
                  <c:v>66659</c:v>
                </c:pt>
                <c:pt idx="66660">
                  <c:v>66660</c:v>
                </c:pt>
                <c:pt idx="66661">
                  <c:v>66661</c:v>
                </c:pt>
                <c:pt idx="66662">
                  <c:v>66662</c:v>
                </c:pt>
                <c:pt idx="66663">
                  <c:v>66663</c:v>
                </c:pt>
                <c:pt idx="66664">
                  <c:v>66664</c:v>
                </c:pt>
                <c:pt idx="66665">
                  <c:v>66665</c:v>
                </c:pt>
                <c:pt idx="66666">
                  <c:v>66666</c:v>
                </c:pt>
                <c:pt idx="66667">
                  <c:v>66667</c:v>
                </c:pt>
                <c:pt idx="66668">
                  <c:v>66668</c:v>
                </c:pt>
                <c:pt idx="66669">
                  <c:v>66669</c:v>
                </c:pt>
                <c:pt idx="66670">
                  <c:v>66670</c:v>
                </c:pt>
                <c:pt idx="66671">
                  <c:v>66671</c:v>
                </c:pt>
                <c:pt idx="66672">
                  <c:v>66672</c:v>
                </c:pt>
                <c:pt idx="66673">
                  <c:v>66673</c:v>
                </c:pt>
                <c:pt idx="66674">
                  <c:v>66674</c:v>
                </c:pt>
                <c:pt idx="66675">
                  <c:v>66675</c:v>
                </c:pt>
                <c:pt idx="66676">
                  <c:v>66676</c:v>
                </c:pt>
                <c:pt idx="66677">
                  <c:v>66677</c:v>
                </c:pt>
                <c:pt idx="66678">
                  <c:v>66678</c:v>
                </c:pt>
                <c:pt idx="66679">
                  <c:v>66679</c:v>
                </c:pt>
                <c:pt idx="66680">
                  <c:v>66680</c:v>
                </c:pt>
                <c:pt idx="66681">
                  <c:v>66681</c:v>
                </c:pt>
                <c:pt idx="66682">
                  <c:v>66682</c:v>
                </c:pt>
                <c:pt idx="66683">
                  <c:v>66683</c:v>
                </c:pt>
                <c:pt idx="66684">
                  <c:v>66684</c:v>
                </c:pt>
                <c:pt idx="66685">
                  <c:v>66685</c:v>
                </c:pt>
                <c:pt idx="66686">
                  <c:v>66686</c:v>
                </c:pt>
                <c:pt idx="66687">
                  <c:v>66687</c:v>
                </c:pt>
                <c:pt idx="66688">
                  <c:v>66688</c:v>
                </c:pt>
                <c:pt idx="66689">
                  <c:v>66689</c:v>
                </c:pt>
                <c:pt idx="66690">
                  <c:v>66690</c:v>
                </c:pt>
                <c:pt idx="66691">
                  <c:v>66691</c:v>
                </c:pt>
                <c:pt idx="66692">
                  <c:v>66692</c:v>
                </c:pt>
                <c:pt idx="66693">
                  <c:v>66693</c:v>
                </c:pt>
                <c:pt idx="66694">
                  <c:v>66694</c:v>
                </c:pt>
                <c:pt idx="66695">
                  <c:v>66695</c:v>
                </c:pt>
                <c:pt idx="66696">
                  <c:v>66696</c:v>
                </c:pt>
                <c:pt idx="66697">
                  <c:v>66697</c:v>
                </c:pt>
                <c:pt idx="66698">
                  <c:v>66698</c:v>
                </c:pt>
                <c:pt idx="66699">
                  <c:v>66699</c:v>
                </c:pt>
                <c:pt idx="66700">
                  <c:v>66700</c:v>
                </c:pt>
                <c:pt idx="66701">
                  <c:v>66701</c:v>
                </c:pt>
                <c:pt idx="66702">
                  <c:v>66702</c:v>
                </c:pt>
                <c:pt idx="66703">
                  <c:v>66703</c:v>
                </c:pt>
                <c:pt idx="66704">
                  <c:v>66704</c:v>
                </c:pt>
                <c:pt idx="66705">
                  <c:v>66705</c:v>
                </c:pt>
                <c:pt idx="66706">
                  <c:v>66706</c:v>
                </c:pt>
                <c:pt idx="66707">
                  <c:v>66707</c:v>
                </c:pt>
                <c:pt idx="66708">
                  <c:v>66708</c:v>
                </c:pt>
                <c:pt idx="66709">
                  <c:v>66709</c:v>
                </c:pt>
                <c:pt idx="66710">
                  <c:v>66710</c:v>
                </c:pt>
                <c:pt idx="66711">
                  <c:v>66711</c:v>
                </c:pt>
                <c:pt idx="66712">
                  <c:v>66712</c:v>
                </c:pt>
                <c:pt idx="66713">
                  <c:v>66713</c:v>
                </c:pt>
                <c:pt idx="66714">
                  <c:v>66714</c:v>
                </c:pt>
                <c:pt idx="66715">
                  <c:v>66715</c:v>
                </c:pt>
                <c:pt idx="66716">
                  <c:v>66716</c:v>
                </c:pt>
                <c:pt idx="66717">
                  <c:v>66717</c:v>
                </c:pt>
                <c:pt idx="66718">
                  <c:v>66718</c:v>
                </c:pt>
                <c:pt idx="66719">
                  <c:v>66719</c:v>
                </c:pt>
                <c:pt idx="66720">
                  <c:v>66720</c:v>
                </c:pt>
                <c:pt idx="66721">
                  <c:v>66721</c:v>
                </c:pt>
                <c:pt idx="66722">
                  <c:v>66722</c:v>
                </c:pt>
                <c:pt idx="66723">
                  <c:v>66723</c:v>
                </c:pt>
                <c:pt idx="66724">
                  <c:v>66724</c:v>
                </c:pt>
                <c:pt idx="66725">
                  <c:v>66725</c:v>
                </c:pt>
                <c:pt idx="66726">
                  <c:v>66726</c:v>
                </c:pt>
                <c:pt idx="66727">
                  <c:v>66727</c:v>
                </c:pt>
                <c:pt idx="66728">
                  <c:v>66728</c:v>
                </c:pt>
                <c:pt idx="66729">
                  <c:v>66729</c:v>
                </c:pt>
                <c:pt idx="66730">
                  <c:v>66730</c:v>
                </c:pt>
                <c:pt idx="66731">
                  <c:v>66731</c:v>
                </c:pt>
                <c:pt idx="66732">
                  <c:v>66732</c:v>
                </c:pt>
                <c:pt idx="66733">
                  <c:v>66733</c:v>
                </c:pt>
                <c:pt idx="66734">
                  <c:v>66734</c:v>
                </c:pt>
                <c:pt idx="66735">
                  <c:v>66735</c:v>
                </c:pt>
                <c:pt idx="66736">
                  <c:v>66736</c:v>
                </c:pt>
                <c:pt idx="66737">
                  <c:v>66737</c:v>
                </c:pt>
                <c:pt idx="66738">
                  <c:v>66738</c:v>
                </c:pt>
                <c:pt idx="66739">
                  <c:v>66739</c:v>
                </c:pt>
                <c:pt idx="66740">
                  <c:v>66740</c:v>
                </c:pt>
                <c:pt idx="66741">
                  <c:v>66741</c:v>
                </c:pt>
                <c:pt idx="66742">
                  <c:v>66742</c:v>
                </c:pt>
                <c:pt idx="66743">
                  <c:v>66743</c:v>
                </c:pt>
                <c:pt idx="66744">
                  <c:v>66744</c:v>
                </c:pt>
                <c:pt idx="66745">
                  <c:v>66745</c:v>
                </c:pt>
                <c:pt idx="66746">
                  <c:v>66746</c:v>
                </c:pt>
                <c:pt idx="66747">
                  <c:v>66747</c:v>
                </c:pt>
                <c:pt idx="66748">
                  <c:v>66748</c:v>
                </c:pt>
                <c:pt idx="66749">
                  <c:v>66749</c:v>
                </c:pt>
                <c:pt idx="66750">
                  <c:v>66750</c:v>
                </c:pt>
                <c:pt idx="66751">
                  <c:v>66751</c:v>
                </c:pt>
                <c:pt idx="66752">
                  <c:v>66752</c:v>
                </c:pt>
                <c:pt idx="66753">
                  <c:v>66753</c:v>
                </c:pt>
                <c:pt idx="66754">
                  <c:v>66754</c:v>
                </c:pt>
                <c:pt idx="66755">
                  <c:v>66755</c:v>
                </c:pt>
                <c:pt idx="66756">
                  <c:v>66756</c:v>
                </c:pt>
                <c:pt idx="66757">
                  <c:v>66757</c:v>
                </c:pt>
                <c:pt idx="66758">
                  <c:v>66758</c:v>
                </c:pt>
                <c:pt idx="66759">
                  <c:v>66759</c:v>
                </c:pt>
                <c:pt idx="66760">
                  <c:v>66760</c:v>
                </c:pt>
                <c:pt idx="66761">
                  <c:v>66761</c:v>
                </c:pt>
                <c:pt idx="66762">
                  <c:v>66762</c:v>
                </c:pt>
                <c:pt idx="66763">
                  <c:v>66763</c:v>
                </c:pt>
                <c:pt idx="66764">
                  <c:v>66764</c:v>
                </c:pt>
                <c:pt idx="66765">
                  <c:v>66765</c:v>
                </c:pt>
                <c:pt idx="66766">
                  <c:v>66766</c:v>
                </c:pt>
                <c:pt idx="66767">
                  <c:v>66767</c:v>
                </c:pt>
                <c:pt idx="66768">
                  <c:v>66768</c:v>
                </c:pt>
                <c:pt idx="66769">
                  <c:v>66769</c:v>
                </c:pt>
                <c:pt idx="66770">
                  <c:v>66770</c:v>
                </c:pt>
                <c:pt idx="66771">
                  <c:v>66771</c:v>
                </c:pt>
                <c:pt idx="66772">
                  <c:v>66772</c:v>
                </c:pt>
                <c:pt idx="66773">
                  <c:v>66773</c:v>
                </c:pt>
                <c:pt idx="66774">
                  <c:v>66774</c:v>
                </c:pt>
                <c:pt idx="66775">
                  <c:v>66775</c:v>
                </c:pt>
                <c:pt idx="66776">
                  <c:v>66776</c:v>
                </c:pt>
                <c:pt idx="66777">
                  <c:v>66777</c:v>
                </c:pt>
                <c:pt idx="66778">
                  <c:v>66778</c:v>
                </c:pt>
                <c:pt idx="66779">
                  <c:v>66779</c:v>
                </c:pt>
                <c:pt idx="66780">
                  <c:v>66780</c:v>
                </c:pt>
                <c:pt idx="66781">
                  <c:v>66781</c:v>
                </c:pt>
                <c:pt idx="66782">
                  <c:v>66782</c:v>
                </c:pt>
                <c:pt idx="66783">
                  <c:v>66783</c:v>
                </c:pt>
                <c:pt idx="66784">
                  <c:v>66784</c:v>
                </c:pt>
                <c:pt idx="66785">
                  <c:v>66785</c:v>
                </c:pt>
                <c:pt idx="66786">
                  <c:v>66786</c:v>
                </c:pt>
                <c:pt idx="66787">
                  <c:v>66787</c:v>
                </c:pt>
                <c:pt idx="66788">
                  <c:v>66788</c:v>
                </c:pt>
                <c:pt idx="66789">
                  <c:v>66789</c:v>
                </c:pt>
                <c:pt idx="66790">
                  <c:v>66790</c:v>
                </c:pt>
                <c:pt idx="66791">
                  <c:v>66791</c:v>
                </c:pt>
                <c:pt idx="66792">
                  <c:v>66792</c:v>
                </c:pt>
                <c:pt idx="66793">
                  <c:v>66793</c:v>
                </c:pt>
                <c:pt idx="66794">
                  <c:v>66794</c:v>
                </c:pt>
                <c:pt idx="66795">
                  <c:v>66795</c:v>
                </c:pt>
                <c:pt idx="66796">
                  <c:v>66796</c:v>
                </c:pt>
                <c:pt idx="66797">
                  <c:v>66797</c:v>
                </c:pt>
                <c:pt idx="66798">
                  <c:v>66798</c:v>
                </c:pt>
                <c:pt idx="66799">
                  <c:v>66799</c:v>
                </c:pt>
                <c:pt idx="66800">
                  <c:v>66800</c:v>
                </c:pt>
                <c:pt idx="66801">
                  <c:v>66801</c:v>
                </c:pt>
                <c:pt idx="66802">
                  <c:v>66802</c:v>
                </c:pt>
                <c:pt idx="66803">
                  <c:v>66803</c:v>
                </c:pt>
                <c:pt idx="66804">
                  <c:v>66804</c:v>
                </c:pt>
                <c:pt idx="66805">
                  <c:v>66805</c:v>
                </c:pt>
                <c:pt idx="66806">
                  <c:v>66806</c:v>
                </c:pt>
                <c:pt idx="66807">
                  <c:v>66807</c:v>
                </c:pt>
                <c:pt idx="66808">
                  <c:v>66808</c:v>
                </c:pt>
                <c:pt idx="66809">
                  <c:v>66809</c:v>
                </c:pt>
                <c:pt idx="66810">
                  <c:v>66810</c:v>
                </c:pt>
                <c:pt idx="66811">
                  <c:v>66811</c:v>
                </c:pt>
                <c:pt idx="66812">
                  <c:v>66812</c:v>
                </c:pt>
                <c:pt idx="66813">
                  <c:v>66813</c:v>
                </c:pt>
                <c:pt idx="66814">
                  <c:v>66814</c:v>
                </c:pt>
                <c:pt idx="66815">
                  <c:v>66815</c:v>
                </c:pt>
                <c:pt idx="66816">
                  <c:v>66816</c:v>
                </c:pt>
                <c:pt idx="66817">
                  <c:v>66817</c:v>
                </c:pt>
                <c:pt idx="66818">
                  <c:v>66818</c:v>
                </c:pt>
                <c:pt idx="66819">
                  <c:v>66819</c:v>
                </c:pt>
                <c:pt idx="66820">
                  <c:v>66820</c:v>
                </c:pt>
                <c:pt idx="66821">
                  <c:v>66821</c:v>
                </c:pt>
                <c:pt idx="66822">
                  <c:v>66822</c:v>
                </c:pt>
                <c:pt idx="66823">
                  <c:v>66823</c:v>
                </c:pt>
                <c:pt idx="66824">
                  <c:v>66824</c:v>
                </c:pt>
                <c:pt idx="66825">
                  <c:v>66825</c:v>
                </c:pt>
                <c:pt idx="66826">
                  <c:v>66826</c:v>
                </c:pt>
                <c:pt idx="66827">
                  <c:v>66827</c:v>
                </c:pt>
                <c:pt idx="66828">
                  <c:v>66828</c:v>
                </c:pt>
                <c:pt idx="66829">
                  <c:v>66829</c:v>
                </c:pt>
                <c:pt idx="66830">
                  <c:v>66830</c:v>
                </c:pt>
                <c:pt idx="66831">
                  <c:v>66831</c:v>
                </c:pt>
                <c:pt idx="66832">
                  <c:v>66832</c:v>
                </c:pt>
                <c:pt idx="66833">
                  <c:v>66833</c:v>
                </c:pt>
                <c:pt idx="66834">
                  <c:v>66834</c:v>
                </c:pt>
                <c:pt idx="66835">
                  <c:v>66835</c:v>
                </c:pt>
                <c:pt idx="66836">
                  <c:v>66836</c:v>
                </c:pt>
                <c:pt idx="66837">
                  <c:v>66837</c:v>
                </c:pt>
                <c:pt idx="66838">
                  <c:v>66838</c:v>
                </c:pt>
                <c:pt idx="66839">
                  <c:v>66839</c:v>
                </c:pt>
                <c:pt idx="66840">
                  <c:v>66840</c:v>
                </c:pt>
                <c:pt idx="66841">
                  <c:v>66841</c:v>
                </c:pt>
                <c:pt idx="66842">
                  <c:v>66842</c:v>
                </c:pt>
                <c:pt idx="66843">
                  <c:v>66843</c:v>
                </c:pt>
                <c:pt idx="66844">
                  <c:v>66844</c:v>
                </c:pt>
                <c:pt idx="66845">
                  <c:v>66845</c:v>
                </c:pt>
                <c:pt idx="66846">
                  <c:v>66846</c:v>
                </c:pt>
                <c:pt idx="66847">
                  <c:v>66847</c:v>
                </c:pt>
                <c:pt idx="66848">
                  <c:v>66848</c:v>
                </c:pt>
                <c:pt idx="66849">
                  <c:v>66849</c:v>
                </c:pt>
                <c:pt idx="66850">
                  <c:v>66850</c:v>
                </c:pt>
                <c:pt idx="66851">
                  <c:v>66851</c:v>
                </c:pt>
                <c:pt idx="66852">
                  <c:v>66852</c:v>
                </c:pt>
                <c:pt idx="66853">
                  <c:v>66853</c:v>
                </c:pt>
                <c:pt idx="66854">
                  <c:v>66854</c:v>
                </c:pt>
                <c:pt idx="66855">
                  <c:v>66855</c:v>
                </c:pt>
                <c:pt idx="66856">
                  <c:v>66856</c:v>
                </c:pt>
                <c:pt idx="66857">
                  <c:v>66857</c:v>
                </c:pt>
                <c:pt idx="66858">
                  <c:v>66858</c:v>
                </c:pt>
                <c:pt idx="66859">
                  <c:v>66859</c:v>
                </c:pt>
                <c:pt idx="66860">
                  <c:v>66860</c:v>
                </c:pt>
                <c:pt idx="66861">
                  <c:v>66861</c:v>
                </c:pt>
                <c:pt idx="66862">
                  <c:v>66862</c:v>
                </c:pt>
                <c:pt idx="66863">
                  <c:v>66863</c:v>
                </c:pt>
                <c:pt idx="66864">
                  <c:v>66864</c:v>
                </c:pt>
                <c:pt idx="66865">
                  <c:v>66865</c:v>
                </c:pt>
                <c:pt idx="66866">
                  <c:v>66866</c:v>
                </c:pt>
                <c:pt idx="66867">
                  <c:v>66867</c:v>
                </c:pt>
                <c:pt idx="66868">
                  <c:v>66868</c:v>
                </c:pt>
                <c:pt idx="66869">
                  <c:v>66869</c:v>
                </c:pt>
                <c:pt idx="66870">
                  <c:v>66870</c:v>
                </c:pt>
                <c:pt idx="66871">
                  <c:v>66871</c:v>
                </c:pt>
                <c:pt idx="66872">
                  <c:v>66872</c:v>
                </c:pt>
                <c:pt idx="66873">
                  <c:v>66873</c:v>
                </c:pt>
                <c:pt idx="66874">
                  <c:v>66874</c:v>
                </c:pt>
                <c:pt idx="66875">
                  <c:v>66875</c:v>
                </c:pt>
                <c:pt idx="66876">
                  <c:v>66876</c:v>
                </c:pt>
                <c:pt idx="66877">
                  <c:v>66877</c:v>
                </c:pt>
                <c:pt idx="66878">
                  <c:v>66878</c:v>
                </c:pt>
                <c:pt idx="66879">
                  <c:v>66879</c:v>
                </c:pt>
                <c:pt idx="66880">
                  <c:v>66880</c:v>
                </c:pt>
                <c:pt idx="66881">
                  <c:v>66881</c:v>
                </c:pt>
                <c:pt idx="66882">
                  <c:v>66882</c:v>
                </c:pt>
                <c:pt idx="66883">
                  <c:v>66883</c:v>
                </c:pt>
                <c:pt idx="66884">
                  <c:v>66884</c:v>
                </c:pt>
                <c:pt idx="66885">
                  <c:v>66885</c:v>
                </c:pt>
                <c:pt idx="66886">
                  <c:v>66886</c:v>
                </c:pt>
                <c:pt idx="66887">
                  <c:v>66887</c:v>
                </c:pt>
                <c:pt idx="66888">
                  <c:v>66888</c:v>
                </c:pt>
                <c:pt idx="66889">
                  <c:v>66889</c:v>
                </c:pt>
                <c:pt idx="66890">
                  <c:v>66890</c:v>
                </c:pt>
                <c:pt idx="66891">
                  <c:v>66891</c:v>
                </c:pt>
                <c:pt idx="66892">
                  <c:v>66892</c:v>
                </c:pt>
                <c:pt idx="66893">
                  <c:v>66893</c:v>
                </c:pt>
                <c:pt idx="66894">
                  <c:v>66894</c:v>
                </c:pt>
                <c:pt idx="66895">
                  <c:v>66895</c:v>
                </c:pt>
                <c:pt idx="66896">
                  <c:v>66896</c:v>
                </c:pt>
                <c:pt idx="66897">
                  <c:v>66897</c:v>
                </c:pt>
                <c:pt idx="66898">
                  <c:v>66898</c:v>
                </c:pt>
                <c:pt idx="66899">
                  <c:v>66899</c:v>
                </c:pt>
                <c:pt idx="66900">
                  <c:v>66900</c:v>
                </c:pt>
                <c:pt idx="66901">
                  <c:v>66901</c:v>
                </c:pt>
                <c:pt idx="66902">
                  <c:v>66902</c:v>
                </c:pt>
                <c:pt idx="66903">
                  <c:v>66903</c:v>
                </c:pt>
                <c:pt idx="66904">
                  <c:v>66904</c:v>
                </c:pt>
                <c:pt idx="66905">
                  <c:v>66905</c:v>
                </c:pt>
                <c:pt idx="66906">
                  <c:v>66906</c:v>
                </c:pt>
                <c:pt idx="66907">
                  <c:v>66907</c:v>
                </c:pt>
                <c:pt idx="66908">
                  <c:v>66908</c:v>
                </c:pt>
                <c:pt idx="66909">
                  <c:v>66909</c:v>
                </c:pt>
                <c:pt idx="66910">
                  <c:v>66910</c:v>
                </c:pt>
                <c:pt idx="66911">
                  <c:v>66911</c:v>
                </c:pt>
                <c:pt idx="66912">
                  <c:v>66912</c:v>
                </c:pt>
                <c:pt idx="66913">
                  <c:v>66913</c:v>
                </c:pt>
                <c:pt idx="66914">
                  <c:v>66914</c:v>
                </c:pt>
                <c:pt idx="66915">
                  <c:v>66915</c:v>
                </c:pt>
                <c:pt idx="66916">
                  <c:v>66916</c:v>
                </c:pt>
                <c:pt idx="66917">
                  <c:v>66917</c:v>
                </c:pt>
                <c:pt idx="66918">
                  <c:v>66918</c:v>
                </c:pt>
                <c:pt idx="66919">
                  <c:v>66919</c:v>
                </c:pt>
                <c:pt idx="66920">
                  <c:v>66920</c:v>
                </c:pt>
                <c:pt idx="66921">
                  <c:v>66921</c:v>
                </c:pt>
                <c:pt idx="66922">
                  <c:v>66922</c:v>
                </c:pt>
                <c:pt idx="66923">
                  <c:v>66923</c:v>
                </c:pt>
                <c:pt idx="66924">
                  <c:v>66924</c:v>
                </c:pt>
                <c:pt idx="66925">
                  <c:v>66925</c:v>
                </c:pt>
                <c:pt idx="66926">
                  <c:v>66926</c:v>
                </c:pt>
                <c:pt idx="66927">
                  <c:v>66927</c:v>
                </c:pt>
                <c:pt idx="66928">
                  <c:v>66928</c:v>
                </c:pt>
                <c:pt idx="66929">
                  <c:v>66929</c:v>
                </c:pt>
                <c:pt idx="66930">
                  <c:v>66930</c:v>
                </c:pt>
                <c:pt idx="66931">
                  <c:v>66931</c:v>
                </c:pt>
                <c:pt idx="66932">
                  <c:v>66932</c:v>
                </c:pt>
                <c:pt idx="66933">
                  <c:v>66933</c:v>
                </c:pt>
                <c:pt idx="66934">
                  <c:v>66934</c:v>
                </c:pt>
                <c:pt idx="66935">
                  <c:v>66935</c:v>
                </c:pt>
                <c:pt idx="66936">
                  <c:v>66936</c:v>
                </c:pt>
                <c:pt idx="66937">
                  <c:v>66937</c:v>
                </c:pt>
                <c:pt idx="66938">
                  <c:v>66938</c:v>
                </c:pt>
                <c:pt idx="66939">
                  <c:v>66939</c:v>
                </c:pt>
                <c:pt idx="66940">
                  <c:v>66940</c:v>
                </c:pt>
                <c:pt idx="66941">
                  <c:v>66941</c:v>
                </c:pt>
                <c:pt idx="66942">
                  <c:v>66942</c:v>
                </c:pt>
                <c:pt idx="66943">
                  <c:v>66943</c:v>
                </c:pt>
                <c:pt idx="66944">
                  <c:v>66944</c:v>
                </c:pt>
                <c:pt idx="66945">
                  <c:v>66945</c:v>
                </c:pt>
                <c:pt idx="66946">
                  <c:v>66946</c:v>
                </c:pt>
                <c:pt idx="66947">
                  <c:v>66947</c:v>
                </c:pt>
                <c:pt idx="66948">
                  <c:v>66948</c:v>
                </c:pt>
                <c:pt idx="66949">
                  <c:v>66949</c:v>
                </c:pt>
                <c:pt idx="66950">
                  <c:v>66950</c:v>
                </c:pt>
                <c:pt idx="66951">
                  <c:v>66951</c:v>
                </c:pt>
                <c:pt idx="66952">
                  <c:v>66952</c:v>
                </c:pt>
                <c:pt idx="66953">
                  <c:v>66953</c:v>
                </c:pt>
                <c:pt idx="66954">
                  <c:v>66954</c:v>
                </c:pt>
                <c:pt idx="66955">
                  <c:v>66955</c:v>
                </c:pt>
                <c:pt idx="66956">
                  <c:v>66956</c:v>
                </c:pt>
                <c:pt idx="66957">
                  <c:v>66957</c:v>
                </c:pt>
                <c:pt idx="66958">
                  <c:v>66958</c:v>
                </c:pt>
                <c:pt idx="66959">
                  <c:v>66959</c:v>
                </c:pt>
                <c:pt idx="66960">
                  <c:v>66960</c:v>
                </c:pt>
                <c:pt idx="66961">
                  <c:v>66961</c:v>
                </c:pt>
                <c:pt idx="66962">
                  <c:v>66962</c:v>
                </c:pt>
                <c:pt idx="66963">
                  <c:v>66963</c:v>
                </c:pt>
                <c:pt idx="66964">
                  <c:v>66964</c:v>
                </c:pt>
                <c:pt idx="66965">
                  <c:v>66965</c:v>
                </c:pt>
                <c:pt idx="66966">
                  <c:v>66966</c:v>
                </c:pt>
                <c:pt idx="66967">
                  <c:v>66967</c:v>
                </c:pt>
                <c:pt idx="66968">
                  <c:v>66968</c:v>
                </c:pt>
                <c:pt idx="66969">
                  <c:v>66969</c:v>
                </c:pt>
                <c:pt idx="66970">
                  <c:v>66970</c:v>
                </c:pt>
                <c:pt idx="66971">
                  <c:v>66971</c:v>
                </c:pt>
                <c:pt idx="66972">
                  <c:v>66972</c:v>
                </c:pt>
                <c:pt idx="66973">
                  <c:v>66973</c:v>
                </c:pt>
                <c:pt idx="66974">
                  <c:v>66974</c:v>
                </c:pt>
                <c:pt idx="66975">
                  <c:v>66975</c:v>
                </c:pt>
                <c:pt idx="66976">
                  <c:v>66976</c:v>
                </c:pt>
                <c:pt idx="66977">
                  <c:v>66977</c:v>
                </c:pt>
                <c:pt idx="66978">
                  <c:v>66978</c:v>
                </c:pt>
                <c:pt idx="66979">
                  <c:v>66979</c:v>
                </c:pt>
                <c:pt idx="66980">
                  <c:v>66980</c:v>
                </c:pt>
                <c:pt idx="66981">
                  <c:v>66981</c:v>
                </c:pt>
                <c:pt idx="66982">
                  <c:v>66982</c:v>
                </c:pt>
                <c:pt idx="66983">
                  <c:v>66983</c:v>
                </c:pt>
                <c:pt idx="66984">
                  <c:v>66984</c:v>
                </c:pt>
                <c:pt idx="66985">
                  <c:v>66985</c:v>
                </c:pt>
                <c:pt idx="66986">
                  <c:v>66986</c:v>
                </c:pt>
                <c:pt idx="66987">
                  <c:v>66987</c:v>
                </c:pt>
                <c:pt idx="66988">
                  <c:v>66988</c:v>
                </c:pt>
                <c:pt idx="66989">
                  <c:v>66989</c:v>
                </c:pt>
                <c:pt idx="66990">
                  <c:v>66990</c:v>
                </c:pt>
                <c:pt idx="66991">
                  <c:v>66991</c:v>
                </c:pt>
                <c:pt idx="66992">
                  <c:v>66992</c:v>
                </c:pt>
                <c:pt idx="66993">
                  <c:v>66993</c:v>
                </c:pt>
                <c:pt idx="66994">
                  <c:v>66994</c:v>
                </c:pt>
                <c:pt idx="66995">
                  <c:v>66995</c:v>
                </c:pt>
                <c:pt idx="66996">
                  <c:v>66996</c:v>
                </c:pt>
                <c:pt idx="66997">
                  <c:v>66997</c:v>
                </c:pt>
                <c:pt idx="66998">
                  <c:v>66998</c:v>
                </c:pt>
                <c:pt idx="66999">
                  <c:v>66999</c:v>
                </c:pt>
                <c:pt idx="67000">
                  <c:v>67000</c:v>
                </c:pt>
                <c:pt idx="67001">
                  <c:v>67001</c:v>
                </c:pt>
                <c:pt idx="67002">
                  <c:v>67002</c:v>
                </c:pt>
                <c:pt idx="67003">
                  <c:v>67003</c:v>
                </c:pt>
                <c:pt idx="67004">
                  <c:v>67004</c:v>
                </c:pt>
                <c:pt idx="67005">
                  <c:v>67005</c:v>
                </c:pt>
                <c:pt idx="67006">
                  <c:v>67006</c:v>
                </c:pt>
                <c:pt idx="67007">
                  <c:v>67007</c:v>
                </c:pt>
                <c:pt idx="67008">
                  <c:v>67008</c:v>
                </c:pt>
                <c:pt idx="67009">
                  <c:v>67009</c:v>
                </c:pt>
                <c:pt idx="67010">
                  <c:v>67010</c:v>
                </c:pt>
                <c:pt idx="67011">
                  <c:v>67011</c:v>
                </c:pt>
                <c:pt idx="67012">
                  <c:v>67012</c:v>
                </c:pt>
                <c:pt idx="67013">
                  <c:v>67013</c:v>
                </c:pt>
                <c:pt idx="67014">
                  <c:v>67014</c:v>
                </c:pt>
                <c:pt idx="67015">
                  <c:v>67015</c:v>
                </c:pt>
                <c:pt idx="67016">
                  <c:v>67016</c:v>
                </c:pt>
                <c:pt idx="67017">
                  <c:v>67017</c:v>
                </c:pt>
                <c:pt idx="67018">
                  <c:v>67018</c:v>
                </c:pt>
                <c:pt idx="67019">
                  <c:v>67019</c:v>
                </c:pt>
                <c:pt idx="67020">
                  <c:v>67020</c:v>
                </c:pt>
                <c:pt idx="67021">
                  <c:v>67021</c:v>
                </c:pt>
                <c:pt idx="67022">
                  <c:v>67022</c:v>
                </c:pt>
                <c:pt idx="67023">
                  <c:v>67023</c:v>
                </c:pt>
                <c:pt idx="67024">
                  <c:v>67024</c:v>
                </c:pt>
                <c:pt idx="67025">
                  <c:v>67025</c:v>
                </c:pt>
                <c:pt idx="67026">
                  <c:v>67026</c:v>
                </c:pt>
                <c:pt idx="67027">
                  <c:v>67027</c:v>
                </c:pt>
                <c:pt idx="67028">
                  <c:v>67028</c:v>
                </c:pt>
                <c:pt idx="67029">
                  <c:v>67029</c:v>
                </c:pt>
                <c:pt idx="67030">
                  <c:v>67030</c:v>
                </c:pt>
                <c:pt idx="67031">
                  <c:v>67031</c:v>
                </c:pt>
                <c:pt idx="67032">
                  <c:v>67032</c:v>
                </c:pt>
                <c:pt idx="67033">
                  <c:v>67033</c:v>
                </c:pt>
                <c:pt idx="67034">
                  <c:v>67034</c:v>
                </c:pt>
                <c:pt idx="67035">
                  <c:v>67035</c:v>
                </c:pt>
                <c:pt idx="67036">
                  <c:v>67036</c:v>
                </c:pt>
                <c:pt idx="67037">
                  <c:v>67037</c:v>
                </c:pt>
                <c:pt idx="67038">
                  <c:v>67038</c:v>
                </c:pt>
                <c:pt idx="67039">
                  <c:v>67039</c:v>
                </c:pt>
                <c:pt idx="67040">
                  <c:v>67040</c:v>
                </c:pt>
                <c:pt idx="67041">
                  <c:v>67041</c:v>
                </c:pt>
                <c:pt idx="67042">
                  <c:v>67042</c:v>
                </c:pt>
                <c:pt idx="67043">
                  <c:v>67043</c:v>
                </c:pt>
                <c:pt idx="67044">
                  <c:v>67044</c:v>
                </c:pt>
                <c:pt idx="67045">
                  <c:v>67045</c:v>
                </c:pt>
                <c:pt idx="67046">
                  <c:v>67046</c:v>
                </c:pt>
                <c:pt idx="67047">
                  <c:v>67047</c:v>
                </c:pt>
                <c:pt idx="67048">
                  <c:v>67048</c:v>
                </c:pt>
                <c:pt idx="67049">
                  <c:v>67049</c:v>
                </c:pt>
                <c:pt idx="67050">
                  <c:v>67050</c:v>
                </c:pt>
                <c:pt idx="67051">
                  <c:v>67051</c:v>
                </c:pt>
                <c:pt idx="67052">
                  <c:v>67052</c:v>
                </c:pt>
                <c:pt idx="67053">
                  <c:v>67053</c:v>
                </c:pt>
                <c:pt idx="67054">
                  <c:v>67054</c:v>
                </c:pt>
                <c:pt idx="67055">
                  <c:v>67055</c:v>
                </c:pt>
                <c:pt idx="67056">
                  <c:v>67056</c:v>
                </c:pt>
                <c:pt idx="67057">
                  <c:v>67057</c:v>
                </c:pt>
                <c:pt idx="67058">
                  <c:v>67058</c:v>
                </c:pt>
                <c:pt idx="67059">
                  <c:v>67059</c:v>
                </c:pt>
                <c:pt idx="67060">
                  <c:v>67060</c:v>
                </c:pt>
                <c:pt idx="67061">
                  <c:v>67061</c:v>
                </c:pt>
                <c:pt idx="67062">
                  <c:v>67062</c:v>
                </c:pt>
                <c:pt idx="67063">
                  <c:v>67063</c:v>
                </c:pt>
                <c:pt idx="67064">
                  <c:v>67064</c:v>
                </c:pt>
                <c:pt idx="67065">
                  <c:v>67065</c:v>
                </c:pt>
                <c:pt idx="67066">
                  <c:v>67066</c:v>
                </c:pt>
                <c:pt idx="67067">
                  <c:v>67067</c:v>
                </c:pt>
                <c:pt idx="67068">
                  <c:v>67068</c:v>
                </c:pt>
                <c:pt idx="67069">
                  <c:v>67069</c:v>
                </c:pt>
                <c:pt idx="67070">
                  <c:v>67070</c:v>
                </c:pt>
                <c:pt idx="67071">
                  <c:v>67071</c:v>
                </c:pt>
                <c:pt idx="67072">
                  <c:v>67072</c:v>
                </c:pt>
                <c:pt idx="67073">
                  <c:v>67073</c:v>
                </c:pt>
                <c:pt idx="67074">
                  <c:v>67074</c:v>
                </c:pt>
                <c:pt idx="67075">
                  <c:v>67075</c:v>
                </c:pt>
                <c:pt idx="67076">
                  <c:v>67076</c:v>
                </c:pt>
                <c:pt idx="67077">
                  <c:v>67077</c:v>
                </c:pt>
                <c:pt idx="67078">
                  <c:v>67078</c:v>
                </c:pt>
                <c:pt idx="67079">
                  <c:v>67079</c:v>
                </c:pt>
                <c:pt idx="67080">
                  <c:v>67080</c:v>
                </c:pt>
                <c:pt idx="67081">
                  <c:v>67081</c:v>
                </c:pt>
                <c:pt idx="67082">
                  <c:v>67082</c:v>
                </c:pt>
                <c:pt idx="67083">
                  <c:v>67083</c:v>
                </c:pt>
                <c:pt idx="67084">
                  <c:v>67084</c:v>
                </c:pt>
                <c:pt idx="67085">
                  <c:v>67085</c:v>
                </c:pt>
                <c:pt idx="67086">
                  <c:v>67086</c:v>
                </c:pt>
                <c:pt idx="67087">
                  <c:v>67087</c:v>
                </c:pt>
                <c:pt idx="67088">
                  <c:v>67088</c:v>
                </c:pt>
                <c:pt idx="67089">
                  <c:v>67089</c:v>
                </c:pt>
                <c:pt idx="67090">
                  <c:v>67090</c:v>
                </c:pt>
                <c:pt idx="67091">
                  <c:v>67091</c:v>
                </c:pt>
                <c:pt idx="67092">
                  <c:v>67092</c:v>
                </c:pt>
                <c:pt idx="67093">
                  <c:v>67093</c:v>
                </c:pt>
                <c:pt idx="67094">
                  <c:v>67094</c:v>
                </c:pt>
                <c:pt idx="67095">
                  <c:v>67095</c:v>
                </c:pt>
                <c:pt idx="67096">
                  <c:v>67096</c:v>
                </c:pt>
                <c:pt idx="67097">
                  <c:v>67097</c:v>
                </c:pt>
                <c:pt idx="67098">
                  <c:v>67098</c:v>
                </c:pt>
                <c:pt idx="67099">
                  <c:v>67099</c:v>
                </c:pt>
                <c:pt idx="67100">
                  <c:v>67100</c:v>
                </c:pt>
                <c:pt idx="67101">
                  <c:v>67101</c:v>
                </c:pt>
                <c:pt idx="67102">
                  <c:v>67102</c:v>
                </c:pt>
                <c:pt idx="67103">
                  <c:v>67103</c:v>
                </c:pt>
                <c:pt idx="67104">
                  <c:v>67104</c:v>
                </c:pt>
                <c:pt idx="67105">
                  <c:v>67105</c:v>
                </c:pt>
                <c:pt idx="67106">
                  <c:v>67106</c:v>
                </c:pt>
                <c:pt idx="67107">
                  <c:v>67107</c:v>
                </c:pt>
                <c:pt idx="67108">
                  <c:v>67108</c:v>
                </c:pt>
                <c:pt idx="67109">
                  <c:v>67109</c:v>
                </c:pt>
                <c:pt idx="67110">
                  <c:v>67110</c:v>
                </c:pt>
                <c:pt idx="67111">
                  <c:v>67111</c:v>
                </c:pt>
                <c:pt idx="67112">
                  <c:v>67112</c:v>
                </c:pt>
                <c:pt idx="67113">
                  <c:v>67113</c:v>
                </c:pt>
                <c:pt idx="67114">
                  <c:v>67114</c:v>
                </c:pt>
                <c:pt idx="67115">
                  <c:v>67115</c:v>
                </c:pt>
                <c:pt idx="67116">
                  <c:v>67116</c:v>
                </c:pt>
                <c:pt idx="67117">
                  <c:v>67117</c:v>
                </c:pt>
                <c:pt idx="67118">
                  <c:v>67118</c:v>
                </c:pt>
                <c:pt idx="67119">
                  <c:v>67119</c:v>
                </c:pt>
                <c:pt idx="67120">
                  <c:v>67120</c:v>
                </c:pt>
                <c:pt idx="67121">
                  <c:v>67121</c:v>
                </c:pt>
                <c:pt idx="67122">
                  <c:v>67122</c:v>
                </c:pt>
                <c:pt idx="67123">
                  <c:v>67123</c:v>
                </c:pt>
                <c:pt idx="67124">
                  <c:v>67124</c:v>
                </c:pt>
                <c:pt idx="67125">
                  <c:v>67125</c:v>
                </c:pt>
                <c:pt idx="67126">
                  <c:v>67126</c:v>
                </c:pt>
                <c:pt idx="67127">
                  <c:v>67127</c:v>
                </c:pt>
                <c:pt idx="67128">
                  <c:v>67128</c:v>
                </c:pt>
                <c:pt idx="67129">
                  <c:v>67129</c:v>
                </c:pt>
                <c:pt idx="67130">
                  <c:v>67130</c:v>
                </c:pt>
                <c:pt idx="67131">
                  <c:v>67131</c:v>
                </c:pt>
                <c:pt idx="67132">
                  <c:v>67132</c:v>
                </c:pt>
                <c:pt idx="67133">
                  <c:v>67133</c:v>
                </c:pt>
                <c:pt idx="67134">
                  <c:v>67134</c:v>
                </c:pt>
                <c:pt idx="67135">
                  <c:v>67135</c:v>
                </c:pt>
                <c:pt idx="67136">
                  <c:v>67136</c:v>
                </c:pt>
                <c:pt idx="67137">
                  <c:v>67137</c:v>
                </c:pt>
                <c:pt idx="67138">
                  <c:v>67138</c:v>
                </c:pt>
                <c:pt idx="67139">
                  <c:v>67139</c:v>
                </c:pt>
                <c:pt idx="67140">
                  <c:v>67140</c:v>
                </c:pt>
                <c:pt idx="67141">
                  <c:v>67141</c:v>
                </c:pt>
                <c:pt idx="67142">
                  <c:v>67142</c:v>
                </c:pt>
                <c:pt idx="67143">
                  <c:v>67143</c:v>
                </c:pt>
                <c:pt idx="67144">
                  <c:v>67144</c:v>
                </c:pt>
                <c:pt idx="67145">
                  <c:v>67145</c:v>
                </c:pt>
                <c:pt idx="67146">
                  <c:v>67146</c:v>
                </c:pt>
                <c:pt idx="67147">
                  <c:v>67147</c:v>
                </c:pt>
                <c:pt idx="67148">
                  <c:v>67148</c:v>
                </c:pt>
                <c:pt idx="67149">
                  <c:v>67149</c:v>
                </c:pt>
                <c:pt idx="67150">
                  <c:v>67150</c:v>
                </c:pt>
                <c:pt idx="67151">
                  <c:v>67151</c:v>
                </c:pt>
                <c:pt idx="67152">
                  <c:v>67152</c:v>
                </c:pt>
                <c:pt idx="67153">
                  <c:v>67153</c:v>
                </c:pt>
                <c:pt idx="67154">
                  <c:v>67154</c:v>
                </c:pt>
                <c:pt idx="67155">
                  <c:v>67155</c:v>
                </c:pt>
                <c:pt idx="67156">
                  <c:v>67156</c:v>
                </c:pt>
                <c:pt idx="67157">
                  <c:v>67157</c:v>
                </c:pt>
                <c:pt idx="67158">
                  <c:v>67158</c:v>
                </c:pt>
                <c:pt idx="67159">
                  <c:v>67159</c:v>
                </c:pt>
                <c:pt idx="67160">
                  <c:v>67160</c:v>
                </c:pt>
                <c:pt idx="67161">
                  <c:v>67161</c:v>
                </c:pt>
                <c:pt idx="67162">
                  <c:v>67162</c:v>
                </c:pt>
                <c:pt idx="67163">
                  <c:v>67163</c:v>
                </c:pt>
                <c:pt idx="67164">
                  <c:v>67164</c:v>
                </c:pt>
                <c:pt idx="67165">
                  <c:v>67165</c:v>
                </c:pt>
                <c:pt idx="67166">
                  <c:v>67166</c:v>
                </c:pt>
                <c:pt idx="67167">
                  <c:v>67167</c:v>
                </c:pt>
                <c:pt idx="67168">
                  <c:v>67168</c:v>
                </c:pt>
                <c:pt idx="67169">
                  <c:v>67169</c:v>
                </c:pt>
                <c:pt idx="67170">
                  <c:v>67170</c:v>
                </c:pt>
                <c:pt idx="67171">
                  <c:v>67171</c:v>
                </c:pt>
                <c:pt idx="67172">
                  <c:v>67172</c:v>
                </c:pt>
                <c:pt idx="67173">
                  <c:v>67173</c:v>
                </c:pt>
                <c:pt idx="67174">
                  <c:v>67174</c:v>
                </c:pt>
                <c:pt idx="67175">
                  <c:v>67175</c:v>
                </c:pt>
                <c:pt idx="67176">
                  <c:v>67176</c:v>
                </c:pt>
                <c:pt idx="67177">
                  <c:v>67177</c:v>
                </c:pt>
                <c:pt idx="67178">
                  <c:v>67178</c:v>
                </c:pt>
                <c:pt idx="67179">
                  <c:v>67179</c:v>
                </c:pt>
                <c:pt idx="67180">
                  <c:v>67180</c:v>
                </c:pt>
                <c:pt idx="67181">
                  <c:v>67181</c:v>
                </c:pt>
                <c:pt idx="67182">
                  <c:v>67182</c:v>
                </c:pt>
                <c:pt idx="67183">
                  <c:v>67183</c:v>
                </c:pt>
                <c:pt idx="67184">
                  <c:v>67184</c:v>
                </c:pt>
                <c:pt idx="67185">
                  <c:v>67185</c:v>
                </c:pt>
                <c:pt idx="67186">
                  <c:v>67186</c:v>
                </c:pt>
                <c:pt idx="67187">
                  <c:v>67187</c:v>
                </c:pt>
                <c:pt idx="67188">
                  <c:v>67188</c:v>
                </c:pt>
                <c:pt idx="67189">
                  <c:v>67189</c:v>
                </c:pt>
                <c:pt idx="67190">
                  <c:v>67190</c:v>
                </c:pt>
                <c:pt idx="67191">
                  <c:v>67191</c:v>
                </c:pt>
                <c:pt idx="67192">
                  <c:v>67192</c:v>
                </c:pt>
                <c:pt idx="67193">
                  <c:v>67193</c:v>
                </c:pt>
                <c:pt idx="67194">
                  <c:v>67194</c:v>
                </c:pt>
                <c:pt idx="67195">
                  <c:v>67195</c:v>
                </c:pt>
                <c:pt idx="67196">
                  <c:v>67196</c:v>
                </c:pt>
                <c:pt idx="67197">
                  <c:v>67197</c:v>
                </c:pt>
                <c:pt idx="67198">
                  <c:v>67198</c:v>
                </c:pt>
                <c:pt idx="67199">
                  <c:v>67199</c:v>
                </c:pt>
                <c:pt idx="67200">
                  <c:v>67200</c:v>
                </c:pt>
                <c:pt idx="67201">
                  <c:v>67201</c:v>
                </c:pt>
                <c:pt idx="67202">
                  <c:v>67202</c:v>
                </c:pt>
                <c:pt idx="67203">
                  <c:v>67203</c:v>
                </c:pt>
                <c:pt idx="67204">
                  <c:v>67204</c:v>
                </c:pt>
                <c:pt idx="67205">
                  <c:v>67205</c:v>
                </c:pt>
                <c:pt idx="67206">
                  <c:v>67206</c:v>
                </c:pt>
                <c:pt idx="67207">
                  <c:v>67207</c:v>
                </c:pt>
                <c:pt idx="67208">
                  <c:v>67208</c:v>
                </c:pt>
                <c:pt idx="67209">
                  <c:v>67209</c:v>
                </c:pt>
                <c:pt idx="67210">
                  <c:v>67210</c:v>
                </c:pt>
                <c:pt idx="67211">
                  <c:v>67211</c:v>
                </c:pt>
                <c:pt idx="67212">
                  <c:v>67212</c:v>
                </c:pt>
                <c:pt idx="67213">
                  <c:v>67213</c:v>
                </c:pt>
                <c:pt idx="67214">
                  <c:v>67214</c:v>
                </c:pt>
                <c:pt idx="67215">
                  <c:v>67215</c:v>
                </c:pt>
                <c:pt idx="67216">
                  <c:v>67216</c:v>
                </c:pt>
                <c:pt idx="67217">
                  <c:v>67217</c:v>
                </c:pt>
                <c:pt idx="67218">
                  <c:v>67218</c:v>
                </c:pt>
                <c:pt idx="67219">
                  <c:v>67219</c:v>
                </c:pt>
                <c:pt idx="67220">
                  <c:v>67220</c:v>
                </c:pt>
                <c:pt idx="67221">
                  <c:v>67221</c:v>
                </c:pt>
                <c:pt idx="67222">
                  <c:v>67222</c:v>
                </c:pt>
                <c:pt idx="67223">
                  <c:v>67223</c:v>
                </c:pt>
                <c:pt idx="67224">
                  <c:v>67224</c:v>
                </c:pt>
                <c:pt idx="67225">
                  <c:v>67225</c:v>
                </c:pt>
                <c:pt idx="67226">
                  <c:v>67226</c:v>
                </c:pt>
                <c:pt idx="67227">
                  <c:v>67227</c:v>
                </c:pt>
                <c:pt idx="67228">
                  <c:v>67228</c:v>
                </c:pt>
                <c:pt idx="67229">
                  <c:v>67229</c:v>
                </c:pt>
                <c:pt idx="67230">
                  <c:v>67230</c:v>
                </c:pt>
                <c:pt idx="67231">
                  <c:v>67231</c:v>
                </c:pt>
                <c:pt idx="67232">
                  <c:v>67232</c:v>
                </c:pt>
                <c:pt idx="67233">
                  <c:v>67233</c:v>
                </c:pt>
                <c:pt idx="67234">
                  <c:v>67234</c:v>
                </c:pt>
                <c:pt idx="67235">
                  <c:v>67235</c:v>
                </c:pt>
                <c:pt idx="67236">
                  <c:v>67236</c:v>
                </c:pt>
                <c:pt idx="67237">
                  <c:v>67237</c:v>
                </c:pt>
                <c:pt idx="67238">
                  <c:v>67238</c:v>
                </c:pt>
                <c:pt idx="67239">
                  <c:v>67239</c:v>
                </c:pt>
                <c:pt idx="67240">
                  <c:v>67240</c:v>
                </c:pt>
                <c:pt idx="67241">
                  <c:v>67241</c:v>
                </c:pt>
                <c:pt idx="67242">
                  <c:v>67242</c:v>
                </c:pt>
                <c:pt idx="67243">
                  <c:v>67243</c:v>
                </c:pt>
                <c:pt idx="67244">
                  <c:v>67244</c:v>
                </c:pt>
                <c:pt idx="67245">
                  <c:v>67245</c:v>
                </c:pt>
                <c:pt idx="67246">
                  <c:v>67246</c:v>
                </c:pt>
                <c:pt idx="67247">
                  <c:v>67247</c:v>
                </c:pt>
                <c:pt idx="67248">
                  <c:v>67248</c:v>
                </c:pt>
                <c:pt idx="67249">
                  <c:v>67249</c:v>
                </c:pt>
                <c:pt idx="67250">
                  <c:v>67250</c:v>
                </c:pt>
                <c:pt idx="67251">
                  <c:v>67251</c:v>
                </c:pt>
                <c:pt idx="67252">
                  <c:v>67252</c:v>
                </c:pt>
                <c:pt idx="67253">
                  <c:v>67253</c:v>
                </c:pt>
                <c:pt idx="67254">
                  <c:v>67254</c:v>
                </c:pt>
                <c:pt idx="67255">
                  <c:v>67255</c:v>
                </c:pt>
                <c:pt idx="67256">
                  <c:v>67256</c:v>
                </c:pt>
                <c:pt idx="67257">
                  <c:v>67257</c:v>
                </c:pt>
                <c:pt idx="67258">
                  <c:v>67258</c:v>
                </c:pt>
                <c:pt idx="67259">
                  <c:v>67259</c:v>
                </c:pt>
                <c:pt idx="67260">
                  <c:v>67260</c:v>
                </c:pt>
                <c:pt idx="67261">
                  <c:v>67261</c:v>
                </c:pt>
                <c:pt idx="67262">
                  <c:v>67262</c:v>
                </c:pt>
                <c:pt idx="67263">
                  <c:v>67263</c:v>
                </c:pt>
                <c:pt idx="67264">
                  <c:v>67264</c:v>
                </c:pt>
                <c:pt idx="67265">
                  <c:v>67265</c:v>
                </c:pt>
                <c:pt idx="67266">
                  <c:v>67266</c:v>
                </c:pt>
                <c:pt idx="67267">
                  <c:v>67267</c:v>
                </c:pt>
                <c:pt idx="67268">
                  <c:v>67268</c:v>
                </c:pt>
                <c:pt idx="67269">
                  <c:v>67269</c:v>
                </c:pt>
                <c:pt idx="67270">
                  <c:v>67270</c:v>
                </c:pt>
                <c:pt idx="67271">
                  <c:v>67271</c:v>
                </c:pt>
                <c:pt idx="67272">
                  <c:v>67272</c:v>
                </c:pt>
                <c:pt idx="67273">
                  <c:v>67273</c:v>
                </c:pt>
                <c:pt idx="67274">
                  <c:v>67274</c:v>
                </c:pt>
                <c:pt idx="67275">
                  <c:v>67275</c:v>
                </c:pt>
                <c:pt idx="67276">
                  <c:v>67276</c:v>
                </c:pt>
                <c:pt idx="67277">
                  <c:v>67277</c:v>
                </c:pt>
                <c:pt idx="67278">
                  <c:v>67278</c:v>
                </c:pt>
                <c:pt idx="67279">
                  <c:v>67279</c:v>
                </c:pt>
                <c:pt idx="67280">
                  <c:v>67280</c:v>
                </c:pt>
                <c:pt idx="67281">
                  <c:v>67281</c:v>
                </c:pt>
                <c:pt idx="67282">
                  <c:v>67282</c:v>
                </c:pt>
                <c:pt idx="67283">
                  <c:v>67283</c:v>
                </c:pt>
                <c:pt idx="67284">
                  <c:v>67284</c:v>
                </c:pt>
                <c:pt idx="67285">
                  <c:v>67285</c:v>
                </c:pt>
                <c:pt idx="67286">
                  <c:v>67286</c:v>
                </c:pt>
                <c:pt idx="67287">
                  <c:v>67287</c:v>
                </c:pt>
                <c:pt idx="67288">
                  <c:v>67288</c:v>
                </c:pt>
                <c:pt idx="67289">
                  <c:v>67289</c:v>
                </c:pt>
                <c:pt idx="67290">
                  <c:v>67290</c:v>
                </c:pt>
                <c:pt idx="67291">
                  <c:v>67291</c:v>
                </c:pt>
                <c:pt idx="67292">
                  <c:v>67292</c:v>
                </c:pt>
                <c:pt idx="67293">
                  <c:v>67293</c:v>
                </c:pt>
                <c:pt idx="67294">
                  <c:v>67294</c:v>
                </c:pt>
                <c:pt idx="67295">
                  <c:v>67295</c:v>
                </c:pt>
                <c:pt idx="67296">
                  <c:v>67296</c:v>
                </c:pt>
                <c:pt idx="67297">
                  <c:v>67297</c:v>
                </c:pt>
                <c:pt idx="67298">
                  <c:v>67298</c:v>
                </c:pt>
                <c:pt idx="67299">
                  <c:v>67299</c:v>
                </c:pt>
                <c:pt idx="67300">
                  <c:v>67300</c:v>
                </c:pt>
                <c:pt idx="67301">
                  <c:v>67301</c:v>
                </c:pt>
                <c:pt idx="67302">
                  <c:v>67302</c:v>
                </c:pt>
                <c:pt idx="67303">
                  <c:v>67303</c:v>
                </c:pt>
                <c:pt idx="67304">
                  <c:v>67304</c:v>
                </c:pt>
                <c:pt idx="67305">
                  <c:v>67305</c:v>
                </c:pt>
                <c:pt idx="67306">
                  <c:v>67306</c:v>
                </c:pt>
                <c:pt idx="67307">
                  <c:v>67307</c:v>
                </c:pt>
                <c:pt idx="67308">
                  <c:v>67308</c:v>
                </c:pt>
                <c:pt idx="67309">
                  <c:v>67309</c:v>
                </c:pt>
                <c:pt idx="67310">
                  <c:v>67310</c:v>
                </c:pt>
                <c:pt idx="67311">
                  <c:v>67311</c:v>
                </c:pt>
                <c:pt idx="67312">
                  <c:v>67312</c:v>
                </c:pt>
                <c:pt idx="67313">
                  <c:v>67313</c:v>
                </c:pt>
                <c:pt idx="67314">
                  <c:v>67314</c:v>
                </c:pt>
                <c:pt idx="67315">
                  <c:v>67315</c:v>
                </c:pt>
                <c:pt idx="67316">
                  <c:v>67316</c:v>
                </c:pt>
                <c:pt idx="67317">
                  <c:v>67317</c:v>
                </c:pt>
                <c:pt idx="67318">
                  <c:v>67318</c:v>
                </c:pt>
                <c:pt idx="67319">
                  <c:v>67319</c:v>
                </c:pt>
                <c:pt idx="67320">
                  <c:v>67320</c:v>
                </c:pt>
                <c:pt idx="67321">
                  <c:v>67321</c:v>
                </c:pt>
                <c:pt idx="67322">
                  <c:v>67322</c:v>
                </c:pt>
                <c:pt idx="67323">
                  <c:v>67323</c:v>
                </c:pt>
                <c:pt idx="67324">
                  <c:v>67324</c:v>
                </c:pt>
                <c:pt idx="67325">
                  <c:v>67325</c:v>
                </c:pt>
                <c:pt idx="67326">
                  <c:v>67326</c:v>
                </c:pt>
                <c:pt idx="67327">
                  <c:v>67327</c:v>
                </c:pt>
                <c:pt idx="67328">
                  <c:v>67328</c:v>
                </c:pt>
                <c:pt idx="67329">
                  <c:v>67329</c:v>
                </c:pt>
                <c:pt idx="67330">
                  <c:v>67330</c:v>
                </c:pt>
                <c:pt idx="67331">
                  <c:v>67331</c:v>
                </c:pt>
                <c:pt idx="67332">
                  <c:v>67332</c:v>
                </c:pt>
                <c:pt idx="67333">
                  <c:v>67333</c:v>
                </c:pt>
                <c:pt idx="67334">
                  <c:v>67334</c:v>
                </c:pt>
                <c:pt idx="67335">
                  <c:v>67335</c:v>
                </c:pt>
                <c:pt idx="67336">
                  <c:v>67336</c:v>
                </c:pt>
                <c:pt idx="67337">
                  <c:v>67337</c:v>
                </c:pt>
                <c:pt idx="67338">
                  <c:v>67338</c:v>
                </c:pt>
                <c:pt idx="67339">
                  <c:v>67339</c:v>
                </c:pt>
                <c:pt idx="67340">
                  <c:v>67340</c:v>
                </c:pt>
                <c:pt idx="67341">
                  <c:v>67341</c:v>
                </c:pt>
                <c:pt idx="67342">
                  <c:v>67342</c:v>
                </c:pt>
                <c:pt idx="67343">
                  <c:v>67343</c:v>
                </c:pt>
                <c:pt idx="67344">
                  <c:v>67344</c:v>
                </c:pt>
                <c:pt idx="67345">
                  <c:v>67345</c:v>
                </c:pt>
                <c:pt idx="67346">
                  <c:v>67346</c:v>
                </c:pt>
                <c:pt idx="67347">
                  <c:v>67347</c:v>
                </c:pt>
                <c:pt idx="67348">
                  <c:v>67348</c:v>
                </c:pt>
                <c:pt idx="67349">
                  <c:v>67349</c:v>
                </c:pt>
                <c:pt idx="67350">
                  <c:v>67350</c:v>
                </c:pt>
                <c:pt idx="67351">
                  <c:v>67351</c:v>
                </c:pt>
                <c:pt idx="67352">
                  <c:v>67352</c:v>
                </c:pt>
                <c:pt idx="67353">
                  <c:v>67353</c:v>
                </c:pt>
                <c:pt idx="67354">
                  <c:v>67354</c:v>
                </c:pt>
                <c:pt idx="67355">
                  <c:v>67355</c:v>
                </c:pt>
                <c:pt idx="67356">
                  <c:v>67356</c:v>
                </c:pt>
                <c:pt idx="67357">
                  <c:v>67357</c:v>
                </c:pt>
                <c:pt idx="67358">
                  <c:v>67358</c:v>
                </c:pt>
                <c:pt idx="67359">
                  <c:v>67359</c:v>
                </c:pt>
                <c:pt idx="67360">
                  <c:v>67360</c:v>
                </c:pt>
                <c:pt idx="67361">
                  <c:v>67361</c:v>
                </c:pt>
                <c:pt idx="67362">
                  <c:v>67362</c:v>
                </c:pt>
                <c:pt idx="67363">
                  <c:v>67363</c:v>
                </c:pt>
                <c:pt idx="67364">
                  <c:v>67364</c:v>
                </c:pt>
                <c:pt idx="67365">
                  <c:v>67365</c:v>
                </c:pt>
                <c:pt idx="67366">
                  <c:v>67366</c:v>
                </c:pt>
                <c:pt idx="67367">
                  <c:v>67367</c:v>
                </c:pt>
                <c:pt idx="67368">
                  <c:v>67368</c:v>
                </c:pt>
                <c:pt idx="67369">
                  <c:v>67369</c:v>
                </c:pt>
                <c:pt idx="67370">
                  <c:v>67370</c:v>
                </c:pt>
                <c:pt idx="67371">
                  <c:v>67371</c:v>
                </c:pt>
                <c:pt idx="67372">
                  <c:v>67372</c:v>
                </c:pt>
                <c:pt idx="67373">
                  <c:v>67373</c:v>
                </c:pt>
                <c:pt idx="67374">
                  <c:v>67374</c:v>
                </c:pt>
                <c:pt idx="67375">
                  <c:v>67375</c:v>
                </c:pt>
                <c:pt idx="67376">
                  <c:v>67376</c:v>
                </c:pt>
                <c:pt idx="67377">
                  <c:v>67377</c:v>
                </c:pt>
                <c:pt idx="67378">
                  <c:v>67378</c:v>
                </c:pt>
                <c:pt idx="67379">
                  <c:v>67379</c:v>
                </c:pt>
                <c:pt idx="67380">
                  <c:v>67380</c:v>
                </c:pt>
                <c:pt idx="67381">
                  <c:v>67381</c:v>
                </c:pt>
                <c:pt idx="67382">
                  <c:v>67382</c:v>
                </c:pt>
                <c:pt idx="67383">
                  <c:v>67383</c:v>
                </c:pt>
                <c:pt idx="67384">
                  <c:v>67384</c:v>
                </c:pt>
                <c:pt idx="67385">
                  <c:v>67385</c:v>
                </c:pt>
                <c:pt idx="67386">
                  <c:v>67386</c:v>
                </c:pt>
                <c:pt idx="67387">
                  <c:v>67387</c:v>
                </c:pt>
                <c:pt idx="67388">
                  <c:v>67388</c:v>
                </c:pt>
                <c:pt idx="67389">
                  <c:v>67389</c:v>
                </c:pt>
                <c:pt idx="67390">
                  <c:v>67390</c:v>
                </c:pt>
                <c:pt idx="67391">
                  <c:v>67391</c:v>
                </c:pt>
                <c:pt idx="67392">
                  <c:v>67392</c:v>
                </c:pt>
                <c:pt idx="67393">
                  <c:v>67393</c:v>
                </c:pt>
                <c:pt idx="67394">
                  <c:v>67394</c:v>
                </c:pt>
                <c:pt idx="67395">
                  <c:v>67395</c:v>
                </c:pt>
                <c:pt idx="67396">
                  <c:v>67396</c:v>
                </c:pt>
                <c:pt idx="67397">
                  <c:v>67397</c:v>
                </c:pt>
                <c:pt idx="67398">
                  <c:v>67398</c:v>
                </c:pt>
                <c:pt idx="67399">
                  <c:v>67399</c:v>
                </c:pt>
                <c:pt idx="67400">
                  <c:v>67400</c:v>
                </c:pt>
                <c:pt idx="67401">
                  <c:v>67401</c:v>
                </c:pt>
                <c:pt idx="67402">
                  <c:v>67402</c:v>
                </c:pt>
                <c:pt idx="67403">
                  <c:v>67403</c:v>
                </c:pt>
                <c:pt idx="67404">
                  <c:v>67404</c:v>
                </c:pt>
                <c:pt idx="67405">
                  <c:v>67405</c:v>
                </c:pt>
                <c:pt idx="67406">
                  <c:v>67406</c:v>
                </c:pt>
                <c:pt idx="67407">
                  <c:v>67407</c:v>
                </c:pt>
                <c:pt idx="67408">
                  <c:v>67408</c:v>
                </c:pt>
                <c:pt idx="67409">
                  <c:v>67409</c:v>
                </c:pt>
                <c:pt idx="67410">
                  <c:v>67410</c:v>
                </c:pt>
                <c:pt idx="67411">
                  <c:v>67411</c:v>
                </c:pt>
                <c:pt idx="67412">
                  <c:v>67412</c:v>
                </c:pt>
                <c:pt idx="67413">
                  <c:v>67413</c:v>
                </c:pt>
                <c:pt idx="67414">
                  <c:v>67414</c:v>
                </c:pt>
                <c:pt idx="67415">
                  <c:v>67415</c:v>
                </c:pt>
                <c:pt idx="67416">
                  <c:v>67416</c:v>
                </c:pt>
                <c:pt idx="67417">
                  <c:v>67417</c:v>
                </c:pt>
                <c:pt idx="67418">
                  <c:v>67418</c:v>
                </c:pt>
                <c:pt idx="67419">
                  <c:v>67419</c:v>
                </c:pt>
                <c:pt idx="67420">
                  <c:v>67420</c:v>
                </c:pt>
                <c:pt idx="67421">
                  <c:v>67421</c:v>
                </c:pt>
                <c:pt idx="67422">
                  <c:v>67422</c:v>
                </c:pt>
                <c:pt idx="67423">
                  <c:v>67423</c:v>
                </c:pt>
                <c:pt idx="67424">
                  <c:v>67424</c:v>
                </c:pt>
                <c:pt idx="67425">
                  <c:v>67425</c:v>
                </c:pt>
                <c:pt idx="67426">
                  <c:v>67426</c:v>
                </c:pt>
                <c:pt idx="67427">
                  <c:v>67427</c:v>
                </c:pt>
                <c:pt idx="67428">
                  <c:v>67428</c:v>
                </c:pt>
                <c:pt idx="67429">
                  <c:v>67429</c:v>
                </c:pt>
                <c:pt idx="67430">
                  <c:v>67430</c:v>
                </c:pt>
                <c:pt idx="67431">
                  <c:v>67431</c:v>
                </c:pt>
                <c:pt idx="67432">
                  <c:v>67432</c:v>
                </c:pt>
                <c:pt idx="67433">
                  <c:v>67433</c:v>
                </c:pt>
                <c:pt idx="67434">
                  <c:v>67434</c:v>
                </c:pt>
                <c:pt idx="67435">
                  <c:v>67435</c:v>
                </c:pt>
                <c:pt idx="67436">
                  <c:v>67436</c:v>
                </c:pt>
                <c:pt idx="67437">
                  <c:v>67437</c:v>
                </c:pt>
                <c:pt idx="67438">
                  <c:v>67438</c:v>
                </c:pt>
                <c:pt idx="67439">
                  <c:v>67439</c:v>
                </c:pt>
                <c:pt idx="67440">
                  <c:v>67440</c:v>
                </c:pt>
                <c:pt idx="67441">
                  <c:v>67441</c:v>
                </c:pt>
                <c:pt idx="67442">
                  <c:v>67442</c:v>
                </c:pt>
                <c:pt idx="67443">
                  <c:v>67443</c:v>
                </c:pt>
                <c:pt idx="67444">
                  <c:v>67444</c:v>
                </c:pt>
                <c:pt idx="67445">
                  <c:v>67445</c:v>
                </c:pt>
                <c:pt idx="67446">
                  <c:v>67446</c:v>
                </c:pt>
                <c:pt idx="67447">
                  <c:v>67447</c:v>
                </c:pt>
                <c:pt idx="67448">
                  <c:v>67448</c:v>
                </c:pt>
                <c:pt idx="67449">
                  <c:v>67449</c:v>
                </c:pt>
                <c:pt idx="67450">
                  <c:v>67450</c:v>
                </c:pt>
                <c:pt idx="67451">
                  <c:v>67451</c:v>
                </c:pt>
                <c:pt idx="67452">
                  <c:v>67452</c:v>
                </c:pt>
                <c:pt idx="67453">
                  <c:v>67453</c:v>
                </c:pt>
                <c:pt idx="67454">
                  <c:v>67454</c:v>
                </c:pt>
                <c:pt idx="67455">
                  <c:v>67455</c:v>
                </c:pt>
                <c:pt idx="67456">
                  <c:v>67456</c:v>
                </c:pt>
                <c:pt idx="67457">
                  <c:v>67457</c:v>
                </c:pt>
                <c:pt idx="67458">
                  <c:v>67458</c:v>
                </c:pt>
                <c:pt idx="67459">
                  <c:v>67459</c:v>
                </c:pt>
                <c:pt idx="67460">
                  <c:v>67460</c:v>
                </c:pt>
                <c:pt idx="67461">
                  <c:v>67461</c:v>
                </c:pt>
                <c:pt idx="67462">
                  <c:v>67462</c:v>
                </c:pt>
                <c:pt idx="67463">
                  <c:v>67463</c:v>
                </c:pt>
                <c:pt idx="67464">
                  <c:v>67464</c:v>
                </c:pt>
                <c:pt idx="67465">
                  <c:v>67465</c:v>
                </c:pt>
                <c:pt idx="67466">
                  <c:v>67466</c:v>
                </c:pt>
                <c:pt idx="67467">
                  <c:v>67467</c:v>
                </c:pt>
                <c:pt idx="67468">
                  <c:v>67468</c:v>
                </c:pt>
                <c:pt idx="67469">
                  <c:v>67469</c:v>
                </c:pt>
                <c:pt idx="67470">
                  <c:v>67470</c:v>
                </c:pt>
                <c:pt idx="67471">
                  <c:v>67471</c:v>
                </c:pt>
                <c:pt idx="67472">
                  <c:v>67472</c:v>
                </c:pt>
                <c:pt idx="67473">
                  <c:v>67473</c:v>
                </c:pt>
                <c:pt idx="67474">
                  <c:v>67474</c:v>
                </c:pt>
                <c:pt idx="67475">
                  <c:v>67475</c:v>
                </c:pt>
                <c:pt idx="67476">
                  <c:v>67476</c:v>
                </c:pt>
                <c:pt idx="67477">
                  <c:v>67477</c:v>
                </c:pt>
                <c:pt idx="67478">
                  <c:v>67478</c:v>
                </c:pt>
                <c:pt idx="67479">
                  <c:v>67479</c:v>
                </c:pt>
                <c:pt idx="67480">
                  <c:v>67480</c:v>
                </c:pt>
                <c:pt idx="67481">
                  <c:v>67481</c:v>
                </c:pt>
                <c:pt idx="67482">
                  <c:v>67482</c:v>
                </c:pt>
                <c:pt idx="67483">
                  <c:v>67483</c:v>
                </c:pt>
                <c:pt idx="67484">
                  <c:v>67484</c:v>
                </c:pt>
                <c:pt idx="67485">
                  <c:v>67485</c:v>
                </c:pt>
                <c:pt idx="67486">
                  <c:v>67486</c:v>
                </c:pt>
                <c:pt idx="67487">
                  <c:v>67487</c:v>
                </c:pt>
                <c:pt idx="67488">
                  <c:v>67488</c:v>
                </c:pt>
                <c:pt idx="67489">
                  <c:v>67489</c:v>
                </c:pt>
                <c:pt idx="67490">
                  <c:v>67490</c:v>
                </c:pt>
                <c:pt idx="67491">
                  <c:v>67491</c:v>
                </c:pt>
                <c:pt idx="67492">
                  <c:v>67492</c:v>
                </c:pt>
                <c:pt idx="67493">
                  <c:v>67493</c:v>
                </c:pt>
                <c:pt idx="67494">
                  <c:v>67494</c:v>
                </c:pt>
                <c:pt idx="67495">
                  <c:v>67495</c:v>
                </c:pt>
                <c:pt idx="67496">
                  <c:v>67496</c:v>
                </c:pt>
                <c:pt idx="67497">
                  <c:v>67497</c:v>
                </c:pt>
                <c:pt idx="67498">
                  <c:v>67498</c:v>
                </c:pt>
                <c:pt idx="67499">
                  <c:v>67499</c:v>
                </c:pt>
                <c:pt idx="67500">
                  <c:v>67500</c:v>
                </c:pt>
                <c:pt idx="67501">
                  <c:v>67501</c:v>
                </c:pt>
                <c:pt idx="67502">
                  <c:v>67502</c:v>
                </c:pt>
                <c:pt idx="67503">
                  <c:v>67503</c:v>
                </c:pt>
                <c:pt idx="67504">
                  <c:v>67504</c:v>
                </c:pt>
                <c:pt idx="67505">
                  <c:v>67505</c:v>
                </c:pt>
                <c:pt idx="67506">
                  <c:v>67506</c:v>
                </c:pt>
                <c:pt idx="67507">
                  <c:v>67507</c:v>
                </c:pt>
                <c:pt idx="67508">
                  <c:v>67508</c:v>
                </c:pt>
                <c:pt idx="67509">
                  <c:v>67509</c:v>
                </c:pt>
                <c:pt idx="67510">
                  <c:v>67510</c:v>
                </c:pt>
                <c:pt idx="67511">
                  <c:v>67511</c:v>
                </c:pt>
                <c:pt idx="67512">
                  <c:v>67512</c:v>
                </c:pt>
                <c:pt idx="67513">
                  <c:v>67513</c:v>
                </c:pt>
                <c:pt idx="67514">
                  <c:v>67514</c:v>
                </c:pt>
                <c:pt idx="67515">
                  <c:v>67515</c:v>
                </c:pt>
                <c:pt idx="67516">
                  <c:v>67516</c:v>
                </c:pt>
                <c:pt idx="67517">
                  <c:v>67517</c:v>
                </c:pt>
                <c:pt idx="67518">
                  <c:v>67518</c:v>
                </c:pt>
                <c:pt idx="67519">
                  <c:v>67519</c:v>
                </c:pt>
                <c:pt idx="67520">
                  <c:v>67520</c:v>
                </c:pt>
                <c:pt idx="67521">
                  <c:v>67521</c:v>
                </c:pt>
                <c:pt idx="67522">
                  <c:v>67522</c:v>
                </c:pt>
                <c:pt idx="67523">
                  <c:v>67523</c:v>
                </c:pt>
                <c:pt idx="67524">
                  <c:v>67524</c:v>
                </c:pt>
                <c:pt idx="67525">
                  <c:v>67525</c:v>
                </c:pt>
                <c:pt idx="67526">
                  <c:v>67526</c:v>
                </c:pt>
                <c:pt idx="67527">
                  <c:v>67527</c:v>
                </c:pt>
                <c:pt idx="67528">
                  <c:v>67528</c:v>
                </c:pt>
                <c:pt idx="67529">
                  <c:v>67529</c:v>
                </c:pt>
                <c:pt idx="67530">
                  <c:v>67530</c:v>
                </c:pt>
                <c:pt idx="67531">
                  <c:v>67531</c:v>
                </c:pt>
                <c:pt idx="67532">
                  <c:v>67532</c:v>
                </c:pt>
                <c:pt idx="67533">
                  <c:v>67533</c:v>
                </c:pt>
                <c:pt idx="67534">
                  <c:v>67534</c:v>
                </c:pt>
                <c:pt idx="67535">
                  <c:v>67535</c:v>
                </c:pt>
                <c:pt idx="67536">
                  <c:v>67536</c:v>
                </c:pt>
                <c:pt idx="67537">
                  <c:v>67537</c:v>
                </c:pt>
                <c:pt idx="67538">
                  <c:v>67538</c:v>
                </c:pt>
                <c:pt idx="67539">
                  <c:v>67539</c:v>
                </c:pt>
                <c:pt idx="67540">
                  <c:v>67540</c:v>
                </c:pt>
                <c:pt idx="67541">
                  <c:v>67541</c:v>
                </c:pt>
                <c:pt idx="67542">
                  <c:v>67542</c:v>
                </c:pt>
                <c:pt idx="67543">
                  <c:v>67543</c:v>
                </c:pt>
                <c:pt idx="67544">
                  <c:v>67544</c:v>
                </c:pt>
                <c:pt idx="67545">
                  <c:v>67545</c:v>
                </c:pt>
                <c:pt idx="67546">
                  <c:v>67546</c:v>
                </c:pt>
                <c:pt idx="67547">
                  <c:v>67547</c:v>
                </c:pt>
                <c:pt idx="67548">
                  <c:v>67548</c:v>
                </c:pt>
                <c:pt idx="67549">
                  <c:v>67549</c:v>
                </c:pt>
                <c:pt idx="67550">
                  <c:v>67550</c:v>
                </c:pt>
                <c:pt idx="67551">
                  <c:v>67551</c:v>
                </c:pt>
                <c:pt idx="67552">
                  <c:v>67552</c:v>
                </c:pt>
                <c:pt idx="67553">
                  <c:v>67553</c:v>
                </c:pt>
                <c:pt idx="67554">
                  <c:v>67554</c:v>
                </c:pt>
                <c:pt idx="67555">
                  <c:v>67555</c:v>
                </c:pt>
                <c:pt idx="67556">
                  <c:v>67556</c:v>
                </c:pt>
                <c:pt idx="67557">
                  <c:v>67557</c:v>
                </c:pt>
                <c:pt idx="67558">
                  <c:v>67558</c:v>
                </c:pt>
                <c:pt idx="67559">
                  <c:v>67559</c:v>
                </c:pt>
                <c:pt idx="67560">
                  <c:v>67560</c:v>
                </c:pt>
                <c:pt idx="67561">
                  <c:v>67561</c:v>
                </c:pt>
                <c:pt idx="67562">
                  <c:v>67562</c:v>
                </c:pt>
                <c:pt idx="67563">
                  <c:v>67563</c:v>
                </c:pt>
                <c:pt idx="67564">
                  <c:v>67564</c:v>
                </c:pt>
                <c:pt idx="67565">
                  <c:v>67565</c:v>
                </c:pt>
                <c:pt idx="67566">
                  <c:v>67566</c:v>
                </c:pt>
                <c:pt idx="67567">
                  <c:v>67567</c:v>
                </c:pt>
                <c:pt idx="67568">
                  <c:v>67568</c:v>
                </c:pt>
                <c:pt idx="67569">
                  <c:v>67569</c:v>
                </c:pt>
                <c:pt idx="67570">
                  <c:v>67570</c:v>
                </c:pt>
                <c:pt idx="67571">
                  <c:v>67571</c:v>
                </c:pt>
                <c:pt idx="67572">
                  <c:v>67572</c:v>
                </c:pt>
                <c:pt idx="67573">
                  <c:v>67573</c:v>
                </c:pt>
                <c:pt idx="67574">
                  <c:v>67574</c:v>
                </c:pt>
                <c:pt idx="67575">
                  <c:v>67575</c:v>
                </c:pt>
                <c:pt idx="67576">
                  <c:v>67576</c:v>
                </c:pt>
                <c:pt idx="67577">
                  <c:v>67577</c:v>
                </c:pt>
                <c:pt idx="67578">
                  <c:v>67578</c:v>
                </c:pt>
                <c:pt idx="67579">
                  <c:v>67579</c:v>
                </c:pt>
                <c:pt idx="67580">
                  <c:v>67580</c:v>
                </c:pt>
                <c:pt idx="67581">
                  <c:v>67581</c:v>
                </c:pt>
                <c:pt idx="67582">
                  <c:v>67582</c:v>
                </c:pt>
                <c:pt idx="67583">
                  <c:v>67583</c:v>
                </c:pt>
                <c:pt idx="67584">
                  <c:v>67584</c:v>
                </c:pt>
                <c:pt idx="67585">
                  <c:v>67585</c:v>
                </c:pt>
                <c:pt idx="67586">
                  <c:v>67586</c:v>
                </c:pt>
                <c:pt idx="67587">
                  <c:v>67587</c:v>
                </c:pt>
                <c:pt idx="67588">
                  <c:v>67588</c:v>
                </c:pt>
                <c:pt idx="67589">
                  <c:v>67589</c:v>
                </c:pt>
                <c:pt idx="67590">
                  <c:v>67590</c:v>
                </c:pt>
                <c:pt idx="67591">
                  <c:v>67591</c:v>
                </c:pt>
                <c:pt idx="67592">
                  <c:v>67592</c:v>
                </c:pt>
                <c:pt idx="67593">
                  <c:v>67593</c:v>
                </c:pt>
                <c:pt idx="67594">
                  <c:v>67594</c:v>
                </c:pt>
                <c:pt idx="67595">
                  <c:v>67595</c:v>
                </c:pt>
                <c:pt idx="67596">
                  <c:v>67596</c:v>
                </c:pt>
                <c:pt idx="67597">
                  <c:v>67597</c:v>
                </c:pt>
                <c:pt idx="67598">
                  <c:v>67598</c:v>
                </c:pt>
                <c:pt idx="67599">
                  <c:v>67599</c:v>
                </c:pt>
                <c:pt idx="67600">
                  <c:v>67600</c:v>
                </c:pt>
                <c:pt idx="67601">
                  <c:v>67601</c:v>
                </c:pt>
                <c:pt idx="67602">
                  <c:v>67602</c:v>
                </c:pt>
                <c:pt idx="67603">
                  <c:v>67603</c:v>
                </c:pt>
                <c:pt idx="67604">
                  <c:v>67604</c:v>
                </c:pt>
                <c:pt idx="67605">
                  <c:v>67605</c:v>
                </c:pt>
                <c:pt idx="67606">
                  <c:v>67606</c:v>
                </c:pt>
                <c:pt idx="67607">
                  <c:v>67607</c:v>
                </c:pt>
                <c:pt idx="67608">
                  <c:v>67608</c:v>
                </c:pt>
                <c:pt idx="67609">
                  <c:v>67609</c:v>
                </c:pt>
                <c:pt idx="67610">
                  <c:v>67610</c:v>
                </c:pt>
                <c:pt idx="67611">
                  <c:v>67611</c:v>
                </c:pt>
                <c:pt idx="67612">
                  <c:v>67612</c:v>
                </c:pt>
                <c:pt idx="67613">
                  <c:v>67613</c:v>
                </c:pt>
                <c:pt idx="67614">
                  <c:v>67614</c:v>
                </c:pt>
                <c:pt idx="67615">
                  <c:v>67615</c:v>
                </c:pt>
                <c:pt idx="67616">
                  <c:v>67616</c:v>
                </c:pt>
                <c:pt idx="67617">
                  <c:v>67617</c:v>
                </c:pt>
                <c:pt idx="67618">
                  <c:v>67618</c:v>
                </c:pt>
                <c:pt idx="67619">
                  <c:v>67619</c:v>
                </c:pt>
                <c:pt idx="67620">
                  <c:v>67620</c:v>
                </c:pt>
                <c:pt idx="67621">
                  <c:v>67621</c:v>
                </c:pt>
                <c:pt idx="67622">
                  <c:v>67622</c:v>
                </c:pt>
                <c:pt idx="67623">
                  <c:v>67623</c:v>
                </c:pt>
                <c:pt idx="67624">
                  <c:v>67624</c:v>
                </c:pt>
                <c:pt idx="67625">
                  <c:v>67625</c:v>
                </c:pt>
                <c:pt idx="67626">
                  <c:v>67626</c:v>
                </c:pt>
                <c:pt idx="67627">
                  <c:v>67627</c:v>
                </c:pt>
                <c:pt idx="67628">
                  <c:v>67628</c:v>
                </c:pt>
                <c:pt idx="67629">
                  <c:v>67629</c:v>
                </c:pt>
                <c:pt idx="67630">
                  <c:v>67630</c:v>
                </c:pt>
                <c:pt idx="67631">
                  <c:v>67631</c:v>
                </c:pt>
                <c:pt idx="67632">
                  <c:v>67632</c:v>
                </c:pt>
                <c:pt idx="67633">
                  <c:v>67633</c:v>
                </c:pt>
                <c:pt idx="67634">
                  <c:v>67634</c:v>
                </c:pt>
                <c:pt idx="67635">
                  <c:v>67635</c:v>
                </c:pt>
                <c:pt idx="67636">
                  <c:v>67636</c:v>
                </c:pt>
                <c:pt idx="67637">
                  <c:v>67637</c:v>
                </c:pt>
                <c:pt idx="67638">
                  <c:v>67638</c:v>
                </c:pt>
                <c:pt idx="67639">
                  <c:v>67639</c:v>
                </c:pt>
                <c:pt idx="67640">
                  <c:v>67640</c:v>
                </c:pt>
                <c:pt idx="67641">
                  <c:v>67641</c:v>
                </c:pt>
                <c:pt idx="67642">
                  <c:v>67642</c:v>
                </c:pt>
                <c:pt idx="67643">
                  <c:v>67643</c:v>
                </c:pt>
                <c:pt idx="67644">
                  <c:v>67644</c:v>
                </c:pt>
                <c:pt idx="67645">
                  <c:v>67645</c:v>
                </c:pt>
                <c:pt idx="67646">
                  <c:v>67646</c:v>
                </c:pt>
                <c:pt idx="67647">
                  <c:v>67647</c:v>
                </c:pt>
                <c:pt idx="67648">
                  <c:v>67648</c:v>
                </c:pt>
                <c:pt idx="67649">
                  <c:v>67649</c:v>
                </c:pt>
                <c:pt idx="67650">
                  <c:v>67650</c:v>
                </c:pt>
                <c:pt idx="67651">
                  <c:v>67651</c:v>
                </c:pt>
                <c:pt idx="67652">
                  <c:v>67652</c:v>
                </c:pt>
                <c:pt idx="67653">
                  <c:v>67653</c:v>
                </c:pt>
                <c:pt idx="67654">
                  <c:v>67654</c:v>
                </c:pt>
                <c:pt idx="67655">
                  <c:v>67655</c:v>
                </c:pt>
                <c:pt idx="67656">
                  <c:v>67656</c:v>
                </c:pt>
                <c:pt idx="67657">
                  <c:v>67657</c:v>
                </c:pt>
                <c:pt idx="67658">
                  <c:v>67658</c:v>
                </c:pt>
                <c:pt idx="67659">
                  <c:v>67659</c:v>
                </c:pt>
                <c:pt idx="67660">
                  <c:v>67660</c:v>
                </c:pt>
                <c:pt idx="67661">
                  <c:v>67661</c:v>
                </c:pt>
                <c:pt idx="67662">
                  <c:v>67662</c:v>
                </c:pt>
                <c:pt idx="67663">
                  <c:v>67663</c:v>
                </c:pt>
                <c:pt idx="67664">
                  <c:v>67664</c:v>
                </c:pt>
                <c:pt idx="67665">
                  <c:v>67665</c:v>
                </c:pt>
                <c:pt idx="67666">
                  <c:v>67666</c:v>
                </c:pt>
                <c:pt idx="67667">
                  <c:v>67667</c:v>
                </c:pt>
                <c:pt idx="67668">
                  <c:v>67668</c:v>
                </c:pt>
                <c:pt idx="67669">
                  <c:v>67669</c:v>
                </c:pt>
                <c:pt idx="67670">
                  <c:v>67670</c:v>
                </c:pt>
                <c:pt idx="67671">
                  <c:v>67671</c:v>
                </c:pt>
                <c:pt idx="67672">
                  <c:v>67672</c:v>
                </c:pt>
                <c:pt idx="67673">
                  <c:v>67673</c:v>
                </c:pt>
                <c:pt idx="67674">
                  <c:v>67674</c:v>
                </c:pt>
                <c:pt idx="67675">
                  <c:v>67675</c:v>
                </c:pt>
                <c:pt idx="67676">
                  <c:v>67676</c:v>
                </c:pt>
                <c:pt idx="67677">
                  <c:v>67677</c:v>
                </c:pt>
                <c:pt idx="67678">
                  <c:v>67678</c:v>
                </c:pt>
                <c:pt idx="67679">
                  <c:v>67679</c:v>
                </c:pt>
                <c:pt idx="67680">
                  <c:v>67680</c:v>
                </c:pt>
                <c:pt idx="67681">
                  <c:v>67681</c:v>
                </c:pt>
                <c:pt idx="67682">
                  <c:v>67682</c:v>
                </c:pt>
                <c:pt idx="67683">
                  <c:v>67683</c:v>
                </c:pt>
                <c:pt idx="67684">
                  <c:v>67684</c:v>
                </c:pt>
                <c:pt idx="67685">
                  <c:v>67685</c:v>
                </c:pt>
                <c:pt idx="67686">
                  <c:v>67686</c:v>
                </c:pt>
                <c:pt idx="67687">
                  <c:v>67687</c:v>
                </c:pt>
                <c:pt idx="67688">
                  <c:v>67688</c:v>
                </c:pt>
                <c:pt idx="67689">
                  <c:v>67689</c:v>
                </c:pt>
                <c:pt idx="67690">
                  <c:v>67690</c:v>
                </c:pt>
                <c:pt idx="67691">
                  <c:v>67691</c:v>
                </c:pt>
                <c:pt idx="67692">
                  <c:v>67692</c:v>
                </c:pt>
                <c:pt idx="67693">
                  <c:v>67693</c:v>
                </c:pt>
                <c:pt idx="67694">
                  <c:v>67694</c:v>
                </c:pt>
                <c:pt idx="67695">
                  <c:v>67695</c:v>
                </c:pt>
                <c:pt idx="67696">
                  <c:v>67696</c:v>
                </c:pt>
                <c:pt idx="67697">
                  <c:v>67697</c:v>
                </c:pt>
                <c:pt idx="67698">
                  <c:v>67698</c:v>
                </c:pt>
                <c:pt idx="67699">
                  <c:v>67699</c:v>
                </c:pt>
                <c:pt idx="67700">
                  <c:v>67700</c:v>
                </c:pt>
                <c:pt idx="67701">
                  <c:v>67701</c:v>
                </c:pt>
                <c:pt idx="67702">
                  <c:v>67702</c:v>
                </c:pt>
                <c:pt idx="67703">
                  <c:v>67703</c:v>
                </c:pt>
                <c:pt idx="67704">
                  <c:v>67704</c:v>
                </c:pt>
                <c:pt idx="67705">
                  <c:v>67705</c:v>
                </c:pt>
                <c:pt idx="67706">
                  <c:v>67706</c:v>
                </c:pt>
                <c:pt idx="67707">
                  <c:v>67707</c:v>
                </c:pt>
                <c:pt idx="67708">
                  <c:v>67708</c:v>
                </c:pt>
                <c:pt idx="67709">
                  <c:v>67709</c:v>
                </c:pt>
                <c:pt idx="67710">
                  <c:v>67710</c:v>
                </c:pt>
                <c:pt idx="67711">
                  <c:v>67711</c:v>
                </c:pt>
                <c:pt idx="67712">
                  <c:v>67712</c:v>
                </c:pt>
                <c:pt idx="67713">
                  <c:v>67713</c:v>
                </c:pt>
                <c:pt idx="67714">
                  <c:v>67714</c:v>
                </c:pt>
                <c:pt idx="67715">
                  <c:v>67715</c:v>
                </c:pt>
                <c:pt idx="67716">
                  <c:v>67716</c:v>
                </c:pt>
                <c:pt idx="67717">
                  <c:v>67717</c:v>
                </c:pt>
                <c:pt idx="67718">
                  <c:v>67718</c:v>
                </c:pt>
                <c:pt idx="67719">
                  <c:v>67719</c:v>
                </c:pt>
                <c:pt idx="67720">
                  <c:v>67720</c:v>
                </c:pt>
                <c:pt idx="67721">
                  <c:v>67721</c:v>
                </c:pt>
                <c:pt idx="67722">
                  <c:v>67722</c:v>
                </c:pt>
                <c:pt idx="67723">
                  <c:v>67723</c:v>
                </c:pt>
                <c:pt idx="67724">
                  <c:v>67724</c:v>
                </c:pt>
                <c:pt idx="67725">
                  <c:v>67725</c:v>
                </c:pt>
                <c:pt idx="67726">
                  <c:v>67726</c:v>
                </c:pt>
                <c:pt idx="67727">
                  <c:v>67727</c:v>
                </c:pt>
                <c:pt idx="67728">
                  <c:v>67728</c:v>
                </c:pt>
                <c:pt idx="67729">
                  <c:v>67729</c:v>
                </c:pt>
                <c:pt idx="67730">
                  <c:v>67730</c:v>
                </c:pt>
                <c:pt idx="67731">
                  <c:v>67731</c:v>
                </c:pt>
                <c:pt idx="67732">
                  <c:v>67732</c:v>
                </c:pt>
                <c:pt idx="67733">
                  <c:v>67733</c:v>
                </c:pt>
                <c:pt idx="67734">
                  <c:v>67734</c:v>
                </c:pt>
                <c:pt idx="67735">
                  <c:v>67735</c:v>
                </c:pt>
                <c:pt idx="67736">
                  <c:v>67736</c:v>
                </c:pt>
                <c:pt idx="67737">
                  <c:v>67737</c:v>
                </c:pt>
                <c:pt idx="67738">
                  <c:v>67738</c:v>
                </c:pt>
                <c:pt idx="67739">
                  <c:v>67739</c:v>
                </c:pt>
                <c:pt idx="67740">
                  <c:v>67740</c:v>
                </c:pt>
                <c:pt idx="67741">
                  <c:v>67741</c:v>
                </c:pt>
                <c:pt idx="67742">
                  <c:v>67742</c:v>
                </c:pt>
                <c:pt idx="67743">
                  <c:v>67743</c:v>
                </c:pt>
                <c:pt idx="67744">
                  <c:v>67744</c:v>
                </c:pt>
                <c:pt idx="67745">
                  <c:v>67745</c:v>
                </c:pt>
                <c:pt idx="67746">
                  <c:v>67746</c:v>
                </c:pt>
                <c:pt idx="67747">
                  <c:v>67747</c:v>
                </c:pt>
                <c:pt idx="67748">
                  <c:v>67748</c:v>
                </c:pt>
                <c:pt idx="67749">
                  <c:v>67749</c:v>
                </c:pt>
                <c:pt idx="67750">
                  <c:v>67750</c:v>
                </c:pt>
                <c:pt idx="67751">
                  <c:v>67751</c:v>
                </c:pt>
                <c:pt idx="67752">
                  <c:v>67752</c:v>
                </c:pt>
                <c:pt idx="67753">
                  <c:v>67753</c:v>
                </c:pt>
                <c:pt idx="67754">
                  <c:v>67754</c:v>
                </c:pt>
                <c:pt idx="67755">
                  <c:v>67755</c:v>
                </c:pt>
                <c:pt idx="67756">
                  <c:v>67756</c:v>
                </c:pt>
                <c:pt idx="67757">
                  <c:v>67757</c:v>
                </c:pt>
                <c:pt idx="67758">
                  <c:v>67758</c:v>
                </c:pt>
                <c:pt idx="67759">
                  <c:v>67759</c:v>
                </c:pt>
                <c:pt idx="67760">
                  <c:v>67760</c:v>
                </c:pt>
                <c:pt idx="67761">
                  <c:v>67761</c:v>
                </c:pt>
                <c:pt idx="67762">
                  <c:v>67762</c:v>
                </c:pt>
                <c:pt idx="67763">
                  <c:v>67763</c:v>
                </c:pt>
                <c:pt idx="67764">
                  <c:v>67764</c:v>
                </c:pt>
                <c:pt idx="67765">
                  <c:v>67765</c:v>
                </c:pt>
                <c:pt idx="67766">
                  <c:v>67766</c:v>
                </c:pt>
                <c:pt idx="67767">
                  <c:v>67767</c:v>
                </c:pt>
                <c:pt idx="67768">
                  <c:v>67768</c:v>
                </c:pt>
                <c:pt idx="67769">
                  <c:v>67769</c:v>
                </c:pt>
                <c:pt idx="67770">
                  <c:v>67770</c:v>
                </c:pt>
                <c:pt idx="67771">
                  <c:v>67771</c:v>
                </c:pt>
                <c:pt idx="67772">
                  <c:v>67772</c:v>
                </c:pt>
                <c:pt idx="67773">
                  <c:v>67773</c:v>
                </c:pt>
                <c:pt idx="67774">
                  <c:v>67774</c:v>
                </c:pt>
                <c:pt idx="67775">
                  <c:v>67775</c:v>
                </c:pt>
                <c:pt idx="67776">
                  <c:v>67776</c:v>
                </c:pt>
                <c:pt idx="67777">
                  <c:v>67777</c:v>
                </c:pt>
                <c:pt idx="67778">
                  <c:v>67778</c:v>
                </c:pt>
                <c:pt idx="67779">
                  <c:v>67779</c:v>
                </c:pt>
                <c:pt idx="67780">
                  <c:v>67780</c:v>
                </c:pt>
                <c:pt idx="67781">
                  <c:v>67781</c:v>
                </c:pt>
                <c:pt idx="67782">
                  <c:v>67782</c:v>
                </c:pt>
                <c:pt idx="67783">
                  <c:v>67783</c:v>
                </c:pt>
                <c:pt idx="67784">
                  <c:v>67784</c:v>
                </c:pt>
                <c:pt idx="67785">
                  <c:v>67785</c:v>
                </c:pt>
                <c:pt idx="67786">
                  <c:v>67786</c:v>
                </c:pt>
                <c:pt idx="67787">
                  <c:v>67787</c:v>
                </c:pt>
                <c:pt idx="67788">
                  <c:v>67788</c:v>
                </c:pt>
                <c:pt idx="67789">
                  <c:v>67789</c:v>
                </c:pt>
                <c:pt idx="67790">
                  <c:v>67790</c:v>
                </c:pt>
                <c:pt idx="67791">
                  <c:v>67791</c:v>
                </c:pt>
                <c:pt idx="67792">
                  <c:v>67792</c:v>
                </c:pt>
                <c:pt idx="67793">
                  <c:v>67793</c:v>
                </c:pt>
                <c:pt idx="67794">
                  <c:v>67794</c:v>
                </c:pt>
                <c:pt idx="67795">
                  <c:v>67795</c:v>
                </c:pt>
                <c:pt idx="67796">
                  <c:v>67796</c:v>
                </c:pt>
                <c:pt idx="67797">
                  <c:v>67797</c:v>
                </c:pt>
                <c:pt idx="67798">
                  <c:v>67798</c:v>
                </c:pt>
                <c:pt idx="67799">
                  <c:v>67799</c:v>
                </c:pt>
                <c:pt idx="67800">
                  <c:v>67800</c:v>
                </c:pt>
                <c:pt idx="67801">
                  <c:v>67801</c:v>
                </c:pt>
                <c:pt idx="67802">
                  <c:v>67802</c:v>
                </c:pt>
                <c:pt idx="67803">
                  <c:v>67803</c:v>
                </c:pt>
                <c:pt idx="67804">
                  <c:v>67804</c:v>
                </c:pt>
                <c:pt idx="67805">
                  <c:v>67805</c:v>
                </c:pt>
                <c:pt idx="67806">
                  <c:v>67806</c:v>
                </c:pt>
                <c:pt idx="67807">
                  <c:v>67807</c:v>
                </c:pt>
                <c:pt idx="67808">
                  <c:v>67808</c:v>
                </c:pt>
                <c:pt idx="67809">
                  <c:v>67809</c:v>
                </c:pt>
                <c:pt idx="67810">
                  <c:v>67810</c:v>
                </c:pt>
                <c:pt idx="67811">
                  <c:v>67811</c:v>
                </c:pt>
                <c:pt idx="67812">
                  <c:v>67812</c:v>
                </c:pt>
                <c:pt idx="67813">
                  <c:v>67813</c:v>
                </c:pt>
                <c:pt idx="67814">
                  <c:v>67814</c:v>
                </c:pt>
                <c:pt idx="67815">
                  <c:v>67815</c:v>
                </c:pt>
                <c:pt idx="67816">
                  <c:v>67816</c:v>
                </c:pt>
                <c:pt idx="67817">
                  <c:v>67817</c:v>
                </c:pt>
                <c:pt idx="67818">
                  <c:v>67818</c:v>
                </c:pt>
                <c:pt idx="67819">
                  <c:v>67819</c:v>
                </c:pt>
                <c:pt idx="67820">
                  <c:v>67820</c:v>
                </c:pt>
                <c:pt idx="67821">
                  <c:v>67821</c:v>
                </c:pt>
                <c:pt idx="67822">
                  <c:v>67822</c:v>
                </c:pt>
                <c:pt idx="67823">
                  <c:v>67823</c:v>
                </c:pt>
                <c:pt idx="67824">
                  <c:v>67824</c:v>
                </c:pt>
                <c:pt idx="67825">
                  <c:v>67825</c:v>
                </c:pt>
                <c:pt idx="67826">
                  <c:v>67826</c:v>
                </c:pt>
                <c:pt idx="67827">
                  <c:v>67827</c:v>
                </c:pt>
                <c:pt idx="67828">
                  <c:v>67828</c:v>
                </c:pt>
                <c:pt idx="67829">
                  <c:v>67829</c:v>
                </c:pt>
                <c:pt idx="67830">
                  <c:v>67830</c:v>
                </c:pt>
                <c:pt idx="67831">
                  <c:v>67831</c:v>
                </c:pt>
                <c:pt idx="67832">
                  <c:v>67832</c:v>
                </c:pt>
                <c:pt idx="67833">
                  <c:v>67833</c:v>
                </c:pt>
                <c:pt idx="67834">
                  <c:v>67834</c:v>
                </c:pt>
                <c:pt idx="67835">
                  <c:v>67835</c:v>
                </c:pt>
                <c:pt idx="67836">
                  <c:v>67836</c:v>
                </c:pt>
                <c:pt idx="67837">
                  <c:v>67837</c:v>
                </c:pt>
                <c:pt idx="67838">
                  <c:v>67838</c:v>
                </c:pt>
                <c:pt idx="67839">
                  <c:v>67839</c:v>
                </c:pt>
                <c:pt idx="67840">
                  <c:v>67840</c:v>
                </c:pt>
                <c:pt idx="67841">
                  <c:v>67841</c:v>
                </c:pt>
                <c:pt idx="67842">
                  <c:v>67842</c:v>
                </c:pt>
                <c:pt idx="67843">
                  <c:v>67843</c:v>
                </c:pt>
                <c:pt idx="67844">
                  <c:v>67844</c:v>
                </c:pt>
                <c:pt idx="67845">
                  <c:v>67845</c:v>
                </c:pt>
                <c:pt idx="67846">
                  <c:v>67846</c:v>
                </c:pt>
                <c:pt idx="67847">
                  <c:v>67847</c:v>
                </c:pt>
                <c:pt idx="67848">
                  <c:v>67848</c:v>
                </c:pt>
                <c:pt idx="67849">
                  <c:v>67849</c:v>
                </c:pt>
                <c:pt idx="67850">
                  <c:v>67850</c:v>
                </c:pt>
                <c:pt idx="67851">
                  <c:v>67851</c:v>
                </c:pt>
                <c:pt idx="67852">
                  <c:v>67852</c:v>
                </c:pt>
                <c:pt idx="67853">
                  <c:v>67853</c:v>
                </c:pt>
                <c:pt idx="67854">
                  <c:v>67854</c:v>
                </c:pt>
                <c:pt idx="67855">
                  <c:v>67855</c:v>
                </c:pt>
                <c:pt idx="67856">
                  <c:v>67856</c:v>
                </c:pt>
                <c:pt idx="67857">
                  <c:v>67857</c:v>
                </c:pt>
                <c:pt idx="67858">
                  <c:v>67858</c:v>
                </c:pt>
                <c:pt idx="67859">
                  <c:v>67859</c:v>
                </c:pt>
                <c:pt idx="67860">
                  <c:v>67860</c:v>
                </c:pt>
                <c:pt idx="67861">
                  <c:v>67861</c:v>
                </c:pt>
                <c:pt idx="67862">
                  <c:v>67862</c:v>
                </c:pt>
                <c:pt idx="67863">
                  <c:v>67863</c:v>
                </c:pt>
                <c:pt idx="67864">
                  <c:v>67864</c:v>
                </c:pt>
                <c:pt idx="67865">
                  <c:v>67865</c:v>
                </c:pt>
                <c:pt idx="67866">
                  <c:v>67866</c:v>
                </c:pt>
                <c:pt idx="67867">
                  <c:v>67867</c:v>
                </c:pt>
                <c:pt idx="67868">
                  <c:v>67868</c:v>
                </c:pt>
                <c:pt idx="67869">
                  <c:v>67869</c:v>
                </c:pt>
                <c:pt idx="67870">
                  <c:v>67870</c:v>
                </c:pt>
                <c:pt idx="67871">
                  <c:v>67871</c:v>
                </c:pt>
                <c:pt idx="67872">
                  <c:v>67872</c:v>
                </c:pt>
                <c:pt idx="67873">
                  <c:v>67873</c:v>
                </c:pt>
                <c:pt idx="67874">
                  <c:v>67874</c:v>
                </c:pt>
                <c:pt idx="67875">
                  <c:v>67875</c:v>
                </c:pt>
                <c:pt idx="67876">
                  <c:v>67876</c:v>
                </c:pt>
                <c:pt idx="67877">
                  <c:v>67877</c:v>
                </c:pt>
                <c:pt idx="67878">
                  <c:v>67878</c:v>
                </c:pt>
                <c:pt idx="67879">
                  <c:v>67879</c:v>
                </c:pt>
                <c:pt idx="67880">
                  <c:v>67880</c:v>
                </c:pt>
                <c:pt idx="67881">
                  <c:v>67881</c:v>
                </c:pt>
                <c:pt idx="67882">
                  <c:v>67882</c:v>
                </c:pt>
                <c:pt idx="67883">
                  <c:v>67883</c:v>
                </c:pt>
                <c:pt idx="67884">
                  <c:v>67884</c:v>
                </c:pt>
                <c:pt idx="67885">
                  <c:v>67885</c:v>
                </c:pt>
                <c:pt idx="67886">
                  <c:v>67886</c:v>
                </c:pt>
                <c:pt idx="67887">
                  <c:v>67887</c:v>
                </c:pt>
                <c:pt idx="67888">
                  <c:v>67888</c:v>
                </c:pt>
                <c:pt idx="67889">
                  <c:v>67889</c:v>
                </c:pt>
                <c:pt idx="67890">
                  <c:v>67890</c:v>
                </c:pt>
                <c:pt idx="67891">
                  <c:v>67891</c:v>
                </c:pt>
                <c:pt idx="67892">
                  <c:v>67892</c:v>
                </c:pt>
                <c:pt idx="67893">
                  <c:v>67893</c:v>
                </c:pt>
                <c:pt idx="67894">
                  <c:v>67894</c:v>
                </c:pt>
                <c:pt idx="67895">
                  <c:v>67895</c:v>
                </c:pt>
                <c:pt idx="67896">
                  <c:v>67896</c:v>
                </c:pt>
                <c:pt idx="67897">
                  <c:v>67897</c:v>
                </c:pt>
                <c:pt idx="67898">
                  <c:v>67898</c:v>
                </c:pt>
                <c:pt idx="67899">
                  <c:v>67899</c:v>
                </c:pt>
                <c:pt idx="67900">
                  <c:v>67900</c:v>
                </c:pt>
                <c:pt idx="67901">
                  <c:v>67901</c:v>
                </c:pt>
                <c:pt idx="67902">
                  <c:v>67902</c:v>
                </c:pt>
                <c:pt idx="67903">
                  <c:v>67903</c:v>
                </c:pt>
                <c:pt idx="67904">
                  <c:v>67904</c:v>
                </c:pt>
                <c:pt idx="67905">
                  <c:v>67905</c:v>
                </c:pt>
                <c:pt idx="67906">
                  <c:v>67906</c:v>
                </c:pt>
                <c:pt idx="67907">
                  <c:v>67907</c:v>
                </c:pt>
                <c:pt idx="67908">
                  <c:v>67908</c:v>
                </c:pt>
                <c:pt idx="67909">
                  <c:v>67909</c:v>
                </c:pt>
                <c:pt idx="67910">
                  <c:v>67910</c:v>
                </c:pt>
                <c:pt idx="67911">
                  <c:v>67911</c:v>
                </c:pt>
                <c:pt idx="67912">
                  <c:v>67912</c:v>
                </c:pt>
                <c:pt idx="67913">
                  <c:v>67913</c:v>
                </c:pt>
                <c:pt idx="67914">
                  <c:v>67914</c:v>
                </c:pt>
                <c:pt idx="67915">
                  <c:v>67915</c:v>
                </c:pt>
                <c:pt idx="67916">
                  <c:v>67916</c:v>
                </c:pt>
                <c:pt idx="67917">
                  <c:v>67917</c:v>
                </c:pt>
                <c:pt idx="67918">
                  <c:v>67918</c:v>
                </c:pt>
                <c:pt idx="67919">
                  <c:v>67919</c:v>
                </c:pt>
                <c:pt idx="67920">
                  <c:v>67920</c:v>
                </c:pt>
                <c:pt idx="67921">
                  <c:v>67921</c:v>
                </c:pt>
                <c:pt idx="67922">
                  <c:v>67922</c:v>
                </c:pt>
                <c:pt idx="67923">
                  <c:v>67923</c:v>
                </c:pt>
                <c:pt idx="67924">
                  <c:v>67924</c:v>
                </c:pt>
                <c:pt idx="67925">
                  <c:v>67925</c:v>
                </c:pt>
                <c:pt idx="67926">
                  <c:v>67926</c:v>
                </c:pt>
                <c:pt idx="67927">
                  <c:v>67927</c:v>
                </c:pt>
                <c:pt idx="67928">
                  <c:v>67928</c:v>
                </c:pt>
                <c:pt idx="67929">
                  <c:v>67929</c:v>
                </c:pt>
                <c:pt idx="67930">
                  <c:v>67930</c:v>
                </c:pt>
                <c:pt idx="67931">
                  <c:v>67931</c:v>
                </c:pt>
                <c:pt idx="67932">
                  <c:v>67932</c:v>
                </c:pt>
                <c:pt idx="67933">
                  <c:v>67933</c:v>
                </c:pt>
                <c:pt idx="67934">
                  <c:v>67934</c:v>
                </c:pt>
                <c:pt idx="67935">
                  <c:v>67935</c:v>
                </c:pt>
                <c:pt idx="67936">
                  <c:v>67936</c:v>
                </c:pt>
                <c:pt idx="67937">
                  <c:v>67937</c:v>
                </c:pt>
                <c:pt idx="67938">
                  <c:v>67938</c:v>
                </c:pt>
                <c:pt idx="67939">
                  <c:v>67939</c:v>
                </c:pt>
                <c:pt idx="67940">
                  <c:v>67940</c:v>
                </c:pt>
                <c:pt idx="67941">
                  <c:v>67941</c:v>
                </c:pt>
                <c:pt idx="67942">
                  <c:v>67942</c:v>
                </c:pt>
                <c:pt idx="67943">
                  <c:v>67943</c:v>
                </c:pt>
                <c:pt idx="67944">
                  <c:v>67944</c:v>
                </c:pt>
                <c:pt idx="67945">
                  <c:v>67945</c:v>
                </c:pt>
                <c:pt idx="67946">
                  <c:v>67946</c:v>
                </c:pt>
                <c:pt idx="67947">
                  <c:v>67947</c:v>
                </c:pt>
                <c:pt idx="67948">
                  <c:v>67948</c:v>
                </c:pt>
                <c:pt idx="67949">
                  <c:v>67949</c:v>
                </c:pt>
                <c:pt idx="67950">
                  <c:v>67950</c:v>
                </c:pt>
                <c:pt idx="67951">
                  <c:v>67951</c:v>
                </c:pt>
                <c:pt idx="67952">
                  <c:v>67952</c:v>
                </c:pt>
                <c:pt idx="67953">
                  <c:v>67953</c:v>
                </c:pt>
                <c:pt idx="67954">
                  <c:v>67954</c:v>
                </c:pt>
                <c:pt idx="67955">
                  <c:v>67955</c:v>
                </c:pt>
                <c:pt idx="67956">
                  <c:v>67956</c:v>
                </c:pt>
                <c:pt idx="67957">
                  <c:v>67957</c:v>
                </c:pt>
                <c:pt idx="67958">
                  <c:v>67958</c:v>
                </c:pt>
                <c:pt idx="67959">
                  <c:v>67959</c:v>
                </c:pt>
                <c:pt idx="67960">
                  <c:v>67960</c:v>
                </c:pt>
                <c:pt idx="67961">
                  <c:v>67961</c:v>
                </c:pt>
                <c:pt idx="67962">
                  <c:v>67962</c:v>
                </c:pt>
                <c:pt idx="67963">
                  <c:v>67963</c:v>
                </c:pt>
                <c:pt idx="67964">
                  <c:v>67964</c:v>
                </c:pt>
                <c:pt idx="67965">
                  <c:v>67965</c:v>
                </c:pt>
                <c:pt idx="67966">
                  <c:v>67966</c:v>
                </c:pt>
                <c:pt idx="67967">
                  <c:v>67967</c:v>
                </c:pt>
                <c:pt idx="67968">
                  <c:v>67968</c:v>
                </c:pt>
                <c:pt idx="67969">
                  <c:v>67969</c:v>
                </c:pt>
                <c:pt idx="67970">
                  <c:v>67970</c:v>
                </c:pt>
                <c:pt idx="67971">
                  <c:v>67971</c:v>
                </c:pt>
                <c:pt idx="67972">
                  <c:v>67972</c:v>
                </c:pt>
                <c:pt idx="67973">
                  <c:v>67973</c:v>
                </c:pt>
                <c:pt idx="67974">
                  <c:v>67974</c:v>
                </c:pt>
                <c:pt idx="67975">
                  <c:v>67975</c:v>
                </c:pt>
                <c:pt idx="67976">
                  <c:v>67976</c:v>
                </c:pt>
                <c:pt idx="67977">
                  <c:v>67977</c:v>
                </c:pt>
                <c:pt idx="67978">
                  <c:v>67978</c:v>
                </c:pt>
                <c:pt idx="67979">
                  <c:v>67979</c:v>
                </c:pt>
                <c:pt idx="67980">
                  <c:v>67980</c:v>
                </c:pt>
                <c:pt idx="67981">
                  <c:v>67981</c:v>
                </c:pt>
                <c:pt idx="67982">
                  <c:v>67982</c:v>
                </c:pt>
                <c:pt idx="67983">
                  <c:v>67983</c:v>
                </c:pt>
                <c:pt idx="67984">
                  <c:v>67984</c:v>
                </c:pt>
                <c:pt idx="67985">
                  <c:v>67985</c:v>
                </c:pt>
                <c:pt idx="67986">
                  <c:v>67986</c:v>
                </c:pt>
                <c:pt idx="67987">
                  <c:v>67987</c:v>
                </c:pt>
                <c:pt idx="67988">
                  <c:v>67988</c:v>
                </c:pt>
                <c:pt idx="67989">
                  <c:v>67989</c:v>
                </c:pt>
                <c:pt idx="67990">
                  <c:v>67990</c:v>
                </c:pt>
                <c:pt idx="67991">
                  <c:v>67991</c:v>
                </c:pt>
                <c:pt idx="67992">
                  <c:v>67992</c:v>
                </c:pt>
                <c:pt idx="67993">
                  <c:v>67993</c:v>
                </c:pt>
                <c:pt idx="67994">
                  <c:v>67994</c:v>
                </c:pt>
                <c:pt idx="67995">
                  <c:v>67995</c:v>
                </c:pt>
                <c:pt idx="67996">
                  <c:v>67996</c:v>
                </c:pt>
                <c:pt idx="67997">
                  <c:v>67997</c:v>
                </c:pt>
                <c:pt idx="67998">
                  <c:v>67998</c:v>
                </c:pt>
                <c:pt idx="67999">
                  <c:v>67999</c:v>
                </c:pt>
                <c:pt idx="68000">
                  <c:v>68000</c:v>
                </c:pt>
                <c:pt idx="68001">
                  <c:v>68001</c:v>
                </c:pt>
                <c:pt idx="68002">
                  <c:v>68002</c:v>
                </c:pt>
                <c:pt idx="68003">
                  <c:v>68003</c:v>
                </c:pt>
                <c:pt idx="68004">
                  <c:v>68004</c:v>
                </c:pt>
                <c:pt idx="68005">
                  <c:v>68005</c:v>
                </c:pt>
                <c:pt idx="68006">
                  <c:v>68006</c:v>
                </c:pt>
                <c:pt idx="68007">
                  <c:v>68007</c:v>
                </c:pt>
                <c:pt idx="68008">
                  <c:v>68008</c:v>
                </c:pt>
                <c:pt idx="68009">
                  <c:v>68009</c:v>
                </c:pt>
                <c:pt idx="68010">
                  <c:v>68010</c:v>
                </c:pt>
                <c:pt idx="68011">
                  <c:v>68011</c:v>
                </c:pt>
                <c:pt idx="68012">
                  <c:v>68012</c:v>
                </c:pt>
                <c:pt idx="68013">
                  <c:v>68013</c:v>
                </c:pt>
                <c:pt idx="68014">
                  <c:v>68014</c:v>
                </c:pt>
                <c:pt idx="68015">
                  <c:v>68015</c:v>
                </c:pt>
                <c:pt idx="68016">
                  <c:v>68016</c:v>
                </c:pt>
                <c:pt idx="68017">
                  <c:v>68017</c:v>
                </c:pt>
                <c:pt idx="68018">
                  <c:v>68018</c:v>
                </c:pt>
                <c:pt idx="68019">
                  <c:v>68019</c:v>
                </c:pt>
                <c:pt idx="68020">
                  <c:v>68020</c:v>
                </c:pt>
                <c:pt idx="68021">
                  <c:v>68021</c:v>
                </c:pt>
                <c:pt idx="68022">
                  <c:v>68022</c:v>
                </c:pt>
                <c:pt idx="68023">
                  <c:v>68023</c:v>
                </c:pt>
                <c:pt idx="68024">
                  <c:v>68024</c:v>
                </c:pt>
                <c:pt idx="68025">
                  <c:v>68025</c:v>
                </c:pt>
                <c:pt idx="68026">
                  <c:v>68026</c:v>
                </c:pt>
                <c:pt idx="68027">
                  <c:v>68027</c:v>
                </c:pt>
                <c:pt idx="68028">
                  <c:v>68028</c:v>
                </c:pt>
                <c:pt idx="68029">
                  <c:v>68029</c:v>
                </c:pt>
                <c:pt idx="68030">
                  <c:v>68030</c:v>
                </c:pt>
                <c:pt idx="68031">
                  <c:v>68031</c:v>
                </c:pt>
                <c:pt idx="68032">
                  <c:v>68032</c:v>
                </c:pt>
                <c:pt idx="68033">
                  <c:v>68033</c:v>
                </c:pt>
                <c:pt idx="68034">
                  <c:v>68034</c:v>
                </c:pt>
                <c:pt idx="68035">
                  <c:v>68035</c:v>
                </c:pt>
                <c:pt idx="68036">
                  <c:v>68036</c:v>
                </c:pt>
                <c:pt idx="68037">
                  <c:v>68037</c:v>
                </c:pt>
                <c:pt idx="68038">
                  <c:v>68038</c:v>
                </c:pt>
                <c:pt idx="68039">
                  <c:v>68039</c:v>
                </c:pt>
                <c:pt idx="68040">
                  <c:v>68040</c:v>
                </c:pt>
                <c:pt idx="68041">
                  <c:v>68041</c:v>
                </c:pt>
                <c:pt idx="68042">
                  <c:v>68042</c:v>
                </c:pt>
                <c:pt idx="68043">
                  <c:v>68043</c:v>
                </c:pt>
                <c:pt idx="68044">
                  <c:v>68044</c:v>
                </c:pt>
                <c:pt idx="68045">
                  <c:v>68045</c:v>
                </c:pt>
                <c:pt idx="68046">
                  <c:v>68046</c:v>
                </c:pt>
                <c:pt idx="68047">
                  <c:v>68047</c:v>
                </c:pt>
                <c:pt idx="68048">
                  <c:v>68048</c:v>
                </c:pt>
                <c:pt idx="68049">
                  <c:v>68049</c:v>
                </c:pt>
                <c:pt idx="68050">
                  <c:v>68050</c:v>
                </c:pt>
                <c:pt idx="68051">
                  <c:v>68051</c:v>
                </c:pt>
                <c:pt idx="68052">
                  <c:v>68052</c:v>
                </c:pt>
                <c:pt idx="68053">
                  <c:v>68053</c:v>
                </c:pt>
                <c:pt idx="68054">
                  <c:v>68054</c:v>
                </c:pt>
                <c:pt idx="68055">
                  <c:v>68055</c:v>
                </c:pt>
                <c:pt idx="68056">
                  <c:v>68056</c:v>
                </c:pt>
                <c:pt idx="68057">
                  <c:v>68057</c:v>
                </c:pt>
                <c:pt idx="68058">
                  <c:v>68058</c:v>
                </c:pt>
                <c:pt idx="68059">
                  <c:v>68059</c:v>
                </c:pt>
                <c:pt idx="68060">
                  <c:v>68060</c:v>
                </c:pt>
                <c:pt idx="68061">
                  <c:v>68061</c:v>
                </c:pt>
                <c:pt idx="68062">
                  <c:v>68062</c:v>
                </c:pt>
                <c:pt idx="68063">
                  <c:v>68063</c:v>
                </c:pt>
                <c:pt idx="68064">
                  <c:v>68064</c:v>
                </c:pt>
                <c:pt idx="68065">
                  <c:v>68065</c:v>
                </c:pt>
                <c:pt idx="68066">
                  <c:v>68066</c:v>
                </c:pt>
                <c:pt idx="68067">
                  <c:v>68067</c:v>
                </c:pt>
                <c:pt idx="68068">
                  <c:v>68068</c:v>
                </c:pt>
                <c:pt idx="68069">
                  <c:v>68069</c:v>
                </c:pt>
                <c:pt idx="68070">
                  <c:v>68070</c:v>
                </c:pt>
                <c:pt idx="68071">
                  <c:v>68071</c:v>
                </c:pt>
                <c:pt idx="68072">
                  <c:v>68072</c:v>
                </c:pt>
                <c:pt idx="68073">
                  <c:v>68073</c:v>
                </c:pt>
                <c:pt idx="68074">
                  <c:v>68074</c:v>
                </c:pt>
                <c:pt idx="68075">
                  <c:v>68075</c:v>
                </c:pt>
                <c:pt idx="68076">
                  <c:v>68076</c:v>
                </c:pt>
                <c:pt idx="68077">
                  <c:v>68077</c:v>
                </c:pt>
                <c:pt idx="68078">
                  <c:v>68078</c:v>
                </c:pt>
                <c:pt idx="68079">
                  <c:v>68079</c:v>
                </c:pt>
                <c:pt idx="68080">
                  <c:v>68080</c:v>
                </c:pt>
                <c:pt idx="68081">
                  <c:v>68081</c:v>
                </c:pt>
                <c:pt idx="68082">
                  <c:v>68082</c:v>
                </c:pt>
                <c:pt idx="68083">
                  <c:v>68083</c:v>
                </c:pt>
                <c:pt idx="68084">
                  <c:v>68084</c:v>
                </c:pt>
                <c:pt idx="68085">
                  <c:v>68085</c:v>
                </c:pt>
                <c:pt idx="68086">
                  <c:v>68086</c:v>
                </c:pt>
                <c:pt idx="68087">
                  <c:v>68087</c:v>
                </c:pt>
                <c:pt idx="68088">
                  <c:v>68088</c:v>
                </c:pt>
                <c:pt idx="68089">
                  <c:v>68089</c:v>
                </c:pt>
                <c:pt idx="68090">
                  <c:v>68090</c:v>
                </c:pt>
                <c:pt idx="68091">
                  <c:v>68091</c:v>
                </c:pt>
                <c:pt idx="68092">
                  <c:v>68092</c:v>
                </c:pt>
                <c:pt idx="68093">
                  <c:v>68093</c:v>
                </c:pt>
                <c:pt idx="68094">
                  <c:v>68094</c:v>
                </c:pt>
                <c:pt idx="68095">
                  <c:v>68095</c:v>
                </c:pt>
                <c:pt idx="68096">
                  <c:v>68096</c:v>
                </c:pt>
                <c:pt idx="68097">
                  <c:v>68097</c:v>
                </c:pt>
                <c:pt idx="68098">
                  <c:v>68098</c:v>
                </c:pt>
                <c:pt idx="68099">
                  <c:v>68099</c:v>
                </c:pt>
                <c:pt idx="68100">
                  <c:v>68100</c:v>
                </c:pt>
                <c:pt idx="68101">
                  <c:v>68101</c:v>
                </c:pt>
                <c:pt idx="68102">
                  <c:v>68102</c:v>
                </c:pt>
                <c:pt idx="68103">
                  <c:v>68103</c:v>
                </c:pt>
                <c:pt idx="68104">
                  <c:v>68104</c:v>
                </c:pt>
                <c:pt idx="68105">
                  <c:v>68105</c:v>
                </c:pt>
                <c:pt idx="68106">
                  <c:v>68106</c:v>
                </c:pt>
                <c:pt idx="68107">
                  <c:v>68107</c:v>
                </c:pt>
                <c:pt idx="68108">
                  <c:v>68108</c:v>
                </c:pt>
                <c:pt idx="68109">
                  <c:v>68109</c:v>
                </c:pt>
                <c:pt idx="68110">
                  <c:v>68110</c:v>
                </c:pt>
                <c:pt idx="68111">
                  <c:v>68111</c:v>
                </c:pt>
                <c:pt idx="68112">
                  <c:v>68112</c:v>
                </c:pt>
                <c:pt idx="68113">
                  <c:v>68113</c:v>
                </c:pt>
                <c:pt idx="68114">
                  <c:v>68114</c:v>
                </c:pt>
                <c:pt idx="68115">
                  <c:v>68115</c:v>
                </c:pt>
                <c:pt idx="68116">
                  <c:v>68116</c:v>
                </c:pt>
                <c:pt idx="68117">
                  <c:v>68117</c:v>
                </c:pt>
                <c:pt idx="68118">
                  <c:v>68118</c:v>
                </c:pt>
                <c:pt idx="68119">
                  <c:v>68119</c:v>
                </c:pt>
                <c:pt idx="68120">
                  <c:v>68120</c:v>
                </c:pt>
                <c:pt idx="68121">
                  <c:v>68121</c:v>
                </c:pt>
                <c:pt idx="68122">
                  <c:v>68122</c:v>
                </c:pt>
                <c:pt idx="68123">
                  <c:v>68123</c:v>
                </c:pt>
                <c:pt idx="68124">
                  <c:v>68124</c:v>
                </c:pt>
                <c:pt idx="68125">
                  <c:v>68125</c:v>
                </c:pt>
                <c:pt idx="68126">
                  <c:v>68126</c:v>
                </c:pt>
                <c:pt idx="68127">
                  <c:v>68127</c:v>
                </c:pt>
                <c:pt idx="68128">
                  <c:v>68128</c:v>
                </c:pt>
                <c:pt idx="68129">
                  <c:v>68129</c:v>
                </c:pt>
                <c:pt idx="68130">
                  <c:v>68130</c:v>
                </c:pt>
                <c:pt idx="68131">
                  <c:v>68131</c:v>
                </c:pt>
                <c:pt idx="68132">
                  <c:v>68132</c:v>
                </c:pt>
                <c:pt idx="68133">
                  <c:v>68133</c:v>
                </c:pt>
                <c:pt idx="68134">
                  <c:v>68134</c:v>
                </c:pt>
                <c:pt idx="68135">
                  <c:v>68135</c:v>
                </c:pt>
                <c:pt idx="68136">
                  <c:v>68136</c:v>
                </c:pt>
                <c:pt idx="68137">
                  <c:v>68137</c:v>
                </c:pt>
                <c:pt idx="68138">
                  <c:v>68138</c:v>
                </c:pt>
                <c:pt idx="68139">
                  <c:v>68139</c:v>
                </c:pt>
                <c:pt idx="68140">
                  <c:v>68140</c:v>
                </c:pt>
                <c:pt idx="68141">
                  <c:v>68141</c:v>
                </c:pt>
                <c:pt idx="68142">
                  <c:v>68142</c:v>
                </c:pt>
                <c:pt idx="68143">
                  <c:v>68143</c:v>
                </c:pt>
                <c:pt idx="68144">
                  <c:v>68144</c:v>
                </c:pt>
                <c:pt idx="68145">
                  <c:v>68145</c:v>
                </c:pt>
                <c:pt idx="68146">
                  <c:v>68146</c:v>
                </c:pt>
                <c:pt idx="68147">
                  <c:v>68147</c:v>
                </c:pt>
                <c:pt idx="68148">
                  <c:v>68148</c:v>
                </c:pt>
                <c:pt idx="68149">
                  <c:v>68149</c:v>
                </c:pt>
                <c:pt idx="68150">
                  <c:v>68150</c:v>
                </c:pt>
                <c:pt idx="68151">
                  <c:v>68151</c:v>
                </c:pt>
                <c:pt idx="68152">
                  <c:v>68152</c:v>
                </c:pt>
                <c:pt idx="68153">
                  <c:v>68153</c:v>
                </c:pt>
                <c:pt idx="68154">
                  <c:v>68154</c:v>
                </c:pt>
                <c:pt idx="68155">
                  <c:v>68155</c:v>
                </c:pt>
                <c:pt idx="68156">
                  <c:v>68156</c:v>
                </c:pt>
                <c:pt idx="68157">
                  <c:v>68157</c:v>
                </c:pt>
                <c:pt idx="68158">
                  <c:v>68158</c:v>
                </c:pt>
                <c:pt idx="68159">
                  <c:v>68159</c:v>
                </c:pt>
                <c:pt idx="68160">
                  <c:v>68160</c:v>
                </c:pt>
                <c:pt idx="68161">
                  <c:v>68161</c:v>
                </c:pt>
                <c:pt idx="68162">
                  <c:v>68162</c:v>
                </c:pt>
                <c:pt idx="68163">
                  <c:v>68163</c:v>
                </c:pt>
                <c:pt idx="68164">
                  <c:v>68164</c:v>
                </c:pt>
                <c:pt idx="68165">
                  <c:v>68165</c:v>
                </c:pt>
                <c:pt idx="68166">
                  <c:v>68166</c:v>
                </c:pt>
                <c:pt idx="68167">
                  <c:v>68167</c:v>
                </c:pt>
                <c:pt idx="68168">
                  <c:v>68168</c:v>
                </c:pt>
                <c:pt idx="68169">
                  <c:v>68169</c:v>
                </c:pt>
                <c:pt idx="68170">
                  <c:v>68170</c:v>
                </c:pt>
                <c:pt idx="68171">
                  <c:v>68171</c:v>
                </c:pt>
                <c:pt idx="68172">
                  <c:v>68172</c:v>
                </c:pt>
                <c:pt idx="68173">
                  <c:v>68173</c:v>
                </c:pt>
                <c:pt idx="68174">
                  <c:v>68174</c:v>
                </c:pt>
                <c:pt idx="68175">
                  <c:v>68175</c:v>
                </c:pt>
                <c:pt idx="68176">
                  <c:v>68176</c:v>
                </c:pt>
                <c:pt idx="68177">
                  <c:v>68177</c:v>
                </c:pt>
                <c:pt idx="68178">
                  <c:v>68178</c:v>
                </c:pt>
                <c:pt idx="68179">
                  <c:v>68179</c:v>
                </c:pt>
                <c:pt idx="68180">
                  <c:v>68180</c:v>
                </c:pt>
                <c:pt idx="68181">
                  <c:v>68181</c:v>
                </c:pt>
                <c:pt idx="68182">
                  <c:v>68182</c:v>
                </c:pt>
                <c:pt idx="68183">
                  <c:v>68183</c:v>
                </c:pt>
                <c:pt idx="68184">
                  <c:v>68184</c:v>
                </c:pt>
                <c:pt idx="68185">
                  <c:v>68185</c:v>
                </c:pt>
                <c:pt idx="68186">
                  <c:v>68186</c:v>
                </c:pt>
                <c:pt idx="68187">
                  <c:v>68187</c:v>
                </c:pt>
                <c:pt idx="68188">
                  <c:v>68188</c:v>
                </c:pt>
                <c:pt idx="68189">
                  <c:v>68189</c:v>
                </c:pt>
                <c:pt idx="68190">
                  <c:v>68190</c:v>
                </c:pt>
                <c:pt idx="68191">
                  <c:v>68191</c:v>
                </c:pt>
                <c:pt idx="68192">
                  <c:v>68192</c:v>
                </c:pt>
                <c:pt idx="68193">
                  <c:v>68193</c:v>
                </c:pt>
                <c:pt idx="68194">
                  <c:v>68194</c:v>
                </c:pt>
                <c:pt idx="68195">
                  <c:v>68195</c:v>
                </c:pt>
                <c:pt idx="68196">
                  <c:v>68196</c:v>
                </c:pt>
                <c:pt idx="68197">
                  <c:v>68197</c:v>
                </c:pt>
                <c:pt idx="68198">
                  <c:v>68198</c:v>
                </c:pt>
                <c:pt idx="68199">
                  <c:v>68199</c:v>
                </c:pt>
                <c:pt idx="68200">
                  <c:v>68200</c:v>
                </c:pt>
                <c:pt idx="68201">
                  <c:v>68201</c:v>
                </c:pt>
                <c:pt idx="68202">
                  <c:v>68202</c:v>
                </c:pt>
                <c:pt idx="68203">
                  <c:v>68203</c:v>
                </c:pt>
                <c:pt idx="68204">
                  <c:v>68204</c:v>
                </c:pt>
                <c:pt idx="68205">
                  <c:v>68205</c:v>
                </c:pt>
                <c:pt idx="68206">
                  <c:v>68206</c:v>
                </c:pt>
                <c:pt idx="68207">
                  <c:v>68207</c:v>
                </c:pt>
                <c:pt idx="68208">
                  <c:v>68208</c:v>
                </c:pt>
                <c:pt idx="68209">
                  <c:v>68209</c:v>
                </c:pt>
                <c:pt idx="68210">
                  <c:v>68210</c:v>
                </c:pt>
                <c:pt idx="68211">
                  <c:v>68211</c:v>
                </c:pt>
                <c:pt idx="68212">
                  <c:v>68212</c:v>
                </c:pt>
                <c:pt idx="68213">
                  <c:v>68213</c:v>
                </c:pt>
                <c:pt idx="68214">
                  <c:v>68214</c:v>
                </c:pt>
                <c:pt idx="68215">
                  <c:v>68215</c:v>
                </c:pt>
                <c:pt idx="68216">
                  <c:v>68216</c:v>
                </c:pt>
                <c:pt idx="68217">
                  <c:v>68217</c:v>
                </c:pt>
                <c:pt idx="68218">
                  <c:v>68218</c:v>
                </c:pt>
                <c:pt idx="68219">
                  <c:v>68219</c:v>
                </c:pt>
                <c:pt idx="68220">
                  <c:v>68220</c:v>
                </c:pt>
                <c:pt idx="68221">
                  <c:v>68221</c:v>
                </c:pt>
                <c:pt idx="68222">
                  <c:v>68222</c:v>
                </c:pt>
                <c:pt idx="68223">
                  <c:v>68223</c:v>
                </c:pt>
                <c:pt idx="68224">
                  <c:v>68224</c:v>
                </c:pt>
                <c:pt idx="68225">
                  <c:v>68225</c:v>
                </c:pt>
                <c:pt idx="68226">
                  <c:v>68226</c:v>
                </c:pt>
                <c:pt idx="68227">
                  <c:v>68227</c:v>
                </c:pt>
                <c:pt idx="68228">
                  <c:v>68228</c:v>
                </c:pt>
                <c:pt idx="68229">
                  <c:v>68229</c:v>
                </c:pt>
                <c:pt idx="68230">
                  <c:v>68230</c:v>
                </c:pt>
                <c:pt idx="68231">
                  <c:v>68231</c:v>
                </c:pt>
                <c:pt idx="68232">
                  <c:v>68232</c:v>
                </c:pt>
                <c:pt idx="68233">
                  <c:v>68233</c:v>
                </c:pt>
                <c:pt idx="68234">
                  <c:v>68234</c:v>
                </c:pt>
                <c:pt idx="68235">
                  <c:v>68235</c:v>
                </c:pt>
                <c:pt idx="68236">
                  <c:v>68236</c:v>
                </c:pt>
                <c:pt idx="68237">
                  <c:v>68237</c:v>
                </c:pt>
                <c:pt idx="68238">
                  <c:v>68238</c:v>
                </c:pt>
                <c:pt idx="68239">
                  <c:v>68239</c:v>
                </c:pt>
                <c:pt idx="68240">
                  <c:v>68240</c:v>
                </c:pt>
                <c:pt idx="68241">
                  <c:v>68241</c:v>
                </c:pt>
                <c:pt idx="68242">
                  <c:v>68242</c:v>
                </c:pt>
                <c:pt idx="68243">
                  <c:v>68243</c:v>
                </c:pt>
                <c:pt idx="68244">
                  <c:v>68244</c:v>
                </c:pt>
                <c:pt idx="68245">
                  <c:v>68245</c:v>
                </c:pt>
                <c:pt idx="68246">
                  <c:v>68246</c:v>
                </c:pt>
                <c:pt idx="68247">
                  <c:v>68247</c:v>
                </c:pt>
                <c:pt idx="68248">
                  <c:v>68248</c:v>
                </c:pt>
                <c:pt idx="68249">
                  <c:v>68249</c:v>
                </c:pt>
                <c:pt idx="68250">
                  <c:v>68250</c:v>
                </c:pt>
                <c:pt idx="68251">
                  <c:v>68251</c:v>
                </c:pt>
                <c:pt idx="68252">
                  <c:v>68252</c:v>
                </c:pt>
                <c:pt idx="68253">
                  <c:v>68253</c:v>
                </c:pt>
                <c:pt idx="68254">
                  <c:v>68254</c:v>
                </c:pt>
                <c:pt idx="68255">
                  <c:v>68255</c:v>
                </c:pt>
                <c:pt idx="68256">
                  <c:v>68256</c:v>
                </c:pt>
                <c:pt idx="68257">
                  <c:v>68257</c:v>
                </c:pt>
                <c:pt idx="68258">
                  <c:v>68258</c:v>
                </c:pt>
                <c:pt idx="68259">
                  <c:v>68259</c:v>
                </c:pt>
                <c:pt idx="68260">
                  <c:v>68260</c:v>
                </c:pt>
                <c:pt idx="68261">
                  <c:v>68261</c:v>
                </c:pt>
                <c:pt idx="68262">
                  <c:v>68262</c:v>
                </c:pt>
                <c:pt idx="68263">
                  <c:v>68263</c:v>
                </c:pt>
                <c:pt idx="68264">
                  <c:v>68264</c:v>
                </c:pt>
                <c:pt idx="68265">
                  <c:v>68265</c:v>
                </c:pt>
                <c:pt idx="68266">
                  <c:v>68266</c:v>
                </c:pt>
                <c:pt idx="68267">
                  <c:v>68267</c:v>
                </c:pt>
                <c:pt idx="68268">
                  <c:v>68268</c:v>
                </c:pt>
                <c:pt idx="68269">
                  <c:v>68269</c:v>
                </c:pt>
                <c:pt idx="68270">
                  <c:v>68270</c:v>
                </c:pt>
                <c:pt idx="68271">
                  <c:v>68271</c:v>
                </c:pt>
                <c:pt idx="68272">
                  <c:v>68272</c:v>
                </c:pt>
                <c:pt idx="68273">
                  <c:v>68273</c:v>
                </c:pt>
                <c:pt idx="68274">
                  <c:v>68274</c:v>
                </c:pt>
                <c:pt idx="68275">
                  <c:v>68275</c:v>
                </c:pt>
                <c:pt idx="68276">
                  <c:v>68276</c:v>
                </c:pt>
                <c:pt idx="68277">
                  <c:v>68277</c:v>
                </c:pt>
                <c:pt idx="68278">
                  <c:v>68278</c:v>
                </c:pt>
                <c:pt idx="68279">
                  <c:v>68279</c:v>
                </c:pt>
                <c:pt idx="68280">
                  <c:v>68280</c:v>
                </c:pt>
                <c:pt idx="68281">
                  <c:v>68281</c:v>
                </c:pt>
                <c:pt idx="68282">
                  <c:v>68282</c:v>
                </c:pt>
                <c:pt idx="68283">
                  <c:v>68283</c:v>
                </c:pt>
                <c:pt idx="68284">
                  <c:v>68284</c:v>
                </c:pt>
                <c:pt idx="68285">
                  <c:v>68285</c:v>
                </c:pt>
                <c:pt idx="68286">
                  <c:v>68286</c:v>
                </c:pt>
                <c:pt idx="68287">
                  <c:v>68287</c:v>
                </c:pt>
                <c:pt idx="68288">
                  <c:v>68288</c:v>
                </c:pt>
                <c:pt idx="68289">
                  <c:v>68289</c:v>
                </c:pt>
                <c:pt idx="68290">
                  <c:v>68290</c:v>
                </c:pt>
                <c:pt idx="68291">
                  <c:v>68291</c:v>
                </c:pt>
                <c:pt idx="68292">
                  <c:v>68292</c:v>
                </c:pt>
                <c:pt idx="68293">
                  <c:v>68293</c:v>
                </c:pt>
                <c:pt idx="68294">
                  <c:v>68294</c:v>
                </c:pt>
                <c:pt idx="68295">
                  <c:v>68295</c:v>
                </c:pt>
                <c:pt idx="68296">
                  <c:v>68296</c:v>
                </c:pt>
                <c:pt idx="68297">
                  <c:v>68297</c:v>
                </c:pt>
                <c:pt idx="68298">
                  <c:v>68298</c:v>
                </c:pt>
                <c:pt idx="68299">
                  <c:v>68299</c:v>
                </c:pt>
                <c:pt idx="68300">
                  <c:v>68300</c:v>
                </c:pt>
                <c:pt idx="68301">
                  <c:v>68301</c:v>
                </c:pt>
                <c:pt idx="68302">
                  <c:v>68302</c:v>
                </c:pt>
                <c:pt idx="68303">
                  <c:v>68303</c:v>
                </c:pt>
                <c:pt idx="68304">
                  <c:v>68304</c:v>
                </c:pt>
                <c:pt idx="68305">
                  <c:v>68305</c:v>
                </c:pt>
                <c:pt idx="68306">
                  <c:v>68306</c:v>
                </c:pt>
                <c:pt idx="68307">
                  <c:v>68307</c:v>
                </c:pt>
                <c:pt idx="68308">
                  <c:v>68308</c:v>
                </c:pt>
                <c:pt idx="68309">
                  <c:v>68309</c:v>
                </c:pt>
                <c:pt idx="68310">
                  <c:v>68310</c:v>
                </c:pt>
                <c:pt idx="68311">
                  <c:v>68311</c:v>
                </c:pt>
                <c:pt idx="68312">
                  <c:v>68312</c:v>
                </c:pt>
                <c:pt idx="68313">
                  <c:v>68313</c:v>
                </c:pt>
                <c:pt idx="68314">
                  <c:v>68314</c:v>
                </c:pt>
                <c:pt idx="68315">
                  <c:v>68315</c:v>
                </c:pt>
                <c:pt idx="68316">
                  <c:v>68316</c:v>
                </c:pt>
                <c:pt idx="68317">
                  <c:v>68317</c:v>
                </c:pt>
                <c:pt idx="68318">
                  <c:v>68318</c:v>
                </c:pt>
                <c:pt idx="68319">
                  <c:v>68319</c:v>
                </c:pt>
                <c:pt idx="68320">
                  <c:v>68320</c:v>
                </c:pt>
                <c:pt idx="68321">
                  <c:v>68321</c:v>
                </c:pt>
                <c:pt idx="68322">
                  <c:v>68322</c:v>
                </c:pt>
                <c:pt idx="68323">
                  <c:v>68323</c:v>
                </c:pt>
                <c:pt idx="68324">
                  <c:v>68324</c:v>
                </c:pt>
                <c:pt idx="68325">
                  <c:v>68325</c:v>
                </c:pt>
                <c:pt idx="68326">
                  <c:v>68326</c:v>
                </c:pt>
                <c:pt idx="68327">
                  <c:v>68327</c:v>
                </c:pt>
                <c:pt idx="68328">
                  <c:v>68328</c:v>
                </c:pt>
                <c:pt idx="68329">
                  <c:v>68329</c:v>
                </c:pt>
                <c:pt idx="68330">
                  <c:v>68330</c:v>
                </c:pt>
                <c:pt idx="68331">
                  <c:v>68331</c:v>
                </c:pt>
                <c:pt idx="68332">
                  <c:v>68332</c:v>
                </c:pt>
                <c:pt idx="68333">
                  <c:v>68333</c:v>
                </c:pt>
                <c:pt idx="68334">
                  <c:v>68334</c:v>
                </c:pt>
                <c:pt idx="68335">
                  <c:v>68335</c:v>
                </c:pt>
                <c:pt idx="68336">
                  <c:v>68336</c:v>
                </c:pt>
                <c:pt idx="68337">
                  <c:v>68337</c:v>
                </c:pt>
                <c:pt idx="68338">
                  <c:v>68338</c:v>
                </c:pt>
                <c:pt idx="68339">
                  <c:v>68339</c:v>
                </c:pt>
                <c:pt idx="68340">
                  <c:v>68340</c:v>
                </c:pt>
                <c:pt idx="68341">
                  <c:v>68341</c:v>
                </c:pt>
                <c:pt idx="68342">
                  <c:v>68342</c:v>
                </c:pt>
                <c:pt idx="68343">
                  <c:v>68343</c:v>
                </c:pt>
                <c:pt idx="68344">
                  <c:v>68344</c:v>
                </c:pt>
                <c:pt idx="68345">
                  <c:v>68345</c:v>
                </c:pt>
                <c:pt idx="68346">
                  <c:v>68346</c:v>
                </c:pt>
                <c:pt idx="68347">
                  <c:v>68347</c:v>
                </c:pt>
                <c:pt idx="68348">
                  <c:v>68348</c:v>
                </c:pt>
                <c:pt idx="68349">
                  <c:v>68349</c:v>
                </c:pt>
                <c:pt idx="68350">
                  <c:v>68350</c:v>
                </c:pt>
                <c:pt idx="68351">
                  <c:v>68351</c:v>
                </c:pt>
                <c:pt idx="68352">
                  <c:v>68352</c:v>
                </c:pt>
                <c:pt idx="68353">
                  <c:v>68353</c:v>
                </c:pt>
                <c:pt idx="68354">
                  <c:v>68354</c:v>
                </c:pt>
                <c:pt idx="68355">
                  <c:v>68355</c:v>
                </c:pt>
                <c:pt idx="68356">
                  <c:v>68356</c:v>
                </c:pt>
                <c:pt idx="68357">
                  <c:v>68357</c:v>
                </c:pt>
                <c:pt idx="68358">
                  <c:v>68358</c:v>
                </c:pt>
                <c:pt idx="68359">
                  <c:v>68359</c:v>
                </c:pt>
                <c:pt idx="68360">
                  <c:v>68360</c:v>
                </c:pt>
                <c:pt idx="68361">
                  <c:v>68361</c:v>
                </c:pt>
                <c:pt idx="68362">
                  <c:v>68362</c:v>
                </c:pt>
                <c:pt idx="68363">
                  <c:v>68363</c:v>
                </c:pt>
                <c:pt idx="68364">
                  <c:v>68364</c:v>
                </c:pt>
                <c:pt idx="68365">
                  <c:v>68365</c:v>
                </c:pt>
                <c:pt idx="68366">
                  <c:v>68366</c:v>
                </c:pt>
                <c:pt idx="68367">
                  <c:v>68367</c:v>
                </c:pt>
                <c:pt idx="68368">
                  <c:v>68368</c:v>
                </c:pt>
                <c:pt idx="68369">
                  <c:v>68369</c:v>
                </c:pt>
                <c:pt idx="68370">
                  <c:v>68370</c:v>
                </c:pt>
                <c:pt idx="68371">
                  <c:v>68371</c:v>
                </c:pt>
                <c:pt idx="68372">
                  <c:v>68372</c:v>
                </c:pt>
                <c:pt idx="68373">
                  <c:v>68373</c:v>
                </c:pt>
                <c:pt idx="68374">
                  <c:v>68374</c:v>
                </c:pt>
                <c:pt idx="68375">
                  <c:v>68375</c:v>
                </c:pt>
                <c:pt idx="68376">
                  <c:v>68376</c:v>
                </c:pt>
                <c:pt idx="68377">
                  <c:v>68377</c:v>
                </c:pt>
                <c:pt idx="68378">
                  <c:v>68378</c:v>
                </c:pt>
                <c:pt idx="68379">
                  <c:v>68379</c:v>
                </c:pt>
                <c:pt idx="68380">
                  <c:v>68380</c:v>
                </c:pt>
                <c:pt idx="68381">
                  <c:v>68381</c:v>
                </c:pt>
                <c:pt idx="68382">
                  <c:v>68382</c:v>
                </c:pt>
                <c:pt idx="68383">
                  <c:v>68383</c:v>
                </c:pt>
                <c:pt idx="68384">
                  <c:v>68384</c:v>
                </c:pt>
                <c:pt idx="68385">
                  <c:v>68385</c:v>
                </c:pt>
                <c:pt idx="68386">
                  <c:v>68386</c:v>
                </c:pt>
                <c:pt idx="68387">
                  <c:v>68387</c:v>
                </c:pt>
                <c:pt idx="68388">
                  <c:v>68388</c:v>
                </c:pt>
                <c:pt idx="68389">
                  <c:v>68389</c:v>
                </c:pt>
                <c:pt idx="68390">
                  <c:v>68390</c:v>
                </c:pt>
                <c:pt idx="68391">
                  <c:v>68391</c:v>
                </c:pt>
                <c:pt idx="68392">
                  <c:v>68392</c:v>
                </c:pt>
                <c:pt idx="68393">
                  <c:v>68393</c:v>
                </c:pt>
                <c:pt idx="68394">
                  <c:v>68394</c:v>
                </c:pt>
                <c:pt idx="68395">
                  <c:v>68395</c:v>
                </c:pt>
                <c:pt idx="68396">
                  <c:v>68396</c:v>
                </c:pt>
                <c:pt idx="68397">
                  <c:v>68397</c:v>
                </c:pt>
                <c:pt idx="68398">
                  <c:v>68398</c:v>
                </c:pt>
                <c:pt idx="68399">
                  <c:v>68399</c:v>
                </c:pt>
                <c:pt idx="68400">
                  <c:v>68400</c:v>
                </c:pt>
                <c:pt idx="68401">
                  <c:v>68401</c:v>
                </c:pt>
                <c:pt idx="68402">
                  <c:v>68402</c:v>
                </c:pt>
                <c:pt idx="68403">
                  <c:v>68403</c:v>
                </c:pt>
                <c:pt idx="68404">
                  <c:v>68404</c:v>
                </c:pt>
                <c:pt idx="68405">
                  <c:v>68405</c:v>
                </c:pt>
                <c:pt idx="68406">
                  <c:v>68406</c:v>
                </c:pt>
                <c:pt idx="68407">
                  <c:v>68407</c:v>
                </c:pt>
                <c:pt idx="68408">
                  <c:v>68408</c:v>
                </c:pt>
                <c:pt idx="68409">
                  <c:v>68409</c:v>
                </c:pt>
                <c:pt idx="68410">
                  <c:v>68410</c:v>
                </c:pt>
                <c:pt idx="68411">
                  <c:v>68411</c:v>
                </c:pt>
                <c:pt idx="68412">
                  <c:v>68412</c:v>
                </c:pt>
                <c:pt idx="68413">
                  <c:v>68413</c:v>
                </c:pt>
                <c:pt idx="68414">
                  <c:v>68414</c:v>
                </c:pt>
                <c:pt idx="68415">
                  <c:v>68415</c:v>
                </c:pt>
                <c:pt idx="68416">
                  <c:v>68416</c:v>
                </c:pt>
                <c:pt idx="68417">
                  <c:v>68417</c:v>
                </c:pt>
                <c:pt idx="68418">
                  <c:v>68418</c:v>
                </c:pt>
                <c:pt idx="68419">
                  <c:v>68419</c:v>
                </c:pt>
                <c:pt idx="68420">
                  <c:v>68420</c:v>
                </c:pt>
                <c:pt idx="68421">
                  <c:v>68421</c:v>
                </c:pt>
                <c:pt idx="68422">
                  <c:v>68422</c:v>
                </c:pt>
                <c:pt idx="68423">
                  <c:v>68423</c:v>
                </c:pt>
                <c:pt idx="68424">
                  <c:v>68424</c:v>
                </c:pt>
                <c:pt idx="68425">
                  <c:v>68425</c:v>
                </c:pt>
                <c:pt idx="68426">
                  <c:v>68426</c:v>
                </c:pt>
                <c:pt idx="68427">
                  <c:v>68427</c:v>
                </c:pt>
                <c:pt idx="68428">
                  <c:v>68428</c:v>
                </c:pt>
                <c:pt idx="68429">
                  <c:v>68429</c:v>
                </c:pt>
                <c:pt idx="68430">
                  <c:v>68430</c:v>
                </c:pt>
                <c:pt idx="68431">
                  <c:v>68431</c:v>
                </c:pt>
                <c:pt idx="68432">
                  <c:v>68432</c:v>
                </c:pt>
                <c:pt idx="68433">
                  <c:v>68433</c:v>
                </c:pt>
                <c:pt idx="68434">
                  <c:v>68434</c:v>
                </c:pt>
                <c:pt idx="68435">
                  <c:v>68435</c:v>
                </c:pt>
                <c:pt idx="68436">
                  <c:v>68436</c:v>
                </c:pt>
                <c:pt idx="68437">
                  <c:v>68437</c:v>
                </c:pt>
                <c:pt idx="68438">
                  <c:v>68438</c:v>
                </c:pt>
                <c:pt idx="68439">
                  <c:v>68439</c:v>
                </c:pt>
                <c:pt idx="68440">
                  <c:v>68440</c:v>
                </c:pt>
                <c:pt idx="68441">
                  <c:v>68441</c:v>
                </c:pt>
                <c:pt idx="68442">
                  <c:v>68442</c:v>
                </c:pt>
                <c:pt idx="68443">
                  <c:v>68443</c:v>
                </c:pt>
                <c:pt idx="68444">
                  <c:v>68444</c:v>
                </c:pt>
                <c:pt idx="68445">
                  <c:v>68445</c:v>
                </c:pt>
                <c:pt idx="68446">
                  <c:v>68446</c:v>
                </c:pt>
                <c:pt idx="68447">
                  <c:v>68447</c:v>
                </c:pt>
                <c:pt idx="68448">
                  <c:v>68448</c:v>
                </c:pt>
                <c:pt idx="68449">
                  <c:v>68449</c:v>
                </c:pt>
                <c:pt idx="68450">
                  <c:v>68450</c:v>
                </c:pt>
                <c:pt idx="68451">
                  <c:v>68451</c:v>
                </c:pt>
                <c:pt idx="68452">
                  <c:v>68452</c:v>
                </c:pt>
                <c:pt idx="68453">
                  <c:v>68453</c:v>
                </c:pt>
                <c:pt idx="68454">
                  <c:v>68454</c:v>
                </c:pt>
                <c:pt idx="68455">
                  <c:v>68455</c:v>
                </c:pt>
                <c:pt idx="68456">
                  <c:v>68456</c:v>
                </c:pt>
                <c:pt idx="68457">
                  <c:v>68457</c:v>
                </c:pt>
                <c:pt idx="68458">
                  <c:v>68458</c:v>
                </c:pt>
                <c:pt idx="68459">
                  <c:v>68459</c:v>
                </c:pt>
                <c:pt idx="68460">
                  <c:v>68460</c:v>
                </c:pt>
                <c:pt idx="68461">
                  <c:v>68461</c:v>
                </c:pt>
                <c:pt idx="68462">
                  <c:v>68462</c:v>
                </c:pt>
                <c:pt idx="68463">
                  <c:v>68463</c:v>
                </c:pt>
                <c:pt idx="68464">
                  <c:v>68464</c:v>
                </c:pt>
                <c:pt idx="68465">
                  <c:v>68465</c:v>
                </c:pt>
                <c:pt idx="68466">
                  <c:v>68466</c:v>
                </c:pt>
                <c:pt idx="68467">
                  <c:v>68467</c:v>
                </c:pt>
                <c:pt idx="68468">
                  <c:v>68468</c:v>
                </c:pt>
                <c:pt idx="68469">
                  <c:v>68469</c:v>
                </c:pt>
                <c:pt idx="68470">
                  <c:v>68470</c:v>
                </c:pt>
                <c:pt idx="68471">
                  <c:v>68471</c:v>
                </c:pt>
                <c:pt idx="68472">
                  <c:v>68472</c:v>
                </c:pt>
                <c:pt idx="68473">
                  <c:v>68473</c:v>
                </c:pt>
                <c:pt idx="68474">
                  <c:v>68474</c:v>
                </c:pt>
                <c:pt idx="68475">
                  <c:v>68475</c:v>
                </c:pt>
                <c:pt idx="68476">
                  <c:v>68476</c:v>
                </c:pt>
                <c:pt idx="68477">
                  <c:v>68477</c:v>
                </c:pt>
                <c:pt idx="68478">
                  <c:v>68478</c:v>
                </c:pt>
                <c:pt idx="68479">
                  <c:v>68479</c:v>
                </c:pt>
                <c:pt idx="68480">
                  <c:v>68480</c:v>
                </c:pt>
                <c:pt idx="68481">
                  <c:v>68481</c:v>
                </c:pt>
                <c:pt idx="68482">
                  <c:v>68482</c:v>
                </c:pt>
                <c:pt idx="68483">
                  <c:v>68483</c:v>
                </c:pt>
                <c:pt idx="68484">
                  <c:v>68484</c:v>
                </c:pt>
                <c:pt idx="68485">
                  <c:v>68485</c:v>
                </c:pt>
                <c:pt idx="68486">
                  <c:v>68486</c:v>
                </c:pt>
                <c:pt idx="68487">
                  <c:v>68487</c:v>
                </c:pt>
                <c:pt idx="68488">
                  <c:v>68488</c:v>
                </c:pt>
                <c:pt idx="68489">
                  <c:v>68489</c:v>
                </c:pt>
                <c:pt idx="68490">
                  <c:v>68490</c:v>
                </c:pt>
                <c:pt idx="68491">
                  <c:v>68491</c:v>
                </c:pt>
                <c:pt idx="68492">
                  <c:v>68492</c:v>
                </c:pt>
                <c:pt idx="68493">
                  <c:v>68493</c:v>
                </c:pt>
                <c:pt idx="68494">
                  <c:v>68494</c:v>
                </c:pt>
                <c:pt idx="68495">
                  <c:v>68495</c:v>
                </c:pt>
                <c:pt idx="68496">
                  <c:v>68496</c:v>
                </c:pt>
                <c:pt idx="68497">
                  <c:v>68497</c:v>
                </c:pt>
                <c:pt idx="68498">
                  <c:v>68498</c:v>
                </c:pt>
                <c:pt idx="68499">
                  <c:v>68499</c:v>
                </c:pt>
                <c:pt idx="68500">
                  <c:v>68500</c:v>
                </c:pt>
                <c:pt idx="68501">
                  <c:v>68501</c:v>
                </c:pt>
                <c:pt idx="68502">
                  <c:v>68502</c:v>
                </c:pt>
                <c:pt idx="68503">
                  <c:v>68503</c:v>
                </c:pt>
                <c:pt idx="68504">
                  <c:v>68504</c:v>
                </c:pt>
                <c:pt idx="68505">
                  <c:v>68505</c:v>
                </c:pt>
                <c:pt idx="68506">
                  <c:v>68506</c:v>
                </c:pt>
                <c:pt idx="68507">
                  <c:v>68507</c:v>
                </c:pt>
                <c:pt idx="68508">
                  <c:v>68508</c:v>
                </c:pt>
                <c:pt idx="68509">
                  <c:v>68509</c:v>
                </c:pt>
                <c:pt idx="68510">
                  <c:v>68510</c:v>
                </c:pt>
                <c:pt idx="68511">
                  <c:v>68511</c:v>
                </c:pt>
                <c:pt idx="68512">
                  <c:v>68512</c:v>
                </c:pt>
                <c:pt idx="68513">
                  <c:v>68513</c:v>
                </c:pt>
                <c:pt idx="68514">
                  <c:v>68514</c:v>
                </c:pt>
                <c:pt idx="68515">
                  <c:v>68515</c:v>
                </c:pt>
                <c:pt idx="68516">
                  <c:v>68516</c:v>
                </c:pt>
                <c:pt idx="68517">
                  <c:v>68517</c:v>
                </c:pt>
                <c:pt idx="68518">
                  <c:v>68518</c:v>
                </c:pt>
                <c:pt idx="68519">
                  <c:v>68519</c:v>
                </c:pt>
                <c:pt idx="68520">
                  <c:v>68520</c:v>
                </c:pt>
                <c:pt idx="68521">
                  <c:v>68521</c:v>
                </c:pt>
                <c:pt idx="68522">
                  <c:v>68522</c:v>
                </c:pt>
                <c:pt idx="68523">
                  <c:v>68523</c:v>
                </c:pt>
                <c:pt idx="68524">
                  <c:v>68524</c:v>
                </c:pt>
                <c:pt idx="68525">
                  <c:v>68525</c:v>
                </c:pt>
                <c:pt idx="68526">
                  <c:v>68526</c:v>
                </c:pt>
                <c:pt idx="68527">
                  <c:v>68527</c:v>
                </c:pt>
                <c:pt idx="68528">
                  <c:v>68528</c:v>
                </c:pt>
                <c:pt idx="68529">
                  <c:v>68529</c:v>
                </c:pt>
                <c:pt idx="68530">
                  <c:v>68530</c:v>
                </c:pt>
                <c:pt idx="68531">
                  <c:v>68531</c:v>
                </c:pt>
                <c:pt idx="68532">
                  <c:v>68532</c:v>
                </c:pt>
                <c:pt idx="68533">
                  <c:v>68533</c:v>
                </c:pt>
                <c:pt idx="68534">
                  <c:v>68534</c:v>
                </c:pt>
                <c:pt idx="68535">
                  <c:v>68535</c:v>
                </c:pt>
                <c:pt idx="68536">
                  <c:v>68536</c:v>
                </c:pt>
                <c:pt idx="68537">
                  <c:v>68537</c:v>
                </c:pt>
                <c:pt idx="68538">
                  <c:v>68538</c:v>
                </c:pt>
                <c:pt idx="68539">
                  <c:v>68539</c:v>
                </c:pt>
                <c:pt idx="68540">
                  <c:v>68540</c:v>
                </c:pt>
                <c:pt idx="68541">
                  <c:v>68541</c:v>
                </c:pt>
                <c:pt idx="68542">
                  <c:v>68542</c:v>
                </c:pt>
                <c:pt idx="68543">
                  <c:v>68543</c:v>
                </c:pt>
                <c:pt idx="68544">
                  <c:v>68544</c:v>
                </c:pt>
                <c:pt idx="68545">
                  <c:v>68545</c:v>
                </c:pt>
                <c:pt idx="68546">
                  <c:v>68546</c:v>
                </c:pt>
                <c:pt idx="68547">
                  <c:v>68547</c:v>
                </c:pt>
                <c:pt idx="68548">
                  <c:v>68548</c:v>
                </c:pt>
                <c:pt idx="68549">
                  <c:v>68549</c:v>
                </c:pt>
                <c:pt idx="68550">
                  <c:v>68550</c:v>
                </c:pt>
                <c:pt idx="68551">
                  <c:v>68551</c:v>
                </c:pt>
                <c:pt idx="68552">
                  <c:v>68552</c:v>
                </c:pt>
                <c:pt idx="68553">
                  <c:v>68553</c:v>
                </c:pt>
                <c:pt idx="68554">
                  <c:v>68554</c:v>
                </c:pt>
                <c:pt idx="68555">
                  <c:v>68555</c:v>
                </c:pt>
                <c:pt idx="68556">
                  <c:v>68556</c:v>
                </c:pt>
                <c:pt idx="68557">
                  <c:v>68557</c:v>
                </c:pt>
                <c:pt idx="68558">
                  <c:v>68558</c:v>
                </c:pt>
                <c:pt idx="68559">
                  <c:v>68559</c:v>
                </c:pt>
                <c:pt idx="68560">
                  <c:v>68560</c:v>
                </c:pt>
                <c:pt idx="68561">
                  <c:v>68561</c:v>
                </c:pt>
                <c:pt idx="68562">
                  <c:v>68562</c:v>
                </c:pt>
                <c:pt idx="68563">
                  <c:v>68563</c:v>
                </c:pt>
                <c:pt idx="68564">
                  <c:v>68564</c:v>
                </c:pt>
                <c:pt idx="68565">
                  <c:v>68565</c:v>
                </c:pt>
                <c:pt idx="68566">
                  <c:v>68566</c:v>
                </c:pt>
                <c:pt idx="68567">
                  <c:v>68567</c:v>
                </c:pt>
                <c:pt idx="68568">
                  <c:v>68568</c:v>
                </c:pt>
                <c:pt idx="68569">
                  <c:v>68569</c:v>
                </c:pt>
                <c:pt idx="68570">
                  <c:v>68570</c:v>
                </c:pt>
                <c:pt idx="68571">
                  <c:v>68571</c:v>
                </c:pt>
                <c:pt idx="68572">
                  <c:v>68572</c:v>
                </c:pt>
                <c:pt idx="68573">
                  <c:v>68573</c:v>
                </c:pt>
                <c:pt idx="68574">
                  <c:v>68574</c:v>
                </c:pt>
                <c:pt idx="68575">
                  <c:v>68575</c:v>
                </c:pt>
                <c:pt idx="68576">
                  <c:v>68576</c:v>
                </c:pt>
                <c:pt idx="68577">
                  <c:v>68577</c:v>
                </c:pt>
                <c:pt idx="68578">
                  <c:v>68578</c:v>
                </c:pt>
                <c:pt idx="68579">
                  <c:v>68579</c:v>
                </c:pt>
                <c:pt idx="68580">
                  <c:v>68580</c:v>
                </c:pt>
                <c:pt idx="68581">
                  <c:v>68581</c:v>
                </c:pt>
                <c:pt idx="68582">
                  <c:v>68582</c:v>
                </c:pt>
                <c:pt idx="68583">
                  <c:v>68583</c:v>
                </c:pt>
                <c:pt idx="68584">
                  <c:v>68584</c:v>
                </c:pt>
                <c:pt idx="68585">
                  <c:v>68585</c:v>
                </c:pt>
                <c:pt idx="68586">
                  <c:v>68586</c:v>
                </c:pt>
                <c:pt idx="68587">
                  <c:v>68587</c:v>
                </c:pt>
                <c:pt idx="68588">
                  <c:v>68588</c:v>
                </c:pt>
                <c:pt idx="68589">
                  <c:v>68589</c:v>
                </c:pt>
                <c:pt idx="68590">
                  <c:v>68590</c:v>
                </c:pt>
                <c:pt idx="68591">
                  <c:v>68591</c:v>
                </c:pt>
                <c:pt idx="68592">
                  <c:v>68592</c:v>
                </c:pt>
                <c:pt idx="68593">
                  <c:v>68593</c:v>
                </c:pt>
                <c:pt idx="68594">
                  <c:v>68594</c:v>
                </c:pt>
                <c:pt idx="68595">
                  <c:v>68595</c:v>
                </c:pt>
                <c:pt idx="68596">
                  <c:v>68596</c:v>
                </c:pt>
                <c:pt idx="68597">
                  <c:v>68597</c:v>
                </c:pt>
                <c:pt idx="68598">
                  <c:v>68598</c:v>
                </c:pt>
                <c:pt idx="68599">
                  <c:v>68599</c:v>
                </c:pt>
                <c:pt idx="68600">
                  <c:v>68600</c:v>
                </c:pt>
                <c:pt idx="68601">
                  <c:v>68601</c:v>
                </c:pt>
                <c:pt idx="68602">
                  <c:v>68602</c:v>
                </c:pt>
                <c:pt idx="68603">
                  <c:v>68603</c:v>
                </c:pt>
                <c:pt idx="68604">
                  <c:v>68604</c:v>
                </c:pt>
                <c:pt idx="68605">
                  <c:v>68605</c:v>
                </c:pt>
                <c:pt idx="68606">
                  <c:v>68606</c:v>
                </c:pt>
                <c:pt idx="68607">
                  <c:v>68607</c:v>
                </c:pt>
                <c:pt idx="68608">
                  <c:v>68608</c:v>
                </c:pt>
                <c:pt idx="68609">
                  <c:v>68609</c:v>
                </c:pt>
                <c:pt idx="68610">
                  <c:v>68610</c:v>
                </c:pt>
                <c:pt idx="68611">
                  <c:v>68611</c:v>
                </c:pt>
                <c:pt idx="68612">
                  <c:v>68612</c:v>
                </c:pt>
                <c:pt idx="68613">
                  <c:v>68613</c:v>
                </c:pt>
                <c:pt idx="68614">
                  <c:v>68614</c:v>
                </c:pt>
                <c:pt idx="68615">
                  <c:v>68615</c:v>
                </c:pt>
                <c:pt idx="68616">
                  <c:v>68616</c:v>
                </c:pt>
                <c:pt idx="68617">
                  <c:v>68617</c:v>
                </c:pt>
                <c:pt idx="68618">
                  <c:v>68618</c:v>
                </c:pt>
                <c:pt idx="68619">
                  <c:v>68619</c:v>
                </c:pt>
                <c:pt idx="68620">
                  <c:v>68620</c:v>
                </c:pt>
                <c:pt idx="68621">
                  <c:v>68621</c:v>
                </c:pt>
                <c:pt idx="68622">
                  <c:v>68622</c:v>
                </c:pt>
                <c:pt idx="68623">
                  <c:v>68623</c:v>
                </c:pt>
                <c:pt idx="68624">
                  <c:v>68624</c:v>
                </c:pt>
                <c:pt idx="68625">
                  <c:v>68625</c:v>
                </c:pt>
                <c:pt idx="68626">
                  <c:v>68626</c:v>
                </c:pt>
                <c:pt idx="68627">
                  <c:v>68627</c:v>
                </c:pt>
                <c:pt idx="68628">
                  <c:v>68628</c:v>
                </c:pt>
                <c:pt idx="68629">
                  <c:v>68629</c:v>
                </c:pt>
                <c:pt idx="68630">
                  <c:v>68630</c:v>
                </c:pt>
                <c:pt idx="68631">
                  <c:v>68631</c:v>
                </c:pt>
                <c:pt idx="68632">
                  <c:v>68632</c:v>
                </c:pt>
                <c:pt idx="68633">
                  <c:v>68633</c:v>
                </c:pt>
                <c:pt idx="68634">
                  <c:v>68634</c:v>
                </c:pt>
                <c:pt idx="68635">
                  <c:v>68635</c:v>
                </c:pt>
                <c:pt idx="68636">
                  <c:v>68636</c:v>
                </c:pt>
                <c:pt idx="68637">
                  <c:v>68637</c:v>
                </c:pt>
                <c:pt idx="68638">
                  <c:v>68638</c:v>
                </c:pt>
                <c:pt idx="68639">
                  <c:v>68639</c:v>
                </c:pt>
                <c:pt idx="68640">
                  <c:v>68640</c:v>
                </c:pt>
                <c:pt idx="68641">
                  <c:v>68641</c:v>
                </c:pt>
                <c:pt idx="68642">
                  <c:v>68642</c:v>
                </c:pt>
                <c:pt idx="68643">
                  <c:v>68643</c:v>
                </c:pt>
                <c:pt idx="68644">
                  <c:v>68644</c:v>
                </c:pt>
                <c:pt idx="68645">
                  <c:v>68645</c:v>
                </c:pt>
                <c:pt idx="68646">
                  <c:v>68646</c:v>
                </c:pt>
                <c:pt idx="68647">
                  <c:v>68647</c:v>
                </c:pt>
                <c:pt idx="68648">
                  <c:v>68648</c:v>
                </c:pt>
                <c:pt idx="68649">
                  <c:v>68649</c:v>
                </c:pt>
                <c:pt idx="68650">
                  <c:v>68650</c:v>
                </c:pt>
                <c:pt idx="68651">
                  <c:v>68651</c:v>
                </c:pt>
                <c:pt idx="68652">
                  <c:v>68652</c:v>
                </c:pt>
                <c:pt idx="68653">
                  <c:v>68653</c:v>
                </c:pt>
                <c:pt idx="68654">
                  <c:v>68654</c:v>
                </c:pt>
                <c:pt idx="68655">
                  <c:v>68655</c:v>
                </c:pt>
                <c:pt idx="68656">
                  <c:v>68656</c:v>
                </c:pt>
                <c:pt idx="68657">
                  <c:v>68657</c:v>
                </c:pt>
                <c:pt idx="68658">
                  <c:v>68658</c:v>
                </c:pt>
                <c:pt idx="68659">
                  <c:v>68659</c:v>
                </c:pt>
                <c:pt idx="68660">
                  <c:v>68660</c:v>
                </c:pt>
                <c:pt idx="68661">
                  <c:v>68661</c:v>
                </c:pt>
                <c:pt idx="68662">
                  <c:v>68662</c:v>
                </c:pt>
                <c:pt idx="68663">
                  <c:v>68663</c:v>
                </c:pt>
                <c:pt idx="68664">
                  <c:v>68664</c:v>
                </c:pt>
                <c:pt idx="68665">
                  <c:v>68665</c:v>
                </c:pt>
                <c:pt idx="68666">
                  <c:v>68666</c:v>
                </c:pt>
                <c:pt idx="68667">
                  <c:v>68667</c:v>
                </c:pt>
                <c:pt idx="68668">
                  <c:v>68668</c:v>
                </c:pt>
                <c:pt idx="68669">
                  <c:v>68669</c:v>
                </c:pt>
                <c:pt idx="68670">
                  <c:v>68670</c:v>
                </c:pt>
                <c:pt idx="68671">
                  <c:v>68671</c:v>
                </c:pt>
                <c:pt idx="68672">
                  <c:v>68672</c:v>
                </c:pt>
                <c:pt idx="68673">
                  <c:v>68673</c:v>
                </c:pt>
                <c:pt idx="68674">
                  <c:v>68674</c:v>
                </c:pt>
                <c:pt idx="68675">
                  <c:v>68675</c:v>
                </c:pt>
                <c:pt idx="68676">
                  <c:v>68676</c:v>
                </c:pt>
                <c:pt idx="68677">
                  <c:v>68677</c:v>
                </c:pt>
                <c:pt idx="68678">
                  <c:v>68678</c:v>
                </c:pt>
                <c:pt idx="68679">
                  <c:v>68679</c:v>
                </c:pt>
                <c:pt idx="68680">
                  <c:v>68680</c:v>
                </c:pt>
                <c:pt idx="68681">
                  <c:v>68681</c:v>
                </c:pt>
                <c:pt idx="68682">
                  <c:v>68682</c:v>
                </c:pt>
                <c:pt idx="68683">
                  <c:v>68683</c:v>
                </c:pt>
                <c:pt idx="68684">
                  <c:v>68684</c:v>
                </c:pt>
                <c:pt idx="68685">
                  <c:v>68685</c:v>
                </c:pt>
                <c:pt idx="68686">
                  <c:v>68686</c:v>
                </c:pt>
                <c:pt idx="68687">
                  <c:v>68687</c:v>
                </c:pt>
                <c:pt idx="68688">
                  <c:v>68688</c:v>
                </c:pt>
                <c:pt idx="68689">
                  <c:v>68689</c:v>
                </c:pt>
                <c:pt idx="68690">
                  <c:v>68690</c:v>
                </c:pt>
                <c:pt idx="68691">
                  <c:v>68691</c:v>
                </c:pt>
                <c:pt idx="68692">
                  <c:v>68692</c:v>
                </c:pt>
                <c:pt idx="68693">
                  <c:v>68693</c:v>
                </c:pt>
                <c:pt idx="68694">
                  <c:v>68694</c:v>
                </c:pt>
                <c:pt idx="68695">
                  <c:v>68695</c:v>
                </c:pt>
                <c:pt idx="68696">
                  <c:v>68696</c:v>
                </c:pt>
                <c:pt idx="68697">
                  <c:v>68697</c:v>
                </c:pt>
                <c:pt idx="68698">
                  <c:v>68698</c:v>
                </c:pt>
                <c:pt idx="68699">
                  <c:v>68699</c:v>
                </c:pt>
                <c:pt idx="68700">
                  <c:v>68700</c:v>
                </c:pt>
                <c:pt idx="68701">
                  <c:v>68701</c:v>
                </c:pt>
                <c:pt idx="68702">
                  <c:v>68702</c:v>
                </c:pt>
                <c:pt idx="68703">
                  <c:v>68703</c:v>
                </c:pt>
                <c:pt idx="68704">
                  <c:v>68704</c:v>
                </c:pt>
                <c:pt idx="68705">
                  <c:v>68705</c:v>
                </c:pt>
                <c:pt idx="68706">
                  <c:v>68706</c:v>
                </c:pt>
                <c:pt idx="68707">
                  <c:v>68707</c:v>
                </c:pt>
                <c:pt idx="68708">
                  <c:v>68708</c:v>
                </c:pt>
                <c:pt idx="68709">
                  <c:v>68709</c:v>
                </c:pt>
                <c:pt idx="68710">
                  <c:v>68710</c:v>
                </c:pt>
                <c:pt idx="68711">
                  <c:v>68711</c:v>
                </c:pt>
                <c:pt idx="68712">
                  <c:v>68712</c:v>
                </c:pt>
                <c:pt idx="68713">
                  <c:v>68713</c:v>
                </c:pt>
                <c:pt idx="68714">
                  <c:v>68714</c:v>
                </c:pt>
                <c:pt idx="68715">
                  <c:v>68715</c:v>
                </c:pt>
                <c:pt idx="68716">
                  <c:v>68716</c:v>
                </c:pt>
                <c:pt idx="68717">
                  <c:v>68717</c:v>
                </c:pt>
                <c:pt idx="68718">
                  <c:v>68718</c:v>
                </c:pt>
                <c:pt idx="68719">
                  <c:v>68719</c:v>
                </c:pt>
                <c:pt idx="68720">
                  <c:v>68720</c:v>
                </c:pt>
                <c:pt idx="68721">
                  <c:v>68721</c:v>
                </c:pt>
                <c:pt idx="68722">
                  <c:v>68722</c:v>
                </c:pt>
                <c:pt idx="68723">
                  <c:v>68723</c:v>
                </c:pt>
                <c:pt idx="68724">
                  <c:v>68724</c:v>
                </c:pt>
                <c:pt idx="68725">
                  <c:v>68725</c:v>
                </c:pt>
                <c:pt idx="68726">
                  <c:v>68726</c:v>
                </c:pt>
                <c:pt idx="68727">
                  <c:v>68727</c:v>
                </c:pt>
                <c:pt idx="68728">
                  <c:v>68728</c:v>
                </c:pt>
                <c:pt idx="68729">
                  <c:v>68729</c:v>
                </c:pt>
                <c:pt idx="68730">
                  <c:v>68730</c:v>
                </c:pt>
                <c:pt idx="68731">
                  <c:v>68731</c:v>
                </c:pt>
                <c:pt idx="68732">
                  <c:v>68732</c:v>
                </c:pt>
                <c:pt idx="68733">
                  <c:v>68733</c:v>
                </c:pt>
                <c:pt idx="68734">
                  <c:v>68734</c:v>
                </c:pt>
                <c:pt idx="68735">
                  <c:v>68735</c:v>
                </c:pt>
                <c:pt idx="68736">
                  <c:v>68736</c:v>
                </c:pt>
                <c:pt idx="68737">
                  <c:v>68737</c:v>
                </c:pt>
                <c:pt idx="68738">
                  <c:v>68738</c:v>
                </c:pt>
                <c:pt idx="68739">
                  <c:v>68739</c:v>
                </c:pt>
                <c:pt idx="68740">
                  <c:v>68740</c:v>
                </c:pt>
                <c:pt idx="68741">
                  <c:v>68741</c:v>
                </c:pt>
                <c:pt idx="68742">
                  <c:v>68742</c:v>
                </c:pt>
                <c:pt idx="68743">
                  <c:v>68743</c:v>
                </c:pt>
                <c:pt idx="68744">
                  <c:v>68744</c:v>
                </c:pt>
                <c:pt idx="68745">
                  <c:v>68745</c:v>
                </c:pt>
                <c:pt idx="68746">
                  <c:v>68746</c:v>
                </c:pt>
                <c:pt idx="68747">
                  <c:v>68747</c:v>
                </c:pt>
                <c:pt idx="68748">
                  <c:v>68748</c:v>
                </c:pt>
                <c:pt idx="68749">
                  <c:v>68749</c:v>
                </c:pt>
                <c:pt idx="68750">
                  <c:v>68750</c:v>
                </c:pt>
                <c:pt idx="68751">
                  <c:v>68751</c:v>
                </c:pt>
                <c:pt idx="68752">
                  <c:v>68752</c:v>
                </c:pt>
                <c:pt idx="68753">
                  <c:v>68753</c:v>
                </c:pt>
                <c:pt idx="68754">
                  <c:v>68754</c:v>
                </c:pt>
                <c:pt idx="68755">
                  <c:v>68755</c:v>
                </c:pt>
                <c:pt idx="68756">
                  <c:v>68756</c:v>
                </c:pt>
                <c:pt idx="68757">
                  <c:v>68757</c:v>
                </c:pt>
                <c:pt idx="68758">
                  <c:v>68758</c:v>
                </c:pt>
                <c:pt idx="68759">
                  <c:v>68759</c:v>
                </c:pt>
                <c:pt idx="68760">
                  <c:v>68760</c:v>
                </c:pt>
                <c:pt idx="68761">
                  <c:v>68761</c:v>
                </c:pt>
                <c:pt idx="68762">
                  <c:v>68762</c:v>
                </c:pt>
                <c:pt idx="68763">
                  <c:v>68763</c:v>
                </c:pt>
                <c:pt idx="68764">
                  <c:v>68764</c:v>
                </c:pt>
                <c:pt idx="68765">
                  <c:v>68765</c:v>
                </c:pt>
                <c:pt idx="68766">
                  <c:v>68766</c:v>
                </c:pt>
                <c:pt idx="68767">
                  <c:v>68767</c:v>
                </c:pt>
                <c:pt idx="68768">
                  <c:v>68768</c:v>
                </c:pt>
                <c:pt idx="68769">
                  <c:v>68769</c:v>
                </c:pt>
                <c:pt idx="68770">
                  <c:v>68770</c:v>
                </c:pt>
                <c:pt idx="68771">
                  <c:v>68771</c:v>
                </c:pt>
                <c:pt idx="68772">
                  <c:v>68772</c:v>
                </c:pt>
                <c:pt idx="68773">
                  <c:v>68773</c:v>
                </c:pt>
                <c:pt idx="68774">
                  <c:v>68774</c:v>
                </c:pt>
                <c:pt idx="68775">
                  <c:v>68775</c:v>
                </c:pt>
                <c:pt idx="68776">
                  <c:v>68776</c:v>
                </c:pt>
                <c:pt idx="68777">
                  <c:v>68777</c:v>
                </c:pt>
                <c:pt idx="68778">
                  <c:v>68778</c:v>
                </c:pt>
                <c:pt idx="68779">
                  <c:v>68779</c:v>
                </c:pt>
                <c:pt idx="68780">
                  <c:v>68780</c:v>
                </c:pt>
                <c:pt idx="68781">
                  <c:v>68781</c:v>
                </c:pt>
                <c:pt idx="68782">
                  <c:v>68782</c:v>
                </c:pt>
                <c:pt idx="68783">
                  <c:v>68783</c:v>
                </c:pt>
                <c:pt idx="68784">
                  <c:v>68784</c:v>
                </c:pt>
                <c:pt idx="68785">
                  <c:v>68785</c:v>
                </c:pt>
                <c:pt idx="68786">
                  <c:v>68786</c:v>
                </c:pt>
                <c:pt idx="68787">
                  <c:v>68787</c:v>
                </c:pt>
                <c:pt idx="68788">
                  <c:v>68788</c:v>
                </c:pt>
                <c:pt idx="68789">
                  <c:v>68789</c:v>
                </c:pt>
                <c:pt idx="68790">
                  <c:v>68790</c:v>
                </c:pt>
                <c:pt idx="68791">
                  <c:v>68791</c:v>
                </c:pt>
                <c:pt idx="68792">
                  <c:v>68792</c:v>
                </c:pt>
                <c:pt idx="68793">
                  <c:v>68793</c:v>
                </c:pt>
                <c:pt idx="68794">
                  <c:v>68794</c:v>
                </c:pt>
                <c:pt idx="68795">
                  <c:v>68795</c:v>
                </c:pt>
                <c:pt idx="68796">
                  <c:v>68796</c:v>
                </c:pt>
                <c:pt idx="68797">
                  <c:v>68797</c:v>
                </c:pt>
                <c:pt idx="68798">
                  <c:v>68798</c:v>
                </c:pt>
                <c:pt idx="68799">
                  <c:v>68799</c:v>
                </c:pt>
                <c:pt idx="68800">
                  <c:v>68800</c:v>
                </c:pt>
                <c:pt idx="68801">
                  <c:v>68801</c:v>
                </c:pt>
                <c:pt idx="68802">
                  <c:v>68802</c:v>
                </c:pt>
                <c:pt idx="68803">
                  <c:v>68803</c:v>
                </c:pt>
                <c:pt idx="68804">
                  <c:v>68804</c:v>
                </c:pt>
                <c:pt idx="68805">
                  <c:v>68805</c:v>
                </c:pt>
                <c:pt idx="68806">
                  <c:v>68806</c:v>
                </c:pt>
                <c:pt idx="68807">
                  <c:v>68807</c:v>
                </c:pt>
                <c:pt idx="68808">
                  <c:v>68808</c:v>
                </c:pt>
                <c:pt idx="68809">
                  <c:v>68809</c:v>
                </c:pt>
                <c:pt idx="68810">
                  <c:v>68810</c:v>
                </c:pt>
                <c:pt idx="68811">
                  <c:v>68811</c:v>
                </c:pt>
                <c:pt idx="68812">
                  <c:v>68812</c:v>
                </c:pt>
                <c:pt idx="68813">
                  <c:v>68813</c:v>
                </c:pt>
                <c:pt idx="68814">
                  <c:v>68814</c:v>
                </c:pt>
                <c:pt idx="68815">
                  <c:v>68815</c:v>
                </c:pt>
                <c:pt idx="68816">
                  <c:v>68816</c:v>
                </c:pt>
                <c:pt idx="68817">
                  <c:v>68817</c:v>
                </c:pt>
                <c:pt idx="68818">
                  <c:v>68818</c:v>
                </c:pt>
                <c:pt idx="68819">
                  <c:v>68819</c:v>
                </c:pt>
                <c:pt idx="68820">
                  <c:v>68820</c:v>
                </c:pt>
                <c:pt idx="68821">
                  <c:v>68821</c:v>
                </c:pt>
                <c:pt idx="68822">
                  <c:v>68822</c:v>
                </c:pt>
                <c:pt idx="68823">
                  <c:v>68823</c:v>
                </c:pt>
                <c:pt idx="68824">
                  <c:v>68824</c:v>
                </c:pt>
                <c:pt idx="68825">
                  <c:v>68825</c:v>
                </c:pt>
                <c:pt idx="68826">
                  <c:v>68826</c:v>
                </c:pt>
                <c:pt idx="68827">
                  <c:v>68827</c:v>
                </c:pt>
                <c:pt idx="68828">
                  <c:v>68828</c:v>
                </c:pt>
                <c:pt idx="68829">
                  <c:v>68829</c:v>
                </c:pt>
                <c:pt idx="68830">
                  <c:v>68830</c:v>
                </c:pt>
                <c:pt idx="68831">
                  <c:v>68831</c:v>
                </c:pt>
                <c:pt idx="68832">
                  <c:v>68832</c:v>
                </c:pt>
                <c:pt idx="68833">
                  <c:v>68833</c:v>
                </c:pt>
                <c:pt idx="68834">
                  <c:v>68834</c:v>
                </c:pt>
                <c:pt idx="68835">
                  <c:v>68835</c:v>
                </c:pt>
                <c:pt idx="68836">
                  <c:v>68836</c:v>
                </c:pt>
                <c:pt idx="68837">
                  <c:v>68837</c:v>
                </c:pt>
                <c:pt idx="68838">
                  <c:v>68838</c:v>
                </c:pt>
                <c:pt idx="68839">
                  <c:v>68839</c:v>
                </c:pt>
                <c:pt idx="68840">
                  <c:v>68840</c:v>
                </c:pt>
                <c:pt idx="68841">
                  <c:v>68841</c:v>
                </c:pt>
                <c:pt idx="68842">
                  <c:v>68842</c:v>
                </c:pt>
                <c:pt idx="68843">
                  <c:v>68843</c:v>
                </c:pt>
                <c:pt idx="68844">
                  <c:v>68844</c:v>
                </c:pt>
                <c:pt idx="68845">
                  <c:v>68845</c:v>
                </c:pt>
                <c:pt idx="68846">
                  <c:v>68846</c:v>
                </c:pt>
                <c:pt idx="68847">
                  <c:v>68847</c:v>
                </c:pt>
                <c:pt idx="68848">
                  <c:v>68848</c:v>
                </c:pt>
                <c:pt idx="68849">
                  <c:v>68849</c:v>
                </c:pt>
                <c:pt idx="68850">
                  <c:v>68850</c:v>
                </c:pt>
                <c:pt idx="68851">
                  <c:v>68851</c:v>
                </c:pt>
                <c:pt idx="68852">
                  <c:v>68852</c:v>
                </c:pt>
                <c:pt idx="68853">
                  <c:v>68853</c:v>
                </c:pt>
                <c:pt idx="68854">
                  <c:v>68854</c:v>
                </c:pt>
                <c:pt idx="68855">
                  <c:v>68855</c:v>
                </c:pt>
                <c:pt idx="68856">
                  <c:v>68856</c:v>
                </c:pt>
                <c:pt idx="68857">
                  <c:v>68857</c:v>
                </c:pt>
                <c:pt idx="68858">
                  <c:v>68858</c:v>
                </c:pt>
                <c:pt idx="68859">
                  <c:v>68859</c:v>
                </c:pt>
                <c:pt idx="68860">
                  <c:v>68860</c:v>
                </c:pt>
                <c:pt idx="68861">
                  <c:v>68861</c:v>
                </c:pt>
                <c:pt idx="68862">
                  <c:v>68862</c:v>
                </c:pt>
                <c:pt idx="68863">
                  <c:v>68863</c:v>
                </c:pt>
                <c:pt idx="68864">
                  <c:v>68864</c:v>
                </c:pt>
                <c:pt idx="68865">
                  <c:v>68865</c:v>
                </c:pt>
                <c:pt idx="68866">
                  <c:v>68866</c:v>
                </c:pt>
                <c:pt idx="68867">
                  <c:v>68867</c:v>
                </c:pt>
                <c:pt idx="68868">
                  <c:v>68868</c:v>
                </c:pt>
                <c:pt idx="68869">
                  <c:v>68869</c:v>
                </c:pt>
                <c:pt idx="68870">
                  <c:v>68870</c:v>
                </c:pt>
                <c:pt idx="68871">
                  <c:v>68871</c:v>
                </c:pt>
                <c:pt idx="68872">
                  <c:v>68872</c:v>
                </c:pt>
                <c:pt idx="68873">
                  <c:v>68873</c:v>
                </c:pt>
                <c:pt idx="68874">
                  <c:v>68874</c:v>
                </c:pt>
                <c:pt idx="68875">
                  <c:v>68875</c:v>
                </c:pt>
                <c:pt idx="68876">
                  <c:v>68876</c:v>
                </c:pt>
                <c:pt idx="68877">
                  <c:v>68877</c:v>
                </c:pt>
                <c:pt idx="68878">
                  <c:v>68878</c:v>
                </c:pt>
                <c:pt idx="68879">
                  <c:v>68879</c:v>
                </c:pt>
                <c:pt idx="68880">
                  <c:v>68880</c:v>
                </c:pt>
                <c:pt idx="68881">
                  <c:v>68881</c:v>
                </c:pt>
                <c:pt idx="68882">
                  <c:v>68882</c:v>
                </c:pt>
                <c:pt idx="68883">
                  <c:v>68883</c:v>
                </c:pt>
                <c:pt idx="68884">
                  <c:v>68884</c:v>
                </c:pt>
                <c:pt idx="68885">
                  <c:v>68885</c:v>
                </c:pt>
                <c:pt idx="68886">
                  <c:v>68886</c:v>
                </c:pt>
                <c:pt idx="68887">
                  <c:v>68887</c:v>
                </c:pt>
                <c:pt idx="68888">
                  <c:v>68888</c:v>
                </c:pt>
                <c:pt idx="68889">
                  <c:v>68889</c:v>
                </c:pt>
                <c:pt idx="68890">
                  <c:v>68890</c:v>
                </c:pt>
                <c:pt idx="68891">
                  <c:v>68891</c:v>
                </c:pt>
                <c:pt idx="68892">
                  <c:v>68892</c:v>
                </c:pt>
                <c:pt idx="68893">
                  <c:v>68893</c:v>
                </c:pt>
                <c:pt idx="68894">
                  <c:v>68894</c:v>
                </c:pt>
                <c:pt idx="68895">
                  <c:v>68895</c:v>
                </c:pt>
                <c:pt idx="68896">
                  <c:v>68896</c:v>
                </c:pt>
                <c:pt idx="68897">
                  <c:v>68897</c:v>
                </c:pt>
                <c:pt idx="68898">
                  <c:v>68898</c:v>
                </c:pt>
                <c:pt idx="68899">
                  <c:v>68899</c:v>
                </c:pt>
                <c:pt idx="68900">
                  <c:v>68900</c:v>
                </c:pt>
                <c:pt idx="68901">
                  <c:v>68901</c:v>
                </c:pt>
                <c:pt idx="68902">
                  <c:v>68902</c:v>
                </c:pt>
                <c:pt idx="68903">
                  <c:v>68903</c:v>
                </c:pt>
                <c:pt idx="68904">
                  <c:v>68904</c:v>
                </c:pt>
                <c:pt idx="68905">
                  <c:v>68905</c:v>
                </c:pt>
                <c:pt idx="68906">
                  <c:v>68906</c:v>
                </c:pt>
                <c:pt idx="68907">
                  <c:v>68907</c:v>
                </c:pt>
                <c:pt idx="68908">
                  <c:v>68908</c:v>
                </c:pt>
                <c:pt idx="68909">
                  <c:v>68909</c:v>
                </c:pt>
                <c:pt idx="68910">
                  <c:v>68910</c:v>
                </c:pt>
                <c:pt idx="68911">
                  <c:v>68911</c:v>
                </c:pt>
                <c:pt idx="68912">
                  <c:v>68912</c:v>
                </c:pt>
                <c:pt idx="68913">
                  <c:v>68913</c:v>
                </c:pt>
                <c:pt idx="68914">
                  <c:v>68914</c:v>
                </c:pt>
                <c:pt idx="68915">
                  <c:v>68915</c:v>
                </c:pt>
                <c:pt idx="68916">
                  <c:v>68916</c:v>
                </c:pt>
                <c:pt idx="68917">
                  <c:v>68917</c:v>
                </c:pt>
                <c:pt idx="68918">
                  <c:v>68918</c:v>
                </c:pt>
                <c:pt idx="68919">
                  <c:v>68919</c:v>
                </c:pt>
                <c:pt idx="68920">
                  <c:v>68920</c:v>
                </c:pt>
                <c:pt idx="68921">
                  <c:v>68921</c:v>
                </c:pt>
                <c:pt idx="68922">
                  <c:v>68922</c:v>
                </c:pt>
                <c:pt idx="68923">
                  <c:v>68923</c:v>
                </c:pt>
                <c:pt idx="68924">
                  <c:v>68924</c:v>
                </c:pt>
                <c:pt idx="68925">
                  <c:v>68925</c:v>
                </c:pt>
                <c:pt idx="68926">
                  <c:v>68926</c:v>
                </c:pt>
                <c:pt idx="68927">
                  <c:v>68927</c:v>
                </c:pt>
                <c:pt idx="68928">
                  <c:v>68928</c:v>
                </c:pt>
                <c:pt idx="68929">
                  <c:v>68929</c:v>
                </c:pt>
                <c:pt idx="68930">
                  <c:v>68930</c:v>
                </c:pt>
                <c:pt idx="68931">
                  <c:v>68931</c:v>
                </c:pt>
                <c:pt idx="68932">
                  <c:v>68932</c:v>
                </c:pt>
                <c:pt idx="68933">
                  <c:v>68933</c:v>
                </c:pt>
                <c:pt idx="68934">
                  <c:v>68934</c:v>
                </c:pt>
                <c:pt idx="68935">
                  <c:v>68935</c:v>
                </c:pt>
                <c:pt idx="68936">
                  <c:v>68936</c:v>
                </c:pt>
                <c:pt idx="68937">
                  <c:v>68937</c:v>
                </c:pt>
                <c:pt idx="68938">
                  <c:v>68938</c:v>
                </c:pt>
                <c:pt idx="68939">
                  <c:v>68939</c:v>
                </c:pt>
                <c:pt idx="68940">
                  <c:v>68940</c:v>
                </c:pt>
                <c:pt idx="68941">
                  <c:v>68941</c:v>
                </c:pt>
                <c:pt idx="68942">
                  <c:v>68942</c:v>
                </c:pt>
                <c:pt idx="68943">
                  <c:v>68943</c:v>
                </c:pt>
                <c:pt idx="68944">
                  <c:v>68944</c:v>
                </c:pt>
                <c:pt idx="68945">
                  <c:v>68945</c:v>
                </c:pt>
                <c:pt idx="68946">
                  <c:v>68946</c:v>
                </c:pt>
                <c:pt idx="68947">
                  <c:v>68947</c:v>
                </c:pt>
                <c:pt idx="68948">
                  <c:v>68948</c:v>
                </c:pt>
                <c:pt idx="68949">
                  <c:v>68949</c:v>
                </c:pt>
                <c:pt idx="68950">
                  <c:v>68950</c:v>
                </c:pt>
                <c:pt idx="68951">
                  <c:v>68951</c:v>
                </c:pt>
                <c:pt idx="68952">
                  <c:v>68952</c:v>
                </c:pt>
                <c:pt idx="68953">
                  <c:v>68953</c:v>
                </c:pt>
                <c:pt idx="68954">
                  <c:v>68954</c:v>
                </c:pt>
                <c:pt idx="68955">
                  <c:v>68955</c:v>
                </c:pt>
                <c:pt idx="68956">
                  <c:v>68956</c:v>
                </c:pt>
                <c:pt idx="68957">
                  <c:v>68957</c:v>
                </c:pt>
                <c:pt idx="68958">
                  <c:v>68958</c:v>
                </c:pt>
                <c:pt idx="68959">
                  <c:v>68959</c:v>
                </c:pt>
                <c:pt idx="68960">
                  <c:v>68960</c:v>
                </c:pt>
                <c:pt idx="68961">
                  <c:v>68961</c:v>
                </c:pt>
                <c:pt idx="68962">
                  <c:v>68962</c:v>
                </c:pt>
                <c:pt idx="68963">
                  <c:v>68963</c:v>
                </c:pt>
                <c:pt idx="68964">
                  <c:v>68964</c:v>
                </c:pt>
                <c:pt idx="68965">
                  <c:v>68965</c:v>
                </c:pt>
                <c:pt idx="68966">
                  <c:v>68966</c:v>
                </c:pt>
                <c:pt idx="68967">
                  <c:v>68967</c:v>
                </c:pt>
                <c:pt idx="68968">
                  <c:v>68968</c:v>
                </c:pt>
                <c:pt idx="68969">
                  <c:v>68969</c:v>
                </c:pt>
                <c:pt idx="68970">
                  <c:v>68970</c:v>
                </c:pt>
                <c:pt idx="68971">
                  <c:v>68971</c:v>
                </c:pt>
                <c:pt idx="68972">
                  <c:v>68972</c:v>
                </c:pt>
                <c:pt idx="68973">
                  <c:v>68973</c:v>
                </c:pt>
                <c:pt idx="68974">
                  <c:v>68974</c:v>
                </c:pt>
                <c:pt idx="68975">
                  <c:v>68975</c:v>
                </c:pt>
                <c:pt idx="68976">
                  <c:v>68976</c:v>
                </c:pt>
                <c:pt idx="68977">
                  <c:v>68977</c:v>
                </c:pt>
                <c:pt idx="68978">
                  <c:v>68978</c:v>
                </c:pt>
                <c:pt idx="68979">
                  <c:v>68979</c:v>
                </c:pt>
                <c:pt idx="68980">
                  <c:v>68980</c:v>
                </c:pt>
                <c:pt idx="68981">
                  <c:v>68981</c:v>
                </c:pt>
                <c:pt idx="68982">
                  <c:v>68982</c:v>
                </c:pt>
                <c:pt idx="68983">
                  <c:v>68983</c:v>
                </c:pt>
                <c:pt idx="68984">
                  <c:v>68984</c:v>
                </c:pt>
                <c:pt idx="68985">
                  <c:v>68985</c:v>
                </c:pt>
                <c:pt idx="68986">
                  <c:v>68986</c:v>
                </c:pt>
                <c:pt idx="68987">
                  <c:v>68987</c:v>
                </c:pt>
                <c:pt idx="68988">
                  <c:v>68988</c:v>
                </c:pt>
                <c:pt idx="68989">
                  <c:v>68989</c:v>
                </c:pt>
                <c:pt idx="68990">
                  <c:v>68990</c:v>
                </c:pt>
                <c:pt idx="68991">
                  <c:v>68991</c:v>
                </c:pt>
                <c:pt idx="68992">
                  <c:v>68992</c:v>
                </c:pt>
                <c:pt idx="68993">
                  <c:v>68993</c:v>
                </c:pt>
                <c:pt idx="68994">
                  <c:v>68994</c:v>
                </c:pt>
                <c:pt idx="68995">
                  <c:v>68995</c:v>
                </c:pt>
                <c:pt idx="68996">
                  <c:v>68996</c:v>
                </c:pt>
                <c:pt idx="68997">
                  <c:v>68997</c:v>
                </c:pt>
                <c:pt idx="68998">
                  <c:v>68998</c:v>
                </c:pt>
                <c:pt idx="68999">
                  <c:v>68999</c:v>
                </c:pt>
                <c:pt idx="69000">
                  <c:v>69000</c:v>
                </c:pt>
                <c:pt idx="69001">
                  <c:v>69001</c:v>
                </c:pt>
                <c:pt idx="69002">
                  <c:v>69002</c:v>
                </c:pt>
                <c:pt idx="69003">
                  <c:v>69003</c:v>
                </c:pt>
                <c:pt idx="69004">
                  <c:v>69004</c:v>
                </c:pt>
                <c:pt idx="69005">
                  <c:v>69005</c:v>
                </c:pt>
                <c:pt idx="69006">
                  <c:v>69006</c:v>
                </c:pt>
                <c:pt idx="69007">
                  <c:v>69007</c:v>
                </c:pt>
                <c:pt idx="69008">
                  <c:v>69008</c:v>
                </c:pt>
                <c:pt idx="69009">
                  <c:v>69009</c:v>
                </c:pt>
                <c:pt idx="69010">
                  <c:v>69010</c:v>
                </c:pt>
                <c:pt idx="69011">
                  <c:v>69011</c:v>
                </c:pt>
                <c:pt idx="69012">
                  <c:v>69012</c:v>
                </c:pt>
                <c:pt idx="69013">
                  <c:v>69013</c:v>
                </c:pt>
                <c:pt idx="69014">
                  <c:v>69014</c:v>
                </c:pt>
                <c:pt idx="69015">
                  <c:v>69015</c:v>
                </c:pt>
                <c:pt idx="69016">
                  <c:v>69016</c:v>
                </c:pt>
                <c:pt idx="69017">
                  <c:v>69017</c:v>
                </c:pt>
                <c:pt idx="69018">
                  <c:v>69018</c:v>
                </c:pt>
                <c:pt idx="69019">
                  <c:v>69019</c:v>
                </c:pt>
                <c:pt idx="69020">
                  <c:v>69020</c:v>
                </c:pt>
                <c:pt idx="69021">
                  <c:v>69021</c:v>
                </c:pt>
                <c:pt idx="69022">
                  <c:v>69022</c:v>
                </c:pt>
                <c:pt idx="69023">
                  <c:v>69023</c:v>
                </c:pt>
                <c:pt idx="69024">
                  <c:v>69024</c:v>
                </c:pt>
                <c:pt idx="69025">
                  <c:v>69025</c:v>
                </c:pt>
                <c:pt idx="69026">
                  <c:v>69026</c:v>
                </c:pt>
                <c:pt idx="69027">
                  <c:v>69027</c:v>
                </c:pt>
                <c:pt idx="69028">
                  <c:v>69028</c:v>
                </c:pt>
                <c:pt idx="69029">
                  <c:v>69029</c:v>
                </c:pt>
                <c:pt idx="69030">
                  <c:v>69030</c:v>
                </c:pt>
                <c:pt idx="69031">
                  <c:v>69031</c:v>
                </c:pt>
                <c:pt idx="69032">
                  <c:v>69032</c:v>
                </c:pt>
                <c:pt idx="69033">
                  <c:v>69033</c:v>
                </c:pt>
                <c:pt idx="69034">
                  <c:v>69034</c:v>
                </c:pt>
                <c:pt idx="69035">
                  <c:v>69035</c:v>
                </c:pt>
                <c:pt idx="69036">
                  <c:v>69036</c:v>
                </c:pt>
                <c:pt idx="69037">
                  <c:v>69037</c:v>
                </c:pt>
                <c:pt idx="69038">
                  <c:v>69038</c:v>
                </c:pt>
                <c:pt idx="69039">
                  <c:v>69039</c:v>
                </c:pt>
                <c:pt idx="69040">
                  <c:v>69040</c:v>
                </c:pt>
                <c:pt idx="69041">
                  <c:v>69041</c:v>
                </c:pt>
                <c:pt idx="69042">
                  <c:v>69042</c:v>
                </c:pt>
                <c:pt idx="69043">
                  <c:v>69043</c:v>
                </c:pt>
                <c:pt idx="69044">
                  <c:v>69044</c:v>
                </c:pt>
                <c:pt idx="69045">
                  <c:v>69045</c:v>
                </c:pt>
                <c:pt idx="69046">
                  <c:v>69046</c:v>
                </c:pt>
                <c:pt idx="69047">
                  <c:v>69047</c:v>
                </c:pt>
                <c:pt idx="69048">
                  <c:v>69048</c:v>
                </c:pt>
                <c:pt idx="69049">
                  <c:v>69049</c:v>
                </c:pt>
                <c:pt idx="69050">
                  <c:v>69050</c:v>
                </c:pt>
                <c:pt idx="69051">
                  <c:v>69051</c:v>
                </c:pt>
                <c:pt idx="69052">
                  <c:v>69052</c:v>
                </c:pt>
                <c:pt idx="69053">
                  <c:v>69053</c:v>
                </c:pt>
                <c:pt idx="69054">
                  <c:v>69054</c:v>
                </c:pt>
                <c:pt idx="69055">
                  <c:v>69055</c:v>
                </c:pt>
                <c:pt idx="69056">
                  <c:v>69056</c:v>
                </c:pt>
                <c:pt idx="69057">
                  <c:v>69057</c:v>
                </c:pt>
                <c:pt idx="69058">
                  <c:v>69058</c:v>
                </c:pt>
                <c:pt idx="69059">
                  <c:v>69059</c:v>
                </c:pt>
                <c:pt idx="69060">
                  <c:v>69060</c:v>
                </c:pt>
                <c:pt idx="69061">
                  <c:v>69061</c:v>
                </c:pt>
                <c:pt idx="69062">
                  <c:v>69062</c:v>
                </c:pt>
                <c:pt idx="69063">
                  <c:v>69063</c:v>
                </c:pt>
                <c:pt idx="69064">
                  <c:v>69064</c:v>
                </c:pt>
                <c:pt idx="69065">
                  <c:v>69065</c:v>
                </c:pt>
                <c:pt idx="69066">
                  <c:v>69066</c:v>
                </c:pt>
                <c:pt idx="69067">
                  <c:v>69067</c:v>
                </c:pt>
                <c:pt idx="69068">
                  <c:v>69068</c:v>
                </c:pt>
                <c:pt idx="69069">
                  <c:v>69069</c:v>
                </c:pt>
                <c:pt idx="69070">
                  <c:v>69070</c:v>
                </c:pt>
                <c:pt idx="69071">
                  <c:v>69071</c:v>
                </c:pt>
                <c:pt idx="69072">
                  <c:v>69072</c:v>
                </c:pt>
                <c:pt idx="69073">
                  <c:v>69073</c:v>
                </c:pt>
                <c:pt idx="69074">
                  <c:v>69074</c:v>
                </c:pt>
                <c:pt idx="69075">
                  <c:v>69075</c:v>
                </c:pt>
                <c:pt idx="69076">
                  <c:v>69076</c:v>
                </c:pt>
                <c:pt idx="69077">
                  <c:v>69077</c:v>
                </c:pt>
                <c:pt idx="69078">
                  <c:v>69078</c:v>
                </c:pt>
                <c:pt idx="69079">
                  <c:v>69079</c:v>
                </c:pt>
                <c:pt idx="69080">
                  <c:v>69080</c:v>
                </c:pt>
                <c:pt idx="69081">
                  <c:v>69081</c:v>
                </c:pt>
                <c:pt idx="69082">
                  <c:v>69082</c:v>
                </c:pt>
                <c:pt idx="69083">
                  <c:v>69083</c:v>
                </c:pt>
                <c:pt idx="69084">
                  <c:v>69084</c:v>
                </c:pt>
                <c:pt idx="69085">
                  <c:v>69085</c:v>
                </c:pt>
                <c:pt idx="69086">
                  <c:v>69086</c:v>
                </c:pt>
                <c:pt idx="69087">
                  <c:v>69087</c:v>
                </c:pt>
                <c:pt idx="69088">
                  <c:v>69088</c:v>
                </c:pt>
                <c:pt idx="69089">
                  <c:v>69089</c:v>
                </c:pt>
                <c:pt idx="69090">
                  <c:v>69090</c:v>
                </c:pt>
                <c:pt idx="69091">
                  <c:v>69091</c:v>
                </c:pt>
                <c:pt idx="69092">
                  <c:v>69092</c:v>
                </c:pt>
                <c:pt idx="69093">
                  <c:v>69093</c:v>
                </c:pt>
                <c:pt idx="69094">
                  <c:v>69094</c:v>
                </c:pt>
                <c:pt idx="69095">
                  <c:v>69095</c:v>
                </c:pt>
                <c:pt idx="69096">
                  <c:v>69096</c:v>
                </c:pt>
                <c:pt idx="69097">
                  <c:v>69097</c:v>
                </c:pt>
                <c:pt idx="69098">
                  <c:v>69098</c:v>
                </c:pt>
                <c:pt idx="69099">
                  <c:v>69099</c:v>
                </c:pt>
                <c:pt idx="69100">
                  <c:v>69100</c:v>
                </c:pt>
                <c:pt idx="69101">
                  <c:v>69101</c:v>
                </c:pt>
                <c:pt idx="69102">
                  <c:v>69102</c:v>
                </c:pt>
                <c:pt idx="69103">
                  <c:v>69103</c:v>
                </c:pt>
                <c:pt idx="69104">
                  <c:v>69104</c:v>
                </c:pt>
                <c:pt idx="69105">
                  <c:v>69105</c:v>
                </c:pt>
                <c:pt idx="69106">
                  <c:v>69106</c:v>
                </c:pt>
                <c:pt idx="69107">
                  <c:v>69107</c:v>
                </c:pt>
                <c:pt idx="69108">
                  <c:v>69108</c:v>
                </c:pt>
                <c:pt idx="69109">
                  <c:v>69109</c:v>
                </c:pt>
                <c:pt idx="69110">
                  <c:v>69110</c:v>
                </c:pt>
                <c:pt idx="69111">
                  <c:v>69111</c:v>
                </c:pt>
                <c:pt idx="69112">
                  <c:v>69112</c:v>
                </c:pt>
                <c:pt idx="69113">
                  <c:v>69113</c:v>
                </c:pt>
                <c:pt idx="69114">
                  <c:v>69114</c:v>
                </c:pt>
                <c:pt idx="69115">
                  <c:v>69115</c:v>
                </c:pt>
                <c:pt idx="69116">
                  <c:v>69116</c:v>
                </c:pt>
                <c:pt idx="69117">
                  <c:v>69117</c:v>
                </c:pt>
                <c:pt idx="69118">
                  <c:v>69118</c:v>
                </c:pt>
                <c:pt idx="69119">
                  <c:v>69119</c:v>
                </c:pt>
                <c:pt idx="69120">
                  <c:v>69120</c:v>
                </c:pt>
                <c:pt idx="69121">
                  <c:v>69121</c:v>
                </c:pt>
                <c:pt idx="69122">
                  <c:v>69122</c:v>
                </c:pt>
                <c:pt idx="69123">
                  <c:v>69123</c:v>
                </c:pt>
                <c:pt idx="69124">
                  <c:v>69124</c:v>
                </c:pt>
                <c:pt idx="69125">
                  <c:v>69125</c:v>
                </c:pt>
                <c:pt idx="69126">
                  <c:v>69126</c:v>
                </c:pt>
                <c:pt idx="69127">
                  <c:v>69127</c:v>
                </c:pt>
                <c:pt idx="69128">
                  <c:v>69128</c:v>
                </c:pt>
                <c:pt idx="69129">
                  <c:v>69129</c:v>
                </c:pt>
                <c:pt idx="69130">
                  <c:v>69130</c:v>
                </c:pt>
                <c:pt idx="69131">
                  <c:v>69131</c:v>
                </c:pt>
                <c:pt idx="69132">
                  <c:v>69132</c:v>
                </c:pt>
                <c:pt idx="69133">
                  <c:v>69133</c:v>
                </c:pt>
                <c:pt idx="69134">
                  <c:v>69134</c:v>
                </c:pt>
                <c:pt idx="69135">
                  <c:v>69135</c:v>
                </c:pt>
                <c:pt idx="69136">
                  <c:v>69136</c:v>
                </c:pt>
                <c:pt idx="69137">
                  <c:v>69137</c:v>
                </c:pt>
                <c:pt idx="69138">
                  <c:v>69138</c:v>
                </c:pt>
                <c:pt idx="69139">
                  <c:v>69139</c:v>
                </c:pt>
                <c:pt idx="69140">
                  <c:v>69140</c:v>
                </c:pt>
                <c:pt idx="69141">
                  <c:v>69141</c:v>
                </c:pt>
                <c:pt idx="69142">
                  <c:v>69142</c:v>
                </c:pt>
                <c:pt idx="69143">
                  <c:v>69143</c:v>
                </c:pt>
                <c:pt idx="69144">
                  <c:v>69144</c:v>
                </c:pt>
                <c:pt idx="69145">
                  <c:v>69145</c:v>
                </c:pt>
                <c:pt idx="69146">
                  <c:v>69146</c:v>
                </c:pt>
                <c:pt idx="69147">
                  <c:v>69147</c:v>
                </c:pt>
                <c:pt idx="69148">
                  <c:v>69148</c:v>
                </c:pt>
                <c:pt idx="69149">
                  <c:v>69149</c:v>
                </c:pt>
                <c:pt idx="69150">
                  <c:v>69150</c:v>
                </c:pt>
                <c:pt idx="69151">
                  <c:v>69151</c:v>
                </c:pt>
                <c:pt idx="69152">
                  <c:v>69152</c:v>
                </c:pt>
                <c:pt idx="69153">
                  <c:v>69153</c:v>
                </c:pt>
                <c:pt idx="69154">
                  <c:v>69154</c:v>
                </c:pt>
                <c:pt idx="69155">
                  <c:v>69155</c:v>
                </c:pt>
                <c:pt idx="69156">
                  <c:v>69156</c:v>
                </c:pt>
                <c:pt idx="69157">
                  <c:v>69157</c:v>
                </c:pt>
                <c:pt idx="69158">
                  <c:v>69158</c:v>
                </c:pt>
                <c:pt idx="69159">
                  <c:v>69159</c:v>
                </c:pt>
                <c:pt idx="69160">
                  <c:v>69160</c:v>
                </c:pt>
                <c:pt idx="69161">
                  <c:v>69161</c:v>
                </c:pt>
                <c:pt idx="69162">
                  <c:v>69162</c:v>
                </c:pt>
                <c:pt idx="69163">
                  <c:v>69163</c:v>
                </c:pt>
                <c:pt idx="69164">
                  <c:v>69164</c:v>
                </c:pt>
                <c:pt idx="69165">
                  <c:v>69165</c:v>
                </c:pt>
                <c:pt idx="69166">
                  <c:v>69166</c:v>
                </c:pt>
                <c:pt idx="69167">
                  <c:v>69167</c:v>
                </c:pt>
                <c:pt idx="69168">
                  <c:v>69168</c:v>
                </c:pt>
                <c:pt idx="69169">
                  <c:v>69169</c:v>
                </c:pt>
                <c:pt idx="69170">
                  <c:v>69170</c:v>
                </c:pt>
                <c:pt idx="69171">
                  <c:v>69171</c:v>
                </c:pt>
                <c:pt idx="69172">
                  <c:v>69172</c:v>
                </c:pt>
                <c:pt idx="69173">
                  <c:v>69173</c:v>
                </c:pt>
                <c:pt idx="69174">
                  <c:v>69174</c:v>
                </c:pt>
                <c:pt idx="69175">
                  <c:v>69175</c:v>
                </c:pt>
                <c:pt idx="69176">
                  <c:v>69176</c:v>
                </c:pt>
                <c:pt idx="69177">
                  <c:v>69177</c:v>
                </c:pt>
                <c:pt idx="69178">
                  <c:v>69178</c:v>
                </c:pt>
                <c:pt idx="69179">
                  <c:v>69179</c:v>
                </c:pt>
                <c:pt idx="69180">
                  <c:v>69180</c:v>
                </c:pt>
                <c:pt idx="69181">
                  <c:v>69181</c:v>
                </c:pt>
                <c:pt idx="69182">
                  <c:v>69182</c:v>
                </c:pt>
                <c:pt idx="69183">
                  <c:v>69183</c:v>
                </c:pt>
                <c:pt idx="69184">
                  <c:v>69184</c:v>
                </c:pt>
                <c:pt idx="69185">
                  <c:v>69185</c:v>
                </c:pt>
                <c:pt idx="69186">
                  <c:v>69186</c:v>
                </c:pt>
                <c:pt idx="69187">
                  <c:v>69187</c:v>
                </c:pt>
                <c:pt idx="69188">
                  <c:v>69188</c:v>
                </c:pt>
                <c:pt idx="69189">
                  <c:v>69189</c:v>
                </c:pt>
                <c:pt idx="69190">
                  <c:v>69190</c:v>
                </c:pt>
                <c:pt idx="69191">
                  <c:v>69191</c:v>
                </c:pt>
                <c:pt idx="69192">
                  <c:v>69192</c:v>
                </c:pt>
                <c:pt idx="69193">
                  <c:v>69193</c:v>
                </c:pt>
                <c:pt idx="69194">
                  <c:v>69194</c:v>
                </c:pt>
                <c:pt idx="69195">
                  <c:v>69195</c:v>
                </c:pt>
                <c:pt idx="69196">
                  <c:v>69196</c:v>
                </c:pt>
                <c:pt idx="69197">
                  <c:v>69197</c:v>
                </c:pt>
                <c:pt idx="69198">
                  <c:v>69198</c:v>
                </c:pt>
                <c:pt idx="69199">
                  <c:v>69199</c:v>
                </c:pt>
                <c:pt idx="69200">
                  <c:v>69200</c:v>
                </c:pt>
                <c:pt idx="69201">
                  <c:v>69201</c:v>
                </c:pt>
                <c:pt idx="69202">
                  <c:v>69202</c:v>
                </c:pt>
                <c:pt idx="69203">
                  <c:v>69203</c:v>
                </c:pt>
                <c:pt idx="69204">
                  <c:v>69204</c:v>
                </c:pt>
                <c:pt idx="69205">
                  <c:v>69205</c:v>
                </c:pt>
                <c:pt idx="69206">
                  <c:v>69206</c:v>
                </c:pt>
                <c:pt idx="69207">
                  <c:v>69207</c:v>
                </c:pt>
                <c:pt idx="69208">
                  <c:v>69208</c:v>
                </c:pt>
                <c:pt idx="69209">
                  <c:v>69209</c:v>
                </c:pt>
                <c:pt idx="69210">
                  <c:v>69210</c:v>
                </c:pt>
                <c:pt idx="69211">
                  <c:v>69211</c:v>
                </c:pt>
                <c:pt idx="69212">
                  <c:v>69212</c:v>
                </c:pt>
                <c:pt idx="69213">
                  <c:v>69213</c:v>
                </c:pt>
                <c:pt idx="69214">
                  <c:v>69214</c:v>
                </c:pt>
                <c:pt idx="69215">
                  <c:v>69215</c:v>
                </c:pt>
                <c:pt idx="69216">
                  <c:v>69216</c:v>
                </c:pt>
                <c:pt idx="69217">
                  <c:v>69217</c:v>
                </c:pt>
                <c:pt idx="69218">
                  <c:v>69218</c:v>
                </c:pt>
                <c:pt idx="69219">
                  <c:v>69219</c:v>
                </c:pt>
                <c:pt idx="69220">
                  <c:v>69220</c:v>
                </c:pt>
                <c:pt idx="69221">
                  <c:v>69221</c:v>
                </c:pt>
                <c:pt idx="69222">
                  <c:v>69222</c:v>
                </c:pt>
                <c:pt idx="69223">
                  <c:v>69223</c:v>
                </c:pt>
                <c:pt idx="69224">
                  <c:v>69224</c:v>
                </c:pt>
                <c:pt idx="69225">
                  <c:v>69225</c:v>
                </c:pt>
                <c:pt idx="69226">
                  <c:v>69226</c:v>
                </c:pt>
                <c:pt idx="69227">
                  <c:v>69227</c:v>
                </c:pt>
                <c:pt idx="69228">
                  <c:v>69228</c:v>
                </c:pt>
                <c:pt idx="69229">
                  <c:v>69229</c:v>
                </c:pt>
                <c:pt idx="69230">
                  <c:v>69230</c:v>
                </c:pt>
                <c:pt idx="69231">
                  <c:v>69231</c:v>
                </c:pt>
                <c:pt idx="69232">
                  <c:v>69232</c:v>
                </c:pt>
                <c:pt idx="69233">
                  <c:v>69233</c:v>
                </c:pt>
                <c:pt idx="69234">
                  <c:v>69234</c:v>
                </c:pt>
                <c:pt idx="69235">
                  <c:v>69235</c:v>
                </c:pt>
                <c:pt idx="69236">
                  <c:v>69236</c:v>
                </c:pt>
                <c:pt idx="69237">
                  <c:v>69237</c:v>
                </c:pt>
                <c:pt idx="69238">
                  <c:v>69238</c:v>
                </c:pt>
                <c:pt idx="69239">
                  <c:v>69239</c:v>
                </c:pt>
                <c:pt idx="69240">
                  <c:v>69240</c:v>
                </c:pt>
                <c:pt idx="69241">
                  <c:v>69241</c:v>
                </c:pt>
                <c:pt idx="69242">
                  <c:v>69242</c:v>
                </c:pt>
                <c:pt idx="69243">
                  <c:v>69243</c:v>
                </c:pt>
                <c:pt idx="69244">
                  <c:v>69244</c:v>
                </c:pt>
                <c:pt idx="69245">
                  <c:v>69245</c:v>
                </c:pt>
                <c:pt idx="69246">
                  <c:v>69246</c:v>
                </c:pt>
                <c:pt idx="69247">
                  <c:v>69247</c:v>
                </c:pt>
                <c:pt idx="69248">
                  <c:v>69248</c:v>
                </c:pt>
                <c:pt idx="69249">
                  <c:v>69249</c:v>
                </c:pt>
                <c:pt idx="69250">
                  <c:v>69250</c:v>
                </c:pt>
                <c:pt idx="69251">
                  <c:v>69251</c:v>
                </c:pt>
                <c:pt idx="69252">
                  <c:v>69252</c:v>
                </c:pt>
                <c:pt idx="69253">
                  <c:v>69253</c:v>
                </c:pt>
                <c:pt idx="69254">
                  <c:v>69254</c:v>
                </c:pt>
                <c:pt idx="69255">
                  <c:v>69255</c:v>
                </c:pt>
                <c:pt idx="69256">
                  <c:v>69256</c:v>
                </c:pt>
                <c:pt idx="69257">
                  <c:v>69257</c:v>
                </c:pt>
                <c:pt idx="69258">
                  <c:v>69258</c:v>
                </c:pt>
                <c:pt idx="69259">
                  <c:v>69259</c:v>
                </c:pt>
                <c:pt idx="69260">
                  <c:v>69260</c:v>
                </c:pt>
                <c:pt idx="69261">
                  <c:v>69261</c:v>
                </c:pt>
                <c:pt idx="69262">
                  <c:v>69262</c:v>
                </c:pt>
                <c:pt idx="69263">
                  <c:v>69263</c:v>
                </c:pt>
                <c:pt idx="69264">
                  <c:v>69264</c:v>
                </c:pt>
                <c:pt idx="69265">
                  <c:v>69265</c:v>
                </c:pt>
                <c:pt idx="69266">
                  <c:v>69266</c:v>
                </c:pt>
                <c:pt idx="69267">
                  <c:v>69267</c:v>
                </c:pt>
                <c:pt idx="69268">
                  <c:v>69268</c:v>
                </c:pt>
                <c:pt idx="69269">
                  <c:v>69269</c:v>
                </c:pt>
                <c:pt idx="69270">
                  <c:v>69270</c:v>
                </c:pt>
                <c:pt idx="69271">
                  <c:v>69271</c:v>
                </c:pt>
                <c:pt idx="69272">
                  <c:v>69272</c:v>
                </c:pt>
                <c:pt idx="69273">
                  <c:v>69273</c:v>
                </c:pt>
                <c:pt idx="69274">
                  <c:v>69274</c:v>
                </c:pt>
                <c:pt idx="69275">
                  <c:v>69275</c:v>
                </c:pt>
                <c:pt idx="69276">
                  <c:v>69276</c:v>
                </c:pt>
                <c:pt idx="69277">
                  <c:v>69277</c:v>
                </c:pt>
                <c:pt idx="69278">
                  <c:v>69278</c:v>
                </c:pt>
                <c:pt idx="69279">
                  <c:v>69279</c:v>
                </c:pt>
                <c:pt idx="69280">
                  <c:v>69280</c:v>
                </c:pt>
                <c:pt idx="69281">
                  <c:v>69281</c:v>
                </c:pt>
                <c:pt idx="69282">
                  <c:v>69282</c:v>
                </c:pt>
                <c:pt idx="69283">
                  <c:v>69283</c:v>
                </c:pt>
                <c:pt idx="69284">
                  <c:v>69284</c:v>
                </c:pt>
                <c:pt idx="69285">
                  <c:v>69285</c:v>
                </c:pt>
                <c:pt idx="69286">
                  <c:v>69286</c:v>
                </c:pt>
                <c:pt idx="69287">
                  <c:v>69287</c:v>
                </c:pt>
                <c:pt idx="69288">
                  <c:v>69288</c:v>
                </c:pt>
                <c:pt idx="69289">
                  <c:v>69289</c:v>
                </c:pt>
                <c:pt idx="69290">
                  <c:v>69290</c:v>
                </c:pt>
                <c:pt idx="69291">
                  <c:v>69291</c:v>
                </c:pt>
                <c:pt idx="69292">
                  <c:v>69292</c:v>
                </c:pt>
                <c:pt idx="69293">
                  <c:v>69293</c:v>
                </c:pt>
                <c:pt idx="69294">
                  <c:v>69294</c:v>
                </c:pt>
                <c:pt idx="69295">
                  <c:v>69295</c:v>
                </c:pt>
                <c:pt idx="69296">
                  <c:v>69296</c:v>
                </c:pt>
                <c:pt idx="69297">
                  <c:v>69297</c:v>
                </c:pt>
                <c:pt idx="69298">
                  <c:v>69298</c:v>
                </c:pt>
                <c:pt idx="69299">
                  <c:v>69299</c:v>
                </c:pt>
                <c:pt idx="69300">
                  <c:v>69300</c:v>
                </c:pt>
                <c:pt idx="69301">
                  <c:v>69301</c:v>
                </c:pt>
                <c:pt idx="69302">
                  <c:v>69302</c:v>
                </c:pt>
                <c:pt idx="69303">
                  <c:v>69303</c:v>
                </c:pt>
                <c:pt idx="69304">
                  <c:v>69304</c:v>
                </c:pt>
                <c:pt idx="69305">
                  <c:v>69305</c:v>
                </c:pt>
                <c:pt idx="69306">
                  <c:v>69306</c:v>
                </c:pt>
                <c:pt idx="69307">
                  <c:v>69307</c:v>
                </c:pt>
                <c:pt idx="69308">
                  <c:v>69308</c:v>
                </c:pt>
                <c:pt idx="69309">
                  <c:v>69309</c:v>
                </c:pt>
                <c:pt idx="69310">
                  <c:v>69310</c:v>
                </c:pt>
                <c:pt idx="69311">
                  <c:v>69311</c:v>
                </c:pt>
                <c:pt idx="69312">
                  <c:v>69312</c:v>
                </c:pt>
                <c:pt idx="69313">
                  <c:v>69313</c:v>
                </c:pt>
                <c:pt idx="69314">
                  <c:v>69314</c:v>
                </c:pt>
                <c:pt idx="69315">
                  <c:v>69315</c:v>
                </c:pt>
                <c:pt idx="69316">
                  <c:v>69316</c:v>
                </c:pt>
                <c:pt idx="69317">
                  <c:v>69317</c:v>
                </c:pt>
                <c:pt idx="69318">
                  <c:v>69318</c:v>
                </c:pt>
                <c:pt idx="69319">
                  <c:v>69319</c:v>
                </c:pt>
                <c:pt idx="69320">
                  <c:v>69320</c:v>
                </c:pt>
                <c:pt idx="69321">
                  <c:v>69321</c:v>
                </c:pt>
                <c:pt idx="69322">
                  <c:v>69322</c:v>
                </c:pt>
                <c:pt idx="69323">
                  <c:v>69323</c:v>
                </c:pt>
                <c:pt idx="69324">
                  <c:v>69324</c:v>
                </c:pt>
                <c:pt idx="69325">
                  <c:v>69325</c:v>
                </c:pt>
                <c:pt idx="69326">
                  <c:v>69326</c:v>
                </c:pt>
                <c:pt idx="69327">
                  <c:v>69327</c:v>
                </c:pt>
                <c:pt idx="69328">
                  <c:v>69328</c:v>
                </c:pt>
                <c:pt idx="69329">
                  <c:v>69329</c:v>
                </c:pt>
                <c:pt idx="69330">
                  <c:v>69330</c:v>
                </c:pt>
                <c:pt idx="69331">
                  <c:v>69331</c:v>
                </c:pt>
                <c:pt idx="69332">
                  <c:v>69332</c:v>
                </c:pt>
                <c:pt idx="69333">
                  <c:v>69333</c:v>
                </c:pt>
                <c:pt idx="69334">
                  <c:v>69334</c:v>
                </c:pt>
                <c:pt idx="69335">
                  <c:v>69335</c:v>
                </c:pt>
                <c:pt idx="69336">
                  <c:v>69336</c:v>
                </c:pt>
                <c:pt idx="69337">
                  <c:v>69337</c:v>
                </c:pt>
                <c:pt idx="69338">
                  <c:v>69338</c:v>
                </c:pt>
                <c:pt idx="69339">
                  <c:v>69339</c:v>
                </c:pt>
                <c:pt idx="69340">
                  <c:v>69340</c:v>
                </c:pt>
                <c:pt idx="69341">
                  <c:v>69341</c:v>
                </c:pt>
                <c:pt idx="69342">
                  <c:v>69342</c:v>
                </c:pt>
                <c:pt idx="69343">
                  <c:v>69343</c:v>
                </c:pt>
                <c:pt idx="69344">
                  <c:v>69344</c:v>
                </c:pt>
                <c:pt idx="69345">
                  <c:v>69345</c:v>
                </c:pt>
                <c:pt idx="69346">
                  <c:v>69346</c:v>
                </c:pt>
                <c:pt idx="69347">
                  <c:v>69347</c:v>
                </c:pt>
                <c:pt idx="69348">
                  <c:v>69348</c:v>
                </c:pt>
                <c:pt idx="69349">
                  <c:v>69349</c:v>
                </c:pt>
                <c:pt idx="69350">
                  <c:v>69350</c:v>
                </c:pt>
                <c:pt idx="69351">
                  <c:v>69351</c:v>
                </c:pt>
                <c:pt idx="69352">
                  <c:v>69352</c:v>
                </c:pt>
                <c:pt idx="69353">
                  <c:v>69353</c:v>
                </c:pt>
                <c:pt idx="69354">
                  <c:v>69354</c:v>
                </c:pt>
                <c:pt idx="69355">
                  <c:v>69355</c:v>
                </c:pt>
                <c:pt idx="69356">
                  <c:v>69356</c:v>
                </c:pt>
                <c:pt idx="69357">
                  <c:v>69357</c:v>
                </c:pt>
                <c:pt idx="69358">
                  <c:v>69358</c:v>
                </c:pt>
                <c:pt idx="69359">
                  <c:v>69359</c:v>
                </c:pt>
                <c:pt idx="69360">
                  <c:v>69360</c:v>
                </c:pt>
                <c:pt idx="69361">
                  <c:v>69361</c:v>
                </c:pt>
                <c:pt idx="69362">
                  <c:v>69362</c:v>
                </c:pt>
                <c:pt idx="69363">
                  <c:v>69363</c:v>
                </c:pt>
                <c:pt idx="69364">
                  <c:v>69364</c:v>
                </c:pt>
                <c:pt idx="69365">
                  <c:v>69365</c:v>
                </c:pt>
                <c:pt idx="69366">
                  <c:v>69366</c:v>
                </c:pt>
                <c:pt idx="69367">
                  <c:v>69367</c:v>
                </c:pt>
                <c:pt idx="69368">
                  <c:v>69368</c:v>
                </c:pt>
                <c:pt idx="69369">
                  <c:v>69369</c:v>
                </c:pt>
                <c:pt idx="69370">
                  <c:v>69370</c:v>
                </c:pt>
                <c:pt idx="69371">
                  <c:v>69371</c:v>
                </c:pt>
                <c:pt idx="69372">
                  <c:v>69372</c:v>
                </c:pt>
                <c:pt idx="69373">
                  <c:v>69373</c:v>
                </c:pt>
                <c:pt idx="69374">
                  <c:v>69374</c:v>
                </c:pt>
                <c:pt idx="69375">
                  <c:v>69375</c:v>
                </c:pt>
                <c:pt idx="69376">
                  <c:v>69376</c:v>
                </c:pt>
                <c:pt idx="69377">
                  <c:v>69377</c:v>
                </c:pt>
                <c:pt idx="69378">
                  <c:v>69378</c:v>
                </c:pt>
                <c:pt idx="69379">
                  <c:v>69379</c:v>
                </c:pt>
                <c:pt idx="69380">
                  <c:v>69380</c:v>
                </c:pt>
                <c:pt idx="69381">
                  <c:v>69381</c:v>
                </c:pt>
                <c:pt idx="69382">
                  <c:v>69382</c:v>
                </c:pt>
                <c:pt idx="69383">
                  <c:v>69383</c:v>
                </c:pt>
                <c:pt idx="69384">
                  <c:v>69384</c:v>
                </c:pt>
                <c:pt idx="69385">
                  <c:v>69385</c:v>
                </c:pt>
                <c:pt idx="69386">
                  <c:v>69386</c:v>
                </c:pt>
                <c:pt idx="69387">
                  <c:v>69387</c:v>
                </c:pt>
                <c:pt idx="69388">
                  <c:v>69388</c:v>
                </c:pt>
                <c:pt idx="69389">
                  <c:v>69389</c:v>
                </c:pt>
                <c:pt idx="69390">
                  <c:v>69390</c:v>
                </c:pt>
                <c:pt idx="69391">
                  <c:v>69391</c:v>
                </c:pt>
                <c:pt idx="69392">
                  <c:v>69392</c:v>
                </c:pt>
                <c:pt idx="69393">
                  <c:v>69393</c:v>
                </c:pt>
                <c:pt idx="69394">
                  <c:v>69394</c:v>
                </c:pt>
                <c:pt idx="69395">
                  <c:v>69395</c:v>
                </c:pt>
                <c:pt idx="69396">
                  <c:v>69396</c:v>
                </c:pt>
                <c:pt idx="69397">
                  <c:v>69397</c:v>
                </c:pt>
                <c:pt idx="69398">
                  <c:v>69398</c:v>
                </c:pt>
                <c:pt idx="69399">
                  <c:v>69399</c:v>
                </c:pt>
                <c:pt idx="69400">
                  <c:v>69400</c:v>
                </c:pt>
                <c:pt idx="69401">
                  <c:v>69401</c:v>
                </c:pt>
                <c:pt idx="69402">
                  <c:v>69402</c:v>
                </c:pt>
                <c:pt idx="69403">
                  <c:v>69403</c:v>
                </c:pt>
                <c:pt idx="69404">
                  <c:v>69404</c:v>
                </c:pt>
                <c:pt idx="69405">
                  <c:v>69405</c:v>
                </c:pt>
                <c:pt idx="69406">
                  <c:v>69406</c:v>
                </c:pt>
                <c:pt idx="69407">
                  <c:v>69407</c:v>
                </c:pt>
                <c:pt idx="69408">
                  <c:v>69408</c:v>
                </c:pt>
                <c:pt idx="69409">
                  <c:v>69409</c:v>
                </c:pt>
                <c:pt idx="69410">
                  <c:v>69410</c:v>
                </c:pt>
                <c:pt idx="69411">
                  <c:v>69411</c:v>
                </c:pt>
                <c:pt idx="69412">
                  <c:v>69412</c:v>
                </c:pt>
                <c:pt idx="69413">
                  <c:v>69413</c:v>
                </c:pt>
                <c:pt idx="69414">
                  <c:v>69414</c:v>
                </c:pt>
                <c:pt idx="69415">
                  <c:v>69415</c:v>
                </c:pt>
                <c:pt idx="69416">
                  <c:v>69416</c:v>
                </c:pt>
                <c:pt idx="69417">
                  <c:v>69417</c:v>
                </c:pt>
                <c:pt idx="69418">
                  <c:v>69418</c:v>
                </c:pt>
                <c:pt idx="69419">
                  <c:v>69419</c:v>
                </c:pt>
                <c:pt idx="69420">
                  <c:v>69420</c:v>
                </c:pt>
                <c:pt idx="69421">
                  <c:v>69421</c:v>
                </c:pt>
                <c:pt idx="69422">
                  <c:v>69422</c:v>
                </c:pt>
                <c:pt idx="69423">
                  <c:v>69423</c:v>
                </c:pt>
                <c:pt idx="69424">
                  <c:v>69424</c:v>
                </c:pt>
                <c:pt idx="69425">
                  <c:v>69425</c:v>
                </c:pt>
                <c:pt idx="69426">
                  <c:v>69426</c:v>
                </c:pt>
                <c:pt idx="69427">
                  <c:v>69427</c:v>
                </c:pt>
                <c:pt idx="69428">
                  <c:v>69428</c:v>
                </c:pt>
                <c:pt idx="69429">
                  <c:v>69429</c:v>
                </c:pt>
                <c:pt idx="69430">
                  <c:v>69430</c:v>
                </c:pt>
                <c:pt idx="69431">
                  <c:v>69431</c:v>
                </c:pt>
                <c:pt idx="69432">
                  <c:v>69432</c:v>
                </c:pt>
                <c:pt idx="69433">
                  <c:v>69433</c:v>
                </c:pt>
                <c:pt idx="69434">
                  <c:v>69434</c:v>
                </c:pt>
                <c:pt idx="69435">
                  <c:v>69435</c:v>
                </c:pt>
                <c:pt idx="69436">
                  <c:v>69436</c:v>
                </c:pt>
                <c:pt idx="69437">
                  <c:v>69437</c:v>
                </c:pt>
                <c:pt idx="69438">
                  <c:v>69438</c:v>
                </c:pt>
                <c:pt idx="69439">
                  <c:v>69439</c:v>
                </c:pt>
                <c:pt idx="69440">
                  <c:v>69440</c:v>
                </c:pt>
                <c:pt idx="69441">
                  <c:v>69441</c:v>
                </c:pt>
                <c:pt idx="69442">
                  <c:v>69442</c:v>
                </c:pt>
                <c:pt idx="69443">
                  <c:v>69443</c:v>
                </c:pt>
                <c:pt idx="69444">
                  <c:v>69444</c:v>
                </c:pt>
                <c:pt idx="69445">
                  <c:v>69445</c:v>
                </c:pt>
                <c:pt idx="69446">
                  <c:v>69446</c:v>
                </c:pt>
                <c:pt idx="69447">
                  <c:v>69447</c:v>
                </c:pt>
                <c:pt idx="69448">
                  <c:v>69448</c:v>
                </c:pt>
                <c:pt idx="69449">
                  <c:v>69449</c:v>
                </c:pt>
                <c:pt idx="69450">
                  <c:v>69450</c:v>
                </c:pt>
                <c:pt idx="69451">
                  <c:v>69451</c:v>
                </c:pt>
                <c:pt idx="69452">
                  <c:v>69452</c:v>
                </c:pt>
                <c:pt idx="69453">
                  <c:v>69453</c:v>
                </c:pt>
                <c:pt idx="69454">
                  <c:v>69454</c:v>
                </c:pt>
                <c:pt idx="69455">
                  <c:v>69455</c:v>
                </c:pt>
                <c:pt idx="69456">
                  <c:v>69456</c:v>
                </c:pt>
                <c:pt idx="69457">
                  <c:v>69457</c:v>
                </c:pt>
                <c:pt idx="69458">
                  <c:v>69458</c:v>
                </c:pt>
                <c:pt idx="69459">
                  <c:v>69459</c:v>
                </c:pt>
                <c:pt idx="69460">
                  <c:v>69460</c:v>
                </c:pt>
                <c:pt idx="69461">
                  <c:v>69461</c:v>
                </c:pt>
                <c:pt idx="69462">
                  <c:v>69462</c:v>
                </c:pt>
                <c:pt idx="69463">
                  <c:v>69463</c:v>
                </c:pt>
                <c:pt idx="69464">
                  <c:v>69464</c:v>
                </c:pt>
                <c:pt idx="69465">
                  <c:v>69465</c:v>
                </c:pt>
                <c:pt idx="69466">
                  <c:v>69466</c:v>
                </c:pt>
                <c:pt idx="69467">
                  <c:v>69467</c:v>
                </c:pt>
                <c:pt idx="69468">
                  <c:v>69468</c:v>
                </c:pt>
                <c:pt idx="69469">
                  <c:v>69469</c:v>
                </c:pt>
                <c:pt idx="69470">
                  <c:v>69470</c:v>
                </c:pt>
                <c:pt idx="69471">
                  <c:v>69471</c:v>
                </c:pt>
                <c:pt idx="69472">
                  <c:v>69472</c:v>
                </c:pt>
                <c:pt idx="69473">
                  <c:v>69473</c:v>
                </c:pt>
                <c:pt idx="69474">
                  <c:v>69474</c:v>
                </c:pt>
                <c:pt idx="69475">
                  <c:v>69475</c:v>
                </c:pt>
                <c:pt idx="69476">
                  <c:v>69476</c:v>
                </c:pt>
                <c:pt idx="69477">
                  <c:v>69477</c:v>
                </c:pt>
                <c:pt idx="69478">
                  <c:v>69478</c:v>
                </c:pt>
                <c:pt idx="69479">
                  <c:v>69479</c:v>
                </c:pt>
                <c:pt idx="69480">
                  <c:v>69480</c:v>
                </c:pt>
                <c:pt idx="69481">
                  <c:v>69481</c:v>
                </c:pt>
                <c:pt idx="69482">
                  <c:v>69482</c:v>
                </c:pt>
                <c:pt idx="69483">
                  <c:v>69483</c:v>
                </c:pt>
                <c:pt idx="69484">
                  <c:v>69484</c:v>
                </c:pt>
                <c:pt idx="69485">
                  <c:v>69485</c:v>
                </c:pt>
                <c:pt idx="69486">
                  <c:v>69486</c:v>
                </c:pt>
                <c:pt idx="69487">
                  <c:v>69487</c:v>
                </c:pt>
                <c:pt idx="69488">
                  <c:v>69488</c:v>
                </c:pt>
                <c:pt idx="69489">
                  <c:v>69489</c:v>
                </c:pt>
                <c:pt idx="69490">
                  <c:v>69490</c:v>
                </c:pt>
                <c:pt idx="69491">
                  <c:v>69491</c:v>
                </c:pt>
                <c:pt idx="69492">
                  <c:v>69492</c:v>
                </c:pt>
                <c:pt idx="69493">
                  <c:v>69493</c:v>
                </c:pt>
                <c:pt idx="69494">
                  <c:v>69494</c:v>
                </c:pt>
                <c:pt idx="69495">
                  <c:v>69495</c:v>
                </c:pt>
                <c:pt idx="69496">
                  <c:v>69496</c:v>
                </c:pt>
                <c:pt idx="69497">
                  <c:v>69497</c:v>
                </c:pt>
                <c:pt idx="69498">
                  <c:v>69498</c:v>
                </c:pt>
                <c:pt idx="69499">
                  <c:v>69499</c:v>
                </c:pt>
                <c:pt idx="69500">
                  <c:v>69500</c:v>
                </c:pt>
                <c:pt idx="69501">
                  <c:v>69501</c:v>
                </c:pt>
                <c:pt idx="69502">
                  <c:v>69502</c:v>
                </c:pt>
                <c:pt idx="69503">
                  <c:v>69503</c:v>
                </c:pt>
                <c:pt idx="69504">
                  <c:v>69504</c:v>
                </c:pt>
                <c:pt idx="69505">
                  <c:v>69505</c:v>
                </c:pt>
                <c:pt idx="69506">
                  <c:v>69506</c:v>
                </c:pt>
                <c:pt idx="69507">
                  <c:v>69507</c:v>
                </c:pt>
                <c:pt idx="69508">
                  <c:v>69508</c:v>
                </c:pt>
                <c:pt idx="69509">
                  <c:v>69509</c:v>
                </c:pt>
                <c:pt idx="69510">
                  <c:v>69510</c:v>
                </c:pt>
                <c:pt idx="69511">
                  <c:v>69511</c:v>
                </c:pt>
                <c:pt idx="69512">
                  <c:v>69512</c:v>
                </c:pt>
                <c:pt idx="69513">
                  <c:v>69513</c:v>
                </c:pt>
                <c:pt idx="69514">
                  <c:v>69514</c:v>
                </c:pt>
                <c:pt idx="69515">
                  <c:v>69515</c:v>
                </c:pt>
                <c:pt idx="69516">
                  <c:v>69516</c:v>
                </c:pt>
                <c:pt idx="69517">
                  <c:v>69517</c:v>
                </c:pt>
                <c:pt idx="69518">
                  <c:v>69518</c:v>
                </c:pt>
                <c:pt idx="69519">
                  <c:v>69519</c:v>
                </c:pt>
                <c:pt idx="69520">
                  <c:v>69520</c:v>
                </c:pt>
                <c:pt idx="69521">
                  <c:v>69521</c:v>
                </c:pt>
                <c:pt idx="69522">
                  <c:v>69522</c:v>
                </c:pt>
                <c:pt idx="69523">
                  <c:v>69523</c:v>
                </c:pt>
                <c:pt idx="69524">
                  <c:v>69524</c:v>
                </c:pt>
                <c:pt idx="69525">
                  <c:v>69525</c:v>
                </c:pt>
                <c:pt idx="69526">
                  <c:v>69526</c:v>
                </c:pt>
                <c:pt idx="69527">
                  <c:v>69527</c:v>
                </c:pt>
                <c:pt idx="69528">
                  <c:v>69528</c:v>
                </c:pt>
                <c:pt idx="69529">
                  <c:v>69529</c:v>
                </c:pt>
                <c:pt idx="69530">
                  <c:v>69530</c:v>
                </c:pt>
                <c:pt idx="69531">
                  <c:v>69531</c:v>
                </c:pt>
                <c:pt idx="69532">
                  <c:v>69532</c:v>
                </c:pt>
                <c:pt idx="69533">
                  <c:v>69533</c:v>
                </c:pt>
                <c:pt idx="69534">
                  <c:v>69534</c:v>
                </c:pt>
                <c:pt idx="69535">
                  <c:v>69535</c:v>
                </c:pt>
                <c:pt idx="69536">
                  <c:v>69536</c:v>
                </c:pt>
                <c:pt idx="69537">
                  <c:v>69537</c:v>
                </c:pt>
                <c:pt idx="69538">
                  <c:v>69538</c:v>
                </c:pt>
                <c:pt idx="69539">
                  <c:v>69539</c:v>
                </c:pt>
                <c:pt idx="69540">
                  <c:v>69540</c:v>
                </c:pt>
                <c:pt idx="69541">
                  <c:v>69541</c:v>
                </c:pt>
                <c:pt idx="69542">
                  <c:v>69542</c:v>
                </c:pt>
                <c:pt idx="69543">
                  <c:v>69543</c:v>
                </c:pt>
                <c:pt idx="69544">
                  <c:v>69544</c:v>
                </c:pt>
                <c:pt idx="69545">
                  <c:v>69545</c:v>
                </c:pt>
                <c:pt idx="69546">
                  <c:v>69546</c:v>
                </c:pt>
                <c:pt idx="69547">
                  <c:v>69547</c:v>
                </c:pt>
                <c:pt idx="69548">
                  <c:v>69548</c:v>
                </c:pt>
                <c:pt idx="69549">
                  <c:v>69549</c:v>
                </c:pt>
                <c:pt idx="69550">
                  <c:v>69550</c:v>
                </c:pt>
                <c:pt idx="69551">
                  <c:v>69551</c:v>
                </c:pt>
                <c:pt idx="69552">
                  <c:v>69552</c:v>
                </c:pt>
                <c:pt idx="69553">
                  <c:v>69553</c:v>
                </c:pt>
                <c:pt idx="69554">
                  <c:v>69554</c:v>
                </c:pt>
                <c:pt idx="69555">
                  <c:v>69555</c:v>
                </c:pt>
                <c:pt idx="69556">
                  <c:v>69556</c:v>
                </c:pt>
                <c:pt idx="69557">
                  <c:v>69557</c:v>
                </c:pt>
                <c:pt idx="69558">
                  <c:v>69558</c:v>
                </c:pt>
                <c:pt idx="69559">
                  <c:v>69559</c:v>
                </c:pt>
                <c:pt idx="69560">
                  <c:v>69560</c:v>
                </c:pt>
                <c:pt idx="69561">
                  <c:v>69561</c:v>
                </c:pt>
                <c:pt idx="69562">
                  <c:v>69562</c:v>
                </c:pt>
                <c:pt idx="69563">
                  <c:v>69563</c:v>
                </c:pt>
                <c:pt idx="69564">
                  <c:v>69564</c:v>
                </c:pt>
                <c:pt idx="69565">
                  <c:v>69565</c:v>
                </c:pt>
                <c:pt idx="69566">
                  <c:v>69566</c:v>
                </c:pt>
                <c:pt idx="69567">
                  <c:v>69567</c:v>
                </c:pt>
                <c:pt idx="69568">
                  <c:v>69568</c:v>
                </c:pt>
                <c:pt idx="69569">
                  <c:v>69569</c:v>
                </c:pt>
                <c:pt idx="69570">
                  <c:v>69570</c:v>
                </c:pt>
                <c:pt idx="69571">
                  <c:v>69571</c:v>
                </c:pt>
                <c:pt idx="69572">
                  <c:v>69572</c:v>
                </c:pt>
                <c:pt idx="69573">
                  <c:v>69573</c:v>
                </c:pt>
                <c:pt idx="69574">
                  <c:v>69574</c:v>
                </c:pt>
                <c:pt idx="69575">
                  <c:v>69575</c:v>
                </c:pt>
                <c:pt idx="69576">
                  <c:v>69576</c:v>
                </c:pt>
                <c:pt idx="69577">
                  <c:v>69577</c:v>
                </c:pt>
                <c:pt idx="69578">
                  <c:v>69578</c:v>
                </c:pt>
                <c:pt idx="69579">
                  <c:v>69579</c:v>
                </c:pt>
                <c:pt idx="69580">
                  <c:v>69580</c:v>
                </c:pt>
                <c:pt idx="69581">
                  <c:v>69581</c:v>
                </c:pt>
                <c:pt idx="69582">
                  <c:v>69582</c:v>
                </c:pt>
                <c:pt idx="69583">
                  <c:v>69583</c:v>
                </c:pt>
                <c:pt idx="69584">
                  <c:v>69584</c:v>
                </c:pt>
                <c:pt idx="69585">
                  <c:v>69585</c:v>
                </c:pt>
                <c:pt idx="69586">
                  <c:v>69586</c:v>
                </c:pt>
                <c:pt idx="69587">
                  <c:v>69587</c:v>
                </c:pt>
                <c:pt idx="69588">
                  <c:v>69588</c:v>
                </c:pt>
                <c:pt idx="69589">
                  <c:v>69589</c:v>
                </c:pt>
                <c:pt idx="69590">
                  <c:v>69590</c:v>
                </c:pt>
                <c:pt idx="69591">
                  <c:v>69591</c:v>
                </c:pt>
                <c:pt idx="69592">
                  <c:v>69592</c:v>
                </c:pt>
                <c:pt idx="69593">
                  <c:v>69593</c:v>
                </c:pt>
                <c:pt idx="69594">
                  <c:v>69594</c:v>
                </c:pt>
                <c:pt idx="69595">
                  <c:v>69595</c:v>
                </c:pt>
                <c:pt idx="69596">
                  <c:v>69596</c:v>
                </c:pt>
                <c:pt idx="69597">
                  <c:v>69597</c:v>
                </c:pt>
                <c:pt idx="69598">
                  <c:v>69598</c:v>
                </c:pt>
                <c:pt idx="69599">
                  <c:v>69599</c:v>
                </c:pt>
                <c:pt idx="69600">
                  <c:v>69600</c:v>
                </c:pt>
                <c:pt idx="69601">
                  <c:v>69601</c:v>
                </c:pt>
                <c:pt idx="69602">
                  <c:v>69602</c:v>
                </c:pt>
                <c:pt idx="69603">
                  <c:v>69603</c:v>
                </c:pt>
                <c:pt idx="69604">
                  <c:v>69604</c:v>
                </c:pt>
                <c:pt idx="69605">
                  <c:v>69605</c:v>
                </c:pt>
                <c:pt idx="69606">
                  <c:v>69606</c:v>
                </c:pt>
                <c:pt idx="69607">
                  <c:v>69607</c:v>
                </c:pt>
                <c:pt idx="69608">
                  <c:v>69608</c:v>
                </c:pt>
                <c:pt idx="69609">
                  <c:v>69609</c:v>
                </c:pt>
                <c:pt idx="69610">
                  <c:v>69610</c:v>
                </c:pt>
                <c:pt idx="69611">
                  <c:v>69611</c:v>
                </c:pt>
                <c:pt idx="69612">
                  <c:v>69612</c:v>
                </c:pt>
                <c:pt idx="69613">
                  <c:v>69613</c:v>
                </c:pt>
                <c:pt idx="69614">
                  <c:v>69614</c:v>
                </c:pt>
                <c:pt idx="69615">
                  <c:v>69615</c:v>
                </c:pt>
                <c:pt idx="69616">
                  <c:v>69616</c:v>
                </c:pt>
                <c:pt idx="69617">
                  <c:v>69617</c:v>
                </c:pt>
                <c:pt idx="69618">
                  <c:v>69618</c:v>
                </c:pt>
                <c:pt idx="69619">
                  <c:v>69619</c:v>
                </c:pt>
                <c:pt idx="69620">
                  <c:v>69620</c:v>
                </c:pt>
                <c:pt idx="69621">
                  <c:v>69621</c:v>
                </c:pt>
                <c:pt idx="69622">
                  <c:v>69622</c:v>
                </c:pt>
                <c:pt idx="69623">
                  <c:v>69623</c:v>
                </c:pt>
                <c:pt idx="69624">
                  <c:v>69624</c:v>
                </c:pt>
                <c:pt idx="69625">
                  <c:v>69625</c:v>
                </c:pt>
                <c:pt idx="69626">
                  <c:v>69626</c:v>
                </c:pt>
                <c:pt idx="69627">
                  <c:v>69627</c:v>
                </c:pt>
                <c:pt idx="69628">
                  <c:v>69628</c:v>
                </c:pt>
                <c:pt idx="69629">
                  <c:v>69629</c:v>
                </c:pt>
                <c:pt idx="69630">
                  <c:v>69630</c:v>
                </c:pt>
                <c:pt idx="69631">
                  <c:v>69631</c:v>
                </c:pt>
                <c:pt idx="69632">
                  <c:v>69632</c:v>
                </c:pt>
                <c:pt idx="69633">
                  <c:v>69633</c:v>
                </c:pt>
                <c:pt idx="69634">
                  <c:v>69634</c:v>
                </c:pt>
                <c:pt idx="69635">
                  <c:v>69635</c:v>
                </c:pt>
                <c:pt idx="69636">
                  <c:v>69636</c:v>
                </c:pt>
                <c:pt idx="69637">
                  <c:v>69637</c:v>
                </c:pt>
                <c:pt idx="69638">
                  <c:v>69638</c:v>
                </c:pt>
                <c:pt idx="69639">
                  <c:v>69639</c:v>
                </c:pt>
                <c:pt idx="69640">
                  <c:v>69640</c:v>
                </c:pt>
                <c:pt idx="69641">
                  <c:v>69641</c:v>
                </c:pt>
                <c:pt idx="69642">
                  <c:v>69642</c:v>
                </c:pt>
                <c:pt idx="69643">
                  <c:v>69643</c:v>
                </c:pt>
                <c:pt idx="69644">
                  <c:v>69644</c:v>
                </c:pt>
                <c:pt idx="69645">
                  <c:v>69645</c:v>
                </c:pt>
                <c:pt idx="69646">
                  <c:v>69646</c:v>
                </c:pt>
                <c:pt idx="69647">
                  <c:v>69647</c:v>
                </c:pt>
                <c:pt idx="69648">
                  <c:v>69648</c:v>
                </c:pt>
                <c:pt idx="69649">
                  <c:v>69649</c:v>
                </c:pt>
                <c:pt idx="69650">
                  <c:v>69650</c:v>
                </c:pt>
                <c:pt idx="69651">
                  <c:v>69651</c:v>
                </c:pt>
                <c:pt idx="69652">
                  <c:v>69652</c:v>
                </c:pt>
                <c:pt idx="69653">
                  <c:v>69653</c:v>
                </c:pt>
                <c:pt idx="69654">
                  <c:v>69654</c:v>
                </c:pt>
                <c:pt idx="69655">
                  <c:v>69655</c:v>
                </c:pt>
                <c:pt idx="69656">
                  <c:v>69656</c:v>
                </c:pt>
                <c:pt idx="69657">
                  <c:v>69657</c:v>
                </c:pt>
                <c:pt idx="69658">
                  <c:v>69658</c:v>
                </c:pt>
                <c:pt idx="69659">
                  <c:v>69659</c:v>
                </c:pt>
                <c:pt idx="69660">
                  <c:v>69660</c:v>
                </c:pt>
                <c:pt idx="69661">
                  <c:v>69661</c:v>
                </c:pt>
                <c:pt idx="69662">
                  <c:v>69662</c:v>
                </c:pt>
                <c:pt idx="69663">
                  <c:v>69663</c:v>
                </c:pt>
                <c:pt idx="69664">
                  <c:v>69664</c:v>
                </c:pt>
                <c:pt idx="69665">
                  <c:v>69665</c:v>
                </c:pt>
                <c:pt idx="69666">
                  <c:v>69666</c:v>
                </c:pt>
                <c:pt idx="69667">
                  <c:v>69667</c:v>
                </c:pt>
                <c:pt idx="69668">
                  <c:v>69668</c:v>
                </c:pt>
                <c:pt idx="69669">
                  <c:v>69669</c:v>
                </c:pt>
                <c:pt idx="69670">
                  <c:v>69670</c:v>
                </c:pt>
                <c:pt idx="69671">
                  <c:v>69671</c:v>
                </c:pt>
                <c:pt idx="69672">
                  <c:v>69672</c:v>
                </c:pt>
                <c:pt idx="69673">
                  <c:v>69673</c:v>
                </c:pt>
                <c:pt idx="69674">
                  <c:v>69674</c:v>
                </c:pt>
                <c:pt idx="69675">
                  <c:v>69675</c:v>
                </c:pt>
                <c:pt idx="69676">
                  <c:v>69676</c:v>
                </c:pt>
                <c:pt idx="69677">
                  <c:v>69677</c:v>
                </c:pt>
                <c:pt idx="69678">
                  <c:v>69678</c:v>
                </c:pt>
                <c:pt idx="69679">
                  <c:v>69679</c:v>
                </c:pt>
                <c:pt idx="69680">
                  <c:v>69680</c:v>
                </c:pt>
                <c:pt idx="69681">
                  <c:v>69681</c:v>
                </c:pt>
                <c:pt idx="69682">
                  <c:v>69682</c:v>
                </c:pt>
                <c:pt idx="69683">
                  <c:v>69683</c:v>
                </c:pt>
                <c:pt idx="69684">
                  <c:v>69684</c:v>
                </c:pt>
                <c:pt idx="69685">
                  <c:v>69685</c:v>
                </c:pt>
                <c:pt idx="69686">
                  <c:v>69686</c:v>
                </c:pt>
                <c:pt idx="69687">
                  <c:v>69687</c:v>
                </c:pt>
                <c:pt idx="69688">
                  <c:v>69688</c:v>
                </c:pt>
                <c:pt idx="69689">
                  <c:v>69689</c:v>
                </c:pt>
                <c:pt idx="69690">
                  <c:v>69690</c:v>
                </c:pt>
                <c:pt idx="69691">
                  <c:v>69691</c:v>
                </c:pt>
                <c:pt idx="69692">
                  <c:v>69692</c:v>
                </c:pt>
                <c:pt idx="69693">
                  <c:v>69693</c:v>
                </c:pt>
                <c:pt idx="69694">
                  <c:v>69694</c:v>
                </c:pt>
                <c:pt idx="69695">
                  <c:v>69695</c:v>
                </c:pt>
                <c:pt idx="69696">
                  <c:v>69696</c:v>
                </c:pt>
                <c:pt idx="69697">
                  <c:v>69697</c:v>
                </c:pt>
                <c:pt idx="69698">
                  <c:v>69698</c:v>
                </c:pt>
                <c:pt idx="69699">
                  <c:v>69699</c:v>
                </c:pt>
                <c:pt idx="69700">
                  <c:v>69700</c:v>
                </c:pt>
                <c:pt idx="69701">
                  <c:v>69701</c:v>
                </c:pt>
                <c:pt idx="69702">
                  <c:v>69702</c:v>
                </c:pt>
                <c:pt idx="69703">
                  <c:v>69703</c:v>
                </c:pt>
                <c:pt idx="69704">
                  <c:v>69704</c:v>
                </c:pt>
                <c:pt idx="69705">
                  <c:v>69705</c:v>
                </c:pt>
                <c:pt idx="69706">
                  <c:v>69706</c:v>
                </c:pt>
                <c:pt idx="69707">
                  <c:v>69707</c:v>
                </c:pt>
                <c:pt idx="69708">
                  <c:v>69708</c:v>
                </c:pt>
                <c:pt idx="69709">
                  <c:v>69709</c:v>
                </c:pt>
                <c:pt idx="69710">
                  <c:v>69710</c:v>
                </c:pt>
                <c:pt idx="69711">
                  <c:v>69711</c:v>
                </c:pt>
                <c:pt idx="69712">
                  <c:v>69712</c:v>
                </c:pt>
                <c:pt idx="69713">
                  <c:v>69713</c:v>
                </c:pt>
                <c:pt idx="69714">
                  <c:v>69714</c:v>
                </c:pt>
                <c:pt idx="69715">
                  <c:v>69715</c:v>
                </c:pt>
                <c:pt idx="69716">
                  <c:v>69716</c:v>
                </c:pt>
                <c:pt idx="69717">
                  <c:v>69717</c:v>
                </c:pt>
                <c:pt idx="69718">
                  <c:v>69718</c:v>
                </c:pt>
                <c:pt idx="69719">
                  <c:v>69719</c:v>
                </c:pt>
                <c:pt idx="69720">
                  <c:v>69720</c:v>
                </c:pt>
                <c:pt idx="69721">
                  <c:v>69721</c:v>
                </c:pt>
                <c:pt idx="69722">
                  <c:v>69722</c:v>
                </c:pt>
                <c:pt idx="69723">
                  <c:v>69723</c:v>
                </c:pt>
                <c:pt idx="69724">
                  <c:v>69724</c:v>
                </c:pt>
                <c:pt idx="69725">
                  <c:v>69725</c:v>
                </c:pt>
                <c:pt idx="69726">
                  <c:v>69726</c:v>
                </c:pt>
                <c:pt idx="69727">
                  <c:v>69727</c:v>
                </c:pt>
                <c:pt idx="69728">
                  <c:v>69728</c:v>
                </c:pt>
                <c:pt idx="69729">
                  <c:v>69729</c:v>
                </c:pt>
                <c:pt idx="69730">
                  <c:v>69730</c:v>
                </c:pt>
                <c:pt idx="69731">
                  <c:v>69731</c:v>
                </c:pt>
                <c:pt idx="69732">
                  <c:v>69732</c:v>
                </c:pt>
                <c:pt idx="69733">
                  <c:v>69733</c:v>
                </c:pt>
                <c:pt idx="69734">
                  <c:v>69734</c:v>
                </c:pt>
                <c:pt idx="69735">
                  <c:v>69735</c:v>
                </c:pt>
                <c:pt idx="69736">
                  <c:v>69736</c:v>
                </c:pt>
                <c:pt idx="69737">
                  <c:v>69737</c:v>
                </c:pt>
                <c:pt idx="69738">
                  <c:v>69738</c:v>
                </c:pt>
                <c:pt idx="69739">
                  <c:v>69739</c:v>
                </c:pt>
                <c:pt idx="69740">
                  <c:v>69740</c:v>
                </c:pt>
                <c:pt idx="69741">
                  <c:v>69741</c:v>
                </c:pt>
                <c:pt idx="69742">
                  <c:v>69742</c:v>
                </c:pt>
                <c:pt idx="69743">
                  <c:v>69743</c:v>
                </c:pt>
                <c:pt idx="69744">
                  <c:v>69744</c:v>
                </c:pt>
                <c:pt idx="69745">
                  <c:v>69745</c:v>
                </c:pt>
                <c:pt idx="69746">
                  <c:v>69746</c:v>
                </c:pt>
                <c:pt idx="69747">
                  <c:v>69747</c:v>
                </c:pt>
                <c:pt idx="69748">
                  <c:v>69748</c:v>
                </c:pt>
                <c:pt idx="69749">
                  <c:v>69749</c:v>
                </c:pt>
                <c:pt idx="69750">
                  <c:v>69750</c:v>
                </c:pt>
                <c:pt idx="69751">
                  <c:v>69751</c:v>
                </c:pt>
                <c:pt idx="69752">
                  <c:v>69752</c:v>
                </c:pt>
                <c:pt idx="69753">
                  <c:v>69753</c:v>
                </c:pt>
                <c:pt idx="69754">
                  <c:v>69754</c:v>
                </c:pt>
                <c:pt idx="69755">
                  <c:v>69755</c:v>
                </c:pt>
                <c:pt idx="69756">
                  <c:v>69756</c:v>
                </c:pt>
                <c:pt idx="69757">
                  <c:v>69757</c:v>
                </c:pt>
                <c:pt idx="69758">
                  <c:v>69758</c:v>
                </c:pt>
                <c:pt idx="69759">
                  <c:v>69759</c:v>
                </c:pt>
                <c:pt idx="69760">
                  <c:v>69760</c:v>
                </c:pt>
                <c:pt idx="69761">
                  <c:v>69761</c:v>
                </c:pt>
                <c:pt idx="69762">
                  <c:v>69762</c:v>
                </c:pt>
                <c:pt idx="69763">
                  <c:v>69763</c:v>
                </c:pt>
                <c:pt idx="69764">
                  <c:v>69764</c:v>
                </c:pt>
                <c:pt idx="69765">
                  <c:v>69765</c:v>
                </c:pt>
                <c:pt idx="69766">
                  <c:v>69766</c:v>
                </c:pt>
                <c:pt idx="69767">
                  <c:v>69767</c:v>
                </c:pt>
                <c:pt idx="69768">
                  <c:v>69768</c:v>
                </c:pt>
                <c:pt idx="69769">
                  <c:v>69769</c:v>
                </c:pt>
                <c:pt idx="69770">
                  <c:v>69770</c:v>
                </c:pt>
                <c:pt idx="69771">
                  <c:v>69771</c:v>
                </c:pt>
                <c:pt idx="69772">
                  <c:v>69772</c:v>
                </c:pt>
                <c:pt idx="69773">
                  <c:v>69773</c:v>
                </c:pt>
                <c:pt idx="69774">
                  <c:v>69774</c:v>
                </c:pt>
                <c:pt idx="69775">
                  <c:v>69775</c:v>
                </c:pt>
                <c:pt idx="69776">
                  <c:v>69776</c:v>
                </c:pt>
                <c:pt idx="69777">
                  <c:v>69777</c:v>
                </c:pt>
                <c:pt idx="69778">
                  <c:v>69778</c:v>
                </c:pt>
                <c:pt idx="69779">
                  <c:v>69779</c:v>
                </c:pt>
                <c:pt idx="69780">
                  <c:v>69780</c:v>
                </c:pt>
                <c:pt idx="69781">
                  <c:v>69781</c:v>
                </c:pt>
                <c:pt idx="69782">
                  <c:v>69782</c:v>
                </c:pt>
                <c:pt idx="69783">
                  <c:v>69783</c:v>
                </c:pt>
                <c:pt idx="69784">
                  <c:v>69784</c:v>
                </c:pt>
                <c:pt idx="69785">
                  <c:v>69785</c:v>
                </c:pt>
                <c:pt idx="69786">
                  <c:v>69786</c:v>
                </c:pt>
                <c:pt idx="69787">
                  <c:v>69787</c:v>
                </c:pt>
                <c:pt idx="69788">
                  <c:v>69788</c:v>
                </c:pt>
                <c:pt idx="69789">
                  <c:v>69789</c:v>
                </c:pt>
                <c:pt idx="69790">
                  <c:v>69790</c:v>
                </c:pt>
                <c:pt idx="69791">
                  <c:v>69791</c:v>
                </c:pt>
                <c:pt idx="69792">
                  <c:v>69792</c:v>
                </c:pt>
                <c:pt idx="69793">
                  <c:v>69793</c:v>
                </c:pt>
                <c:pt idx="69794">
                  <c:v>69794</c:v>
                </c:pt>
                <c:pt idx="69795">
                  <c:v>69795</c:v>
                </c:pt>
                <c:pt idx="69796">
                  <c:v>69796</c:v>
                </c:pt>
                <c:pt idx="69797">
                  <c:v>69797</c:v>
                </c:pt>
                <c:pt idx="69798">
                  <c:v>69798</c:v>
                </c:pt>
                <c:pt idx="69799">
                  <c:v>69799</c:v>
                </c:pt>
                <c:pt idx="69800">
                  <c:v>69800</c:v>
                </c:pt>
                <c:pt idx="69801">
                  <c:v>69801</c:v>
                </c:pt>
                <c:pt idx="69802">
                  <c:v>69802</c:v>
                </c:pt>
                <c:pt idx="69803">
                  <c:v>69803</c:v>
                </c:pt>
                <c:pt idx="69804">
                  <c:v>69804</c:v>
                </c:pt>
                <c:pt idx="69805">
                  <c:v>69805</c:v>
                </c:pt>
                <c:pt idx="69806">
                  <c:v>69806</c:v>
                </c:pt>
                <c:pt idx="69807">
                  <c:v>69807</c:v>
                </c:pt>
                <c:pt idx="69808">
                  <c:v>69808</c:v>
                </c:pt>
                <c:pt idx="69809">
                  <c:v>69809</c:v>
                </c:pt>
                <c:pt idx="69810">
                  <c:v>69810</c:v>
                </c:pt>
                <c:pt idx="69811">
                  <c:v>69811</c:v>
                </c:pt>
                <c:pt idx="69812">
                  <c:v>69812</c:v>
                </c:pt>
                <c:pt idx="69813">
                  <c:v>69813</c:v>
                </c:pt>
                <c:pt idx="69814">
                  <c:v>69814</c:v>
                </c:pt>
                <c:pt idx="69815">
                  <c:v>69815</c:v>
                </c:pt>
                <c:pt idx="69816">
                  <c:v>69816</c:v>
                </c:pt>
                <c:pt idx="69817">
                  <c:v>69817</c:v>
                </c:pt>
                <c:pt idx="69818">
                  <c:v>69818</c:v>
                </c:pt>
                <c:pt idx="69819">
                  <c:v>69819</c:v>
                </c:pt>
                <c:pt idx="69820">
                  <c:v>69820</c:v>
                </c:pt>
                <c:pt idx="69821">
                  <c:v>69821</c:v>
                </c:pt>
                <c:pt idx="69822">
                  <c:v>69822</c:v>
                </c:pt>
                <c:pt idx="69823">
                  <c:v>69823</c:v>
                </c:pt>
                <c:pt idx="69824">
                  <c:v>69824</c:v>
                </c:pt>
                <c:pt idx="69825">
                  <c:v>69825</c:v>
                </c:pt>
                <c:pt idx="69826">
                  <c:v>69826</c:v>
                </c:pt>
                <c:pt idx="69827">
                  <c:v>69827</c:v>
                </c:pt>
                <c:pt idx="69828">
                  <c:v>69828</c:v>
                </c:pt>
                <c:pt idx="69829">
                  <c:v>69829</c:v>
                </c:pt>
                <c:pt idx="69830">
                  <c:v>69830</c:v>
                </c:pt>
                <c:pt idx="69831">
                  <c:v>69831</c:v>
                </c:pt>
                <c:pt idx="69832">
                  <c:v>69832</c:v>
                </c:pt>
                <c:pt idx="69833">
                  <c:v>69833</c:v>
                </c:pt>
                <c:pt idx="69834">
                  <c:v>69834</c:v>
                </c:pt>
                <c:pt idx="69835">
                  <c:v>69835</c:v>
                </c:pt>
                <c:pt idx="69836">
                  <c:v>69836</c:v>
                </c:pt>
                <c:pt idx="69837">
                  <c:v>69837</c:v>
                </c:pt>
                <c:pt idx="69838">
                  <c:v>69838</c:v>
                </c:pt>
                <c:pt idx="69839">
                  <c:v>69839</c:v>
                </c:pt>
                <c:pt idx="69840">
                  <c:v>69840</c:v>
                </c:pt>
                <c:pt idx="69841">
                  <c:v>69841</c:v>
                </c:pt>
                <c:pt idx="69842">
                  <c:v>69842</c:v>
                </c:pt>
                <c:pt idx="69843">
                  <c:v>69843</c:v>
                </c:pt>
                <c:pt idx="69844">
                  <c:v>69844</c:v>
                </c:pt>
                <c:pt idx="69845">
                  <c:v>69845</c:v>
                </c:pt>
                <c:pt idx="69846">
                  <c:v>69846</c:v>
                </c:pt>
                <c:pt idx="69847">
                  <c:v>69847</c:v>
                </c:pt>
                <c:pt idx="69848">
                  <c:v>69848</c:v>
                </c:pt>
                <c:pt idx="69849">
                  <c:v>69849</c:v>
                </c:pt>
                <c:pt idx="69850">
                  <c:v>69850</c:v>
                </c:pt>
                <c:pt idx="69851">
                  <c:v>69851</c:v>
                </c:pt>
                <c:pt idx="69852">
                  <c:v>69852</c:v>
                </c:pt>
                <c:pt idx="69853">
                  <c:v>69853</c:v>
                </c:pt>
                <c:pt idx="69854">
                  <c:v>69854</c:v>
                </c:pt>
                <c:pt idx="69855">
                  <c:v>69855</c:v>
                </c:pt>
                <c:pt idx="69856">
                  <c:v>69856</c:v>
                </c:pt>
                <c:pt idx="69857">
                  <c:v>69857</c:v>
                </c:pt>
                <c:pt idx="69858">
                  <c:v>69858</c:v>
                </c:pt>
                <c:pt idx="69859">
                  <c:v>69859</c:v>
                </c:pt>
                <c:pt idx="69860">
                  <c:v>69860</c:v>
                </c:pt>
                <c:pt idx="69861">
                  <c:v>69861</c:v>
                </c:pt>
                <c:pt idx="69862">
                  <c:v>69862</c:v>
                </c:pt>
                <c:pt idx="69863">
                  <c:v>69863</c:v>
                </c:pt>
                <c:pt idx="69864">
                  <c:v>69864</c:v>
                </c:pt>
                <c:pt idx="69865">
                  <c:v>69865</c:v>
                </c:pt>
                <c:pt idx="69866">
                  <c:v>69866</c:v>
                </c:pt>
                <c:pt idx="69867">
                  <c:v>69867</c:v>
                </c:pt>
                <c:pt idx="69868">
                  <c:v>69868</c:v>
                </c:pt>
                <c:pt idx="69869">
                  <c:v>69869</c:v>
                </c:pt>
                <c:pt idx="69870">
                  <c:v>69870</c:v>
                </c:pt>
                <c:pt idx="69871">
                  <c:v>69871</c:v>
                </c:pt>
                <c:pt idx="69872">
                  <c:v>69872</c:v>
                </c:pt>
                <c:pt idx="69873">
                  <c:v>69873</c:v>
                </c:pt>
                <c:pt idx="69874">
                  <c:v>69874</c:v>
                </c:pt>
                <c:pt idx="69875">
                  <c:v>69875</c:v>
                </c:pt>
                <c:pt idx="69876">
                  <c:v>69876</c:v>
                </c:pt>
                <c:pt idx="69877">
                  <c:v>69877</c:v>
                </c:pt>
                <c:pt idx="69878">
                  <c:v>69878</c:v>
                </c:pt>
                <c:pt idx="69879">
                  <c:v>69879</c:v>
                </c:pt>
                <c:pt idx="69880">
                  <c:v>69880</c:v>
                </c:pt>
                <c:pt idx="69881">
                  <c:v>69881</c:v>
                </c:pt>
                <c:pt idx="69882">
                  <c:v>69882</c:v>
                </c:pt>
                <c:pt idx="69883">
                  <c:v>69883</c:v>
                </c:pt>
                <c:pt idx="69884">
                  <c:v>69884</c:v>
                </c:pt>
                <c:pt idx="69885">
                  <c:v>69885</c:v>
                </c:pt>
                <c:pt idx="69886">
                  <c:v>69886</c:v>
                </c:pt>
                <c:pt idx="69887">
                  <c:v>69887</c:v>
                </c:pt>
                <c:pt idx="69888">
                  <c:v>69888</c:v>
                </c:pt>
                <c:pt idx="69889">
                  <c:v>69889</c:v>
                </c:pt>
                <c:pt idx="69890">
                  <c:v>69890</c:v>
                </c:pt>
                <c:pt idx="69891">
                  <c:v>69891</c:v>
                </c:pt>
                <c:pt idx="69892">
                  <c:v>69892</c:v>
                </c:pt>
                <c:pt idx="69893">
                  <c:v>69893</c:v>
                </c:pt>
                <c:pt idx="69894">
                  <c:v>69894</c:v>
                </c:pt>
                <c:pt idx="69895">
                  <c:v>69895</c:v>
                </c:pt>
                <c:pt idx="69896">
                  <c:v>69896</c:v>
                </c:pt>
                <c:pt idx="69897">
                  <c:v>69897</c:v>
                </c:pt>
                <c:pt idx="69898">
                  <c:v>69898</c:v>
                </c:pt>
                <c:pt idx="69899">
                  <c:v>69899</c:v>
                </c:pt>
                <c:pt idx="69900">
                  <c:v>69900</c:v>
                </c:pt>
                <c:pt idx="69901">
                  <c:v>69901</c:v>
                </c:pt>
                <c:pt idx="69902">
                  <c:v>69902</c:v>
                </c:pt>
                <c:pt idx="69903">
                  <c:v>69903</c:v>
                </c:pt>
                <c:pt idx="69904">
                  <c:v>69904</c:v>
                </c:pt>
                <c:pt idx="69905">
                  <c:v>69905</c:v>
                </c:pt>
                <c:pt idx="69906">
                  <c:v>69906</c:v>
                </c:pt>
                <c:pt idx="69907">
                  <c:v>69907</c:v>
                </c:pt>
                <c:pt idx="69908">
                  <c:v>69908</c:v>
                </c:pt>
                <c:pt idx="69909">
                  <c:v>69909</c:v>
                </c:pt>
                <c:pt idx="69910">
                  <c:v>69910</c:v>
                </c:pt>
                <c:pt idx="69911">
                  <c:v>69911</c:v>
                </c:pt>
                <c:pt idx="69912">
                  <c:v>69912</c:v>
                </c:pt>
                <c:pt idx="69913">
                  <c:v>69913</c:v>
                </c:pt>
                <c:pt idx="69914">
                  <c:v>69914</c:v>
                </c:pt>
                <c:pt idx="69915">
                  <c:v>69915</c:v>
                </c:pt>
                <c:pt idx="69916">
                  <c:v>69916</c:v>
                </c:pt>
                <c:pt idx="69917">
                  <c:v>69917</c:v>
                </c:pt>
                <c:pt idx="69918">
                  <c:v>69918</c:v>
                </c:pt>
                <c:pt idx="69919">
                  <c:v>69919</c:v>
                </c:pt>
                <c:pt idx="69920">
                  <c:v>69920</c:v>
                </c:pt>
                <c:pt idx="69921">
                  <c:v>69921</c:v>
                </c:pt>
                <c:pt idx="69922">
                  <c:v>69922</c:v>
                </c:pt>
                <c:pt idx="69923">
                  <c:v>69923</c:v>
                </c:pt>
                <c:pt idx="69924">
                  <c:v>69924</c:v>
                </c:pt>
                <c:pt idx="69925">
                  <c:v>69925</c:v>
                </c:pt>
                <c:pt idx="69926">
                  <c:v>69926</c:v>
                </c:pt>
                <c:pt idx="69927">
                  <c:v>69927</c:v>
                </c:pt>
                <c:pt idx="69928">
                  <c:v>69928</c:v>
                </c:pt>
                <c:pt idx="69929">
                  <c:v>69929</c:v>
                </c:pt>
                <c:pt idx="69930">
                  <c:v>69930</c:v>
                </c:pt>
                <c:pt idx="69931">
                  <c:v>69931</c:v>
                </c:pt>
                <c:pt idx="69932">
                  <c:v>69932</c:v>
                </c:pt>
                <c:pt idx="69933">
                  <c:v>69933</c:v>
                </c:pt>
                <c:pt idx="69934">
                  <c:v>69934</c:v>
                </c:pt>
                <c:pt idx="69935">
                  <c:v>69935</c:v>
                </c:pt>
                <c:pt idx="69936">
                  <c:v>69936</c:v>
                </c:pt>
                <c:pt idx="69937">
                  <c:v>69937</c:v>
                </c:pt>
                <c:pt idx="69938">
                  <c:v>69938</c:v>
                </c:pt>
                <c:pt idx="69939">
                  <c:v>69939</c:v>
                </c:pt>
                <c:pt idx="69940">
                  <c:v>69940</c:v>
                </c:pt>
                <c:pt idx="69941">
                  <c:v>69941</c:v>
                </c:pt>
                <c:pt idx="69942">
                  <c:v>69942</c:v>
                </c:pt>
                <c:pt idx="69943">
                  <c:v>69943</c:v>
                </c:pt>
                <c:pt idx="69944">
                  <c:v>69944</c:v>
                </c:pt>
                <c:pt idx="69945">
                  <c:v>69945</c:v>
                </c:pt>
                <c:pt idx="69946">
                  <c:v>69946</c:v>
                </c:pt>
                <c:pt idx="69947">
                  <c:v>69947</c:v>
                </c:pt>
                <c:pt idx="69948">
                  <c:v>69948</c:v>
                </c:pt>
                <c:pt idx="69949">
                  <c:v>69949</c:v>
                </c:pt>
                <c:pt idx="69950">
                  <c:v>69950</c:v>
                </c:pt>
                <c:pt idx="69951">
                  <c:v>69951</c:v>
                </c:pt>
                <c:pt idx="69952">
                  <c:v>69952</c:v>
                </c:pt>
                <c:pt idx="69953">
                  <c:v>69953</c:v>
                </c:pt>
                <c:pt idx="69954">
                  <c:v>69954</c:v>
                </c:pt>
                <c:pt idx="69955">
                  <c:v>69955</c:v>
                </c:pt>
                <c:pt idx="69956">
                  <c:v>69956</c:v>
                </c:pt>
                <c:pt idx="69957">
                  <c:v>69957</c:v>
                </c:pt>
                <c:pt idx="69958">
                  <c:v>69958</c:v>
                </c:pt>
                <c:pt idx="69959">
                  <c:v>69959</c:v>
                </c:pt>
                <c:pt idx="69960">
                  <c:v>69960</c:v>
                </c:pt>
                <c:pt idx="69961">
                  <c:v>69961</c:v>
                </c:pt>
                <c:pt idx="69962">
                  <c:v>69962</c:v>
                </c:pt>
                <c:pt idx="69963">
                  <c:v>69963</c:v>
                </c:pt>
                <c:pt idx="69964">
                  <c:v>69964</c:v>
                </c:pt>
                <c:pt idx="69965">
                  <c:v>69965</c:v>
                </c:pt>
                <c:pt idx="69966">
                  <c:v>69966</c:v>
                </c:pt>
                <c:pt idx="69967">
                  <c:v>69967</c:v>
                </c:pt>
                <c:pt idx="69968">
                  <c:v>69968</c:v>
                </c:pt>
                <c:pt idx="69969">
                  <c:v>69969</c:v>
                </c:pt>
                <c:pt idx="69970">
                  <c:v>69970</c:v>
                </c:pt>
                <c:pt idx="69971">
                  <c:v>69971</c:v>
                </c:pt>
                <c:pt idx="69972">
                  <c:v>69972</c:v>
                </c:pt>
                <c:pt idx="69973">
                  <c:v>69973</c:v>
                </c:pt>
                <c:pt idx="69974">
                  <c:v>69974</c:v>
                </c:pt>
                <c:pt idx="69975">
                  <c:v>69975</c:v>
                </c:pt>
                <c:pt idx="69976">
                  <c:v>69976</c:v>
                </c:pt>
                <c:pt idx="69977">
                  <c:v>69977</c:v>
                </c:pt>
                <c:pt idx="69978">
                  <c:v>69978</c:v>
                </c:pt>
                <c:pt idx="69979">
                  <c:v>69979</c:v>
                </c:pt>
                <c:pt idx="69980">
                  <c:v>69980</c:v>
                </c:pt>
                <c:pt idx="69981">
                  <c:v>69981</c:v>
                </c:pt>
                <c:pt idx="69982">
                  <c:v>69982</c:v>
                </c:pt>
                <c:pt idx="69983">
                  <c:v>69983</c:v>
                </c:pt>
                <c:pt idx="69984">
                  <c:v>69984</c:v>
                </c:pt>
                <c:pt idx="69985">
                  <c:v>69985</c:v>
                </c:pt>
                <c:pt idx="69986">
                  <c:v>69986</c:v>
                </c:pt>
                <c:pt idx="69987">
                  <c:v>69987</c:v>
                </c:pt>
                <c:pt idx="69988">
                  <c:v>69988</c:v>
                </c:pt>
                <c:pt idx="69989">
                  <c:v>69989</c:v>
                </c:pt>
                <c:pt idx="69990">
                  <c:v>69990</c:v>
                </c:pt>
                <c:pt idx="69991">
                  <c:v>69991</c:v>
                </c:pt>
                <c:pt idx="69992">
                  <c:v>69992</c:v>
                </c:pt>
                <c:pt idx="69993">
                  <c:v>69993</c:v>
                </c:pt>
                <c:pt idx="69994">
                  <c:v>69994</c:v>
                </c:pt>
                <c:pt idx="69995">
                  <c:v>69995</c:v>
                </c:pt>
                <c:pt idx="69996">
                  <c:v>69996</c:v>
                </c:pt>
                <c:pt idx="69997">
                  <c:v>69997</c:v>
                </c:pt>
                <c:pt idx="69998">
                  <c:v>69998</c:v>
                </c:pt>
                <c:pt idx="69999">
                  <c:v>69999</c:v>
                </c:pt>
                <c:pt idx="70000">
                  <c:v>70000</c:v>
                </c:pt>
                <c:pt idx="70001">
                  <c:v>70001</c:v>
                </c:pt>
                <c:pt idx="70002">
                  <c:v>70002</c:v>
                </c:pt>
                <c:pt idx="70003">
                  <c:v>70003</c:v>
                </c:pt>
                <c:pt idx="70004">
                  <c:v>70004</c:v>
                </c:pt>
                <c:pt idx="70005">
                  <c:v>70005</c:v>
                </c:pt>
                <c:pt idx="70006">
                  <c:v>70006</c:v>
                </c:pt>
                <c:pt idx="70007">
                  <c:v>70007</c:v>
                </c:pt>
                <c:pt idx="70008">
                  <c:v>70008</c:v>
                </c:pt>
                <c:pt idx="70009">
                  <c:v>70009</c:v>
                </c:pt>
                <c:pt idx="70010">
                  <c:v>70010</c:v>
                </c:pt>
                <c:pt idx="70011">
                  <c:v>70011</c:v>
                </c:pt>
                <c:pt idx="70012">
                  <c:v>70012</c:v>
                </c:pt>
                <c:pt idx="70013">
                  <c:v>70013</c:v>
                </c:pt>
                <c:pt idx="70014">
                  <c:v>70014</c:v>
                </c:pt>
                <c:pt idx="70015">
                  <c:v>70015</c:v>
                </c:pt>
                <c:pt idx="70016">
                  <c:v>70016</c:v>
                </c:pt>
                <c:pt idx="70017">
                  <c:v>70017</c:v>
                </c:pt>
                <c:pt idx="70018">
                  <c:v>70018</c:v>
                </c:pt>
                <c:pt idx="70019">
                  <c:v>70019</c:v>
                </c:pt>
                <c:pt idx="70020">
                  <c:v>70020</c:v>
                </c:pt>
                <c:pt idx="70021">
                  <c:v>70021</c:v>
                </c:pt>
                <c:pt idx="70022">
                  <c:v>70022</c:v>
                </c:pt>
                <c:pt idx="70023">
                  <c:v>70023</c:v>
                </c:pt>
                <c:pt idx="70024">
                  <c:v>70024</c:v>
                </c:pt>
                <c:pt idx="70025">
                  <c:v>70025</c:v>
                </c:pt>
                <c:pt idx="70026">
                  <c:v>70026</c:v>
                </c:pt>
                <c:pt idx="70027">
                  <c:v>70027</c:v>
                </c:pt>
                <c:pt idx="70028">
                  <c:v>70028</c:v>
                </c:pt>
                <c:pt idx="70029">
                  <c:v>70029</c:v>
                </c:pt>
                <c:pt idx="70030">
                  <c:v>70030</c:v>
                </c:pt>
                <c:pt idx="70031">
                  <c:v>70031</c:v>
                </c:pt>
                <c:pt idx="70032">
                  <c:v>70032</c:v>
                </c:pt>
                <c:pt idx="70033">
                  <c:v>70033</c:v>
                </c:pt>
                <c:pt idx="70034">
                  <c:v>70034</c:v>
                </c:pt>
                <c:pt idx="70035">
                  <c:v>70035</c:v>
                </c:pt>
                <c:pt idx="70036">
                  <c:v>70036</c:v>
                </c:pt>
                <c:pt idx="70037">
                  <c:v>70037</c:v>
                </c:pt>
                <c:pt idx="70038">
                  <c:v>70038</c:v>
                </c:pt>
                <c:pt idx="70039">
                  <c:v>70039</c:v>
                </c:pt>
                <c:pt idx="70040">
                  <c:v>70040</c:v>
                </c:pt>
                <c:pt idx="70041">
                  <c:v>70041</c:v>
                </c:pt>
                <c:pt idx="70042">
                  <c:v>70042</c:v>
                </c:pt>
                <c:pt idx="70043">
                  <c:v>70043</c:v>
                </c:pt>
                <c:pt idx="70044">
                  <c:v>70044</c:v>
                </c:pt>
                <c:pt idx="70045">
                  <c:v>70045</c:v>
                </c:pt>
                <c:pt idx="70046">
                  <c:v>70046</c:v>
                </c:pt>
                <c:pt idx="70047">
                  <c:v>70047</c:v>
                </c:pt>
                <c:pt idx="70048">
                  <c:v>70048</c:v>
                </c:pt>
                <c:pt idx="70049">
                  <c:v>70049</c:v>
                </c:pt>
                <c:pt idx="70050">
                  <c:v>70050</c:v>
                </c:pt>
                <c:pt idx="70051">
                  <c:v>70051</c:v>
                </c:pt>
                <c:pt idx="70052">
                  <c:v>70052</c:v>
                </c:pt>
                <c:pt idx="70053">
                  <c:v>70053</c:v>
                </c:pt>
                <c:pt idx="70054">
                  <c:v>70054</c:v>
                </c:pt>
                <c:pt idx="70055">
                  <c:v>70055</c:v>
                </c:pt>
                <c:pt idx="70056">
                  <c:v>70056</c:v>
                </c:pt>
                <c:pt idx="70057">
                  <c:v>70057</c:v>
                </c:pt>
                <c:pt idx="70058">
                  <c:v>70058</c:v>
                </c:pt>
                <c:pt idx="70059">
                  <c:v>70059</c:v>
                </c:pt>
                <c:pt idx="70060">
                  <c:v>70060</c:v>
                </c:pt>
                <c:pt idx="70061">
                  <c:v>70061</c:v>
                </c:pt>
                <c:pt idx="70062">
                  <c:v>70062</c:v>
                </c:pt>
                <c:pt idx="70063">
                  <c:v>70063</c:v>
                </c:pt>
                <c:pt idx="70064">
                  <c:v>70064</c:v>
                </c:pt>
                <c:pt idx="70065">
                  <c:v>70065</c:v>
                </c:pt>
                <c:pt idx="70066">
                  <c:v>70066</c:v>
                </c:pt>
                <c:pt idx="70067">
                  <c:v>70067</c:v>
                </c:pt>
                <c:pt idx="70068">
                  <c:v>70068</c:v>
                </c:pt>
                <c:pt idx="70069">
                  <c:v>70069</c:v>
                </c:pt>
                <c:pt idx="70070">
                  <c:v>70070</c:v>
                </c:pt>
                <c:pt idx="70071">
                  <c:v>70071</c:v>
                </c:pt>
                <c:pt idx="70072">
                  <c:v>70072</c:v>
                </c:pt>
                <c:pt idx="70073">
                  <c:v>70073</c:v>
                </c:pt>
                <c:pt idx="70074">
                  <c:v>70074</c:v>
                </c:pt>
                <c:pt idx="70075">
                  <c:v>70075</c:v>
                </c:pt>
                <c:pt idx="70076">
                  <c:v>70076</c:v>
                </c:pt>
                <c:pt idx="70077">
                  <c:v>70077</c:v>
                </c:pt>
                <c:pt idx="70078">
                  <c:v>70078</c:v>
                </c:pt>
                <c:pt idx="70079">
                  <c:v>70079</c:v>
                </c:pt>
                <c:pt idx="70080">
                  <c:v>70080</c:v>
                </c:pt>
                <c:pt idx="70081">
                  <c:v>70081</c:v>
                </c:pt>
                <c:pt idx="70082">
                  <c:v>70082</c:v>
                </c:pt>
                <c:pt idx="70083">
                  <c:v>70083</c:v>
                </c:pt>
                <c:pt idx="70084">
                  <c:v>70084</c:v>
                </c:pt>
                <c:pt idx="70085">
                  <c:v>70085</c:v>
                </c:pt>
                <c:pt idx="70086">
                  <c:v>70086</c:v>
                </c:pt>
                <c:pt idx="70087">
                  <c:v>70087</c:v>
                </c:pt>
                <c:pt idx="70088">
                  <c:v>70088</c:v>
                </c:pt>
                <c:pt idx="70089">
                  <c:v>70089</c:v>
                </c:pt>
                <c:pt idx="70090">
                  <c:v>70090</c:v>
                </c:pt>
                <c:pt idx="70091">
                  <c:v>70091</c:v>
                </c:pt>
                <c:pt idx="70092">
                  <c:v>70092</c:v>
                </c:pt>
                <c:pt idx="70093">
                  <c:v>70093</c:v>
                </c:pt>
                <c:pt idx="70094">
                  <c:v>70094</c:v>
                </c:pt>
                <c:pt idx="70095">
                  <c:v>70095</c:v>
                </c:pt>
                <c:pt idx="70096">
                  <c:v>70096</c:v>
                </c:pt>
                <c:pt idx="70097">
                  <c:v>70097</c:v>
                </c:pt>
                <c:pt idx="70098">
                  <c:v>70098</c:v>
                </c:pt>
                <c:pt idx="70099">
                  <c:v>70099</c:v>
                </c:pt>
                <c:pt idx="70100">
                  <c:v>70100</c:v>
                </c:pt>
                <c:pt idx="70101">
                  <c:v>70101</c:v>
                </c:pt>
                <c:pt idx="70102">
                  <c:v>70102</c:v>
                </c:pt>
                <c:pt idx="70103">
                  <c:v>70103</c:v>
                </c:pt>
                <c:pt idx="70104">
                  <c:v>70104</c:v>
                </c:pt>
                <c:pt idx="70105">
                  <c:v>70105</c:v>
                </c:pt>
                <c:pt idx="70106">
                  <c:v>70106</c:v>
                </c:pt>
                <c:pt idx="70107">
                  <c:v>70107</c:v>
                </c:pt>
                <c:pt idx="70108">
                  <c:v>70108</c:v>
                </c:pt>
                <c:pt idx="70109">
                  <c:v>70109</c:v>
                </c:pt>
                <c:pt idx="70110">
                  <c:v>70110</c:v>
                </c:pt>
                <c:pt idx="70111">
                  <c:v>70111</c:v>
                </c:pt>
                <c:pt idx="70112">
                  <c:v>70112</c:v>
                </c:pt>
                <c:pt idx="70113">
                  <c:v>70113</c:v>
                </c:pt>
                <c:pt idx="70114">
                  <c:v>70114</c:v>
                </c:pt>
                <c:pt idx="70115">
                  <c:v>70115</c:v>
                </c:pt>
                <c:pt idx="70116">
                  <c:v>70116</c:v>
                </c:pt>
                <c:pt idx="70117">
                  <c:v>70117</c:v>
                </c:pt>
                <c:pt idx="70118">
                  <c:v>70118</c:v>
                </c:pt>
                <c:pt idx="70119">
                  <c:v>70119</c:v>
                </c:pt>
                <c:pt idx="70120">
                  <c:v>70120</c:v>
                </c:pt>
                <c:pt idx="70121">
                  <c:v>70121</c:v>
                </c:pt>
                <c:pt idx="70122">
                  <c:v>70122</c:v>
                </c:pt>
                <c:pt idx="70123">
                  <c:v>70123</c:v>
                </c:pt>
                <c:pt idx="70124">
                  <c:v>70124</c:v>
                </c:pt>
                <c:pt idx="70125">
                  <c:v>70125</c:v>
                </c:pt>
                <c:pt idx="70126">
                  <c:v>70126</c:v>
                </c:pt>
                <c:pt idx="70127">
                  <c:v>70127</c:v>
                </c:pt>
                <c:pt idx="70128">
                  <c:v>70128</c:v>
                </c:pt>
                <c:pt idx="70129">
                  <c:v>70129</c:v>
                </c:pt>
                <c:pt idx="70130">
                  <c:v>70130</c:v>
                </c:pt>
                <c:pt idx="70131">
                  <c:v>70131</c:v>
                </c:pt>
                <c:pt idx="70132">
                  <c:v>70132</c:v>
                </c:pt>
                <c:pt idx="70133">
                  <c:v>70133</c:v>
                </c:pt>
                <c:pt idx="70134">
                  <c:v>70134</c:v>
                </c:pt>
                <c:pt idx="70135">
                  <c:v>70135</c:v>
                </c:pt>
                <c:pt idx="70136">
                  <c:v>70136</c:v>
                </c:pt>
                <c:pt idx="70137">
                  <c:v>70137</c:v>
                </c:pt>
                <c:pt idx="70138">
                  <c:v>70138</c:v>
                </c:pt>
                <c:pt idx="70139">
                  <c:v>70139</c:v>
                </c:pt>
                <c:pt idx="70140">
                  <c:v>70140</c:v>
                </c:pt>
                <c:pt idx="70141">
                  <c:v>70141</c:v>
                </c:pt>
                <c:pt idx="70142">
                  <c:v>70142</c:v>
                </c:pt>
                <c:pt idx="70143">
                  <c:v>70143</c:v>
                </c:pt>
                <c:pt idx="70144">
                  <c:v>70144</c:v>
                </c:pt>
                <c:pt idx="70145">
                  <c:v>70145</c:v>
                </c:pt>
                <c:pt idx="70146">
                  <c:v>70146</c:v>
                </c:pt>
                <c:pt idx="70147">
                  <c:v>70147</c:v>
                </c:pt>
                <c:pt idx="70148">
                  <c:v>70148</c:v>
                </c:pt>
                <c:pt idx="70149">
                  <c:v>70149</c:v>
                </c:pt>
                <c:pt idx="70150">
                  <c:v>70150</c:v>
                </c:pt>
                <c:pt idx="70151">
                  <c:v>70151</c:v>
                </c:pt>
                <c:pt idx="70152">
                  <c:v>70152</c:v>
                </c:pt>
                <c:pt idx="70153">
                  <c:v>70153</c:v>
                </c:pt>
                <c:pt idx="70154">
                  <c:v>70154</c:v>
                </c:pt>
                <c:pt idx="70155">
                  <c:v>70155</c:v>
                </c:pt>
                <c:pt idx="70156">
                  <c:v>70156</c:v>
                </c:pt>
                <c:pt idx="70157">
                  <c:v>70157</c:v>
                </c:pt>
                <c:pt idx="70158">
                  <c:v>70158</c:v>
                </c:pt>
                <c:pt idx="70159">
                  <c:v>70159</c:v>
                </c:pt>
                <c:pt idx="70160">
                  <c:v>70160</c:v>
                </c:pt>
                <c:pt idx="70161">
                  <c:v>70161</c:v>
                </c:pt>
                <c:pt idx="70162">
                  <c:v>70162</c:v>
                </c:pt>
                <c:pt idx="70163">
                  <c:v>70163</c:v>
                </c:pt>
                <c:pt idx="70164">
                  <c:v>70164</c:v>
                </c:pt>
                <c:pt idx="70165">
                  <c:v>70165</c:v>
                </c:pt>
                <c:pt idx="70166">
                  <c:v>70166</c:v>
                </c:pt>
                <c:pt idx="70167">
                  <c:v>70167</c:v>
                </c:pt>
                <c:pt idx="70168">
                  <c:v>70168</c:v>
                </c:pt>
                <c:pt idx="70169">
                  <c:v>70169</c:v>
                </c:pt>
                <c:pt idx="70170">
                  <c:v>70170</c:v>
                </c:pt>
                <c:pt idx="70171">
                  <c:v>70171</c:v>
                </c:pt>
                <c:pt idx="70172">
                  <c:v>70172</c:v>
                </c:pt>
                <c:pt idx="70173">
                  <c:v>70173</c:v>
                </c:pt>
                <c:pt idx="70174">
                  <c:v>70174</c:v>
                </c:pt>
                <c:pt idx="70175">
                  <c:v>70175</c:v>
                </c:pt>
                <c:pt idx="70176">
                  <c:v>70176</c:v>
                </c:pt>
                <c:pt idx="70177">
                  <c:v>70177</c:v>
                </c:pt>
                <c:pt idx="70178">
                  <c:v>70178</c:v>
                </c:pt>
                <c:pt idx="70179">
                  <c:v>70179</c:v>
                </c:pt>
                <c:pt idx="70180">
                  <c:v>70180</c:v>
                </c:pt>
                <c:pt idx="70181">
                  <c:v>70181</c:v>
                </c:pt>
                <c:pt idx="70182">
                  <c:v>70182</c:v>
                </c:pt>
                <c:pt idx="70183">
                  <c:v>70183</c:v>
                </c:pt>
                <c:pt idx="70184">
                  <c:v>70184</c:v>
                </c:pt>
                <c:pt idx="70185">
                  <c:v>70185</c:v>
                </c:pt>
                <c:pt idx="70186">
                  <c:v>70186</c:v>
                </c:pt>
                <c:pt idx="70187">
                  <c:v>70187</c:v>
                </c:pt>
                <c:pt idx="70188">
                  <c:v>70188</c:v>
                </c:pt>
                <c:pt idx="70189">
                  <c:v>70189</c:v>
                </c:pt>
                <c:pt idx="70190">
                  <c:v>70190</c:v>
                </c:pt>
                <c:pt idx="70191">
                  <c:v>70191</c:v>
                </c:pt>
                <c:pt idx="70192">
                  <c:v>70192</c:v>
                </c:pt>
                <c:pt idx="70193">
                  <c:v>70193</c:v>
                </c:pt>
                <c:pt idx="70194">
                  <c:v>70194</c:v>
                </c:pt>
                <c:pt idx="70195">
                  <c:v>70195</c:v>
                </c:pt>
                <c:pt idx="70196">
                  <c:v>70196</c:v>
                </c:pt>
                <c:pt idx="70197">
                  <c:v>70197</c:v>
                </c:pt>
                <c:pt idx="70198">
                  <c:v>70198</c:v>
                </c:pt>
                <c:pt idx="70199">
                  <c:v>70199</c:v>
                </c:pt>
                <c:pt idx="70200">
                  <c:v>70200</c:v>
                </c:pt>
                <c:pt idx="70201">
                  <c:v>70201</c:v>
                </c:pt>
                <c:pt idx="70202">
                  <c:v>70202</c:v>
                </c:pt>
                <c:pt idx="70203">
                  <c:v>70203</c:v>
                </c:pt>
                <c:pt idx="70204">
                  <c:v>70204</c:v>
                </c:pt>
                <c:pt idx="70205">
                  <c:v>70205</c:v>
                </c:pt>
                <c:pt idx="70206">
                  <c:v>70206</c:v>
                </c:pt>
                <c:pt idx="70207">
                  <c:v>70207</c:v>
                </c:pt>
                <c:pt idx="70208">
                  <c:v>70208</c:v>
                </c:pt>
                <c:pt idx="70209">
                  <c:v>70209</c:v>
                </c:pt>
                <c:pt idx="70210">
                  <c:v>70210</c:v>
                </c:pt>
                <c:pt idx="70211">
                  <c:v>70211</c:v>
                </c:pt>
                <c:pt idx="70212">
                  <c:v>70212</c:v>
                </c:pt>
                <c:pt idx="70213">
                  <c:v>70213</c:v>
                </c:pt>
                <c:pt idx="70214">
                  <c:v>70214</c:v>
                </c:pt>
                <c:pt idx="70215">
                  <c:v>70215</c:v>
                </c:pt>
                <c:pt idx="70216">
                  <c:v>70216</c:v>
                </c:pt>
                <c:pt idx="70217">
                  <c:v>70217</c:v>
                </c:pt>
                <c:pt idx="70218">
                  <c:v>70218</c:v>
                </c:pt>
                <c:pt idx="70219">
                  <c:v>70219</c:v>
                </c:pt>
                <c:pt idx="70220">
                  <c:v>70220</c:v>
                </c:pt>
                <c:pt idx="70221">
                  <c:v>70221</c:v>
                </c:pt>
                <c:pt idx="70222">
                  <c:v>70222</c:v>
                </c:pt>
                <c:pt idx="70223">
                  <c:v>70223</c:v>
                </c:pt>
                <c:pt idx="70224">
                  <c:v>70224</c:v>
                </c:pt>
                <c:pt idx="70225">
                  <c:v>70225</c:v>
                </c:pt>
                <c:pt idx="70226">
                  <c:v>70226</c:v>
                </c:pt>
                <c:pt idx="70227">
                  <c:v>70227</c:v>
                </c:pt>
                <c:pt idx="70228">
                  <c:v>70228</c:v>
                </c:pt>
                <c:pt idx="70229">
                  <c:v>70229</c:v>
                </c:pt>
                <c:pt idx="70230">
                  <c:v>70230</c:v>
                </c:pt>
                <c:pt idx="70231">
                  <c:v>70231</c:v>
                </c:pt>
                <c:pt idx="70232">
                  <c:v>70232</c:v>
                </c:pt>
                <c:pt idx="70233">
                  <c:v>70233</c:v>
                </c:pt>
                <c:pt idx="70234">
                  <c:v>70234</c:v>
                </c:pt>
                <c:pt idx="70235">
                  <c:v>70235</c:v>
                </c:pt>
                <c:pt idx="70236">
                  <c:v>70236</c:v>
                </c:pt>
                <c:pt idx="70237">
                  <c:v>70237</c:v>
                </c:pt>
                <c:pt idx="70238">
                  <c:v>70238</c:v>
                </c:pt>
                <c:pt idx="70239">
                  <c:v>70239</c:v>
                </c:pt>
                <c:pt idx="70240">
                  <c:v>70240</c:v>
                </c:pt>
                <c:pt idx="70241">
                  <c:v>70241</c:v>
                </c:pt>
                <c:pt idx="70242">
                  <c:v>70242</c:v>
                </c:pt>
                <c:pt idx="70243">
                  <c:v>70243</c:v>
                </c:pt>
                <c:pt idx="70244">
                  <c:v>70244</c:v>
                </c:pt>
                <c:pt idx="70245">
                  <c:v>70245</c:v>
                </c:pt>
                <c:pt idx="70246">
                  <c:v>70246</c:v>
                </c:pt>
                <c:pt idx="70247">
                  <c:v>70247</c:v>
                </c:pt>
                <c:pt idx="70248">
                  <c:v>70248</c:v>
                </c:pt>
                <c:pt idx="70249">
                  <c:v>70249</c:v>
                </c:pt>
                <c:pt idx="70250">
                  <c:v>70250</c:v>
                </c:pt>
                <c:pt idx="70251">
                  <c:v>70251</c:v>
                </c:pt>
                <c:pt idx="70252">
                  <c:v>70252</c:v>
                </c:pt>
                <c:pt idx="70253">
                  <c:v>70253</c:v>
                </c:pt>
                <c:pt idx="70254">
                  <c:v>70254</c:v>
                </c:pt>
                <c:pt idx="70255">
                  <c:v>70255</c:v>
                </c:pt>
                <c:pt idx="70256">
                  <c:v>70256</c:v>
                </c:pt>
                <c:pt idx="70257">
                  <c:v>70257</c:v>
                </c:pt>
                <c:pt idx="70258">
                  <c:v>70258</c:v>
                </c:pt>
                <c:pt idx="70259">
                  <c:v>70259</c:v>
                </c:pt>
                <c:pt idx="70260">
                  <c:v>70260</c:v>
                </c:pt>
                <c:pt idx="70261">
                  <c:v>70261</c:v>
                </c:pt>
                <c:pt idx="70262">
                  <c:v>70262</c:v>
                </c:pt>
                <c:pt idx="70263">
                  <c:v>70263</c:v>
                </c:pt>
                <c:pt idx="70264">
                  <c:v>70264</c:v>
                </c:pt>
                <c:pt idx="70265">
                  <c:v>70265</c:v>
                </c:pt>
                <c:pt idx="70266">
                  <c:v>70266</c:v>
                </c:pt>
                <c:pt idx="70267">
                  <c:v>70267</c:v>
                </c:pt>
                <c:pt idx="70268">
                  <c:v>70268</c:v>
                </c:pt>
                <c:pt idx="70269">
                  <c:v>70269</c:v>
                </c:pt>
                <c:pt idx="70270">
                  <c:v>70270</c:v>
                </c:pt>
                <c:pt idx="70271">
                  <c:v>70271</c:v>
                </c:pt>
                <c:pt idx="70272">
                  <c:v>70272</c:v>
                </c:pt>
                <c:pt idx="70273">
                  <c:v>70273</c:v>
                </c:pt>
                <c:pt idx="70274">
                  <c:v>70274</c:v>
                </c:pt>
                <c:pt idx="70275">
                  <c:v>70275</c:v>
                </c:pt>
                <c:pt idx="70276">
                  <c:v>70276</c:v>
                </c:pt>
                <c:pt idx="70277">
                  <c:v>70277</c:v>
                </c:pt>
                <c:pt idx="70278">
                  <c:v>70278</c:v>
                </c:pt>
                <c:pt idx="70279">
                  <c:v>70279</c:v>
                </c:pt>
                <c:pt idx="70280">
                  <c:v>70280</c:v>
                </c:pt>
                <c:pt idx="70281">
                  <c:v>70281</c:v>
                </c:pt>
                <c:pt idx="70282">
                  <c:v>70282</c:v>
                </c:pt>
                <c:pt idx="70283">
                  <c:v>70283</c:v>
                </c:pt>
                <c:pt idx="70284">
                  <c:v>70284</c:v>
                </c:pt>
                <c:pt idx="70285">
                  <c:v>70285</c:v>
                </c:pt>
                <c:pt idx="70286">
                  <c:v>70286</c:v>
                </c:pt>
                <c:pt idx="70287">
                  <c:v>70287</c:v>
                </c:pt>
                <c:pt idx="70288">
                  <c:v>70288</c:v>
                </c:pt>
                <c:pt idx="70289">
                  <c:v>70289</c:v>
                </c:pt>
                <c:pt idx="70290">
                  <c:v>70290</c:v>
                </c:pt>
                <c:pt idx="70291">
                  <c:v>70291</c:v>
                </c:pt>
                <c:pt idx="70292">
                  <c:v>70292</c:v>
                </c:pt>
                <c:pt idx="70293">
                  <c:v>70293</c:v>
                </c:pt>
                <c:pt idx="70294">
                  <c:v>70294</c:v>
                </c:pt>
                <c:pt idx="70295">
                  <c:v>70295</c:v>
                </c:pt>
                <c:pt idx="70296">
                  <c:v>70296</c:v>
                </c:pt>
                <c:pt idx="70297">
                  <c:v>70297</c:v>
                </c:pt>
                <c:pt idx="70298">
                  <c:v>70298</c:v>
                </c:pt>
                <c:pt idx="70299">
                  <c:v>70299</c:v>
                </c:pt>
                <c:pt idx="70300">
                  <c:v>70300</c:v>
                </c:pt>
                <c:pt idx="70301">
                  <c:v>70301</c:v>
                </c:pt>
                <c:pt idx="70302">
                  <c:v>70302</c:v>
                </c:pt>
                <c:pt idx="70303">
                  <c:v>70303</c:v>
                </c:pt>
                <c:pt idx="70304">
                  <c:v>70304</c:v>
                </c:pt>
                <c:pt idx="70305">
                  <c:v>70305</c:v>
                </c:pt>
                <c:pt idx="70306">
                  <c:v>70306</c:v>
                </c:pt>
                <c:pt idx="70307">
                  <c:v>70307</c:v>
                </c:pt>
                <c:pt idx="70308">
                  <c:v>70308</c:v>
                </c:pt>
                <c:pt idx="70309">
                  <c:v>70309</c:v>
                </c:pt>
                <c:pt idx="70310">
                  <c:v>70310</c:v>
                </c:pt>
                <c:pt idx="70311">
                  <c:v>70311</c:v>
                </c:pt>
                <c:pt idx="70312">
                  <c:v>70312</c:v>
                </c:pt>
                <c:pt idx="70313">
                  <c:v>70313</c:v>
                </c:pt>
                <c:pt idx="70314">
                  <c:v>70314</c:v>
                </c:pt>
                <c:pt idx="70315">
                  <c:v>70315</c:v>
                </c:pt>
                <c:pt idx="70316">
                  <c:v>70316</c:v>
                </c:pt>
                <c:pt idx="70317">
                  <c:v>70317</c:v>
                </c:pt>
                <c:pt idx="70318">
                  <c:v>70318</c:v>
                </c:pt>
                <c:pt idx="70319">
                  <c:v>70319</c:v>
                </c:pt>
                <c:pt idx="70320">
                  <c:v>70320</c:v>
                </c:pt>
                <c:pt idx="70321">
                  <c:v>70321</c:v>
                </c:pt>
                <c:pt idx="70322">
                  <c:v>70322</c:v>
                </c:pt>
                <c:pt idx="70323">
                  <c:v>70323</c:v>
                </c:pt>
                <c:pt idx="70324">
                  <c:v>70324</c:v>
                </c:pt>
                <c:pt idx="70325">
                  <c:v>70325</c:v>
                </c:pt>
                <c:pt idx="70326">
                  <c:v>70326</c:v>
                </c:pt>
                <c:pt idx="70327">
                  <c:v>70327</c:v>
                </c:pt>
                <c:pt idx="70328">
                  <c:v>70328</c:v>
                </c:pt>
                <c:pt idx="70329">
                  <c:v>70329</c:v>
                </c:pt>
                <c:pt idx="70330">
                  <c:v>70330</c:v>
                </c:pt>
                <c:pt idx="70331">
                  <c:v>70331</c:v>
                </c:pt>
                <c:pt idx="70332">
                  <c:v>70332</c:v>
                </c:pt>
                <c:pt idx="70333">
                  <c:v>70333</c:v>
                </c:pt>
                <c:pt idx="70334">
                  <c:v>70334</c:v>
                </c:pt>
                <c:pt idx="70335">
                  <c:v>70335</c:v>
                </c:pt>
                <c:pt idx="70336">
                  <c:v>70336</c:v>
                </c:pt>
                <c:pt idx="70337">
                  <c:v>70337</c:v>
                </c:pt>
                <c:pt idx="70338">
                  <c:v>70338</c:v>
                </c:pt>
                <c:pt idx="70339">
                  <c:v>70339</c:v>
                </c:pt>
                <c:pt idx="70340">
                  <c:v>70340</c:v>
                </c:pt>
                <c:pt idx="70341">
                  <c:v>70341</c:v>
                </c:pt>
                <c:pt idx="70342">
                  <c:v>70342</c:v>
                </c:pt>
                <c:pt idx="70343">
                  <c:v>70343</c:v>
                </c:pt>
                <c:pt idx="70344">
                  <c:v>70344</c:v>
                </c:pt>
                <c:pt idx="70345">
                  <c:v>70345</c:v>
                </c:pt>
                <c:pt idx="70346">
                  <c:v>70346</c:v>
                </c:pt>
                <c:pt idx="70347">
                  <c:v>70347</c:v>
                </c:pt>
                <c:pt idx="70348">
                  <c:v>70348</c:v>
                </c:pt>
                <c:pt idx="70349">
                  <c:v>70349</c:v>
                </c:pt>
                <c:pt idx="70350">
                  <c:v>70350</c:v>
                </c:pt>
                <c:pt idx="70351">
                  <c:v>70351</c:v>
                </c:pt>
                <c:pt idx="70352">
                  <c:v>70352</c:v>
                </c:pt>
                <c:pt idx="70353">
                  <c:v>70353</c:v>
                </c:pt>
                <c:pt idx="70354">
                  <c:v>70354</c:v>
                </c:pt>
                <c:pt idx="70355">
                  <c:v>70355</c:v>
                </c:pt>
                <c:pt idx="70356">
                  <c:v>70356</c:v>
                </c:pt>
                <c:pt idx="70357">
                  <c:v>70357</c:v>
                </c:pt>
                <c:pt idx="70358">
                  <c:v>70358</c:v>
                </c:pt>
                <c:pt idx="70359">
                  <c:v>70359</c:v>
                </c:pt>
                <c:pt idx="70360">
                  <c:v>70360</c:v>
                </c:pt>
                <c:pt idx="70361">
                  <c:v>70361</c:v>
                </c:pt>
                <c:pt idx="70362">
                  <c:v>70362</c:v>
                </c:pt>
                <c:pt idx="70363">
                  <c:v>70363</c:v>
                </c:pt>
                <c:pt idx="70364">
                  <c:v>70364</c:v>
                </c:pt>
                <c:pt idx="70365">
                  <c:v>70365</c:v>
                </c:pt>
                <c:pt idx="70366">
                  <c:v>70366</c:v>
                </c:pt>
                <c:pt idx="70367">
                  <c:v>70367</c:v>
                </c:pt>
                <c:pt idx="70368">
                  <c:v>70368</c:v>
                </c:pt>
                <c:pt idx="70369">
                  <c:v>70369</c:v>
                </c:pt>
                <c:pt idx="70370">
                  <c:v>70370</c:v>
                </c:pt>
                <c:pt idx="70371">
                  <c:v>70371</c:v>
                </c:pt>
                <c:pt idx="70372">
                  <c:v>70372</c:v>
                </c:pt>
                <c:pt idx="70373">
                  <c:v>70373</c:v>
                </c:pt>
                <c:pt idx="70374">
                  <c:v>70374</c:v>
                </c:pt>
                <c:pt idx="70375">
                  <c:v>70375</c:v>
                </c:pt>
                <c:pt idx="70376">
                  <c:v>70376</c:v>
                </c:pt>
                <c:pt idx="70377">
                  <c:v>70377</c:v>
                </c:pt>
                <c:pt idx="70378">
                  <c:v>70378</c:v>
                </c:pt>
                <c:pt idx="70379">
                  <c:v>70379</c:v>
                </c:pt>
                <c:pt idx="70380">
                  <c:v>70380</c:v>
                </c:pt>
                <c:pt idx="70381">
                  <c:v>70381</c:v>
                </c:pt>
                <c:pt idx="70382">
                  <c:v>70382</c:v>
                </c:pt>
                <c:pt idx="70383">
                  <c:v>70383</c:v>
                </c:pt>
                <c:pt idx="70384">
                  <c:v>70384</c:v>
                </c:pt>
                <c:pt idx="70385">
                  <c:v>70385</c:v>
                </c:pt>
                <c:pt idx="70386">
                  <c:v>70386</c:v>
                </c:pt>
                <c:pt idx="70387">
                  <c:v>70387</c:v>
                </c:pt>
                <c:pt idx="70388">
                  <c:v>70388</c:v>
                </c:pt>
                <c:pt idx="70389">
                  <c:v>70389</c:v>
                </c:pt>
                <c:pt idx="70390">
                  <c:v>70390</c:v>
                </c:pt>
                <c:pt idx="70391">
                  <c:v>70391</c:v>
                </c:pt>
                <c:pt idx="70392">
                  <c:v>70392</c:v>
                </c:pt>
                <c:pt idx="70393">
                  <c:v>70393</c:v>
                </c:pt>
                <c:pt idx="70394">
                  <c:v>70394</c:v>
                </c:pt>
                <c:pt idx="70395">
                  <c:v>70395</c:v>
                </c:pt>
                <c:pt idx="70396">
                  <c:v>70396</c:v>
                </c:pt>
                <c:pt idx="70397">
                  <c:v>70397</c:v>
                </c:pt>
                <c:pt idx="70398">
                  <c:v>70398</c:v>
                </c:pt>
                <c:pt idx="70399">
                  <c:v>70399</c:v>
                </c:pt>
                <c:pt idx="70400">
                  <c:v>70400</c:v>
                </c:pt>
                <c:pt idx="70401">
                  <c:v>70401</c:v>
                </c:pt>
                <c:pt idx="70402">
                  <c:v>70402</c:v>
                </c:pt>
                <c:pt idx="70403">
                  <c:v>70403</c:v>
                </c:pt>
                <c:pt idx="70404">
                  <c:v>70404</c:v>
                </c:pt>
                <c:pt idx="70405">
                  <c:v>70405</c:v>
                </c:pt>
                <c:pt idx="70406">
                  <c:v>70406</c:v>
                </c:pt>
                <c:pt idx="70407">
                  <c:v>70407</c:v>
                </c:pt>
                <c:pt idx="70408">
                  <c:v>70408</c:v>
                </c:pt>
                <c:pt idx="70409">
                  <c:v>70409</c:v>
                </c:pt>
                <c:pt idx="70410">
                  <c:v>70410</c:v>
                </c:pt>
                <c:pt idx="70411">
                  <c:v>70411</c:v>
                </c:pt>
                <c:pt idx="70412">
                  <c:v>70412</c:v>
                </c:pt>
                <c:pt idx="70413">
                  <c:v>70413</c:v>
                </c:pt>
                <c:pt idx="70414">
                  <c:v>70414</c:v>
                </c:pt>
                <c:pt idx="70415">
                  <c:v>70415</c:v>
                </c:pt>
                <c:pt idx="70416">
                  <c:v>70416</c:v>
                </c:pt>
                <c:pt idx="70417">
                  <c:v>70417</c:v>
                </c:pt>
                <c:pt idx="70418">
                  <c:v>70418</c:v>
                </c:pt>
                <c:pt idx="70419">
                  <c:v>70419</c:v>
                </c:pt>
                <c:pt idx="70420">
                  <c:v>70420</c:v>
                </c:pt>
                <c:pt idx="70421">
                  <c:v>70421</c:v>
                </c:pt>
                <c:pt idx="70422">
                  <c:v>70422</c:v>
                </c:pt>
                <c:pt idx="70423">
                  <c:v>70423</c:v>
                </c:pt>
                <c:pt idx="70424">
                  <c:v>70424</c:v>
                </c:pt>
                <c:pt idx="70425">
                  <c:v>70425</c:v>
                </c:pt>
                <c:pt idx="70426">
                  <c:v>70426</c:v>
                </c:pt>
                <c:pt idx="70427">
                  <c:v>70427</c:v>
                </c:pt>
                <c:pt idx="70428">
                  <c:v>70428</c:v>
                </c:pt>
                <c:pt idx="70429">
                  <c:v>70429</c:v>
                </c:pt>
                <c:pt idx="70430">
                  <c:v>70430</c:v>
                </c:pt>
                <c:pt idx="70431">
                  <c:v>70431</c:v>
                </c:pt>
                <c:pt idx="70432">
                  <c:v>70432</c:v>
                </c:pt>
                <c:pt idx="70433">
                  <c:v>70433</c:v>
                </c:pt>
                <c:pt idx="70434">
                  <c:v>70434</c:v>
                </c:pt>
                <c:pt idx="70435">
                  <c:v>70435</c:v>
                </c:pt>
                <c:pt idx="70436">
                  <c:v>70436</c:v>
                </c:pt>
                <c:pt idx="70437">
                  <c:v>70437</c:v>
                </c:pt>
                <c:pt idx="70438">
                  <c:v>70438</c:v>
                </c:pt>
                <c:pt idx="70439">
                  <c:v>70439</c:v>
                </c:pt>
                <c:pt idx="70440">
                  <c:v>70440</c:v>
                </c:pt>
                <c:pt idx="70441">
                  <c:v>70441</c:v>
                </c:pt>
                <c:pt idx="70442">
                  <c:v>70442</c:v>
                </c:pt>
                <c:pt idx="70443">
                  <c:v>70443</c:v>
                </c:pt>
                <c:pt idx="70444">
                  <c:v>70444</c:v>
                </c:pt>
                <c:pt idx="70445">
                  <c:v>70445</c:v>
                </c:pt>
                <c:pt idx="70446">
                  <c:v>70446</c:v>
                </c:pt>
                <c:pt idx="70447">
                  <c:v>70447</c:v>
                </c:pt>
                <c:pt idx="70448">
                  <c:v>70448</c:v>
                </c:pt>
                <c:pt idx="70449">
                  <c:v>70449</c:v>
                </c:pt>
                <c:pt idx="70450">
                  <c:v>70450</c:v>
                </c:pt>
                <c:pt idx="70451">
                  <c:v>70451</c:v>
                </c:pt>
                <c:pt idx="70452">
                  <c:v>70452</c:v>
                </c:pt>
                <c:pt idx="70453">
                  <c:v>70453</c:v>
                </c:pt>
                <c:pt idx="70454">
                  <c:v>70454</c:v>
                </c:pt>
                <c:pt idx="70455">
                  <c:v>70455</c:v>
                </c:pt>
                <c:pt idx="70456">
                  <c:v>70456</c:v>
                </c:pt>
                <c:pt idx="70457">
                  <c:v>70457</c:v>
                </c:pt>
                <c:pt idx="70458">
                  <c:v>70458</c:v>
                </c:pt>
                <c:pt idx="70459">
                  <c:v>70459</c:v>
                </c:pt>
                <c:pt idx="70460">
                  <c:v>70460</c:v>
                </c:pt>
                <c:pt idx="70461">
                  <c:v>70461</c:v>
                </c:pt>
                <c:pt idx="70462">
                  <c:v>70462</c:v>
                </c:pt>
                <c:pt idx="70463">
                  <c:v>70463</c:v>
                </c:pt>
                <c:pt idx="70464">
                  <c:v>70464</c:v>
                </c:pt>
                <c:pt idx="70465">
                  <c:v>70465</c:v>
                </c:pt>
                <c:pt idx="70466">
                  <c:v>70466</c:v>
                </c:pt>
                <c:pt idx="70467">
                  <c:v>70467</c:v>
                </c:pt>
                <c:pt idx="70468">
                  <c:v>70468</c:v>
                </c:pt>
                <c:pt idx="70469">
                  <c:v>70469</c:v>
                </c:pt>
                <c:pt idx="70470">
                  <c:v>70470</c:v>
                </c:pt>
                <c:pt idx="70471">
                  <c:v>70471</c:v>
                </c:pt>
                <c:pt idx="70472">
                  <c:v>70472</c:v>
                </c:pt>
                <c:pt idx="70473">
                  <c:v>70473</c:v>
                </c:pt>
                <c:pt idx="70474">
                  <c:v>70474</c:v>
                </c:pt>
                <c:pt idx="70475">
                  <c:v>70475</c:v>
                </c:pt>
                <c:pt idx="70476">
                  <c:v>70476</c:v>
                </c:pt>
                <c:pt idx="70477">
                  <c:v>70477</c:v>
                </c:pt>
                <c:pt idx="70478">
                  <c:v>70478</c:v>
                </c:pt>
                <c:pt idx="70479">
                  <c:v>70479</c:v>
                </c:pt>
                <c:pt idx="70480">
                  <c:v>70480</c:v>
                </c:pt>
                <c:pt idx="70481">
                  <c:v>70481</c:v>
                </c:pt>
                <c:pt idx="70482">
                  <c:v>70482</c:v>
                </c:pt>
                <c:pt idx="70483">
                  <c:v>70483</c:v>
                </c:pt>
                <c:pt idx="70484">
                  <c:v>70484</c:v>
                </c:pt>
                <c:pt idx="70485">
                  <c:v>70485</c:v>
                </c:pt>
                <c:pt idx="70486">
                  <c:v>70486</c:v>
                </c:pt>
                <c:pt idx="70487">
                  <c:v>70487</c:v>
                </c:pt>
                <c:pt idx="70488">
                  <c:v>70488</c:v>
                </c:pt>
                <c:pt idx="70489">
                  <c:v>70489</c:v>
                </c:pt>
                <c:pt idx="70490">
                  <c:v>70490</c:v>
                </c:pt>
                <c:pt idx="70491">
                  <c:v>70491</c:v>
                </c:pt>
                <c:pt idx="70492">
                  <c:v>70492</c:v>
                </c:pt>
                <c:pt idx="70493">
                  <c:v>70493</c:v>
                </c:pt>
                <c:pt idx="70494">
                  <c:v>70494</c:v>
                </c:pt>
                <c:pt idx="70495">
                  <c:v>70495</c:v>
                </c:pt>
                <c:pt idx="70496">
                  <c:v>70496</c:v>
                </c:pt>
                <c:pt idx="70497">
                  <c:v>70497</c:v>
                </c:pt>
                <c:pt idx="70498">
                  <c:v>70498</c:v>
                </c:pt>
                <c:pt idx="70499">
                  <c:v>70499</c:v>
                </c:pt>
                <c:pt idx="70500">
                  <c:v>70500</c:v>
                </c:pt>
                <c:pt idx="70501">
                  <c:v>70501</c:v>
                </c:pt>
                <c:pt idx="70502">
                  <c:v>70502</c:v>
                </c:pt>
                <c:pt idx="70503">
                  <c:v>70503</c:v>
                </c:pt>
                <c:pt idx="70504">
                  <c:v>70504</c:v>
                </c:pt>
                <c:pt idx="70505">
                  <c:v>70505</c:v>
                </c:pt>
                <c:pt idx="70506">
                  <c:v>70506</c:v>
                </c:pt>
                <c:pt idx="70507">
                  <c:v>70507</c:v>
                </c:pt>
                <c:pt idx="70508">
                  <c:v>70508</c:v>
                </c:pt>
                <c:pt idx="70509">
                  <c:v>70509</c:v>
                </c:pt>
                <c:pt idx="70510">
                  <c:v>70510</c:v>
                </c:pt>
                <c:pt idx="70511">
                  <c:v>70511</c:v>
                </c:pt>
                <c:pt idx="70512">
                  <c:v>70512</c:v>
                </c:pt>
                <c:pt idx="70513">
                  <c:v>70513</c:v>
                </c:pt>
                <c:pt idx="70514">
                  <c:v>70514</c:v>
                </c:pt>
                <c:pt idx="70515">
                  <c:v>70515</c:v>
                </c:pt>
                <c:pt idx="70516">
                  <c:v>70516</c:v>
                </c:pt>
                <c:pt idx="70517">
                  <c:v>70517</c:v>
                </c:pt>
                <c:pt idx="70518">
                  <c:v>70518</c:v>
                </c:pt>
                <c:pt idx="70519">
                  <c:v>70519</c:v>
                </c:pt>
                <c:pt idx="70520">
                  <c:v>70520</c:v>
                </c:pt>
                <c:pt idx="70521">
                  <c:v>70521</c:v>
                </c:pt>
                <c:pt idx="70522">
                  <c:v>70522</c:v>
                </c:pt>
                <c:pt idx="70523">
                  <c:v>70523</c:v>
                </c:pt>
                <c:pt idx="70524">
                  <c:v>70524</c:v>
                </c:pt>
                <c:pt idx="70525">
                  <c:v>70525</c:v>
                </c:pt>
                <c:pt idx="70526">
                  <c:v>70526</c:v>
                </c:pt>
                <c:pt idx="70527">
                  <c:v>70527</c:v>
                </c:pt>
                <c:pt idx="70528">
                  <c:v>70528</c:v>
                </c:pt>
                <c:pt idx="70529">
                  <c:v>70529</c:v>
                </c:pt>
                <c:pt idx="70530">
                  <c:v>70530</c:v>
                </c:pt>
                <c:pt idx="70531">
                  <c:v>70531</c:v>
                </c:pt>
                <c:pt idx="70532">
                  <c:v>70532</c:v>
                </c:pt>
                <c:pt idx="70533">
                  <c:v>70533</c:v>
                </c:pt>
                <c:pt idx="70534">
                  <c:v>70534</c:v>
                </c:pt>
                <c:pt idx="70535">
                  <c:v>70535</c:v>
                </c:pt>
                <c:pt idx="70536">
                  <c:v>70536</c:v>
                </c:pt>
                <c:pt idx="70537">
                  <c:v>70537</c:v>
                </c:pt>
                <c:pt idx="70538">
                  <c:v>70538</c:v>
                </c:pt>
                <c:pt idx="70539">
                  <c:v>70539</c:v>
                </c:pt>
                <c:pt idx="70540">
                  <c:v>70540</c:v>
                </c:pt>
                <c:pt idx="70541">
                  <c:v>70541</c:v>
                </c:pt>
                <c:pt idx="70542">
                  <c:v>70542</c:v>
                </c:pt>
                <c:pt idx="70543">
                  <c:v>70543</c:v>
                </c:pt>
                <c:pt idx="70544">
                  <c:v>70544</c:v>
                </c:pt>
                <c:pt idx="70545">
                  <c:v>70545</c:v>
                </c:pt>
                <c:pt idx="70546">
                  <c:v>70546</c:v>
                </c:pt>
                <c:pt idx="70547">
                  <c:v>70547</c:v>
                </c:pt>
                <c:pt idx="70548">
                  <c:v>70548</c:v>
                </c:pt>
                <c:pt idx="70549">
                  <c:v>70549</c:v>
                </c:pt>
                <c:pt idx="70550">
                  <c:v>70550</c:v>
                </c:pt>
                <c:pt idx="70551">
                  <c:v>70551</c:v>
                </c:pt>
                <c:pt idx="70552">
                  <c:v>70552</c:v>
                </c:pt>
                <c:pt idx="70553">
                  <c:v>70553</c:v>
                </c:pt>
                <c:pt idx="70554">
                  <c:v>70554</c:v>
                </c:pt>
                <c:pt idx="70555">
                  <c:v>70555</c:v>
                </c:pt>
                <c:pt idx="70556">
                  <c:v>70556</c:v>
                </c:pt>
                <c:pt idx="70557">
                  <c:v>70557</c:v>
                </c:pt>
                <c:pt idx="70558">
                  <c:v>70558</c:v>
                </c:pt>
                <c:pt idx="70559">
                  <c:v>70559</c:v>
                </c:pt>
                <c:pt idx="70560">
                  <c:v>70560</c:v>
                </c:pt>
                <c:pt idx="70561">
                  <c:v>70561</c:v>
                </c:pt>
                <c:pt idx="70562">
                  <c:v>70562</c:v>
                </c:pt>
                <c:pt idx="70563">
                  <c:v>70563</c:v>
                </c:pt>
                <c:pt idx="70564">
                  <c:v>70564</c:v>
                </c:pt>
                <c:pt idx="70565">
                  <c:v>70565</c:v>
                </c:pt>
                <c:pt idx="70566">
                  <c:v>70566</c:v>
                </c:pt>
                <c:pt idx="70567">
                  <c:v>70567</c:v>
                </c:pt>
                <c:pt idx="70568">
                  <c:v>70568</c:v>
                </c:pt>
                <c:pt idx="70569">
                  <c:v>70569</c:v>
                </c:pt>
                <c:pt idx="70570">
                  <c:v>70570</c:v>
                </c:pt>
                <c:pt idx="70571">
                  <c:v>70571</c:v>
                </c:pt>
                <c:pt idx="70572">
                  <c:v>70572</c:v>
                </c:pt>
                <c:pt idx="70573">
                  <c:v>70573</c:v>
                </c:pt>
                <c:pt idx="70574">
                  <c:v>70574</c:v>
                </c:pt>
                <c:pt idx="70575">
                  <c:v>70575</c:v>
                </c:pt>
                <c:pt idx="70576">
                  <c:v>70576</c:v>
                </c:pt>
                <c:pt idx="70577">
                  <c:v>70577</c:v>
                </c:pt>
                <c:pt idx="70578">
                  <c:v>70578</c:v>
                </c:pt>
                <c:pt idx="70579">
                  <c:v>70579</c:v>
                </c:pt>
                <c:pt idx="70580">
                  <c:v>70580</c:v>
                </c:pt>
                <c:pt idx="70581">
                  <c:v>70581</c:v>
                </c:pt>
                <c:pt idx="70582">
                  <c:v>70582</c:v>
                </c:pt>
                <c:pt idx="70583">
                  <c:v>70583</c:v>
                </c:pt>
                <c:pt idx="70584">
                  <c:v>70584</c:v>
                </c:pt>
                <c:pt idx="70585">
                  <c:v>70585</c:v>
                </c:pt>
                <c:pt idx="70586">
                  <c:v>70586</c:v>
                </c:pt>
                <c:pt idx="70587">
                  <c:v>70587</c:v>
                </c:pt>
                <c:pt idx="70588">
                  <c:v>70588</c:v>
                </c:pt>
                <c:pt idx="70589">
                  <c:v>70589</c:v>
                </c:pt>
                <c:pt idx="70590">
                  <c:v>70590</c:v>
                </c:pt>
                <c:pt idx="70591">
                  <c:v>70591</c:v>
                </c:pt>
                <c:pt idx="70592">
                  <c:v>70592</c:v>
                </c:pt>
                <c:pt idx="70593">
                  <c:v>70593</c:v>
                </c:pt>
                <c:pt idx="70594">
                  <c:v>70594</c:v>
                </c:pt>
                <c:pt idx="70595">
                  <c:v>70595</c:v>
                </c:pt>
                <c:pt idx="70596">
                  <c:v>70596</c:v>
                </c:pt>
                <c:pt idx="70597">
                  <c:v>70597</c:v>
                </c:pt>
                <c:pt idx="70598">
                  <c:v>70598</c:v>
                </c:pt>
                <c:pt idx="70599">
                  <c:v>70599</c:v>
                </c:pt>
                <c:pt idx="70600">
                  <c:v>70600</c:v>
                </c:pt>
                <c:pt idx="70601">
                  <c:v>70601</c:v>
                </c:pt>
                <c:pt idx="70602">
                  <c:v>70602</c:v>
                </c:pt>
                <c:pt idx="70603">
                  <c:v>70603</c:v>
                </c:pt>
                <c:pt idx="70604">
                  <c:v>70604</c:v>
                </c:pt>
                <c:pt idx="70605">
                  <c:v>70605</c:v>
                </c:pt>
                <c:pt idx="70606">
                  <c:v>70606</c:v>
                </c:pt>
                <c:pt idx="70607">
                  <c:v>70607</c:v>
                </c:pt>
                <c:pt idx="70608">
                  <c:v>70608</c:v>
                </c:pt>
                <c:pt idx="70609">
                  <c:v>70609</c:v>
                </c:pt>
                <c:pt idx="70610">
                  <c:v>70610</c:v>
                </c:pt>
                <c:pt idx="70611">
                  <c:v>70611</c:v>
                </c:pt>
                <c:pt idx="70612">
                  <c:v>70612</c:v>
                </c:pt>
                <c:pt idx="70613">
                  <c:v>70613</c:v>
                </c:pt>
                <c:pt idx="70614">
                  <c:v>70614</c:v>
                </c:pt>
                <c:pt idx="70615">
                  <c:v>70615</c:v>
                </c:pt>
                <c:pt idx="70616">
                  <c:v>70616</c:v>
                </c:pt>
                <c:pt idx="70617">
                  <c:v>70617</c:v>
                </c:pt>
                <c:pt idx="70618">
                  <c:v>70618</c:v>
                </c:pt>
                <c:pt idx="70619">
                  <c:v>70619</c:v>
                </c:pt>
                <c:pt idx="70620">
                  <c:v>70620</c:v>
                </c:pt>
                <c:pt idx="70621">
                  <c:v>70621</c:v>
                </c:pt>
                <c:pt idx="70622">
                  <c:v>70622</c:v>
                </c:pt>
                <c:pt idx="70623">
                  <c:v>70623</c:v>
                </c:pt>
                <c:pt idx="70624">
                  <c:v>70624</c:v>
                </c:pt>
                <c:pt idx="70625">
                  <c:v>70625</c:v>
                </c:pt>
                <c:pt idx="70626">
                  <c:v>70626</c:v>
                </c:pt>
                <c:pt idx="70627">
                  <c:v>70627</c:v>
                </c:pt>
                <c:pt idx="70628">
                  <c:v>70628</c:v>
                </c:pt>
                <c:pt idx="70629">
                  <c:v>70629</c:v>
                </c:pt>
                <c:pt idx="70630">
                  <c:v>70630</c:v>
                </c:pt>
                <c:pt idx="70631">
                  <c:v>70631</c:v>
                </c:pt>
                <c:pt idx="70632">
                  <c:v>70632</c:v>
                </c:pt>
                <c:pt idx="70633">
                  <c:v>70633</c:v>
                </c:pt>
                <c:pt idx="70634">
                  <c:v>70634</c:v>
                </c:pt>
                <c:pt idx="70635">
                  <c:v>70635</c:v>
                </c:pt>
                <c:pt idx="70636">
                  <c:v>70636</c:v>
                </c:pt>
                <c:pt idx="70637">
                  <c:v>70637</c:v>
                </c:pt>
                <c:pt idx="70638">
                  <c:v>70638</c:v>
                </c:pt>
                <c:pt idx="70639">
                  <c:v>70639</c:v>
                </c:pt>
                <c:pt idx="70640">
                  <c:v>70640</c:v>
                </c:pt>
                <c:pt idx="70641">
                  <c:v>70641</c:v>
                </c:pt>
                <c:pt idx="70642">
                  <c:v>70642</c:v>
                </c:pt>
                <c:pt idx="70643">
                  <c:v>70643</c:v>
                </c:pt>
                <c:pt idx="70644">
                  <c:v>70644</c:v>
                </c:pt>
                <c:pt idx="70645">
                  <c:v>70645</c:v>
                </c:pt>
                <c:pt idx="70646">
                  <c:v>70646</c:v>
                </c:pt>
                <c:pt idx="70647">
                  <c:v>70647</c:v>
                </c:pt>
                <c:pt idx="70648">
                  <c:v>70648</c:v>
                </c:pt>
                <c:pt idx="70649">
                  <c:v>70649</c:v>
                </c:pt>
                <c:pt idx="70650">
                  <c:v>70650</c:v>
                </c:pt>
                <c:pt idx="70651">
                  <c:v>70651</c:v>
                </c:pt>
                <c:pt idx="70652">
                  <c:v>70652</c:v>
                </c:pt>
                <c:pt idx="70653">
                  <c:v>70653</c:v>
                </c:pt>
                <c:pt idx="70654">
                  <c:v>70654</c:v>
                </c:pt>
                <c:pt idx="70655">
                  <c:v>70655</c:v>
                </c:pt>
                <c:pt idx="70656">
                  <c:v>70656</c:v>
                </c:pt>
                <c:pt idx="70657">
                  <c:v>70657</c:v>
                </c:pt>
                <c:pt idx="70658">
                  <c:v>70658</c:v>
                </c:pt>
                <c:pt idx="70659">
                  <c:v>70659</c:v>
                </c:pt>
                <c:pt idx="70660">
                  <c:v>70660</c:v>
                </c:pt>
                <c:pt idx="70661">
                  <c:v>70661</c:v>
                </c:pt>
                <c:pt idx="70662">
                  <c:v>70662</c:v>
                </c:pt>
                <c:pt idx="70663">
                  <c:v>70663</c:v>
                </c:pt>
                <c:pt idx="70664">
                  <c:v>70664</c:v>
                </c:pt>
                <c:pt idx="70665">
                  <c:v>70665</c:v>
                </c:pt>
                <c:pt idx="70666">
                  <c:v>70666</c:v>
                </c:pt>
                <c:pt idx="70667">
                  <c:v>70667</c:v>
                </c:pt>
                <c:pt idx="70668">
                  <c:v>70668</c:v>
                </c:pt>
                <c:pt idx="70669">
                  <c:v>70669</c:v>
                </c:pt>
                <c:pt idx="70670">
                  <c:v>70670</c:v>
                </c:pt>
                <c:pt idx="70671">
                  <c:v>70671</c:v>
                </c:pt>
                <c:pt idx="70672">
                  <c:v>70672</c:v>
                </c:pt>
                <c:pt idx="70673">
                  <c:v>70673</c:v>
                </c:pt>
                <c:pt idx="70674">
                  <c:v>70674</c:v>
                </c:pt>
                <c:pt idx="70675">
                  <c:v>70675</c:v>
                </c:pt>
                <c:pt idx="70676">
                  <c:v>70676</c:v>
                </c:pt>
                <c:pt idx="70677">
                  <c:v>70677</c:v>
                </c:pt>
                <c:pt idx="70678">
                  <c:v>70678</c:v>
                </c:pt>
                <c:pt idx="70679">
                  <c:v>70679</c:v>
                </c:pt>
                <c:pt idx="70680">
                  <c:v>70680</c:v>
                </c:pt>
                <c:pt idx="70681">
                  <c:v>70681</c:v>
                </c:pt>
                <c:pt idx="70682">
                  <c:v>70682</c:v>
                </c:pt>
                <c:pt idx="70683">
                  <c:v>70683</c:v>
                </c:pt>
                <c:pt idx="70684">
                  <c:v>70684</c:v>
                </c:pt>
                <c:pt idx="70685">
                  <c:v>70685</c:v>
                </c:pt>
                <c:pt idx="70686">
                  <c:v>70686</c:v>
                </c:pt>
                <c:pt idx="70687">
                  <c:v>70687</c:v>
                </c:pt>
                <c:pt idx="70688">
                  <c:v>70688</c:v>
                </c:pt>
                <c:pt idx="70689">
                  <c:v>70689</c:v>
                </c:pt>
                <c:pt idx="70690">
                  <c:v>70690</c:v>
                </c:pt>
                <c:pt idx="70691">
                  <c:v>70691</c:v>
                </c:pt>
                <c:pt idx="70692">
                  <c:v>70692</c:v>
                </c:pt>
                <c:pt idx="70693">
                  <c:v>70693</c:v>
                </c:pt>
                <c:pt idx="70694">
                  <c:v>70694</c:v>
                </c:pt>
                <c:pt idx="70695">
                  <c:v>70695</c:v>
                </c:pt>
                <c:pt idx="70696">
                  <c:v>70696</c:v>
                </c:pt>
                <c:pt idx="70697">
                  <c:v>70697</c:v>
                </c:pt>
                <c:pt idx="70698">
                  <c:v>70698</c:v>
                </c:pt>
                <c:pt idx="70699">
                  <c:v>70699</c:v>
                </c:pt>
                <c:pt idx="70700">
                  <c:v>70700</c:v>
                </c:pt>
                <c:pt idx="70701">
                  <c:v>70701</c:v>
                </c:pt>
                <c:pt idx="70702">
                  <c:v>70702</c:v>
                </c:pt>
                <c:pt idx="70703">
                  <c:v>70703</c:v>
                </c:pt>
                <c:pt idx="70704">
                  <c:v>70704</c:v>
                </c:pt>
                <c:pt idx="70705">
                  <c:v>70705</c:v>
                </c:pt>
                <c:pt idx="70706">
                  <c:v>70706</c:v>
                </c:pt>
                <c:pt idx="70707">
                  <c:v>70707</c:v>
                </c:pt>
                <c:pt idx="70708">
                  <c:v>70708</c:v>
                </c:pt>
                <c:pt idx="70709">
                  <c:v>70709</c:v>
                </c:pt>
                <c:pt idx="70710">
                  <c:v>70710</c:v>
                </c:pt>
                <c:pt idx="70711">
                  <c:v>70711</c:v>
                </c:pt>
                <c:pt idx="70712">
                  <c:v>70712</c:v>
                </c:pt>
                <c:pt idx="70713">
                  <c:v>70713</c:v>
                </c:pt>
                <c:pt idx="70714">
                  <c:v>70714</c:v>
                </c:pt>
                <c:pt idx="70715">
                  <c:v>70715</c:v>
                </c:pt>
                <c:pt idx="70716">
                  <c:v>70716</c:v>
                </c:pt>
                <c:pt idx="70717">
                  <c:v>70717</c:v>
                </c:pt>
                <c:pt idx="70718">
                  <c:v>70718</c:v>
                </c:pt>
                <c:pt idx="70719">
                  <c:v>70719</c:v>
                </c:pt>
                <c:pt idx="70720">
                  <c:v>70720</c:v>
                </c:pt>
                <c:pt idx="70721">
                  <c:v>70721</c:v>
                </c:pt>
                <c:pt idx="70722">
                  <c:v>70722</c:v>
                </c:pt>
                <c:pt idx="70723">
                  <c:v>70723</c:v>
                </c:pt>
                <c:pt idx="70724">
                  <c:v>70724</c:v>
                </c:pt>
                <c:pt idx="70725">
                  <c:v>70725</c:v>
                </c:pt>
                <c:pt idx="70726">
                  <c:v>70726</c:v>
                </c:pt>
                <c:pt idx="70727">
                  <c:v>70727</c:v>
                </c:pt>
                <c:pt idx="70728">
                  <c:v>70728</c:v>
                </c:pt>
                <c:pt idx="70729">
                  <c:v>70729</c:v>
                </c:pt>
                <c:pt idx="70730">
                  <c:v>70730</c:v>
                </c:pt>
                <c:pt idx="70731">
                  <c:v>70731</c:v>
                </c:pt>
                <c:pt idx="70732">
                  <c:v>70732</c:v>
                </c:pt>
                <c:pt idx="70733">
                  <c:v>70733</c:v>
                </c:pt>
                <c:pt idx="70734">
                  <c:v>70734</c:v>
                </c:pt>
                <c:pt idx="70735">
                  <c:v>70735</c:v>
                </c:pt>
                <c:pt idx="70736">
                  <c:v>70736</c:v>
                </c:pt>
                <c:pt idx="70737">
                  <c:v>70737</c:v>
                </c:pt>
                <c:pt idx="70738">
                  <c:v>70738</c:v>
                </c:pt>
                <c:pt idx="70739">
                  <c:v>70739</c:v>
                </c:pt>
                <c:pt idx="70740">
                  <c:v>70740</c:v>
                </c:pt>
                <c:pt idx="70741">
                  <c:v>70741</c:v>
                </c:pt>
                <c:pt idx="70742">
                  <c:v>70742</c:v>
                </c:pt>
                <c:pt idx="70743">
                  <c:v>70743</c:v>
                </c:pt>
                <c:pt idx="70744">
                  <c:v>70744</c:v>
                </c:pt>
                <c:pt idx="70745">
                  <c:v>70745</c:v>
                </c:pt>
                <c:pt idx="70746">
                  <c:v>70746</c:v>
                </c:pt>
                <c:pt idx="70747">
                  <c:v>70747</c:v>
                </c:pt>
                <c:pt idx="70748">
                  <c:v>70748</c:v>
                </c:pt>
                <c:pt idx="70749">
                  <c:v>70749</c:v>
                </c:pt>
                <c:pt idx="70750">
                  <c:v>70750</c:v>
                </c:pt>
                <c:pt idx="70751">
                  <c:v>70751</c:v>
                </c:pt>
                <c:pt idx="70752">
                  <c:v>70752</c:v>
                </c:pt>
                <c:pt idx="70753">
                  <c:v>70753</c:v>
                </c:pt>
                <c:pt idx="70754">
                  <c:v>70754</c:v>
                </c:pt>
                <c:pt idx="70755">
                  <c:v>70755</c:v>
                </c:pt>
                <c:pt idx="70756">
                  <c:v>70756</c:v>
                </c:pt>
                <c:pt idx="70757">
                  <c:v>70757</c:v>
                </c:pt>
                <c:pt idx="70758">
                  <c:v>70758</c:v>
                </c:pt>
                <c:pt idx="70759">
                  <c:v>70759</c:v>
                </c:pt>
                <c:pt idx="70760">
                  <c:v>70760</c:v>
                </c:pt>
                <c:pt idx="70761">
                  <c:v>70761</c:v>
                </c:pt>
                <c:pt idx="70762">
                  <c:v>70762</c:v>
                </c:pt>
                <c:pt idx="70763">
                  <c:v>70763</c:v>
                </c:pt>
                <c:pt idx="70764">
                  <c:v>70764</c:v>
                </c:pt>
                <c:pt idx="70765">
                  <c:v>70765</c:v>
                </c:pt>
                <c:pt idx="70766">
                  <c:v>70766</c:v>
                </c:pt>
                <c:pt idx="70767">
                  <c:v>70767</c:v>
                </c:pt>
                <c:pt idx="70768">
                  <c:v>70768</c:v>
                </c:pt>
                <c:pt idx="70769">
                  <c:v>70769</c:v>
                </c:pt>
                <c:pt idx="70770">
                  <c:v>70770</c:v>
                </c:pt>
                <c:pt idx="70771">
                  <c:v>70771</c:v>
                </c:pt>
                <c:pt idx="70772">
                  <c:v>70772</c:v>
                </c:pt>
                <c:pt idx="70773">
                  <c:v>70773</c:v>
                </c:pt>
                <c:pt idx="70774">
                  <c:v>70774</c:v>
                </c:pt>
                <c:pt idx="70775">
                  <c:v>70775</c:v>
                </c:pt>
                <c:pt idx="70776">
                  <c:v>70776</c:v>
                </c:pt>
                <c:pt idx="70777">
                  <c:v>70777</c:v>
                </c:pt>
                <c:pt idx="70778">
                  <c:v>70778</c:v>
                </c:pt>
                <c:pt idx="70779">
                  <c:v>70779</c:v>
                </c:pt>
                <c:pt idx="70780">
                  <c:v>70780</c:v>
                </c:pt>
                <c:pt idx="70781">
                  <c:v>70781</c:v>
                </c:pt>
                <c:pt idx="70782">
                  <c:v>70782</c:v>
                </c:pt>
                <c:pt idx="70783">
                  <c:v>70783</c:v>
                </c:pt>
                <c:pt idx="70784">
                  <c:v>70784</c:v>
                </c:pt>
                <c:pt idx="70785">
                  <c:v>70785</c:v>
                </c:pt>
                <c:pt idx="70786">
                  <c:v>70786</c:v>
                </c:pt>
                <c:pt idx="70787">
                  <c:v>70787</c:v>
                </c:pt>
                <c:pt idx="70788">
                  <c:v>70788</c:v>
                </c:pt>
                <c:pt idx="70789">
                  <c:v>70789</c:v>
                </c:pt>
                <c:pt idx="70790">
                  <c:v>70790</c:v>
                </c:pt>
                <c:pt idx="70791">
                  <c:v>70791</c:v>
                </c:pt>
                <c:pt idx="70792">
                  <c:v>70792</c:v>
                </c:pt>
                <c:pt idx="70793">
                  <c:v>70793</c:v>
                </c:pt>
                <c:pt idx="70794">
                  <c:v>70794</c:v>
                </c:pt>
                <c:pt idx="70795">
                  <c:v>70795</c:v>
                </c:pt>
                <c:pt idx="70796">
                  <c:v>70796</c:v>
                </c:pt>
                <c:pt idx="70797">
                  <c:v>70797</c:v>
                </c:pt>
                <c:pt idx="70798">
                  <c:v>70798</c:v>
                </c:pt>
                <c:pt idx="70799">
                  <c:v>70799</c:v>
                </c:pt>
                <c:pt idx="70800">
                  <c:v>70800</c:v>
                </c:pt>
                <c:pt idx="70801">
                  <c:v>70801</c:v>
                </c:pt>
                <c:pt idx="70802">
                  <c:v>70802</c:v>
                </c:pt>
                <c:pt idx="70803">
                  <c:v>70803</c:v>
                </c:pt>
                <c:pt idx="70804">
                  <c:v>70804</c:v>
                </c:pt>
                <c:pt idx="70805">
                  <c:v>70805</c:v>
                </c:pt>
                <c:pt idx="70806">
                  <c:v>70806</c:v>
                </c:pt>
                <c:pt idx="70807">
                  <c:v>70807</c:v>
                </c:pt>
                <c:pt idx="70808">
                  <c:v>70808</c:v>
                </c:pt>
                <c:pt idx="70809">
                  <c:v>70809</c:v>
                </c:pt>
                <c:pt idx="70810">
                  <c:v>70810</c:v>
                </c:pt>
                <c:pt idx="70811">
                  <c:v>70811</c:v>
                </c:pt>
                <c:pt idx="70812">
                  <c:v>70812</c:v>
                </c:pt>
                <c:pt idx="70813">
                  <c:v>70813</c:v>
                </c:pt>
                <c:pt idx="70814">
                  <c:v>70814</c:v>
                </c:pt>
                <c:pt idx="70815">
                  <c:v>70815</c:v>
                </c:pt>
                <c:pt idx="70816">
                  <c:v>70816</c:v>
                </c:pt>
                <c:pt idx="70817">
                  <c:v>70817</c:v>
                </c:pt>
                <c:pt idx="70818">
                  <c:v>70818</c:v>
                </c:pt>
                <c:pt idx="70819">
                  <c:v>70819</c:v>
                </c:pt>
                <c:pt idx="70820">
                  <c:v>70820</c:v>
                </c:pt>
                <c:pt idx="70821">
                  <c:v>70821</c:v>
                </c:pt>
                <c:pt idx="70822">
                  <c:v>70822</c:v>
                </c:pt>
                <c:pt idx="70823">
                  <c:v>70823</c:v>
                </c:pt>
                <c:pt idx="70824">
                  <c:v>70824</c:v>
                </c:pt>
                <c:pt idx="70825">
                  <c:v>70825</c:v>
                </c:pt>
                <c:pt idx="70826">
                  <c:v>70826</c:v>
                </c:pt>
                <c:pt idx="70827">
                  <c:v>70827</c:v>
                </c:pt>
                <c:pt idx="70828">
                  <c:v>70828</c:v>
                </c:pt>
                <c:pt idx="70829">
                  <c:v>70829</c:v>
                </c:pt>
                <c:pt idx="70830">
                  <c:v>70830</c:v>
                </c:pt>
                <c:pt idx="70831">
                  <c:v>70831</c:v>
                </c:pt>
                <c:pt idx="70832">
                  <c:v>70832</c:v>
                </c:pt>
                <c:pt idx="70833">
                  <c:v>70833</c:v>
                </c:pt>
                <c:pt idx="70834">
                  <c:v>70834</c:v>
                </c:pt>
                <c:pt idx="70835">
                  <c:v>70835</c:v>
                </c:pt>
                <c:pt idx="70836">
                  <c:v>70836</c:v>
                </c:pt>
                <c:pt idx="70837">
                  <c:v>70837</c:v>
                </c:pt>
                <c:pt idx="70838">
                  <c:v>70838</c:v>
                </c:pt>
                <c:pt idx="70839">
                  <c:v>70839</c:v>
                </c:pt>
                <c:pt idx="70840">
                  <c:v>70840</c:v>
                </c:pt>
                <c:pt idx="70841">
                  <c:v>70841</c:v>
                </c:pt>
                <c:pt idx="70842">
                  <c:v>70842</c:v>
                </c:pt>
                <c:pt idx="70843">
                  <c:v>70843</c:v>
                </c:pt>
                <c:pt idx="70844">
                  <c:v>70844</c:v>
                </c:pt>
                <c:pt idx="70845">
                  <c:v>70845</c:v>
                </c:pt>
                <c:pt idx="70846">
                  <c:v>70846</c:v>
                </c:pt>
                <c:pt idx="70847">
                  <c:v>70847</c:v>
                </c:pt>
                <c:pt idx="70848">
                  <c:v>70848</c:v>
                </c:pt>
                <c:pt idx="70849">
                  <c:v>70849</c:v>
                </c:pt>
                <c:pt idx="70850">
                  <c:v>70850</c:v>
                </c:pt>
                <c:pt idx="70851">
                  <c:v>70851</c:v>
                </c:pt>
                <c:pt idx="70852">
                  <c:v>70852</c:v>
                </c:pt>
                <c:pt idx="70853">
                  <c:v>70853</c:v>
                </c:pt>
                <c:pt idx="70854">
                  <c:v>70854</c:v>
                </c:pt>
                <c:pt idx="70855">
                  <c:v>70855</c:v>
                </c:pt>
                <c:pt idx="70856">
                  <c:v>70856</c:v>
                </c:pt>
                <c:pt idx="70857">
                  <c:v>70857</c:v>
                </c:pt>
                <c:pt idx="70858">
                  <c:v>70858</c:v>
                </c:pt>
                <c:pt idx="70859">
                  <c:v>70859</c:v>
                </c:pt>
                <c:pt idx="70860">
                  <c:v>70860</c:v>
                </c:pt>
                <c:pt idx="70861">
                  <c:v>70861</c:v>
                </c:pt>
                <c:pt idx="70862">
                  <c:v>70862</c:v>
                </c:pt>
                <c:pt idx="70863">
                  <c:v>70863</c:v>
                </c:pt>
                <c:pt idx="70864">
                  <c:v>70864</c:v>
                </c:pt>
                <c:pt idx="70865">
                  <c:v>70865</c:v>
                </c:pt>
                <c:pt idx="70866">
                  <c:v>70866</c:v>
                </c:pt>
                <c:pt idx="70867">
                  <c:v>70867</c:v>
                </c:pt>
                <c:pt idx="70868">
                  <c:v>70868</c:v>
                </c:pt>
                <c:pt idx="70869">
                  <c:v>70869</c:v>
                </c:pt>
                <c:pt idx="70870">
                  <c:v>70870</c:v>
                </c:pt>
                <c:pt idx="70871">
                  <c:v>70871</c:v>
                </c:pt>
                <c:pt idx="70872">
                  <c:v>70872</c:v>
                </c:pt>
                <c:pt idx="70873">
                  <c:v>70873</c:v>
                </c:pt>
                <c:pt idx="70874">
                  <c:v>70874</c:v>
                </c:pt>
                <c:pt idx="70875">
                  <c:v>70875</c:v>
                </c:pt>
                <c:pt idx="70876">
                  <c:v>70876</c:v>
                </c:pt>
                <c:pt idx="70877">
                  <c:v>70877</c:v>
                </c:pt>
                <c:pt idx="70878">
                  <c:v>70878</c:v>
                </c:pt>
                <c:pt idx="70879">
                  <c:v>70879</c:v>
                </c:pt>
                <c:pt idx="70880">
                  <c:v>70880</c:v>
                </c:pt>
                <c:pt idx="70881">
                  <c:v>70881</c:v>
                </c:pt>
                <c:pt idx="70882">
                  <c:v>70882</c:v>
                </c:pt>
                <c:pt idx="70883">
                  <c:v>70883</c:v>
                </c:pt>
                <c:pt idx="70884">
                  <c:v>70884</c:v>
                </c:pt>
                <c:pt idx="70885">
                  <c:v>70885</c:v>
                </c:pt>
                <c:pt idx="70886">
                  <c:v>70886</c:v>
                </c:pt>
                <c:pt idx="70887">
                  <c:v>70887</c:v>
                </c:pt>
                <c:pt idx="70888">
                  <c:v>70888</c:v>
                </c:pt>
                <c:pt idx="70889">
                  <c:v>70889</c:v>
                </c:pt>
                <c:pt idx="70890">
                  <c:v>70890</c:v>
                </c:pt>
                <c:pt idx="70891">
                  <c:v>70891</c:v>
                </c:pt>
                <c:pt idx="70892">
                  <c:v>70892</c:v>
                </c:pt>
                <c:pt idx="70893">
                  <c:v>70893</c:v>
                </c:pt>
                <c:pt idx="70894">
                  <c:v>70894</c:v>
                </c:pt>
                <c:pt idx="70895">
                  <c:v>70895</c:v>
                </c:pt>
                <c:pt idx="70896">
                  <c:v>70896</c:v>
                </c:pt>
                <c:pt idx="70897">
                  <c:v>70897</c:v>
                </c:pt>
                <c:pt idx="70898">
                  <c:v>70898</c:v>
                </c:pt>
                <c:pt idx="70899">
                  <c:v>70899</c:v>
                </c:pt>
                <c:pt idx="70900">
                  <c:v>70900</c:v>
                </c:pt>
                <c:pt idx="70901">
                  <c:v>70901</c:v>
                </c:pt>
                <c:pt idx="70902">
                  <c:v>70902</c:v>
                </c:pt>
                <c:pt idx="70903">
                  <c:v>70903</c:v>
                </c:pt>
                <c:pt idx="70904">
                  <c:v>70904</c:v>
                </c:pt>
                <c:pt idx="70905">
                  <c:v>70905</c:v>
                </c:pt>
                <c:pt idx="70906">
                  <c:v>70906</c:v>
                </c:pt>
                <c:pt idx="70907">
                  <c:v>70907</c:v>
                </c:pt>
                <c:pt idx="70908">
                  <c:v>70908</c:v>
                </c:pt>
                <c:pt idx="70909">
                  <c:v>70909</c:v>
                </c:pt>
                <c:pt idx="70910">
                  <c:v>70910</c:v>
                </c:pt>
                <c:pt idx="70911">
                  <c:v>70911</c:v>
                </c:pt>
                <c:pt idx="70912">
                  <c:v>70912</c:v>
                </c:pt>
                <c:pt idx="70913">
                  <c:v>70913</c:v>
                </c:pt>
                <c:pt idx="70914">
                  <c:v>70914</c:v>
                </c:pt>
                <c:pt idx="70915">
                  <c:v>70915</c:v>
                </c:pt>
                <c:pt idx="70916">
                  <c:v>70916</c:v>
                </c:pt>
                <c:pt idx="70917">
                  <c:v>70917</c:v>
                </c:pt>
                <c:pt idx="70918">
                  <c:v>70918</c:v>
                </c:pt>
                <c:pt idx="70919">
                  <c:v>70919</c:v>
                </c:pt>
                <c:pt idx="70920">
                  <c:v>70920</c:v>
                </c:pt>
                <c:pt idx="70921">
                  <c:v>70921</c:v>
                </c:pt>
                <c:pt idx="70922">
                  <c:v>70922</c:v>
                </c:pt>
                <c:pt idx="70923">
                  <c:v>70923</c:v>
                </c:pt>
                <c:pt idx="70924">
                  <c:v>70924</c:v>
                </c:pt>
                <c:pt idx="70925">
                  <c:v>70925</c:v>
                </c:pt>
                <c:pt idx="70926">
                  <c:v>70926</c:v>
                </c:pt>
                <c:pt idx="70927">
                  <c:v>70927</c:v>
                </c:pt>
                <c:pt idx="70928">
                  <c:v>70928</c:v>
                </c:pt>
                <c:pt idx="70929">
                  <c:v>70929</c:v>
                </c:pt>
                <c:pt idx="70930">
                  <c:v>70930</c:v>
                </c:pt>
                <c:pt idx="70931">
                  <c:v>70931</c:v>
                </c:pt>
                <c:pt idx="70932">
                  <c:v>70932</c:v>
                </c:pt>
                <c:pt idx="70933">
                  <c:v>70933</c:v>
                </c:pt>
                <c:pt idx="70934">
                  <c:v>70934</c:v>
                </c:pt>
                <c:pt idx="70935">
                  <c:v>70935</c:v>
                </c:pt>
                <c:pt idx="70936">
                  <c:v>70936</c:v>
                </c:pt>
                <c:pt idx="70937">
                  <c:v>70937</c:v>
                </c:pt>
                <c:pt idx="70938">
                  <c:v>70938</c:v>
                </c:pt>
                <c:pt idx="70939">
                  <c:v>70939</c:v>
                </c:pt>
                <c:pt idx="70940">
                  <c:v>70940</c:v>
                </c:pt>
                <c:pt idx="70941">
                  <c:v>70941</c:v>
                </c:pt>
                <c:pt idx="70942">
                  <c:v>70942</c:v>
                </c:pt>
                <c:pt idx="70943">
                  <c:v>70943</c:v>
                </c:pt>
                <c:pt idx="70944">
                  <c:v>70944</c:v>
                </c:pt>
                <c:pt idx="70945">
                  <c:v>70945</c:v>
                </c:pt>
                <c:pt idx="70946">
                  <c:v>70946</c:v>
                </c:pt>
                <c:pt idx="70947">
                  <c:v>70947</c:v>
                </c:pt>
                <c:pt idx="70948">
                  <c:v>70948</c:v>
                </c:pt>
                <c:pt idx="70949">
                  <c:v>70949</c:v>
                </c:pt>
                <c:pt idx="70950">
                  <c:v>70950</c:v>
                </c:pt>
                <c:pt idx="70951">
                  <c:v>70951</c:v>
                </c:pt>
                <c:pt idx="70952">
                  <c:v>70952</c:v>
                </c:pt>
                <c:pt idx="70953">
                  <c:v>70953</c:v>
                </c:pt>
                <c:pt idx="70954">
                  <c:v>70954</c:v>
                </c:pt>
                <c:pt idx="70955">
                  <c:v>70955</c:v>
                </c:pt>
                <c:pt idx="70956">
                  <c:v>70956</c:v>
                </c:pt>
                <c:pt idx="70957">
                  <c:v>70957</c:v>
                </c:pt>
                <c:pt idx="70958">
                  <c:v>70958</c:v>
                </c:pt>
                <c:pt idx="70959">
                  <c:v>70959</c:v>
                </c:pt>
                <c:pt idx="70960">
                  <c:v>70960</c:v>
                </c:pt>
                <c:pt idx="70961">
                  <c:v>70961</c:v>
                </c:pt>
                <c:pt idx="70962">
                  <c:v>70962</c:v>
                </c:pt>
                <c:pt idx="70963">
                  <c:v>70963</c:v>
                </c:pt>
                <c:pt idx="70964">
                  <c:v>70964</c:v>
                </c:pt>
                <c:pt idx="70965">
                  <c:v>70965</c:v>
                </c:pt>
                <c:pt idx="70966">
                  <c:v>70966</c:v>
                </c:pt>
                <c:pt idx="70967">
                  <c:v>70967</c:v>
                </c:pt>
                <c:pt idx="70968">
                  <c:v>70968</c:v>
                </c:pt>
                <c:pt idx="70969">
                  <c:v>70969</c:v>
                </c:pt>
                <c:pt idx="70970">
                  <c:v>70970</c:v>
                </c:pt>
                <c:pt idx="70971">
                  <c:v>70971</c:v>
                </c:pt>
                <c:pt idx="70972">
                  <c:v>70972</c:v>
                </c:pt>
                <c:pt idx="70973">
                  <c:v>70973</c:v>
                </c:pt>
                <c:pt idx="70974">
                  <c:v>70974</c:v>
                </c:pt>
                <c:pt idx="70975">
                  <c:v>70975</c:v>
                </c:pt>
                <c:pt idx="70976">
                  <c:v>70976</c:v>
                </c:pt>
                <c:pt idx="70977">
                  <c:v>70977</c:v>
                </c:pt>
                <c:pt idx="70978">
                  <c:v>70978</c:v>
                </c:pt>
                <c:pt idx="70979">
                  <c:v>70979</c:v>
                </c:pt>
                <c:pt idx="70980">
                  <c:v>70980</c:v>
                </c:pt>
                <c:pt idx="70981">
                  <c:v>70981</c:v>
                </c:pt>
                <c:pt idx="70982">
                  <c:v>70982</c:v>
                </c:pt>
                <c:pt idx="70983">
                  <c:v>70983</c:v>
                </c:pt>
                <c:pt idx="70984">
                  <c:v>70984</c:v>
                </c:pt>
                <c:pt idx="70985">
                  <c:v>70985</c:v>
                </c:pt>
                <c:pt idx="70986">
                  <c:v>70986</c:v>
                </c:pt>
                <c:pt idx="70987">
                  <c:v>70987</c:v>
                </c:pt>
                <c:pt idx="70988">
                  <c:v>70988</c:v>
                </c:pt>
                <c:pt idx="70989">
                  <c:v>70989</c:v>
                </c:pt>
                <c:pt idx="70990">
                  <c:v>70990</c:v>
                </c:pt>
                <c:pt idx="70991">
                  <c:v>70991</c:v>
                </c:pt>
                <c:pt idx="70992">
                  <c:v>70992</c:v>
                </c:pt>
                <c:pt idx="70993">
                  <c:v>70993</c:v>
                </c:pt>
                <c:pt idx="70994">
                  <c:v>70994</c:v>
                </c:pt>
                <c:pt idx="70995">
                  <c:v>70995</c:v>
                </c:pt>
                <c:pt idx="70996">
                  <c:v>70996</c:v>
                </c:pt>
                <c:pt idx="70997">
                  <c:v>70997</c:v>
                </c:pt>
                <c:pt idx="70998">
                  <c:v>70998</c:v>
                </c:pt>
                <c:pt idx="70999">
                  <c:v>70999</c:v>
                </c:pt>
                <c:pt idx="71000">
                  <c:v>71000</c:v>
                </c:pt>
                <c:pt idx="71001">
                  <c:v>71001</c:v>
                </c:pt>
                <c:pt idx="71002">
                  <c:v>71002</c:v>
                </c:pt>
                <c:pt idx="71003">
                  <c:v>71003</c:v>
                </c:pt>
                <c:pt idx="71004">
                  <c:v>71004</c:v>
                </c:pt>
                <c:pt idx="71005">
                  <c:v>71005</c:v>
                </c:pt>
                <c:pt idx="71006">
                  <c:v>71006</c:v>
                </c:pt>
                <c:pt idx="71007">
                  <c:v>71007</c:v>
                </c:pt>
                <c:pt idx="71008">
                  <c:v>71008</c:v>
                </c:pt>
                <c:pt idx="71009">
                  <c:v>71009</c:v>
                </c:pt>
                <c:pt idx="71010">
                  <c:v>71010</c:v>
                </c:pt>
                <c:pt idx="71011">
                  <c:v>71011</c:v>
                </c:pt>
                <c:pt idx="71012">
                  <c:v>71012</c:v>
                </c:pt>
                <c:pt idx="71013">
                  <c:v>71013</c:v>
                </c:pt>
                <c:pt idx="71014">
                  <c:v>71014</c:v>
                </c:pt>
                <c:pt idx="71015">
                  <c:v>71015</c:v>
                </c:pt>
                <c:pt idx="71016">
                  <c:v>71016</c:v>
                </c:pt>
                <c:pt idx="71017">
                  <c:v>71017</c:v>
                </c:pt>
                <c:pt idx="71018">
                  <c:v>71018</c:v>
                </c:pt>
                <c:pt idx="71019">
                  <c:v>71019</c:v>
                </c:pt>
                <c:pt idx="71020">
                  <c:v>71020</c:v>
                </c:pt>
                <c:pt idx="71021">
                  <c:v>71021</c:v>
                </c:pt>
                <c:pt idx="71022">
                  <c:v>71022</c:v>
                </c:pt>
                <c:pt idx="71023">
                  <c:v>71023</c:v>
                </c:pt>
                <c:pt idx="71024">
                  <c:v>71024</c:v>
                </c:pt>
                <c:pt idx="71025">
                  <c:v>71025</c:v>
                </c:pt>
                <c:pt idx="71026">
                  <c:v>71026</c:v>
                </c:pt>
                <c:pt idx="71027">
                  <c:v>71027</c:v>
                </c:pt>
                <c:pt idx="71028">
                  <c:v>71028</c:v>
                </c:pt>
                <c:pt idx="71029">
                  <c:v>71029</c:v>
                </c:pt>
                <c:pt idx="71030">
                  <c:v>71030</c:v>
                </c:pt>
                <c:pt idx="71031">
                  <c:v>71031</c:v>
                </c:pt>
                <c:pt idx="71032">
                  <c:v>71032</c:v>
                </c:pt>
                <c:pt idx="71033">
                  <c:v>71033</c:v>
                </c:pt>
                <c:pt idx="71034">
                  <c:v>71034</c:v>
                </c:pt>
                <c:pt idx="71035">
                  <c:v>71035</c:v>
                </c:pt>
                <c:pt idx="71036">
                  <c:v>71036</c:v>
                </c:pt>
                <c:pt idx="71037">
                  <c:v>71037</c:v>
                </c:pt>
                <c:pt idx="71038">
                  <c:v>71038</c:v>
                </c:pt>
                <c:pt idx="71039">
                  <c:v>71039</c:v>
                </c:pt>
                <c:pt idx="71040">
                  <c:v>71040</c:v>
                </c:pt>
                <c:pt idx="71041">
                  <c:v>71041</c:v>
                </c:pt>
                <c:pt idx="71042">
                  <c:v>71042</c:v>
                </c:pt>
                <c:pt idx="71043">
                  <c:v>71043</c:v>
                </c:pt>
                <c:pt idx="71044">
                  <c:v>71044</c:v>
                </c:pt>
                <c:pt idx="71045">
                  <c:v>71045</c:v>
                </c:pt>
                <c:pt idx="71046">
                  <c:v>71046</c:v>
                </c:pt>
                <c:pt idx="71047">
                  <c:v>71047</c:v>
                </c:pt>
                <c:pt idx="71048">
                  <c:v>71048</c:v>
                </c:pt>
                <c:pt idx="71049">
                  <c:v>71049</c:v>
                </c:pt>
                <c:pt idx="71050">
                  <c:v>71050</c:v>
                </c:pt>
                <c:pt idx="71051">
                  <c:v>71051</c:v>
                </c:pt>
                <c:pt idx="71052">
                  <c:v>71052</c:v>
                </c:pt>
                <c:pt idx="71053">
                  <c:v>71053</c:v>
                </c:pt>
                <c:pt idx="71054">
                  <c:v>71054</c:v>
                </c:pt>
                <c:pt idx="71055">
                  <c:v>71055</c:v>
                </c:pt>
                <c:pt idx="71056">
                  <c:v>71056</c:v>
                </c:pt>
                <c:pt idx="71057">
                  <c:v>71057</c:v>
                </c:pt>
                <c:pt idx="71058">
                  <c:v>71058</c:v>
                </c:pt>
                <c:pt idx="71059">
                  <c:v>71059</c:v>
                </c:pt>
                <c:pt idx="71060">
                  <c:v>71060</c:v>
                </c:pt>
                <c:pt idx="71061">
                  <c:v>71061</c:v>
                </c:pt>
                <c:pt idx="71062">
                  <c:v>71062</c:v>
                </c:pt>
                <c:pt idx="71063">
                  <c:v>71063</c:v>
                </c:pt>
                <c:pt idx="71064">
                  <c:v>71064</c:v>
                </c:pt>
                <c:pt idx="71065">
                  <c:v>71065</c:v>
                </c:pt>
                <c:pt idx="71066">
                  <c:v>71066</c:v>
                </c:pt>
                <c:pt idx="71067">
                  <c:v>71067</c:v>
                </c:pt>
                <c:pt idx="71068">
                  <c:v>71068</c:v>
                </c:pt>
                <c:pt idx="71069">
                  <c:v>71069</c:v>
                </c:pt>
                <c:pt idx="71070">
                  <c:v>71070</c:v>
                </c:pt>
                <c:pt idx="71071">
                  <c:v>71071</c:v>
                </c:pt>
                <c:pt idx="71072">
                  <c:v>71072</c:v>
                </c:pt>
                <c:pt idx="71073">
                  <c:v>71073</c:v>
                </c:pt>
                <c:pt idx="71074">
                  <c:v>71074</c:v>
                </c:pt>
                <c:pt idx="71075">
                  <c:v>71075</c:v>
                </c:pt>
                <c:pt idx="71076">
                  <c:v>71076</c:v>
                </c:pt>
                <c:pt idx="71077">
                  <c:v>71077</c:v>
                </c:pt>
                <c:pt idx="71078">
                  <c:v>71078</c:v>
                </c:pt>
                <c:pt idx="71079">
                  <c:v>71079</c:v>
                </c:pt>
                <c:pt idx="71080">
                  <c:v>71080</c:v>
                </c:pt>
                <c:pt idx="71081">
                  <c:v>71081</c:v>
                </c:pt>
                <c:pt idx="71082">
                  <c:v>71082</c:v>
                </c:pt>
                <c:pt idx="71083">
                  <c:v>71083</c:v>
                </c:pt>
                <c:pt idx="71084">
                  <c:v>71084</c:v>
                </c:pt>
                <c:pt idx="71085">
                  <c:v>71085</c:v>
                </c:pt>
                <c:pt idx="71086">
                  <c:v>71086</c:v>
                </c:pt>
                <c:pt idx="71087">
                  <c:v>71087</c:v>
                </c:pt>
                <c:pt idx="71088">
                  <c:v>71088</c:v>
                </c:pt>
                <c:pt idx="71089">
                  <c:v>71089</c:v>
                </c:pt>
                <c:pt idx="71090">
                  <c:v>71090</c:v>
                </c:pt>
                <c:pt idx="71091">
                  <c:v>71091</c:v>
                </c:pt>
                <c:pt idx="71092">
                  <c:v>71092</c:v>
                </c:pt>
                <c:pt idx="71093">
                  <c:v>71093</c:v>
                </c:pt>
                <c:pt idx="71094">
                  <c:v>71094</c:v>
                </c:pt>
                <c:pt idx="71095">
                  <c:v>71095</c:v>
                </c:pt>
                <c:pt idx="71096">
                  <c:v>71096</c:v>
                </c:pt>
                <c:pt idx="71097">
                  <c:v>71097</c:v>
                </c:pt>
                <c:pt idx="71098">
                  <c:v>71098</c:v>
                </c:pt>
                <c:pt idx="71099">
                  <c:v>71099</c:v>
                </c:pt>
                <c:pt idx="71100">
                  <c:v>71100</c:v>
                </c:pt>
                <c:pt idx="71101">
                  <c:v>71101</c:v>
                </c:pt>
                <c:pt idx="71102">
                  <c:v>71102</c:v>
                </c:pt>
                <c:pt idx="71103">
                  <c:v>71103</c:v>
                </c:pt>
                <c:pt idx="71104">
                  <c:v>71104</c:v>
                </c:pt>
                <c:pt idx="71105">
                  <c:v>71105</c:v>
                </c:pt>
                <c:pt idx="71106">
                  <c:v>71106</c:v>
                </c:pt>
                <c:pt idx="71107">
                  <c:v>71107</c:v>
                </c:pt>
                <c:pt idx="71108">
                  <c:v>71108</c:v>
                </c:pt>
                <c:pt idx="71109">
                  <c:v>71109</c:v>
                </c:pt>
                <c:pt idx="71110">
                  <c:v>71110</c:v>
                </c:pt>
                <c:pt idx="71111">
                  <c:v>71111</c:v>
                </c:pt>
                <c:pt idx="71112">
                  <c:v>71112</c:v>
                </c:pt>
                <c:pt idx="71113">
                  <c:v>71113</c:v>
                </c:pt>
                <c:pt idx="71114">
                  <c:v>71114</c:v>
                </c:pt>
                <c:pt idx="71115">
                  <c:v>71115</c:v>
                </c:pt>
                <c:pt idx="71116">
                  <c:v>71116</c:v>
                </c:pt>
                <c:pt idx="71117">
                  <c:v>71117</c:v>
                </c:pt>
                <c:pt idx="71118">
                  <c:v>71118</c:v>
                </c:pt>
                <c:pt idx="71119">
                  <c:v>71119</c:v>
                </c:pt>
                <c:pt idx="71120">
                  <c:v>71120</c:v>
                </c:pt>
                <c:pt idx="71121">
                  <c:v>71121</c:v>
                </c:pt>
                <c:pt idx="71122">
                  <c:v>71122</c:v>
                </c:pt>
                <c:pt idx="71123">
                  <c:v>71123</c:v>
                </c:pt>
                <c:pt idx="71124">
                  <c:v>71124</c:v>
                </c:pt>
                <c:pt idx="71125">
                  <c:v>71125</c:v>
                </c:pt>
                <c:pt idx="71126">
                  <c:v>71126</c:v>
                </c:pt>
                <c:pt idx="71127">
                  <c:v>71127</c:v>
                </c:pt>
                <c:pt idx="71128">
                  <c:v>71128</c:v>
                </c:pt>
                <c:pt idx="71129">
                  <c:v>71129</c:v>
                </c:pt>
                <c:pt idx="71130">
                  <c:v>71130</c:v>
                </c:pt>
                <c:pt idx="71131">
                  <c:v>71131</c:v>
                </c:pt>
                <c:pt idx="71132">
                  <c:v>71132</c:v>
                </c:pt>
                <c:pt idx="71133">
                  <c:v>71133</c:v>
                </c:pt>
                <c:pt idx="71134">
                  <c:v>71134</c:v>
                </c:pt>
                <c:pt idx="71135">
                  <c:v>71135</c:v>
                </c:pt>
                <c:pt idx="71136">
                  <c:v>71136</c:v>
                </c:pt>
                <c:pt idx="71137">
                  <c:v>71137</c:v>
                </c:pt>
                <c:pt idx="71138">
                  <c:v>71138</c:v>
                </c:pt>
                <c:pt idx="71139">
                  <c:v>71139</c:v>
                </c:pt>
                <c:pt idx="71140">
                  <c:v>71140</c:v>
                </c:pt>
                <c:pt idx="71141">
                  <c:v>71141</c:v>
                </c:pt>
                <c:pt idx="71142">
                  <c:v>71142</c:v>
                </c:pt>
                <c:pt idx="71143">
                  <c:v>71143</c:v>
                </c:pt>
                <c:pt idx="71144">
                  <c:v>71144</c:v>
                </c:pt>
                <c:pt idx="71145">
                  <c:v>71145</c:v>
                </c:pt>
                <c:pt idx="71146">
                  <c:v>71146</c:v>
                </c:pt>
                <c:pt idx="71147">
                  <c:v>71147</c:v>
                </c:pt>
                <c:pt idx="71148">
                  <c:v>71148</c:v>
                </c:pt>
                <c:pt idx="71149">
                  <c:v>71149</c:v>
                </c:pt>
                <c:pt idx="71150">
                  <c:v>71150</c:v>
                </c:pt>
                <c:pt idx="71151">
                  <c:v>71151</c:v>
                </c:pt>
                <c:pt idx="71152">
                  <c:v>71152</c:v>
                </c:pt>
                <c:pt idx="71153">
                  <c:v>71153</c:v>
                </c:pt>
                <c:pt idx="71154">
                  <c:v>71154</c:v>
                </c:pt>
                <c:pt idx="71155">
                  <c:v>71155</c:v>
                </c:pt>
                <c:pt idx="71156">
                  <c:v>71156</c:v>
                </c:pt>
                <c:pt idx="71157">
                  <c:v>71157</c:v>
                </c:pt>
                <c:pt idx="71158">
                  <c:v>71158</c:v>
                </c:pt>
                <c:pt idx="71159">
                  <c:v>71159</c:v>
                </c:pt>
                <c:pt idx="71160">
                  <c:v>71160</c:v>
                </c:pt>
                <c:pt idx="71161">
                  <c:v>71161</c:v>
                </c:pt>
                <c:pt idx="71162">
                  <c:v>71162</c:v>
                </c:pt>
                <c:pt idx="71163">
                  <c:v>71163</c:v>
                </c:pt>
                <c:pt idx="71164">
                  <c:v>71164</c:v>
                </c:pt>
                <c:pt idx="71165">
                  <c:v>71165</c:v>
                </c:pt>
                <c:pt idx="71166">
                  <c:v>71166</c:v>
                </c:pt>
                <c:pt idx="71167">
                  <c:v>71167</c:v>
                </c:pt>
                <c:pt idx="71168">
                  <c:v>71168</c:v>
                </c:pt>
                <c:pt idx="71169">
                  <c:v>71169</c:v>
                </c:pt>
                <c:pt idx="71170">
                  <c:v>71170</c:v>
                </c:pt>
                <c:pt idx="71171">
                  <c:v>71171</c:v>
                </c:pt>
                <c:pt idx="71172">
                  <c:v>71172</c:v>
                </c:pt>
                <c:pt idx="71173">
                  <c:v>71173</c:v>
                </c:pt>
                <c:pt idx="71174">
                  <c:v>71174</c:v>
                </c:pt>
                <c:pt idx="71175">
                  <c:v>71175</c:v>
                </c:pt>
                <c:pt idx="71176">
                  <c:v>71176</c:v>
                </c:pt>
                <c:pt idx="71177">
                  <c:v>71177</c:v>
                </c:pt>
                <c:pt idx="71178">
                  <c:v>71178</c:v>
                </c:pt>
                <c:pt idx="71179">
                  <c:v>71179</c:v>
                </c:pt>
                <c:pt idx="71180">
                  <c:v>71180</c:v>
                </c:pt>
                <c:pt idx="71181">
                  <c:v>71181</c:v>
                </c:pt>
                <c:pt idx="71182">
                  <c:v>71182</c:v>
                </c:pt>
                <c:pt idx="71183">
                  <c:v>71183</c:v>
                </c:pt>
                <c:pt idx="71184">
                  <c:v>71184</c:v>
                </c:pt>
                <c:pt idx="71185">
                  <c:v>71185</c:v>
                </c:pt>
                <c:pt idx="71186">
                  <c:v>71186</c:v>
                </c:pt>
                <c:pt idx="71187">
                  <c:v>71187</c:v>
                </c:pt>
                <c:pt idx="71188">
                  <c:v>71188</c:v>
                </c:pt>
                <c:pt idx="71189">
                  <c:v>71189</c:v>
                </c:pt>
                <c:pt idx="71190">
                  <c:v>71190</c:v>
                </c:pt>
                <c:pt idx="71191">
                  <c:v>71191</c:v>
                </c:pt>
                <c:pt idx="71192">
                  <c:v>71192</c:v>
                </c:pt>
                <c:pt idx="71193">
                  <c:v>71193</c:v>
                </c:pt>
                <c:pt idx="71194">
                  <c:v>71194</c:v>
                </c:pt>
                <c:pt idx="71195">
                  <c:v>71195</c:v>
                </c:pt>
                <c:pt idx="71196">
                  <c:v>71196</c:v>
                </c:pt>
                <c:pt idx="71197">
                  <c:v>71197</c:v>
                </c:pt>
                <c:pt idx="71198">
                  <c:v>71198</c:v>
                </c:pt>
                <c:pt idx="71199">
                  <c:v>71199</c:v>
                </c:pt>
                <c:pt idx="71200">
                  <c:v>71200</c:v>
                </c:pt>
                <c:pt idx="71201">
                  <c:v>71201</c:v>
                </c:pt>
                <c:pt idx="71202">
                  <c:v>71202</c:v>
                </c:pt>
                <c:pt idx="71203">
                  <c:v>71203</c:v>
                </c:pt>
                <c:pt idx="71204">
                  <c:v>71204</c:v>
                </c:pt>
                <c:pt idx="71205">
                  <c:v>71205</c:v>
                </c:pt>
                <c:pt idx="71206">
                  <c:v>71206</c:v>
                </c:pt>
                <c:pt idx="71207">
                  <c:v>71207</c:v>
                </c:pt>
                <c:pt idx="71208">
                  <c:v>71208</c:v>
                </c:pt>
                <c:pt idx="71209">
                  <c:v>71209</c:v>
                </c:pt>
                <c:pt idx="71210">
                  <c:v>71210</c:v>
                </c:pt>
                <c:pt idx="71211">
                  <c:v>71211</c:v>
                </c:pt>
                <c:pt idx="71212">
                  <c:v>71212</c:v>
                </c:pt>
                <c:pt idx="71213">
                  <c:v>71213</c:v>
                </c:pt>
                <c:pt idx="71214">
                  <c:v>71214</c:v>
                </c:pt>
                <c:pt idx="71215">
                  <c:v>71215</c:v>
                </c:pt>
                <c:pt idx="71216">
                  <c:v>71216</c:v>
                </c:pt>
                <c:pt idx="71217">
                  <c:v>71217</c:v>
                </c:pt>
                <c:pt idx="71218">
                  <c:v>71218</c:v>
                </c:pt>
                <c:pt idx="71219">
                  <c:v>71219</c:v>
                </c:pt>
                <c:pt idx="71220">
                  <c:v>71220</c:v>
                </c:pt>
                <c:pt idx="71221">
                  <c:v>71221</c:v>
                </c:pt>
                <c:pt idx="71222">
                  <c:v>71222</c:v>
                </c:pt>
                <c:pt idx="71223">
                  <c:v>71223</c:v>
                </c:pt>
                <c:pt idx="71224">
                  <c:v>71224</c:v>
                </c:pt>
                <c:pt idx="71225">
                  <c:v>71225</c:v>
                </c:pt>
                <c:pt idx="71226">
                  <c:v>71226</c:v>
                </c:pt>
                <c:pt idx="71227">
                  <c:v>71227</c:v>
                </c:pt>
                <c:pt idx="71228">
                  <c:v>71228</c:v>
                </c:pt>
                <c:pt idx="71229">
                  <c:v>71229</c:v>
                </c:pt>
                <c:pt idx="71230">
                  <c:v>71230</c:v>
                </c:pt>
                <c:pt idx="71231">
                  <c:v>71231</c:v>
                </c:pt>
                <c:pt idx="71232">
                  <c:v>71232</c:v>
                </c:pt>
                <c:pt idx="71233">
                  <c:v>71233</c:v>
                </c:pt>
                <c:pt idx="71234">
                  <c:v>71234</c:v>
                </c:pt>
                <c:pt idx="71235">
                  <c:v>71235</c:v>
                </c:pt>
                <c:pt idx="71236">
                  <c:v>71236</c:v>
                </c:pt>
                <c:pt idx="71237">
                  <c:v>71237</c:v>
                </c:pt>
                <c:pt idx="71238">
                  <c:v>71238</c:v>
                </c:pt>
                <c:pt idx="71239">
                  <c:v>71239</c:v>
                </c:pt>
                <c:pt idx="71240">
                  <c:v>71240</c:v>
                </c:pt>
                <c:pt idx="71241">
                  <c:v>71241</c:v>
                </c:pt>
                <c:pt idx="71242">
                  <c:v>71242</c:v>
                </c:pt>
                <c:pt idx="71243">
                  <c:v>71243</c:v>
                </c:pt>
                <c:pt idx="71244">
                  <c:v>71244</c:v>
                </c:pt>
                <c:pt idx="71245">
                  <c:v>71245</c:v>
                </c:pt>
                <c:pt idx="71246">
                  <c:v>71246</c:v>
                </c:pt>
                <c:pt idx="71247">
                  <c:v>71247</c:v>
                </c:pt>
                <c:pt idx="71248">
                  <c:v>71248</c:v>
                </c:pt>
                <c:pt idx="71249">
                  <c:v>71249</c:v>
                </c:pt>
                <c:pt idx="71250">
                  <c:v>71250</c:v>
                </c:pt>
                <c:pt idx="71251">
                  <c:v>71251</c:v>
                </c:pt>
                <c:pt idx="71252">
                  <c:v>71252</c:v>
                </c:pt>
                <c:pt idx="71253">
                  <c:v>71253</c:v>
                </c:pt>
                <c:pt idx="71254">
                  <c:v>71254</c:v>
                </c:pt>
                <c:pt idx="71255">
                  <c:v>71255</c:v>
                </c:pt>
                <c:pt idx="71256">
                  <c:v>71256</c:v>
                </c:pt>
                <c:pt idx="71257">
                  <c:v>71257</c:v>
                </c:pt>
                <c:pt idx="71258">
                  <c:v>71258</c:v>
                </c:pt>
                <c:pt idx="71259">
                  <c:v>71259</c:v>
                </c:pt>
                <c:pt idx="71260">
                  <c:v>71260</c:v>
                </c:pt>
                <c:pt idx="71261">
                  <c:v>71261</c:v>
                </c:pt>
                <c:pt idx="71262">
                  <c:v>71262</c:v>
                </c:pt>
                <c:pt idx="71263">
                  <c:v>71263</c:v>
                </c:pt>
                <c:pt idx="71264">
                  <c:v>71264</c:v>
                </c:pt>
                <c:pt idx="71265">
                  <c:v>71265</c:v>
                </c:pt>
                <c:pt idx="71266">
                  <c:v>71266</c:v>
                </c:pt>
                <c:pt idx="71267">
                  <c:v>71267</c:v>
                </c:pt>
                <c:pt idx="71268">
                  <c:v>71268</c:v>
                </c:pt>
                <c:pt idx="71269">
                  <c:v>71269</c:v>
                </c:pt>
                <c:pt idx="71270">
                  <c:v>71270</c:v>
                </c:pt>
                <c:pt idx="71271">
                  <c:v>71271</c:v>
                </c:pt>
                <c:pt idx="71272">
                  <c:v>71272</c:v>
                </c:pt>
                <c:pt idx="71273">
                  <c:v>71273</c:v>
                </c:pt>
                <c:pt idx="71274">
                  <c:v>71274</c:v>
                </c:pt>
                <c:pt idx="71275">
                  <c:v>71275</c:v>
                </c:pt>
                <c:pt idx="71276">
                  <c:v>71276</c:v>
                </c:pt>
                <c:pt idx="71277">
                  <c:v>71277</c:v>
                </c:pt>
                <c:pt idx="71278">
                  <c:v>71278</c:v>
                </c:pt>
                <c:pt idx="71279">
                  <c:v>71279</c:v>
                </c:pt>
                <c:pt idx="71280">
                  <c:v>71280</c:v>
                </c:pt>
                <c:pt idx="71281">
                  <c:v>71281</c:v>
                </c:pt>
                <c:pt idx="71282">
                  <c:v>71282</c:v>
                </c:pt>
                <c:pt idx="71283">
                  <c:v>71283</c:v>
                </c:pt>
                <c:pt idx="71284">
                  <c:v>71284</c:v>
                </c:pt>
                <c:pt idx="71285">
                  <c:v>71285</c:v>
                </c:pt>
                <c:pt idx="71286">
                  <c:v>71286</c:v>
                </c:pt>
                <c:pt idx="71287">
                  <c:v>71287</c:v>
                </c:pt>
                <c:pt idx="71288">
                  <c:v>71288</c:v>
                </c:pt>
                <c:pt idx="71289">
                  <c:v>71289</c:v>
                </c:pt>
                <c:pt idx="71290">
                  <c:v>71290</c:v>
                </c:pt>
                <c:pt idx="71291">
                  <c:v>71291</c:v>
                </c:pt>
                <c:pt idx="71292">
                  <c:v>71292</c:v>
                </c:pt>
                <c:pt idx="71293">
                  <c:v>71293</c:v>
                </c:pt>
                <c:pt idx="71294">
                  <c:v>71294</c:v>
                </c:pt>
                <c:pt idx="71295">
                  <c:v>71295</c:v>
                </c:pt>
                <c:pt idx="71296">
                  <c:v>71296</c:v>
                </c:pt>
                <c:pt idx="71297">
                  <c:v>71297</c:v>
                </c:pt>
                <c:pt idx="71298">
                  <c:v>71298</c:v>
                </c:pt>
                <c:pt idx="71299">
                  <c:v>71299</c:v>
                </c:pt>
                <c:pt idx="71300">
                  <c:v>71300</c:v>
                </c:pt>
                <c:pt idx="71301">
                  <c:v>71301</c:v>
                </c:pt>
                <c:pt idx="71302">
                  <c:v>71302</c:v>
                </c:pt>
                <c:pt idx="71303">
                  <c:v>71303</c:v>
                </c:pt>
                <c:pt idx="71304">
                  <c:v>71304</c:v>
                </c:pt>
                <c:pt idx="71305">
                  <c:v>71305</c:v>
                </c:pt>
                <c:pt idx="71306">
                  <c:v>71306</c:v>
                </c:pt>
                <c:pt idx="71307">
                  <c:v>71307</c:v>
                </c:pt>
                <c:pt idx="71308">
                  <c:v>71308</c:v>
                </c:pt>
                <c:pt idx="71309">
                  <c:v>71309</c:v>
                </c:pt>
                <c:pt idx="71310">
                  <c:v>71310</c:v>
                </c:pt>
                <c:pt idx="71311">
                  <c:v>71311</c:v>
                </c:pt>
                <c:pt idx="71312">
                  <c:v>71312</c:v>
                </c:pt>
                <c:pt idx="71313">
                  <c:v>71313</c:v>
                </c:pt>
                <c:pt idx="71314">
                  <c:v>71314</c:v>
                </c:pt>
                <c:pt idx="71315">
                  <c:v>71315</c:v>
                </c:pt>
                <c:pt idx="71316">
                  <c:v>71316</c:v>
                </c:pt>
                <c:pt idx="71317">
                  <c:v>71317</c:v>
                </c:pt>
                <c:pt idx="71318">
                  <c:v>71318</c:v>
                </c:pt>
                <c:pt idx="71319">
                  <c:v>71319</c:v>
                </c:pt>
                <c:pt idx="71320">
                  <c:v>71320</c:v>
                </c:pt>
                <c:pt idx="71321">
                  <c:v>71321</c:v>
                </c:pt>
                <c:pt idx="71322">
                  <c:v>71322</c:v>
                </c:pt>
                <c:pt idx="71323">
                  <c:v>71323</c:v>
                </c:pt>
                <c:pt idx="71324">
                  <c:v>71324</c:v>
                </c:pt>
                <c:pt idx="71325">
                  <c:v>71325</c:v>
                </c:pt>
                <c:pt idx="71326">
                  <c:v>71326</c:v>
                </c:pt>
                <c:pt idx="71327">
                  <c:v>71327</c:v>
                </c:pt>
                <c:pt idx="71328">
                  <c:v>71328</c:v>
                </c:pt>
                <c:pt idx="71329">
                  <c:v>71329</c:v>
                </c:pt>
                <c:pt idx="71330">
                  <c:v>71330</c:v>
                </c:pt>
                <c:pt idx="71331">
                  <c:v>71331</c:v>
                </c:pt>
                <c:pt idx="71332">
                  <c:v>71332</c:v>
                </c:pt>
                <c:pt idx="71333">
                  <c:v>71333</c:v>
                </c:pt>
                <c:pt idx="71334">
                  <c:v>71334</c:v>
                </c:pt>
                <c:pt idx="71335">
                  <c:v>71335</c:v>
                </c:pt>
                <c:pt idx="71336">
                  <c:v>71336</c:v>
                </c:pt>
                <c:pt idx="71337">
                  <c:v>71337</c:v>
                </c:pt>
                <c:pt idx="71338">
                  <c:v>71338</c:v>
                </c:pt>
                <c:pt idx="71339">
                  <c:v>71339</c:v>
                </c:pt>
                <c:pt idx="71340">
                  <c:v>71340</c:v>
                </c:pt>
                <c:pt idx="71341">
                  <c:v>71341</c:v>
                </c:pt>
                <c:pt idx="71342">
                  <c:v>71342</c:v>
                </c:pt>
                <c:pt idx="71343">
                  <c:v>71343</c:v>
                </c:pt>
                <c:pt idx="71344">
                  <c:v>71344</c:v>
                </c:pt>
                <c:pt idx="71345">
                  <c:v>71345</c:v>
                </c:pt>
                <c:pt idx="71346">
                  <c:v>71346</c:v>
                </c:pt>
                <c:pt idx="71347">
                  <c:v>71347</c:v>
                </c:pt>
                <c:pt idx="71348">
                  <c:v>71348</c:v>
                </c:pt>
                <c:pt idx="71349">
                  <c:v>71349</c:v>
                </c:pt>
                <c:pt idx="71350">
                  <c:v>71350</c:v>
                </c:pt>
                <c:pt idx="71351">
                  <c:v>71351</c:v>
                </c:pt>
                <c:pt idx="71352">
                  <c:v>71352</c:v>
                </c:pt>
                <c:pt idx="71353">
                  <c:v>71353</c:v>
                </c:pt>
                <c:pt idx="71354">
                  <c:v>71354</c:v>
                </c:pt>
                <c:pt idx="71355">
                  <c:v>71355</c:v>
                </c:pt>
                <c:pt idx="71356">
                  <c:v>71356</c:v>
                </c:pt>
                <c:pt idx="71357">
                  <c:v>71357</c:v>
                </c:pt>
                <c:pt idx="71358">
                  <c:v>71358</c:v>
                </c:pt>
                <c:pt idx="71359">
                  <c:v>71359</c:v>
                </c:pt>
                <c:pt idx="71360">
                  <c:v>71360</c:v>
                </c:pt>
                <c:pt idx="71361">
                  <c:v>71361</c:v>
                </c:pt>
                <c:pt idx="71362">
                  <c:v>71362</c:v>
                </c:pt>
                <c:pt idx="71363">
                  <c:v>71363</c:v>
                </c:pt>
                <c:pt idx="71364">
                  <c:v>71364</c:v>
                </c:pt>
                <c:pt idx="71365">
                  <c:v>71365</c:v>
                </c:pt>
                <c:pt idx="71366">
                  <c:v>71366</c:v>
                </c:pt>
                <c:pt idx="71367">
                  <c:v>71367</c:v>
                </c:pt>
                <c:pt idx="71368">
                  <c:v>71368</c:v>
                </c:pt>
                <c:pt idx="71369">
                  <c:v>71369</c:v>
                </c:pt>
                <c:pt idx="71370">
                  <c:v>71370</c:v>
                </c:pt>
                <c:pt idx="71371">
                  <c:v>71371</c:v>
                </c:pt>
                <c:pt idx="71372">
                  <c:v>71372</c:v>
                </c:pt>
                <c:pt idx="71373">
                  <c:v>71373</c:v>
                </c:pt>
                <c:pt idx="71374">
                  <c:v>71374</c:v>
                </c:pt>
                <c:pt idx="71375">
                  <c:v>71375</c:v>
                </c:pt>
                <c:pt idx="71376">
                  <c:v>71376</c:v>
                </c:pt>
                <c:pt idx="71377">
                  <c:v>71377</c:v>
                </c:pt>
                <c:pt idx="71378">
                  <c:v>71378</c:v>
                </c:pt>
                <c:pt idx="71379">
                  <c:v>71379</c:v>
                </c:pt>
                <c:pt idx="71380">
                  <c:v>71380</c:v>
                </c:pt>
                <c:pt idx="71381">
                  <c:v>71381</c:v>
                </c:pt>
                <c:pt idx="71382">
                  <c:v>71382</c:v>
                </c:pt>
                <c:pt idx="71383">
                  <c:v>71383</c:v>
                </c:pt>
                <c:pt idx="71384">
                  <c:v>71384</c:v>
                </c:pt>
                <c:pt idx="71385">
                  <c:v>71385</c:v>
                </c:pt>
                <c:pt idx="71386">
                  <c:v>71386</c:v>
                </c:pt>
                <c:pt idx="71387">
                  <c:v>71387</c:v>
                </c:pt>
                <c:pt idx="71388">
                  <c:v>71388</c:v>
                </c:pt>
                <c:pt idx="71389">
                  <c:v>71389</c:v>
                </c:pt>
                <c:pt idx="71390">
                  <c:v>71390</c:v>
                </c:pt>
                <c:pt idx="71391">
                  <c:v>71391</c:v>
                </c:pt>
                <c:pt idx="71392">
                  <c:v>71392</c:v>
                </c:pt>
                <c:pt idx="71393">
                  <c:v>71393</c:v>
                </c:pt>
                <c:pt idx="71394">
                  <c:v>71394</c:v>
                </c:pt>
                <c:pt idx="71395">
                  <c:v>71395</c:v>
                </c:pt>
                <c:pt idx="71396">
                  <c:v>71396</c:v>
                </c:pt>
                <c:pt idx="71397">
                  <c:v>71397</c:v>
                </c:pt>
                <c:pt idx="71398">
                  <c:v>71398</c:v>
                </c:pt>
                <c:pt idx="71399">
                  <c:v>71399</c:v>
                </c:pt>
                <c:pt idx="71400">
                  <c:v>71400</c:v>
                </c:pt>
                <c:pt idx="71401">
                  <c:v>71401</c:v>
                </c:pt>
                <c:pt idx="71402">
                  <c:v>71402</c:v>
                </c:pt>
                <c:pt idx="71403">
                  <c:v>71403</c:v>
                </c:pt>
                <c:pt idx="71404">
                  <c:v>71404</c:v>
                </c:pt>
                <c:pt idx="71405">
                  <c:v>71405</c:v>
                </c:pt>
                <c:pt idx="71406">
                  <c:v>71406</c:v>
                </c:pt>
                <c:pt idx="71407">
                  <c:v>71407</c:v>
                </c:pt>
                <c:pt idx="71408">
                  <c:v>71408</c:v>
                </c:pt>
                <c:pt idx="71409">
                  <c:v>71409</c:v>
                </c:pt>
                <c:pt idx="71410">
                  <c:v>71410</c:v>
                </c:pt>
                <c:pt idx="71411">
                  <c:v>71411</c:v>
                </c:pt>
                <c:pt idx="71412">
                  <c:v>71412</c:v>
                </c:pt>
                <c:pt idx="71413">
                  <c:v>71413</c:v>
                </c:pt>
                <c:pt idx="71414">
                  <c:v>71414</c:v>
                </c:pt>
                <c:pt idx="71415">
                  <c:v>71415</c:v>
                </c:pt>
                <c:pt idx="71416">
                  <c:v>71416</c:v>
                </c:pt>
                <c:pt idx="71417">
                  <c:v>71417</c:v>
                </c:pt>
                <c:pt idx="71418">
                  <c:v>71418</c:v>
                </c:pt>
                <c:pt idx="71419">
                  <c:v>71419</c:v>
                </c:pt>
                <c:pt idx="71420">
                  <c:v>71420</c:v>
                </c:pt>
                <c:pt idx="71421">
                  <c:v>71421</c:v>
                </c:pt>
                <c:pt idx="71422">
                  <c:v>71422</c:v>
                </c:pt>
                <c:pt idx="71423">
                  <c:v>71423</c:v>
                </c:pt>
                <c:pt idx="71424">
                  <c:v>71424</c:v>
                </c:pt>
                <c:pt idx="71425">
                  <c:v>71425</c:v>
                </c:pt>
                <c:pt idx="71426">
                  <c:v>71426</c:v>
                </c:pt>
                <c:pt idx="71427">
                  <c:v>71427</c:v>
                </c:pt>
                <c:pt idx="71428">
                  <c:v>71428</c:v>
                </c:pt>
                <c:pt idx="71429">
                  <c:v>71429</c:v>
                </c:pt>
                <c:pt idx="71430">
                  <c:v>71430</c:v>
                </c:pt>
                <c:pt idx="71431">
                  <c:v>71431</c:v>
                </c:pt>
                <c:pt idx="71432">
                  <c:v>71432</c:v>
                </c:pt>
                <c:pt idx="71433">
                  <c:v>71433</c:v>
                </c:pt>
                <c:pt idx="71434">
                  <c:v>71434</c:v>
                </c:pt>
                <c:pt idx="71435">
                  <c:v>71435</c:v>
                </c:pt>
                <c:pt idx="71436">
                  <c:v>71436</c:v>
                </c:pt>
                <c:pt idx="71437">
                  <c:v>71437</c:v>
                </c:pt>
                <c:pt idx="71438">
                  <c:v>71438</c:v>
                </c:pt>
                <c:pt idx="71439">
                  <c:v>71439</c:v>
                </c:pt>
                <c:pt idx="71440">
                  <c:v>71440</c:v>
                </c:pt>
                <c:pt idx="71441">
                  <c:v>71441</c:v>
                </c:pt>
                <c:pt idx="71442">
                  <c:v>71442</c:v>
                </c:pt>
                <c:pt idx="71443">
                  <c:v>71443</c:v>
                </c:pt>
                <c:pt idx="71444">
                  <c:v>71444</c:v>
                </c:pt>
                <c:pt idx="71445">
                  <c:v>71445</c:v>
                </c:pt>
                <c:pt idx="71446">
                  <c:v>71446</c:v>
                </c:pt>
                <c:pt idx="71447">
                  <c:v>71447</c:v>
                </c:pt>
                <c:pt idx="71448">
                  <c:v>71448</c:v>
                </c:pt>
                <c:pt idx="71449">
                  <c:v>71449</c:v>
                </c:pt>
                <c:pt idx="71450">
                  <c:v>71450</c:v>
                </c:pt>
                <c:pt idx="71451">
                  <c:v>71451</c:v>
                </c:pt>
                <c:pt idx="71452">
                  <c:v>71452</c:v>
                </c:pt>
                <c:pt idx="71453">
                  <c:v>71453</c:v>
                </c:pt>
                <c:pt idx="71454">
                  <c:v>71454</c:v>
                </c:pt>
                <c:pt idx="71455">
                  <c:v>71455</c:v>
                </c:pt>
                <c:pt idx="71456">
                  <c:v>71456</c:v>
                </c:pt>
                <c:pt idx="71457">
                  <c:v>71457</c:v>
                </c:pt>
                <c:pt idx="71458">
                  <c:v>71458</c:v>
                </c:pt>
                <c:pt idx="71459">
                  <c:v>71459</c:v>
                </c:pt>
                <c:pt idx="71460">
                  <c:v>71460</c:v>
                </c:pt>
                <c:pt idx="71461">
                  <c:v>71461</c:v>
                </c:pt>
                <c:pt idx="71462">
                  <c:v>71462</c:v>
                </c:pt>
                <c:pt idx="71463">
                  <c:v>71463</c:v>
                </c:pt>
                <c:pt idx="71464">
                  <c:v>71464</c:v>
                </c:pt>
                <c:pt idx="71465">
                  <c:v>71465</c:v>
                </c:pt>
                <c:pt idx="71466">
                  <c:v>71466</c:v>
                </c:pt>
                <c:pt idx="71467">
                  <c:v>71467</c:v>
                </c:pt>
                <c:pt idx="71468">
                  <c:v>71468</c:v>
                </c:pt>
                <c:pt idx="71469">
                  <c:v>71469</c:v>
                </c:pt>
                <c:pt idx="71470">
                  <c:v>71470</c:v>
                </c:pt>
                <c:pt idx="71471">
                  <c:v>71471</c:v>
                </c:pt>
                <c:pt idx="71472">
                  <c:v>71472</c:v>
                </c:pt>
                <c:pt idx="71473">
                  <c:v>71473</c:v>
                </c:pt>
                <c:pt idx="71474">
                  <c:v>71474</c:v>
                </c:pt>
                <c:pt idx="71475">
                  <c:v>71475</c:v>
                </c:pt>
                <c:pt idx="71476">
                  <c:v>71476</c:v>
                </c:pt>
                <c:pt idx="71477">
                  <c:v>71477</c:v>
                </c:pt>
                <c:pt idx="71478">
                  <c:v>71478</c:v>
                </c:pt>
                <c:pt idx="71479">
                  <c:v>71479</c:v>
                </c:pt>
                <c:pt idx="71480">
                  <c:v>71480</c:v>
                </c:pt>
                <c:pt idx="71481">
                  <c:v>71481</c:v>
                </c:pt>
                <c:pt idx="71482">
                  <c:v>71482</c:v>
                </c:pt>
                <c:pt idx="71483">
                  <c:v>71483</c:v>
                </c:pt>
                <c:pt idx="71484">
                  <c:v>71484</c:v>
                </c:pt>
                <c:pt idx="71485">
                  <c:v>71485</c:v>
                </c:pt>
                <c:pt idx="71486">
                  <c:v>71486</c:v>
                </c:pt>
                <c:pt idx="71487">
                  <c:v>71487</c:v>
                </c:pt>
                <c:pt idx="71488">
                  <c:v>71488</c:v>
                </c:pt>
                <c:pt idx="71489">
                  <c:v>71489</c:v>
                </c:pt>
                <c:pt idx="71490">
                  <c:v>71490</c:v>
                </c:pt>
                <c:pt idx="71491">
                  <c:v>71491</c:v>
                </c:pt>
                <c:pt idx="71492">
                  <c:v>71492</c:v>
                </c:pt>
                <c:pt idx="71493">
                  <c:v>71493</c:v>
                </c:pt>
                <c:pt idx="71494">
                  <c:v>71494</c:v>
                </c:pt>
                <c:pt idx="71495">
                  <c:v>71495</c:v>
                </c:pt>
                <c:pt idx="71496">
                  <c:v>71496</c:v>
                </c:pt>
                <c:pt idx="71497">
                  <c:v>71497</c:v>
                </c:pt>
                <c:pt idx="71498">
                  <c:v>71498</c:v>
                </c:pt>
                <c:pt idx="71499">
                  <c:v>71499</c:v>
                </c:pt>
                <c:pt idx="71500">
                  <c:v>71500</c:v>
                </c:pt>
                <c:pt idx="71501">
                  <c:v>71501</c:v>
                </c:pt>
                <c:pt idx="71502">
                  <c:v>71502</c:v>
                </c:pt>
                <c:pt idx="71503">
                  <c:v>71503</c:v>
                </c:pt>
                <c:pt idx="71504">
                  <c:v>71504</c:v>
                </c:pt>
                <c:pt idx="71505">
                  <c:v>71505</c:v>
                </c:pt>
                <c:pt idx="71506">
                  <c:v>71506</c:v>
                </c:pt>
                <c:pt idx="71507">
                  <c:v>71507</c:v>
                </c:pt>
                <c:pt idx="71508">
                  <c:v>71508</c:v>
                </c:pt>
                <c:pt idx="71509">
                  <c:v>71509</c:v>
                </c:pt>
                <c:pt idx="71510">
                  <c:v>71510</c:v>
                </c:pt>
                <c:pt idx="71511">
                  <c:v>71511</c:v>
                </c:pt>
                <c:pt idx="71512">
                  <c:v>71512</c:v>
                </c:pt>
                <c:pt idx="71513">
                  <c:v>71513</c:v>
                </c:pt>
                <c:pt idx="71514">
                  <c:v>71514</c:v>
                </c:pt>
                <c:pt idx="71515">
                  <c:v>71515</c:v>
                </c:pt>
                <c:pt idx="71516">
                  <c:v>71516</c:v>
                </c:pt>
                <c:pt idx="71517">
                  <c:v>71517</c:v>
                </c:pt>
                <c:pt idx="71518">
                  <c:v>71518</c:v>
                </c:pt>
                <c:pt idx="71519">
                  <c:v>71519</c:v>
                </c:pt>
                <c:pt idx="71520">
                  <c:v>71520</c:v>
                </c:pt>
                <c:pt idx="71521">
                  <c:v>71521</c:v>
                </c:pt>
                <c:pt idx="71522">
                  <c:v>71522</c:v>
                </c:pt>
                <c:pt idx="71523">
                  <c:v>71523</c:v>
                </c:pt>
                <c:pt idx="71524">
                  <c:v>71524</c:v>
                </c:pt>
                <c:pt idx="71525">
                  <c:v>71525</c:v>
                </c:pt>
                <c:pt idx="71526">
                  <c:v>71526</c:v>
                </c:pt>
                <c:pt idx="71527">
                  <c:v>71527</c:v>
                </c:pt>
                <c:pt idx="71528">
                  <c:v>71528</c:v>
                </c:pt>
                <c:pt idx="71529">
                  <c:v>71529</c:v>
                </c:pt>
                <c:pt idx="71530">
                  <c:v>71530</c:v>
                </c:pt>
                <c:pt idx="71531">
                  <c:v>71531</c:v>
                </c:pt>
                <c:pt idx="71532">
                  <c:v>71532</c:v>
                </c:pt>
                <c:pt idx="71533">
                  <c:v>71533</c:v>
                </c:pt>
                <c:pt idx="71534">
                  <c:v>71534</c:v>
                </c:pt>
                <c:pt idx="71535">
                  <c:v>71535</c:v>
                </c:pt>
                <c:pt idx="71536">
                  <c:v>71536</c:v>
                </c:pt>
                <c:pt idx="71537">
                  <c:v>71537</c:v>
                </c:pt>
                <c:pt idx="71538">
                  <c:v>71538</c:v>
                </c:pt>
                <c:pt idx="71539">
                  <c:v>71539</c:v>
                </c:pt>
                <c:pt idx="71540">
                  <c:v>71540</c:v>
                </c:pt>
                <c:pt idx="71541">
                  <c:v>71541</c:v>
                </c:pt>
                <c:pt idx="71542">
                  <c:v>71542</c:v>
                </c:pt>
                <c:pt idx="71543">
                  <c:v>71543</c:v>
                </c:pt>
                <c:pt idx="71544">
                  <c:v>71544</c:v>
                </c:pt>
                <c:pt idx="71545">
                  <c:v>71545</c:v>
                </c:pt>
                <c:pt idx="71546">
                  <c:v>71546</c:v>
                </c:pt>
                <c:pt idx="71547">
                  <c:v>71547</c:v>
                </c:pt>
                <c:pt idx="71548">
                  <c:v>71548</c:v>
                </c:pt>
                <c:pt idx="71549">
                  <c:v>71549</c:v>
                </c:pt>
                <c:pt idx="71550">
                  <c:v>71550</c:v>
                </c:pt>
                <c:pt idx="71551">
                  <c:v>71551</c:v>
                </c:pt>
                <c:pt idx="71552">
                  <c:v>71552</c:v>
                </c:pt>
                <c:pt idx="71553">
                  <c:v>71553</c:v>
                </c:pt>
                <c:pt idx="71554">
                  <c:v>71554</c:v>
                </c:pt>
                <c:pt idx="71555">
                  <c:v>71555</c:v>
                </c:pt>
                <c:pt idx="71556">
                  <c:v>71556</c:v>
                </c:pt>
                <c:pt idx="71557">
                  <c:v>71557</c:v>
                </c:pt>
                <c:pt idx="71558">
                  <c:v>71558</c:v>
                </c:pt>
                <c:pt idx="71559">
                  <c:v>71559</c:v>
                </c:pt>
                <c:pt idx="71560">
                  <c:v>71560</c:v>
                </c:pt>
                <c:pt idx="71561">
                  <c:v>71561</c:v>
                </c:pt>
                <c:pt idx="71562">
                  <c:v>71562</c:v>
                </c:pt>
                <c:pt idx="71563">
                  <c:v>71563</c:v>
                </c:pt>
                <c:pt idx="71564">
                  <c:v>71564</c:v>
                </c:pt>
                <c:pt idx="71565">
                  <c:v>71565</c:v>
                </c:pt>
                <c:pt idx="71566">
                  <c:v>71566</c:v>
                </c:pt>
                <c:pt idx="71567">
                  <c:v>71567</c:v>
                </c:pt>
                <c:pt idx="71568">
                  <c:v>71568</c:v>
                </c:pt>
                <c:pt idx="71569">
                  <c:v>71569</c:v>
                </c:pt>
                <c:pt idx="71570">
                  <c:v>71570</c:v>
                </c:pt>
                <c:pt idx="71571">
                  <c:v>71571</c:v>
                </c:pt>
                <c:pt idx="71572">
                  <c:v>71572</c:v>
                </c:pt>
                <c:pt idx="71573">
                  <c:v>71573</c:v>
                </c:pt>
                <c:pt idx="71574">
                  <c:v>71574</c:v>
                </c:pt>
                <c:pt idx="71575">
                  <c:v>71575</c:v>
                </c:pt>
                <c:pt idx="71576">
                  <c:v>71576</c:v>
                </c:pt>
                <c:pt idx="71577">
                  <c:v>71577</c:v>
                </c:pt>
                <c:pt idx="71578">
                  <c:v>71578</c:v>
                </c:pt>
                <c:pt idx="71579">
                  <c:v>71579</c:v>
                </c:pt>
                <c:pt idx="71580">
                  <c:v>71580</c:v>
                </c:pt>
                <c:pt idx="71581">
                  <c:v>71581</c:v>
                </c:pt>
                <c:pt idx="71582">
                  <c:v>71582</c:v>
                </c:pt>
                <c:pt idx="71583">
                  <c:v>71583</c:v>
                </c:pt>
                <c:pt idx="71584">
                  <c:v>71584</c:v>
                </c:pt>
                <c:pt idx="71585">
                  <c:v>71585</c:v>
                </c:pt>
                <c:pt idx="71586">
                  <c:v>71586</c:v>
                </c:pt>
                <c:pt idx="71587">
                  <c:v>71587</c:v>
                </c:pt>
                <c:pt idx="71588">
                  <c:v>71588</c:v>
                </c:pt>
                <c:pt idx="71589">
                  <c:v>71589</c:v>
                </c:pt>
                <c:pt idx="71590">
                  <c:v>71590</c:v>
                </c:pt>
                <c:pt idx="71591">
                  <c:v>71591</c:v>
                </c:pt>
                <c:pt idx="71592">
                  <c:v>71592</c:v>
                </c:pt>
                <c:pt idx="71593">
                  <c:v>71593</c:v>
                </c:pt>
                <c:pt idx="71594">
                  <c:v>71594</c:v>
                </c:pt>
                <c:pt idx="71595">
                  <c:v>71595</c:v>
                </c:pt>
                <c:pt idx="71596">
                  <c:v>71596</c:v>
                </c:pt>
                <c:pt idx="71597">
                  <c:v>71597</c:v>
                </c:pt>
                <c:pt idx="71598">
                  <c:v>71598</c:v>
                </c:pt>
                <c:pt idx="71599">
                  <c:v>71599</c:v>
                </c:pt>
                <c:pt idx="71600">
                  <c:v>71600</c:v>
                </c:pt>
                <c:pt idx="71601">
                  <c:v>71601</c:v>
                </c:pt>
                <c:pt idx="71602">
                  <c:v>71602</c:v>
                </c:pt>
                <c:pt idx="71603">
                  <c:v>71603</c:v>
                </c:pt>
                <c:pt idx="71604">
                  <c:v>71604</c:v>
                </c:pt>
                <c:pt idx="71605">
                  <c:v>71605</c:v>
                </c:pt>
                <c:pt idx="71606">
                  <c:v>71606</c:v>
                </c:pt>
                <c:pt idx="71607">
                  <c:v>71607</c:v>
                </c:pt>
                <c:pt idx="71608">
                  <c:v>71608</c:v>
                </c:pt>
                <c:pt idx="71609">
                  <c:v>71609</c:v>
                </c:pt>
                <c:pt idx="71610">
                  <c:v>71610</c:v>
                </c:pt>
                <c:pt idx="71611">
                  <c:v>71611</c:v>
                </c:pt>
                <c:pt idx="71612">
                  <c:v>71612</c:v>
                </c:pt>
                <c:pt idx="71613">
                  <c:v>71613</c:v>
                </c:pt>
                <c:pt idx="71614">
                  <c:v>71614</c:v>
                </c:pt>
                <c:pt idx="71615">
                  <c:v>71615</c:v>
                </c:pt>
                <c:pt idx="71616">
                  <c:v>71616</c:v>
                </c:pt>
                <c:pt idx="71617">
                  <c:v>71617</c:v>
                </c:pt>
                <c:pt idx="71618">
                  <c:v>71618</c:v>
                </c:pt>
                <c:pt idx="71619">
                  <c:v>71619</c:v>
                </c:pt>
                <c:pt idx="71620">
                  <c:v>71620</c:v>
                </c:pt>
                <c:pt idx="71621">
                  <c:v>71621</c:v>
                </c:pt>
                <c:pt idx="71622">
                  <c:v>71622</c:v>
                </c:pt>
                <c:pt idx="71623">
                  <c:v>71623</c:v>
                </c:pt>
                <c:pt idx="71624">
                  <c:v>71624</c:v>
                </c:pt>
                <c:pt idx="71625">
                  <c:v>71625</c:v>
                </c:pt>
                <c:pt idx="71626">
                  <c:v>71626</c:v>
                </c:pt>
                <c:pt idx="71627">
                  <c:v>71627</c:v>
                </c:pt>
                <c:pt idx="71628">
                  <c:v>71628</c:v>
                </c:pt>
                <c:pt idx="71629">
                  <c:v>71629</c:v>
                </c:pt>
                <c:pt idx="71630">
                  <c:v>71630</c:v>
                </c:pt>
                <c:pt idx="71631">
                  <c:v>71631</c:v>
                </c:pt>
                <c:pt idx="71632">
                  <c:v>71632</c:v>
                </c:pt>
                <c:pt idx="71633">
                  <c:v>71633</c:v>
                </c:pt>
                <c:pt idx="71634">
                  <c:v>71634</c:v>
                </c:pt>
                <c:pt idx="71635">
                  <c:v>71635</c:v>
                </c:pt>
                <c:pt idx="71636">
                  <c:v>71636</c:v>
                </c:pt>
                <c:pt idx="71637">
                  <c:v>71637</c:v>
                </c:pt>
                <c:pt idx="71638">
                  <c:v>71638</c:v>
                </c:pt>
                <c:pt idx="71639">
                  <c:v>71639</c:v>
                </c:pt>
                <c:pt idx="71640">
                  <c:v>71640</c:v>
                </c:pt>
                <c:pt idx="71641">
                  <c:v>71641</c:v>
                </c:pt>
                <c:pt idx="71642">
                  <c:v>71642</c:v>
                </c:pt>
                <c:pt idx="71643">
                  <c:v>71643</c:v>
                </c:pt>
                <c:pt idx="71644">
                  <c:v>71644</c:v>
                </c:pt>
                <c:pt idx="71645">
                  <c:v>71645</c:v>
                </c:pt>
                <c:pt idx="71646">
                  <c:v>71646</c:v>
                </c:pt>
                <c:pt idx="71647">
                  <c:v>71647</c:v>
                </c:pt>
                <c:pt idx="71648">
                  <c:v>71648</c:v>
                </c:pt>
                <c:pt idx="71649">
                  <c:v>71649</c:v>
                </c:pt>
                <c:pt idx="71650">
                  <c:v>71650</c:v>
                </c:pt>
                <c:pt idx="71651">
                  <c:v>71651</c:v>
                </c:pt>
                <c:pt idx="71652">
                  <c:v>71652</c:v>
                </c:pt>
                <c:pt idx="71653">
                  <c:v>71653</c:v>
                </c:pt>
                <c:pt idx="71654">
                  <c:v>71654</c:v>
                </c:pt>
                <c:pt idx="71655">
                  <c:v>71655</c:v>
                </c:pt>
                <c:pt idx="71656">
                  <c:v>71656</c:v>
                </c:pt>
                <c:pt idx="71657">
                  <c:v>71657</c:v>
                </c:pt>
                <c:pt idx="71658">
                  <c:v>71658</c:v>
                </c:pt>
                <c:pt idx="71659">
                  <c:v>71659</c:v>
                </c:pt>
                <c:pt idx="71660">
                  <c:v>71660</c:v>
                </c:pt>
                <c:pt idx="71661">
                  <c:v>71661</c:v>
                </c:pt>
                <c:pt idx="71662">
                  <c:v>71662</c:v>
                </c:pt>
                <c:pt idx="71663">
                  <c:v>71663</c:v>
                </c:pt>
                <c:pt idx="71664">
                  <c:v>71664</c:v>
                </c:pt>
                <c:pt idx="71665">
                  <c:v>71665</c:v>
                </c:pt>
                <c:pt idx="71666">
                  <c:v>71666</c:v>
                </c:pt>
                <c:pt idx="71667">
                  <c:v>71667</c:v>
                </c:pt>
                <c:pt idx="71668">
                  <c:v>71668</c:v>
                </c:pt>
                <c:pt idx="71669">
                  <c:v>71669</c:v>
                </c:pt>
                <c:pt idx="71670">
                  <c:v>71670</c:v>
                </c:pt>
                <c:pt idx="71671">
                  <c:v>71671</c:v>
                </c:pt>
                <c:pt idx="71672">
                  <c:v>71672</c:v>
                </c:pt>
                <c:pt idx="71673">
                  <c:v>71673</c:v>
                </c:pt>
                <c:pt idx="71674">
                  <c:v>71674</c:v>
                </c:pt>
                <c:pt idx="71675">
                  <c:v>71675</c:v>
                </c:pt>
                <c:pt idx="71676">
                  <c:v>71676</c:v>
                </c:pt>
                <c:pt idx="71677">
                  <c:v>71677</c:v>
                </c:pt>
                <c:pt idx="71678">
                  <c:v>71678</c:v>
                </c:pt>
                <c:pt idx="71679">
                  <c:v>71679</c:v>
                </c:pt>
                <c:pt idx="71680">
                  <c:v>71680</c:v>
                </c:pt>
                <c:pt idx="71681">
                  <c:v>71681</c:v>
                </c:pt>
                <c:pt idx="71682">
                  <c:v>71682</c:v>
                </c:pt>
                <c:pt idx="71683">
                  <c:v>71683</c:v>
                </c:pt>
                <c:pt idx="71684">
                  <c:v>71684</c:v>
                </c:pt>
                <c:pt idx="71685">
                  <c:v>71685</c:v>
                </c:pt>
                <c:pt idx="71686">
                  <c:v>71686</c:v>
                </c:pt>
                <c:pt idx="71687">
                  <c:v>71687</c:v>
                </c:pt>
                <c:pt idx="71688">
                  <c:v>71688</c:v>
                </c:pt>
                <c:pt idx="71689">
                  <c:v>71689</c:v>
                </c:pt>
                <c:pt idx="71690">
                  <c:v>71690</c:v>
                </c:pt>
                <c:pt idx="71691">
                  <c:v>71691</c:v>
                </c:pt>
                <c:pt idx="71692">
                  <c:v>71692</c:v>
                </c:pt>
                <c:pt idx="71693">
                  <c:v>71693</c:v>
                </c:pt>
                <c:pt idx="71694">
                  <c:v>71694</c:v>
                </c:pt>
                <c:pt idx="71695">
                  <c:v>71695</c:v>
                </c:pt>
                <c:pt idx="71696">
                  <c:v>71696</c:v>
                </c:pt>
                <c:pt idx="71697">
                  <c:v>71697</c:v>
                </c:pt>
                <c:pt idx="71698">
                  <c:v>71698</c:v>
                </c:pt>
                <c:pt idx="71699">
                  <c:v>71699</c:v>
                </c:pt>
                <c:pt idx="71700">
                  <c:v>71700</c:v>
                </c:pt>
                <c:pt idx="71701">
                  <c:v>71701</c:v>
                </c:pt>
                <c:pt idx="71702">
                  <c:v>71702</c:v>
                </c:pt>
                <c:pt idx="71703">
                  <c:v>71703</c:v>
                </c:pt>
                <c:pt idx="71704">
                  <c:v>71704</c:v>
                </c:pt>
                <c:pt idx="71705">
                  <c:v>71705</c:v>
                </c:pt>
                <c:pt idx="71706">
                  <c:v>71706</c:v>
                </c:pt>
                <c:pt idx="71707">
                  <c:v>71707</c:v>
                </c:pt>
                <c:pt idx="71708">
                  <c:v>71708</c:v>
                </c:pt>
                <c:pt idx="71709">
                  <c:v>71709</c:v>
                </c:pt>
                <c:pt idx="71710">
                  <c:v>71710</c:v>
                </c:pt>
                <c:pt idx="71711">
                  <c:v>71711</c:v>
                </c:pt>
                <c:pt idx="71712">
                  <c:v>71712</c:v>
                </c:pt>
                <c:pt idx="71713">
                  <c:v>71713</c:v>
                </c:pt>
                <c:pt idx="71714">
                  <c:v>71714</c:v>
                </c:pt>
                <c:pt idx="71715">
                  <c:v>71715</c:v>
                </c:pt>
                <c:pt idx="71716">
                  <c:v>71716</c:v>
                </c:pt>
                <c:pt idx="71717">
                  <c:v>71717</c:v>
                </c:pt>
                <c:pt idx="71718">
                  <c:v>71718</c:v>
                </c:pt>
                <c:pt idx="71719">
                  <c:v>71719</c:v>
                </c:pt>
                <c:pt idx="71720">
                  <c:v>71720</c:v>
                </c:pt>
                <c:pt idx="71721">
                  <c:v>71721</c:v>
                </c:pt>
                <c:pt idx="71722">
                  <c:v>71722</c:v>
                </c:pt>
                <c:pt idx="71723">
                  <c:v>71723</c:v>
                </c:pt>
                <c:pt idx="71724">
                  <c:v>71724</c:v>
                </c:pt>
                <c:pt idx="71725">
                  <c:v>71725</c:v>
                </c:pt>
                <c:pt idx="71726">
                  <c:v>71726</c:v>
                </c:pt>
                <c:pt idx="71727">
                  <c:v>71727</c:v>
                </c:pt>
                <c:pt idx="71728">
                  <c:v>71728</c:v>
                </c:pt>
                <c:pt idx="71729">
                  <c:v>71729</c:v>
                </c:pt>
                <c:pt idx="71730">
                  <c:v>71730</c:v>
                </c:pt>
                <c:pt idx="71731">
                  <c:v>71731</c:v>
                </c:pt>
                <c:pt idx="71732">
                  <c:v>71732</c:v>
                </c:pt>
                <c:pt idx="71733">
                  <c:v>71733</c:v>
                </c:pt>
                <c:pt idx="71734">
                  <c:v>71734</c:v>
                </c:pt>
                <c:pt idx="71735">
                  <c:v>71735</c:v>
                </c:pt>
                <c:pt idx="71736">
                  <c:v>71736</c:v>
                </c:pt>
                <c:pt idx="71737">
                  <c:v>71737</c:v>
                </c:pt>
                <c:pt idx="71738">
                  <c:v>71738</c:v>
                </c:pt>
                <c:pt idx="71739">
                  <c:v>71739</c:v>
                </c:pt>
                <c:pt idx="71740">
                  <c:v>71740</c:v>
                </c:pt>
                <c:pt idx="71741">
                  <c:v>71741</c:v>
                </c:pt>
                <c:pt idx="71742">
                  <c:v>71742</c:v>
                </c:pt>
                <c:pt idx="71743">
                  <c:v>71743</c:v>
                </c:pt>
                <c:pt idx="71744">
                  <c:v>71744</c:v>
                </c:pt>
                <c:pt idx="71745">
                  <c:v>71745</c:v>
                </c:pt>
                <c:pt idx="71746">
                  <c:v>71746</c:v>
                </c:pt>
                <c:pt idx="71747">
                  <c:v>71747</c:v>
                </c:pt>
                <c:pt idx="71748">
                  <c:v>71748</c:v>
                </c:pt>
                <c:pt idx="71749">
                  <c:v>71749</c:v>
                </c:pt>
                <c:pt idx="71750">
                  <c:v>71750</c:v>
                </c:pt>
                <c:pt idx="71751">
                  <c:v>71751</c:v>
                </c:pt>
                <c:pt idx="71752">
                  <c:v>71752</c:v>
                </c:pt>
                <c:pt idx="71753">
                  <c:v>71753</c:v>
                </c:pt>
                <c:pt idx="71754">
                  <c:v>71754</c:v>
                </c:pt>
                <c:pt idx="71755">
                  <c:v>71755</c:v>
                </c:pt>
                <c:pt idx="71756">
                  <c:v>71756</c:v>
                </c:pt>
                <c:pt idx="71757">
                  <c:v>71757</c:v>
                </c:pt>
                <c:pt idx="71758">
                  <c:v>71758</c:v>
                </c:pt>
                <c:pt idx="71759">
                  <c:v>71759</c:v>
                </c:pt>
                <c:pt idx="71760">
                  <c:v>71760</c:v>
                </c:pt>
                <c:pt idx="71761">
                  <c:v>71761</c:v>
                </c:pt>
                <c:pt idx="71762">
                  <c:v>71762</c:v>
                </c:pt>
                <c:pt idx="71763">
                  <c:v>71763</c:v>
                </c:pt>
                <c:pt idx="71764">
                  <c:v>71764</c:v>
                </c:pt>
                <c:pt idx="71765">
                  <c:v>71765</c:v>
                </c:pt>
                <c:pt idx="71766">
                  <c:v>71766</c:v>
                </c:pt>
                <c:pt idx="71767">
                  <c:v>71767</c:v>
                </c:pt>
                <c:pt idx="71768">
                  <c:v>71768</c:v>
                </c:pt>
                <c:pt idx="71769">
                  <c:v>71769</c:v>
                </c:pt>
                <c:pt idx="71770">
                  <c:v>71770</c:v>
                </c:pt>
                <c:pt idx="71771">
                  <c:v>71771</c:v>
                </c:pt>
                <c:pt idx="71772">
                  <c:v>71772</c:v>
                </c:pt>
                <c:pt idx="71773">
                  <c:v>71773</c:v>
                </c:pt>
                <c:pt idx="71774">
                  <c:v>71774</c:v>
                </c:pt>
                <c:pt idx="71775">
                  <c:v>71775</c:v>
                </c:pt>
                <c:pt idx="71776">
                  <c:v>71776</c:v>
                </c:pt>
                <c:pt idx="71777">
                  <c:v>71777</c:v>
                </c:pt>
                <c:pt idx="71778">
                  <c:v>71778</c:v>
                </c:pt>
                <c:pt idx="71779">
                  <c:v>71779</c:v>
                </c:pt>
                <c:pt idx="71780">
                  <c:v>71780</c:v>
                </c:pt>
                <c:pt idx="71781">
                  <c:v>71781</c:v>
                </c:pt>
                <c:pt idx="71782">
                  <c:v>71782</c:v>
                </c:pt>
                <c:pt idx="71783">
                  <c:v>71783</c:v>
                </c:pt>
                <c:pt idx="71784">
                  <c:v>71784</c:v>
                </c:pt>
                <c:pt idx="71785">
                  <c:v>71785</c:v>
                </c:pt>
                <c:pt idx="71786">
                  <c:v>71786</c:v>
                </c:pt>
                <c:pt idx="71787">
                  <c:v>71787</c:v>
                </c:pt>
                <c:pt idx="71788">
                  <c:v>71788</c:v>
                </c:pt>
                <c:pt idx="71789">
                  <c:v>71789</c:v>
                </c:pt>
                <c:pt idx="71790">
                  <c:v>71790</c:v>
                </c:pt>
                <c:pt idx="71791">
                  <c:v>71791</c:v>
                </c:pt>
                <c:pt idx="71792">
                  <c:v>71792</c:v>
                </c:pt>
                <c:pt idx="71793">
                  <c:v>71793</c:v>
                </c:pt>
                <c:pt idx="71794">
                  <c:v>71794</c:v>
                </c:pt>
                <c:pt idx="71795">
                  <c:v>71795</c:v>
                </c:pt>
                <c:pt idx="71796">
                  <c:v>71796</c:v>
                </c:pt>
                <c:pt idx="71797">
                  <c:v>71797</c:v>
                </c:pt>
                <c:pt idx="71798">
                  <c:v>71798</c:v>
                </c:pt>
                <c:pt idx="71799">
                  <c:v>71799</c:v>
                </c:pt>
                <c:pt idx="71800">
                  <c:v>71800</c:v>
                </c:pt>
                <c:pt idx="71801">
                  <c:v>71801</c:v>
                </c:pt>
                <c:pt idx="71802">
                  <c:v>71802</c:v>
                </c:pt>
                <c:pt idx="71803">
                  <c:v>71803</c:v>
                </c:pt>
                <c:pt idx="71804">
                  <c:v>71804</c:v>
                </c:pt>
                <c:pt idx="71805">
                  <c:v>71805</c:v>
                </c:pt>
                <c:pt idx="71806">
                  <c:v>71806</c:v>
                </c:pt>
                <c:pt idx="71807">
                  <c:v>71807</c:v>
                </c:pt>
                <c:pt idx="71808">
                  <c:v>71808</c:v>
                </c:pt>
                <c:pt idx="71809">
                  <c:v>71809</c:v>
                </c:pt>
                <c:pt idx="71810">
                  <c:v>71810</c:v>
                </c:pt>
                <c:pt idx="71811">
                  <c:v>71811</c:v>
                </c:pt>
                <c:pt idx="71812">
                  <c:v>71812</c:v>
                </c:pt>
                <c:pt idx="71813">
                  <c:v>71813</c:v>
                </c:pt>
                <c:pt idx="71814">
                  <c:v>71814</c:v>
                </c:pt>
                <c:pt idx="71815">
                  <c:v>71815</c:v>
                </c:pt>
                <c:pt idx="71816">
                  <c:v>71816</c:v>
                </c:pt>
                <c:pt idx="71817">
                  <c:v>71817</c:v>
                </c:pt>
                <c:pt idx="71818">
                  <c:v>71818</c:v>
                </c:pt>
                <c:pt idx="71819">
                  <c:v>71819</c:v>
                </c:pt>
                <c:pt idx="71820">
                  <c:v>71820</c:v>
                </c:pt>
                <c:pt idx="71821">
                  <c:v>71821</c:v>
                </c:pt>
                <c:pt idx="71822">
                  <c:v>71822</c:v>
                </c:pt>
                <c:pt idx="71823">
                  <c:v>71823</c:v>
                </c:pt>
                <c:pt idx="71824">
                  <c:v>71824</c:v>
                </c:pt>
                <c:pt idx="71825">
                  <c:v>71825</c:v>
                </c:pt>
                <c:pt idx="71826">
                  <c:v>71826</c:v>
                </c:pt>
                <c:pt idx="71827">
                  <c:v>71827</c:v>
                </c:pt>
                <c:pt idx="71828">
                  <c:v>71828</c:v>
                </c:pt>
                <c:pt idx="71829">
                  <c:v>71829</c:v>
                </c:pt>
                <c:pt idx="71830">
                  <c:v>71830</c:v>
                </c:pt>
                <c:pt idx="71831">
                  <c:v>71831</c:v>
                </c:pt>
                <c:pt idx="71832">
                  <c:v>71832</c:v>
                </c:pt>
                <c:pt idx="71833">
                  <c:v>71833</c:v>
                </c:pt>
                <c:pt idx="71834">
                  <c:v>71834</c:v>
                </c:pt>
                <c:pt idx="71835">
                  <c:v>71835</c:v>
                </c:pt>
                <c:pt idx="71836">
                  <c:v>71836</c:v>
                </c:pt>
                <c:pt idx="71837">
                  <c:v>71837</c:v>
                </c:pt>
                <c:pt idx="71838">
                  <c:v>71838</c:v>
                </c:pt>
                <c:pt idx="71839">
                  <c:v>71839</c:v>
                </c:pt>
                <c:pt idx="71840">
                  <c:v>71840</c:v>
                </c:pt>
                <c:pt idx="71841">
                  <c:v>71841</c:v>
                </c:pt>
                <c:pt idx="71842">
                  <c:v>71842</c:v>
                </c:pt>
                <c:pt idx="71843">
                  <c:v>71843</c:v>
                </c:pt>
                <c:pt idx="71844">
                  <c:v>71844</c:v>
                </c:pt>
                <c:pt idx="71845">
                  <c:v>71845</c:v>
                </c:pt>
                <c:pt idx="71846">
                  <c:v>71846</c:v>
                </c:pt>
                <c:pt idx="71847">
                  <c:v>71847</c:v>
                </c:pt>
                <c:pt idx="71848">
                  <c:v>71848</c:v>
                </c:pt>
                <c:pt idx="71849">
                  <c:v>71849</c:v>
                </c:pt>
                <c:pt idx="71850">
                  <c:v>71850</c:v>
                </c:pt>
                <c:pt idx="71851">
                  <c:v>71851</c:v>
                </c:pt>
                <c:pt idx="71852">
                  <c:v>71852</c:v>
                </c:pt>
                <c:pt idx="71853">
                  <c:v>71853</c:v>
                </c:pt>
                <c:pt idx="71854">
                  <c:v>71854</c:v>
                </c:pt>
                <c:pt idx="71855">
                  <c:v>71855</c:v>
                </c:pt>
                <c:pt idx="71856">
                  <c:v>71856</c:v>
                </c:pt>
                <c:pt idx="71857">
                  <c:v>71857</c:v>
                </c:pt>
                <c:pt idx="71858">
                  <c:v>71858</c:v>
                </c:pt>
                <c:pt idx="71859">
                  <c:v>71859</c:v>
                </c:pt>
                <c:pt idx="71860">
                  <c:v>71860</c:v>
                </c:pt>
                <c:pt idx="71861">
                  <c:v>71861</c:v>
                </c:pt>
                <c:pt idx="71862">
                  <c:v>71862</c:v>
                </c:pt>
                <c:pt idx="71863">
                  <c:v>71863</c:v>
                </c:pt>
                <c:pt idx="71864">
                  <c:v>71864</c:v>
                </c:pt>
                <c:pt idx="71865">
                  <c:v>71865</c:v>
                </c:pt>
                <c:pt idx="71866">
                  <c:v>71866</c:v>
                </c:pt>
                <c:pt idx="71867">
                  <c:v>71867</c:v>
                </c:pt>
                <c:pt idx="71868">
                  <c:v>71868</c:v>
                </c:pt>
                <c:pt idx="71869">
                  <c:v>71869</c:v>
                </c:pt>
                <c:pt idx="71870">
                  <c:v>71870</c:v>
                </c:pt>
                <c:pt idx="71871">
                  <c:v>71871</c:v>
                </c:pt>
                <c:pt idx="71872">
                  <c:v>71872</c:v>
                </c:pt>
                <c:pt idx="71873">
                  <c:v>71873</c:v>
                </c:pt>
                <c:pt idx="71874">
                  <c:v>71874</c:v>
                </c:pt>
                <c:pt idx="71875">
                  <c:v>71875</c:v>
                </c:pt>
                <c:pt idx="71876">
                  <c:v>71876</c:v>
                </c:pt>
                <c:pt idx="71877">
                  <c:v>71877</c:v>
                </c:pt>
                <c:pt idx="71878">
                  <c:v>71878</c:v>
                </c:pt>
                <c:pt idx="71879">
                  <c:v>71879</c:v>
                </c:pt>
                <c:pt idx="71880">
                  <c:v>71880</c:v>
                </c:pt>
                <c:pt idx="71881">
                  <c:v>71881</c:v>
                </c:pt>
                <c:pt idx="71882">
                  <c:v>71882</c:v>
                </c:pt>
                <c:pt idx="71883">
                  <c:v>71883</c:v>
                </c:pt>
                <c:pt idx="71884">
                  <c:v>71884</c:v>
                </c:pt>
                <c:pt idx="71885">
                  <c:v>71885</c:v>
                </c:pt>
                <c:pt idx="71886">
                  <c:v>71886</c:v>
                </c:pt>
                <c:pt idx="71887">
                  <c:v>71887</c:v>
                </c:pt>
                <c:pt idx="71888">
                  <c:v>71888</c:v>
                </c:pt>
                <c:pt idx="71889">
                  <c:v>71889</c:v>
                </c:pt>
                <c:pt idx="71890">
                  <c:v>71890</c:v>
                </c:pt>
                <c:pt idx="71891">
                  <c:v>71891</c:v>
                </c:pt>
                <c:pt idx="71892">
                  <c:v>71892</c:v>
                </c:pt>
                <c:pt idx="71893">
                  <c:v>71893</c:v>
                </c:pt>
                <c:pt idx="71894">
                  <c:v>71894</c:v>
                </c:pt>
                <c:pt idx="71895">
                  <c:v>71895</c:v>
                </c:pt>
                <c:pt idx="71896">
                  <c:v>71896</c:v>
                </c:pt>
                <c:pt idx="71897">
                  <c:v>71897</c:v>
                </c:pt>
                <c:pt idx="71898">
                  <c:v>71898</c:v>
                </c:pt>
                <c:pt idx="71899">
                  <c:v>71899</c:v>
                </c:pt>
                <c:pt idx="71900">
                  <c:v>71900</c:v>
                </c:pt>
                <c:pt idx="71901">
                  <c:v>71901</c:v>
                </c:pt>
                <c:pt idx="71902">
                  <c:v>71902</c:v>
                </c:pt>
                <c:pt idx="71903">
                  <c:v>71903</c:v>
                </c:pt>
                <c:pt idx="71904">
                  <c:v>71904</c:v>
                </c:pt>
                <c:pt idx="71905">
                  <c:v>71905</c:v>
                </c:pt>
                <c:pt idx="71906">
                  <c:v>71906</c:v>
                </c:pt>
                <c:pt idx="71907">
                  <c:v>71907</c:v>
                </c:pt>
                <c:pt idx="71908">
                  <c:v>71908</c:v>
                </c:pt>
                <c:pt idx="71909">
                  <c:v>71909</c:v>
                </c:pt>
                <c:pt idx="71910">
                  <c:v>71910</c:v>
                </c:pt>
                <c:pt idx="71911">
                  <c:v>71911</c:v>
                </c:pt>
                <c:pt idx="71912">
                  <c:v>71912</c:v>
                </c:pt>
                <c:pt idx="71913">
                  <c:v>71913</c:v>
                </c:pt>
                <c:pt idx="71914">
                  <c:v>71914</c:v>
                </c:pt>
                <c:pt idx="71915">
                  <c:v>71915</c:v>
                </c:pt>
                <c:pt idx="71916">
                  <c:v>71916</c:v>
                </c:pt>
                <c:pt idx="71917">
                  <c:v>71917</c:v>
                </c:pt>
                <c:pt idx="71918">
                  <c:v>71918</c:v>
                </c:pt>
                <c:pt idx="71919">
                  <c:v>71919</c:v>
                </c:pt>
                <c:pt idx="71920">
                  <c:v>71920</c:v>
                </c:pt>
                <c:pt idx="71921">
                  <c:v>71921</c:v>
                </c:pt>
                <c:pt idx="71922">
                  <c:v>71922</c:v>
                </c:pt>
                <c:pt idx="71923">
                  <c:v>71923</c:v>
                </c:pt>
                <c:pt idx="71924">
                  <c:v>71924</c:v>
                </c:pt>
                <c:pt idx="71925">
                  <c:v>71925</c:v>
                </c:pt>
                <c:pt idx="71926">
                  <c:v>71926</c:v>
                </c:pt>
                <c:pt idx="71927">
                  <c:v>71927</c:v>
                </c:pt>
                <c:pt idx="71928">
                  <c:v>71928</c:v>
                </c:pt>
                <c:pt idx="71929">
                  <c:v>71929</c:v>
                </c:pt>
                <c:pt idx="71930">
                  <c:v>71930</c:v>
                </c:pt>
                <c:pt idx="71931">
                  <c:v>71931</c:v>
                </c:pt>
                <c:pt idx="71932">
                  <c:v>71932</c:v>
                </c:pt>
                <c:pt idx="71933">
                  <c:v>71933</c:v>
                </c:pt>
                <c:pt idx="71934">
                  <c:v>71934</c:v>
                </c:pt>
                <c:pt idx="71935">
                  <c:v>71935</c:v>
                </c:pt>
                <c:pt idx="71936">
                  <c:v>71936</c:v>
                </c:pt>
                <c:pt idx="71937">
                  <c:v>71937</c:v>
                </c:pt>
                <c:pt idx="71938">
                  <c:v>71938</c:v>
                </c:pt>
                <c:pt idx="71939">
                  <c:v>71939</c:v>
                </c:pt>
                <c:pt idx="71940">
                  <c:v>71940</c:v>
                </c:pt>
                <c:pt idx="71941">
                  <c:v>71941</c:v>
                </c:pt>
                <c:pt idx="71942">
                  <c:v>71942</c:v>
                </c:pt>
                <c:pt idx="71943">
                  <c:v>71943</c:v>
                </c:pt>
                <c:pt idx="71944">
                  <c:v>71944</c:v>
                </c:pt>
                <c:pt idx="71945">
                  <c:v>71945</c:v>
                </c:pt>
                <c:pt idx="71946">
                  <c:v>71946</c:v>
                </c:pt>
                <c:pt idx="71947">
                  <c:v>71947</c:v>
                </c:pt>
                <c:pt idx="71948">
                  <c:v>71948</c:v>
                </c:pt>
                <c:pt idx="71949">
                  <c:v>71949</c:v>
                </c:pt>
                <c:pt idx="71950">
                  <c:v>71950</c:v>
                </c:pt>
                <c:pt idx="71951">
                  <c:v>71951</c:v>
                </c:pt>
                <c:pt idx="71952">
                  <c:v>71952</c:v>
                </c:pt>
                <c:pt idx="71953">
                  <c:v>71953</c:v>
                </c:pt>
                <c:pt idx="71954">
                  <c:v>71954</c:v>
                </c:pt>
                <c:pt idx="71955">
                  <c:v>71955</c:v>
                </c:pt>
                <c:pt idx="71956">
                  <c:v>71956</c:v>
                </c:pt>
                <c:pt idx="71957">
                  <c:v>71957</c:v>
                </c:pt>
                <c:pt idx="71958">
                  <c:v>71958</c:v>
                </c:pt>
                <c:pt idx="71959">
                  <c:v>71959</c:v>
                </c:pt>
                <c:pt idx="71960">
                  <c:v>71960</c:v>
                </c:pt>
                <c:pt idx="71961">
                  <c:v>71961</c:v>
                </c:pt>
                <c:pt idx="71962">
                  <c:v>71962</c:v>
                </c:pt>
                <c:pt idx="71963">
                  <c:v>71963</c:v>
                </c:pt>
                <c:pt idx="71964">
                  <c:v>71964</c:v>
                </c:pt>
                <c:pt idx="71965">
                  <c:v>71965</c:v>
                </c:pt>
                <c:pt idx="71966">
                  <c:v>71966</c:v>
                </c:pt>
                <c:pt idx="71967">
                  <c:v>71967</c:v>
                </c:pt>
                <c:pt idx="71968">
                  <c:v>71968</c:v>
                </c:pt>
                <c:pt idx="71969">
                  <c:v>71969</c:v>
                </c:pt>
                <c:pt idx="71970">
                  <c:v>71970</c:v>
                </c:pt>
                <c:pt idx="71971">
                  <c:v>71971</c:v>
                </c:pt>
                <c:pt idx="71972">
                  <c:v>71972</c:v>
                </c:pt>
                <c:pt idx="71973">
                  <c:v>71973</c:v>
                </c:pt>
                <c:pt idx="71974">
                  <c:v>71974</c:v>
                </c:pt>
                <c:pt idx="71975">
                  <c:v>71975</c:v>
                </c:pt>
                <c:pt idx="71976">
                  <c:v>71976</c:v>
                </c:pt>
                <c:pt idx="71977">
                  <c:v>71977</c:v>
                </c:pt>
                <c:pt idx="71978">
                  <c:v>71978</c:v>
                </c:pt>
                <c:pt idx="71979">
                  <c:v>71979</c:v>
                </c:pt>
                <c:pt idx="71980">
                  <c:v>71980</c:v>
                </c:pt>
                <c:pt idx="71981">
                  <c:v>71981</c:v>
                </c:pt>
                <c:pt idx="71982">
                  <c:v>71982</c:v>
                </c:pt>
                <c:pt idx="71983">
                  <c:v>71983</c:v>
                </c:pt>
                <c:pt idx="71984">
                  <c:v>71984</c:v>
                </c:pt>
                <c:pt idx="71985">
                  <c:v>71985</c:v>
                </c:pt>
                <c:pt idx="71986">
                  <c:v>71986</c:v>
                </c:pt>
                <c:pt idx="71987">
                  <c:v>71987</c:v>
                </c:pt>
                <c:pt idx="71988">
                  <c:v>71988</c:v>
                </c:pt>
                <c:pt idx="71989">
                  <c:v>71989</c:v>
                </c:pt>
                <c:pt idx="71990">
                  <c:v>71990</c:v>
                </c:pt>
                <c:pt idx="71991">
                  <c:v>71991</c:v>
                </c:pt>
                <c:pt idx="71992">
                  <c:v>71992</c:v>
                </c:pt>
                <c:pt idx="71993">
                  <c:v>71993</c:v>
                </c:pt>
                <c:pt idx="71994">
                  <c:v>71994</c:v>
                </c:pt>
                <c:pt idx="71995">
                  <c:v>71995</c:v>
                </c:pt>
                <c:pt idx="71996">
                  <c:v>71996</c:v>
                </c:pt>
                <c:pt idx="71997">
                  <c:v>71997</c:v>
                </c:pt>
                <c:pt idx="71998">
                  <c:v>71998</c:v>
                </c:pt>
                <c:pt idx="71999">
                  <c:v>71999</c:v>
                </c:pt>
                <c:pt idx="72000">
                  <c:v>72000</c:v>
                </c:pt>
                <c:pt idx="72001">
                  <c:v>72001</c:v>
                </c:pt>
                <c:pt idx="72002">
                  <c:v>72002</c:v>
                </c:pt>
                <c:pt idx="72003">
                  <c:v>72003</c:v>
                </c:pt>
                <c:pt idx="72004">
                  <c:v>72004</c:v>
                </c:pt>
                <c:pt idx="72005">
                  <c:v>72005</c:v>
                </c:pt>
                <c:pt idx="72006">
                  <c:v>72006</c:v>
                </c:pt>
                <c:pt idx="72007">
                  <c:v>72007</c:v>
                </c:pt>
                <c:pt idx="72008">
                  <c:v>72008</c:v>
                </c:pt>
                <c:pt idx="72009">
                  <c:v>72009</c:v>
                </c:pt>
                <c:pt idx="72010">
                  <c:v>72010</c:v>
                </c:pt>
                <c:pt idx="72011">
                  <c:v>72011</c:v>
                </c:pt>
                <c:pt idx="72012">
                  <c:v>72012</c:v>
                </c:pt>
                <c:pt idx="72013">
                  <c:v>72013</c:v>
                </c:pt>
                <c:pt idx="72014">
                  <c:v>72014</c:v>
                </c:pt>
                <c:pt idx="72015">
                  <c:v>72015</c:v>
                </c:pt>
                <c:pt idx="72016">
                  <c:v>72016</c:v>
                </c:pt>
                <c:pt idx="72017">
                  <c:v>72017</c:v>
                </c:pt>
                <c:pt idx="72018">
                  <c:v>72018</c:v>
                </c:pt>
                <c:pt idx="72019">
                  <c:v>72019</c:v>
                </c:pt>
                <c:pt idx="72020">
                  <c:v>72020</c:v>
                </c:pt>
                <c:pt idx="72021">
                  <c:v>72021</c:v>
                </c:pt>
                <c:pt idx="72022">
                  <c:v>72022</c:v>
                </c:pt>
                <c:pt idx="72023">
                  <c:v>72023</c:v>
                </c:pt>
                <c:pt idx="72024">
                  <c:v>72024</c:v>
                </c:pt>
                <c:pt idx="72025">
                  <c:v>72025</c:v>
                </c:pt>
                <c:pt idx="72026">
                  <c:v>72026</c:v>
                </c:pt>
                <c:pt idx="72027">
                  <c:v>72027</c:v>
                </c:pt>
                <c:pt idx="72028">
                  <c:v>72028</c:v>
                </c:pt>
                <c:pt idx="72029">
                  <c:v>72029</c:v>
                </c:pt>
                <c:pt idx="72030">
                  <c:v>72030</c:v>
                </c:pt>
                <c:pt idx="72031">
                  <c:v>72031</c:v>
                </c:pt>
                <c:pt idx="72032">
                  <c:v>72032</c:v>
                </c:pt>
                <c:pt idx="72033">
                  <c:v>72033</c:v>
                </c:pt>
                <c:pt idx="72034">
                  <c:v>72034</c:v>
                </c:pt>
                <c:pt idx="72035">
                  <c:v>72035</c:v>
                </c:pt>
                <c:pt idx="72036">
                  <c:v>72036</c:v>
                </c:pt>
                <c:pt idx="72037">
                  <c:v>72037</c:v>
                </c:pt>
                <c:pt idx="72038">
                  <c:v>72038</c:v>
                </c:pt>
                <c:pt idx="72039">
                  <c:v>72039</c:v>
                </c:pt>
                <c:pt idx="72040">
                  <c:v>72040</c:v>
                </c:pt>
                <c:pt idx="72041">
                  <c:v>72041</c:v>
                </c:pt>
                <c:pt idx="72042">
                  <c:v>72042</c:v>
                </c:pt>
                <c:pt idx="72043">
                  <c:v>72043</c:v>
                </c:pt>
                <c:pt idx="72044">
                  <c:v>72044</c:v>
                </c:pt>
                <c:pt idx="72045">
                  <c:v>72045</c:v>
                </c:pt>
                <c:pt idx="72046">
                  <c:v>72046</c:v>
                </c:pt>
                <c:pt idx="72047">
                  <c:v>72047</c:v>
                </c:pt>
                <c:pt idx="72048">
                  <c:v>72048</c:v>
                </c:pt>
                <c:pt idx="72049">
                  <c:v>72049</c:v>
                </c:pt>
                <c:pt idx="72050">
                  <c:v>72050</c:v>
                </c:pt>
                <c:pt idx="72051">
                  <c:v>72051</c:v>
                </c:pt>
                <c:pt idx="72052">
                  <c:v>72052</c:v>
                </c:pt>
                <c:pt idx="72053">
                  <c:v>72053</c:v>
                </c:pt>
                <c:pt idx="72054">
                  <c:v>72054</c:v>
                </c:pt>
                <c:pt idx="72055">
                  <c:v>72055</c:v>
                </c:pt>
                <c:pt idx="72056">
                  <c:v>72056</c:v>
                </c:pt>
                <c:pt idx="72057">
                  <c:v>72057</c:v>
                </c:pt>
                <c:pt idx="72058">
                  <c:v>72058</c:v>
                </c:pt>
                <c:pt idx="72059">
                  <c:v>72059</c:v>
                </c:pt>
                <c:pt idx="72060">
                  <c:v>72060</c:v>
                </c:pt>
                <c:pt idx="72061">
                  <c:v>72061</c:v>
                </c:pt>
                <c:pt idx="72062">
                  <c:v>72062</c:v>
                </c:pt>
                <c:pt idx="72063">
                  <c:v>72063</c:v>
                </c:pt>
                <c:pt idx="72064">
                  <c:v>72064</c:v>
                </c:pt>
                <c:pt idx="72065">
                  <c:v>72065</c:v>
                </c:pt>
                <c:pt idx="72066">
                  <c:v>72066</c:v>
                </c:pt>
                <c:pt idx="72067">
                  <c:v>72067</c:v>
                </c:pt>
                <c:pt idx="72068">
                  <c:v>72068</c:v>
                </c:pt>
                <c:pt idx="72069">
                  <c:v>72069</c:v>
                </c:pt>
                <c:pt idx="72070">
                  <c:v>72070</c:v>
                </c:pt>
                <c:pt idx="72071">
                  <c:v>72071</c:v>
                </c:pt>
                <c:pt idx="72072">
                  <c:v>72072</c:v>
                </c:pt>
                <c:pt idx="72073">
                  <c:v>72073</c:v>
                </c:pt>
                <c:pt idx="72074">
                  <c:v>72074</c:v>
                </c:pt>
                <c:pt idx="72075">
                  <c:v>72075</c:v>
                </c:pt>
                <c:pt idx="72076">
                  <c:v>72076</c:v>
                </c:pt>
                <c:pt idx="72077">
                  <c:v>72077</c:v>
                </c:pt>
                <c:pt idx="72078">
                  <c:v>72078</c:v>
                </c:pt>
                <c:pt idx="72079">
                  <c:v>72079</c:v>
                </c:pt>
                <c:pt idx="72080">
                  <c:v>72080</c:v>
                </c:pt>
                <c:pt idx="72081">
                  <c:v>72081</c:v>
                </c:pt>
                <c:pt idx="72082">
                  <c:v>72082</c:v>
                </c:pt>
                <c:pt idx="72083">
                  <c:v>72083</c:v>
                </c:pt>
                <c:pt idx="72084">
                  <c:v>72084</c:v>
                </c:pt>
                <c:pt idx="72085">
                  <c:v>72085</c:v>
                </c:pt>
                <c:pt idx="72086">
                  <c:v>72086</c:v>
                </c:pt>
                <c:pt idx="72087">
                  <c:v>72087</c:v>
                </c:pt>
                <c:pt idx="72088">
                  <c:v>72088</c:v>
                </c:pt>
                <c:pt idx="72089">
                  <c:v>72089</c:v>
                </c:pt>
                <c:pt idx="72090">
                  <c:v>72090</c:v>
                </c:pt>
                <c:pt idx="72091">
                  <c:v>72091</c:v>
                </c:pt>
                <c:pt idx="72092">
                  <c:v>72092</c:v>
                </c:pt>
                <c:pt idx="72093">
                  <c:v>72093</c:v>
                </c:pt>
                <c:pt idx="72094">
                  <c:v>72094</c:v>
                </c:pt>
                <c:pt idx="72095">
                  <c:v>72095</c:v>
                </c:pt>
                <c:pt idx="72096">
                  <c:v>72096</c:v>
                </c:pt>
                <c:pt idx="72097">
                  <c:v>72097</c:v>
                </c:pt>
                <c:pt idx="72098">
                  <c:v>72098</c:v>
                </c:pt>
                <c:pt idx="72099">
                  <c:v>72099</c:v>
                </c:pt>
                <c:pt idx="72100">
                  <c:v>72100</c:v>
                </c:pt>
                <c:pt idx="72101">
                  <c:v>72101</c:v>
                </c:pt>
                <c:pt idx="72102">
                  <c:v>72102</c:v>
                </c:pt>
                <c:pt idx="72103">
                  <c:v>72103</c:v>
                </c:pt>
                <c:pt idx="72104">
                  <c:v>72104</c:v>
                </c:pt>
                <c:pt idx="72105">
                  <c:v>72105</c:v>
                </c:pt>
                <c:pt idx="72106">
                  <c:v>72106</c:v>
                </c:pt>
                <c:pt idx="72107">
                  <c:v>72107</c:v>
                </c:pt>
                <c:pt idx="72108">
                  <c:v>72108</c:v>
                </c:pt>
                <c:pt idx="72109">
                  <c:v>72109</c:v>
                </c:pt>
                <c:pt idx="72110">
                  <c:v>72110</c:v>
                </c:pt>
                <c:pt idx="72111">
                  <c:v>72111</c:v>
                </c:pt>
                <c:pt idx="72112">
                  <c:v>72112</c:v>
                </c:pt>
                <c:pt idx="72113">
                  <c:v>72113</c:v>
                </c:pt>
                <c:pt idx="72114">
                  <c:v>72114</c:v>
                </c:pt>
                <c:pt idx="72115">
                  <c:v>72115</c:v>
                </c:pt>
                <c:pt idx="72116">
                  <c:v>72116</c:v>
                </c:pt>
                <c:pt idx="72117">
                  <c:v>72117</c:v>
                </c:pt>
                <c:pt idx="72118">
                  <c:v>72118</c:v>
                </c:pt>
                <c:pt idx="72119">
                  <c:v>72119</c:v>
                </c:pt>
                <c:pt idx="72120">
                  <c:v>72120</c:v>
                </c:pt>
                <c:pt idx="72121">
                  <c:v>72121</c:v>
                </c:pt>
                <c:pt idx="72122">
                  <c:v>72122</c:v>
                </c:pt>
                <c:pt idx="72123">
                  <c:v>72123</c:v>
                </c:pt>
                <c:pt idx="72124">
                  <c:v>72124</c:v>
                </c:pt>
                <c:pt idx="72125">
                  <c:v>72125</c:v>
                </c:pt>
                <c:pt idx="72126">
                  <c:v>72126</c:v>
                </c:pt>
                <c:pt idx="72127">
                  <c:v>72127</c:v>
                </c:pt>
                <c:pt idx="72128">
                  <c:v>72128</c:v>
                </c:pt>
                <c:pt idx="72129">
                  <c:v>72129</c:v>
                </c:pt>
                <c:pt idx="72130">
                  <c:v>72130</c:v>
                </c:pt>
                <c:pt idx="72131">
                  <c:v>72131</c:v>
                </c:pt>
                <c:pt idx="72132">
                  <c:v>72132</c:v>
                </c:pt>
                <c:pt idx="72133">
                  <c:v>72133</c:v>
                </c:pt>
                <c:pt idx="72134">
                  <c:v>72134</c:v>
                </c:pt>
                <c:pt idx="72135">
                  <c:v>72135</c:v>
                </c:pt>
                <c:pt idx="72136">
                  <c:v>72136</c:v>
                </c:pt>
                <c:pt idx="72137">
                  <c:v>72137</c:v>
                </c:pt>
                <c:pt idx="72138">
                  <c:v>72138</c:v>
                </c:pt>
                <c:pt idx="72139">
                  <c:v>72139</c:v>
                </c:pt>
                <c:pt idx="72140">
                  <c:v>72140</c:v>
                </c:pt>
                <c:pt idx="72141">
                  <c:v>72141</c:v>
                </c:pt>
                <c:pt idx="72142">
                  <c:v>72142</c:v>
                </c:pt>
                <c:pt idx="72143">
                  <c:v>72143</c:v>
                </c:pt>
                <c:pt idx="72144">
                  <c:v>72144</c:v>
                </c:pt>
                <c:pt idx="72145">
                  <c:v>72145</c:v>
                </c:pt>
                <c:pt idx="72146">
                  <c:v>72146</c:v>
                </c:pt>
                <c:pt idx="72147">
                  <c:v>72147</c:v>
                </c:pt>
                <c:pt idx="72148">
                  <c:v>72148</c:v>
                </c:pt>
                <c:pt idx="72149">
                  <c:v>72149</c:v>
                </c:pt>
                <c:pt idx="72150">
                  <c:v>72150</c:v>
                </c:pt>
                <c:pt idx="72151">
                  <c:v>72151</c:v>
                </c:pt>
                <c:pt idx="72152">
                  <c:v>72152</c:v>
                </c:pt>
                <c:pt idx="72153">
                  <c:v>72153</c:v>
                </c:pt>
                <c:pt idx="72154">
                  <c:v>72154</c:v>
                </c:pt>
                <c:pt idx="72155">
                  <c:v>72155</c:v>
                </c:pt>
                <c:pt idx="72156">
                  <c:v>72156</c:v>
                </c:pt>
                <c:pt idx="72157">
                  <c:v>72157</c:v>
                </c:pt>
                <c:pt idx="72158">
                  <c:v>72158</c:v>
                </c:pt>
                <c:pt idx="72159">
                  <c:v>72159</c:v>
                </c:pt>
                <c:pt idx="72160">
                  <c:v>72160</c:v>
                </c:pt>
                <c:pt idx="72161">
                  <c:v>72161</c:v>
                </c:pt>
                <c:pt idx="72162">
                  <c:v>72162</c:v>
                </c:pt>
                <c:pt idx="72163">
                  <c:v>72163</c:v>
                </c:pt>
                <c:pt idx="72164">
                  <c:v>72164</c:v>
                </c:pt>
                <c:pt idx="72165">
                  <c:v>72165</c:v>
                </c:pt>
                <c:pt idx="72166">
                  <c:v>72166</c:v>
                </c:pt>
                <c:pt idx="72167">
                  <c:v>72167</c:v>
                </c:pt>
                <c:pt idx="72168">
                  <c:v>72168</c:v>
                </c:pt>
                <c:pt idx="72169">
                  <c:v>72169</c:v>
                </c:pt>
                <c:pt idx="72170">
                  <c:v>72170</c:v>
                </c:pt>
                <c:pt idx="72171">
                  <c:v>72171</c:v>
                </c:pt>
                <c:pt idx="72172">
                  <c:v>72172</c:v>
                </c:pt>
                <c:pt idx="72173">
                  <c:v>72173</c:v>
                </c:pt>
                <c:pt idx="72174">
                  <c:v>72174</c:v>
                </c:pt>
                <c:pt idx="72175">
                  <c:v>72175</c:v>
                </c:pt>
                <c:pt idx="72176">
                  <c:v>72176</c:v>
                </c:pt>
                <c:pt idx="72177">
                  <c:v>72177</c:v>
                </c:pt>
                <c:pt idx="72178">
                  <c:v>72178</c:v>
                </c:pt>
                <c:pt idx="72179">
                  <c:v>72179</c:v>
                </c:pt>
                <c:pt idx="72180">
                  <c:v>72180</c:v>
                </c:pt>
                <c:pt idx="72181">
                  <c:v>72181</c:v>
                </c:pt>
                <c:pt idx="72182">
                  <c:v>72182</c:v>
                </c:pt>
                <c:pt idx="72183">
                  <c:v>72183</c:v>
                </c:pt>
                <c:pt idx="72184">
                  <c:v>72184</c:v>
                </c:pt>
                <c:pt idx="72185">
                  <c:v>72185</c:v>
                </c:pt>
                <c:pt idx="72186">
                  <c:v>72186</c:v>
                </c:pt>
                <c:pt idx="72187">
                  <c:v>72187</c:v>
                </c:pt>
                <c:pt idx="72188">
                  <c:v>72188</c:v>
                </c:pt>
                <c:pt idx="72189">
                  <c:v>72189</c:v>
                </c:pt>
                <c:pt idx="72190">
                  <c:v>72190</c:v>
                </c:pt>
                <c:pt idx="72191">
                  <c:v>72191</c:v>
                </c:pt>
                <c:pt idx="72192">
                  <c:v>72192</c:v>
                </c:pt>
                <c:pt idx="72193">
                  <c:v>72193</c:v>
                </c:pt>
                <c:pt idx="72194">
                  <c:v>72194</c:v>
                </c:pt>
                <c:pt idx="72195">
                  <c:v>72195</c:v>
                </c:pt>
                <c:pt idx="72196">
                  <c:v>72196</c:v>
                </c:pt>
                <c:pt idx="72197">
                  <c:v>72197</c:v>
                </c:pt>
                <c:pt idx="72198">
                  <c:v>72198</c:v>
                </c:pt>
                <c:pt idx="72199">
                  <c:v>72199</c:v>
                </c:pt>
                <c:pt idx="72200">
                  <c:v>72200</c:v>
                </c:pt>
                <c:pt idx="72201">
                  <c:v>72201</c:v>
                </c:pt>
                <c:pt idx="72202">
                  <c:v>72202</c:v>
                </c:pt>
                <c:pt idx="72203">
                  <c:v>72203</c:v>
                </c:pt>
                <c:pt idx="72204">
                  <c:v>72204</c:v>
                </c:pt>
                <c:pt idx="72205">
                  <c:v>72205</c:v>
                </c:pt>
                <c:pt idx="72206">
                  <c:v>72206</c:v>
                </c:pt>
                <c:pt idx="72207">
                  <c:v>72207</c:v>
                </c:pt>
                <c:pt idx="72208">
                  <c:v>72208</c:v>
                </c:pt>
                <c:pt idx="72209">
                  <c:v>72209</c:v>
                </c:pt>
                <c:pt idx="72210">
                  <c:v>72210</c:v>
                </c:pt>
                <c:pt idx="72211">
                  <c:v>72211</c:v>
                </c:pt>
                <c:pt idx="72212">
                  <c:v>72212</c:v>
                </c:pt>
                <c:pt idx="72213">
                  <c:v>72213</c:v>
                </c:pt>
                <c:pt idx="72214">
                  <c:v>72214</c:v>
                </c:pt>
                <c:pt idx="72215">
                  <c:v>72215</c:v>
                </c:pt>
                <c:pt idx="72216">
                  <c:v>72216</c:v>
                </c:pt>
                <c:pt idx="72217">
                  <c:v>72217</c:v>
                </c:pt>
                <c:pt idx="72218">
                  <c:v>72218</c:v>
                </c:pt>
                <c:pt idx="72219">
                  <c:v>72219</c:v>
                </c:pt>
                <c:pt idx="72220">
                  <c:v>72220</c:v>
                </c:pt>
                <c:pt idx="72221">
                  <c:v>72221</c:v>
                </c:pt>
                <c:pt idx="72222">
                  <c:v>72222</c:v>
                </c:pt>
                <c:pt idx="72223">
                  <c:v>72223</c:v>
                </c:pt>
                <c:pt idx="72224">
                  <c:v>72224</c:v>
                </c:pt>
                <c:pt idx="72225">
                  <c:v>72225</c:v>
                </c:pt>
                <c:pt idx="72226">
                  <c:v>72226</c:v>
                </c:pt>
                <c:pt idx="72227">
                  <c:v>72227</c:v>
                </c:pt>
                <c:pt idx="72228">
                  <c:v>72228</c:v>
                </c:pt>
                <c:pt idx="72229">
                  <c:v>72229</c:v>
                </c:pt>
                <c:pt idx="72230">
                  <c:v>72230</c:v>
                </c:pt>
                <c:pt idx="72231">
                  <c:v>72231</c:v>
                </c:pt>
                <c:pt idx="72232">
                  <c:v>72232</c:v>
                </c:pt>
                <c:pt idx="72233">
                  <c:v>72233</c:v>
                </c:pt>
                <c:pt idx="72234">
                  <c:v>72234</c:v>
                </c:pt>
                <c:pt idx="72235">
                  <c:v>72235</c:v>
                </c:pt>
                <c:pt idx="72236">
                  <c:v>72236</c:v>
                </c:pt>
                <c:pt idx="72237">
                  <c:v>72237</c:v>
                </c:pt>
                <c:pt idx="72238">
                  <c:v>72238</c:v>
                </c:pt>
                <c:pt idx="72239">
                  <c:v>72239</c:v>
                </c:pt>
                <c:pt idx="72240">
                  <c:v>72240</c:v>
                </c:pt>
                <c:pt idx="72241">
                  <c:v>72241</c:v>
                </c:pt>
                <c:pt idx="72242">
                  <c:v>72242</c:v>
                </c:pt>
                <c:pt idx="72243">
                  <c:v>72243</c:v>
                </c:pt>
                <c:pt idx="72244">
                  <c:v>72244</c:v>
                </c:pt>
                <c:pt idx="72245">
                  <c:v>72245</c:v>
                </c:pt>
                <c:pt idx="72246">
                  <c:v>72246</c:v>
                </c:pt>
                <c:pt idx="72247">
                  <c:v>72247</c:v>
                </c:pt>
                <c:pt idx="72248">
                  <c:v>72248</c:v>
                </c:pt>
                <c:pt idx="72249">
                  <c:v>72249</c:v>
                </c:pt>
                <c:pt idx="72250">
                  <c:v>72250</c:v>
                </c:pt>
                <c:pt idx="72251">
                  <c:v>72251</c:v>
                </c:pt>
                <c:pt idx="72252">
                  <c:v>72252</c:v>
                </c:pt>
                <c:pt idx="72253">
                  <c:v>72253</c:v>
                </c:pt>
                <c:pt idx="72254">
                  <c:v>72254</c:v>
                </c:pt>
                <c:pt idx="72255">
                  <c:v>72255</c:v>
                </c:pt>
                <c:pt idx="72256">
                  <c:v>72256</c:v>
                </c:pt>
                <c:pt idx="72257">
                  <c:v>72257</c:v>
                </c:pt>
                <c:pt idx="72258">
                  <c:v>72258</c:v>
                </c:pt>
                <c:pt idx="72259">
                  <c:v>72259</c:v>
                </c:pt>
                <c:pt idx="72260">
                  <c:v>72260</c:v>
                </c:pt>
                <c:pt idx="72261">
                  <c:v>72261</c:v>
                </c:pt>
                <c:pt idx="72262">
                  <c:v>72262</c:v>
                </c:pt>
                <c:pt idx="72263">
                  <c:v>72263</c:v>
                </c:pt>
                <c:pt idx="72264">
                  <c:v>72264</c:v>
                </c:pt>
                <c:pt idx="72265">
                  <c:v>72265</c:v>
                </c:pt>
                <c:pt idx="72266">
                  <c:v>72266</c:v>
                </c:pt>
                <c:pt idx="72267">
                  <c:v>72267</c:v>
                </c:pt>
                <c:pt idx="72268">
                  <c:v>72268</c:v>
                </c:pt>
                <c:pt idx="72269">
                  <c:v>72269</c:v>
                </c:pt>
                <c:pt idx="72270">
                  <c:v>72270</c:v>
                </c:pt>
                <c:pt idx="72271">
                  <c:v>72271</c:v>
                </c:pt>
                <c:pt idx="72272">
                  <c:v>72272</c:v>
                </c:pt>
                <c:pt idx="72273">
                  <c:v>72273</c:v>
                </c:pt>
                <c:pt idx="72274">
                  <c:v>72274</c:v>
                </c:pt>
                <c:pt idx="72275">
                  <c:v>72275</c:v>
                </c:pt>
                <c:pt idx="72276">
                  <c:v>72276</c:v>
                </c:pt>
                <c:pt idx="72277">
                  <c:v>72277</c:v>
                </c:pt>
                <c:pt idx="72278">
                  <c:v>72278</c:v>
                </c:pt>
                <c:pt idx="72279">
                  <c:v>72279</c:v>
                </c:pt>
                <c:pt idx="72280">
                  <c:v>72280</c:v>
                </c:pt>
                <c:pt idx="72281">
                  <c:v>72281</c:v>
                </c:pt>
                <c:pt idx="72282">
                  <c:v>72282</c:v>
                </c:pt>
                <c:pt idx="72283">
                  <c:v>72283</c:v>
                </c:pt>
                <c:pt idx="72284">
                  <c:v>72284</c:v>
                </c:pt>
                <c:pt idx="72285">
                  <c:v>72285</c:v>
                </c:pt>
                <c:pt idx="72286">
                  <c:v>72286</c:v>
                </c:pt>
                <c:pt idx="72287">
                  <c:v>72287</c:v>
                </c:pt>
                <c:pt idx="72288">
                  <c:v>72288</c:v>
                </c:pt>
                <c:pt idx="72289">
                  <c:v>72289</c:v>
                </c:pt>
                <c:pt idx="72290">
                  <c:v>72290</c:v>
                </c:pt>
                <c:pt idx="72291">
                  <c:v>72291</c:v>
                </c:pt>
                <c:pt idx="72292">
                  <c:v>72292</c:v>
                </c:pt>
                <c:pt idx="72293">
                  <c:v>72293</c:v>
                </c:pt>
                <c:pt idx="72294">
                  <c:v>72294</c:v>
                </c:pt>
                <c:pt idx="72295">
                  <c:v>72295</c:v>
                </c:pt>
                <c:pt idx="72296">
                  <c:v>72296</c:v>
                </c:pt>
                <c:pt idx="72297">
                  <c:v>72297</c:v>
                </c:pt>
                <c:pt idx="72298">
                  <c:v>72298</c:v>
                </c:pt>
                <c:pt idx="72299">
                  <c:v>72299</c:v>
                </c:pt>
                <c:pt idx="72300">
                  <c:v>72300</c:v>
                </c:pt>
                <c:pt idx="72301">
                  <c:v>72301</c:v>
                </c:pt>
                <c:pt idx="72302">
                  <c:v>72302</c:v>
                </c:pt>
                <c:pt idx="72303">
                  <c:v>72303</c:v>
                </c:pt>
                <c:pt idx="72304">
                  <c:v>72304</c:v>
                </c:pt>
                <c:pt idx="72305">
                  <c:v>72305</c:v>
                </c:pt>
                <c:pt idx="72306">
                  <c:v>72306</c:v>
                </c:pt>
                <c:pt idx="72307">
                  <c:v>72307</c:v>
                </c:pt>
                <c:pt idx="72308">
                  <c:v>72308</c:v>
                </c:pt>
                <c:pt idx="72309">
                  <c:v>72309</c:v>
                </c:pt>
                <c:pt idx="72310">
                  <c:v>72310</c:v>
                </c:pt>
                <c:pt idx="72311">
                  <c:v>72311</c:v>
                </c:pt>
                <c:pt idx="72312">
                  <c:v>72312</c:v>
                </c:pt>
                <c:pt idx="72313">
                  <c:v>72313</c:v>
                </c:pt>
                <c:pt idx="72314">
                  <c:v>72314</c:v>
                </c:pt>
                <c:pt idx="72315">
                  <c:v>72315</c:v>
                </c:pt>
                <c:pt idx="72316">
                  <c:v>72316</c:v>
                </c:pt>
                <c:pt idx="72317">
                  <c:v>72317</c:v>
                </c:pt>
                <c:pt idx="72318">
                  <c:v>72318</c:v>
                </c:pt>
                <c:pt idx="72319">
                  <c:v>72319</c:v>
                </c:pt>
                <c:pt idx="72320">
                  <c:v>72320</c:v>
                </c:pt>
                <c:pt idx="72321">
                  <c:v>72321</c:v>
                </c:pt>
                <c:pt idx="72322">
                  <c:v>72322</c:v>
                </c:pt>
                <c:pt idx="72323">
                  <c:v>72323</c:v>
                </c:pt>
                <c:pt idx="72324">
                  <c:v>72324</c:v>
                </c:pt>
                <c:pt idx="72325">
                  <c:v>72325</c:v>
                </c:pt>
                <c:pt idx="72326">
                  <c:v>72326</c:v>
                </c:pt>
                <c:pt idx="72327">
                  <c:v>72327</c:v>
                </c:pt>
                <c:pt idx="72328">
                  <c:v>72328</c:v>
                </c:pt>
                <c:pt idx="72329">
                  <c:v>72329</c:v>
                </c:pt>
                <c:pt idx="72330">
                  <c:v>72330</c:v>
                </c:pt>
                <c:pt idx="72331">
                  <c:v>72331</c:v>
                </c:pt>
                <c:pt idx="72332">
                  <c:v>72332</c:v>
                </c:pt>
                <c:pt idx="72333">
                  <c:v>72333</c:v>
                </c:pt>
                <c:pt idx="72334">
                  <c:v>72334</c:v>
                </c:pt>
                <c:pt idx="72335">
                  <c:v>72335</c:v>
                </c:pt>
                <c:pt idx="72336">
                  <c:v>72336</c:v>
                </c:pt>
                <c:pt idx="72337">
                  <c:v>72337</c:v>
                </c:pt>
                <c:pt idx="72338">
                  <c:v>72338</c:v>
                </c:pt>
                <c:pt idx="72339">
                  <c:v>72339</c:v>
                </c:pt>
                <c:pt idx="72340">
                  <c:v>72340</c:v>
                </c:pt>
                <c:pt idx="72341">
                  <c:v>72341</c:v>
                </c:pt>
                <c:pt idx="72342">
                  <c:v>72342</c:v>
                </c:pt>
                <c:pt idx="72343">
                  <c:v>72343</c:v>
                </c:pt>
                <c:pt idx="72344">
                  <c:v>72344</c:v>
                </c:pt>
                <c:pt idx="72345">
                  <c:v>72345</c:v>
                </c:pt>
                <c:pt idx="72346">
                  <c:v>72346</c:v>
                </c:pt>
                <c:pt idx="72347">
                  <c:v>72347</c:v>
                </c:pt>
                <c:pt idx="72348">
                  <c:v>72348</c:v>
                </c:pt>
                <c:pt idx="72349">
                  <c:v>72349</c:v>
                </c:pt>
                <c:pt idx="72350">
                  <c:v>72350</c:v>
                </c:pt>
                <c:pt idx="72351">
                  <c:v>72351</c:v>
                </c:pt>
                <c:pt idx="72352">
                  <c:v>72352</c:v>
                </c:pt>
                <c:pt idx="72353">
                  <c:v>72353</c:v>
                </c:pt>
                <c:pt idx="72354">
                  <c:v>72354</c:v>
                </c:pt>
                <c:pt idx="72355">
                  <c:v>72355</c:v>
                </c:pt>
                <c:pt idx="72356">
                  <c:v>72356</c:v>
                </c:pt>
                <c:pt idx="72357">
                  <c:v>72357</c:v>
                </c:pt>
                <c:pt idx="72358">
                  <c:v>72358</c:v>
                </c:pt>
                <c:pt idx="72359">
                  <c:v>72359</c:v>
                </c:pt>
                <c:pt idx="72360">
                  <c:v>72360</c:v>
                </c:pt>
                <c:pt idx="72361">
                  <c:v>72361</c:v>
                </c:pt>
                <c:pt idx="72362">
                  <c:v>72362</c:v>
                </c:pt>
                <c:pt idx="72363">
                  <c:v>72363</c:v>
                </c:pt>
                <c:pt idx="72364">
                  <c:v>72364</c:v>
                </c:pt>
                <c:pt idx="72365">
                  <c:v>72365</c:v>
                </c:pt>
                <c:pt idx="72366">
                  <c:v>72366</c:v>
                </c:pt>
                <c:pt idx="72367">
                  <c:v>72367</c:v>
                </c:pt>
                <c:pt idx="72368">
                  <c:v>72368</c:v>
                </c:pt>
                <c:pt idx="72369">
                  <c:v>72369</c:v>
                </c:pt>
                <c:pt idx="72370">
                  <c:v>72370</c:v>
                </c:pt>
                <c:pt idx="72371">
                  <c:v>72371</c:v>
                </c:pt>
                <c:pt idx="72372">
                  <c:v>72372</c:v>
                </c:pt>
                <c:pt idx="72373">
                  <c:v>72373</c:v>
                </c:pt>
                <c:pt idx="72374">
                  <c:v>72374</c:v>
                </c:pt>
                <c:pt idx="72375">
                  <c:v>72375</c:v>
                </c:pt>
                <c:pt idx="72376">
                  <c:v>72376</c:v>
                </c:pt>
                <c:pt idx="72377">
                  <c:v>72377</c:v>
                </c:pt>
                <c:pt idx="72378">
                  <c:v>72378</c:v>
                </c:pt>
                <c:pt idx="72379">
                  <c:v>72379</c:v>
                </c:pt>
                <c:pt idx="72380">
                  <c:v>72380</c:v>
                </c:pt>
                <c:pt idx="72381">
                  <c:v>72381</c:v>
                </c:pt>
                <c:pt idx="72382">
                  <c:v>72382</c:v>
                </c:pt>
                <c:pt idx="72383">
                  <c:v>72383</c:v>
                </c:pt>
                <c:pt idx="72384">
                  <c:v>72384</c:v>
                </c:pt>
                <c:pt idx="72385">
                  <c:v>72385</c:v>
                </c:pt>
                <c:pt idx="72386">
                  <c:v>72386</c:v>
                </c:pt>
                <c:pt idx="72387">
                  <c:v>72387</c:v>
                </c:pt>
                <c:pt idx="72388">
                  <c:v>72388</c:v>
                </c:pt>
                <c:pt idx="72389">
                  <c:v>72389</c:v>
                </c:pt>
                <c:pt idx="72390">
                  <c:v>72390</c:v>
                </c:pt>
                <c:pt idx="72391">
                  <c:v>72391</c:v>
                </c:pt>
                <c:pt idx="72392">
                  <c:v>72392</c:v>
                </c:pt>
                <c:pt idx="72393">
                  <c:v>72393</c:v>
                </c:pt>
                <c:pt idx="72394">
                  <c:v>72394</c:v>
                </c:pt>
                <c:pt idx="72395">
                  <c:v>72395</c:v>
                </c:pt>
                <c:pt idx="72396">
                  <c:v>72396</c:v>
                </c:pt>
                <c:pt idx="72397">
                  <c:v>72397</c:v>
                </c:pt>
                <c:pt idx="72398">
                  <c:v>72398</c:v>
                </c:pt>
                <c:pt idx="72399">
                  <c:v>72399</c:v>
                </c:pt>
                <c:pt idx="72400">
                  <c:v>72400</c:v>
                </c:pt>
                <c:pt idx="72401">
                  <c:v>72401</c:v>
                </c:pt>
                <c:pt idx="72402">
                  <c:v>72402</c:v>
                </c:pt>
                <c:pt idx="72403">
                  <c:v>72403</c:v>
                </c:pt>
                <c:pt idx="72404">
                  <c:v>72404</c:v>
                </c:pt>
                <c:pt idx="72405">
                  <c:v>72405</c:v>
                </c:pt>
                <c:pt idx="72406">
                  <c:v>72406</c:v>
                </c:pt>
                <c:pt idx="72407">
                  <c:v>72407</c:v>
                </c:pt>
                <c:pt idx="72408">
                  <c:v>72408</c:v>
                </c:pt>
                <c:pt idx="72409">
                  <c:v>72409</c:v>
                </c:pt>
                <c:pt idx="72410">
                  <c:v>72410</c:v>
                </c:pt>
                <c:pt idx="72411">
                  <c:v>72411</c:v>
                </c:pt>
                <c:pt idx="72412">
                  <c:v>72412</c:v>
                </c:pt>
                <c:pt idx="72413">
                  <c:v>72413</c:v>
                </c:pt>
                <c:pt idx="72414">
                  <c:v>72414</c:v>
                </c:pt>
                <c:pt idx="72415">
                  <c:v>72415</c:v>
                </c:pt>
                <c:pt idx="72416">
                  <c:v>72416</c:v>
                </c:pt>
                <c:pt idx="72417">
                  <c:v>72417</c:v>
                </c:pt>
                <c:pt idx="72418">
                  <c:v>72418</c:v>
                </c:pt>
                <c:pt idx="72419">
                  <c:v>72419</c:v>
                </c:pt>
                <c:pt idx="72420">
                  <c:v>72420</c:v>
                </c:pt>
                <c:pt idx="72421">
                  <c:v>72421</c:v>
                </c:pt>
                <c:pt idx="72422">
                  <c:v>72422</c:v>
                </c:pt>
                <c:pt idx="72423">
                  <c:v>72423</c:v>
                </c:pt>
                <c:pt idx="72424">
                  <c:v>72424</c:v>
                </c:pt>
                <c:pt idx="72425">
                  <c:v>72425</c:v>
                </c:pt>
                <c:pt idx="72426">
                  <c:v>72426</c:v>
                </c:pt>
                <c:pt idx="72427">
                  <c:v>72427</c:v>
                </c:pt>
                <c:pt idx="72428">
                  <c:v>72428</c:v>
                </c:pt>
                <c:pt idx="72429">
                  <c:v>72429</c:v>
                </c:pt>
                <c:pt idx="72430">
                  <c:v>72430</c:v>
                </c:pt>
                <c:pt idx="72431">
                  <c:v>72431</c:v>
                </c:pt>
                <c:pt idx="72432">
                  <c:v>72432</c:v>
                </c:pt>
                <c:pt idx="72433">
                  <c:v>72433</c:v>
                </c:pt>
                <c:pt idx="72434">
                  <c:v>72434</c:v>
                </c:pt>
                <c:pt idx="72435">
                  <c:v>72435</c:v>
                </c:pt>
                <c:pt idx="72436">
                  <c:v>72436</c:v>
                </c:pt>
                <c:pt idx="72437">
                  <c:v>72437</c:v>
                </c:pt>
                <c:pt idx="72438">
                  <c:v>72438</c:v>
                </c:pt>
                <c:pt idx="72439">
                  <c:v>72439</c:v>
                </c:pt>
                <c:pt idx="72440">
                  <c:v>72440</c:v>
                </c:pt>
                <c:pt idx="72441">
                  <c:v>72441</c:v>
                </c:pt>
                <c:pt idx="72442">
                  <c:v>72442</c:v>
                </c:pt>
                <c:pt idx="72443">
                  <c:v>72443</c:v>
                </c:pt>
                <c:pt idx="72444">
                  <c:v>72444</c:v>
                </c:pt>
                <c:pt idx="72445">
                  <c:v>72445</c:v>
                </c:pt>
                <c:pt idx="72446">
                  <c:v>72446</c:v>
                </c:pt>
                <c:pt idx="72447">
                  <c:v>72447</c:v>
                </c:pt>
                <c:pt idx="72448">
                  <c:v>72448</c:v>
                </c:pt>
                <c:pt idx="72449">
                  <c:v>72449</c:v>
                </c:pt>
                <c:pt idx="72450">
                  <c:v>72450</c:v>
                </c:pt>
                <c:pt idx="72451">
                  <c:v>72451</c:v>
                </c:pt>
                <c:pt idx="72452">
                  <c:v>72452</c:v>
                </c:pt>
                <c:pt idx="72453">
                  <c:v>72453</c:v>
                </c:pt>
                <c:pt idx="72454">
                  <c:v>72454</c:v>
                </c:pt>
                <c:pt idx="72455">
                  <c:v>72455</c:v>
                </c:pt>
                <c:pt idx="72456">
                  <c:v>72456</c:v>
                </c:pt>
                <c:pt idx="72457">
                  <c:v>72457</c:v>
                </c:pt>
                <c:pt idx="72458">
                  <c:v>72458</c:v>
                </c:pt>
                <c:pt idx="72459">
                  <c:v>72459</c:v>
                </c:pt>
                <c:pt idx="72460">
                  <c:v>72460</c:v>
                </c:pt>
                <c:pt idx="72461">
                  <c:v>72461</c:v>
                </c:pt>
                <c:pt idx="72462">
                  <c:v>72462</c:v>
                </c:pt>
                <c:pt idx="72463">
                  <c:v>72463</c:v>
                </c:pt>
                <c:pt idx="72464">
                  <c:v>72464</c:v>
                </c:pt>
                <c:pt idx="72465">
                  <c:v>72465</c:v>
                </c:pt>
                <c:pt idx="72466">
                  <c:v>72466</c:v>
                </c:pt>
                <c:pt idx="72467">
                  <c:v>72467</c:v>
                </c:pt>
                <c:pt idx="72468">
                  <c:v>72468</c:v>
                </c:pt>
                <c:pt idx="72469">
                  <c:v>72469</c:v>
                </c:pt>
                <c:pt idx="72470">
                  <c:v>72470</c:v>
                </c:pt>
                <c:pt idx="72471">
                  <c:v>72471</c:v>
                </c:pt>
                <c:pt idx="72472">
                  <c:v>72472</c:v>
                </c:pt>
                <c:pt idx="72473">
                  <c:v>72473</c:v>
                </c:pt>
                <c:pt idx="72474">
                  <c:v>72474</c:v>
                </c:pt>
                <c:pt idx="72475">
                  <c:v>72475</c:v>
                </c:pt>
                <c:pt idx="72476">
                  <c:v>72476</c:v>
                </c:pt>
                <c:pt idx="72477">
                  <c:v>72477</c:v>
                </c:pt>
                <c:pt idx="72478">
                  <c:v>72478</c:v>
                </c:pt>
                <c:pt idx="72479">
                  <c:v>72479</c:v>
                </c:pt>
                <c:pt idx="72480">
                  <c:v>72480</c:v>
                </c:pt>
                <c:pt idx="72481">
                  <c:v>72481</c:v>
                </c:pt>
                <c:pt idx="72482">
                  <c:v>72482</c:v>
                </c:pt>
                <c:pt idx="72483">
                  <c:v>72483</c:v>
                </c:pt>
                <c:pt idx="72484">
                  <c:v>72484</c:v>
                </c:pt>
                <c:pt idx="72485">
                  <c:v>72485</c:v>
                </c:pt>
                <c:pt idx="72486">
                  <c:v>72486</c:v>
                </c:pt>
                <c:pt idx="72487">
                  <c:v>72487</c:v>
                </c:pt>
                <c:pt idx="72488">
                  <c:v>72488</c:v>
                </c:pt>
                <c:pt idx="72489">
                  <c:v>72489</c:v>
                </c:pt>
                <c:pt idx="72490">
                  <c:v>72490</c:v>
                </c:pt>
                <c:pt idx="72491">
                  <c:v>72491</c:v>
                </c:pt>
                <c:pt idx="72492">
                  <c:v>72492</c:v>
                </c:pt>
                <c:pt idx="72493">
                  <c:v>72493</c:v>
                </c:pt>
                <c:pt idx="72494">
                  <c:v>72494</c:v>
                </c:pt>
                <c:pt idx="72495">
                  <c:v>72495</c:v>
                </c:pt>
                <c:pt idx="72496">
                  <c:v>72496</c:v>
                </c:pt>
                <c:pt idx="72497">
                  <c:v>72497</c:v>
                </c:pt>
                <c:pt idx="72498">
                  <c:v>72498</c:v>
                </c:pt>
                <c:pt idx="72499">
                  <c:v>72499</c:v>
                </c:pt>
                <c:pt idx="72500">
                  <c:v>72500</c:v>
                </c:pt>
                <c:pt idx="72501">
                  <c:v>72501</c:v>
                </c:pt>
                <c:pt idx="72502">
                  <c:v>72502</c:v>
                </c:pt>
                <c:pt idx="72503">
                  <c:v>72503</c:v>
                </c:pt>
                <c:pt idx="72504">
                  <c:v>72504</c:v>
                </c:pt>
                <c:pt idx="72505">
                  <c:v>72505</c:v>
                </c:pt>
                <c:pt idx="72506">
                  <c:v>72506</c:v>
                </c:pt>
                <c:pt idx="72507">
                  <c:v>72507</c:v>
                </c:pt>
                <c:pt idx="72508">
                  <c:v>72508</c:v>
                </c:pt>
                <c:pt idx="72509">
                  <c:v>72509</c:v>
                </c:pt>
                <c:pt idx="72510">
                  <c:v>72510</c:v>
                </c:pt>
                <c:pt idx="72511">
                  <c:v>72511</c:v>
                </c:pt>
                <c:pt idx="72512">
                  <c:v>72512</c:v>
                </c:pt>
                <c:pt idx="72513">
                  <c:v>72513</c:v>
                </c:pt>
                <c:pt idx="72514">
                  <c:v>72514</c:v>
                </c:pt>
                <c:pt idx="72515">
                  <c:v>72515</c:v>
                </c:pt>
                <c:pt idx="72516">
                  <c:v>72516</c:v>
                </c:pt>
                <c:pt idx="72517">
                  <c:v>72517</c:v>
                </c:pt>
                <c:pt idx="72518">
                  <c:v>72518</c:v>
                </c:pt>
                <c:pt idx="72519">
                  <c:v>72519</c:v>
                </c:pt>
                <c:pt idx="72520">
                  <c:v>72520</c:v>
                </c:pt>
                <c:pt idx="72521">
                  <c:v>72521</c:v>
                </c:pt>
                <c:pt idx="72522">
                  <c:v>72522</c:v>
                </c:pt>
                <c:pt idx="72523">
                  <c:v>72523</c:v>
                </c:pt>
                <c:pt idx="72524">
                  <c:v>72524</c:v>
                </c:pt>
                <c:pt idx="72525">
                  <c:v>72525</c:v>
                </c:pt>
                <c:pt idx="72526">
                  <c:v>72526</c:v>
                </c:pt>
                <c:pt idx="72527">
                  <c:v>72527</c:v>
                </c:pt>
                <c:pt idx="72528">
                  <c:v>72528</c:v>
                </c:pt>
                <c:pt idx="72529">
                  <c:v>72529</c:v>
                </c:pt>
                <c:pt idx="72530">
                  <c:v>72530</c:v>
                </c:pt>
                <c:pt idx="72531">
                  <c:v>72531</c:v>
                </c:pt>
                <c:pt idx="72532">
                  <c:v>72532</c:v>
                </c:pt>
                <c:pt idx="72533">
                  <c:v>72533</c:v>
                </c:pt>
                <c:pt idx="72534">
                  <c:v>72534</c:v>
                </c:pt>
                <c:pt idx="72535">
                  <c:v>72535</c:v>
                </c:pt>
                <c:pt idx="72536">
                  <c:v>72536</c:v>
                </c:pt>
                <c:pt idx="72537">
                  <c:v>72537</c:v>
                </c:pt>
                <c:pt idx="72538">
                  <c:v>72538</c:v>
                </c:pt>
                <c:pt idx="72539">
                  <c:v>72539</c:v>
                </c:pt>
                <c:pt idx="72540">
                  <c:v>72540</c:v>
                </c:pt>
                <c:pt idx="72541">
                  <c:v>72541</c:v>
                </c:pt>
                <c:pt idx="72542">
                  <c:v>72542</c:v>
                </c:pt>
                <c:pt idx="72543">
                  <c:v>72543</c:v>
                </c:pt>
                <c:pt idx="72544">
                  <c:v>72544</c:v>
                </c:pt>
                <c:pt idx="72545">
                  <c:v>72545</c:v>
                </c:pt>
                <c:pt idx="72546">
                  <c:v>72546</c:v>
                </c:pt>
                <c:pt idx="72547">
                  <c:v>72547</c:v>
                </c:pt>
                <c:pt idx="72548">
                  <c:v>72548</c:v>
                </c:pt>
                <c:pt idx="72549">
                  <c:v>72549</c:v>
                </c:pt>
                <c:pt idx="72550">
                  <c:v>72550</c:v>
                </c:pt>
                <c:pt idx="72551">
                  <c:v>72551</c:v>
                </c:pt>
                <c:pt idx="72552">
                  <c:v>72552</c:v>
                </c:pt>
                <c:pt idx="72553">
                  <c:v>72553</c:v>
                </c:pt>
                <c:pt idx="72554">
                  <c:v>72554</c:v>
                </c:pt>
                <c:pt idx="72555">
                  <c:v>72555</c:v>
                </c:pt>
                <c:pt idx="72556">
                  <c:v>72556</c:v>
                </c:pt>
                <c:pt idx="72557">
                  <c:v>72557</c:v>
                </c:pt>
                <c:pt idx="72558">
                  <c:v>72558</c:v>
                </c:pt>
                <c:pt idx="72559">
                  <c:v>72559</c:v>
                </c:pt>
                <c:pt idx="72560">
                  <c:v>72560</c:v>
                </c:pt>
                <c:pt idx="72561">
                  <c:v>72561</c:v>
                </c:pt>
                <c:pt idx="72562">
                  <c:v>72562</c:v>
                </c:pt>
                <c:pt idx="72563">
                  <c:v>72563</c:v>
                </c:pt>
                <c:pt idx="72564">
                  <c:v>72564</c:v>
                </c:pt>
                <c:pt idx="72565">
                  <c:v>72565</c:v>
                </c:pt>
                <c:pt idx="72566">
                  <c:v>72566</c:v>
                </c:pt>
                <c:pt idx="72567">
                  <c:v>72567</c:v>
                </c:pt>
                <c:pt idx="72568">
                  <c:v>72568</c:v>
                </c:pt>
                <c:pt idx="72569">
                  <c:v>72569</c:v>
                </c:pt>
                <c:pt idx="72570">
                  <c:v>72570</c:v>
                </c:pt>
                <c:pt idx="72571">
                  <c:v>72571</c:v>
                </c:pt>
                <c:pt idx="72572">
                  <c:v>72572</c:v>
                </c:pt>
                <c:pt idx="72573">
                  <c:v>72573</c:v>
                </c:pt>
                <c:pt idx="72574">
                  <c:v>72574</c:v>
                </c:pt>
                <c:pt idx="72575">
                  <c:v>72575</c:v>
                </c:pt>
                <c:pt idx="72576">
                  <c:v>72576</c:v>
                </c:pt>
                <c:pt idx="72577">
                  <c:v>72577</c:v>
                </c:pt>
                <c:pt idx="72578">
                  <c:v>72578</c:v>
                </c:pt>
                <c:pt idx="72579">
                  <c:v>72579</c:v>
                </c:pt>
                <c:pt idx="72580">
                  <c:v>72580</c:v>
                </c:pt>
                <c:pt idx="72581">
                  <c:v>72581</c:v>
                </c:pt>
                <c:pt idx="72582">
                  <c:v>72582</c:v>
                </c:pt>
                <c:pt idx="72583">
                  <c:v>72583</c:v>
                </c:pt>
                <c:pt idx="72584">
                  <c:v>72584</c:v>
                </c:pt>
                <c:pt idx="72585">
                  <c:v>72585</c:v>
                </c:pt>
                <c:pt idx="72586">
                  <c:v>72586</c:v>
                </c:pt>
                <c:pt idx="72587">
                  <c:v>72587</c:v>
                </c:pt>
                <c:pt idx="72588">
                  <c:v>72588</c:v>
                </c:pt>
                <c:pt idx="72589">
                  <c:v>72589</c:v>
                </c:pt>
                <c:pt idx="72590">
                  <c:v>72590</c:v>
                </c:pt>
                <c:pt idx="72591">
                  <c:v>72591</c:v>
                </c:pt>
                <c:pt idx="72592">
                  <c:v>72592</c:v>
                </c:pt>
                <c:pt idx="72593">
                  <c:v>72593</c:v>
                </c:pt>
                <c:pt idx="72594">
                  <c:v>72594</c:v>
                </c:pt>
                <c:pt idx="72595">
                  <c:v>72595</c:v>
                </c:pt>
                <c:pt idx="72596">
                  <c:v>72596</c:v>
                </c:pt>
                <c:pt idx="72597">
                  <c:v>72597</c:v>
                </c:pt>
                <c:pt idx="72598">
                  <c:v>72598</c:v>
                </c:pt>
                <c:pt idx="72599">
                  <c:v>72599</c:v>
                </c:pt>
                <c:pt idx="72600">
                  <c:v>72600</c:v>
                </c:pt>
                <c:pt idx="72601">
                  <c:v>72601</c:v>
                </c:pt>
                <c:pt idx="72602">
                  <c:v>72602</c:v>
                </c:pt>
                <c:pt idx="72603">
                  <c:v>72603</c:v>
                </c:pt>
                <c:pt idx="72604">
                  <c:v>72604</c:v>
                </c:pt>
                <c:pt idx="72605">
                  <c:v>72605</c:v>
                </c:pt>
                <c:pt idx="72606">
                  <c:v>72606</c:v>
                </c:pt>
                <c:pt idx="72607">
                  <c:v>72607</c:v>
                </c:pt>
                <c:pt idx="72608">
                  <c:v>72608</c:v>
                </c:pt>
                <c:pt idx="72609">
                  <c:v>72609</c:v>
                </c:pt>
                <c:pt idx="72610">
                  <c:v>72610</c:v>
                </c:pt>
                <c:pt idx="72611">
                  <c:v>72611</c:v>
                </c:pt>
                <c:pt idx="72612">
                  <c:v>72612</c:v>
                </c:pt>
                <c:pt idx="72613">
                  <c:v>72613</c:v>
                </c:pt>
                <c:pt idx="72614">
                  <c:v>72614</c:v>
                </c:pt>
                <c:pt idx="72615">
                  <c:v>72615</c:v>
                </c:pt>
                <c:pt idx="72616">
                  <c:v>72616</c:v>
                </c:pt>
                <c:pt idx="72617">
                  <c:v>72617</c:v>
                </c:pt>
                <c:pt idx="72618">
                  <c:v>72618</c:v>
                </c:pt>
                <c:pt idx="72619">
                  <c:v>72619</c:v>
                </c:pt>
                <c:pt idx="72620">
                  <c:v>72620</c:v>
                </c:pt>
                <c:pt idx="72621">
                  <c:v>72621</c:v>
                </c:pt>
                <c:pt idx="72622">
                  <c:v>72622</c:v>
                </c:pt>
                <c:pt idx="72623">
                  <c:v>72623</c:v>
                </c:pt>
                <c:pt idx="72624">
                  <c:v>72624</c:v>
                </c:pt>
                <c:pt idx="72625">
                  <c:v>72625</c:v>
                </c:pt>
                <c:pt idx="72626">
                  <c:v>72626</c:v>
                </c:pt>
                <c:pt idx="72627">
                  <c:v>72627</c:v>
                </c:pt>
                <c:pt idx="72628">
                  <c:v>72628</c:v>
                </c:pt>
                <c:pt idx="72629">
                  <c:v>72629</c:v>
                </c:pt>
                <c:pt idx="72630">
                  <c:v>72630</c:v>
                </c:pt>
                <c:pt idx="72631">
                  <c:v>72631</c:v>
                </c:pt>
                <c:pt idx="72632">
                  <c:v>72632</c:v>
                </c:pt>
                <c:pt idx="72633">
                  <c:v>72633</c:v>
                </c:pt>
                <c:pt idx="72634">
                  <c:v>72634</c:v>
                </c:pt>
                <c:pt idx="72635">
                  <c:v>72635</c:v>
                </c:pt>
                <c:pt idx="72636">
                  <c:v>72636</c:v>
                </c:pt>
                <c:pt idx="72637">
                  <c:v>72637</c:v>
                </c:pt>
                <c:pt idx="72638">
                  <c:v>72638</c:v>
                </c:pt>
                <c:pt idx="72639">
                  <c:v>72639</c:v>
                </c:pt>
                <c:pt idx="72640">
                  <c:v>72640</c:v>
                </c:pt>
                <c:pt idx="72641">
                  <c:v>72641</c:v>
                </c:pt>
                <c:pt idx="72642">
                  <c:v>72642</c:v>
                </c:pt>
                <c:pt idx="72643">
                  <c:v>72643</c:v>
                </c:pt>
                <c:pt idx="72644">
                  <c:v>72644</c:v>
                </c:pt>
                <c:pt idx="72645">
                  <c:v>72645</c:v>
                </c:pt>
                <c:pt idx="72646">
                  <c:v>72646</c:v>
                </c:pt>
                <c:pt idx="72647">
                  <c:v>72647</c:v>
                </c:pt>
                <c:pt idx="72648">
                  <c:v>72648</c:v>
                </c:pt>
                <c:pt idx="72649">
                  <c:v>72649</c:v>
                </c:pt>
                <c:pt idx="72650">
                  <c:v>72650</c:v>
                </c:pt>
                <c:pt idx="72651">
                  <c:v>72651</c:v>
                </c:pt>
                <c:pt idx="72652">
                  <c:v>72652</c:v>
                </c:pt>
                <c:pt idx="72653">
                  <c:v>72653</c:v>
                </c:pt>
                <c:pt idx="72654">
                  <c:v>72654</c:v>
                </c:pt>
                <c:pt idx="72655">
                  <c:v>72655</c:v>
                </c:pt>
                <c:pt idx="72656">
                  <c:v>72656</c:v>
                </c:pt>
                <c:pt idx="72657">
                  <c:v>72657</c:v>
                </c:pt>
                <c:pt idx="72658">
                  <c:v>72658</c:v>
                </c:pt>
                <c:pt idx="72659">
                  <c:v>72659</c:v>
                </c:pt>
                <c:pt idx="72660">
                  <c:v>72660</c:v>
                </c:pt>
                <c:pt idx="72661">
                  <c:v>72661</c:v>
                </c:pt>
                <c:pt idx="72662">
                  <c:v>72662</c:v>
                </c:pt>
                <c:pt idx="72663">
                  <c:v>72663</c:v>
                </c:pt>
                <c:pt idx="72664">
                  <c:v>72664</c:v>
                </c:pt>
                <c:pt idx="72665">
                  <c:v>72665</c:v>
                </c:pt>
                <c:pt idx="72666">
                  <c:v>72666</c:v>
                </c:pt>
                <c:pt idx="72667">
                  <c:v>72667</c:v>
                </c:pt>
                <c:pt idx="72668">
                  <c:v>72668</c:v>
                </c:pt>
                <c:pt idx="72669">
                  <c:v>72669</c:v>
                </c:pt>
                <c:pt idx="72670">
                  <c:v>72670</c:v>
                </c:pt>
                <c:pt idx="72671">
                  <c:v>72671</c:v>
                </c:pt>
                <c:pt idx="72672">
                  <c:v>72672</c:v>
                </c:pt>
                <c:pt idx="72673">
                  <c:v>72673</c:v>
                </c:pt>
                <c:pt idx="72674">
                  <c:v>72674</c:v>
                </c:pt>
                <c:pt idx="72675">
                  <c:v>72675</c:v>
                </c:pt>
                <c:pt idx="72676">
                  <c:v>72676</c:v>
                </c:pt>
                <c:pt idx="72677">
                  <c:v>72677</c:v>
                </c:pt>
                <c:pt idx="72678">
                  <c:v>72678</c:v>
                </c:pt>
                <c:pt idx="72679">
                  <c:v>72679</c:v>
                </c:pt>
                <c:pt idx="72680">
                  <c:v>72680</c:v>
                </c:pt>
                <c:pt idx="72681">
                  <c:v>72681</c:v>
                </c:pt>
                <c:pt idx="72682">
                  <c:v>72682</c:v>
                </c:pt>
                <c:pt idx="72683">
                  <c:v>72683</c:v>
                </c:pt>
                <c:pt idx="72684">
                  <c:v>72684</c:v>
                </c:pt>
                <c:pt idx="72685">
                  <c:v>72685</c:v>
                </c:pt>
                <c:pt idx="72686">
                  <c:v>72686</c:v>
                </c:pt>
                <c:pt idx="72687">
                  <c:v>72687</c:v>
                </c:pt>
                <c:pt idx="72688">
                  <c:v>72688</c:v>
                </c:pt>
                <c:pt idx="72689">
                  <c:v>72689</c:v>
                </c:pt>
                <c:pt idx="72690">
                  <c:v>72690</c:v>
                </c:pt>
                <c:pt idx="72691">
                  <c:v>72691</c:v>
                </c:pt>
                <c:pt idx="72692">
                  <c:v>72692</c:v>
                </c:pt>
                <c:pt idx="72693">
                  <c:v>72693</c:v>
                </c:pt>
                <c:pt idx="72694">
                  <c:v>72694</c:v>
                </c:pt>
                <c:pt idx="72695">
                  <c:v>72695</c:v>
                </c:pt>
                <c:pt idx="72696">
                  <c:v>72696</c:v>
                </c:pt>
                <c:pt idx="72697">
                  <c:v>72697</c:v>
                </c:pt>
                <c:pt idx="72698">
                  <c:v>72698</c:v>
                </c:pt>
                <c:pt idx="72699">
                  <c:v>72699</c:v>
                </c:pt>
                <c:pt idx="72700">
                  <c:v>72700</c:v>
                </c:pt>
                <c:pt idx="72701">
                  <c:v>72701</c:v>
                </c:pt>
                <c:pt idx="72702">
                  <c:v>72702</c:v>
                </c:pt>
                <c:pt idx="72703">
                  <c:v>72703</c:v>
                </c:pt>
                <c:pt idx="72704">
                  <c:v>72704</c:v>
                </c:pt>
                <c:pt idx="72705">
                  <c:v>72705</c:v>
                </c:pt>
                <c:pt idx="72706">
                  <c:v>72706</c:v>
                </c:pt>
                <c:pt idx="72707">
                  <c:v>72707</c:v>
                </c:pt>
                <c:pt idx="72708">
                  <c:v>72708</c:v>
                </c:pt>
                <c:pt idx="72709">
                  <c:v>72709</c:v>
                </c:pt>
                <c:pt idx="72710">
                  <c:v>72710</c:v>
                </c:pt>
                <c:pt idx="72711">
                  <c:v>72711</c:v>
                </c:pt>
                <c:pt idx="72712">
                  <c:v>72712</c:v>
                </c:pt>
                <c:pt idx="72713">
                  <c:v>72713</c:v>
                </c:pt>
                <c:pt idx="72714">
                  <c:v>72714</c:v>
                </c:pt>
                <c:pt idx="72715">
                  <c:v>72715</c:v>
                </c:pt>
                <c:pt idx="72716">
                  <c:v>72716</c:v>
                </c:pt>
                <c:pt idx="72717">
                  <c:v>72717</c:v>
                </c:pt>
                <c:pt idx="72718">
                  <c:v>72718</c:v>
                </c:pt>
                <c:pt idx="72719">
                  <c:v>72719</c:v>
                </c:pt>
                <c:pt idx="72720">
                  <c:v>72720</c:v>
                </c:pt>
                <c:pt idx="72721">
                  <c:v>72721</c:v>
                </c:pt>
                <c:pt idx="72722">
                  <c:v>72722</c:v>
                </c:pt>
                <c:pt idx="72723">
                  <c:v>72723</c:v>
                </c:pt>
                <c:pt idx="72724">
                  <c:v>72724</c:v>
                </c:pt>
                <c:pt idx="72725">
                  <c:v>72725</c:v>
                </c:pt>
                <c:pt idx="72726">
                  <c:v>72726</c:v>
                </c:pt>
                <c:pt idx="72727">
                  <c:v>72727</c:v>
                </c:pt>
                <c:pt idx="72728">
                  <c:v>72728</c:v>
                </c:pt>
                <c:pt idx="72729">
                  <c:v>72729</c:v>
                </c:pt>
                <c:pt idx="72730">
                  <c:v>72730</c:v>
                </c:pt>
                <c:pt idx="72731">
                  <c:v>72731</c:v>
                </c:pt>
                <c:pt idx="72732">
                  <c:v>72732</c:v>
                </c:pt>
                <c:pt idx="72733">
                  <c:v>72733</c:v>
                </c:pt>
                <c:pt idx="72734">
                  <c:v>72734</c:v>
                </c:pt>
                <c:pt idx="72735">
                  <c:v>72735</c:v>
                </c:pt>
                <c:pt idx="72736">
                  <c:v>72736</c:v>
                </c:pt>
                <c:pt idx="72737">
                  <c:v>72737</c:v>
                </c:pt>
                <c:pt idx="72738">
                  <c:v>72738</c:v>
                </c:pt>
                <c:pt idx="72739">
                  <c:v>72739</c:v>
                </c:pt>
                <c:pt idx="72740">
                  <c:v>72740</c:v>
                </c:pt>
                <c:pt idx="72741">
                  <c:v>72741</c:v>
                </c:pt>
                <c:pt idx="72742">
                  <c:v>72742</c:v>
                </c:pt>
                <c:pt idx="72743">
                  <c:v>72743</c:v>
                </c:pt>
                <c:pt idx="72744">
                  <c:v>72744</c:v>
                </c:pt>
                <c:pt idx="72745">
                  <c:v>72745</c:v>
                </c:pt>
                <c:pt idx="72746">
                  <c:v>72746</c:v>
                </c:pt>
                <c:pt idx="72747">
                  <c:v>72747</c:v>
                </c:pt>
                <c:pt idx="72748">
                  <c:v>72748</c:v>
                </c:pt>
                <c:pt idx="72749">
                  <c:v>72749</c:v>
                </c:pt>
                <c:pt idx="72750">
                  <c:v>72750</c:v>
                </c:pt>
                <c:pt idx="72751">
                  <c:v>72751</c:v>
                </c:pt>
                <c:pt idx="72752">
                  <c:v>72752</c:v>
                </c:pt>
                <c:pt idx="72753">
                  <c:v>72753</c:v>
                </c:pt>
                <c:pt idx="72754">
                  <c:v>72754</c:v>
                </c:pt>
                <c:pt idx="72755">
                  <c:v>72755</c:v>
                </c:pt>
                <c:pt idx="72756">
                  <c:v>72756</c:v>
                </c:pt>
                <c:pt idx="72757">
                  <c:v>72757</c:v>
                </c:pt>
                <c:pt idx="72758">
                  <c:v>72758</c:v>
                </c:pt>
                <c:pt idx="72759">
                  <c:v>72759</c:v>
                </c:pt>
                <c:pt idx="72760">
                  <c:v>72760</c:v>
                </c:pt>
                <c:pt idx="72761">
                  <c:v>72761</c:v>
                </c:pt>
                <c:pt idx="72762">
                  <c:v>72762</c:v>
                </c:pt>
                <c:pt idx="72763">
                  <c:v>72763</c:v>
                </c:pt>
                <c:pt idx="72764">
                  <c:v>72764</c:v>
                </c:pt>
                <c:pt idx="72765">
                  <c:v>72765</c:v>
                </c:pt>
                <c:pt idx="72766">
                  <c:v>72766</c:v>
                </c:pt>
                <c:pt idx="72767">
                  <c:v>72767</c:v>
                </c:pt>
                <c:pt idx="72768">
                  <c:v>72768</c:v>
                </c:pt>
                <c:pt idx="72769">
                  <c:v>72769</c:v>
                </c:pt>
                <c:pt idx="72770">
                  <c:v>72770</c:v>
                </c:pt>
                <c:pt idx="72771">
                  <c:v>72771</c:v>
                </c:pt>
                <c:pt idx="72772">
                  <c:v>72772</c:v>
                </c:pt>
                <c:pt idx="72773">
                  <c:v>72773</c:v>
                </c:pt>
                <c:pt idx="72774">
                  <c:v>72774</c:v>
                </c:pt>
                <c:pt idx="72775">
                  <c:v>72775</c:v>
                </c:pt>
                <c:pt idx="72776">
                  <c:v>72776</c:v>
                </c:pt>
                <c:pt idx="72777">
                  <c:v>72777</c:v>
                </c:pt>
                <c:pt idx="72778">
                  <c:v>72778</c:v>
                </c:pt>
                <c:pt idx="72779">
                  <c:v>72779</c:v>
                </c:pt>
                <c:pt idx="72780">
                  <c:v>72780</c:v>
                </c:pt>
                <c:pt idx="72781">
                  <c:v>72781</c:v>
                </c:pt>
                <c:pt idx="72782">
                  <c:v>72782</c:v>
                </c:pt>
                <c:pt idx="72783">
                  <c:v>72783</c:v>
                </c:pt>
                <c:pt idx="72784">
                  <c:v>72784</c:v>
                </c:pt>
                <c:pt idx="72785">
                  <c:v>72785</c:v>
                </c:pt>
                <c:pt idx="72786">
                  <c:v>72786</c:v>
                </c:pt>
                <c:pt idx="72787">
                  <c:v>72787</c:v>
                </c:pt>
                <c:pt idx="72788">
                  <c:v>72788</c:v>
                </c:pt>
                <c:pt idx="72789">
                  <c:v>72789</c:v>
                </c:pt>
                <c:pt idx="72790">
                  <c:v>72790</c:v>
                </c:pt>
                <c:pt idx="72791">
                  <c:v>72791</c:v>
                </c:pt>
                <c:pt idx="72792">
                  <c:v>72792</c:v>
                </c:pt>
                <c:pt idx="72793">
                  <c:v>72793</c:v>
                </c:pt>
                <c:pt idx="72794">
                  <c:v>72794</c:v>
                </c:pt>
                <c:pt idx="72795">
                  <c:v>72795</c:v>
                </c:pt>
                <c:pt idx="72796">
                  <c:v>72796</c:v>
                </c:pt>
                <c:pt idx="72797">
                  <c:v>72797</c:v>
                </c:pt>
                <c:pt idx="72798">
                  <c:v>72798</c:v>
                </c:pt>
                <c:pt idx="72799">
                  <c:v>72799</c:v>
                </c:pt>
                <c:pt idx="72800">
                  <c:v>72800</c:v>
                </c:pt>
                <c:pt idx="72801">
                  <c:v>72801</c:v>
                </c:pt>
                <c:pt idx="72802">
                  <c:v>72802</c:v>
                </c:pt>
                <c:pt idx="72803">
                  <c:v>72803</c:v>
                </c:pt>
                <c:pt idx="72804">
                  <c:v>72804</c:v>
                </c:pt>
                <c:pt idx="72805">
                  <c:v>72805</c:v>
                </c:pt>
                <c:pt idx="72806">
                  <c:v>72806</c:v>
                </c:pt>
                <c:pt idx="72807">
                  <c:v>72807</c:v>
                </c:pt>
                <c:pt idx="72808">
                  <c:v>72808</c:v>
                </c:pt>
                <c:pt idx="72809">
                  <c:v>72809</c:v>
                </c:pt>
                <c:pt idx="72810">
                  <c:v>72810</c:v>
                </c:pt>
                <c:pt idx="72811">
                  <c:v>72811</c:v>
                </c:pt>
                <c:pt idx="72812">
                  <c:v>72812</c:v>
                </c:pt>
                <c:pt idx="72813">
                  <c:v>72813</c:v>
                </c:pt>
                <c:pt idx="72814">
                  <c:v>72814</c:v>
                </c:pt>
                <c:pt idx="72815">
                  <c:v>72815</c:v>
                </c:pt>
                <c:pt idx="72816">
                  <c:v>72816</c:v>
                </c:pt>
                <c:pt idx="72817">
                  <c:v>72817</c:v>
                </c:pt>
                <c:pt idx="72818">
                  <c:v>72818</c:v>
                </c:pt>
                <c:pt idx="72819">
                  <c:v>72819</c:v>
                </c:pt>
                <c:pt idx="72820">
                  <c:v>72820</c:v>
                </c:pt>
                <c:pt idx="72821">
                  <c:v>72821</c:v>
                </c:pt>
                <c:pt idx="72822">
                  <c:v>72822</c:v>
                </c:pt>
                <c:pt idx="72823">
                  <c:v>72823</c:v>
                </c:pt>
                <c:pt idx="72824">
                  <c:v>72824</c:v>
                </c:pt>
                <c:pt idx="72825">
                  <c:v>72825</c:v>
                </c:pt>
                <c:pt idx="72826">
                  <c:v>72826</c:v>
                </c:pt>
                <c:pt idx="72827">
                  <c:v>72827</c:v>
                </c:pt>
                <c:pt idx="72828">
                  <c:v>72828</c:v>
                </c:pt>
                <c:pt idx="72829">
                  <c:v>72829</c:v>
                </c:pt>
                <c:pt idx="72830">
                  <c:v>72830</c:v>
                </c:pt>
                <c:pt idx="72831">
                  <c:v>72831</c:v>
                </c:pt>
                <c:pt idx="72832">
                  <c:v>72832</c:v>
                </c:pt>
                <c:pt idx="72833">
                  <c:v>72833</c:v>
                </c:pt>
                <c:pt idx="72834">
                  <c:v>72834</c:v>
                </c:pt>
                <c:pt idx="72835">
                  <c:v>72835</c:v>
                </c:pt>
                <c:pt idx="72836">
                  <c:v>72836</c:v>
                </c:pt>
                <c:pt idx="72837">
                  <c:v>72837</c:v>
                </c:pt>
                <c:pt idx="72838">
                  <c:v>72838</c:v>
                </c:pt>
                <c:pt idx="72839">
                  <c:v>72839</c:v>
                </c:pt>
                <c:pt idx="72840">
                  <c:v>72840</c:v>
                </c:pt>
                <c:pt idx="72841">
                  <c:v>72841</c:v>
                </c:pt>
                <c:pt idx="72842">
                  <c:v>72842</c:v>
                </c:pt>
                <c:pt idx="72843">
                  <c:v>72843</c:v>
                </c:pt>
                <c:pt idx="72844">
                  <c:v>72844</c:v>
                </c:pt>
                <c:pt idx="72845">
                  <c:v>72845</c:v>
                </c:pt>
                <c:pt idx="72846">
                  <c:v>72846</c:v>
                </c:pt>
                <c:pt idx="72847">
                  <c:v>72847</c:v>
                </c:pt>
                <c:pt idx="72848">
                  <c:v>72848</c:v>
                </c:pt>
                <c:pt idx="72849">
                  <c:v>72849</c:v>
                </c:pt>
                <c:pt idx="72850">
                  <c:v>72850</c:v>
                </c:pt>
                <c:pt idx="72851">
                  <c:v>72851</c:v>
                </c:pt>
                <c:pt idx="72852">
                  <c:v>72852</c:v>
                </c:pt>
                <c:pt idx="72853">
                  <c:v>72853</c:v>
                </c:pt>
                <c:pt idx="72854">
                  <c:v>72854</c:v>
                </c:pt>
                <c:pt idx="72855">
                  <c:v>72855</c:v>
                </c:pt>
                <c:pt idx="72856">
                  <c:v>72856</c:v>
                </c:pt>
                <c:pt idx="72857">
                  <c:v>72857</c:v>
                </c:pt>
                <c:pt idx="72858">
                  <c:v>72858</c:v>
                </c:pt>
                <c:pt idx="72859">
                  <c:v>72859</c:v>
                </c:pt>
                <c:pt idx="72860">
                  <c:v>72860</c:v>
                </c:pt>
                <c:pt idx="72861">
                  <c:v>72861</c:v>
                </c:pt>
                <c:pt idx="72862">
                  <c:v>72862</c:v>
                </c:pt>
                <c:pt idx="72863">
                  <c:v>72863</c:v>
                </c:pt>
                <c:pt idx="72864">
                  <c:v>72864</c:v>
                </c:pt>
                <c:pt idx="72865">
                  <c:v>72865</c:v>
                </c:pt>
                <c:pt idx="72866">
                  <c:v>72866</c:v>
                </c:pt>
                <c:pt idx="72867">
                  <c:v>72867</c:v>
                </c:pt>
                <c:pt idx="72868">
                  <c:v>72868</c:v>
                </c:pt>
                <c:pt idx="72869">
                  <c:v>72869</c:v>
                </c:pt>
                <c:pt idx="72870">
                  <c:v>72870</c:v>
                </c:pt>
                <c:pt idx="72871">
                  <c:v>72871</c:v>
                </c:pt>
                <c:pt idx="72872">
                  <c:v>72872</c:v>
                </c:pt>
                <c:pt idx="72873">
                  <c:v>72873</c:v>
                </c:pt>
                <c:pt idx="72874">
                  <c:v>72874</c:v>
                </c:pt>
                <c:pt idx="72875">
                  <c:v>72875</c:v>
                </c:pt>
                <c:pt idx="72876">
                  <c:v>72876</c:v>
                </c:pt>
                <c:pt idx="72877">
                  <c:v>72877</c:v>
                </c:pt>
                <c:pt idx="72878">
                  <c:v>72878</c:v>
                </c:pt>
                <c:pt idx="72879">
                  <c:v>72879</c:v>
                </c:pt>
                <c:pt idx="72880">
                  <c:v>72880</c:v>
                </c:pt>
                <c:pt idx="72881">
                  <c:v>72881</c:v>
                </c:pt>
                <c:pt idx="72882">
                  <c:v>72882</c:v>
                </c:pt>
                <c:pt idx="72883">
                  <c:v>72883</c:v>
                </c:pt>
                <c:pt idx="72884">
                  <c:v>72884</c:v>
                </c:pt>
                <c:pt idx="72885">
                  <c:v>72885</c:v>
                </c:pt>
                <c:pt idx="72886">
                  <c:v>72886</c:v>
                </c:pt>
                <c:pt idx="72887">
                  <c:v>72887</c:v>
                </c:pt>
                <c:pt idx="72888">
                  <c:v>72888</c:v>
                </c:pt>
                <c:pt idx="72889">
                  <c:v>72889</c:v>
                </c:pt>
                <c:pt idx="72890">
                  <c:v>72890</c:v>
                </c:pt>
                <c:pt idx="72891">
                  <c:v>72891</c:v>
                </c:pt>
                <c:pt idx="72892">
                  <c:v>72892</c:v>
                </c:pt>
                <c:pt idx="72893">
                  <c:v>72893</c:v>
                </c:pt>
                <c:pt idx="72894">
                  <c:v>72894</c:v>
                </c:pt>
                <c:pt idx="72895">
                  <c:v>72895</c:v>
                </c:pt>
                <c:pt idx="72896">
                  <c:v>72896</c:v>
                </c:pt>
                <c:pt idx="72897">
                  <c:v>72897</c:v>
                </c:pt>
                <c:pt idx="72898">
                  <c:v>72898</c:v>
                </c:pt>
                <c:pt idx="72899">
                  <c:v>72899</c:v>
                </c:pt>
                <c:pt idx="72900">
                  <c:v>72900</c:v>
                </c:pt>
                <c:pt idx="72901">
                  <c:v>72901</c:v>
                </c:pt>
                <c:pt idx="72902">
                  <c:v>72902</c:v>
                </c:pt>
                <c:pt idx="72903">
                  <c:v>72903</c:v>
                </c:pt>
                <c:pt idx="72904">
                  <c:v>72904</c:v>
                </c:pt>
                <c:pt idx="72905">
                  <c:v>72905</c:v>
                </c:pt>
                <c:pt idx="72906">
                  <c:v>72906</c:v>
                </c:pt>
                <c:pt idx="72907">
                  <c:v>72907</c:v>
                </c:pt>
                <c:pt idx="72908">
                  <c:v>72908</c:v>
                </c:pt>
                <c:pt idx="72909">
                  <c:v>72909</c:v>
                </c:pt>
                <c:pt idx="72910">
                  <c:v>72910</c:v>
                </c:pt>
                <c:pt idx="72911">
                  <c:v>72911</c:v>
                </c:pt>
                <c:pt idx="72912">
                  <c:v>72912</c:v>
                </c:pt>
                <c:pt idx="72913">
                  <c:v>72913</c:v>
                </c:pt>
                <c:pt idx="72914">
                  <c:v>72914</c:v>
                </c:pt>
                <c:pt idx="72915">
                  <c:v>72915</c:v>
                </c:pt>
                <c:pt idx="72916">
                  <c:v>72916</c:v>
                </c:pt>
                <c:pt idx="72917">
                  <c:v>72917</c:v>
                </c:pt>
                <c:pt idx="72918">
                  <c:v>72918</c:v>
                </c:pt>
                <c:pt idx="72919">
                  <c:v>72919</c:v>
                </c:pt>
                <c:pt idx="72920">
                  <c:v>72920</c:v>
                </c:pt>
                <c:pt idx="72921">
                  <c:v>72921</c:v>
                </c:pt>
                <c:pt idx="72922">
                  <c:v>72922</c:v>
                </c:pt>
                <c:pt idx="72923">
                  <c:v>72923</c:v>
                </c:pt>
                <c:pt idx="72924">
                  <c:v>72924</c:v>
                </c:pt>
                <c:pt idx="72925">
                  <c:v>72925</c:v>
                </c:pt>
                <c:pt idx="72926">
                  <c:v>72926</c:v>
                </c:pt>
                <c:pt idx="72927">
                  <c:v>72927</c:v>
                </c:pt>
                <c:pt idx="72928">
                  <c:v>72928</c:v>
                </c:pt>
                <c:pt idx="72929">
                  <c:v>72929</c:v>
                </c:pt>
                <c:pt idx="72930">
                  <c:v>72930</c:v>
                </c:pt>
                <c:pt idx="72931">
                  <c:v>72931</c:v>
                </c:pt>
                <c:pt idx="72932">
                  <c:v>72932</c:v>
                </c:pt>
                <c:pt idx="72933">
                  <c:v>72933</c:v>
                </c:pt>
                <c:pt idx="72934">
                  <c:v>72934</c:v>
                </c:pt>
                <c:pt idx="72935">
                  <c:v>72935</c:v>
                </c:pt>
                <c:pt idx="72936">
                  <c:v>72936</c:v>
                </c:pt>
                <c:pt idx="72937">
                  <c:v>72937</c:v>
                </c:pt>
                <c:pt idx="72938">
                  <c:v>72938</c:v>
                </c:pt>
                <c:pt idx="72939">
                  <c:v>72939</c:v>
                </c:pt>
                <c:pt idx="72940">
                  <c:v>72940</c:v>
                </c:pt>
                <c:pt idx="72941">
                  <c:v>72941</c:v>
                </c:pt>
                <c:pt idx="72942">
                  <c:v>72942</c:v>
                </c:pt>
                <c:pt idx="72943">
                  <c:v>72943</c:v>
                </c:pt>
                <c:pt idx="72944">
                  <c:v>72944</c:v>
                </c:pt>
                <c:pt idx="72945">
                  <c:v>72945</c:v>
                </c:pt>
                <c:pt idx="72946">
                  <c:v>72946</c:v>
                </c:pt>
                <c:pt idx="72947">
                  <c:v>72947</c:v>
                </c:pt>
                <c:pt idx="72948">
                  <c:v>72948</c:v>
                </c:pt>
                <c:pt idx="72949">
                  <c:v>72949</c:v>
                </c:pt>
                <c:pt idx="72950">
                  <c:v>72950</c:v>
                </c:pt>
                <c:pt idx="72951">
                  <c:v>72951</c:v>
                </c:pt>
                <c:pt idx="72952">
                  <c:v>72952</c:v>
                </c:pt>
                <c:pt idx="72953">
                  <c:v>72953</c:v>
                </c:pt>
                <c:pt idx="72954">
                  <c:v>72954</c:v>
                </c:pt>
                <c:pt idx="72955">
                  <c:v>72955</c:v>
                </c:pt>
                <c:pt idx="72956">
                  <c:v>72956</c:v>
                </c:pt>
                <c:pt idx="72957">
                  <c:v>72957</c:v>
                </c:pt>
                <c:pt idx="72958">
                  <c:v>72958</c:v>
                </c:pt>
                <c:pt idx="72959">
                  <c:v>72959</c:v>
                </c:pt>
                <c:pt idx="72960">
                  <c:v>72960</c:v>
                </c:pt>
                <c:pt idx="72961">
                  <c:v>72961</c:v>
                </c:pt>
                <c:pt idx="72962">
                  <c:v>72962</c:v>
                </c:pt>
                <c:pt idx="72963">
                  <c:v>72963</c:v>
                </c:pt>
                <c:pt idx="72964">
                  <c:v>72964</c:v>
                </c:pt>
                <c:pt idx="72965">
                  <c:v>72965</c:v>
                </c:pt>
                <c:pt idx="72966">
                  <c:v>72966</c:v>
                </c:pt>
                <c:pt idx="72967">
                  <c:v>72967</c:v>
                </c:pt>
                <c:pt idx="72968">
                  <c:v>72968</c:v>
                </c:pt>
                <c:pt idx="72969">
                  <c:v>72969</c:v>
                </c:pt>
                <c:pt idx="72970">
                  <c:v>72970</c:v>
                </c:pt>
                <c:pt idx="72971">
                  <c:v>72971</c:v>
                </c:pt>
                <c:pt idx="72972">
                  <c:v>72972</c:v>
                </c:pt>
                <c:pt idx="72973">
                  <c:v>72973</c:v>
                </c:pt>
                <c:pt idx="72974">
                  <c:v>72974</c:v>
                </c:pt>
                <c:pt idx="72975">
                  <c:v>72975</c:v>
                </c:pt>
                <c:pt idx="72976">
                  <c:v>72976</c:v>
                </c:pt>
                <c:pt idx="72977">
                  <c:v>72977</c:v>
                </c:pt>
                <c:pt idx="72978">
                  <c:v>72978</c:v>
                </c:pt>
                <c:pt idx="72979">
                  <c:v>72979</c:v>
                </c:pt>
                <c:pt idx="72980">
                  <c:v>72980</c:v>
                </c:pt>
                <c:pt idx="72981">
                  <c:v>72981</c:v>
                </c:pt>
                <c:pt idx="72982">
                  <c:v>72982</c:v>
                </c:pt>
                <c:pt idx="72983">
                  <c:v>72983</c:v>
                </c:pt>
                <c:pt idx="72984">
                  <c:v>72984</c:v>
                </c:pt>
                <c:pt idx="72985">
                  <c:v>72985</c:v>
                </c:pt>
                <c:pt idx="72986">
                  <c:v>72986</c:v>
                </c:pt>
                <c:pt idx="72987">
                  <c:v>72987</c:v>
                </c:pt>
                <c:pt idx="72988">
                  <c:v>72988</c:v>
                </c:pt>
                <c:pt idx="72989">
                  <c:v>72989</c:v>
                </c:pt>
                <c:pt idx="72990">
                  <c:v>72990</c:v>
                </c:pt>
                <c:pt idx="72991">
                  <c:v>72991</c:v>
                </c:pt>
                <c:pt idx="72992">
                  <c:v>72992</c:v>
                </c:pt>
                <c:pt idx="72993">
                  <c:v>72993</c:v>
                </c:pt>
                <c:pt idx="72994">
                  <c:v>72994</c:v>
                </c:pt>
                <c:pt idx="72995">
                  <c:v>72995</c:v>
                </c:pt>
                <c:pt idx="72996">
                  <c:v>72996</c:v>
                </c:pt>
                <c:pt idx="72997">
                  <c:v>72997</c:v>
                </c:pt>
                <c:pt idx="72998">
                  <c:v>72998</c:v>
                </c:pt>
                <c:pt idx="72999">
                  <c:v>72999</c:v>
                </c:pt>
                <c:pt idx="73000">
                  <c:v>73000</c:v>
                </c:pt>
                <c:pt idx="73001">
                  <c:v>73001</c:v>
                </c:pt>
                <c:pt idx="73002">
                  <c:v>73002</c:v>
                </c:pt>
                <c:pt idx="73003">
                  <c:v>73003</c:v>
                </c:pt>
                <c:pt idx="73004">
                  <c:v>73004</c:v>
                </c:pt>
                <c:pt idx="73005">
                  <c:v>73005</c:v>
                </c:pt>
                <c:pt idx="73006">
                  <c:v>73006</c:v>
                </c:pt>
                <c:pt idx="73007">
                  <c:v>73007</c:v>
                </c:pt>
                <c:pt idx="73008">
                  <c:v>73008</c:v>
                </c:pt>
                <c:pt idx="73009">
                  <c:v>73009</c:v>
                </c:pt>
                <c:pt idx="73010">
                  <c:v>73010</c:v>
                </c:pt>
                <c:pt idx="73011">
                  <c:v>73011</c:v>
                </c:pt>
                <c:pt idx="73012">
                  <c:v>73012</c:v>
                </c:pt>
                <c:pt idx="73013">
                  <c:v>73013</c:v>
                </c:pt>
                <c:pt idx="73014">
                  <c:v>73014</c:v>
                </c:pt>
                <c:pt idx="73015">
                  <c:v>73015</c:v>
                </c:pt>
                <c:pt idx="73016">
                  <c:v>73016</c:v>
                </c:pt>
                <c:pt idx="73017">
                  <c:v>73017</c:v>
                </c:pt>
                <c:pt idx="73018">
                  <c:v>73018</c:v>
                </c:pt>
                <c:pt idx="73019">
                  <c:v>73019</c:v>
                </c:pt>
                <c:pt idx="73020">
                  <c:v>73020</c:v>
                </c:pt>
                <c:pt idx="73021">
                  <c:v>73021</c:v>
                </c:pt>
                <c:pt idx="73022">
                  <c:v>73022</c:v>
                </c:pt>
                <c:pt idx="73023">
                  <c:v>73023</c:v>
                </c:pt>
                <c:pt idx="73024">
                  <c:v>73024</c:v>
                </c:pt>
                <c:pt idx="73025">
                  <c:v>73025</c:v>
                </c:pt>
                <c:pt idx="73026">
                  <c:v>73026</c:v>
                </c:pt>
                <c:pt idx="73027">
                  <c:v>73027</c:v>
                </c:pt>
                <c:pt idx="73028">
                  <c:v>73028</c:v>
                </c:pt>
                <c:pt idx="73029">
                  <c:v>73029</c:v>
                </c:pt>
                <c:pt idx="73030">
                  <c:v>73030</c:v>
                </c:pt>
                <c:pt idx="73031">
                  <c:v>73031</c:v>
                </c:pt>
                <c:pt idx="73032">
                  <c:v>73032</c:v>
                </c:pt>
                <c:pt idx="73033">
                  <c:v>73033</c:v>
                </c:pt>
                <c:pt idx="73034">
                  <c:v>73034</c:v>
                </c:pt>
                <c:pt idx="73035">
                  <c:v>73035</c:v>
                </c:pt>
                <c:pt idx="73036">
                  <c:v>73036</c:v>
                </c:pt>
                <c:pt idx="73037">
                  <c:v>73037</c:v>
                </c:pt>
                <c:pt idx="73038">
                  <c:v>73038</c:v>
                </c:pt>
                <c:pt idx="73039">
                  <c:v>73039</c:v>
                </c:pt>
                <c:pt idx="73040">
                  <c:v>73040</c:v>
                </c:pt>
                <c:pt idx="73041">
                  <c:v>73041</c:v>
                </c:pt>
                <c:pt idx="73042">
                  <c:v>73042</c:v>
                </c:pt>
                <c:pt idx="73043">
                  <c:v>73043</c:v>
                </c:pt>
                <c:pt idx="73044">
                  <c:v>73044</c:v>
                </c:pt>
                <c:pt idx="73045">
                  <c:v>73045</c:v>
                </c:pt>
                <c:pt idx="73046">
                  <c:v>73046</c:v>
                </c:pt>
                <c:pt idx="73047">
                  <c:v>73047</c:v>
                </c:pt>
                <c:pt idx="73048">
                  <c:v>73048</c:v>
                </c:pt>
                <c:pt idx="73049">
                  <c:v>73049</c:v>
                </c:pt>
                <c:pt idx="73050">
                  <c:v>73050</c:v>
                </c:pt>
                <c:pt idx="73051">
                  <c:v>73051</c:v>
                </c:pt>
                <c:pt idx="73052">
                  <c:v>73052</c:v>
                </c:pt>
                <c:pt idx="73053">
                  <c:v>73053</c:v>
                </c:pt>
                <c:pt idx="73054">
                  <c:v>73054</c:v>
                </c:pt>
                <c:pt idx="73055">
                  <c:v>73055</c:v>
                </c:pt>
                <c:pt idx="73056">
                  <c:v>73056</c:v>
                </c:pt>
                <c:pt idx="73057">
                  <c:v>73057</c:v>
                </c:pt>
                <c:pt idx="73058">
                  <c:v>73058</c:v>
                </c:pt>
                <c:pt idx="73059">
                  <c:v>73059</c:v>
                </c:pt>
                <c:pt idx="73060">
                  <c:v>73060</c:v>
                </c:pt>
                <c:pt idx="73061">
                  <c:v>73061</c:v>
                </c:pt>
                <c:pt idx="73062">
                  <c:v>73062</c:v>
                </c:pt>
                <c:pt idx="73063">
                  <c:v>73063</c:v>
                </c:pt>
                <c:pt idx="73064">
                  <c:v>73064</c:v>
                </c:pt>
                <c:pt idx="73065">
                  <c:v>73065</c:v>
                </c:pt>
                <c:pt idx="73066">
                  <c:v>73066</c:v>
                </c:pt>
                <c:pt idx="73067">
                  <c:v>73067</c:v>
                </c:pt>
                <c:pt idx="73068">
                  <c:v>73068</c:v>
                </c:pt>
                <c:pt idx="73069">
                  <c:v>73069</c:v>
                </c:pt>
                <c:pt idx="73070">
                  <c:v>73070</c:v>
                </c:pt>
                <c:pt idx="73071">
                  <c:v>73071</c:v>
                </c:pt>
                <c:pt idx="73072">
                  <c:v>73072</c:v>
                </c:pt>
                <c:pt idx="73073">
                  <c:v>73073</c:v>
                </c:pt>
                <c:pt idx="73074">
                  <c:v>73074</c:v>
                </c:pt>
                <c:pt idx="73075">
                  <c:v>73075</c:v>
                </c:pt>
                <c:pt idx="73076">
                  <c:v>73076</c:v>
                </c:pt>
                <c:pt idx="73077">
                  <c:v>73077</c:v>
                </c:pt>
                <c:pt idx="73078">
                  <c:v>73078</c:v>
                </c:pt>
                <c:pt idx="73079">
                  <c:v>73079</c:v>
                </c:pt>
                <c:pt idx="73080">
                  <c:v>73080</c:v>
                </c:pt>
                <c:pt idx="73081">
                  <c:v>73081</c:v>
                </c:pt>
                <c:pt idx="73082">
                  <c:v>73082</c:v>
                </c:pt>
                <c:pt idx="73083">
                  <c:v>73083</c:v>
                </c:pt>
                <c:pt idx="73084">
                  <c:v>73084</c:v>
                </c:pt>
                <c:pt idx="73085">
                  <c:v>73085</c:v>
                </c:pt>
                <c:pt idx="73086">
                  <c:v>73086</c:v>
                </c:pt>
                <c:pt idx="73087">
                  <c:v>73087</c:v>
                </c:pt>
                <c:pt idx="73088">
                  <c:v>73088</c:v>
                </c:pt>
                <c:pt idx="73089">
                  <c:v>73089</c:v>
                </c:pt>
                <c:pt idx="73090">
                  <c:v>73090</c:v>
                </c:pt>
                <c:pt idx="73091">
                  <c:v>73091</c:v>
                </c:pt>
                <c:pt idx="73092">
                  <c:v>73092</c:v>
                </c:pt>
                <c:pt idx="73093">
                  <c:v>73093</c:v>
                </c:pt>
                <c:pt idx="73094">
                  <c:v>73094</c:v>
                </c:pt>
                <c:pt idx="73095">
                  <c:v>73095</c:v>
                </c:pt>
                <c:pt idx="73096">
                  <c:v>73096</c:v>
                </c:pt>
                <c:pt idx="73097">
                  <c:v>73097</c:v>
                </c:pt>
                <c:pt idx="73098">
                  <c:v>73098</c:v>
                </c:pt>
                <c:pt idx="73099">
                  <c:v>73099</c:v>
                </c:pt>
                <c:pt idx="73100">
                  <c:v>73100</c:v>
                </c:pt>
                <c:pt idx="73101">
                  <c:v>73101</c:v>
                </c:pt>
                <c:pt idx="73102">
                  <c:v>73102</c:v>
                </c:pt>
                <c:pt idx="73103">
                  <c:v>73103</c:v>
                </c:pt>
                <c:pt idx="73104">
                  <c:v>73104</c:v>
                </c:pt>
                <c:pt idx="73105">
                  <c:v>73105</c:v>
                </c:pt>
                <c:pt idx="73106">
                  <c:v>73106</c:v>
                </c:pt>
                <c:pt idx="73107">
                  <c:v>73107</c:v>
                </c:pt>
                <c:pt idx="73108">
                  <c:v>73108</c:v>
                </c:pt>
                <c:pt idx="73109">
                  <c:v>73109</c:v>
                </c:pt>
                <c:pt idx="73110">
                  <c:v>73110</c:v>
                </c:pt>
                <c:pt idx="73111">
                  <c:v>73111</c:v>
                </c:pt>
                <c:pt idx="73112">
                  <c:v>73112</c:v>
                </c:pt>
                <c:pt idx="73113">
                  <c:v>73113</c:v>
                </c:pt>
                <c:pt idx="73114">
                  <c:v>73114</c:v>
                </c:pt>
                <c:pt idx="73115">
                  <c:v>73115</c:v>
                </c:pt>
                <c:pt idx="73116">
                  <c:v>73116</c:v>
                </c:pt>
                <c:pt idx="73117">
                  <c:v>73117</c:v>
                </c:pt>
                <c:pt idx="73118">
                  <c:v>73118</c:v>
                </c:pt>
                <c:pt idx="73119">
                  <c:v>73119</c:v>
                </c:pt>
                <c:pt idx="73120">
                  <c:v>73120</c:v>
                </c:pt>
                <c:pt idx="73121">
                  <c:v>73121</c:v>
                </c:pt>
                <c:pt idx="73122">
                  <c:v>73122</c:v>
                </c:pt>
                <c:pt idx="73123">
                  <c:v>73123</c:v>
                </c:pt>
                <c:pt idx="73124">
                  <c:v>73124</c:v>
                </c:pt>
                <c:pt idx="73125">
                  <c:v>73125</c:v>
                </c:pt>
                <c:pt idx="73126">
                  <c:v>73126</c:v>
                </c:pt>
                <c:pt idx="73127">
                  <c:v>73127</c:v>
                </c:pt>
                <c:pt idx="73128">
                  <c:v>73128</c:v>
                </c:pt>
                <c:pt idx="73129">
                  <c:v>73129</c:v>
                </c:pt>
                <c:pt idx="73130">
                  <c:v>73130</c:v>
                </c:pt>
                <c:pt idx="73131">
                  <c:v>73131</c:v>
                </c:pt>
                <c:pt idx="73132">
                  <c:v>73132</c:v>
                </c:pt>
                <c:pt idx="73133">
                  <c:v>73133</c:v>
                </c:pt>
                <c:pt idx="73134">
                  <c:v>73134</c:v>
                </c:pt>
                <c:pt idx="73135">
                  <c:v>73135</c:v>
                </c:pt>
                <c:pt idx="73136">
                  <c:v>73136</c:v>
                </c:pt>
                <c:pt idx="73137">
                  <c:v>73137</c:v>
                </c:pt>
                <c:pt idx="73138">
                  <c:v>73138</c:v>
                </c:pt>
                <c:pt idx="73139">
                  <c:v>73139</c:v>
                </c:pt>
                <c:pt idx="73140">
                  <c:v>73140</c:v>
                </c:pt>
                <c:pt idx="73141">
                  <c:v>73141</c:v>
                </c:pt>
                <c:pt idx="73142">
                  <c:v>73142</c:v>
                </c:pt>
                <c:pt idx="73143">
                  <c:v>73143</c:v>
                </c:pt>
                <c:pt idx="73144">
                  <c:v>73144</c:v>
                </c:pt>
                <c:pt idx="73145">
                  <c:v>73145</c:v>
                </c:pt>
                <c:pt idx="73146">
                  <c:v>73146</c:v>
                </c:pt>
                <c:pt idx="73147">
                  <c:v>73147</c:v>
                </c:pt>
                <c:pt idx="73148">
                  <c:v>73148</c:v>
                </c:pt>
                <c:pt idx="73149">
                  <c:v>73149</c:v>
                </c:pt>
                <c:pt idx="73150">
                  <c:v>73150</c:v>
                </c:pt>
                <c:pt idx="73151">
                  <c:v>73151</c:v>
                </c:pt>
                <c:pt idx="73152">
                  <c:v>73152</c:v>
                </c:pt>
                <c:pt idx="73153">
                  <c:v>73153</c:v>
                </c:pt>
                <c:pt idx="73154">
                  <c:v>73154</c:v>
                </c:pt>
                <c:pt idx="73155">
                  <c:v>73155</c:v>
                </c:pt>
                <c:pt idx="73156">
                  <c:v>73156</c:v>
                </c:pt>
                <c:pt idx="73157">
                  <c:v>73157</c:v>
                </c:pt>
                <c:pt idx="73158">
                  <c:v>73158</c:v>
                </c:pt>
                <c:pt idx="73159">
                  <c:v>73159</c:v>
                </c:pt>
                <c:pt idx="73160">
                  <c:v>73160</c:v>
                </c:pt>
                <c:pt idx="73161">
                  <c:v>73161</c:v>
                </c:pt>
                <c:pt idx="73162">
                  <c:v>73162</c:v>
                </c:pt>
                <c:pt idx="73163">
                  <c:v>73163</c:v>
                </c:pt>
                <c:pt idx="73164">
                  <c:v>73164</c:v>
                </c:pt>
                <c:pt idx="73165">
                  <c:v>73165</c:v>
                </c:pt>
                <c:pt idx="73166">
                  <c:v>73166</c:v>
                </c:pt>
                <c:pt idx="73167">
                  <c:v>73167</c:v>
                </c:pt>
                <c:pt idx="73168">
                  <c:v>73168</c:v>
                </c:pt>
                <c:pt idx="73169">
                  <c:v>73169</c:v>
                </c:pt>
                <c:pt idx="73170">
                  <c:v>73170</c:v>
                </c:pt>
                <c:pt idx="73171">
                  <c:v>73171</c:v>
                </c:pt>
                <c:pt idx="73172">
                  <c:v>73172</c:v>
                </c:pt>
                <c:pt idx="73173">
                  <c:v>73173</c:v>
                </c:pt>
                <c:pt idx="73174">
                  <c:v>73174</c:v>
                </c:pt>
                <c:pt idx="73175">
                  <c:v>73175</c:v>
                </c:pt>
                <c:pt idx="73176">
                  <c:v>73176</c:v>
                </c:pt>
                <c:pt idx="73177">
                  <c:v>73177</c:v>
                </c:pt>
                <c:pt idx="73178">
                  <c:v>73178</c:v>
                </c:pt>
                <c:pt idx="73179">
                  <c:v>73179</c:v>
                </c:pt>
                <c:pt idx="73180">
                  <c:v>73180</c:v>
                </c:pt>
                <c:pt idx="73181">
                  <c:v>73181</c:v>
                </c:pt>
                <c:pt idx="73182">
                  <c:v>73182</c:v>
                </c:pt>
                <c:pt idx="73183">
                  <c:v>73183</c:v>
                </c:pt>
                <c:pt idx="73184">
                  <c:v>73184</c:v>
                </c:pt>
                <c:pt idx="73185">
                  <c:v>73185</c:v>
                </c:pt>
                <c:pt idx="73186">
                  <c:v>73186</c:v>
                </c:pt>
                <c:pt idx="73187">
                  <c:v>73187</c:v>
                </c:pt>
                <c:pt idx="73188">
                  <c:v>73188</c:v>
                </c:pt>
                <c:pt idx="73189">
                  <c:v>73189</c:v>
                </c:pt>
                <c:pt idx="73190">
                  <c:v>73190</c:v>
                </c:pt>
                <c:pt idx="73191">
                  <c:v>73191</c:v>
                </c:pt>
                <c:pt idx="73192">
                  <c:v>73192</c:v>
                </c:pt>
                <c:pt idx="73193">
                  <c:v>73193</c:v>
                </c:pt>
                <c:pt idx="73194">
                  <c:v>73194</c:v>
                </c:pt>
                <c:pt idx="73195">
                  <c:v>73195</c:v>
                </c:pt>
                <c:pt idx="73196">
                  <c:v>73196</c:v>
                </c:pt>
                <c:pt idx="73197">
                  <c:v>73197</c:v>
                </c:pt>
                <c:pt idx="73198">
                  <c:v>73198</c:v>
                </c:pt>
                <c:pt idx="73199">
                  <c:v>73199</c:v>
                </c:pt>
                <c:pt idx="73200">
                  <c:v>73200</c:v>
                </c:pt>
                <c:pt idx="73201">
                  <c:v>73201</c:v>
                </c:pt>
                <c:pt idx="73202">
                  <c:v>73202</c:v>
                </c:pt>
                <c:pt idx="73203">
                  <c:v>73203</c:v>
                </c:pt>
                <c:pt idx="73204">
                  <c:v>73204</c:v>
                </c:pt>
                <c:pt idx="73205">
                  <c:v>73205</c:v>
                </c:pt>
                <c:pt idx="73206">
                  <c:v>73206</c:v>
                </c:pt>
                <c:pt idx="73207">
                  <c:v>73207</c:v>
                </c:pt>
                <c:pt idx="73208">
                  <c:v>73208</c:v>
                </c:pt>
                <c:pt idx="73209">
                  <c:v>73209</c:v>
                </c:pt>
                <c:pt idx="73210">
                  <c:v>73210</c:v>
                </c:pt>
                <c:pt idx="73211">
                  <c:v>73211</c:v>
                </c:pt>
                <c:pt idx="73212">
                  <c:v>73212</c:v>
                </c:pt>
                <c:pt idx="73213">
                  <c:v>73213</c:v>
                </c:pt>
                <c:pt idx="73214">
                  <c:v>73214</c:v>
                </c:pt>
                <c:pt idx="73215">
                  <c:v>73215</c:v>
                </c:pt>
                <c:pt idx="73216">
                  <c:v>73216</c:v>
                </c:pt>
                <c:pt idx="73217">
                  <c:v>73217</c:v>
                </c:pt>
                <c:pt idx="73218">
                  <c:v>73218</c:v>
                </c:pt>
                <c:pt idx="73219">
                  <c:v>73219</c:v>
                </c:pt>
                <c:pt idx="73220">
                  <c:v>73220</c:v>
                </c:pt>
                <c:pt idx="73221">
                  <c:v>73221</c:v>
                </c:pt>
                <c:pt idx="73222">
                  <c:v>73222</c:v>
                </c:pt>
                <c:pt idx="73223">
                  <c:v>73223</c:v>
                </c:pt>
                <c:pt idx="73224">
                  <c:v>73224</c:v>
                </c:pt>
                <c:pt idx="73225">
                  <c:v>73225</c:v>
                </c:pt>
                <c:pt idx="73226">
                  <c:v>73226</c:v>
                </c:pt>
                <c:pt idx="73227">
                  <c:v>73227</c:v>
                </c:pt>
                <c:pt idx="73228">
                  <c:v>73228</c:v>
                </c:pt>
                <c:pt idx="73229">
                  <c:v>73229</c:v>
                </c:pt>
                <c:pt idx="73230">
                  <c:v>73230</c:v>
                </c:pt>
                <c:pt idx="73231">
                  <c:v>73231</c:v>
                </c:pt>
                <c:pt idx="73232">
                  <c:v>73232</c:v>
                </c:pt>
                <c:pt idx="73233">
                  <c:v>73233</c:v>
                </c:pt>
                <c:pt idx="73234">
                  <c:v>73234</c:v>
                </c:pt>
                <c:pt idx="73235">
                  <c:v>73235</c:v>
                </c:pt>
                <c:pt idx="73236">
                  <c:v>73236</c:v>
                </c:pt>
                <c:pt idx="73237">
                  <c:v>73237</c:v>
                </c:pt>
                <c:pt idx="73238">
                  <c:v>73238</c:v>
                </c:pt>
                <c:pt idx="73239">
                  <c:v>73239</c:v>
                </c:pt>
                <c:pt idx="73240">
                  <c:v>73240</c:v>
                </c:pt>
                <c:pt idx="73241">
                  <c:v>73241</c:v>
                </c:pt>
                <c:pt idx="73242">
                  <c:v>73242</c:v>
                </c:pt>
                <c:pt idx="73243">
                  <c:v>73243</c:v>
                </c:pt>
                <c:pt idx="73244">
                  <c:v>73244</c:v>
                </c:pt>
                <c:pt idx="73245">
                  <c:v>73245</c:v>
                </c:pt>
                <c:pt idx="73246">
                  <c:v>73246</c:v>
                </c:pt>
                <c:pt idx="73247">
                  <c:v>73247</c:v>
                </c:pt>
                <c:pt idx="73248">
                  <c:v>73248</c:v>
                </c:pt>
                <c:pt idx="73249">
                  <c:v>73249</c:v>
                </c:pt>
                <c:pt idx="73250">
                  <c:v>73250</c:v>
                </c:pt>
                <c:pt idx="73251">
                  <c:v>73251</c:v>
                </c:pt>
                <c:pt idx="73252">
                  <c:v>73252</c:v>
                </c:pt>
                <c:pt idx="73253">
                  <c:v>73253</c:v>
                </c:pt>
                <c:pt idx="73254">
                  <c:v>73254</c:v>
                </c:pt>
                <c:pt idx="73255">
                  <c:v>73255</c:v>
                </c:pt>
                <c:pt idx="73256">
                  <c:v>73256</c:v>
                </c:pt>
                <c:pt idx="73257">
                  <c:v>73257</c:v>
                </c:pt>
                <c:pt idx="73258">
                  <c:v>73258</c:v>
                </c:pt>
                <c:pt idx="73259">
                  <c:v>73259</c:v>
                </c:pt>
                <c:pt idx="73260">
                  <c:v>73260</c:v>
                </c:pt>
                <c:pt idx="73261">
                  <c:v>73261</c:v>
                </c:pt>
                <c:pt idx="73262">
                  <c:v>73262</c:v>
                </c:pt>
                <c:pt idx="73263">
                  <c:v>73263</c:v>
                </c:pt>
                <c:pt idx="73264">
                  <c:v>73264</c:v>
                </c:pt>
                <c:pt idx="73265">
                  <c:v>73265</c:v>
                </c:pt>
                <c:pt idx="73266">
                  <c:v>73266</c:v>
                </c:pt>
                <c:pt idx="73267">
                  <c:v>73267</c:v>
                </c:pt>
                <c:pt idx="73268">
                  <c:v>73268</c:v>
                </c:pt>
                <c:pt idx="73269">
                  <c:v>73269</c:v>
                </c:pt>
                <c:pt idx="73270">
                  <c:v>73270</c:v>
                </c:pt>
                <c:pt idx="73271">
                  <c:v>73271</c:v>
                </c:pt>
                <c:pt idx="73272">
                  <c:v>73272</c:v>
                </c:pt>
                <c:pt idx="73273">
                  <c:v>73273</c:v>
                </c:pt>
                <c:pt idx="73274">
                  <c:v>73274</c:v>
                </c:pt>
                <c:pt idx="73275">
                  <c:v>73275</c:v>
                </c:pt>
                <c:pt idx="73276">
                  <c:v>73276</c:v>
                </c:pt>
                <c:pt idx="73277">
                  <c:v>73277</c:v>
                </c:pt>
                <c:pt idx="73278">
                  <c:v>73278</c:v>
                </c:pt>
                <c:pt idx="73279">
                  <c:v>73279</c:v>
                </c:pt>
                <c:pt idx="73280">
                  <c:v>73280</c:v>
                </c:pt>
                <c:pt idx="73281">
                  <c:v>73281</c:v>
                </c:pt>
                <c:pt idx="73282">
                  <c:v>73282</c:v>
                </c:pt>
                <c:pt idx="73283">
                  <c:v>73283</c:v>
                </c:pt>
                <c:pt idx="73284">
                  <c:v>73284</c:v>
                </c:pt>
                <c:pt idx="73285">
                  <c:v>73285</c:v>
                </c:pt>
                <c:pt idx="73286">
                  <c:v>73286</c:v>
                </c:pt>
                <c:pt idx="73287">
                  <c:v>73287</c:v>
                </c:pt>
                <c:pt idx="73288">
                  <c:v>73288</c:v>
                </c:pt>
                <c:pt idx="73289">
                  <c:v>73289</c:v>
                </c:pt>
                <c:pt idx="73290">
                  <c:v>73290</c:v>
                </c:pt>
                <c:pt idx="73291">
                  <c:v>73291</c:v>
                </c:pt>
                <c:pt idx="73292">
                  <c:v>73292</c:v>
                </c:pt>
                <c:pt idx="73293">
                  <c:v>73293</c:v>
                </c:pt>
                <c:pt idx="73294">
                  <c:v>73294</c:v>
                </c:pt>
                <c:pt idx="73295">
                  <c:v>73295</c:v>
                </c:pt>
                <c:pt idx="73296">
                  <c:v>73296</c:v>
                </c:pt>
                <c:pt idx="73297">
                  <c:v>73297</c:v>
                </c:pt>
                <c:pt idx="73298">
                  <c:v>73298</c:v>
                </c:pt>
                <c:pt idx="73299">
                  <c:v>73299</c:v>
                </c:pt>
                <c:pt idx="73300">
                  <c:v>73300</c:v>
                </c:pt>
                <c:pt idx="73301">
                  <c:v>73301</c:v>
                </c:pt>
                <c:pt idx="73302">
                  <c:v>73302</c:v>
                </c:pt>
                <c:pt idx="73303">
                  <c:v>73303</c:v>
                </c:pt>
                <c:pt idx="73304">
                  <c:v>73304</c:v>
                </c:pt>
                <c:pt idx="73305">
                  <c:v>73305</c:v>
                </c:pt>
                <c:pt idx="73306">
                  <c:v>73306</c:v>
                </c:pt>
                <c:pt idx="73307">
                  <c:v>73307</c:v>
                </c:pt>
                <c:pt idx="73308">
                  <c:v>73308</c:v>
                </c:pt>
                <c:pt idx="73309">
                  <c:v>73309</c:v>
                </c:pt>
                <c:pt idx="73310">
                  <c:v>73310</c:v>
                </c:pt>
                <c:pt idx="73311">
                  <c:v>73311</c:v>
                </c:pt>
                <c:pt idx="73312">
                  <c:v>73312</c:v>
                </c:pt>
                <c:pt idx="73313">
                  <c:v>73313</c:v>
                </c:pt>
                <c:pt idx="73314">
                  <c:v>73314</c:v>
                </c:pt>
                <c:pt idx="73315">
                  <c:v>73315</c:v>
                </c:pt>
                <c:pt idx="73316">
                  <c:v>73316</c:v>
                </c:pt>
                <c:pt idx="73317">
                  <c:v>73317</c:v>
                </c:pt>
                <c:pt idx="73318">
                  <c:v>73318</c:v>
                </c:pt>
                <c:pt idx="73319">
                  <c:v>73319</c:v>
                </c:pt>
                <c:pt idx="73320">
                  <c:v>73320</c:v>
                </c:pt>
                <c:pt idx="73321">
                  <c:v>73321</c:v>
                </c:pt>
                <c:pt idx="73322">
                  <c:v>73322</c:v>
                </c:pt>
                <c:pt idx="73323">
                  <c:v>73323</c:v>
                </c:pt>
                <c:pt idx="73324">
                  <c:v>73324</c:v>
                </c:pt>
                <c:pt idx="73325">
                  <c:v>73325</c:v>
                </c:pt>
                <c:pt idx="73326">
                  <c:v>73326</c:v>
                </c:pt>
                <c:pt idx="73327">
                  <c:v>73327</c:v>
                </c:pt>
                <c:pt idx="73328">
                  <c:v>73328</c:v>
                </c:pt>
                <c:pt idx="73329">
                  <c:v>73329</c:v>
                </c:pt>
                <c:pt idx="73330">
                  <c:v>73330</c:v>
                </c:pt>
                <c:pt idx="73331">
                  <c:v>73331</c:v>
                </c:pt>
                <c:pt idx="73332">
                  <c:v>73332</c:v>
                </c:pt>
                <c:pt idx="73333">
                  <c:v>73333</c:v>
                </c:pt>
                <c:pt idx="73334">
                  <c:v>73334</c:v>
                </c:pt>
                <c:pt idx="73335">
                  <c:v>73335</c:v>
                </c:pt>
                <c:pt idx="73336">
                  <c:v>73336</c:v>
                </c:pt>
                <c:pt idx="73337">
                  <c:v>73337</c:v>
                </c:pt>
                <c:pt idx="73338">
                  <c:v>73338</c:v>
                </c:pt>
                <c:pt idx="73339">
                  <c:v>73339</c:v>
                </c:pt>
                <c:pt idx="73340">
                  <c:v>73340</c:v>
                </c:pt>
                <c:pt idx="73341">
                  <c:v>73341</c:v>
                </c:pt>
                <c:pt idx="73342">
                  <c:v>73342</c:v>
                </c:pt>
                <c:pt idx="73343">
                  <c:v>73343</c:v>
                </c:pt>
                <c:pt idx="73344">
                  <c:v>73344</c:v>
                </c:pt>
                <c:pt idx="73345">
                  <c:v>73345</c:v>
                </c:pt>
                <c:pt idx="73346">
                  <c:v>73346</c:v>
                </c:pt>
                <c:pt idx="73347">
                  <c:v>73347</c:v>
                </c:pt>
                <c:pt idx="73348">
                  <c:v>73348</c:v>
                </c:pt>
                <c:pt idx="73349">
                  <c:v>73349</c:v>
                </c:pt>
                <c:pt idx="73350">
                  <c:v>73350</c:v>
                </c:pt>
                <c:pt idx="73351">
                  <c:v>73351</c:v>
                </c:pt>
                <c:pt idx="73352">
                  <c:v>73352</c:v>
                </c:pt>
                <c:pt idx="73353">
                  <c:v>73353</c:v>
                </c:pt>
                <c:pt idx="73354">
                  <c:v>73354</c:v>
                </c:pt>
                <c:pt idx="73355">
                  <c:v>73355</c:v>
                </c:pt>
                <c:pt idx="73356">
                  <c:v>73356</c:v>
                </c:pt>
                <c:pt idx="73357">
                  <c:v>73357</c:v>
                </c:pt>
                <c:pt idx="73358">
                  <c:v>73358</c:v>
                </c:pt>
                <c:pt idx="73359">
                  <c:v>73359</c:v>
                </c:pt>
                <c:pt idx="73360">
                  <c:v>73360</c:v>
                </c:pt>
                <c:pt idx="73361">
                  <c:v>73361</c:v>
                </c:pt>
                <c:pt idx="73362">
                  <c:v>73362</c:v>
                </c:pt>
                <c:pt idx="73363">
                  <c:v>73363</c:v>
                </c:pt>
                <c:pt idx="73364">
                  <c:v>73364</c:v>
                </c:pt>
                <c:pt idx="73365">
                  <c:v>73365</c:v>
                </c:pt>
                <c:pt idx="73366">
                  <c:v>73366</c:v>
                </c:pt>
                <c:pt idx="73367">
                  <c:v>73367</c:v>
                </c:pt>
                <c:pt idx="73368">
                  <c:v>73368</c:v>
                </c:pt>
                <c:pt idx="73369">
                  <c:v>73369</c:v>
                </c:pt>
                <c:pt idx="73370">
                  <c:v>73370</c:v>
                </c:pt>
                <c:pt idx="73371">
                  <c:v>73371</c:v>
                </c:pt>
                <c:pt idx="73372">
                  <c:v>73372</c:v>
                </c:pt>
                <c:pt idx="73373">
                  <c:v>73373</c:v>
                </c:pt>
                <c:pt idx="73374">
                  <c:v>73374</c:v>
                </c:pt>
                <c:pt idx="73375">
                  <c:v>73375</c:v>
                </c:pt>
                <c:pt idx="73376">
                  <c:v>73376</c:v>
                </c:pt>
                <c:pt idx="73377">
                  <c:v>73377</c:v>
                </c:pt>
                <c:pt idx="73378">
                  <c:v>73378</c:v>
                </c:pt>
                <c:pt idx="73379">
                  <c:v>73379</c:v>
                </c:pt>
                <c:pt idx="73380">
                  <c:v>73380</c:v>
                </c:pt>
                <c:pt idx="73381">
                  <c:v>73381</c:v>
                </c:pt>
                <c:pt idx="73382">
                  <c:v>73382</c:v>
                </c:pt>
                <c:pt idx="73383">
                  <c:v>73383</c:v>
                </c:pt>
                <c:pt idx="73384">
                  <c:v>73384</c:v>
                </c:pt>
                <c:pt idx="73385">
                  <c:v>73385</c:v>
                </c:pt>
                <c:pt idx="73386">
                  <c:v>73386</c:v>
                </c:pt>
                <c:pt idx="73387">
                  <c:v>73387</c:v>
                </c:pt>
                <c:pt idx="73388">
                  <c:v>73388</c:v>
                </c:pt>
                <c:pt idx="73389">
                  <c:v>73389</c:v>
                </c:pt>
                <c:pt idx="73390">
                  <c:v>73390</c:v>
                </c:pt>
                <c:pt idx="73391">
                  <c:v>73391</c:v>
                </c:pt>
                <c:pt idx="73392">
                  <c:v>73392</c:v>
                </c:pt>
                <c:pt idx="73393">
                  <c:v>73393</c:v>
                </c:pt>
                <c:pt idx="73394">
                  <c:v>73394</c:v>
                </c:pt>
                <c:pt idx="73395">
                  <c:v>73395</c:v>
                </c:pt>
                <c:pt idx="73396">
                  <c:v>73396</c:v>
                </c:pt>
                <c:pt idx="73397">
                  <c:v>73397</c:v>
                </c:pt>
                <c:pt idx="73398">
                  <c:v>73398</c:v>
                </c:pt>
                <c:pt idx="73399">
                  <c:v>73399</c:v>
                </c:pt>
                <c:pt idx="73400">
                  <c:v>73400</c:v>
                </c:pt>
                <c:pt idx="73401">
                  <c:v>73401</c:v>
                </c:pt>
                <c:pt idx="73402">
                  <c:v>73402</c:v>
                </c:pt>
                <c:pt idx="73403">
                  <c:v>73403</c:v>
                </c:pt>
                <c:pt idx="73404">
                  <c:v>73404</c:v>
                </c:pt>
                <c:pt idx="73405">
                  <c:v>73405</c:v>
                </c:pt>
                <c:pt idx="73406">
                  <c:v>73406</c:v>
                </c:pt>
                <c:pt idx="73407">
                  <c:v>73407</c:v>
                </c:pt>
                <c:pt idx="73408">
                  <c:v>73408</c:v>
                </c:pt>
                <c:pt idx="73409">
                  <c:v>73409</c:v>
                </c:pt>
                <c:pt idx="73410">
                  <c:v>73410</c:v>
                </c:pt>
                <c:pt idx="73411">
                  <c:v>73411</c:v>
                </c:pt>
                <c:pt idx="73412">
                  <c:v>73412</c:v>
                </c:pt>
                <c:pt idx="73413">
                  <c:v>73413</c:v>
                </c:pt>
                <c:pt idx="73414">
                  <c:v>73414</c:v>
                </c:pt>
                <c:pt idx="73415">
                  <c:v>73415</c:v>
                </c:pt>
                <c:pt idx="73416">
                  <c:v>73416</c:v>
                </c:pt>
                <c:pt idx="73417">
                  <c:v>73417</c:v>
                </c:pt>
                <c:pt idx="73418">
                  <c:v>73418</c:v>
                </c:pt>
                <c:pt idx="73419">
                  <c:v>73419</c:v>
                </c:pt>
                <c:pt idx="73420">
                  <c:v>73420</c:v>
                </c:pt>
                <c:pt idx="73421">
                  <c:v>73421</c:v>
                </c:pt>
                <c:pt idx="73422">
                  <c:v>73422</c:v>
                </c:pt>
                <c:pt idx="73423">
                  <c:v>73423</c:v>
                </c:pt>
                <c:pt idx="73424">
                  <c:v>73424</c:v>
                </c:pt>
                <c:pt idx="73425">
                  <c:v>73425</c:v>
                </c:pt>
                <c:pt idx="73426">
                  <c:v>73426</c:v>
                </c:pt>
                <c:pt idx="73427">
                  <c:v>73427</c:v>
                </c:pt>
                <c:pt idx="73428">
                  <c:v>73428</c:v>
                </c:pt>
                <c:pt idx="73429">
                  <c:v>73429</c:v>
                </c:pt>
                <c:pt idx="73430">
                  <c:v>73430</c:v>
                </c:pt>
                <c:pt idx="73431">
                  <c:v>73431</c:v>
                </c:pt>
                <c:pt idx="73432">
                  <c:v>73432</c:v>
                </c:pt>
                <c:pt idx="73433">
                  <c:v>73433</c:v>
                </c:pt>
                <c:pt idx="73434">
                  <c:v>73434</c:v>
                </c:pt>
                <c:pt idx="73435">
                  <c:v>73435</c:v>
                </c:pt>
                <c:pt idx="73436">
                  <c:v>73436</c:v>
                </c:pt>
                <c:pt idx="73437">
                  <c:v>73437</c:v>
                </c:pt>
                <c:pt idx="73438">
                  <c:v>73438</c:v>
                </c:pt>
                <c:pt idx="73439">
                  <c:v>73439</c:v>
                </c:pt>
                <c:pt idx="73440">
                  <c:v>73440</c:v>
                </c:pt>
                <c:pt idx="73441">
                  <c:v>73441</c:v>
                </c:pt>
                <c:pt idx="73442">
                  <c:v>73442</c:v>
                </c:pt>
                <c:pt idx="73443">
                  <c:v>73443</c:v>
                </c:pt>
                <c:pt idx="73444">
                  <c:v>73444</c:v>
                </c:pt>
                <c:pt idx="73445">
                  <c:v>73445</c:v>
                </c:pt>
                <c:pt idx="73446">
                  <c:v>73446</c:v>
                </c:pt>
                <c:pt idx="73447">
                  <c:v>73447</c:v>
                </c:pt>
                <c:pt idx="73448">
                  <c:v>73448</c:v>
                </c:pt>
                <c:pt idx="73449">
                  <c:v>73449</c:v>
                </c:pt>
                <c:pt idx="73450">
                  <c:v>73450</c:v>
                </c:pt>
                <c:pt idx="73451">
                  <c:v>73451</c:v>
                </c:pt>
                <c:pt idx="73452">
                  <c:v>73452</c:v>
                </c:pt>
                <c:pt idx="73453">
                  <c:v>73453</c:v>
                </c:pt>
                <c:pt idx="73454">
                  <c:v>73454</c:v>
                </c:pt>
                <c:pt idx="73455">
                  <c:v>73455</c:v>
                </c:pt>
                <c:pt idx="73456">
                  <c:v>73456</c:v>
                </c:pt>
                <c:pt idx="73457">
                  <c:v>73457</c:v>
                </c:pt>
                <c:pt idx="73458">
                  <c:v>73458</c:v>
                </c:pt>
                <c:pt idx="73459">
                  <c:v>73459</c:v>
                </c:pt>
                <c:pt idx="73460">
                  <c:v>73460</c:v>
                </c:pt>
                <c:pt idx="73461">
                  <c:v>73461</c:v>
                </c:pt>
                <c:pt idx="73462">
                  <c:v>73462</c:v>
                </c:pt>
                <c:pt idx="73463">
                  <c:v>73463</c:v>
                </c:pt>
                <c:pt idx="73464">
                  <c:v>73464</c:v>
                </c:pt>
                <c:pt idx="73465">
                  <c:v>73465</c:v>
                </c:pt>
                <c:pt idx="73466">
                  <c:v>73466</c:v>
                </c:pt>
                <c:pt idx="73467">
                  <c:v>73467</c:v>
                </c:pt>
                <c:pt idx="73468">
                  <c:v>73468</c:v>
                </c:pt>
                <c:pt idx="73469">
                  <c:v>73469</c:v>
                </c:pt>
                <c:pt idx="73470">
                  <c:v>73470</c:v>
                </c:pt>
                <c:pt idx="73471">
                  <c:v>73471</c:v>
                </c:pt>
                <c:pt idx="73472">
                  <c:v>73472</c:v>
                </c:pt>
                <c:pt idx="73473">
                  <c:v>73473</c:v>
                </c:pt>
                <c:pt idx="73474">
                  <c:v>73474</c:v>
                </c:pt>
                <c:pt idx="73475">
                  <c:v>73475</c:v>
                </c:pt>
                <c:pt idx="73476">
                  <c:v>73476</c:v>
                </c:pt>
                <c:pt idx="73477">
                  <c:v>73477</c:v>
                </c:pt>
                <c:pt idx="73478">
                  <c:v>73478</c:v>
                </c:pt>
                <c:pt idx="73479">
                  <c:v>73479</c:v>
                </c:pt>
                <c:pt idx="73480">
                  <c:v>73480</c:v>
                </c:pt>
                <c:pt idx="73481">
                  <c:v>73481</c:v>
                </c:pt>
                <c:pt idx="73482">
                  <c:v>73482</c:v>
                </c:pt>
                <c:pt idx="73483">
                  <c:v>73483</c:v>
                </c:pt>
                <c:pt idx="73484">
                  <c:v>73484</c:v>
                </c:pt>
                <c:pt idx="73485">
                  <c:v>73485</c:v>
                </c:pt>
                <c:pt idx="73486">
                  <c:v>73486</c:v>
                </c:pt>
                <c:pt idx="73487">
                  <c:v>73487</c:v>
                </c:pt>
                <c:pt idx="73488">
                  <c:v>73488</c:v>
                </c:pt>
                <c:pt idx="73489">
                  <c:v>73489</c:v>
                </c:pt>
                <c:pt idx="73490">
                  <c:v>73490</c:v>
                </c:pt>
                <c:pt idx="73491">
                  <c:v>73491</c:v>
                </c:pt>
                <c:pt idx="73492">
                  <c:v>73492</c:v>
                </c:pt>
                <c:pt idx="73493">
                  <c:v>73493</c:v>
                </c:pt>
                <c:pt idx="73494">
                  <c:v>73494</c:v>
                </c:pt>
                <c:pt idx="73495">
                  <c:v>73495</c:v>
                </c:pt>
                <c:pt idx="73496">
                  <c:v>73496</c:v>
                </c:pt>
                <c:pt idx="73497">
                  <c:v>73497</c:v>
                </c:pt>
                <c:pt idx="73498">
                  <c:v>73498</c:v>
                </c:pt>
                <c:pt idx="73499">
                  <c:v>73499</c:v>
                </c:pt>
                <c:pt idx="73500">
                  <c:v>73500</c:v>
                </c:pt>
                <c:pt idx="73501">
                  <c:v>73501</c:v>
                </c:pt>
                <c:pt idx="73502">
                  <c:v>73502</c:v>
                </c:pt>
                <c:pt idx="73503">
                  <c:v>73503</c:v>
                </c:pt>
                <c:pt idx="73504">
                  <c:v>73504</c:v>
                </c:pt>
                <c:pt idx="73505">
                  <c:v>73505</c:v>
                </c:pt>
                <c:pt idx="73506">
                  <c:v>73506</c:v>
                </c:pt>
                <c:pt idx="73507">
                  <c:v>73507</c:v>
                </c:pt>
                <c:pt idx="73508">
                  <c:v>73508</c:v>
                </c:pt>
                <c:pt idx="73509">
                  <c:v>73509</c:v>
                </c:pt>
                <c:pt idx="73510">
                  <c:v>73510</c:v>
                </c:pt>
                <c:pt idx="73511">
                  <c:v>73511</c:v>
                </c:pt>
                <c:pt idx="73512">
                  <c:v>73512</c:v>
                </c:pt>
                <c:pt idx="73513">
                  <c:v>73513</c:v>
                </c:pt>
                <c:pt idx="73514">
                  <c:v>73514</c:v>
                </c:pt>
                <c:pt idx="73515">
                  <c:v>73515</c:v>
                </c:pt>
                <c:pt idx="73516">
                  <c:v>73516</c:v>
                </c:pt>
                <c:pt idx="73517">
                  <c:v>73517</c:v>
                </c:pt>
                <c:pt idx="73518">
                  <c:v>73518</c:v>
                </c:pt>
                <c:pt idx="73519">
                  <c:v>73519</c:v>
                </c:pt>
                <c:pt idx="73520">
                  <c:v>73520</c:v>
                </c:pt>
                <c:pt idx="73521">
                  <c:v>73521</c:v>
                </c:pt>
                <c:pt idx="73522">
                  <c:v>73522</c:v>
                </c:pt>
                <c:pt idx="73523">
                  <c:v>73523</c:v>
                </c:pt>
                <c:pt idx="73524">
                  <c:v>73524</c:v>
                </c:pt>
                <c:pt idx="73525">
                  <c:v>73525</c:v>
                </c:pt>
                <c:pt idx="73526">
                  <c:v>73526</c:v>
                </c:pt>
                <c:pt idx="73527">
                  <c:v>73527</c:v>
                </c:pt>
                <c:pt idx="73528">
                  <c:v>73528</c:v>
                </c:pt>
                <c:pt idx="73529">
                  <c:v>73529</c:v>
                </c:pt>
                <c:pt idx="73530">
                  <c:v>73530</c:v>
                </c:pt>
                <c:pt idx="73531">
                  <c:v>73531</c:v>
                </c:pt>
                <c:pt idx="73532">
                  <c:v>73532</c:v>
                </c:pt>
                <c:pt idx="73533">
                  <c:v>73533</c:v>
                </c:pt>
                <c:pt idx="73534">
                  <c:v>73534</c:v>
                </c:pt>
                <c:pt idx="73535">
                  <c:v>73535</c:v>
                </c:pt>
                <c:pt idx="73536">
                  <c:v>73536</c:v>
                </c:pt>
                <c:pt idx="73537">
                  <c:v>73537</c:v>
                </c:pt>
                <c:pt idx="73538">
                  <c:v>73538</c:v>
                </c:pt>
                <c:pt idx="73539">
                  <c:v>73539</c:v>
                </c:pt>
                <c:pt idx="73540">
                  <c:v>73540</c:v>
                </c:pt>
                <c:pt idx="73541">
                  <c:v>73541</c:v>
                </c:pt>
                <c:pt idx="73542">
                  <c:v>73542</c:v>
                </c:pt>
                <c:pt idx="73543">
                  <c:v>73543</c:v>
                </c:pt>
                <c:pt idx="73544">
                  <c:v>73544</c:v>
                </c:pt>
                <c:pt idx="73545">
                  <c:v>73545</c:v>
                </c:pt>
                <c:pt idx="73546">
                  <c:v>73546</c:v>
                </c:pt>
                <c:pt idx="73547">
                  <c:v>73547</c:v>
                </c:pt>
                <c:pt idx="73548">
                  <c:v>73548</c:v>
                </c:pt>
                <c:pt idx="73549">
                  <c:v>73549</c:v>
                </c:pt>
                <c:pt idx="73550">
                  <c:v>73550</c:v>
                </c:pt>
                <c:pt idx="73551">
                  <c:v>73551</c:v>
                </c:pt>
                <c:pt idx="73552">
                  <c:v>73552</c:v>
                </c:pt>
                <c:pt idx="73553">
                  <c:v>73553</c:v>
                </c:pt>
                <c:pt idx="73554">
                  <c:v>73554</c:v>
                </c:pt>
                <c:pt idx="73555">
                  <c:v>73555</c:v>
                </c:pt>
                <c:pt idx="73556">
                  <c:v>73556</c:v>
                </c:pt>
                <c:pt idx="73557">
                  <c:v>73557</c:v>
                </c:pt>
                <c:pt idx="73558">
                  <c:v>73558</c:v>
                </c:pt>
                <c:pt idx="73559">
                  <c:v>73559</c:v>
                </c:pt>
                <c:pt idx="73560">
                  <c:v>73560</c:v>
                </c:pt>
                <c:pt idx="73561">
                  <c:v>73561</c:v>
                </c:pt>
                <c:pt idx="73562">
                  <c:v>73562</c:v>
                </c:pt>
                <c:pt idx="73563">
                  <c:v>73563</c:v>
                </c:pt>
                <c:pt idx="73564">
                  <c:v>73564</c:v>
                </c:pt>
                <c:pt idx="73565">
                  <c:v>73565</c:v>
                </c:pt>
                <c:pt idx="73566">
                  <c:v>73566</c:v>
                </c:pt>
                <c:pt idx="73567">
                  <c:v>73567</c:v>
                </c:pt>
                <c:pt idx="73568">
                  <c:v>73568</c:v>
                </c:pt>
                <c:pt idx="73569">
                  <c:v>73569</c:v>
                </c:pt>
                <c:pt idx="73570">
                  <c:v>73570</c:v>
                </c:pt>
                <c:pt idx="73571">
                  <c:v>73571</c:v>
                </c:pt>
                <c:pt idx="73572">
                  <c:v>73572</c:v>
                </c:pt>
                <c:pt idx="73573">
                  <c:v>73573</c:v>
                </c:pt>
                <c:pt idx="73574">
                  <c:v>73574</c:v>
                </c:pt>
                <c:pt idx="73575">
                  <c:v>73575</c:v>
                </c:pt>
                <c:pt idx="73576">
                  <c:v>73576</c:v>
                </c:pt>
                <c:pt idx="73577">
                  <c:v>73577</c:v>
                </c:pt>
                <c:pt idx="73578">
                  <c:v>73578</c:v>
                </c:pt>
                <c:pt idx="73579">
                  <c:v>73579</c:v>
                </c:pt>
                <c:pt idx="73580">
                  <c:v>73580</c:v>
                </c:pt>
                <c:pt idx="73581">
                  <c:v>73581</c:v>
                </c:pt>
                <c:pt idx="73582">
                  <c:v>73582</c:v>
                </c:pt>
                <c:pt idx="73583">
                  <c:v>73583</c:v>
                </c:pt>
                <c:pt idx="73584">
                  <c:v>73584</c:v>
                </c:pt>
                <c:pt idx="73585">
                  <c:v>73585</c:v>
                </c:pt>
                <c:pt idx="73586">
                  <c:v>73586</c:v>
                </c:pt>
                <c:pt idx="73587">
                  <c:v>73587</c:v>
                </c:pt>
                <c:pt idx="73588">
                  <c:v>73588</c:v>
                </c:pt>
                <c:pt idx="73589">
                  <c:v>73589</c:v>
                </c:pt>
                <c:pt idx="73590">
                  <c:v>73590</c:v>
                </c:pt>
                <c:pt idx="73591">
                  <c:v>73591</c:v>
                </c:pt>
                <c:pt idx="73592">
                  <c:v>73592</c:v>
                </c:pt>
                <c:pt idx="73593">
                  <c:v>73593</c:v>
                </c:pt>
                <c:pt idx="73594">
                  <c:v>73594</c:v>
                </c:pt>
                <c:pt idx="73595">
                  <c:v>73595</c:v>
                </c:pt>
                <c:pt idx="73596">
                  <c:v>73596</c:v>
                </c:pt>
                <c:pt idx="73597">
                  <c:v>73597</c:v>
                </c:pt>
                <c:pt idx="73598">
                  <c:v>73598</c:v>
                </c:pt>
                <c:pt idx="73599">
                  <c:v>73599</c:v>
                </c:pt>
                <c:pt idx="73600">
                  <c:v>73600</c:v>
                </c:pt>
                <c:pt idx="73601">
                  <c:v>73601</c:v>
                </c:pt>
                <c:pt idx="73602">
                  <c:v>73602</c:v>
                </c:pt>
                <c:pt idx="73603">
                  <c:v>73603</c:v>
                </c:pt>
                <c:pt idx="73604">
                  <c:v>73604</c:v>
                </c:pt>
                <c:pt idx="73605">
                  <c:v>73605</c:v>
                </c:pt>
                <c:pt idx="73606">
                  <c:v>73606</c:v>
                </c:pt>
                <c:pt idx="73607">
                  <c:v>73607</c:v>
                </c:pt>
                <c:pt idx="73608">
                  <c:v>73608</c:v>
                </c:pt>
                <c:pt idx="73609">
                  <c:v>73609</c:v>
                </c:pt>
                <c:pt idx="73610">
                  <c:v>73610</c:v>
                </c:pt>
                <c:pt idx="73611">
                  <c:v>73611</c:v>
                </c:pt>
                <c:pt idx="73612">
                  <c:v>73612</c:v>
                </c:pt>
                <c:pt idx="73613">
                  <c:v>73613</c:v>
                </c:pt>
                <c:pt idx="73614">
                  <c:v>73614</c:v>
                </c:pt>
                <c:pt idx="73615">
                  <c:v>73615</c:v>
                </c:pt>
                <c:pt idx="73616">
                  <c:v>73616</c:v>
                </c:pt>
                <c:pt idx="73617">
                  <c:v>73617</c:v>
                </c:pt>
                <c:pt idx="73618">
                  <c:v>73618</c:v>
                </c:pt>
                <c:pt idx="73619">
                  <c:v>73619</c:v>
                </c:pt>
                <c:pt idx="73620">
                  <c:v>73620</c:v>
                </c:pt>
                <c:pt idx="73621">
                  <c:v>73621</c:v>
                </c:pt>
                <c:pt idx="73622">
                  <c:v>73622</c:v>
                </c:pt>
                <c:pt idx="73623">
                  <c:v>73623</c:v>
                </c:pt>
                <c:pt idx="73624">
                  <c:v>73624</c:v>
                </c:pt>
                <c:pt idx="73625">
                  <c:v>73625</c:v>
                </c:pt>
                <c:pt idx="73626">
                  <c:v>73626</c:v>
                </c:pt>
                <c:pt idx="73627">
                  <c:v>73627</c:v>
                </c:pt>
                <c:pt idx="73628">
                  <c:v>73628</c:v>
                </c:pt>
                <c:pt idx="73629">
                  <c:v>73629</c:v>
                </c:pt>
                <c:pt idx="73630">
                  <c:v>73630</c:v>
                </c:pt>
                <c:pt idx="73631">
                  <c:v>73631</c:v>
                </c:pt>
                <c:pt idx="73632">
                  <c:v>73632</c:v>
                </c:pt>
                <c:pt idx="73633">
                  <c:v>73633</c:v>
                </c:pt>
                <c:pt idx="73634">
                  <c:v>73634</c:v>
                </c:pt>
                <c:pt idx="73635">
                  <c:v>73635</c:v>
                </c:pt>
                <c:pt idx="73636">
                  <c:v>73636</c:v>
                </c:pt>
                <c:pt idx="73637">
                  <c:v>73637</c:v>
                </c:pt>
                <c:pt idx="73638">
                  <c:v>73638</c:v>
                </c:pt>
                <c:pt idx="73639">
                  <c:v>73639</c:v>
                </c:pt>
                <c:pt idx="73640">
                  <c:v>73640</c:v>
                </c:pt>
                <c:pt idx="73641">
                  <c:v>73641</c:v>
                </c:pt>
                <c:pt idx="73642">
                  <c:v>73642</c:v>
                </c:pt>
                <c:pt idx="73643">
                  <c:v>73643</c:v>
                </c:pt>
                <c:pt idx="73644">
                  <c:v>73644</c:v>
                </c:pt>
                <c:pt idx="73645">
                  <c:v>73645</c:v>
                </c:pt>
                <c:pt idx="73646">
                  <c:v>73646</c:v>
                </c:pt>
                <c:pt idx="73647">
                  <c:v>73647</c:v>
                </c:pt>
                <c:pt idx="73648">
                  <c:v>73648</c:v>
                </c:pt>
                <c:pt idx="73649">
                  <c:v>73649</c:v>
                </c:pt>
                <c:pt idx="73650">
                  <c:v>73650</c:v>
                </c:pt>
                <c:pt idx="73651">
                  <c:v>73651</c:v>
                </c:pt>
                <c:pt idx="73652">
                  <c:v>73652</c:v>
                </c:pt>
                <c:pt idx="73653">
                  <c:v>73653</c:v>
                </c:pt>
                <c:pt idx="73654">
                  <c:v>73654</c:v>
                </c:pt>
                <c:pt idx="73655">
                  <c:v>73655</c:v>
                </c:pt>
                <c:pt idx="73656">
                  <c:v>73656</c:v>
                </c:pt>
                <c:pt idx="73657">
                  <c:v>73657</c:v>
                </c:pt>
                <c:pt idx="73658">
                  <c:v>73658</c:v>
                </c:pt>
                <c:pt idx="73659">
                  <c:v>73659</c:v>
                </c:pt>
                <c:pt idx="73660">
                  <c:v>73660</c:v>
                </c:pt>
                <c:pt idx="73661">
                  <c:v>73661</c:v>
                </c:pt>
                <c:pt idx="73662">
                  <c:v>73662</c:v>
                </c:pt>
                <c:pt idx="73663">
                  <c:v>73663</c:v>
                </c:pt>
                <c:pt idx="73664">
                  <c:v>73664</c:v>
                </c:pt>
                <c:pt idx="73665">
                  <c:v>73665</c:v>
                </c:pt>
                <c:pt idx="73666">
                  <c:v>73666</c:v>
                </c:pt>
                <c:pt idx="73667">
                  <c:v>73667</c:v>
                </c:pt>
                <c:pt idx="73668">
                  <c:v>73668</c:v>
                </c:pt>
                <c:pt idx="73669">
                  <c:v>73669</c:v>
                </c:pt>
                <c:pt idx="73670">
                  <c:v>73670</c:v>
                </c:pt>
                <c:pt idx="73671">
                  <c:v>73671</c:v>
                </c:pt>
                <c:pt idx="73672">
                  <c:v>73672</c:v>
                </c:pt>
                <c:pt idx="73673">
                  <c:v>73673</c:v>
                </c:pt>
                <c:pt idx="73674">
                  <c:v>73674</c:v>
                </c:pt>
                <c:pt idx="73675">
                  <c:v>73675</c:v>
                </c:pt>
                <c:pt idx="73676">
                  <c:v>73676</c:v>
                </c:pt>
                <c:pt idx="73677">
                  <c:v>73677</c:v>
                </c:pt>
                <c:pt idx="73678">
                  <c:v>73678</c:v>
                </c:pt>
                <c:pt idx="73679">
                  <c:v>73679</c:v>
                </c:pt>
                <c:pt idx="73680">
                  <c:v>73680</c:v>
                </c:pt>
                <c:pt idx="73681">
                  <c:v>73681</c:v>
                </c:pt>
                <c:pt idx="73682">
                  <c:v>73682</c:v>
                </c:pt>
                <c:pt idx="73683">
                  <c:v>73683</c:v>
                </c:pt>
                <c:pt idx="73684">
                  <c:v>73684</c:v>
                </c:pt>
                <c:pt idx="73685">
                  <c:v>73685</c:v>
                </c:pt>
                <c:pt idx="73686">
                  <c:v>73686</c:v>
                </c:pt>
                <c:pt idx="73687">
                  <c:v>73687</c:v>
                </c:pt>
                <c:pt idx="73688">
                  <c:v>73688</c:v>
                </c:pt>
                <c:pt idx="73689">
                  <c:v>73689</c:v>
                </c:pt>
                <c:pt idx="73690">
                  <c:v>73690</c:v>
                </c:pt>
                <c:pt idx="73691">
                  <c:v>73691</c:v>
                </c:pt>
                <c:pt idx="73692">
                  <c:v>73692</c:v>
                </c:pt>
                <c:pt idx="73693">
                  <c:v>73693</c:v>
                </c:pt>
                <c:pt idx="73694">
                  <c:v>73694</c:v>
                </c:pt>
                <c:pt idx="73695">
                  <c:v>73695</c:v>
                </c:pt>
                <c:pt idx="73696">
                  <c:v>73696</c:v>
                </c:pt>
                <c:pt idx="73697">
                  <c:v>73697</c:v>
                </c:pt>
                <c:pt idx="73698">
                  <c:v>73698</c:v>
                </c:pt>
                <c:pt idx="73699">
                  <c:v>73699</c:v>
                </c:pt>
                <c:pt idx="73700">
                  <c:v>73700</c:v>
                </c:pt>
                <c:pt idx="73701">
                  <c:v>73701</c:v>
                </c:pt>
                <c:pt idx="73702">
                  <c:v>73702</c:v>
                </c:pt>
                <c:pt idx="73703">
                  <c:v>73703</c:v>
                </c:pt>
                <c:pt idx="73704">
                  <c:v>73704</c:v>
                </c:pt>
                <c:pt idx="73705">
                  <c:v>73705</c:v>
                </c:pt>
                <c:pt idx="73706">
                  <c:v>73706</c:v>
                </c:pt>
                <c:pt idx="73707">
                  <c:v>73707</c:v>
                </c:pt>
                <c:pt idx="73708">
                  <c:v>73708</c:v>
                </c:pt>
                <c:pt idx="73709">
                  <c:v>73709</c:v>
                </c:pt>
                <c:pt idx="73710">
                  <c:v>73710</c:v>
                </c:pt>
                <c:pt idx="73711">
                  <c:v>73711</c:v>
                </c:pt>
                <c:pt idx="73712">
                  <c:v>73712</c:v>
                </c:pt>
                <c:pt idx="73713">
                  <c:v>73713</c:v>
                </c:pt>
                <c:pt idx="73714">
                  <c:v>73714</c:v>
                </c:pt>
                <c:pt idx="73715">
                  <c:v>73715</c:v>
                </c:pt>
                <c:pt idx="73716">
                  <c:v>73716</c:v>
                </c:pt>
                <c:pt idx="73717">
                  <c:v>73717</c:v>
                </c:pt>
                <c:pt idx="73718">
                  <c:v>73718</c:v>
                </c:pt>
                <c:pt idx="73719">
                  <c:v>73719</c:v>
                </c:pt>
                <c:pt idx="73720">
                  <c:v>73720</c:v>
                </c:pt>
                <c:pt idx="73721">
                  <c:v>73721</c:v>
                </c:pt>
                <c:pt idx="73722">
                  <c:v>73722</c:v>
                </c:pt>
                <c:pt idx="73723">
                  <c:v>73723</c:v>
                </c:pt>
                <c:pt idx="73724">
                  <c:v>73724</c:v>
                </c:pt>
                <c:pt idx="73725">
                  <c:v>73725</c:v>
                </c:pt>
                <c:pt idx="73726">
                  <c:v>73726</c:v>
                </c:pt>
                <c:pt idx="73727">
                  <c:v>73727</c:v>
                </c:pt>
                <c:pt idx="73728">
                  <c:v>73728</c:v>
                </c:pt>
                <c:pt idx="73729">
                  <c:v>73729</c:v>
                </c:pt>
                <c:pt idx="73730">
                  <c:v>73730</c:v>
                </c:pt>
                <c:pt idx="73731">
                  <c:v>73731</c:v>
                </c:pt>
                <c:pt idx="73732">
                  <c:v>73732</c:v>
                </c:pt>
                <c:pt idx="73733">
                  <c:v>73733</c:v>
                </c:pt>
                <c:pt idx="73734">
                  <c:v>73734</c:v>
                </c:pt>
                <c:pt idx="73735">
                  <c:v>73735</c:v>
                </c:pt>
                <c:pt idx="73736">
                  <c:v>73736</c:v>
                </c:pt>
                <c:pt idx="73737">
                  <c:v>73737</c:v>
                </c:pt>
                <c:pt idx="73738">
                  <c:v>73738</c:v>
                </c:pt>
                <c:pt idx="73739">
                  <c:v>73739</c:v>
                </c:pt>
                <c:pt idx="73740">
                  <c:v>73740</c:v>
                </c:pt>
                <c:pt idx="73741">
                  <c:v>73741</c:v>
                </c:pt>
                <c:pt idx="73742">
                  <c:v>73742</c:v>
                </c:pt>
                <c:pt idx="73743">
                  <c:v>73743</c:v>
                </c:pt>
                <c:pt idx="73744">
                  <c:v>73744</c:v>
                </c:pt>
                <c:pt idx="73745">
                  <c:v>73745</c:v>
                </c:pt>
                <c:pt idx="73746">
                  <c:v>73746</c:v>
                </c:pt>
                <c:pt idx="73747">
                  <c:v>73747</c:v>
                </c:pt>
                <c:pt idx="73748">
                  <c:v>73748</c:v>
                </c:pt>
                <c:pt idx="73749">
                  <c:v>73749</c:v>
                </c:pt>
                <c:pt idx="73750">
                  <c:v>73750</c:v>
                </c:pt>
                <c:pt idx="73751">
                  <c:v>73751</c:v>
                </c:pt>
                <c:pt idx="73752">
                  <c:v>73752</c:v>
                </c:pt>
                <c:pt idx="73753">
                  <c:v>73753</c:v>
                </c:pt>
                <c:pt idx="73754">
                  <c:v>73754</c:v>
                </c:pt>
                <c:pt idx="73755">
                  <c:v>73755</c:v>
                </c:pt>
                <c:pt idx="73756">
                  <c:v>73756</c:v>
                </c:pt>
                <c:pt idx="73757">
                  <c:v>73757</c:v>
                </c:pt>
                <c:pt idx="73758">
                  <c:v>73758</c:v>
                </c:pt>
                <c:pt idx="73759">
                  <c:v>73759</c:v>
                </c:pt>
                <c:pt idx="73760">
                  <c:v>73760</c:v>
                </c:pt>
                <c:pt idx="73761">
                  <c:v>73761</c:v>
                </c:pt>
                <c:pt idx="73762">
                  <c:v>73762</c:v>
                </c:pt>
                <c:pt idx="73763">
                  <c:v>73763</c:v>
                </c:pt>
                <c:pt idx="73764">
                  <c:v>73764</c:v>
                </c:pt>
                <c:pt idx="73765">
                  <c:v>73765</c:v>
                </c:pt>
                <c:pt idx="73766">
                  <c:v>73766</c:v>
                </c:pt>
                <c:pt idx="73767">
                  <c:v>73767</c:v>
                </c:pt>
                <c:pt idx="73768">
                  <c:v>73768</c:v>
                </c:pt>
                <c:pt idx="73769">
                  <c:v>73769</c:v>
                </c:pt>
                <c:pt idx="73770">
                  <c:v>73770</c:v>
                </c:pt>
                <c:pt idx="73771">
                  <c:v>73771</c:v>
                </c:pt>
                <c:pt idx="73772">
                  <c:v>73772</c:v>
                </c:pt>
                <c:pt idx="73773">
                  <c:v>73773</c:v>
                </c:pt>
                <c:pt idx="73774">
                  <c:v>73774</c:v>
                </c:pt>
                <c:pt idx="73775">
                  <c:v>73775</c:v>
                </c:pt>
                <c:pt idx="73776">
                  <c:v>73776</c:v>
                </c:pt>
                <c:pt idx="73777">
                  <c:v>73777</c:v>
                </c:pt>
                <c:pt idx="73778">
                  <c:v>73778</c:v>
                </c:pt>
                <c:pt idx="73779">
                  <c:v>73779</c:v>
                </c:pt>
                <c:pt idx="73780">
                  <c:v>73780</c:v>
                </c:pt>
                <c:pt idx="73781">
                  <c:v>73781</c:v>
                </c:pt>
                <c:pt idx="73782">
                  <c:v>73782</c:v>
                </c:pt>
                <c:pt idx="73783">
                  <c:v>73783</c:v>
                </c:pt>
                <c:pt idx="73784">
                  <c:v>73784</c:v>
                </c:pt>
                <c:pt idx="73785">
                  <c:v>73785</c:v>
                </c:pt>
                <c:pt idx="73786">
                  <c:v>73786</c:v>
                </c:pt>
                <c:pt idx="73787">
                  <c:v>73787</c:v>
                </c:pt>
                <c:pt idx="73788">
                  <c:v>73788</c:v>
                </c:pt>
                <c:pt idx="73789">
                  <c:v>73789</c:v>
                </c:pt>
                <c:pt idx="73790">
                  <c:v>73790</c:v>
                </c:pt>
                <c:pt idx="73791">
                  <c:v>73791</c:v>
                </c:pt>
                <c:pt idx="73792">
                  <c:v>73792</c:v>
                </c:pt>
                <c:pt idx="73793">
                  <c:v>73793</c:v>
                </c:pt>
                <c:pt idx="73794">
                  <c:v>73794</c:v>
                </c:pt>
                <c:pt idx="73795">
                  <c:v>73795</c:v>
                </c:pt>
                <c:pt idx="73796">
                  <c:v>73796</c:v>
                </c:pt>
                <c:pt idx="73797">
                  <c:v>73797</c:v>
                </c:pt>
                <c:pt idx="73798">
                  <c:v>73798</c:v>
                </c:pt>
                <c:pt idx="73799">
                  <c:v>73799</c:v>
                </c:pt>
                <c:pt idx="73800">
                  <c:v>73800</c:v>
                </c:pt>
                <c:pt idx="73801">
                  <c:v>73801</c:v>
                </c:pt>
                <c:pt idx="73802">
                  <c:v>73802</c:v>
                </c:pt>
                <c:pt idx="73803">
                  <c:v>73803</c:v>
                </c:pt>
                <c:pt idx="73804">
                  <c:v>73804</c:v>
                </c:pt>
                <c:pt idx="73805">
                  <c:v>73805</c:v>
                </c:pt>
                <c:pt idx="73806">
                  <c:v>73806</c:v>
                </c:pt>
                <c:pt idx="73807">
                  <c:v>73807</c:v>
                </c:pt>
                <c:pt idx="73808">
                  <c:v>73808</c:v>
                </c:pt>
                <c:pt idx="73809">
                  <c:v>73809</c:v>
                </c:pt>
                <c:pt idx="73810">
                  <c:v>73810</c:v>
                </c:pt>
                <c:pt idx="73811">
                  <c:v>73811</c:v>
                </c:pt>
                <c:pt idx="73812">
                  <c:v>73812</c:v>
                </c:pt>
                <c:pt idx="73813">
                  <c:v>73813</c:v>
                </c:pt>
                <c:pt idx="73814">
                  <c:v>73814</c:v>
                </c:pt>
                <c:pt idx="73815">
                  <c:v>73815</c:v>
                </c:pt>
                <c:pt idx="73816">
                  <c:v>73816</c:v>
                </c:pt>
                <c:pt idx="73817">
                  <c:v>73817</c:v>
                </c:pt>
                <c:pt idx="73818">
                  <c:v>73818</c:v>
                </c:pt>
                <c:pt idx="73819">
                  <c:v>73819</c:v>
                </c:pt>
                <c:pt idx="73820">
                  <c:v>73820</c:v>
                </c:pt>
                <c:pt idx="73821">
                  <c:v>73821</c:v>
                </c:pt>
                <c:pt idx="73822">
                  <c:v>73822</c:v>
                </c:pt>
                <c:pt idx="73823">
                  <c:v>73823</c:v>
                </c:pt>
                <c:pt idx="73824">
                  <c:v>73824</c:v>
                </c:pt>
                <c:pt idx="73825">
                  <c:v>73825</c:v>
                </c:pt>
                <c:pt idx="73826">
                  <c:v>73826</c:v>
                </c:pt>
                <c:pt idx="73827">
                  <c:v>73827</c:v>
                </c:pt>
                <c:pt idx="73828">
                  <c:v>73828</c:v>
                </c:pt>
                <c:pt idx="73829">
                  <c:v>73829</c:v>
                </c:pt>
                <c:pt idx="73830">
                  <c:v>73830</c:v>
                </c:pt>
                <c:pt idx="73831">
                  <c:v>73831</c:v>
                </c:pt>
                <c:pt idx="73832">
                  <c:v>73832</c:v>
                </c:pt>
                <c:pt idx="73833">
                  <c:v>73833</c:v>
                </c:pt>
                <c:pt idx="73834">
                  <c:v>73834</c:v>
                </c:pt>
                <c:pt idx="73835">
                  <c:v>73835</c:v>
                </c:pt>
                <c:pt idx="73836">
                  <c:v>73836</c:v>
                </c:pt>
                <c:pt idx="73837">
                  <c:v>73837</c:v>
                </c:pt>
                <c:pt idx="73838">
                  <c:v>73838</c:v>
                </c:pt>
                <c:pt idx="73839">
                  <c:v>73839</c:v>
                </c:pt>
                <c:pt idx="73840">
                  <c:v>73840</c:v>
                </c:pt>
                <c:pt idx="73841">
                  <c:v>73841</c:v>
                </c:pt>
                <c:pt idx="73842">
                  <c:v>73842</c:v>
                </c:pt>
                <c:pt idx="73843">
                  <c:v>73843</c:v>
                </c:pt>
                <c:pt idx="73844">
                  <c:v>73844</c:v>
                </c:pt>
                <c:pt idx="73845">
                  <c:v>73845</c:v>
                </c:pt>
                <c:pt idx="73846">
                  <c:v>73846</c:v>
                </c:pt>
                <c:pt idx="73847">
                  <c:v>73847</c:v>
                </c:pt>
                <c:pt idx="73848">
                  <c:v>73848</c:v>
                </c:pt>
                <c:pt idx="73849">
                  <c:v>73849</c:v>
                </c:pt>
                <c:pt idx="73850">
                  <c:v>73850</c:v>
                </c:pt>
                <c:pt idx="73851">
                  <c:v>73851</c:v>
                </c:pt>
                <c:pt idx="73852">
                  <c:v>73852</c:v>
                </c:pt>
                <c:pt idx="73853">
                  <c:v>73853</c:v>
                </c:pt>
                <c:pt idx="73854">
                  <c:v>73854</c:v>
                </c:pt>
                <c:pt idx="73855">
                  <c:v>73855</c:v>
                </c:pt>
                <c:pt idx="73856">
                  <c:v>73856</c:v>
                </c:pt>
                <c:pt idx="73857">
                  <c:v>73857</c:v>
                </c:pt>
                <c:pt idx="73858">
                  <c:v>73858</c:v>
                </c:pt>
                <c:pt idx="73859">
                  <c:v>73859</c:v>
                </c:pt>
                <c:pt idx="73860">
                  <c:v>73860</c:v>
                </c:pt>
                <c:pt idx="73861">
                  <c:v>73861</c:v>
                </c:pt>
                <c:pt idx="73862">
                  <c:v>73862</c:v>
                </c:pt>
                <c:pt idx="73863">
                  <c:v>73863</c:v>
                </c:pt>
                <c:pt idx="73864">
                  <c:v>73864</c:v>
                </c:pt>
                <c:pt idx="73865">
                  <c:v>73865</c:v>
                </c:pt>
                <c:pt idx="73866">
                  <c:v>73866</c:v>
                </c:pt>
                <c:pt idx="73867">
                  <c:v>73867</c:v>
                </c:pt>
                <c:pt idx="73868">
                  <c:v>73868</c:v>
                </c:pt>
                <c:pt idx="73869">
                  <c:v>73869</c:v>
                </c:pt>
                <c:pt idx="73870">
                  <c:v>73870</c:v>
                </c:pt>
                <c:pt idx="73871">
                  <c:v>73871</c:v>
                </c:pt>
                <c:pt idx="73872">
                  <c:v>73872</c:v>
                </c:pt>
                <c:pt idx="73873">
                  <c:v>73873</c:v>
                </c:pt>
                <c:pt idx="73874">
                  <c:v>73874</c:v>
                </c:pt>
                <c:pt idx="73875">
                  <c:v>73875</c:v>
                </c:pt>
                <c:pt idx="73876">
                  <c:v>73876</c:v>
                </c:pt>
                <c:pt idx="73877">
                  <c:v>73877</c:v>
                </c:pt>
                <c:pt idx="73878">
                  <c:v>73878</c:v>
                </c:pt>
                <c:pt idx="73879">
                  <c:v>73879</c:v>
                </c:pt>
                <c:pt idx="73880">
                  <c:v>73880</c:v>
                </c:pt>
                <c:pt idx="73881">
                  <c:v>73881</c:v>
                </c:pt>
                <c:pt idx="73882">
                  <c:v>73882</c:v>
                </c:pt>
                <c:pt idx="73883">
                  <c:v>73883</c:v>
                </c:pt>
                <c:pt idx="73884">
                  <c:v>73884</c:v>
                </c:pt>
                <c:pt idx="73885">
                  <c:v>73885</c:v>
                </c:pt>
                <c:pt idx="73886">
                  <c:v>73886</c:v>
                </c:pt>
                <c:pt idx="73887">
                  <c:v>73887</c:v>
                </c:pt>
                <c:pt idx="73888">
                  <c:v>73888</c:v>
                </c:pt>
                <c:pt idx="73889">
                  <c:v>73889</c:v>
                </c:pt>
                <c:pt idx="73890">
                  <c:v>73890</c:v>
                </c:pt>
                <c:pt idx="73891">
                  <c:v>73891</c:v>
                </c:pt>
                <c:pt idx="73892">
                  <c:v>73892</c:v>
                </c:pt>
                <c:pt idx="73893">
                  <c:v>73893</c:v>
                </c:pt>
                <c:pt idx="73894">
                  <c:v>73894</c:v>
                </c:pt>
                <c:pt idx="73895">
                  <c:v>73895</c:v>
                </c:pt>
                <c:pt idx="73896">
                  <c:v>73896</c:v>
                </c:pt>
                <c:pt idx="73897">
                  <c:v>73897</c:v>
                </c:pt>
                <c:pt idx="73898">
                  <c:v>73898</c:v>
                </c:pt>
                <c:pt idx="73899">
                  <c:v>73899</c:v>
                </c:pt>
                <c:pt idx="73900">
                  <c:v>73900</c:v>
                </c:pt>
                <c:pt idx="73901">
                  <c:v>73901</c:v>
                </c:pt>
                <c:pt idx="73902">
                  <c:v>73902</c:v>
                </c:pt>
                <c:pt idx="73903">
                  <c:v>73903</c:v>
                </c:pt>
                <c:pt idx="73904">
                  <c:v>73904</c:v>
                </c:pt>
                <c:pt idx="73905">
                  <c:v>73905</c:v>
                </c:pt>
                <c:pt idx="73906">
                  <c:v>73906</c:v>
                </c:pt>
                <c:pt idx="73907">
                  <c:v>73907</c:v>
                </c:pt>
                <c:pt idx="73908">
                  <c:v>73908</c:v>
                </c:pt>
                <c:pt idx="73909">
                  <c:v>73909</c:v>
                </c:pt>
                <c:pt idx="73910">
                  <c:v>73910</c:v>
                </c:pt>
                <c:pt idx="73911">
                  <c:v>73911</c:v>
                </c:pt>
                <c:pt idx="73912">
                  <c:v>73912</c:v>
                </c:pt>
                <c:pt idx="73913">
                  <c:v>73913</c:v>
                </c:pt>
                <c:pt idx="73914">
                  <c:v>73914</c:v>
                </c:pt>
                <c:pt idx="73915">
                  <c:v>73915</c:v>
                </c:pt>
                <c:pt idx="73916">
                  <c:v>73916</c:v>
                </c:pt>
                <c:pt idx="73917">
                  <c:v>73917</c:v>
                </c:pt>
                <c:pt idx="73918">
                  <c:v>73918</c:v>
                </c:pt>
                <c:pt idx="73919">
                  <c:v>73919</c:v>
                </c:pt>
                <c:pt idx="73920">
                  <c:v>73920</c:v>
                </c:pt>
                <c:pt idx="73921">
                  <c:v>73921</c:v>
                </c:pt>
                <c:pt idx="73922">
                  <c:v>73922</c:v>
                </c:pt>
                <c:pt idx="73923">
                  <c:v>73923</c:v>
                </c:pt>
                <c:pt idx="73924">
                  <c:v>73924</c:v>
                </c:pt>
                <c:pt idx="73925">
                  <c:v>73925</c:v>
                </c:pt>
                <c:pt idx="73926">
                  <c:v>73926</c:v>
                </c:pt>
                <c:pt idx="73927">
                  <c:v>73927</c:v>
                </c:pt>
                <c:pt idx="73928">
                  <c:v>73928</c:v>
                </c:pt>
                <c:pt idx="73929">
                  <c:v>73929</c:v>
                </c:pt>
                <c:pt idx="73930">
                  <c:v>73930</c:v>
                </c:pt>
                <c:pt idx="73931">
                  <c:v>73931</c:v>
                </c:pt>
                <c:pt idx="73932">
                  <c:v>73932</c:v>
                </c:pt>
                <c:pt idx="73933">
                  <c:v>73933</c:v>
                </c:pt>
                <c:pt idx="73934">
                  <c:v>73934</c:v>
                </c:pt>
                <c:pt idx="73935">
                  <c:v>73935</c:v>
                </c:pt>
                <c:pt idx="73936">
                  <c:v>73936</c:v>
                </c:pt>
                <c:pt idx="73937">
                  <c:v>73937</c:v>
                </c:pt>
                <c:pt idx="73938">
                  <c:v>73938</c:v>
                </c:pt>
                <c:pt idx="73939">
                  <c:v>73939</c:v>
                </c:pt>
                <c:pt idx="73940">
                  <c:v>73940</c:v>
                </c:pt>
                <c:pt idx="73941">
                  <c:v>73941</c:v>
                </c:pt>
                <c:pt idx="73942">
                  <c:v>73942</c:v>
                </c:pt>
                <c:pt idx="73943">
                  <c:v>73943</c:v>
                </c:pt>
                <c:pt idx="73944">
                  <c:v>73944</c:v>
                </c:pt>
                <c:pt idx="73945">
                  <c:v>73945</c:v>
                </c:pt>
                <c:pt idx="73946">
                  <c:v>73946</c:v>
                </c:pt>
                <c:pt idx="73947">
                  <c:v>73947</c:v>
                </c:pt>
                <c:pt idx="73948">
                  <c:v>73948</c:v>
                </c:pt>
                <c:pt idx="73949">
                  <c:v>73949</c:v>
                </c:pt>
                <c:pt idx="73950">
                  <c:v>73950</c:v>
                </c:pt>
                <c:pt idx="73951">
                  <c:v>73951</c:v>
                </c:pt>
                <c:pt idx="73952">
                  <c:v>73952</c:v>
                </c:pt>
                <c:pt idx="73953">
                  <c:v>73953</c:v>
                </c:pt>
                <c:pt idx="73954">
                  <c:v>73954</c:v>
                </c:pt>
                <c:pt idx="73955">
                  <c:v>73955</c:v>
                </c:pt>
                <c:pt idx="73956">
                  <c:v>73956</c:v>
                </c:pt>
                <c:pt idx="73957">
                  <c:v>73957</c:v>
                </c:pt>
                <c:pt idx="73958">
                  <c:v>73958</c:v>
                </c:pt>
                <c:pt idx="73959">
                  <c:v>73959</c:v>
                </c:pt>
                <c:pt idx="73960">
                  <c:v>73960</c:v>
                </c:pt>
                <c:pt idx="73961">
                  <c:v>73961</c:v>
                </c:pt>
                <c:pt idx="73962">
                  <c:v>73962</c:v>
                </c:pt>
                <c:pt idx="73963">
                  <c:v>73963</c:v>
                </c:pt>
                <c:pt idx="73964">
                  <c:v>73964</c:v>
                </c:pt>
                <c:pt idx="73965">
                  <c:v>73965</c:v>
                </c:pt>
                <c:pt idx="73966">
                  <c:v>73966</c:v>
                </c:pt>
                <c:pt idx="73967">
                  <c:v>73967</c:v>
                </c:pt>
                <c:pt idx="73968">
                  <c:v>73968</c:v>
                </c:pt>
                <c:pt idx="73969">
                  <c:v>73969</c:v>
                </c:pt>
                <c:pt idx="73970">
                  <c:v>73970</c:v>
                </c:pt>
                <c:pt idx="73971">
                  <c:v>73971</c:v>
                </c:pt>
                <c:pt idx="73972">
                  <c:v>73972</c:v>
                </c:pt>
                <c:pt idx="73973">
                  <c:v>73973</c:v>
                </c:pt>
                <c:pt idx="73974">
                  <c:v>73974</c:v>
                </c:pt>
                <c:pt idx="73975">
                  <c:v>73975</c:v>
                </c:pt>
                <c:pt idx="73976">
                  <c:v>73976</c:v>
                </c:pt>
                <c:pt idx="73977">
                  <c:v>73977</c:v>
                </c:pt>
                <c:pt idx="73978">
                  <c:v>73978</c:v>
                </c:pt>
                <c:pt idx="73979">
                  <c:v>73979</c:v>
                </c:pt>
                <c:pt idx="73980">
                  <c:v>73980</c:v>
                </c:pt>
                <c:pt idx="73981">
                  <c:v>73981</c:v>
                </c:pt>
                <c:pt idx="73982">
                  <c:v>73982</c:v>
                </c:pt>
                <c:pt idx="73983">
                  <c:v>73983</c:v>
                </c:pt>
                <c:pt idx="73984">
                  <c:v>73984</c:v>
                </c:pt>
                <c:pt idx="73985">
                  <c:v>73985</c:v>
                </c:pt>
                <c:pt idx="73986">
                  <c:v>73986</c:v>
                </c:pt>
                <c:pt idx="73987">
                  <c:v>73987</c:v>
                </c:pt>
                <c:pt idx="73988">
                  <c:v>73988</c:v>
                </c:pt>
                <c:pt idx="73989">
                  <c:v>73989</c:v>
                </c:pt>
                <c:pt idx="73990">
                  <c:v>73990</c:v>
                </c:pt>
                <c:pt idx="73991">
                  <c:v>73991</c:v>
                </c:pt>
                <c:pt idx="73992">
                  <c:v>73992</c:v>
                </c:pt>
                <c:pt idx="73993">
                  <c:v>73993</c:v>
                </c:pt>
                <c:pt idx="73994">
                  <c:v>73994</c:v>
                </c:pt>
                <c:pt idx="73995">
                  <c:v>73995</c:v>
                </c:pt>
                <c:pt idx="73996">
                  <c:v>73996</c:v>
                </c:pt>
                <c:pt idx="73997">
                  <c:v>73997</c:v>
                </c:pt>
                <c:pt idx="73998">
                  <c:v>73998</c:v>
                </c:pt>
                <c:pt idx="73999">
                  <c:v>73999</c:v>
                </c:pt>
                <c:pt idx="74000">
                  <c:v>74000</c:v>
                </c:pt>
                <c:pt idx="74001">
                  <c:v>74001</c:v>
                </c:pt>
                <c:pt idx="74002">
                  <c:v>74002</c:v>
                </c:pt>
                <c:pt idx="74003">
                  <c:v>74003</c:v>
                </c:pt>
                <c:pt idx="74004">
                  <c:v>74004</c:v>
                </c:pt>
                <c:pt idx="74005">
                  <c:v>74005</c:v>
                </c:pt>
                <c:pt idx="74006">
                  <c:v>74006</c:v>
                </c:pt>
                <c:pt idx="74007">
                  <c:v>74007</c:v>
                </c:pt>
                <c:pt idx="74008">
                  <c:v>74008</c:v>
                </c:pt>
                <c:pt idx="74009">
                  <c:v>74009</c:v>
                </c:pt>
                <c:pt idx="74010">
                  <c:v>74010</c:v>
                </c:pt>
                <c:pt idx="74011">
                  <c:v>74011</c:v>
                </c:pt>
                <c:pt idx="74012">
                  <c:v>74012</c:v>
                </c:pt>
                <c:pt idx="74013">
                  <c:v>74013</c:v>
                </c:pt>
                <c:pt idx="74014">
                  <c:v>74014</c:v>
                </c:pt>
                <c:pt idx="74015">
                  <c:v>74015</c:v>
                </c:pt>
                <c:pt idx="74016">
                  <c:v>74016</c:v>
                </c:pt>
                <c:pt idx="74017">
                  <c:v>74017</c:v>
                </c:pt>
                <c:pt idx="74018">
                  <c:v>74018</c:v>
                </c:pt>
                <c:pt idx="74019">
                  <c:v>74019</c:v>
                </c:pt>
                <c:pt idx="74020">
                  <c:v>74020</c:v>
                </c:pt>
                <c:pt idx="74021">
                  <c:v>74021</c:v>
                </c:pt>
                <c:pt idx="74022">
                  <c:v>74022</c:v>
                </c:pt>
                <c:pt idx="74023">
                  <c:v>74023</c:v>
                </c:pt>
                <c:pt idx="74024">
                  <c:v>74024</c:v>
                </c:pt>
                <c:pt idx="74025">
                  <c:v>74025</c:v>
                </c:pt>
                <c:pt idx="74026">
                  <c:v>74026</c:v>
                </c:pt>
                <c:pt idx="74027">
                  <c:v>74027</c:v>
                </c:pt>
                <c:pt idx="74028">
                  <c:v>74028</c:v>
                </c:pt>
                <c:pt idx="74029">
                  <c:v>74029</c:v>
                </c:pt>
                <c:pt idx="74030">
                  <c:v>74030</c:v>
                </c:pt>
                <c:pt idx="74031">
                  <c:v>74031</c:v>
                </c:pt>
                <c:pt idx="74032">
                  <c:v>74032</c:v>
                </c:pt>
                <c:pt idx="74033">
                  <c:v>74033</c:v>
                </c:pt>
                <c:pt idx="74034">
                  <c:v>74034</c:v>
                </c:pt>
                <c:pt idx="74035">
                  <c:v>74035</c:v>
                </c:pt>
                <c:pt idx="74036">
                  <c:v>74036</c:v>
                </c:pt>
                <c:pt idx="74037">
                  <c:v>74037</c:v>
                </c:pt>
                <c:pt idx="74038">
                  <c:v>74038</c:v>
                </c:pt>
                <c:pt idx="74039">
                  <c:v>74039</c:v>
                </c:pt>
                <c:pt idx="74040">
                  <c:v>74040</c:v>
                </c:pt>
                <c:pt idx="74041">
                  <c:v>74041</c:v>
                </c:pt>
                <c:pt idx="74042">
                  <c:v>74042</c:v>
                </c:pt>
                <c:pt idx="74043">
                  <c:v>74043</c:v>
                </c:pt>
                <c:pt idx="74044">
                  <c:v>74044</c:v>
                </c:pt>
                <c:pt idx="74045">
                  <c:v>74045</c:v>
                </c:pt>
                <c:pt idx="74046">
                  <c:v>74046</c:v>
                </c:pt>
                <c:pt idx="74047">
                  <c:v>74047</c:v>
                </c:pt>
                <c:pt idx="74048">
                  <c:v>74048</c:v>
                </c:pt>
                <c:pt idx="74049">
                  <c:v>74049</c:v>
                </c:pt>
                <c:pt idx="74050">
                  <c:v>74050</c:v>
                </c:pt>
                <c:pt idx="74051">
                  <c:v>74051</c:v>
                </c:pt>
                <c:pt idx="74052">
                  <c:v>74052</c:v>
                </c:pt>
                <c:pt idx="74053">
                  <c:v>74053</c:v>
                </c:pt>
                <c:pt idx="74054">
                  <c:v>74054</c:v>
                </c:pt>
                <c:pt idx="74055">
                  <c:v>74055</c:v>
                </c:pt>
                <c:pt idx="74056">
                  <c:v>74056</c:v>
                </c:pt>
                <c:pt idx="74057">
                  <c:v>74057</c:v>
                </c:pt>
                <c:pt idx="74058">
                  <c:v>74058</c:v>
                </c:pt>
                <c:pt idx="74059">
                  <c:v>74059</c:v>
                </c:pt>
                <c:pt idx="74060">
                  <c:v>74060</c:v>
                </c:pt>
                <c:pt idx="74061">
                  <c:v>74061</c:v>
                </c:pt>
                <c:pt idx="74062">
                  <c:v>74062</c:v>
                </c:pt>
                <c:pt idx="74063">
                  <c:v>74063</c:v>
                </c:pt>
                <c:pt idx="74064">
                  <c:v>74064</c:v>
                </c:pt>
                <c:pt idx="74065">
                  <c:v>74065</c:v>
                </c:pt>
                <c:pt idx="74066">
                  <c:v>74066</c:v>
                </c:pt>
                <c:pt idx="74067">
                  <c:v>74067</c:v>
                </c:pt>
                <c:pt idx="74068">
                  <c:v>74068</c:v>
                </c:pt>
                <c:pt idx="74069">
                  <c:v>74069</c:v>
                </c:pt>
                <c:pt idx="74070">
                  <c:v>74070</c:v>
                </c:pt>
                <c:pt idx="74071">
                  <c:v>74071</c:v>
                </c:pt>
                <c:pt idx="74072">
                  <c:v>74072</c:v>
                </c:pt>
                <c:pt idx="74073">
                  <c:v>74073</c:v>
                </c:pt>
                <c:pt idx="74074">
                  <c:v>74074</c:v>
                </c:pt>
                <c:pt idx="74075">
                  <c:v>74075</c:v>
                </c:pt>
                <c:pt idx="74076">
                  <c:v>74076</c:v>
                </c:pt>
                <c:pt idx="74077">
                  <c:v>74077</c:v>
                </c:pt>
                <c:pt idx="74078">
                  <c:v>74078</c:v>
                </c:pt>
                <c:pt idx="74079">
                  <c:v>74079</c:v>
                </c:pt>
                <c:pt idx="74080">
                  <c:v>74080</c:v>
                </c:pt>
                <c:pt idx="74081">
                  <c:v>74081</c:v>
                </c:pt>
                <c:pt idx="74082">
                  <c:v>74082</c:v>
                </c:pt>
                <c:pt idx="74083">
                  <c:v>74083</c:v>
                </c:pt>
                <c:pt idx="74084">
                  <c:v>74084</c:v>
                </c:pt>
                <c:pt idx="74085">
                  <c:v>74085</c:v>
                </c:pt>
                <c:pt idx="74086">
                  <c:v>74086</c:v>
                </c:pt>
                <c:pt idx="74087">
                  <c:v>74087</c:v>
                </c:pt>
                <c:pt idx="74088">
                  <c:v>74088</c:v>
                </c:pt>
                <c:pt idx="74089">
                  <c:v>74089</c:v>
                </c:pt>
                <c:pt idx="74090">
                  <c:v>74090</c:v>
                </c:pt>
                <c:pt idx="74091">
                  <c:v>74091</c:v>
                </c:pt>
                <c:pt idx="74092">
                  <c:v>74092</c:v>
                </c:pt>
                <c:pt idx="74093">
                  <c:v>74093</c:v>
                </c:pt>
                <c:pt idx="74094">
                  <c:v>74094</c:v>
                </c:pt>
                <c:pt idx="74095">
                  <c:v>74095</c:v>
                </c:pt>
                <c:pt idx="74096">
                  <c:v>74096</c:v>
                </c:pt>
                <c:pt idx="74097">
                  <c:v>74097</c:v>
                </c:pt>
                <c:pt idx="74098">
                  <c:v>74098</c:v>
                </c:pt>
                <c:pt idx="74099">
                  <c:v>74099</c:v>
                </c:pt>
                <c:pt idx="74100">
                  <c:v>74100</c:v>
                </c:pt>
                <c:pt idx="74101">
                  <c:v>74101</c:v>
                </c:pt>
                <c:pt idx="74102">
                  <c:v>74102</c:v>
                </c:pt>
                <c:pt idx="74103">
                  <c:v>74103</c:v>
                </c:pt>
                <c:pt idx="74104">
                  <c:v>74104</c:v>
                </c:pt>
                <c:pt idx="74105">
                  <c:v>74105</c:v>
                </c:pt>
                <c:pt idx="74106">
                  <c:v>74106</c:v>
                </c:pt>
                <c:pt idx="74107">
                  <c:v>74107</c:v>
                </c:pt>
                <c:pt idx="74108">
                  <c:v>74108</c:v>
                </c:pt>
                <c:pt idx="74109">
                  <c:v>74109</c:v>
                </c:pt>
                <c:pt idx="74110">
                  <c:v>74110</c:v>
                </c:pt>
                <c:pt idx="74111">
                  <c:v>74111</c:v>
                </c:pt>
                <c:pt idx="74112">
                  <c:v>74112</c:v>
                </c:pt>
                <c:pt idx="74113">
                  <c:v>74113</c:v>
                </c:pt>
                <c:pt idx="74114">
                  <c:v>74114</c:v>
                </c:pt>
                <c:pt idx="74115">
                  <c:v>74115</c:v>
                </c:pt>
                <c:pt idx="74116">
                  <c:v>74116</c:v>
                </c:pt>
                <c:pt idx="74117">
                  <c:v>74117</c:v>
                </c:pt>
                <c:pt idx="74118">
                  <c:v>74118</c:v>
                </c:pt>
                <c:pt idx="74119">
                  <c:v>74119</c:v>
                </c:pt>
                <c:pt idx="74120">
                  <c:v>74120</c:v>
                </c:pt>
                <c:pt idx="74121">
                  <c:v>74121</c:v>
                </c:pt>
                <c:pt idx="74122">
                  <c:v>74122</c:v>
                </c:pt>
                <c:pt idx="74123">
                  <c:v>74123</c:v>
                </c:pt>
                <c:pt idx="74124">
                  <c:v>74124</c:v>
                </c:pt>
                <c:pt idx="74125">
                  <c:v>74125</c:v>
                </c:pt>
                <c:pt idx="74126">
                  <c:v>74126</c:v>
                </c:pt>
                <c:pt idx="74127">
                  <c:v>74127</c:v>
                </c:pt>
                <c:pt idx="74128">
                  <c:v>74128</c:v>
                </c:pt>
                <c:pt idx="74129">
                  <c:v>74129</c:v>
                </c:pt>
                <c:pt idx="74130">
                  <c:v>74130</c:v>
                </c:pt>
                <c:pt idx="74131">
                  <c:v>74131</c:v>
                </c:pt>
                <c:pt idx="74132">
                  <c:v>74132</c:v>
                </c:pt>
                <c:pt idx="74133">
                  <c:v>74133</c:v>
                </c:pt>
                <c:pt idx="74134">
                  <c:v>74134</c:v>
                </c:pt>
                <c:pt idx="74135">
                  <c:v>74135</c:v>
                </c:pt>
                <c:pt idx="74136">
                  <c:v>74136</c:v>
                </c:pt>
                <c:pt idx="74137">
                  <c:v>74137</c:v>
                </c:pt>
                <c:pt idx="74138">
                  <c:v>74138</c:v>
                </c:pt>
                <c:pt idx="74139">
                  <c:v>74139</c:v>
                </c:pt>
                <c:pt idx="74140">
                  <c:v>74140</c:v>
                </c:pt>
                <c:pt idx="74141">
                  <c:v>74141</c:v>
                </c:pt>
                <c:pt idx="74142">
                  <c:v>74142</c:v>
                </c:pt>
                <c:pt idx="74143">
                  <c:v>74143</c:v>
                </c:pt>
                <c:pt idx="74144">
                  <c:v>74144</c:v>
                </c:pt>
                <c:pt idx="74145">
                  <c:v>74145</c:v>
                </c:pt>
                <c:pt idx="74146">
                  <c:v>74146</c:v>
                </c:pt>
                <c:pt idx="74147">
                  <c:v>74147</c:v>
                </c:pt>
                <c:pt idx="74148">
                  <c:v>74148</c:v>
                </c:pt>
                <c:pt idx="74149">
                  <c:v>74149</c:v>
                </c:pt>
                <c:pt idx="74150">
                  <c:v>74150</c:v>
                </c:pt>
                <c:pt idx="74151">
                  <c:v>74151</c:v>
                </c:pt>
                <c:pt idx="74152">
                  <c:v>74152</c:v>
                </c:pt>
                <c:pt idx="74153">
                  <c:v>74153</c:v>
                </c:pt>
                <c:pt idx="74154">
                  <c:v>74154</c:v>
                </c:pt>
                <c:pt idx="74155">
                  <c:v>74155</c:v>
                </c:pt>
                <c:pt idx="74156">
                  <c:v>74156</c:v>
                </c:pt>
                <c:pt idx="74157">
                  <c:v>74157</c:v>
                </c:pt>
                <c:pt idx="74158">
                  <c:v>74158</c:v>
                </c:pt>
                <c:pt idx="74159">
                  <c:v>74159</c:v>
                </c:pt>
                <c:pt idx="74160">
                  <c:v>74160</c:v>
                </c:pt>
                <c:pt idx="74161">
                  <c:v>74161</c:v>
                </c:pt>
                <c:pt idx="74162">
                  <c:v>74162</c:v>
                </c:pt>
                <c:pt idx="74163">
                  <c:v>74163</c:v>
                </c:pt>
                <c:pt idx="74164">
                  <c:v>74164</c:v>
                </c:pt>
                <c:pt idx="74165">
                  <c:v>74165</c:v>
                </c:pt>
                <c:pt idx="74166">
                  <c:v>74166</c:v>
                </c:pt>
                <c:pt idx="74167">
                  <c:v>74167</c:v>
                </c:pt>
                <c:pt idx="74168">
                  <c:v>74168</c:v>
                </c:pt>
                <c:pt idx="74169">
                  <c:v>74169</c:v>
                </c:pt>
                <c:pt idx="74170">
                  <c:v>74170</c:v>
                </c:pt>
                <c:pt idx="74171">
                  <c:v>74171</c:v>
                </c:pt>
                <c:pt idx="74172">
                  <c:v>74172</c:v>
                </c:pt>
                <c:pt idx="74173">
                  <c:v>74173</c:v>
                </c:pt>
                <c:pt idx="74174">
                  <c:v>74174</c:v>
                </c:pt>
                <c:pt idx="74175">
                  <c:v>74175</c:v>
                </c:pt>
                <c:pt idx="74176">
                  <c:v>74176</c:v>
                </c:pt>
                <c:pt idx="74177">
                  <c:v>74177</c:v>
                </c:pt>
                <c:pt idx="74178">
                  <c:v>74178</c:v>
                </c:pt>
                <c:pt idx="74179">
                  <c:v>74179</c:v>
                </c:pt>
                <c:pt idx="74180">
                  <c:v>74180</c:v>
                </c:pt>
                <c:pt idx="74181">
                  <c:v>74181</c:v>
                </c:pt>
                <c:pt idx="74182">
                  <c:v>74182</c:v>
                </c:pt>
                <c:pt idx="74183">
                  <c:v>74183</c:v>
                </c:pt>
                <c:pt idx="74184">
                  <c:v>74184</c:v>
                </c:pt>
                <c:pt idx="74185">
                  <c:v>74185</c:v>
                </c:pt>
                <c:pt idx="74186">
                  <c:v>74186</c:v>
                </c:pt>
                <c:pt idx="74187">
                  <c:v>74187</c:v>
                </c:pt>
                <c:pt idx="74188">
                  <c:v>74188</c:v>
                </c:pt>
                <c:pt idx="74189">
                  <c:v>74189</c:v>
                </c:pt>
                <c:pt idx="74190">
                  <c:v>74190</c:v>
                </c:pt>
                <c:pt idx="74191">
                  <c:v>74191</c:v>
                </c:pt>
                <c:pt idx="74192">
                  <c:v>74192</c:v>
                </c:pt>
                <c:pt idx="74193">
                  <c:v>74193</c:v>
                </c:pt>
                <c:pt idx="74194">
                  <c:v>74194</c:v>
                </c:pt>
                <c:pt idx="74195">
                  <c:v>74195</c:v>
                </c:pt>
                <c:pt idx="74196">
                  <c:v>74196</c:v>
                </c:pt>
                <c:pt idx="74197">
                  <c:v>74197</c:v>
                </c:pt>
                <c:pt idx="74198">
                  <c:v>74198</c:v>
                </c:pt>
                <c:pt idx="74199">
                  <c:v>74199</c:v>
                </c:pt>
                <c:pt idx="74200">
                  <c:v>74200</c:v>
                </c:pt>
                <c:pt idx="74201">
                  <c:v>74201</c:v>
                </c:pt>
                <c:pt idx="74202">
                  <c:v>74202</c:v>
                </c:pt>
                <c:pt idx="74203">
                  <c:v>74203</c:v>
                </c:pt>
                <c:pt idx="74204">
                  <c:v>74204</c:v>
                </c:pt>
                <c:pt idx="74205">
                  <c:v>74205</c:v>
                </c:pt>
                <c:pt idx="74206">
                  <c:v>74206</c:v>
                </c:pt>
                <c:pt idx="74207">
                  <c:v>74207</c:v>
                </c:pt>
                <c:pt idx="74208">
                  <c:v>74208</c:v>
                </c:pt>
                <c:pt idx="74209">
                  <c:v>74209</c:v>
                </c:pt>
                <c:pt idx="74210">
                  <c:v>74210</c:v>
                </c:pt>
                <c:pt idx="74211">
                  <c:v>74211</c:v>
                </c:pt>
                <c:pt idx="74212">
                  <c:v>74212</c:v>
                </c:pt>
                <c:pt idx="74213">
                  <c:v>74213</c:v>
                </c:pt>
                <c:pt idx="74214">
                  <c:v>74214</c:v>
                </c:pt>
                <c:pt idx="74215">
                  <c:v>74215</c:v>
                </c:pt>
                <c:pt idx="74216">
                  <c:v>74216</c:v>
                </c:pt>
                <c:pt idx="74217">
                  <c:v>74217</c:v>
                </c:pt>
                <c:pt idx="74218">
                  <c:v>74218</c:v>
                </c:pt>
                <c:pt idx="74219">
                  <c:v>74219</c:v>
                </c:pt>
                <c:pt idx="74220">
                  <c:v>74220</c:v>
                </c:pt>
                <c:pt idx="74221">
                  <c:v>74221</c:v>
                </c:pt>
                <c:pt idx="74222">
                  <c:v>74222</c:v>
                </c:pt>
                <c:pt idx="74223">
                  <c:v>74223</c:v>
                </c:pt>
                <c:pt idx="74224">
                  <c:v>74224</c:v>
                </c:pt>
                <c:pt idx="74225">
                  <c:v>74225</c:v>
                </c:pt>
                <c:pt idx="74226">
                  <c:v>74226</c:v>
                </c:pt>
                <c:pt idx="74227">
                  <c:v>74227</c:v>
                </c:pt>
                <c:pt idx="74228">
                  <c:v>74228</c:v>
                </c:pt>
                <c:pt idx="74229">
                  <c:v>74229</c:v>
                </c:pt>
                <c:pt idx="74230">
                  <c:v>74230</c:v>
                </c:pt>
                <c:pt idx="74231">
                  <c:v>74231</c:v>
                </c:pt>
                <c:pt idx="74232">
                  <c:v>74232</c:v>
                </c:pt>
                <c:pt idx="74233">
                  <c:v>74233</c:v>
                </c:pt>
                <c:pt idx="74234">
                  <c:v>74234</c:v>
                </c:pt>
                <c:pt idx="74235">
                  <c:v>74235</c:v>
                </c:pt>
                <c:pt idx="74236">
                  <c:v>74236</c:v>
                </c:pt>
                <c:pt idx="74237">
                  <c:v>74237</c:v>
                </c:pt>
                <c:pt idx="74238">
                  <c:v>74238</c:v>
                </c:pt>
                <c:pt idx="74239">
                  <c:v>74239</c:v>
                </c:pt>
                <c:pt idx="74240">
                  <c:v>74240</c:v>
                </c:pt>
                <c:pt idx="74241">
                  <c:v>74241</c:v>
                </c:pt>
                <c:pt idx="74242">
                  <c:v>74242</c:v>
                </c:pt>
                <c:pt idx="74243">
                  <c:v>74243</c:v>
                </c:pt>
                <c:pt idx="74244">
                  <c:v>74244</c:v>
                </c:pt>
                <c:pt idx="74245">
                  <c:v>74245</c:v>
                </c:pt>
                <c:pt idx="74246">
                  <c:v>74246</c:v>
                </c:pt>
                <c:pt idx="74247">
                  <c:v>74247</c:v>
                </c:pt>
                <c:pt idx="74248">
                  <c:v>74248</c:v>
                </c:pt>
                <c:pt idx="74249">
                  <c:v>74249</c:v>
                </c:pt>
                <c:pt idx="74250">
                  <c:v>74250</c:v>
                </c:pt>
                <c:pt idx="74251">
                  <c:v>74251</c:v>
                </c:pt>
                <c:pt idx="74252">
                  <c:v>74252</c:v>
                </c:pt>
                <c:pt idx="74253">
                  <c:v>74253</c:v>
                </c:pt>
                <c:pt idx="74254">
                  <c:v>74254</c:v>
                </c:pt>
                <c:pt idx="74255">
                  <c:v>74255</c:v>
                </c:pt>
                <c:pt idx="74256">
                  <c:v>74256</c:v>
                </c:pt>
                <c:pt idx="74257">
                  <c:v>74257</c:v>
                </c:pt>
                <c:pt idx="74258">
                  <c:v>74258</c:v>
                </c:pt>
                <c:pt idx="74259">
                  <c:v>74259</c:v>
                </c:pt>
                <c:pt idx="74260">
                  <c:v>74260</c:v>
                </c:pt>
                <c:pt idx="74261">
                  <c:v>74261</c:v>
                </c:pt>
                <c:pt idx="74262">
                  <c:v>74262</c:v>
                </c:pt>
                <c:pt idx="74263">
                  <c:v>74263</c:v>
                </c:pt>
                <c:pt idx="74264">
                  <c:v>74264</c:v>
                </c:pt>
                <c:pt idx="74265">
                  <c:v>74265</c:v>
                </c:pt>
                <c:pt idx="74266">
                  <c:v>74266</c:v>
                </c:pt>
                <c:pt idx="74267">
                  <c:v>74267</c:v>
                </c:pt>
                <c:pt idx="74268">
                  <c:v>74268</c:v>
                </c:pt>
                <c:pt idx="74269">
                  <c:v>74269</c:v>
                </c:pt>
                <c:pt idx="74270">
                  <c:v>74270</c:v>
                </c:pt>
                <c:pt idx="74271">
                  <c:v>74271</c:v>
                </c:pt>
                <c:pt idx="74272">
                  <c:v>74272</c:v>
                </c:pt>
                <c:pt idx="74273">
                  <c:v>74273</c:v>
                </c:pt>
                <c:pt idx="74274">
                  <c:v>74274</c:v>
                </c:pt>
                <c:pt idx="74275">
                  <c:v>74275</c:v>
                </c:pt>
                <c:pt idx="74276">
                  <c:v>74276</c:v>
                </c:pt>
                <c:pt idx="74277">
                  <c:v>74277</c:v>
                </c:pt>
                <c:pt idx="74278">
                  <c:v>74278</c:v>
                </c:pt>
                <c:pt idx="74279">
                  <c:v>74279</c:v>
                </c:pt>
                <c:pt idx="74280">
                  <c:v>74280</c:v>
                </c:pt>
                <c:pt idx="74281">
                  <c:v>74281</c:v>
                </c:pt>
                <c:pt idx="74282">
                  <c:v>74282</c:v>
                </c:pt>
                <c:pt idx="74283">
                  <c:v>74283</c:v>
                </c:pt>
                <c:pt idx="74284">
                  <c:v>74284</c:v>
                </c:pt>
                <c:pt idx="74285">
                  <c:v>74285</c:v>
                </c:pt>
                <c:pt idx="74286">
                  <c:v>74286</c:v>
                </c:pt>
                <c:pt idx="74287">
                  <c:v>74287</c:v>
                </c:pt>
                <c:pt idx="74288">
                  <c:v>74288</c:v>
                </c:pt>
                <c:pt idx="74289">
                  <c:v>74289</c:v>
                </c:pt>
                <c:pt idx="74290">
                  <c:v>74290</c:v>
                </c:pt>
                <c:pt idx="74291">
                  <c:v>74291</c:v>
                </c:pt>
                <c:pt idx="74292">
                  <c:v>74292</c:v>
                </c:pt>
                <c:pt idx="74293">
                  <c:v>74293</c:v>
                </c:pt>
                <c:pt idx="74294">
                  <c:v>74294</c:v>
                </c:pt>
                <c:pt idx="74295">
                  <c:v>74295</c:v>
                </c:pt>
                <c:pt idx="74296">
                  <c:v>74296</c:v>
                </c:pt>
                <c:pt idx="74297">
                  <c:v>74297</c:v>
                </c:pt>
                <c:pt idx="74298">
                  <c:v>74298</c:v>
                </c:pt>
                <c:pt idx="74299">
                  <c:v>74299</c:v>
                </c:pt>
                <c:pt idx="74300">
                  <c:v>74300</c:v>
                </c:pt>
                <c:pt idx="74301">
                  <c:v>74301</c:v>
                </c:pt>
                <c:pt idx="74302">
                  <c:v>74302</c:v>
                </c:pt>
                <c:pt idx="74303">
                  <c:v>74303</c:v>
                </c:pt>
                <c:pt idx="74304">
                  <c:v>74304</c:v>
                </c:pt>
                <c:pt idx="74305">
                  <c:v>74305</c:v>
                </c:pt>
                <c:pt idx="74306">
                  <c:v>74306</c:v>
                </c:pt>
                <c:pt idx="74307">
                  <c:v>74307</c:v>
                </c:pt>
                <c:pt idx="74308">
                  <c:v>74308</c:v>
                </c:pt>
                <c:pt idx="74309">
                  <c:v>74309</c:v>
                </c:pt>
                <c:pt idx="74310">
                  <c:v>74310</c:v>
                </c:pt>
                <c:pt idx="74311">
                  <c:v>74311</c:v>
                </c:pt>
                <c:pt idx="74312">
                  <c:v>74312</c:v>
                </c:pt>
                <c:pt idx="74313">
                  <c:v>74313</c:v>
                </c:pt>
                <c:pt idx="74314">
                  <c:v>74314</c:v>
                </c:pt>
                <c:pt idx="74315">
                  <c:v>74315</c:v>
                </c:pt>
                <c:pt idx="74316">
                  <c:v>74316</c:v>
                </c:pt>
                <c:pt idx="74317">
                  <c:v>74317</c:v>
                </c:pt>
                <c:pt idx="74318">
                  <c:v>74318</c:v>
                </c:pt>
                <c:pt idx="74319">
                  <c:v>74319</c:v>
                </c:pt>
                <c:pt idx="74320">
                  <c:v>74320</c:v>
                </c:pt>
                <c:pt idx="74321">
                  <c:v>74321</c:v>
                </c:pt>
                <c:pt idx="74322">
                  <c:v>74322</c:v>
                </c:pt>
                <c:pt idx="74323">
                  <c:v>74323</c:v>
                </c:pt>
                <c:pt idx="74324">
                  <c:v>74324</c:v>
                </c:pt>
                <c:pt idx="74325">
                  <c:v>74325</c:v>
                </c:pt>
                <c:pt idx="74326">
                  <c:v>74326</c:v>
                </c:pt>
                <c:pt idx="74327">
                  <c:v>74327</c:v>
                </c:pt>
                <c:pt idx="74328">
                  <c:v>74328</c:v>
                </c:pt>
                <c:pt idx="74329">
                  <c:v>74329</c:v>
                </c:pt>
                <c:pt idx="74330">
                  <c:v>74330</c:v>
                </c:pt>
                <c:pt idx="74331">
                  <c:v>74331</c:v>
                </c:pt>
                <c:pt idx="74332">
                  <c:v>74332</c:v>
                </c:pt>
                <c:pt idx="74333">
                  <c:v>74333</c:v>
                </c:pt>
                <c:pt idx="74334">
                  <c:v>74334</c:v>
                </c:pt>
                <c:pt idx="74335">
                  <c:v>74335</c:v>
                </c:pt>
                <c:pt idx="74336">
                  <c:v>74336</c:v>
                </c:pt>
                <c:pt idx="74337">
                  <c:v>74337</c:v>
                </c:pt>
                <c:pt idx="74338">
                  <c:v>74338</c:v>
                </c:pt>
                <c:pt idx="74339">
                  <c:v>74339</c:v>
                </c:pt>
                <c:pt idx="74340">
                  <c:v>74340</c:v>
                </c:pt>
                <c:pt idx="74341">
                  <c:v>74341</c:v>
                </c:pt>
                <c:pt idx="74342">
                  <c:v>74342</c:v>
                </c:pt>
                <c:pt idx="74343">
                  <c:v>74343</c:v>
                </c:pt>
                <c:pt idx="74344">
                  <c:v>74344</c:v>
                </c:pt>
                <c:pt idx="74345">
                  <c:v>74345</c:v>
                </c:pt>
                <c:pt idx="74346">
                  <c:v>74346</c:v>
                </c:pt>
                <c:pt idx="74347">
                  <c:v>74347</c:v>
                </c:pt>
                <c:pt idx="74348">
                  <c:v>74348</c:v>
                </c:pt>
                <c:pt idx="74349">
                  <c:v>74349</c:v>
                </c:pt>
                <c:pt idx="74350">
                  <c:v>74350</c:v>
                </c:pt>
                <c:pt idx="74351">
                  <c:v>74351</c:v>
                </c:pt>
                <c:pt idx="74352">
                  <c:v>74352</c:v>
                </c:pt>
                <c:pt idx="74353">
                  <c:v>74353</c:v>
                </c:pt>
                <c:pt idx="74354">
                  <c:v>74354</c:v>
                </c:pt>
                <c:pt idx="74355">
                  <c:v>74355</c:v>
                </c:pt>
                <c:pt idx="74356">
                  <c:v>74356</c:v>
                </c:pt>
                <c:pt idx="74357">
                  <c:v>74357</c:v>
                </c:pt>
                <c:pt idx="74358">
                  <c:v>74358</c:v>
                </c:pt>
                <c:pt idx="74359">
                  <c:v>74359</c:v>
                </c:pt>
                <c:pt idx="74360">
                  <c:v>74360</c:v>
                </c:pt>
                <c:pt idx="74361">
                  <c:v>74361</c:v>
                </c:pt>
                <c:pt idx="74362">
                  <c:v>74362</c:v>
                </c:pt>
                <c:pt idx="74363">
                  <c:v>74363</c:v>
                </c:pt>
                <c:pt idx="74364">
                  <c:v>74364</c:v>
                </c:pt>
                <c:pt idx="74365">
                  <c:v>74365</c:v>
                </c:pt>
                <c:pt idx="74366">
                  <c:v>74366</c:v>
                </c:pt>
                <c:pt idx="74367">
                  <c:v>74367</c:v>
                </c:pt>
                <c:pt idx="74368">
                  <c:v>74368</c:v>
                </c:pt>
                <c:pt idx="74369">
                  <c:v>74369</c:v>
                </c:pt>
                <c:pt idx="74370">
                  <c:v>74370</c:v>
                </c:pt>
                <c:pt idx="74371">
                  <c:v>74371</c:v>
                </c:pt>
                <c:pt idx="74372">
                  <c:v>74372</c:v>
                </c:pt>
                <c:pt idx="74373">
                  <c:v>74373</c:v>
                </c:pt>
                <c:pt idx="74374">
                  <c:v>74374</c:v>
                </c:pt>
                <c:pt idx="74375">
                  <c:v>74375</c:v>
                </c:pt>
                <c:pt idx="74376">
                  <c:v>74376</c:v>
                </c:pt>
                <c:pt idx="74377">
                  <c:v>74377</c:v>
                </c:pt>
                <c:pt idx="74378">
                  <c:v>74378</c:v>
                </c:pt>
                <c:pt idx="74379">
                  <c:v>74379</c:v>
                </c:pt>
                <c:pt idx="74380">
                  <c:v>74380</c:v>
                </c:pt>
                <c:pt idx="74381">
                  <c:v>74381</c:v>
                </c:pt>
                <c:pt idx="74382">
                  <c:v>74382</c:v>
                </c:pt>
                <c:pt idx="74383">
                  <c:v>74383</c:v>
                </c:pt>
                <c:pt idx="74384">
                  <c:v>74384</c:v>
                </c:pt>
                <c:pt idx="74385">
                  <c:v>74385</c:v>
                </c:pt>
                <c:pt idx="74386">
                  <c:v>74386</c:v>
                </c:pt>
                <c:pt idx="74387">
                  <c:v>74387</c:v>
                </c:pt>
                <c:pt idx="74388">
                  <c:v>74388</c:v>
                </c:pt>
                <c:pt idx="74389">
                  <c:v>74389</c:v>
                </c:pt>
                <c:pt idx="74390">
                  <c:v>74390</c:v>
                </c:pt>
                <c:pt idx="74391">
                  <c:v>74391</c:v>
                </c:pt>
                <c:pt idx="74392">
                  <c:v>74392</c:v>
                </c:pt>
                <c:pt idx="74393">
                  <c:v>74393</c:v>
                </c:pt>
                <c:pt idx="74394">
                  <c:v>74394</c:v>
                </c:pt>
                <c:pt idx="74395">
                  <c:v>74395</c:v>
                </c:pt>
                <c:pt idx="74396">
                  <c:v>74396</c:v>
                </c:pt>
                <c:pt idx="74397">
                  <c:v>74397</c:v>
                </c:pt>
                <c:pt idx="74398">
                  <c:v>74398</c:v>
                </c:pt>
                <c:pt idx="74399">
                  <c:v>74399</c:v>
                </c:pt>
                <c:pt idx="74400">
                  <c:v>74400</c:v>
                </c:pt>
                <c:pt idx="74401">
                  <c:v>74401</c:v>
                </c:pt>
                <c:pt idx="74402">
                  <c:v>74402</c:v>
                </c:pt>
                <c:pt idx="74403">
                  <c:v>74403</c:v>
                </c:pt>
                <c:pt idx="74404">
                  <c:v>74404</c:v>
                </c:pt>
                <c:pt idx="74405">
                  <c:v>74405</c:v>
                </c:pt>
                <c:pt idx="74406">
                  <c:v>74406</c:v>
                </c:pt>
                <c:pt idx="74407">
                  <c:v>74407</c:v>
                </c:pt>
                <c:pt idx="74408">
                  <c:v>74408</c:v>
                </c:pt>
                <c:pt idx="74409">
                  <c:v>74409</c:v>
                </c:pt>
                <c:pt idx="74410">
                  <c:v>74410</c:v>
                </c:pt>
                <c:pt idx="74411">
                  <c:v>74411</c:v>
                </c:pt>
                <c:pt idx="74412">
                  <c:v>74412</c:v>
                </c:pt>
                <c:pt idx="74413">
                  <c:v>74413</c:v>
                </c:pt>
                <c:pt idx="74414">
                  <c:v>74414</c:v>
                </c:pt>
                <c:pt idx="74415">
                  <c:v>74415</c:v>
                </c:pt>
                <c:pt idx="74416">
                  <c:v>74416</c:v>
                </c:pt>
                <c:pt idx="74417">
                  <c:v>74417</c:v>
                </c:pt>
                <c:pt idx="74418">
                  <c:v>74418</c:v>
                </c:pt>
                <c:pt idx="74419">
                  <c:v>74419</c:v>
                </c:pt>
                <c:pt idx="74420">
                  <c:v>74420</c:v>
                </c:pt>
                <c:pt idx="74421">
                  <c:v>74421</c:v>
                </c:pt>
                <c:pt idx="74422">
                  <c:v>74422</c:v>
                </c:pt>
                <c:pt idx="74423">
                  <c:v>74423</c:v>
                </c:pt>
                <c:pt idx="74424">
                  <c:v>74424</c:v>
                </c:pt>
                <c:pt idx="74425">
                  <c:v>74425</c:v>
                </c:pt>
                <c:pt idx="74426">
                  <c:v>74426</c:v>
                </c:pt>
                <c:pt idx="74427">
                  <c:v>74427</c:v>
                </c:pt>
                <c:pt idx="74428">
                  <c:v>74428</c:v>
                </c:pt>
                <c:pt idx="74429">
                  <c:v>74429</c:v>
                </c:pt>
                <c:pt idx="74430">
                  <c:v>74430</c:v>
                </c:pt>
                <c:pt idx="74431">
                  <c:v>74431</c:v>
                </c:pt>
                <c:pt idx="74432">
                  <c:v>74432</c:v>
                </c:pt>
                <c:pt idx="74433">
                  <c:v>74433</c:v>
                </c:pt>
                <c:pt idx="74434">
                  <c:v>74434</c:v>
                </c:pt>
                <c:pt idx="74435">
                  <c:v>74435</c:v>
                </c:pt>
                <c:pt idx="74436">
                  <c:v>74436</c:v>
                </c:pt>
                <c:pt idx="74437">
                  <c:v>74437</c:v>
                </c:pt>
                <c:pt idx="74438">
                  <c:v>74438</c:v>
                </c:pt>
                <c:pt idx="74439">
                  <c:v>74439</c:v>
                </c:pt>
                <c:pt idx="74440">
                  <c:v>74440</c:v>
                </c:pt>
                <c:pt idx="74441">
                  <c:v>74441</c:v>
                </c:pt>
                <c:pt idx="74442">
                  <c:v>74442</c:v>
                </c:pt>
                <c:pt idx="74443">
                  <c:v>74443</c:v>
                </c:pt>
                <c:pt idx="74444">
                  <c:v>74444</c:v>
                </c:pt>
                <c:pt idx="74445">
                  <c:v>74445</c:v>
                </c:pt>
                <c:pt idx="74446">
                  <c:v>74446</c:v>
                </c:pt>
                <c:pt idx="74447">
                  <c:v>74447</c:v>
                </c:pt>
                <c:pt idx="74448">
                  <c:v>74448</c:v>
                </c:pt>
                <c:pt idx="74449">
                  <c:v>74449</c:v>
                </c:pt>
                <c:pt idx="74450">
                  <c:v>74450</c:v>
                </c:pt>
                <c:pt idx="74451">
                  <c:v>74451</c:v>
                </c:pt>
                <c:pt idx="74452">
                  <c:v>74452</c:v>
                </c:pt>
                <c:pt idx="74453">
                  <c:v>74453</c:v>
                </c:pt>
                <c:pt idx="74454">
                  <c:v>74454</c:v>
                </c:pt>
                <c:pt idx="74455">
                  <c:v>74455</c:v>
                </c:pt>
                <c:pt idx="74456">
                  <c:v>74456</c:v>
                </c:pt>
                <c:pt idx="74457">
                  <c:v>74457</c:v>
                </c:pt>
                <c:pt idx="74458">
                  <c:v>74458</c:v>
                </c:pt>
                <c:pt idx="74459">
                  <c:v>74459</c:v>
                </c:pt>
                <c:pt idx="74460">
                  <c:v>74460</c:v>
                </c:pt>
                <c:pt idx="74461">
                  <c:v>74461</c:v>
                </c:pt>
                <c:pt idx="74462">
                  <c:v>74462</c:v>
                </c:pt>
                <c:pt idx="74463">
                  <c:v>74463</c:v>
                </c:pt>
                <c:pt idx="74464">
                  <c:v>74464</c:v>
                </c:pt>
                <c:pt idx="74465">
                  <c:v>74465</c:v>
                </c:pt>
                <c:pt idx="74466">
                  <c:v>74466</c:v>
                </c:pt>
                <c:pt idx="74467">
                  <c:v>74467</c:v>
                </c:pt>
                <c:pt idx="74468">
                  <c:v>74468</c:v>
                </c:pt>
                <c:pt idx="74469">
                  <c:v>74469</c:v>
                </c:pt>
                <c:pt idx="74470">
                  <c:v>74470</c:v>
                </c:pt>
                <c:pt idx="74471">
                  <c:v>74471</c:v>
                </c:pt>
                <c:pt idx="74472">
                  <c:v>74472</c:v>
                </c:pt>
                <c:pt idx="74473">
                  <c:v>74473</c:v>
                </c:pt>
                <c:pt idx="74474">
                  <c:v>74474</c:v>
                </c:pt>
                <c:pt idx="74475">
                  <c:v>74475</c:v>
                </c:pt>
                <c:pt idx="74476">
                  <c:v>74476</c:v>
                </c:pt>
                <c:pt idx="74477">
                  <c:v>74477</c:v>
                </c:pt>
                <c:pt idx="74478">
                  <c:v>74478</c:v>
                </c:pt>
                <c:pt idx="74479">
                  <c:v>74479</c:v>
                </c:pt>
                <c:pt idx="74480">
                  <c:v>74480</c:v>
                </c:pt>
                <c:pt idx="74481">
                  <c:v>74481</c:v>
                </c:pt>
                <c:pt idx="74482">
                  <c:v>74482</c:v>
                </c:pt>
                <c:pt idx="74483">
                  <c:v>74483</c:v>
                </c:pt>
                <c:pt idx="74484">
                  <c:v>74484</c:v>
                </c:pt>
                <c:pt idx="74485">
                  <c:v>74485</c:v>
                </c:pt>
                <c:pt idx="74486">
                  <c:v>74486</c:v>
                </c:pt>
                <c:pt idx="74487">
                  <c:v>74487</c:v>
                </c:pt>
                <c:pt idx="74488">
                  <c:v>74488</c:v>
                </c:pt>
                <c:pt idx="74489">
                  <c:v>74489</c:v>
                </c:pt>
                <c:pt idx="74490">
                  <c:v>74490</c:v>
                </c:pt>
                <c:pt idx="74491">
                  <c:v>74491</c:v>
                </c:pt>
                <c:pt idx="74492">
                  <c:v>74492</c:v>
                </c:pt>
                <c:pt idx="74493">
                  <c:v>74493</c:v>
                </c:pt>
                <c:pt idx="74494">
                  <c:v>74494</c:v>
                </c:pt>
                <c:pt idx="74495">
                  <c:v>74495</c:v>
                </c:pt>
                <c:pt idx="74496">
                  <c:v>74496</c:v>
                </c:pt>
                <c:pt idx="74497">
                  <c:v>74497</c:v>
                </c:pt>
                <c:pt idx="74498">
                  <c:v>74498</c:v>
                </c:pt>
                <c:pt idx="74499">
                  <c:v>74499</c:v>
                </c:pt>
                <c:pt idx="74500">
                  <c:v>74500</c:v>
                </c:pt>
                <c:pt idx="74501">
                  <c:v>74501</c:v>
                </c:pt>
                <c:pt idx="74502">
                  <c:v>74502</c:v>
                </c:pt>
                <c:pt idx="74503">
                  <c:v>74503</c:v>
                </c:pt>
                <c:pt idx="74504">
                  <c:v>74504</c:v>
                </c:pt>
                <c:pt idx="74505">
                  <c:v>74505</c:v>
                </c:pt>
                <c:pt idx="74506">
                  <c:v>74506</c:v>
                </c:pt>
                <c:pt idx="74507">
                  <c:v>74507</c:v>
                </c:pt>
                <c:pt idx="74508">
                  <c:v>74508</c:v>
                </c:pt>
                <c:pt idx="74509">
                  <c:v>74509</c:v>
                </c:pt>
                <c:pt idx="74510">
                  <c:v>74510</c:v>
                </c:pt>
                <c:pt idx="74511">
                  <c:v>74511</c:v>
                </c:pt>
                <c:pt idx="74512">
                  <c:v>74512</c:v>
                </c:pt>
                <c:pt idx="74513">
                  <c:v>74513</c:v>
                </c:pt>
                <c:pt idx="74514">
                  <c:v>74514</c:v>
                </c:pt>
                <c:pt idx="74515">
                  <c:v>74515</c:v>
                </c:pt>
                <c:pt idx="74516">
                  <c:v>74516</c:v>
                </c:pt>
                <c:pt idx="74517">
                  <c:v>74517</c:v>
                </c:pt>
                <c:pt idx="74518">
                  <c:v>74518</c:v>
                </c:pt>
                <c:pt idx="74519">
                  <c:v>74519</c:v>
                </c:pt>
                <c:pt idx="74520">
                  <c:v>74520</c:v>
                </c:pt>
                <c:pt idx="74521">
                  <c:v>74521</c:v>
                </c:pt>
                <c:pt idx="74522">
                  <c:v>74522</c:v>
                </c:pt>
                <c:pt idx="74523">
                  <c:v>74523</c:v>
                </c:pt>
                <c:pt idx="74524">
                  <c:v>74524</c:v>
                </c:pt>
                <c:pt idx="74525">
                  <c:v>74525</c:v>
                </c:pt>
                <c:pt idx="74526">
                  <c:v>74526</c:v>
                </c:pt>
                <c:pt idx="74527">
                  <c:v>74527</c:v>
                </c:pt>
                <c:pt idx="74528">
                  <c:v>74528</c:v>
                </c:pt>
                <c:pt idx="74529">
                  <c:v>74529</c:v>
                </c:pt>
                <c:pt idx="74530">
                  <c:v>74530</c:v>
                </c:pt>
                <c:pt idx="74531">
                  <c:v>74531</c:v>
                </c:pt>
                <c:pt idx="74532">
                  <c:v>74532</c:v>
                </c:pt>
                <c:pt idx="74533">
                  <c:v>74533</c:v>
                </c:pt>
                <c:pt idx="74534">
                  <c:v>74534</c:v>
                </c:pt>
                <c:pt idx="74535">
                  <c:v>74535</c:v>
                </c:pt>
                <c:pt idx="74536">
                  <c:v>74536</c:v>
                </c:pt>
                <c:pt idx="74537">
                  <c:v>74537</c:v>
                </c:pt>
                <c:pt idx="74538">
                  <c:v>74538</c:v>
                </c:pt>
                <c:pt idx="74539">
                  <c:v>74539</c:v>
                </c:pt>
                <c:pt idx="74540">
                  <c:v>74540</c:v>
                </c:pt>
                <c:pt idx="74541">
                  <c:v>74541</c:v>
                </c:pt>
                <c:pt idx="74542">
                  <c:v>74542</c:v>
                </c:pt>
                <c:pt idx="74543">
                  <c:v>74543</c:v>
                </c:pt>
                <c:pt idx="74544">
                  <c:v>74544</c:v>
                </c:pt>
                <c:pt idx="74545">
                  <c:v>74545</c:v>
                </c:pt>
                <c:pt idx="74546">
                  <c:v>74546</c:v>
                </c:pt>
                <c:pt idx="74547">
                  <c:v>74547</c:v>
                </c:pt>
                <c:pt idx="74548">
                  <c:v>74548</c:v>
                </c:pt>
                <c:pt idx="74549">
                  <c:v>74549</c:v>
                </c:pt>
                <c:pt idx="74550">
                  <c:v>74550</c:v>
                </c:pt>
                <c:pt idx="74551">
                  <c:v>74551</c:v>
                </c:pt>
                <c:pt idx="74552">
                  <c:v>74552</c:v>
                </c:pt>
                <c:pt idx="74553">
                  <c:v>74553</c:v>
                </c:pt>
                <c:pt idx="74554">
                  <c:v>74554</c:v>
                </c:pt>
                <c:pt idx="74555">
                  <c:v>74555</c:v>
                </c:pt>
                <c:pt idx="74556">
                  <c:v>74556</c:v>
                </c:pt>
                <c:pt idx="74557">
                  <c:v>74557</c:v>
                </c:pt>
                <c:pt idx="74558">
                  <c:v>74558</c:v>
                </c:pt>
                <c:pt idx="74559">
                  <c:v>74559</c:v>
                </c:pt>
                <c:pt idx="74560">
                  <c:v>74560</c:v>
                </c:pt>
                <c:pt idx="74561">
                  <c:v>74561</c:v>
                </c:pt>
                <c:pt idx="74562">
                  <c:v>74562</c:v>
                </c:pt>
                <c:pt idx="74563">
                  <c:v>74563</c:v>
                </c:pt>
                <c:pt idx="74564">
                  <c:v>74564</c:v>
                </c:pt>
                <c:pt idx="74565">
                  <c:v>74565</c:v>
                </c:pt>
                <c:pt idx="74566">
                  <c:v>74566</c:v>
                </c:pt>
                <c:pt idx="74567">
                  <c:v>74567</c:v>
                </c:pt>
                <c:pt idx="74568">
                  <c:v>74568</c:v>
                </c:pt>
                <c:pt idx="74569">
                  <c:v>74569</c:v>
                </c:pt>
                <c:pt idx="74570">
                  <c:v>74570</c:v>
                </c:pt>
                <c:pt idx="74571">
                  <c:v>74571</c:v>
                </c:pt>
                <c:pt idx="74572">
                  <c:v>74572</c:v>
                </c:pt>
                <c:pt idx="74573">
                  <c:v>74573</c:v>
                </c:pt>
                <c:pt idx="74574">
                  <c:v>74574</c:v>
                </c:pt>
                <c:pt idx="74575">
                  <c:v>74575</c:v>
                </c:pt>
                <c:pt idx="74576">
                  <c:v>74576</c:v>
                </c:pt>
                <c:pt idx="74577">
                  <c:v>74577</c:v>
                </c:pt>
                <c:pt idx="74578">
                  <c:v>74578</c:v>
                </c:pt>
                <c:pt idx="74579">
                  <c:v>74579</c:v>
                </c:pt>
                <c:pt idx="74580">
                  <c:v>74580</c:v>
                </c:pt>
                <c:pt idx="74581">
                  <c:v>74581</c:v>
                </c:pt>
                <c:pt idx="74582">
                  <c:v>74582</c:v>
                </c:pt>
                <c:pt idx="74583">
                  <c:v>74583</c:v>
                </c:pt>
                <c:pt idx="74584">
                  <c:v>74584</c:v>
                </c:pt>
                <c:pt idx="74585">
                  <c:v>74585</c:v>
                </c:pt>
                <c:pt idx="74586">
                  <c:v>74586</c:v>
                </c:pt>
                <c:pt idx="74587">
                  <c:v>74587</c:v>
                </c:pt>
                <c:pt idx="74588">
                  <c:v>74588</c:v>
                </c:pt>
                <c:pt idx="74589">
                  <c:v>74589</c:v>
                </c:pt>
                <c:pt idx="74590">
                  <c:v>74590</c:v>
                </c:pt>
                <c:pt idx="74591">
                  <c:v>74591</c:v>
                </c:pt>
                <c:pt idx="74592">
                  <c:v>74592</c:v>
                </c:pt>
                <c:pt idx="74593">
                  <c:v>74593</c:v>
                </c:pt>
                <c:pt idx="74594">
                  <c:v>74594</c:v>
                </c:pt>
                <c:pt idx="74595">
                  <c:v>74595</c:v>
                </c:pt>
                <c:pt idx="74596">
                  <c:v>74596</c:v>
                </c:pt>
                <c:pt idx="74597">
                  <c:v>74597</c:v>
                </c:pt>
                <c:pt idx="74598">
                  <c:v>74598</c:v>
                </c:pt>
                <c:pt idx="74599">
                  <c:v>74599</c:v>
                </c:pt>
                <c:pt idx="74600">
                  <c:v>74600</c:v>
                </c:pt>
                <c:pt idx="74601">
                  <c:v>74601</c:v>
                </c:pt>
                <c:pt idx="74602">
                  <c:v>74602</c:v>
                </c:pt>
                <c:pt idx="74603">
                  <c:v>74603</c:v>
                </c:pt>
                <c:pt idx="74604">
                  <c:v>74604</c:v>
                </c:pt>
                <c:pt idx="74605">
                  <c:v>74605</c:v>
                </c:pt>
                <c:pt idx="74606">
                  <c:v>74606</c:v>
                </c:pt>
                <c:pt idx="74607">
                  <c:v>74607</c:v>
                </c:pt>
                <c:pt idx="74608">
                  <c:v>74608</c:v>
                </c:pt>
                <c:pt idx="74609">
                  <c:v>74609</c:v>
                </c:pt>
                <c:pt idx="74610">
                  <c:v>74610</c:v>
                </c:pt>
                <c:pt idx="74611">
                  <c:v>74611</c:v>
                </c:pt>
                <c:pt idx="74612">
                  <c:v>74612</c:v>
                </c:pt>
                <c:pt idx="74613">
                  <c:v>74613</c:v>
                </c:pt>
                <c:pt idx="74614">
                  <c:v>74614</c:v>
                </c:pt>
                <c:pt idx="74615">
                  <c:v>74615</c:v>
                </c:pt>
                <c:pt idx="74616">
                  <c:v>74616</c:v>
                </c:pt>
                <c:pt idx="74617">
                  <c:v>74617</c:v>
                </c:pt>
                <c:pt idx="74618">
                  <c:v>74618</c:v>
                </c:pt>
                <c:pt idx="74619">
                  <c:v>74619</c:v>
                </c:pt>
                <c:pt idx="74620">
                  <c:v>74620</c:v>
                </c:pt>
                <c:pt idx="74621">
                  <c:v>74621</c:v>
                </c:pt>
                <c:pt idx="74622">
                  <c:v>74622</c:v>
                </c:pt>
                <c:pt idx="74623">
                  <c:v>74623</c:v>
                </c:pt>
                <c:pt idx="74624">
                  <c:v>74624</c:v>
                </c:pt>
                <c:pt idx="74625">
                  <c:v>74625</c:v>
                </c:pt>
                <c:pt idx="74626">
                  <c:v>74626</c:v>
                </c:pt>
                <c:pt idx="74627">
                  <c:v>74627</c:v>
                </c:pt>
                <c:pt idx="74628">
                  <c:v>74628</c:v>
                </c:pt>
                <c:pt idx="74629">
                  <c:v>74629</c:v>
                </c:pt>
                <c:pt idx="74630">
                  <c:v>74630</c:v>
                </c:pt>
                <c:pt idx="74631">
                  <c:v>74631</c:v>
                </c:pt>
                <c:pt idx="74632">
                  <c:v>74632</c:v>
                </c:pt>
                <c:pt idx="74633">
                  <c:v>74633</c:v>
                </c:pt>
                <c:pt idx="74634">
                  <c:v>74634</c:v>
                </c:pt>
                <c:pt idx="74635">
                  <c:v>74635</c:v>
                </c:pt>
                <c:pt idx="74636">
                  <c:v>74636</c:v>
                </c:pt>
                <c:pt idx="74637">
                  <c:v>74637</c:v>
                </c:pt>
                <c:pt idx="74638">
                  <c:v>74638</c:v>
                </c:pt>
                <c:pt idx="74639">
                  <c:v>74639</c:v>
                </c:pt>
                <c:pt idx="74640">
                  <c:v>74640</c:v>
                </c:pt>
                <c:pt idx="74641">
                  <c:v>74641</c:v>
                </c:pt>
                <c:pt idx="74642">
                  <c:v>74642</c:v>
                </c:pt>
                <c:pt idx="74643">
                  <c:v>74643</c:v>
                </c:pt>
                <c:pt idx="74644">
                  <c:v>74644</c:v>
                </c:pt>
                <c:pt idx="74645">
                  <c:v>74645</c:v>
                </c:pt>
                <c:pt idx="74646">
                  <c:v>74646</c:v>
                </c:pt>
                <c:pt idx="74647">
                  <c:v>74647</c:v>
                </c:pt>
                <c:pt idx="74648">
                  <c:v>74648</c:v>
                </c:pt>
                <c:pt idx="74649">
                  <c:v>74649</c:v>
                </c:pt>
                <c:pt idx="74650">
                  <c:v>74650</c:v>
                </c:pt>
                <c:pt idx="74651">
                  <c:v>74651</c:v>
                </c:pt>
                <c:pt idx="74652">
                  <c:v>74652</c:v>
                </c:pt>
                <c:pt idx="74653">
                  <c:v>74653</c:v>
                </c:pt>
                <c:pt idx="74654">
                  <c:v>74654</c:v>
                </c:pt>
                <c:pt idx="74655">
                  <c:v>74655</c:v>
                </c:pt>
                <c:pt idx="74656">
                  <c:v>74656</c:v>
                </c:pt>
                <c:pt idx="74657">
                  <c:v>74657</c:v>
                </c:pt>
                <c:pt idx="74658">
                  <c:v>74658</c:v>
                </c:pt>
                <c:pt idx="74659">
                  <c:v>74659</c:v>
                </c:pt>
                <c:pt idx="74660">
                  <c:v>74660</c:v>
                </c:pt>
                <c:pt idx="74661">
                  <c:v>74661</c:v>
                </c:pt>
                <c:pt idx="74662">
                  <c:v>74662</c:v>
                </c:pt>
                <c:pt idx="74663">
                  <c:v>74663</c:v>
                </c:pt>
                <c:pt idx="74664">
                  <c:v>74664</c:v>
                </c:pt>
                <c:pt idx="74665">
                  <c:v>74665</c:v>
                </c:pt>
                <c:pt idx="74666">
                  <c:v>74666</c:v>
                </c:pt>
                <c:pt idx="74667">
                  <c:v>74667</c:v>
                </c:pt>
                <c:pt idx="74668">
                  <c:v>74668</c:v>
                </c:pt>
                <c:pt idx="74669">
                  <c:v>74669</c:v>
                </c:pt>
                <c:pt idx="74670">
                  <c:v>74670</c:v>
                </c:pt>
                <c:pt idx="74671">
                  <c:v>74671</c:v>
                </c:pt>
                <c:pt idx="74672">
                  <c:v>74672</c:v>
                </c:pt>
                <c:pt idx="74673">
                  <c:v>74673</c:v>
                </c:pt>
                <c:pt idx="74674">
                  <c:v>74674</c:v>
                </c:pt>
                <c:pt idx="74675">
                  <c:v>74675</c:v>
                </c:pt>
                <c:pt idx="74676">
                  <c:v>74676</c:v>
                </c:pt>
                <c:pt idx="74677">
                  <c:v>74677</c:v>
                </c:pt>
                <c:pt idx="74678">
                  <c:v>74678</c:v>
                </c:pt>
                <c:pt idx="74679">
                  <c:v>74679</c:v>
                </c:pt>
                <c:pt idx="74680">
                  <c:v>74680</c:v>
                </c:pt>
                <c:pt idx="74681">
                  <c:v>74681</c:v>
                </c:pt>
                <c:pt idx="74682">
                  <c:v>74682</c:v>
                </c:pt>
                <c:pt idx="74683">
                  <c:v>74683</c:v>
                </c:pt>
                <c:pt idx="74684">
                  <c:v>74684</c:v>
                </c:pt>
                <c:pt idx="74685">
                  <c:v>74685</c:v>
                </c:pt>
                <c:pt idx="74686">
                  <c:v>74686</c:v>
                </c:pt>
                <c:pt idx="74687">
                  <c:v>74687</c:v>
                </c:pt>
                <c:pt idx="74688">
                  <c:v>74688</c:v>
                </c:pt>
                <c:pt idx="74689">
                  <c:v>74689</c:v>
                </c:pt>
                <c:pt idx="74690">
                  <c:v>74690</c:v>
                </c:pt>
                <c:pt idx="74691">
                  <c:v>74691</c:v>
                </c:pt>
                <c:pt idx="74692">
                  <c:v>74692</c:v>
                </c:pt>
                <c:pt idx="74693">
                  <c:v>74693</c:v>
                </c:pt>
                <c:pt idx="74694">
                  <c:v>74694</c:v>
                </c:pt>
                <c:pt idx="74695">
                  <c:v>74695</c:v>
                </c:pt>
                <c:pt idx="74696">
                  <c:v>74696</c:v>
                </c:pt>
                <c:pt idx="74697">
                  <c:v>74697</c:v>
                </c:pt>
                <c:pt idx="74698">
                  <c:v>74698</c:v>
                </c:pt>
                <c:pt idx="74699">
                  <c:v>74699</c:v>
                </c:pt>
                <c:pt idx="74700">
                  <c:v>74700</c:v>
                </c:pt>
                <c:pt idx="74701">
                  <c:v>74701</c:v>
                </c:pt>
                <c:pt idx="74702">
                  <c:v>74702</c:v>
                </c:pt>
                <c:pt idx="74703">
                  <c:v>74703</c:v>
                </c:pt>
                <c:pt idx="74704">
                  <c:v>74704</c:v>
                </c:pt>
                <c:pt idx="74705">
                  <c:v>74705</c:v>
                </c:pt>
                <c:pt idx="74706">
                  <c:v>74706</c:v>
                </c:pt>
                <c:pt idx="74707">
                  <c:v>74707</c:v>
                </c:pt>
                <c:pt idx="74708">
                  <c:v>74708</c:v>
                </c:pt>
                <c:pt idx="74709">
                  <c:v>74709</c:v>
                </c:pt>
                <c:pt idx="74710">
                  <c:v>74710</c:v>
                </c:pt>
                <c:pt idx="74711">
                  <c:v>74711</c:v>
                </c:pt>
                <c:pt idx="74712">
                  <c:v>74712</c:v>
                </c:pt>
                <c:pt idx="74713">
                  <c:v>74713</c:v>
                </c:pt>
                <c:pt idx="74714">
                  <c:v>74714</c:v>
                </c:pt>
                <c:pt idx="74715">
                  <c:v>74715</c:v>
                </c:pt>
                <c:pt idx="74716">
                  <c:v>74716</c:v>
                </c:pt>
                <c:pt idx="74717">
                  <c:v>74717</c:v>
                </c:pt>
                <c:pt idx="74718">
                  <c:v>74718</c:v>
                </c:pt>
                <c:pt idx="74719">
                  <c:v>74719</c:v>
                </c:pt>
                <c:pt idx="74720">
                  <c:v>74720</c:v>
                </c:pt>
                <c:pt idx="74721">
                  <c:v>74721</c:v>
                </c:pt>
                <c:pt idx="74722">
                  <c:v>74722</c:v>
                </c:pt>
                <c:pt idx="74723">
                  <c:v>74723</c:v>
                </c:pt>
                <c:pt idx="74724">
                  <c:v>74724</c:v>
                </c:pt>
                <c:pt idx="74725">
                  <c:v>74725</c:v>
                </c:pt>
                <c:pt idx="74726">
                  <c:v>74726</c:v>
                </c:pt>
                <c:pt idx="74727">
                  <c:v>74727</c:v>
                </c:pt>
                <c:pt idx="74728">
                  <c:v>74728</c:v>
                </c:pt>
                <c:pt idx="74729">
                  <c:v>74729</c:v>
                </c:pt>
                <c:pt idx="74730">
                  <c:v>74730</c:v>
                </c:pt>
                <c:pt idx="74731">
                  <c:v>74731</c:v>
                </c:pt>
                <c:pt idx="74732">
                  <c:v>74732</c:v>
                </c:pt>
                <c:pt idx="74733">
                  <c:v>74733</c:v>
                </c:pt>
                <c:pt idx="74734">
                  <c:v>74734</c:v>
                </c:pt>
                <c:pt idx="74735">
                  <c:v>74735</c:v>
                </c:pt>
                <c:pt idx="74736">
                  <c:v>74736</c:v>
                </c:pt>
                <c:pt idx="74737">
                  <c:v>74737</c:v>
                </c:pt>
                <c:pt idx="74738">
                  <c:v>74738</c:v>
                </c:pt>
                <c:pt idx="74739">
                  <c:v>74739</c:v>
                </c:pt>
                <c:pt idx="74740">
                  <c:v>74740</c:v>
                </c:pt>
                <c:pt idx="74741">
                  <c:v>74741</c:v>
                </c:pt>
                <c:pt idx="74742">
                  <c:v>74742</c:v>
                </c:pt>
                <c:pt idx="74743">
                  <c:v>74743</c:v>
                </c:pt>
                <c:pt idx="74744">
                  <c:v>74744</c:v>
                </c:pt>
                <c:pt idx="74745">
                  <c:v>74745</c:v>
                </c:pt>
                <c:pt idx="74746">
                  <c:v>74746</c:v>
                </c:pt>
                <c:pt idx="74747">
                  <c:v>74747</c:v>
                </c:pt>
                <c:pt idx="74748">
                  <c:v>74748</c:v>
                </c:pt>
                <c:pt idx="74749">
                  <c:v>74749</c:v>
                </c:pt>
                <c:pt idx="74750">
                  <c:v>74750</c:v>
                </c:pt>
                <c:pt idx="74751">
                  <c:v>74751</c:v>
                </c:pt>
                <c:pt idx="74752">
                  <c:v>74752</c:v>
                </c:pt>
                <c:pt idx="74753">
                  <c:v>74753</c:v>
                </c:pt>
                <c:pt idx="74754">
                  <c:v>74754</c:v>
                </c:pt>
                <c:pt idx="74755">
                  <c:v>74755</c:v>
                </c:pt>
                <c:pt idx="74756">
                  <c:v>74756</c:v>
                </c:pt>
                <c:pt idx="74757">
                  <c:v>74757</c:v>
                </c:pt>
                <c:pt idx="74758">
                  <c:v>74758</c:v>
                </c:pt>
                <c:pt idx="74759">
                  <c:v>74759</c:v>
                </c:pt>
                <c:pt idx="74760">
                  <c:v>74760</c:v>
                </c:pt>
                <c:pt idx="74761">
                  <c:v>74761</c:v>
                </c:pt>
                <c:pt idx="74762">
                  <c:v>74762</c:v>
                </c:pt>
                <c:pt idx="74763">
                  <c:v>74763</c:v>
                </c:pt>
                <c:pt idx="74764">
                  <c:v>74764</c:v>
                </c:pt>
                <c:pt idx="74765">
                  <c:v>74765</c:v>
                </c:pt>
                <c:pt idx="74766">
                  <c:v>74766</c:v>
                </c:pt>
                <c:pt idx="74767">
                  <c:v>74767</c:v>
                </c:pt>
                <c:pt idx="74768">
                  <c:v>74768</c:v>
                </c:pt>
                <c:pt idx="74769">
                  <c:v>74769</c:v>
                </c:pt>
                <c:pt idx="74770">
                  <c:v>74770</c:v>
                </c:pt>
                <c:pt idx="74771">
                  <c:v>74771</c:v>
                </c:pt>
                <c:pt idx="74772">
                  <c:v>74772</c:v>
                </c:pt>
                <c:pt idx="74773">
                  <c:v>74773</c:v>
                </c:pt>
                <c:pt idx="74774">
                  <c:v>74774</c:v>
                </c:pt>
                <c:pt idx="74775">
                  <c:v>74775</c:v>
                </c:pt>
                <c:pt idx="74776">
                  <c:v>74776</c:v>
                </c:pt>
                <c:pt idx="74777">
                  <c:v>74777</c:v>
                </c:pt>
                <c:pt idx="74778">
                  <c:v>74778</c:v>
                </c:pt>
                <c:pt idx="74779">
                  <c:v>74779</c:v>
                </c:pt>
                <c:pt idx="74780">
                  <c:v>74780</c:v>
                </c:pt>
                <c:pt idx="74781">
                  <c:v>74781</c:v>
                </c:pt>
                <c:pt idx="74782">
                  <c:v>74782</c:v>
                </c:pt>
                <c:pt idx="74783">
                  <c:v>74783</c:v>
                </c:pt>
                <c:pt idx="74784">
                  <c:v>74784</c:v>
                </c:pt>
                <c:pt idx="74785">
                  <c:v>74785</c:v>
                </c:pt>
                <c:pt idx="74786">
                  <c:v>74786</c:v>
                </c:pt>
                <c:pt idx="74787">
                  <c:v>74787</c:v>
                </c:pt>
                <c:pt idx="74788">
                  <c:v>74788</c:v>
                </c:pt>
                <c:pt idx="74789">
                  <c:v>74789</c:v>
                </c:pt>
                <c:pt idx="74790">
                  <c:v>74790</c:v>
                </c:pt>
                <c:pt idx="74791">
                  <c:v>74791</c:v>
                </c:pt>
                <c:pt idx="74792">
                  <c:v>74792</c:v>
                </c:pt>
                <c:pt idx="74793">
                  <c:v>74793</c:v>
                </c:pt>
                <c:pt idx="74794">
                  <c:v>74794</c:v>
                </c:pt>
                <c:pt idx="74795">
                  <c:v>74795</c:v>
                </c:pt>
                <c:pt idx="74796">
                  <c:v>74796</c:v>
                </c:pt>
                <c:pt idx="74797">
                  <c:v>74797</c:v>
                </c:pt>
                <c:pt idx="74798">
                  <c:v>74798</c:v>
                </c:pt>
                <c:pt idx="74799">
                  <c:v>74799</c:v>
                </c:pt>
                <c:pt idx="74800">
                  <c:v>74800</c:v>
                </c:pt>
                <c:pt idx="74801">
                  <c:v>74801</c:v>
                </c:pt>
                <c:pt idx="74802">
                  <c:v>74802</c:v>
                </c:pt>
                <c:pt idx="74803">
                  <c:v>74803</c:v>
                </c:pt>
                <c:pt idx="74804">
                  <c:v>74804</c:v>
                </c:pt>
                <c:pt idx="74805">
                  <c:v>74805</c:v>
                </c:pt>
                <c:pt idx="74806">
                  <c:v>74806</c:v>
                </c:pt>
                <c:pt idx="74807">
                  <c:v>74807</c:v>
                </c:pt>
                <c:pt idx="74808">
                  <c:v>74808</c:v>
                </c:pt>
                <c:pt idx="74809">
                  <c:v>74809</c:v>
                </c:pt>
                <c:pt idx="74810">
                  <c:v>74810</c:v>
                </c:pt>
                <c:pt idx="74811">
                  <c:v>74811</c:v>
                </c:pt>
                <c:pt idx="74812">
                  <c:v>74812</c:v>
                </c:pt>
                <c:pt idx="74813">
                  <c:v>74813</c:v>
                </c:pt>
                <c:pt idx="74814">
                  <c:v>74814</c:v>
                </c:pt>
                <c:pt idx="74815">
                  <c:v>74815</c:v>
                </c:pt>
                <c:pt idx="74816">
                  <c:v>74816</c:v>
                </c:pt>
                <c:pt idx="74817">
                  <c:v>74817</c:v>
                </c:pt>
                <c:pt idx="74818">
                  <c:v>74818</c:v>
                </c:pt>
                <c:pt idx="74819">
                  <c:v>74819</c:v>
                </c:pt>
                <c:pt idx="74820">
                  <c:v>74820</c:v>
                </c:pt>
                <c:pt idx="74821">
                  <c:v>74821</c:v>
                </c:pt>
                <c:pt idx="74822">
                  <c:v>74822</c:v>
                </c:pt>
                <c:pt idx="74823">
                  <c:v>74823</c:v>
                </c:pt>
                <c:pt idx="74824">
                  <c:v>74824</c:v>
                </c:pt>
                <c:pt idx="74825">
                  <c:v>74825</c:v>
                </c:pt>
                <c:pt idx="74826">
                  <c:v>74826</c:v>
                </c:pt>
                <c:pt idx="74827">
                  <c:v>74827</c:v>
                </c:pt>
                <c:pt idx="74828">
                  <c:v>74828</c:v>
                </c:pt>
                <c:pt idx="74829">
                  <c:v>74829</c:v>
                </c:pt>
                <c:pt idx="74830">
                  <c:v>74830</c:v>
                </c:pt>
                <c:pt idx="74831">
                  <c:v>74831</c:v>
                </c:pt>
                <c:pt idx="74832">
                  <c:v>74832</c:v>
                </c:pt>
                <c:pt idx="74833">
                  <c:v>74833</c:v>
                </c:pt>
                <c:pt idx="74834">
                  <c:v>74834</c:v>
                </c:pt>
                <c:pt idx="74835">
                  <c:v>74835</c:v>
                </c:pt>
                <c:pt idx="74836">
                  <c:v>74836</c:v>
                </c:pt>
                <c:pt idx="74837">
                  <c:v>74837</c:v>
                </c:pt>
                <c:pt idx="74838">
                  <c:v>74838</c:v>
                </c:pt>
                <c:pt idx="74839">
                  <c:v>74839</c:v>
                </c:pt>
                <c:pt idx="74840">
                  <c:v>74840</c:v>
                </c:pt>
                <c:pt idx="74841">
                  <c:v>74841</c:v>
                </c:pt>
                <c:pt idx="74842">
                  <c:v>74842</c:v>
                </c:pt>
                <c:pt idx="74843">
                  <c:v>74843</c:v>
                </c:pt>
                <c:pt idx="74844">
                  <c:v>74844</c:v>
                </c:pt>
                <c:pt idx="74845">
                  <c:v>74845</c:v>
                </c:pt>
                <c:pt idx="74846">
                  <c:v>74846</c:v>
                </c:pt>
                <c:pt idx="74847">
                  <c:v>74847</c:v>
                </c:pt>
                <c:pt idx="74848">
                  <c:v>74848</c:v>
                </c:pt>
                <c:pt idx="74849">
                  <c:v>74849</c:v>
                </c:pt>
                <c:pt idx="74850">
                  <c:v>74850</c:v>
                </c:pt>
                <c:pt idx="74851">
                  <c:v>74851</c:v>
                </c:pt>
                <c:pt idx="74852">
                  <c:v>74852</c:v>
                </c:pt>
                <c:pt idx="74853">
                  <c:v>74853</c:v>
                </c:pt>
                <c:pt idx="74854">
                  <c:v>74854</c:v>
                </c:pt>
                <c:pt idx="74855">
                  <c:v>74855</c:v>
                </c:pt>
                <c:pt idx="74856">
                  <c:v>74856</c:v>
                </c:pt>
                <c:pt idx="74857">
                  <c:v>74857</c:v>
                </c:pt>
                <c:pt idx="74858">
                  <c:v>74858</c:v>
                </c:pt>
                <c:pt idx="74859">
                  <c:v>74859</c:v>
                </c:pt>
                <c:pt idx="74860">
                  <c:v>74860</c:v>
                </c:pt>
                <c:pt idx="74861">
                  <c:v>74861</c:v>
                </c:pt>
                <c:pt idx="74862">
                  <c:v>74862</c:v>
                </c:pt>
                <c:pt idx="74863">
                  <c:v>74863</c:v>
                </c:pt>
                <c:pt idx="74864">
                  <c:v>74864</c:v>
                </c:pt>
                <c:pt idx="74865">
                  <c:v>74865</c:v>
                </c:pt>
                <c:pt idx="74866">
                  <c:v>74866</c:v>
                </c:pt>
                <c:pt idx="74867">
                  <c:v>74867</c:v>
                </c:pt>
                <c:pt idx="74868">
                  <c:v>74868</c:v>
                </c:pt>
                <c:pt idx="74869">
                  <c:v>74869</c:v>
                </c:pt>
                <c:pt idx="74870">
                  <c:v>74870</c:v>
                </c:pt>
                <c:pt idx="74871">
                  <c:v>74871</c:v>
                </c:pt>
                <c:pt idx="74872">
                  <c:v>74872</c:v>
                </c:pt>
                <c:pt idx="74873">
                  <c:v>74873</c:v>
                </c:pt>
                <c:pt idx="74874">
                  <c:v>74874</c:v>
                </c:pt>
                <c:pt idx="74875">
                  <c:v>74875</c:v>
                </c:pt>
                <c:pt idx="74876">
                  <c:v>74876</c:v>
                </c:pt>
                <c:pt idx="74877">
                  <c:v>74877</c:v>
                </c:pt>
                <c:pt idx="74878">
                  <c:v>74878</c:v>
                </c:pt>
                <c:pt idx="74879">
                  <c:v>74879</c:v>
                </c:pt>
                <c:pt idx="74880">
                  <c:v>74880</c:v>
                </c:pt>
                <c:pt idx="74881">
                  <c:v>74881</c:v>
                </c:pt>
                <c:pt idx="74882">
                  <c:v>74882</c:v>
                </c:pt>
                <c:pt idx="74883">
                  <c:v>74883</c:v>
                </c:pt>
                <c:pt idx="74884">
                  <c:v>74884</c:v>
                </c:pt>
                <c:pt idx="74885">
                  <c:v>74885</c:v>
                </c:pt>
                <c:pt idx="74886">
                  <c:v>74886</c:v>
                </c:pt>
                <c:pt idx="74887">
                  <c:v>74887</c:v>
                </c:pt>
                <c:pt idx="74888">
                  <c:v>74888</c:v>
                </c:pt>
                <c:pt idx="74889">
                  <c:v>74889</c:v>
                </c:pt>
                <c:pt idx="74890">
                  <c:v>74890</c:v>
                </c:pt>
                <c:pt idx="74891">
                  <c:v>74891</c:v>
                </c:pt>
                <c:pt idx="74892">
                  <c:v>74892</c:v>
                </c:pt>
                <c:pt idx="74893">
                  <c:v>74893</c:v>
                </c:pt>
                <c:pt idx="74894">
                  <c:v>74894</c:v>
                </c:pt>
                <c:pt idx="74895">
                  <c:v>74895</c:v>
                </c:pt>
                <c:pt idx="74896">
                  <c:v>74896</c:v>
                </c:pt>
                <c:pt idx="74897">
                  <c:v>74897</c:v>
                </c:pt>
                <c:pt idx="74898">
                  <c:v>74898</c:v>
                </c:pt>
                <c:pt idx="74899">
                  <c:v>74899</c:v>
                </c:pt>
                <c:pt idx="74900">
                  <c:v>74900</c:v>
                </c:pt>
                <c:pt idx="74901">
                  <c:v>74901</c:v>
                </c:pt>
                <c:pt idx="74902">
                  <c:v>74902</c:v>
                </c:pt>
                <c:pt idx="74903">
                  <c:v>74903</c:v>
                </c:pt>
                <c:pt idx="74904">
                  <c:v>74904</c:v>
                </c:pt>
                <c:pt idx="74905">
                  <c:v>74905</c:v>
                </c:pt>
                <c:pt idx="74906">
                  <c:v>74906</c:v>
                </c:pt>
                <c:pt idx="74907">
                  <c:v>74907</c:v>
                </c:pt>
                <c:pt idx="74908">
                  <c:v>74908</c:v>
                </c:pt>
                <c:pt idx="74909">
                  <c:v>74909</c:v>
                </c:pt>
                <c:pt idx="74910">
                  <c:v>74910</c:v>
                </c:pt>
                <c:pt idx="74911">
                  <c:v>74911</c:v>
                </c:pt>
                <c:pt idx="74912">
                  <c:v>74912</c:v>
                </c:pt>
                <c:pt idx="74913">
                  <c:v>74913</c:v>
                </c:pt>
                <c:pt idx="74914">
                  <c:v>74914</c:v>
                </c:pt>
                <c:pt idx="74915">
                  <c:v>74915</c:v>
                </c:pt>
                <c:pt idx="74916">
                  <c:v>74916</c:v>
                </c:pt>
                <c:pt idx="74917">
                  <c:v>74917</c:v>
                </c:pt>
                <c:pt idx="74918">
                  <c:v>74918</c:v>
                </c:pt>
                <c:pt idx="74919">
                  <c:v>74919</c:v>
                </c:pt>
                <c:pt idx="74920">
                  <c:v>74920</c:v>
                </c:pt>
                <c:pt idx="74921">
                  <c:v>74921</c:v>
                </c:pt>
                <c:pt idx="74922">
                  <c:v>74922</c:v>
                </c:pt>
                <c:pt idx="74923">
                  <c:v>74923</c:v>
                </c:pt>
                <c:pt idx="74924">
                  <c:v>74924</c:v>
                </c:pt>
                <c:pt idx="74925">
                  <c:v>74925</c:v>
                </c:pt>
                <c:pt idx="74926">
                  <c:v>74926</c:v>
                </c:pt>
                <c:pt idx="74927">
                  <c:v>74927</c:v>
                </c:pt>
                <c:pt idx="74928">
                  <c:v>74928</c:v>
                </c:pt>
                <c:pt idx="74929">
                  <c:v>74929</c:v>
                </c:pt>
                <c:pt idx="74930">
                  <c:v>74930</c:v>
                </c:pt>
                <c:pt idx="74931">
                  <c:v>74931</c:v>
                </c:pt>
                <c:pt idx="74932">
                  <c:v>74932</c:v>
                </c:pt>
                <c:pt idx="74933">
                  <c:v>74933</c:v>
                </c:pt>
                <c:pt idx="74934">
                  <c:v>74934</c:v>
                </c:pt>
                <c:pt idx="74935">
                  <c:v>74935</c:v>
                </c:pt>
                <c:pt idx="74936">
                  <c:v>74936</c:v>
                </c:pt>
                <c:pt idx="74937">
                  <c:v>74937</c:v>
                </c:pt>
                <c:pt idx="74938">
                  <c:v>74938</c:v>
                </c:pt>
                <c:pt idx="74939">
                  <c:v>74939</c:v>
                </c:pt>
                <c:pt idx="74940">
                  <c:v>74940</c:v>
                </c:pt>
                <c:pt idx="74941">
                  <c:v>74941</c:v>
                </c:pt>
                <c:pt idx="74942">
                  <c:v>74942</c:v>
                </c:pt>
                <c:pt idx="74943">
                  <c:v>74943</c:v>
                </c:pt>
                <c:pt idx="74944">
                  <c:v>74944</c:v>
                </c:pt>
                <c:pt idx="74945">
                  <c:v>74945</c:v>
                </c:pt>
                <c:pt idx="74946">
                  <c:v>74946</c:v>
                </c:pt>
                <c:pt idx="74947">
                  <c:v>74947</c:v>
                </c:pt>
                <c:pt idx="74948">
                  <c:v>74948</c:v>
                </c:pt>
                <c:pt idx="74949">
                  <c:v>74949</c:v>
                </c:pt>
                <c:pt idx="74950">
                  <c:v>74950</c:v>
                </c:pt>
                <c:pt idx="74951">
                  <c:v>74951</c:v>
                </c:pt>
                <c:pt idx="74952">
                  <c:v>74952</c:v>
                </c:pt>
                <c:pt idx="74953">
                  <c:v>74953</c:v>
                </c:pt>
                <c:pt idx="74954">
                  <c:v>74954</c:v>
                </c:pt>
                <c:pt idx="74955">
                  <c:v>74955</c:v>
                </c:pt>
                <c:pt idx="74956">
                  <c:v>74956</c:v>
                </c:pt>
                <c:pt idx="74957">
                  <c:v>74957</c:v>
                </c:pt>
                <c:pt idx="74958">
                  <c:v>74958</c:v>
                </c:pt>
                <c:pt idx="74959">
                  <c:v>74959</c:v>
                </c:pt>
                <c:pt idx="74960">
                  <c:v>74960</c:v>
                </c:pt>
                <c:pt idx="74961">
                  <c:v>74961</c:v>
                </c:pt>
                <c:pt idx="74962">
                  <c:v>74962</c:v>
                </c:pt>
                <c:pt idx="74963">
                  <c:v>74963</c:v>
                </c:pt>
                <c:pt idx="74964">
                  <c:v>74964</c:v>
                </c:pt>
                <c:pt idx="74965">
                  <c:v>74965</c:v>
                </c:pt>
                <c:pt idx="74966">
                  <c:v>74966</c:v>
                </c:pt>
                <c:pt idx="74967">
                  <c:v>74967</c:v>
                </c:pt>
                <c:pt idx="74968">
                  <c:v>74968</c:v>
                </c:pt>
                <c:pt idx="74969">
                  <c:v>74969</c:v>
                </c:pt>
                <c:pt idx="74970">
                  <c:v>74970</c:v>
                </c:pt>
                <c:pt idx="74971">
                  <c:v>74971</c:v>
                </c:pt>
                <c:pt idx="74972">
                  <c:v>74972</c:v>
                </c:pt>
                <c:pt idx="74973">
                  <c:v>74973</c:v>
                </c:pt>
                <c:pt idx="74974">
                  <c:v>74974</c:v>
                </c:pt>
                <c:pt idx="74975">
                  <c:v>74975</c:v>
                </c:pt>
                <c:pt idx="74976">
                  <c:v>74976</c:v>
                </c:pt>
                <c:pt idx="74977">
                  <c:v>74977</c:v>
                </c:pt>
                <c:pt idx="74978">
                  <c:v>74978</c:v>
                </c:pt>
                <c:pt idx="74979">
                  <c:v>74979</c:v>
                </c:pt>
                <c:pt idx="74980">
                  <c:v>74980</c:v>
                </c:pt>
                <c:pt idx="74981">
                  <c:v>74981</c:v>
                </c:pt>
                <c:pt idx="74982">
                  <c:v>74982</c:v>
                </c:pt>
                <c:pt idx="74983">
                  <c:v>74983</c:v>
                </c:pt>
                <c:pt idx="74984">
                  <c:v>74984</c:v>
                </c:pt>
                <c:pt idx="74985">
                  <c:v>74985</c:v>
                </c:pt>
                <c:pt idx="74986">
                  <c:v>74986</c:v>
                </c:pt>
                <c:pt idx="74987">
                  <c:v>74987</c:v>
                </c:pt>
                <c:pt idx="74988">
                  <c:v>74988</c:v>
                </c:pt>
                <c:pt idx="74989">
                  <c:v>74989</c:v>
                </c:pt>
                <c:pt idx="74990">
                  <c:v>74990</c:v>
                </c:pt>
                <c:pt idx="74991">
                  <c:v>74991</c:v>
                </c:pt>
                <c:pt idx="74992">
                  <c:v>74992</c:v>
                </c:pt>
                <c:pt idx="74993">
                  <c:v>74993</c:v>
                </c:pt>
                <c:pt idx="74994">
                  <c:v>74994</c:v>
                </c:pt>
                <c:pt idx="74995">
                  <c:v>74995</c:v>
                </c:pt>
                <c:pt idx="74996">
                  <c:v>74996</c:v>
                </c:pt>
                <c:pt idx="74997">
                  <c:v>74997</c:v>
                </c:pt>
                <c:pt idx="74998">
                  <c:v>74998</c:v>
                </c:pt>
                <c:pt idx="74999">
                  <c:v>74999</c:v>
                </c:pt>
                <c:pt idx="75000">
                  <c:v>75000</c:v>
                </c:pt>
                <c:pt idx="75001">
                  <c:v>75001</c:v>
                </c:pt>
                <c:pt idx="75002">
                  <c:v>75002</c:v>
                </c:pt>
                <c:pt idx="75003">
                  <c:v>75003</c:v>
                </c:pt>
                <c:pt idx="75004">
                  <c:v>75004</c:v>
                </c:pt>
                <c:pt idx="75005">
                  <c:v>75005</c:v>
                </c:pt>
                <c:pt idx="75006">
                  <c:v>75006</c:v>
                </c:pt>
                <c:pt idx="75007">
                  <c:v>75007</c:v>
                </c:pt>
                <c:pt idx="75008">
                  <c:v>75008</c:v>
                </c:pt>
                <c:pt idx="75009">
                  <c:v>75009</c:v>
                </c:pt>
                <c:pt idx="75010">
                  <c:v>75010</c:v>
                </c:pt>
                <c:pt idx="75011">
                  <c:v>75011</c:v>
                </c:pt>
                <c:pt idx="75012">
                  <c:v>75012</c:v>
                </c:pt>
                <c:pt idx="75013">
                  <c:v>75013</c:v>
                </c:pt>
                <c:pt idx="75014">
                  <c:v>75014</c:v>
                </c:pt>
                <c:pt idx="75015">
                  <c:v>75015</c:v>
                </c:pt>
                <c:pt idx="75016">
                  <c:v>75016</c:v>
                </c:pt>
                <c:pt idx="75017">
                  <c:v>75017</c:v>
                </c:pt>
                <c:pt idx="75018">
                  <c:v>75018</c:v>
                </c:pt>
                <c:pt idx="75019">
                  <c:v>75019</c:v>
                </c:pt>
                <c:pt idx="75020">
                  <c:v>75020</c:v>
                </c:pt>
                <c:pt idx="75021">
                  <c:v>75021</c:v>
                </c:pt>
                <c:pt idx="75022">
                  <c:v>75022</c:v>
                </c:pt>
                <c:pt idx="75023">
                  <c:v>75023</c:v>
                </c:pt>
                <c:pt idx="75024">
                  <c:v>75024</c:v>
                </c:pt>
                <c:pt idx="75025">
                  <c:v>75025</c:v>
                </c:pt>
                <c:pt idx="75026">
                  <c:v>75026</c:v>
                </c:pt>
                <c:pt idx="75027">
                  <c:v>75027</c:v>
                </c:pt>
                <c:pt idx="75028">
                  <c:v>75028</c:v>
                </c:pt>
                <c:pt idx="75029">
                  <c:v>75029</c:v>
                </c:pt>
                <c:pt idx="75030">
                  <c:v>75030</c:v>
                </c:pt>
                <c:pt idx="75031">
                  <c:v>75031</c:v>
                </c:pt>
                <c:pt idx="75032">
                  <c:v>75032</c:v>
                </c:pt>
                <c:pt idx="75033">
                  <c:v>75033</c:v>
                </c:pt>
                <c:pt idx="75034">
                  <c:v>75034</c:v>
                </c:pt>
                <c:pt idx="75035">
                  <c:v>75035</c:v>
                </c:pt>
                <c:pt idx="75036">
                  <c:v>75036</c:v>
                </c:pt>
                <c:pt idx="75037">
                  <c:v>75037</c:v>
                </c:pt>
                <c:pt idx="75038">
                  <c:v>75038</c:v>
                </c:pt>
                <c:pt idx="75039">
                  <c:v>75039</c:v>
                </c:pt>
                <c:pt idx="75040">
                  <c:v>75040</c:v>
                </c:pt>
                <c:pt idx="75041">
                  <c:v>75041</c:v>
                </c:pt>
                <c:pt idx="75042">
                  <c:v>75042</c:v>
                </c:pt>
                <c:pt idx="75043">
                  <c:v>75043</c:v>
                </c:pt>
                <c:pt idx="75044">
                  <c:v>75044</c:v>
                </c:pt>
                <c:pt idx="75045">
                  <c:v>75045</c:v>
                </c:pt>
                <c:pt idx="75046">
                  <c:v>75046</c:v>
                </c:pt>
                <c:pt idx="75047">
                  <c:v>75047</c:v>
                </c:pt>
                <c:pt idx="75048">
                  <c:v>75048</c:v>
                </c:pt>
                <c:pt idx="75049">
                  <c:v>75049</c:v>
                </c:pt>
                <c:pt idx="75050">
                  <c:v>75050</c:v>
                </c:pt>
                <c:pt idx="75051">
                  <c:v>75051</c:v>
                </c:pt>
                <c:pt idx="75052">
                  <c:v>75052</c:v>
                </c:pt>
                <c:pt idx="75053">
                  <c:v>75053</c:v>
                </c:pt>
                <c:pt idx="75054">
                  <c:v>75054</c:v>
                </c:pt>
                <c:pt idx="75055">
                  <c:v>75055</c:v>
                </c:pt>
                <c:pt idx="75056">
                  <c:v>75056</c:v>
                </c:pt>
                <c:pt idx="75057">
                  <c:v>75057</c:v>
                </c:pt>
                <c:pt idx="75058">
                  <c:v>75058</c:v>
                </c:pt>
                <c:pt idx="75059">
                  <c:v>75059</c:v>
                </c:pt>
                <c:pt idx="75060">
                  <c:v>75060</c:v>
                </c:pt>
                <c:pt idx="75061">
                  <c:v>75061</c:v>
                </c:pt>
                <c:pt idx="75062">
                  <c:v>75062</c:v>
                </c:pt>
                <c:pt idx="75063">
                  <c:v>75063</c:v>
                </c:pt>
                <c:pt idx="75064">
                  <c:v>75064</c:v>
                </c:pt>
                <c:pt idx="75065">
                  <c:v>75065</c:v>
                </c:pt>
                <c:pt idx="75066">
                  <c:v>75066</c:v>
                </c:pt>
                <c:pt idx="75067">
                  <c:v>75067</c:v>
                </c:pt>
                <c:pt idx="75068">
                  <c:v>75068</c:v>
                </c:pt>
                <c:pt idx="75069">
                  <c:v>75069</c:v>
                </c:pt>
                <c:pt idx="75070">
                  <c:v>75070</c:v>
                </c:pt>
                <c:pt idx="75071">
                  <c:v>75071</c:v>
                </c:pt>
                <c:pt idx="75072">
                  <c:v>75072</c:v>
                </c:pt>
                <c:pt idx="75073">
                  <c:v>75073</c:v>
                </c:pt>
                <c:pt idx="75074">
                  <c:v>75074</c:v>
                </c:pt>
                <c:pt idx="75075">
                  <c:v>75075</c:v>
                </c:pt>
                <c:pt idx="75076">
                  <c:v>75076</c:v>
                </c:pt>
                <c:pt idx="75077">
                  <c:v>75077</c:v>
                </c:pt>
                <c:pt idx="75078">
                  <c:v>75078</c:v>
                </c:pt>
                <c:pt idx="75079">
                  <c:v>75079</c:v>
                </c:pt>
                <c:pt idx="75080">
                  <c:v>75080</c:v>
                </c:pt>
                <c:pt idx="75081">
                  <c:v>75081</c:v>
                </c:pt>
                <c:pt idx="75082">
                  <c:v>75082</c:v>
                </c:pt>
                <c:pt idx="75083">
                  <c:v>75083</c:v>
                </c:pt>
                <c:pt idx="75084">
                  <c:v>75084</c:v>
                </c:pt>
                <c:pt idx="75085">
                  <c:v>75085</c:v>
                </c:pt>
                <c:pt idx="75086">
                  <c:v>75086</c:v>
                </c:pt>
                <c:pt idx="75087">
                  <c:v>75087</c:v>
                </c:pt>
                <c:pt idx="75088">
                  <c:v>75088</c:v>
                </c:pt>
                <c:pt idx="75089">
                  <c:v>75089</c:v>
                </c:pt>
                <c:pt idx="75090">
                  <c:v>75090</c:v>
                </c:pt>
                <c:pt idx="75091">
                  <c:v>75091</c:v>
                </c:pt>
                <c:pt idx="75092">
                  <c:v>75092</c:v>
                </c:pt>
                <c:pt idx="75093">
                  <c:v>75093</c:v>
                </c:pt>
                <c:pt idx="75094">
                  <c:v>75094</c:v>
                </c:pt>
                <c:pt idx="75095">
                  <c:v>75095</c:v>
                </c:pt>
                <c:pt idx="75096">
                  <c:v>75096</c:v>
                </c:pt>
                <c:pt idx="75097">
                  <c:v>75097</c:v>
                </c:pt>
                <c:pt idx="75098">
                  <c:v>75098</c:v>
                </c:pt>
                <c:pt idx="75099">
                  <c:v>75099</c:v>
                </c:pt>
                <c:pt idx="75100">
                  <c:v>75100</c:v>
                </c:pt>
                <c:pt idx="75101">
                  <c:v>75101</c:v>
                </c:pt>
                <c:pt idx="75102">
                  <c:v>75102</c:v>
                </c:pt>
                <c:pt idx="75103">
                  <c:v>75103</c:v>
                </c:pt>
                <c:pt idx="75104">
                  <c:v>75104</c:v>
                </c:pt>
                <c:pt idx="75105">
                  <c:v>75105</c:v>
                </c:pt>
                <c:pt idx="75106">
                  <c:v>75106</c:v>
                </c:pt>
                <c:pt idx="75107">
                  <c:v>75107</c:v>
                </c:pt>
                <c:pt idx="75108">
                  <c:v>75108</c:v>
                </c:pt>
                <c:pt idx="75109">
                  <c:v>75109</c:v>
                </c:pt>
                <c:pt idx="75110">
                  <c:v>75110</c:v>
                </c:pt>
                <c:pt idx="75111">
                  <c:v>75111</c:v>
                </c:pt>
                <c:pt idx="75112">
                  <c:v>75112</c:v>
                </c:pt>
                <c:pt idx="75113">
                  <c:v>75113</c:v>
                </c:pt>
                <c:pt idx="75114">
                  <c:v>75114</c:v>
                </c:pt>
                <c:pt idx="75115">
                  <c:v>75115</c:v>
                </c:pt>
                <c:pt idx="75116">
                  <c:v>75116</c:v>
                </c:pt>
                <c:pt idx="75117">
                  <c:v>75117</c:v>
                </c:pt>
                <c:pt idx="75118">
                  <c:v>75118</c:v>
                </c:pt>
                <c:pt idx="75119">
                  <c:v>75119</c:v>
                </c:pt>
                <c:pt idx="75120">
                  <c:v>75120</c:v>
                </c:pt>
                <c:pt idx="75121">
                  <c:v>75121</c:v>
                </c:pt>
                <c:pt idx="75122">
                  <c:v>75122</c:v>
                </c:pt>
                <c:pt idx="75123">
                  <c:v>75123</c:v>
                </c:pt>
                <c:pt idx="75124">
                  <c:v>75124</c:v>
                </c:pt>
                <c:pt idx="75125">
                  <c:v>75125</c:v>
                </c:pt>
                <c:pt idx="75126">
                  <c:v>75126</c:v>
                </c:pt>
                <c:pt idx="75127">
                  <c:v>75127</c:v>
                </c:pt>
                <c:pt idx="75128">
                  <c:v>75128</c:v>
                </c:pt>
                <c:pt idx="75129">
                  <c:v>75129</c:v>
                </c:pt>
                <c:pt idx="75130">
                  <c:v>75130</c:v>
                </c:pt>
                <c:pt idx="75131">
                  <c:v>75131</c:v>
                </c:pt>
                <c:pt idx="75132">
                  <c:v>75132</c:v>
                </c:pt>
                <c:pt idx="75133">
                  <c:v>75133</c:v>
                </c:pt>
                <c:pt idx="75134">
                  <c:v>75134</c:v>
                </c:pt>
                <c:pt idx="75135">
                  <c:v>75135</c:v>
                </c:pt>
                <c:pt idx="75136">
                  <c:v>75136</c:v>
                </c:pt>
                <c:pt idx="75137">
                  <c:v>75137</c:v>
                </c:pt>
                <c:pt idx="75138">
                  <c:v>75138</c:v>
                </c:pt>
                <c:pt idx="75139">
                  <c:v>75139</c:v>
                </c:pt>
                <c:pt idx="75140">
                  <c:v>75140</c:v>
                </c:pt>
                <c:pt idx="75141">
                  <c:v>75141</c:v>
                </c:pt>
                <c:pt idx="75142">
                  <c:v>75142</c:v>
                </c:pt>
                <c:pt idx="75143">
                  <c:v>75143</c:v>
                </c:pt>
                <c:pt idx="75144">
                  <c:v>75144</c:v>
                </c:pt>
                <c:pt idx="75145">
                  <c:v>75145</c:v>
                </c:pt>
                <c:pt idx="75146">
                  <c:v>75146</c:v>
                </c:pt>
                <c:pt idx="75147">
                  <c:v>75147</c:v>
                </c:pt>
                <c:pt idx="75148">
                  <c:v>75148</c:v>
                </c:pt>
                <c:pt idx="75149">
                  <c:v>75149</c:v>
                </c:pt>
                <c:pt idx="75150">
                  <c:v>75150</c:v>
                </c:pt>
                <c:pt idx="75151">
                  <c:v>75151</c:v>
                </c:pt>
                <c:pt idx="75152">
                  <c:v>75152</c:v>
                </c:pt>
                <c:pt idx="75153">
                  <c:v>75153</c:v>
                </c:pt>
                <c:pt idx="75154">
                  <c:v>75154</c:v>
                </c:pt>
                <c:pt idx="75155">
                  <c:v>75155</c:v>
                </c:pt>
                <c:pt idx="75156">
                  <c:v>75156</c:v>
                </c:pt>
                <c:pt idx="75157">
                  <c:v>75157</c:v>
                </c:pt>
                <c:pt idx="75158">
                  <c:v>75158</c:v>
                </c:pt>
                <c:pt idx="75159">
                  <c:v>75159</c:v>
                </c:pt>
                <c:pt idx="75160">
                  <c:v>75160</c:v>
                </c:pt>
                <c:pt idx="75161">
                  <c:v>75161</c:v>
                </c:pt>
                <c:pt idx="75162">
                  <c:v>75162</c:v>
                </c:pt>
                <c:pt idx="75163">
                  <c:v>75163</c:v>
                </c:pt>
                <c:pt idx="75164">
                  <c:v>75164</c:v>
                </c:pt>
                <c:pt idx="75165">
                  <c:v>75165</c:v>
                </c:pt>
                <c:pt idx="75166">
                  <c:v>75166</c:v>
                </c:pt>
                <c:pt idx="75167">
                  <c:v>75167</c:v>
                </c:pt>
                <c:pt idx="75168">
                  <c:v>75168</c:v>
                </c:pt>
                <c:pt idx="75169">
                  <c:v>75169</c:v>
                </c:pt>
                <c:pt idx="75170">
                  <c:v>75170</c:v>
                </c:pt>
                <c:pt idx="75171">
                  <c:v>75171</c:v>
                </c:pt>
                <c:pt idx="75172">
                  <c:v>75172</c:v>
                </c:pt>
                <c:pt idx="75173">
                  <c:v>75173</c:v>
                </c:pt>
                <c:pt idx="75174">
                  <c:v>75174</c:v>
                </c:pt>
                <c:pt idx="75175">
                  <c:v>75175</c:v>
                </c:pt>
                <c:pt idx="75176">
                  <c:v>75176</c:v>
                </c:pt>
                <c:pt idx="75177">
                  <c:v>75177</c:v>
                </c:pt>
                <c:pt idx="75178">
                  <c:v>75178</c:v>
                </c:pt>
                <c:pt idx="75179">
                  <c:v>75179</c:v>
                </c:pt>
                <c:pt idx="75180">
                  <c:v>75180</c:v>
                </c:pt>
                <c:pt idx="75181">
                  <c:v>75181</c:v>
                </c:pt>
                <c:pt idx="75182">
                  <c:v>75182</c:v>
                </c:pt>
                <c:pt idx="75183">
                  <c:v>75183</c:v>
                </c:pt>
                <c:pt idx="75184">
                  <c:v>75184</c:v>
                </c:pt>
                <c:pt idx="75185">
                  <c:v>75185</c:v>
                </c:pt>
                <c:pt idx="75186">
                  <c:v>75186</c:v>
                </c:pt>
                <c:pt idx="75187">
                  <c:v>75187</c:v>
                </c:pt>
                <c:pt idx="75188">
                  <c:v>75188</c:v>
                </c:pt>
                <c:pt idx="75189">
                  <c:v>75189</c:v>
                </c:pt>
                <c:pt idx="75190">
                  <c:v>75190</c:v>
                </c:pt>
                <c:pt idx="75191">
                  <c:v>75191</c:v>
                </c:pt>
                <c:pt idx="75192">
                  <c:v>75192</c:v>
                </c:pt>
                <c:pt idx="75193">
                  <c:v>75193</c:v>
                </c:pt>
                <c:pt idx="75194">
                  <c:v>75194</c:v>
                </c:pt>
                <c:pt idx="75195">
                  <c:v>75195</c:v>
                </c:pt>
                <c:pt idx="75196">
                  <c:v>75196</c:v>
                </c:pt>
                <c:pt idx="75197">
                  <c:v>75197</c:v>
                </c:pt>
                <c:pt idx="75198">
                  <c:v>75198</c:v>
                </c:pt>
                <c:pt idx="75199">
                  <c:v>75199</c:v>
                </c:pt>
                <c:pt idx="75200">
                  <c:v>75200</c:v>
                </c:pt>
                <c:pt idx="75201">
                  <c:v>75201</c:v>
                </c:pt>
                <c:pt idx="75202">
                  <c:v>75202</c:v>
                </c:pt>
                <c:pt idx="75203">
                  <c:v>75203</c:v>
                </c:pt>
                <c:pt idx="75204">
                  <c:v>75204</c:v>
                </c:pt>
                <c:pt idx="75205">
                  <c:v>75205</c:v>
                </c:pt>
                <c:pt idx="75206">
                  <c:v>75206</c:v>
                </c:pt>
                <c:pt idx="75207">
                  <c:v>75207</c:v>
                </c:pt>
                <c:pt idx="75208">
                  <c:v>75208</c:v>
                </c:pt>
                <c:pt idx="75209">
                  <c:v>75209</c:v>
                </c:pt>
                <c:pt idx="75210">
                  <c:v>75210</c:v>
                </c:pt>
                <c:pt idx="75211">
                  <c:v>75211</c:v>
                </c:pt>
                <c:pt idx="75212">
                  <c:v>75212</c:v>
                </c:pt>
                <c:pt idx="75213">
                  <c:v>75213</c:v>
                </c:pt>
                <c:pt idx="75214">
                  <c:v>75214</c:v>
                </c:pt>
                <c:pt idx="75215">
                  <c:v>75215</c:v>
                </c:pt>
                <c:pt idx="75216">
                  <c:v>75216</c:v>
                </c:pt>
                <c:pt idx="75217">
                  <c:v>75217</c:v>
                </c:pt>
                <c:pt idx="75218">
                  <c:v>75218</c:v>
                </c:pt>
                <c:pt idx="75219">
                  <c:v>75219</c:v>
                </c:pt>
                <c:pt idx="75220">
                  <c:v>75220</c:v>
                </c:pt>
                <c:pt idx="75221">
                  <c:v>75221</c:v>
                </c:pt>
                <c:pt idx="75222">
                  <c:v>75222</c:v>
                </c:pt>
                <c:pt idx="75223">
                  <c:v>75223</c:v>
                </c:pt>
                <c:pt idx="75224">
                  <c:v>75224</c:v>
                </c:pt>
                <c:pt idx="75225">
                  <c:v>75225</c:v>
                </c:pt>
                <c:pt idx="75226">
                  <c:v>75226</c:v>
                </c:pt>
                <c:pt idx="75227">
                  <c:v>75227</c:v>
                </c:pt>
                <c:pt idx="75228">
                  <c:v>75228</c:v>
                </c:pt>
                <c:pt idx="75229">
                  <c:v>75229</c:v>
                </c:pt>
                <c:pt idx="75230">
                  <c:v>75230</c:v>
                </c:pt>
                <c:pt idx="75231">
                  <c:v>75231</c:v>
                </c:pt>
                <c:pt idx="75232">
                  <c:v>75232</c:v>
                </c:pt>
                <c:pt idx="75233">
                  <c:v>75233</c:v>
                </c:pt>
                <c:pt idx="75234">
                  <c:v>75234</c:v>
                </c:pt>
                <c:pt idx="75235">
                  <c:v>75235</c:v>
                </c:pt>
                <c:pt idx="75236">
                  <c:v>75236</c:v>
                </c:pt>
                <c:pt idx="75237">
                  <c:v>75237</c:v>
                </c:pt>
                <c:pt idx="75238">
                  <c:v>75238</c:v>
                </c:pt>
                <c:pt idx="75239">
                  <c:v>75239</c:v>
                </c:pt>
                <c:pt idx="75240">
                  <c:v>75240</c:v>
                </c:pt>
                <c:pt idx="75241">
                  <c:v>75241</c:v>
                </c:pt>
                <c:pt idx="75242">
                  <c:v>75242</c:v>
                </c:pt>
                <c:pt idx="75243">
                  <c:v>75243</c:v>
                </c:pt>
                <c:pt idx="75244">
                  <c:v>75244</c:v>
                </c:pt>
                <c:pt idx="75245">
                  <c:v>75245</c:v>
                </c:pt>
                <c:pt idx="75246">
                  <c:v>75246</c:v>
                </c:pt>
                <c:pt idx="75247">
                  <c:v>75247</c:v>
                </c:pt>
                <c:pt idx="75248">
                  <c:v>75248</c:v>
                </c:pt>
                <c:pt idx="75249">
                  <c:v>75249</c:v>
                </c:pt>
                <c:pt idx="75250">
                  <c:v>75250</c:v>
                </c:pt>
                <c:pt idx="75251">
                  <c:v>75251</c:v>
                </c:pt>
                <c:pt idx="75252">
                  <c:v>75252</c:v>
                </c:pt>
                <c:pt idx="75253">
                  <c:v>75253</c:v>
                </c:pt>
                <c:pt idx="75254">
                  <c:v>75254</c:v>
                </c:pt>
                <c:pt idx="75255">
                  <c:v>75255</c:v>
                </c:pt>
                <c:pt idx="75256">
                  <c:v>75256</c:v>
                </c:pt>
                <c:pt idx="75257">
                  <c:v>75257</c:v>
                </c:pt>
                <c:pt idx="75258">
                  <c:v>75258</c:v>
                </c:pt>
                <c:pt idx="75259">
                  <c:v>75259</c:v>
                </c:pt>
                <c:pt idx="75260">
                  <c:v>75260</c:v>
                </c:pt>
                <c:pt idx="75261">
                  <c:v>75261</c:v>
                </c:pt>
                <c:pt idx="75262">
                  <c:v>75262</c:v>
                </c:pt>
                <c:pt idx="75263">
                  <c:v>75263</c:v>
                </c:pt>
                <c:pt idx="75264">
                  <c:v>75264</c:v>
                </c:pt>
                <c:pt idx="75265">
                  <c:v>75265</c:v>
                </c:pt>
                <c:pt idx="75266">
                  <c:v>75266</c:v>
                </c:pt>
                <c:pt idx="75267">
                  <c:v>75267</c:v>
                </c:pt>
                <c:pt idx="75268">
                  <c:v>75268</c:v>
                </c:pt>
                <c:pt idx="75269">
                  <c:v>75269</c:v>
                </c:pt>
                <c:pt idx="75270">
                  <c:v>75270</c:v>
                </c:pt>
                <c:pt idx="75271">
                  <c:v>75271</c:v>
                </c:pt>
                <c:pt idx="75272">
                  <c:v>75272</c:v>
                </c:pt>
                <c:pt idx="75273">
                  <c:v>75273</c:v>
                </c:pt>
                <c:pt idx="75274">
                  <c:v>75274</c:v>
                </c:pt>
                <c:pt idx="75275">
                  <c:v>75275</c:v>
                </c:pt>
                <c:pt idx="75276">
                  <c:v>75276</c:v>
                </c:pt>
                <c:pt idx="75277">
                  <c:v>75277</c:v>
                </c:pt>
                <c:pt idx="75278">
                  <c:v>75278</c:v>
                </c:pt>
                <c:pt idx="75279">
                  <c:v>75279</c:v>
                </c:pt>
                <c:pt idx="75280">
                  <c:v>75280</c:v>
                </c:pt>
                <c:pt idx="75281">
                  <c:v>75281</c:v>
                </c:pt>
                <c:pt idx="75282">
                  <c:v>75282</c:v>
                </c:pt>
                <c:pt idx="75283">
                  <c:v>75283</c:v>
                </c:pt>
                <c:pt idx="75284">
                  <c:v>75284</c:v>
                </c:pt>
                <c:pt idx="75285">
                  <c:v>75285</c:v>
                </c:pt>
                <c:pt idx="75286">
                  <c:v>75286</c:v>
                </c:pt>
                <c:pt idx="75287">
                  <c:v>75287</c:v>
                </c:pt>
                <c:pt idx="75288">
                  <c:v>75288</c:v>
                </c:pt>
                <c:pt idx="75289">
                  <c:v>75289</c:v>
                </c:pt>
                <c:pt idx="75290">
                  <c:v>75290</c:v>
                </c:pt>
                <c:pt idx="75291">
                  <c:v>75291</c:v>
                </c:pt>
                <c:pt idx="75292">
                  <c:v>75292</c:v>
                </c:pt>
                <c:pt idx="75293">
                  <c:v>75293</c:v>
                </c:pt>
                <c:pt idx="75294">
                  <c:v>75294</c:v>
                </c:pt>
                <c:pt idx="75295">
                  <c:v>75295</c:v>
                </c:pt>
                <c:pt idx="75296">
                  <c:v>75296</c:v>
                </c:pt>
                <c:pt idx="75297">
                  <c:v>75297</c:v>
                </c:pt>
                <c:pt idx="75298">
                  <c:v>75298</c:v>
                </c:pt>
                <c:pt idx="75299">
                  <c:v>75299</c:v>
                </c:pt>
                <c:pt idx="75300">
                  <c:v>75300</c:v>
                </c:pt>
                <c:pt idx="75301">
                  <c:v>75301</c:v>
                </c:pt>
                <c:pt idx="75302">
                  <c:v>75302</c:v>
                </c:pt>
                <c:pt idx="75303">
                  <c:v>75303</c:v>
                </c:pt>
                <c:pt idx="75304">
                  <c:v>75304</c:v>
                </c:pt>
                <c:pt idx="75305">
                  <c:v>75305</c:v>
                </c:pt>
                <c:pt idx="75306">
                  <c:v>75306</c:v>
                </c:pt>
                <c:pt idx="75307">
                  <c:v>75307</c:v>
                </c:pt>
                <c:pt idx="75308">
                  <c:v>75308</c:v>
                </c:pt>
                <c:pt idx="75309">
                  <c:v>75309</c:v>
                </c:pt>
                <c:pt idx="75310">
                  <c:v>75310</c:v>
                </c:pt>
                <c:pt idx="75311">
                  <c:v>75311</c:v>
                </c:pt>
                <c:pt idx="75312">
                  <c:v>75312</c:v>
                </c:pt>
                <c:pt idx="75313">
                  <c:v>75313</c:v>
                </c:pt>
                <c:pt idx="75314">
                  <c:v>75314</c:v>
                </c:pt>
                <c:pt idx="75315">
                  <c:v>75315</c:v>
                </c:pt>
                <c:pt idx="75316">
                  <c:v>75316</c:v>
                </c:pt>
                <c:pt idx="75317">
                  <c:v>75317</c:v>
                </c:pt>
                <c:pt idx="75318">
                  <c:v>75318</c:v>
                </c:pt>
                <c:pt idx="75319">
                  <c:v>75319</c:v>
                </c:pt>
                <c:pt idx="75320">
                  <c:v>75320</c:v>
                </c:pt>
                <c:pt idx="75321">
                  <c:v>75321</c:v>
                </c:pt>
                <c:pt idx="75322">
                  <c:v>75322</c:v>
                </c:pt>
                <c:pt idx="75323">
                  <c:v>75323</c:v>
                </c:pt>
                <c:pt idx="75324">
                  <c:v>75324</c:v>
                </c:pt>
                <c:pt idx="75325">
                  <c:v>75325</c:v>
                </c:pt>
                <c:pt idx="75326">
                  <c:v>75326</c:v>
                </c:pt>
                <c:pt idx="75327">
                  <c:v>75327</c:v>
                </c:pt>
                <c:pt idx="75328">
                  <c:v>75328</c:v>
                </c:pt>
                <c:pt idx="75329">
                  <c:v>75329</c:v>
                </c:pt>
                <c:pt idx="75330">
                  <c:v>75330</c:v>
                </c:pt>
                <c:pt idx="75331">
                  <c:v>75331</c:v>
                </c:pt>
                <c:pt idx="75332">
                  <c:v>75332</c:v>
                </c:pt>
                <c:pt idx="75333">
                  <c:v>75333</c:v>
                </c:pt>
                <c:pt idx="75334">
                  <c:v>75334</c:v>
                </c:pt>
                <c:pt idx="75335">
                  <c:v>75335</c:v>
                </c:pt>
                <c:pt idx="75336">
                  <c:v>75336</c:v>
                </c:pt>
                <c:pt idx="75337">
                  <c:v>75337</c:v>
                </c:pt>
                <c:pt idx="75338">
                  <c:v>75338</c:v>
                </c:pt>
                <c:pt idx="75339">
                  <c:v>75339</c:v>
                </c:pt>
                <c:pt idx="75340">
                  <c:v>75340</c:v>
                </c:pt>
                <c:pt idx="75341">
                  <c:v>75341</c:v>
                </c:pt>
                <c:pt idx="75342">
                  <c:v>75342</c:v>
                </c:pt>
                <c:pt idx="75343">
                  <c:v>75343</c:v>
                </c:pt>
                <c:pt idx="75344">
                  <c:v>75344</c:v>
                </c:pt>
                <c:pt idx="75345">
                  <c:v>75345</c:v>
                </c:pt>
                <c:pt idx="75346">
                  <c:v>75346</c:v>
                </c:pt>
                <c:pt idx="75347">
                  <c:v>75347</c:v>
                </c:pt>
                <c:pt idx="75348">
                  <c:v>75348</c:v>
                </c:pt>
                <c:pt idx="75349">
                  <c:v>75349</c:v>
                </c:pt>
                <c:pt idx="75350">
                  <c:v>75350</c:v>
                </c:pt>
                <c:pt idx="75351">
                  <c:v>75351</c:v>
                </c:pt>
                <c:pt idx="75352">
                  <c:v>75352</c:v>
                </c:pt>
                <c:pt idx="75353">
                  <c:v>75353</c:v>
                </c:pt>
                <c:pt idx="75354">
                  <c:v>75354</c:v>
                </c:pt>
                <c:pt idx="75355">
                  <c:v>75355</c:v>
                </c:pt>
                <c:pt idx="75356">
                  <c:v>75356</c:v>
                </c:pt>
                <c:pt idx="75357">
                  <c:v>75357</c:v>
                </c:pt>
                <c:pt idx="75358">
                  <c:v>75358</c:v>
                </c:pt>
                <c:pt idx="75359">
                  <c:v>75359</c:v>
                </c:pt>
                <c:pt idx="75360">
                  <c:v>75360</c:v>
                </c:pt>
                <c:pt idx="75361">
                  <c:v>75361</c:v>
                </c:pt>
                <c:pt idx="75362">
                  <c:v>75362</c:v>
                </c:pt>
                <c:pt idx="75363">
                  <c:v>75363</c:v>
                </c:pt>
                <c:pt idx="75364">
                  <c:v>75364</c:v>
                </c:pt>
                <c:pt idx="75365">
                  <c:v>75365</c:v>
                </c:pt>
                <c:pt idx="75366">
                  <c:v>75366</c:v>
                </c:pt>
                <c:pt idx="75367">
                  <c:v>75367</c:v>
                </c:pt>
                <c:pt idx="75368">
                  <c:v>75368</c:v>
                </c:pt>
                <c:pt idx="75369">
                  <c:v>75369</c:v>
                </c:pt>
                <c:pt idx="75370">
                  <c:v>75370</c:v>
                </c:pt>
                <c:pt idx="75371">
                  <c:v>75371</c:v>
                </c:pt>
                <c:pt idx="75372">
                  <c:v>75372</c:v>
                </c:pt>
                <c:pt idx="75373">
                  <c:v>75373</c:v>
                </c:pt>
                <c:pt idx="75374">
                  <c:v>75374</c:v>
                </c:pt>
                <c:pt idx="75375">
                  <c:v>75375</c:v>
                </c:pt>
                <c:pt idx="75376">
                  <c:v>75376</c:v>
                </c:pt>
                <c:pt idx="75377">
                  <c:v>75377</c:v>
                </c:pt>
                <c:pt idx="75378">
                  <c:v>75378</c:v>
                </c:pt>
                <c:pt idx="75379">
                  <c:v>75379</c:v>
                </c:pt>
                <c:pt idx="75380">
                  <c:v>75380</c:v>
                </c:pt>
                <c:pt idx="75381">
                  <c:v>75381</c:v>
                </c:pt>
                <c:pt idx="75382">
                  <c:v>75382</c:v>
                </c:pt>
                <c:pt idx="75383">
                  <c:v>75383</c:v>
                </c:pt>
                <c:pt idx="75384">
                  <c:v>75384</c:v>
                </c:pt>
                <c:pt idx="75385">
                  <c:v>75385</c:v>
                </c:pt>
                <c:pt idx="75386">
                  <c:v>75386</c:v>
                </c:pt>
                <c:pt idx="75387">
                  <c:v>75387</c:v>
                </c:pt>
                <c:pt idx="75388">
                  <c:v>75388</c:v>
                </c:pt>
                <c:pt idx="75389">
                  <c:v>75389</c:v>
                </c:pt>
                <c:pt idx="75390">
                  <c:v>75390</c:v>
                </c:pt>
                <c:pt idx="75391">
                  <c:v>75391</c:v>
                </c:pt>
                <c:pt idx="75392">
                  <c:v>75392</c:v>
                </c:pt>
                <c:pt idx="75393">
                  <c:v>75393</c:v>
                </c:pt>
                <c:pt idx="75394">
                  <c:v>75394</c:v>
                </c:pt>
                <c:pt idx="75395">
                  <c:v>75395</c:v>
                </c:pt>
                <c:pt idx="75396">
                  <c:v>75396</c:v>
                </c:pt>
                <c:pt idx="75397">
                  <c:v>75397</c:v>
                </c:pt>
                <c:pt idx="75398">
                  <c:v>75398</c:v>
                </c:pt>
                <c:pt idx="75399">
                  <c:v>75399</c:v>
                </c:pt>
                <c:pt idx="75400">
                  <c:v>75400</c:v>
                </c:pt>
                <c:pt idx="75401">
                  <c:v>75401</c:v>
                </c:pt>
                <c:pt idx="75402">
                  <c:v>75402</c:v>
                </c:pt>
                <c:pt idx="75403">
                  <c:v>75403</c:v>
                </c:pt>
                <c:pt idx="75404">
                  <c:v>75404</c:v>
                </c:pt>
                <c:pt idx="75405">
                  <c:v>75405</c:v>
                </c:pt>
                <c:pt idx="75406">
                  <c:v>75406</c:v>
                </c:pt>
                <c:pt idx="75407">
                  <c:v>75407</c:v>
                </c:pt>
                <c:pt idx="75408">
                  <c:v>75408</c:v>
                </c:pt>
                <c:pt idx="75409">
                  <c:v>75409</c:v>
                </c:pt>
                <c:pt idx="75410">
                  <c:v>75410</c:v>
                </c:pt>
                <c:pt idx="75411">
                  <c:v>75411</c:v>
                </c:pt>
                <c:pt idx="75412">
                  <c:v>75412</c:v>
                </c:pt>
                <c:pt idx="75413">
                  <c:v>75413</c:v>
                </c:pt>
                <c:pt idx="75414">
                  <c:v>75414</c:v>
                </c:pt>
                <c:pt idx="75415">
                  <c:v>75415</c:v>
                </c:pt>
                <c:pt idx="75416">
                  <c:v>75416</c:v>
                </c:pt>
                <c:pt idx="75417">
                  <c:v>75417</c:v>
                </c:pt>
                <c:pt idx="75418">
                  <c:v>75418</c:v>
                </c:pt>
                <c:pt idx="75419">
                  <c:v>75419</c:v>
                </c:pt>
                <c:pt idx="75420">
                  <c:v>75420</c:v>
                </c:pt>
                <c:pt idx="75421">
                  <c:v>75421</c:v>
                </c:pt>
                <c:pt idx="75422">
                  <c:v>75422</c:v>
                </c:pt>
                <c:pt idx="75423">
                  <c:v>75423</c:v>
                </c:pt>
                <c:pt idx="75424">
                  <c:v>75424</c:v>
                </c:pt>
                <c:pt idx="75425">
                  <c:v>75425</c:v>
                </c:pt>
                <c:pt idx="75426">
                  <c:v>75426</c:v>
                </c:pt>
                <c:pt idx="75427">
                  <c:v>75427</c:v>
                </c:pt>
                <c:pt idx="75428">
                  <c:v>75428</c:v>
                </c:pt>
                <c:pt idx="75429">
                  <c:v>75429</c:v>
                </c:pt>
                <c:pt idx="75430">
                  <c:v>75430</c:v>
                </c:pt>
                <c:pt idx="75431">
                  <c:v>75431</c:v>
                </c:pt>
                <c:pt idx="75432">
                  <c:v>75432</c:v>
                </c:pt>
                <c:pt idx="75433">
                  <c:v>75433</c:v>
                </c:pt>
                <c:pt idx="75434">
                  <c:v>75434</c:v>
                </c:pt>
                <c:pt idx="75435">
                  <c:v>75435</c:v>
                </c:pt>
                <c:pt idx="75436">
                  <c:v>75436</c:v>
                </c:pt>
                <c:pt idx="75437">
                  <c:v>75437</c:v>
                </c:pt>
                <c:pt idx="75438">
                  <c:v>75438</c:v>
                </c:pt>
                <c:pt idx="75439">
                  <c:v>75439</c:v>
                </c:pt>
                <c:pt idx="75440">
                  <c:v>75440</c:v>
                </c:pt>
                <c:pt idx="75441">
                  <c:v>75441</c:v>
                </c:pt>
                <c:pt idx="75442">
                  <c:v>75442</c:v>
                </c:pt>
                <c:pt idx="75443">
                  <c:v>75443</c:v>
                </c:pt>
                <c:pt idx="75444">
                  <c:v>75444</c:v>
                </c:pt>
                <c:pt idx="75445">
                  <c:v>75445</c:v>
                </c:pt>
                <c:pt idx="75446">
                  <c:v>75446</c:v>
                </c:pt>
                <c:pt idx="75447">
                  <c:v>75447</c:v>
                </c:pt>
                <c:pt idx="75448">
                  <c:v>75448</c:v>
                </c:pt>
                <c:pt idx="75449">
                  <c:v>75449</c:v>
                </c:pt>
                <c:pt idx="75450">
                  <c:v>75450</c:v>
                </c:pt>
                <c:pt idx="75451">
                  <c:v>75451</c:v>
                </c:pt>
                <c:pt idx="75452">
                  <c:v>75452</c:v>
                </c:pt>
                <c:pt idx="75453">
                  <c:v>75453</c:v>
                </c:pt>
                <c:pt idx="75454">
                  <c:v>75454</c:v>
                </c:pt>
                <c:pt idx="75455">
                  <c:v>75455</c:v>
                </c:pt>
                <c:pt idx="75456">
                  <c:v>75456</c:v>
                </c:pt>
                <c:pt idx="75457">
                  <c:v>75457</c:v>
                </c:pt>
                <c:pt idx="75458">
                  <c:v>75458</c:v>
                </c:pt>
                <c:pt idx="75459">
                  <c:v>75459</c:v>
                </c:pt>
                <c:pt idx="75460">
                  <c:v>75460</c:v>
                </c:pt>
                <c:pt idx="75461">
                  <c:v>75461</c:v>
                </c:pt>
                <c:pt idx="75462">
                  <c:v>75462</c:v>
                </c:pt>
                <c:pt idx="75463">
                  <c:v>75463</c:v>
                </c:pt>
                <c:pt idx="75464">
                  <c:v>75464</c:v>
                </c:pt>
                <c:pt idx="75465">
                  <c:v>75465</c:v>
                </c:pt>
                <c:pt idx="75466">
                  <c:v>75466</c:v>
                </c:pt>
                <c:pt idx="75467">
                  <c:v>75467</c:v>
                </c:pt>
                <c:pt idx="75468">
                  <c:v>75468</c:v>
                </c:pt>
                <c:pt idx="75469">
                  <c:v>75469</c:v>
                </c:pt>
                <c:pt idx="75470">
                  <c:v>75470</c:v>
                </c:pt>
                <c:pt idx="75471">
                  <c:v>75471</c:v>
                </c:pt>
                <c:pt idx="75472">
                  <c:v>75472</c:v>
                </c:pt>
                <c:pt idx="75473">
                  <c:v>75473</c:v>
                </c:pt>
                <c:pt idx="75474">
                  <c:v>75474</c:v>
                </c:pt>
                <c:pt idx="75475">
                  <c:v>75475</c:v>
                </c:pt>
                <c:pt idx="75476">
                  <c:v>75476</c:v>
                </c:pt>
                <c:pt idx="75477">
                  <c:v>75477</c:v>
                </c:pt>
                <c:pt idx="75478">
                  <c:v>75478</c:v>
                </c:pt>
                <c:pt idx="75479">
                  <c:v>75479</c:v>
                </c:pt>
                <c:pt idx="75480">
                  <c:v>75480</c:v>
                </c:pt>
                <c:pt idx="75481">
                  <c:v>75481</c:v>
                </c:pt>
                <c:pt idx="75482">
                  <c:v>75482</c:v>
                </c:pt>
                <c:pt idx="75483">
                  <c:v>75483</c:v>
                </c:pt>
                <c:pt idx="75484">
                  <c:v>75484</c:v>
                </c:pt>
                <c:pt idx="75485">
                  <c:v>75485</c:v>
                </c:pt>
                <c:pt idx="75486">
                  <c:v>75486</c:v>
                </c:pt>
                <c:pt idx="75487">
                  <c:v>75487</c:v>
                </c:pt>
                <c:pt idx="75488">
                  <c:v>75488</c:v>
                </c:pt>
                <c:pt idx="75489">
                  <c:v>75489</c:v>
                </c:pt>
                <c:pt idx="75490">
                  <c:v>75490</c:v>
                </c:pt>
                <c:pt idx="75491">
                  <c:v>75491</c:v>
                </c:pt>
                <c:pt idx="75492">
                  <c:v>75492</c:v>
                </c:pt>
                <c:pt idx="75493">
                  <c:v>75493</c:v>
                </c:pt>
                <c:pt idx="75494">
                  <c:v>75494</c:v>
                </c:pt>
                <c:pt idx="75495">
                  <c:v>75495</c:v>
                </c:pt>
                <c:pt idx="75496">
                  <c:v>75496</c:v>
                </c:pt>
                <c:pt idx="75497">
                  <c:v>75497</c:v>
                </c:pt>
                <c:pt idx="75498">
                  <c:v>75498</c:v>
                </c:pt>
                <c:pt idx="75499">
                  <c:v>75499</c:v>
                </c:pt>
                <c:pt idx="75500">
                  <c:v>75500</c:v>
                </c:pt>
                <c:pt idx="75501">
                  <c:v>75501</c:v>
                </c:pt>
                <c:pt idx="75502">
                  <c:v>75502</c:v>
                </c:pt>
                <c:pt idx="75503">
                  <c:v>75503</c:v>
                </c:pt>
                <c:pt idx="75504">
                  <c:v>75504</c:v>
                </c:pt>
                <c:pt idx="75505">
                  <c:v>75505</c:v>
                </c:pt>
                <c:pt idx="75506">
                  <c:v>75506</c:v>
                </c:pt>
                <c:pt idx="75507">
                  <c:v>75507</c:v>
                </c:pt>
                <c:pt idx="75508">
                  <c:v>75508</c:v>
                </c:pt>
                <c:pt idx="75509">
                  <c:v>75509</c:v>
                </c:pt>
                <c:pt idx="75510">
                  <c:v>75510</c:v>
                </c:pt>
                <c:pt idx="75511">
                  <c:v>75511</c:v>
                </c:pt>
                <c:pt idx="75512">
                  <c:v>75512</c:v>
                </c:pt>
                <c:pt idx="75513">
                  <c:v>75513</c:v>
                </c:pt>
                <c:pt idx="75514">
                  <c:v>75514</c:v>
                </c:pt>
                <c:pt idx="75515">
                  <c:v>75515</c:v>
                </c:pt>
                <c:pt idx="75516">
                  <c:v>75516</c:v>
                </c:pt>
                <c:pt idx="75517">
                  <c:v>75517</c:v>
                </c:pt>
                <c:pt idx="75518">
                  <c:v>75518</c:v>
                </c:pt>
                <c:pt idx="75519">
                  <c:v>75519</c:v>
                </c:pt>
                <c:pt idx="75520">
                  <c:v>75520</c:v>
                </c:pt>
                <c:pt idx="75521">
                  <c:v>75521</c:v>
                </c:pt>
                <c:pt idx="75522">
                  <c:v>75522</c:v>
                </c:pt>
                <c:pt idx="75523">
                  <c:v>75523</c:v>
                </c:pt>
                <c:pt idx="75524">
                  <c:v>75524</c:v>
                </c:pt>
                <c:pt idx="75525">
                  <c:v>75525</c:v>
                </c:pt>
                <c:pt idx="75526">
                  <c:v>75526</c:v>
                </c:pt>
                <c:pt idx="75527">
                  <c:v>75527</c:v>
                </c:pt>
                <c:pt idx="75528">
                  <c:v>75528</c:v>
                </c:pt>
                <c:pt idx="75529">
                  <c:v>75529</c:v>
                </c:pt>
                <c:pt idx="75530">
                  <c:v>75530</c:v>
                </c:pt>
                <c:pt idx="75531">
                  <c:v>75531</c:v>
                </c:pt>
                <c:pt idx="75532">
                  <c:v>75532</c:v>
                </c:pt>
                <c:pt idx="75533">
                  <c:v>75533</c:v>
                </c:pt>
                <c:pt idx="75534">
                  <c:v>75534</c:v>
                </c:pt>
                <c:pt idx="75535">
                  <c:v>75535</c:v>
                </c:pt>
                <c:pt idx="75536">
                  <c:v>75536</c:v>
                </c:pt>
                <c:pt idx="75537">
                  <c:v>75537</c:v>
                </c:pt>
                <c:pt idx="75538">
                  <c:v>75538</c:v>
                </c:pt>
                <c:pt idx="75539">
                  <c:v>75539</c:v>
                </c:pt>
                <c:pt idx="75540">
                  <c:v>75540</c:v>
                </c:pt>
                <c:pt idx="75541">
                  <c:v>75541</c:v>
                </c:pt>
                <c:pt idx="75542">
                  <c:v>75542</c:v>
                </c:pt>
                <c:pt idx="75543">
                  <c:v>75543</c:v>
                </c:pt>
                <c:pt idx="75544">
                  <c:v>75544</c:v>
                </c:pt>
                <c:pt idx="75545">
                  <c:v>75545</c:v>
                </c:pt>
                <c:pt idx="75546">
                  <c:v>75546</c:v>
                </c:pt>
                <c:pt idx="75547">
                  <c:v>75547</c:v>
                </c:pt>
                <c:pt idx="75548">
                  <c:v>75548</c:v>
                </c:pt>
                <c:pt idx="75549">
                  <c:v>75549</c:v>
                </c:pt>
                <c:pt idx="75550">
                  <c:v>75550</c:v>
                </c:pt>
                <c:pt idx="75551">
                  <c:v>75551</c:v>
                </c:pt>
                <c:pt idx="75552">
                  <c:v>75552</c:v>
                </c:pt>
                <c:pt idx="75553">
                  <c:v>75553</c:v>
                </c:pt>
                <c:pt idx="75554">
                  <c:v>75554</c:v>
                </c:pt>
                <c:pt idx="75555">
                  <c:v>75555</c:v>
                </c:pt>
                <c:pt idx="75556">
                  <c:v>75556</c:v>
                </c:pt>
                <c:pt idx="75557">
                  <c:v>75557</c:v>
                </c:pt>
                <c:pt idx="75558">
                  <c:v>75558</c:v>
                </c:pt>
                <c:pt idx="75559">
                  <c:v>75559</c:v>
                </c:pt>
                <c:pt idx="75560">
                  <c:v>75560</c:v>
                </c:pt>
                <c:pt idx="75561">
                  <c:v>75561</c:v>
                </c:pt>
                <c:pt idx="75562">
                  <c:v>75562</c:v>
                </c:pt>
                <c:pt idx="75563">
                  <c:v>75563</c:v>
                </c:pt>
                <c:pt idx="75564">
                  <c:v>75564</c:v>
                </c:pt>
                <c:pt idx="75565">
                  <c:v>75565</c:v>
                </c:pt>
                <c:pt idx="75566">
                  <c:v>75566</c:v>
                </c:pt>
                <c:pt idx="75567">
                  <c:v>75567</c:v>
                </c:pt>
                <c:pt idx="75568">
                  <c:v>75568</c:v>
                </c:pt>
                <c:pt idx="75569">
                  <c:v>75569</c:v>
                </c:pt>
                <c:pt idx="75570">
                  <c:v>75570</c:v>
                </c:pt>
                <c:pt idx="75571">
                  <c:v>75571</c:v>
                </c:pt>
                <c:pt idx="75572">
                  <c:v>75572</c:v>
                </c:pt>
                <c:pt idx="75573">
                  <c:v>75573</c:v>
                </c:pt>
                <c:pt idx="75574">
                  <c:v>75574</c:v>
                </c:pt>
                <c:pt idx="75575">
                  <c:v>75575</c:v>
                </c:pt>
                <c:pt idx="75576">
                  <c:v>75576</c:v>
                </c:pt>
                <c:pt idx="75577">
                  <c:v>75577</c:v>
                </c:pt>
                <c:pt idx="75578">
                  <c:v>75578</c:v>
                </c:pt>
                <c:pt idx="75579">
                  <c:v>75579</c:v>
                </c:pt>
                <c:pt idx="75580">
                  <c:v>75580</c:v>
                </c:pt>
                <c:pt idx="75581">
                  <c:v>75581</c:v>
                </c:pt>
                <c:pt idx="75582">
                  <c:v>75582</c:v>
                </c:pt>
                <c:pt idx="75583">
                  <c:v>75583</c:v>
                </c:pt>
                <c:pt idx="75584">
                  <c:v>75584</c:v>
                </c:pt>
                <c:pt idx="75585">
                  <c:v>75585</c:v>
                </c:pt>
                <c:pt idx="75586">
                  <c:v>75586</c:v>
                </c:pt>
                <c:pt idx="75587">
                  <c:v>75587</c:v>
                </c:pt>
                <c:pt idx="75588">
                  <c:v>75588</c:v>
                </c:pt>
                <c:pt idx="75589">
                  <c:v>75589</c:v>
                </c:pt>
                <c:pt idx="75590">
                  <c:v>75590</c:v>
                </c:pt>
                <c:pt idx="75591">
                  <c:v>75591</c:v>
                </c:pt>
                <c:pt idx="75592">
                  <c:v>75592</c:v>
                </c:pt>
                <c:pt idx="75593">
                  <c:v>75593</c:v>
                </c:pt>
                <c:pt idx="75594">
                  <c:v>75594</c:v>
                </c:pt>
                <c:pt idx="75595">
                  <c:v>75595</c:v>
                </c:pt>
                <c:pt idx="75596">
                  <c:v>75596</c:v>
                </c:pt>
                <c:pt idx="75597">
                  <c:v>75597</c:v>
                </c:pt>
                <c:pt idx="75598">
                  <c:v>75598</c:v>
                </c:pt>
                <c:pt idx="75599">
                  <c:v>75599</c:v>
                </c:pt>
                <c:pt idx="75600">
                  <c:v>75600</c:v>
                </c:pt>
                <c:pt idx="75601">
                  <c:v>75601</c:v>
                </c:pt>
                <c:pt idx="75602">
                  <c:v>75602</c:v>
                </c:pt>
                <c:pt idx="75603">
                  <c:v>75603</c:v>
                </c:pt>
                <c:pt idx="75604">
                  <c:v>75604</c:v>
                </c:pt>
                <c:pt idx="75605">
                  <c:v>75605</c:v>
                </c:pt>
                <c:pt idx="75606">
                  <c:v>75606</c:v>
                </c:pt>
                <c:pt idx="75607">
                  <c:v>75607</c:v>
                </c:pt>
                <c:pt idx="75608">
                  <c:v>75608</c:v>
                </c:pt>
                <c:pt idx="75609">
                  <c:v>75609</c:v>
                </c:pt>
                <c:pt idx="75610">
                  <c:v>75610</c:v>
                </c:pt>
                <c:pt idx="75611">
                  <c:v>75611</c:v>
                </c:pt>
                <c:pt idx="75612">
                  <c:v>75612</c:v>
                </c:pt>
                <c:pt idx="75613">
                  <c:v>75613</c:v>
                </c:pt>
                <c:pt idx="75614">
                  <c:v>75614</c:v>
                </c:pt>
                <c:pt idx="75615">
                  <c:v>75615</c:v>
                </c:pt>
                <c:pt idx="75616">
                  <c:v>75616</c:v>
                </c:pt>
                <c:pt idx="75617">
                  <c:v>75617</c:v>
                </c:pt>
                <c:pt idx="75618">
                  <c:v>75618</c:v>
                </c:pt>
                <c:pt idx="75619">
                  <c:v>75619</c:v>
                </c:pt>
                <c:pt idx="75620">
                  <c:v>75620</c:v>
                </c:pt>
                <c:pt idx="75621">
                  <c:v>75621</c:v>
                </c:pt>
                <c:pt idx="75622">
                  <c:v>75622</c:v>
                </c:pt>
                <c:pt idx="75623">
                  <c:v>75623</c:v>
                </c:pt>
                <c:pt idx="75624">
                  <c:v>75624</c:v>
                </c:pt>
                <c:pt idx="75625">
                  <c:v>75625</c:v>
                </c:pt>
                <c:pt idx="75626">
                  <c:v>75626</c:v>
                </c:pt>
                <c:pt idx="75627">
                  <c:v>75627</c:v>
                </c:pt>
                <c:pt idx="75628">
                  <c:v>75628</c:v>
                </c:pt>
                <c:pt idx="75629">
                  <c:v>75629</c:v>
                </c:pt>
                <c:pt idx="75630">
                  <c:v>75630</c:v>
                </c:pt>
                <c:pt idx="75631">
                  <c:v>75631</c:v>
                </c:pt>
                <c:pt idx="75632">
                  <c:v>75632</c:v>
                </c:pt>
                <c:pt idx="75633">
                  <c:v>75633</c:v>
                </c:pt>
                <c:pt idx="75634">
                  <c:v>75634</c:v>
                </c:pt>
                <c:pt idx="75635">
                  <c:v>75635</c:v>
                </c:pt>
                <c:pt idx="75636">
                  <c:v>75636</c:v>
                </c:pt>
                <c:pt idx="75637">
                  <c:v>75637</c:v>
                </c:pt>
                <c:pt idx="75638">
                  <c:v>75638</c:v>
                </c:pt>
                <c:pt idx="75639">
                  <c:v>75639</c:v>
                </c:pt>
                <c:pt idx="75640">
                  <c:v>75640</c:v>
                </c:pt>
                <c:pt idx="75641">
                  <c:v>75641</c:v>
                </c:pt>
                <c:pt idx="75642">
                  <c:v>75642</c:v>
                </c:pt>
                <c:pt idx="75643">
                  <c:v>75643</c:v>
                </c:pt>
                <c:pt idx="75644">
                  <c:v>75644</c:v>
                </c:pt>
                <c:pt idx="75645">
                  <c:v>75645</c:v>
                </c:pt>
                <c:pt idx="75646">
                  <c:v>75646</c:v>
                </c:pt>
                <c:pt idx="75647">
                  <c:v>75647</c:v>
                </c:pt>
                <c:pt idx="75648">
                  <c:v>75648</c:v>
                </c:pt>
                <c:pt idx="75649">
                  <c:v>75649</c:v>
                </c:pt>
                <c:pt idx="75650">
                  <c:v>75650</c:v>
                </c:pt>
                <c:pt idx="75651">
                  <c:v>75651</c:v>
                </c:pt>
                <c:pt idx="75652">
                  <c:v>75652</c:v>
                </c:pt>
                <c:pt idx="75653">
                  <c:v>75653</c:v>
                </c:pt>
                <c:pt idx="75654">
                  <c:v>75654</c:v>
                </c:pt>
                <c:pt idx="75655">
                  <c:v>75655</c:v>
                </c:pt>
                <c:pt idx="75656">
                  <c:v>75656</c:v>
                </c:pt>
                <c:pt idx="75657">
                  <c:v>75657</c:v>
                </c:pt>
                <c:pt idx="75658">
                  <c:v>75658</c:v>
                </c:pt>
                <c:pt idx="75659">
                  <c:v>75659</c:v>
                </c:pt>
                <c:pt idx="75660">
                  <c:v>75660</c:v>
                </c:pt>
                <c:pt idx="75661">
                  <c:v>75661</c:v>
                </c:pt>
                <c:pt idx="75662">
                  <c:v>75662</c:v>
                </c:pt>
                <c:pt idx="75663">
                  <c:v>75663</c:v>
                </c:pt>
                <c:pt idx="75664">
                  <c:v>75664</c:v>
                </c:pt>
                <c:pt idx="75665">
                  <c:v>75665</c:v>
                </c:pt>
                <c:pt idx="75666">
                  <c:v>75666</c:v>
                </c:pt>
                <c:pt idx="75667">
                  <c:v>75667</c:v>
                </c:pt>
                <c:pt idx="75668">
                  <c:v>75668</c:v>
                </c:pt>
                <c:pt idx="75669">
                  <c:v>75669</c:v>
                </c:pt>
                <c:pt idx="75670">
                  <c:v>75670</c:v>
                </c:pt>
                <c:pt idx="75671">
                  <c:v>75671</c:v>
                </c:pt>
                <c:pt idx="75672">
                  <c:v>75672</c:v>
                </c:pt>
                <c:pt idx="75673">
                  <c:v>75673</c:v>
                </c:pt>
                <c:pt idx="75674">
                  <c:v>75674</c:v>
                </c:pt>
                <c:pt idx="75675">
                  <c:v>75675</c:v>
                </c:pt>
                <c:pt idx="75676">
                  <c:v>75676</c:v>
                </c:pt>
                <c:pt idx="75677">
                  <c:v>75677</c:v>
                </c:pt>
                <c:pt idx="75678">
                  <c:v>75678</c:v>
                </c:pt>
                <c:pt idx="75679">
                  <c:v>75679</c:v>
                </c:pt>
                <c:pt idx="75680">
                  <c:v>75680</c:v>
                </c:pt>
                <c:pt idx="75681">
                  <c:v>75681</c:v>
                </c:pt>
                <c:pt idx="75682">
                  <c:v>75682</c:v>
                </c:pt>
                <c:pt idx="75683">
                  <c:v>75683</c:v>
                </c:pt>
                <c:pt idx="75684">
                  <c:v>75684</c:v>
                </c:pt>
                <c:pt idx="75685">
                  <c:v>75685</c:v>
                </c:pt>
                <c:pt idx="75686">
                  <c:v>75686</c:v>
                </c:pt>
                <c:pt idx="75687">
                  <c:v>75687</c:v>
                </c:pt>
                <c:pt idx="75688">
                  <c:v>75688</c:v>
                </c:pt>
                <c:pt idx="75689">
                  <c:v>75689</c:v>
                </c:pt>
                <c:pt idx="75690">
                  <c:v>75690</c:v>
                </c:pt>
                <c:pt idx="75691">
                  <c:v>75691</c:v>
                </c:pt>
                <c:pt idx="75692">
                  <c:v>75692</c:v>
                </c:pt>
                <c:pt idx="75693">
                  <c:v>75693</c:v>
                </c:pt>
                <c:pt idx="75694">
                  <c:v>75694</c:v>
                </c:pt>
                <c:pt idx="75695">
                  <c:v>75695</c:v>
                </c:pt>
                <c:pt idx="75696">
                  <c:v>75696</c:v>
                </c:pt>
                <c:pt idx="75697">
                  <c:v>75697</c:v>
                </c:pt>
                <c:pt idx="75698">
                  <c:v>75698</c:v>
                </c:pt>
                <c:pt idx="75699">
                  <c:v>75699</c:v>
                </c:pt>
                <c:pt idx="75700">
                  <c:v>75700</c:v>
                </c:pt>
                <c:pt idx="75701">
                  <c:v>75701</c:v>
                </c:pt>
                <c:pt idx="75702">
                  <c:v>75702</c:v>
                </c:pt>
                <c:pt idx="75703">
                  <c:v>75703</c:v>
                </c:pt>
                <c:pt idx="75704">
                  <c:v>75704</c:v>
                </c:pt>
                <c:pt idx="75705">
                  <c:v>75705</c:v>
                </c:pt>
                <c:pt idx="75706">
                  <c:v>75706</c:v>
                </c:pt>
                <c:pt idx="75707">
                  <c:v>75707</c:v>
                </c:pt>
                <c:pt idx="75708">
                  <c:v>75708</c:v>
                </c:pt>
                <c:pt idx="75709">
                  <c:v>75709</c:v>
                </c:pt>
                <c:pt idx="75710">
                  <c:v>75710</c:v>
                </c:pt>
                <c:pt idx="75711">
                  <c:v>75711</c:v>
                </c:pt>
                <c:pt idx="75712">
                  <c:v>75712</c:v>
                </c:pt>
                <c:pt idx="75713">
                  <c:v>75713</c:v>
                </c:pt>
                <c:pt idx="75714">
                  <c:v>75714</c:v>
                </c:pt>
                <c:pt idx="75715">
                  <c:v>75715</c:v>
                </c:pt>
                <c:pt idx="75716">
                  <c:v>75716</c:v>
                </c:pt>
                <c:pt idx="75717">
                  <c:v>75717</c:v>
                </c:pt>
                <c:pt idx="75718">
                  <c:v>75718</c:v>
                </c:pt>
                <c:pt idx="75719">
                  <c:v>75719</c:v>
                </c:pt>
                <c:pt idx="75720">
                  <c:v>75720</c:v>
                </c:pt>
                <c:pt idx="75721">
                  <c:v>75721</c:v>
                </c:pt>
                <c:pt idx="75722">
                  <c:v>75722</c:v>
                </c:pt>
                <c:pt idx="75723">
                  <c:v>75723</c:v>
                </c:pt>
                <c:pt idx="75724">
                  <c:v>75724</c:v>
                </c:pt>
                <c:pt idx="75725">
                  <c:v>75725</c:v>
                </c:pt>
                <c:pt idx="75726">
                  <c:v>75726</c:v>
                </c:pt>
                <c:pt idx="75727">
                  <c:v>75727</c:v>
                </c:pt>
                <c:pt idx="75728">
                  <c:v>75728</c:v>
                </c:pt>
                <c:pt idx="75729">
                  <c:v>75729</c:v>
                </c:pt>
                <c:pt idx="75730">
                  <c:v>75730</c:v>
                </c:pt>
                <c:pt idx="75731">
                  <c:v>75731</c:v>
                </c:pt>
                <c:pt idx="75732">
                  <c:v>75732</c:v>
                </c:pt>
                <c:pt idx="75733">
                  <c:v>75733</c:v>
                </c:pt>
                <c:pt idx="75734">
                  <c:v>75734</c:v>
                </c:pt>
                <c:pt idx="75735">
                  <c:v>75735</c:v>
                </c:pt>
                <c:pt idx="75736">
                  <c:v>75736</c:v>
                </c:pt>
                <c:pt idx="75737">
                  <c:v>75737</c:v>
                </c:pt>
                <c:pt idx="75738">
                  <c:v>75738</c:v>
                </c:pt>
                <c:pt idx="75739">
                  <c:v>75739</c:v>
                </c:pt>
                <c:pt idx="75740">
                  <c:v>75740</c:v>
                </c:pt>
                <c:pt idx="75741">
                  <c:v>75741</c:v>
                </c:pt>
                <c:pt idx="75742">
                  <c:v>75742</c:v>
                </c:pt>
                <c:pt idx="75743">
                  <c:v>75743</c:v>
                </c:pt>
                <c:pt idx="75744">
                  <c:v>75744</c:v>
                </c:pt>
                <c:pt idx="75745">
                  <c:v>75745</c:v>
                </c:pt>
                <c:pt idx="75746">
                  <c:v>75746</c:v>
                </c:pt>
                <c:pt idx="75747">
                  <c:v>75747</c:v>
                </c:pt>
                <c:pt idx="75748">
                  <c:v>75748</c:v>
                </c:pt>
                <c:pt idx="75749">
                  <c:v>75749</c:v>
                </c:pt>
                <c:pt idx="75750">
                  <c:v>75750</c:v>
                </c:pt>
                <c:pt idx="75751">
                  <c:v>75751</c:v>
                </c:pt>
                <c:pt idx="75752">
                  <c:v>75752</c:v>
                </c:pt>
                <c:pt idx="75753">
                  <c:v>75753</c:v>
                </c:pt>
                <c:pt idx="75754">
                  <c:v>75754</c:v>
                </c:pt>
                <c:pt idx="75755">
                  <c:v>75755</c:v>
                </c:pt>
                <c:pt idx="75756">
                  <c:v>75756</c:v>
                </c:pt>
                <c:pt idx="75757">
                  <c:v>75757</c:v>
                </c:pt>
                <c:pt idx="75758">
                  <c:v>75758</c:v>
                </c:pt>
                <c:pt idx="75759">
                  <c:v>75759</c:v>
                </c:pt>
                <c:pt idx="75760">
                  <c:v>75760</c:v>
                </c:pt>
                <c:pt idx="75761">
                  <c:v>75761</c:v>
                </c:pt>
                <c:pt idx="75762">
                  <c:v>75762</c:v>
                </c:pt>
                <c:pt idx="75763">
                  <c:v>75763</c:v>
                </c:pt>
                <c:pt idx="75764">
                  <c:v>75764</c:v>
                </c:pt>
                <c:pt idx="75765">
                  <c:v>75765</c:v>
                </c:pt>
                <c:pt idx="75766">
                  <c:v>75766</c:v>
                </c:pt>
                <c:pt idx="75767">
                  <c:v>75767</c:v>
                </c:pt>
                <c:pt idx="75768">
                  <c:v>75768</c:v>
                </c:pt>
                <c:pt idx="75769">
                  <c:v>75769</c:v>
                </c:pt>
                <c:pt idx="75770">
                  <c:v>75770</c:v>
                </c:pt>
                <c:pt idx="75771">
                  <c:v>75771</c:v>
                </c:pt>
                <c:pt idx="75772">
                  <c:v>75772</c:v>
                </c:pt>
                <c:pt idx="75773">
                  <c:v>75773</c:v>
                </c:pt>
                <c:pt idx="75774">
                  <c:v>75774</c:v>
                </c:pt>
                <c:pt idx="75775">
                  <c:v>75775</c:v>
                </c:pt>
                <c:pt idx="75776">
                  <c:v>75776</c:v>
                </c:pt>
                <c:pt idx="75777">
                  <c:v>75777</c:v>
                </c:pt>
                <c:pt idx="75778">
                  <c:v>75778</c:v>
                </c:pt>
                <c:pt idx="75779">
                  <c:v>75779</c:v>
                </c:pt>
                <c:pt idx="75780">
                  <c:v>75780</c:v>
                </c:pt>
                <c:pt idx="75781">
                  <c:v>75781</c:v>
                </c:pt>
                <c:pt idx="75782">
                  <c:v>75782</c:v>
                </c:pt>
                <c:pt idx="75783">
                  <c:v>75783</c:v>
                </c:pt>
                <c:pt idx="75784">
                  <c:v>75784</c:v>
                </c:pt>
                <c:pt idx="75785">
                  <c:v>75785</c:v>
                </c:pt>
                <c:pt idx="75786">
                  <c:v>75786</c:v>
                </c:pt>
                <c:pt idx="75787">
                  <c:v>75787</c:v>
                </c:pt>
                <c:pt idx="75788">
                  <c:v>75788</c:v>
                </c:pt>
                <c:pt idx="75789">
                  <c:v>75789</c:v>
                </c:pt>
                <c:pt idx="75790">
                  <c:v>75790</c:v>
                </c:pt>
                <c:pt idx="75791">
                  <c:v>75791</c:v>
                </c:pt>
                <c:pt idx="75792">
                  <c:v>75792</c:v>
                </c:pt>
                <c:pt idx="75793">
                  <c:v>75793</c:v>
                </c:pt>
                <c:pt idx="75794">
                  <c:v>75794</c:v>
                </c:pt>
                <c:pt idx="75795">
                  <c:v>75795</c:v>
                </c:pt>
                <c:pt idx="75796">
                  <c:v>75796</c:v>
                </c:pt>
                <c:pt idx="75797">
                  <c:v>75797</c:v>
                </c:pt>
                <c:pt idx="75798">
                  <c:v>75798</c:v>
                </c:pt>
                <c:pt idx="75799">
                  <c:v>75799</c:v>
                </c:pt>
                <c:pt idx="75800">
                  <c:v>75800</c:v>
                </c:pt>
                <c:pt idx="75801">
                  <c:v>75801</c:v>
                </c:pt>
                <c:pt idx="75802">
                  <c:v>75802</c:v>
                </c:pt>
                <c:pt idx="75803">
                  <c:v>75803</c:v>
                </c:pt>
                <c:pt idx="75804">
                  <c:v>75804</c:v>
                </c:pt>
                <c:pt idx="75805">
                  <c:v>75805</c:v>
                </c:pt>
                <c:pt idx="75806">
                  <c:v>75806</c:v>
                </c:pt>
                <c:pt idx="75807">
                  <c:v>75807</c:v>
                </c:pt>
                <c:pt idx="75808">
                  <c:v>75808</c:v>
                </c:pt>
                <c:pt idx="75809">
                  <c:v>75809</c:v>
                </c:pt>
                <c:pt idx="75810">
                  <c:v>75810</c:v>
                </c:pt>
                <c:pt idx="75811">
                  <c:v>75811</c:v>
                </c:pt>
                <c:pt idx="75812">
                  <c:v>75812</c:v>
                </c:pt>
                <c:pt idx="75813">
                  <c:v>75813</c:v>
                </c:pt>
                <c:pt idx="75814">
                  <c:v>75814</c:v>
                </c:pt>
                <c:pt idx="75815">
                  <c:v>75815</c:v>
                </c:pt>
                <c:pt idx="75816">
                  <c:v>75816</c:v>
                </c:pt>
                <c:pt idx="75817">
                  <c:v>75817</c:v>
                </c:pt>
                <c:pt idx="75818">
                  <c:v>75818</c:v>
                </c:pt>
                <c:pt idx="75819">
                  <c:v>75819</c:v>
                </c:pt>
                <c:pt idx="75820">
                  <c:v>75820</c:v>
                </c:pt>
                <c:pt idx="75821">
                  <c:v>75821</c:v>
                </c:pt>
                <c:pt idx="75822">
                  <c:v>75822</c:v>
                </c:pt>
                <c:pt idx="75823">
                  <c:v>75823</c:v>
                </c:pt>
                <c:pt idx="75824">
                  <c:v>75824</c:v>
                </c:pt>
                <c:pt idx="75825">
                  <c:v>75825</c:v>
                </c:pt>
                <c:pt idx="75826">
                  <c:v>75826</c:v>
                </c:pt>
                <c:pt idx="75827">
                  <c:v>75827</c:v>
                </c:pt>
                <c:pt idx="75828">
                  <c:v>75828</c:v>
                </c:pt>
                <c:pt idx="75829">
                  <c:v>75829</c:v>
                </c:pt>
                <c:pt idx="75830">
                  <c:v>75830</c:v>
                </c:pt>
                <c:pt idx="75831">
                  <c:v>75831</c:v>
                </c:pt>
                <c:pt idx="75832">
                  <c:v>75832</c:v>
                </c:pt>
                <c:pt idx="75833">
                  <c:v>75833</c:v>
                </c:pt>
                <c:pt idx="75834">
                  <c:v>75834</c:v>
                </c:pt>
                <c:pt idx="75835">
                  <c:v>75835</c:v>
                </c:pt>
                <c:pt idx="75836">
                  <c:v>75836</c:v>
                </c:pt>
                <c:pt idx="75837">
                  <c:v>75837</c:v>
                </c:pt>
                <c:pt idx="75838">
                  <c:v>75838</c:v>
                </c:pt>
                <c:pt idx="75839">
                  <c:v>75839</c:v>
                </c:pt>
                <c:pt idx="75840">
                  <c:v>75840</c:v>
                </c:pt>
                <c:pt idx="75841">
                  <c:v>75841</c:v>
                </c:pt>
                <c:pt idx="75842">
                  <c:v>75842</c:v>
                </c:pt>
                <c:pt idx="75843">
                  <c:v>75843</c:v>
                </c:pt>
                <c:pt idx="75844">
                  <c:v>75844</c:v>
                </c:pt>
                <c:pt idx="75845">
                  <c:v>75845</c:v>
                </c:pt>
                <c:pt idx="75846">
                  <c:v>75846</c:v>
                </c:pt>
                <c:pt idx="75847">
                  <c:v>75847</c:v>
                </c:pt>
                <c:pt idx="75848">
                  <c:v>75848</c:v>
                </c:pt>
                <c:pt idx="75849">
                  <c:v>75849</c:v>
                </c:pt>
                <c:pt idx="75850">
                  <c:v>75850</c:v>
                </c:pt>
                <c:pt idx="75851">
                  <c:v>75851</c:v>
                </c:pt>
                <c:pt idx="75852">
                  <c:v>75852</c:v>
                </c:pt>
                <c:pt idx="75853">
                  <c:v>75853</c:v>
                </c:pt>
                <c:pt idx="75854">
                  <c:v>75854</c:v>
                </c:pt>
                <c:pt idx="75855">
                  <c:v>75855</c:v>
                </c:pt>
                <c:pt idx="75856">
                  <c:v>75856</c:v>
                </c:pt>
                <c:pt idx="75857">
                  <c:v>75857</c:v>
                </c:pt>
                <c:pt idx="75858">
                  <c:v>75858</c:v>
                </c:pt>
                <c:pt idx="75859">
                  <c:v>75859</c:v>
                </c:pt>
                <c:pt idx="75860">
                  <c:v>75860</c:v>
                </c:pt>
                <c:pt idx="75861">
                  <c:v>75861</c:v>
                </c:pt>
                <c:pt idx="75862">
                  <c:v>75862</c:v>
                </c:pt>
                <c:pt idx="75863">
                  <c:v>75863</c:v>
                </c:pt>
                <c:pt idx="75864">
                  <c:v>75864</c:v>
                </c:pt>
                <c:pt idx="75865">
                  <c:v>75865</c:v>
                </c:pt>
                <c:pt idx="75866">
                  <c:v>75866</c:v>
                </c:pt>
                <c:pt idx="75867">
                  <c:v>75867</c:v>
                </c:pt>
                <c:pt idx="75868">
                  <c:v>75868</c:v>
                </c:pt>
                <c:pt idx="75869">
                  <c:v>75869</c:v>
                </c:pt>
                <c:pt idx="75870">
                  <c:v>75870</c:v>
                </c:pt>
                <c:pt idx="75871">
                  <c:v>75871</c:v>
                </c:pt>
                <c:pt idx="75872">
                  <c:v>75872</c:v>
                </c:pt>
                <c:pt idx="75873">
                  <c:v>75873</c:v>
                </c:pt>
                <c:pt idx="75874">
                  <c:v>75874</c:v>
                </c:pt>
                <c:pt idx="75875">
                  <c:v>75875</c:v>
                </c:pt>
                <c:pt idx="75876">
                  <c:v>75876</c:v>
                </c:pt>
                <c:pt idx="75877">
                  <c:v>75877</c:v>
                </c:pt>
                <c:pt idx="75878">
                  <c:v>75878</c:v>
                </c:pt>
                <c:pt idx="75879">
                  <c:v>75879</c:v>
                </c:pt>
                <c:pt idx="75880">
                  <c:v>75880</c:v>
                </c:pt>
                <c:pt idx="75881">
                  <c:v>75881</c:v>
                </c:pt>
                <c:pt idx="75882">
                  <c:v>75882</c:v>
                </c:pt>
                <c:pt idx="75883">
                  <c:v>75883</c:v>
                </c:pt>
                <c:pt idx="75884">
                  <c:v>75884</c:v>
                </c:pt>
                <c:pt idx="75885">
                  <c:v>75885</c:v>
                </c:pt>
                <c:pt idx="75886">
                  <c:v>75886</c:v>
                </c:pt>
                <c:pt idx="75887">
                  <c:v>75887</c:v>
                </c:pt>
                <c:pt idx="75888">
                  <c:v>75888</c:v>
                </c:pt>
                <c:pt idx="75889">
                  <c:v>75889</c:v>
                </c:pt>
                <c:pt idx="75890">
                  <c:v>75890</c:v>
                </c:pt>
                <c:pt idx="75891">
                  <c:v>75891</c:v>
                </c:pt>
                <c:pt idx="75892">
                  <c:v>75892</c:v>
                </c:pt>
                <c:pt idx="75893">
                  <c:v>75893</c:v>
                </c:pt>
                <c:pt idx="75894">
                  <c:v>75894</c:v>
                </c:pt>
                <c:pt idx="75895">
                  <c:v>75895</c:v>
                </c:pt>
                <c:pt idx="75896">
                  <c:v>75896</c:v>
                </c:pt>
                <c:pt idx="75897">
                  <c:v>75897</c:v>
                </c:pt>
                <c:pt idx="75898">
                  <c:v>75898</c:v>
                </c:pt>
                <c:pt idx="75899">
                  <c:v>75899</c:v>
                </c:pt>
                <c:pt idx="75900">
                  <c:v>75900</c:v>
                </c:pt>
                <c:pt idx="75901">
                  <c:v>75901</c:v>
                </c:pt>
                <c:pt idx="75902">
                  <c:v>75902</c:v>
                </c:pt>
                <c:pt idx="75903">
                  <c:v>75903</c:v>
                </c:pt>
                <c:pt idx="75904">
                  <c:v>75904</c:v>
                </c:pt>
                <c:pt idx="75905">
                  <c:v>75905</c:v>
                </c:pt>
                <c:pt idx="75906">
                  <c:v>75906</c:v>
                </c:pt>
                <c:pt idx="75907">
                  <c:v>75907</c:v>
                </c:pt>
                <c:pt idx="75908">
                  <c:v>75908</c:v>
                </c:pt>
                <c:pt idx="75909">
                  <c:v>75909</c:v>
                </c:pt>
                <c:pt idx="75910">
                  <c:v>75910</c:v>
                </c:pt>
                <c:pt idx="75911">
                  <c:v>75911</c:v>
                </c:pt>
                <c:pt idx="75912">
                  <c:v>75912</c:v>
                </c:pt>
                <c:pt idx="75913">
                  <c:v>75913</c:v>
                </c:pt>
                <c:pt idx="75914">
                  <c:v>75914</c:v>
                </c:pt>
                <c:pt idx="75915">
                  <c:v>75915</c:v>
                </c:pt>
                <c:pt idx="75916">
                  <c:v>75916</c:v>
                </c:pt>
                <c:pt idx="75917">
                  <c:v>75917</c:v>
                </c:pt>
                <c:pt idx="75918">
                  <c:v>75918</c:v>
                </c:pt>
                <c:pt idx="75919">
                  <c:v>75919</c:v>
                </c:pt>
                <c:pt idx="75920">
                  <c:v>75920</c:v>
                </c:pt>
                <c:pt idx="75921">
                  <c:v>75921</c:v>
                </c:pt>
                <c:pt idx="75922">
                  <c:v>75922</c:v>
                </c:pt>
                <c:pt idx="75923">
                  <c:v>75923</c:v>
                </c:pt>
                <c:pt idx="75924">
                  <c:v>75924</c:v>
                </c:pt>
                <c:pt idx="75925">
                  <c:v>75925</c:v>
                </c:pt>
                <c:pt idx="75926">
                  <c:v>75926</c:v>
                </c:pt>
                <c:pt idx="75927">
                  <c:v>75927</c:v>
                </c:pt>
                <c:pt idx="75928">
                  <c:v>75928</c:v>
                </c:pt>
                <c:pt idx="75929">
                  <c:v>75929</c:v>
                </c:pt>
                <c:pt idx="75930">
                  <c:v>75930</c:v>
                </c:pt>
                <c:pt idx="75931">
                  <c:v>75931</c:v>
                </c:pt>
                <c:pt idx="75932">
                  <c:v>75932</c:v>
                </c:pt>
                <c:pt idx="75933">
                  <c:v>75933</c:v>
                </c:pt>
                <c:pt idx="75934">
                  <c:v>75934</c:v>
                </c:pt>
                <c:pt idx="75935">
                  <c:v>75935</c:v>
                </c:pt>
                <c:pt idx="75936">
                  <c:v>75936</c:v>
                </c:pt>
                <c:pt idx="75937">
                  <c:v>75937</c:v>
                </c:pt>
                <c:pt idx="75938">
                  <c:v>75938</c:v>
                </c:pt>
                <c:pt idx="75939">
                  <c:v>75939</c:v>
                </c:pt>
                <c:pt idx="75940">
                  <c:v>75940</c:v>
                </c:pt>
                <c:pt idx="75941">
                  <c:v>75941</c:v>
                </c:pt>
                <c:pt idx="75942">
                  <c:v>75942</c:v>
                </c:pt>
                <c:pt idx="75943">
                  <c:v>75943</c:v>
                </c:pt>
                <c:pt idx="75944">
                  <c:v>75944</c:v>
                </c:pt>
                <c:pt idx="75945">
                  <c:v>75945</c:v>
                </c:pt>
                <c:pt idx="75946">
                  <c:v>75946</c:v>
                </c:pt>
                <c:pt idx="75947">
                  <c:v>75947</c:v>
                </c:pt>
                <c:pt idx="75948">
                  <c:v>75948</c:v>
                </c:pt>
                <c:pt idx="75949">
                  <c:v>75949</c:v>
                </c:pt>
                <c:pt idx="75950">
                  <c:v>75950</c:v>
                </c:pt>
                <c:pt idx="75951">
                  <c:v>75951</c:v>
                </c:pt>
                <c:pt idx="75952">
                  <c:v>75952</c:v>
                </c:pt>
                <c:pt idx="75953">
                  <c:v>75953</c:v>
                </c:pt>
                <c:pt idx="75954">
                  <c:v>75954</c:v>
                </c:pt>
                <c:pt idx="75955">
                  <c:v>75955</c:v>
                </c:pt>
                <c:pt idx="75956">
                  <c:v>75956</c:v>
                </c:pt>
                <c:pt idx="75957">
                  <c:v>75957</c:v>
                </c:pt>
                <c:pt idx="75958">
                  <c:v>75958</c:v>
                </c:pt>
                <c:pt idx="75959">
                  <c:v>75959</c:v>
                </c:pt>
                <c:pt idx="75960">
                  <c:v>75960</c:v>
                </c:pt>
                <c:pt idx="75961">
                  <c:v>75961</c:v>
                </c:pt>
                <c:pt idx="75962">
                  <c:v>75962</c:v>
                </c:pt>
                <c:pt idx="75963">
                  <c:v>75963</c:v>
                </c:pt>
                <c:pt idx="75964">
                  <c:v>75964</c:v>
                </c:pt>
                <c:pt idx="75965">
                  <c:v>75965</c:v>
                </c:pt>
                <c:pt idx="75966">
                  <c:v>75966</c:v>
                </c:pt>
                <c:pt idx="75967">
                  <c:v>75967</c:v>
                </c:pt>
                <c:pt idx="75968">
                  <c:v>75968</c:v>
                </c:pt>
                <c:pt idx="75969">
                  <c:v>75969</c:v>
                </c:pt>
                <c:pt idx="75970">
                  <c:v>75970</c:v>
                </c:pt>
                <c:pt idx="75971">
                  <c:v>75971</c:v>
                </c:pt>
                <c:pt idx="75972">
                  <c:v>75972</c:v>
                </c:pt>
                <c:pt idx="75973">
                  <c:v>75973</c:v>
                </c:pt>
                <c:pt idx="75974">
                  <c:v>75974</c:v>
                </c:pt>
                <c:pt idx="75975">
                  <c:v>75975</c:v>
                </c:pt>
                <c:pt idx="75976">
                  <c:v>75976</c:v>
                </c:pt>
                <c:pt idx="75977">
                  <c:v>75977</c:v>
                </c:pt>
                <c:pt idx="75978">
                  <c:v>75978</c:v>
                </c:pt>
                <c:pt idx="75979">
                  <c:v>75979</c:v>
                </c:pt>
                <c:pt idx="75980">
                  <c:v>75980</c:v>
                </c:pt>
                <c:pt idx="75981">
                  <c:v>75981</c:v>
                </c:pt>
                <c:pt idx="75982">
                  <c:v>75982</c:v>
                </c:pt>
                <c:pt idx="75983">
                  <c:v>75983</c:v>
                </c:pt>
                <c:pt idx="75984">
                  <c:v>75984</c:v>
                </c:pt>
                <c:pt idx="75985">
                  <c:v>75985</c:v>
                </c:pt>
                <c:pt idx="75986">
                  <c:v>75986</c:v>
                </c:pt>
                <c:pt idx="75987">
                  <c:v>75987</c:v>
                </c:pt>
                <c:pt idx="75988">
                  <c:v>75988</c:v>
                </c:pt>
                <c:pt idx="75989">
                  <c:v>75989</c:v>
                </c:pt>
                <c:pt idx="75990">
                  <c:v>75990</c:v>
                </c:pt>
                <c:pt idx="75991">
                  <c:v>75991</c:v>
                </c:pt>
                <c:pt idx="75992">
                  <c:v>75992</c:v>
                </c:pt>
                <c:pt idx="75993">
                  <c:v>75993</c:v>
                </c:pt>
                <c:pt idx="75994">
                  <c:v>75994</c:v>
                </c:pt>
                <c:pt idx="75995">
                  <c:v>75995</c:v>
                </c:pt>
                <c:pt idx="75996">
                  <c:v>75996</c:v>
                </c:pt>
                <c:pt idx="75997">
                  <c:v>75997</c:v>
                </c:pt>
                <c:pt idx="75998">
                  <c:v>75998</c:v>
                </c:pt>
                <c:pt idx="75999">
                  <c:v>75999</c:v>
                </c:pt>
                <c:pt idx="76000">
                  <c:v>76000</c:v>
                </c:pt>
                <c:pt idx="76001">
                  <c:v>76001</c:v>
                </c:pt>
                <c:pt idx="76002">
                  <c:v>76002</c:v>
                </c:pt>
                <c:pt idx="76003">
                  <c:v>76003</c:v>
                </c:pt>
                <c:pt idx="76004">
                  <c:v>76004</c:v>
                </c:pt>
                <c:pt idx="76005">
                  <c:v>76005</c:v>
                </c:pt>
                <c:pt idx="76006">
                  <c:v>76006</c:v>
                </c:pt>
                <c:pt idx="76007">
                  <c:v>76007</c:v>
                </c:pt>
                <c:pt idx="76008">
                  <c:v>76008</c:v>
                </c:pt>
                <c:pt idx="76009">
                  <c:v>76009</c:v>
                </c:pt>
                <c:pt idx="76010">
                  <c:v>76010</c:v>
                </c:pt>
                <c:pt idx="76011">
                  <c:v>76011</c:v>
                </c:pt>
                <c:pt idx="76012">
                  <c:v>76012</c:v>
                </c:pt>
                <c:pt idx="76013">
                  <c:v>76013</c:v>
                </c:pt>
                <c:pt idx="76014">
                  <c:v>76014</c:v>
                </c:pt>
                <c:pt idx="76015">
                  <c:v>76015</c:v>
                </c:pt>
                <c:pt idx="76016">
                  <c:v>76016</c:v>
                </c:pt>
                <c:pt idx="76017">
                  <c:v>76017</c:v>
                </c:pt>
                <c:pt idx="76018">
                  <c:v>76018</c:v>
                </c:pt>
                <c:pt idx="76019">
                  <c:v>76019</c:v>
                </c:pt>
                <c:pt idx="76020">
                  <c:v>76020</c:v>
                </c:pt>
                <c:pt idx="76021">
                  <c:v>76021</c:v>
                </c:pt>
                <c:pt idx="76022">
                  <c:v>76022</c:v>
                </c:pt>
                <c:pt idx="76023">
                  <c:v>76023</c:v>
                </c:pt>
                <c:pt idx="76024">
                  <c:v>76024</c:v>
                </c:pt>
                <c:pt idx="76025">
                  <c:v>76025</c:v>
                </c:pt>
                <c:pt idx="76026">
                  <c:v>76026</c:v>
                </c:pt>
                <c:pt idx="76027">
                  <c:v>76027</c:v>
                </c:pt>
                <c:pt idx="76028">
                  <c:v>76028</c:v>
                </c:pt>
                <c:pt idx="76029">
                  <c:v>76029</c:v>
                </c:pt>
                <c:pt idx="76030">
                  <c:v>76030</c:v>
                </c:pt>
                <c:pt idx="76031">
                  <c:v>76031</c:v>
                </c:pt>
                <c:pt idx="76032">
                  <c:v>76032</c:v>
                </c:pt>
                <c:pt idx="76033">
                  <c:v>76033</c:v>
                </c:pt>
                <c:pt idx="76034">
                  <c:v>76034</c:v>
                </c:pt>
                <c:pt idx="76035">
                  <c:v>76035</c:v>
                </c:pt>
                <c:pt idx="76036">
                  <c:v>76036</c:v>
                </c:pt>
                <c:pt idx="76037">
                  <c:v>76037</c:v>
                </c:pt>
                <c:pt idx="76038">
                  <c:v>76038</c:v>
                </c:pt>
                <c:pt idx="76039">
                  <c:v>76039</c:v>
                </c:pt>
                <c:pt idx="76040">
                  <c:v>76040</c:v>
                </c:pt>
                <c:pt idx="76041">
                  <c:v>76041</c:v>
                </c:pt>
                <c:pt idx="76042">
                  <c:v>76042</c:v>
                </c:pt>
                <c:pt idx="76043">
                  <c:v>76043</c:v>
                </c:pt>
                <c:pt idx="76044">
                  <c:v>76044</c:v>
                </c:pt>
                <c:pt idx="76045">
                  <c:v>76045</c:v>
                </c:pt>
                <c:pt idx="76046">
                  <c:v>76046</c:v>
                </c:pt>
                <c:pt idx="76047">
                  <c:v>76047</c:v>
                </c:pt>
                <c:pt idx="76048">
                  <c:v>76048</c:v>
                </c:pt>
                <c:pt idx="76049">
                  <c:v>76049</c:v>
                </c:pt>
                <c:pt idx="76050">
                  <c:v>76050</c:v>
                </c:pt>
                <c:pt idx="76051">
                  <c:v>76051</c:v>
                </c:pt>
                <c:pt idx="76052">
                  <c:v>76052</c:v>
                </c:pt>
                <c:pt idx="76053">
                  <c:v>76053</c:v>
                </c:pt>
                <c:pt idx="76054">
                  <c:v>76054</c:v>
                </c:pt>
                <c:pt idx="76055">
                  <c:v>76055</c:v>
                </c:pt>
                <c:pt idx="76056">
                  <c:v>76056</c:v>
                </c:pt>
                <c:pt idx="76057">
                  <c:v>76057</c:v>
                </c:pt>
                <c:pt idx="76058">
                  <c:v>76058</c:v>
                </c:pt>
                <c:pt idx="76059">
                  <c:v>76059</c:v>
                </c:pt>
                <c:pt idx="76060">
                  <c:v>76060</c:v>
                </c:pt>
                <c:pt idx="76061">
                  <c:v>76061</c:v>
                </c:pt>
                <c:pt idx="76062">
                  <c:v>76062</c:v>
                </c:pt>
                <c:pt idx="76063">
                  <c:v>76063</c:v>
                </c:pt>
                <c:pt idx="76064">
                  <c:v>76064</c:v>
                </c:pt>
                <c:pt idx="76065">
                  <c:v>76065</c:v>
                </c:pt>
                <c:pt idx="76066">
                  <c:v>76066</c:v>
                </c:pt>
                <c:pt idx="76067">
                  <c:v>76067</c:v>
                </c:pt>
                <c:pt idx="76068">
                  <c:v>76068</c:v>
                </c:pt>
                <c:pt idx="76069">
                  <c:v>76069</c:v>
                </c:pt>
                <c:pt idx="76070">
                  <c:v>76070</c:v>
                </c:pt>
                <c:pt idx="76071">
                  <c:v>76071</c:v>
                </c:pt>
                <c:pt idx="76072">
                  <c:v>76072</c:v>
                </c:pt>
                <c:pt idx="76073">
                  <c:v>76073</c:v>
                </c:pt>
                <c:pt idx="76074">
                  <c:v>76074</c:v>
                </c:pt>
                <c:pt idx="76075">
                  <c:v>76075</c:v>
                </c:pt>
                <c:pt idx="76076">
                  <c:v>76076</c:v>
                </c:pt>
                <c:pt idx="76077">
                  <c:v>76077</c:v>
                </c:pt>
                <c:pt idx="76078">
                  <c:v>76078</c:v>
                </c:pt>
                <c:pt idx="76079">
                  <c:v>76079</c:v>
                </c:pt>
                <c:pt idx="76080">
                  <c:v>76080</c:v>
                </c:pt>
                <c:pt idx="76081">
                  <c:v>76081</c:v>
                </c:pt>
                <c:pt idx="76082">
                  <c:v>76082</c:v>
                </c:pt>
                <c:pt idx="76083">
                  <c:v>76083</c:v>
                </c:pt>
                <c:pt idx="76084">
                  <c:v>76084</c:v>
                </c:pt>
                <c:pt idx="76085">
                  <c:v>76085</c:v>
                </c:pt>
                <c:pt idx="76086">
                  <c:v>76086</c:v>
                </c:pt>
                <c:pt idx="76087">
                  <c:v>76087</c:v>
                </c:pt>
                <c:pt idx="76088">
                  <c:v>76088</c:v>
                </c:pt>
                <c:pt idx="76089">
                  <c:v>76089</c:v>
                </c:pt>
                <c:pt idx="76090">
                  <c:v>76090</c:v>
                </c:pt>
                <c:pt idx="76091">
                  <c:v>76091</c:v>
                </c:pt>
                <c:pt idx="76092">
                  <c:v>76092</c:v>
                </c:pt>
                <c:pt idx="76093">
                  <c:v>76093</c:v>
                </c:pt>
                <c:pt idx="76094">
                  <c:v>76094</c:v>
                </c:pt>
                <c:pt idx="76095">
                  <c:v>76095</c:v>
                </c:pt>
                <c:pt idx="76096">
                  <c:v>76096</c:v>
                </c:pt>
                <c:pt idx="76097">
                  <c:v>76097</c:v>
                </c:pt>
                <c:pt idx="76098">
                  <c:v>76098</c:v>
                </c:pt>
                <c:pt idx="76099">
                  <c:v>76099</c:v>
                </c:pt>
                <c:pt idx="76100">
                  <c:v>76100</c:v>
                </c:pt>
                <c:pt idx="76101">
                  <c:v>76101</c:v>
                </c:pt>
                <c:pt idx="76102">
                  <c:v>76102</c:v>
                </c:pt>
                <c:pt idx="76103">
                  <c:v>76103</c:v>
                </c:pt>
                <c:pt idx="76104">
                  <c:v>76104</c:v>
                </c:pt>
                <c:pt idx="76105">
                  <c:v>76105</c:v>
                </c:pt>
                <c:pt idx="76106">
                  <c:v>76106</c:v>
                </c:pt>
                <c:pt idx="76107">
                  <c:v>76107</c:v>
                </c:pt>
                <c:pt idx="76108">
                  <c:v>76108</c:v>
                </c:pt>
                <c:pt idx="76109">
                  <c:v>76109</c:v>
                </c:pt>
                <c:pt idx="76110">
                  <c:v>76110</c:v>
                </c:pt>
                <c:pt idx="76111">
                  <c:v>76111</c:v>
                </c:pt>
                <c:pt idx="76112">
                  <c:v>76112</c:v>
                </c:pt>
                <c:pt idx="76113">
                  <c:v>76113</c:v>
                </c:pt>
                <c:pt idx="76114">
                  <c:v>76114</c:v>
                </c:pt>
                <c:pt idx="76115">
                  <c:v>76115</c:v>
                </c:pt>
                <c:pt idx="76116">
                  <c:v>76116</c:v>
                </c:pt>
                <c:pt idx="76117">
                  <c:v>76117</c:v>
                </c:pt>
                <c:pt idx="76118">
                  <c:v>76118</c:v>
                </c:pt>
                <c:pt idx="76119">
                  <c:v>76119</c:v>
                </c:pt>
                <c:pt idx="76120">
                  <c:v>76120</c:v>
                </c:pt>
                <c:pt idx="76121">
                  <c:v>76121</c:v>
                </c:pt>
                <c:pt idx="76122">
                  <c:v>76122</c:v>
                </c:pt>
                <c:pt idx="76123">
                  <c:v>76123</c:v>
                </c:pt>
                <c:pt idx="76124">
                  <c:v>76124</c:v>
                </c:pt>
                <c:pt idx="76125">
                  <c:v>76125</c:v>
                </c:pt>
                <c:pt idx="76126">
                  <c:v>76126</c:v>
                </c:pt>
                <c:pt idx="76127">
                  <c:v>76127</c:v>
                </c:pt>
                <c:pt idx="76128">
                  <c:v>76128</c:v>
                </c:pt>
                <c:pt idx="76129">
                  <c:v>76129</c:v>
                </c:pt>
                <c:pt idx="76130">
                  <c:v>76130</c:v>
                </c:pt>
                <c:pt idx="76131">
                  <c:v>76131</c:v>
                </c:pt>
                <c:pt idx="76132">
                  <c:v>76132</c:v>
                </c:pt>
                <c:pt idx="76133">
                  <c:v>76133</c:v>
                </c:pt>
                <c:pt idx="76134">
                  <c:v>76134</c:v>
                </c:pt>
                <c:pt idx="76135">
                  <c:v>76135</c:v>
                </c:pt>
                <c:pt idx="76136">
                  <c:v>76136</c:v>
                </c:pt>
                <c:pt idx="76137">
                  <c:v>76137</c:v>
                </c:pt>
                <c:pt idx="76138">
                  <c:v>76138</c:v>
                </c:pt>
                <c:pt idx="76139">
                  <c:v>76139</c:v>
                </c:pt>
                <c:pt idx="76140">
                  <c:v>76140</c:v>
                </c:pt>
                <c:pt idx="76141">
                  <c:v>76141</c:v>
                </c:pt>
                <c:pt idx="76142">
                  <c:v>76142</c:v>
                </c:pt>
                <c:pt idx="76143">
                  <c:v>76143</c:v>
                </c:pt>
                <c:pt idx="76144">
                  <c:v>76144</c:v>
                </c:pt>
                <c:pt idx="76145">
                  <c:v>76145</c:v>
                </c:pt>
                <c:pt idx="76146">
                  <c:v>76146</c:v>
                </c:pt>
                <c:pt idx="76147">
                  <c:v>76147</c:v>
                </c:pt>
                <c:pt idx="76148">
                  <c:v>76148</c:v>
                </c:pt>
                <c:pt idx="76149">
                  <c:v>76149</c:v>
                </c:pt>
                <c:pt idx="76150">
                  <c:v>76150</c:v>
                </c:pt>
                <c:pt idx="76151">
                  <c:v>76151</c:v>
                </c:pt>
                <c:pt idx="76152">
                  <c:v>76152</c:v>
                </c:pt>
                <c:pt idx="76153">
                  <c:v>76153</c:v>
                </c:pt>
                <c:pt idx="76154">
                  <c:v>76154</c:v>
                </c:pt>
                <c:pt idx="76155">
                  <c:v>76155</c:v>
                </c:pt>
                <c:pt idx="76156">
                  <c:v>76156</c:v>
                </c:pt>
                <c:pt idx="76157">
                  <c:v>76157</c:v>
                </c:pt>
                <c:pt idx="76158">
                  <c:v>76158</c:v>
                </c:pt>
                <c:pt idx="76159">
                  <c:v>76159</c:v>
                </c:pt>
                <c:pt idx="76160">
                  <c:v>76160</c:v>
                </c:pt>
                <c:pt idx="76161">
                  <c:v>76161</c:v>
                </c:pt>
                <c:pt idx="76162">
                  <c:v>76162</c:v>
                </c:pt>
                <c:pt idx="76163">
                  <c:v>76163</c:v>
                </c:pt>
                <c:pt idx="76164">
                  <c:v>76164</c:v>
                </c:pt>
                <c:pt idx="76165">
                  <c:v>76165</c:v>
                </c:pt>
                <c:pt idx="76166">
                  <c:v>76166</c:v>
                </c:pt>
                <c:pt idx="76167">
                  <c:v>76167</c:v>
                </c:pt>
                <c:pt idx="76168">
                  <c:v>76168</c:v>
                </c:pt>
                <c:pt idx="76169">
                  <c:v>76169</c:v>
                </c:pt>
                <c:pt idx="76170">
                  <c:v>76170</c:v>
                </c:pt>
                <c:pt idx="76171">
                  <c:v>76171</c:v>
                </c:pt>
                <c:pt idx="76172">
                  <c:v>76172</c:v>
                </c:pt>
                <c:pt idx="76173">
                  <c:v>76173</c:v>
                </c:pt>
                <c:pt idx="76174">
                  <c:v>76174</c:v>
                </c:pt>
                <c:pt idx="76175">
                  <c:v>76175</c:v>
                </c:pt>
                <c:pt idx="76176">
                  <c:v>76176</c:v>
                </c:pt>
                <c:pt idx="76177">
                  <c:v>76177</c:v>
                </c:pt>
                <c:pt idx="76178">
                  <c:v>76178</c:v>
                </c:pt>
                <c:pt idx="76179">
                  <c:v>76179</c:v>
                </c:pt>
                <c:pt idx="76180">
                  <c:v>76180</c:v>
                </c:pt>
                <c:pt idx="76181">
                  <c:v>76181</c:v>
                </c:pt>
                <c:pt idx="76182">
                  <c:v>76182</c:v>
                </c:pt>
                <c:pt idx="76183">
                  <c:v>76183</c:v>
                </c:pt>
                <c:pt idx="76184">
                  <c:v>76184</c:v>
                </c:pt>
                <c:pt idx="76185">
                  <c:v>76185</c:v>
                </c:pt>
                <c:pt idx="76186">
                  <c:v>76186</c:v>
                </c:pt>
                <c:pt idx="76187">
                  <c:v>76187</c:v>
                </c:pt>
                <c:pt idx="76188">
                  <c:v>76188</c:v>
                </c:pt>
                <c:pt idx="76189">
                  <c:v>76189</c:v>
                </c:pt>
                <c:pt idx="76190">
                  <c:v>76190</c:v>
                </c:pt>
                <c:pt idx="76191">
                  <c:v>76191</c:v>
                </c:pt>
                <c:pt idx="76192">
                  <c:v>76192</c:v>
                </c:pt>
                <c:pt idx="76193">
                  <c:v>76193</c:v>
                </c:pt>
                <c:pt idx="76194">
                  <c:v>76194</c:v>
                </c:pt>
                <c:pt idx="76195">
                  <c:v>76195</c:v>
                </c:pt>
                <c:pt idx="76196">
                  <c:v>76196</c:v>
                </c:pt>
                <c:pt idx="76197">
                  <c:v>76197</c:v>
                </c:pt>
                <c:pt idx="76198">
                  <c:v>76198</c:v>
                </c:pt>
                <c:pt idx="76199">
                  <c:v>76199</c:v>
                </c:pt>
                <c:pt idx="76200">
                  <c:v>76200</c:v>
                </c:pt>
                <c:pt idx="76201">
                  <c:v>76201</c:v>
                </c:pt>
                <c:pt idx="76202">
                  <c:v>76202</c:v>
                </c:pt>
                <c:pt idx="76203">
                  <c:v>76203</c:v>
                </c:pt>
                <c:pt idx="76204">
                  <c:v>76204</c:v>
                </c:pt>
                <c:pt idx="76205">
                  <c:v>76205</c:v>
                </c:pt>
                <c:pt idx="76206">
                  <c:v>76206</c:v>
                </c:pt>
                <c:pt idx="76207">
                  <c:v>76207</c:v>
                </c:pt>
                <c:pt idx="76208">
                  <c:v>76208</c:v>
                </c:pt>
                <c:pt idx="76209">
                  <c:v>76209</c:v>
                </c:pt>
                <c:pt idx="76210">
                  <c:v>76210</c:v>
                </c:pt>
                <c:pt idx="76211">
                  <c:v>76211</c:v>
                </c:pt>
                <c:pt idx="76212">
                  <c:v>76212</c:v>
                </c:pt>
                <c:pt idx="76213">
                  <c:v>76213</c:v>
                </c:pt>
                <c:pt idx="76214">
                  <c:v>76214</c:v>
                </c:pt>
                <c:pt idx="76215">
                  <c:v>76215</c:v>
                </c:pt>
                <c:pt idx="76216">
                  <c:v>76216</c:v>
                </c:pt>
                <c:pt idx="76217">
                  <c:v>76217</c:v>
                </c:pt>
                <c:pt idx="76218">
                  <c:v>76218</c:v>
                </c:pt>
                <c:pt idx="76219">
                  <c:v>76219</c:v>
                </c:pt>
                <c:pt idx="76220">
                  <c:v>76220</c:v>
                </c:pt>
                <c:pt idx="76221">
                  <c:v>76221</c:v>
                </c:pt>
                <c:pt idx="76222">
                  <c:v>76222</c:v>
                </c:pt>
                <c:pt idx="76223">
                  <c:v>76223</c:v>
                </c:pt>
                <c:pt idx="76224">
                  <c:v>76224</c:v>
                </c:pt>
                <c:pt idx="76225">
                  <c:v>76225</c:v>
                </c:pt>
                <c:pt idx="76226">
                  <c:v>76226</c:v>
                </c:pt>
                <c:pt idx="76227">
                  <c:v>76227</c:v>
                </c:pt>
                <c:pt idx="76228">
                  <c:v>76228</c:v>
                </c:pt>
                <c:pt idx="76229">
                  <c:v>76229</c:v>
                </c:pt>
                <c:pt idx="76230">
                  <c:v>76230</c:v>
                </c:pt>
                <c:pt idx="76231">
                  <c:v>76231</c:v>
                </c:pt>
                <c:pt idx="76232">
                  <c:v>76232</c:v>
                </c:pt>
                <c:pt idx="76233">
                  <c:v>76233</c:v>
                </c:pt>
                <c:pt idx="76234">
                  <c:v>76234</c:v>
                </c:pt>
                <c:pt idx="76235">
                  <c:v>76235</c:v>
                </c:pt>
                <c:pt idx="76236">
                  <c:v>76236</c:v>
                </c:pt>
                <c:pt idx="76237">
                  <c:v>76237</c:v>
                </c:pt>
                <c:pt idx="76238">
                  <c:v>76238</c:v>
                </c:pt>
                <c:pt idx="76239">
                  <c:v>76239</c:v>
                </c:pt>
                <c:pt idx="76240">
                  <c:v>76240</c:v>
                </c:pt>
                <c:pt idx="76241">
                  <c:v>76241</c:v>
                </c:pt>
                <c:pt idx="76242">
                  <c:v>76242</c:v>
                </c:pt>
                <c:pt idx="76243">
                  <c:v>76243</c:v>
                </c:pt>
                <c:pt idx="76244">
                  <c:v>76244</c:v>
                </c:pt>
                <c:pt idx="76245">
                  <c:v>76245</c:v>
                </c:pt>
                <c:pt idx="76246">
                  <c:v>76246</c:v>
                </c:pt>
                <c:pt idx="76247">
                  <c:v>76247</c:v>
                </c:pt>
                <c:pt idx="76248">
                  <c:v>76248</c:v>
                </c:pt>
                <c:pt idx="76249">
                  <c:v>76249</c:v>
                </c:pt>
                <c:pt idx="76250">
                  <c:v>76250</c:v>
                </c:pt>
                <c:pt idx="76251">
                  <c:v>76251</c:v>
                </c:pt>
                <c:pt idx="76252">
                  <c:v>76252</c:v>
                </c:pt>
                <c:pt idx="76253">
                  <c:v>76253</c:v>
                </c:pt>
                <c:pt idx="76254">
                  <c:v>76254</c:v>
                </c:pt>
                <c:pt idx="76255">
                  <c:v>76255</c:v>
                </c:pt>
                <c:pt idx="76256">
                  <c:v>76256</c:v>
                </c:pt>
                <c:pt idx="76257">
                  <c:v>76257</c:v>
                </c:pt>
                <c:pt idx="76258">
                  <c:v>76258</c:v>
                </c:pt>
                <c:pt idx="76259">
                  <c:v>76259</c:v>
                </c:pt>
                <c:pt idx="76260">
                  <c:v>76260</c:v>
                </c:pt>
                <c:pt idx="76261">
                  <c:v>76261</c:v>
                </c:pt>
                <c:pt idx="76262">
                  <c:v>76262</c:v>
                </c:pt>
                <c:pt idx="76263">
                  <c:v>76263</c:v>
                </c:pt>
                <c:pt idx="76264">
                  <c:v>76264</c:v>
                </c:pt>
                <c:pt idx="76265">
                  <c:v>76265</c:v>
                </c:pt>
                <c:pt idx="76266">
                  <c:v>76266</c:v>
                </c:pt>
                <c:pt idx="76267">
                  <c:v>76267</c:v>
                </c:pt>
                <c:pt idx="76268">
                  <c:v>76268</c:v>
                </c:pt>
                <c:pt idx="76269">
                  <c:v>76269</c:v>
                </c:pt>
                <c:pt idx="76270">
                  <c:v>76270</c:v>
                </c:pt>
                <c:pt idx="76271">
                  <c:v>76271</c:v>
                </c:pt>
                <c:pt idx="76272">
                  <c:v>76272</c:v>
                </c:pt>
                <c:pt idx="76273">
                  <c:v>76273</c:v>
                </c:pt>
                <c:pt idx="76274">
                  <c:v>76274</c:v>
                </c:pt>
                <c:pt idx="76275">
                  <c:v>76275</c:v>
                </c:pt>
                <c:pt idx="76276">
                  <c:v>76276</c:v>
                </c:pt>
                <c:pt idx="76277">
                  <c:v>76277</c:v>
                </c:pt>
                <c:pt idx="76278">
                  <c:v>76278</c:v>
                </c:pt>
                <c:pt idx="76279">
                  <c:v>76279</c:v>
                </c:pt>
                <c:pt idx="76280">
                  <c:v>76280</c:v>
                </c:pt>
                <c:pt idx="76281">
                  <c:v>76281</c:v>
                </c:pt>
                <c:pt idx="76282">
                  <c:v>76282</c:v>
                </c:pt>
                <c:pt idx="76283">
                  <c:v>76283</c:v>
                </c:pt>
                <c:pt idx="76284">
                  <c:v>76284</c:v>
                </c:pt>
                <c:pt idx="76285">
                  <c:v>76285</c:v>
                </c:pt>
                <c:pt idx="76286">
                  <c:v>76286</c:v>
                </c:pt>
                <c:pt idx="76287">
                  <c:v>76287</c:v>
                </c:pt>
                <c:pt idx="76288">
                  <c:v>76288</c:v>
                </c:pt>
                <c:pt idx="76289">
                  <c:v>76289</c:v>
                </c:pt>
                <c:pt idx="76290">
                  <c:v>76290</c:v>
                </c:pt>
                <c:pt idx="76291">
                  <c:v>76291</c:v>
                </c:pt>
                <c:pt idx="76292">
                  <c:v>76292</c:v>
                </c:pt>
                <c:pt idx="76293">
                  <c:v>76293</c:v>
                </c:pt>
                <c:pt idx="76294">
                  <c:v>76294</c:v>
                </c:pt>
                <c:pt idx="76295">
                  <c:v>76295</c:v>
                </c:pt>
                <c:pt idx="76296">
                  <c:v>76296</c:v>
                </c:pt>
                <c:pt idx="76297">
                  <c:v>76297</c:v>
                </c:pt>
                <c:pt idx="76298">
                  <c:v>76298</c:v>
                </c:pt>
                <c:pt idx="76299">
                  <c:v>76299</c:v>
                </c:pt>
                <c:pt idx="76300">
                  <c:v>76300</c:v>
                </c:pt>
                <c:pt idx="76301">
                  <c:v>76301</c:v>
                </c:pt>
                <c:pt idx="76302">
                  <c:v>76302</c:v>
                </c:pt>
                <c:pt idx="76303">
                  <c:v>76303</c:v>
                </c:pt>
                <c:pt idx="76304">
                  <c:v>76304</c:v>
                </c:pt>
                <c:pt idx="76305">
                  <c:v>76305</c:v>
                </c:pt>
                <c:pt idx="76306">
                  <c:v>76306</c:v>
                </c:pt>
                <c:pt idx="76307">
                  <c:v>76307</c:v>
                </c:pt>
                <c:pt idx="76308">
                  <c:v>76308</c:v>
                </c:pt>
                <c:pt idx="76309">
                  <c:v>76309</c:v>
                </c:pt>
                <c:pt idx="76310">
                  <c:v>76310</c:v>
                </c:pt>
                <c:pt idx="76311">
                  <c:v>76311</c:v>
                </c:pt>
                <c:pt idx="76312">
                  <c:v>76312</c:v>
                </c:pt>
                <c:pt idx="76313">
                  <c:v>76313</c:v>
                </c:pt>
                <c:pt idx="76314">
                  <c:v>76314</c:v>
                </c:pt>
                <c:pt idx="76315">
                  <c:v>76315</c:v>
                </c:pt>
                <c:pt idx="76316">
                  <c:v>76316</c:v>
                </c:pt>
                <c:pt idx="76317">
                  <c:v>76317</c:v>
                </c:pt>
                <c:pt idx="76318">
                  <c:v>76318</c:v>
                </c:pt>
                <c:pt idx="76319">
                  <c:v>76319</c:v>
                </c:pt>
                <c:pt idx="76320">
                  <c:v>76320</c:v>
                </c:pt>
                <c:pt idx="76321">
                  <c:v>76321</c:v>
                </c:pt>
                <c:pt idx="76322">
                  <c:v>76322</c:v>
                </c:pt>
                <c:pt idx="76323">
                  <c:v>76323</c:v>
                </c:pt>
                <c:pt idx="76324">
                  <c:v>76324</c:v>
                </c:pt>
                <c:pt idx="76325">
                  <c:v>76325</c:v>
                </c:pt>
                <c:pt idx="76326">
                  <c:v>76326</c:v>
                </c:pt>
                <c:pt idx="76327">
                  <c:v>76327</c:v>
                </c:pt>
                <c:pt idx="76328">
                  <c:v>76328</c:v>
                </c:pt>
                <c:pt idx="76329">
                  <c:v>76329</c:v>
                </c:pt>
                <c:pt idx="76330">
                  <c:v>76330</c:v>
                </c:pt>
                <c:pt idx="76331">
                  <c:v>76331</c:v>
                </c:pt>
                <c:pt idx="76332">
                  <c:v>76332</c:v>
                </c:pt>
                <c:pt idx="76333">
                  <c:v>76333</c:v>
                </c:pt>
                <c:pt idx="76334">
                  <c:v>76334</c:v>
                </c:pt>
                <c:pt idx="76335">
                  <c:v>76335</c:v>
                </c:pt>
                <c:pt idx="76336">
                  <c:v>76336</c:v>
                </c:pt>
                <c:pt idx="76337">
                  <c:v>76337</c:v>
                </c:pt>
                <c:pt idx="76338">
                  <c:v>76338</c:v>
                </c:pt>
                <c:pt idx="76339">
                  <c:v>76339</c:v>
                </c:pt>
                <c:pt idx="76340">
                  <c:v>76340</c:v>
                </c:pt>
                <c:pt idx="76341">
                  <c:v>76341</c:v>
                </c:pt>
                <c:pt idx="76342">
                  <c:v>76342</c:v>
                </c:pt>
                <c:pt idx="76343">
                  <c:v>76343</c:v>
                </c:pt>
                <c:pt idx="76344">
                  <c:v>76344</c:v>
                </c:pt>
                <c:pt idx="76345">
                  <c:v>76345</c:v>
                </c:pt>
                <c:pt idx="76346">
                  <c:v>76346</c:v>
                </c:pt>
                <c:pt idx="76347">
                  <c:v>76347</c:v>
                </c:pt>
                <c:pt idx="76348">
                  <c:v>76348</c:v>
                </c:pt>
                <c:pt idx="76349">
                  <c:v>76349</c:v>
                </c:pt>
                <c:pt idx="76350">
                  <c:v>76350</c:v>
                </c:pt>
                <c:pt idx="76351">
                  <c:v>76351</c:v>
                </c:pt>
                <c:pt idx="76352">
                  <c:v>76352</c:v>
                </c:pt>
                <c:pt idx="76353">
                  <c:v>76353</c:v>
                </c:pt>
                <c:pt idx="76354">
                  <c:v>76354</c:v>
                </c:pt>
                <c:pt idx="76355">
                  <c:v>76355</c:v>
                </c:pt>
                <c:pt idx="76356">
                  <c:v>76356</c:v>
                </c:pt>
                <c:pt idx="76357">
                  <c:v>76357</c:v>
                </c:pt>
                <c:pt idx="76358">
                  <c:v>76358</c:v>
                </c:pt>
                <c:pt idx="76359">
                  <c:v>76359</c:v>
                </c:pt>
                <c:pt idx="76360">
                  <c:v>76360</c:v>
                </c:pt>
                <c:pt idx="76361">
                  <c:v>76361</c:v>
                </c:pt>
                <c:pt idx="76362">
                  <c:v>76362</c:v>
                </c:pt>
                <c:pt idx="76363">
                  <c:v>76363</c:v>
                </c:pt>
                <c:pt idx="76364">
                  <c:v>76364</c:v>
                </c:pt>
                <c:pt idx="76365">
                  <c:v>76365</c:v>
                </c:pt>
                <c:pt idx="76366">
                  <c:v>76366</c:v>
                </c:pt>
                <c:pt idx="76367">
                  <c:v>76367</c:v>
                </c:pt>
                <c:pt idx="76368">
                  <c:v>76368</c:v>
                </c:pt>
                <c:pt idx="76369">
                  <c:v>76369</c:v>
                </c:pt>
                <c:pt idx="76370">
                  <c:v>76370</c:v>
                </c:pt>
                <c:pt idx="76371">
                  <c:v>76371</c:v>
                </c:pt>
                <c:pt idx="76372">
                  <c:v>76372</c:v>
                </c:pt>
                <c:pt idx="76373">
                  <c:v>76373</c:v>
                </c:pt>
                <c:pt idx="76374">
                  <c:v>76374</c:v>
                </c:pt>
                <c:pt idx="76375">
                  <c:v>76375</c:v>
                </c:pt>
                <c:pt idx="76376">
                  <c:v>76376</c:v>
                </c:pt>
                <c:pt idx="76377">
                  <c:v>76377</c:v>
                </c:pt>
                <c:pt idx="76378">
                  <c:v>76378</c:v>
                </c:pt>
                <c:pt idx="76379">
                  <c:v>76379</c:v>
                </c:pt>
                <c:pt idx="76380">
                  <c:v>76380</c:v>
                </c:pt>
                <c:pt idx="76381">
                  <c:v>76381</c:v>
                </c:pt>
                <c:pt idx="76382">
                  <c:v>76382</c:v>
                </c:pt>
                <c:pt idx="76383">
                  <c:v>76383</c:v>
                </c:pt>
                <c:pt idx="76384">
                  <c:v>76384</c:v>
                </c:pt>
                <c:pt idx="76385">
                  <c:v>76385</c:v>
                </c:pt>
                <c:pt idx="76386">
                  <c:v>76386</c:v>
                </c:pt>
                <c:pt idx="76387">
                  <c:v>76387</c:v>
                </c:pt>
                <c:pt idx="76388">
                  <c:v>76388</c:v>
                </c:pt>
                <c:pt idx="76389">
                  <c:v>76389</c:v>
                </c:pt>
                <c:pt idx="76390">
                  <c:v>76390</c:v>
                </c:pt>
                <c:pt idx="76391">
                  <c:v>76391</c:v>
                </c:pt>
                <c:pt idx="76392">
                  <c:v>76392</c:v>
                </c:pt>
                <c:pt idx="76393">
                  <c:v>76393</c:v>
                </c:pt>
                <c:pt idx="76394">
                  <c:v>76394</c:v>
                </c:pt>
                <c:pt idx="76395">
                  <c:v>76395</c:v>
                </c:pt>
                <c:pt idx="76396">
                  <c:v>76396</c:v>
                </c:pt>
                <c:pt idx="76397">
                  <c:v>76397</c:v>
                </c:pt>
                <c:pt idx="76398">
                  <c:v>76398</c:v>
                </c:pt>
                <c:pt idx="76399">
                  <c:v>76399</c:v>
                </c:pt>
                <c:pt idx="76400">
                  <c:v>76400</c:v>
                </c:pt>
                <c:pt idx="76401">
                  <c:v>76401</c:v>
                </c:pt>
                <c:pt idx="76402">
                  <c:v>76402</c:v>
                </c:pt>
                <c:pt idx="76403">
                  <c:v>76403</c:v>
                </c:pt>
                <c:pt idx="76404">
                  <c:v>76404</c:v>
                </c:pt>
                <c:pt idx="76405">
                  <c:v>76405</c:v>
                </c:pt>
                <c:pt idx="76406">
                  <c:v>76406</c:v>
                </c:pt>
                <c:pt idx="76407">
                  <c:v>76407</c:v>
                </c:pt>
                <c:pt idx="76408">
                  <c:v>76408</c:v>
                </c:pt>
                <c:pt idx="76409">
                  <c:v>76409</c:v>
                </c:pt>
                <c:pt idx="76410">
                  <c:v>76410</c:v>
                </c:pt>
                <c:pt idx="76411">
                  <c:v>76411</c:v>
                </c:pt>
                <c:pt idx="76412">
                  <c:v>76412</c:v>
                </c:pt>
                <c:pt idx="76413">
                  <c:v>76413</c:v>
                </c:pt>
                <c:pt idx="76414">
                  <c:v>76414</c:v>
                </c:pt>
                <c:pt idx="76415">
                  <c:v>76415</c:v>
                </c:pt>
                <c:pt idx="76416">
                  <c:v>76416</c:v>
                </c:pt>
                <c:pt idx="76417">
                  <c:v>76417</c:v>
                </c:pt>
                <c:pt idx="76418">
                  <c:v>76418</c:v>
                </c:pt>
                <c:pt idx="76419">
                  <c:v>76419</c:v>
                </c:pt>
                <c:pt idx="76420">
                  <c:v>76420</c:v>
                </c:pt>
                <c:pt idx="76421">
                  <c:v>76421</c:v>
                </c:pt>
                <c:pt idx="76422">
                  <c:v>76422</c:v>
                </c:pt>
                <c:pt idx="76423">
                  <c:v>76423</c:v>
                </c:pt>
                <c:pt idx="76424">
                  <c:v>76424</c:v>
                </c:pt>
                <c:pt idx="76425">
                  <c:v>76425</c:v>
                </c:pt>
                <c:pt idx="76426">
                  <c:v>76426</c:v>
                </c:pt>
                <c:pt idx="76427">
                  <c:v>76427</c:v>
                </c:pt>
                <c:pt idx="76428">
                  <c:v>76428</c:v>
                </c:pt>
                <c:pt idx="76429">
                  <c:v>76429</c:v>
                </c:pt>
                <c:pt idx="76430">
                  <c:v>76430</c:v>
                </c:pt>
                <c:pt idx="76431">
                  <c:v>76431</c:v>
                </c:pt>
                <c:pt idx="76432">
                  <c:v>76432</c:v>
                </c:pt>
                <c:pt idx="76433">
                  <c:v>76433</c:v>
                </c:pt>
                <c:pt idx="76434">
                  <c:v>76434</c:v>
                </c:pt>
                <c:pt idx="76435">
                  <c:v>76435</c:v>
                </c:pt>
                <c:pt idx="76436">
                  <c:v>76436</c:v>
                </c:pt>
                <c:pt idx="76437">
                  <c:v>76437</c:v>
                </c:pt>
                <c:pt idx="76438">
                  <c:v>76438</c:v>
                </c:pt>
                <c:pt idx="76439">
                  <c:v>76439</c:v>
                </c:pt>
                <c:pt idx="76440">
                  <c:v>76440</c:v>
                </c:pt>
                <c:pt idx="76441">
                  <c:v>76441</c:v>
                </c:pt>
                <c:pt idx="76442">
                  <c:v>76442</c:v>
                </c:pt>
                <c:pt idx="76443">
                  <c:v>76443</c:v>
                </c:pt>
                <c:pt idx="76444">
                  <c:v>76444</c:v>
                </c:pt>
                <c:pt idx="76445">
                  <c:v>76445</c:v>
                </c:pt>
                <c:pt idx="76446">
                  <c:v>76446</c:v>
                </c:pt>
                <c:pt idx="76447">
                  <c:v>76447</c:v>
                </c:pt>
                <c:pt idx="76448">
                  <c:v>76448</c:v>
                </c:pt>
                <c:pt idx="76449">
                  <c:v>76449</c:v>
                </c:pt>
                <c:pt idx="76450">
                  <c:v>76450</c:v>
                </c:pt>
                <c:pt idx="76451">
                  <c:v>76451</c:v>
                </c:pt>
                <c:pt idx="76452">
                  <c:v>76452</c:v>
                </c:pt>
                <c:pt idx="76453">
                  <c:v>76453</c:v>
                </c:pt>
                <c:pt idx="76454">
                  <c:v>76454</c:v>
                </c:pt>
                <c:pt idx="76455">
                  <c:v>76455</c:v>
                </c:pt>
                <c:pt idx="76456">
                  <c:v>76456</c:v>
                </c:pt>
                <c:pt idx="76457">
                  <c:v>76457</c:v>
                </c:pt>
                <c:pt idx="76458">
                  <c:v>76458</c:v>
                </c:pt>
                <c:pt idx="76459">
                  <c:v>76459</c:v>
                </c:pt>
                <c:pt idx="76460">
                  <c:v>76460</c:v>
                </c:pt>
                <c:pt idx="76461">
                  <c:v>76461</c:v>
                </c:pt>
                <c:pt idx="76462">
                  <c:v>76462</c:v>
                </c:pt>
                <c:pt idx="76463">
                  <c:v>76463</c:v>
                </c:pt>
                <c:pt idx="76464">
                  <c:v>76464</c:v>
                </c:pt>
                <c:pt idx="76465">
                  <c:v>76465</c:v>
                </c:pt>
                <c:pt idx="76466">
                  <c:v>76466</c:v>
                </c:pt>
                <c:pt idx="76467">
                  <c:v>76467</c:v>
                </c:pt>
                <c:pt idx="76468">
                  <c:v>76468</c:v>
                </c:pt>
                <c:pt idx="76469">
                  <c:v>76469</c:v>
                </c:pt>
                <c:pt idx="76470">
                  <c:v>76470</c:v>
                </c:pt>
                <c:pt idx="76471">
                  <c:v>76471</c:v>
                </c:pt>
                <c:pt idx="76472">
                  <c:v>76472</c:v>
                </c:pt>
                <c:pt idx="76473">
                  <c:v>76473</c:v>
                </c:pt>
                <c:pt idx="76474">
                  <c:v>76474</c:v>
                </c:pt>
                <c:pt idx="76475">
                  <c:v>76475</c:v>
                </c:pt>
                <c:pt idx="76476">
                  <c:v>76476</c:v>
                </c:pt>
                <c:pt idx="76477">
                  <c:v>76477</c:v>
                </c:pt>
                <c:pt idx="76478">
                  <c:v>76478</c:v>
                </c:pt>
                <c:pt idx="76479">
                  <c:v>76479</c:v>
                </c:pt>
                <c:pt idx="76480">
                  <c:v>76480</c:v>
                </c:pt>
                <c:pt idx="76481">
                  <c:v>76481</c:v>
                </c:pt>
                <c:pt idx="76482">
                  <c:v>76482</c:v>
                </c:pt>
                <c:pt idx="76483">
                  <c:v>76483</c:v>
                </c:pt>
                <c:pt idx="76484">
                  <c:v>76484</c:v>
                </c:pt>
                <c:pt idx="76485">
                  <c:v>76485</c:v>
                </c:pt>
                <c:pt idx="76486">
                  <c:v>76486</c:v>
                </c:pt>
                <c:pt idx="76487">
                  <c:v>76487</c:v>
                </c:pt>
                <c:pt idx="76488">
                  <c:v>76488</c:v>
                </c:pt>
                <c:pt idx="76489">
                  <c:v>76489</c:v>
                </c:pt>
                <c:pt idx="76490">
                  <c:v>76490</c:v>
                </c:pt>
                <c:pt idx="76491">
                  <c:v>76491</c:v>
                </c:pt>
                <c:pt idx="76492">
                  <c:v>76492</c:v>
                </c:pt>
                <c:pt idx="76493">
                  <c:v>76493</c:v>
                </c:pt>
                <c:pt idx="76494">
                  <c:v>76494</c:v>
                </c:pt>
                <c:pt idx="76495">
                  <c:v>76495</c:v>
                </c:pt>
                <c:pt idx="76496">
                  <c:v>76496</c:v>
                </c:pt>
                <c:pt idx="76497">
                  <c:v>76497</c:v>
                </c:pt>
                <c:pt idx="76498">
                  <c:v>76498</c:v>
                </c:pt>
                <c:pt idx="76499">
                  <c:v>76499</c:v>
                </c:pt>
                <c:pt idx="76500">
                  <c:v>76500</c:v>
                </c:pt>
                <c:pt idx="76501">
                  <c:v>76501</c:v>
                </c:pt>
                <c:pt idx="76502">
                  <c:v>76502</c:v>
                </c:pt>
                <c:pt idx="76503">
                  <c:v>76503</c:v>
                </c:pt>
                <c:pt idx="76504">
                  <c:v>76504</c:v>
                </c:pt>
                <c:pt idx="76505">
                  <c:v>76505</c:v>
                </c:pt>
                <c:pt idx="76506">
                  <c:v>76506</c:v>
                </c:pt>
                <c:pt idx="76507">
                  <c:v>76507</c:v>
                </c:pt>
                <c:pt idx="76508">
                  <c:v>76508</c:v>
                </c:pt>
                <c:pt idx="76509">
                  <c:v>76509</c:v>
                </c:pt>
                <c:pt idx="76510">
                  <c:v>76510</c:v>
                </c:pt>
                <c:pt idx="76511">
                  <c:v>76511</c:v>
                </c:pt>
                <c:pt idx="76512">
                  <c:v>76512</c:v>
                </c:pt>
                <c:pt idx="76513">
                  <c:v>76513</c:v>
                </c:pt>
                <c:pt idx="76514">
                  <c:v>76514</c:v>
                </c:pt>
                <c:pt idx="76515">
                  <c:v>76515</c:v>
                </c:pt>
                <c:pt idx="76516">
                  <c:v>76516</c:v>
                </c:pt>
                <c:pt idx="76517">
                  <c:v>76517</c:v>
                </c:pt>
                <c:pt idx="76518">
                  <c:v>76518</c:v>
                </c:pt>
                <c:pt idx="76519">
                  <c:v>76519</c:v>
                </c:pt>
                <c:pt idx="76520">
                  <c:v>76520</c:v>
                </c:pt>
                <c:pt idx="76521">
                  <c:v>76521</c:v>
                </c:pt>
                <c:pt idx="76522">
                  <c:v>76522</c:v>
                </c:pt>
                <c:pt idx="76523">
                  <c:v>76523</c:v>
                </c:pt>
                <c:pt idx="76524">
                  <c:v>76524</c:v>
                </c:pt>
                <c:pt idx="76525">
                  <c:v>76525</c:v>
                </c:pt>
                <c:pt idx="76526">
                  <c:v>76526</c:v>
                </c:pt>
                <c:pt idx="76527">
                  <c:v>76527</c:v>
                </c:pt>
                <c:pt idx="76528">
                  <c:v>76528</c:v>
                </c:pt>
                <c:pt idx="76529">
                  <c:v>76529</c:v>
                </c:pt>
                <c:pt idx="76530">
                  <c:v>76530</c:v>
                </c:pt>
                <c:pt idx="76531">
                  <c:v>76531</c:v>
                </c:pt>
                <c:pt idx="76532">
                  <c:v>76532</c:v>
                </c:pt>
                <c:pt idx="76533">
                  <c:v>76533</c:v>
                </c:pt>
                <c:pt idx="76534">
                  <c:v>76534</c:v>
                </c:pt>
                <c:pt idx="76535">
                  <c:v>76535</c:v>
                </c:pt>
                <c:pt idx="76536">
                  <c:v>76536</c:v>
                </c:pt>
                <c:pt idx="76537">
                  <c:v>76537</c:v>
                </c:pt>
                <c:pt idx="76538">
                  <c:v>76538</c:v>
                </c:pt>
                <c:pt idx="76539">
                  <c:v>76539</c:v>
                </c:pt>
                <c:pt idx="76540">
                  <c:v>76540</c:v>
                </c:pt>
                <c:pt idx="76541">
                  <c:v>76541</c:v>
                </c:pt>
                <c:pt idx="76542">
                  <c:v>76542</c:v>
                </c:pt>
                <c:pt idx="76543">
                  <c:v>76543</c:v>
                </c:pt>
                <c:pt idx="76544">
                  <c:v>76544</c:v>
                </c:pt>
                <c:pt idx="76545">
                  <c:v>76545</c:v>
                </c:pt>
                <c:pt idx="76546">
                  <c:v>76546</c:v>
                </c:pt>
                <c:pt idx="76547">
                  <c:v>76547</c:v>
                </c:pt>
                <c:pt idx="76548">
                  <c:v>76548</c:v>
                </c:pt>
                <c:pt idx="76549">
                  <c:v>76549</c:v>
                </c:pt>
                <c:pt idx="76550">
                  <c:v>76550</c:v>
                </c:pt>
                <c:pt idx="76551">
                  <c:v>76551</c:v>
                </c:pt>
                <c:pt idx="76552">
                  <c:v>76552</c:v>
                </c:pt>
                <c:pt idx="76553">
                  <c:v>76553</c:v>
                </c:pt>
                <c:pt idx="76554">
                  <c:v>76554</c:v>
                </c:pt>
                <c:pt idx="76555">
                  <c:v>76555</c:v>
                </c:pt>
                <c:pt idx="76556">
                  <c:v>76556</c:v>
                </c:pt>
                <c:pt idx="76557">
                  <c:v>76557</c:v>
                </c:pt>
                <c:pt idx="76558">
                  <c:v>76558</c:v>
                </c:pt>
                <c:pt idx="76559">
                  <c:v>76559</c:v>
                </c:pt>
                <c:pt idx="76560">
                  <c:v>76560</c:v>
                </c:pt>
                <c:pt idx="76561">
                  <c:v>76561</c:v>
                </c:pt>
                <c:pt idx="76562">
                  <c:v>76562</c:v>
                </c:pt>
                <c:pt idx="76563">
                  <c:v>76563</c:v>
                </c:pt>
                <c:pt idx="76564">
                  <c:v>76564</c:v>
                </c:pt>
                <c:pt idx="76565">
                  <c:v>76565</c:v>
                </c:pt>
                <c:pt idx="76566">
                  <c:v>76566</c:v>
                </c:pt>
                <c:pt idx="76567">
                  <c:v>76567</c:v>
                </c:pt>
                <c:pt idx="76568">
                  <c:v>76568</c:v>
                </c:pt>
                <c:pt idx="76569">
                  <c:v>76569</c:v>
                </c:pt>
                <c:pt idx="76570">
                  <c:v>76570</c:v>
                </c:pt>
                <c:pt idx="76571">
                  <c:v>76571</c:v>
                </c:pt>
                <c:pt idx="76572">
                  <c:v>76572</c:v>
                </c:pt>
                <c:pt idx="76573">
                  <c:v>76573</c:v>
                </c:pt>
                <c:pt idx="76574">
                  <c:v>76574</c:v>
                </c:pt>
                <c:pt idx="76575">
                  <c:v>76575</c:v>
                </c:pt>
                <c:pt idx="76576">
                  <c:v>76576</c:v>
                </c:pt>
                <c:pt idx="76577">
                  <c:v>76577</c:v>
                </c:pt>
                <c:pt idx="76578">
                  <c:v>76578</c:v>
                </c:pt>
                <c:pt idx="76579">
                  <c:v>76579</c:v>
                </c:pt>
                <c:pt idx="76580">
                  <c:v>76580</c:v>
                </c:pt>
                <c:pt idx="76581">
                  <c:v>76581</c:v>
                </c:pt>
                <c:pt idx="76582">
                  <c:v>76582</c:v>
                </c:pt>
                <c:pt idx="76583">
                  <c:v>76583</c:v>
                </c:pt>
                <c:pt idx="76584">
                  <c:v>76584</c:v>
                </c:pt>
                <c:pt idx="76585">
                  <c:v>76585</c:v>
                </c:pt>
                <c:pt idx="76586">
                  <c:v>76586</c:v>
                </c:pt>
                <c:pt idx="76587">
                  <c:v>76587</c:v>
                </c:pt>
                <c:pt idx="76588">
                  <c:v>76588</c:v>
                </c:pt>
                <c:pt idx="76589">
                  <c:v>76589</c:v>
                </c:pt>
                <c:pt idx="76590">
                  <c:v>76590</c:v>
                </c:pt>
                <c:pt idx="76591">
                  <c:v>76591</c:v>
                </c:pt>
                <c:pt idx="76592">
                  <c:v>76592</c:v>
                </c:pt>
                <c:pt idx="76593">
                  <c:v>76593</c:v>
                </c:pt>
                <c:pt idx="76594">
                  <c:v>76594</c:v>
                </c:pt>
                <c:pt idx="76595">
                  <c:v>76595</c:v>
                </c:pt>
                <c:pt idx="76596">
                  <c:v>76596</c:v>
                </c:pt>
                <c:pt idx="76597">
                  <c:v>76597</c:v>
                </c:pt>
                <c:pt idx="76598">
                  <c:v>76598</c:v>
                </c:pt>
                <c:pt idx="76599">
                  <c:v>76599</c:v>
                </c:pt>
                <c:pt idx="76600">
                  <c:v>76600</c:v>
                </c:pt>
                <c:pt idx="76601">
                  <c:v>76601</c:v>
                </c:pt>
                <c:pt idx="76602">
                  <c:v>76602</c:v>
                </c:pt>
                <c:pt idx="76603">
                  <c:v>76603</c:v>
                </c:pt>
                <c:pt idx="76604">
                  <c:v>76604</c:v>
                </c:pt>
                <c:pt idx="76605">
                  <c:v>76605</c:v>
                </c:pt>
                <c:pt idx="76606">
                  <c:v>76606</c:v>
                </c:pt>
                <c:pt idx="76607">
                  <c:v>76607</c:v>
                </c:pt>
                <c:pt idx="76608">
                  <c:v>76608</c:v>
                </c:pt>
                <c:pt idx="76609">
                  <c:v>76609</c:v>
                </c:pt>
                <c:pt idx="76610">
                  <c:v>76610</c:v>
                </c:pt>
                <c:pt idx="76611">
                  <c:v>76611</c:v>
                </c:pt>
                <c:pt idx="76612">
                  <c:v>76612</c:v>
                </c:pt>
                <c:pt idx="76613">
                  <c:v>76613</c:v>
                </c:pt>
                <c:pt idx="76614">
                  <c:v>76614</c:v>
                </c:pt>
                <c:pt idx="76615">
                  <c:v>76615</c:v>
                </c:pt>
                <c:pt idx="76616">
                  <c:v>76616</c:v>
                </c:pt>
                <c:pt idx="76617">
                  <c:v>76617</c:v>
                </c:pt>
                <c:pt idx="76618">
                  <c:v>76618</c:v>
                </c:pt>
                <c:pt idx="76619">
                  <c:v>76619</c:v>
                </c:pt>
                <c:pt idx="76620">
                  <c:v>76620</c:v>
                </c:pt>
                <c:pt idx="76621">
                  <c:v>76621</c:v>
                </c:pt>
                <c:pt idx="76622">
                  <c:v>76622</c:v>
                </c:pt>
                <c:pt idx="76623">
                  <c:v>76623</c:v>
                </c:pt>
                <c:pt idx="76624">
                  <c:v>76624</c:v>
                </c:pt>
                <c:pt idx="76625">
                  <c:v>76625</c:v>
                </c:pt>
                <c:pt idx="76626">
                  <c:v>76626</c:v>
                </c:pt>
                <c:pt idx="76627">
                  <c:v>76627</c:v>
                </c:pt>
                <c:pt idx="76628">
                  <c:v>76628</c:v>
                </c:pt>
                <c:pt idx="76629">
                  <c:v>76629</c:v>
                </c:pt>
                <c:pt idx="76630">
                  <c:v>76630</c:v>
                </c:pt>
                <c:pt idx="76631">
                  <c:v>76631</c:v>
                </c:pt>
                <c:pt idx="76632">
                  <c:v>76632</c:v>
                </c:pt>
                <c:pt idx="76633">
                  <c:v>76633</c:v>
                </c:pt>
                <c:pt idx="76634">
                  <c:v>76634</c:v>
                </c:pt>
                <c:pt idx="76635">
                  <c:v>76635</c:v>
                </c:pt>
                <c:pt idx="76636">
                  <c:v>76636</c:v>
                </c:pt>
                <c:pt idx="76637">
                  <c:v>76637</c:v>
                </c:pt>
                <c:pt idx="76638">
                  <c:v>76638</c:v>
                </c:pt>
                <c:pt idx="76639">
                  <c:v>76639</c:v>
                </c:pt>
                <c:pt idx="76640">
                  <c:v>76640</c:v>
                </c:pt>
                <c:pt idx="76641">
                  <c:v>76641</c:v>
                </c:pt>
                <c:pt idx="76642">
                  <c:v>76642</c:v>
                </c:pt>
                <c:pt idx="76643">
                  <c:v>76643</c:v>
                </c:pt>
                <c:pt idx="76644">
                  <c:v>76644</c:v>
                </c:pt>
                <c:pt idx="76645">
                  <c:v>76645</c:v>
                </c:pt>
                <c:pt idx="76646">
                  <c:v>76646</c:v>
                </c:pt>
                <c:pt idx="76647">
                  <c:v>76647</c:v>
                </c:pt>
                <c:pt idx="76648">
                  <c:v>76648</c:v>
                </c:pt>
                <c:pt idx="76649">
                  <c:v>76649</c:v>
                </c:pt>
                <c:pt idx="76650">
                  <c:v>76650</c:v>
                </c:pt>
                <c:pt idx="76651">
                  <c:v>76651</c:v>
                </c:pt>
                <c:pt idx="76652">
                  <c:v>76652</c:v>
                </c:pt>
                <c:pt idx="76653">
                  <c:v>76653</c:v>
                </c:pt>
                <c:pt idx="76654">
                  <c:v>76654</c:v>
                </c:pt>
                <c:pt idx="76655">
                  <c:v>76655</c:v>
                </c:pt>
                <c:pt idx="76656">
                  <c:v>76656</c:v>
                </c:pt>
                <c:pt idx="76657">
                  <c:v>76657</c:v>
                </c:pt>
                <c:pt idx="76658">
                  <c:v>76658</c:v>
                </c:pt>
                <c:pt idx="76659">
                  <c:v>76659</c:v>
                </c:pt>
                <c:pt idx="76660">
                  <c:v>76660</c:v>
                </c:pt>
                <c:pt idx="76661">
                  <c:v>76661</c:v>
                </c:pt>
                <c:pt idx="76662">
                  <c:v>76662</c:v>
                </c:pt>
                <c:pt idx="76663">
                  <c:v>76663</c:v>
                </c:pt>
                <c:pt idx="76664">
                  <c:v>76664</c:v>
                </c:pt>
                <c:pt idx="76665">
                  <c:v>76665</c:v>
                </c:pt>
                <c:pt idx="76666">
                  <c:v>76666</c:v>
                </c:pt>
                <c:pt idx="76667">
                  <c:v>76667</c:v>
                </c:pt>
                <c:pt idx="76668">
                  <c:v>76668</c:v>
                </c:pt>
                <c:pt idx="76669">
                  <c:v>76669</c:v>
                </c:pt>
                <c:pt idx="76670">
                  <c:v>76670</c:v>
                </c:pt>
                <c:pt idx="76671">
                  <c:v>76671</c:v>
                </c:pt>
                <c:pt idx="76672">
                  <c:v>76672</c:v>
                </c:pt>
                <c:pt idx="76673">
                  <c:v>76673</c:v>
                </c:pt>
                <c:pt idx="76674">
                  <c:v>76674</c:v>
                </c:pt>
                <c:pt idx="76675">
                  <c:v>76675</c:v>
                </c:pt>
                <c:pt idx="76676">
                  <c:v>76676</c:v>
                </c:pt>
                <c:pt idx="76677">
                  <c:v>76677</c:v>
                </c:pt>
                <c:pt idx="76678">
                  <c:v>76678</c:v>
                </c:pt>
                <c:pt idx="76679">
                  <c:v>76679</c:v>
                </c:pt>
                <c:pt idx="76680">
                  <c:v>76680</c:v>
                </c:pt>
                <c:pt idx="76681">
                  <c:v>76681</c:v>
                </c:pt>
                <c:pt idx="76682">
                  <c:v>76682</c:v>
                </c:pt>
                <c:pt idx="76683">
                  <c:v>76683</c:v>
                </c:pt>
                <c:pt idx="76684">
                  <c:v>76684</c:v>
                </c:pt>
                <c:pt idx="76685">
                  <c:v>76685</c:v>
                </c:pt>
                <c:pt idx="76686">
                  <c:v>76686</c:v>
                </c:pt>
                <c:pt idx="76687">
                  <c:v>76687</c:v>
                </c:pt>
                <c:pt idx="76688">
                  <c:v>76688</c:v>
                </c:pt>
                <c:pt idx="76689">
                  <c:v>76689</c:v>
                </c:pt>
                <c:pt idx="76690">
                  <c:v>76690</c:v>
                </c:pt>
                <c:pt idx="76691">
                  <c:v>76691</c:v>
                </c:pt>
                <c:pt idx="76692">
                  <c:v>76692</c:v>
                </c:pt>
                <c:pt idx="76693">
                  <c:v>76693</c:v>
                </c:pt>
                <c:pt idx="76694">
                  <c:v>76694</c:v>
                </c:pt>
                <c:pt idx="76695">
                  <c:v>76695</c:v>
                </c:pt>
                <c:pt idx="76696">
                  <c:v>76696</c:v>
                </c:pt>
                <c:pt idx="76697">
                  <c:v>76697</c:v>
                </c:pt>
                <c:pt idx="76698">
                  <c:v>76698</c:v>
                </c:pt>
                <c:pt idx="76699">
                  <c:v>76699</c:v>
                </c:pt>
                <c:pt idx="76700">
                  <c:v>76700</c:v>
                </c:pt>
                <c:pt idx="76701">
                  <c:v>76701</c:v>
                </c:pt>
                <c:pt idx="76702">
                  <c:v>76702</c:v>
                </c:pt>
                <c:pt idx="76703">
                  <c:v>76703</c:v>
                </c:pt>
                <c:pt idx="76704">
                  <c:v>76704</c:v>
                </c:pt>
                <c:pt idx="76705">
                  <c:v>76705</c:v>
                </c:pt>
                <c:pt idx="76706">
                  <c:v>76706</c:v>
                </c:pt>
                <c:pt idx="76707">
                  <c:v>76707</c:v>
                </c:pt>
                <c:pt idx="76708">
                  <c:v>76708</c:v>
                </c:pt>
                <c:pt idx="76709">
                  <c:v>76709</c:v>
                </c:pt>
                <c:pt idx="76710">
                  <c:v>76710</c:v>
                </c:pt>
                <c:pt idx="76711">
                  <c:v>76711</c:v>
                </c:pt>
                <c:pt idx="76712">
                  <c:v>76712</c:v>
                </c:pt>
                <c:pt idx="76713">
                  <c:v>76713</c:v>
                </c:pt>
                <c:pt idx="76714">
                  <c:v>76714</c:v>
                </c:pt>
                <c:pt idx="76715">
                  <c:v>76715</c:v>
                </c:pt>
                <c:pt idx="76716">
                  <c:v>76716</c:v>
                </c:pt>
                <c:pt idx="76717">
                  <c:v>76717</c:v>
                </c:pt>
                <c:pt idx="76718">
                  <c:v>76718</c:v>
                </c:pt>
                <c:pt idx="76719">
                  <c:v>76719</c:v>
                </c:pt>
                <c:pt idx="76720">
                  <c:v>76720</c:v>
                </c:pt>
                <c:pt idx="76721">
                  <c:v>76721</c:v>
                </c:pt>
                <c:pt idx="76722">
                  <c:v>76722</c:v>
                </c:pt>
                <c:pt idx="76723">
                  <c:v>76723</c:v>
                </c:pt>
                <c:pt idx="76724">
                  <c:v>76724</c:v>
                </c:pt>
                <c:pt idx="76725">
                  <c:v>76725</c:v>
                </c:pt>
                <c:pt idx="76726">
                  <c:v>76726</c:v>
                </c:pt>
                <c:pt idx="76727">
                  <c:v>76727</c:v>
                </c:pt>
                <c:pt idx="76728">
                  <c:v>76728</c:v>
                </c:pt>
                <c:pt idx="76729">
                  <c:v>76729</c:v>
                </c:pt>
                <c:pt idx="76730">
                  <c:v>76730</c:v>
                </c:pt>
                <c:pt idx="76731">
                  <c:v>76731</c:v>
                </c:pt>
                <c:pt idx="76732">
                  <c:v>76732</c:v>
                </c:pt>
                <c:pt idx="76733">
                  <c:v>76733</c:v>
                </c:pt>
                <c:pt idx="76734">
                  <c:v>76734</c:v>
                </c:pt>
                <c:pt idx="76735">
                  <c:v>76735</c:v>
                </c:pt>
                <c:pt idx="76736">
                  <c:v>76736</c:v>
                </c:pt>
                <c:pt idx="76737">
                  <c:v>76737</c:v>
                </c:pt>
                <c:pt idx="76738">
                  <c:v>76738</c:v>
                </c:pt>
                <c:pt idx="76739">
                  <c:v>76739</c:v>
                </c:pt>
                <c:pt idx="76740">
                  <c:v>76740</c:v>
                </c:pt>
                <c:pt idx="76741">
                  <c:v>76741</c:v>
                </c:pt>
                <c:pt idx="76742">
                  <c:v>76742</c:v>
                </c:pt>
                <c:pt idx="76743">
                  <c:v>76743</c:v>
                </c:pt>
                <c:pt idx="76744">
                  <c:v>76744</c:v>
                </c:pt>
                <c:pt idx="76745">
                  <c:v>76745</c:v>
                </c:pt>
                <c:pt idx="76746">
                  <c:v>76746</c:v>
                </c:pt>
                <c:pt idx="76747">
                  <c:v>76747</c:v>
                </c:pt>
                <c:pt idx="76748">
                  <c:v>76748</c:v>
                </c:pt>
                <c:pt idx="76749">
                  <c:v>76749</c:v>
                </c:pt>
                <c:pt idx="76750">
                  <c:v>76750</c:v>
                </c:pt>
                <c:pt idx="76751">
                  <c:v>76751</c:v>
                </c:pt>
                <c:pt idx="76752">
                  <c:v>76752</c:v>
                </c:pt>
                <c:pt idx="76753">
                  <c:v>76753</c:v>
                </c:pt>
                <c:pt idx="76754">
                  <c:v>76754</c:v>
                </c:pt>
                <c:pt idx="76755">
                  <c:v>76755</c:v>
                </c:pt>
                <c:pt idx="76756">
                  <c:v>76756</c:v>
                </c:pt>
                <c:pt idx="76757">
                  <c:v>76757</c:v>
                </c:pt>
                <c:pt idx="76758">
                  <c:v>76758</c:v>
                </c:pt>
                <c:pt idx="76759">
                  <c:v>76759</c:v>
                </c:pt>
                <c:pt idx="76760">
                  <c:v>76760</c:v>
                </c:pt>
                <c:pt idx="76761">
                  <c:v>76761</c:v>
                </c:pt>
                <c:pt idx="76762">
                  <c:v>76762</c:v>
                </c:pt>
                <c:pt idx="76763">
                  <c:v>76763</c:v>
                </c:pt>
                <c:pt idx="76764">
                  <c:v>76764</c:v>
                </c:pt>
                <c:pt idx="76765">
                  <c:v>76765</c:v>
                </c:pt>
                <c:pt idx="76766">
                  <c:v>76766</c:v>
                </c:pt>
                <c:pt idx="76767">
                  <c:v>76767</c:v>
                </c:pt>
                <c:pt idx="76768">
                  <c:v>76768</c:v>
                </c:pt>
                <c:pt idx="76769">
                  <c:v>76769</c:v>
                </c:pt>
                <c:pt idx="76770">
                  <c:v>76770</c:v>
                </c:pt>
                <c:pt idx="76771">
                  <c:v>76771</c:v>
                </c:pt>
                <c:pt idx="76772">
                  <c:v>76772</c:v>
                </c:pt>
                <c:pt idx="76773">
                  <c:v>76773</c:v>
                </c:pt>
                <c:pt idx="76774">
                  <c:v>76774</c:v>
                </c:pt>
                <c:pt idx="76775">
                  <c:v>76775</c:v>
                </c:pt>
                <c:pt idx="76776">
                  <c:v>76776</c:v>
                </c:pt>
                <c:pt idx="76777">
                  <c:v>76777</c:v>
                </c:pt>
                <c:pt idx="76778">
                  <c:v>76778</c:v>
                </c:pt>
                <c:pt idx="76779">
                  <c:v>76779</c:v>
                </c:pt>
                <c:pt idx="76780">
                  <c:v>76780</c:v>
                </c:pt>
                <c:pt idx="76781">
                  <c:v>76781</c:v>
                </c:pt>
                <c:pt idx="76782">
                  <c:v>76782</c:v>
                </c:pt>
                <c:pt idx="76783">
                  <c:v>76783</c:v>
                </c:pt>
                <c:pt idx="76784">
                  <c:v>76784</c:v>
                </c:pt>
                <c:pt idx="76785">
                  <c:v>76785</c:v>
                </c:pt>
                <c:pt idx="76786">
                  <c:v>76786</c:v>
                </c:pt>
                <c:pt idx="76787">
                  <c:v>76787</c:v>
                </c:pt>
                <c:pt idx="76788">
                  <c:v>76788</c:v>
                </c:pt>
                <c:pt idx="76789">
                  <c:v>76789</c:v>
                </c:pt>
                <c:pt idx="76790">
                  <c:v>76790</c:v>
                </c:pt>
                <c:pt idx="76791">
                  <c:v>76791</c:v>
                </c:pt>
                <c:pt idx="76792">
                  <c:v>76792</c:v>
                </c:pt>
                <c:pt idx="76793">
                  <c:v>76793</c:v>
                </c:pt>
                <c:pt idx="76794">
                  <c:v>76794</c:v>
                </c:pt>
                <c:pt idx="76795">
                  <c:v>76795</c:v>
                </c:pt>
                <c:pt idx="76796">
                  <c:v>76796</c:v>
                </c:pt>
                <c:pt idx="76797">
                  <c:v>76797</c:v>
                </c:pt>
                <c:pt idx="76798">
                  <c:v>76798</c:v>
                </c:pt>
                <c:pt idx="76799">
                  <c:v>76799</c:v>
                </c:pt>
                <c:pt idx="76800">
                  <c:v>76800</c:v>
                </c:pt>
                <c:pt idx="76801">
                  <c:v>76801</c:v>
                </c:pt>
                <c:pt idx="76802">
                  <c:v>76802</c:v>
                </c:pt>
                <c:pt idx="76803">
                  <c:v>76803</c:v>
                </c:pt>
                <c:pt idx="76804">
                  <c:v>76804</c:v>
                </c:pt>
                <c:pt idx="76805">
                  <c:v>76805</c:v>
                </c:pt>
                <c:pt idx="76806">
                  <c:v>76806</c:v>
                </c:pt>
                <c:pt idx="76807">
                  <c:v>76807</c:v>
                </c:pt>
                <c:pt idx="76808">
                  <c:v>76808</c:v>
                </c:pt>
                <c:pt idx="76809">
                  <c:v>76809</c:v>
                </c:pt>
                <c:pt idx="76810">
                  <c:v>76810</c:v>
                </c:pt>
                <c:pt idx="76811">
                  <c:v>76811</c:v>
                </c:pt>
                <c:pt idx="76812">
                  <c:v>76812</c:v>
                </c:pt>
                <c:pt idx="76813">
                  <c:v>76813</c:v>
                </c:pt>
                <c:pt idx="76814">
                  <c:v>76814</c:v>
                </c:pt>
                <c:pt idx="76815">
                  <c:v>76815</c:v>
                </c:pt>
                <c:pt idx="76816">
                  <c:v>76816</c:v>
                </c:pt>
                <c:pt idx="76817">
                  <c:v>76817</c:v>
                </c:pt>
                <c:pt idx="76818">
                  <c:v>76818</c:v>
                </c:pt>
                <c:pt idx="76819">
                  <c:v>76819</c:v>
                </c:pt>
                <c:pt idx="76820">
                  <c:v>76820</c:v>
                </c:pt>
                <c:pt idx="76821">
                  <c:v>76821</c:v>
                </c:pt>
                <c:pt idx="76822">
                  <c:v>76822</c:v>
                </c:pt>
                <c:pt idx="76823">
                  <c:v>76823</c:v>
                </c:pt>
                <c:pt idx="76824">
                  <c:v>76824</c:v>
                </c:pt>
                <c:pt idx="76825">
                  <c:v>76825</c:v>
                </c:pt>
                <c:pt idx="76826">
                  <c:v>76826</c:v>
                </c:pt>
                <c:pt idx="76827">
                  <c:v>76827</c:v>
                </c:pt>
                <c:pt idx="76828">
                  <c:v>76828</c:v>
                </c:pt>
                <c:pt idx="76829">
                  <c:v>76829</c:v>
                </c:pt>
                <c:pt idx="76830">
                  <c:v>76830</c:v>
                </c:pt>
                <c:pt idx="76831">
                  <c:v>76831</c:v>
                </c:pt>
                <c:pt idx="76832">
                  <c:v>76832</c:v>
                </c:pt>
                <c:pt idx="76833">
                  <c:v>76833</c:v>
                </c:pt>
                <c:pt idx="76834">
                  <c:v>76834</c:v>
                </c:pt>
                <c:pt idx="76835">
                  <c:v>76835</c:v>
                </c:pt>
                <c:pt idx="76836">
                  <c:v>76836</c:v>
                </c:pt>
                <c:pt idx="76837">
                  <c:v>76837</c:v>
                </c:pt>
                <c:pt idx="76838">
                  <c:v>76838</c:v>
                </c:pt>
                <c:pt idx="76839">
                  <c:v>76839</c:v>
                </c:pt>
                <c:pt idx="76840">
                  <c:v>76840</c:v>
                </c:pt>
                <c:pt idx="76841">
                  <c:v>76841</c:v>
                </c:pt>
                <c:pt idx="76842">
                  <c:v>76842</c:v>
                </c:pt>
                <c:pt idx="76843">
                  <c:v>76843</c:v>
                </c:pt>
                <c:pt idx="76844">
                  <c:v>76844</c:v>
                </c:pt>
                <c:pt idx="76845">
                  <c:v>76845</c:v>
                </c:pt>
                <c:pt idx="76846">
                  <c:v>76846</c:v>
                </c:pt>
                <c:pt idx="76847">
                  <c:v>76847</c:v>
                </c:pt>
                <c:pt idx="76848">
                  <c:v>76848</c:v>
                </c:pt>
                <c:pt idx="76849">
                  <c:v>76849</c:v>
                </c:pt>
                <c:pt idx="76850">
                  <c:v>76850</c:v>
                </c:pt>
                <c:pt idx="76851">
                  <c:v>76851</c:v>
                </c:pt>
                <c:pt idx="76852">
                  <c:v>76852</c:v>
                </c:pt>
                <c:pt idx="76853">
                  <c:v>76853</c:v>
                </c:pt>
                <c:pt idx="76854">
                  <c:v>76854</c:v>
                </c:pt>
                <c:pt idx="76855">
                  <c:v>76855</c:v>
                </c:pt>
                <c:pt idx="76856">
                  <c:v>76856</c:v>
                </c:pt>
                <c:pt idx="76857">
                  <c:v>76857</c:v>
                </c:pt>
                <c:pt idx="76858">
                  <c:v>76858</c:v>
                </c:pt>
                <c:pt idx="76859">
                  <c:v>76859</c:v>
                </c:pt>
                <c:pt idx="76860">
                  <c:v>76860</c:v>
                </c:pt>
                <c:pt idx="76861">
                  <c:v>76861</c:v>
                </c:pt>
                <c:pt idx="76862">
                  <c:v>76862</c:v>
                </c:pt>
                <c:pt idx="76863">
                  <c:v>76863</c:v>
                </c:pt>
                <c:pt idx="76864">
                  <c:v>76864</c:v>
                </c:pt>
                <c:pt idx="76865">
                  <c:v>76865</c:v>
                </c:pt>
                <c:pt idx="76866">
                  <c:v>76866</c:v>
                </c:pt>
                <c:pt idx="76867">
                  <c:v>76867</c:v>
                </c:pt>
                <c:pt idx="76868">
                  <c:v>76868</c:v>
                </c:pt>
                <c:pt idx="76869">
                  <c:v>76869</c:v>
                </c:pt>
                <c:pt idx="76870">
                  <c:v>76870</c:v>
                </c:pt>
                <c:pt idx="76871">
                  <c:v>76871</c:v>
                </c:pt>
                <c:pt idx="76872">
                  <c:v>76872</c:v>
                </c:pt>
                <c:pt idx="76873">
                  <c:v>76873</c:v>
                </c:pt>
                <c:pt idx="76874">
                  <c:v>76874</c:v>
                </c:pt>
                <c:pt idx="76875">
                  <c:v>76875</c:v>
                </c:pt>
                <c:pt idx="76876">
                  <c:v>76876</c:v>
                </c:pt>
                <c:pt idx="76877">
                  <c:v>76877</c:v>
                </c:pt>
                <c:pt idx="76878">
                  <c:v>76878</c:v>
                </c:pt>
                <c:pt idx="76879">
                  <c:v>76879</c:v>
                </c:pt>
                <c:pt idx="76880">
                  <c:v>76880</c:v>
                </c:pt>
                <c:pt idx="76881">
                  <c:v>76881</c:v>
                </c:pt>
                <c:pt idx="76882">
                  <c:v>76882</c:v>
                </c:pt>
                <c:pt idx="76883">
                  <c:v>76883</c:v>
                </c:pt>
                <c:pt idx="76884">
                  <c:v>76884</c:v>
                </c:pt>
                <c:pt idx="76885">
                  <c:v>76885</c:v>
                </c:pt>
                <c:pt idx="76886">
                  <c:v>76886</c:v>
                </c:pt>
                <c:pt idx="76887">
                  <c:v>76887</c:v>
                </c:pt>
                <c:pt idx="76888">
                  <c:v>76888</c:v>
                </c:pt>
                <c:pt idx="76889">
                  <c:v>76889</c:v>
                </c:pt>
                <c:pt idx="76890">
                  <c:v>76890</c:v>
                </c:pt>
                <c:pt idx="76891">
                  <c:v>76891</c:v>
                </c:pt>
                <c:pt idx="76892">
                  <c:v>76892</c:v>
                </c:pt>
                <c:pt idx="76893">
                  <c:v>76893</c:v>
                </c:pt>
                <c:pt idx="76894">
                  <c:v>76894</c:v>
                </c:pt>
                <c:pt idx="76895">
                  <c:v>76895</c:v>
                </c:pt>
                <c:pt idx="76896">
                  <c:v>76896</c:v>
                </c:pt>
                <c:pt idx="76897">
                  <c:v>76897</c:v>
                </c:pt>
                <c:pt idx="76898">
                  <c:v>76898</c:v>
                </c:pt>
                <c:pt idx="76899">
                  <c:v>76899</c:v>
                </c:pt>
                <c:pt idx="76900">
                  <c:v>76900</c:v>
                </c:pt>
                <c:pt idx="76901">
                  <c:v>76901</c:v>
                </c:pt>
                <c:pt idx="76902">
                  <c:v>76902</c:v>
                </c:pt>
                <c:pt idx="76903">
                  <c:v>76903</c:v>
                </c:pt>
                <c:pt idx="76904">
                  <c:v>76904</c:v>
                </c:pt>
                <c:pt idx="76905">
                  <c:v>76905</c:v>
                </c:pt>
                <c:pt idx="76906">
                  <c:v>76906</c:v>
                </c:pt>
                <c:pt idx="76907">
                  <c:v>76907</c:v>
                </c:pt>
                <c:pt idx="76908">
                  <c:v>76908</c:v>
                </c:pt>
                <c:pt idx="76909">
                  <c:v>76909</c:v>
                </c:pt>
                <c:pt idx="76910">
                  <c:v>76910</c:v>
                </c:pt>
                <c:pt idx="76911">
                  <c:v>76911</c:v>
                </c:pt>
                <c:pt idx="76912">
                  <c:v>76912</c:v>
                </c:pt>
                <c:pt idx="76913">
                  <c:v>76913</c:v>
                </c:pt>
                <c:pt idx="76914">
                  <c:v>76914</c:v>
                </c:pt>
                <c:pt idx="76915">
                  <c:v>76915</c:v>
                </c:pt>
                <c:pt idx="76916">
                  <c:v>76916</c:v>
                </c:pt>
                <c:pt idx="76917">
                  <c:v>76917</c:v>
                </c:pt>
                <c:pt idx="76918">
                  <c:v>76918</c:v>
                </c:pt>
                <c:pt idx="76919">
                  <c:v>76919</c:v>
                </c:pt>
                <c:pt idx="76920">
                  <c:v>76920</c:v>
                </c:pt>
                <c:pt idx="76921">
                  <c:v>76921</c:v>
                </c:pt>
                <c:pt idx="76922">
                  <c:v>76922</c:v>
                </c:pt>
                <c:pt idx="76923">
                  <c:v>76923</c:v>
                </c:pt>
                <c:pt idx="76924">
                  <c:v>76924</c:v>
                </c:pt>
                <c:pt idx="76925">
                  <c:v>76925</c:v>
                </c:pt>
                <c:pt idx="76926">
                  <c:v>76926</c:v>
                </c:pt>
                <c:pt idx="76927">
                  <c:v>76927</c:v>
                </c:pt>
                <c:pt idx="76928">
                  <c:v>76928</c:v>
                </c:pt>
                <c:pt idx="76929">
                  <c:v>76929</c:v>
                </c:pt>
                <c:pt idx="76930">
                  <c:v>76930</c:v>
                </c:pt>
                <c:pt idx="76931">
                  <c:v>76931</c:v>
                </c:pt>
                <c:pt idx="76932">
                  <c:v>76932</c:v>
                </c:pt>
                <c:pt idx="76933">
                  <c:v>76933</c:v>
                </c:pt>
                <c:pt idx="76934">
                  <c:v>76934</c:v>
                </c:pt>
                <c:pt idx="76935">
                  <c:v>76935</c:v>
                </c:pt>
                <c:pt idx="76936">
                  <c:v>76936</c:v>
                </c:pt>
                <c:pt idx="76937">
                  <c:v>76937</c:v>
                </c:pt>
                <c:pt idx="76938">
                  <c:v>76938</c:v>
                </c:pt>
                <c:pt idx="76939">
                  <c:v>76939</c:v>
                </c:pt>
                <c:pt idx="76940">
                  <c:v>76940</c:v>
                </c:pt>
                <c:pt idx="76941">
                  <c:v>76941</c:v>
                </c:pt>
                <c:pt idx="76942">
                  <c:v>76942</c:v>
                </c:pt>
                <c:pt idx="76943">
                  <c:v>76943</c:v>
                </c:pt>
                <c:pt idx="76944">
                  <c:v>76944</c:v>
                </c:pt>
                <c:pt idx="76945">
                  <c:v>76945</c:v>
                </c:pt>
                <c:pt idx="76946">
                  <c:v>76946</c:v>
                </c:pt>
                <c:pt idx="76947">
                  <c:v>76947</c:v>
                </c:pt>
                <c:pt idx="76948">
                  <c:v>76948</c:v>
                </c:pt>
                <c:pt idx="76949">
                  <c:v>76949</c:v>
                </c:pt>
                <c:pt idx="76950">
                  <c:v>76950</c:v>
                </c:pt>
                <c:pt idx="76951">
                  <c:v>76951</c:v>
                </c:pt>
                <c:pt idx="76952">
                  <c:v>76952</c:v>
                </c:pt>
                <c:pt idx="76953">
                  <c:v>76953</c:v>
                </c:pt>
                <c:pt idx="76954">
                  <c:v>76954</c:v>
                </c:pt>
                <c:pt idx="76955">
                  <c:v>76955</c:v>
                </c:pt>
                <c:pt idx="76956">
                  <c:v>76956</c:v>
                </c:pt>
                <c:pt idx="76957">
                  <c:v>76957</c:v>
                </c:pt>
                <c:pt idx="76958">
                  <c:v>76958</c:v>
                </c:pt>
                <c:pt idx="76959">
                  <c:v>76959</c:v>
                </c:pt>
                <c:pt idx="76960">
                  <c:v>76960</c:v>
                </c:pt>
                <c:pt idx="76961">
                  <c:v>76961</c:v>
                </c:pt>
                <c:pt idx="76962">
                  <c:v>76962</c:v>
                </c:pt>
                <c:pt idx="76963">
                  <c:v>76963</c:v>
                </c:pt>
                <c:pt idx="76964">
                  <c:v>76964</c:v>
                </c:pt>
                <c:pt idx="76965">
                  <c:v>76965</c:v>
                </c:pt>
                <c:pt idx="76966">
                  <c:v>76966</c:v>
                </c:pt>
                <c:pt idx="76967">
                  <c:v>76967</c:v>
                </c:pt>
                <c:pt idx="76968">
                  <c:v>76968</c:v>
                </c:pt>
                <c:pt idx="76969">
                  <c:v>76969</c:v>
                </c:pt>
                <c:pt idx="76970">
                  <c:v>76970</c:v>
                </c:pt>
                <c:pt idx="76971">
                  <c:v>76971</c:v>
                </c:pt>
                <c:pt idx="76972">
                  <c:v>76972</c:v>
                </c:pt>
                <c:pt idx="76973">
                  <c:v>76973</c:v>
                </c:pt>
                <c:pt idx="76974">
                  <c:v>76974</c:v>
                </c:pt>
                <c:pt idx="76975">
                  <c:v>76975</c:v>
                </c:pt>
                <c:pt idx="76976">
                  <c:v>76976</c:v>
                </c:pt>
                <c:pt idx="76977">
                  <c:v>76977</c:v>
                </c:pt>
                <c:pt idx="76978">
                  <c:v>76978</c:v>
                </c:pt>
                <c:pt idx="76979">
                  <c:v>76979</c:v>
                </c:pt>
                <c:pt idx="76980">
                  <c:v>76980</c:v>
                </c:pt>
                <c:pt idx="76981">
                  <c:v>76981</c:v>
                </c:pt>
                <c:pt idx="76982">
                  <c:v>76982</c:v>
                </c:pt>
                <c:pt idx="76983">
                  <c:v>76983</c:v>
                </c:pt>
                <c:pt idx="76984">
                  <c:v>76984</c:v>
                </c:pt>
                <c:pt idx="76985">
                  <c:v>76985</c:v>
                </c:pt>
                <c:pt idx="76986">
                  <c:v>76986</c:v>
                </c:pt>
                <c:pt idx="76987">
                  <c:v>76987</c:v>
                </c:pt>
                <c:pt idx="76988">
                  <c:v>76988</c:v>
                </c:pt>
                <c:pt idx="76989">
                  <c:v>76989</c:v>
                </c:pt>
                <c:pt idx="76990">
                  <c:v>76990</c:v>
                </c:pt>
                <c:pt idx="76991">
                  <c:v>76991</c:v>
                </c:pt>
                <c:pt idx="76992">
                  <c:v>76992</c:v>
                </c:pt>
                <c:pt idx="76993">
                  <c:v>76993</c:v>
                </c:pt>
                <c:pt idx="76994">
                  <c:v>76994</c:v>
                </c:pt>
                <c:pt idx="76995">
                  <c:v>76995</c:v>
                </c:pt>
                <c:pt idx="76996">
                  <c:v>76996</c:v>
                </c:pt>
                <c:pt idx="76997">
                  <c:v>76997</c:v>
                </c:pt>
                <c:pt idx="76998">
                  <c:v>76998</c:v>
                </c:pt>
                <c:pt idx="76999">
                  <c:v>76999</c:v>
                </c:pt>
                <c:pt idx="77000">
                  <c:v>77000</c:v>
                </c:pt>
                <c:pt idx="77001">
                  <c:v>77001</c:v>
                </c:pt>
                <c:pt idx="77002">
                  <c:v>77002</c:v>
                </c:pt>
                <c:pt idx="77003">
                  <c:v>77003</c:v>
                </c:pt>
                <c:pt idx="77004">
                  <c:v>77004</c:v>
                </c:pt>
                <c:pt idx="77005">
                  <c:v>77005</c:v>
                </c:pt>
                <c:pt idx="77006">
                  <c:v>77006</c:v>
                </c:pt>
                <c:pt idx="77007">
                  <c:v>77007</c:v>
                </c:pt>
                <c:pt idx="77008">
                  <c:v>77008</c:v>
                </c:pt>
                <c:pt idx="77009">
                  <c:v>77009</c:v>
                </c:pt>
                <c:pt idx="77010">
                  <c:v>77010</c:v>
                </c:pt>
                <c:pt idx="77011">
                  <c:v>77011</c:v>
                </c:pt>
                <c:pt idx="77012">
                  <c:v>77012</c:v>
                </c:pt>
                <c:pt idx="77013">
                  <c:v>77013</c:v>
                </c:pt>
                <c:pt idx="77014">
                  <c:v>77014</c:v>
                </c:pt>
                <c:pt idx="77015">
                  <c:v>77015</c:v>
                </c:pt>
                <c:pt idx="77016">
                  <c:v>77016</c:v>
                </c:pt>
                <c:pt idx="77017">
                  <c:v>77017</c:v>
                </c:pt>
                <c:pt idx="77018">
                  <c:v>77018</c:v>
                </c:pt>
                <c:pt idx="77019">
                  <c:v>77019</c:v>
                </c:pt>
                <c:pt idx="77020">
                  <c:v>77020</c:v>
                </c:pt>
                <c:pt idx="77021">
                  <c:v>77021</c:v>
                </c:pt>
                <c:pt idx="77022">
                  <c:v>77022</c:v>
                </c:pt>
                <c:pt idx="77023">
                  <c:v>77023</c:v>
                </c:pt>
                <c:pt idx="77024">
                  <c:v>77024</c:v>
                </c:pt>
                <c:pt idx="77025">
                  <c:v>77025</c:v>
                </c:pt>
                <c:pt idx="77026">
                  <c:v>77026</c:v>
                </c:pt>
                <c:pt idx="77027">
                  <c:v>77027</c:v>
                </c:pt>
                <c:pt idx="77028">
                  <c:v>77028</c:v>
                </c:pt>
                <c:pt idx="77029">
                  <c:v>77029</c:v>
                </c:pt>
                <c:pt idx="77030">
                  <c:v>77030</c:v>
                </c:pt>
                <c:pt idx="77031">
                  <c:v>77031</c:v>
                </c:pt>
                <c:pt idx="77032">
                  <c:v>77032</c:v>
                </c:pt>
                <c:pt idx="77033">
                  <c:v>77033</c:v>
                </c:pt>
                <c:pt idx="77034">
                  <c:v>77034</c:v>
                </c:pt>
                <c:pt idx="77035">
                  <c:v>77035</c:v>
                </c:pt>
                <c:pt idx="77036">
                  <c:v>77036</c:v>
                </c:pt>
                <c:pt idx="77037">
                  <c:v>77037</c:v>
                </c:pt>
                <c:pt idx="77038">
                  <c:v>77038</c:v>
                </c:pt>
                <c:pt idx="77039">
                  <c:v>77039</c:v>
                </c:pt>
                <c:pt idx="77040">
                  <c:v>77040</c:v>
                </c:pt>
                <c:pt idx="77041">
                  <c:v>77041</c:v>
                </c:pt>
                <c:pt idx="77042">
                  <c:v>77042</c:v>
                </c:pt>
                <c:pt idx="77043">
                  <c:v>77043</c:v>
                </c:pt>
                <c:pt idx="77044">
                  <c:v>77044</c:v>
                </c:pt>
                <c:pt idx="77045">
                  <c:v>77045</c:v>
                </c:pt>
                <c:pt idx="77046">
                  <c:v>77046</c:v>
                </c:pt>
                <c:pt idx="77047">
                  <c:v>77047</c:v>
                </c:pt>
                <c:pt idx="77048">
                  <c:v>77048</c:v>
                </c:pt>
                <c:pt idx="77049">
                  <c:v>77049</c:v>
                </c:pt>
                <c:pt idx="77050">
                  <c:v>77050</c:v>
                </c:pt>
                <c:pt idx="77051">
                  <c:v>77051</c:v>
                </c:pt>
                <c:pt idx="77052">
                  <c:v>77052</c:v>
                </c:pt>
                <c:pt idx="77053">
                  <c:v>77053</c:v>
                </c:pt>
                <c:pt idx="77054">
                  <c:v>77054</c:v>
                </c:pt>
                <c:pt idx="77055">
                  <c:v>77055</c:v>
                </c:pt>
                <c:pt idx="77056">
                  <c:v>77056</c:v>
                </c:pt>
                <c:pt idx="77057">
                  <c:v>77057</c:v>
                </c:pt>
                <c:pt idx="77058">
                  <c:v>77058</c:v>
                </c:pt>
                <c:pt idx="77059">
                  <c:v>77059</c:v>
                </c:pt>
                <c:pt idx="77060">
                  <c:v>77060</c:v>
                </c:pt>
                <c:pt idx="77061">
                  <c:v>77061</c:v>
                </c:pt>
                <c:pt idx="77062">
                  <c:v>77062</c:v>
                </c:pt>
                <c:pt idx="77063">
                  <c:v>77063</c:v>
                </c:pt>
                <c:pt idx="77064">
                  <c:v>77064</c:v>
                </c:pt>
                <c:pt idx="77065">
                  <c:v>77065</c:v>
                </c:pt>
                <c:pt idx="77066">
                  <c:v>77066</c:v>
                </c:pt>
                <c:pt idx="77067">
                  <c:v>77067</c:v>
                </c:pt>
                <c:pt idx="77068">
                  <c:v>77068</c:v>
                </c:pt>
                <c:pt idx="77069">
                  <c:v>77069</c:v>
                </c:pt>
                <c:pt idx="77070">
                  <c:v>77070</c:v>
                </c:pt>
                <c:pt idx="77071">
                  <c:v>77071</c:v>
                </c:pt>
                <c:pt idx="77072">
                  <c:v>77072</c:v>
                </c:pt>
                <c:pt idx="77073">
                  <c:v>77073</c:v>
                </c:pt>
                <c:pt idx="77074">
                  <c:v>77074</c:v>
                </c:pt>
                <c:pt idx="77075">
                  <c:v>77075</c:v>
                </c:pt>
                <c:pt idx="77076">
                  <c:v>77076</c:v>
                </c:pt>
                <c:pt idx="77077">
                  <c:v>77077</c:v>
                </c:pt>
                <c:pt idx="77078">
                  <c:v>77078</c:v>
                </c:pt>
                <c:pt idx="77079">
                  <c:v>77079</c:v>
                </c:pt>
                <c:pt idx="77080">
                  <c:v>77080</c:v>
                </c:pt>
                <c:pt idx="77081">
                  <c:v>77081</c:v>
                </c:pt>
                <c:pt idx="77082">
                  <c:v>77082</c:v>
                </c:pt>
                <c:pt idx="77083">
                  <c:v>77083</c:v>
                </c:pt>
                <c:pt idx="77084">
                  <c:v>77084</c:v>
                </c:pt>
                <c:pt idx="77085">
                  <c:v>77085</c:v>
                </c:pt>
                <c:pt idx="77086">
                  <c:v>77086</c:v>
                </c:pt>
                <c:pt idx="77087">
                  <c:v>77087</c:v>
                </c:pt>
                <c:pt idx="77088">
                  <c:v>77088</c:v>
                </c:pt>
                <c:pt idx="77089">
                  <c:v>77089</c:v>
                </c:pt>
                <c:pt idx="77090">
                  <c:v>77090</c:v>
                </c:pt>
                <c:pt idx="77091">
                  <c:v>77091</c:v>
                </c:pt>
                <c:pt idx="77092">
                  <c:v>77092</c:v>
                </c:pt>
                <c:pt idx="77093">
                  <c:v>77093</c:v>
                </c:pt>
                <c:pt idx="77094">
                  <c:v>77094</c:v>
                </c:pt>
                <c:pt idx="77095">
                  <c:v>77095</c:v>
                </c:pt>
                <c:pt idx="77096">
                  <c:v>77096</c:v>
                </c:pt>
                <c:pt idx="77097">
                  <c:v>77097</c:v>
                </c:pt>
                <c:pt idx="77098">
                  <c:v>77098</c:v>
                </c:pt>
                <c:pt idx="77099">
                  <c:v>77099</c:v>
                </c:pt>
                <c:pt idx="77100">
                  <c:v>77100</c:v>
                </c:pt>
                <c:pt idx="77101">
                  <c:v>77101</c:v>
                </c:pt>
                <c:pt idx="77102">
                  <c:v>77102</c:v>
                </c:pt>
                <c:pt idx="77103">
                  <c:v>77103</c:v>
                </c:pt>
                <c:pt idx="77104">
                  <c:v>77104</c:v>
                </c:pt>
                <c:pt idx="77105">
                  <c:v>77105</c:v>
                </c:pt>
                <c:pt idx="77106">
                  <c:v>77106</c:v>
                </c:pt>
                <c:pt idx="77107">
                  <c:v>77107</c:v>
                </c:pt>
                <c:pt idx="77108">
                  <c:v>77108</c:v>
                </c:pt>
                <c:pt idx="77109">
                  <c:v>77109</c:v>
                </c:pt>
                <c:pt idx="77110">
                  <c:v>77110</c:v>
                </c:pt>
                <c:pt idx="77111">
                  <c:v>77111</c:v>
                </c:pt>
                <c:pt idx="77112">
                  <c:v>77112</c:v>
                </c:pt>
                <c:pt idx="77113">
                  <c:v>77113</c:v>
                </c:pt>
                <c:pt idx="77114">
                  <c:v>77114</c:v>
                </c:pt>
                <c:pt idx="77115">
                  <c:v>77115</c:v>
                </c:pt>
                <c:pt idx="77116">
                  <c:v>77116</c:v>
                </c:pt>
                <c:pt idx="77117">
                  <c:v>77117</c:v>
                </c:pt>
                <c:pt idx="77118">
                  <c:v>77118</c:v>
                </c:pt>
                <c:pt idx="77119">
                  <c:v>77119</c:v>
                </c:pt>
                <c:pt idx="77120">
                  <c:v>77120</c:v>
                </c:pt>
                <c:pt idx="77121">
                  <c:v>77121</c:v>
                </c:pt>
                <c:pt idx="77122">
                  <c:v>77122</c:v>
                </c:pt>
                <c:pt idx="77123">
                  <c:v>77123</c:v>
                </c:pt>
                <c:pt idx="77124">
                  <c:v>77124</c:v>
                </c:pt>
                <c:pt idx="77125">
                  <c:v>77125</c:v>
                </c:pt>
                <c:pt idx="77126">
                  <c:v>77126</c:v>
                </c:pt>
                <c:pt idx="77127">
                  <c:v>77127</c:v>
                </c:pt>
                <c:pt idx="77128">
                  <c:v>77128</c:v>
                </c:pt>
                <c:pt idx="77129">
                  <c:v>77129</c:v>
                </c:pt>
                <c:pt idx="77130">
                  <c:v>77130</c:v>
                </c:pt>
                <c:pt idx="77131">
                  <c:v>77131</c:v>
                </c:pt>
                <c:pt idx="77132">
                  <c:v>77132</c:v>
                </c:pt>
                <c:pt idx="77133">
                  <c:v>77133</c:v>
                </c:pt>
                <c:pt idx="77134">
                  <c:v>77134</c:v>
                </c:pt>
                <c:pt idx="77135">
                  <c:v>77135</c:v>
                </c:pt>
                <c:pt idx="77136">
                  <c:v>77136</c:v>
                </c:pt>
                <c:pt idx="77137">
                  <c:v>77137</c:v>
                </c:pt>
                <c:pt idx="77138">
                  <c:v>77138</c:v>
                </c:pt>
                <c:pt idx="77139">
                  <c:v>77139</c:v>
                </c:pt>
                <c:pt idx="77140">
                  <c:v>77140</c:v>
                </c:pt>
                <c:pt idx="77141">
                  <c:v>77141</c:v>
                </c:pt>
                <c:pt idx="77142">
                  <c:v>77142</c:v>
                </c:pt>
                <c:pt idx="77143">
                  <c:v>77143</c:v>
                </c:pt>
                <c:pt idx="77144">
                  <c:v>77144</c:v>
                </c:pt>
                <c:pt idx="77145">
                  <c:v>77145</c:v>
                </c:pt>
                <c:pt idx="77146">
                  <c:v>77146</c:v>
                </c:pt>
                <c:pt idx="77147">
                  <c:v>77147</c:v>
                </c:pt>
                <c:pt idx="77148">
                  <c:v>77148</c:v>
                </c:pt>
                <c:pt idx="77149">
                  <c:v>77149</c:v>
                </c:pt>
                <c:pt idx="77150">
                  <c:v>77150</c:v>
                </c:pt>
                <c:pt idx="77151">
                  <c:v>77151</c:v>
                </c:pt>
                <c:pt idx="77152">
                  <c:v>77152</c:v>
                </c:pt>
                <c:pt idx="77153">
                  <c:v>77153</c:v>
                </c:pt>
                <c:pt idx="77154">
                  <c:v>77154</c:v>
                </c:pt>
                <c:pt idx="77155">
                  <c:v>77155</c:v>
                </c:pt>
                <c:pt idx="77156">
                  <c:v>77156</c:v>
                </c:pt>
                <c:pt idx="77157">
                  <c:v>77157</c:v>
                </c:pt>
                <c:pt idx="77158">
                  <c:v>77158</c:v>
                </c:pt>
                <c:pt idx="77159">
                  <c:v>77159</c:v>
                </c:pt>
                <c:pt idx="77160">
                  <c:v>77160</c:v>
                </c:pt>
                <c:pt idx="77161">
                  <c:v>77161</c:v>
                </c:pt>
                <c:pt idx="77162">
                  <c:v>77162</c:v>
                </c:pt>
                <c:pt idx="77163">
                  <c:v>77163</c:v>
                </c:pt>
                <c:pt idx="77164">
                  <c:v>77164</c:v>
                </c:pt>
                <c:pt idx="77165">
                  <c:v>77165</c:v>
                </c:pt>
                <c:pt idx="77166">
                  <c:v>77166</c:v>
                </c:pt>
                <c:pt idx="77167">
                  <c:v>77167</c:v>
                </c:pt>
                <c:pt idx="77168">
                  <c:v>77168</c:v>
                </c:pt>
                <c:pt idx="77169">
                  <c:v>77169</c:v>
                </c:pt>
                <c:pt idx="77170">
                  <c:v>77170</c:v>
                </c:pt>
                <c:pt idx="77171">
                  <c:v>77171</c:v>
                </c:pt>
                <c:pt idx="77172">
                  <c:v>77172</c:v>
                </c:pt>
                <c:pt idx="77173">
                  <c:v>77173</c:v>
                </c:pt>
                <c:pt idx="77174">
                  <c:v>77174</c:v>
                </c:pt>
                <c:pt idx="77175">
                  <c:v>77175</c:v>
                </c:pt>
                <c:pt idx="77176">
                  <c:v>77176</c:v>
                </c:pt>
                <c:pt idx="77177">
                  <c:v>77177</c:v>
                </c:pt>
                <c:pt idx="77178">
                  <c:v>77178</c:v>
                </c:pt>
                <c:pt idx="77179">
                  <c:v>77179</c:v>
                </c:pt>
                <c:pt idx="77180">
                  <c:v>77180</c:v>
                </c:pt>
                <c:pt idx="77181">
                  <c:v>77181</c:v>
                </c:pt>
                <c:pt idx="77182">
                  <c:v>77182</c:v>
                </c:pt>
                <c:pt idx="77183">
                  <c:v>77183</c:v>
                </c:pt>
                <c:pt idx="77184">
                  <c:v>77184</c:v>
                </c:pt>
                <c:pt idx="77185">
                  <c:v>77185</c:v>
                </c:pt>
                <c:pt idx="77186">
                  <c:v>77186</c:v>
                </c:pt>
                <c:pt idx="77187">
                  <c:v>77187</c:v>
                </c:pt>
                <c:pt idx="77188">
                  <c:v>77188</c:v>
                </c:pt>
                <c:pt idx="77189">
                  <c:v>77189</c:v>
                </c:pt>
                <c:pt idx="77190">
                  <c:v>77190</c:v>
                </c:pt>
                <c:pt idx="77191">
                  <c:v>77191</c:v>
                </c:pt>
                <c:pt idx="77192">
                  <c:v>77192</c:v>
                </c:pt>
                <c:pt idx="77193">
                  <c:v>77193</c:v>
                </c:pt>
                <c:pt idx="77194">
                  <c:v>77194</c:v>
                </c:pt>
                <c:pt idx="77195">
                  <c:v>77195</c:v>
                </c:pt>
                <c:pt idx="77196">
                  <c:v>77196</c:v>
                </c:pt>
                <c:pt idx="77197">
                  <c:v>77197</c:v>
                </c:pt>
                <c:pt idx="77198">
                  <c:v>77198</c:v>
                </c:pt>
                <c:pt idx="77199">
                  <c:v>77199</c:v>
                </c:pt>
                <c:pt idx="77200">
                  <c:v>77200</c:v>
                </c:pt>
                <c:pt idx="77201">
                  <c:v>77201</c:v>
                </c:pt>
                <c:pt idx="77202">
                  <c:v>77202</c:v>
                </c:pt>
                <c:pt idx="77203">
                  <c:v>77203</c:v>
                </c:pt>
                <c:pt idx="77204">
                  <c:v>77204</c:v>
                </c:pt>
                <c:pt idx="77205">
                  <c:v>77205</c:v>
                </c:pt>
                <c:pt idx="77206">
                  <c:v>77206</c:v>
                </c:pt>
                <c:pt idx="77207">
                  <c:v>77207</c:v>
                </c:pt>
                <c:pt idx="77208">
                  <c:v>77208</c:v>
                </c:pt>
                <c:pt idx="77209">
                  <c:v>77209</c:v>
                </c:pt>
                <c:pt idx="77210">
                  <c:v>77210</c:v>
                </c:pt>
                <c:pt idx="77211">
                  <c:v>77211</c:v>
                </c:pt>
                <c:pt idx="77212">
                  <c:v>77212</c:v>
                </c:pt>
                <c:pt idx="77213">
                  <c:v>77213</c:v>
                </c:pt>
                <c:pt idx="77214">
                  <c:v>77214</c:v>
                </c:pt>
                <c:pt idx="77215">
                  <c:v>77215</c:v>
                </c:pt>
                <c:pt idx="77216">
                  <c:v>77216</c:v>
                </c:pt>
                <c:pt idx="77217">
                  <c:v>77217</c:v>
                </c:pt>
                <c:pt idx="77218">
                  <c:v>77218</c:v>
                </c:pt>
                <c:pt idx="77219">
                  <c:v>77219</c:v>
                </c:pt>
                <c:pt idx="77220">
                  <c:v>77220</c:v>
                </c:pt>
                <c:pt idx="77221">
                  <c:v>77221</c:v>
                </c:pt>
                <c:pt idx="77222">
                  <c:v>77222</c:v>
                </c:pt>
                <c:pt idx="77223">
                  <c:v>77223</c:v>
                </c:pt>
                <c:pt idx="77224">
                  <c:v>77224</c:v>
                </c:pt>
                <c:pt idx="77225">
                  <c:v>77225</c:v>
                </c:pt>
                <c:pt idx="77226">
                  <c:v>77226</c:v>
                </c:pt>
                <c:pt idx="77227">
                  <c:v>77227</c:v>
                </c:pt>
                <c:pt idx="77228">
                  <c:v>77228</c:v>
                </c:pt>
                <c:pt idx="77229">
                  <c:v>77229</c:v>
                </c:pt>
                <c:pt idx="77230">
                  <c:v>77230</c:v>
                </c:pt>
                <c:pt idx="77231">
                  <c:v>77231</c:v>
                </c:pt>
                <c:pt idx="77232">
                  <c:v>77232</c:v>
                </c:pt>
                <c:pt idx="77233">
                  <c:v>77233</c:v>
                </c:pt>
                <c:pt idx="77234">
                  <c:v>77234</c:v>
                </c:pt>
                <c:pt idx="77235">
                  <c:v>77235</c:v>
                </c:pt>
                <c:pt idx="77236">
                  <c:v>77236</c:v>
                </c:pt>
                <c:pt idx="77237">
                  <c:v>77237</c:v>
                </c:pt>
                <c:pt idx="77238">
                  <c:v>77238</c:v>
                </c:pt>
                <c:pt idx="77239">
                  <c:v>77239</c:v>
                </c:pt>
                <c:pt idx="77240">
                  <c:v>77240</c:v>
                </c:pt>
                <c:pt idx="77241">
                  <c:v>77241</c:v>
                </c:pt>
                <c:pt idx="77242">
                  <c:v>77242</c:v>
                </c:pt>
                <c:pt idx="77243">
                  <c:v>77243</c:v>
                </c:pt>
                <c:pt idx="77244">
                  <c:v>77244</c:v>
                </c:pt>
                <c:pt idx="77245">
                  <c:v>77245</c:v>
                </c:pt>
                <c:pt idx="77246">
                  <c:v>77246</c:v>
                </c:pt>
                <c:pt idx="77247">
                  <c:v>77247</c:v>
                </c:pt>
                <c:pt idx="77248">
                  <c:v>77248</c:v>
                </c:pt>
                <c:pt idx="77249">
                  <c:v>77249</c:v>
                </c:pt>
                <c:pt idx="77250">
                  <c:v>77250</c:v>
                </c:pt>
                <c:pt idx="77251">
                  <c:v>77251</c:v>
                </c:pt>
                <c:pt idx="77252">
                  <c:v>77252</c:v>
                </c:pt>
                <c:pt idx="77253">
                  <c:v>77253</c:v>
                </c:pt>
                <c:pt idx="77254">
                  <c:v>77254</c:v>
                </c:pt>
                <c:pt idx="77255">
                  <c:v>77255</c:v>
                </c:pt>
                <c:pt idx="77256">
                  <c:v>77256</c:v>
                </c:pt>
                <c:pt idx="77257">
                  <c:v>77257</c:v>
                </c:pt>
                <c:pt idx="77258">
                  <c:v>77258</c:v>
                </c:pt>
                <c:pt idx="77259">
                  <c:v>77259</c:v>
                </c:pt>
                <c:pt idx="77260">
                  <c:v>77260</c:v>
                </c:pt>
                <c:pt idx="77261">
                  <c:v>77261</c:v>
                </c:pt>
                <c:pt idx="77262">
                  <c:v>77262</c:v>
                </c:pt>
                <c:pt idx="77263">
                  <c:v>77263</c:v>
                </c:pt>
                <c:pt idx="77264">
                  <c:v>77264</c:v>
                </c:pt>
                <c:pt idx="77265">
                  <c:v>77265</c:v>
                </c:pt>
                <c:pt idx="77266">
                  <c:v>77266</c:v>
                </c:pt>
                <c:pt idx="77267">
                  <c:v>77267</c:v>
                </c:pt>
                <c:pt idx="77268">
                  <c:v>77268</c:v>
                </c:pt>
                <c:pt idx="77269">
                  <c:v>77269</c:v>
                </c:pt>
                <c:pt idx="77270">
                  <c:v>77270</c:v>
                </c:pt>
                <c:pt idx="77271">
                  <c:v>77271</c:v>
                </c:pt>
                <c:pt idx="77272">
                  <c:v>77272</c:v>
                </c:pt>
                <c:pt idx="77273">
                  <c:v>77273</c:v>
                </c:pt>
                <c:pt idx="77274">
                  <c:v>77274</c:v>
                </c:pt>
                <c:pt idx="77275">
                  <c:v>77275</c:v>
                </c:pt>
                <c:pt idx="77276">
                  <c:v>77276</c:v>
                </c:pt>
                <c:pt idx="77277">
                  <c:v>77277</c:v>
                </c:pt>
                <c:pt idx="77278">
                  <c:v>77278</c:v>
                </c:pt>
                <c:pt idx="77279">
                  <c:v>77279</c:v>
                </c:pt>
                <c:pt idx="77280">
                  <c:v>77280</c:v>
                </c:pt>
                <c:pt idx="77281">
                  <c:v>77281</c:v>
                </c:pt>
                <c:pt idx="77282">
                  <c:v>77282</c:v>
                </c:pt>
                <c:pt idx="77283">
                  <c:v>77283</c:v>
                </c:pt>
                <c:pt idx="77284">
                  <c:v>77284</c:v>
                </c:pt>
                <c:pt idx="77285">
                  <c:v>77285</c:v>
                </c:pt>
                <c:pt idx="77286">
                  <c:v>77286</c:v>
                </c:pt>
                <c:pt idx="77287">
                  <c:v>77287</c:v>
                </c:pt>
                <c:pt idx="77288">
                  <c:v>77288</c:v>
                </c:pt>
                <c:pt idx="77289">
                  <c:v>77289</c:v>
                </c:pt>
                <c:pt idx="77290">
                  <c:v>77290</c:v>
                </c:pt>
                <c:pt idx="77291">
                  <c:v>77291</c:v>
                </c:pt>
                <c:pt idx="77292">
                  <c:v>77292</c:v>
                </c:pt>
                <c:pt idx="77293">
                  <c:v>77293</c:v>
                </c:pt>
                <c:pt idx="77294">
                  <c:v>77294</c:v>
                </c:pt>
                <c:pt idx="77295">
                  <c:v>77295</c:v>
                </c:pt>
                <c:pt idx="77296">
                  <c:v>77296</c:v>
                </c:pt>
                <c:pt idx="77297">
                  <c:v>77297</c:v>
                </c:pt>
                <c:pt idx="77298">
                  <c:v>77298</c:v>
                </c:pt>
                <c:pt idx="77299">
                  <c:v>77299</c:v>
                </c:pt>
                <c:pt idx="77300">
                  <c:v>77300</c:v>
                </c:pt>
                <c:pt idx="77301">
                  <c:v>77301</c:v>
                </c:pt>
                <c:pt idx="77302">
                  <c:v>77302</c:v>
                </c:pt>
                <c:pt idx="77303">
                  <c:v>77303</c:v>
                </c:pt>
                <c:pt idx="77304">
                  <c:v>77304</c:v>
                </c:pt>
                <c:pt idx="77305">
                  <c:v>77305</c:v>
                </c:pt>
                <c:pt idx="77306">
                  <c:v>77306</c:v>
                </c:pt>
                <c:pt idx="77307">
                  <c:v>77307</c:v>
                </c:pt>
                <c:pt idx="77308">
                  <c:v>77308</c:v>
                </c:pt>
                <c:pt idx="77309">
                  <c:v>77309</c:v>
                </c:pt>
                <c:pt idx="77310">
                  <c:v>77310</c:v>
                </c:pt>
                <c:pt idx="77311">
                  <c:v>77311</c:v>
                </c:pt>
                <c:pt idx="77312">
                  <c:v>77312</c:v>
                </c:pt>
                <c:pt idx="77313">
                  <c:v>77313</c:v>
                </c:pt>
                <c:pt idx="77314">
                  <c:v>77314</c:v>
                </c:pt>
                <c:pt idx="77315">
                  <c:v>77315</c:v>
                </c:pt>
                <c:pt idx="77316">
                  <c:v>77316</c:v>
                </c:pt>
                <c:pt idx="77317">
                  <c:v>77317</c:v>
                </c:pt>
                <c:pt idx="77318">
                  <c:v>77318</c:v>
                </c:pt>
                <c:pt idx="77319">
                  <c:v>77319</c:v>
                </c:pt>
                <c:pt idx="77320">
                  <c:v>77320</c:v>
                </c:pt>
                <c:pt idx="77321">
                  <c:v>77321</c:v>
                </c:pt>
                <c:pt idx="77322">
                  <c:v>77322</c:v>
                </c:pt>
                <c:pt idx="77323">
                  <c:v>77323</c:v>
                </c:pt>
                <c:pt idx="77324">
                  <c:v>77324</c:v>
                </c:pt>
                <c:pt idx="77325">
                  <c:v>77325</c:v>
                </c:pt>
                <c:pt idx="77326">
                  <c:v>77326</c:v>
                </c:pt>
                <c:pt idx="77327">
                  <c:v>77327</c:v>
                </c:pt>
                <c:pt idx="77328">
                  <c:v>77328</c:v>
                </c:pt>
                <c:pt idx="77329">
                  <c:v>77329</c:v>
                </c:pt>
                <c:pt idx="77330">
                  <c:v>77330</c:v>
                </c:pt>
                <c:pt idx="77331">
                  <c:v>77331</c:v>
                </c:pt>
                <c:pt idx="77332">
                  <c:v>77332</c:v>
                </c:pt>
                <c:pt idx="77333">
                  <c:v>77333</c:v>
                </c:pt>
                <c:pt idx="77334">
                  <c:v>77334</c:v>
                </c:pt>
                <c:pt idx="77335">
                  <c:v>77335</c:v>
                </c:pt>
                <c:pt idx="77336">
                  <c:v>77336</c:v>
                </c:pt>
                <c:pt idx="77337">
                  <c:v>77337</c:v>
                </c:pt>
                <c:pt idx="77338">
                  <c:v>77338</c:v>
                </c:pt>
                <c:pt idx="77339">
                  <c:v>77339</c:v>
                </c:pt>
                <c:pt idx="77340">
                  <c:v>77340</c:v>
                </c:pt>
                <c:pt idx="77341">
                  <c:v>77341</c:v>
                </c:pt>
                <c:pt idx="77342">
                  <c:v>77342</c:v>
                </c:pt>
                <c:pt idx="77343">
                  <c:v>77343</c:v>
                </c:pt>
                <c:pt idx="77344">
                  <c:v>77344</c:v>
                </c:pt>
                <c:pt idx="77345">
                  <c:v>77345</c:v>
                </c:pt>
                <c:pt idx="77346">
                  <c:v>77346</c:v>
                </c:pt>
                <c:pt idx="77347">
                  <c:v>77347</c:v>
                </c:pt>
                <c:pt idx="77348">
                  <c:v>77348</c:v>
                </c:pt>
                <c:pt idx="77349">
                  <c:v>77349</c:v>
                </c:pt>
                <c:pt idx="77350">
                  <c:v>77350</c:v>
                </c:pt>
                <c:pt idx="77351">
                  <c:v>77351</c:v>
                </c:pt>
                <c:pt idx="77352">
                  <c:v>77352</c:v>
                </c:pt>
                <c:pt idx="77353">
                  <c:v>77353</c:v>
                </c:pt>
                <c:pt idx="77354">
                  <c:v>77354</c:v>
                </c:pt>
                <c:pt idx="77355">
                  <c:v>77355</c:v>
                </c:pt>
                <c:pt idx="77356">
                  <c:v>77356</c:v>
                </c:pt>
                <c:pt idx="77357">
                  <c:v>77357</c:v>
                </c:pt>
                <c:pt idx="77358">
                  <c:v>77358</c:v>
                </c:pt>
                <c:pt idx="77359">
                  <c:v>77359</c:v>
                </c:pt>
                <c:pt idx="77360">
                  <c:v>77360</c:v>
                </c:pt>
                <c:pt idx="77361">
                  <c:v>77361</c:v>
                </c:pt>
                <c:pt idx="77362">
                  <c:v>77362</c:v>
                </c:pt>
                <c:pt idx="77363">
                  <c:v>77363</c:v>
                </c:pt>
                <c:pt idx="77364">
                  <c:v>77364</c:v>
                </c:pt>
                <c:pt idx="77365">
                  <c:v>77365</c:v>
                </c:pt>
                <c:pt idx="77366">
                  <c:v>77366</c:v>
                </c:pt>
                <c:pt idx="77367">
                  <c:v>77367</c:v>
                </c:pt>
              </c:numCache>
            </c:numRef>
          </c:xVal>
          <c:yVal>
            <c:numRef>
              <c:f>'[ERROR_3.xlsx]Datos modelo'!$B$2:$B$77369</c:f>
              <c:numCache>
                <c:formatCode>General</c:formatCode>
                <c:ptCount val="77368"/>
                <c:pt idx="0">
                  <c:v>0.3797229528427124</c:v>
                </c:pt>
                <c:pt idx="1">
                  <c:v>0.37091761827468872</c:v>
                </c:pt>
                <c:pt idx="2">
                  <c:v>0.36034202575683588</c:v>
                </c:pt>
                <c:pt idx="3">
                  <c:v>0.34739705920219421</c:v>
                </c:pt>
                <c:pt idx="4">
                  <c:v>0.33031225204467768</c:v>
                </c:pt>
                <c:pt idx="5">
                  <c:v>0.30762583017349238</c:v>
                </c:pt>
                <c:pt idx="6">
                  <c:v>0.2757427990436554</c:v>
                </c:pt>
                <c:pt idx="7">
                  <c:v>0.21214759349823001</c:v>
                </c:pt>
                <c:pt idx="8">
                  <c:v>0.13260579109191889</c:v>
                </c:pt>
                <c:pt idx="9">
                  <c:v>7.7232524752616882E-2</c:v>
                </c:pt>
                <c:pt idx="10">
                  <c:v>5.1323842257261283E-2</c:v>
                </c:pt>
                <c:pt idx="11">
                  <c:v>3.9573840796947479E-2</c:v>
                </c:pt>
                <c:pt idx="12">
                  <c:v>3.9009831845760352E-2</c:v>
                </c:pt>
                <c:pt idx="13">
                  <c:v>4.6133708208799362E-2</c:v>
                </c:pt>
                <c:pt idx="14">
                  <c:v>5.6956328451633453E-2</c:v>
                </c:pt>
                <c:pt idx="15">
                  <c:v>6.755433976650238E-2</c:v>
                </c:pt>
                <c:pt idx="16">
                  <c:v>7.511381059885025E-2</c:v>
                </c:pt>
                <c:pt idx="17">
                  <c:v>7.829517126083374E-2</c:v>
                </c:pt>
                <c:pt idx="18">
                  <c:v>7.7066704630851746E-2</c:v>
                </c:pt>
                <c:pt idx="19">
                  <c:v>7.2251975536346436E-2</c:v>
                </c:pt>
                <c:pt idx="20">
                  <c:v>6.513020396232605E-2</c:v>
                </c:pt>
                <c:pt idx="21">
                  <c:v>5.7086441665887833E-2</c:v>
                </c:pt>
                <c:pt idx="22">
                  <c:v>4.9392569810152047E-2</c:v>
                </c:pt>
                <c:pt idx="23">
                  <c:v>4.3054781854152679E-2</c:v>
                </c:pt>
                <c:pt idx="24">
                  <c:v>3.8716565817594528E-2</c:v>
                </c:pt>
                <c:pt idx="25">
                  <c:v>3.6610424518585212E-2</c:v>
                </c:pt>
                <c:pt idx="26">
                  <c:v>3.6564566195011139E-2</c:v>
                </c:pt>
                <c:pt idx="27">
                  <c:v>3.807695209980011E-2</c:v>
                </c:pt>
                <c:pt idx="28">
                  <c:v>4.0436584502458572E-2</c:v>
                </c:pt>
                <c:pt idx="29">
                  <c:v>4.2882457375526428E-2</c:v>
                </c:pt>
                <c:pt idx="30">
                  <c:v>4.4774197041988373E-2</c:v>
                </c:pt>
                <c:pt idx="31">
                  <c:v>4.5698054134845727E-2</c:v>
                </c:pt>
                <c:pt idx="32">
                  <c:v>4.5518603175878518E-2</c:v>
                </c:pt>
                <c:pt idx="33">
                  <c:v>4.4357676059007638E-2</c:v>
                </c:pt>
                <c:pt idx="34">
                  <c:v>4.2524740099906921E-2</c:v>
                </c:pt>
                <c:pt idx="35">
                  <c:v>4.0415529161691673E-2</c:v>
                </c:pt>
                <c:pt idx="36">
                  <c:v>3.8423426449298859E-2</c:v>
                </c:pt>
                <c:pt idx="37">
                  <c:v>3.6858674138784409E-2</c:v>
                </c:pt>
                <c:pt idx="38">
                  <c:v>3.5957150161266327E-2</c:v>
                </c:pt>
                <c:pt idx="39">
                  <c:v>3.5731185227632523E-2</c:v>
                </c:pt>
                <c:pt idx="40">
                  <c:v>3.6085788160562522E-2</c:v>
                </c:pt>
                <c:pt idx="41">
                  <c:v>3.6775752902030938E-2</c:v>
                </c:pt>
                <c:pt idx="42">
                  <c:v>3.7467744201421738E-2</c:v>
                </c:pt>
                <c:pt idx="43">
                  <c:v>3.7974324077367783E-2</c:v>
                </c:pt>
                <c:pt idx="44">
                  <c:v>3.8193993270397193E-2</c:v>
                </c:pt>
                <c:pt idx="45">
                  <c:v>3.8088358938694E-2</c:v>
                </c:pt>
                <c:pt idx="46">
                  <c:v>3.7733159959316247E-2</c:v>
                </c:pt>
                <c:pt idx="47">
                  <c:v>3.7212256342172623E-2</c:v>
                </c:pt>
                <c:pt idx="48">
                  <c:v>3.6647871136665337E-2</c:v>
                </c:pt>
                <c:pt idx="49">
                  <c:v>3.6176946014165878E-2</c:v>
                </c:pt>
                <c:pt idx="50">
                  <c:v>3.5841953009366989E-2</c:v>
                </c:pt>
                <c:pt idx="51">
                  <c:v>3.5683199763298028E-2</c:v>
                </c:pt>
                <c:pt idx="52">
                  <c:v>3.5692095756530762E-2</c:v>
                </c:pt>
                <c:pt idx="53">
                  <c:v>3.5825379192829132E-2</c:v>
                </c:pt>
                <c:pt idx="54">
                  <c:v>3.601543977856636E-2</c:v>
                </c:pt>
                <c:pt idx="55">
                  <c:v>3.6192040890455253E-2</c:v>
                </c:pt>
                <c:pt idx="56">
                  <c:v>3.6303725093603127E-2</c:v>
                </c:pt>
                <c:pt idx="57">
                  <c:v>3.6322213709354401E-2</c:v>
                </c:pt>
                <c:pt idx="58">
                  <c:v>3.6247510462999337E-2</c:v>
                </c:pt>
                <c:pt idx="59">
                  <c:v>3.6103557795286179E-2</c:v>
                </c:pt>
                <c:pt idx="60">
                  <c:v>3.5928621888160713E-2</c:v>
                </c:pt>
                <c:pt idx="61">
                  <c:v>3.5761911422014243E-2</c:v>
                </c:pt>
                <c:pt idx="62">
                  <c:v>3.5636790096759803E-2</c:v>
                </c:pt>
                <c:pt idx="63">
                  <c:v>3.5570230334997177E-2</c:v>
                </c:pt>
                <c:pt idx="64">
                  <c:v>3.5561736673116677E-2</c:v>
                </c:pt>
                <c:pt idx="65">
                  <c:v>3.5593889653682709E-2</c:v>
                </c:pt>
                <c:pt idx="66">
                  <c:v>3.5645756870508187E-2</c:v>
                </c:pt>
                <c:pt idx="67">
                  <c:v>3.569343313574791E-2</c:v>
                </c:pt>
                <c:pt idx="68">
                  <c:v>3.5717073827981949E-2</c:v>
                </c:pt>
                <c:pt idx="69">
                  <c:v>3.5708051174879067E-2</c:v>
                </c:pt>
                <c:pt idx="70">
                  <c:v>3.5669945180416107E-2</c:v>
                </c:pt>
                <c:pt idx="71">
                  <c:v>3.5625461488962173E-2</c:v>
                </c:pt>
                <c:pt idx="72">
                  <c:v>3.5569246858358383E-2</c:v>
                </c:pt>
                <c:pt idx="73">
                  <c:v>3.5516608506441123E-2</c:v>
                </c:pt>
                <c:pt idx="74">
                  <c:v>3.5478629171848297E-2</c:v>
                </c:pt>
                <c:pt idx="75">
                  <c:v>3.5461913794279099E-2</c:v>
                </c:pt>
                <c:pt idx="76">
                  <c:v>3.5474065691232681E-2</c:v>
                </c:pt>
                <c:pt idx="77">
                  <c:v>3.5499237477779388E-2</c:v>
                </c:pt>
                <c:pt idx="78">
                  <c:v>3.5524528473615653E-2</c:v>
                </c:pt>
                <c:pt idx="79">
                  <c:v>3.5537071526050568E-2</c:v>
                </c:pt>
                <c:pt idx="80">
                  <c:v>3.5537205636501312E-2</c:v>
                </c:pt>
                <c:pt idx="81">
                  <c:v>3.5529874265193939E-2</c:v>
                </c:pt>
                <c:pt idx="82">
                  <c:v>3.5511568188667297E-2</c:v>
                </c:pt>
                <c:pt idx="83">
                  <c:v>3.5488694906234741E-2</c:v>
                </c:pt>
                <c:pt idx="84">
                  <c:v>3.547532856464386E-2</c:v>
                </c:pt>
                <c:pt idx="85">
                  <c:v>3.5463843494653702E-2</c:v>
                </c:pt>
                <c:pt idx="86">
                  <c:v>3.5460494458675378E-2</c:v>
                </c:pt>
                <c:pt idx="87">
                  <c:v>3.5466957837343223E-2</c:v>
                </c:pt>
                <c:pt idx="88">
                  <c:v>3.5469699651002877E-2</c:v>
                </c:pt>
                <c:pt idx="89">
                  <c:v>3.5479612648487091E-2</c:v>
                </c:pt>
                <c:pt idx="90">
                  <c:v>3.5485558211803443E-2</c:v>
                </c:pt>
                <c:pt idx="91">
                  <c:v>3.5485371947288513E-2</c:v>
                </c:pt>
                <c:pt idx="92">
                  <c:v>3.5487696528434753E-2</c:v>
                </c:pt>
                <c:pt idx="93">
                  <c:v>3.5483065992593772E-2</c:v>
                </c:pt>
                <c:pt idx="94">
                  <c:v>3.5473514348268509E-2</c:v>
                </c:pt>
                <c:pt idx="95">
                  <c:v>3.546629473567009E-2</c:v>
                </c:pt>
                <c:pt idx="96">
                  <c:v>3.5465091466903693E-2</c:v>
                </c:pt>
                <c:pt idx="97">
                  <c:v>3.5464946180582053E-2</c:v>
                </c:pt>
                <c:pt idx="98">
                  <c:v>3.5465020686388023E-2</c:v>
                </c:pt>
                <c:pt idx="99">
                  <c:v>3.5464253276586533E-2</c:v>
                </c:pt>
                <c:pt idx="100">
                  <c:v>3.5461068153381348E-2</c:v>
                </c:pt>
                <c:pt idx="101">
                  <c:v>3.5457257181406021E-2</c:v>
                </c:pt>
                <c:pt idx="102">
                  <c:v>3.5460561513900757E-2</c:v>
                </c:pt>
                <c:pt idx="103">
                  <c:v>3.5459723323583603E-2</c:v>
                </c:pt>
                <c:pt idx="104">
                  <c:v>3.5457532852888107E-2</c:v>
                </c:pt>
                <c:pt idx="105">
                  <c:v>3.5450752824544907E-2</c:v>
                </c:pt>
                <c:pt idx="106">
                  <c:v>3.5446807742118842E-2</c:v>
                </c:pt>
                <c:pt idx="107">
                  <c:v>3.5452045500278473E-2</c:v>
                </c:pt>
                <c:pt idx="108">
                  <c:v>3.5451337695121772E-2</c:v>
                </c:pt>
                <c:pt idx="109">
                  <c:v>3.5450581461191177E-2</c:v>
                </c:pt>
                <c:pt idx="110">
                  <c:v>3.545122966170311E-2</c:v>
                </c:pt>
                <c:pt idx="111">
                  <c:v>3.5449657589197159E-2</c:v>
                </c:pt>
                <c:pt idx="112">
                  <c:v>3.5446062684059143E-2</c:v>
                </c:pt>
                <c:pt idx="113">
                  <c:v>3.545071929693222E-2</c:v>
                </c:pt>
                <c:pt idx="114">
                  <c:v>3.5450313240289688E-2</c:v>
                </c:pt>
                <c:pt idx="115">
                  <c:v>3.5447552800178528E-2</c:v>
                </c:pt>
                <c:pt idx="116">
                  <c:v>3.544110432267189E-2</c:v>
                </c:pt>
                <c:pt idx="117">
                  <c:v>3.5442560911178589E-2</c:v>
                </c:pt>
                <c:pt idx="118">
                  <c:v>3.5443946719169617E-2</c:v>
                </c:pt>
                <c:pt idx="119">
                  <c:v>3.5445477813482278E-2</c:v>
                </c:pt>
                <c:pt idx="120">
                  <c:v>3.5445224493741989E-2</c:v>
                </c:pt>
                <c:pt idx="121">
                  <c:v>3.5445131361484528E-2</c:v>
                </c:pt>
                <c:pt idx="122">
                  <c:v>3.5443007946014397E-2</c:v>
                </c:pt>
                <c:pt idx="123">
                  <c:v>3.5438477993011468E-2</c:v>
                </c:pt>
                <c:pt idx="124">
                  <c:v>3.5438846796751022E-2</c:v>
                </c:pt>
                <c:pt idx="125">
                  <c:v>3.5445377230644233E-2</c:v>
                </c:pt>
                <c:pt idx="126">
                  <c:v>3.5443954169750207E-2</c:v>
                </c:pt>
                <c:pt idx="127">
                  <c:v>3.5445146262645721E-2</c:v>
                </c:pt>
                <c:pt idx="128">
                  <c:v>3.54439876973629E-2</c:v>
                </c:pt>
                <c:pt idx="129">
                  <c:v>3.5439178347587592E-2</c:v>
                </c:pt>
                <c:pt idx="130">
                  <c:v>3.5444118082523353E-2</c:v>
                </c:pt>
                <c:pt idx="131">
                  <c:v>3.5445965826511383E-2</c:v>
                </c:pt>
                <c:pt idx="132">
                  <c:v>3.5444412380456917E-2</c:v>
                </c:pt>
                <c:pt idx="133">
                  <c:v>3.5441141575574868E-2</c:v>
                </c:pt>
                <c:pt idx="134">
                  <c:v>3.5445544868707657E-2</c:v>
                </c:pt>
                <c:pt idx="135">
                  <c:v>3.5448390990495682E-2</c:v>
                </c:pt>
                <c:pt idx="136">
                  <c:v>3.5447850823402398E-2</c:v>
                </c:pt>
                <c:pt idx="137">
                  <c:v>3.5444255918264389E-2</c:v>
                </c:pt>
                <c:pt idx="138">
                  <c:v>3.5437341779470437E-2</c:v>
                </c:pt>
                <c:pt idx="139">
                  <c:v>3.5439733415842063E-2</c:v>
                </c:pt>
                <c:pt idx="140">
                  <c:v>3.5441461950540543E-2</c:v>
                </c:pt>
                <c:pt idx="141">
                  <c:v>3.5439163446426392E-2</c:v>
                </c:pt>
                <c:pt idx="142">
                  <c:v>3.543422743678093E-2</c:v>
                </c:pt>
                <c:pt idx="143">
                  <c:v>3.5440556704998023E-2</c:v>
                </c:pt>
                <c:pt idx="144">
                  <c:v>3.5442467778921127E-2</c:v>
                </c:pt>
                <c:pt idx="145">
                  <c:v>3.5440422594547272E-2</c:v>
                </c:pt>
                <c:pt idx="146">
                  <c:v>3.5434603691101067E-2</c:v>
                </c:pt>
                <c:pt idx="147">
                  <c:v>3.543606773018837E-2</c:v>
                </c:pt>
                <c:pt idx="148">
                  <c:v>3.5430759191513062E-2</c:v>
                </c:pt>
                <c:pt idx="149">
                  <c:v>3.5432219505310059E-2</c:v>
                </c:pt>
                <c:pt idx="150">
                  <c:v>3.5429604351520538E-2</c:v>
                </c:pt>
                <c:pt idx="151">
                  <c:v>3.5425398498773568E-2</c:v>
                </c:pt>
                <c:pt idx="152">
                  <c:v>3.5426758229732513E-2</c:v>
                </c:pt>
                <c:pt idx="153">
                  <c:v>3.5425353795289993E-2</c:v>
                </c:pt>
                <c:pt idx="154">
                  <c:v>3.5421553999185562E-2</c:v>
                </c:pt>
                <c:pt idx="155">
                  <c:v>3.5422269254922867E-2</c:v>
                </c:pt>
                <c:pt idx="156">
                  <c:v>3.5423185676336288E-2</c:v>
                </c:pt>
                <c:pt idx="157">
                  <c:v>3.5420756787061691E-2</c:v>
                </c:pt>
                <c:pt idx="158">
                  <c:v>3.5418923944234848E-2</c:v>
                </c:pt>
                <c:pt idx="159">
                  <c:v>3.5421103239059448E-2</c:v>
                </c:pt>
                <c:pt idx="160">
                  <c:v>3.5423029214143753E-2</c:v>
                </c:pt>
                <c:pt idx="161">
                  <c:v>3.5422112792730331E-2</c:v>
                </c:pt>
                <c:pt idx="162">
                  <c:v>3.541865199804306E-2</c:v>
                </c:pt>
                <c:pt idx="163">
                  <c:v>3.5419702529907227E-2</c:v>
                </c:pt>
                <c:pt idx="164">
                  <c:v>3.541874885559082E-2</c:v>
                </c:pt>
                <c:pt idx="165">
                  <c:v>3.5417266190052032E-2</c:v>
                </c:pt>
                <c:pt idx="166">
                  <c:v>3.5414092242717743E-2</c:v>
                </c:pt>
                <c:pt idx="167">
                  <c:v>3.5413622856140137E-2</c:v>
                </c:pt>
                <c:pt idx="168">
                  <c:v>3.5411454737186432E-2</c:v>
                </c:pt>
                <c:pt idx="169">
                  <c:v>3.5410795360803597E-2</c:v>
                </c:pt>
                <c:pt idx="170">
                  <c:v>3.5411063581705093E-2</c:v>
                </c:pt>
                <c:pt idx="171">
                  <c:v>3.5407800227403641E-2</c:v>
                </c:pt>
                <c:pt idx="172">
                  <c:v>3.5410981625318527E-2</c:v>
                </c:pt>
                <c:pt idx="173">
                  <c:v>3.5412445664405823E-2</c:v>
                </c:pt>
                <c:pt idx="174">
                  <c:v>3.5409871488809593E-2</c:v>
                </c:pt>
                <c:pt idx="175">
                  <c:v>3.5408444702625268E-2</c:v>
                </c:pt>
                <c:pt idx="176">
                  <c:v>3.5406492650508881E-2</c:v>
                </c:pt>
                <c:pt idx="177">
                  <c:v>3.5405699163675308E-2</c:v>
                </c:pt>
                <c:pt idx="178">
                  <c:v>3.5405531525611877E-2</c:v>
                </c:pt>
                <c:pt idx="179">
                  <c:v>3.5403493791818619E-2</c:v>
                </c:pt>
                <c:pt idx="180">
                  <c:v>3.5405579954385757E-2</c:v>
                </c:pt>
                <c:pt idx="181">
                  <c:v>3.5404589027166367E-2</c:v>
                </c:pt>
                <c:pt idx="182">
                  <c:v>3.5401534289121628E-2</c:v>
                </c:pt>
                <c:pt idx="183">
                  <c:v>3.5402439534664147E-2</c:v>
                </c:pt>
                <c:pt idx="184">
                  <c:v>3.5400010645389557E-2</c:v>
                </c:pt>
                <c:pt idx="185">
                  <c:v>3.5401545464992523E-2</c:v>
                </c:pt>
                <c:pt idx="186">
                  <c:v>3.5401590168476098E-2</c:v>
                </c:pt>
                <c:pt idx="187">
                  <c:v>3.5400941967964172E-2</c:v>
                </c:pt>
                <c:pt idx="188">
                  <c:v>3.5401441156864173E-2</c:v>
                </c:pt>
                <c:pt idx="189">
                  <c:v>3.5397838801145547E-2</c:v>
                </c:pt>
                <c:pt idx="190">
                  <c:v>3.5400249063968658E-2</c:v>
                </c:pt>
                <c:pt idx="191">
                  <c:v>3.5402491688728333E-2</c:v>
                </c:pt>
                <c:pt idx="192">
                  <c:v>3.5400312393903732E-2</c:v>
                </c:pt>
                <c:pt idx="193">
                  <c:v>3.5396948456764221E-2</c:v>
                </c:pt>
                <c:pt idx="194">
                  <c:v>3.5396620631217957E-2</c:v>
                </c:pt>
                <c:pt idx="195">
                  <c:v>3.5398855805397027E-2</c:v>
                </c:pt>
                <c:pt idx="196">
                  <c:v>3.5398717969655991E-2</c:v>
                </c:pt>
                <c:pt idx="197">
                  <c:v>3.5394757986068733E-2</c:v>
                </c:pt>
                <c:pt idx="198">
                  <c:v>3.5392004996538162E-2</c:v>
                </c:pt>
                <c:pt idx="199">
                  <c:v>3.5392202436923981E-2</c:v>
                </c:pt>
                <c:pt idx="200">
                  <c:v>3.5391256213188171E-2</c:v>
                </c:pt>
                <c:pt idx="201">
                  <c:v>3.5390853881835938E-2</c:v>
                </c:pt>
                <c:pt idx="202">
                  <c:v>3.5391960293054581E-2</c:v>
                </c:pt>
                <c:pt idx="203">
                  <c:v>3.5390235483646393E-2</c:v>
                </c:pt>
                <c:pt idx="204">
                  <c:v>3.5387471318244927E-2</c:v>
                </c:pt>
                <c:pt idx="205">
                  <c:v>3.5388428717851639E-2</c:v>
                </c:pt>
                <c:pt idx="206">
                  <c:v>3.5392396152019501E-2</c:v>
                </c:pt>
                <c:pt idx="207">
                  <c:v>3.5394333302974701E-2</c:v>
                </c:pt>
                <c:pt idx="208">
                  <c:v>3.5392966121435172E-2</c:v>
                </c:pt>
                <c:pt idx="209">
                  <c:v>3.5388708114624023E-2</c:v>
                </c:pt>
                <c:pt idx="210">
                  <c:v>3.5382568836212158E-2</c:v>
                </c:pt>
                <c:pt idx="211">
                  <c:v>3.5384025424718857E-2</c:v>
                </c:pt>
                <c:pt idx="212">
                  <c:v>3.538716584444046E-2</c:v>
                </c:pt>
                <c:pt idx="213">
                  <c:v>3.5385251045227051E-2</c:v>
                </c:pt>
                <c:pt idx="214">
                  <c:v>3.5381961613893509E-2</c:v>
                </c:pt>
                <c:pt idx="215">
                  <c:v>3.5381410270929337E-2</c:v>
                </c:pt>
                <c:pt idx="216">
                  <c:v>3.5383518785238273E-2</c:v>
                </c:pt>
                <c:pt idx="217">
                  <c:v>3.538179025053978E-2</c:v>
                </c:pt>
                <c:pt idx="218">
                  <c:v>3.5381607711315162E-2</c:v>
                </c:pt>
                <c:pt idx="219">
                  <c:v>3.5380013287067413E-2</c:v>
                </c:pt>
                <c:pt idx="220">
                  <c:v>3.5377234220504761E-2</c:v>
                </c:pt>
                <c:pt idx="221">
                  <c:v>3.5379864275455468E-2</c:v>
                </c:pt>
                <c:pt idx="222">
                  <c:v>3.5381101071834557E-2</c:v>
                </c:pt>
                <c:pt idx="223">
                  <c:v>3.5379257053136833E-2</c:v>
                </c:pt>
                <c:pt idx="224">
                  <c:v>3.5375114530324943E-2</c:v>
                </c:pt>
                <c:pt idx="225">
                  <c:v>3.5374797880649567E-2</c:v>
                </c:pt>
                <c:pt idx="226">
                  <c:v>3.537440299987793E-2</c:v>
                </c:pt>
                <c:pt idx="227">
                  <c:v>3.5374436527490623E-2</c:v>
                </c:pt>
                <c:pt idx="228">
                  <c:v>3.5375233739614487E-2</c:v>
                </c:pt>
                <c:pt idx="229">
                  <c:v>3.537079319357872E-2</c:v>
                </c:pt>
                <c:pt idx="230">
                  <c:v>3.5367961972951889E-2</c:v>
                </c:pt>
                <c:pt idx="231">
                  <c:v>3.5369511693716049E-2</c:v>
                </c:pt>
                <c:pt idx="232">
                  <c:v>3.5368639975786209E-2</c:v>
                </c:pt>
                <c:pt idx="233">
                  <c:v>3.5369068384170532E-2</c:v>
                </c:pt>
                <c:pt idx="234">
                  <c:v>3.5369288176298141E-2</c:v>
                </c:pt>
                <c:pt idx="235">
                  <c:v>3.5366218537092209E-2</c:v>
                </c:pt>
                <c:pt idx="236">
                  <c:v>3.5365801304578781E-2</c:v>
                </c:pt>
                <c:pt idx="237">
                  <c:v>3.5364940762519843E-2</c:v>
                </c:pt>
                <c:pt idx="238">
                  <c:v>3.536495566368103E-2</c:v>
                </c:pt>
                <c:pt idx="239">
                  <c:v>3.536558523774147E-2</c:v>
                </c:pt>
                <c:pt idx="240">
                  <c:v>3.5363327711820602E-2</c:v>
                </c:pt>
                <c:pt idx="241">
                  <c:v>3.5362910479307168E-2</c:v>
                </c:pt>
                <c:pt idx="242">
                  <c:v>3.5362355411052697E-2</c:v>
                </c:pt>
                <c:pt idx="243">
                  <c:v>3.535972535610199E-2</c:v>
                </c:pt>
                <c:pt idx="244">
                  <c:v>3.5364437848329537E-2</c:v>
                </c:pt>
                <c:pt idx="245">
                  <c:v>3.5365451127290733E-2</c:v>
                </c:pt>
                <c:pt idx="246">
                  <c:v>3.5361588001251221E-2</c:v>
                </c:pt>
                <c:pt idx="247">
                  <c:v>3.5361070185899728E-2</c:v>
                </c:pt>
                <c:pt idx="248">
                  <c:v>3.5361997783184052E-2</c:v>
                </c:pt>
                <c:pt idx="249">
                  <c:v>3.5361714661121368E-2</c:v>
                </c:pt>
                <c:pt idx="250">
                  <c:v>3.5361956804990768E-2</c:v>
                </c:pt>
                <c:pt idx="251">
                  <c:v>3.5359561443328857E-2</c:v>
                </c:pt>
                <c:pt idx="252">
                  <c:v>3.5355512052774429E-2</c:v>
                </c:pt>
                <c:pt idx="253">
                  <c:v>3.5354118794202798E-2</c:v>
                </c:pt>
                <c:pt idx="254">
                  <c:v>3.5354997962713242E-2</c:v>
                </c:pt>
                <c:pt idx="255">
                  <c:v>3.5356167703866959E-2</c:v>
                </c:pt>
                <c:pt idx="256">
                  <c:v>3.5353239625692368E-2</c:v>
                </c:pt>
                <c:pt idx="257">
                  <c:v>3.5351112484931953E-2</c:v>
                </c:pt>
                <c:pt idx="258">
                  <c:v>3.5357967019081123E-2</c:v>
                </c:pt>
                <c:pt idx="259">
                  <c:v>3.5359114408493042E-2</c:v>
                </c:pt>
                <c:pt idx="260">
                  <c:v>3.5355828702449799E-2</c:v>
                </c:pt>
                <c:pt idx="261">
                  <c:v>3.534809872508049E-2</c:v>
                </c:pt>
                <c:pt idx="262">
                  <c:v>3.5348203033208847E-2</c:v>
                </c:pt>
                <c:pt idx="263">
                  <c:v>3.5347569733858109E-2</c:v>
                </c:pt>
                <c:pt idx="264">
                  <c:v>3.5344809293746948E-2</c:v>
                </c:pt>
                <c:pt idx="265">
                  <c:v>3.5344328731298447E-2</c:v>
                </c:pt>
                <c:pt idx="266">
                  <c:v>3.5343941301107407E-2</c:v>
                </c:pt>
                <c:pt idx="267">
                  <c:v>3.5344157367944717E-2</c:v>
                </c:pt>
                <c:pt idx="268">
                  <c:v>3.5342160612344742E-2</c:v>
                </c:pt>
                <c:pt idx="269">
                  <c:v>3.5340655595064163E-2</c:v>
                </c:pt>
                <c:pt idx="270">
                  <c:v>3.5343024879693978E-2</c:v>
                </c:pt>
                <c:pt idx="271">
                  <c:v>3.5340074449777603E-2</c:v>
                </c:pt>
                <c:pt idx="272">
                  <c:v>3.533799946308136E-2</c:v>
                </c:pt>
                <c:pt idx="273">
                  <c:v>3.5343833267688751E-2</c:v>
                </c:pt>
                <c:pt idx="274">
                  <c:v>3.5340622067451477E-2</c:v>
                </c:pt>
                <c:pt idx="275">
                  <c:v>3.5337898880243301E-2</c:v>
                </c:pt>
                <c:pt idx="276">
                  <c:v>3.5339459776878357E-2</c:v>
                </c:pt>
                <c:pt idx="277">
                  <c:v>3.5338006913661957E-2</c:v>
                </c:pt>
                <c:pt idx="278">
                  <c:v>3.5337135195732117E-2</c:v>
                </c:pt>
                <c:pt idx="279">
                  <c:v>3.5337675362825387E-2</c:v>
                </c:pt>
                <c:pt idx="280">
                  <c:v>3.533308207988739E-2</c:v>
                </c:pt>
                <c:pt idx="281">
                  <c:v>3.5332150757312768E-2</c:v>
                </c:pt>
                <c:pt idx="282">
                  <c:v>3.5336047410964973E-2</c:v>
                </c:pt>
                <c:pt idx="283">
                  <c:v>3.5337615758180618E-2</c:v>
                </c:pt>
                <c:pt idx="284">
                  <c:v>3.5335458815097809E-2</c:v>
                </c:pt>
                <c:pt idx="285">
                  <c:v>3.5330154001712799E-2</c:v>
                </c:pt>
                <c:pt idx="286">
                  <c:v>3.5336717963218689E-2</c:v>
                </c:pt>
                <c:pt idx="287">
                  <c:v>3.5338960587978363E-2</c:v>
                </c:pt>
                <c:pt idx="288">
                  <c:v>3.5334732383489609E-2</c:v>
                </c:pt>
                <c:pt idx="289">
                  <c:v>3.5327885299921043E-2</c:v>
                </c:pt>
                <c:pt idx="290">
                  <c:v>3.5334460437297821E-2</c:v>
                </c:pt>
                <c:pt idx="291">
                  <c:v>3.5337764769792557E-2</c:v>
                </c:pt>
                <c:pt idx="292">
                  <c:v>3.5336554050445557E-2</c:v>
                </c:pt>
                <c:pt idx="293">
                  <c:v>3.5337541252374649E-2</c:v>
                </c:pt>
                <c:pt idx="294">
                  <c:v>3.533574566245079E-2</c:v>
                </c:pt>
                <c:pt idx="295">
                  <c:v>3.5330228507518768E-2</c:v>
                </c:pt>
                <c:pt idx="296">
                  <c:v>3.5324633121490479E-2</c:v>
                </c:pt>
                <c:pt idx="297">
                  <c:v>3.5328138619661331E-2</c:v>
                </c:pt>
                <c:pt idx="298">
                  <c:v>3.5328872501850128E-2</c:v>
                </c:pt>
                <c:pt idx="299">
                  <c:v>3.5329066216945648E-2</c:v>
                </c:pt>
                <c:pt idx="300">
                  <c:v>3.5329785197973251E-2</c:v>
                </c:pt>
                <c:pt idx="301">
                  <c:v>3.5326350480318069E-2</c:v>
                </c:pt>
                <c:pt idx="302">
                  <c:v>3.5319555550813668E-2</c:v>
                </c:pt>
                <c:pt idx="303">
                  <c:v>3.5323895514011383E-2</c:v>
                </c:pt>
                <c:pt idx="304">
                  <c:v>3.5327684134244919E-2</c:v>
                </c:pt>
                <c:pt idx="305">
                  <c:v>3.5324633121490479E-2</c:v>
                </c:pt>
                <c:pt idx="306">
                  <c:v>3.5320311784744263E-2</c:v>
                </c:pt>
                <c:pt idx="307">
                  <c:v>3.53192538022995E-2</c:v>
                </c:pt>
                <c:pt idx="308">
                  <c:v>3.5320911556482322E-2</c:v>
                </c:pt>
                <c:pt idx="309">
                  <c:v>3.5318341106176383E-2</c:v>
                </c:pt>
                <c:pt idx="310">
                  <c:v>3.5312287509441383E-2</c:v>
                </c:pt>
                <c:pt idx="311">
                  <c:v>3.5319201648235321E-2</c:v>
                </c:pt>
                <c:pt idx="312">
                  <c:v>3.5322185605764389E-2</c:v>
                </c:pt>
                <c:pt idx="313">
                  <c:v>3.531850129365921E-2</c:v>
                </c:pt>
                <c:pt idx="314">
                  <c:v>3.531312569975853E-2</c:v>
                </c:pt>
                <c:pt idx="315">
                  <c:v>3.5314615815877907E-2</c:v>
                </c:pt>
                <c:pt idx="316">
                  <c:v>3.531762957572937E-2</c:v>
                </c:pt>
                <c:pt idx="317">
                  <c:v>3.5316057503223419E-2</c:v>
                </c:pt>
                <c:pt idx="318">
                  <c:v>3.5316109657287598E-2</c:v>
                </c:pt>
                <c:pt idx="319">
                  <c:v>3.5313989967107773E-2</c:v>
                </c:pt>
                <c:pt idx="320">
                  <c:v>3.5308044403791428E-2</c:v>
                </c:pt>
                <c:pt idx="321">
                  <c:v>3.5311330109834671E-2</c:v>
                </c:pt>
                <c:pt idx="322">
                  <c:v>3.5317517817020423E-2</c:v>
                </c:pt>
                <c:pt idx="323">
                  <c:v>3.5320024937391281E-2</c:v>
                </c:pt>
                <c:pt idx="324">
                  <c:v>3.5317953675985343E-2</c:v>
                </c:pt>
                <c:pt idx="325">
                  <c:v>3.5311691462993622E-2</c:v>
                </c:pt>
                <c:pt idx="326">
                  <c:v>3.5311795771121979E-2</c:v>
                </c:pt>
                <c:pt idx="327">
                  <c:v>3.5311821848154068E-2</c:v>
                </c:pt>
                <c:pt idx="328">
                  <c:v>3.531191498041153E-2</c:v>
                </c:pt>
                <c:pt idx="329">
                  <c:v>3.531360998749733E-2</c:v>
                </c:pt>
                <c:pt idx="330">
                  <c:v>3.5311061888933182E-2</c:v>
                </c:pt>
                <c:pt idx="331">
                  <c:v>3.5304587334394448E-2</c:v>
                </c:pt>
                <c:pt idx="332">
                  <c:v>3.5300865769386292E-2</c:v>
                </c:pt>
                <c:pt idx="333">
                  <c:v>3.5304449498653412E-2</c:v>
                </c:pt>
                <c:pt idx="334">
                  <c:v>3.5306490957736969E-2</c:v>
                </c:pt>
                <c:pt idx="335">
                  <c:v>3.5304013639688492E-2</c:v>
                </c:pt>
                <c:pt idx="336">
                  <c:v>3.5298831760883331E-2</c:v>
                </c:pt>
                <c:pt idx="337">
                  <c:v>3.5297147929668433E-2</c:v>
                </c:pt>
                <c:pt idx="338">
                  <c:v>3.5293571650981903E-2</c:v>
                </c:pt>
                <c:pt idx="339">
                  <c:v>3.5292398184537888E-2</c:v>
                </c:pt>
                <c:pt idx="340">
                  <c:v>3.5290036350488663E-2</c:v>
                </c:pt>
                <c:pt idx="341">
                  <c:v>3.5291466861963272E-2</c:v>
                </c:pt>
                <c:pt idx="342">
                  <c:v>3.5297244787216193E-2</c:v>
                </c:pt>
                <c:pt idx="343">
                  <c:v>3.5296883434057243E-2</c:v>
                </c:pt>
                <c:pt idx="344">
                  <c:v>3.5291466861963272E-2</c:v>
                </c:pt>
                <c:pt idx="345">
                  <c:v>3.5289816558361053E-2</c:v>
                </c:pt>
                <c:pt idx="346">
                  <c:v>3.529646247625351E-2</c:v>
                </c:pt>
                <c:pt idx="347">
                  <c:v>3.5298742353916168E-2</c:v>
                </c:pt>
                <c:pt idx="348">
                  <c:v>3.5296421498060233E-2</c:v>
                </c:pt>
                <c:pt idx="349">
                  <c:v>3.5289932042360313E-2</c:v>
                </c:pt>
                <c:pt idx="350">
                  <c:v>3.5287640988826752E-2</c:v>
                </c:pt>
                <c:pt idx="351">
                  <c:v>3.5293631255626678E-2</c:v>
                </c:pt>
                <c:pt idx="352">
                  <c:v>3.5296734422445297E-2</c:v>
                </c:pt>
                <c:pt idx="353">
                  <c:v>3.5295367240905762E-2</c:v>
                </c:pt>
                <c:pt idx="354">
                  <c:v>3.529280424118042E-2</c:v>
                </c:pt>
                <c:pt idx="355">
                  <c:v>3.5291381180286407E-2</c:v>
                </c:pt>
                <c:pt idx="356">
                  <c:v>3.5285163670778268E-2</c:v>
                </c:pt>
                <c:pt idx="357">
                  <c:v>3.5277128219604492E-2</c:v>
                </c:pt>
                <c:pt idx="358">
                  <c:v>3.5278625786304467E-2</c:v>
                </c:pt>
                <c:pt idx="359">
                  <c:v>3.527894988656044E-2</c:v>
                </c:pt>
                <c:pt idx="360">
                  <c:v>3.5276457667350769E-2</c:v>
                </c:pt>
                <c:pt idx="361">
                  <c:v>3.5276234149932861E-2</c:v>
                </c:pt>
                <c:pt idx="362">
                  <c:v>3.5273347049951553E-2</c:v>
                </c:pt>
                <c:pt idx="363">
                  <c:v>3.5274837166070938E-2</c:v>
                </c:pt>
                <c:pt idx="364">
                  <c:v>3.5273298621177673E-2</c:v>
                </c:pt>
                <c:pt idx="365">
                  <c:v>3.5274628549814217E-2</c:v>
                </c:pt>
                <c:pt idx="366">
                  <c:v>3.5269927233457572E-2</c:v>
                </c:pt>
                <c:pt idx="367">
                  <c:v>3.5274636000394821E-2</c:v>
                </c:pt>
                <c:pt idx="368">
                  <c:v>3.5277217626571662E-2</c:v>
                </c:pt>
                <c:pt idx="369">
                  <c:v>3.5276085138320923E-2</c:v>
                </c:pt>
                <c:pt idx="370">
                  <c:v>3.5270407795906067E-2</c:v>
                </c:pt>
                <c:pt idx="371">
                  <c:v>3.5272575914859772E-2</c:v>
                </c:pt>
                <c:pt idx="372">
                  <c:v>3.527388721704483E-2</c:v>
                </c:pt>
                <c:pt idx="373">
                  <c:v>3.5270880907773972E-2</c:v>
                </c:pt>
                <c:pt idx="374">
                  <c:v>3.5267136991024017E-2</c:v>
                </c:pt>
                <c:pt idx="375">
                  <c:v>3.5270616412162781E-2</c:v>
                </c:pt>
                <c:pt idx="376">
                  <c:v>3.5274464637041092E-2</c:v>
                </c:pt>
                <c:pt idx="377">
                  <c:v>3.5274241119623177E-2</c:v>
                </c:pt>
                <c:pt idx="378">
                  <c:v>3.5272825509309769E-2</c:v>
                </c:pt>
                <c:pt idx="379">
                  <c:v>3.5269793123006821E-2</c:v>
                </c:pt>
                <c:pt idx="380">
                  <c:v>3.5262282937765121E-2</c:v>
                </c:pt>
                <c:pt idx="381">
                  <c:v>3.5268358886241913E-2</c:v>
                </c:pt>
                <c:pt idx="382">
                  <c:v>3.5270567983388901E-2</c:v>
                </c:pt>
                <c:pt idx="383">
                  <c:v>3.5272035747766488E-2</c:v>
                </c:pt>
                <c:pt idx="384">
                  <c:v>3.5271640866994858E-2</c:v>
                </c:pt>
                <c:pt idx="385">
                  <c:v>3.5266947001218803E-2</c:v>
                </c:pt>
                <c:pt idx="386">
                  <c:v>3.5258080810308463E-2</c:v>
                </c:pt>
                <c:pt idx="387">
                  <c:v>3.5260278731584549E-2</c:v>
                </c:pt>
                <c:pt idx="388">
                  <c:v>3.5260729491710663E-2</c:v>
                </c:pt>
                <c:pt idx="389">
                  <c:v>3.5255283117294312E-2</c:v>
                </c:pt>
                <c:pt idx="390">
                  <c:v>3.5259746015071869E-2</c:v>
                </c:pt>
                <c:pt idx="391">
                  <c:v>3.5262800753116608E-2</c:v>
                </c:pt>
                <c:pt idx="392">
                  <c:v>3.5261046141386032E-2</c:v>
                </c:pt>
                <c:pt idx="393">
                  <c:v>3.5255134105682373E-2</c:v>
                </c:pt>
                <c:pt idx="394">
                  <c:v>3.5250402987003333E-2</c:v>
                </c:pt>
                <c:pt idx="395">
                  <c:v>3.5251013934612267E-2</c:v>
                </c:pt>
                <c:pt idx="396">
                  <c:v>3.5251390188932419E-2</c:v>
                </c:pt>
                <c:pt idx="397">
                  <c:v>3.5250835120677948E-2</c:v>
                </c:pt>
                <c:pt idx="398">
                  <c:v>3.5250443965196609E-2</c:v>
                </c:pt>
                <c:pt idx="399">
                  <c:v>3.5252831876277917E-2</c:v>
                </c:pt>
                <c:pt idx="400">
                  <c:v>3.5250559449195862E-2</c:v>
                </c:pt>
                <c:pt idx="401">
                  <c:v>3.5252761095762253E-2</c:v>
                </c:pt>
                <c:pt idx="402">
                  <c:v>3.5254094749689102E-2</c:v>
                </c:pt>
                <c:pt idx="403">
                  <c:v>3.5255499184131622E-2</c:v>
                </c:pt>
                <c:pt idx="404">
                  <c:v>3.5251028835773468E-2</c:v>
                </c:pt>
                <c:pt idx="405">
                  <c:v>3.5242028534412377E-2</c:v>
                </c:pt>
                <c:pt idx="406">
                  <c:v>3.525426983833313E-2</c:v>
                </c:pt>
                <c:pt idx="407">
                  <c:v>3.5259827971458442E-2</c:v>
                </c:pt>
                <c:pt idx="408">
                  <c:v>3.5258088260889053E-2</c:v>
                </c:pt>
                <c:pt idx="409">
                  <c:v>3.5250201821327209E-2</c:v>
                </c:pt>
                <c:pt idx="410">
                  <c:v>3.5243149846792221E-2</c:v>
                </c:pt>
                <c:pt idx="411">
                  <c:v>3.5247750580310822E-2</c:v>
                </c:pt>
                <c:pt idx="412">
                  <c:v>3.5250358283519738E-2</c:v>
                </c:pt>
                <c:pt idx="413">
                  <c:v>3.5246502608060837E-2</c:v>
                </c:pt>
                <c:pt idx="414">
                  <c:v>3.5244081169366837E-2</c:v>
                </c:pt>
                <c:pt idx="415">
                  <c:v>3.5241834819316857E-2</c:v>
                </c:pt>
                <c:pt idx="416">
                  <c:v>3.5245250910520547E-2</c:v>
                </c:pt>
                <c:pt idx="417">
                  <c:v>3.5244196653366089E-2</c:v>
                </c:pt>
                <c:pt idx="418">
                  <c:v>3.5244785249233253E-2</c:v>
                </c:pt>
                <c:pt idx="419">
                  <c:v>3.5245887935161591E-2</c:v>
                </c:pt>
                <c:pt idx="420">
                  <c:v>3.5242557525634773E-2</c:v>
                </c:pt>
                <c:pt idx="421">
                  <c:v>3.5240944474935532E-2</c:v>
                </c:pt>
                <c:pt idx="422">
                  <c:v>3.523755818605423E-2</c:v>
                </c:pt>
                <c:pt idx="423">
                  <c:v>3.5239599645137787E-2</c:v>
                </c:pt>
                <c:pt idx="424">
                  <c:v>3.5240314900875092E-2</c:v>
                </c:pt>
                <c:pt idx="425">
                  <c:v>3.5239946097135537E-2</c:v>
                </c:pt>
                <c:pt idx="426">
                  <c:v>3.5237561911344528E-2</c:v>
                </c:pt>
                <c:pt idx="427">
                  <c:v>3.5230472683906562E-2</c:v>
                </c:pt>
                <c:pt idx="428">
                  <c:v>3.5227973014116287E-2</c:v>
                </c:pt>
                <c:pt idx="429">
                  <c:v>3.52332703769207E-2</c:v>
                </c:pt>
                <c:pt idx="430">
                  <c:v>3.5232901573181152E-2</c:v>
                </c:pt>
                <c:pt idx="431">
                  <c:v>3.522765263915062E-2</c:v>
                </c:pt>
                <c:pt idx="432">
                  <c:v>3.5227969288825989E-2</c:v>
                </c:pt>
                <c:pt idx="433">
                  <c:v>3.5230446606874473E-2</c:v>
                </c:pt>
                <c:pt idx="434">
                  <c:v>3.5226546227931983E-2</c:v>
                </c:pt>
                <c:pt idx="435">
                  <c:v>3.5222996026277542E-2</c:v>
                </c:pt>
                <c:pt idx="436">
                  <c:v>3.5224545747041702E-2</c:v>
                </c:pt>
                <c:pt idx="437">
                  <c:v>3.5223796963691711E-2</c:v>
                </c:pt>
                <c:pt idx="438">
                  <c:v>3.5223513841629028E-2</c:v>
                </c:pt>
                <c:pt idx="439">
                  <c:v>3.5222258418798447E-2</c:v>
                </c:pt>
                <c:pt idx="440">
                  <c:v>3.5221435129642487E-2</c:v>
                </c:pt>
                <c:pt idx="441">
                  <c:v>3.5219550132751458E-2</c:v>
                </c:pt>
                <c:pt idx="442">
                  <c:v>3.5222593694925308E-2</c:v>
                </c:pt>
                <c:pt idx="443">
                  <c:v>3.5223081707954407E-2</c:v>
                </c:pt>
                <c:pt idx="444">
                  <c:v>3.522057831287384E-2</c:v>
                </c:pt>
                <c:pt idx="445">
                  <c:v>3.5220246762037277E-2</c:v>
                </c:pt>
                <c:pt idx="446">
                  <c:v>3.5220138728618622E-2</c:v>
                </c:pt>
                <c:pt idx="447">
                  <c:v>3.5220090299844742E-2</c:v>
                </c:pt>
                <c:pt idx="448">
                  <c:v>3.521401435136795E-2</c:v>
                </c:pt>
                <c:pt idx="449">
                  <c:v>3.5216465592384338E-2</c:v>
                </c:pt>
                <c:pt idx="450">
                  <c:v>3.5217620432376862E-2</c:v>
                </c:pt>
                <c:pt idx="451">
                  <c:v>3.522012010216713E-2</c:v>
                </c:pt>
                <c:pt idx="452">
                  <c:v>3.5214882344007492E-2</c:v>
                </c:pt>
                <c:pt idx="453">
                  <c:v>3.5210009664297097E-2</c:v>
                </c:pt>
                <c:pt idx="454">
                  <c:v>3.5213388502597809E-2</c:v>
                </c:pt>
                <c:pt idx="455">
                  <c:v>3.52138951420784E-2</c:v>
                </c:pt>
                <c:pt idx="456">
                  <c:v>3.5216256976127618E-2</c:v>
                </c:pt>
                <c:pt idx="457">
                  <c:v>3.521401435136795E-2</c:v>
                </c:pt>
                <c:pt idx="458">
                  <c:v>3.5208437591791153E-2</c:v>
                </c:pt>
                <c:pt idx="459">
                  <c:v>3.5206444561481483E-2</c:v>
                </c:pt>
                <c:pt idx="460">
                  <c:v>3.5204179584980011E-2</c:v>
                </c:pt>
                <c:pt idx="461">
                  <c:v>3.5208668559789658E-2</c:v>
                </c:pt>
                <c:pt idx="462">
                  <c:v>3.5210665315389633E-2</c:v>
                </c:pt>
                <c:pt idx="463">
                  <c:v>3.5206090658903122E-2</c:v>
                </c:pt>
                <c:pt idx="464">
                  <c:v>3.5203184932470322E-2</c:v>
                </c:pt>
                <c:pt idx="465">
                  <c:v>3.5210248082876212E-2</c:v>
                </c:pt>
                <c:pt idx="466">
                  <c:v>3.5211347043514252E-2</c:v>
                </c:pt>
                <c:pt idx="467">
                  <c:v>3.5205718129873283E-2</c:v>
                </c:pt>
                <c:pt idx="468">
                  <c:v>3.5209808498620987E-2</c:v>
                </c:pt>
                <c:pt idx="469">
                  <c:v>3.5210069268941879E-2</c:v>
                </c:pt>
                <c:pt idx="470">
                  <c:v>3.5211611539125443E-2</c:v>
                </c:pt>
                <c:pt idx="471">
                  <c:v>3.5209577530622482E-2</c:v>
                </c:pt>
                <c:pt idx="472">
                  <c:v>3.520076721906662E-2</c:v>
                </c:pt>
                <c:pt idx="473">
                  <c:v>3.5200536251068122E-2</c:v>
                </c:pt>
                <c:pt idx="474">
                  <c:v>3.5209380090236657E-2</c:v>
                </c:pt>
                <c:pt idx="475">
                  <c:v>3.5212822258472443E-2</c:v>
                </c:pt>
                <c:pt idx="476">
                  <c:v>3.5209082067012787E-2</c:v>
                </c:pt>
                <c:pt idx="477">
                  <c:v>3.5200245678424842E-2</c:v>
                </c:pt>
                <c:pt idx="478">
                  <c:v>3.5191338509321213E-2</c:v>
                </c:pt>
                <c:pt idx="479">
                  <c:v>3.5196438431739807E-2</c:v>
                </c:pt>
                <c:pt idx="480">
                  <c:v>3.5193823277950287E-2</c:v>
                </c:pt>
                <c:pt idx="481">
                  <c:v>3.5188775509595871E-2</c:v>
                </c:pt>
                <c:pt idx="482">
                  <c:v>3.5186991095542908E-2</c:v>
                </c:pt>
                <c:pt idx="483">
                  <c:v>3.5190559923648827E-2</c:v>
                </c:pt>
                <c:pt idx="484">
                  <c:v>3.5187859088182449E-2</c:v>
                </c:pt>
                <c:pt idx="485">
                  <c:v>3.5190410912036903E-2</c:v>
                </c:pt>
                <c:pt idx="486">
                  <c:v>3.5194255411624908E-2</c:v>
                </c:pt>
                <c:pt idx="487">
                  <c:v>3.5193976014852517E-2</c:v>
                </c:pt>
                <c:pt idx="488">
                  <c:v>3.518875315785408E-2</c:v>
                </c:pt>
                <c:pt idx="489">
                  <c:v>3.5189166665077209E-2</c:v>
                </c:pt>
                <c:pt idx="490">
                  <c:v>3.5188600420951843E-2</c:v>
                </c:pt>
                <c:pt idx="491">
                  <c:v>3.5189718008041382E-2</c:v>
                </c:pt>
                <c:pt idx="492">
                  <c:v>3.5185936838388443E-2</c:v>
                </c:pt>
                <c:pt idx="493">
                  <c:v>3.5183053463697427E-2</c:v>
                </c:pt>
                <c:pt idx="494">
                  <c:v>3.5186968743801117E-2</c:v>
                </c:pt>
                <c:pt idx="495">
                  <c:v>3.5189900547266013E-2</c:v>
                </c:pt>
                <c:pt idx="496">
                  <c:v>3.5186737775802612E-2</c:v>
                </c:pt>
                <c:pt idx="497">
                  <c:v>3.5187408328056342E-2</c:v>
                </c:pt>
                <c:pt idx="498">
                  <c:v>3.5182062536478043E-2</c:v>
                </c:pt>
                <c:pt idx="499">
                  <c:v>3.5187315195798867E-2</c:v>
                </c:pt>
                <c:pt idx="500">
                  <c:v>3.5187922418117523E-2</c:v>
                </c:pt>
                <c:pt idx="501">
                  <c:v>3.5191111266613007E-2</c:v>
                </c:pt>
                <c:pt idx="502">
                  <c:v>3.519100695848465E-2</c:v>
                </c:pt>
                <c:pt idx="503">
                  <c:v>3.5185102373361588E-2</c:v>
                </c:pt>
                <c:pt idx="504">
                  <c:v>3.5176016390323639E-2</c:v>
                </c:pt>
                <c:pt idx="505">
                  <c:v>3.5177554935216897E-2</c:v>
                </c:pt>
                <c:pt idx="506">
                  <c:v>3.5183120518922813E-2</c:v>
                </c:pt>
                <c:pt idx="507">
                  <c:v>3.5179026424884803E-2</c:v>
                </c:pt>
                <c:pt idx="508">
                  <c:v>3.5174358636140823E-2</c:v>
                </c:pt>
                <c:pt idx="509">
                  <c:v>3.5172320902347558E-2</c:v>
                </c:pt>
                <c:pt idx="510">
                  <c:v>3.51741723716259E-2</c:v>
                </c:pt>
                <c:pt idx="511">
                  <c:v>3.5169541835784912E-2</c:v>
                </c:pt>
                <c:pt idx="512">
                  <c:v>3.5168401896953583E-2</c:v>
                </c:pt>
                <c:pt idx="513">
                  <c:v>3.5170610994100571E-2</c:v>
                </c:pt>
                <c:pt idx="514">
                  <c:v>3.5165201872587197E-2</c:v>
                </c:pt>
                <c:pt idx="515">
                  <c:v>3.5166393965482712E-2</c:v>
                </c:pt>
                <c:pt idx="516">
                  <c:v>3.5167761147022247E-2</c:v>
                </c:pt>
                <c:pt idx="517">
                  <c:v>3.5168379545211792E-2</c:v>
                </c:pt>
                <c:pt idx="518">
                  <c:v>3.5166427493095398E-2</c:v>
                </c:pt>
                <c:pt idx="519">
                  <c:v>3.5158336162567139E-2</c:v>
                </c:pt>
                <c:pt idx="520">
                  <c:v>3.5162568092346191E-2</c:v>
                </c:pt>
                <c:pt idx="521">
                  <c:v>3.5165384411811829E-2</c:v>
                </c:pt>
                <c:pt idx="522">
                  <c:v>3.5163190215826028E-2</c:v>
                </c:pt>
                <c:pt idx="523">
                  <c:v>3.5160306841135032E-2</c:v>
                </c:pt>
                <c:pt idx="524">
                  <c:v>3.5157117992639542E-2</c:v>
                </c:pt>
                <c:pt idx="525">
                  <c:v>3.5164099186658859E-2</c:v>
                </c:pt>
                <c:pt idx="526">
                  <c:v>3.5166271030902863E-2</c:v>
                </c:pt>
                <c:pt idx="527">
                  <c:v>3.5165008157491677E-2</c:v>
                </c:pt>
                <c:pt idx="528">
                  <c:v>3.5163179039955139E-2</c:v>
                </c:pt>
                <c:pt idx="529">
                  <c:v>3.515484556555748E-2</c:v>
                </c:pt>
                <c:pt idx="530">
                  <c:v>3.5157561302185059E-2</c:v>
                </c:pt>
                <c:pt idx="531">
                  <c:v>3.5167772322893143E-2</c:v>
                </c:pt>
                <c:pt idx="532">
                  <c:v>3.5171482712030411E-2</c:v>
                </c:pt>
                <c:pt idx="533">
                  <c:v>3.5168442875146873E-2</c:v>
                </c:pt>
                <c:pt idx="534">
                  <c:v>3.516046330332756E-2</c:v>
                </c:pt>
                <c:pt idx="535">
                  <c:v>3.5155259072780609E-2</c:v>
                </c:pt>
                <c:pt idx="536">
                  <c:v>3.5154290497303009E-2</c:v>
                </c:pt>
                <c:pt idx="537">
                  <c:v>3.5155154764652252E-2</c:v>
                </c:pt>
                <c:pt idx="538">
                  <c:v>3.5149790346622467E-2</c:v>
                </c:pt>
                <c:pt idx="539">
                  <c:v>3.5145312547683723E-2</c:v>
                </c:pt>
                <c:pt idx="540">
                  <c:v>3.5150211304426193E-2</c:v>
                </c:pt>
                <c:pt idx="541">
                  <c:v>3.5152945667505257E-2</c:v>
                </c:pt>
                <c:pt idx="542">
                  <c:v>3.5153377801179893E-2</c:v>
                </c:pt>
                <c:pt idx="543">
                  <c:v>3.5148710012435913E-2</c:v>
                </c:pt>
                <c:pt idx="544">
                  <c:v>3.5145536065101617E-2</c:v>
                </c:pt>
                <c:pt idx="545">
                  <c:v>3.5141348838806152E-2</c:v>
                </c:pt>
                <c:pt idx="546">
                  <c:v>3.5142257809638977E-2</c:v>
                </c:pt>
                <c:pt idx="547">
                  <c:v>3.5142108798027039E-2</c:v>
                </c:pt>
                <c:pt idx="548">
                  <c:v>3.514542430639267E-2</c:v>
                </c:pt>
                <c:pt idx="549">
                  <c:v>3.5145808011293411E-2</c:v>
                </c:pt>
                <c:pt idx="550">
                  <c:v>3.5142261534929282E-2</c:v>
                </c:pt>
                <c:pt idx="551">
                  <c:v>3.5142716020345688E-2</c:v>
                </c:pt>
                <c:pt idx="552">
                  <c:v>3.5146661102771759E-2</c:v>
                </c:pt>
                <c:pt idx="553">
                  <c:v>3.5146977752447128E-2</c:v>
                </c:pt>
                <c:pt idx="554">
                  <c:v>3.5138197243213647E-2</c:v>
                </c:pt>
                <c:pt idx="555">
                  <c:v>3.513842448592186E-2</c:v>
                </c:pt>
                <c:pt idx="556">
                  <c:v>3.5142026841640472E-2</c:v>
                </c:pt>
                <c:pt idx="557">
                  <c:v>3.5142496228218079E-2</c:v>
                </c:pt>
                <c:pt idx="558">
                  <c:v>3.5141453146934509E-2</c:v>
                </c:pt>
                <c:pt idx="559">
                  <c:v>3.5135313868522637E-2</c:v>
                </c:pt>
                <c:pt idx="560">
                  <c:v>3.513592854142189E-2</c:v>
                </c:pt>
                <c:pt idx="561">
                  <c:v>3.5139467567205429E-2</c:v>
                </c:pt>
                <c:pt idx="562">
                  <c:v>3.5142365843057632E-2</c:v>
                </c:pt>
                <c:pt idx="563">
                  <c:v>3.5139340907335281E-2</c:v>
                </c:pt>
                <c:pt idx="564">
                  <c:v>3.5131145268678672E-2</c:v>
                </c:pt>
                <c:pt idx="565">
                  <c:v>3.5130549222230911E-2</c:v>
                </c:pt>
                <c:pt idx="566">
                  <c:v>3.5134825855493552E-2</c:v>
                </c:pt>
                <c:pt idx="567">
                  <c:v>3.5133294761180878E-2</c:v>
                </c:pt>
                <c:pt idx="568">
                  <c:v>3.5134758800268173E-2</c:v>
                </c:pt>
                <c:pt idx="569">
                  <c:v>3.5132426768541343E-2</c:v>
                </c:pt>
                <c:pt idx="570">
                  <c:v>3.5125650465488427E-2</c:v>
                </c:pt>
                <c:pt idx="571">
                  <c:v>3.5132501274347312E-2</c:v>
                </c:pt>
                <c:pt idx="572">
                  <c:v>3.5142097622156143E-2</c:v>
                </c:pt>
                <c:pt idx="573">
                  <c:v>3.514336422085762E-2</c:v>
                </c:pt>
                <c:pt idx="574">
                  <c:v>3.5133048892021179E-2</c:v>
                </c:pt>
                <c:pt idx="575">
                  <c:v>3.5122334957122803E-2</c:v>
                </c:pt>
                <c:pt idx="576">
                  <c:v>3.5131465643644333E-2</c:v>
                </c:pt>
                <c:pt idx="577">
                  <c:v>3.5137679427862167E-2</c:v>
                </c:pt>
                <c:pt idx="578">
                  <c:v>3.5137034952640533E-2</c:v>
                </c:pt>
                <c:pt idx="579">
                  <c:v>3.5129737108945847E-2</c:v>
                </c:pt>
                <c:pt idx="580">
                  <c:v>3.5128187388181693E-2</c:v>
                </c:pt>
                <c:pt idx="581">
                  <c:v>3.5121817141771323E-2</c:v>
                </c:pt>
                <c:pt idx="582">
                  <c:v>3.5121161490678787E-2</c:v>
                </c:pt>
                <c:pt idx="583">
                  <c:v>3.5124536603689187E-2</c:v>
                </c:pt>
                <c:pt idx="584">
                  <c:v>3.5128284245729453E-2</c:v>
                </c:pt>
                <c:pt idx="585">
                  <c:v>3.5125892609357827E-2</c:v>
                </c:pt>
                <c:pt idx="586">
                  <c:v>3.5117916762828827E-2</c:v>
                </c:pt>
                <c:pt idx="587">
                  <c:v>3.5117331892251968E-2</c:v>
                </c:pt>
                <c:pt idx="588">
                  <c:v>3.5123024135828018E-2</c:v>
                </c:pt>
                <c:pt idx="589">
                  <c:v>3.5122338682413101E-2</c:v>
                </c:pt>
                <c:pt idx="590">
                  <c:v>3.5115886479616172E-2</c:v>
                </c:pt>
                <c:pt idx="591">
                  <c:v>3.5118378698825843E-2</c:v>
                </c:pt>
                <c:pt idx="592">
                  <c:v>3.5116933286190033E-2</c:v>
                </c:pt>
                <c:pt idx="593">
                  <c:v>3.5123147070407867E-2</c:v>
                </c:pt>
                <c:pt idx="594">
                  <c:v>3.5127416253089898E-2</c:v>
                </c:pt>
                <c:pt idx="595">
                  <c:v>3.512529656291008E-2</c:v>
                </c:pt>
                <c:pt idx="596">
                  <c:v>3.5117082297801971E-2</c:v>
                </c:pt>
                <c:pt idx="597">
                  <c:v>3.5103008151054382E-2</c:v>
                </c:pt>
                <c:pt idx="598">
                  <c:v>3.5111531615257263E-2</c:v>
                </c:pt>
                <c:pt idx="599">
                  <c:v>3.5116098821163177E-2</c:v>
                </c:pt>
                <c:pt idx="600">
                  <c:v>3.5119559615850449E-2</c:v>
                </c:pt>
                <c:pt idx="601">
                  <c:v>3.5118211060762412E-2</c:v>
                </c:pt>
                <c:pt idx="602">
                  <c:v>3.5118505358695977E-2</c:v>
                </c:pt>
                <c:pt idx="603">
                  <c:v>3.5113777965307243E-2</c:v>
                </c:pt>
                <c:pt idx="604">
                  <c:v>3.5105697810649872E-2</c:v>
                </c:pt>
                <c:pt idx="605">
                  <c:v>3.510502353310585E-2</c:v>
                </c:pt>
                <c:pt idx="606">
                  <c:v>3.5110615193843842E-2</c:v>
                </c:pt>
                <c:pt idx="607">
                  <c:v>3.5103678703308112E-2</c:v>
                </c:pt>
                <c:pt idx="608">
                  <c:v>3.5101011395454407E-2</c:v>
                </c:pt>
                <c:pt idx="609">
                  <c:v>3.5104166716337197E-2</c:v>
                </c:pt>
                <c:pt idx="610">
                  <c:v>3.5105332732200623E-2</c:v>
                </c:pt>
                <c:pt idx="611">
                  <c:v>3.5103987902402878E-2</c:v>
                </c:pt>
                <c:pt idx="612">
                  <c:v>3.5099603235721588E-2</c:v>
                </c:pt>
                <c:pt idx="613">
                  <c:v>3.5092864185571671E-2</c:v>
                </c:pt>
                <c:pt idx="614">
                  <c:v>3.5106927156448357E-2</c:v>
                </c:pt>
                <c:pt idx="615">
                  <c:v>3.5111423581838608E-2</c:v>
                </c:pt>
                <c:pt idx="616">
                  <c:v>3.5102985799312592E-2</c:v>
                </c:pt>
                <c:pt idx="617">
                  <c:v>3.5099398344755173E-2</c:v>
                </c:pt>
                <c:pt idx="618">
                  <c:v>3.5103406757116318E-2</c:v>
                </c:pt>
                <c:pt idx="619">
                  <c:v>3.5109356045722961E-2</c:v>
                </c:pt>
                <c:pt idx="620">
                  <c:v>3.5109218209981918E-2</c:v>
                </c:pt>
                <c:pt idx="621">
                  <c:v>3.5103537142276757E-2</c:v>
                </c:pt>
                <c:pt idx="622">
                  <c:v>3.5095006227493293E-2</c:v>
                </c:pt>
                <c:pt idx="623">
                  <c:v>3.5091932862997062E-2</c:v>
                </c:pt>
                <c:pt idx="624">
                  <c:v>3.5106062889099121E-2</c:v>
                </c:pt>
                <c:pt idx="625">
                  <c:v>3.5107355564832687E-2</c:v>
                </c:pt>
                <c:pt idx="626">
                  <c:v>3.5097111016511917E-2</c:v>
                </c:pt>
                <c:pt idx="627">
                  <c:v>3.5091582685709E-2</c:v>
                </c:pt>
                <c:pt idx="628">
                  <c:v>3.5089503973722458E-2</c:v>
                </c:pt>
                <c:pt idx="629">
                  <c:v>3.5090293735265732E-2</c:v>
                </c:pt>
                <c:pt idx="630">
                  <c:v>3.5093046724796302E-2</c:v>
                </c:pt>
                <c:pt idx="631">
                  <c:v>3.5092189908027649E-2</c:v>
                </c:pt>
                <c:pt idx="632">
                  <c:v>3.5089045763015747E-2</c:v>
                </c:pt>
                <c:pt idx="633">
                  <c:v>3.5087350755929947E-2</c:v>
                </c:pt>
                <c:pt idx="634">
                  <c:v>3.5083413124084473E-2</c:v>
                </c:pt>
                <c:pt idx="635">
                  <c:v>3.5084284842014313E-2</c:v>
                </c:pt>
                <c:pt idx="636">
                  <c:v>3.5080943256616592E-2</c:v>
                </c:pt>
                <c:pt idx="637">
                  <c:v>3.5078596323728561E-2</c:v>
                </c:pt>
                <c:pt idx="638">
                  <c:v>3.5078991204500198E-2</c:v>
                </c:pt>
                <c:pt idx="639">
                  <c:v>3.5079646855592728E-2</c:v>
                </c:pt>
                <c:pt idx="640">
                  <c:v>3.5085879266262048E-2</c:v>
                </c:pt>
                <c:pt idx="641">
                  <c:v>3.508666530251503E-2</c:v>
                </c:pt>
                <c:pt idx="642">
                  <c:v>3.5081084817647927E-2</c:v>
                </c:pt>
                <c:pt idx="643">
                  <c:v>3.507595881819725E-2</c:v>
                </c:pt>
                <c:pt idx="644">
                  <c:v>3.5087071359157562E-2</c:v>
                </c:pt>
                <c:pt idx="645">
                  <c:v>3.5091094672679901E-2</c:v>
                </c:pt>
                <c:pt idx="646">
                  <c:v>3.5088237375020981E-2</c:v>
                </c:pt>
                <c:pt idx="647">
                  <c:v>3.5079188644886017E-2</c:v>
                </c:pt>
                <c:pt idx="648">
                  <c:v>3.5077836364507682E-2</c:v>
                </c:pt>
                <c:pt idx="649">
                  <c:v>3.5083688795566559E-2</c:v>
                </c:pt>
                <c:pt idx="650">
                  <c:v>3.5088922828435898E-2</c:v>
                </c:pt>
                <c:pt idx="651">
                  <c:v>3.5087574273347848E-2</c:v>
                </c:pt>
                <c:pt idx="652">
                  <c:v>3.508029505610466E-2</c:v>
                </c:pt>
                <c:pt idx="653">
                  <c:v>3.5080794245004647E-2</c:v>
                </c:pt>
                <c:pt idx="654">
                  <c:v>3.5078905522823327E-2</c:v>
                </c:pt>
                <c:pt idx="655">
                  <c:v>3.5077638924121857E-2</c:v>
                </c:pt>
                <c:pt idx="656">
                  <c:v>3.5080660134553909E-2</c:v>
                </c:pt>
                <c:pt idx="657">
                  <c:v>3.5077124834060669E-2</c:v>
                </c:pt>
                <c:pt idx="658">
                  <c:v>3.506903350353241E-2</c:v>
                </c:pt>
                <c:pt idx="659">
                  <c:v>3.5064205527305603E-2</c:v>
                </c:pt>
                <c:pt idx="660">
                  <c:v>3.5065848380327218E-2</c:v>
                </c:pt>
                <c:pt idx="661">
                  <c:v>3.5066083073616028E-2</c:v>
                </c:pt>
                <c:pt idx="662">
                  <c:v>3.5069618374109268E-2</c:v>
                </c:pt>
                <c:pt idx="663">
                  <c:v>3.5070452839136117E-2</c:v>
                </c:pt>
                <c:pt idx="664">
                  <c:v>3.5066936165094383E-2</c:v>
                </c:pt>
                <c:pt idx="665">
                  <c:v>3.5070620477199548E-2</c:v>
                </c:pt>
                <c:pt idx="666">
                  <c:v>3.5070907324552543E-2</c:v>
                </c:pt>
                <c:pt idx="667">
                  <c:v>3.5067301243543618E-2</c:v>
                </c:pt>
                <c:pt idx="668">
                  <c:v>3.5062223672866821E-2</c:v>
                </c:pt>
                <c:pt idx="669">
                  <c:v>3.5064194351434708E-2</c:v>
                </c:pt>
                <c:pt idx="670">
                  <c:v>3.5065211355686188E-2</c:v>
                </c:pt>
                <c:pt idx="671">
                  <c:v>3.5063397139310837E-2</c:v>
                </c:pt>
                <c:pt idx="672">
                  <c:v>3.5058721899986267E-2</c:v>
                </c:pt>
                <c:pt idx="673">
                  <c:v>3.5054769366979599E-2</c:v>
                </c:pt>
                <c:pt idx="674">
                  <c:v>3.5058114677667618E-2</c:v>
                </c:pt>
                <c:pt idx="675">
                  <c:v>3.5058356821537018E-2</c:v>
                </c:pt>
                <c:pt idx="676">
                  <c:v>3.5057298839092248E-2</c:v>
                </c:pt>
                <c:pt idx="677">
                  <c:v>3.5062581300735467E-2</c:v>
                </c:pt>
                <c:pt idx="678">
                  <c:v>3.5064540803432458E-2</c:v>
                </c:pt>
                <c:pt idx="679">
                  <c:v>3.5062629729509347E-2</c:v>
                </c:pt>
                <c:pt idx="680">
                  <c:v>3.5057611763477332E-2</c:v>
                </c:pt>
                <c:pt idx="681">
                  <c:v>3.5059049725532532E-2</c:v>
                </c:pt>
                <c:pt idx="682">
                  <c:v>3.5067863762378693E-2</c:v>
                </c:pt>
                <c:pt idx="683">
                  <c:v>3.5065885633230209E-2</c:v>
                </c:pt>
                <c:pt idx="684">
                  <c:v>3.5054851323366172E-2</c:v>
                </c:pt>
                <c:pt idx="685">
                  <c:v>3.5054735839366913E-2</c:v>
                </c:pt>
                <c:pt idx="686">
                  <c:v>3.5057540982961648E-2</c:v>
                </c:pt>
                <c:pt idx="687">
                  <c:v>3.5056177526712418E-2</c:v>
                </c:pt>
                <c:pt idx="688">
                  <c:v>3.505672886967659E-2</c:v>
                </c:pt>
                <c:pt idx="689">
                  <c:v>3.5056781023740768E-2</c:v>
                </c:pt>
                <c:pt idx="690">
                  <c:v>3.5050507634878159E-2</c:v>
                </c:pt>
                <c:pt idx="691">
                  <c:v>3.5051017999649048E-2</c:v>
                </c:pt>
                <c:pt idx="692">
                  <c:v>3.5052992403507233E-2</c:v>
                </c:pt>
                <c:pt idx="693">
                  <c:v>3.5052180290222168E-2</c:v>
                </c:pt>
                <c:pt idx="694">
                  <c:v>3.5050708800554282E-2</c:v>
                </c:pt>
                <c:pt idx="695">
                  <c:v>3.505358099937439E-2</c:v>
                </c:pt>
                <c:pt idx="696">
                  <c:v>3.505147248506546E-2</c:v>
                </c:pt>
                <c:pt idx="697">
                  <c:v>3.5041548311710358E-2</c:v>
                </c:pt>
                <c:pt idx="698">
                  <c:v>3.5053789615631097E-2</c:v>
                </c:pt>
                <c:pt idx="699">
                  <c:v>3.5060379654169083E-2</c:v>
                </c:pt>
                <c:pt idx="700">
                  <c:v>3.5059809684753418E-2</c:v>
                </c:pt>
                <c:pt idx="701">
                  <c:v>3.5052977502346039E-2</c:v>
                </c:pt>
                <c:pt idx="702">
                  <c:v>3.5054337233304977E-2</c:v>
                </c:pt>
                <c:pt idx="703">
                  <c:v>3.5054657608270652E-2</c:v>
                </c:pt>
                <c:pt idx="704">
                  <c:v>3.5051140934228897E-2</c:v>
                </c:pt>
                <c:pt idx="705">
                  <c:v>3.5046156495809562E-2</c:v>
                </c:pt>
                <c:pt idx="706">
                  <c:v>3.5048242658376687E-2</c:v>
                </c:pt>
                <c:pt idx="707">
                  <c:v>3.5042945295572281E-2</c:v>
                </c:pt>
                <c:pt idx="708">
                  <c:v>3.5041201859712601E-2</c:v>
                </c:pt>
                <c:pt idx="709">
                  <c:v>3.5040952265262597E-2</c:v>
                </c:pt>
                <c:pt idx="710">
                  <c:v>3.5042669624090188E-2</c:v>
                </c:pt>
                <c:pt idx="711">
                  <c:v>3.5040009766817093E-2</c:v>
                </c:pt>
                <c:pt idx="712">
                  <c:v>3.5037212073802948E-2</c:v>
                </c:pt>
                <c:pt idx="713">
                  <c:v>3.5038009285926819E-2</c:v>
                </c:pt>
                <c:pt idx="714">
                  <c:v>3.5034466534852982E-2</c:v>
                </c:pt>
                <c:pt idx="715">
                  <c:v>3.5033628344535828E-2</c:v>
                </c:pt>
                <c:pt idx="716">
                  <c:v>3.5035405308008187E-2</c:v>
                </c:pt>
                <c:pt idx="717">
                  <c:v>3.5037443041801453E-2</c:v>
                </c:pt>
                <c:pt idx="718">
                  <c:v>3.5037707537412643E-2</c:v>
                </c:pt>
                <c:pt idx="719">
                  <c:v>3.5033047199249268E-2</c:v>
                </c:pt>
                <c:pt idx="720">
                  <c:v>3.503088653087616E-2</c:v>
                </c:pt>
                <c:pt idx="721">
                  <c:v>3.50322425365448E-2</c:v>
                </c:pt>
                <c:pt idx="722">
                  <c:v>3.5038374364376068E-2</c:v>
                </c:pt>
                <c:pt idx="723">
                  <c:v>3.5039152950048447E-2</c:v>
                </c:pt>
                <c:pt idx="724">
                  <c:v>3.5034995526075363E-2</c:v>
                </c:pt>
                <c:pt idx="725">
                  <c:v>3.5034071654081338E-2</c:v>
                </c:pt>
                <c:pt idx="726">
                  <c:v>3.5036459565162659E-2</c:v>
                </c:pt>
                <c:pt idx="727">
                  <c:v>3.5035464912652969E-2</c:v>
                </c:pt>
                <c:pt idx="728">
                  <c:v>3.5030864179134369E-2</c:v>
                </c:pt>
                <c:pt idx="729">
                  <c:v>3.5037167370319373E-2</c:v>
                </c:pt>
                <c:pt idx="730">
                  <c:v>3.5039227455854423E-2</c:v>
                </c:pt>
                <c:pt idx="731">
                  <c:v>3.5031974315643311E-2</c:v>
                </c:pt>
                <c:pt idx="732">
                  <c:v>3.5030551254749298E-2</c:v>
                </c:pt>
                <c:pt idx="733">
                  <c:v>3.5038817673921592E-2</c:v>
                </c:pt>
                <c:pt idx="734">
                  <c:v>3.5039369016885757E-2</c:v>
                </c:pt>
                <c:pt idx="735">
                  <c:v>3.503904864192009E-2</c:v>
                </c:pt>
                <c:pt idx="736">
                  <c:v>3.5040389746427543E-2</c:v>
                </c:pt>
                <c:pt idx="737">
                  <c:v>3.5035490989685059E-2</c:v>
                </c:pt>
                <c:pt idx="738">
                  <c:v>3.5038523375988007E-2</c:v>
                </c:pt>
                <c:pt idx="739">
                  <c:v>3.5038445144891739E-2</c:v>
                </c:pt>
                <c:pt idx="740">
                  <c:v>3.5030547529459E-2</c:v>
                </c:pt>
                <c:pt idx="741">
                  <c:v>3.5023406147956848E-2</c:v>
                </c:pt>
                <c:pt idx="742">
                  <c:v>3.5024307668209083E-2</c:v>
                </c:pt>
                <c:pt idx="743">
                  <c:v>3.5028200596570969E-2</c:v>
                </c:pt>
                <c:pt idx="744">
                  <c:v>3.5025633871555328E-2</c:v>
                </c:pt>
                <c:pt idx="745">
                  <c:v>3.5027392208576202E-2</c:v>
                </c:pt>
                <c:pt idx="746">
                  <c:v>3.5027064383029938E-2</c:v>
                </c:pt>
                <c:pt idx="747">
                  <c:v>3.5023268312215812E-2</c:v>
                </c:pt>
                <c:pt idx="748">
                  <c:v>3.501708060503006E-2</c:v>
                </c:pt>
                <c:pt idx="749">
                  <c:v>3.5031333565711982E-2</c:v>
                </c:pt>
                <c:pt idx="750">
                  <c:v>3.5036269575357437E-2</c:v>
                </c:pt>
                <c:pt idx="751">
                  <c:v>3.5028688609600067E-2</c:v>
                </c:pt>
                <c:pt idx="752">
                  <c:v>3.5021364688873291E-2</c:v>
                </c:pt>
                <c:pt idx="753">
                  <c:v>3.5021606832742691E-2</c:v>
                </c:pt>
                <c:pt idx="754">
                  <c:v>3.5021193325519562E-2</c:v>
                </c:pt>
                <c:pt idx="755">
                  <c:v>3.503398597240448E-2</c:v>
                </c:pt>
                <c:pt idx="756">
                  <c:v>3.5037700086832053E-2</c:v>
                </c:pt>
                <c:pt idx="757">
                  <c:v>3.5036783665418618E-2</c:v>
                </c:pt>
                <c:pt idx="758">
                  <c:v>3.5032536834478378E-2</c:v>
                </c:pt>
                <c:pt idx="759">
                  <c:v>3.5026971250772483E-2</c:v>
                </c:pt>
                <c:pt idx="760">
                  <c:v>3.5027600824832923E-2</c:v>
                </c:pt>
                <c:pt idx="761">
                  <c:v>3.5030882805585861E-2</c:v>
                </c:pt>
                <c:pt idx="762">
                  <c:v>3.5027388483285897E-2</c:v>
                </c:pt>
                <c:pt idx="763">
                  <c:v>3.5019949078559882E-2</c:v>
                </c:pt>
                <c:pt idx="764">
                  <c:v>3.5024270415306091E-2</c:v>
                </c:pt>
                <c:pt idx="765">
                  <c:v>3.5028360784053802E-2</c:v>
                </c:pt>
                <c:pt idx="766">
                  <c:v>3.5027053207159042E-2</c:v>
                </c:pt>
                <c:pt idx="767">
                  <c:v>3.502168133854866E-2</c:v>
                </c:pt>
                <c:pt idx="768">
                  <c:v>3.5013739019632339E-2</c:v>
                </c:pt>
                <c:pt idx="769">
                  <c:v>3.5026907920837402E-2</c:v>
                </c:pt>
                <c:pt idx="770">
                  <c:v>3.5033699125051498E-2</c:v>
                </c:pt>
                <c:pt idx="771">
                  <c:v>3.503156453371048E-2</c:v>
                </c:pt>
                <c:pt idx="772">
                  <c:v>3.5022065043449402E-2</c:v>
                </c:pt>
                <c:pt idx="773">
                  <c:v>3.5013165324926383E-2</c:v>
                </c:pt>
                <c:pt idx="774">
                  <c:v>3.5016991198062897E-2</c:v>
                </c:pt>
                <c:pt idx="775">
                  <c:v>3.5017248243093491E-2</c:v>
                </c:pt>
                <c:pt idx="776">
                  <c:v>3.5014249384403229E-2</c:v>
                </c:pt>
                <c:pt idx="777">
                  <c:v>3.5009164363145828E-2</c:v>
                </c:pt>
                <c:pt idx="778">
                  <c:v>3.5008884966373437E-2</c:v>
                </c:pt>
                <c:pt idx="779">
                  <c:v>3.5006992518901818E-2</c:v>
                </c:pt>
                <c:pt idx="780">
                  <c:v>3.4999322146177292E-2</c:v>
                </c:pt>
                <c:pt idx="781">
                  <c:v>3.5015270113945007E-2</c:v>
                </c:pt>
                <c:pt idx="782">
                  <c:v>3.5017348825931549E-2</c:v>
                </c:pt>
                <c:pt idx="783">
                  <c:v>3.5003591328859329E-2</c:v>
                </c:pt>
                <c:pt idx="784">
                  <c:v>3.4999191761016853E-2</c:v>
                </c:pt>
                <c:pt idx="785">
                  <c:v>3.500569611787796E-2</c:v>
                </c:pt>
                <c:pt idx="786">
                  <c:v>3.500877320766449E-2</c:v>
                </c:pt>
                <c:pt idx="787">
                  <c:v>3.500843420624733E-2</c:v>
                </c:pt>
                <c:pt idx="788">
                  <c:v>3.5004306584596627E-2</c:v>
                </c:pt>
                <c:pt idx="789">
                  <c:v>3.4998446702957153E-2</c:v>
                </c:pt>
                <c:pt idx="790">
                  <c:v>3.5004518926143653E-2</c:v>
                </c:pt>
                <c:pt idx="791">
                  <c:v>3.5007055848836899E-2</c:v>
                </c:pt>
                <c:pt idx="792">
                  <c:v>3.5019088536500931E-2</c:v>
                </c:pt>
                <c:pt idx="793">
                  <c:v>3.5017255693674088E-2</c:v>
                </c:pt>
                <c:pt idx="794">
                  <c:v>3.5007819533348077E-2</c:v>
                </c:pt>
                <c:pt idx="795">
                  <c:v>3.5002276301383972E-2</c:v>
                </c:pt>
                <c:pt idx="796">
                  <c:v>3.500380739569664E-2</c:v>
                </c:pt>
                <c:pt idx="797">
                  <c:v>3.5007484257221222E-2</c:v>
                </c:pt>
                <c:pt idx="798">
                  <c:v>3.5006426274776459E-2</c:v>
                </c:pt>
                <c:pt idx="799">
                  <c:v>3.5004965960979462E-2</c:v>
                </c:pt>
                <c:pt idx="800">
                  <c:v>3.5002905875444412E-2</c:v>
                </c:pt>
                <c:pt idx="801">
                  <c:v>3.500022366642952E-2</c:v>
                </c:pt>
                <c:pt idx="802">
                  <c:v>3.4996997565031052E-2</c:v>
                </c:pt>
                <c:pt idx="803">
                  <c:v>3.4993749111890793E-2</c:v>
                </c:pt>
                <c:pt idx="804">
                  <c:v>3.499235212802887E-2</c:v>
                </c:pt>
                <c:pt idx="805">
                  <c:v>3.5001590847969062E-2</c:v>
                </c:pt>
                <c:pt idx="806">
                  <c:v>3.5004865378141403E-2</c:v>
                </c:pt>
                <c:pt idx="807">
                  <c:v>3.4998204559087753E-2</c:v>
                </c:pt>
                <c:pt idx="808">
                  <c:v>3.4988079220056527E-2</c:v>
                </c:pt>
                <c:pt idx="809">
                  <c:v>3.4988701343536377E-2</c:v>
                </c:pt>
                <c:pt idx="810">
                  <c:v>3.4988053143024438E-2</c:v>
                </c:pt>
                <c:pt idx="811">
                  <c:v>3.4986410290002823E-2</c:v>
                </c:pt>
                <c:pt idx="812">
                  <c:v>3.4981586039066308E-2</c:v>
                </c:pt>
                <c:pt idx="813">
                  <c:v>3.4992281347513199E-2</c:v>
                </c:pt>
                <c:pt idx="814">
                  <c:v>3.499259427189827E-2</c:v>
                </c:pt>
                <c:pt idx="815">
                  <c:v>3.4990094602108002E-2</c:v>
                </c:pt>
                <c:pt idx="816">
                  <c:v>3.4985478967428207E-2</c:v>
                </c:pt>
                <c:pt idx="817">
                  <c:v>3.4987162798643112E-2</c:v>
                </c:pt>
                <c:pt idx="818">
                  <c:v>3.4991044551134109E-2</c:v>
                </c:pt>
                <c:pt idx="819">
                  <c:v>3.4990690648555763E-2</c:v>
                </c:pt>
                <c:pt idx="820">
                  <c:v>3.4987732768058777E-2</c:v>
                </c:pt>
                <c:pt idx="821">
                  <c:v>3.4982707351446152E-2</c:v>
                </c:pt>
                <c:pt idx="822">
                  <c:v>3.4982547163963318E-2</c:v>
                </c:pt>
                <c:pt idx="823">
                  <c:v>3.4980844706296921E-2</c:v>
                </c:pt>
                <c:pt idx="824">
                  <c:v>3.4974068403244019E-2</c:v>
                </c:pt>
                <c:pt idx="825">
                  <c:v>3.4972041845321662E-2</c:v>
                </c:pt>
                <c:pt idx="826">
                  <c:v>3.4982535988092422E-2</c:v>
                </c:pt>
                <c:pt idx="827">
                  <c:v>3.4977078437805183E-2</c:v>
                </c:pt>
                <c:pt idx="828">
                  <c:v>3.4976031631231308E-2</c:v>
                </c:pt>
                <c:pt idx="829">
                  <c:v>3.4979429095983512E-2</c:v>
                </c:pt>
                <c:pt idx="830">
                  <c:v>3.4979753196239471E-2</c:v>
                </c:pt>
                <c:pt idx="831">
                  <c:v>3.4978967159986503E-2</c:v>
                </c:pt>
                <c:pt idx="832">
                  <c:v>3.4978147596120827E-2</c:v>
                </c:pt>
                <c:pt idx="833">
                  <c:v>3.4975606948137283E-2</c:v>
                </c:pt>
                <c:pt idx="834">
                  <c:v>3.498140349984169E-2</c:v>
                </c:pt>
                <c:pt idx="835">
                  <c:v>3.4978330135345459E-2</c:v>
                </c:pt>
                <c:pt idx="836">
                  <c:v>3.4968741238117218E-2</c:v>
                </c:pt>
                <c:pt idx="837">
                  <c:v>3.4972622990608222E-2</c:v>
                </c:pt>
                <c:pt idx="838">
                  <c:v>3.4974154084920883E-2</c:v>
                </c:pt>
                <c:pt idx="839">
                  <c:v>3.497367724776268E-2</c:v>
                </c:pt>
                <c:pt idx="840">
                  <c:v>3.4971017390489578E-2</c:v>
                </c:pt>
                <c:pt idx="841">
                  <c:v>3.4969978034496307E-2</c:v>
                </c:pt>
                <c:pt idx="842">
                  <c:v>3.4975487738847733E-2</c:v>
                </c:pt>
                <c:pt idx="843">
                  <c:v>3.4972846508026123E-2</c:v>
                </c:pt>
                <c:pt idx="844">
                  <c:v>3.4971714019775391E-2</c:v>
                </c:pt>
                <c:pt idx="845">
                  <c:v>3.4975279122591019E-2</c:v>
                </c:pt>
                <c:pt idx="846">
                  <c:v>3.4977380186319351E-2</c:v>
                </c:pt>
                <c:pt idx="847">
                  <c:v>3.4976776689291E-2</c:v>
                </c:pt>
                <c:pt idx="848">
                  <c:v>3.4973721951246262E-2</c:v>
                </c:pt>
                <c:pt idx="849">
                  <c:v>3.4969665110111237E-2</c:v>
                </c:pt>
                <c:pt idx="850">
                  <c:v>3.4966129809618003E-2</c:v>
                </c:pt>
                <c:pt idx="851">
                  <c:v>3.4973639994859702E-2</c:v>
                </c:pt>
                <c:pt idx="852">
                  <c:v>3.4972004592418671E-2</c:v>
                </c:pt>
                <c:pt idx="853">
                  <c:v>3.4964825958013528E-2</c:v>
                </c:pt>
                <c:pt idx="854">
                  <c:v>3.497164323925972E-2</c:v>
                </c:pt>
                <c:pt idx="855">
                  <c:v>3.497777134180069E-2</c:v>
                </c:pt>
                <c:pt idx="856">
                  <c:v>3.4979682415723801E-2</c:v>
                </c:pt>
                <c:pt idx="857">
                  <c:v>3.4977607429027557E-2</c:v>
                </c:pt>
                <c:pt idx="858">
                  <c:v>3.4973796457052231E-2</c:v>
                </c:pt>
                <c:pt idx="859">
                  <c:v>3.4969810396432877E-2</c:v>
                </c:pt>
                <c:pt idx="860">
                  <c:v>3.49702388048172E-2</c:v>
                </c:pt>
                <c:pt idx="861">
                  <c:v>3.4967627376317978E-2</c:v>
                </c:pt>
                <c:pt idx="862">
                  <c:v>3.4960929304361343E-2</c:v>
                </c:pt>
                <c:pt idx="863">
                  <c:v>3.4959420561790473E-2</c:v>
                </c:pt>
                <c:pt idx="864">
                  <c:v>3.4973643720149987E-2</c:v>
                </c:pt>
                <c:pt idx="865">
                  <c:v>3.4975346177816391E-2</c:v>
                </c:pt>
                <c:pt idx="866">
                  <c:v>3.4965001046657562E-2</c:v>
                </c:pt>
                <c:pt idx="867">
                  <c:v>3.4961096942424767E-2</c:v>
                </c:pt>
                <c:pt idx="868">
                  <c:v>3.4961611032485962E-2</c:v>
                </c:pt>
                <c:pt idx="869">
                  <c:v>3.4966818988323212E-2</c:v>
                </c:pt>
                <c:pt idx="870">
                  <c:v>3.4968815743923187E-2</c:v>
                </c:pt>
                <c:pt idx="871">
                  <c:v>3.4965593367815018E-2</c:v>
                </c:pt>
                <c:pt idx="872">
                  <c:v>3.4964133054018021E-2</c:v>
                </c:pt>
                <c:pt idx="873">
                  <c:v>3.496285155415535E-2</c:v>
                </c:pt>
                <c:pt idx="874">
                  <c:v>3.4960601478815079E-2</c:v>
                </c:pt>
                <c:pt idx="875">
                  <c:v>3.4961968660354607E-2</c:v>
                </c:pt>
                <c:pt idx="876">
                  <c:v>3.4959092736244202E-2</c:v>
                </c:pt>
                <c:pt idx="877">
                  <c:v>3.495483472943306E-2</c:v>
                </c:pt>
                <c:pt idx="878">
                  <c:v>3.495987132191658E-2</c:v>
                </c:pt>
                <c:pt idx="879">
                  <c:v>3.4958261996507638E-2</c:v>
                </c:pt>
                <c:pt idx="880">
                  <c:v>3.4942269325256348E-2</c:v>
                </c:pt>
                <c:pt idx="881">
                  <c:v>3.4953922033309943E-2</c:v>
                </c:pt>
                <c:pt idx="882">
                  <c:v>3.4956969320774078E-2</c:v>
                </c:pt>
                <c:pt idx="883">
                  <c:v>3.4954149276018143E-2</c:v>
                </c:pt>
                <c:pt idx="884">
                  <c:v>3.4960713237524033E-2</c:v>
                </c:pt>
                <c:pt idx="885">
                  <c:v>3.4948579967021942E-2</c:v>
                </c:pt>
                <c:pt idx="886">
                  <c:v>3.494708240032196E-2</c:v>
                </c:pt>
                <c:pt idx="887">
                  <c:v>3.4955967217683792E-2</c:v>
                </c:pt>
                <c:pt idx="888">
                  <c:v>3.4951165318489068E-2</c:v>
                </c:pt>
                <c:pt idx="889">
                  <c:v>3.4944366663694382E-2</c:v>
                </c:pt>
                <c:pt idx="890">
                  <c:v>3.4950394183397293E-2</c:v>
                </c:pt>
                <c:pt idx="891">
                  <c:v>3.495025634765625E-2</c:v>
                </c:pt>
                <c:pt idx="892">
                  <c:v>3.4940645098686218E-2</c:v>
                </c:pt>
                <c:pt idx="893">
                  <c:v>3.4938730299472809E-2</c:v>
                </c:pt>
                <c:pt idx="894">
                  <c:v>3.4935474395751953E-2</c:v>
                </c:pt>
                <c:pt idx="895">
                  <c:v>3.4944768995046623E-2</c:v>
                </c:pt>
                <c:pt idx="896">
                  <c:v>3.4943975508213043E-2</c:v>
                </c:pt>
                <c:pt idx="897">
                  <c:v>3.4939415752887733E-2</c:v>
                </c:pt>
                <c:pt idx="898">
                  <c:v>3.4937694668769843E-2</c:v>
                </c:pt>
                <c:pt idx="899">
                  <c:v>3.4943029284477227E-2</c:v>
                </c:pt>
                <c:pt idx="900">
                  <c:v>3.494098037481308E-2</c:v>
                </c:pt>
                <c:pt idx="901">
                  <c:v>3.4936793148517609E-2</c:v>
                </c:pt>
                <c:pt idx="902">
                  <c:v>3.4931037575006478E-2</c:v>
                </c:pt>
                <c:pt idx="903">
                  <c:v>3.4929368644952767E-2</c:v>
                </c:pt>
                <c:pt idx="904">
                  <c:v>3.4932054579257972E-2</c:v>
                </c:pt>
                <c:pt idx="905">
                  <c:v>3.4930888563394553E-2</c:v>
                </c:pt>
                <c:pt idx="906">
                  <c:v>3.4928716719150543E-2</c:v>
                </c:pt>
                <c:pt idx="907">
                  <c:v>3.4925967454910278E-2</c:v>
                </c:pt>
                <c:pt idx="908">
                  <c:v>3.493528813123703E-2</c:v>
                </c:pt>
                <c:pt idx="909">
                  <c:v>3.4931648522615433E-2</c:v>
                </c:pt>
                <c:pt idx="910">
                  <c:v>3.4933917224407203E-2</c:v>
                </c:pt>
                <c:pt idx="911">
                  <c:v>3.4938797354698181E-2</c:v>
                </c:pt>
                <c:pt idx="912">
                  <c:v>3.4941300749778748E-2</c:v>
                </c:pt>
                <c:pt idx="913">
                  <c:v>3.4937810152769089E-2</c:v>
                </c:pt>
                <c:pt idx="914">
                  <c:v>3.4928951412439353E-2</c:v>
                </c:pt>
                <c:pt idx="915">
                  <c:v>3.4936830401420593E-2</c:v>
                </c:pt>
                <c:pt idx="916">
                  <c:v>3.4947168081998832E-2</c:v>
                </c:pt>
                <c:pt idx="917">
                  <c:v>3.4954644739627838E-2</c:v>
                </c:pt>
                <c:pt idx="918">
                  <c:v>3.4953132271766663E-2</c:v>
                </c:pt>
                <c:pt idx="919">
                  <c:v>3.4943204373121262E-2</c:v>
                </c:pt>
                <c:pt idx="920">
                  <c:v>3.492070734500885E-2</c:v>
                </c:pt>
                <c:pt idx="921">
                  <c:v>3.4935697913169861E-2</c:v>
                </c:pt>
                <c:pt idx="922">
                  <c:v>3.4945260733366013E-2</c:v>
                </c:pt>
                <c:pt idx="923">
                  <c:v>3.4949164837598801E-2</c:v>
                </c:pt>
                <c:pt idx="924">
                  <c:v>3.4950181841850281E-2</c:v>
                </c:pt>
                <c:pt idx="925">
                  <c:v>3.4949451684951782E-2</c:v>
                </c:pt>
                <c:pt idx="926">
                  <c:v>3.4947976469993591E-2</c:v>
                </c:pt>
                <c:pt idx="927">
                  <c:v>3.4945804625749588E-2</c:v>
                </c:pt>
                <c:pt idx="928">
                  <c:v>3.4942414611577988E-2</c:v>
                </c:pt>
                <c:pt idx="929">
                  <c:v>3.4937560558319092E-2</c:v>
                </c:pt>
                <c:pt idx="930">
                  <c:v>3.4935053437948227E-2</c:v>
                </c:pt>
                <c:pt idx="931">
                  <c:v>3.4931749105453491E-2</c:v>
                </c:pt>
                <c:pt idx="932">
                  <c:v>3.4925796091556549E-2</c:v>
                </c:pt>
                <c:pt idx="933">
                  <c:v>3.4913014620542533E-2</c:v>
                </c:pt>
                <c:pt idx="934">
                  <c:v>3.4931790083646767E-2</c:v>
                </c:pt>
                <c:pt idx="935">
                  <c:v>3.494015708565712E-2</c:v>
                </c:pt>
                <c:pt idx="936">
                  <c:v>3.4940402954816818E-2</c:v>
                </c:pt>
                <c:pt idx="937">
                  <c:v>3.4939669072628021E-2</c:v>
                </c:pt>
                <c:pt idx="938">
                  <c:v>3.4932859241962433E-2</c:v>
                </c:pt>
                <c:pt idx="939">
                  <c:v>3.4929037094116211E-2</c:v>
                </c:pt>
                <c:pt idx="940">
                  <c:v>3.4915845841169357E-2</c:v>
                </c:pt>
                <c:pt idx="941">
                  <c:v>3.4912135452032089E-2</c:v>
                </c:pt>
                <c:pt idx="942">
                  <c:v>3.4916069358587272E-2</c:v>
                </c:pt>
                <c:pt idx="943">
                  <c:v>3.4918881952762597E-2</c:v>
                </c:pt>
                <c:pt idx="944">
                  <c:v>3.4931037575006478E-2</c:v>
                </c:pt>
                <c:pt idx="945">
                  <c:v>3.4920118749141693E-2</c:v>
                </c:pt>
                <c:pt idx="946">
                  <c:v>3.490862250328064E-2</c:v>
                </c:pt>
                <c:pt idx="947">
                  <c:v>3.4925434738397598E-2</c:v>
                </c:pt>
                <c:pt idx="948">
                  <c:v>3.4929092973470688E-2</c:v>
                </c:pt>
                <c:pt idx="949">
                  <c:v>3.4919556230306632E-2</c:v>
                </c:pt>
                <c:pt idx="950">
                  <c:v>3.4909013658761978E-2</c:v>
                </c:pt>
                <c:pt idx="951">
                  <c:v>3.4908544272184372E-2</c:v>
                </c:pt>
                <c:pt idx="952">
                  <c:v>3.4924723207950592E-2</c:v>
                </c:pt>
                <c:pt idx="953">
                  <c:v>3.4930307418107993E-2</c:v>
                </c:pt>
                <c:pt idx="954">
                  <c:v>3.4929804503917687E-2</c:v>
                </c:pt>
                <c:pt idx="955">
                  <c:v>3.492819145321846E-2</c:v>
                </c:pt>
                <c:pt idx="956">
                  <c:v>3.4926578402519233E-2</c:v>
                </c:pt>
                <c:pt idx="957">
                  <c:v>3.492424264550209E-2</c:v>
                </c:pt>
                <c:pt idx="958">
                  <c:v>3.4919444471597672E-2</c:v>
                </c:pt>
                <c:pt idx="959">
                  <c:v>3.492547944188118E-2</c:v>
                </c:pt>
                <c:pt idx="960">
                  <c:v>3.4925691783428192E-2</c:v>
                </c:pt>
                <c:pt idx="961">
                  <c:v>3.4914609044790268E-2</c:v>
                </c:pt>
                <c:pt idx="962">
                  <c:v>3.4900359809398651E-2</c:v>
                </c:pt>
                <c:pt idx="963">
                  <c:v>3.4906182438135147E-2</c:v>
                </c:pt>
                <c:pt idx="964">
                  <c:v>3.4894119948148727E-2</c:v>
                </c:pt>
                <c:pt idx="965">
                  <c:v>3.489365428686142E-2</c:v>
                </c:pt>
                <c:pt idx="966">
                  <c:v>3.4903921186923981E-2</c:v>
                </c:pt>
                <c:pt idx="967">
                  <c:v>3.4900840371847153E-2</c:v>
                </c:pt>
                <c:pt idx="968">
                  <c:v>3.4903869032859802E-2</c:v>
                </c:pt>
                <c:pt idx="969">
                  <c:v>3.4901037812232971E-2</c:v>
                </c:pt>
                <c:pt idx="970">
                  <c:v>3.4908488392829902E-2</c:v>
                </c:pt>
                <c:pt idx="971">
                  <c:v>3.4903321415185928E-2</c:v>
                </c:pt>
                <c:pt idx="972">
                  <c:v>3.4912724047899253E-2</c:v>
                </c:pt>
                <c:pt idx="973">
                  <c:v>3.4910582005977631E-2</c:v>
                </c:pt>
                <c:pt idx="974">
                  <c:v>3.49082350730896E-2</c:v>
                </c:pt>
                <c:pt idx="975">
                  <c:v>3.4909963607788093E-2</c:v>
                </c:pt>
                <c:pt idx="976">
                  <c:v>3.4909810870885849E-2</c:v>
                </c:pt>
                <c:pt idx="977">
                  <c:v>3.4898024052381522E-2</c:v>
                </c:pt>
                <c:pt idx="978">
                  <c:v>3.4902017563581467E-2</c:v>
                </c:pt>
                <c:pt idx="979">
                  <c:v>3.4908477216959E-2</c:v>
                </c:pt>
                <c:pt idx="980">
                  <c:v>3.4909375011920929E-2</c:v>
                </c:pt>
                <c:pt idx="981">
                  <c:v>3.4906238317489617E-2</c:v>
                </c:pt>
                <c:pt idx="982">
                  <c:v>3.4898962825536728E-2</c:v>
                </c:pt>
                <c:pt idx="983">
                  <c:v>3.4892156720161438E-2</c:v>
                </c:pt>
                <c:pt idx="984">
                  <c:v>3.4888774156570428E-2</c:v>
                </c:pt>
                <c:pt idx="985">
                  <c:v>3.4892763942480087E-2</c:v>
                </c:pt>
                <c:pt idx="986">
                  <c:v>3.4882619976997382E-2</c:v>
                </c:pt>
                <c:pt idx="987">
                  <c:v>3.4892741590738303E-2</c:v>
                </c:pt>
                <c:pt idx="988">
                  <c:v>3.4899283200502403E-2</c:v>
                </c:pt>
                <c:pt idx="989">
                  <c:v>3.4897252917289727E-2</c:v>
                </c:pt>
                <c:pt idx="990">
                  <c:v>3.4904453903436661E-2</c:v>
                </c:pt>
                <c:pt idx="991">
                  <c:v>3.4905135631561279E-2</c:v>
                </c:pt>
                <c:pt idx="992">
                  <c:v>3.4897826611995697E-2</c:v>
                </c:pt>
                <c:pt idx="993">
                  <c:v>3.4881643950939178E-2</c:v>
                </c:pt>
                <c:pt idx="994">
                  <c:v>3.489004448056221E-2</c:v>
                </c:pt>
                <c:pt idx="995">
                  <c:v>3.4893188625574112E-2</c:v>
                </c:pt>
                <c:pt idx="996">
                  <c:v>3.4896396100521088E-2</c:v>
                </c:pt>
                <c:pt idx="997">
                  <c:v>3.4893922507762909E-2</c:v>
                </c:pt>
                <c:pt idx="998">
                  <c:v>3.4900125116109848E-2</c:v>
                </c:pt>
                <c:pt idx="999">
                  <c:v>3.4897074103355408E-2</c:v>
                </c:pt>
                <c:pt idx="1000">
                  <c:v>3.48806232213974E-2</c:v>
                </c:pt>
                <c:pt idx="1001">
                  <c:v>3.4885544329881668E-2</c:v>
                </c:pt>
                <c:pt idx="1002">
                  <c:v>3.4891035407781601E-2</c:v>
                </c:pt>
                <c:pt idx="1003">
                  <c:v>3.4892022609710693E-2</c:v>
                </c:pt>
                <c:pt idx="1004">
                  <c:v>3.4885808825492859E-2</c:v>
                </c:pt>
                <c:pt idx="1005">
                  <c:v>3.4890271723270423E-2</c:v>
                </c:pt>
                <c:pt idx="1006">
                  <c:v>3.4884877502918243E-2</c:v>
                </c:pt>
                <c:pt idx="1007">
                  <c:v>3.4889508038759232E-2</c:v>
                </c:pt>
                <c:pt idx="1008">
                  <c:v>3.4887000918388367E-2</c:v>
                </c:pt>
                <c:pt idx="1009">
                  <c:v>3.4878537058830261E-2</c:v>
                </c:pt>
                <c:pt idx="1010">
                  <c:v>3.4877479076385498E-2</c:v>
                </c:pt>
                <c:pt idx="1011">
                  <c:v>3.4891899675130837E-2</c:v>
                </c:pt>
                <c:pt idx="1012">
                  <c:v>3.4892812371253967E-2</c:v>
                </c:pt>
                <c:pt idx="1013">
                  <c:v>3.4898150712251663E-2</c:v>
                </c:pt>
                <c:pt idx="1014">
                  <c:v>3.4889306873083108E-2</c:v>
                </c:pt>
                <c:pt idx="1015">
                  <c:v>3.4876663237810128E-2</c:v>
                </c:pt>
                <c:pt idx="1016">
                  <c:v>3.4881040453910828E-2</c:v>
                </c:pt>
                <c:pt idx="1017">
                  <c:v>3.488607332110405E-2</c:v>
                </c:pt>
                <c:pt idx="1018">
                  <c:v>3.4882392734289169E-2</c:v>
                </c:pt>
                <c:pt idx="1019">
                  <c:v>3.4881621599197388E-2</c:v>
                </c:pt>
                <c:pt idx="1020">
                  <c:v>3.4874595701694489E-2</c:v>
                </c:pt>
                <c:pt idx="1021">
                  <c:v>3.4874819219112403E-2</c:v>
                </c:pt>
                <c:pt idx="1022">
                  <c:v>3.4876756370067603E-2</c:v>
                </c:pt>
                <c:pt idx="1023">
                  <c:v>3.4873649477958679E-2</c:v>
                </c:pt>
                <c:pt idx="1024">
                  <c:v>3.4877542406320572E-2</c:v>
                </c:pt>
                <c:pt idx="1025">
                  <c:v>3.4878969192504883E-2</c:v>
                </c:pt>
                <c:pt idx="1026">
                  <c:v>3.4879051148891449E-2</c:v>
                </c:pt>
                <c:pt idx="1027">
                  <c:v>3.4872729331254959E-2</c:v>
                </c:pt>
                <c:pt idx="1028">
                  <c:v>3.4883465617895133E-2</c:v>
                </c:pt>
                <c:pt idx="1029">
                  <c:v>3.4882523119449622E-2</c:v>
                </c:pt>
                <c:pt idx="1030">
                  <c:v>3.4876517951488488E-2</c:v>
                </c:pt>
                <c:pt idx="1031">
                  <c:v>3.4891225397586823E-2</c:v>
                </c:pt>
                <c:pt idx="1032">
                  <c:v>3.4897908568382263E-2</c:v>
                </c:pt>
                <c:pt idx="1033">
                  <c:v>3.4893050789833069E-2</c:v>
                </c:pt>
                <c:pt idx="1034">
                  <c:v>3.4880403429269791E-2</c:v>
                </c:pt>
                <c:pt idx="1035">
                  <c:v>3.4865260124206543E-2</c:v>
                </c:pt>
                <c:pt idx="1036">
                  <c:v>3.4869208931922913E-2</c:v>
                </c:pt>
                <c:pt idx="1037">
                  <c:v>3.4875176846981049E-2</c:v>
                </c:pt>
                <c:pt idx="1038">
                  <c:v>3.4872282296419137E-2</c:v>
                </c:pt>
                <c:pt idx="1039">
                  <c:v>3.4862302243709557E-2</c:v>
                </c:pt>
                <c:pt idx="1040">
                  <c:v>3.486168384552002E-2</c:v>
                </c:pt>
                <c:pt idx="1041">
                  <c:v>3.4865442663431168E-2</c:v>
                </c:pt>
                <c:pt idx="1042">
                  <c:v>3.4869953989982598E-2</c:v>
                </c:pt>
                <c:pt idx="1043">
                  <c:v>3.4867465496063232E-2</c:v>
                </c:pt>
                <c:pt idx="1044">
                  <c:v>3.486715629696846E-2</c:v>
                </c:pt>
                <c:pt idx="1045">
                  <c:v>3.4864544868469238E-2</c:v>
                </c:pt>
                <c:pt idx="1046">
                  <c:v>3.4859888255596161E-2</c:v>
                </c:pt>
                <c:pt idx="1047">
                  <c:v>3.4862589091062553E-2</c:v>
                </c:pt>
                <c:pt idx="1048">
                  <c:v>3.4856162965297699E-2</c:v>
                </c:pt>
                <c:pt idx="1049">
                  <c:v>3.4852489829063422E-2</c:v>
                </c:pt>
                <c:pt idx="1050">
                  <c:v>3.4855801612138748E-2</c:v>
                </c:pt>
                <c:pt idx="1051">
                  <c:v>3.4849744290113449E-2</c:v>
                </c:pt>
                <c:pt idx="1052">
                  <c:v>3.4852791577577591E-2</c:v>
                </c:pt>
                <c:pt idx="1053">
                  <c:v>3.486354649066925E-2</c:v>
                </c:pt>
                <c:pt idx="1054">
                  <c:v>3.4861892461776733E-2</c:v>
                </c:pt>
                <c:pt idx="1055">
                  <c:v>3.4855939447879791E-2</c:v>
                </c:pt>
                <c:pt idx="1056">
                  <c:v>3.4854575991630547E-2</c:v>
                </c:pt>
                <c:pt idx="1057">
                  <c:v>3.4847360104322427E-2</c:v>
                </c:pt>
                <c:pt idx="1058">
                  <c:v>3.4847486764192581E-2</c:v>
                </c:pt>
                <c:pt idx="1059">
                  <c:v>3.4852586686611182E-2</c:v>
                </c:pt>
                <c:pt idx="1060">
                  <c:v>3.4851040691137307E-2</c:v>
                </c:pt>
                <c:pt idx="1061">
                  <c:v>3.4856356680393219E-2</c:v>
                </c:pt>
                <c:pt idx="1062">
                  <c:v>3.4856755286455147E-2</c:v>
                </c:pt>
                <c:pt idx="1063">
                  <c:v>3.4852486103773117E-2</c:v>
                </c:pt>
                <c:pt idx="1064">
                  <c:v>3.4853871911764138E-2</c:v>
                </c:pt>
                <c:pt idx="1065">
                  <c:v>3.4852232784032822E-2</c:v>
                </c:pt>
                <c:pt idx="1066">
                  <c:v>3.4851949661970139E-2</c:v>
                </c:pt>
                <c:pt idx="1067">
                  <c:v>3.4855775535106659E-2</c:v>
                </c:pt>
                <c:pt idx="1068">
                  <c:v>3.4853249788284302E-2</c:v>
                </c:pt>
                <c:pt idx="1069">
                  <c:v>3.4843649715185172E-2</c:v>
                </c:pt>
                <c:pt idx="1070">
                  <c:v>3.4848947077989578E-2</c:v>
                </c:pt>
                <c:pt idx="1071">
                  <c:v>3.4844424575567252E-2</c:v>
                </c:pt>
                <c:pt idx="1072">
                  <c:v>3.4839190542697913E-2</c:v>
                </c:pt>
                <c:pt idx="1073">
                  <c:v>3.4842565655708313E-2</c:v>
                </c:pt>
                <c:pt idx="1074">
                  <c:v>3.4844398498535163E-2</c:v>
                </c:pt>
                <c:pt idx="1075">
                  <c:v>3.4848723560571671E-2</c:v>
                </c:pt>
                <c:pt idx="1076">
                  <c:v>3.4845635294914253E-2</c:v>
                </c:pt>
                <c:pt idx="1077">
                  <c:v>3.4839276224374771E-2</c:v>
                </c:pt>
                <c:pt idx="1078">
                  <c:v>3.4847240895032883E-2</c:v>
                </c:pt>
                <c:pt idx="1079">
                  <c:v>3.4848939627408981E-2</c:v>
                </c:pt>
                <c:pt idx="1080">
                  <c:v>3.4858152270317078E-2</c:v>
                </c:pt>
                <c:pt idx="1081">
                  <c:v>3.4859154373407357E-2</c:v>
                </c:pt>
                <c:pt idx="1082">
                  <c:v>3.4854646772146218E-2</c:v>
                </c:pt>
                <c:pt idx="1083">
                  <c:v>3.484661877155304E-2</c:v>
                </c:pt>
                <c:pt idx="1084">
                  <c:v>3.4842964261770248E-2</c:v>
                </c:pt>
                <c:pt idx="1085">
                  <c:v>3.4840140491724007E-2</c:v>
                </c:pt>
                <c:pt idx="1086">
                  <c:v>3.4846484661102288E-2</c:v>
                </c:pt>
                <c:pt idx="1087">
                  <c:v>3.4844908863306052E-2</c:v>
                </c:pt>
                <c:pt idx="1088">
                  <c:v>3.4842900931835168E-2</c:v>
                </c:pt>
                <c:pt idx="1089">
                  <c:v>3.4839533269405358E-2</c:v>
                </c:pt>
                <c:pt idx="1090">
                  <c:v>3.4833051264286041E-2</c:v>
                </c:pt>
                <c:pt idx="1091">
                  <c:v>3.4830532968044281E-2</c:v>
                </c:pt>
                <c:pt idx="1092">
                  <c:v>3.4841533750295639E-2</c:v>
                </c:pt>
                <c:pt idx="1093">
                  <c:v>3.4839402884244919E-2</c:v>
                </c:pt>
                <c:pt idx="1094">
                  <c:v>3.4837383776903152E-2</c:v>
                </c:pt>
                <c:pt idx="1095">
                  <c:v>3.4841123968362808E-2</c:v>
                </c:pt>
                <c:pt idx="1096">
                  <c:v>3.4844934940338128E-2</c:v>
                </c:pt>
                <c:pt idx="1097">
                  <c:v>3.484022244811058E-2</c:v>
                </c:pt>
                <c:pt idx="1098">
                  <c:v>3.4838605672121048E-2</c:v>
                </c:pt>
                <c:pt idx="1099">
                  <c:v>3.4835901111364358E-2</c:v>
                </c:pt>
                <c:pt idx="1100">
                  <c:v>3.4829866141080863E-2</c:v>
                </c:pt>
                <c:pt idx="1101">
                  <c:v>3.4842133522033691E-2</c:v>
                </c:pt>
                <c:pt idx="1102">
                  <c:v>3.483814001083374E-2</c:v>
                </c:pt>
                <c:pt idx="1103">
                  <c:v>3.4830428659915917E-2</c:v>
                </c:pt>
                <c:pt idx="1104">
                  <c:v>3.4834213554859161E-2</c:v>
                </c:pt>
                <c:pt idx="1105">
                  <c:v>3.4835770726203918E-2</c:v>
                </c:pt>
                <c:pt idx="1106">
                  <c:v>3.4840300679206848E-2</c:v>
                </c:pt>
                <c:pt idx="1107">
                  <c:v>3.4840598702430732E-2</c:v>
                </c:pt>
                <c:pt idx="1108">
                  <c:v>3.4838050603866577E-2</c:v>
                </c:pt>
                <c:pt idx="1109">
                  <c:v>3.4824609756469727E-2</c:v>
                </c:pt>
                <c:pt idx="1110">
                  <c:v>3.4850437194108963E-2</c:v>
                </c:pt>
                <c:pt idx="1111">
                  <c:v>3.4854203462600708E-2</c:v>
                </c:pt>
                <c:pt idx="1112">
                  <c:v>3.4842077642679208E-2</c:v>
                </c:pt>
                <c:pt idx="1113">
                  <c:v>3.4847691655158997E-2</c:v>
                </c:pt>
                <c:pt idx="1114">
                  <c:v>3.4845277667045593E-2</c:v>
                </c:pt>
                <c:pt idx="1115">
                  <c:v>3.4851547330617898E-2</c:v>
                </c:pt>
                <c:pt idx="1116">
                  <c:v>3.4849677234888077E-2</c:v>
                </c:pt>
                <c:pt idx="1117">
                  <c:v>3.4844480454921722E-2</c:v>
                </c:pt>
                <c:pt idx="1118">
                  <c:v>3.4834440797567368E-2</c:v>
                </c:pt>
                <c:pt idx="1119">
                  <c:v>3.4843701869249337E-2</c:v>
                </c:pt>
                <c:pt idx="1120">
                  <c:v>3.4852955490350723E-2</c:v>
                </c:pt>
                <c:pt idx="1121">
                  <c:v>3.4842304885387421E-2</c:v>
                </c:pt>
                <c:pt idx="1122">
                  <c:v>3.483927994966507E-2</c:v>
                </c:pt>
                <c:pt idx="1123">
                  <c:v>3.4840632230043411E-2</c:v>
                </c:pt>
                <c:pt idx="1124">
                  <c:v>3.4840282052755363E-2</c:v>
                </c:pt>
                <c:pt idx="1125">
                  <c:v>3.4828562289476388E-2</c:v>
                </c:pt>
                <c:pt idx="1126">
                  <c:v>3.4825660288333893E-2</c:v>
                </c:pt>
                <c:pt idx="1127">
                  <c:v>3.4834239631891251E-2</c:v>
                </c:pt>
                <c:pt idx="1128">
                  <c:v>3.4829769283533103E-2</c:v>
                </c:pt>
                <c:pt idx="1129">
                  <c:v>3.4840025007724762E-2</c:v>
                </c:pt>
                <c:pt idx="1130">
                  <c:v>3.4838806837797158E-2</c:v>
                </c:pt>
                <c:pt idx="1131">
                  <c:v>3.4832574427127838E-2</c:v>
                </c:pt>
                <c:pt idx="1132">
                  <c:v>3.482344001531601E-2</c:v>
                </c:pt>
                <c:pt idx="1133">
                  <c:v>3.4822821617126458E-2</c:v>
                </c:pt>
                <c:pt idx="1134">
                  <c:v>3.4825187176465988E-2</c:v>
                </c:pt>
                <c:pt idx="1135">
                  <c:v>3.4828145056962967E-2</c:v>
                </c:pt>
                <c:pt idx="1136">
                  <c:v>3.4823399037122733E-2</c:v>
                </c:pt>
                <c:pt idx="1137">
                  <c:v>3.4815564751625061E-2</c:v>
                </c:pt>
                <c:pt idx="1138">
                  <c:v>3.4818954765796661E-2</c:v>
                </c:pt>
                <c:pt idx="1139">
                  <c:v>3.4813903272151947E-2</c:v>
                </c:pt>
                <c:pt idx="1140">
                  <c:v>3.4811798483133323E-2</c:v>
                </c:pt>
                <c:pt idx="1141">
                  <c:v>3.4811440855264657E-2</c:v>
                </c:pt>
                <c:pt idx="1142">
                  <c:v>3.4817945212125778E-2</c:v>
                </c:pt>
                <c:pt idx="1143">
                  <c:v>3.4828245639801032E-2</c:v>
                </c:pt>
                <c:pt idx="1144">
                  <c:v>3.4822680056095123E-2</c:v>
                </c:pt>
                <c:pt idx="1145">
                  <c:v>3.4822326153516769E-2</c:v>
                </c:pt>
                <c:pt idx="1146">
                  <c:v>3.4824639558792107E-2</c:v>
                </c:pt>
                <c:pt idx="1147">
                  <c:v>3.481612354516983E-2</c:v>
                </c:pt>
                <c:pt idx="1148">
                  <c:v>3.4830398857593543E-2</c:v>
                </c:pt>
                <c:pt idx="1149">
                  <c:v>3.4834139049053192E-2</c:v>
                </c:pt>
                <c:pt idx="1150">
                  <c:v>3.4824773669242859E-2</c:v>
                </c:pt>
                <c:pt idx="1151">
                  <c:v>3.4807197749614723E-2</c:v>
                </c:pt>
                <c:pt idx="1152">
                  <c:v>3.4826282411813743E-2</c:v>
                </c:pt>
                <c:pt idx="1153">
                  <c:v>3.4834820777177811E-2</c:v>
                </c:pt>
                <c:pt idx="1154">
                  <c:v>3.483126312494278E-2</c:v>
                </c:pt>
                <c:pt idx="1155">
                  <c:v>3.4817591309547417E-2</c:v>
                </c:pt>
                <c:pt idx="1156">
                  <c:v>3.4828774631023407E-2</c:v>
                </c:pt>
                <c:pt idx="1157">
                  <c:v>3.4837212413549423E-2</c:v>
                </c:pt>
                <c:pt idx="1158">
                  <c:v>3.4835599362850189E-2</c:v>
                </c:pt>
                <c:pt idx="1159">
                  <c:v>3.4826464951038361E-2</c:v>
                </c:pt>
                <c:pt idx="1160">
                  <c:v>3.4814853221178048E-2</c:v>
                </c:pt>
                <c:pt idx="1161">
                  <c:v>3.4814972430467613E-2</c:v>
                </c:pt>
                <c:pt idx="1162">
                  <c:v>3.4812737256288528E-2</c:v>
                </c:pt>
                <c:pt idx="1163">
                  <c:v>3.4823454916477203E-2</c:v>
                </c:pt>
                <c:pt idx="1164">
                  <c:v>3.4824803471565247E-2</c:v>
                </c:pt>
                <c:pt idx="1165">
                  <c:v>3.4817975014448173E-2</c:v>
                </c:pt>
                <c:pt idx="1166">
                  <c:v>3.4810569137334817E-2</c:v>
                </c:pt>
                <c:pt idx="1167">
                  <c:v>3.4818697720766068E-2</c:v>
                </c:pt>
                <c:pt idx="1168">
                  <c:v>3.4829676151275628E-2</c:v>
                </c:pt>
                <c:pt idx="1169">
                  <c:v>3.482954204082489E-2</c:v>
                </c:pt>
                <c:pt idx="1170">
                  <c:v>3.4817330539226532E-2</c:v>
                </c:pt>
                <c:pt idx="1171">
                  <c:v>3.4821100533008582E-2</c:v>
                </c:pt>
                <c:pt idx="1172">
                  <c:v>3.4820325672626502E-2</c:v>
                </c:pt>
                <c:pt idx="1173">
                  <c:v>3.4823328256607063E-2</c:v>
                </c:pt>
                <c:pt idx="1174">
                  <c:v>3.4824110567569733E-2</c:v>
                </c:pt>
                <c:pt idx="1175">
                  <c:v>3.4818992018699653E-2</c:v>
                </c:pt>
                <c:pt idx="1176">
                  <c:v>3.4813061356544488E-2</c:v>
                </c:pt>
                <c:pt idx="1177">
                  <c:v>9.7426354885101318E-2</c:v>
                </c:pt>
                <c:pt idx="1178">
                  <c:v>9.3736849725246429E-2</c:v>
                </c:pt>
                <c:pt idx="1179">
                  <c:v>9.1336190700531006E-2</c:v>
                </c:pt>
                <c:pt idx="1180">
                  <c:v>9.2829510569572449E-2</c:v>
                </c:pt>
                <c:pt idx="1181">
                  <c:v>9.4590835273265839E-2</c:v>
                </c:pt>
                <c:pt idx="1182">
                  <c:v>9.3545988202095032E-2</c:v>
                </c:pt>
                <c:pt idx="1183">
                  <c:v>9.1757133603096008E-2</c:v>
                </c:pt>
                <c:pt idx="1184">
                  <c:v>9.123731404542923E-2</c:v>
                </c:pt>
                <c:pt idx="1185">
                  <c:v>9.2109479010105133E-2</c:v>
                </c:pt>
                <c:pt idx="1186">
                  <c:v>9.3047872185707092E-2</c:v>
                </c:pt>
                <c:pt idx="1187">
                  <c:v>9.2987246811389923E-2</c:v>
                </c:pt>
                <c:pt idx="1188">
                  <c:v>9.2201434075832367E-2</c:v>
                </c:pt>
                <c:pt idx="1189">
                  <c:v>9.1695390641689301E-2</c:v>
                </c:pt>
                <c:pt idx="1190">
                  <c:v>9.1909095644950867E-2</c:v>
                </c:pt>
                <c:pt idx="1191">
                  <c:v>9.2329971492290497E-2</c:v>
                </c:pt>
                <c:pt idx="1192">
                  <c:v>9.2273175716400146E-2</c:v>
                </c:pt>
                <c:pt idx="1193">
                  <c:v>9.1705910861492157E-2</c:v>
                </c:pt>
                <c:pt idx="1194">
                  <c:v>9.116990864276886E-2</c:v>
                </c:pt>
                <c:pt idx="1195">
                  <c:v>9.1058701276779175E-2</c:v>
                </c:pt>
                <c:pt idx="1196">
                  <c:v>9.1184526681900024E-2</c:v>
                </c:pt>
                <c:pt idx="1197">
                  <c:v>9.1106869280338287E-2</c:v>
                </c:pt>
                <c:pt idx="1198">
                  <c:v>9.0799294412136078E-2</c:v>
                </c:pt>
                <c:pt idx="1199">
                  <c:v>9.0913966298103333E-2</c:v>
                </c:pt>
                <c:pt idx="1200">
                  <c:v>9.1275438666343689E-2</c:v>
                </c:pt>
                <c:pt idx="1201">
                  <c:v>9.0920306742191315E-2</c:v>
                </c:pt>
                <c:pt idx="1202">
                  <c:v>9.0818040072917938E-2</c:v>
                </c:pt>
                <c:pt idx="1203">
                  <c:v>9.1099448502063751E-2</c:v>
                </c:pt>
                <c:pt idx="1204">
                  <c:v>9.0937614440917969E-2</c:v>
                </c:pt>
                <c:pt idx="1205">
                  <c:v>9.0734876692295074E-2</c:v>
                </c:pt>
                <c:pt idx="1206">
                  <c:v>9.0910248458385468E-2</c:v>
                </c:pt>
                <c:pt idx="1207">
                  <c:v>9.0915203094482422E-2</c:v>
                </c:pt>
                <c:pt idx="1208">
                  <c:v>9.0727299451828003E-2</c:v>
                </c:pt>
                <c:pt idx="1209">
                  <c:v>9.0786769986152649E-2</c:v>
                </c:pt>
                <c:pt idx="1210">
                  <c:v>9.0883001685142517E-2</c:v>
                </c:pt>
                <c:pt idx="1211">
                  <c:v>9.0772762894630432E-2</c:v>
                </c:pt>
                <c:pt idx="1212">
                  <c:v>9.0728901326656342E-2</c:v>
                </c:pt>
                <c:pt idx="1213">
                  <c:v>9.0824805200099945E-2</c:v>
                </c:pt>
                <c:pt idx="1214">
                  <c:v>9.0806655585765839E-2</c:v>
                </c:pt>
                <c:pt idx="1215">
                  <c:v>9.0727463364601135E-2</c:v>
                </c:pt>
                <c:pt idx="1216">
                  <c:v>9.0764962136745453E-2</c:v>
                </c:pt>
                <c:pt idx="1217">
                  <c:v>9.0801462531089783E-2</c:v>
                </c:pt>
                <c:pt idx="1218">
                  <c:v>9.0743899345397949E-2</c:v>
                </c:pt>
                <c:pt idx="1219">
                  <c:v>9.072393923997879E-2</c:v>
                </c:pt>
                <c:pt idx="1220">
                  <c:v>9.0765707194805145E-2</c:v>
                </c:pt>
                <c:pt idx="1221">
                  <c:v>9.0752184391021729E-2</c:v>
                </c:pt>
                <c:pt idx="1222">
                  <c:v>9.0712688863277435E-2</c:v>
                </c:pt>
                <c:pt idx="1223">
                  <c:v>9.0730138123035431E-2</c:v>
                </c:pt>
                <c:pt idx="1224">
                  <c:v>9.0747103095054626E-2</c:v>
                </c:pt>
                <c:pt idx="1225">
                  <c:v>9.0719982981681824E-2</c:v>
                </c:pt>
                <c:pt idx="1226">
                  <c:v>9.0712442994117737E-2</c:v>
                </c:pt>
                <c:pt idx="1227">
                  <c:v>9.0734139084815979E-2</c:v>
                </c:pt>
                <c:pt idx="1228">
                  <c:v>9.0728640556335449E-2</c:v>
                </c:pt>
                <c:pt idx="1229">
                  <c:v>9.0711221098899841E-2</c:v>
                </c:pt>
                <c:pt idx="1230">
                  <c:v>9.0720877051353455E-2</c:v>
                </c:pt>
                <c:pt idx="1231">
                  <c:v>9.0728983283042908E-2</c:v>
                </c:pt>
                <c:pt idx="1232">
                  <c:v>9.0715683996677399E-2</c:v>
                </c:pt>
                <c:pt idx="1233">
                  <c:v>9.0712040662765503E-2</c:v>
                </c:pt>
                <c:pt idx="1234">
                  <c:v>9.0721681714057922E-2</c:v>
                </c:pt>
                <c:pt idx="1235">
                  <c:v>9.0718008577823639E-2</c:v>
                </c:pt>
                <c:pt idx="1236">
                  <c:v>9.0709105134010315E-2</c:v>
                </c:pt>
                <c:pt idx="1237">
                  <c:v>9.0713255107402802E-2</c:v>
                </c:pt>
                <c:pt idx="1238">
                  <c:v>9.0716704726219177E-2</c:v>
                </c:pt>
                <c:pt idx="1239">
                  <c:v>9.0710237622261047E-2</c:v>
                </c:pt>
                <c:pt idx="1240">
                  <c:v>9.0708568692207336E-2</c:v>
                </c:pt>
                <c:pt idx="1241">
                  <c:v>9.0713381767272949E-2</c:v>
                </c:pt>
                <c:pt idx="1242">
                  <c:v>9.0712010860443115E-2</c:v>
                </c:pt>
                <c:pt idx="1243">
                  <c:v>9.0708054602146149E-2</c:v>
                </c:pt>
                <c:pt idx="1244">
                  <c:v>9.0710237622261047E-2</c:v>
                </c:pt>
                <c:pt idx="1245">
                  <c:v>9.0712159872055054E-2</c:v>
                </c:pt>
                <c:pt idx="1246">
                  <c:v>9.0709216892719269E-2</c:v>
                </c:pt>
                <c:pt idx="1247">
                  <c:v>9.0708330273628235E-2</c:v>
                </c:pt>
                <c:pt idx="1248">
                  <c:v>9.0710535645484924E-2</c:v>
                </c:pt>
                <c:pt idx="1249">
                  <c:v>9.0709850192070007E-2</c:v>
                </c:pt>
                <c:pt idx="1250">
                  <c:v>9.0707756578922272E-2</c:v>
                </c:pt>
                <c:pt idx="1251">
                  <c:v>9.0708568692207336E-2</c:v>
                </c:pt>
                <c:pt idx="1252">
                  <c:v>9.0709425508975983E-2</c:v>
                </c:pt>
                <c:pt idx="1253">
                  <c:v>9.0707950294017792E-2</c:v>
                </c:pt>
                <c:pt idx="1254">
                  <c:v>9.0707443654537201E-2</c:v>
                </c:pt>
                <c:pt idx="1255">
                  <c:v>9.0708509087562561E-2</c:v>
                </c:pt>
                <c:pt idx="1256">
                  <c:v>9.0708248317241669E-2</c:v>
                </c:pt>
                <c:pt idx="1257">
                  <c:v>9.0707294642925262E-2</c:v>
                </c:pt>
                <c:pt idx="1258">
                  <c:v>9.0707726776599884E-2</c:v>
                </c:pt>
                <c:pt idx="1259">
                  <c:v>9.0708203613758087E-2</c:v>
                </c:pt>
                <c:pt idx="1260">
                  <c:v>9.0707555413246155E-2</c:v>
                </c:pt>
                <c:pt idx="1261">
                  <c:v>9.070732444524765E-2</c:v>
                </c:pt>
                <c:pt idx="1262">
                  <c:v>9.0707838535308838E-2</c:v>
                </c:pt>
                <c:pt idx="1263">
                  <c:v>9.0707696974277496E-2</c:v>
                </c:pt>
                <c:pt idx="1264">
                  <c:v>9.0707212686538696E-2</c:v>
                </c:pt>
                <c:pt idx="1265">
                  <c:v>9.0707406401634216E-2</c:v>
                </c:pt>
                <c:pt idx="1266">
                  <c:v>9.0707585215568542E-2</c:v>
                </c:pt>
                <c:pt idx="1267">
                  <c:v>9.0707242488861084E-2</c:v>
                </c:pt>
                <c:pt idx="1268">
                  <c:v>9.0707115828990936E-2</c:v>
                </c:pt>
                <c:pt idx="1269">
                  <c:v>9.0707354247570038E-2</c:v>
                </c:pt>
                <c:pt idx="1270">
                  <c:v>9.0707279741764069E-2</c:v>
                </c:pt>
                <c:pt idx="1271">
                  <c:v>9.0707056224346161E-2</c:v>
                </c:pt>
                <c:pt idx="1272">
                  <c:v>9.0707167983055115E-2</c:v>
                </c:pt>
                <c:pt idx="1273">
                  <c:v>9.0707264840602875E-2</c:v>
                </c:pt>
                <c:pt idx="1274">
                  <c:v>9.0707108378410339E-2</c:v>
                </c:pt>
                <c:pt idx="1275">
                  <c:v>9.0707056224346161E-2</c:v>
                </c:pt>
                <c:pt idx="1276">
                  <c:v>9.0707182884216309E-2</c:v>
                </c:pt>
                <c:pt idx="1277">
                  <c:v>9.0707138180732727E-2</c:v>
                </c:pt>
                <c:pt idx="1278">
                  <c:v>9.0707026422023773E-2</c:v>
                </c:pt>
                <c:pt idx="1279">
                  <c:v>9.0707078576087952E-2</c:v>
                </c:pt>
                <c:pt idx="1280">
                  <c:v>9.0707115828990936E-2</c:v>
                </c:pt>
                <c:pt idx="1281">
                  <c:v>9.0707041323184967E-2</c:v>
                </c:pt>
                <c:pt idx="1282">
                  <c:v>9.0707011520862579E-2</c:v>
                </c:pt>
                <c:pt idx="1283">
                  <c:v>9.0707056224346161E-2</c:v>
                </c:pt>
                <c:pt idx="1284">
                  <c:v>9.0707041323184967E-2</c:v>
                </c:pt>
                <c:pt idx="1285">
                  <c:v>9.0706974267959595E-2</c:v>
                </c:pt>
                <c:pt idx="1286">
                  <c:v>9.0707011520862579E-2</c:v>
                </c:pt>
                <c:pt idx="1287">
                  <c:v>9.0707026422023773E-2</c:v>
                </c:pt>
                <c:pt idx="1288">
                  <c:v>9.0706989169120789E-2</c:v>
                </c:pt>
                <c:pt idx="1289">
                  <c:v>9.0706989169120789E-2</c:v>
                </c:pt>
                <c:pt idx="1290">
                  <c:v>9.0707011520862579E-2</c:v>
                </c:pt>
                <c:pt idx="1291">
                  <c:v>9.0706996619701385E-2</c:v>
                </c:pt>
                <c:pt idx="1292">
                  <c:v>9.0706966817378998E-2</c:v>
                </c:pt>
                <c:pt idx="1293">
                  <c:v>9.0706974267959595E-2</c:v>
                </c:pt>
                <c:pt idx="1294">
                  <c:v>9.0706989169120789E-2</c:v>
                </c:pt>
                <c:pt idx="1295">
                  <c:v>9.0706966817378998E-2</c:v>
                </c:pt>
                <c:pt idx="1296">
                  <c:v>9.0706966817378998E-2</c:v>
                </c:pt>
                <c:pt idx="1297">
                  <c:v>9.0706966817378998E-2</c:v>
                </c:pt>
                <c:pt idx="1298">
                  <c:v>9.0706966817378998E-2</c:v>
                </c:pt>
                <c:pt idx="1299">
                  <c:v>9.0706959366798401E-2</c:v>
                </c:pt>
                <c:pt idx="1300">
                  <c:v>9.0706966817378998E-2</c:v>
                </c:pt>
                <c:pt idx="1301">
                  <c:v>9.0706966817378998E-2</c:v>
                </c:pt>
                <c:pt idx="1302">
                  <c:v>9.0706944465637207E-2</c:v>
                </c:pt>
                <c:pt idx="1303">
                  <c:v>9.0706944465637207E-2</c:v>
                </c:pt>
                <c:pt idx="1304">
                  <c:v>9.0706959366798401E-2</c:v>
                </c:pt>
                <c:pt idx="1305">
                  <c:v>9.0706959366798401E-2</c:v>
                </c:pt>
                <c:pt idx="1306">
                  <c:v>9.0706944465637207E-2</c:v>
                </c:pt>
                <c:pt idx="1307">
                  <c:v>9.0706944465637207E-2</c:v>
                </c:pt>
                <c:pt idx="1308">
                  <c:v>9.0706959366798401E-2</c:v>
                </c:pt>
                <c:pt idx="1309">
                  <c:v>9.0706944465637207E-2</c:v>
                </c:pt>
                <c:pt idx="1310">
                  <c:v>9.0706944465637207E-2</c:v>
                </c:pt>
                <c:pt idx="1311">
                  <c:v>9.0706959366798401E-2</c:v>
                </c:pt>
                <c:pt idx="1312">
                  <c:v>9.0706944465637207E-2</c:v>
                </c:pt>
                <c:pt idx="1313">
                  <c:v>9.0706944465637207E-2</c:v>
                </c:pt>
                <c:pt idx="1314">
                  <c:v>9.0706944465637207E-2</c:v>
                </c:pt>
                <c:pt idx="1315">
                  <c:v>9.0706944465637207E-2</c:v>
                </c:pt>
                <c:pt idx="1316">
                  <c:v>9.0706959366798401E-2</c:v>
                </c:pt>
                <c:pt idx="1317">
                  <c:v>9.0706944465637207E-2</c:v>
                </c:pt>
                <c:pt idx="1318">
                  <c:v>9.0706959366798401E-2</c:v>
                </c:pt>
                <c:pt idx="1319">
                  <c:v>9.0706944465637207E-2</c:v>
                </c:pt>
                <c:pt idx="1320">
                  <c:v>9.070693701505661E-2</c:v>
                </c:pt>
                <c:pt idx="1321">
                  <c:v>9.0706944465637207E-2</c:v>
                </c:pt>
                <c:pt idx="1322">
                  <c:v>9.0706944465637207E-2</c:v>
                </c:pt>
                <c:pt idx="1323">
                  <c:v>9.0706944465637207E-2</c:v>
                </c:pt>
                <c:pt idx="1324">
                  <c:v>9.0706944465637207E-2</c:v>
                </c:pt>
                <c:pt idx="1325">
                  <c:v>9.0706944465637207E-2</c:v>
                </c:pt>
                <c:pt idx="1326">
                  <c:v>9.070693701505661E-2</c:v>
                </c:pt>
                <c:pt idx="1327">
                  <c:v>9.0706944465637207E-2</c:v>
                </c:pt>
                <c:pt idx="1328">
                  <c:v>9.0706944465637207E-2</c:v>
                </c:pt>
                <c:pt idx="1329">
                  <c:v>9.070693701505661E-2</c:v>
                </c:pt>
                <c:pt idx="1330">
                  <c:v>9.0706944465637207E-2</c:v>
                </c:pt>
                <c:pt idx="1331">
                  <c:v>9.070693701505661E-2</c:v>
                </c:pt>
                <c:pt idx="1332">
                  <c:v>9.070693701505661E-2</c:v>
                </c:pt>
                <c:pt idx="1333">
                  <c:v>9.070693701505661E-2</c:v>
                </c:pt>
                <c:pt idx="1334">
                  <c:v>9.070693701505661E-2</c:v>
                </c:pt>
                <c:pt idx="1335">
                  <c:v>9.070693701505661E-2</c:v>
                </c:pt>
                <c:pt idx="1336">
                  <c:v>9.0706944465637207E-2</c:v>
                </c:pt>
                <c:pt idx="1337">
                  <c:v>9.070693701505661E-2</c:v>
                </c:pt>
                <c:pt idx="1338">
                  <c:v>9.070693701505661E-2</c:v>
                </c:pt>
                <c:pt idx="1339">
                  <c:v>9.070693701505661E-2</c:v>
                </c:pt>
                <c:pt idx="1340">
                  <c:v>9.0706944465637207E-2</c:v>
                </c:pt>
                <c:pt idx="1341">
                  <c:v>9.070693701505661E-2</c:v>
                </c:pt>
                <c:pt idx="1342">
                  <c:v>9.070693701505661E-2</c:v>
                </c:pt>
                <c:pt idx="1343">
                  <c:v>9.070693701505661E-2</c:v>
                </c:pt>
                <c:pt idx="1344">
                  <c:v>9.070693701505661E-2</c:v>
                </c:pt>
                <c:pt idx="1345">
                  <c:v>9.0706944465637207E-2</c:v>
                </c:pt>
                <c:pt idx="1346">
                  <c:v>0.2478058785200119</c:v>
                </c:pt>
                <c:pt idx="1347">
                  <c:v>0.2478056401014328</c:v>
                </c:pt>
                <c:pt idx="1348">
                  <c:v>0.24780531227588651</c:v>
                </c:pt>
                <c:pt idx="1349">
                  <c:v>0.24780488014221189</c:v>
                </c:pt>
                <c:pt idx="1350">
                  <c:v>0.24780455231666559</c:v>
                </c:pt>
                <c:pt idx="1351">
                  <c:v>0.24780423939228061</c:v>
                </c:pt>
                <c:pt idx="1352">
                  <c:v>0.24780407547950739</c:v>
                </c:pt>
                <c:pt idx="1353">
                  <c:v>0.24780397117137909</c:v>
                </c:pt>
                <c:pt idx="1354">
                  <c:v>0.24780392646789551</c:v>
                </c:pt>
                <c:pt idx="1355">
                  <c:v>0.2478038817644119</c:v>
                </c:pt>
                <c:pt idx="1356">
                  <c:v>0.24780380725860601</c:v>
                </c:pt>
                <c:pt idx="1357">
                  <c:v>0.24780368804931641</c:v>
                </c:pt>
                <c:pt idx="1358">
                  <c:v>0.24780356884002691</c:v>
                </c:pt>
                <c:pt idx="1359">
                  <c:v>0.24780341982841489</c:v>
                </c:pt>
                <c:pt idx="1360">
                  <c:v>0.24780325591564181</c:v>
                </c:pt>
                <c:pt idx="1361">
                  <c:v>0.24780316650867459</c:v>
                </c:pt>
                <c:pt idx="1362">
                  <c:v>0.24780312180519101</c:v>
                </c:pt>
                <c:pt idx="1363">
                  <c:v>0.24780306220054629</c:v>
                </c:pt>
                <c:pt idx="1364">
                  <c:v>0.24780312180519101</c:v>
                </c:pt>
                <c:pt idx="1365">
                  <c:v>0.24780313670635221</c:v>
                </c:pt>
                <c:pt idx="1366">
                  <c:v>0.24780318140983579</c:v>
                </c:pt>
                <c:pt idx="1367">
                  <c:v>0.2478032112121582</c:v>
                </c:pt>
                <c:pt idx="1368">
                  <c:v>0.2478032112121582</c:v>
                </c:pt>
                <c:pt idx="1369">
                  <c:v>0.2478032112121582</c:v>
                </c:pt>
                <c:pt idx="1370">
                  <c:v>0.2478032112121582</c:v>
                </c:pt>
                <c:pt idx="1371">
                  <c:v>0.24780316650867459</c:v>
                </c:pt>
                <c:pt idx="1372">
                  <c:v>0.24780316650867459</c:v>
                </c:pt>
                <c:pt idx="1373">
                  <c:v>0.24780313670635221</c:v>
                </c:pt>
                <c:pt idx="1374">
                  <c:v>0.24780312180519101</c:v>
                </c:pt>
                <c:pt idx="1375">
                  <c:v>0.24780313670635221</c:v>
                </c:pt>
                <c:pt idx="1376">
                  <c:v>0.24780312180519101</c:v>
                </c:pt>
                <c:pt idx="1377">
                  <c:v>0.24780312180519101</c:v>
                </c:pt>
                <c:pt idx="1378">
                  <c:v>0.24780312180519101</c:v>
                </c:pt>
                <c:pt idx="1379">
                  <c:v>0.24780312180519101</c:v>
                </c:pt>
                <c:pt idx="1380">
                  <c:v>0.24780309200286871</c:v>
                </c:pt>
                <c:pt idx="1381">
                  <c:v>0.24780306220054629</c:v>
                </c:pt>
                <c:pt idx="1382">
                  <c:v>0.24780301749706271</c:v>
                </c:pt>
                <c:pt idx="1383">
                  <c:v>0.24780301749706271</c:v>
                </c:pt>
                <c:pt idx="1384">
                  <c:v>0.24780301749706271</c:v>
                </c:pt>
                <c:pt idx="1385">
                  <c:v>0.24780300259590149</c:v>
                </c:pt>
                <c:pt idx="1386">
                  <c:v>0.24780300259590149</c:v>
                </c:pt>
                <c:pt idx="1387">
                  <c:v>0.24780301749706271</c:v>
                </c:pt>
                <c:pt idx="1388">
                  <c:v>0.24780300259590149</c:v>
                </c:pt>
                <c:pt idx="1389">
                  <c:v>0.24780300259590149</c:v>
                </c:pt>
                <c:pt idx="1390">
                  <c:v>0.2478029727935791</c:v>
                </c:pt>
                <c:pt idx="1391">
                  <c:v>0.2478029727935791</c:v>
                </c:pt>
                <c:pt idx="1392">
                  <c:v>0.2478029727935791</c:v>
                </c:pt>
                <c:pt idx="1393">
                  <c:v>0.24780294299125671</c:v>
                </c:pt>
                <c:pt idx="1394">
                  <c:v>0.2478029727935791</c:v>
                </c:pt>
                <c:pt idx="1395">
                  <c:v>0.24780294299125671</c:v>
                </c:pt>
                <c:pt idx="1396">
                  <c:v>0.24780294299125671</c:v>
                </c:pt>
                <c:pt idx="1397">
                  <c:v>0.24780294299125671</c:v>
                </c:pt>
                <c:pt idx="1398">
                  <c:v>0.24780292809009549</c:v>
                </c:pt>
                <c:pt idx="1399">
                  <c:v>0.24780294299125671</c:v>
                </c:pt>
                <c:pt idx="1400">
                  <c:v>0.24780292809009549</c:v>
                </c:pt>
                <c:pt idx="1401">
                  <c:v>0.24780292809009549</c:v>
                </c:pt>
                <c:pt idx="1402">
                  <c:v>0.24780292809009549</c:v>
                </c:pt>
                <c:pt idx="1403">
                  <c:v>0.24780292809009549</c:v>
                </c:pt>
                <c:pt idx="1404">
                  <c:v>0.2478028982877731</c:v>
                </c:pt>
                <c:pt idx="1405">
                  <c:v>0.2478028982877731</c:v>
                </c:pt>
                <c:pt idx="1406">
                  <c:v>0.24780292809009549</c:v>
                </c:pt>
                <c:pt idx="1407">
                  <c:v>0.2478028982877731</c:v>
                </c:pt>
                <c:pt idx="1408">
                  <c:v>0.24780288338661191</c:v>
                </c:pt>
                <c:pt idx="1409">
                  <c:v>0.24780288338661191</c:v>
                </c:pt>
                <c:pt idx="1410">
                  <c:v>0.24780288338661191</c:v>
                </c:pt>
                <c:pt idx="1411">
                  <c:v>0.24780288338661191</c:v>
                </c:pt>
                <c:pt idx="1412">
                  <c:v>0.24780288338661191</c:v>
                </c:pt>
                <c:pt idx="1413">
                  <c:v>0.24780288338661191</c:v>
                </c:pt>
                <c:pt idx="1414">
                  <c:v>0.24780288338661191</c:v>
                </c:pt>
                <c:pt idx="1415">
                  <c:v>0.24780288338661191</c:v>
                </c:pt>
                <c:pt idx="1416">
                  <c:v>0.24780288338661191</c:v>
                </c:pt>
                <c:pt idx="1417">
                  <c:v>0.24780285358428961</c:v>
                </c:pt>
                <c:pt idx="1418">
                  <c:v>0.24780285358428961</c:v>
                </c:pt>
                <c:pt idx="1419">
                  <c:v>0.24780282378196719</c:v>
                </c:pt>
                <c:pt idx="1420">
                  <c:v>0.24780282378196719</c:v>
                </c:pt>
                <c:pt idx="1421">
                  <c:v>0.24780282378196719</c:v>
                </c:pt>
                <c:pt idx="1422">
                  <c:v>0.24780282378196719</c:v>
                </c:pt>
                <c:pt idx="1423">
                  <c:v>0.24780282378196719</c:v>
                </c:pt>
                <c:pt idx="1424">
                  <c:v>0.24780282378196719</c:v>
                </c:pt>
                <c:pt idx="1425">
                  <c:v>0.247802808880806</c:v>
                </c:pt>
                <c:pt idx="1426">
                  <c:v>0.24780282378196719</c:v>
                </c:pt>
                <c:pt idx="1427">
                  <c:v>0.24780282378196719</c:v>
                </c:pt>
                <c:pt idx="1428">
                  <c:v>0.247802808880806</c:v>
                </c:pt>
                <c:pt idx="1429">
                  <c:v>0.247802808880806</c:v>
                </c:pt>
                <c:pt idx="1430">
                  <c:v>0.24780277907848361</c:v>
                </c:pt>
                <c:pt idx="1431">
                  <c:v>0.24780282378196719</c:v>
                </c:pt>
                <c:pt idx="1432">
                  <c:v>0.24780277907848361</c:v>
                </c:pt>
                <c:pt idx="1433">
                  <c:v>0.24780277907848361</c:v>
                </c:pt>
                <c:pt idx="1434">
                  <c:v>0.24780277907848361</c:v>
                </c:pt>
                <c:pt idx="1435">
                  <c:v>0.24780277907848361</c:v>
                </c:pt>
                <c:pt idx="1436">
                  <c:v>0.24780277907848361</c:v>
                </c:pt>
                <c:pt idx="1437">
                  <c:v>0.24780276417732239</c:v>
                </c:pt>
                <c:pt idx="1438">
                  <c:v>0.24780277907848361</c:v>
                </c:pt>
                <c:pt idx="1439">
                  <c:v>0.24780277907848361</c:v>
                </c:pt>
                <c:pt idx="1440">
                  <c:v>0.24780276417732239</c:v>
                </c:pt>
                <c:pt idx="1441">
                  <c:v>0.24780276417732239</c:v>
                </c:pt>
                <c:pt idx="1442">
                  <c:v>0.247802734375</c:v>
                </c:pt>
                <c:pt idx="1443">
                  <c:v>0.24780276417732239</c:v>
                </c:pt>
                <c:pt idx="1444">
                  <c:v>0.247802734375</c:v>
                </c:pt>
                <c:pt idx="1445">
                  <c:v>0.247802734375</c:v>
                </c:pt>
                <c:pt idx="1446">
                  <c:v>0.247802734375</c:v>
                </c:pt>
                <c:pt idx="1447">
                  <c:v>0.247802734375</c:v>
                </c:pt>
                <c:pt idx="1448">
                  <c:v>0.247802734375</c:v>
                </c:pt>
                <c:pt idx="1449">
                  <c:v>0.247802734375</c:v>
                </c:pt>
                <c:pt idx="1450">
                  <c:v>0.247802734375</c:v>
                </c:pt>
                <c:pt idx="1451">
                  <c:v>0.247802734375</c:v>
                </c:pt>
                <c:pt idx="1452">
                  <c:v>0.24780270457267761</c:v>
                </c:pt>
                <c:pt idx="1453">
                  <c:v>0.24780268967151639</c:v>
                </c:pt>
                <c:pt idx="1454">
                  <c:v>0.24780268967151639</c:v>
                </c:pt>
                <c:pt idx="1455">
                  <c:v>0.24780268967151639</c:v>
                </c:pt>
                <c:pt idx="1456">
                  <c:v>0.24780268967151639</c:v>
                </c:pt>
                <c:pt idx="1457">
                  <c:v>0.24780268967151639</c:v>
                </c:pt>
                <c:pt idx="1458">
                  <c:v>0.24780268967151639</c:v>
                </c:pt>
                <c:pt idx="1459">
                  <c:v>0.24780268967151639</c:v>
                </c:pt>
                <c:pt idx="1460">
                  <c:v>0.24780268967151639</c:v>
                </c:pt>
                <c:pt idx="1461">
                  <c:v>0.24780268967151639</c:v>
                </c:pt>
                <c:pt idx="1462">
                  <c:v>0.24780268967151639</c:v>
                </c:pt>
                <c:pt idx="1463">
                  <c:v>0.24780268967151639</c:v>
                </c:pt>
                <c:pt idx="1464">
                  <c:v>0.24780268967151639</c:v>
                </c:pt>
                <c:pt idx="1465">
                  <c:v>0.247802659869194</c:v>
                </c:pt>
                <c:pt idx="1466">
                  <c:v>0.247802659869194</c:v>
                </c:pt>
                <c:pt idx="1467">
                  <c:v>0.24780264496803281</c:v>
                </c:pt>
                <c:pt idx="1468">
                  <c:v>0.24780264496803281</c:v>
                </c:pt>
                <c:pt idx="1469">
                  <c:v>0.247802659869194</c:v>
                </c:pt>
                <c:pt idx="1470">
                  <c:v>0.24780264496803281</c:v>
                </c:pt>
                <c:pt idx="1471">
                  <c:v>0.247802659869194</c:v>
                </c:pt>
                <c:pt idx="1472">
                  <c:v>0.24780264496803281</c:v>
                </c:pt>
                <c:pt idx="1473">
                  <c:v>0.24780264496803281</c:v>
                </c:pt>
                <c:pt idx="1474">
                  <c:v>0.24780264496803281</c:v>
                </c:pt>
                <c:pt idx="1475">
                  <c:v>0.24780264496803281</c:v>
                </c:pt>
                <c:pt idx="1476">
                  <c:v>0.24780261516571039</c:v>
                </c:pt>
                <c:pt idx="1477">
                  <c:v>0.24780264496803281</c:v>
                </c:pt>
                <c:pt idx="1478">
                  <c:v>0.24780261516571039</c:v>
                </c:pt>
                <c:pt idx="1479">
                  <c:v>0.24780261516571039</c:v>
                </c:pt>
                <c:pt idx="1480">
                  <c:v>0.24780261516571039</c:v>
                </c:pt>
                <c:pt idx="1481">
                  <c:v>0.24780258536338809</c:v>
                </c:pt>
                <c:pt idx="1482">
                  <c:v>0.24780258536338809</c:v>
                </c:pt>
                <c:pt idx="1483">
                  <c:v>0.24780258536338809</c:v>
                </c:pt>
                <c:pt idx="1484">
                  <c:v>0.24780258536338809</c:v>
                </c:pt>
                <c:pt idx="1485">
                  <c:v>0.24780258536338809</c:v>
                </c:pt>
                <c:pt idx="1486">
                  <c:v>0.24780258536338809</c:v>
                </c:pt>
                <c:pt idx="1487">
                  <c:v>0.24780258536338809</c:v>
                </c:pt>
                <c:pt idx="1488">
                  <c:v>0.24780258536338809</c:v>
                </c:pt>
                <c:pt idx="1489">
                  <c:v>0.2478025704622269</c:v>
                </c:pt>
                <c:pt idx="1490">
                  <c:v>0.2478025704622269</c:v>
                </c:pt>
                <c:pt idx="1491">
                  <c:v>0.2478025704622269</c:v>
                </c:pt>
                <c:pt idx="1492">
                  <c:v>0.24780258536338809</c:v>
                </c:pt>
                <c:pt idx="1493">
                  <c:v>0.2478025704622269</c:v>
                </c:pt>
                <c:pt idx="1494">
                  <c:v>0.2478025704622269</c:v>
                </c:pt>
                <c:pt idx="1495">
                  <c:v>0.24780254065990451</c:v>
                </c:pt>
                <c:pt idx="1496">
                  <c:v>0.24780254065990451</c:v>
                </c:pt>
                <c:pt idx="1497">
                  <c:v>0.2478025704622269</c:v>
                </c:pt>
                <c:pt idx="1498">
                  <c:v>0.24780254065990451</c:v>
                </c:pt>
                <c:pt idx="1499">
                  <c:v>0.24780254065990451</c:v>
                </c:pt>
                <c:pt idx="1500">
                  <c:v>0.24780254065990451</c:v>
                </c:pt>
                <c:pt idx="1501">
                  <c:v>0.24780254065990451</c:v>
                </c:pt>
                <c:pt idx="1502">
                  <c:v>0.24780254065990451</c:v>
                </c:pt>
                <c:pt idx="1503">
                  <c:v>0.24780252575874329</c:v>
                </c:pt>
                <c:pt idx="1504">
                  <c:v>0.24780252575874329</c:v>
                </c:pt>
                <c:pt idx="1505">
                  <c:v>0.24780254065990451</c:v>
                </c:pt>
                <c:pt idx="1506">
                  <c:v>0.24780252575874329</c:v>
                </c:pt>
                <c:pt idx="1507">
                  <c:v>0.24780252575874329</c:v>
                </c:pt>
                <c:pt idx="1508">
                  <c:v>0.24780252575874329</c:v>
                </c:pt>
                <c:pt idx="1509">
                  <c:v>0.24780252575874329</c:v>
                </c:pt>
                <c:pt idx="1510">
                  <c:v>0.2478024959564209</c:v>
                </c:pt>
                <c:pt idx="1511">
                  <c:v>0.24780252575874329</c:v>
                </c:pt>
                <c:pt idx="1512">
                  <c:v>0.2478024959564209</c:v>
                </c:pt>
                <c:pt idx="1513">
                  <c:v>0.2478024959564209</c:v>
                </c:pt>
                <c:pt idx="1514">
                  <c:v>0.2478024959564209</c:v>
                </c:pt>
                <c:pt idx="1515">
                  <c:v>0.2478024959564209</c:v>
                </c:pt>
                <c:pt idx="1516">
                  <c:v>0.2478024959564209</c:v>
                </c:pt>
                <c:pt idx="1517">
                  <c:v>0.2478024959564209</c:v>
                </c:pt>
                <c:pt idx="1518">
                  <c:v>0.2478024959564209</c:v>
                </c:pt>
                <c:pt idx="1519">
                  <c:v>0.2478024959564209</c:v>
                </c:pt>
                <c:pt idx="1520">
                  <c:v>0.24780246615409851</c:v>
                </c:pt>
                <c:pt idx="1521">
                  <c:v>0.24780246615409851</c:v>
                </c:pt>
                <c:pt idx="1522">
                  <c:v>0.24780246615409851</c:v>
                </c:pt>
                <c:pt idx="1523">
                  <c:v>0.24780246615409851</c:v>
                </c:pt>
                <c:pt idx="1524">
                  <c:v>0.24780246615409851</c:v>
                </c:pt>
                <c:pt idx="1525">
                  <c:v>0.24780245125293729</c:v>
                </c:pt>
                <c:pt idx="1526">
                  <c:v>0.24780245125293729</c:v>
                </c:pt>
                <c:pt idx="1527">
                  <c:v>0.24780245125293729</c:v>
                </c:pt>
                <c:pt idx="1528">
                  <c:v>0.24780245125293729</c:v>
                </c:pt>
                <c:pt idx="1529">
                  <c:v>0.24780245125293729</c:v>
                </c:pt>
                <c:pt idx="1530">
                  <c:v>0.24780245125293729</c:v>
                </c:pt>
                <c:pt idx="1531">
                  <c:v>0.24780245125293729</c:v>
                </c:pt>
                <c:pt idx="1532">
                  <c:v>0.2478024214506149</c:v>
                </c:pt>
                <c:pt idx="1533">
                  <c:v>0.2478024214506149</c:v>
                </c:pt>
                <c:pt idx="1534">
                  <c:v>0.2478024214506149</c:v>
                </c:pt>
                <c:pt idx="1535">
                  <c:v>0.24780245125293729</c:v>
                </c:pt>
                <c:pt idx="1536">
                  <c:v>0.2478024214506149</c:v>
                </c:pt>
                <c:pt idx="1537">
                  <c:v>0.2478024214506149</c:v>
                </c:pt>
                <c:pt idx="1538">
                  <c:v>0.24780245125293729</c:v>
                </c:pt>
                <c:pt idx="1539">
                  <c:v>0.2478024214506149</c:v>
                </c:pt>
                <c:pt idx="1540">
                  <c:v>0.24780240654945371</c:v>
                </c:pt>
                <c:pt idx="1541">
                  <c:v>0.24780240654945371</c:v>
                </c:pt>
                <c:pt idx="1542">
                  <c:v>0.24780240654945371</c:v>
                </c:pt>
                <c:pt idx="1543">
                  <c:v>0.24780240654945371</c:v>
                </c:pt>
                <c:pt idx="1544">
                  <c:v>0.24780240654945371</c:v>
                </c:pt>
                <c:pt idx="1545">
                  <c:v>0.24780240654945371</c:v>
                </c:pt>
                <c:pt idx="1546">
                  <c:v>0.24780240654945371</c:v>
                </c:pt>
                <c:pt idx="1547">
                  <c:v>0.24780240654945371</c:v>
                </c:pt>
                <c:pt idx="1548">
                  <c:v>0.24780240654945371</c:v>
                </c:pt>
                <c:pt idx="1549">
                  <c:v>0.24780240654945371</c:v>
                </c:pt>
                <c:pt idx="1550">
                  <c:v>0.24780240654945371</c:v>
                </c:pt>
                <c:pt idx="1551">
                  <c:v>0.24780237674713129</c:v>
                </c:pt>
                <c:pt idx="1552">
                  <c:v>0.24780237674713129</c:v>
                </c:pt>
                <c:pt idx="1553">
                  <c:v>0.24780234694480899</c:v>
                </c:pt>
                <c:pt idx="1554">
                  <c:v>0.24780237674713129</c:v>
                </c:pt>
                <c:pt idx="1555">
                  <c:v>0.24780237674713129</c:v>
                </c:pt>
                <c:pt idx="1556">
                  <c:v>0.24780234694480899</c:v>
                </c:pt>
                <c:pt idx="1557">
                  <c:v>0.24780234694480899</c:v>
                </c:pt>
                <c:pt idx="1558">
                  <c:v>0.24780237674713129</c:v>
                </c:pt>
                <c:pt idx="1559">
                  <c:v>0.24780237674713129</c:v>
                </c:pt>
                <c:pt idx="1560">
                  <c:v>0.24780234694480899</c:v>
                </c:pt>
                <c:pt idx="1561">
                  <c:v>0.24780234694480899</c:v>
                </c:pt>
                <c:pt idx="1562">
                  <c:v>0.24780234694480899</c:v>
                </c:pt>
                <c:pt idx="1563">
                  <c:v>0.24780234694480899</c:v>
                </c:pt>
                <c:pt idx="1564">
                  <c:v>0.24780234694480899</c:v>
                </c:pt>
                <c:pt idx="1565">
                  <c:v>0.24780234694480899</c:v>
                </c:pt>
                <c:pt idx="1566">
                  <c:v>0.24780234694480899</c:v>
                </c:pt>
                <c:pt idx="1567">
                  <c:v>0.24780234694480899</c:v>
                </c:pt>
                <c:pt idx="1568">
                  <c:v>0.24780234694480899</c:v>
                </c:pt>
                <c:pt idx="1569">
                  <c:v>0.24780233204364779</c:v>
                </c:pt>
                <c:pt idx="1570">
                  <c:v>0.24780233204364779</c:v>
                </c:pt>
                <c:pt idx="1571">
                  <c:v>0.24780233204364779</c:v>
                </c:pt>
                <c:pt idx="1572">
                  <c:v>0.24780230224132541</c:v>
                </c:pt>
                <c:pt idx="1573">
                  <c:v>0.24780233204364779</c:v>
                </c:pt>
                <c:pt idx="1574">
                  <c:v>0.24780230224132541</c:v>
                </c:pt>
                <c:pt idx="1575">
                  <c:v>0.24780230224132541</c:v>
                </c:pt>
                <c:pt idx="1576">
                  <c:v>0.24780230224132541</c:v>
                </c:pt>
                <c:pt idx="1577">
                  <c:v>0.24780230224132541</c:v>
                </c:pt>
                <c:pt idx="1578">
                  <c:v>0.24780230224132541</c:v>
                </c:pt>
                <c:pt idx="1579">
                  <c:v>0.24780230224132541</c:v>
                </c:pt>
                <c:pt idx="1580">
                  <c:v>0.24780230224132541</c:v>
                </c:pt>
                <c:pt idx="1581">
                  <c:v>0.24780230224132541</c:v>
                </c:pt>
                <c:pt idx="1582">
                  <c:v>0.24780228734016421</c:v>
                </c:pt>
                <c:pt idx="1583">
                  <c:v>0.24780230224132541</c:v>
                </c:pt>
                <c:pt idx="1584">
                  <c:v>0.24780228734016421</c:v>
                </c:pt>
                <c:pt idx="1585">
                  <c:v>0.24780228734016421</c:v>
                </c:pt>
                <c:pt idx="1586">
                  <c:v>0.24780230224132541</c:v>
                </c:pt>
                <c:pt idx="1587">
                  <c:v>0.24780228734016421</c:v>
                </c:pt>
                <c:pt idx="1588">
                  <c:v>0.2478022575378418</c:v>
                </c:pt>
                <c:pt idx="1589">
                  <c:v>0.24780228734016421</c:v>
                </c:pt>
                <c:pt idx="1590">
                  <c:v>0.24780228734016421</c:v>
                </c:pt>
                <c:pt idx="1591">
                  <c:v>0.2478022575378418</c:v>
                </c:pt>
                <c:pt idx="1592">
                  <c:v>0.2478022575378418</c:v>
                </c:pt>
                <c:pt idx="1593">
                  <c:v>0.2478022575378418</c:v>
                </c:pt>
                <c:pt idx="1594">
                  <c:v>0.2478022575378418</c:v>
                </c:pt>
                <c:pt idx="1595">
                  <c:v>0.2478022575378418</c:v>
                </c:pt>
                <c:pt idx="1596">
                  <c:v>0.2478022575378418</c:v>
                </c:pt>
                <c:pt idx="1597">
                  <c:v>0.2478022575378418</c:v>
                </c:pt>
                <c:pt idx="1598">
                  <c:v>0.2478022575378418</c:v>
                </c:pt>
                <c:pt idx="1599">
                  <c:v>0.2478022575378418</c:v>
                </c:pt>
                <c:pt idx="1600">
                  <c:v>0.2478022575378418</c:v>
                </c:pt>
                <c:pt idx="1601">
                  <c:v>0.2478022575378418</c:v>
                </c:pt>
                <c:pt idx="1602">
                  <c:v>0.24780222773551941</c:v>
                </c:pt>
                <c:pt idx="1603">
                  <c:v>0.2478022575378418</c:v>
                </c:pt>
                <c:pt idx="1604">
                  <c:v>0.24780222773551941</c:v>
                </c:pt>
                <c:pt idx="1605">
                  <c:v>0.24780222773551941</c:v>
                </c:pt>
                <c:pt idx="1606">
                  <c:v>0.24780221283435819</c:v>
                </c:pt>
                <c:pt idx="1607">
                  <c:v>0.24780222773551941</c:v>
                </c:pt>
                <c:pt idx="1608">
                  <c:v>0.24780222773551941</c:v>
                </c:pt>
                <c:pt idx="1609">
                  <c:v>0.24780221283435819</c:v>
                </c:pt>
                <c:pt idx="1610">
                  <c:v>0.24780222773551941</c:v>
                </c:pt>
                <c:pt idx="1611">
                  <c:v>0.24780221283435819</c:v>
                </c:pt>
                <c:pt idx="1612">
                  <c:v>0.24780221283435819</c:v>
                </c:pt>
                <c:pt idx="1613">
                  <c:v>0.24780222773551941</c:v>
                </c:pt>
                <c:pt idx="1614">
                  <c:v>0.24780221283435819</c:v>
                </c:pt>
                <c:pt idx="1615">
                  <c:v>0.24780221283435819</c:v>
                </c:pt>
                <c:pt idx="1616">
                  <c:v>0.24780221283435819</c:v>
                </c:pt>
                <c:pt idx="1617">
                  <c:v>0.24780221283435819</c:v>
                </c:pt>
                <c:pt idx="1618">
                  <c:v>0.24780221283435819</c:v>
                </c:pt>
                <c:pt idx="1619">
                  <c:v>0.24780221283435819</c:v>
                </c:pt>
                <c:pt idx="1620">
                  <c:v>0.24780221283435819</c:v>
                </c:pt>
                <c:pt idx="1621">
                  <c:v>0.2478021830320358</c:v>
                </c:pt>
                <c:pt idx="1622">
                  <c:v>0.24780221283435819</c:v>
                </c:pt>
                <c:pt idx="1623">
                  <c:v>0.24780221283435819</c:v>
                </c:pt>
                <c:pt idx="1624">
                  <c:v>0.2478021830320358</c:v>
                </c:pt>
                <c:pt idx="1625">
                  <c:v>0.24780221283435819</c:v>
                </c:pt>
                <c:pt idx="1626">
                  <c:v>0.24780221283435819</c:v>
                </c:pt>
                <c:pt idx="1627">
                  <c:v>0.2478021830320358</c:v>
                </c:pt>
                <c:pt idx="1628">
                  <c:v>0.24780216813087461</c:v>
                </c:pt>
                <c:pt idx="1629">
                  <c:v>0.2478021830320358</c:v>
                </c:pt>
                <c:pt idx="1630">
                  <c:v>0.2478021830320358</c:v>
                </c:pt>
                <c:pt idx="1631">
                  <c:v>0.24780216813087461</c:v>
                </c:pt>
                <c:pt idx="1632">
                  <c:v>0.24780216813087461</c:v>
                </c:pt>
                <c:pt idx="1633">
                  <c:v>0.24780216813087461</c:v>
                </c:pt>
                <c:pt idx="1634">
                  <c:v>0.24780216813087461</c:v>
                </c:pt>
                <c:pt idx="1635">
                  <c:v>0.24780216813087461</c:v>
                </c:pt>
                <c:pt idx="1636">
                  <c:v>0.24780216813087461</c:v>
                </c:pt>
                <c:pt idx="1637">
                  <c:v>0.24780216813087461</c:v>
                </c:pt>
                <c:pt idx="1638">
                  <c:v>0.24780216813087461</c:v>
                </c:pt>
                <c:pt idx="1639">
                  <c:v>0.24780216813087461</c:v>
                </c:pt>
                <c:pt idx="1640">
                  <c:v>0.24780216813087461</c:v>
                </c:pt>
                <c:pt idx="1641">
                  <c:v>0.24780216813087461</c:v>
                </c:pt>
                <c:pt idx="1642">
                  <c:v>0.24780216813087461</c:v>
                </c:pt>
                <c:pt idx="1643">
                  <c:v>0.24780216813087461</c:v>
                </c:pt>
                <c:pt idx="1644">
                  <c:v>0.24780216813087461</c:v>
                </c:pt>
                <c:pt idx="1645">
                  <c:v>0.24780213832855219</c:v>
                </c:pt>
                <c:pt idx="1646">
                  <c:v>0.24780213832855219</c:v>
                </c:pt>
                <c:pt idx="1647">
                  <c:v>0.24780213832855219</c:v>
                </c:pt>
                <c:pt idx="1648">
                  <c:v>0.24780213832855219</c:v>
                </c:pt>
                <c:pt idx="1649">
                  <c:v>0.24780210852622989</c:v>
                </c:pt>
                <c:pt idx="1650">
                  <c:v>0.24780210852622989</c:v>
                </c:pt>
                <c:pt idx="1651">
                  <c:v>0.24780210852622989</c:v>
                </c:pt>
                <c:pt idx="1652">
                  <c:v>0.24780210852622989</c:v>
                </c:pt>
                <c:pt idx="1653">
                  <c:v>0.24780210852622989</c:v>
                </c:pt>
                <c:pt idx="1654">
                  <c:v>0.24780210852622989</c:v>
                </c:pt>
                <c:pt idx="1655">
                  <c:v>0.24780210852622989</c:v>
                </c:pt>
                <c:pt idx="1656">
                  <c:v>0.24780210852622989</c:v>
                </c:pt>
                <c:pt idx="1657">
                  <c:v>0.24780210852622989</c:v>
                </c:pt>
                <c:pt idx="1658">
                  <c:v>0.24780210852622989</c:v>
                </c:pt>
                <c:pt idx="1659">
                  <c:v>0.24780210852622989</c:v>
                </c:pt>
                <c:pt idx="1660">
                  <c:v>0.24780210852622989</c:v>
                </c:pt>
                <c:pt idx="1661">
                  <c:v>0.24780210852622989</c:v>
                </c:pt>
                <c:pt idx="1662">
                  <c:v>0.24780210852622989</c:v>
                </c:pt>
                <c:pt idx="1663">
                  <c:v>0.24780209362506869</c:v>
                </c:pt>
                <c:pt idx="1664">
                  <c:v>0.24780210852622989</c:v>
                </c:pt>
                <c:pt idx="1665">
                  <c:v>0.24780209362506869</c:v>
                </c:pt>
                <c:pt idx="1666">
                  <c:v>0.24780209362506869</c:v>
                </c:pt>
                <c:pt idx="1667">
                  <c:v>0.24780209362506869</c:v>
                </c:pt>
                <c:pt idx="1668">
                  <c:v>0.24780209362506869</c:v>
                </c:pt>
                <c:pt idx="1669">
                  <c:v>0.24780209362506869</c:v>
                </c:pt>
                <c:pt idx="1670">
                  <c:v>0.2478020638227463</c:v>
                </c:pt>
                <c:pt idx="1671">
                  <c:v>0.2478020638227463</c:v>
                </c:pt>
                <c:pt idx="1672">
                  <c:v>0.2478020638227463</c:v>
                </c:pt>
                <c:pt idx="1673">
                  <c:v>0.2478020638227463</c:v>
                </c:pt>
                <c:pt idx="1674">
                  <c:v>0.2478020638227463</c:v>
                </c:pt>
                <c:pt idx="1675">
                  <c:v>0.2478020638227463</c:v>
                </c:pt>
                <c:pt idx="1676">
                  <c:v>0.2478020638227463</c:v>
                </c:pt>
                <c:pt idx="1677">
                  <c:v>0.2478020638227463</c:v>
                </c:pt>
                <c:pt idx="1678">
                  <c:v>0.2478020638227463</c:v>
                </c:pt>
                <c:pt idx="1679">
                  <c:v>0.2478020638227463</c:v>
                </c:pt>
                <c:pt idx="1680">
                  <c:v>0.2478020638227463</c:v>
                </c:pt>
                <c:pt idx="1681">
                  <c:v>0.2478020638227463</c:v>
                </c:pt>
                <c:pt idx="1682">
                  <c:v>0.2478020638227463</c:v>
                </c:pt>
                <c:pt idx="1683">
                  <c:v>0.2478020638227463</c:v>
                </c:pt>
                <c:pt idx="1684">
                  <c:v>0.2478020638227463</c:v>
                </c:pt>
                <c:pt idx="1685">
                  <c:v>0.2478020638227463</c:v>
                </c:pt>
                <c:pt idx="1686">
                  <c:v>0.24780204892158511</c:v>
                </c:pt>
                <c:pt idx="1687">
                  <c:v>0.2478020638227463</c:v>
                </c:pt>
                <c:pt idx="1688">
                  <c:v>0.24780204892158511</c:v>
                </c:pt>
                <c:pt idx="1689">
                  <c:v>0.24780204892158511</c:v>
                </c:pt>
                <c:pt idx="1690">
                  <c:v>0.24780204892158511</c:v>
                </c:pt>
                <c:pt idx="1691">
                  <c:v>0.24780204892158511</c:v>
                </c:pt>
                <c:pt idx="1692">
                  <c:v>0.24780204892158511</c:v>
                </c:pt>
                <c:pt idx="1693">
                  <c:v>0.24780204892158511</c:v>
                </c:pt>
                <c:pt idx="1694">
                  <c:v>0.24780204892158511</c:v>
                </c:pt>
                <c:pt idx="1695">
                  <c:v>0.24780204892158511</c:v>
                </c:pt>
                <c:pt idx="1696">
                  <c:v>0.2478020191192627</c:v>
                </c:pt>
                <c:pt idx="1697">
                  <c:v>0.2478020191192627</c:v>
                </c:pt>
                <c:pt idx="1698">
                  <c:v>0.24780204892158511</c:v>
                </c:pt>
                <c:pt idx="1699">
                  <c:v>0.2478020191192627</c:v>
                </c:pt>
                <c:pt idx="1700">
                  <c:v>0.2478020191192627</c:v>
                </c:pt>
                <c:pt idx="1701">
                  <c:v>0.2478020191192627</c:v>
                </c:pt>
                <c:pt idx="1702">
                  <c:v>0.2478020191192627</c:v>
                </c:pt>
                <c:pt idx="1703">
                  <c:v>0.2478020191192627</c:v>
                </c:pt>
                <c:pt idx="1704">
                  <c:v>0.2478020191192627</c:v>
                </c:pt>
                <c:pt idx="1705">
                  <c:v>0.2478020191192627</c:v>
                </c:pt>
                <c:pt idx="1706">
                  <c:v>0.2478020191192627</c:v>
                </c:pt>
                <c:pt idx="1707">
                  <c:v>0.2478020191192627</c:v>
                </c:pt>
                <c:pt idx="1708">
                  <c:v>0.24780198931694031</c:v>
                </c:pt>
                <c:pt idx="1709">
                  <c:v>0.2478020191192627</c:v>
                </c:pt>
                <c:pt idx="1710">
                  <c:v>0.2478020191192627</c:v>
                </c:pt>
                <c:pt idx="1711">
                  <c:v>0.2478020191192627</c:v>
                </c:pt>
                <c:pt idx="1712">
                  <c:v>0.2478020191192627</c:v>
                </c:pt>
                <c:pt idx="1713">
                  <c:v>0.24780198931694031</c:v>
                </c:pt>
                <c:pt idx="1714">
                  <c:v>0.2478020191192627</c:v>
                </c:pt>
                <c:pt idx="1715">
                  <c:v>0.24780198931694031</c:v>
                </c:pt>
                <c:pt idx="1716">
                  <c:v>0.24780198931694031</c:v>
                </c:pt>
                <c:pt idx="1717">
                  <c:v>0.24780198931694031</c:v>
                </c:pt>
                <c:pt idx="1718">
                  <c:v>0.24780198931694031</c:v>
                </c:pt>
                <c:pt idx="1719">
                  <c:v>0.24780197441577911</c:v>
                </c:pt>
                <c:pt idx="1720">
                  <c:v>0.24780198931694031</c:v>
                </c:pt>
                <c:pt idx="1721">
                  <c:v>0.24780197441577911</c:v>
                </c:pt>
                <c:pt idx="1722">
                  <c:v>0.24780197441577911</c:v>
                </c:pt>
                <c:pt idx="1723">
                  <c:v>0.24780197441577911</c:v>
                </c:pt>
                <c:pt idx="1724">
                  <c:v>0.24780197441577911</c:v>
                </c:pt>
                <c:pt idx="1725">
                  <c:v>0.24780197441577911</c:v>
                </c:pt>
                <c:pt idx="1726">
                  <c:v>0.24780197441577911</c:v>
                </c:pt>
                <c:pt idx="1727">
                  <c:v>0.24780197441577911</c:v>
                </c:pt>
                <c:pt idx="1728">
                  <c:v>0.24780197441577911</c:v>
                </c:pt>
                <c:pt idx="1729">
                  <c:v>0.24780197441577911</c:v>
                </c:pt>
                <c:pt idx="1730">
                  <c:v>0.24780197441577911</c:v>
                </c:pt>
                <c:pt idx="1731">
                  <c:v>0.24780197441577911</c:v>
                </c:pt>
                <c:pt idx="1732">
                  <c:v>0.24780197441577911</c:v>
                </c:pt>
                <c:pt idx="1733">
                  <c:v>0.24780197441577911</c:v>
                </c:pt>
                <c:pt idx="1734">
                  <c:v>0.2478019446134567</c:v>
                </c:pt>
                <c:pt idx="1735">
                  <c:v>0.2478019446134567</c:v>
                </c:pt>
                <c:pt idx="1736">
                  <c:v>0.24780197441577911</c:v>
                </c:pt>
                <c:pt idx="1737">
                  <c:v>0.24780197441577911</c:v>
                </c:pt>
                <c:pt idx="1738">
                  <c:v>0.24780197441577911</c:v>
                </c:pt>
                <c:pt idx="1739">
                  <c:v>0.2478019297122955</c:v>
                </c:pt>
                <c:pt idx="1740">
                  <c:v>0.2478019446134567</c:v>
                </c:pt>
                <c:pt idx="1741">
                  <c:v>0.24780197441577911</c:v>
                </c:pt>
                <c:pt idx="1742">
                  <c:v>0.24780197441577911</c:v>
                </c:pt>
                <c:pt idx="1743">
                  <c:v>0.24780197441577911</c:v>
                </c:pt>
                <c:pt idx="1744">
                  <c:v>0.2478019446134567</c:v>
                </c:pt>
                <c:pt idx="1745">
                  <c:v>0.2478019297122955</c:v>
                </c:pt>
                <c:pt idx="1746">
                  <c:v>0.2478019446134567</c:v>
                </c:pt>
                <c:pt idx="1747">
                  <c:v>0.2478019297122955</c:v>
                </c:pt>
                <c:pt idx="1748">
                  <c:v>0.2478019297122955</c:v>
                </c:pt>
                <c:pt idx="1749">
                  <c:v>0.2478019297122955</c:v>
                </c:pt>
                <c:pt idx="1750">
                  <c:v>0.2478019446134567</c:v>
                </c:pt>
                <c:pt idx="1751">
                  <c:v>0.2478019297122955</c:v>
                </c:pt>
                <c:pt idx="1752">
                  <c:v>0.2478019297122955</c:v>
                </c:pt>
                <c:pt idx="1753">
                  <c:v>0.2478019297122955</c:v>
                </c:pt>
                <c:pt idx="1754">
                  <c:v>0.2478019297122955</c:v>
                </c:pt>
                <c:pt idx="1755">
                  <c:v>0.2478019297122955</c:v>
                </c:pt>
                <c:pt idx="1756">
                  <c:v>0.2478019297122955</c:v>
                </c:pt>
                <c:pt idx="1757">
                  <c:v>0.2478019297122955</c:v>
                </c:pt>
                <c:pt idx="1758">
                  <c:v>0.2478019297122955</c:v>
                </c:pt>
                <c:pt idx="1759">
                  <c:v>0.2478019297122955</c:v>
                </c:pt>
                <c:pt idx="1760">
                  <c:v>0.24780189990997309</c:v>
                </c:pt>
                <c:pt idx="1761">
                  <c:v>0.2478019297122955</c:v>
                </c:pt>
                <c:pt idx="1762">
                  <c:v>0.2478019297122955</c:v>
                </c:pt>
                <c:pt idx="1763">
                  <c:v>0.24780187010765081</c:v>
                </c:pt>
                <c:pt idx="1764">
                  <c:v>0.2478019297122955</c:v>
                </c:pt>
                <c:pt idx="1765">
                  <c:v>0.24780189990997309</c:v>
                </c:pt>
                <c:pt idx="1766">
                  <c:v>0.2478019297122955</c:v>
                </c:pt>
                <c:pt idx="1767">
                  <c:v>0.2478019297122955</c:v>
                </c:pt>
                <c:pt idx="1768">
                  <c:v>0.2478019297122955</c:v>
                </c:pt>
                <c:pt idx="1769">
                  <c:v>0.24780189990997309</c:v>
                </c:pt>
                <c:pt idx="1770">
                  <c:v>0.24780189990997309</c:v>
                </c:pt>
                <c:pt idx="1771">
                  <c:v>0.24780189990997309</c:v>
                </c:pt>
                <c:pt idx="1772">
                  <c:v>0.24780187010765081</c:v>
                </c:pt>
                <c:pt idx="1773">
                  <c:v>0.24780189990997309</c:v>
                </c:pt>
                <c:pt idx="1774">
                  <c:v>0.24780187010765081</c:v>
                </c:pt>
                <c:pt idx="1775">
                  <c:v>0.24780187010765081</c:v>
                </c:pt>
                <c:pt idx="1776">
                  <c:v>0.24780189990997309</c:v>
                </c:pt>
                <c:pt idx="1777">
                  <c:v>0.24780187010765081</c:v>
                </c:pt>
                <c:pt idx="1778">
                  <c:v>0.24780189990997309</c:v>
                </c:pt>
                <c:pt idx="1779">
                  <c:v>0.24780187010765081</c:v>
                </c:pt>
                <c:pt idx="1780">
                  <c:v>0.24780187010765081</c:v>
                </c:pt>
                <c:pt idx="1781">
                  <c:v>0.24780187010765081</c:v>
                </c:pt>
                <c:pt idx="1782">
                  <c:v>0.24780187010765081</c:v>
                </c:pt>
                <c:pt idx="1783">
                  <c:v>0.24780187010765081</c:v>
                </c:pt>
                <c:pt idx="1784">
                  <c:v>0.24780187010765081</c:v>
                </c:pt>
                <c:pt idx="1785">
                  <c:v>0.24780187010765081</c:v>
                </c:pt>
                <c:pt idx="1786">
                  <c:v>0.24780187010765081</c:v>
                </c:pt>
                <c:pt idx="1787">
                  <c:v>0.24780187010765081</c:v>
                </c:pt>
                <c:pt idx="1788">
                  <c:v>0.24780187010765081</c:v>
                </c:pt>
                <c:pt idx="1789">
                  <c:v>0.1132282763719559</c:v>
                </c:pt>
                <c:pt idx="1790">
                  <c:v>0.11298447102308271</c:v>
                </c:pt>
                <c:pt idx="1791">
                  <c:v>0.1130519136786461</c:v>
                </c:pt>
                <c:pt idx="1792">
                  <c:v>0.11318816244602201</c:v>
                </c:pt>
                <c:pt idx="1793">
                  <c:v>0.1130527034401894</c:v>
                </c:pt>
                <c:pt idx="1794">
                  <c:v>0.1129665672779083</c:v>
                </c:pt>
                <c:pt idx="1795">
                  <c:v>0.1130858883261681</c:v>
                </c:pt>
                <c:pt idx="1796">
                  <c:v>0.1130875200033188</c:v>
                </c:pt>
                <c:pt idx="1797">
                  <c:v>0.11297169327735899</c:v>
                </c:pt>
                <c:pt idx="1798">
                  <c:v>0.11299841105937961</c:v>
                </c:pt>
                <c:pt idx="1799">
                  <c:v>0.1130674555897713</c:v>
                </c:pt>
                <c:pt idx="1800">
                  <c:v>0.11300837248563771</c:v>
                </c:pt>
                <c:pt idx="1801">
                  <c:v>0.1129622459411621</c:v>
                </c:pt>
                <c:pt idx="1802">
                  <c:v>0.1130169406533241</c:v>
                </c:pt>
                <c:pt idx="1803">
                  <c:v>0.1130245476961136</c:v>
                </c:pt>
                <c:pt idx="1804">
                  <c:v>0.11296869069337841</c:v>
                </c:pt>
                <c:pt idx="1805">
                  <c:v>0.1129753068089485</c:v>
                </c:pt>
                <c:pt idx="1806">
                  <c:v>0.1130105704069138</c:v>
                </c:pt>
                <c:pt idx="1807">
                  <c:v>0.11298584192991259</c:v>
                </c:pt>
                <c:pt idx="1808">
                  <c:v>0.11295992881059649</c:v>
                </c:pt>
                <c:pt idx="1809">
                  <c:v>0.1129838600754738</c:v>
                </c:pt>
                <c:pt idx="1810">
                  <c:v>0.1129911839962006</c:v>
                </c:pt>
                <c:pt idx="1811">
                  <c:v>0.1129646599292755</c:v>
                </c:pt>
                <c:pt idx="1812">
                  <c:v>0.1129646301269531</c:v>
                </c:pt>
                <c:pt idx="1813">
                  <c:v>0.11298263072967531</c:v>
                </c:pt>
                <c:pt idx="1814">
                  <c:v>0.11297304183244709</c:v>
                </c:pt>
                <c:pt idx="1815">
                  <c:v>0.112959086894989</c:v>
                </c:pt>
                <c:pt idx="1816">
                  <c:v>0.11296940594911579</c:v>
                </c:pt>
                <c:pt idx="1817">
                  <c:v>0.11297449469566349</c:v>
                </c:pt>
                <c:pt idx="1818">
                  <c:v>0.11296194046735759</c:v>
                </c:pt>
                <c:pt idx="1819">
                  <c:v>0.11296047270298</c:v>
                </c:pt>
                <c:pt idx="1820">
                  <c:v>0.11296927183866499</c:v>
                </c:pt>
                <c:pt idx="1821">
                  <c:v>0.1129653826355934</c:v>
                </c:pt>
                <c:pt idx="1822">
                  <c:v>0.1129580736160278</c:v>
                </c:pt>
                <c:pt idx="1823">
                  <c:v>0.1129625663161278</c:v>
                </c:pt>
                <c:pt idx="1824">
                  <c:v>0.1129654198884964</c:v>
                </c:pt>
                <c:pt idx="1825">
                  <c:v>0.1129594519734383</c:v>
                </c:pt>
                <c:pt idx="1826">
                  <c:v>0.1129584237933159</c:v>
                </c:pt>
                <c:pt idx="1827">
                  <c:v>0.1129627227783203</c:v>
                </c:pt>
                <c:pt idx="1828">
                  <c:v>0.1129609644412994</c:v>
                </c:pt>
                <c:pt idx="1829">
                  <c:v>0.1129573807120323</c:v>
                </c:pt>
                <c:pt idx="1830">
                  <c:v>0.1129595339298248</c:v>
                </c:pt>
                <c:pt idx="1831">
                  <c:v>0.1129608750343323</c:v>
                </c:pt>
                <c:pt idx="1832">
                  <c:v>0.1129579469561577</c:v>
                </c:pt>
                <c:pt idx="1833">
                  <c:v>0.1129574626684189</c:v>
                </c:pt>
                <c:pt idx="1834">
                  <c:v>0.1129594966769218</c:v>
                </c:pt>
                <c:pt idx="1835">
                  <c:v>0.11295852065086361</c:v>
                </c:pt>
                <c:pt idx="1836">
                  <c:v>0.1129568293690681</c:v>
                </c:pt>
                <c:pt idx="1837">
                  <c:v>0.1129579097032547</c:v>
                </c:pt>
                <c:pt idx="1838">
                  <c:v>0.11295844614505771</c:v>
                </c:pt>
                <c:pt idx="1839">
                  <c:v>0.1129569783806801</c:v>
                </c:pt>
                <c:pt idx="1840">
                  <c:v>0.1129568666219711</c:v>
                </c:pt>
                <c:pt idx="1841">
                  <c:v>0.11295782029628749</c:v>
                </c:pt>
                <c:pt idx="1842">
                  <c:v>0.11295723170042039</c:v>
                </c:pt>
                <c:pt idx="1843">
                  <c:v>0.1129564791917801</c:v>
                </c:pt>
                <c:pt idx="1844">
                  <c:v>0.1129570528864861</c:v>
                </c:pt>
                <c:pt idx="1845">
                  <c:v>0.1129572093486786</c:v>
                </c:pt>
                <c:pt idx="1846">
                  <c:v>0.11295647174119949</c:v>
                </c:pt>
                <c:pt idx="1847">
                  <c:v>0.11295650154352189</c:v>
                </c:pt>
                <c:pt idx="1848">
                  <c:v>0.1129569038748741</c:v>
                </c:pt>
                <c:pt idx="1849">
                  <c:v>0.1129565462470055</c:v>
                </c:pt>
                <c:pt idx="1850">
                  <c:v>0.11295623332262041</c:v>
                </c:pt>
                <c:pt idx="1851">
                  <c:v>0.1129565313458443</c:v>
                </c:pt>
                <c:pt idx="1852">
                  <c:v>0.1129565313458443</c:v>
                </c:pt>
                <c:pt idx="1853">
                  <c:v>0.1129561811685562</c:v>
                </c:pt>
                <c:pt idx="1854">
                  <c:v>0.112956240773201</c:v>
                </c:pt>
                <c:pt idx="1855">
                  <c:v>0.11295640468597409</c:v>
                </c:pt>
                <c:pt idx="1856">
                  <c:v>0.11295619606971739</c:v>
                </c:pt>
                <c:pt idx="1857">
                  <c:v>0.1129560768604279</c:v>
                </c:pt>
                <c:pt idx="1858">
                  <c:v>0.11295623332262041</c:v>
                </c:pt>
                <c:pt idx="1859">
                  <c:v>0.1129561886191368</c:v>
                </c:pt>
                <c:pt idx="1860">
                  <c:v>0.11295601725578309</c:v>
                </c:pt>
                <c:pt idx="1861">
                  <c:v>0.1129560768604279</c:v>
                </c:pt>
                <c:pt idx="1862">
                  <c:v>0.1129561215639114</c:v>
                </c:pt>
                <c:pt idx="1863">
                  <c:v>0.11295601725578309</c:v>
                </c:pt>
                <c:pt idx="1864">
                  <c:v>0.1129559725522995</c:v>
                </c:pt>
                <c:pt idx="1865">
                  <c:v>0.1129560396075249</c:v>
                </c:pt>
                <c:pt idx="1866">
                  <c:v>0.1129560023546219</c:v>
                </c:pt>
                <c:pt idx="1867">
                  <c:v>0.11295592039823529</c:v>
                </c:pt>
                <c:pt idx="1868">
                  <c:v>0.1129559725522995</c:v>
                </c:pt>
                <c:pt idx="1869">
                  <c:v>0.1129559800028801</c:v>
                </c:pt>
                <c:pt idx="1870">
                  <c:v>0.1129559054970741</c:v>
                </c:pt>
                <c:pt idx="1871">
                  <c:v>0.1129559054970741</c:v>
                </c:pt>
                <c:pt idx="1872">
                  <c:v>0.1129559352993965</c:v>
                </c:pt>
                <c:pt idx="1873">
                  <c:v>0.1129559054970741</c:v>
                </c:pt>
                <c:pt idx="1874">
                  <c:v>0.1129558682441711</c:v>
                </c:pt>
                <c:pt idx="1875">
                  <c:v>0.11295589059591291</c:v>
                </c:pt>
                <c:pt idx="1876">
                  <c:v>0.1129558756947517</c:v>
                </c:pt>
                <c:pt idx="1877">
                  <c:v>0.11295585334300989</c:v>
                </c:pt>
                <c:pt idx="1878">
                  <c:v>0.1129558682441711</c:v>
                </c:pt>
                <c:pt idx="1879">
                  <c:v>0.1129558682441711</c:v>
                </c:pt>
                <c:pt idx="1880">
                  <c:v>0.11295585334300989</c:v>
                </c:pt>
                <c:pt idx="1881">
                  <c:v>0.11295584589242939</c:v>
                </c:pt>
                <c:pt idx="1882">
                  <c:v>0.11295584589242939</c:v>
                </c:pt>
                <c:pt idx="1883">
                  <c:v>0.1129558384418488</c:v>
                </c:pt>
                <c:pt idx="1884">
                  <c:v>0.1129558309912682</c:v>
                </c:pt>
                <c:pt idx="1885">
                  <c:v>0.1129558309912682</c:v>
                </c:pt>
                <c:pt idx="1886">
                  <c:v>0.1129558309912682</c:v>
                </c:pt>
                <c:pt idx="1887">
                  <c:v>0.11295581609010701</c:v>
                </c:pt>
                <c:pt idx="1888">
                  <c:v>0.11295581609010701</c:v>
                </c:pt>
                <c:pt idx="1889">
                  <c:v>0.1129558235406876</c:v>
                </c:pt>
                <c:pt idx="1890">
                  <c:v>0.1129558011889458</c:v>
                </c:pt>
                <c:pt idx="1891">
                  <c:v>0.1129558011889458</c:v>
                </c:pt>
                <c:pt idx="1892">
                  <c:v>0.11295581609010701</c:v>
                </c:pt>
                <c:pt idx="1893">
                  <c:v>0.11295581609010701</c:v>
                </c:pt>
                <c:pt idx="1894">
                  <c:v>0.1129557937383652</c:v>
                </c:pt>
                <c:pt idx="1895">
                  <c:v>0.1129558011889458</c:v>
                </c:pt>
                <c:pt idx="1896">
                  <c:v>0.1129557937383652</c:v>
                </c:pt>
                <c:pt idx="1897">
                  <c:v>0.1129557862877846</c:v>
                </c:pt>
                <c:pt idx="1898">
                  <c:v>0.1129557937383652</c:v>
                </c:pt>
                <c:pt idx="1899">
                  <c:v>0.1129557937383652</c:v>
                </c:pt>
                <c:pt idx="1900">
                  <c:v>0.1129557862877846</c:v>
                </c:pt>
                <c:pt idx="1901">
                  <c:v>0.1129557862877846</c:v>
                </c:pt>
                <c:pt idx="1902">
                  <c:v>0.1129557937383652</c:v>
                </c:pt>
                <c:pt idx="1903">
                  <c:v>0.1129557862877846</c:v>
                </c:pt>
                <c:pt idx="1904">
                  <c:v>0.1129557862877846</c:v>
                </c:pt>
                <c:pt idx="1905">
                  <c:v>0.1129557862877846</c:v>
                </c:pt>
                <c:pt idx="1906">
                  <c:v>0.1129557862877846</c:v>
                </c:pt>
                <c:pt idx="1907">
                  <c:v>0.1129557862877846</c:v>
                </c:pt>
                <c:pt idx="1908">
                  <c:v>0.1129557862877846</c:v>
                </c:pt>
                <c:pt idx="1909">
                  <c:v>0.11295577883720399</c:v>
                </c:pt>
                <c:pt idx="1910">
                  <c:v>0.11295577883720399</c:v>
                </c:pt>
                <c:pt idx="1911">
                  <c:v>0.11295577883720399</c:v>
                </c:pt>
                <c:pt idx="1912">
                  <c:v>0.11295577883720399</c:v>
                </c:pt>
                <c:pt idx="1913">
                  <c:v>0.1129557862877846</c:v>
                </c:pt>
                <c:pt idx="1914">
                  <c:v>0.1129557862877846</c:v>
                </c:pt>
                <c:pt idx="1915">
                  <c:v>0.11295577883720399</c:v>
                </c:pt>
                <c:pt idx="1916">
                  <c:v>0.1129557862877846</c:v>
                </c:pt>
                <c:pt idx="1917">
                  <c:v>0.11295577883720399</c:v>
                </c:pt>
                <c:pt idx="1918">
                  <c:v>0.11295577883720399</c:v>
                </c:pt>
                <c:pt idx="1919">
                  <c:v>0.11295577883720399</c:v>
                </c:pt>
                <c:pt idx="1920">
                  <c:v>0.11295577883720399</c:v>
                </c:pt>
                <c:pt idx="1921">
                  <c:v>0.11295577883720399</c:v>
                </c:pt>
                <c:pt idx="1922">
                  <c:v>0.1129557713866234</c:v>
                </c:pt>
                <c:pt idx="1923">
                  <c:v>0.11295577883720399</c:v>
                </c:pt>
                <c:pt idx="1924">
                  <c:v>0.1129557862877846</c:v>
                </c:pt>
                <c:pt idx="1925">
                  <c:v>0.11295577883720399</c:v>
                </c:pt>
                <c:pt idx="1926">
                  <c:v>0.1129557862877846</c:v>
                </c:pt>
                <c:pt idx="1927">
                  <c:v>0.11295577883720399</c:v>
                </c:pt>
                <c:pt idx="1928">
                  <c:v>0.11295577883720399</c:v>
                </c:pt>
                <c:pt idx="1929">
                  <c:v>0.1129557713866234</c:v>
                </c:pt>
                <c:pt idx="1930">
                  <c:v>0.11295577883720399</c:v>
                </c:pt>
                <c:pt idx="1931">
                  <c:v>0.11295577883720399</c:v>
                </c:pt>
                <c:pt idx="1932">
                  <c:v>0.11295577883720399</c:v>
                </c:pt>
                <c:pt idx="1933">
                  <c:v>0.1129557713866234</c:v>
                </c:pt>
                <c:pt idx="1934">
                  <c:v>0.11295577883720399</c:v>
                </c:pt>
                <c:pt idx="1935">
                  <c:v>0.1129557713866234</c:v>
                </c:pt>
                <c:pt idx="1936">
                  <c:v>0.1129557713866234</c:v>
                </c:pt>
                <c:pt idx="1937">
                  <c:v>0.11295577883720399</c:v>
                </c:pt>
                <c:pt idx="1938">
                  <c:v>0.1129557713866234</c:v>
                </c:pt>
                <c:pt idx="1939">
                  <c:v>0.1129557713866234</c:v>
                </c:pt>
                <c:pt idx="1940">
                  <c:v>0.11295577883720399</c:v>
                </c:pt>
                <c:pt idx="1941">
                  <c:v>0.1129557713866234</c:v>
                </c:pt>
                <c:pt idx="1942">
                  <c:v>0.11295577883720399</c:v>
                </c:pt>
                <c:pt idx="1943">
                  <c:v>0.1129557862877846</c:v>
                </c:pt>
                <c:pt idx="1944">
                  <c:v>0.1129557713866234</c:v>
                </c:pt>
                <c:pt idx="1945">
                  <c:v>0.11295577883720399</c:v>
                </c:pt>
                <c:pt idx="1946">
                  <c:v>0.11295577883720399</c:v>
                </c:pt>
                <c:pt idx="1947">
                  <c:v>0.11295577883720399</c:v>
                </c:pt>
                <c:pt idx="1948">
                  <c:v>0.2048003077507019</c:v>
                </c:pt>
                <c:pt idx="1949">
                  <c:v>0.20479930937290189</c:v>
                </c:pt>
                <c:pt idx="1950">
                  <c:v>0.20479804277420041</c:v>
                </c:pt>
                <c:pt idx="1951">
                  <c:v>0.20479705929756159</c:v>
                </c:pt>
                <c:pt idx="1952">
                  <c:v>0.20479647815227511</c:v>
                </c:pt>
                <c:pt idx="1953">
                  <c:v>0.20479610562324521</c:v>
                </c:pt>
                <c:pt idx="1954">
                  <c:v>0.20479562878608701</c:v>
                </c:pt>
                <c:pt idx="1955">
                  <c:v>0.20479495823383331</c:v>
                </c:pt>
                <c:pt idx="1956">
                  <c:v>0.2047942727804184</c:v>
                </c:pt>
                <c:pt idx="1957">
                  <c:v>0.2047938406467438</c:v>
                </c:pt>
                <c:pt idx="1958">
                  <c:v>0.20479376614093781</c:v>
                </c:pt>
                <c:pt idx="1959">
                  <c:v>0.2047939449548721</c:v>
                </c:pt>
                <c:pt idx="1960">
                  <c:v>0.20479413866996771</c:v>
                </c:pt>
                <c:pt idx="1961">
                  <c:v>0.2047941982746124</c:v>
                </c:pt>
                <c:pt idx="1962">
                  <c:v>0.2047940939664841</c:v>
                </c:pt>
                <c:pt idx="1963">
                  <c:v>0.20479391515254969</c:v>
                </c:pt>
                <c:pt idx="1964">
                  <c:v>0.204793781042099</c:v>
                </c:pt>
                <c:pt idx="1965">
                  <c:v>0.2047937214374542</c:v>
                </c:pt>
                <c:pt idx="1966">
                  <c:v>0.20479363203048709</c:v>
                </c:pt>
                <c:pt idx="1967">
                  <c:v>0.20479348301887509</c:v>
                </c:pt>
                <c:pt idx="1968">
                  <c:v>0.20479321479797361</c:v>
                </c:pt>
                <c:pt idx="1969">
                  <c:v>0.20479291677474981</c:v>
                </c:pt>
                <c:pt idx="1970">
                  <c:v>0.2047926336526871</c:v>
                </c:pt>
                <c:pt idx="1971">
                  <c:v>0.20479242503643039</c:v>
                </c:pt>
                <c:pt idx="1972">
                  <c:v>0.204792320728302</c:v>
                </c:pt>
                <c:pt idx="1973">
                  <c:v>0.20479223132133481</c:v>
                </c:pt>
                <c:pt idx="1974">
                  <c:v>0.20479212701320651</c:v>
                </c:pt>
                <c:pt idx="1975">
                  <c:v>0.20479199290275571</c:v>
                </c:pt>
                <c:pt idx="1976">
                  <c:v>0.20479188859462741</c:v>
                </c:pt>
                <c:pt idx="1977">
                  <c:v>0.20479181408882141</c:v>
                </c:pt>
                <c:pt idx="1978">
                  <c:v>0.20479175448417661</c:v>
                </c:pt>
                <c:pt idx="1979">
                  <c:v>0.20479172468185419</c:v>
                </c:pt>
                <c:pt idx="1980">
                  <c:v>0.2047916650772095</c:v>
                </c:pt>
                <c:pt idx="1981">
                  <c:v>0.20479157567024231</c:v>
                </c:pt>
                <c:pt idx="1982">
                  <c:v>0.20479144155979159</c:v>
                </c:pt>
                <c:pt idx="1983">
                  <c:v>0.20479133725166321</c:v>
                </c:pt>
                <c:pt idx="1984">
                  <c:v>0.20479123294353491</c:v>
                </c:pt>
                <c:pt idx="1985">
                  <c:v>0.20479114353656769</c:v>
                </c:pt>
                <c:pt idx="1986">
                  <c:v>0.2047910541296005</c:v>
                </c:pt>
                <c:pt idx="1987">
                  <c:v>0.2047909498214722</c:v>
                </c:pt>
                <c:pt idx="1988">
                  <c:v>0.20479084551334381</c:v>
                </c:pt>
                <c:pt idx="1989">
                  <c:v>0.20479075610637659</c:v>
                </c:pt>
                <c:pt idx="1990">
                  <c:v>0.20479066669940951</c:v>
                </c:pt>
                <c:pt idx="1991">
                  <c:v>0.20479057729244229</c:v>
                </c:pt>
                <c:pt idx="1992">
                  <c:v>0.20479053258895871</c:v>
                </c:pt>
                <c:pt idx="1993">
                  <c:v>0.20479042828083041</c:v>
                </c:pt>
                <c:pt idx="1994">
                  <c:v>0.2047903835773468</c:v>
                </c:pt>
                <c:pt idx="1995">
                  <c:v>0.2047903090715408</c:v>
                </c:pt>
                <c:pt idx="1996">
                  <c:v>0.20479023456573489</c:v>
                </c:pt>
                <c:pt idx="1997">
                  <c:v>0.20479017496109009</c:v>
                </c:pt>
                <c:pt idx="1998">
                  <c:v>0.2047900855541229</c:v>
                </c:pt>
                <c:pt idx="1999">
                  <c:v>0.20479004085063929</c:v>
                </c:pt>
                <c:pt idx="2000">
                  <c:v>0.20478995144367221</c:v>
                </c:pt>
                <c:pt idx="2001">
                  <c:v>0.20478987693786621</c:v>
                </c:pt>
                <c:pt idx="2002">
                  <c:v>0.20478981733322141</c:v>
                </c:pt>
                <c:pt idx="2003">
                  <c:v>0.2047897279262543</c:v>
                </c:pt>
                <c:pt idx="2004">
                  <c:v>0.20478968322277069</c:v>
                </c:pt>
                <c:pt idx="2005">
                  <c:v>0.20478957891464231</c:v>
                </c:pt>
                <c:pt idx="2006">
                  <c:v>0.20478954911231989</c:v>
                </c:pt>
                <c:pt idx="2007">
                  <c:v>0.2047894895076752</c:v>
                </c:pt>
                <c:pt idx="2008">
                  <c:v>0.2047894299030304</c:v>
                </c:pt>
                <c:pt idx="2009">
                  <c:v>0.20478937029838559</c:v>
                </c:pt>
                <c:pt idx="2010">
                  <c:v>0.20478932559490201</c:v>
                </c:pt>
                <c:pt idx="2011">
                  <c:v>0.2047892510890961</c:v>
                </c:pt>
                <c:pt idx="2012">
                  <c:v>0.20478920638561249</c:v>
                </c:pt>
                <c:pt idx="2013">
                  <c:v>0.20478914678096771</c:v>
                </c:pt>
                <c:pt idx="2014">
                  <c:v>0.2047891020774841</c:v>
                </c:pt>
                <c:pt idx="2015">
                  <c:v>0.20478902757167819</c:v>
                </c:pt>
                <c:pt idx="2016">
                  <c:v>0.20478898286819461</c:v>
                </c:pt>
                <c:pt idx="2017">
                  <c:v>0.204788938164711</c:v>
                </c:pt>
                <c:pt idx="2018">
                  <c:v>0.204788863658905</c:v>
                </c:pt>
                <c:pt idx="2019">
                  <c:v>0.20478883385658261</c:v>
                </c:pt>
                <c:pt idx="2020">
                  <c:v>0.20478877425193789</c:v>
                </c:pt>
                <c:pt idx="2021">
                  <c:v>0.20478874444961551</c:v>
                </c:pt>
                <c:pt idx="2022">
                  <c:v>0.2047886848449707</c:v>
                </c:pt>
                <c:pt idx="2023">
                  <c:v>0.20478865504264829</c:v>
                </c:pt>
                <c:pt idx="2024">
                  <c:v>0.20478861033916471</c:v>
                </c:pt>
                <c:pt idx="2025">
                  <c:v>0.20478855073451999</c:v>
                </c:pt>
                <c:pt idx="2026">
                  <c:v>0.2047885060310364</c:v>
                </c:pt>
                <c:pt idx="2027">
                  <c:v>0.20478847622871399</c:v>
                </c:pt>
                <c:pt idx="2028">
                  <c:v>0.20478841662406921</c:v>
                </c:pt>
                <c:pt idx="2029">
                  <c:v>0.2047883719205856</c:v>
                </c:pt>
                <c:pt idx="2030">
                  <c:v>0.20478834211826319</c:v>
                </c:pt>
                <c:pt idx="2031">
                  <c:v>0.20478829741477969</c:v>
                </c:pt>
                <c:pt idx="2032">
                  <c:v>0.2047882676124573</c:v>
                </c:pt>
                <c:pt idx="2033">
                  <c:v>0.20478822290897369</c:v>
                </c:pt>
                <c:pt idx="2034">
                  <c:v>0.20478817820549011</c:v>
                </c:pt>
                <c:pt idx="2035">
                  <c:v>0.2047881484031677</c:v>
                </c:pt>
                <c:pt idx="2036">
                  <c:v>0.20478810369968409</c:v>
                </c:pt>
                <c:pt idx="2037">
                  <c:v>0.20478807389736181</c:v>
                </c:pt>
                <c:pt idx="2038">
                  <c:v>0.2047880291938782</c:v>
                </c:pt>
                <c:pt idx="2039">
                  <c:v>0.20478799939155579</c:v>
                </c:pt>
                <c:pt idx="2040">
                  <c:v>0.20478793978691101</c:v>
                </c:pt>
                <c:pt idx="2041">
                  <c:v>0.20478792488574979</c:v>
                </c:pt>
                <c:pt idx="2042">
                  <c:v>0.2047878950834274</c:v>
                </c:pt>
                <c:pt idx="2043">
                  <c:v>0.20478786528110501</c:v>
                </c:pt>
                <c:pt idx="2044">
                  <c:v>0.20478782057762149</c:v>
                </c:pt>
                <c:pt idx="2045">
                  <c:v>0.20478780567646029</c:v>
                </c:pt>
                <c:pt idx="2046">
                  <c:v>0.20478777587413791</c:v>
                </c:pt>
                <c:pt idx="2047">
                  <c:v>0.2047877311706543</c:v>
                </c:pt>
                <c:pt idx="2048">
                  <c:v>0.20478768646717069</c:v>
                </c:pt>
                <c:pt idx="2049">
                  <c:v>0.20478767156600949</c:v>
                </c:pt>
                <c:pt idx="2050">
                  <c:v>0.20478762686252591</c:v>
                </c:pt>
                <c:pt idx="2051">
                  <c:v>0.20478762686252591</c:v>
                </c:pt>
                <c:pt idx="2052">
                  <c:v>0.20478756725788119</c:v>
                </c:pt>
                <c:pt idx="2053">
                  <c:v>0.20478755235672</c:v>
                </c:pt>
                <c:pt idx="2054">
                  <c:v>0.20478752255439761</c:v>
                </c:pt>
                <c:pt idx="2055">
                  <c:v>0.2047874927520752</c:v>
                </c:pt>
                <c:pt idx="2056">
                  <c:v>0.20478746294975281</c:v>
                </c:pt>
                <c:pt idx="2057">
                  <c:v>0.20478743314743039</c:v>
                </c:pt>
                <c:pt idx="2058">
                  <c:v>0.2047874182462692</c:v>
                </c:pt>
                <c:pt idx="2059">
                  <c:v>0.20478738844394681</c:v>
                </c:pt>
                <c:pt idx="2060">
                  <c:v>0.20478737354278559</c:v>
                </c:pt>
                <c:pt idx="2061">
                  <c:v>0.20478734374046331</c:v>
                </c:pt>
                <c:pt idx="2062">
                  <c:v>0.2047873139381409</c:v>
                </c:pt>
                <c:pt idx="2063">
                  <c:v>0.2047872990369797</c:v>
                </c:pt>
                <c:pt idx="2064">
                  <c:v>0.20478728413581851</c:v>
                </c:pt>
                <c:pt idx="2065">
                  <c:v>0.20478725433349609</c:v>
                </c:pt>
                <c:pt idx="2066">
                  <c:v>0.20478722453117371</c:v>
                </c:pt>
                <c:pt idx="2067">
                  <c:v>0.20478720963001251</c:v>
                </c:pt>
                <c:pt idx="2068">
                  <c:v>0.20478719472885129</c:v>
                </c:pt>
                <c:pt idx="2069">
                  <c:v>0.2047871649265289</c:v>
                </c:pt>
                <c:pt idx="2070">
                  <c:v>0.20478713512420649</c:v>
                </c:pt>
                <c:pt idx="2071">
                  <c:v>0.20478712022304529</c:v>
                </c:pt>
                <c:pt idx="2072">
                  <c:v>0.20478709042072299</c:v>
                </c:pt>
                <c:pt idx="2073">
                  <c:v>0.2047870755195618</c:v>
                </c:pt>
                <c:pt idx="2074">
                  <c:v>0.2047870755195618</c:v>
                </c:pt>
                <c:pt idx="2075">
                  <c:v>0.20478704571723941</c:v>
                </c:pt>
                <c:pt idx="2076">
                  <c:v>0.20478701591491699</c:v>
                </c:pt>
                <c:pt idx="2077">
                  <c:v>0.2047870010137558</c:v>
                </c:pt>
                <c:pt idx="2078">
                  <c:v>0.2047869861125946</c:v>
                </c:pt>
                <c:pt idx="2079">
                  <c:v>0.20478695631027219</c:v>
                </c:pt>
                <c:pt idx="2080">
                  <c:v>0.20478695631027219</c:v>
                </c:pt>
                <c:pt idx="2081">
                  <c:v>0.204786941409111</c:v>
                </c:pt>
                <c:pt idx="2082">
                  <c:v>0.20478691160678861</c:v>
                </c:pt>
                <c:pt idx="2083">
                  <c:v>0.20478688180446619</c:v>
                </c:pt>
                <c:pt idx="2084">
                  <c:v>0.20478688180446619</c:v>
                </c:pt>
                <c:pt idx="2085">
                  <c:v>0.20478685200214389</c:v>
                </c:pt>
                <c:pt idx="2086">
                  <c:v>0.20478683710098269</c:v>
                </c:pt>
                <c:pt idx="2087">
                  <c:v>0.20478683710098269</c:v>
                </c:pt>
                <c:pt idx="2088">
                  <c:v>0.2047868221998215</c:v>
                </c:pt>
                <c:pt idx="2089">
                  <c:v>0.20478680729866031</c:v>
                </c:pt>
                <c:pt idx="2090">
                  <c:v>0.20478677749633789</c:v>
                </c:pt>
                <c:pt idx="2091">
                  <c:v>0.20478677749633789</c:v>
                </c:pt>
                <c:pt idx="2092">
                  <c:v>0.2047867476940155</c:v>
                </c:pt>
                <c:pt idx="2093">
                  <c:v>0.2047867476940155</c:v>
                </c:pt>
                <c:pt idx="2094">
                  <c:v>0.20478673279285431</c:v>
                </c:pt>
                <c:pt idx="2095">
                  <c:v>0.20478671789169309</c:v>
                </c:pt>
                <c:pt idx="2096">
                  <c:v>0.20478670299053189</c:v>
                </c:pt>
                <c:pt idx="2097">
                  <c:v>0.20478670299053189</c:v>
                </c:pt>
                <c:pt idx="2098">
                  <c:v>0.2047866880893707</c:v>
                </c:pt>
                <c:pt idx="2099">
                  <c:v>0.20478667318820951</c:v>
                </c:pt>
                <c:pt idx="2100">
                  <c:v>0.20478664338588709</c:v>
                </c:pt>
                <c:pt idx="2101">
                  <c:v>0.20478664338588709</c:v>
                </c:pt>
                <c:pt idx="2102">
                  <c:v>0.20478661358356481</c:v>
                </c:pt>
                <c:pt idx="2103">
                  <c:v>0.20478661358356481</c:v>
                </c:pt>
                <c:pt idx="2104">
                  <c:v>0.20478659868240359</c:v>
                </c:pt>
                <c:pt idx="2105">
                  <c:v>0.20478659868240359</c:v>
                </c:pt>
                <c:pt idx="2106">
                  <c:v>0.2047865837812424</c:v>
                </c:pt>
                <c:pt idx="2107">
                  <c:v>0.2047865688800812</c:v>
                </c:pt>
                <c:pt idx="2108">
                  <c:v>0.2047865688800812</c:v>
                </c:pt>
                <c:pt idx="2109">
                  <c:v>0.20478653907775879</c:v>
                </c:pt>
                <c:pt idx="2110">
                  <c:v>0.20478653907775879</c:v>
                </c:pt>
                <c:pt idx="2111">
                  <c:v>0.20478653907775879</c:v>
                </c:pt>
                <c:pt idx="2112">
                  <c:v>0.2047865092754364</c:v>
                </c:pt>
                <c:pt idx="2113">
                  <c:v>0.2047865092754364</c:v>
                </c:pt>
                <c:pt idx="2114">
                  <c:v>0.2047865092754364</c:v>
                </c:pt>
                <c:pt idx="2115">
                  <c:v>0.20478647947311401</c:v>
                </c:pt>
                <c:pt idx="2116">
                  <c:v>0.20478647947311401</c:v>
                </c:pt>
                <c:pt idx="2117">
                  <c:v>0.20478647947311401</c:v>
                </c:pt>
                <c:pt idx="2118">
                  <c:v>0.2047864496707916</c:v>
                </c:pt>
                <c:pt idx="2119">
                  <c:v>0.2047864496707916</c:v>
                </c:pt>
                <c:pt idx="2120">
                  <c:v>0.2047864347696304</c:v>
                </c:pt>
                <c:pt idx="2121">
                  <c:v>0.2047864347696304</c:v>
                </c:pt>
                <c:pt idx="2122">
                  <c:v>0.2047864347696304</c:v>
                </c:pt>
                <c:pt idx="2123">
                  <c:v>0.20478640496730799</c:v>
                </c:pt>
                <c:pt idx="2124">
                  <c:v>0.20478640496730799</c:v>
                </c:pt>
                <c:pt idx="2125">
                  <c:v>0.20478637516498571</c:v>
                </c:pt>
                <c:pt idx="2126">
                  <c:v>0.20478639006614691</c:v>
                </c:pt>
                <c:pt idx="2127">
                  <c:v>0.20478637516498571</c:v>
                </c:pt>
                <c:pt idx="2128">
                  <c:v>0.20478637516498571</c:v>
                </c:pt>
                <c:pt idx="2129">
                  <c:v>0.20478636026382449</c:v>
                </c:pt>
                <c:pt idx="2130">
                  <c:v>0.20478636026382449</c:v>
                </c:pt>
                <c:pt idx="2131">
                  <c:v>0.20478636026382449</c:v>
                </c:pt>
                <c:pt idx="2132">
                  <c:v>0.2047863453626633</c:v>
                </c:pt>
                <c:pt idx="2133">
                  <c:v>0.2047863304615021</c:v>
                </c:pt>
                <c:pt idx="2134">
                  <c:v>0.2047863304615021</c:v>
                </c:pt>
                <c:pt idx="2135">
                  <c:v>0.20478631556034091</c:v>
                </c:pt>
                <c:pt idx="2136">
                  <c:v>0.2047863304615021</c:v>
                </c:pt>
                <c:pt idx="2137">
                  <c:v>0.20478631556034091</c:v>
                </c:pt>
                <c:pt idx="2138">
                  <c:v>0.20478630065917969</c:v>
                </c:pt>
                <c:pt idx="2139">
                  <c:v>0.20478630065917969</c:v>
                </c:pt>
                <c:pt idx="2140">
                  <c:v>0.20478630065917969</c:v>
                </c:pt>
                <c:pt idx="2141">
                  <c:v>0.20478628575801849</c:v>
                </c:pt>
                <c:pt idx="2142">
                  <c:v>0.2047862708568573</c:v>
                </c:pt>
                <c:pt idx="2143">
                  <c:v>0.2047862708568573</c:v>
                </c:pt>
                <c:pt idx="2144">
                  <c:v>0.20478625595569611</c:v>
                </c:pt>
                <c:pt idx="2145">
                  <c:v>0.20478625595569611</c:v>
                </c:pt>
                <c:pt idx="2146">
                  <c:v>0.20478624105453491</c:v>
                </c:pt>
                <c:pt idx="2147">
                  <c:v>0.20478624105453491</c:v>
                </c:pt>
                <c:pt idx="2148">
                  <c:v>0.20478624105453491</c:v>
                </c:pt>
                <c:pt idx="2149">
                  <c:v>0.20478624105453491</c:v>
                </c:pt>
                <c:pt idx="2150">
                  <c:v>0.20478624105453491</c:v>
                </c:pt>
                <c:pt idx="2151">
                  <c:v>0.20478624105453491</c:v>
                </c:pt>
                <c:pt idx="2152">
                  <c:v>0.20478622615337369</c:v>
                </c:pt>
                <c:pt idx="2153">
                  <c:v>0.20478622615337369</c:v>
                </c:pt>
                <c:pt idx="2154">
                  <c:v>0.2047862112522125</c:v>
                </c:pt>
                <c:pt idx="2155">
                  <c:v>0.2047862112522125</c:v>
                </c:pt>
                <c:pt idx="2156">
                  <c:v>0.2047861963510513</c:v>
                </c:pt>
                <c:pt idx="2157">
                  <c:v>0.2047861963510513</c:v>
                </c:pt>
                <c:pt idx="2158">
                  <c:v>0.2047861963510513</c:v>
                </c:pt>
                <c:pt idx="2159">
                  <c:v>0.2047861963510513</c:v>
                </c:pt>
                <c:pt idx="2160">
                  <c:v>0.2047861963510513</c:v>
                </c:pt>
                <c:pt idx="2161">
                  <c:v>0.2047861963510513</c:v>
                </c:pt>
                <c:pt idx="2162">
                  <c:v>0.2047861963510513</c:v>
                </c:pt>
                <c:pt idx="2163">
                  <c:v>0.20478616654872889</c:v>
                </c:pt>
                <c:pt idx="2164">
                  <c:v>0.20478618144989011</c:v>
                </c:pt>
                <c:pt idx="2165">
                  <c:v>0.20478616654872889</c:v>
                </c:pt>
                <c:pt idx="2166">
                  <c:v>0.20478616654872889</c:v>
                </c:pt>
                <c:pt idx="2167">
                  <c:v>0.20478616654872889</c:v>
                </c:pt>
                <c:pt idx="2168">
                  <c:v>0.20478615164756769</c:v>
                </c:pt>
                <c:pt idx="2169">
                  <c:v>0.20478613674640661</c:v>
                </c:pt>
                <c:pt idx="2170">
                  <c:v>0.20478613674640661</c:v>
                </c:pt>
                <c:pt idx="2171">
                  <c:v>0.20478613674640661</c:v>
                </c:pt>
                <c:pt idx="2172">
                  <c:v>0.20478613674640661</c:v>
                </c:pt>
                <c:pt idx="2173">
                  <c:v>0.20478612184524539</c:v>
                </c:pt>
                <c:pt idx="2174">
                  <c:v>0.20478612184524539</c:v>
                </c:pt>
                <c:pt idx="2175">
                  <c:v>0.20478612184524539</c:v>
                </c:pt>
                <c:pt idx="2176">
                  <c:v>0.20478613674640661</c:v>
                </c:pt>
                <c:pt idx="2177">
                  <c:v>0.20478612184524539</c:v>
                </c:pt>
                <c:pt idx="2178">
                  <c:v>0.20478612184524539</c:v>
                </c:pt>
                <c:pt idx="2179">
                  <c:v>0.20478612184524539</c:v>
                </c:pt>
                <c:pt idx="2180">
                  <c:v>0.20478612184524539</c:v>
                </c:pt>
                <c:pt idx="2181">
                  <c:v>0.20478612184524539</c:v>
                </c:pt>
                <c:pt idx="2182">
                  <c:v>0.20478612184524539</c:v>
                </c:pt>
                <c:pt idx="2183">
                  <c:v>0.20478612184524539</c:v>
                </c:pt>
                <c:pt idx="2184">
                  <c:v>0.2047861069440842</c:v>
                </c:pt>
                <c:pt idx="2185">
                  <c:v>0.204786092042923</c:v>
                </c:pt>
                <c:pt idx="2186">
                  <c:v>0.204786092042923</c:v>
                </c:pt>
                <c:pt idx="2187">
                  <c:v>0.204786092042923</c:v>
                </c:pt>
                <c:pt idx="2188">
                  <c:v>0.204786092042923</c:v>
                </c:pt>
                <c:pt idx="2189">
                  <c:v>0.204786092042923</c:v>
                </c:pt>
                <c:pt idx="2190">
                  <c:v>0.2047861069440842</c:v>
                </c:pt>
                <c:pt idx="2191">
                  <c:v>0.20478607714176181</c:v>
                </c:pt>
                <c:pt idx="2192">
                  <c:v>0.204786092042923</c:v>
                </c:pt>
                <c:pt idx="2193">
                  <c:v>0.204786092042923</c:v>
                </c:pt>
                <c:pt idx="2194">
                  <c:v>0.20478606224060061</c:v>
                </c:pt>
                <c:pt idx="2195">
                  <c:v>0.20478606224060061</c:v>
                </c:pt>
                <c:pt idx="2196">
                  <c:v>0.20478606224060061</c:v>
                </c:pt>
                <c:pt idx="2197">
                  <c:v>0.20478606224060061</c:v>
                </c:pt>
                <c:pt idx="2198">
                  <c:v>0.20478606224060061</c:v>
                </c:pt>
                <c:pt idx="2199">
                  <c:v>0.20478606224060061</c:v>
                </c:pt>
                <c:pt idx="2200">
                  <c:v>0.20478606224060061</c:v>
                </c:pt>
                <c:pt idx="2201">
                  <c:v>0.20478606224060061</c:v>
                </c:pt>
                <c:pt idx="2202">
                  <c:v>0.20478606224060061</c:v>
                </c:pt>
                <c:pt idx="2203">
                  <c:v>0.2047860324382782</c:v>
                </c:pt>
                <c:pt idx="2204">
                  <c:v>0.20478606224060061</c:v>
                </c:pt>
                <c:pt idx="2205">
                  <c:v>0.20478604733943939</c:v>
                </c:pt>
                <c:pt idx="2206">
                  <c:v>0.20478604733943939</c:v>
                </c:pt>
                <c:pt idx="2207">
                  <c:v>0.20478604733943939</c:v>
                </c:pt>
                <c:pt idx="2208">
                  <c:v>0.2047860324382782</c:v>
                </c:pt>
                <c:pt idx="2209">
                  <c:v>0.20478604733943939</c:v>
                </c:pt>
                <c:pt idx="2210">
                  <c:v>0.20478604733943939</c:v>
                </c:pt>
                <c:pt idx="2211">
                  <c:v>0.2047860324382782</c:v>
                </c:pt>
                <c:pt idx="2212">
                  <c:v>0.20478604733943939</c:v>
                </c:pt>
                <c:pt idx="2213">
                  <c:v>0.2047860324382782</c:v>
                </c:pt>
                <c:pt idx="2214">
                  <c:v>0.2047860324382782</c:v>
                </c:pt>
                <c:pt idx="2215">
                  <c:v>0.2047860324382782</c:v>
                </c:pt>
                <c:pt idx="2216">
                  <c:v>0.20478604733943939</c:v>
                </c:pt>
                <c:pt idx="2217">
                  <c:v>0.2047860324382782</c:v>
                </c:pt>
                <c:pt idx="2218">
                  <c:v>0.2047860324382782</c:v>
                </c:pt>
                <c:pt idx="2219">
                  <c:v>0.204786017537117</c:v>
                </c:pt>
                <c:pt idx="2220">
                  <c:v>0.204786017537117</c:v>
                </c:pt>
                <c:pt idx="2221">
                  <c:v>0.204786017537117</c:v>
                </c:pt>
                <c:pt idx="2222">
                  <c:v>0.20478600263595581</c:v>
                </c:pt>
                <c:pt idx="2223">
                  <c:v>0.204786017537117</c:v>
                </c:pt>
                <c:pt idx="2224">
                  <c:v>0.204786017537117</c:v>
                </c:pt>
                <c:pt idx="2225">
                  <c:v>0.2047860324382782</c:v>
                </c:pt>
                <c:pt idx="2226">
                  <c:v>0.204786017537117</c:v>
                </c:pt>
                <c:pt idx="2227">
                  <c:v>0.20478600263595581</c:v>
                </c:pt>
                <c:pt idx="2228">
                  <c:v>0.20478600263595581</c:v>
                </c:pt>
                <c:pt idx="2229">
                  <c:v>0.20478600263595581</c:v>
                </c:pt>
                <c:pt idx="2230">
                  <c:v>0.20478600263595581</c:v>
                </c:pt>
                <c:pt idx="2231">
                  <c:v>0.20478600263595581</c:v>
                </c:pt>
                <c:pt idx="2232">
                  <c:v>0.20478600263595581</c:v>
                </c:pt>
                <c:pt idx="2233">
                  <c:v>0.20478600263595581</c:v>
                </c:pt>
                <c:pt idx="2234">
                  <c:v>0.20478600263595581</c:v>
                </c:pt>
                <c:pt idx="2235">
                  <c:v>0.20478600263595581</c:v>
                </c:pt>
                <c:pt idx="2236">
                  <c:v>0.20478600263595581</c:v>
                </c:pt>
                <c:pt idx="2237">
                  <c:v>0.20478600263595581</c:v>
                </c:pt>
                <c:pt idx="2238">
                  <c:v>0.20478600263595581</c:v>
                </c:pt>
                <c:pt idx="2239">
                  <c:v>0.20478600263595581</c:v>
                </c:pt>
                <c:pt idx="2240">
                  <c:v>0.20478600263595581</c:v>
                </c:pt>
                <c:pt idx="2241">
                  <c:v>0.20478600263595581</c:v>
                </c:pt>
                <c:pt idx="2242">
                  <c:v>0.20478600263595581</c:v>
                </c:pt>
                <c:pt idx="2243">
                  <c:v>0.20478600263595581</c:v>
                </c:pt>
                <c:pt idx="2244">
                  <c:v>0.20478600263595581</c:v>
                </c:pt>
                <c:pt idx="2245">
                  <c:v>0.20478600263595581</c:v>
                </c:pt>
                <c:pt idx="2246">
                  <c:v>0.20478598773479459</c:v>
                </c:pt>
                <c:pt idx="2247">
                  <c:v>0.20478598773479459</c:v>
                </c:pt>
                <c:pt idx="2248">
                  <c:v>0.20478600263595581</c:v>
                </c:pt>
                <c:pt idx="2249">
                  <c:v>0.20478600263595581</c:v>
                </c:pt>
                <c:pt idx="2250">
                  <c:v>0.20478600263595581</c:v>
                </c:pt>
                <c:pt idx="2251">
                  <c:v>0.20478598773479459</c:v>
                </c:pt>
                <c:pt idx="2252">
                  <c:v>0.20478598773479459</c:v>
                </c:pt>
                <c:pt idx="2253">
                  <c:v>0.20478600263595581</c:v>
                </c:pt>
                <c:pt idx="2254">
                  <c:v>0.20478600263595581</c:v>
                </c:pt>
                <c:pt idx="2255">
                  <c:v>0.20478598773479459</c:v>
                </c:pt>
                <c:pt idx="2256">
                  <c:v>0.20478600263595581</c:v>
                </c:pt>
                <c:pt idx="2257">
                  <c:v>0.20478598773479459</c:v>
                </c:pt>
                <c:pt idx="2258">
                  <c:v>0.20478598773479459</c:v>
                </c:pt>
                <c:pt idx="2259">
                  <c:v>0.20478598773479459</c:v>
                </c:pt>
                <c:pt idx="2260">
                  <c:v>0.20478598773479459</c:v>
                </c:pt>
                <c:pt idx="2261">
                  <c:v>0.20478598773479459</c:v>
                </c:pt>
                <c:pt idx="2262">
                  <c:v>0.20478598773479459</c:v>
                </c:pt>
                <c:pt idx="2263">
                  <c:v>0.20478598773479459</c:v>
                </c:pt>
                <c:pt idx="2264">
                  <c:v>0.20478598773479459</c:v>
                </c:pt>
                <c:pt idx="2265">
                  <c:v>0.20478598773479459</c:v>
                </c:pt>
                <c:pt idx="2266">
                  <c:v>0.20478598773479459</c:v>
                </c:pt>
                <c:pt idx="2267">
                  <c:v>0.20478598773479459</c:v>
                </c:pt>
                <c:pt idx="2268">
                  <c:v>0.2047859728336334</c:v>
                </c:pt>
                <c:pt idx="2269">
                  <c:v>0.2047859728336334</c:v>
                </c:pt>
                <c:pt idx="2270">
                  <c:v>0.20478598773479459</c:v>
                </c:pt>
                <c:pt idx="2271">
                  <c:v>0.20478598773479459</c:v>
                </c:pt>
                <c:pt idx="2272">
                  <c:v>0.20478598773479459</c:v>
                </c:pt>
                <c:pt idx="2273">
                  <c:v>0.20478598773479459</c:v>
                </c:pt>
                <c:pt idx="2274">
                  <c:v>0.20478598773479459</c:v>
                </c:pt>
                <c:pt idx="2275">
                  <c:v>0.20478598773479459</c:v>
                </c:pt>
                <c:pt idx="2276">
                  <c:v>0.20478598773479459</c:v>
                </c:pt>
                <c:pt idx="2277">
                  <c:v>0.20478598773479459</c:v>
                </c:pt>
                <c:pt idx="2278">
                  <c:v>0.20478598773479459</c:v>
                </c:pt>
                <c:pt idx="2279">
                  <c:v>0.20478598773479459</c:v>
                </c:pt>
                <c:pt idx="2280">
                  <c:v>0.20478598773479459</c:v>
                </c:pt>
                <c:pt idx="2281">
                  <c:v>0.2047859579324722</c:v>
                </c:pt>
                <c:pt idx="2282">
                  <c:v>0.20478598773479459</c:v>
                </c:pt>
                <c:pt idx="2283">
                  <c:v>0.2047859728336334</c:v>
                </c:pt>
                <c:pt idx="2284">
                  <c:v>0.2047859579324722</c:v>
                </c:pt>
                <c:pt idx="2285">
                  <c:v>0.2047859579324722</c:v>
                </c:pt>
                <c:pt idx="2286">
                  <c:v>0.2047859579324722</c:v>
                </c:pt>
                <c:pt idx="2287">
                  <c:v>0.2047859579324722</c:v>
                </c:pt>
                <c:pt idx="2288">
                  <c:v>0.20478598773479459</c:v>
                </c:pt>
                <c:pt idx="2289">
                  <c:v>0.2047859579324722</c:v>
                </c:pt>
                <c:pt idx="2290">
                  <c:v>0.2047859579324722</c:v>
                </c:pt>
                <c:pt idx="2291">
                  <c:v>0.20478598773479459</c:v>
                </c:pt>
                <c:pt idx="2292">
                  <c:v>0.2047859579324722</c:v>
                </c:pt>
                <c:pt idx="2293">
                  <c:v>0.2047859728336334</c:v>
                </c:pt>
                <c:pt idx="2294">
                  <c:v>0.2047859579324722</c:v>
                </c:pt>
                <c:pt idx="2295">
                  <c:v>0.2047859579324722</c:v>
                </c:pt>
                <c:pt idx="2296">
                  <c:v>0.2047859579324722</c:v>
                </c:pt>
                <c:pt idx="2297">
                  <c:v>0.2047859728336334</c:v>
                </c:pt>
                <c:pt idx="2298">
                  <c:v>0.2047859579324722</c:v>
                </c:pt>
                <c:pt idx="2299">
                  <c:v>0.2047859728336334</c:v>
                </c:pt>
                <c:pt idx="2300">
                  <c:v>0.2047859728336334</c:v>
                </c:pt>
                <c:pt idx="2301">
                  <c:v>0.2047859728336334</c:v>
                </c:pt>
                <c:pt idx="2302">
                  <c:v>0.2047859728336334</c:v>
                </c:pt>
                <c:pt idx="2303">
                  <c:v>0.2047859579324722</c:v>
                </c:pt>
                <c:pt idx="2304">
                  <c:v>0.2047859579324722</c:v>
                </c:pt>
                <c:pt idx="2305">
                  <c:v>0.2047859579324722</c:v>
                </c:pt>
                <c:pt idx="2306">
                  <c:v>0.2047859579324722</c:v>
                </c:pt>
                <c:pt idx="2307">
                  <c:v>0.39137256145477289</c:v>
                </c:pt>
                <c:pt idx="2308">
                  <c:v>0.3913407027721405</c:v>
                </c:pt>
                <c:pt idx="2309">
                  <c:v>0.39130291342735291</c:v>
                </c:pt>
                <c:pt idx="2310">
                  <c:v>0.39128366112709051</c:v>
                </c:pt>
                <c:pt idx="2311">
                  <c:v>0.39128705859184271</c:v>
                </c:pt>
                <c:pt idx="2312">
                  <c:v>0.39129781723022461</c:v>
                </c:pt>
                <c:pt idx="2313">
                  <c:v>0.39129766821861273</c:v>
                </c:pt>
                <c:pt idx="2314">
                  <c:v>0.3912818431854248</c:v>
                </c:pt>
                <c:pt idx="2315">
                  <c:v>0.39126065373420721</c:v>
                </c:pt>
                <c:pt idx="2316">
                  <c:v>0.39124897122383118</c:v>
                </c:pt>
                <c:pt idx="2317">
                  <c:v>0.39124944806098938</c:v>
                </c:pt>
                <c:pt idx="2318">
                  <c:v>0.39125797152519232</c:v>
                </c:pt>
                <c:pt idx="2319">
                  <c:v>0.39126661419868469</c:v>
                </c:pt>
                <c:pt idx="2320">
                  <c:v>0.39126947522163391</c:v>
                </c:pt>
                <c:pt idx="2321">
                  <c:v>0.39126625657081598</c:v>
                </c:pt>
                <c:pt idx="2322">
                  <c:v>0.39126101136207581</c:v>
                </c:pt>
                <c:pt idx="2323">
                  <c:v>0.39125829935073853</c:v>
                </c:pt>
                <c:pt idx="2324">
                  <c:v>0.39125943183898931</c:v>
                </c:pt>
                <c:pt idx="2325">
                  <c:v>0.39126226305961609</c:v>
                </c:pt>
                <c:pt idx="2326">
                  <c:v>0.39126336574554438</c:v>
                </c:pt>
                <c:pt idx="2327">
                  <c:v>0.39126086235046392</c:v>
                </c:pt>
                <c:pt idx="2328">
                  <c:v>0.39125585556030268</c:v>
                </c:pt>
                <c:pt idx="2329">
                  <c:v>0.3912510871887207</c:v>
                </c:pt>
                <c:pt idx="2330">
                  <c:v>0.3912486732006073</c:v>
                </c:pt>
                <c:pt idx="2331">
                  <c:v>0.39124882221221918</c:v>
                </c:pt>
                <c:pt idx="2332">
                  <c:v>0.3912501335144043</c:v>
                </c:pt>
                <c:pt idx="2333">
                  <c:v>0.3912508487701416</c:v>
                </c:pt>
                <c:pt idx="2334">
                  <c:v>0.39125028252601618</c:v>
                </c:pt>
                <c:pt idx="2335">
                  <c:v>0.39124897122383118</c:v>
                </c:pt>
                <c:pt idx="2336">
                  <c:v>0.39124822616577148</c:v>
                </c:pt>
                <c:pt idx="2337">
                  <c:v>0.39124855399131769</c:v>
                </c:pt>
                <c:pt idx="2338">
                  <c:v>0.39124965667724609</c:v>
                </c:pt>
                <c:pt idx="2339">
                  <c:v>0.39125069975852972</c:v>
                </c:pt>
                <c:pt idx="2340">
                  <c:v>0.39125087857246399</c:v>
                </c:pt>
                <c:pt idx="2341">
                  <c:v>0.39125019311904907</c:v>
                </c:pt>
                <c:pt idx="2342">
                  <c:v>0.39124906063079828</c:v>
                </c:pt>
                <c:pt idx="2343">
                  <c:v>0.39124831557273859</c:v>
                </c:pt>
                <c:pt idx="2344">
                  <c:v>0.39124804735183721</c:v>
                </c:pt>
                <c:pt idx="2345">
                  <c:v>0.39124816656112671</c:v>
                </c:pt>
                <c:pt idx="2346">
                  <c:v>0.39124822616577148</c:v>
                </c:pt>
                <c:pt idx="2347">
                  <c:v>0.39124798774719238</c:v>
                </c:pt>
                <c:pt idx="2348">
                  <c:v>0.39124751091003418</c:v>
                </c:pt>
                <c:pt idx="2349">
                  <c:v>0.39124706387519842</c:v>
                </c:pt>
                <c:pt idx="2350">
                  <c:v>0.39124694466590881</c:v>
                </c:pt>
                <c:pt idx="2351">
                  <c:v>0.39124715328216553</c:v>
                </c:pt>
                <c:pt idx="2352">
                  <c:v>0.3912474513053894</c:v>
                </c:pt>
                <c:pt idx="2353">
                  <c:v>0.39124763011932367</c:v>
                </c:pt>
                <c:pt idx="2354">
                  <c:v>0.39124760031700129</c:v>
                </c:pt>
                <c:pt idx="2355">
                  <c:v>0.39124748110771179</c:v>
                </c:pt>
                <c:pt idx="2356">
                  <c:v>0.39124730229377752</c:v>
                </c:pt>
                <c:pt idx="2357">
                  <c:v>0.39124727249145508</c:v>
                </c:pt>
                <c:pt idx="2358">
                  <c:v>0.39124730229377752</c:v>
                </c:pt>
                <c:pt idx="2359">
                  <c:v>0.39124736189842219</c:v>
                </c:pt>
                <c:pt idx="2360">
                  <c:v>0.39124730229377752</c:v>
                </c:pt>
                <c:pt idx="2361">
                  <c:v>0.39124715328216553</c:v>
                </c:pt>
                <c:pt idx="2362">
                  <c:v>0.39124703407287598</c:v>
                </c:pt>
                <c:pt idx="2363">
                  <c:v>0.39124691486358643</c:v>
                </c:pt>
                <c:pt idx="2364">
                  <c:v>0.39124694466590881</c:v>
                </c:pt>
                <c:pt idx="2365">
                  <c:v>0.3912469744682312</c:v>
                </c:pt>
                <c:pt idx="2366">
                  <c:v>0.39124703407287598</c:v>
                </c:pt>
                <c:pt idx="2367">
                  <c:v>0.39124700427055359</c:v>
                </c:pt>
                <c:pt idx="2368">
                  <c:v>0.3912469744682312</c:v>
                </c:pt>
                <c:pt idx="2369">
                  <c:v>0.39124694466590881</c:v>
                </c:pt>
                <c:pt idx="2370">
                  <c:v>0.39124694466590881</c:v>
                </c:pt>
                <c:pt idx="2371">
                  <c:v>0.39124694466590881</c:v>
                </c:pt>
                <c:pt idx="2372">
                  <c:v>0.39124700427055359</c:v>
                </c:pt>
                <c:pt idx="2373">
                  <c:v>0.39124703407287598</c:v>
                </c:pt>
                <c:pt idx="2374">
                  <c:v>0.3912469744682312</c:v>
                </c:pt>
                <c:pt idx="2375">
                  <c:v>0.39124691486358643</c:v>
                </c:pt>
                <c:pt idx="2376">
                  <c:v>0.39124694466590881</c:v>
                </c:pt>
                <c:pt idx="2377">
                  <c:v>0.39124685525894171</c:v>
                </c:pt>
                <c:pt idx="2378">
                  <c:v>0.39124691486358643</c:v>
                </c:pt>
                <c:pt idx="2379">
                  <c:v>0.39124691486358643</c:v>
                </c:pt>
                <c:pt idx="2380">
                  <c:v>0.39124688506126398</c:v>
                </c:pt>
                <c:pt idx="2381">
                  <c:v>0.39124685525894171</c:v>
                </c:pt>
                <c:pt idx="2382">
                  <c:v>0.39124685525894171</c:v>
                </c:pt>
                <c:pt idx="2383">
                  <c:v>0.39124685525894171</c:v>
                </c:pt>
                <c:pt idx="2384">
                  <c:v>0.39124688506126398</c:v>
                </c:pt>
                <c:pt idx="2385">
                  <c:v>0.39124688506126398</c:v>
                </c:pt>
                <c:pt idx="2386">
                  <c:v>0.39124688506126398</c:v>
                </c:pt>
                <c:pt idx="2387">
                  <c:v>0.39124685525894171</c:v>
                </c:pt>
                <c:pt idx="2388">
                  <c:v>0.39124685525894171</c:v>
                </c:pt>
                <c:pt idx="2389">
                  <c:v>0.39124685525894171</c:v>
                </c:pt>
                <c:pt idx="2390">
                  <c:v>0.39124688506126398</c:v>
                </c:pt>
                <c:pt idx="2391">
                  <c:v>0.39124685525894171</c:v>
                </c:pt>
                <c:pt idx="2392">
                  <c:v>0.39124685525894171</c:v>
                </c:pt>
                <c:pt idx="2393">
                  <c:v>0.39124685525894171</c:v>
                </c:pt>
                <c:pt idx="2394">
                  <c:v>0.39124685525894171</c:v>
                </c:pt>
                <c:pt idx="2395">
                  <c:v>0.39124685525894171</c:v>
                </c:pt>
                <c:pt idx="2396">
                  <c:v>0.39124685525894171</c:v>
                </c:pt>
                <c:pt idx="2397">
                  <c:v>0.39124679565429688</c:v>
                </c:pt>
                <c:pt idx="2398">
                  <c:v>0.39124682545661932</c:v>
                </c:pt>
                <c:pt idx="2399">
                  <c:v>0.39124682545661932</c:v>
                </c:pt>
                <c:pt idx="2400">
                  <c:v>0.39124682545661932</c:v>
                </c:pt>
                <c:pt idx="2401">
                  <c:v>0.39124682545661932</c:v>
                </c:pt>
                <c:pt idx="2402">
                  <c:v>0.39124685525894171</c:v>
                </c:pt>
                <c:pt idx="2403">
                  <c:v>0.39124682545661932</c:v>
                </c:pt>
                <c:pt idx="2404">
                  <c:v>0.39124679565429688</c:v>
                </c:pt>
                <c:pt idx="2405">
                  <c:v>0.39124682545661932</c:v>
                </c:pt>
                <c:pt idx="2406">
                  <c:v>0.39124679565429688</c:v>
                </c:pt>
                <c:pt idx="2407">
                  <c:v>0.39124682545661932</c:v>
                </c:pt>
                <c:pt idx="2408">
                  <c:v>0.39124682545661932</c:v>
                </c:pt>
                <c:pt idx="2409">
                  <c:v>0.39124679565429688</c:v>
                </c:pt>
                <c:pt idx="2410">
                  <c:v>0.39124679565429688</c:v>
                </c:pt>
                <c:pt idx="2411">
                  <c:v>0.39124682545661932</c:v>
                </c:pt>
                <c:pt idx="2412">
                  <c:v>0.39124679565429688</c:v>
                </c:pt>
                <c:pt idx="2413">
                  <c:v>0.39124679565429688</c:v>
                </c:pt>
                <c:pt idx="2414">
                  <c:v>0.39124679565429688</c:v>
                </c:pt>
                <c:pt idx="2415">
                  <c:v>0.39124679565429688</c:v>
                </c:pt>
                <c:pt idx="2416">
                  <c:v>0.39124676585197449</c:v>
                </c:pt>
                <c:pt idx="2417">
                  <c:v>0.39124679565429688</c:v>
                </c:pt>
                <c:pt idx="2418">
                  <c:v>0.39124679565429688</c:v>
                </c:pt>
                <c:pt idx="2419">
                  <c:v>0.39124679565429688</c:v>
                </c:pt>
                <c:pt idx="2420">
                  <c:v>0.39124676585197449</c:v>
                </c:pt>
                <c:pt idx="2421">
                  <c:v>0.39124676585197449</c:v>
                </c:pt>
                <c:pt idx="2422">
                  <c:v>0.39124676585197449</c:v>
                </c:pt>
                <c:pt idx="2423">
                  <c:v>0.39124676585197449</c:v>
                </c:pt>
                <c:pt idx="2424">
                  <c:v>0.39124676585197449</c:v>
                </c:pt>
                <c:pt idx="2425">
                  <c:v>0.39124679565429688</c:v>
                </c:pt>
                <c:pt idx="2426">
                  <c:v>0.39124679565429688</c:v>
                </c:pt>
                <c:pt idx="2427">
                  <c:v>0.39124676585197449</c:v>
                </c:pt>
                <c:pt idx="2428">
                  <c:v>0.39124679565429688</c:v>
                </c:pt>
                <c:pt idx="2429">
                  <c:v>0.39124676585197449</c:v>
                </c:pt>
                <c:pt idx="2430">
                  <c:v>0.39124676585197449</c:v>
                </c:pt>
                <c:pt idx="2431">
                  <c:v>0.39124676585197449</c:v>
                </c:pt>
                <c:pt idx="2432">
                  <c:v>0.3912467360496521</c:v>
                </c:pt>
                <c:pt idx="2433">
                  <c:v>0.39124679565429688</c:v>
                </c:pt>
                <c:pt idx="2434">
                  <c:v>0.39124676585197449</c:v>
                </c:pt>
                <c:pt idx="2435">
                  <c:v>0.39124676585197449</c:v>
                </c:pt>
                <c:pt idx="2436">
                  <c:v>0.39124676585197449</c:v>
                </c:pt>
                <c:pt idx="2437">
                  <c:v>0.39124676585197449</c:v>
                </c:pt>
                <c:pt idx="2438">
                  <c:v>0.3912467360496521</c:v>
                </c:pt>
                <c:pt idx="2439">
                  <c:v>0.3912467360496521</c:v>
                </c:pt>
                <c:pt idx="2440">
                  <c:v>0.39124676585197449</c:v>
                </c:pt>
                <c:pt idx="2441">
                  <c:v>0.39124676585197449</c:v>
                </c:pt>
                <c:pt idx="2442">
                  <c:v>0.39124676585197449</c:v>
                </c:pt>
                <c:pt idx="2443">
                  <c:v>0.3912467360496521</c:v>
                </c:pt>
                <c:pt idx="2444">
                  <c:v>0.3912467360496521</c:v>
                </c:pt>
                <c:pt idx="2445">
                  <c:v>0.3912467360496521</c:v>
                </c:pt>
                <c:pt idx="2446">
                  <c:v>0.3912467360496521</c:v>
                </c:pt>
                <c:pt idx="2447">
                  <c:v>0.3912467360496521</c:v>
                </c:pt>
                <c:pt idx="2448">
                  <c:v>0.3912467360496521</c:v>
                </c:pt>
                <c:pt idx="2449">
                  <c:v>0.3912467360496521</c:v>
                </c:pt>
                <c:pt idx="2450">
                  <c:v>0.3912467360496521</c:v>
                </c:pt>
                <c:pt idx="2451">
                  <c:v>0.3912467360496521</c:v>
                </c:pt>
                <c:pt idx="2452">
                  <c:v>0.3912467360496521</c:v>
                </c:pt>
                <c:pt idx="2453">
                  <c:v>0.39124670624732971</c:v>
                </c:pt>
                <c:pt idx="2454">
                  <c:v>0.3912467360496521</c:v>
                </c:pt>
                <c:pt idx="2455">
                  <c:v>0.3912467360496521</c:v>
                </c:pt>
                <c:pt idx="2456">
                  <c:v>0.3912467360496521</c:v>
                </c:pt>
                <c:pt idx="2457">
                  <c:v>0.3912467360496521</c:v>
                </c:pt>
                <c:pt idx="2458">
                  <c:v>0.39124670624732971</c:v>
                </c:pt>
                <c:pt idx="2459">
                  <c:v>0.3912467360496521</c:v>
                </c:pt>
                <c:pt idx="2460">
                  <c:v>0.39124676585197449</c:v>
                </c:pt>
                <c:pt idx="2461">
                  <c:v>0.3912467360496521</c:v>
                </c:pt>
                <c:pt idx="2462">
                  <c:v>0.3912467360496521</c:v>
                </c:pt>
                <c:pt idx="2463">
                  <c:v>0.39124670624732971</c:v>
                </c:pt>
                <c:pt idx="2464">
                  <c:v>0.39124670624732971</c:v>
                </c:pt>
                <c:pt idx="2465">
                  <c:v>0.39124670624732971</c:v>
                </c:pt>
                <c:pt idx="2466">
                  <c:v>0.39124670624732971</c:v>
                </c:pt>
                <c:pt idx="2467">
                  <c:v>0.39124670624732971</c:v>
                </c:pt>
                <c:pt idx="2468">
                  <c:v>0.3912467360496521</c:v>
                </c:pt>
                <c:pt idx="2469">
                  <c:v>0.39124670624732971</c:v>
                </c:pt>
                <c:pt idx="2470">
                  <c:v>0.39124667644500732</c:v>
                </c:pt>
                <c:pt idx="2471">
                  <c:v>0.3912467360496521</c:v>
                </c:pt>
                <c:pt idx="2472">
                  <c:v>0.39124667644500732</c:v>
                </c:pt>
                <c:pt idx="2473">
                  <c:v>0.39124670624732971</c:v>
                </c:pt>
                <c:pt idx="2474">
                  <c:v>0.39124670624732971</c:v>
                </c:pt>
                <c:pt idx="2475">
                  <c:v>0.39124670624732971</c:v>
                </c:pt>
                <c:pt idx="2476">
                  <c:v>0.39124667644500732</c:v>
                </c:pt>
                <c:pt idx="2477">
                  <c:v>0.39124670624732971</c:v>
                </c:pt>
                <c:pt idx="2478">
                  <c:v>0.39124670624732971</c:v>
                </c:pt>
                <c:pt idx="2479">
                  <c:v>0.39124670624732971</c:v>
                </c:pt>
                <c:pt idx="2480">
                  <c:v>0.39124667644500732</c:v>
                </c:pt>
                <c:pt idx="2481">
                  <c:v>0.39124667644500732</c:v>
                </c:pt>
                <c:pt idx="2482">
                  <c:v>0.39124667644500732</c:v>
                </c:pt>
                <c:pt idx="2483">
                  <c:v>0.39124667644500732</c:v>
                </c:pt>
                <c:pt idx="2484">
                  <c:v>0.39124667644500732</c:v>
                </c:pt>
                <c:pt idx="2485">
                  <c:v>0.39124670624732971</c:v>
                </c:pt>
                <c:pt idx="2486">
                  <c:v>0.39124664664268488</c:v>
                </c:pt>
                <c:pt idx="2487">
                  <c:v>0.39124667644500732</c:v>
                </c:pt>
                <c:pt idx="2488">
                  <c:v>0.39124664664268488</c:v>
                </c:pt>
                <c:pt idx="2489">
                  <c:v>0.39124667644500732</c:v>
                </c:pt>
                <c:pt idx="2490">
                  <c:v>0.39124667644500732</c:v>
                </c:pt>
                <c:pt idx="2491">
                  <c:v>0.39124667644500732</c:v>
                </c:pt>
                <c:pt idx="2492">
                  <c:v>0.39124664664268488</c:v>
                </c:pt>
                <c:pt idx="2493">
                  <c:v>0.39124670624732971</c:v>
                </c:pt>
                <c:pt idx="2494">
                  <c:v>0.39124667644500732</c:v>
                </c:pt>
                <c:pt idx="2495">
                  <c:v>0.39124664664268488</c:v>
                </c:pt>
                <c:pt idx="2496">
                  <c:v>0.39124667644500732</c:v>
                </c:pt>
                <c:pt idx="2497">
                  <c:v>0.39124667644500732</c:v>
                </c:pt>
                <c:pt idx="2498">
                  <c:v>0.39124667644500732</c:v>
                </c:pt>
                <c:pt idx="2499">
                  <c:v>0.39124667644500732</c:v>
                </c:pt>
                <c:pt idx="2500">
                  <c:v>0.39124664664268488</c:v>
                </c:pt>
                <c:pt idx="2501">
                  <c:v>0.39124667644500732</c:v>
                </c:pt>
                <c:pt idx="2502">
                  <c:v>0.39124667644500732</c:v>
                </c:pt>
                <c:pt idx="2503">
                  <c:v>0.39124667644500732</c:v>
                </c:pt>
                <c:pt idx="2504">
                  <c:v>0.39124667644500732</c:v>
                </c:pt>
                <c:pt idx="2505">
                  <c:v>0.39124667644500732</c:v>
                </c:pt>
                <c:pt idx="2506">
                  <c:v>0.39124667644500732</c:v>
                </c:pt>
                <c:pt idx="2507">
                  <c:v>0.39124664664268488</c:v>
                </c:pt>
                <c:pt idx="2508">
                  <c:v>0.39124664664268488</c:v>
                </c:pt>
                <c:pt idx="2509">
                  <c:v>0.39124667644500732</c:v>
                </c:pt>
                <c:pt idx="2510">
                  <c:v>0.39124667644500732</c:v>
                </c:pt>
                <c:pt idx="2511">
                  <c:v>0.39124664664268488</c:v>
                </c:pt>
                <c:pt idx="2512">
                  <c:v>0.44088011980056763</c:v>
                </c:pt>
                <c:pt idx="2513">
                  <c:v>0.44088003039360052</c:v>
                </c:pt>
                <c:pt idx="2514">
                  <c:v>0.44087988138198853</c:v>
                </c:pt>
                <c:pt idx="2515">
                  <c:v>0.44087964296340942</c:v>
                </c:pt>
                <c:pt idx="2516">
                  <c:v>0.44087952375411987</c:v>
                </c:pt>
                <c:pt idx="2517">
                  <c:v>0.44087940454483032</c:v>
                </c:pt>
                <c:pt idx="2518">
                  <c:v>0.44087928533554083</c:v>
                </c:pt>
                <c:pt idx="2519">
                  <c:v>0.44087928533554083</c:v>
                </c:pt>
                <c:pt idx="2520">
                  <c:v>0.44087937474250788</c:v>
                </c:pt>
                <c:pt idx="2521">
                  <c:v>0.44087943434715271</c:v>
                </c:pt>
                <c:pt idx="2522">
                  <c:v>0.4408794641494751</c:v>
                </c:pt>
                <c:pt idx="2523">
                  <c:v>0.44087952375411987</c:v>
                </c:pt>
                <c:pt idx="2524">
                  <c:v>0.44087952375411987</c:v>
                </c:pt>
                <c:pt idx="2525">
                  <c:v>0.44087952375411987</c:v>
                </c:pt>
                <c:pt idx="2526">
                  <c:v>0.44087952375411987</c:v>
                </c:pt>
                <c:pt idx="2527">
                  <c:v>0.4408794641494751</c:v>
                </c:pt>
                <c:pt idx="2528">
                  <c:v>0.44087937474250788</c:v>
                </c:pt>
                <c:pt idx="2529">
                  <c:v>0.44087940454483032</c:v>
                </c:pt>
                <c:pt idx="2530">
                  <c:v>0.44087931513786321</c:v>
                </c:pt>
                <c:pt idx="2531">
                  <c:v>0.44087937474250788</c:v>
                </c:pt>
                <c:pt idx="2532">
                  <c:v>0.44087931513786321</c:v>
                </c:pt>
                <c:pt idx="2533">
                  <c:v>0.44087931513786321</c:v>
                </c:pt>
                <c:pt idx="2534">
                  <c:v>0.44087937474250788</c:v>
                </c:pt>
                <c:pt idx="2535">
                  <c:v>0.44087937474250788</c:v>
                </c:pt>
                <c:pt idx="2536">
                  <c:v>0.44087937474250788</c:v>
                </c:pt>
                <c:pt idx="2537">
                  <c:v>0.44087940454483032</c:v>
                </c:pt>
                <c:pt idx="2538">
                  <c:v>0.44087931513786321</c:v>
                </c:pt>
                <c:pt idx="2539">
                  <c:v>0.44087937474250788</c:v>
                </c:pt>
                <c:pt idx="2540">
                  <c:v>0.44087931513786321</c:v>
                </c:pt>
                <c:pt idx="2541">
                  <c:v>0.44087931513786321</c:v>
                </c:pt>
                <c:pt idx="2542">
                  <c:v>0.44087931513786321</c:v>
                </c:pt>
                <c:pt idx="2543">
                  <c:v>0.44087931513786321</c:v>
                </c:pt>
                <c:pt idx="2544">
                  <c:v>3.3208291977643967E-2</c:v>
                </c:pt>
                <c:pt idx="2545">
                  <c:v>7.2733446955680847E-2</c:v>
                </c:pt>
                <c:pt idx="2546">
                  <c:v>7.1439363062381744E-2</c:v>
                </c:pt>
                <c:pt idx="2547">
                  <c:v>5.6239529512822628E-3</c:v>
                </c:pt>
                <c:pt idx="2548">
                  <c:v>6.1839822679758072E-2</c:v>
                </c:pt>
                <c:pt idx="2549">
                  <c:v>8.2959802821278572E-3</c:v>
                </c:pt>
                <c:pt idx="2550">
                  <c:v>4.0076274424791343E-2</c:v>
                </c:pt>
                <c:pt idx="2551">
                  <c:v>2.5090964511036869E-2</c:v>
                </c:pt>
                <c:pt idx="2552">
                  <c:v>1.0142180137336251E-2</c:v>
                </c:pt>
                <c:pt idx="2553">
                  <c:v>3.5039335489273071E-2</c:v>
                </c:pt>
                <c:pt idx="2554">
                  <c:v>1.001923531293869E-2</c:v>
                </c:pt>
                <c:pt idx="2555">
                  <c:v>1.5144955366849899E-2</c:v>
                </c:pt>
                <c:pt idx="2556">
                  <c:v>2.492643520236015E-2</c:v>
                </c:pt>
                <c:pt idx="2557">
                  <c:v>6.3034589402377614E-3</c:v>
                </c:pt>
                <c:pt idx="2558">
                  <c:v>1.4994971454143521E-2</c:v>
                </c:pt>
                <c:pt idx="2559">
                  <c:v>1.8296759575605389E-2</c:v>
                </c:pt>
                <c:pt idx="2560">
                  <c:v>5.6411800906062126E-3</c:v>
                </c:pt>
                <c:pt idx="2561">
                  <c:v>1.2832893989980221E-2</c:v>
                </c:pt>
                <c:pt idx="2562">
                  <c:v>1.439125929027796E-2</c:v>
                </c:pt>
                <c:pt idx="2563">
                  <c:v>5.5079925805330276E-3</c:v>
                </c:pt>
                <c:pt idx="2564">
                  <c:v>1.06367114931345E-2</c:v>
                </c:pt>
                <c:pt idx="2565">
                  <c:v>1.201737113296986E-2</c:v>
                </c:pt>
                <c:pt idx="2566">
                  <c:v>5.5572465062141418E-3</c:v>
                </c:pt>
                <c:pt idx="2567">
                  <c:v>8.776174858212471E-3</c:v>
                </c:pt>
                <c:pt idx="2568">
                  <c:v>1.039304491132498E-2</c:v>
                </c:pt>
                <c:pt idx="2569">
                  <c:v>5.6407894007861614E-3</c:v>
                </c:pt>
                <c:pt idx="2570">
                  <c:v>7.418378721922636E-3</c:v>
                </c:pt>
                <c:pt idx="2571">
                  <c:v>9.1632651165127754E-3</c:v>
                </c:pt>
                <c:pt idx="2572">
                  <c:v>5.7550631463527679E-3</c:v>
                </c:pt>
                <c:pt idx="2573">
                  <c:v>6.4486959017813206E-3</c:v>
                </c:pt>
                <c:pt idx="2574">
                  <c:v>8.1725278869271278E-3</c:v>
                </c:pt>
                <c:pt idx="2575">
                  <c:v>5.8262189850211143E-3</c:v>
                </c:pt>
                <c:pt idx="2576">
                  <c:v>5.834557581692934E-3</c:v>
                </c:pt>
                <c:pt idx="2577">
                  <c:v>7.3563773185014716E-3</c:v>
                </c:pt>
                <c:pt idx="2578">
                  <c:v>5.8608041144907466E-3</c:v>
                </c:pt>
                <c:pt idx="2579">
                  <c:v>5.459668580442667E-3</c:v>
                </c:pt>
                <c:pt idx="2580">
                  <c:v>6.7025837488472462E-3</c:v>
                </c:pt>
                <c:pt idx="2581">
                  <c:v>5.8347992599010468E-3</c:v>
                </c:pt>
                <c:pt idx="2582">
                  <c:v>5.2622891962528229E-3</c:v>
                </c:pt>
                <c:pt idx="2583">
                  <c:v>6.1933649703860283E-3</c:v>
                </c:pt>
                <c:pt idx="2584">
                  <c:v>5.7690590620040894E-3</c:v>
                </c:pt>
                <c:pt idx="2585">
                  <c:v>5.163971334695816E-3</c:v>
                </c:pt>
                <c:pt idx="2586">
                  <c:v>5.8091813698410988E-3</c:v>
                </c:pt>
                <c:pt idx="2587">
                  <c:v>5.6674359366297722E-3</c:v>
                </c:pt>
                <c:pt idx="2588">
                  <c:v>5.119559820741415E-3</c:v>
                </c:pt>
                <c:pt idx="2589">
                  <c:v>5.5283545516431332E-3</c:v>
                </c:pt>
                <c:pt idx="2590">
                  <c:v>5.5498857982456684E-3</c:v>
                </c:pt>
                <c:pt idx="2591">
                  <c:v>5.098800640553236E-3</c:v>
                </c:pt>
                <c:pt idx="2592">
                  <c:v>5.3296410478651524E-3</c:v>
                </c:pt>
                <c:pt idx="2593">
                  <c:v>5.4314159788191319E-3</c:v>
                </c:pt>
                <c:pt idx="2594">
                  <c:v>5.0848904065787792E-3</c:v>
                </c:pt>
                <c:pt idx="2595">
                  <c:v>5.1920772530138493E-3</c:v>
                </c:pt>
                <c:pt idx="2596">
                  <c:v>5.3208861500024804E-3</c:v>
                </c:pt>
                <c:pt idx="2597">
                  <c:v>5.070369690656662E-3</c:v>
                </c:pt>
                <c:pt idx="2598">
                  <c:v>5.0989524461328983E-3</c:v>
                </c:pt>
                <c:pt idx="2599">
                  <c:v>5.2246139384806156E-3</c:v>
                </c:pt>
                <c:pt idx="2600">
                  <c:v>5.0520622171461582E-3</c:v>
                </c:pt>
                <c:pt idx="2601">
                  <c:v>5.0357971340417862E-3</c:v>
                </c:pt>
                <c:pt idx="2602">
                  <c:v>5.1429281011223793E-3</c:v>
                </c:pt>
                <c:pt idx="2603">
                  <c:v>5.0297672860324383E-3</c:v>
                </c:pt>
                <c:pt idx="2604">
                  <c:v>4.9913180992007264E-3</c:v>
                </c:pt>
                <c:pt idx="2605">
                  <c:v>5.0757327117025852E-3</c:v>
                </c:pt>
                <c:pt idx="2606">
                  <c:v>5.0049461424350739E-3</c:v>
                </c:pt>
                <c:pt idx="2607">
                  <c:v>4.9591837450861931E-3</c:v>
                </c:pt>
                <c:pt idx="2608">
                  <c:v>5.0216610543429852E-3</c:v>
                </c:pt>
                <c:pt idx="2609">
                  <c:v>4.9798283725976944E-3</c:v>
                </c:pt>
                <c:pt idx="2610">
                  <c:v>4.9349577166140079E-3</c:v>
                </c:pt>
                <c:pt idx="2611">
                  <c:v>4.9789543263614178E-3</c:v>
                </c:pt>
                <c:pt idx="2612">
                  <c:v>4.9556759186089039E-3</c:v>
                </c:pt>
                <c:pt idx="2613">
                  <c:v>4.9156746827065936E-3</c:v>
                </c:pt>
                <c:pt idx="2614">
                  <c:v>4.9450346268713474E-3</c:v>
                </c:pt>
                <c:pt idx="2615">
                  <c:v>4.9330634064972401E-3</c:v>
                </c:pt>
                <c:pt idx="2616">
                  <c:v>4.8993322998285294E-3</c:v>
                </c:pt>
                <c:pt idx="2617">
                  <c:v>4.9178753979504108E-3</c:v>
                </c:pt>
                <c:pt idx="2618">
                  <c:v>4.912372212857008E-3</c:v>
                </c:pt>
                <c:pt idx="2619">
                  <c:v>4.8849629238247871E-3</c:v>
                </c:pt>
                <c:pt idx="2620">
                  <c:v>4.8958840779960164E-3</c:v>
                </c:pt>
                <c:pt idx="2621">
                  <c:v>4.8938742838799953E-3</c:v>
                </c:pt>
                <c:pt idx="2622">
                  <c:v>4.8721339553594589E-3</c:v>
                </c:pt>
                <c:pt idx="2623">
                  <c:v>4.8778676427900791E-3</c:v>
                </c:pt>
                <c:pt idx="2624">
                  <c:v>4.8775337636470786E-3</c:v>
                </c:pt>
                <c:pt idx="2625">
                  <c:v>4.8605478368699551E-3</c:v>
                </c:pt>
                <c:pt idx="2626">
                  <c:v>4.8630130477249622E-3</c:v>
                </c:pt>
                <c:pt idx="2627">
                  <c:v>4.8633026890456676E-3</c:v>
                </c:pt>
                <c:pt idx="2628">
                  <c:v>4.8501617275178432E-3</c:v>
                </c:pt>
                <c:pt idx="2629">
                  <c:v>4.8505901359021664E-3</c:v>
                </c:pt>
                <c:pt idx="2630">
                  <c:v>4.8509556800127029E-3</c:v>
                </c:pt>
                <c:pt idx="2631">
                  <c:v>4.8407875001430511E-3</c:v>
                </c:pt>
                <c:pt idx="2632">
                  <c:v>4.8400028608739376E-3</c:v>
                </c:pt>
                <c:pt idx="2633">
                  <c:v>4.8401942476630211E-3</c:v>
                </c:pt>
                <c:pt idx="2634">
                  <c:v>4.8323115333914757E-3</c:v>
                </c:pt>
                <c:pt idx="2635">
                  <c:v>4.830886609852314E-3</c:v>
                </c:pt>
                <c:pt idx="2636">
                  <c:v>4.8308325931429863E-3</c:v>
                </c:pt>
                <c:pt idx="2637">
                  <c:v>4.8246858641505241E-3</c:v>
                </c:pt>
                <c:pt idx="2638">
                  <c:v>4.8229759559035301E-3</c:v>
                </c:pt>
                <c:pt idx="2639">
                  <c:v>4.822680726647377E-3</c:v>
                </c:pt>
                <c:pt idx="2640">
                  <c:v>4.8178485594689846E-3</c:v>
                </c:pt>
                <c:pt idx="2641">
                  <c:v>4.816075786948204E-3</c:v>
                </c:pt>
                <c:pt idx="2642">
                  <c:v>4.8156003467738628E-3</c:v>
                </c:pt>
                <c:pt idx="2643">
                  <c:v>4.8117623664438716E-3</c:v>
                </c:pt>
                <c:pt idx="2644">
                  <c:v>4.81003662571311E-3</c:v>
                </c:pt>
                <c:pt idx="2645">
                  <c:v>4.8094103112816811E-3</c:v>
                </c:pt>
                <c:pt idx="2646">
                  <c:v>4.8063262365758419E-3</c:v>
                </c:pt>
                <c:pt idx="2647">
                  <c:v>4.8047085292637348E-3</c:v>
                </c:pt>
                <c:pt idx="2648">
                  <c:v>4.8039937391877166E-3</c:v>
                </c:pt>
                <c:pt idx="2649">
                  <c:v>4.8014670610427856E-3</c:v>
                </c:pt>
                <c:pt idx="2650">
                  <c:v>4.7999955713748932E-3</c:v>
                </c:pt>
                <c:pt idx="2651">
                  <c:v>4.7992286272346973E-3</c:v>
                </c:pt>
                <c:pt idx="2652">
                  <c:v>4.7971517778933048E-3</c:v>
                </c:pt>
                <c:pt idx="2653">
                  <c:v>4.7958111390471458E-3</c:v>
                </c:pt>
                <c:pt idx="2654">
                  <c:v>4.7950358130037776E-3</c:v>
                </c:pt>
                <c:pt idx="2655">
                  <c:v>4.7933068126440048E-3</c:v>
                </c:pt>
                <c:pt idx="2656">
                  <c:v>4.7921142540872097E-3</c:v>
                </c:pt>
                <c:pt idx="2657">
                  <c:v>4.7913426533341408E-3</c:v>
                </c:pt>
                <c:pt idx="2658">
                  <c:v>4.7898832708597183E-3</c:v>
                </c:pt>
                <c:pt idx="2659">
                  <c:v>4.7888276167213917E-3</c:v>
                </c:pt>
                <c:pt idx="2660">
                  <c:v>4.7880844213068494E-3</c:v>
                </c:pt>
                <c:pt idx="2661">
                  <c:v>4.7868452966213226E-3</c:v>
                </c:pt>
                <c:pt idx="2662">
                  <c:v>4.7859041951596737E-3</c:v>
                </c:pt>
                <c:pt idx="2663">
                  <c:v>4.7852043062448502E-3</c:v>
                </c:pt>
                <c:pt idx="2664">
                  <c:v>4.7841360792517662E-3</c:v>
                </c:pt>
                <c:pt idx="2665">
                  <c:v>4.7833053395152092E-3</c:v>
                </c:pt>
                <c:pt idx="2666">
                  <c:v>4.7826534137129784E-3</c:v>
                </c:pt>
                <c:pt idx="2667">
                  <c:v>4.7817351296544084E-3</c:v>
                </c:pt>
                <c:pt idx="2668">
                  <c:v>4.7810031101107597E-3</c:v>
                </c:pt>
                <c:pt idx="2669">
                  <c:v>4.7803870402276516E-3</c:v>
                </c:pt>
                <c:pt idx="2670">
                  <c:v>4.7795963473618031E-3</c:v>
                </c:pt>
                <c:pt idx="2671">
                  <c:v>4.7789416275918484E-3</c:v>
                </c:pt>
                <c:pt idx="2672">
                  <c:v>4.778384231030941E-3</c:v>
                </c:pt>
                <c:pt idx="2673">
                  <c:v>4.7776922583580017E-3</c:v>
                </c:pt>
                <c:pt idx="2674">
                  <c:v>4.7771143727004528E-3</c:v>
                </c:pt>
                <c:pt idx="2675">
                  <c:v>4.7765993513166896E-3</c:v>
                </c:pt>
                <c:pt idx="2676">
                  <c:v>4.7759986482560626E-3</c:v>
                </c:pt>
                <c:pt idx="2677">
                  <c:v>4.7754775732755661E-3</c:v>
                </c:pt>
                <c:pt idx="2678">
                  <c:v>4.7750081866979599E-3</c:v>
                </c:pt>
                <c:pt idx="2679">
                  <c:v>4.7744833864271641E-3</c:v>
                </c:pt>
                <c:pt idx="2680">
                  <c:v>4.774023313075304E-3</c:v>
                </c:pt>
                <c:pt idx="2681">
                  <c:v>4.7736004926264286E-3</c:v>
                </c:pt>
                <c:pt idx="2682">
                  <c:v>4.7731306403875351E-3</c:v>
                </c:pt>
                <c:pt idx="2683">
                  <c:v>4.7727306373417377E-3</c:v>
                </c:pt>
                <c:pt idx="2684">
                  <c:v>4.7723487950861454E-3</c:v>
                </c:pt>
                <c:pt idx="2685">
                  <c:v>4.7719436697661877E-3</c:v>
                </c:pt>
                <c:pt idx="2686">
                  <c:v>4.7715767286717892E-3</c:v>
                </c:pt>
                <c:pt idx="2687">
                  <c:v>4.7712293453514576E-3</c:v>
                </c:pt>
                <c:pt idx="2688">
                  <c:v>4.7708642669022083E-3</c:v>
                </c:pt>
                <c:pt idx="2689">
                  <c:v>4.7705466859042636E-3</c:v>
                </c:pt>
                <c:pt idx="2690">
                  <c:v>4.770238883793354E-3</c:v>
                </c:pt>
                <c:pt idx="2691">
                  <c:v>4.7699161805212498E-3</c:v>
                </c:pt>
                <c:pt idx="2692">
                  <c:v>4.7696181572973728E-3</c:v>
                </c:pt>
                <c:pt idx="2693">
                  <c:v>4.7693438827991494E-3</c:v>
                </c:pt>
                <c:pt idx="2694">
                  <c:v>4.7690584324300289E-3</c:v>
                </c:pt>
                <c:pt idx="2695">
                  <c:v>4.7688009217381477E-3</c:v>
                </c:pt>
                <c:pt idx="2696">
                  <c:v>4.7685499303042889E-3</c:v>
                </c:pt>
                <c:pt idx="2697">
                  <c:v>4.7682980075478554E-3</c:v>
                </c:pt>
                <c:pt idx="2698">
                  <c:v>4.7680670395493507E-3</c:v>
                </c:pt>
                <c:pt idx="2699">
                  <c:v>4.7678383998572826E-3</c:v>
                </c:pt>
                <c:pt idx="2700">
                  <c:v>4.767613485455513E-3</c:v>
                </c:pt>
                <c:pt idx="2701">
                  <c:v>4.7674127854406834E-3</c:v>
                </c:pt>
                <c:pt idx="2702">
                  <c:v>4.767206497490406E-3</c:v>
                </c:pt>
                <c:pt idx="2703">
                  <c:v>4.7670020721852779E-3</c:v>
                </c:pt>
                <c:pt idx="2704">
                  <c:v>4.7668227925896636E-3</c:v>
                </c:pt>
                <c:pt idx="2705">
                  <c:v>4.7666379250586033E-3</c:v>
                </c:pt>
                <c:pt idx="2706">
                  <c:v>4.7664646990597248E-3</c:v>
                </c:pt>
                <c:pt idx="2707">
                  <c:v>4.7662979923188686E-3</c:v>
                </c:pt>
                <c:pt idx="2708">
                  <c:v>4.7661312855780116E-3</c:v>
                </c:pt>
                <c:pt idx="2709">
                  <c:v>4.765976220369339E-3</c:v>
                </c:pt>
                <c:pt idx="2710">
                  <c:v>4.7658304683864117E-3</c:v>
                </c:pt>
                <c:pt idx="2711">
                  <c:v>4.7656814567744732E-3</c:v>
                </c:pt>
                <c:pt idx="2712">
                  <c:v>4.7655431553721428E-3</c:v>
                </c:pt>
                <c:pt idx="2713">
                  <c:v>4.7654048539698124E-3</c:v>
                </c:pt>
                <c:pt idx="2714">
                  <c:v>4.7652698121964931E-3</c:v>
                </c:pt>
                <c:pt idx="2715">
                  <c:v>4.7651468776166439E-3</c:v>
                </c:pt>
                <c:pt idx="2716">
                  <c:v>4.7650225460529327E-3</c:v>
                </c:pt>
                <c:pt idx="2717">
                  <c:v>4.7649103216826916E-3</c:v>
                </c:pt>
                <c:pt idx="2718">
                  <c:v>4.7648008912801743E-3</c:v>
                </c:pt>
                <c:pt idx="2719">
                  <c:v>4.7646872699260712E-3</c:v>
                </c:pt>
                <c:pt idx="2720">
                  <c:v>4.7645862214267254E-3</c:v>
                </c:pt>
                <c:pt idx="2721">
                  <c:v>4.764484241604805E-3</c:v>
                </c:pt>
                <c:pt idx="2722">
                  <c:v>4.764387384057045E-3</c:v>
                </c:pt>
                <c:pt idx="2723">
                  <c:v>4.7642919234931469E-3</c:v>
                </c:pt>
                <c:pt idx="2724">
                  <c:v>4.7642020508646974E-3</c:v>
                </c:pt>
                <c:pt idx="2725">
                  <c:v>4.764113575220108E-3</c:v>
                </c:pt>
                <c:pt idx="2726">
                  <c:v>4.7640302218496799E-3</c:v>
                </c:pt>
                <c:pt idx="2727">
                  <c:v>4.7639487311244011E-3</c:v>
                </c:pt>
                <c:pt idx="2728">
                  <c:v>4.763865377753973E-3</c:v>
                </c:pt>
                <c:pt idx="2729">
                  <c:v>4.7637913376092911E-3</c:v>
                </c:pt>
                <c:pt idx="2730">
                  <c:v>4.7637168318033218E-3</c:v>
                </c:pt>
                <c:pt idx="2731">
                  <c:v>4.7636516392230988E-3</c:v>
                </c:pt>
                <c:pt idx="2732">
                  <c:v>4.7635771334171304E-3</c:v>
                </c:pt>
                <c:pt idx="2733">
                  <c:v>4.7635175287723541E-3</c:v>
                </c:pt>
                <c:pt idx="2734">
                  <c:v>4.7634514048695564E-3</c:v>
                </c:pt>
                <c:pt idx="2735">
                  <c:v>4.7633894719183436E-3</c:v>
                </c:pt>
                <c:pt idx="2736">
                  <c:v>4.7633359208703041E-3</c:v>
                </c:pt>
                <c:pt idx="2737">
                  <c:v>4.7632716596126556E-3</c:v>
                </c:pt>
                <c:pt idx="2738">
                  <c:v>4.7632134519517422E-3</c:v>
                </c:pt>
                <c:pt idx="2739">
                  <c:v>4.7631626948714256E-3</c:v>
                </c:pt>
                <c:pt idx="2740">
                  <c:v>4.7631119377911091E-3</c:v>
                </c:pt>
                <c:pt idx="2741">
                  <c:v>4.7630658373236656E-3</c:v>
                </c:pt>
                <c:pt idx="2742">
                  <c:v>4.7630141489207736E-3</c:v>
                </c:pt>
                <c:pt idx="2743">
                  <c:v>4.7629657201468936E-3</c:v>
                </c:pt>
                <c:pt idx="2744">
                  <c:v>4.7628898173570633E-3</c:v>
                </c:pt>
                <c:pt idx="2745">
                  <c:v>4.7627808526158333E-3</c:v>
                </c:pt>
                <c:pt idx="2746">
                  <c:v>4.7626621089875698E-3</c:v>
                </c:pt>
                <c:pt idx="2747">
                  <c:v>4.7625284641981116E-3</c:v>
                </c:pt>
                <c:pt idx="2748">
                  <c:v>4.7623850405216217E-3</c:v>
                </c:pt>
                <c:pt idx="2749">
                  <c:v>4.7622369602322578E-3</c:v>
                </c:pt>
                <c:pt idx="2750">
                  <c:v>4.7620870172977448E-3</c:v>
                </c:pt>
                <c:pt idx="2751">
                  <c:v>4.7619319520890713E-3</c:v>
                </c:pt>
                <c:pt idx="2752">
                  <c:v>4.7617759555578232E-3</c:v>
                </c:pt>
                <c:pt idx="2753">
                  <c:v>4.7616204246878624E-3</c:v>
                </c:pt>
                <c:pt idx="2754">
                  <c:v>4.7614625655114651E-3</c:v>
                </c:pt>
                <c:pt idx="2755">
                  <c:v>4.7613093629479408E-3</c:v>
                </c:pt>
                <c:pt idx="2756">
                  <c:v>4.7611556947231293E-3</c:v>
                </c:pt>
                <c:pt idx="2757">
                  <c:v>4.7610118053853512E-3</c:v>
                </c:pt>
                <c:pt idx="2758">
                  <c:v>4.7608609311282626E-3</c:v>
                </c:pt>
                <c:pt idx="2759">
                  <c:v>4.7607151791453362E-3</c:v>
                </c:pt>
                <c:pt idx="2760">
                  <c:v>4.7605740837752819E-3</c:v>
                </c:pt>
                <c:pt idx="2761">
                  <c:v>4.760433454066515E-3</c:v>
                </c:pt>
                <c:pt idx="2762">
                  <c:v>4.760300274938345E-3</c:v>
                </c:pt>
                <c:pt idx="2763">
                  <c:v>4.7601661644876003E-3</c:v>
                </c:pt>
                <c:pt idx="2764">
                  <c:v>4.7600334510207176E-3</c:v>
                </c:pt>
                <c:pt idx="2765">
                  <c:v>4.7599105164408684E-3</c:v>
                </c:pt>
                <c:pt idx="2766">
                  <c:v>4.7597927041351804E-3</c:v>
                </c:pt>
                <c:pt idx="2767">
                  <c:v>4.7596776857972154E-3</c:v>
                </c:pt>
                <c:pt idx="2768">
                  <c:v>4.759566392749548E-3</c:v>
                </c:pt>
                <c:pt idx="2769">
                  <c:v>4.7594597563147536E-3</c:v>
                </c:pt>
                <c:pt idx="2770">
                  <c:v>4.759359173476696E-3</c:v>
                </c:pt>
                <c:pt idx="2771">
                  <c:v>4.7592571936547756E-3</c:v>
                </c:pt>
                <c:pt idx="2772">
                  <c:v>4.7591640613973141E-3</c:v>
                </c:pt>
                <c:pt idx="2773">
                  <c:v>4.7590783797204486E-3</c:v>
                </c:pt>
                <c:pt idx="2774">
                  <c:v>4.7589973546564579E-3</c:v>
                </c:pt>
                <c:pt idx="2775">
                  <c:v>4.7589167952537537E-3</c:v>
                </c:pt>
                <c:pt idx="2776">
                  <c:v>4.7588320448994637E-3</c:v>
                </c:pt>
                <c:pt idx="2777">
                  <c:v>4.7587570734322071E-3</c:v>
                </c:pt>
                <c:pt idx="2778">
                  <c:v>4.7586876899003983E-3</c:v>
                </c:pt>
                <c:pt idx="2779">
                  <c:v>4.7586113214492798E-3</c:v>
                </c:pt>
                <c:pt idx="2780">
                  <c:v>4.7585358843207359E-3</c:v>
                </c:pt>
                <c:pt idx="2781">
                  <c:v>4.7584665007889271E-3</c:v>
                </c:pt>
                <c:pt idx="2782">
                  <c:v>4.7583943232893944E-3</c:v>
                </c:pt>
                <c:pt idx="2783">
                  <c:v>4.758328665047884E-3</c:v>
                </c:pt>
                <c:pt idx="2784">
                  <c:v>4.7582578845322132E-3</c:v>
                </c:pt>
                <c:pt idx="2785">
                  <c:v>4.7582029365003109E-3</c:v>
                </c:pt>
                <c:pt idx="2786">
                  <c:v>4.7581340186297894E-3</c:v>
                </c:pt>
                <c:pt idx="2787">
                  <c:v>4.7580809332430363E-3</c:v>
                </c:pt>
                <c:pt idx="2788">
                  <c:v>4.7580157406628132E-3</c:v>
                </c:pt>
                <c:pt idx="2789">
                  <c:v>4.757959395647049E-3</c:v>
                </c:pt>
                <c:pt idx="2790">
                  <c:v>4.7579007223248482E-3</c:v>
                </c:pt>
                <c:pt idx="2791">
                  <c:v>4.7578536905348301E-3</c:v>
                </c:pt>
                <c:pt idx="2792">
                  <c:v>4.7577954828739166E-3</c:v>
                </c:pt>
                <c:pt idx="2793">
                  <c:v>4.7577489167451859E-3</c:v>
                </c:pt>
                <c:pt idx="2794">
                  <c:v>4.757697694003582E-3</c:v>
                </c:pt>
                <c:pt idx="2795">
                  <c:v>4.7576590441167346E-3</c:v>
                </c:pt>
                <c:pt idx="2796">
                  <c:v>4.7576059587299824E-3</c:v>
                </c:pt>
                <c:pt idx="2797">
                  <c:v>4.7575579956173897E-3</c:v>
                </c:pt>
                <c:pt idx="2798">
                  <c:v>4.7575184144079694E-3</c:v>
                </c:pt>
                <c:pt idx="2799">
                  <c:v>4.7574723139405251E-3</c:v>
                </c:pt>
                <c:pt idx="2800">
                  <c:v>4.7574318014085293E-3</c:v>
                </c:pt>
                <c:pt idx="2801">
                  <c:v>4.7573973424732694E-3</c:v>
                </c:pt>
                <c:pt idx="2802">
                  <c:v>4.7573507763445377E-3</c:v>
                </c:pt>
                <c:pt idx="2803">
                  <c:v>4.7573256306350231E-3</c:v>
                </c:pt>
                <c:pt idx="2804">
                  <c:v>4.757286049425602E-3</c:v>
                </c:pt>
                <c:pt idx="2805">
                  <c:v>4.757249727845192E-3</c:v>
                </c:pt>
                <c:pt idx="2806">
                  <c:v>4.7571971081197262E-3</c:v>
                </c:pt>
                <c:pt idx="2807">
                  <c:v>4.7570695169270039E-3</c:v>
                </c:pt>
                <c:pt idx="2808">
                  <c:v>4.7569251619279376E-3</c:v>
                </c:pt>
                <c:pt idx="2809">
                  <c:v>4.7567635774612427E-3</c:v>
                </c:pt>
                <c:pt idx="2810">
                  <c:v>4.7565917484462261E-3</c:v>
                </c:pt>
                <c:pt idx="2811">
                  <c:v>4.7564138658344754E-3</c:v>
                </c:pt>
                <c:pt idx="2812">
                  <c:v>4.756229929625988E-3</c:v>
                </c:pt>
                <c:pt idx="2813">
                  <c:v>4.7560506500303754E-3</c:v>
                </c:pt>
                <c:pt idx="2814">
                  <c:v>4.7558657824993134E-3</c:v>
                </c:pt>
                <c:pt idx="2815">
                  <c:v>4.7556860372424126E-3</c:v>
                </c:pt>
                <c:pt idx="2816">
                  <c:v>4.7555062919855118E-3</c:v>
                </c:pt>
                <c:pt idx="2817">
                  <c:v>4.7553312033414841E-3</c:v>
                </c:pt>
                <c:pt idx="2818">
                  <c:v>4.7551603056490421E-3</c:v>
                </c:pt>
                <c:pt idx="2819">
                  <c:v>4.7549870796501637E-3</c:v>
                </c:pt>
                <c:pt idx="2820">
                  <c:v>4.7548147849738598E-3</c:v>
                </c:pt>
                <c:pt idx="2821">
                  <c:v>4.7546573914587498E-3</c:v>
                </c:pt>
                <c:pt idx="2822">
                  <c:v>4.7545041888952264E-3</c:v>
                </c:pt>
                <c:pt idx="2823">
                  <c:v>4.7543467953801164E-3</c:v>
                </c:pt>
                <c:pt idx="2824">
                  <c:v>4.7542024403810501E-3</c:v>
                </c:pt>
                <c:pt idx="2825">
                  <c:v>4.7540650703012943E-3</c:v>
                </c:pt>
                <c:pt idx="2826">
                  <c:v>4.7539365477859974E-3</c:v>
                </c:pt>
                <c:pt idx="2827">
                  <c:v>4.7538070939481258E-3</c:v>
                </c:pt>
                <c:pt idx="2828">
                  <c:v>4.7536855563521394E-3</c:v>
                </c:pt>
                <c:pt idx="2829">
                  <c:v>4.7535770572721958E-3</c:v>
                </c:pt>
                <c:pt idx="2830">
                  <c:v>4.753471352159977E-3</c:v>
                </c:pt>
                <c:pt idx="2831">
                  <c:v>4.753373097628355E-3</c:v>
                </c:pt>
                <c:pt idx="2832">
                  <c:v>4.7532711178064346E-3</c:v>
                </c:pt>
                <c:pt idx="2833">
                  <c:v>4.7531961463391781E-3</c:v>
                </c:pt>
                <c:pt idx="2834">
                  <c:v>4.7531151212751874E-3</c:v>
                </c:pt>
                <c:pt idx="2835">
                  <c:v>4.753034096211195E-3</c:v>
                </c:pt>
                <c:pt idx="2836">
                  <c:v>4.7529586590826511E-3</c:v>
                </c:pt>
                <c:pt idx="2837">
                  <c:v>4.7528794966638088E-3</c:v>
                </c:pt>
                <c:pt idx="2838">
                  <c:v>4.7527975402772427E-3</c:v>
                </c:pt>
                <c:pt idx="2839">
                  <c:v>4.752736072987318E-3</c:v>
                </c:pt>
                <c:pt idx="2840">
                  <c:v>4.75266482681036E-3</c:v>
                </c:pt>
                <c:pt idx="2841">
                  <c:v>4.7526024281978607E-3</c:v>
                </c:pt>
                <c:pt idx="2842">
                  <c:v>4.7525451518595219E-3</c:v>
                </c:pt>
                <c:pt idx="2843">
                  <c:v>4.7524776309728622E-3</c:v>
                </c:pt>
                <c:pt idx="2844">
                  <c:v>4.752415232360363E-3</c:v>
                </c:pt>
                <c:pt idx="2845">
                  <c:v>4.7523630782961854E-3</c:v>
                </c:pt>
                <c:pt idx="2846">
                  <c:v>4.7522997483611107E-3</c:v>
                </c:pt>
                <c:pt idx="2847">
                  <c:v>4.7522475942969322E-3</c:v>
                </c:pt>
                <c:pt idx="2848">
                  <c:v>4.7521954402327538E-3</c:v>
                </c:pt>
                <c:pt idx="2849">
                  <c:v>4.7521498054265976E-3</c:v>
                </c:pt>
                <c:pt idx="2850">
                  <c:v>4.7520897351205349E-3</c:v>
                </c:pt>
                <c:pt idx="2851">
                  <c:v>4.7519220970571041E-3</c:v>
                </c:pt>
                <c:pt idx="2852">
                  <c:v>4.7517381608486184E-3</c:v>
                </c:pt>
                <c:pt idx="2853">
                  <c:v>4.7515314072370529E-3</c:v>
                </c:pt>
                <c:pt idx="2854">
                  <c:v>4.7513255849480629E-3</c:v>
                </c:pt>
                <c:pt idx="2855">
                  <c:v>4.7511085867881766E-3</c:v>
                </c:pt>
                <c:pt idx="2856">
                  <c:v>4.7508883289992809E-3</c:v>
                </c:pt>
                <c:pt idx="2857">
                  <c:v>4.7506755217909813E-3</c:v>
                </c:pt>
                <c:pt idx="2858">
                  <c:v>4.7504659742116928E-3</c:v>
                </c:pt>
                <c:pt idx="2859">
                  <c:v>4.7502610832452774E-3</c:v>
                </c:pt>
                <c:pt idx="2860">
                  <c:v>4.7500524669885644E-3</c:v>
                </c:pt>
                <c:pt idx="2861">
                  <c:v>4.7498499043285847E-3</c:v>
                </c:pt>
                <c:pt idx="2862">
                  <c:v>4.7496580518782139E-3</c:v>
                </c:pt>
                <c:pt idx="2863">
                  <c:v>4.7494694590568542E-3</c:v>
                </c:pt>
                <c:pt idx="2864">
                  <c:v>4.7492804005742073E-3</c:v>
                </c:pt>
                <c:pt idx="2865">
                  <c:v>4.7491029836237431E-3</c:v>
                </c:pt>
                <c:pt idx="2866">
                  <c:v>4.7489367425441742E-3</c:v>
                </c:pt>
                <c:pt idx="2867">
                  <c:v>4.7487788833677769E-3</c:v>
                </c:pt>
                <c:pt idx="2868">
                  <c:v>4.7486261464655399E-3</c:v>
                </c:pt>
                <c:pt idx="2869">
                  <c:v>4.7484813258051872E-3</c:v>
                </c:pt>
                <c:pt idx="2870">
                  <c:v>4.7483444213867188E-3</c:v>
                </c:pt>
                <c:pt idx="2871">
                  <c:v>4.7482200898230076E-3</c:v>
                </c:pt>
                <c:pt idx="2872">
                  <c:v>4.7481055371463299E-3</c:v>
                </c:pt>
                <c:pt idx="2873">
                  <c:v>4.7480002976953983E-3</c:v>
                </c:pt>
                <c:pt idx="2874">
                  <c:v>4.7478987835347652E-3</c:v>
                </c:pt>
                <c:pt idx="2875">
                  <c:v>4.7478084452450284E-3</c:v>
                </c:pt>
                <c:pt idx="2876">
                  <c:v>4.7477139160037041E-3</c:v>
                </c:pt>
                <c:pt idx="2877">
                  <c:v>4.7476314939558506E-3</c:v>
                </c:pt>
                <c:pt idx="2878">
                  <c:v>4.7475500032305717E-3</c:v>
                </c:pt>
                <c:pt idx="2879">
                  <c:v>4.7474708408117294E-3</c:v>
                </c:pt>
                <c:pt idx="2880">
                  <c:v>4.7473902814090252E-3</c:v>
                </c:pt>
                <c:pt idx="2881">
                  <c:v>4.7473185695707798E-3</c:v>
                </c:pt>
                <c:pt idx="2882">
                  <c:v>4.7472454607486716E-3</c:v>
                </c:pt>
                <c:pt idx="2883">
                  <c:v>4.7471770085394382E-3</c:v>
                </c:pt>
                <c:pt idx="2884">
                  <c:v>4.7470983117818832E-3</c:v>
                </c:pt>
                <c:pt idx="2885">
                  <c:v>4.7468882985413066E-3</c:v>
                </c:pt>
                <c:pt idx="2886">
                  <c:v>4.7466577962040901E-3</c:v>
                </c:pt>
                <c:pt idx="2887">
                  <c:v>4.7464179806411266E-3</c:v>
                </c:pt>
                <c:pt idx="2888">
                  <c:v>4.7461655922234058E-3</c:v>
                </c:pt>
                <c:pt idx="2889">
                  <c:v>4.74591925740242E-3</c:v>
                </c:pt>
                <c:pt idx="2890">
                  <c:v>4.7456743195652962E-3</c:v>
                </c:pt>
                <c:pt idx="2891">
                  <c:v>4.745428916066885E-3</c:v>
                </c:pt>
                <c:pt idx="2892">
                  <c:v>4.7451998107135296E-3</c:v>
                </c:pt>
                <c:pt idx="2893">
                  <c:v>4.7449660487473011E-3</c:v>
                </c:pt>
                <c:pt idx="2894">
                  <c:v>4.7447476536035538E-3</c:v>
                </c:pt>
                <c:pt idx="2895">
                  <c:v>4.7445273958146572E-3</c:v>
                </c:pt>
                <c:pt idx="2896">
                  <c:v>4.7443201765418053E-3</c:v>
                </c:pt>
                <c:pt idx="2897">
                  <c:v>4.7441148199141034E-3</c:v>
                </c:pt>
                <c:pt idx="2898">
                  <c:v>4.7439229674637318E-3</c:v>
                </c:pt>
                <c:pt idx="2899">
                  <c:v>4.7437329776585102E-3</c:v>
                </c:pt>
                <c:pt idx="2900">
                  <c:v>4.7435630112886429E-3</c:v>
                </c:pt>
                <c:pt idx="2901">
                  <c:v>4.7434004954993716E-3</c:v>
                </c:pt>
                <c:pt idx="2902">
                  <c:v>4.7432510182261467E-3</c:v>
                </c:pt>
                <c:pt idx="2903">
                  <c:v>4.7431197017431259E-3</c:v>
                </c:pt>
                <c:pt idx="2904">
                  <c:v>4.7429865226149559E-3</c:v>
                </c:pt>
                <c:pt idx="2905">
                  <c:v>4.7428729012608528E-3</c:v>
                </c:pt>
                <c:pt idx="2906">
                  <c:v>4.7427634708583346E-3</c:v>
                </c:pt>
                <c:pt idx="2907">
                  <c:v>4.7426577657461166E-3</c:v>
                </c:pt>
                <c:pt idx="2908">
                  <c:v>4.7425650991499424E-3</c:v>
                </c:pt>
                <c:pt idx="2909">
                  <c:v>4.742469172924757E-3</c:v>
                </c:pt>
                <c:pt idx="2910">
                  <c:v>4.7423806972801694E-3</c:v>
                </c:pt>
                <c:pt idx="2911">
                  <c:v>4.7422889620065689E-3</c:v>
                </c:pt>
                <c:pt idx="2912">
                  <c:v>4.7420943155884743E-3</c:v>
                </c:pt>
                <c:pt idx="2913">
                  <c:v>4.7418465837836274E-3</c:v>
                </c:pt>
                <c:pt idx="2914">
                  <c:v>4.7415802255272874E-3</c:v>
                </c:pt>
                <c:pt idx="2915">
                  <c:v>4.7413096763193607E-3</c:v>
                </c:pt>
                <c:pt idx="2916">
                  <c:v>4.741037730127573E-3</c:v>
                </c:pt>
                <c:pt idx="2917">
                  <c:v>4.7407662495970726E-3</c:v>
                </c:pt>
                <c:pt idx="2918">
                  <c:v>4.7405017539858818E-3</c:v>
                </c:pt>
                <c:pt idx="2919">
                  <c:v>4.7402484342455864E-3</c:v>
                </c:pt>
                <c:pt idx="2920">
                  <c:v>4.7400007024407387E-3</c:v>
                </c:pt>
                <c:pt idx="2921">
                  <c:v>4.7397552989423266E-3</c:v>
                </c:pt>
                <c:pt idx="2922">
                  <c:v>4.7395229339599609E-3</c:v>
                </c:pt>
                <c:pt idx="2923">
                  <c:v>4.7393022105097771E-3</c:v>
                </c:pt>
                <c:pt idx="2924">
                  <c:v>4.7390852123498917E-3</c:v>
                </c:pt>
                <c:pt idx="2925">
                  <c:v>4.7388826496899128E-3</c:v>
                </c:pt>
                <c:pt idx="2926">
                  <c:v>4.7386917285621166E-3</c:v>
                </c:pt>
                <c:pt idx="2927">
                  <c:v>4.7385143116116524E-3</c:v>
                </c:pt>
                <c:pt idx="2928">
                  <c:v>4.7383406199514866E-3</c:v>
                </c:pt>
                <c:pt idx="2929">
                  <c:v>4.7381981275975704E-3</c:v>
                </c:pt>
                <c:pt idx="2930">
                  <c:v>4.7380570322275162E-3</c:v>
                </c:pt>
                <c:pt idx="2931">
                  <c:v>4.7379280440509319E-3</c:v>
                </c:pt>
                <c:pt idx="2932">
                  <c:v>4.7378102317452431E-3</c:v>
                </c:pt>
                <c:pt idx="2933">
                  <c:v>4.7377003356814376E-3</c:v>
                </c:pt>
                <c:pt idx="2934">
                  <c:v>4.7376006841659546E-3</c:v>
                </c:pt>
                <c:pt idx="2935">
                  <c:v>4.7373753041028976E-3</c:v>
                </c:pt>
                <c:pt idx="2936">
                  <c:v>4.7370754182338706E-3</c:v>
                </c:pt>
                <c:pt idx="2937">
                  <c:v>4.7367820516228676E-3</c:v>
                </c:pt>
                <c:pt idx="2938">
                  <c:v>4.7364733181893834E-3</c:v>
                </c:pt>
                <c:pt idx="2939">
                  <c:v>4.7361631877720356E-3</c:v>
                </c:pt>
                <c:pt idx="2940">
                  <c:v>4.735871683806181E-3</c:v>
                </c:pt>
                <c:pt idx="2941">
                  <c:v>4.7355969436466694E-3</c:v>
                </c:pt>
                <c:pt idx="2942">
                  <c:v>4.7353203408420086E-3</c:v>
                </c:pt>
                <c:pt idx="2943">
                  <c:v>4.735057707875967E-3</c:v>
                </c:pt>
                <c:pt idx="2944">
                  <c:v>4.7347992658615112E-3</c:v>
                </c:pt>
                <c:pt idx="2945">
                  <c:v>4.7345617786049843E-3</c:v>
                </c:pt>
                <c:pt idx="2946">
                  <c:v>4.7343261539936066E-3</c:v>
                </c:pt>
                <c:pt idx="2947">
                  <c:v>4.7341091558337212E-3</c:v>
                </c:pt>
                <c:pt idx="2948">
                  <c:v>4.733906127512455E-3</c:v>
                </c:pt>
                <c:pt idx="2949">
                  <c:v>4.7337152063846588E-3</c:v>
                </c:pt>
                <c:pt idx="2950">
                  <c:v>4.7335447743535042E-3</c:v>
                </c:pt>
                <c:pt idx="2951">
                  <c:v>4.733390174806118E-3</c:v>
                </c:pt>
                <c:pt idx="2952">
                  <c:v>4.7332481481134892E-3</c:v>
                </c:pt>
                <c:pt idx="2953">
                  <c:v>4.7331163659691811E-3</c:v>
                </c:pt>
                <c:pt idx="2954">
                  <c:v>4.7329659573733807E-3</c:v>
                </c:pt>
                <c:pt idx="2955">
                  <c:v>4.7326353378593922E-3</c:v>
                </c:pt>
                <c:pt idx="2956">
                  <c:v>4.7322874888777733E-3</c:v>
                </c:pt>
                <c:pt idx="2957">
                  <c:v>4.7319424338638783E-3</c:v>
                </c:pt>
                <c:pt idx="2958">
                  <c:v>4.7316006384789944E-3</c:v>
                </c:pt>
                <c:pt idx="2959">
                  <c:v>4.7312737442553043E-3</c:v>
                </c:pt>
                <c:pt idx="2960">
                  <c:v>4.7309626825153828E-3</c:v>
                </c:pt>
                <c:pt idx="2961">
                  <c:v>4.730673972517252E-3</c:v>
                </c:pt>
                <c:pt idx="2962">
                  <c:v>4.7303936444222927E-3</c:v>
                </c:pt>
                <c:pt idx="2963">
                  <c:v>4.7301379963755608E-3</c:v>
                </c:pt>
                <c:pt idx="2964">
                  <c:v>4.7298818826675424E-3</c:v>
                </c:pt>
                <c:pt idx="2965">
                  <c:v>4.729642067104578E-3</c:v>
                </c:pt>
                <c:pt idx="2966">
                  <c:v>4.7294194810092449E-3</c:v>
                </c:pt>
                <c:pt idx="2967">
                  <c:v>4.7292187809944153E-3</c:v>
                </c:pt>
                <c:pt idx="2968">
                  <c:v>4.7290283255279064E-3</c:v>
                </c:pt>
                <c:pt idx="2969">
                  <c:v>4.7288662753999233E-3</c:v>
                </c:pt>
                <c:pt idx="2970">
                  <c:v>4.7287126071751118E-3</c:v>
                </c:pt>
                <c:pt idx="2971">
                  <c:v>4.7284611500799656E-3</c:v>
                </c:pt>
                <c:pt idx="2972">
                  <c:v>4.7281193546950817E-3</c:v>
                </c:pt>
                <c:pt idx="2973">
                  <c:v>4.7277603298425666E-3</c:v>
                </c:pt>
                <c:pt idx="2974">
                  <c:v>4.7273966483771801E-3</c:v>
                </c:pt>
                <c:pt idx="2975">
                  <c:v>4.7270464710891247E-3</c:v>
                </c:pt>
                <c:pt idx="2976">
                  <c:v>4.7267130576074123E-3</c:v>
                </c:pt>
                <c:pt idx="2977">
                  <c:v>4.7264043241739273E-3</c:v>
                </c:pt>
                <c:pt idx="2978">
                  <c:v>4.7261212021112442E-3</c:v>
                </c:pt>
                <c:pt idx="2979">
                  <c:v>4.7258390113711357E-3</c:v>
                </c:pt>
                <c:pt idx="2980">
                  <c:v>4.7255894169211388E-3</c:v>
                </c:pt>
                <c:pt idx="2981">
                  <c:v>4.7253426164388657E-3</c:v>
                </c:pt>
                <c:pt idx="2982">
                  <c:v>4.7251102514564991E-3</c:v>
                </c:pt>
                <c:pt idx="2983">
                  <c:v>4.7249025665223598E-3</c:v>
                </c:pt>
                <c:pt idx="2984">
                  <c:v>4.7247083857655534E-3</c:v>
                </c:pt>
                <c:pt idx="2985">
                  <c:v>4.7245393507182598E-3</c:v>
                </c:pt>
                <c:pt idx="2986">
                  <c:v>4.7243055887520313E-3</c:v>
                </c:pt>
                <c:pt idx="2987">
                  <c:v>4.7239596024155617E-3</c:v>
                </c:pt>
                <c:pt idx="2988">
                  <c:v>4.7235852107405663E-3</c:v>
                </c:pt>
                <c:pt idx="2989">
                  <c:v>4.7232266515493393E-3</c:v>
                </c:pt>
                <c:pt idx="2990">
                  <c:v>4.7228722833096981E-3</c:v>
                </c:pt>
                <c:pt idx="2991">
                  <c:v>4.7225393354892731E-3</c:v>
                </c:pt>
                <c:pt idx="2992">
                  <c:v>4.7222324647009373E-3</c:v>
                </c:pt>
                <c:pt idx="2993">
                  <c:v>4.7219386324286461E-3</c:v>
                </c:pt>
                <c:pt idx="2994">
                  <c:v>4.7216750681400299E-3</c:v>
                </c:pt>
                <c:pt idx="2995">
                  <c:v>4.7214203514158726E-3</c:v>
                </c:pt>
                <c:pt idx="2996">
                  <c:v>4.7211800701916218E-3</c:v>
                </c:pt>
                <c:pt idx="2997">
                  <c:v>4.7209616750478736E-3</c:v>
                </c:pt>
                <c:pt idx="2998">
                  <c:v>4.7207665629684934E-3</c:v>
                </c:pt>
                <c:pt idx="2999">
                  <c:v>4.7205295413732529E-3</c:v>
                </c:pt>
                <c:pt idx="3000">
                  <c:v>4.7201653942465782E-3</c:v>
                </c:pt>
                <c:pt idx="3001">
                  <c:v>4.7197816893458366E-3</c:v>
                </c:pt>
                <c:pt idx="3002">
                  <c:v>4.7193956561386594E-3</c:v>
                </c:pt>
                <c:pt idx="3003">
                  <c:v>4.7190380282700062E-3</c:v>
                </c:pt>
                <c:pt idx="3004">
                  <c:v>4.7186887823045254E-3</c:v>
                </c:pt>
                <c:pt idx="3005">
                  <c:v>4.7183679416775703E-3</c:v>
                </c:pt>
                <c:pt idx="3006">
                  <c:v>4.7180736437439919E-3</c:v>
                </c:pt>
                <c:pt idx="3007">
                  <c:v>4.7177951782941818E-3</c:v>
                </c:pt>
                <c:pt idx="3008">
                  <c:v>4.717544186860323E-3</c:v>
                </c:pt>
                <c:pt idx="3009">
                  <c:v>4.7173094935715199E-3</c:v>
                </c:pt>
                <c:pt idx="3010">
                  <c:v>4.7170910984277734E-3</c:v>
                </c:pt>
                <c:pt idx="3011">
                  <c:v>4.7168894670903683E-3</c:v>
                </c:pt>
                <c:pt idx="3012">
                  <c:v>4.7165020368993282E-3</c:v>
                </c:pt>
                <c:pt idx="3013">
                  <c:v>4.7161136753857136E-3</c:v>
                </c:pt>
                <c:pt idx="3014">
                  <c:v>4.7157271765172482E-3</c:v>
                </c:pt>
                <c:pt idx="3015">
                  <c:v>4.7153690829873094E-3</c:v>
                </c:pt>
                <c:pt idx="3016">
                  <c:v>4.7150179743766776E-3</c:v>
                </c:pt>
                <c:pt idx="3017">
                  <c:v>4.7147041186690331E-3</c:v>
                </c:pt>
                <c:pt idx="3018">
                  <c:v>4.7144149430096149E-3</c:v>
                </c:pt>
                <c:pt idx="3019">
                  <c:v>4.714141134172678E-3</c:v>
                </c:pt>
                <c:pt idx="3020">
                  <c:v>4.7138971276581287E-3</c:v>
                </c:pt>
                <c:pt idx="3021">
                  <c:v>4.7136601060628891E-3</c:v>
                </c:pt>
                <c:pt idx="3022">
                  <c:v>4.7134538181126118E-3</c:v>
                </c:pt>
                <c:pt idx="3023">
                  <c:v>4.7131218016147614E-3</c:v>
                </c:pt>
                <c:pt idx="3024">
                  <c:v>4.7127497382462016E-3</c:v>
                </c:pt>
                <c:pt idx="3025">
                  <c:v>4.7123851254582414E-3</c:v>
                </c:pt>
                <c:pt idx="3026">
                  <c:v>4.7120284289121628E-3</c:v>
                </c:pt>
                <c:pt idx="3027">
                  <c:v>4.7116982750594616E-3</c:v>
                </c:pt>
                <c:pt idx="3028">
                  <c:v>4.7113886103034019E-3</c:v>
                </c:pt>
                <c:pt idx="3029">
                  <c:v>4.7110924497246742E-3</c:v>
                </c:pt>
                <c:pt idx="3030">
                  <c:v>4.7108316794037819E-3</c:v>
                </c:pt>
                <c:pt idx="3031">
                  <c:v>4.7105769626796254E-3</c:v>
                </c:pt>
                <c:pt idx="3032">
                  <c:v>4.7103557735681534E-3</c:v>
                </c:pt>
                <c:pt idx="3033">
                  <c:v>4.7101415693759918E-3</c:v>
                </c:pt>
                <c:pt idx="3034">
                  <c:v>4.7098505310714236E-3</c:v>
                </c:pt>
                <c:pt idx="3035">
                  <c:v>4.7094845212996006E-3</c:v>
                </c:pt>
                <c:pt idx="3036">
                  <c:v>4.7091394662857056E-3</c:v>
                </c:pt>
                <c:pt idx="3037">
                  <c:v>4.7087878920137882E-3</c:v>
                </c:pt>
                <c:pt idx="3038">
                  <c:v>4.7084623947739601E-3</c:v>
                </c:pt>
                <c:pt idx="3039">
                  <c:v>4.708167165517807E-3</c:v>
                </c:pt>
                <c:pt idx="3040">
                  <c:v>4.7078854404389858E-3</c:v>
                </c:pt>
                <c:pt idx="3041">
                  <c:v>4.7076325863599777E-3</c:v>
                </c:pt>
                <c:pt idx="3042">
                  <c:v>4.7073867172002792E-3</c:v>
                </c:pt>
                <c:pt idx="3043">
                  <c:v>4.7071697190403938E-3</c:v>
                </c:pt>
                <c:pt idx="3044">
                  <c:v>4.7069420106709003E-3</c:v>
                </c:pt>
                <c:pt idx="3045">
                  <c:v>4.706705454736948E-3</c:v>
                </c:pt>
                <c:pt idx="3046">
                  <c:v>4.7063720412552357E-3</c:v>
                </c:pt>
                <c:pt idx="3047">
                  <c:v>4.7060400247573853E-3</c:v>
                </c:pt>
                <c:pt idx="3048">
                  <c:v>4.7057159245014191E-3</c:v>
                </c:pt>
                <c:pt idx="3049">
                  <c:v>4.7054160386323929E-3</c:v>
                </c:pt>
                <c:pt idx="3050">
                  <c:v>4.7051380388438702E-3</c:v>
                </c:pt>
                <c:pt idx="3051">
                  <c:v>4.704886581748724E-3</c:v>
                </c:pt>
                <c:pt idx="3052">
                  <c:v>4.7046439722180367E-3</c:v>
                </c:pt>
                <c:pt idx="3053">
                  <c:v>4.7044116072356701E-3</c:v>
                </c:pt>
                <c:pt idx="3054">
                  <c:v>4.7041908837854862E-3</c:v>
                </c:pt>
                <c:pt idx="3055">
                  <c:v>4.7039897181093693E-3</c:v>
                </c:pt>
                <c:pt idx="3056">
                  <c:v>4.7037340700626373E-3</c:v>
                </c:pt>
                <c:pt idx="3057">
                  <c:v>4.7034253366291523E-3</c:v>
                </c:pt>
                <c:pt idx="3058">
                  <c:v>4.7031133435666561E-3</c:v>
                </c:pt>
                <c:pt idx="3059">
                  <c:v>4.702799953520298E-3</c:v>
                </c:pt>
                <c:pt idx="3060">
                  <c:v>4.7025303356349468E-3</c:v>
                </c:pt>
                <c:pt idx="3061">
                  <c:v>4.7022728249430656E-3</c:v>
                </c:pt>
                <c:pt idx="3062">
                  <c:v>4.7020316123962402E-3</c:v>
                </c:pt>
                <c:pt idx="3063">
                  <c:v>4.7017941251397133E-3</c:v>
                </c:pt>
                <c:pt idx="3064">
                  <c:v>4.7015640884637833E-3</c:v>
                </c:pt>
                <c:pt idx="3065">
                  <c:v>4.7013554722070694E-3</c:v>
                </c:pt>
                <c:pt idx="3066">
                  <c:v>4.7011421993374816E-3</c:v>
                </c:pt>
                <c:pt idx="3067">
                  <c:v>4.7009550034999847E-3</c:v>
                </c:pt>
                <c:pt idx="3068">
                  <c:v>4.7007021494209766E-3</c:v>
                </c:pt>
                <c:pt idx="3069">
                  <c:v>4.700398538261652E-3</c:v>
                </c:pt>
                <c:pt idx="3070">
                  <c:v>4.7001191414892673E-3</c:v>
                </c:pt>
                <c:pt idx="3071">
                  <c:v>4.6998513862490654E-3</c:v>
                </c:pt>
                <c:pt idx="3072">
                  <c:v>4.6996125020086774E-3</c:v>
                </c:pt>
                <c:pt idx="3073">
                  <c:v>4.6993796713650227E-3</c:v>
                </c:pt>
                <c:pt idx="3074">
                  <c:v>4.6991542913019657E-3</c:v>
                </c:pt>
                <c:pt idx="3075">
                  <c:v>4.6989256516098976E-3</c:v>
                </c:pt>
                <c:pt idx="3076">
                  <c:v>4.6987058594822884E-3</c:v>
                </c:pt>
                <c:pt idx="3077">
                  <c:v>4.6985098160803318E-3</c:v>
                </c:pt>
                <c:pt idx="3078">
                  <c:v>4.6983184292912483E-3</c:v>
                </c:pt>
                <c:pt idx="3079">
                  <c:v>4.6981237828731537E-3</c:v>
                </c:pt>
                <c:pt idx="3080">
                  <c:v>4.6979207545518884E-3</c:v>
                </c:pt>
                <c:pt idx="3081">
                  <c:v>4.6976464800536633E-3</c:v>
                </c:pt>
                <c:pt idx="3082">
                  <c:v>4.6974001452326766E-3</c:v>
                </c:pt>
                <c:pt idx="3083">
                  <c:v>4.6971682459115982E-3</c:v>
                </c:pt>
                <c:pt idx="3084">
                  <c:v>4.6969377435743809E-3</c:v>
                </c:pt>
                <c:pt idx="3085">
                  <c:v>4.6967063099145889E-3</c:v>
                </c:pt>
                <c:pt idx="3086">
                  <c:v>4.6964865177869797E-3</c:v>
                </c:pt>
                <c:pt idx="3087">
                  <c:v>4.696269053965807E-3</c:v>
                </c:pt>
                <c:pt idx="3088">
                  <c:v>4.6960748732089996E-3</c:v>
                </c:pt>
                <c:pt idx="3089">
                  <c:v>4.695880226790905E-3</c:v>
                </c:pt>
                <c:pt idx="3090">
                  <c:v>4.6956851147115231E-3</c:v>
                </c:pt>
                <c:pt idx="3091">
                  <c:v>4.6954941935837269E-3</c:v>
                </c:pt>
                <c:pt idx="3092">
                  <c:v>4.695309791713953E-3</c:v>
                </c:pt>
                <c:pt idx="3093">
                  <c:v>4.6951365657150754E-3</c:v>
                </c:pt>
                <c:pt idx="3094">
                  <c:v>4.6949349343776703E-3</c:v>
                </c:pt>
                <c:pt idx="3095">
                  <c:v>4.6947249211370936E-3</c:v>
                </c:pt>
                <c:pt idx="3096">
                  <c:v>4.694503266364336E-3</c:v>
                </c:pt>
                <c:pt idx="3097">
                  <c:v>4.6942965127527714E-3</c:v>
                </c:pt>
                <c:pt idx="3098">
                  <c:v>4.6940860338509083E-3</c:v>
                </c:pt>
                <c:pt idx="3099">
                  <c:v>4.693885799497366E-3</c:v>
                </c:pt>
                <c:pt idx="3100">
                  <c:v>4.6936916187405586E-3</c:v>
                </c:pt>
                <c:pt idx="3101">
                  <c:v>4.6934979036450386E-3</c:v>
                </c:pt>
                <c:pt idx="3102">
                  <c:v>4.6933186240494251E-3</c:v>
                </c:pt>
                <c:pt idx="3103">
                  <c:v>4.6931253746151924E-3</c:v>
                </c:pt>
                <c:pt idx="3104">
                  <c:v>4.6929516829550266E-3</c:v>
                </c:pt>
                <c:pt idx="3105">
                  <c:v>4.6927845105528831E-3</c:v>
                </c:pt>
                <c:pt idx="3106">
                  <c:v>4.6926066279411316E-3</c:v>
                </c:pt>
                <c:pt idx="3107">
                  <c:v>4.692442249506712E-3</c:v>
                </c:pt>
                <c:pt idx="3108">
                  <c:v>4.6922820620238781E-3</c:v>
                </c:pt>
                <c:pt idx="3109">
                  <c:v>4.6921223402023324E-3</c:v>
                </c:pt>
                <c:pt idx="3110">
                  <c:v>4.6919421292841426E-3</c:v>
                </c:pt>
                <c:pt idx="3111">
                  <c:v>4.69175074249506E-3</c:v>
                </c:pt>
                <c:pt idx="3112">
                  <c:v>4.6915598213672638E-3</c:v>
                </c:pt>
                <c:pt idx="3113">
                  <c:v>4.6913838014006606E-3</c:v>
                </c:pt>
                <c:pt idx="3114">
                  <c:v>4.6911998651921749E-3</c:v>
                </c:pt>
                <c:pt idx="3115">
                  <c:v>4.691015463322401E-3</c:v>
                </c:pt>
                <c:pt idx="3116">
                  <c:v>4.6908301301300526E-3</c:v>
                </c:pt>
                <c:pt idx="3117">
                  <c:v>4.6906527131795883E-3</c:v>
                </c:pt>
                <c:pt idx="3118">
                  <c:v>4.6904860064387321E-3</c:v>
                </c:pt>
                <c:pt idx="3119">
                  <c:v>4.6903099864721298E-3</c:v>
                </c:pt>
                <c:pt idx="3120">
                  <c:v>4.690143745392561E-3</c:v>
                </c:pt>
                <c:pt idx="3121">
                  <c:v>4.6899816952645779E-3</c:v>
                </c:pt>
                <c:pt idx="3122">
                  <c:v>4.6898233704268932E-3</c:v>
                </c:pt>
                <c:pt idx="3123">
                  <c:v>4.6896687708795071E-3</c:v>
                </c:pt>
                <c:pt idx="3124">
                  <c:v>4.6895090490579614E-3</c:v>
                </c:pt>
                <c:pt idx="3125">
                  <c:v>4.6893558464944363E-3</c:v>
                </c:pt>
                <c:pt idx="3126">
                  <c:v>4.689208697527647E-3</c:v>
                </c:pt>
                <c:pt idx="3127">
                  <c:v>4.6890606172382832E-3</c:v>
                </c:pt>
                <c:pt idx="3128">
                  <c:v>4.6889134682714939E-3</c:v>
                </c:pt>
                <c:pt idx="3129">
                  <c:v>4.6887765638530246E-3</c:v>
                </c:pt>
                <c:pt idx="3130">
                  <c:v>4.6886098571121693E-3</c:v>
                </c:pt>
                <c:pt idx="3131">
                  <c:v>4.6884519979357719E-3</c:v>
                </c:pt>
                <c:pt idx="3132">
                  <c:v>4.6882852911949158E-3</c:v>
                </c:pt>
                <c:pt idx="3133">
                  <c:v>4.688129760324955E-3</c:v>
                </c:pt>
                <c:pt idx="3134">
                  <c:v>4.6879583969712257E-3</c:v>
                </c:pt>
                <c:pt idx="3135">
                  <c:v>4.6878024004399776E-3</c:v>
                </c:pt>
                <c:pt idx="3136">
                  <c:v>4.6876505948603153E-3</c:v>
                </c:pt>
                <c:pt idx="3137">
                  <c:v>4.6874913387000561E-3</c:v>
                </c:pt>
                <c:pt idx="3138">
                  <c:v>4.6873381361365318E-3</c:v>
                </c:pt>
                <c:pt idx="3139">
                  <c:v>4.6871802769601354E-3</c:v>
                </c:pt>
                <c:pt idx="3140">
                  <c:v>4.6870335936546326E-3</c:v>
                </c:pt>
                <c:pt idx="3141">
                  <c:v>4.6868887729942799E-3</c:v>
                </c:pt>
                <c:pt idx="3142">
                  <c:v>4.6867458149790764E-3</c:v>
                </c:pt>
                <c:pt idx="3143">
                  <c:v>4.6866009943187237E-3</c:v>
                </c:pt>
                <c:pt idx="3144">
                  <c:v>4.6864631585776806E-3</c:v>
                </c:pt>
                <c:pt idx="3145">
                  <c:v>4.6863174065947533E-3</c:v>
                </c:pt>
                <c:pt idx="3146">
                  <c:v>4.6861832961440086E-3</c:v>
                </c:pt>
                <c:pt idx="3147">
                  <c:v>4.686061292886734E-3</c:v>
                </c:pt>
                <c:pt idx="3148">
                  <c:v>4.685922060161829E-3</c:v>
                </c:pt>
                <c:pt idx="3149">
                  <c:v>4.6857930719852448E-3</c:v>
                </c:pt>
                <c:pt idx="3150">
                  <c:v>4.6856589615345001E-3</c:v>
                </c:pt>
                <c:pt idx="3151">
                  <c:v>4.6855350956320763E-3</c:v>
                </c:pt>
                <c:pt idx="3152">
                  <c:v>4.685406107455492E-3</c:v>
                </c:pt>
                <c:pt idx="3153">
                  <c:v>4.6852817758917809E-3</c:v>
                </c:pt>
                <c:pt idx="3154">
                  <c:v>4.6851527877151966E-3</c:v>
                </c:pt>
                <c:pt idx="3155">
                  <c:v>4.685024730861187E-3</c:v>
                </c:pt>
                <c:pt idx="3156">
                  <c:v>4.6848887577652931E-3</c:v>
                </c:pt>
                <c:pt idx="3157">
                  <c:v>4.6847457997500896E-3</c:v>
                </c:pt>
                <c:pt idx="3158">
                  <c:v>4.6846135519444942E-3</c:v>
                </c:pt>
                <c:pt idx="3159">
                  <c:v>4.6844738535583019E-3</c:v>
                </c:pt>
                <c:pt idx="3160">
                  <c:v>4.6843355521559724E-3</c:v>
                </c:pt>
                <c:pt idx="3161">
                  <c:v>4.6841972507536411E-3</c:v>
                </c:pt>
                <c:pt idx="3162">
                  <c:v>4.6840659342706203E-3</c:v>
                </c:pt>
                <c:pt idx="3163">
                  <c:v>4.683932289481163E-3</c:v>
                </c:pt>
                <c:pt idx="3164">
                  <c:v>4.6838005073368549E-3</c:v>
                </c:pt>
                <c:pt idx="3165">
                  <c:v>4.6836743131279954E-3</c:v>
                </c:pt>
                <c:pt idx="3166">
                  <c:v>4.6835429966449738E-3</c:v>
                </c:pt>
                <c:pt idx="3167">
                  <c:v>4.6834186650812626E-3</c:v>
                </c:pt>
                <c:pt idx="3168">
                  <c:v>4.6832924708724022E-3</c:v>
                </c:pt>
                <c:pt idx="3169">
                  <c:v>4.6831769868731499E-3</c:v>
                </c:pt>
                <c:pt idx="3170">
                  <c:v>4.6830563805997372E-3</c:v>
                </c:pt>
                <c:pt idx="3171">
                  <c:v>4.6829343773424634E-3</c:v>
                </c:pt>
                <c:pt idx="3172">
                  <c:v>4.6828114427626133E-3</c:v>
                </c:pt>
                <c:pt idx="3173">
                  <c:v>4.682702012360096E-3</c:v>
                </c:pt>
                <c:pt idx="3174">
                  <c:v>4.6825814060866833E-3</c:v>
                </c:pt>
                <c:pt idx="3175">
                  <c:v>4.6824696473777294E-3</c:v>
                </c:pt>
                <c:pt idx="3176">
                  <c:v>4.6823541633784771E-3</c:v>
                </c:pt>
                <c:pt idx="3177">
                  <c:v>4.6822479926049709E-3</c:v>
                </c:pt>
                <c:pt idx="3178">
                  <c:v>4.6821329742670059E-3</c:v>
                </c:pt>
                <c:pt idx="3179">
                  <c:v>4.6820170246064663E-3</c:v>
                </c:pt>
                <c:pt idx="3180">
                  <c:v>4.6819131821393967E-3</c:v>
                </c:pt>
                <c:pt idx="3181">
                  <c:v>4.6818037517368793E-3</c:v>
                </c:pt>
                <c:pt idx="3182">
                  <c:v>4.6816947869956493E-3</c:v>
                </c:pt>
                <c:pt idx="3183">
                  <c:v>4.6815867535769939E-3</c:v>
                </c:pt>
                <c:pt idx="3184">
                  <c:v>4.6814773231744766E-3</c:v>
                </c:pt>
                <c:pt idx="3185">
                  <c:v>4.6813772059977046E-3</c:v>
                </c:pt>
                <c:pt idx="3186">
                  <c:v>4.6812663786113262E-3</c:v>
                </c:pt>
                <c:pt idx="3187">
                  <c:v>4.6811667270958424E-3</c:v>
                </c:pt>
                <c:pt idx="3188">
                  <c:v>4.681057296693325E-3</c:v>
                </c:pt>
                <c:pt idx="3189">
                  <c:v>4.6809548512101173E-3</c:v>
                </c:pt>
                <c:pt idx="3190">
                  <c:v>4.6808440238237381E-3</c:v>
                </c:pt>
                <c:pt idx="3191">
                  <c:v>4.6807336620986462E-3</c:v>
                </c:pt>
                <c:pt idx="3192">
                  <c:v>4.6806242316961288E-3</c:v>
                </c:pt>
                <c:pt idx="3193">
                  <c:v>4.6805189922451973E-3</c:v>
                </c:pt>
                <c:pt idx="3194">
                  <c:v>4.6804030425846577E-3</c:v>
                </c:pt>
                <c:pt idx="3195">
                  <c:v>4.680294543504715E-3</c:v>
                </c:pt>
                <c:pt idx="3196">
                  <c:v>4.6801804564893246E-3</c:v>
                </c:pt>
                <c:pt idx="3197">
                  <c:v>4.6800789423286906E-3</c:v>
                </c:pt>
                <c:pt idx="3198">
                  <c:v>4.6799629926681519E-3</c:v>
                </c:pt>
                <c:pt idx="3199">
                  <c:v>4.6798610128462306E-3</c:v>
                </c:pt>
                <c:pt idx="3200">
                  <c:v>4.6797506511211404E-3</c:v>
                </c:pt>
                <c:pt idx="3201">
                  <c:v>4.6796551905572406E-3</c:v>
                </c:pt>
                <c:pt idx="3202">
                  <c:v>4.6795466914772987E-3</c:v>
                </c:pt>
                <c:pt idx="3203">
                  <c:v>4.6794465743005276E-3</c:v>
                </c:pt>
                <c:pt idx="3204">
                  <c:v>4.6793469227850437E-3</c:v>
                </c:pt>
                <c:pt idx="3205">
                  <c:v>4.6792500652372837E-3</c:v>
                </c:pt>
                <c:pt idx="3206">
                  <c:v>4.6791504137217999E-3</c:v>
                </c:pt>
                <c:pt idx="3207">
                  <c:v>4.6790530905127534E-3</c:v>
                </c:pt>
                <c:pt idx="3208">
                  <c:v>4.6789594925940037E-3</c:v>
                </c:pt>
                <c:pt idx="3209">
                  <c:v>4.6788644976913929E-3</c:v>
                </c:pt>
                <c:pt idx="3210">
                  <c:v>4.6787732280790806E-3</c:v>
                </c:pt>
                <c:pt idx="3211">
                  <c:v>4.6786768361926079E-3</c:v>
                </c:pt>
                <c:pt idx="3212">
                  <c:v>4.6785864979028702E-3</c:v>
                </c:pt>
                <c:pt idx="3213">
                  <c:v>4.6784938313066959E-3</c:v>
                </c:pt>
                <c:pt idx="3214">
                  <c:v>4.6784044243395329E-3</c:v>
                </c:pt>
                <c:pt idx="3215">
                  <c:v>4.6783094294369221E-3</c:v>
                </c:pt>
                <c:pt idx="3216">
                  <c:v>4.6782237477600566E-3</c:v>
                </c:pt>
                <c:pt idx="3217">
                  <c:v>4.6781320124864578E-3</c:v>
                </c:pt>
                <c:pt idx="3218">
                  <c:v>4.6780449338257313E-3</c:v>
                </c:pt>
                <c:pt idx="3219">
                  <c:v>4.6779578551650047E-3</c:v>
                </c:pt>
                <c:pt idx="3220">
                  <c:v>4.6778656542301178E-3</c:v>
                </c:pt>
                <c:pt idx="3221">
                  <c:v>4.6777809038758278E-3</c:v>
                </c:pt>
                <c:pt idx="3222">
                  <c:v>4.6776905655860901E-3</c:v>
                </c:pt>
                <c:pt idx="3223">
                  <c:v>4.6776058152318001E-3</c:v>
                </c:pt>
                <c:pt idx="3224">
                  <c:v>4.6775252558290958E-3</c:v>
                </c:pt>
                <c:pt idx="3225">
                  <c:v>4.6774339862167844E-3</c:v>
                </c:pt>
                <c:pt idx="3226">
                  <c:v>4.6773515641689301E-3</c:v>
                </c:pt>
                <c:pt idx="3227">
                  <c:v>4.6772649511694908E-3</c:v>
                </c:pt>
                <c:pt idx="3228">
                  <c:v>4.6771853230893612E-3</c:v>
                </c:pt>
                <c:pt idx="3229">
                  <c:v>4.6771029010415077E-3</c:v>
                </c:pt>
                <c:pt idx="3230">
                  <c:v>4.6770153567194939E-3</c:v>
                </c:pt>
                <c:pt idx="3231">
                  <c:v>4.6769403852522373E-3</c:v>
                </c:pt>
                <c:pt idx="3232">
                  <c:v>4.6768579632043839E-3</c:v>
                </c:pt>
                <c:pt idx="3233">
                  <c:v>4.6767788007855424E-3</c:v>
                </c:pt>
                <c:pt idx="3234">
                  <c:v>4.6766987070441246E-3</c:v>
                </c:pt>
                <c:pt idx="3235">
                  <c:v>4.6766158193349838E-3</c:v>
                </c:pt>
                <c:pt idx="3236">
                  <c:v>4.676538985222578E-3</c:v>
                </c:pt>
                <c:pt idx="3237">
                  <c:v>4.6764560975134373E-3</c:v>
                </c:pt>
                <c:pt idx="3238">
                  <c:v>4.6763783320784569E-3</c:v>
                </c:pt>
                <c:pt idx="3239">
                  <c:v>4.6762931160628804E-3</c:v>
                </c:pt>
                <c:pt idx="3240">
                  <c:v>4.6762176789343357E-3</c:v>
                </c:pt>
                <c:pt idx="3241">
                  <c:v>4.6761278063058853E-3</c:v>
                </c:pt>
                <c:pt idx="3242">
                  <c:v>4.6760505065321922E-3</c:v>
                </c:pt>
                <c:pt idx="3243">
                  <c:v>4.6759601682424554E-3</c:v>
                </c:pt>
                <c:pt idx="3244">
                  <c:v>4.6758800745010376E-3</c:v>
                </c:pt>
                <c:pt idx="3245">
                  <c:v>4.6757929958403111E-3</c:v>
                </c:pt>
                <c:pt idx="3246">
                  <c:v>4.6757101081311703E-3</c:v>
                </c:pt>
                <c:pt idx="3247">
                  <c:v>4.6756253577768803E-3</c:v>
                </c:pt>
                <c:pt idx="3248">
                  <c:v>4.6755420044064522E-3</c:v>
                </c:pt>
                <c:pt idx="3249">
                  <c:v>4.6754651702940464E-3</c:v>
                </c:pt>
                <c:pt idx="3250">
                  <c:v>4.675387404859066E-3</c:v>
                </c:pt>
                <c:pt idx="3251">
                  <c:v>4.6753045171499252E-3</c:v>
                </c:pt>
                <c:pt idx="3252">
                  <c:v>4.6752328053116798E-3</c:v>
                </c:pt>
                <c:pt idx="3253">
                  <c:v>4.6751555055379868E-3</c:v>
                </c:pt>
                <c:pt idx="3254">
                  <c:v>4.6750749461352834E-3</c:v>
                </c:pt>
                <c:pt idx="3255">
                  <c:v>4.675004631280899E-3</c:v>
                </c:pt>
                <c:pt idx="3256">
                  <c:v>4.6749236062169084E-3</c:v>
                </c:pt>
                <c:pt idx="3257">
                  <c:v>4.6748598106205463E-3</c:v>
                </c:pt>
                <c:pt idx="3258">
                  <c:v>4.6747885644435883E-3</c:v>
                </c:pt>
                <c:pt idx="3259">
                  <c:v>4.6747163869440564E-3</c:v>
                </c:pt>
                <c:pt idx="3260">
                  <c:v>4.6746465377509594E-3</c:v>
                </c:pt>
                <c:pt idx="3261">
                  <c:v>4.6745678409934044E-3</c:v>
                </c:pt>
                <c:pt idx="3262">
                  <c:v>4.6745007857680321E-3</c:v>
                </c:pt>
                <c:pt idx="3263">
                  <c:v>4.6744327992200851E-3</c:v>
                </c:pt>
                <c:pt idx="3264">
                  <c:v>4.6743545681238166E-3</c:v>
                </c:pt>
                <c:pt idx="3265">
                  <c:v>4.6742931008338928E-3</c:v>
                </c:pt>
                <c:pt idx="3266">
                  <c:v>4.6742227859795094E-3</c:v>
                </c:pt>
                <c:pt idx="3267">
                  <c:v>4.674155730754137E-3</c:v>
                </c:pt>
                <c:pt idx="3268">
                  <c:v>4.674089141190052E-3</c:v>
                </c:pt>
                <c:pt idx="3269">
                  <c:v>4.6740113757550716E-3</c:v>
                </c:pt>
                <c:pt idx="3270">
                  <c:v>4.6739527024328709E-3</c:v>
                </c:pt>
                <c:pt idx="3271">
                  <c:v>4.6738837845623493E-3</c:v>
                </c:pt>
                <c:pt idx="3272">
                  <c:v>4.6738185919821262E-3</c:v>
                </c:pt>
                <c:pt idx="3273">
                  <c:v>4.6737557277083397E-3</c:v>
                </c:pt>
                <c:pt idx="3274">
                  <c:v>4.6736788935959339E-3</c:v>
                </c:pt>
                <c:pt idx="3275">
                  <c:v>4.6736216172575951E-3</c:v>
                </c:pt>
                <c:pt idx="3276">
                  <c:v>4.6735568903386593E-3</c:v>
                </c:pt>
                <c:pt idx="3277">
                  <c:v>4.6734893694519997E-3</c:v>
                </c:pt>
                <c:pt idx="3278">
                  <c:v>4.6734260395169258E-3</c:v>
                </c:pt>
                <c:pt idx="3279">
                  <c:v>4.6733641065657139E-3</c:v>
                </c:pt>
                <c:pt idx="3280">
                  <c:v>4.6733045019209376E-3</c:v>
                </c:pt>
                <c:pt idx="3281">
                  <c:v>4.67324024066329E-3</c:v>
                </c:pt>
                <c:pt idx="3282">
                  <c:v>4.6731778420507908E-3</c:v>
                </c:pt>
                <c:pt idx="3283">
                  <c:v>4.6731177717447281E-3</c:v>
                </c:pt>
                <c:pt idx="3284">
                  <c:v>4.67305863276124E-3</c:v>
                </c:pt>
                <c:pt idx="3285">
                  <c:v>4.6729925088584423E-3</c:v>
                </c:pt>
                <c:pt idx="3286">
                  <c:v>4.6729291789233676E-3</c:v>
                </c:pt>
                <c:pt idx="3287">
                  <c:v>4.6728742308914661E-3</c:v>
                </c:pt>
                <c:pt idx="3288">
                  <c:v>4.6728076413273811E-3</c:v>
                </c:pt>
                <c:pt idx="3289">
                  <c:v>4.6727508306503296E-3</c:v>
                </c:pt>
                <c:pt idx="3290">
                  <c:v>4.6726888976991177E-3</c:v>
                </c:pt>
                <c:pt idx="3291">
                  <c:v>4.6726302243769169E-3</c:v>
                </c:pt>
                <c:pt idx="3292">
                  <c:v>4.672579001635313E-3</c:v>
                </c:pt>
                <c:pt idx="3293">
                  <c:v>4.6725193969905376E-3</c:v>
                </c:pt>
                <c:pt idx="3294">
                  <c:v>4.6724574640393257E-3</c:v>
                </c:pt>
                <c:pt idx="3295">
                  <c:v>4.6723987907171249E-3</c:v>
                </c:pt>
                <c:pt idx="3296">
                  <c:v>4.6723419800400734E-3</c:v>
                </c:pt>
                <c:pt idx="3297">
                  <c:v>4.6722781844437122E-3</c:v>
                </c:pt>
                <c:pt idx="3298">
                  <c:v>4.6722171828150749E-3</c:v>
                </c:pt>
                <c:pt idx="3299">
                  <c:v>4.6721505932509899E-3</c:v>
                </c:pt>
                <c:pt idx="3300">
                  <c:v>4.6720863319933406E-3</c:v>
                </c:pt>
                <c:pt idx="3301">
                  <c:v>4.6720211394131184E-3</c:v>
                </c:pt>
                <c:pt idx="3302">
                  <c:v>4.6719559468328953E-3</c:v>
                </c:pt>
                <c:pt idx="3303">
                  <c:v>4.6718963421881199E-3</c:v>
                </c:pt>
                <c:pt idx="3304">
                  <c:v>4.6718334779143333E-3</c:v>
                </c:pt>
                <c:pt idx="3305">
                  <c:v>4.6717687509953976E-3</c:v>
                </c:pt>
                <c:pt idx="3306">
                  <c:v>4.6717077493667603E-3</c:v>
                </c:pt>
                <c:pt idx="3307">
                  <c:v>4.6716518700122833E-3</c:v>
                </c:pt>
                <c:pt idx="3308">
                  <c:v>4.6715945936739436E-3</c:v>
                </c:pt>
                <c:pt idx="3309">
                  <c:v>4.6715340577065936E-3</c:v>
                </c:pt>
                <c:pt idx="3310">
                  <c:v>4.6714772470295429E-3</c:v>
                </c:pt>
                <c:pt idx="3311">
                  <c:v>4.6714209020137787E-3</c:v>
                </c:pt>
                <c:pt idx="3312">
                  <c:v>4.6713659539818764E-3</c:v>
                </c:pt>
                <c:pt idx="3313">
                  <c:v>4.6713119372725487E-3</c:v>
                </c:pt>
                <c:pt idx="3314">
                  <c:v>4.6712537296116352E-3</c:v>
                </c:pt>
                <c:pt idx="3315">
                  <c:v>4.671202041208744E-3</c:v>
                </c:pt>
                <c:pt idx="3316">
                  <c:v>4.671153612434864E-3</c:v>
                </c:pt>
                <c:pt idx="3317">
                  <c:v>4.6710963360965252E-3</c:v>
                </c:pt>
                <c:pt idx="3318">
                  <c:v>4.671038594096899E-3</c:v>
                </c:pt>
                <c:pt idx="3319">
                  <c:v>4.6709873713552952E-3</c:v>
                </c:pt>
                <c:pt idx="3320">
                  <c:v>4.6709361486136913E-3</c:v>
                </c:pt>
                <c:pt idx="3321">
                  <c:v>4.6708844602108002E-3</c:v>
                </c:pt>
                <c:pt idx="3322">
                  <c:v>4.6708313748240471E-3</c:v>
                </c:pt>
                <c:pt idx="3323">
                  <c:v>4.6707810834050179E-3</c:v>
                </c:pt>
                <c:pt idx="3324">
                  <c:v>4.6707312576472759E-3</c:v>
                </c:pt>
                <c:pt idx="3325">
                  <c:v>4.6706763096153736E-3</c:v>
                </c:pt>
                <c:pt idx="3326">
                  <c:v>4.6706306748092166E-3</c:v>
                </c:pt>
                <c:pt idx="3327">
                  <c:v>4.6705757267773151E-3</c:v>
                </c:pt>
                <c:pt idx="3328">
                  <c:v>4.6705268323421478E-3</c:v>
                </c:pt>
                <c:pt idx="3329">
                  <c:v>4.6704760752618313E-3</c:v>
                </c:pt>
                <c:pt idx="3330">
                  <c:v>4.6704276464879513E-3</c:v>
                </c:pt>
                <c:pt idx="3331">
                  <c:v>4.6703824773430824E-3</c:v>
                </c:pt>
                <c:pt idx="3332">
                  <c:v>4.6703293919563293E-3</c:v>
                </c:pt>
                <c:pt idx="3333">
                  <c:v>4.6702725812792778E-3</c:v>
                </c:pt>
                <c:pt idx="3334">
                  <c:v>4.6702288091182709E-3</c:v>
                </c:pt>
                <c:pt idx="3335">
                  <c:v>4.6701789833605289E-3</c:v>
                </c:pt>
                <c:pt idx="3336">
                  <c:v>4.6701366081833839E-3</c:v>
                </c:pt>
                <c:pt idx="3337">
                  <c:v>4.6700844541192046E-3</c:v>
                </c:pt>
                <c:pt idx="3338">
                  <c:v>4.6700350940227509E-3</c:v>
                </c:pt>
                <c:pt idx="3339">
                  <c:v>4.669989924877882E-3</c:v>
                </c:pt>
                <c:pt idx="3340">
                  <c:v>4.6699424274265766E-3</c:v>
                </c:pt>
                <c:pt idx="3341">
                  <c:v>4.6698977239429951E-3</c:v>
                </c:pt>
                <c:pt idx="3342">
                  <c:v>4.6698534861207008E-3</c:v>
                </c:pt>
                <c:pt idx="3343">
                  <c:v>4.6698045916855344E-3</c:v>
                </c:pt>
                <c:pt idx="3344">
                  <c:v>4.6697533689439297E-3</c:v>
                </c:pt>
                <c:pt idx="3345">
                  <c:v>4.6697137877345094E-3</c:v>
                </c:pt>
                <c:pt idx="3346">
                  <c:v>4.669669084250927E-3</c:v>
                </c:pt>
                <c:pt idx="3347">
                  <c:v>4.6696201898157597E-3</c:v>
                </c:pt>
                <c:pt idx="3348">
                  <c:v>4.6695787459611893E-3</c:v>
                </c:pt>
                <c:pt idx="3349">
                  <c:v>4.6695363707840443E-3</c:v>
                </c:pt>
                <c:pt idx="3350">
                  <c:v>4.6694879420101643E-3</c:v>
                </c:pt>
                <c:pt idx="3351">
                  <c:v>4.6694441698491573E-3</c:v>
                </c:pt>
                <c:pt idx="3352">
                  <c:v>4.6693999320268631E-3</c:v>
                </c:pt>
                <c:pt idx="3353">
                  <c:v>4.6693617478013039E-3</c:v>
                </c:pt>
                <c:pt idx="3354">
                  <c:v>4.669316578656435E-3</c:v>
                </c:pt>
                <c:pt idx="3355">
                  <c:v>4.6692672185599804E-3</c:v>
                </c:pt>
                <c:pt idx="3356">
                  <c:v>4.6692294999957076E-3</c:v>
                </c:pt>
                <c:pt idx="3357">
                  <c:v>4.6691852621734142E-3</c:v>
                </c:pt>
                <c:pt idx="3358">
                  <c:v>4.6691414900124073E-3</c:v>
                </c:pt>
                <c:pt idx="3359">
                  <c:v>4.6691093593835831E-3</c:v>
                </c:pt>
                <c:pt idx="3360">
                  <c:v>4.6690599992871276E-3</c:v>
                </c:pt>
                <c:pt idx="3361">
                  <c:v>4.6690166927874088E-3</c:v>
                </c:pt>
                <c:pt idx="3362">
                  <c:v>4.6689771115779877E-3</c:v>
                </c:pt>
                <c:pt idx="3363">
                  <c:v>4.6689370647072792E-3</c:v>
                </c:pt>
                <c:pt idx="3364">
                  <c:v>4.6688895672559738E-3</c:v>
                </c:pt>
                <c:pt idx="3365">
                  <c:v>4.6688532456755638E-3</c:v>
                </c:pt>
                <c:pt idx="3366">
                  <c:v>4.6688108704984188E-3</c:v>
                </c:pt>
                <c:pt idx="3367">
                  <c:v>4.6687694266438484E-3</c:v>
                </c:pt>
                <c:pt idx="3368">
                  <c:v>4.6687256544828406E-3</c:v>
                </c:pt>
                <c:pt idx="3369">
                  <c:v>4.6686804853379726E-3</c:v>
                </c:pt>
                <c:pt idx="3370">
                  <c:v>4.6686367131769657E-3</c:v>
                </c:pt>
                <c:pt idx="3371">
                  <c:v>4.668588750064373E-3</c:v>
                </c:pt>
                <c:pt idx="3372">
                  <c:v>4.6685468405485153E-3</c:v>
                </c:pt>
                <c:pt idx="3373">
                  <c:v>4.6684960834681988E-3</c:v>
                </c:pt>
                <c:pt idx="3374">
                  <c:v>4.6684546396136284E-3</c:v>
                </c:pt>
                <c:pt idx="3375">
                  <c:v>4.6684136614203453E-3</c:v>
                </c:pt>
                <c:pt idx="3376">
                  <c:v>4.668370820581913E-3</c:v>
                </c:pt>
                <c:pt idx="3377">
                  <c:v>4.6683354303240776E-3</c:v>
                </c:pt>
                <c:pt idx="3378">
                  <c:v>4.6682846732437611E-3</c:v>
                </c:pt>
                <c:pt idx="3379">
                  <c:v>4.6682422980666161E-3</c:v>
                </c:pt>
                <c:pt idx="3380">
                  <c:v>4.668201319873333E-3</c:v>
                </c:pt>
                <c:pt idx="3381">
                  <c:v>4.6681622043251991E-3</c:v>
                </c:pt>
                <c:pt idx="3382">
                  <c:v>4.6681240200996399E-3</c:v>
                </c:pt>
                <c:pt idx="3383">
                  <c:v>4.6680816449224949E-3</c:v>
                </c:pt>
                <c:pt idx="3384">
                  <c:v>4.668048582971096E-3</c:v>
                </c:pt>
                <c:pt idx="3385">
                  <c:v>4.6680113300681114E-3</c:v>
                </c:pt>
                <c:pt idx="3386">
                  <c:v>4.6679670922458172E-3</c:v>
                </c:pt>
                <c:pt idx="3387">
                  <c:v>4.6679312363266936E-3</c:v>
                </c:pt>
                <c:pt idx="3388">
                  <c:v>4.6678944490849972E-3</c:v>
                </c:pt>
                <c:pt idx="3389">
                  <c:v>4.6678492799401283E-3</c:v>
                </c:pt>
                <c:pt idx="3390">
                  <c:v>4.6678162179887286E-3</c:v>
                </c:pt>
                <c:pt idx="3391">
                  <c:v>4.6677766367793083E-3</c:v>
                </c:pt>
                <c:pt idx="3392">
                  <c:v>4.6677454374730587E-3</c:v>
                </c:pt>
                <c:pt idx="3393">
                  <c:v>4.667709581553936E-3</c:v>
                </c:pt>
                <c:pt idx="3394">
                  <c:v>4.6676723286509514E-3</c:v>
                </c:pt>
                <c:pt idx="3395">
                  <c:v>4.6676294878125191E-3</c:v>
                </c:pt>
                <c:pt idx="3396">
                  <c:v>4.6675982885062686E-3</c:v>
                </c:pt>
                <c:pt idx="3397">
                  <c:v>4.6675573103129864E-3</c:v>
                </c:pt>
                <c:pt idx="3398">
                  <c:v>4.6675181947648534E-3</c:v>
                </c:pt>
                <c:pt idx="3399">
                  <c:v>4.667491652071476E-3</c:v>
                </c:pt>
                <c:pt idx="3400">
                  <c:v>4.6674483455717564E-3</c:v>
                </c:pt>
                <c:pt idx="3401">
                  <c:v>4.6674162149429321E-3</c:v>
                </c:pt>
                <c:pt idx="3402">
                  <c:v>4.6673831529915333E-3</c:v>
                </c:pt>
                <c:pt idx="3403">
                  <c:v>4.6673435717821121E-3</c:v>
                </c:pt>
                <c:pt idx="3404">
                  <c:v>4.667314700782299E-3</c:v>
                </c:pt>
                <c:pt idx="3405">
                  <c:v>4.667279776185751E-3</c:v>
                </c:pt>
                <c:pt idx="3406">
                  <c:v>4.6672401949763298E-3</c:v>
                </c:pt>
                <c:pt idx="3407">
                  <c:v>4.6672094613313666E-3</c:v>
                </c:pt>
                <c:pt idx="3408">
                  <c:v>4.6671740710735321E-3</c:v>
                </c:pt>
                <c:pt idx="3409">
                  <c:v>4.6671410091221333E-3</c:v>
                </c:pt>
                <c:pt idx="3410">
                  <c:v>4.6671112067997464E-3</c:v>
                </c:pt>
                <c:pt idx="3411">
                  <c:v>4.667072556912899E-3</c:v>
                </c:pt>
                <c:pt idx="3412">
                  <c:v>4.6670385636389264E-3</c:v>
                </c:pt>
                <c:pt idx="3413">
                  <c:v>4.6670078299939632E-3</c:v>
                </c:pt>
                <c:pt idx="3414">
                  <c:v>4.6669719740748414E-3</c:v>
                </c:pt>
                <c:pt idx="3415">
                  <c:v>4.6669421717524529E-3</c:v>
                </c:pt>
                <c:pt idx="3416">
                  <c:v>4.6668983995914459E-3</c:v>
                </c:pt>
                <c:pt idx="3417">
                  <c:v>4.6668783761560917E-3</c:v>
                </c:pt>
                <c:pt idx="3418">
                  <c:v>4.6668411232531071E-3</c:v>
                </c:pt>
                <c:pt idx="3419">
                  <c:v>4.6668127179145813E-3</c:v>
                </c:pt>
                <c:pt idx="3420">
                  <c:v>4.666775930672884E-3</c:v>
                </c:pt>
                <c:pt idx="3421">
                  <c:v>4.6667465940117836E-3</c:v>
                </c:pt>
                <c:pt idx="3422">
                  <c:v>4.666709341108799E-3</c:v>
                </c:pt>
                <c:pt idx="3423">
                  <c:v>4.6666795387864113E-3</c:v>
                </c:pt>
                <c:pt idx="3424">
                  <c:v>4.6666562557220459E-3</c:v>
                </c:pt>
                <c:pt idx="3425">
                  <c:v>4.6666199341416359E-3</c:v>
                </c:pt>
                <c:pt idx="3426">
                  <c:v>4.6665864065289497E-3</c:v>
                </c:pt>
                <c:pt idx="3427">
                  <c:v>4.666558001190424E-3</c:v>
                </c:pt>
                <c:pt idx="3428">
                  <c:v>4.6665235422551632E-3</c:v>
                </c:pt>
                <c:pt idx="3429">
                  <c:v>4.6664928086102009E-3</c:v>
                </c:pt>
                <c:pt idx="3430">
                  <c:v>4.6664648689329624E-3</c:v>
                </c:pt>
                <c:pt idx="3431">
                  <c:v>4.6664332039654246E-3</c:v>
                </c:pt>
                <c:pt idx="3432">
                  <c:v>4.6664061956107616E-3</c:v>
                </c:pt>
                <c:pt idx="3433">
                  <c:v>4.6663763932883739E-3</c:v>
                </c:pt>
                <c:pt idx="3434">
                  <c:v>4.6663442626595497E-3</c:v>
                </c:pt>
                <c:pt idx="3435">
                  <c:v>4.6663149259984493E-3</c:v>
                </c:pt>
                <c:pt idx="3436">
                  <c:v>4.6662860549986362E-3</c:v>
                </c:pt>
                <c:pt idx="3437">
                  <c:v>4.6662604436278343E-3</c:v>
                </c:pt>
                <c:pt idx="3438">
                  <c:v>4.6662255190312862E-3</c:v>
                </c:pt>
                <c:pt idx="3439">
                  <c:v>4.6661961823701859E-3</c:v>
                </c:pt>
                <c:pt idx="3440">
                  <c:v>4.6661696396768093E-3</c:v>
                </c:pt>
                <c:pt idx="3441">
                  <c:v>4.6661435626447201E-3</c:v>
                </c:pt>
                <c:pt idx="3442">
                  <c:v>4.6661174856126308E-3</c:v>
                </c:pt>
                <c:pt idx="3443">
                  <c:v>4.6660793013870716E-3</c:v>
                </c:pt>
                <c:pt idx="3444">
                  <c:v>4.6660546213388443E-3</c:v>
                </c:pt>
                <c:pt idx="3445">
                  <c:v>4.6660327352583408E-3</c:v>
                </c:pt>
                <c:pt idx="3446">
                  <c:v>4.6659973450005046E-3</c:v>
                </c:pt>
                <c:pt idx="3447">
                  <c:v>4.6659698709845543E-3</c:v>
                </c:pt>
                <c:pt idx="3448">
                  <c:v>4.6659433282911777E-3</c:v>
                </c:pt>
                <c:pt idx="3449">
                  <c:v>4.6659163199365139E-3</c:v>
                </c:pt>
                <c:pt idx="3450">
                  <c:v>4.6658869832754144E-3</c:v>
                </c:pt>
                <c:pt idx="3451">
                  <c:v>4.665866494178772E-3</c:v>
                </c:pt>
                <c:pt idx="3452">
                  <c:v>4.665830172598362E-3</c:v>
                </c:pt>
                <c:pt idx="3453">
                  <c:v>4.6658096835017204E-3</c:v>
                </c:pt>
                <c:pt idx="3454">
                  <c:v>4.6657789498567581E-3</c:v>
                </c:pt>
                <c:pt idx="3455">
                  <c:v>4.6657528728246689E-3</c:v>
                </c:pt>
                <c:pt idx="3456">
                  <c:v>4.6657249331474304E-3</c:v>
                </c:pt>
                <c:pt idx="3457">
                  <c:v>4.6656965278089046E-3</c:v>
                </c:pt>
                <c:pt idx="3458">
                  <c:v>4.6656765043735504E-3</c:v>
                </c:pt>
                <c:pt idx="3459">
                  <c:v>4.6656499616801739E-3</c:v>
                </c:pt>
                <c:pt idx="3460">
                  <c:v>4.66562295332551E-3</c:v>
                </c:pt>
                <c:pt idx="3461">
                  <c:v>4.6655982732772827E-3</c:v>
                </c:pt>
                <c:pt idx="3462">
                  <c:v>4.6655749902129173E-3</c:v>
                </c:pt>
                <c:pt idx="3463">
                  <c:v>4.6655475161969662E-3</c:v>
                </c:pt>
                <c:pt idx="3464">
                  <c:v>4.6655246987938881E-3</c:v>
                </c:pt>
                <c:pt idx="3465">
                  <c:v>4.6654990874230862E-3</c:v>
                </c:pt>
                <c:pt idx="3466">
                  <c:v>4.6654720790684223E-3</c:v>
                </c:pt>
                <c:pt idx="3467">
                  <c:v>4.6654487960040569E-3</c:v>
                </c:pt>
                <c:pt idx="3468">
                  <c:v>4.6654166653752327E-3</c:v>
                </c:pt>
                <c:pt idx="3469">
                  <c:v>4.6653947792947292E-3</c:v>
                </c:pt>
                <c:pt idx="3470">
                  <c:v>4.6653584577143192E-3</c:v>
                </c:pt>
                <c:pt idx="3471">
                  <c:v>4.6653328463435173E-3</c:v>
                </c:pt>
                <c:pt idx="3472">
                  <c:v>4.6653035096824169E-3</c:v>
                </c:pt>
                <c:pt idx="3473">
                  <c:v>4.66527184471488E-3</c:v>
                </c:pt>
                <c:pt idx="3474">
                  <c:v>4.6652490273118019E-3</c:v>
                </c:pt>
                <c:pt idx="3475">
                  <c:v>4.6652122400701046E-3</c:v>
                </c:pt>
                <c:pt idx="3476">
                  <c:v>4.6651903539896011E-3</c:v>
                </c:pt>
                <c:pt idx="3477">
                  <c:v>4.6651582233607769E-3</c:v>
                </c:pt>
                <c:pt idx="3478">
                  <c:v>4.6651321463286877E-3</c:v>
                </c:pt>
                <c:pt idx="3479">
                  <c:v>4.6651028096675873E-3</c:v>
                </c:pt>
                <c:pt idx="3480">
                  <c:v>4.6650790609419346E-3</c:v>
                </c:pt>
                <c:pt idx="3481">
                  <c:v>4.6650576405227184E-3</c:v>
                </c:pt>
                <c:pt idx="3482">
                  <c:v>4.6650292351841927E-3</c:v>
                </c:pt>
                <c:pt idx="3483">
                  <c:v>4.6650068834424019E-3</c:v>
                </c:pt>
                <c:pt idx="3484">
                  <c:v>4.6649789437651634E-3</c:v>
                </c:pt>
                <c:pt idx="3485">
                  <c:v>4.6649537980556488E-3</c:v>
                </c:pt>
                <c:pt idx="3486">
                  <c:v>4.6649286523461342E-3</c:v>
                </c:pt>
                <c:pt idx="3487">
                  <c:v>4.6649058349430561E-3</c:v>
                </c:pt>
                <c:pt idx="3488">
                  <c:v>4.6648848801851273E-3</c:v>
                </c:pt>
                <c:pt idx="3489">
                  <c:v>4.6648574061691761E-3</c:v>
                </c:pt>
                <c:pt idx="3490">
                  <c:v>4.6648392453789711E-3</c:v>
                </c:pt>
                <c:pt idx="3491">
                  <c:v>4.6648122370243073E-3</c:v>
                </c:pt>
                <c:pt idx="3492">
                  <c:v>4.6647884882986554E-3</c:v>
                </c:pt>
                <c:pt idx="3493">
                  <c:v>4.6647652052342892E-3</c:v>
                </c:pt>
                <c:pt idx="3494">
                  <c:v>4.6647363342344761E-3</c:v>
                </c:pt>
                <c:pt idx="3495">
                  <c:v>4.6647153794765472E-3</c:v>
                </c:pt>
                <c:pt idx="3496">
                  <c:v>4.6646911650896072E-3</c:v>
                </c:pt>
                <c:pt idx="3497">
                  <c:v>4.6646748669445506E-3</c:v>
                </c:pt>
                <c:pt idx="3498">
                  <c:v>4.6646455302834511E-3</c:v>
                </c:pt>
                <c:pt idx="3499">
                  <c:v>4.6646245755255222E-3</c:v>
                </c:pt>
                <c:pt idx="3500">
                  <c:v>4.6646022237837306E-3</c:v>
                </c:pt>
                <c:pt idx="3501">
                  <c:v>4.6645826660096654E-3</c:v>
                </c:pt>
                <c:pt idx="3502">
                  <c:v>4.6645593829452991E-3</c:v>
                </c:pt>
                <c:pt idx="3503">
                  <c:v>4.6645360998809338E-3</c:v>
                </c:pt>
                <c:pt idx="3504">
                  <c:v>4.6645170077681541E-3</c:v>
                </c:pt>
                <c:pt idx="3505">
                  <c:v>4.6644937247037888E-3</c:v>
                </c:pt>
                <c:pt idx="3506">
                  <c:v>4.6644695103168488E-3</c:v>
                </c:pt>
                <c:pt idx="3507">
                  <c:v>4.6644527465105057E-3</c:v>
                </c:pt>
                <c:pt idx="3508">
                  <c:v>4.6644303947687149E-3</c:v>
                </c:pt>
                <c:pt idx="3509">
                  <c:v>4.6644085086882106E-3</c:v>
                </c:pt>
                <c:pt idx="3510">
                  <c:v>4.6643847599625587E-3</c:v>
                </c:pt>
                <c:pt idx="3511">
                  <c:v>4.6643670648336411E-3</c:v>
                </c:pt>
                <c:pt idx="3512">
                  <c:v>4.6643395908176899E-3</c:v>
                </c:pt>
                <c:pt idx="3513">
                  <c:v>4.664318636059761E-3</c:v>
                </c:pt>
                <c:pt idx="3514">
                  <c:v>4.6643009409308434E-3</c:v>
                </c:pt>
                <c:pt idx="3515">
                  <c:v>4.6642771922051907E-3</c:v>
                </c:pt>
                <c:pt idx="3516">
                  <c:v>4.6642567031085491E-3</c:v>
                </c:pt>
                <c:pt idx="3517">
                  <c:v>4.6642315573990354E-3</c:v>
                </c:pt>
                <c:pt idx="3518">
                  <c:v>4.6642189845442772E-3</c:v>
                </c:pt>
                <c:pt idx="3519">
                  <c:v>4.6641924418509007E-3</c:v>
                </c:pt>
                <c:pt idx="3520">
                  <c:v>4.6641784720122814E-3</c:v>
                </c:pt>
                <c:pt idx="3521">
                  <c:v>4.664150532335043E-3</c:v>
                </c:pt>
                <c:pt idx="3522">
                  <c:v>4.6641281805932522E-3</c:v>
                </c:pt>
                <c:pt idx="3523">
                  <c:v>4.6641165390610686E-3</c:v>
                </c:pt>
                <c:pt idx="3524">
                  <c:v>4.6640923246741286E-3</c:v>
                </c:pt>
                <c:pt idx="3525">
                  <c:v>4.6640723012387753E-3</c:v>
                </c:pt>
                <c:pt idx="3526">
                  <c:v>4.6640536747872829E-3</c:v>
                </c:pt>
                <c:pt idx="3527">
                  <c:v>4.6640322543680668E-3</c:v>
                </c:pt>
                <c:pt idx="3528">
                  <c:v>4.6640154905617237E-3</c:v>
                </c:pt>
                <c:pt idx="3529">
                  <c:v>4.6639926731586456E-3</c:v>
                </c:pt>
                <c:pt idx="3530">
                  <c:v>4.6639749780297279E-3</c:v>
                </c:pt>
                <c:pt idx="3531">
                  <c:v>4.6639507636427879E-3</c:v>
                </c:pt>
                <c:pt idx="3532">
                  <c:v>4.6639363281428814E-3</c:v>
                </c:pt>
                <c:pt idx="3533">
                  <c:v>4.6639237552881241E-3</c:v>
                </c:pt>
                <c:pt idx="3534">
                  <c:v>4.6638995409011841E-3</c:v>
                </c:pt>
                <c:pt idx="3535">
                  <c:v>4.6638781204819679E-3</c:v>
                </c:pt>
                <c:pt idx="3536">
                  <c:v>4.663858562707901E-3</c:v>
                </c:pt>
                <c:pt idx="3537">
                  <c:v>4.6638450585305691E-3</c:v>
                </c:pt>
                <c:pt idx="3538">
                  <c:v>4.6638199128210536E-3</c:v>
                </c:pt>
                <c:pt idx="3539">
                  <c:v>4.6638026833534241E-3</c:v>
                </c:pt>
                <c:pt idx="3540">
                  <c:v>4.6637840569019318E-3</c:v>
                </c:pt>
                <c:pt idx="3541">
                  <c:v>4.6637603081762791E-3</c:v>
                </c:pt>
                <c:pt idx="3542">
                  <c:v>4.6637482009828091E-3</c:v>
                </c:pt>
                <c:pt idx="3543">
                  <c:v>4.6637305058538914E-3</c:v>
                </c:pt>
                <c:pt idx="3544">
                  <c:v>4.6637128107249737E-3</c:v>
                </c:pt>
                <c:pt idx="3545">
                  <c:v>4.6636904589831829E-3</c:v>
                </c:pt>
                <c:pt idx="3546">
                  <c:v>4.6636755578219891E-3</c:v>
                </c:pt>
                <c:pt idx="3547">
                  <c:v>4.6636578626930714E-3</c:v>
                </c:pt>
                <c:pt idx="3548">
                  <c:v>4.6636420302093029E-3</c:v>
                </c:pt>
                <c:pt idx="3549">
                  <c:v>4.6636192128062248E-3</c:v>
                </c:pt>
                <c:pt idx="3550">
                  <c:v>4.6636001206934452E-3</c:v>
                </c:pt>
                <c:pt idx="3551">
                  <c:v>4.6635866165161133E-3</c:v>
                </c:pt>
                <c:pt idx="3552">
                  <c:v>4.6635689213871956E-3</c:v>
                </c:pt>
                <c:pt idx="3553">
                  <c:v>4.6635540202260017E-3</c:v>
                </c:pt>
                <c:pt idx="3554">
                  <c:v>4.6635400503873834E-3</c:v>
                </c:pt>
                <c:pt idx="3555">
                  <c:v>4.6635176986455917E-3</c:v>
                </c:pt>
                <c:pt idx="3556">
                  <c:v>4.6635009348392487E-3</c:v>
                </c:pt>
                <c:pt idx="3557">
                  <c:v>4.6634846366941929E-3</c:v>
                </c:pt>
                <c:pt idx="3558">
                  <c:v>4.663465078920126E-3</c:v>
                </c:pt>
                <c:pt idx="3559">
                  <c:v>4.6634534373879433E-3</c:v>
                </c:pt>
                <c:pt idx="3560">
                  <c:v>4.6634324826300144E-3</c:v>
                </c:pt>
                <c:pt idx="3561">
                  <c:v>4.6634129248559466E-3</c:v>
                </c:pt>
                <c:pt idx="3562">
                  <c:v>4.6633956953883171E-3</c:v>
                </c:pt>
                <c:pt idx="3563">
                  <c:v>4.663380328565836E-3</c:v>
                </c:pt>
                <c:pt idx="3564">
                  <c:v>4.6633677557110786E-3</c:v>
                </c:pt>
                <c:pt idx="3565">
                  <c:v>4.6633509919047364E-3</c:v>
                </c:pt>
                <c:pt idx="3566">
                  <c:v>4.6633356250822544E-3</c:v>
                </c:pt>
                <c:pt idx="3567">
                  <c:v>4.6633211895823479E-3</c:v>
                </c:pt>
                <c:pt idx="3568">
                  <c:v>4.6633016318082809E-3</c:v>
                </c:pt>
                <c:pt idx="3569">
                  <c:v>4.6632853336632252E-3</c:v>
                </c:pt>
                <c:pt idx="3570">
                  <c:v>4.6632662415504464E-3</c:v>
                </c:pt>
                <c:pt idx="3571">
                  <c:v>4.6632536686956882E-3</c:v>
                </c:pt>
                <c:pt idx="3572">
                  <c:v>4.6632359735667714E-3</c:v>
                </c:pt>
                <c:pt idx="3573">
                  <c:v>4.6632243320345879E-3</c:v>
                </c:pt>
                <c:pt idx="3574">
                  <c:v>4.6632126905024052E-3</c:v>
                </c:pt>
                <c:pt idx="3575">
                  <c:v>4.6631908044219017E-3</c:v>
                </c:pt>
                <c:pt idx="3576">
                  <c:v>4.6631759032607079E-3</c:v>
                </c:pt>
                <c:pt idx="3577">
                  <c:v>4.6631591394543648E-3</c:v>
                </c:pt>
                <c:pt idx="3578">
                  <c:v>4.6631423756480217E-3</c:v>
                </c:pt>
                <c:pt idx="3579">
                  <c:v>4.6631270088255414E-3</c:v>
                </c:pt>
                <c:pt idx="3580">
                  <c:v>4.6631116420030594E-3</c:v>
                </c:pt>
                <c:pt idx="3581">
                  <c:v>4.6631013974547386E-3</c:v>
                </c:pt>
                <c:pt idx="3582">
                  <c:v>4.6630841679871082E-3</c:v>
                </c:pt>
                <c:pt idx="3583">
                  <c:v>4.6630706638097763E-3</c:v>
                </c:pt>
                <c:pt idx="3584">
                  <c:v>4.6630539000034332E-3</c:v>
                </c:pt>
                <c:pt idx="3585">
                  <c:v>4.6630422584712514E-3</c:v>
                </c:pt>
                <c:pt idx="3586">
                  <c:v>4.6630245633423328E-3</c:v>
                </c:pt>
                <c:pt idx="3587">
                  <c:v>4.6630115248262882E-3</c:v>
                </c:pt>
                <c:pt idx="3588">
                  <c:v>4.6629970893263817E-3</c:v>
                </c:pt>
                <c:pt idx="3589">
                  <c:v>4.6629789285361767E-3</c:v>
                </c:pt>
                <c:pt idx="3590">
                  <c:v>4.6629649586975566E-3</c:v>
                </c:pt>
                <c:pt idx="3591">
                  <c:v>4.6629542484879494E-3</c:v>
                </c:pt>
                <c:pt idx="3592">
                  <c:v>4.6629402786493301E-3</c:v>
                </c:pt>
                <c:pt idx="3593">
                  <c:v>4.6629197895526886E-3</c:v>
                </c:pt>
                <c:pt idx="3594">
                  <c:v>4.6629118733108044E-3</c:v>
                </c:pt>
                <c:pt idx="3595">
                  <c:v>4.6628965064883232E-3</c:v>
                </c:pt>
                <c:pt idx="3596">
                  <c:v>4.6628750860691071E-3</c:v>
                </c:pt>
                <c:pt idx="3597">
                  <c:v>4.6628662385046482E-3</c:v>
                </c:pt>
                <c:pt idx="3598">
                  <c:v>4.6628508716821671E-3</c:v>
                </c:pt>
                <c:pt idx="3599">
                  <c:v>4.6628308482468128E-3</c:v>
                </c:pt>
                <c:pt idx="3600">
                  <c:v>4.6628108248114586E-3</c:v>
                </c:pt>
                <c:pt idx="3601">
                  <c:v>4.6627945266664028E-3</c:v>
                </c:pt>
                <c:pt idx="3602">
                  <c:v>4.6627861447632313E-3</c:v>
                </c:pt>
                <c:pt idx="3603">
                  <c:v>4.6627647243440151E-3</c:v>
                </c:pt>
                <c:pt idx="3604">
                  <c:v>4.6627498231828213E-3</c:v>
                </c:pt>
                <c:pt idx="3605">
                  <c:v>4.6627307310700417E-3</c:v>
                </c:pt>
                <c:pt idx="3606">
                  <c:v>4.6627265401184559E-3</c:v>
                </c:pt>
                <c:pt idx="3607">
                  <c:v>4.6627004630863667E-3</c:v>
                </c:pt>
                <c:pt idx="3608">
                  <c:v>4.6626869589090347E-3</c:v>
                </c:pt>
                <c:pt idx="3609">
                  <c:v>4.6626729890704146E-3</c:v>
                </c:pt>
                <c:pt idx="3610">
                  <c:v>4.6626604162156582E-3</c:v>
                </c:pt>
                <c:pt idx="3611">
                  <c:v>4.6626441180706024E-3</c:v>
                </c:pt>
                <c:pt idx="3612">
                  <c:v>4.6626278199255466E-3</c:v>
                </c:pt>
                <c:pt idx="3613">
                  <c:v>4.6626171097159386E-3</c:v>
                </c:pt>
                <c:pt idx="3614">
                  <c:v>4.6626012772321701E-3</c:v>
                </c:pt>
                <c:pt idx="3615">
                  <c:v>4.6625896356999874E-3</c:v>
                </c:pt>
                <c:pt idx="3616">
                  <c:v>4.6625793911516666E-3</c:v>
                </c:pt>
                <c:pt idx="3617">
                  <c:v>4.6625654213130474E-3</c:v>
                </c:pt>
                <c:pt idx="3618">
                  <c:v>4.6625491231679916E-3</c:v>
                </c:pt>
                <c:pt idx="3619">
                  <c:v>4.6625332906842232E-3</c:v>
                </c:pt>
                <c:pt idx="3620">
                  <c:v>4.6625230461359024E-3</c:v>
                </c:pt>
                <c:pt idx="3621">
                  <c:v>4.6625095419585696E-3</c:v>
                </c:pt>
                <c:pt idx="3622">
                  <c:v>4.6624979004263878E-3</c:v>
                </c:pt>
                <c:pt idx="3623">
                  <c:v>4.6624834649264812E-3</c:v>
                </c:pt>
                <c:pt idx="3624">
                  <c:v>4.6624764800071716E-3</c:v>
                </c:pt>
                <c:pt idx="3625">
                  <c:v>4.6624592505395412E-3</c:v>
                </c:pt>
                <c:pt idx="3626">
                  <c:v>4.6624438837170601E-3</c:v>
                </c:pt>
                <c:pt idx="3627">
                  <c:v>4.6624308452010146E-3</c:v>
                </c:pt>
                <c:pt idx="3628">
                  <c:v>4.662421066313982E-3</c:v>
                </c:pt>
                <c:pt idx="3629">
                  <c:v>4.6624047681689262E-3</c:v>
                </c:pt>
                <c:pt idx="3630">
                  <c:v>4.6623917296528816E-3</c:v>
                </c:pt>
                <c:pt idx="3631">
                  <c:v>4.6623805537819862E-3</c:v>
                </c:pt>
                <c:pt idx="3632">
                  <c:v>4.6623661182820797E-3</c:v>
                </c:pt>
                <c:pt idx="3633">
                  <c:v>4.662360530346632E-3</c:v>
                </c:pt>
                <c:pt idx="3634">
                  <c:v>4.6623428352177143E-3</c:v>
                </c:pt>
                <c:pt idx="3635">
                  <c:v>4.6623274683952332E-3</c:v>
                </c:pt>
                <c:pt idx="3636">
                  <c:v>4.6623200178146362E-3</c:v>
                </c:pt>
                <c:pt idx="3637">
                  <c:v>4.6623051166534424E-3</c:v>
                </c:pt>
                <c:pt idx="3638">
                  <c:v>4.6622930094599724E-3</c:v>
                </c:pt>
                <c:pt idx="3639">
                  <c:v>4.6622850932180882E-3</c:v>
                </c:pt>
                <c:pt idx="3640">
                  <c:v>4.6622692607343197E-3</c:v>
                </c:pt>
                <c:pt idx="3641">
                  <c:v>4.6622604131698608E-3</c:v>
                </c:pt>
                <c:pt idx="3642">
                  <c:v>4.6622450463473797E-3</c:v>
                </c:pt>
                <c:pt idx="3643">
                  <c:v>4.6622315421700478E-3</c:v>
                </c:pt>
                <c:pt idx="3644">
                  <c:v>4.662221297621727E-3</c:v>
                </c:pt>
                <c:pt idx="3645">
                  <c:v>4.6622063964605331E-3</c:v>
                </c:pt>
                <c:pt idx="3646">
                  <c:v>4.6622008085250846E-3</c:v>
                </c:pt>
                <c:pt idx="3647">
                  <c:v>4.6621835790574551E-3</c:v>
                </c:pt>
                <c:pt idx="3648">
                  <c:v>4.6621686778962612E-3</c:v>
                </c:pt>
                <c:pt idx="3649">
                  <c:v>4.6621640212833881E-3</c:v>
                </c:pt>
                <c:pt idx="3650">
                  <c:v>4.6621505171060562E-3</c:v>
                </c:pt>
                <c:pt idx="3651">
                  <c:v>4.6621412038803101E-3</c:v>
                </c:pt>
                <c:pt idx="3652">
                  <c:v>4.6621356159448624E-3</c:v>
                </c:pt>
                <c:pt idx="3653">
                  <c:v>4.6621188521385193E-3</c:v>
                </c:pt>
                <c:pt idx="3654">
                  <c:v>4.6621072106063366E-3</c:v>
                </c:pt>
                <c:pt idx="3655">
                  <c:v>4.6620918437838546E-3</c:v>
                </c:pt>
                <c:pt idx="3656">
                  <c:v>4.6620788052678108E-3</c:v>
                </c:pt>
                <c:pt idx="3657">
                  <c:v>4.6620704233646393E-3</c:v>
                </c:pt>
                <c:pt idx="3658">
                  <c:v>4.6620601788163194E-3</c:v>
                </c:pt>
                <c:pt idx="3659">
                  <c:v>4.6620452776551247E-3</c:v>
                </c:pt>
                <c:pt idx="3660">
                  <c:v>4.6620359644293794E-3</c:v>
                </c:pt>
                <c:pt idx="3661">
                  <c:v>4.6620266512036324E-3</c:v>
                </c:pt>
                <c:pt idx="3662">
                  <c:v>4.6620233915746212E-3</c:v>
                </c:pt>
                <c:pt idx="3663">
                  <c:v>4.6620056964457044E-3</c:v>
                </c:pt>
                <c:pt idx="3664">
                  <c:v>4.6619940549135208E-3</c:v>
                </c:pt>
                <c:pt idx="3665">
                  <c:v>4.6619838103652E-3</c:v>
                </c:pt>
                <c:pt idx="3666">
                  <c:v>4.6619754284620294E-3</c:v>
                </c:pt>
                <c:pt idx="3667">
                  <c:v>4.661965649574995E-3</c:v>
                </c:pt>
                <c:pt idx="3668">
                  <c:v>4.6619544737040997E-3</c:v>
                </c:pt>
                <c:pt idx="3669">
                  <c:v>4.6619335189461708E-3</c:v>
                </c:pt>
                <c:pt idx="3670">
                  <c:v>4.66192327439785E-3</c:v>
                </c:pt>
                <c:pt idx="3671">
                  <c:v>4.6619237400591373E-3</c:v>
                </c:pt>
                <c:pt idx="3672">
                  <c:v>4.6619055792689323E-3</c:v>
                </c:pt>
                <c:pt idx="3673">
                  <c:v>4.6618967317044726E-3</c:v>
                </c:pt>
                <c:pt idx="3674">
                  <c:v>4.6618878841400146E-3</c:v>
                </c:pt>
                <c:pt idx="3675">
                  <c:v>4.6618743799626827E-3</c:v>
                </c:pt>
                <c:pt idx="3676">
                  <c:v>4.6618655323982239E-3</c:v>
                </c:pt>
                <c:pt idx="3677">
                  <c:v>4.661856684833765E-3</c:v>
                </c:pt>
                <c:pt idx="3678">
                  <c:v>4.6618455089628696E-3</c:v>
                </c:pt>
                <c:pt idx="3679">
                  <c:v>4.6618347987532624E-3</c:v>
                </c:pt>
                <c:pt idx="3680">
                  <c:v>4.6618273481726646E-3</c:v>
                </c:pt>
                <c:pt idx="3681">
                  <c:v>4.6618166379630574E-3</c:v>
                </c:pt>
                <c:pt idx="3682">
                  <c:v>4.6618063934147358E-3</c:v>
                </c:pt>
                <c:pt idx="3683">
                  <c:v>4.6617952175438404E-3</c:v>
                </c:pt>
                <c:pt idx="3684">
                  <c:v>4.6617868356406689E-3</c:v>
                </c:pt>
                <c:pt idx="3685">
                  <c:v>4.6617765910923481E-3</c:v>
                </c:pt>
                <c:pt idx="3686">
                  <c:v>4.6617668122053146E-3</c:v>
                </c:pt>
                <c:pt idx="3687">
                  <c:v>4.6617561019957074E-3</c:v>
                </c:pt>
                <c:pt idx="3688">
                  <c:v>4.6617463231086731E-3</c:v>
                </c:pt>
                <c:pt idx="3689">
                  <c:v>4.661735612899065E-3</c:v>
                </c:pt>
                <c:pt idx="3690">
                  <c:v>4.6617323532700539E-3</c:v>
                </c:pt>
                <c:pt idx="3691">
                  <c:v>4.6617165207862854E-3</c:v>
                </c:pt>
                <c:pt idx="3692">
                  <c:v>4.6617095358669758E-3</c:v>
                </c:pt>
                <c:pt idx="3693">
                  <c:v>4.6616983599960804E-3</c:v>
                </c:pt>
                <c:pt idx="3694">
                  <c:v>4.6616885811090469E-3</c:v>
                </c:pt>
                <c:pt idx="3695">
                  <c:v>4.6616788022220126E-3</c:v>
                </c:pt>
                <c:pt idx="3696">
                  <c:v>4.6616699546575546E-3</c:v>
                </c:pt>
                <c:pt idx="3697">
                  <c:v>4.6616615727543831E-3</c:v>
                </c:pt>
                <c:pt idx="3698">
                  <c:v>4.6616541221737862E-3</c:v>
                </c:pt>
                <c:pt idx="3699">
                  <c:v>4.6616462059319019E-3</c:v>
                </c:pt>
                <c:pt idx="3700">
                  <c:v>4.6616313047707081E-3</c:v>
                </c:pt>
                <c:pt idx="3701">
                  <c:v>4.6616252511739731E-3</c:v>
                </c:pt>
                <c:pt idx="3702">
                  <c:v>4.6616173349320889E-3</c:v>
                </c:pt>
                <c:pt idx="3703">
                  <c:v>4.6616052277386189E-3</c:v>
                </c:pt>
                <c:pt idx="3704">
                  <c:v>4.66159638017416E-3</c:v>
                </c:pt>
                <c:pt idx="3705">
                  <c:v>4.661590326577425E-3</c:v>
                </c:pt>
                <c:pt idx="3706">
                  <c:v>4.6615791507065296E-3</c:v>
                </c:pt>
                <c:pt idx="3707">
                  <c:v>4.6615703031420708E-3</c:v>
                </c:pt>
                <c:pt idx="3708">
                  <c:v>4.6615609899163246E-3</c:v>
                </c:pt>
                <c:pt idx="3709">
                  <c:v>4.6615526080131531E-3</c:v>
                </c:pt>
                <c:pt idx="3710">
                  <c:v>4.6615423634648323E-3</c:v>
                </c:pt>
                <c:pt idx="3711">
                  <c:v>4.6615325845777988E-3</c:v>
                </c:pt>
                <c:pt idx="3712">
                  <c:v>4.6615293249487877E-3</c:v>
                </c:pt>
                <c:pt idx="3713">
                  <c:v>4.6615181490778923E-3</c:v>
                </c:pt>
                <c:pt idx="3714">
                  <c:v>4.6615139581263074E-3</c:v>
                </c:pt>
                <c:pt idx="3715">
                  <c:v>4.6615037135779858E-3</c:v>
                </c:pt>
                <c:pt idx="3716">
                  <c:v>4.6614953316748142E-3</c:v>
                </c:pt>
                <c:pt idx="3717">
                  <c:v>4.6614841558039188E-3</c:v>
                </c:pt>
                <c:pt idx="3718">
                  <c:v>4.6614799648523331E-3</c:v>
                </c:pt>
                <c:pt idx="3719">
                  <c:v>4.661469254642725E-3</c:v>
                </c:pt>
                <c:pt idx="3720">
                  <c:v>4.6614618040621281E-3</c:v>
                </c:pt>
                <c:pt idx="3721">
                  <c:v>4.6614473685622224E-3</c:v>
                </c:pt>
                <c:pt idx="3722">
                  <c:v>4.6614478342235088E-3</c:v>
                </c:pt>
                <c:pt idx="3723">
                  <c:v>4.6614375896751881E-3</c:v>
                </c:pt>
                <c:pt idx="3724">
                  <c:v>4.6614273451268673E-3</c:v>
                </c:pt>
                <c:pt idx="3725">
                  <c:v>4.6614231541752824E-3</c:v>
                </c:pt>
                <c:pt idx="3726">
                  <c:v>4.6614073216915131E-3</c:v>
                </c:pt>
                <c:pt idx="3727">
                  <c:v>4.6614035964012146E-3</c:v>
                </c:pt>
                <c:pt idx="3728">
                  <c:v>4.6613928861916074E-3</c:v>
                </c:pt>
                <c:pt idx="3729">
                  <c:v>4.6613919548690319E-3</c:v>
                </c:pt>
                <c:pt idx="3730">
                  <c:v>4.6613826416432858E-3</c:v>
                </c:pt>
                <c:pt idx="3731">
                  <c:v>4.6613700687885276E-3</c:v>
                </c:pt>
                <c:pt idx="3732">
                  <c:v>4.6613635495305061E-3</c:v>
                </c:pt>
                <c:pt idx="3733">
                  <c:v>4.6613560989499092E-3</c:v>
                </c:pt>
                <c:pt idx="3734">
                  <c:v>4.6613509766757488E-3</c:v>
                </c:pt>
                <c:pt idx="3735">
                  <c:v>4.6613407321274281E-3</c:v>
                </c:pt>
                <c:pt idx="3736">
                  <c:v>4.6613388694822788E-3</c:v>
                </c:pt>
                <c:pt idx="3737">
                  <c:v>4.6613230369985104E-3</c:v>
                </c:pt>
                <c:pt idx="3738">
                  <c:v>4.6613141894340524E-3</c:v>
                </c:pt>
                <c:pt idx="3739">
                  <c:v>4.6613076701760292E-3</c:v>
                </c:pt>
                <c:pt idx="3740">
                  <c:v>4.6613039448857307E-3</c:v>
                </c:pt>
                <c:pt idx="3741">
                  <c:v>4.6612941659986973E-3</c:v>
                </c:pt>
                <c:pt idx="3742">
                  <c:v>4.661287646740675E-3</c:v>
                </c:pt>
                <c:pt idx="3743">
                  <c:v>4.661275539547205E-3</c:v>
                </c:pt>
                <c:pt idx="3744">
                  <c:v>4.6612760052084923E-3</c:v>
                </c:pt>
                <c:pt idx="3745">
                  <c:v>4.6612625010311604E-3</c:v>
                </c:pt>
                <c:pt idx="3746">
                  <c:v>4.6612485311925411E-3</c:v>
                </c:pt>
                <c:pt idx="3747">
                  <c:v>4.6612475998699674E-3</c:v>
                </c:pt>
                <c:pt idx="3748">
                  <c:v>4.6612429432570934E-3</c:v>
                </c:pt>
                <c:pt idx="3749">
                  <c:v>4.6612373553216457E-3</c:v>
                </c:pt>
                <c:pt idx="3750">
                  <c:v>4.6612289734184742E-3</c:v>
                </c:pt>
                <c:pt idx="3751">
                  <c:v>4.6612243168056011E-3</c:v>
                </c:pt>
                <c:pt idx="3752">
                  <c:v>4.6612168662250042E-3</c:v>
                </c:pt>
                <c:pt idx="3753">
                  <c:v>4.6612108126282692E-3</c:v>
                </c:pt>
                <c:pt idx="3754">
                  <c:v>4.661201499402523E-3</c:v>
                </c:pt>
                <c:pt idx="3755">
                  <c:v>4.6611945144832134E-3</c:v>
                </c:pt>
                <c:pt idx="3756">
                  <c:v>4.6611903235316277E-3</c:v>
                </c:pt>
                <c:pt idx="3757">
                  <c:v>4.6611782163381577E-3</c:v>
                </c:pt>
                <c:pt idx="3758">
                  <c:v>4.6611777506768703E-3</c:v>
                </c:pt>
                <c:pt idx="3759">
                  <c:v>4.6611703000962734E-3</c:v>
                </c:pt>
                <c:pt idx="3760">
                  <c:v>4.6611609868705273E-3</c:v>
                </c:pt>
                <c:pt idx="3761">
                  <c:v>4.6611498109996319E-3</c:v>
                </c:pt>
                <c:pt idx="3762">
                  <c:v>4.6611437574028969E-3</c:v>
                </c:pt>
                <c:pt idx="3763">
                  <c:v>4.6611377038061619E-3</c:v>
                </c:pt>
                <c:pt idx="3764">
                  <c:v>4.6611321158707142E-3</c:v>
                </c:pt>
                <c:pt idx="3765">
                  <c:v>4.6611251309514046E-3</c:v>
                </c:pt>
                <c:pt idx="3766">
                  <c:v>4.6611186116933823E-3</c:v>
                </c:pt>
                <c:pt idx="3767">
                  <c:v>4.6611074358224869E-3</c:v>
                </c:pt>
                <c:pt idx="3768">
                  <c:v>4.6611032448709011E-3</c:v>
                </c:pt>
                <c:pt idx="3769">
                  <c:v>4.6610995195806026E-3</c:v>
                </c:pt>
                <c:pt idx="3770">
                  <c:v>4.6610897406935692E-3</c:v>
                </c:pt>
                <c:pt idx="3771">
                  <c:v>4.6610850840806961E-3</c:v>
                </c:pt>
                <c:pt idx="3772">
                  <c:v>4.661080427467823E-3</c:v>
                </c:pt>
                <c:pt idx="3773">
                  <c:v>4.6610739082098007E-3</c:v>
                </c:pt>
                <c:pt idx="3774">
                  <c:v>4.6610664576292038E-3</c:v>
                </c:pt>
                <c:pt idx="3775">
                  <c:v>4.6610571444034576E-3</c:v>
                </c:pt>
                <c:pt idx="3776">
                  <c:v>4.6610576100647449E-3</c:v>
                </c:pt>
                <c:pt idx="3777">
                  <c:v>4.6610482968389988E-3</c:v>
                </c:pt>
                <c:pt idx="3778">
                  <c:v>4.6610436402261257E-3</c:v>
                </c:pt>
                <c:pt idx="3779">
                  <c:v>4.6610361896455288E-3</c:v>
                </c:pt>
                <c:pt idx="3780">
                  <c:v>4.6610315330326557E-3</c:v>
                </c:pt>
                <c:pt idx="3781">
                  <c:v>4.661019891500473E-3</c:v>
                </c:pt>
                <c:pt idx="3782">
                  <c:v>4.6610208228230476E-3</c:v>
                </c:pt>
                <c:pt idx="3783">
                  <c:v>4.661007784307003E-3</c:v>
                </c:pt>
                <c:pt idx="3784">
                  <c:v>4.6610045246779919E-3</c:v>
                </c:pt>
                <c:pt idx="3785">
                  <c:v>4.6609947457909584E-3</c:v>
                </c:pt>
                <c:pt idx="3786">
                  <c:v>4.6609905548393726E-3</c:v>
                </c:pt>
                <c:pt idx="3787">
                  <c:v>4.6609858982265004E-3</c:v>
                </c:pt>
                <c:pt idx="3788">
                  <c:v>4.660983569920063E-3</c:v>
                </c:pt>
                <c:pt idx="3789">
                  <c:v>4.6609709970653057E-3</c:v>
                </c:pt>
                <c:pt idx="3790">
                  <c:v>4.6609751880168906E-3</c:v>
                </c:pt>
                <c:pt idx="3791">
                  <c:v>4.6609635464847088E-3</c:v>
                </c:pt>
                <c:pt idx="3792">
                  <c:v>4.660953301936388E-3</c:v>
                </c:pt>
                <c:pt idx="3793">
                  <c:v>4.6609505079686642E-3</c:v>
                </c:pt>
                <c:pt idx="3794">
                  <c:v>4.6609453856945038E-3</c:v>
                </c:pt>
                <c:pt idx="3795">
                  <c:v>4.6609421260654926E-3</c:v>
                </c:pt>
                <c:pt idx="3796">
                  <c:v>4.6609360724687576E-3</c:v>
                </c:pt>
                <c:pt idx="3797">
                  <c:v>4.6609332785010338E-3</c:v>
                </c:pt>
                <c:pt idx="3798">
                  <c:v>4.6609267592430106E-3</c:v>
                </c:pt>
                <c:pt idx="3799">
                  <c:v>4.6609137207269669E-3</c:v>
                </c:pt>
                <c:pt idx="3800">
                  <c:v>4.6609137207269669E-3</c:v>
                </c:pt>
                <c:pt idx="3801">
                  <c:v>4.6609123237431049E-3</c:v>
                </c:pt>
                <c:pt idx="3802">
                  <c:v>4.6608964912593356E-3</c:v>
                </c:pt>
                <c:pt idx="3803">
                  <c:v>4.6608936972916126E-3</c:v>
                </c:pt>
                <c:pt idx="3804">
                  <c:v>4.6608885750174522E-3</c:v>
                </c:pt>
                <c:pt idx="3805">
                  <c:v>4.6608876436948776E-3</c:v>
                </c:pt>
                <c:pt idx="3806">
                  <c:v>4.6608783304691306E-3</c:v>
                </c:pt>
                <c:pt idx="3807">
                  <c:v>4.6608755365014076E-3</c:v>
                </c:pt>
                <c:pt idx="3808">
                  <c:v>4.6608708798885354E-3</c:v>
                </c:pt>
                <c:pt idx="3809">
                  <c:v>4.6608629636466503E-3</c:v>
                </c:pt>
                <c:pt idx="3810">
                  <c:v>4.6608545817434788E-3</c:v>
                </c:pt>
                <c:pt idx="3811">
                  <c:v>4.6608527190983304E-3</c:v>
                </c:pt>
                <c:pt idx="3812">
                  <c:v>4.6608438715338707E-3</c:v>
                </c:pt>
                <c:pt idx="3813">
                  <c:v>4.6608434058725834E-3</c:v>
                </c:pt>
                <c:pt idx="3814">
                  <c:v>4.6608387492597103E-3</c:v>
                </c:pt>
                <c:pt idx="3815">
                  <c:v>4.6608299016952506E-3</c:v>
                </c:pt>
                <c:pt idx="3816">
                  <c:v>4.6608285047113904E-3</c:v>
                </c:pt>
                <c:pt idx="3817">
                  <c:v>4.6608191914856434E-3</c:v>
                </c:pt>
                <c:pt idx="3818">
                  <c:v>4.6608243137598038E-3</c:v>
                </c:pt>
                <c:pt idx="3819">
                  <c:v>4.6608084812760353E-3</c:v>
                </c:pt>
                <c:pt idx="3820">
                  <c:v>4.6607987023890018E-3</c:v>
                </c:pt>
                <c:pt idx="3821">
                  <c:v>4.6607968397438526E-3</c:v>
                </c:pt>
                <c:pt idx="3822">
                  <c:v>4.6607917174696922E-3</c:v>
                </c:pt>
                <c:pt idx="3823">
                  <c:v>4.6607856638729572E-3</c:v>
                </c:pt>
                <c:pt idx="3824">
                  <c:v>4.6607772819697857E-3</c:v>
                </c:pt>
                <c:pt idx="3825">
                  <c:v>4.6607661060988903E-3</c:v>
                </c:pt>
                <c:pt idx="3826">
                  <c:v>4.6607605181634426E-3</c:v>
                </c:pt>
                <c:pt idx="3827">
                  <c:v>4.6607516705989838E-3</c:v>
                </c:pt>
                <c:pt idx="3828">
                  <c:v>4.6607498079538354E-3</c:v>
                </c:pt>
                <c:pt idx="3829">
                  <c:v>4.6607418917119503E-3</c:v>
                </c:pt>
                <c:pt idx="3830">
                  <c:v>4.6607372350990772E-3</c:v>
                </c:pt>
                <c:pt idx="3831">
                  <c:v>4.6607358381152153E-3</c:v>
                </c:pt>
                <c:pt idx="3832">
                  <c:v>4.660729318857193E-3</c:v>
                </c:pt>
                <c:pt idx="3833">
                  <c:v>4.6607251279056072E-3</c:v>
                </c:pt>
                <c:pt idx="3834">
                  <c:v>4.6607125550508499E-3</c:v>
                </c:pt>
                <c:pt idx="3835">
                  <c:v>4.6607078984379768E-3</c:v>
                </c:pt>
                <c:pt idx="3836">
                  <c:v>4.660705104470253E-3</c:v>
                </c:pt>
                <c:pt idx="3837">
                  <c:v>4.6606981195509434E-3</c:v>
                </c:pt>
                <c:pt idx="3838">
                  <c:v>4.6606981195509434E-3</c:v>
                </c:pt>
                <c:pt idx="3839">
                  <c:v>4.6606878750026226E-3</c:v>
                </c:pt>
                <c:pt idx="3840">
                  <c:v>4.6606864780187607E-3</c:v>
                </c:pt>
                <c:pt idx="3841">
                  <c:v>4.6606836840510368E-3</c:v>
                </c:pt>
                <c:pt idx="3842">
                  <c:v>4.6606766991317272E-3</c:v>
                </c:pt>
                <c:pt idx="3843">
                  <c:v>4.6606673859059811E-3</c:v>
                </c:pt>
                <c:pt idx="3844">
                  <c:v>4.6606729738414288E-3</c:v>
                </c:pt>
                <c:pt idx="3845">
                  <c:v>4.6606659889221191E-3</c:v>
                </c:pt>
                <c:pt idx="3846">
                  <c:v>4.6606534160673618E-3</c:v>
                </c:pt>
                <c:pt idx="3847">
                  <c:v>4.6606468968093404E-3</c:v>
                </c:pt>
                <c:pt idx="3848">
                  <c:v>4.6606501564383507E-3</c:v>
                </c:pt>
                <c:pt idx="3849">
                  <c:v>4.6606399118900299E-3</c:v>
                </c:pt>
                <c:pt idx="3850">
                  <c:v>4.6606389805674553E-3</c:v>
                </c:pt>
                <c:pt idx="3851">
                  <c:v>4.6606403775513172E-3</c:v>
                </c:pt>
                <c:pt idx="3852">
                  <c:v>4.6606254763901234E-3</c:v>
                </c:pt>
                <c:pt idx="3853">
                  <c:v>4.660620354115963E-3</c:v>
                </c:pt>
                <c:pt idx="3854">
                  <c:v>4.6606161631643772E-3</c:v>
                </c:pt>
                <c:pt idx="3855">
                  <c:v>4.6606133691966534E-3</c:v>
                </c:pt>
                <c:pt idx="3856">
                  <c:v>4.6606101095676422E-3</c:v>
                </c:pt>
                <c:pt idx="3857">
                  <c:v>4.6606040559709072E-3</c:v>
                </c:pt>
                <c:pt idx="3858">
                  <c:v>4.6606073155999184E-3</c:v>
                </c:pt>
                <c:pt idx="3859">
                  <c:v>4.6605984680354604E-3</c:v>
                </c:pt>
                <c:pt idx="3860">
                  <c:v>4.6605886891484261E-3</c:v>
                </c:pt>
                <c:pt idx="3861">
                  <c:v>4.6605868265032768E-3</c:v>
                </c:pt>
                <c:pt idx="3862">
                  <c:v>4.6605784446001053E-3</c:v>
                </c:pt>
                <c:pt idx="3863">
                  <c:v>4.6605747193098068E-3</c:v>
                </c:pt>
                <c:pt idx="3864">
                  <c:v>4.6605668030679226E-3</c:v>
                </c:pt>
                <c:pt idx="3865">
                  <c:v>4.6605677343904972E-3</c:v>
                </c:pt>
                <c:pt idx="3866">
                  <c:v>4.6605616807937622E-3</c:v>
                </c:pt>
                <c:pt idx="3867">
                  <c:v>4.6605607494711876E-3</c:v>
                </c:pt>
                <c:pt idx="3868">
                  <c:v>4.6605584211647511E-3</c:v>
                </c:pt>
                <c:pt idx="3869">
                  <c:v>4.6605458483099937E-3</c:v>
                </c:pt>
                <c:pt idx="3870">
                  <c:v>4.6605411916971207E-3</c:v>
                </c:pt>
                <c:pt idx="3871">
                  <c:v>4.6605430543422699E-3</c:v>
                </c:pt>
                <c:pt idx="3872">
                  <c:v>4.6605346724390984E-3</c:v>
                </c:pt>
                <c:pt idx="3873">
                  <c:v>4.6605379320681104E-3</c:v>
                </c:pt>
                <c:pt idx="3874">
                  <c:v>4.6605258248746404E-3</c:v>
                </c:pt>
                <c:pt idx="3875">
                  <c:v>4.6605239622294903E-3</c:v>
                </c:pt>
                <c:pt idx="3876">
                  <c:v>4.6605179086327553E-3</c:v>
                </c:pt>
                <c:pt idx="3877">
                  <c:v>4.6605188399553299E-3</c:v>
                </c:pt>
                <c:pt idx="3878">
                  <c:v>4.6605062671005726E-3</c:v>
                </c:pt>
                <c:pt idx="3879">
                  <c:v>4.6605081297457218E-3</c:v>
                </c:pt>
                <c:pt idx="3880">
                  <c:v>4.6605048701167107E-3</c:v>
                </c:pt>
                <c:pt idx="3881">
                  <c:v>4.6604983508586884E-3</c:v>
                </c:pt>
                <c:pt idx="3882">
                  <c:v>4.6604983508586884E-3</c:v>
                </c:pt>
                <c:pt idx="3883">
                  <c:v>4.6604876406490803E-3</c:v>
                </c:pt>
                <c:pt idx="3884">
                  <c:v>4.6604950912296772E-3</c:v>
                </c:pt>
                <c:pt idx="3885">
                  <c:v>4.6604829840362072E-3</c:v>
                </c:pt>
                <c:pt idx="3886">
                  <c:v>4.6604778617620468E-3</c:v>
                </c:pt>
                <c:pt idx="3887">
                  <c:v>4.660475067794323E-3</c:v>
                </c:pt>
                <c:pt idx="3888">
                  <c:v>4.6604708768427372E-3</c:v>
                </c:pt>
                <c:pt idx="3889">
                  <c:v>4.6604694798588753E-3</c:v>
                </c:pt>
                <c:pt idx="3890">
                  <c:v>4.660461563616991E-3</c:v>
                </c:pt>
                <c:pt idx="3891">
                  <c:v>4.6604597009718418E-3</c:v>
                </c:pt>
                <c:pt idx="3892">
                  <c:v>4.660450853407383E-3</c:v>
                </c:pt>
                <c:pt idx="3893">
                  <c:v>4.6604541130363941E-3</c:v>
                </c:pt>
                <c:pt idx="3894">
                  <c:v>4.6604466624557972E-3</c:v>
                </c:pt>
                <c:pt idx="3895">
                  <c:v>4.660438746213913E-3</c:v>
                </c:pt>
                <c:pt idx="3896">
                  <c:v>4.6604382805526257E-3</c:v>
                </c:pt>
                <c:pt idx="3897">
                  <c:v>4.6604340896010399E-3</c:v>
                </c:pt>
                <c:pt idx="3898">
                  <c:v>4.6604285016655922E-3</c:v>
                </c:pt>
                <c:pt idx="3899">
                  <c:v>4.660431295633316E-3</c:v>
                </c:pt>
                <c:pt idx="3900">
                  <c:v>4.6604219824075699E-3</c:v>
                </c:pt>
                <c:pt idx="3901">
                  <c:v>4.6604201197624207E-3</c:v>
                </c:pt>
                <c:pt idx="3902">
                  <c:v>4.6604182571172714E-3</c:v>
                </c:pt>
                <c:pt idx="3903">
                  <c:v>4.6604103408753872E-3</c:v>
                </c:pt>
                <c:pt idx="3904">
                  <c:v>4.6604108065366736E-3</c:v>
                </c:pt>
                <c:pt idx="3905">
                  <c:v>4.6604019589722157E-3</c:v>
                </c:pt>
                <c:pt idx="3906">
                  <c:v>4.6604042872786522E-3</c:v>
                </c:pt>
                <c:pt idx="3907">
                  <c:v>4.6604000963270664E-3</c:v>
                </c:pt>
                <c:pt idx="3908">
                  <c:v>4.660390317440033E-3</c:v>
                </c:pt>
                <c:pt idx="3909">
                  <c:v>4.6603856608271599E-3</c:v>
                </c:pt>
                <c:pt idx="3910">
                  <c:v>4.6603870578110218E-3</c:v>
                </c:pt>
                <c:pt idx="3911">
                  <c:v>4.660378210246563E-3</c:v>
                </c:pt>
                <c:pt idx="3912">
                  <c:v>4.660376813262701E-3</c:v>
                </c:pt>
                <c:pt idx="3913">
                  <c:v>4.6603702940046787E-3</c:v>
                </c:pt>
                <c:pt idx="3914">
                  <c:v>4.6603693626821041E-3</c:v>
                </c:pt>
                <c:pt idx="3915">
                  <c:v>4.6603665687143803E-3</c:v>
                </c:pt>
                <c:pt idx="3916">
                  <c:v>4.660364706069231E-3</c:v>
                </c:pt>
                <c:pt idx="3917">
                  <c:v>4.6603623777627936E-3</c:v>
                </c:pt>
                <c:pt idx="3918">
                  <c:v>4.6603544615209103E-3</c:v>
                </c:pt>
                <c:pt idx="3919">
                  <c:v>4.6603530645370483E-3</c:v>
                </c:pt>
                <c:pt idx="3920">
                  <c:v>4.6603535301983356E-3</c:v>
                </c:pt>
                <c:pt idx="3921">
                  <c:v>4.6603516675531864E-3</c:v>
                </c:pt>
                <c:pt idx="3922">
                  <c:v>4.660340491682291E-3</c:v>
                </c:pt>
                <c:pt idx="3923">
                  <c:v>4.660340491682291E-3</c:v>
                </c:pt>
                <c:pt idx="3924">
                  <c:v>4.6603372320532799E-3</c:v>
                </c:pt>
                <c:pt idx="3925">
                  <c:v>4.6603316441178322E-3</c:v>
                </c:pt>
                <c:pt idx="3926">
                  <c:v>4.6603325754404068E-3</c:v>
                </c:pt>
                <c:pt idx="3927">
                  <c:v>4.6603269875049591E-3</c:v>
                </c:pt>
                <c:pt idx="3928">
                  <c:v>4.6603232622146606E-3</c:v>
                </c:pt>
                <c:pt idx="3929">
                  <c:v>4.6603218652307987E-3</c:v>
                </c:pt>
                <c:pt idx="3930">
                  <c:v>4.6603186056017876E-3</c:v>
                </c:pt>
                <c:pt idx="3931">
                  <c:v>4.6603144146502018E-3</c:v>
                </c:pt>
                <c:pt idx="3932">
                  <c:v>4.6603092923760414E-3</c:v>
                </c:pt>
                <c:pt idx="3933">
                  <c:v>4.6603097580373287E-3</c:v>
                </c:pt>
                <c:pt idx="3934">
                  <c:v>4.6603064984083184E-3</c:v>
                </c:pt>
                <c:pt idx="3935">
                  <c:v>4.6603032387793064E-3</c:v>
                </c:pt>
                <c:pt idx="3936">
                  <c:v>4.6603018417954436E-3</c:v>
                </c:pt>
                <c:pt idx="3937">
                  <c:v>4.660292062908411E-3</c:v>
                </c:pt>
                <c:pt idx="3938">
                  <c:v>4.6602883376181134E-3</c:v>
                </c:pt>
                <c:pt idx="3939">
                  <c:v>4.660286009311676E-3</c:v>
                </c:pt>
                <c:pt idx="3940">
                  <c:v>4.6602855436503887E-3</c:v>
                </c:pt>
                <c:pt idx="3941">
                  <c:v>4.6602818183600903E-3</c:v>
                </c:pt>
                <c:pt idx="3942">
                  <c:v>4.6602776274085036E-3</c:v>
                </c:pt>
                <c:pt idx="3943">
                  <c:v>4.6602757647633553E-3</c:v>
                </c:pt>
                <c:pt idx="3944">
                  <c:v>4.6602725051343441E-3</c:v>
                </c:pt>
                <c:pt idx="3945">
                  <c:v>4.6602734364569187E-3</c:v>
                </c:pt>
                <c:pt idx="3946">
                  <c:v>4.6602697111666203E-3</c:v>
                </c:pt>
                <c:pt idx="3947">
                  <c:v>4.6602594666182986E-3</c:v>
                </c:pt>
                <c:pt idx="3948">
                  <c:v>4.6602636575698853E-3</c:v>
                </c:pt>
                <c:pt idx="3949">
                  <c:v>4.6602571383118629E-3</c:v>
                </c:pt>
                <c:pt idx="3950">
                  <c:v>4.6602585352957249E-3</c:v>
                </c:pt>
                <c:pt idx="3951">
                  <c:v>4.6602515503764153E-3</c:v>
                </c:pt>
                <c:pt idx="3952">
                  <c:v>4.6602408401668072E-3</c:v>
                </c:pt>
                <c:pt idx="3953">
                  <c:v>4.6602431684732437E-3</c:v>
                </c:pt>
                <c:pt idx="3954">
                  <c:v>4.6602403745055199E-3</c:v>
                </c:pt>
                <c:pt idx="3955">
                  <c:v>4.6602394431829453E-3</c:v>
                </c:pt>
                <c:pt idx="3956">
                  <c:v>4.6602357178926468E-3</c:v>
                </c:pt>
                <c:pt idx="3957">
                  <c:v>4.6602296642959118E-3</c:v>
                </c:pt>
                <c:pt idx="3958">
                  <c:v>4.6602324582636356E-3</c:v>
                </c:pt>
                <c:pt idx="3959">
                  <c:v>4.6602236106991768E-3</c:v>
                </c:pt>
                <c:pt idx="3960">
                  <c:v>4.6602250076830387E-3</c:v>
                </c:pt>
                <c:pt idx="3961">
                  <c:v>4.6602198854088783E-3</c:v>
                </c:pt>
                <c:pt idx="3962">
                  <c:v>4.6602166257798672E-3</c:v>
                </c:pt>
                <c:pt idx="3963">
                  <c:v>4.6602175571024418E-3</c:v>
                </c:pt>
                <c:pt idx="3964">
                  <c:v>4.6602124348282814E-3</c:v>
                </c:pt>
                <c:pt idx="3965">
                  <c:v>4.6602087095379829E-3</c:v>
                </c:pt>
                <c:pt idx="3966">
                  <c:v>4.6602124348282814E-3</c:v>
                </c:pt>
                <c:pt idx="3967">
                  <c:v>4.6602082438766956E-3</c:v>
                </c:pt>
                <c:pt idx="3968">
                  <c:v>4.6602040529251099E-3</c:v>
                </c:pt>
                <c:pt idx="3969">
                  <c:v>4.6601956710219383E-3</c:v>
                </c:pt>
                <c:pt idx="3970">
                  <c:v>4.6601970680058002E-3</c:v>
                </c:pt>
                <c:pt idx="3971">
                  <c:v>4.6601975336670884E-3</c:v>
                </c:pt>
                <c:pt idx="3972">
                  <c:v>4.6601938083767891E-3</c:v>
                </c:pt>
                <c:pt idx="3973">
                  <c:v>4.6601910144090652E-3</c:v>
                </c:pt>
                <c:pt idx="3974">
                  <c:v>4.6601868234574786E-3</c:v>
                </c:pt>
                <c:pt idx="3975">
                  <c:v>4.6601854264736184E-3</c:v>
                </c:pt>
                <c:pt idx="3976">
                  <c:v>4.6601821668446064E-3</c:v>
                </c:pt>
                <c:pt idx="3977">
                  <c:v>4.6601812355220318E-3</c:v>
                </c:pt>
                <c:pt idx="3978">
                  <c:v>4.6601700596511364E-3</c:v>
                </c:pt>
                <c:pt idx="3979">
                  <c:v>4.660177044570446E-3</c:v>
                </c:pt>
                <c:pt idx="3980">
                  <c:v>4.6601714566349983E-3</c:v>
                </c:pt>
                <c:pt idx="3981">
                  <c:v>4.6601672656834134E-3</c:v>
                </c:pt>
                <c:pt idx="3982">
                  <c:v>4.6601635403931141E-3</c:v>
                </c:pt>
                <c:pt idx="3983">
                  <c:v>4.6601602807641029E-3</c:v>
                </c:pt>
                <c:pt idx="3984">
                  <c:v>4.6601616777479649E-3</c:v>
                </c:pt>
                <c:pt idx="3985">
                  <c:v>4.6601584181189537E-3</c:v>
                </c:pt>
                <c:pt idx="3986">
                  <c:v>4.6601560898125172E-3</c:v>
                </c:pt>
                <c:pt idx="3987">
                  <c:v>4.6601546928286552E-3</c:v>
                </c:pt>
                <c:pt idx="3988">
                  <c:v>4.6601472422480583E-3</c:v>
                </c:pt>
                <c:pt idx="3989">
                  <c:v>4.6601472422480583E-3</c:v>
                </c:pt>
                <c:pt idx="3990">
                  <c:v>4.6601486392319202E-3</c:v>
                </c:pt>
                <c:pt idx="3991">
                  <c:v>4.6601453796029091E-3</c:v>
                </c:pt>
                <c:pt idx="3992">
                  <c:v>4.6601397916674614E-3</c:v>
                </c:pt>
                <c:pt idx="3993">
                  <c:v>4.6601360663771629E-3</c:v>
                </c:pt>
                <c:pt idx="3994">
                  <c:v>4.6601365320384502E-3</c:v>
                </c:pt>
                <c:pt idx="3995">
                  <c:v>4.660134669393301E-3</c:v>
                </c:pt>
                <c:pt idx="3996">
                  <c:v>4.6601290814578533E-3</c:v>
                </c:pt>
                <c:pt idx="3997">
                  <c:v>4.6601314097642899E-3</c:v>
                </c:pt>
                <c:pt idx="3998">
                  <c:v>4.660128615796566E-3</c:v>
                </c:pt>
                <c:pt idx="3999">
                  <c:v>4.6601216308772564E-3</c:v>
                </c:pt>
                <c:pt idx="4000">
                  <c:v>4.6601206995546818E-3</c:v>
                </c:pt>
                <c:pt idx="4001">
                  <c:v>4.6601197682321072E-3</c:v>
                </c:pt>
                <c:pt idx="4002">
                  <c:v>4.6601183712482452E-3</c:v>
                </c:pt>
                <c:pt idx="4003">
                  <c:v>4.6601127833127984E-3</c:v>
                </c:pt>
                <c:pt idx="4004">
                  <c:v>4.6601085923612118E-3</c:v>
                </c:pt>
                <c:pt idx="4005">
                  <c:v>4.6601132489740849E-3</c:v>
                </c:pt>
                <c:pt idx="4006">
                  <c:v>4.6601095236837864E-3</c:v>
                </c:pt>
                <c:pt idx="4007">
                  <c:v>4.6601030044257641E-3</c:v>
                </c:pt>
                <c:pt idx="4008">
                  <c:v>4.6601020731031886E-3</c:v>
                </c:pt>
                <c:pt idx="4009">
                  <c:v>4.6601006761193284E-3</c:v>
                </c:pt>
                <c:pt idx="4010">
                  <c:v>4.660098347812891E-3</c:v>
                </c:pt>
                <c:pt idx="4011">
                  <c:v>4.6601034700870514E-3</c:v>
                </c:pt>
                <c:pt idx="4012">
                  <c:v>4.6600904315710068E-3</c:v>
                </c:pt>
                <c:pt idx="4013">
                  <c:v>4.6600918285548687E-3</c:v>
                </c:pt>
                <c:pt idx="4014">
                  <c:v>4.6600946225225934E-3</c:v>
                </c:pt>
                <c:pt idx="4015">
                  <c:v>4.6600834466516972E-3</c:v>
                </c:pt>
                <c:pt idx="4016">
                  <c:v>4.6600876376032829E-3</c:v>
                </c:pt>
                <c:pt idx="4017">
                  <c:v>4.6600843779742718E-3</c:v>
                </c:pt>
                <c:pt idx="4018">
                  <c:v>4.6600848436355591E-3</c:v>
                </c:pt>
                <c:pt idx="4019">
                  <c:v>4.660080187022686E-3</c:v>
                </c:pt>
                <c:pt idx="4020">
                  <c:v>4.660080187022686E-3</c:v>
                </c:pt>
                <c:pt idx="4021">
                  <c:v>4.6600736677646637E-3</c:v>
                </c:pt>
                <c:pt idx="4022">
                  <c:v>4.6600764617323884E-3</c:v>
                </c:pt>
                <c:pt idx="4023">
                  <c:v>4.6600713394582272E-3</c:v>
                </c:pt>
                <c:pt idx="4024">
                  <c:v>4.6600690111517906E-3</c:v>
                </c:pt>
                <c:pt idx="4025">
                  <c:v>4.6600652858614922E-3</c:v>
                </c:pt>
                <c:pt idx="4026">
                  <c:v>4.6600629575550556E-3</c:v>
                </c:pt>
                <c:pt idx="4027">
                  <c:v>4.6600648202002048E-3</c:v>
                </c:pt>
                <c:pt idx="4028">
                  <c:v>4.6600578352808952E-3</c:v>
                </c:pt>
                <c:pt idx="4029">
                  <c:v>4.660055972635746E-3</c:v>
                </c:pt>
                <c:pt idx="4030">
                  <c:v>4.6600564382970333E-3</c:v>
                </c:pt>
                <c:pt idx="4031">
                  <c:v>4.6600541099905968E-3</c:v>
                </c:pt>
                <c:pt idx="4032">
                  <c:v>4.6600480563938618E-3</c:v>
                </c:pt>
                <c:pt idx="4033">
                  <c:v>4.6600494533777237E-3</c:v>
                </c:pt>
                <c:pt idx="4034">
                  <c:v>4.6600471250712872E-3</c:v>
                </c:pt>
                <c:pt idx="4035">
                  <c:v>4.6600415371358386E-3</c:v>
                </c:pt>
                <c:pt idx="4036">
                  <c:v>4.6600471250712872E-3</c:v>
                </c:pt>
                <c:pt idx="4037">
                  <c:v>4.6600382775068283E-3</c:v>
                </c:pt>
                <c:pt idx="4038">
                  <c:v>4.6600382775068283E-3</c:v>
                </c:pt>
                <c:pt idx="4039">
                  <c:v>4.6600373461842537E-3</c:v>
                </c:pt>
                <c:pt idx="4040">
                  <c:v>4.6600401401519784E-3</c:v>
                </c:pt>
                <c:pt idx="4041">
                  <c:v>4.6600396744906902E-3</c:v>
                </c:pt>
                <c:pt idx="4042">
                  <c:v>4.6600345522165298E-3</c:v>
                </c:pt>
                <c:pt idx="4043">
                  <c:v>4.6600331552326679E-3</c:v>
                </c:pt>
                <c:pt idx="4044">
                  <c:v>4.6600336208939552E-3</c:v>
                </c:pt>
                <c:pt idx="4045">
                  <c:v>4.6600233763456336E-3</c:v>
                </c:pt>
                <c:pt idx="4046">
                  <c:v>4.6600271016359329E-3</c:v>
                </c:pt>
                <c:pt idx="4047">
                  <c:v>4.6600233763456336E-3</c:v>
                </c:pt>
                <c:pt idx="4048">
                  <c:v>4.6600229106843472E-3</c:v>
                </c:pt>
                <c:pt idx="4049">
                  <c:v>4.6600173227488986E-3</c:v>
                </c:pt>
                <c:pt idx="4050">
                  <c:v>4.6600173227488986E-3</c:v>
                </c:pt>
                <c:pt idx="4051">
                  <c:v>4.6600173227488986E-3</c:v>
                </c:pt>
                <c:pt idx="4052">
                  <c:v>4.6600177884101868E-3</c:v>
                </c:pt>
                <c:pt idx="4053">
                  <c:v>4.6600159257650384E-3</c:v>
                </c:pt>
                <c:pt idx="4054">
                  <c:v>4.6600112691521636E-3</c:v>
                </c:pt>
                <c:pt idx="4055">
                  <c:v>4.660007543861866E-3</c:v>
                </c:pt>
                <c:pt idx="4056">
                  <c:v>4.6600117348134518E-3</c:v>
                </c:pt>
                <c:pt idx="4057">
                  <c:v>4.6600061468780041E-3</c:v>
                </c:pt>
                <c:pt idx="4058">
                  <c:v>4.6600038185715684E-3</c:v>
                </c:pt>
                <c:pt idx="4059">
                  <c:v>4.6600080095231533E-3</c:v>
                </c:pt>
                <c:pt idx="4060">
                  <c:v>4.6599991619586936E-3</c:v>
                </c:pt>
                <c:pt idx="4061">
                  <c:v>4.6599986962974072E-3</c:v>
                </c:pt>
                <c:pt idx="4062">
                  <c:v>4.6600010246038437E-3</c:v>
                </c:pt>
                <c:pt idx="4063">
                  <c:v>4.6599963679909706E-3</c:v>
                </c:pt>
                <c:pt idx="4064">
                  <c:v>4.659995436668396E-3</c:v>
                </c:pt>
                <c:pt idx="4065">
                  <c:v>4.6599903143942356E-3</c:v>
                </c:pt>
                <c:pt idx="4066">
                  <c:v>4.6599875204265118E-3</c:v>
                </c:pt>
                <c:pt idx="4067">
                  <c:v>4.6599884517490864E-3</c:v>
                </c:pt>
                <c:pt idx="4068">
                  <c:v>4.6599865891039371E-3</c:v>
                </c:pt>
                <c:pt idx="4069">
                  <c:v>4.6599903143942356E-3</c:v>
                </c:pt>
                <c:pt idx="4070">
                  <c:v>4.6599814668297768E-3</c:v>
                </c:pt>
                <c:pt idx="4071">
                  <c:v>4.6599791385233402E-3</c:v>
                </c:pt>
                <c:pt idx="4072">
                  <c:v>4.6599768102169037E-3</c:v>
                </c:pt>
                <c:pt idx="4073">
                  <c:v>4.6599768102169037E-3</c:v>
                </c:pt>
                <c:pt idx="4074">
                  <c:v>4.6599819324910641E-3</c:v>
                </c:pt>
                <c:pt idx="4075">
                  <c:v>4.6599777415394783E-3</c:v>
                </c:pt>
                <c:pt idx="4076">
                  <c:v>4.6599754132330418E-3</c:v>
                </c:pt>
                <c:pt idx="4077">
                  <c:v>4.6599777415394783E-3</c:v>
                </c:pt>
                <c:pt idx="4078">
                  <c:v>4.6599674969911584E-3</c:v>
                </c:pt>
                <c:pt idx="4079">
                  <c:v>4.6599702909588814E-3</c:v>
                </c:pt>
                <c:pt idx="4080">
                  <c:v>4.6599674969911584E-3</c:v>
                </c:pt>
                <c:pt idx="4081">
                  <c:v>4.6599670313298702E-3</c:v>
                </c:pt>
                <c:pt idx="4082">
                  <c:v>4.6599702909588814E-3</c:v>
                </c:pt>
                <c:pt idx="4083">
                  <c:v>4.6599665656685829E-3</c:v>
                </c:pt>
                <c:pt idx="4084">
                  <c:v>4.6599702909588814E-3</c:v>
                </c:pt>
                <c:pt idx="4085">
                  <c:v>4.6599595807492733E-3</c:v>
                </c:pt>
                <c:pt idx="4086">
                  <c:v>4.6599586494266987E-3</c:v>
                </c:pt>
                <c:pt idx="4087">
                  <c:v>4.659959115087986E-3</c:v>
                </c:pt>
                <c:pt idx="4088">
                  <c:v>4.6599605120718479E-3</c:v>
                </c:pt>
                <c:pt idx="4089">
                  <c:v>4.6599581837654114E-3</c:v>
                </c:pt>
                <c:pt idx="4090">
                  <c:v>4.6599498018622398E-3</c:v>
                </c:pt>
                <c:pt idx="4091">
                  <c:v>4.6599521301686764E-3</c:v>
                </c:pt>
                <c:pt idx="4092">
                  <c:v>4.6599507331848136E-3</c:v>
                </c:pt>
                <c:pt idx="4093">
                  <c:v>4.6599493362009534E-3</c:v>
                </c:pt>
                <c:pt idx="4094">
                  <c:v>4.6599484048783779E-3</c:v>
                </c:pt>
                <c:pt idx="4095">
                  <c:v>4.6599418856203556E-3</c:v>
                </c:pt>
                <c:pt idx="4096">
                  <c:v>4.6599400229752064E-3</c:v>
                </c:pt>
                <c:pt idx="4097">
                  <c:v>4.6599428169429302E-3</c:v>
                </c:pt>
                <c:pt idx="4098">
                  <c:v>4.6599386259913436E-3</c:v>
                </c:pt>
                <c:pt idx="4099">
                  <c:v>4.6599428169429302E-3</c:v>
                </c:pt>
                <c:pt idx="4100">
                  <c:v>4.6599423512816429E-3</c:v>
                </c:pt>
                <c:pt idx="4101">
                  <c:v>4.6599372290074834E-3</c:v>
                </c:pt>
                <c:pt idx="4102">
                  <c:v>4.6599367633461952E-3</c:v>
                </c:pt>
                <c:pt idx="4103">
                  <c:v>4.6599358320236206E-3</c:v>
                </c:pt>
                <c:pt idx="4104">
                  <c:v>4.6599297784268856E-3</c:v>
                </c:pt>
                <c:pt idx="4105">
                  <c:v>4.6599316410720348E-3</c:v>
                </c:pt>
                <c:pt idx="4106">
                  <c:v>4.6599283814430237E-3</c:v>
                </c:pt>
                <c:pt idx="4107">
                  <c:v>4.6599302440881729E-3</c:v>
                </c:pt>
                <c:pt idx="4108">
                  <c:v>4.6599302440881729E-3</c:v>
                </c:pt>
                <c:pt idx="4109">
                  <c:v>4.6599321067333221E-3</c:v>
                </c:pt>
                <c:pt idx="4110">
                  <c:v>4.6599232591688633E-3</c:v>
                </c:pt>
                <c:pt idx="4111">
                  <c:v>4.6599246561527252E-3</c:v>
                </c:pt>
                <c:pt idx="4112">
                  <c:v>4.6599209308624268E-3</c:v>
                </c:pt>
                <c:pt idx="4113">
                  <c:v>4.6599237248301506E-3</c:v>
                </c:pt>
                <c:pt idx="4114">
                  <c:v>4.6599255874752998E-3</c:v>
                </c:pt>
                <c:pt idx="4115">
                  <c:v>4.6599139459431171E-3</c:v>
                </c:pt>
                <c:pt idx="4116">
                  <c:v>4.6599148772656918E-3</c:v>
                </c:pt>
                <c:pt idx="4117">
                  <c:v>4.6599186025559902E-3</c:v>
                </c:pt>
                <c:pt idx="4118">
                  <c:v>4.6599172055721283E-3</c:v>
                </c:pt>
                <c:pt idx="4119">
                  <c:v>4.6599148772656918E-3</c:v>
                </c:pt>
                <c:pt idx="4120">
                  <c:v>4.6599116176366806E-3</c:v>
                </c:pt>
                <c:pt idx="4121">
                  <c:v>4.6599083580076686E-3</c:v>
                </c:pt>
                <c:pt idx="4122">
                  <c:v>4.6599078923463821E-3</c:v>
                </c:pt>
                <c:pt idx="4123">
                  <c:v>4.6599060297012329E-3</c:v>
                </c:pt>
                <c:pt idx="4124">
                  <c:v>4.6599037013947964E-3</c:v>
                </c:pt>
                <c:pt idx="4125">
                  <c:v>4.6599004417657852E-3</c:v>
                </c:pt>
                <c:pt idx="4126">
                  <c:v>4.6599069610238084E-3</c:v>
                </c:pt>
                <c:pt idx="4127">
                  <c:v>4.6599050983786583E-3</c:v>
                </c:pt>
                <c:pt idx="4128">
                  <c:v>4.6599013730883598E-3</c:v>
                </c:pt>
                <c:pt idx="4129">
                  <c:v>4.6599018387496471E-3</c:v>
                </c:pt>
                <c:pt idx="4130">
                  <c:v>4.6599004417657852E-3</c:v>
                </c:pt>
                <c:pt idx="4131">
                  <c:v>4.6598990447819233E-3</c:v>
                </c:pt>
                <c:pt idx="4132">
                  <c:v>4.6598962508141986E-3</c:v>
                </c:pt>
                <c:pt idx="4133">
                  <c:v>4.6598962508141986E-3</c:v>
                </c:pt>
                <c:pt idx="4134">
                  <c:v>4.6599004417657852E-3</c:v>
                </c:pt>
                <c:pt idx="4135">
                  <c:v>4.6598934568464756E-3</c:v>
                </c:pt>
                <c:pt idx="4136">
                  <c:v>4.6598920598626137E-3</c:v>
                </c:pt>
                <c:pt idx="4137">
                  <c:v>4.6598888002336034E-3</c:v>
                </c:pt>
                <c:pt idx="4138">
                  <c:v>4.6598957851529121E-3</c:v>
                </c:pt>
                <c:pt idx="4139">
                  <c:v>4.6598892658948898E-3</c:v>
                </c:pt>
                <c:pt idx="4140">
                  <c:v>4.6598874032497406E-3</c:v>
                </c:pt>
                <c:pt idx="4141">
                  <c:v>4.6598901972174636E-3</c:v>
                </c:pt>
                <c:pt idx="4142">
                  <c:v>4.6598855406045914E-3</c:v>
                </c:pt>
                <c:pt idx="4143">
                  <c:v>4.6598813496530056E-3</c:v>
                </c:pt>
                <c:pt idx="4144">
                  <c:v>4.6598813496530056E-3</c:v>
                </c:pt>
                <c:pt idx="4145">
                  <c:v>4.6598818153142929E-3</c:v>
                </c:pt>
                <c:pt idx="4146">
                  <c:v>4.6598846092820168E-3</c:v>
                </c:pt>
                <c:pt idx="4147">
                  <c:v>4.6598776243627071E-3</c:v>
                </c:pt>
                <c:pt idx="4148">
                  <c:v>4.6598813496530056E-3</c:v>
                </c:pt>
                <c:pt idx="4149">
                  <c:v>4.6598827466368684E-3</c:v>
                </c:pt>
                <c:pt idx="4150">
                  <c:v>4.6598757617175579E-3</c:v>
                </c:pt>
                <c:pt idx="4151">
                  <c:v>4.6598762273788452E-3</c:v>
                </c:pt>
                <c:pt idx="4152">
                  <c:v>4.6598762273788452E-3</c:v>
                </c:pt>
                <c:pt idx="4153">
                  <c:v>4.6598748303949833E-3</c:v>
                </c:pt>
                <c:pt idx="4154">
                  <c:v>4.6598669141530991E-3</c:v>
                </c:pt>
                <c:pt idx="4155">
                  <c:v>4.6598734334111214E-3</c:v>
                </c:pt>
                <c:pt idx="4156">
                  <c:v>4.659874364733696E-3</c:v>
                </c:pt>
                <c:pt idx="4157">
                  <c:v>4.6598664484918118E-3</c:v>
                </c:pt>
                <c:pt idx="4158">
                  <c:v>4.6598664484918118E-3</c:v>
                </c:pt>
                <c:pt idx="4159">
                  <c:v>4.6598687767982483E-3</c:v>
                </c:pt>
                <c:pt idx="4160">
                  <c:v>4.6598636545240879E-3</c:v>
                </c:pt>
                <c:pt idx="4161">
                  <c:v>4.6598678454756737E-3</c:v>
                </c:pt>
                <c:pt idx="4162">
                  <c:v>4.6598603948950768E-3</c:v>
                </c:pt>
                <c:pt idx="4163">
                  <c:v>4.6598631888628006E-3</c:v>
                </c:pt>
                <c:pt idx="4164">
                  <c:v>4.6598603948950768E-3</c:v>
                </c:pt>
                <c:pt idx="4165">
                  <c:v>4.6598603948950768E-3</c:v>
                </c:pt>
                <c:pt idx="4166">
                  <c:v>4.6598608605563641E-3</c:v>
                </c:pt>
                <c:pt idx="4167">
                  <c:v>4.6598589979112148E-3</c:v>
                </c:pt>
                <c:pt idx="4168">
                  <c:v>4.6598613262176514E-3</c:v>
                </c:pt>
                <c:pt idx="4169">
                  <c:v>4.6598548069596291E-3</c:v>
                </c:pt>
                <c:pt idx="4170">
                  <c:v>4.6598566696047783E-3</c:v>
                </c:pt>
                <c:pt idx="4171">
                  <c:v>4.659862257540226E-3</c:v>
                </c:pt>
                <c:pt idx="4172">
                  <c:v>4.6598608605563641E-3</c:v>
                </c:pt>
                <c:pt idx="4173">
                  <c:v>4.6598548069596291E-3</c:v>
                </c:pt>
                <c:pt idx="4174">
                  <c:v>4.6598534099757671E-3</c:v>
                </c:pt>
                <c:pt idx="4175">
                  <c:v>4.6598473563790321E-3</c:v>
                </c:pt>
                <c:pt idx="4176">
                  <c:v>4.659850150346756E-3</c:v>
                </c:pt>
                <c:pt idx="4177">
                  <c:v>4.6598520129919052E-3</c:v>
                </c:pt>
                <c:pt idx="4178">
                  <c:v>4.6598515473306179E-3</c:v>
                </c:pt>
                <c:pt idx="4179">
                  <c:v>4.6598492190241814E-3</c:v>
                </c:pt>
                <c:pt idx="4180">
                  <c:v>4.6598506160080433E-3</c:v>
                </c:pt>
                <c:pt idx="4181">
                  <c:v>4.6598496846854687E-3</c:v>
                </c:pt>
                <c:pt idx="4182">
                  <c:v>4.6598510816693306E-3</c:v>
                </c:pt>
                <c:pt idx="4183">
                  <c:v>4.6598478220403186E-3</c:v>
                </c:pt>
                <c:pt idx="4184">
                  <c:v>4.6598492190241814E-3</c:v>
                </c:pt>
                <c:pt idx="4185">
                  <c:v>4.6598422341048717E-3</c:v>
                </c:pt>
                <c:pt idx="4186">
                  <c:v>4.6598408371210098E-3</c:v>
                </c:pt>
                <c:pt idx="4187">
                  <c:v>4.6598394401371479E-3</c:v>
                </c:pt>
                <c:pt idx="4188">
                  <c:v>4.6598385088145733E-3</c:v>
                </c:pt>
                <c:pt idx="4189">
                  <c:v>4.6598375774919987E-3</c:v>
                </c:pt>
                <c:pt idx="4190">
                  <c:v>4.6598375774919987E-3</c:v>
                </c:pt>
                <c:pt idx="4191">
                  <c:v>4.6598357148468486E-3</c:v>
                </c:pt>
                <c:pt idx="4192">
                  <c:v>4.6598324552178383E-3</c:v>
                </c:pt>
                <c:pt idx="4193">
                  <c:v>4.6598385088145733E-3</c:v>
                </c:pt>
                <c:pt idx="4194">
                  <c:v>4.6598347835242748E-3</c:v>
                </c:pt>
                <c:pt idx="4195">
                  <c:v>4.6598366461694241E-3</c:v>
                </c:pt>
                <c:pt idx="4196">
                  <c:v>4.6598329208791256E-3</c:v>
                </c:pt>
                <c:pt idx="4197">
                  <c:v>4.6598347835242748E-3</c:v>
                </c:pt>
                <c:pt idx="4198">
                  <c:v>4.6598324552178383E-3</c:v>
                </c:pt>
                <c:pt idx="4199">
                  <c:v>4.6598315238952637E-3</c:v>
                </c:pt>
                <c:pt idx="4200">
                  <c:v>4.6598282642662534E-3</c:v>
                </c:pt>
                <c:pt idx="4201">
                  <c:v>4.6598277986049652E-3</c:v>
                </c:pt>
                <c:pt idx="4202">
                  <c:v>4.659831989556551E-3</c:v>
                </c:pt>
                <c:pt idx="4203">
                  <c:v>4.6598264016211033E-3</c:v>
                </c:pt>
                <c:pt idx="4204">
                  <c:v>4.6598282642662534E-3</c:v>
                </c:pt>
                <c:pt idx="4205">
                  <c:v>4.6598250046372414E-3</c:v>
                </c:pt>
                <c:pt idx="4206">
                  <c:v>4.6598264016211033E-3</c:v>
                </c:pt>
                <c:pt idx="4207">
                  <c:v>4.6598194167017937E-3</c:v>
                </c:pt>
                <c:pt idx="4208">
                  <c:v>4.6598226763308048E-3</c:v>
                </c:pt>
                <c:pt idx="4209">
                  <c:v>4.6598245389759541E-3</c:v>
                </c:pt>
                <c:pt idx="4210">
                  <c:v>4.659819882363081E-3</c:v>
                </c:pt>
                <c:pt idx="4211">
                  <c:v>4.6598236076533786E-3</c:v>
                </c:pt>
                <c:pt idx="4212">
                  <c:v>4.6598194167017937E-3</c:v>
                </c:pt>
                <c:pt idx="4213">
                  <c:v>4.6598194167017937E-3</c:v>
                </c:pt>
                <c:pt idx="4214">
                  <c:v>4.6598180197179317E-3</c:v>
                </c:pt>
                <c:pt idx="4215">
                  <c:v>4.6598194167017937E-3</c:v>
                </c:pt>
                <c:pt idx="4216">
                  <c:v>4.6598222106695184E-3</c:v>
                </c:pt>
                <c:pt idx="4217">
                  <c:v>4.6598203480243683E-3</c:v>
                </c:pt>
                <c:pt idx="4218">
                  <c:v>4.6598180197179317E-3</c:v>
                </c:pt>
                <c:pt idx="4219">
                  <c:v>4.6598184853792191E-3</c:v>
                </c:pt>
                <c:pt idx="4220">
                  <c:v>4.6598184853792191E-3</c:v>
                </c:pt>
                <c:pt idx="4221">
                  <c:v>4.6598128974437714E-3</c:v>
                </c:pt>
                <c:pt idx="4222">
                  <c:v>4.6598152257502079E-3</c:v>
                </c:pt>
                <c:pt idx="4223">
                  <c:v>4.6598170883953571E-3</c:v>
                </c:pt>
                <c:pt idx="4224">
                  <c:v>4.6598091721534729E-3</c:v>
                </c:pt>
                <c:pt idx="4225">
                  <c:v>4.6598096378147602E-3</c:v>
                </c:pt>
                <c:pt idx="4226">
                  <c:v>4.6598082408308983E-3</c:v>
                </c:pt>
                <c:pt idx="4227">
                  <c:v>4.6598115004599086E-3</c:v>
                </c:pt>
                <c:pt idx="4228">
                  <c:v>4.6598124317824841E-3</c:v>
                </c:pt>
                <c:pt idx="4229">
                  <c:v>4.6598115004599086E-3</c:v>
                </c:pt>
                <c:pt idx="4230">
                  <c:v>4.6598096378147602E-3</c:v>
                </c:pt>
                <c:pt idx="4231">
                  <c:v>4.659807775169611E-3</c:v>
                </c:pt>
                <c:pt idx="4232">
                  <c:v>4.6598124317824841E-3</c:v>
                </c:pt>
                <c:pt idx="4233">
                  <c:v>4.6598045155405998E-3</c:v>
                </c:pt>
                <c:pt idx="4234">
                  <c:v>4.6598082408308983E-3</c:v>
                </c:pt>
                <c:pt idx="4235">
                  <c:v>4.6598026528954506E-3</c:v>
                </c:pt>
                <c:pt idx="4236">
                  <c:v>4.6598026528954506E-3</c:v>
                </c:pt>
                <c:pt idx="4237">
                  <c:v>4.6598045155405998E-3</c:v>
                </c:pt>
                <c:pt idx="4238">
                  <c:v>4.6598031185567379E-3</c:v>
                </c:pt>
                <c:pt idx="4239">
                  <c:v>4.6598040498793134E-3</c:v>
                </c:pt>
                <c:pt idx="4240">
                  <c:v>4.6598040498793134E-3</c:v>
                </c:pt>
                <c:pt idx="4241">
                  <c:v>4.6598049812018871E-3</c:v>
                </c:pt>
                <c:pt idx="4242">
                  <c:v>4.6598049812018871E-3</c:v>
                </c:pt>
                <c:pt idx="4243">
                  <c:v>4.6598021872341633E-3</c:v>
                </c:pt>
                <c:pt idx="4244">
                  <c:v>4.6598031185567379E-3</c:v>
                </c:pt>
                <c:pt idx="4245">
                  <c:v>4.6598026528954506E-3</c:v>
                </c:pt>
                <c:pt idx="4246">
                  <c:v>4.6597989276051521E-3</c:v>
                </c:pt>
                <c:pt idx="4247">
                  <c:v>4.6597998589277267E-3</c:v>
                </c:pt>
                <c:pt idx="4248">
                  <c:v>4.6597984619438648E-3</c:v>
                </c:pt>
                <c:pt idx="4249">
                  <c:v>4.6598021872341633E-3</c:v>
                </c:pt>
                <c:pt idx="4250">
                  <c:v>4.659795667976141E-3</c:v>
                </c:pt>
                <c:pt idx="4251">
                  <c:v>4.6597965992987156E-3</c:v>
                </c:pt>
                <c:pt idx="4252">
                  <c:v>4.6597933396697036E-3</c:v>
                </c:pt>
                <c:pt idx="4253">
                  <c:v>4.6597924083471298E-3</c:v>
                </c:pt>
                <c:pt idx="4254">
                  <c:v>4.6597933396697036E-3</c:v>
                </c:pt>
                <c:pt idx="4255">
                  <c:v>4.6597938053309917E-3</c:v>
                </c:pt>
                <c:pt idx="4256">
                  <c:v>4.6597919426858434E-3</c:v>
                </c:pt>
                <c:pt idx="4257">
                  <c:v>4.6597952023148537E-3</c:v>
                </c:pt>
                <c:pt idx="4258">
                  <c:v>4.6597910113632679E-3</c:v>
                </c:pt>
                <c:pt idx="4259">
                  <c:v>4.6597891487181187E-3</c:v>
                </c:pt>
                <c:pt idx="4260">
                  <c:v>4.6597924083471298E-3</c:v>
                </c:pt>
                <c:pt idx="4261">
                  <c:v>4.6597872860729686E-3</c:v>
                </c:pt>
                <c:pt idx="4262">
                  <c:v>4.659789614379406E-3</c:v>
                </c:pt>
                <c:pt idx="4263">
                  <c:v>4.6597868204116821E-3</c:v>
                </c:pt>
                <c:pt idx="4264">
                  <c:v>4.6597849577665329E-3</c:v>
                </c:pt>
                <c:pt idx="4265">
                  <c:v>4.6597826294600964E-3</c:v>
                </c:pt>
                <c:pt idx="4266">
                  <c:v>4.6597882173955441E-3</c:v>
                </c:pt>
                <c:pt idx="4267">
                  <c:v>4.6597779728472233E-3</c:v>
                </c:pt>
                <c:pt idx="4268">
                  <c:v>4.6597840264439583E-3</c:v>
                </c:pt>
                <c:pt idx="4269">
                  <c:v>4.659789614379406E-3</c:v>
                </c:pt>
                <c:pt idx="4270">
                  <c:v>4.6597868204116821E-3</c:v>
                </c:pt>
                <c:pt idx="4271">
                  <c:v>4.6597854234278202E-3</c:v>
                </c:pt>
                <c:pt idx="4272">
                  <c:v>4.6597840264439583E-3</c:v>
                </c:pt>
                <c:pt idx="4273">
                  <c:v>4.6597812324762336E-3</c:v>
                </c:pt>
                <c:pt idx="4274">
                  <c:v>4.6597798354923734E-3</c:v>
                </c:pt>
                <c:pt idx="4275">
                  <c:v>4.6597826294600964E-3</c:v>
                </c:pt>
                <c:pt idx="4276">
                  <c:v>4.6597779728472233E-3</c:v>
                </c:pt>
                <c:pt idx="4277">
                  <c:v>4.6597798354923734E-3</c:v>
                </c:pt>
                <c:pt idx="4278">
                  <c:v>4.6597756445407867E-3</c:v>
                </c:pt>
                <c:pt idx="4279">
                  <c:v>4.6597803011536598E-3</c:v>
                </c:pt>
                <c:pt idx="4280">
                  <c:v>4.6597807668149471E-3</c:v>
                </c:pt>
                <c:pt idx="4281">
                  <c:v>4.6597756445407867E-3</c:v>
                </c:pt>
                <c:pt idx="4282">
                  <c:v>4.6597751788794986E-3</c:v>
                </c:pt>
                <c:pt idx="4283">
                  <c:v>4.6597812324762336E-3</c:v>
                </c:pt>
                <c:pt idx="4284">
                  <c:v>4.659777507185936E-3</c:v>
                </c:pt>
                <c:pt idx="4285">
                  <c:v>4.6597761102020741E-3</c:v>
                </c:pt>
                <c:pt idx="4286">
                  <c:v>4.6597733162343502E-3</c:v>
                </c:pt>
                <c:pt idx="4287">
                  <c:v>4.6597751788794986E-3</c:v>
                </c:pt>
                <c:pt idx="4288">
                  <c:v>4.6597793698310852E-3</c:v>
                </c:pt>
                <c:pt idx="4289">
                  <c:v>4.6597691252827636E-3</c:v>
                </c:pt>
                <c:pt idx="4290">
                  <c:v>4.6597723849117756E-3</c:v>
                </c:pt>
                <c:pt idx="4291">
                  <c:v>4.6597761102020741E-3</c:v>
                </c:pt>
                <c:pt idx="4292">
                  <c:v>4.659771453589201E-3</c:v>
                </c:pt>
                <c:pt idx="4293">
                  <c:v>4.659771453589201E-3</c:v>
                </c:pt>
                <c:pt idx="4294">
                  <c:v>4.6597719192504883E-3</c:v>
                </c:pt>
                <c:pt idx="4295">
                  <c:v>4.6597700566053391E-3</c:v>
                </c:pt>
                <c:pt idx="4296">
                  <c:v>4.6597681939601898E-3</c:v>
                </c:pt>
                <c:pt idx="4297">
                  <c:v>4.6597705222666264E-3</c:v>
                </c:pt>
                <c:pt idx="4298">
                  <c:v>4.6597756445407867E-3</c:v>
                </c:pt>
                <c:pt idx="4299">
                  <c:v>4.6597709879279137E-3</c:v>
                </c:pt>
                <c:pt idx="4300">
                  <c:v>4.6597728505730629E-3</c:v>
                </c:pt>
                <c:pt idx="4301">
                  <c:v>4.6597667969763279E-3</c:v>
                </c:pt>
                <c:pt idx="4302">
                  <c:v>4.6597667969763279E-3</c:v>
                </c:pt>
                <c:pt idx="4303">
                  <c:v>4.6597663313150406E-3</c:v>
                </c:pt>
                <c:pt idx="4304">
                  <c:v>4.6597728505730629E-3</c:v>
                </c:pt>
                <c:pt idx="4305">
                  <c:v>4.6597626060247421E-3</c:v>
                </c:pt>
                <c:pt idx="4306">
                  <c:v>4.6597584150731564E-3</c:v>
                </c:pt>
                <c:pt idx="4307">
                  <c:v>4.659759346395731E-3</c:v>
                </c:pt>
                <c:pt idx="4308">
                  <c:v>4.6597584150731564E-3</c:v>
                </c:pt>
                <c:pt idx="4309">
                  <c:v>4.6597570180892944E-3</c:v>
                </c:pt>
                <c:pt idx="4310">
                  <c:v>4.6597481705248356E-3</c:v>
                </c:pt>
                <c:pt idx="4311">
                  <c:v>4.6597556211054334E-3</c:v>
                </c:pt>
                <c:pt idx="4312">
                  <c:v>4.6597481705248356E-3</c:v>
                </c:pt>
                <c:pt idx="4313">
                  <c:v>4.6597528271377087E-3</c:v>
                </c:pt>
                <c:pt idx="4314">
                  <c:v>4.6597523614764214E-3</c:v>
                </c:pt>
                <c:pt idx="4315">
                  <c:v>4.6597444452345371E-3</c:v>
                </c:pt>
                <c:pt idx="4316">
                  <c:v>4.6597477048635483E-3</c:v>
                </c:pt>
                <c:pt idx="4317">
                  <c:v>4.6597439795732498E-3</c:v>
                </c:pt>
                <c:pt idx="4318">
                  <c:v>4.6597467735409737E-3</c:v>
                </c:pt>
                <c:pt idx="4319">
                  <c:v>4.6597500331699848E-3</c:v>
                </c:pt>
                <c:pt idx="4320">
                  <c:v>4.659741185605526E-3</c:v>
                </c:pt>
                <c:pt idx="4321">
                  <c:v>4.6597449108958244E-3</c:v>
                </c:pt>
                <c:pt idx="4322">
                  <c:v>4.6597463078796864E-3</c:v>
                </c:pt>
                <c:pt idx="4323">
                  <c:v>4.659745842218399E-3</c:v>
                </c:pt>
                <c:pt idx="4324">
                  <c:v>4.6597425825893879E-3</c:v>
                </c:pt>
                <c:pt idx="4325">
                  <c:v>4.6597486361861229E-3</c:v>
                </c:pt>
                <c:pt idx="4326">
                  <c:v>4.6597453765571117E-3</c:v>
                </c:pt>
                <c:pt idx="4327">
                  <c:v>4.659741185605526E-3</c:v>
                </c:pt>
                <c:pt idx="4328">
                  <c:v>4.6597425825893879E-3</c:v>
                </c:pt>
                <c:pt idx="4329">
                  <c:v>4.6597439795732498E-3</c:v>
                </c:pt>
                <c:pt idx="4330">
                  <c:v>4.6597388572990894E-3</c:v>
                </c:pt>
                <c:pt idx="4331">
                  <c:v>4.659739788621664E-3</c:v>
                </c:pt>
                <c:pt idx="4332">
                  <c:v>4.6597342006862164E-3</c:v>
                </c:pt>
                <c:pt idx="4333">
                  <c:v>4.659739788621664E-3</c:v>
                </c:pt>
                <c:pt idx="4334">
                  <c:v>4.6597369946539402E-3</c:v>
                </c:pt>
                <c:pt idx="4335">
                  <c:v>4.6597383916378021E-3</c:v>
                </c:pt>
                <c:pt idx="4336">
                  <c:v>4.659739788621664E-3</c:v>
                </c:pt>
                <c:pt idx="4337">
                  <c:v>4.6597421169281006E-3</c:v>
                </c:pt>
                <c:pt idx="4338">
                  <c:v>4.6597328037023544E-3</c:v>
                </c:pt>
                <c:pt idx="4339">
                  <c:v>4.6597318723797798E-3</c:v>
                </c:pt>
                <c:pt idx="4340">
                  <c:v>4.6597379259765148E-3</c:v>
                </c:pt>
                <c:pt idx="4341">
                  <c:v>4.6597346663475037E-3</c:v>
                </c:pt>
                <c:pt idx="4342">
                  <c:v>4.6597300097346306E-3</c:v>
                </c:pt>
                <c:pt idx="4343">
                  <c:v>4.6597342006862164E-3</c:v>
                </c:pt>
                <c:pt idx="4344">
                  <c:v>4.6597355976700783E-3</c:v>
                </c:pt>
                <c:pt idx="4345">
                  <c:v>4.659735132008791E-3</c:v>
                </c:pt>
                <c:pt idx="4346">
                  <c:v>4.6597304753959179E-3</c:v>
                </c:pt>
                <c:pt idx="4347">
                  <c:v>4.6597304753959179E-3</c:v>
                </c:pt>
                <c:pt idx="4348">
                  <c:v>4.6597383916378021E-3</c:v>
                </c:pt>
                <c:pt idx="4349">
                  <c:v>4.6597304753959179E-3</c:v>
                </c:pt>
                <c:pt idx="4350">
                  <c:v>4.6597332693636417E-3</c:v>
                </c:pt>
                <c:pt idx="4351">
                  <c:v>4.6597286127507687E-3</c:v>
                </c:pt>
                <c:pt idx="4352">
                  <c:v>4.6597328037023544E-3</c:v>
                </c:pt>
                <c:pt idx="4353">
                  <c:v>4.659727681428194E-3</c:v>
                </c:pt>
                <c:pt idx="4354">
                  <c:v>4.6597286127507687E-3</c:v>
                </c:pt>
                <c:pt idx="4355">
                  <c:v>4.659729078412056E-3</c:v>
                </c:pt>
                <c:pt idx="4356">
                  <c:v>4.659721627831459E-3</c:v>
                </c:pt>
                <c:pt idx="4357">
                  <c:v>4.6597253531217584E-3</c:v>
                </c:pt>
                <c:pt idx="4358">
                  <c:v>4.6597262844443321E-3</c:v>
                </c:pt>
                <c:pt idx="4359">
                  <c:v>4.659727681428194E-3</c:v>
                </c:pt>
                <c:pt idx="4360">
                  <c:v>4.6597258187830448E-3</c:v>
                </c:pt>
                <c:pt idx="4361">
                  <c:v>4.6597202308475971E-3</c:v>
                </c:pt>
                <c:pt idx="4362">
                  <c:v>4.6597244217991829E-3</c:v>
                </c:pt>
                <c:pt idx="4363">
                  <c:v>4.6597239561378956E-3</c:v>
                </c:pt>
                <c:pt idx="4364">
                  <c:v>4.6597225591540337E-3</c:v>
                </c:pt>
                <c:pt idx="4365">
                  <c:v>4.6597211621701717E-3</c:v>
                </c:pt>
                <c:pt idx="4366">
                  <c:v>4.6597225591540337E-3</c:v>
                </c:pt>
                <c:pt idx="4367">
                  <c:v>4.6597220934927464E-3</c:v>
                </c:pt>
                <c:pt idx="4368">
                  <c:v>4.6597202308475971E-3</c:v>
                </c:pt>
                <c:pt idx="4369">
                  <c:v>4.6597234904766083E-3</c:v>
                </c:pt>
                <c:pt idx="4370">
                  <c:v>4.6597239561378956E-3</c:v>
                </c:pt>
                <c:pt idx="4371">
                  <c:v>4.6597225591540337E-3</c:v>
                </c:pt>
                <c:pt idx="4372">
                  <c:v>4.6597165055572987E-3</c:v>
                </c:pt>
                <c:pt idx="4373">
                  <c:v>4.6597202308475971E-3</c:v>
                </c:pt>
                <c:pt idx="4374">
                  <c:v>4.6597202308475971E-3</c:v>
                </c:pt>
                <c:pt idx="4375">
                  <c:v>4.6597188338637352E-3</c:v>
                </c:pt>
                <c:pt idx="4376">
                  <c:v>4.6597165055572987E-3</c:v>
                </c:pt>
                <c:pt idx="4377">
                  <c:v>4.6597244217991829E-3</c:v>
                </c:pt>
                <c:pt idx="4378">
                  <c:v>4.6597206965088844E-3</c:v>
                </c:pt>
                <c:pt idx="4379">
                  <c:v>4.6597183682024479E-3</c:v>
                </c:pt>
                <c:pt idx="4380">
                  <c:v>4.6597183682024479E-3</c:v>
                </c:pt>
                <c:pt idx="4381">
                  <c:v>4.6597192995250234E-3</c:v>
                </c:pt>
                <c:pt idx="4382">
                  <c:v>4.6597183682024479E-3</c:v>
                </c:pt>
                <c:pt idx="4383">
                  <c:v>4.6597179025411606E-3</c:v>
                </c:pt>
                <c:pt idx="4384">
                  <c:v>4.6597202308475971E-3</c:v>
                </c:pt>
                <c:pt idx="4385">
                  <c:v>4.6597146429121494E-3</c:v>
                </c:pt>
                <c:pt idx="4386">
                  <c:v>4.659715574234724E-3</c:v>
                </c:pt>
                <c:pt idx="4387">
                  <c:v>4.6597179025411606E-3</c:v>
                </c:pt>
                <c:pt idx="4388">
                  <c:v>4.6597085893154144E-3</c:v>
                </c:pt>
                <c:pt idx="4389">
                  <c:v>4.6597179025411606E-3</c:v>
                </c:pt>
                <c:pt idx="4390">
                  <c:v>4.659715574234724E-3</c:v>
                </c:pt>
                <c:pt idx="4391">
                  <c:v>4.6597132459282884E-3</c:v>
                </c:pt>
                <c:pt idx="4392">
                  <c:v>4.6597127802670002E-3</c:v>
                </c:pt>
                <c:pt idx="4393">
                  <c:v>4.6597104519605637E-3</c:v>
                </c:pt>
                <c:pt idx="4394">
                  <c:v>4.6597113832831383E-3</c:v>
                </c:pt>
                <c:pt idx="4395">
                  <c:v>4.6597127802670002E-3</c:v>
                </c:pt>
                <c:pt idx="4396">
                  <c:v>4.6597165055572987E-3</c:v>
                </c:pt>
                <c:pt idx="4397">
                  <c:v>4.6597118489444256E-3</c:v>
                </c:pt>
                <c:pt idx="4398">
                  <c:v>4.6597081236541271E-3</c:v>
                </c:pt>
                <c:pt idx="4399">
                  <c:v>4.659709520637989E-3</c:v>
                </c:pt>
                <c:pt idx="4400">
                  <c:v>4.6597127802670002E-3</c:v>
                </c:pt>
                <c:pt idx="4401">
                  <c:v>4.659710917621851E-3</c:v>
                </c:pt>
                <c:pt idx="4402">
                  <c:v>4.6597057953476906E-3</c:v>
                </c:pt>
                <c:pt idx="4403">
                  <c:v>4.6597071923315534E-3</c:v>
                </c:pt>
                <c:pt idx="4404">
                  <c:v>4.6597071923315534E-3</c:v>
                </c:pt>
                <c:pt idx="4405">
                  <c:v>4.659710917621851E-3</c:v>
                </c:pt>
                <c:pt idx="4406">
                  <c:v>4.6597085893154144E-3</c:v>
                </c:pt>
                <c:pt idx="4407">
                  <c:v>4.6597085893154144E-3</c:v>
                </c:pt>
                <c:pt idx="4408">
                  <c:v>4.6597043983638287E-3</c:v>
                </c:pt>
                <c:pt idx="4409">
                  <c:v>4.6597081236541271E-3</c:v>
                </c:pt>
                <c:pt idx="4410">
                  <c:v>4.6597057953476906E-3</c:v>
                </c:pt>
                <c:pt idx="4411">
                  <c:v>4.6597076579928398E-3</c:v>
                </c:pt>
                <c:pt idx="4412">
                  <c:v>4.6597099862992764E-3</c:v>
                </c:pt>
                <c:pt idx="4413">
                  <c:v>4.6597053296864033E-3</c:v>
                </c:pt>
                <c:pt idx="4414">
                  <c:v>4.6597062610089779E-3</c:v>
                </c:pt>
                <c:pt idx="4415">
                  <c:v>4.659703467041254E-3</c:v>
                </c:pt>
                <c:pt idx="4416">
                  <c:v>4.6597053296864033E-3</c:v>
                </c:pt>
                <c:pt idx="4417">
                  <c:v>4.6597030013799667E-3</c:v>
                </c:pt>
                <c:pt idx="4418">
                  <c:v>4.6597057953476906E-3</c:v>
                </c:pt>
                <c:pt idx="4419">
                  <c:v>4.6597011387348184E-3</c:v>
                </c:pt>
                <c:pt idx="4420">
                  <c:v>4.6597016043961048E-3</c:v>
                </c:pt>
                <c:pt idx="4421">
                  <c:v>4.6597025357186794E-3</c:v>
                </c:pt>
                <c:pt idx="4422">
                  <c:v>4.6597011387348184E-3</c:v>
                </c:pt>
                <c:pt idx="4423">
                  <c:v>4.6597030013799667E-3</c:v>
                </c:pt>
                <c:pt idx="4424">
                  <c:v>4.659697413444519E-3</c:v>
                </c:pt>
                <c:pt idx="4425">
                  <c:v>4.659703467041254E-3</c:v>
                </c:pt>
                <c:pt idx="4426">
                  <c:v>4.6597071923315534E-3</c:v>
                </c:pt>
                <c:pt idx="4427">
                  <c:v>4.659698810428381E-3</c:v>
                </c:pt>
                <c:pt idx="4428">
                  <c:v>4.6597043983638287E-3</c:v>
                </c:pt>
                <c:pt idx="4429">
                  <c:v>4.6597030013799667E-3</c:v>
                </c:pt>
                <c:pt idx="4430">
                  <c:v>4.659697413444519E-3</c:v>
                </c:pt>
                <c:pt idx="4431">
                  <c:v>4.6597011387348184E-3</c:v>
                </c:pt>
                <c:pt idx="4432">
                  <c:v>4.6596983447670937E-3</c:v>
                </c:pt>
                <c:pt idx="4433">
                  <c:v>4.6596946194767952E-3</c:v>
                </c:pt>
                <c:pt idx="4434">
                  <c:v>4.6596978791058064E-3</c:v>
                </c:pt>
                <c:pt idx="4435">
                  <c:v>4.6597020700573921E-3</c:v>
                </c:pt>
                <c:pt idx="4436">
                  <c:v>4.6596983447670937E-3</c:v>
                </c:pt>
                <c:pt idx="4437">
                  <c:v>4.6597011387348184E-3</c:v>
                </c:pt>
                <c:pt idx="4438">
                  <c:v>4.6596960164606571E-3</c:v>
                </c:pt>
                <c:pt idx="4439">
                  <c:v>4.6596997417509556E-3</c:v>
                </c:pt>
                <c:pt idx="4440">
                  <c:v>4.6596960164606571E-3</c:v>
                </c:pt>
                <c:pt idx="4441">
                  <c:v>4.6597006730735302E-3</c:v>
                </c:pt>
                <c:pt idx="4442">
                  <c:v>4.6596946194767952E-3</c:v>
                </c:pt>
                <c:pt idx="4443">
                  <c:v>4.6596922911703587E-3</c:v>
                </c:pt>
                <c:pt idx="4444">
                  <c:v>4.659697413444519E-3</c:v>
                </c:pt>
                <c:pt idx="4445">
                  <c:v>4.6596969477832317E-3</c:v>
                </c:pt>
                <c:pt idx="4446">
                  <c:v>4.6596964821219444E-3</c:v>
                </c:pt>
                <c:pt idx="4447">
                  <c:v>4.6596908941864967E-3</c:v>
                </c:pt>
                <c:pt idx="4448">
                  <c:v>4.6596871688961983E-3</c:v>
                </c:pt>
                <c:pt idx="4449">
                  <c:v>4.6596946194767952E-3</c:v>
                </c:pt>
                <c:pt idx="4450">
                  <c:v>4.6596918255090714E-3</c:v>
                </c:pt>
                <c:pt idx="4451">
                  <c:v>4.6596918255090714E-3</c:v>
                </c:pt>
                <c:pt idx="4452">
                  <c:v>4.6596960164606571E-3</c:v>
                </c:pt>
                <c:pt idx="4453">
                  <c:v>4.659692756831646E-3</c:v>
                </c:pt>
                <c:pt idx="4454">
                  <c:v>4.6596964821219444E-3</c:v>
                </c:pt>
                <c:pt idx="4455">
                  <c:v>4.6596941538155079E-3</c:v>
                </c:pt>
                <c:pt idx="4456">
                  <c:v>4.6596908941864967E-3</c:v>
                </c:pt>
                <c:pt idx="4457">
                  <c:v>4.6596918255090714E-3</c:v>
                </c:pt>
                <c:pt idx="4458">
                  <c:v>4.6596969477832317E-3</c:v>
                </c:pt>
                <c:pt idx="4459">
                  <c:v>4.659697413444519E-3</c:v>
                </c:pt>
                <c:pt idx="4460">
                  <c:v>4.6596899628639221E-3</c:v>
                </c:pt>
                <c:pt idx="4461">
                  <c:v>4.6596932224929333E-3</c:v>
                </c:pt>
                <c:pt idx="4462">
                  <c:v>4.6596922911703587E-3</c:v>
                </c:pt>
                <c:pt idx="4463">
                  <c:v>4.6596918255090714E-3</c:v>
                </c:pt>
                <c:pt idx="4464">
                  <c:v>4.6596890315413484E-3</c:v>
                </c:pt>
                <c:pt idx="4465">
                  <c:v>4.6596997417509556E-3</c:v>
                </c:pt>
                <c:pt idx="4466">
                  <c:v>4.6596871688961983E-3</c:v>
                </c:pt>
                <c:pt idx="4467">
                  <c:v>4.6596899628639221E-3</c:v>
                </c:pt>
                <c:pt idx="4468">
                  <c:v>4.6596918255090714E-3</c:v>
                </c:pt>
                <c:pt idx="4469">
                  <c:v>4.6596904285252094E-3</c:v>
                </c:pt>
                <c:pt idx="4470">
                  <c:v>4.6596876345574856E-3</c:v>
                </c:pt>
                <c:pt idx="4471">
                  <c:v>4.6596857719123363E-3</c:v>
                </c:pt>
                <c:pt idx="4472">
                  <c:v>4.6596843749284744E-3</c:v>
                </c:pt>
                <c:pt idx="4473">
                  <c:v>4.6596834436058998E-3</c:v>
                </c:pt>
                <c:pt idx="4474">
                  <c:v>4.6596885658800602E-3</c:v>
                </c:pt>
                <c:pt idx="4475">
                  <c:v>4.6596885658800602E-3</c:v>
                </c:pt>
                <c:pt idx="4476">
                  <c:v>4.6596890315413484E-3</c:v>
                </c:pt>
                <c:pt idx="4477">
                  <c:v>4.6596848405897617E-3</c:v>
                </c:pt>
                <c:pt idx="4478">
                  <c:v>4.6596848405897617E-3</c:v>
                </c:pt>
                <c:pt idx="4479">
                  <c:v>4.6596857719123363E-3</c:v>
                </c:pt>
                <c:pt idx="4480">
                  <c:v>4.6596871688961983E-3</c:v>
                </c:pt>
                <c:pt idx="4481">
                  <c:v>4.6596876345574856E-3</c:v>
                </c:pt>
                <c:pt idx="4482">
                  <c:v>4.6596862375736237E-3</c:v>
                </c:pt>
                <c:pt idx="4483">
                  <c:v>4.6596876345574856E-3</c:v>
                </c:pt>
                <c:pt idx="4484">
                  <c:v>4.6596876345574856E-3</c:v>
                </c:pt>
                <c:pt idx="4485">
                  <c:v>4.6596834436058998E-3</c:v>
                </c:pt>
                <c:pt idx="4486">
                  <c:v>4.6596862375736237E-3</c:v>
                </c:pt>
                <c:pt idx="4487">
                  <c:v>4.6596862375736237E-3</c:v>
                </c:pt>
                <c:pt idx="4488">
                  <c:v>4.6596871688961983E-3</c:v>
                </c:pt>
                <c:pt idx="4489">
                  <c:v>4.6596820466220379E-3</c:v>
                </c:pt>
                <c:pt idx="4490">
                  <c:v>4.6596848405897617E-3</c:v>
                </c:pt>
                <c:pt idx="4491">
                  <c:v>4.6596890315413484E-3</c:v>
                </c:pt>
                <c:pt idx="4492">
                  <c:v>4.6596862375736237E-3</c:v>
                </c:pt>
                <c:pt idx="4493">
                  <c:v>4.6596820466220379E-3</c:v>
                </c:pt>
                <c:pt idx="4494">
                  <c:v>4.6596862375736237E-3</c:v>
                </c:pt>
                <c:pt idx="4495">
                  <c:v>4.6596801839768887E-3</c:v>
                </c:pt>
                <c:pt idx="4496">
                  <c:v>4.6596834436058998E-3</c:v>
                </c:pt>
                <c:pt idx="4497">
                  <c:v>4.6596834436058998E-3</c:v>
                </c:pt>
                <c:pt idx="4498">
                  <c:v>4.6596881002187729E-3</c:v>
                </c:pt>
                <c:pt idx="4499">
                  <c:v>4.6596834436058998E-3</c:v>
                </c:pt>
                <c:pt idx="4500">
                  <c:v>4.6596848405897617E-3</c:v>
                </c:pt>
                <c:pt idx="4501">
                  <c:v>4.6596787869930267E-3</c:v>
                </c:pt>
                <c:pt idx="4502">
                  <c:v>4.6596797183156013E-3</c:v>
                </c:pt>
                <c:pt idx="4503">
                  <c:v>4.6596801839768887E-3</c:v>
                </c:pt>
                <c:pt idx="4504">
                  <c:v>4.6596787869930267E-3</c:v>
                </c:pt>
                <c:pt idx="4505">
                  <c:v>4.6596787869930267E-3</c:v>
                </c:pt>
                <c:pt idx="4506">
                  <c:v>4.6596801839768887E-3</c:v>
                </c:pt>
                <c:pt idx="4507">
                  <c:v>4.6596815809607506E-3</c:v>
                </c:pt>
                <c:pt idx="4508">
                  <c:v>4.6596759930253029E-3</c:v>
                </c:pt>
                <c:pt idx="4509">
                  <c:v>4.6596787869930267E-3</c:v>
                </c:pt>
                <c:pt idx="4510">
                  <c:v>4.6596815809607506E-3</c:v>
                </c:pt>
                <c:pt idx="4511">
                  <c:v>4.6596801839768887E-3</c:v>
                </c:pt>
                <c:pt idx="4512">
                  <c:v>4.6596778556704521E-3</c:v>
                </c:pt>
                <c:pt idx="4513">
                  <c:v>4.6596815809607506E-3</c:v>
                </c:pt>
                <c:pt idx="4514">
                  <c:v>4.6596755273640156E-3</c:v>
                </c:pt>
                <c:pt idx="4515">
                  <c:v>4.6596815809607506E-3</c:v>
                </c:pt>
                <c:pt idx="4516">
                  <c:v>4.6596801839768887E-3</c:v>
                </c:pt>
                <c:pt idx="4517">
                  <c:v>4.6596778556704521E-3</c:v>
                </c:pt>
                <c:pt idx="4518">
                  <c:v>4.659674596041441E-3</c:v>
                </c:pt>
                <c:pt idx="4519">
                  <c:v>4.6596834436058998E-3</c:v>
                </c:pt>
                <c:pt idx="4520">
                  <c:v>4.659674596041441E-3</c:v>
                </c:pt>
                <c:pt idx="4521">
                  <c:v>4.6596759930253029E-3</c:v>
                </c:pt>
                <c:pt idx="4522">
                  <c:v>4.6596797183156013E-3</c:v>
                </c:pt>
                <c:pt idx="4523">
                  <c:v>4.6596797183156013E-3</c:v>
                </c:pt>
                <c:pt idx="4524">
                  <c:v>4.6596801839768887E-3</c:v>
                </c:pt>
                <c:pt idx="4525">
                  <c:v>4.6596787869930267E-3</c:v>
                </c:pt>
                <c:pt idx="4526">
                  <c:v>4.659680649638176E-3</c:v>
                </c:pt>
                <c:pt idx="4527">
                  <c:v>4.6596750617027283E-3</c:v>
                </c:pt>
                <c:pt idx="4528">
                  <c:v>4.6596769243478784E-3</c:v>
                </c:pt>
                <c:pt idx="4529">
                  <c:v>4.6596811152994633E-3</c:v>
                </c:pt>
                <c:pt idx="4530">
                  <c:v>4.6596811152994633E-3</c:v>
                </c:pt>
                <c:pt idx="4531">
                  <c:v>4.6596769243478784E-3</c:v>
                </c:pt>
                <c:pt idx="4532">
                  <c:v>4.6596773900091648E-3</c:v>
                </c:pt>
                <c:pt idx="4533">
                  <c:v>4.6596727333962917E-3</c:v>
                </c:pt>
                <c:pt idx="4534">
                  <c:v>4.659673199057579E-3</c:v>
                </c:pt>
                <c:pt idx="4535">
                  <c:v>4.6596787869930267E-3</c:v>
                </c:pt>
                <c:pt idx="4536">
                  <c:v>4.6596773900091648E-3</c:v>
                </c:pt>
                <c:pt idx="4537">
                  <c:v>4.659674596041441E-3</c:v>
                </c:pt>
                <c:pt idx="4538">
                  <c:v>4.6596764586865902E-3</c:v>
                </c:pt>
                <c:pt idx="4539">
                  <c:v>4.6596773900091648E-3</c:v>
                </c:pt>
                <c:pt idx="4540">
                  <c:v>4.6596759930253029E-3</c:v>
                </c:pt>
                <c:pt idx="4541">
                  <c:v>4.6596773900091648E-3</c:v>
                </c:pt>
                <c:pt idx="4542">
                  <c:v>4.6596783213317394E-3</c:v>
                </c:pt>
                <c:pt idx="4543">
                  <c:v>4.6596769243478784E-3</c:v>
                </c:pt>
                <c:pt idx="4544">
                  <c:v>4.659674596041441E-3</c:v>
                </c:pt>
                <c:pt idx="4545">
                  <c:v>4.6596750617027283E-3</c:v>
                </c:pt>
                <c:pt idx="4546">
                  <c:v>4.659674596041441E-3</c:v>
                </c:pt>
                <c:pt idx="4547">
                  <c:v>4.6596755273640156E-3</c:v>
                </c:pt>
                <c:pt idx="4548">
                  <c:v>4.6596787869930267E-3</c:v>
                </c:pt>
                <c:pt idx="4549">
                  <c:v>4.659673199057579E-3</c:v>
                </c:pt>
                <c:pt idx="4550">
                  <c:v>4.6596736647188663E-3</c:v>
                </c:pt>
                <c:pt idx="4551">
                  <c:v>4.6596722677350044E-3</c:v>
                </c:pt>
                <c:pt idx="4552">
                  <c:v>4.6596801839768887E-3</c:v>
                </c:pt>
                <c:pt idx="4553">
                  <c:v>4.659674596041441E-3</c:v>
                </c:pt>
                <c:pt idx="4554">
                  <c:v>4.6596736647188663E-3</c:v>
                </c:pt>
                <c:pt idx="4555">
                  <c:v>4.6596736647188663E-3</c:v>
                </c:pt>
                <c:pt idx="4556">
                  <c:v>4.6596704050898552E-3</c:v>
                </c:pt>
                <c:pt idx="4557">
                  <c:v>4.6596750617027283E-3</c:v>
                </c:pt>
                <c:pt idx="4558">
                  <c:v>4.6596704050898552E-3</c:v>
                </c:pt>
                <c:pt idx="4559">
                  <c:v>4.6596736647188663E-3</c:v>
                </c:pt>
                <c:pt idx="4560">
                  <c:v>4.6596722677350044E-3</c:v>
                </c:pt>
                <c:pt idx="4561">
                  <c:v>4.6596680767834187E-3</c:v>
                </c:pt>
                <c:pt idx="4562">
                  <c:v>4.659674596041441E-3</c:v>
                </c:pt>
                <c:pt idx="4563">
                  <c:v>4.6596727333962917E-3</c:v>
                </c:pt>
                <c:pt idx="4564">
                  <c:v>4.6596727333962917E-3</c:v>
                </c:pt>
                <c:pt idx="4565">
                  <c:v>4.6596718020737171E-3</c:v>
                </c:pt>
                <c:pt idx="4566">
                  <c:v>4.6596699394285679E-3</c:v>
                </c:pt>
                <c:pt idx="4567">
                  <c:v>4.659673199057579E-3</c:v>
                </c:pt>
                <c:pt idx="4568">
                  <c:v>4.6596741303801537E-3</c:v>
                </c:pt>
                <c:pt idx="4569">
                  <c:v>4.6596722677350044E-3</c:v>
                </c:pt>
                <c:pt idx="4570">
                  <c:v>4.659673199057579E-3</c:v>
                </c:pt>
                <c:pt idx="4571">
                  <c:v>4.6596736647188663E-3</c:v>
                </c:pt>
                <c:pt idx="4572">
                  <c:v>4.6596736647188663E-3</c:v>
                </c:pt>
                <c:pt idx="4573">
                  <c:v>4.6596718020737171E-3</c:v>
                </c:pt>
                <c:pt idx="4574">
                  <c:v>4.6596704050898552E-3</c:v>
                </c:pt>
                <c:pt idx="4575">
                  <c:v>4.6596713364124298E-3</c:v>
                </c:pt>
                <c:pt idx="4576">
                  <c:v>4.6596708707511434E-3</c:v>
                </c:pt>
                <c:pt idx="4577">
                  <c:v>4.6596736647188663E-3</c:v>
                </c:pt>
                <c:pt idx="4578">
                  <c:v>4.6596722677350044E-3</c:v>
                </c:pt>
                <c:pt idx="4579">
                  <c:v>4.6596708707511434E-3</c:v>
                </c:pt>
                <c:pt idx="4580">
                  <c:v>4.659674596041441E-3</c:v>
                </c:pt>
                <c:pt idx="4581">
                  <c:v>4.6596718020737171E-3</c:v>
                </c:pt>
                <c:pt idx="4582">
                  <c:v>4.6596680767834187E-3</c:v>
                </c:pt>
                <c:pt idx="4583">
                  <c:v>4.659668542444706E-3</c:v>
                </c:pt>
                <c:pt idx="4584">
                  <c:v>4.6596690081059933E-3</c:v>
                </c:pt>
                <c:pt idx="4585">
                  <c:v>4.6596718020737171E-3</c:v>
                </c:pt>
                <c:pt idx="4586">
                  <c:v>4.6596690081059933E-3</c:v>
                </c:pt>
                <c:pt idx="4587">
                  <c:v>0.183314323425293</c:v>
                </c:pt>
                <c:pt idx="4588">
                  <c:v>0.1833031177520752</c:v>
                </c:pt>
                <c:pt idx="4589">
                  <c:v>0.18331509828567499</c:v>
                </c:pt>
                <c:pt idx="4590">
                  <c:v>0.18330630660057071</c:v>
                </c:pt>
                <c:pt idx="4591">
                  <c:v>0.18330591917037961</c:v>
                </c:pt>
                <c:pt idx="4592">
                  <c:v>0.18331167101860049</c:v>
                </c:pt>
                <c:pt idx="4593">
                  <c:v>0.1833029389381409</c:v>
                </c:pt>
                <c:pt idx="4594">
                  <c:v>0.18330799043178561</c:v>
                </c:pt>
                <c:pt idx="4595">
                  <c:v>0.18330730497837069</c:v>
                </c:pt>
                <c:pt idx="4596">
                  <c:v>0.1833029389381409</c:v>
                </c:pt>
                <c:pt idx="4597">
                  <c:v>0.183308020234108</c:v>
                </c:pt>
                <c:pt idx="4598">
                  <c:v>0.18330417573451999</c:v>
                </c:pt>
                <c:pt idx="4599">
                  <c:v>0.18330411612987521</c:v>
                </c:pt>
                <c:pt idx="4600">
                  <c:v>0.18330654501914981</c:v>
                </c:pt>
                <c:pt idx="4601">
                  <c:v>0.18330277502536771</c:v>
                </c:pt>
                <c:pt idx="4602">
                  <c:v>0.1833049654960632</c:v>
                </c:pt>
                <c:pt idx="4603">
                  <c:v>0.18330465257167819</c:v>
                </c:pt>
                <c:pt idx="4604">
                  <c:v>0.18330276012420649</c:v>
                </c:pt>
                <c:pt idx="4605">
                  <c:v>0.1833049654960632</c:v>
                </c:pt>
                <c:pt idx="4606">
                  <c:v>0.18330325186252591</c:v>
                </c:pt>
                <c:pt idx="4607">
                  <c:v>0.1833032816648483</c:v>
                </c:pt>
                <c:pt idx="4608">
                  <c:v>0.1833043247461319</c:v>
                </c:pt>
                <c:pt idx="4609">
                  <c:v>0.1833026856184006</c:v>
                </c:pt>
                <c:pt idx="4610">
                  <c:v>0.18330368399620059</c:v>
                </c:pt>
                <c:pt idx="4611">
                  <c:v>0.18330349028110501</c:v>
                </c:pt>
                <c:pt idx="4612">
                  <c:v>0.1833027005195618</c:v>
                </c:pt>
                <c:pt idx="4613">
                  <c:v>0.1833036541938782</c:v>
                </c:pt>
                <c:pt idx="4614">
                  <c:v>0.18330289423465729</c:v>
                </c:pt>
                <c:pt idx="4615">
                  <c:v>0.1833029389381409</c:v>
                </c:pt>
                <c:pt idx="4616">
                  <c:v>0.1833033412694931</c:v>
                </c:pt>
                <c:pt idx="4617">
                  <c:v>0.18330264091491699</c:v>
                </c:pt>
                <c:pt idx="4618">
                  <c:v>0.18330308794975281</c:v>
                </c:pt>
                <c:pt idx="4619">
                  <c:v>0.18330298364162451</c:v>
                </c:pt>
                <c:pt idx="4620">
                  <c:v>0.18330267071723941</c:v>
                </c:pt>
                <c:pt idx="4621">
                  <c:v>0.18330307304859161</c:v>
                </c:pt>
                <c:pt idx="4622">
                  <c:v>0.18330274522304529</c:v>
                </c:pt>
                <c:pt idx="4623">
                  <c:v>0.18330277502536771</c:v>
                </c:pt>
                <c:pt idx="4624">
                  <c:v>0.1833029389381409</c:v>
                </c:pt>
                <c:pt idx="4625">
                  <c:v>0.18330264091491699</c:v>
                </c:pt>
                <c:pt idx="4626">
                  <c:v>0.18330284953117371</c:v>
                </c:pt>
                <c:pt idx="4627">
                  <c:v>0.18330277502536771</c:v>
                </c:pt>
                <c:pt idx="4628">
                  <c:v>0.18330267071723941</c:v>
                </c:pt>
                <c:pt idx="4629">
                  <c:v>0.18330283463001251</c:v>
                </c:pt>
                <c:pt idx="4630">
                  <c:v>0.18330267071723941</c:v>
                </c:pt>
                <c:pt idx="4631">
                  <c:v>0.1833027005195618</c:v>
                </c:pt>
                <c:pt idx="4632">
                  <c:v>0.18330277502536771</c:v>
                </c:pt>
                <c:pt idx="4633">
                  <c:v>0.18330264091491699</c:v>
                </c:pt>
                <c:pt idx="4634">
                  <c:v>0.18330274522304529</c:v>
                </c:pt>
                <c:pt idx="4635">
                  <c:v>0.18330267071723941</c:v>
                </c:pt>
                <c:pt idx="4636">
                  <c:v>0.18330264091491699</c:v>
                </c:pt>
                <c:pt idx="4637">
                  <c:v>0.1833027005195618</c:v>
                </c:pt>
                <c:pt idx="4638">
                  <c:v>0.18330265581607821</c:v>
                </c:pt>
                <c:pt idx="4639">
                  <c:v>0.18330267071723941</c:v>
                </c:pt>
                <c:pt idx="4640">
                  <c:v>0.1833026856184006</c:v>
                </c:pt>
                <c:pt idx="4641">
                  <c:v>0.18330264091491699</c:v>
                </c:pt>
                <c:pt idx="4642">
                  <c:v>0.1833026856184006</c:v>
                </c:pt>
                <c:pt idx="4643">
                  <c:v>0.18045137822628021</c:v>
                </c:pt>
                <c:pt idx="4644">
                  <c:v>0.1804509311914444</c:v>
                </c:pt>
                <c:pt idx="4645">
                  <c:v>0.18045039474964139</c:v>
                </c:pt>
                <c:pt idx="4646">
                  <c:v>0.18045017123222351</c:v>
                </c:pt>
                <c:pt idx="4647">
                  <c:v>0.18045011162757871</c:v>
                </c:pt>
                <c:pt idx="4648">
                  <c:v>0.1804499626159668</c:v>
                </c:pt>
                <c:pt idx="4649">
                  <c:v>0.18044956028461459</c:v>
                </c:pt>
                <c:pt idx="4650">
                  <c:v>0.18044912815093991</c:v>
                </c:pt>
                <c:pt idx="4651">
                  <c:v>0.18044885993003851</c:v>
                </c:pt>
                <c:pt idx="4652">
                  <c:v>0.1804488152265549</c:v>
                </c:pt>
                <c:pt idx="4653">
                  <c:v>0.18044887483119959</c:v>
                </c:pt>
                <c:pt idx="4654">
                  <c:v>0.18044878542423251</c:v>
                </c:pt>
                <c:pt idx="4655">
                  <c:v>0.1804486811161041</c:v>
                </c:pt>
                <c:pt idx="4656">
                  <c:v>0.18044859170913699</c:v>
                </c:pt>
                <c:pt idx="4657">
                  <c:v>0.1804486811161041</c:v>
                </c:pt>
                <c:pt idx="4658">
                  <c:v>0.1804488003253937</c:v>
                </c:pt>
                <c:pt idx="4659">
                  <c:v>0.18044887483119959</c:v>
                </c:pt>
                <c:pt idx="4660">
                  <c:v>0.18044885993003851</c:v>
                </c:pt>
                <c:pt idx="4661">
                  <c:v>0.18044883012771609</c:v>
                </c:pt>
                <c:pt idx="4662">
                  <c:v>0.1804488152265549</c:v>
                </c:pt>
                <c:pt idx="4663">
                  <c:v>0.18044885993003851</c:v>
                </c:pt>
                <c:pt idx="4664">
                  <c:v>0.18044888973236081</c:v>
                </c:pt>
                <c:pt idx="4665">
                  <c:v>0.18044885993003851</c:v>
                </c:pt>
                <c:pt idx="4666">
                  <c:v>0.1804488003253937</c:v>
                </c:pt>
                <c:pt idx="4667">
                  <c:v>0.1804487556219101</c:v>
                </c:pt>
                <c:pt idx="4668">
                  <c:v>0.18044872581958771</c:v>
                </c:pt>
                <c:pt idx="4669">
                  <c:v>0.18044871091842651</c:v>
                </c:pt>
                <c:pt idx="4670">
                  <c:v>0.1804486811161041</c:v>
                </c:pt>
                <c:pt idx="4671">
                  <c:v>0.18044865131378171</c:v>
                </c:pt>
                <c:pt idx="4672">
                  <c:v>0.18044860661029821</c:v>
                </c:pt>
                <c:pt idx="4673">
                  <c:v>0.18044859170913699</c:v>
                </c:pt>
                <c:pt idx="4674">
                  <c:v>0.18044859170913699</c:v>
                </c:pt>
                <c:pt idx="4675">
                  <c:v>0.18044859170913699</c:v>
                </c:pt>
                <c:pt idx="4676">
                  <c:v>0.18044860661029821</c:v>
                </c:pt>
                <c:pt idx="4677">
                  <c:v>0.18044859170913699</c:v>
                </c:pt>
                <c:pt idx="4678">
                  <c:v>0.18044859170913699</c:v>
                </c:pt>
                <c:pt idx="4679">
                  <c:v>0.18044860661029821</c:v>
                </c:pt>
                <c:pt idx="4680">
                  <c:v>0.18044862151145941</c:v>
                </c:pt>
                <c:pt idx="4681">
                  <c:v>0.18044862151145941</c:v>
                </c:pt>
                <c:pt idx="4682">
                  <c:v>0.1752768158912659</c:v>
                </c:pt>
                <c:pt idx="4683">
                  <c:v>0.17526499927043909</c:v>
                </c:pt>
                <c:pt idx="4684">
                  <c:v>0.1752745658159256</c:v>
                </c:pt>
                <c:pt idx="4685">
                  <c:v>0.1752544641494751</c:v>
                </c:pt>
                <c:pt idx="4686">
                  <c:v>0.1752654314041138</c:v>
                </c:pt>
                <c:pt idx="4687">
                  <c:v>0.17525126039981839</c:v>
                </c:pt>
                <c:pt idx="4688">
                  <c:v>0.17525781691074371</c:v>
                </c:pt>
                <c:pt idx="4689">
                  <c:v>0.17525427043437961</c:v>
                </c:pt>
                <c:pt idx="4690">
                  <c:v>0.17525441944599149</c:v>
                </c:pt>
                <c:pt idx="4691">
                  <c:v>0.17525838315486911</c:v>
                </c:pt>
                <c:pt idx="4692">
                  <c:v>0.17525361478328699</c:v>
                </c:pt>
                <c:pt idx="4693">
                  <c:v>0.17525982856750491</c:v>
                </c:pt>
                <c:pt idx="4694">
                  <c:v>0.17525272071361539</c:v>
                </c:pt>
                <c:pt idx="4695">
                  <c:v>0.17525772750377661</c:v>
                </c:pt>
                <c:pt idx="4696">
                  <c:v>0.17525152862071991</c:v>
                </c:pt>
                <c:pt idx="4697">
                  <c:v>0.1752539724111557</c:v>
                </c:pt>
                <c:pt idx="4698">
                  <c:v>0.1752509921789169</c:v>
                </c:pt>
                <c:pt idx="4699">
                  <c:v>0.17525093257427221</c:v>
                </c:pt>
                <c:pt idx="4700">
                  <c:v>0.17525143921375269</c:v>
                </c:pt>
                <c:pt idx="4701">
                  <c:v>0.17524974048137659</c:v>
                </c:pt>
                <c:pt idx="4702">
                  <c:v>0.17525219917297361</c:v>
                </c:pt>
                <c:pt idx="4703">
                  <c:v>0.1752499341964722</c:v>
                </c:pt>
                <c:pt idx="4704">
                  <c:v>0.17525224387645719</c:v>
                </c:pt>
                <c:pt idx="4705">
                  <c:v>0.17525048553943631</c:v>
                </c:pt>
                <c:pt idx="4706">
                  <c:v>0.17525136470794681</c:v>
                </c:pt>
                <c:pt idx="4707">
                  <c:v>0.17525070905685419</c:v>
                </c:pt>
                <c:pt idx="4708">
                  <c:v>0.1752500981092453</c:v>
                </c:pt>
                <c:pt idx="4709">
                  <c:v>0.17525048553943631</c:v>
                </c:pt>
                <c:pt idx="4710">
                  <c:v>0.17524926364421839</c:v>
                </c:pt>
                <c:pt idx="4711">
                  <c:v>0.1752501577138901</c:v>
                </c:pt>
                <c:pt idx="4712">
                  <c:v>0.17524909973144531</c:v>
                </c:pt>
                <c:pt idx="4713">
                  <c:v>0.17524988949298859</c:v>
                </c:pt>
                <c:pt idx="4714">
                  <c:v>0.17524941265583041</c:v>
                </c:pt>
                <c:pt idx="4715">
                  <c:v>0.17524974048137659</c:v>
                </c:pt>
                <c:pt idx="4716">
                  <c:v>0.17524974048137659</c:v>
                </c:pt>
                <c:pt idx="4717">
                  <c:v>0.17524953186511991</c:v>
                </c:pt>
                <c:pt idx="4718">
                  <c:v>0.17524981498718259</c:v>
                </c:pt>
                <c:pt idx="4719">
                  <c:v>0.17524933815002439</c:v>
                </c:pt>
                <c:pt idx="4720">
                  <c:v>0.17524965107440951</c:v>
                </c:pt>
                <c:pt idx="4721">
                  <c:v>0.17524917423725131</c:v>
                </c:pt>
                <c:pt idx="4722">
                  <c:v>0.17524941265583041</c:v>
                </c:pt>
                <c:pt idx="4723">
                  <c:v>0.17524915933609009</c:v>
                </c:pt>
                <c:pt idx="4724">
                  <c:v>0.17524923384189611</c:v>
                </c:pt>
                <c:pt idx="4725">
                  <c:v>0.17524923384189611</c:v>
                </c:pt>
                <c:pt idx="4726">
                  <c:v>0.17524917423725131</c:v>
                </c:pt>
                <c:pt idx="4727">
                  <c:v>0.17524933815002439</c:v>
                </c:pt>
                <c:pt idx="4728">
                  <c:v>0.17524917423725131</c:v>
                </c:pt>
                <c:pt idx="4729">
                  <c:v>0.17524933815002439</c:v>
                </c:pt>
                <c:pt idx="4730">
                  <c:v>0.17524917423725131</c:v>
                </c:pt>
                <c:pt idx="4731">
                  <c:v>0.17524926364421839</c:v>
                </c:pt>
                <c:pt idx="4732">
                  <c:v>0.17524915933609009</c:v>
                </c:pt>
                <c:pt idx="4733">
                  <c:v>0.17524917423725131</c:v>
                </c:pt>
                <c:pt idx="4734">
                  <c:v>0.17524914443492889</c:v>
                </c:pt>
                <c:pt idx="4735">
                  <c:v>0.17524909973144531</c:v>
                </c:pt>
                <c:pt idx="4736">
                  <c:v>0.17524915933609009</c:v>
                </c:pt>
                <c:pt idx="4737">
                  <c:v>0.17524908483028409</c:v>
                </c:pt>
                <c:pt idx="4738">
                  <c:v>0.17524915933609009</c:v>
                </c:pt>
                <c:pt idx="4739">
                  <c:v>0.17524911463260651</c:v>
                </c:pt>
                <c:pt idx="4740">
                  <c:v>0.17524914443492889</c:v>
                </c:pt>
                <c:pt idx="4741">
                  <c:v>0.17524911463260651</c:v>
                </c:pt>
                <c:pt idx="4742">
                  <c:v>0.17524914443492889</c:v>
                </c:pt>
                <c:pt idx="4743">
                  <c:v>0.17524911463260651</c:v>
                </c:pt>
                <c:pt idx="4744">
                  <c:v>0.17524909973144531</c:v>
                </c:pt>
                <c:pt idx="4745">
                  <c:v>0.17524909973144531</c:v>
                </c:pt>
                <c:pt idx="4746">
                  <c:v>0.17524908483028409</c:v>
                </c:pt>
                <c:pt idx="4747">
                  <c:v>0.17524909973144531</c:v>
                </c:pt>
                <c:pt idx="4748">
                  <c:v>0.17524908483028409</c:v>
                </c:pt>
                <c:pt idx="4749">
                  <c:v>0.17524909973144531</c:v>
                </c:pt>
                <c:pt idx="4750">
                  <c:v>0.17524909973144531</c:v>
                </c:pt>
                <c:pt idx="4751">
                  <c:v>0.17524909973144531</c:v>
                </c:pt>
                <c:pt idx="4752">
                  <c:v>0.17524909973144531</c:v>
                </c:pt>
                <c:pt idx="4753">
                  <c:v>0.17524909973144531</c:v>
                </c:pt>
                <c:pt idx="4754">
                  <c:v>0.17524909973144531</c:v>
                </c:pt>
                <c:pt idx="4755">
                  <c:v>0.17524909973144531</c:v>
                </c:pt>
                <c:pt idx="4756">
                  <c:v>0.17524908483028409</c:v>
                </c:pt>
                <c:pt idx="4757">
                  <c:v>0.17524908483028409</c:v>
                </c:pt>
                <c:pt idx="4758">
                  <c:v>0.17524909973144531</c:v>
                </c:pt>
                <c:pt idx="4759">
                  <c:v>0.17524908483028409</c:v>
                </c:pt>
                <c:pt idx="4760">
                  <c:v>0.17524909973144531</c:v>
                </c:pt>
                <c:pt idx="4761">
                  <c:v>0.17524909973144531</c:v>
                </c:pt>
                <c:pt idx="4762">
                  <c:v>0.17524909973144531</c:v>
                </c:pt>
                <c:pt idx="4763">
                  <c:v>0.24864198267459869</c:v>
                </c:pt>
                <c:pt idx="4764">
                  <c:v>0.24863214790821081</c:v>
                </c:pt>
                <c:pt idx="4765">
                  <c:v>0.24863165616989141</c:v>
                </c:pt>
                <c:pt idx="4766">
                  <c:v>0.2486333101987839</c:v>
                </c:pt>
                <c:pt idx="4767">
                  <c:v>0.24862582981586459</c:v>
                </c:pt>
                <c:pt idx="4768">
                  <c:v>0.2486200928688049</c:v>
                </c:pt>
                <c:pt idx="4769">
                  <c:v>0.24862200021743769</c:v>
                </c:pt>
                <c:pt idx="4770">
                  <c:v>0.24862158298492429</c:v>
                </c:pt>
                <c:pt idx="4771">
                  <c:v>0.24861769378185269</c:v>
                </c:pt>
                <c:pt idx="4772">
                  <c:v>0.24861849844455719</c:v>
                </c:pt>
                <c:pt idx="4773">
                  <c:v>0.24862185120582581</c:v>
                </c:pt>
                <c:pt idx="4774">
                  <c:v>0.24862134456634519</c:v>
                </c:pt>
                <c:pt idx="4775">
                  <c:v>0.2486201077699661</c:v>
                </c:pt>
                <c:pt idx="4776">
                  <c:v>0.2486219257116318</c:v>
                </c:pt>
                <c:pt idx="4777">
                  <c:v>0.24862295389175421</c:v>
                </c:pt>
                <c:pt idx="4778">
                  <c:v>0.2486210763454437</c:v>
                </c:pt>
                <c:pt idx="4779">
                  <c:v>0.24862004816532141</c:v>
                </c:pt>
                <c:pt idx="4780">
                  <c:v>0.2486206591129303</c:v>
                </c:pt>
                <c:pt idx="4781">
                  <c:v>0.2486198544502258</c:v>
                </c:pt>
                <c:pt idx="4782">
                  <c:v>0.2486180663108826</c:v>
                </c:pt>
                <c:pt idx="4783">
                  <c:v>0.24861787259578699</c:v>
                </c:pt>
                <c:pt idx="4784">
                  <c:v>0.2486182898283005</c:v>
                </c:pt>
                <c:pt idx="4785">
                  <c:v>0.24861758947372439</c:v>
                </c:pt>
                <c:pt idx="4786">
                  <c:v>0.24861711263656619</c:v>
                </c:pt>
                <c:pt idx="4787">
                  <c:v>0.24861779808998111</c:v>
                </c:pt>
                <c:pt idx="4788">
                  <c:v>0.24861814081668851</c:v>
                </c:pt>
                <c:pt idx="4789">
                  <c:v>0.24861776828765869</c:v>
                </c:pt>
                <c:pt idx="4790">
                  <c:v>0.24861788749694819</c:v>
                </c:pt>
                <c:pt idx="4791">
                  <c:v>0.24861831963062289</c:v>
                </c:pt>
                <c:pt idx="4792">
                  <c:v>0.24861814081668851</c:v>
                </c:pt>
                <c:pt idx="4793">
                  <c:v>0.24861776828765869</c:v>
                </c:pt>
                <c:pt idx="4794">
                  <c:v>0.2486178129911423</c:v>
                </c:pt>
                <c:pt idx="4795">
                  <c:v>0.24861784279346469</c:v>
                </c:pt>
                <c:pt idx="4796">
                  <c:v>0.24861742556095121</c:v>
                </c:pt>
                <c:pt idx="4797">
                  <c:v>0.24861723184585571</c:v>
                </c:pt>
                <c:pt idx="4798">
                  <c:v>0.24861735105514529</c:v>
                </c:pt>
                <c:pt idx="4799">
                  <c:v>0.2486172616481781</c:v>
                </c:pt>
                <c:pt idx="4800">
                  <c:v>0.248617097735405</c:v>
                </c:pt>
                <c:pt idx="4801">
                  <c:v>0.24861717224121091</c:v>
                </c:pt>
                <c:pt idx="4802">
                  <c:v>0.2486173212528229</c:v>
                </c:pt>
                <c:pt idx="4803">
                  <c:v>0.24861724674701691</c:v>
                </c:pt>
                <c:pt idx="4804">
                  <c:v>0.2486172020435333</c:v>
                </c:pt>
                <c:pt idx="4805">
                  <c:v>0.24861735105514529</c:v>
                </c:pt>
                <c:pt idx="4806">
                  <c:v>0.2486173361539841</c:v>
                </c:pt>
                <c:pt idx="4807">
                  <c:v>0.24861724674701691</c:v>
                </c:pt>
                <c:pt idx="4808">
                  <c:v>0.24861724674701691</c:v>
                </c:pt>
                <c:pt idx="4809">
                  <c:v>0.2486172616481781</c:v>
                </c:pt>
                <c:pt idx="4810">
                  <c:v>0.2486172020435333</c:v>
                </c:pt>
                <c:pt idx="4811">
                  <c:v>0.24861711263656619</c:v>
                </c:pt>
                <c:pt idx="4812">
                  <c:v>0.24861714243888849</c:v>
                </c:pt>
                <c:pt idx="4813">
                  <c:v>0.24861715734004969</c:v>
                </c:pt>
                <c:pt idx="4814">
                  <c:v>0.24861706793308261</c:v>
                </c:pt>
                <c:pt idx="4815">
                  <c:v>0.2486170828342438</c:v>
                </c:pt>
                <c:pt idx="4816">
                  <c:v>0.24861714243888849</c:v>
                </c:pt>
                <c:pt idx="4817">
                  <c:v>0.24861711263656619</c:v>
                </c:pt>
                <c:pt idx="4818">
                  <c:v>0.24861711263656619</c:v>
                </c:pt>
                <c:pt idx="4819">
                  <c:v>0.24861711263656619</c:v>
                </c:pt>
                <c:pt idx="4820">
                  <c:v>0.24861714243888849</c:v>
                </c:pt>
                <c:pt idx="4821">
                  <c:v>0.24861711263656619</c:v>
                </c:pt>
                <c:pt idx="4822">
                  <c:v>0.248617097735405</c:v>
                </c:pt>
                <c:pt idx="4823">
                  <c:v>0.24861714243888849</c:v>
                </c:pt>
                <c:pt idx="4824">
                  <c:v>0.24861711263656619</c:v>
                </c:pt>
                <c:pt idx="4825">
                  <c:v>0.2486170828342438</c:v>
                </c:pt>
                <c:pt idx="4826">
                  <c:v>0.248617097735405</c:v>
                </c:pt>
                <c:pt idx="4827">
                  <c:v>0.248617097735405</c:v>
                </c:pt>
                <c:pt idx="4828">
                  <c:v>0.248617097735405</c:v>
                </c:pt>
                <c:pt idx="4829">
                  <c:v>0.248617097735405</c:v>
                </c:pt>
                <c:pt idx="4830">
                  <c:v>0.248617097735405</c:v>
                </c:pt>
                <c:pt idx="4831">
                  <c:v>0.2486170828342438</c:v>
                </c:pt>
                <c:pt idx="4832">
                  <c:v>0.2486170828342438</c:v>
                </c:pt>
                <c:pt idx="4833">
                  <c:v>0.24861706793308261</c:v>
                </c:pt>
                <c:pt idx="4834">
                  <c:v>0.248617097735405</c:v>
                </c:pt>
                <c:pt idx="4835">
                  <c:v>0.248617097735405</c:v>
                </c:pt>
                <c:pt idx="4836">
                  <c:v>0.248617097735405</c:v>
                </c:pt>
                <c:pt idx="4837">
                  <c:v>0.2486170828342438</c:v>
                </c:pt>
                <c:pt idx="4838">
                  <c:v>0.2486170828342438</c:v>
                </c:pt>
                <c:pt idx="4839">
                  <c:v>0.2486170828342438</c:v>
                </c:pt>
                <c:pt idx="4840">
                  <c:v>6.6705971956253052E-2</c:v>
                </c:pt>
                <c:pt idx="4841">
                  <c:v>6.6699810326099396E-2</c:v>
                </c:pt>
                <c:pt idx="4842">
                  <c:v>6.6686324775218964E-2</c:v>
                </c:pt>
                <c:pt idx="4843">
                  <c:v>6.6681511700153351E-2</c:v>
                </c:pt>
                <c:pt idx="4844">
                  <c:v>6.6665023565292358E-2</c:v>
                </c:pt>
                <c:pt idx="4845">
                  <c:v>6.6664807498455048E-2</c:v>
                </c:pt>
                <c:pt idx="4846">
                  <c:v>6.6651694476604462E-2</c:v>
                </c:pt>
                <c:pt idx="4847">
                  <c:v>6.6656090319156647E-2</c:v>
                </c:pt>
                <c:pt idx="4848">
                  <c:v>6.6646881401538849E-2</c:v>
                </c:pt>
                <c:pt idx="4849">
                  <c:v>6.6654376685619354E-2</c:v>
                </c:pt>
                <c:pt idx="4850">
                  <c:v>6.664770096540451E-2</c:v>
                </c:pt>
                <c:pt idx="4851">
                  <c:v>6.6653043031692505E-2</c:v>
                </c:pt>
                <c:pt idx="4852">
                  <c:v>6.6651269793510437E-2</c:v>
                </c:pt>
                <c:pt idx="4853">
                  <c:v>6.6651158034801483E-2</c:v>
                </c:pt>
                <c:pt idx="4854">
                  <c:v>6.6653259098529816E-2</c:v>
                </c:pt>
                <c:pt idx="4855">
                  <c:v>6.6649004817008972E-2</c:v>
                </c:pt>
                <c:pt idx="4856">
                  <c:v>6.6652014851570129E-2</c:v>
                </c:pt>
                <c:pt idx="4857">
                  <c:v>6.6647849977016449E-2</c:v>
                </c:pt>
                <c:pt idx="4858">
                  <c:v>6.6649556159973145E-2</c:v>
                </c:pt>
                <c:pt idx="4859">
                  <c:v>6.6647827625274658E-2</c:v>
                </c:pt>
                <c:pt idx="4860">
                  <c:v>6.6647559404373169E-2</c:v>
                </c:pt>
                <c:pt idx="4861">
                  <c:v>6.6648058593273163E-2</c:v>
                </c:pt>
                <c:pt idx="4862">
                  <c:v>6.664634495973587E-2</c:v>
                </c:pt>
                <c:pt idx="4863">
                  <c:v>6.6647864878177643E-2</c:v>
                </c:pt>
                <c:pt idx="4864">
                  <c:v>6.6646046936511993E-2</c:v>
                </c:pt>
                <c:pt idx="4865">
                  <c:v>6.6647380590438843E-2</c:v>
                </c:pt>
                <c:pt idx="4866">
                  <c:v>6.6646687686443329E-2</c:v>
                </c:pt>
                <c:pt idx="4867">
                  <c:v>6.6646844148635864E-2</c:v>
                </c:pt>
                <c:pt idx="4868">
                  <c:v>6.664750725030899E-2</c:v>
                </c:pt>
                <c:pt idx="4869">
                  <c:v>6.664653867483139E-2</c:v>
                </c:pt>
                <c:pt idx="4870">
                  <c:v>6.6647373139858246E-2</c:v>
                </c:pt>
                <c:pt idx="4871">
                  <c:v>6.6646464169025421E-2</c:v>
                </c:pt>
                <c:pt idx="4872">
                  <c:v>6.6646598279476166E-2</c:v>
                </c:pt>
                <c:pt idx="4873">
                  <c:v>6.6646493971347809E-2</c:v>
                </c:pt>
                <c:pt idx="4874">
                  <c:v>6.6646046936511993E-2</c:v>
                </c:pt>
                <c:pt idx="4875">
                  <c:v>6.6646464169025421E-2</c:v>
                </c:pt>
                <c:pt idx="4876">
                  <c:v>6.6645920276641846E-2</c:v>
                </c:pt>
                <c:pt idx="4877">
                  <c:v>6.6646277904510498E-2</c:v>
                </c:pt>
                <c:pt idx="4878">
                  <c:v>6.6646002233028412E-2</c:v>
                </c:pt>
                <c:pt idx="4879">
                  <c:v>6.6646024584770203E-2</c:v>
                </c:pt>
                <c:pt idx="4880">
                  <c:v>6.6646121442317963E-2</c:v>
                </c:pt>
                <c:pt idx="4881">
                  <c:v>6.6645920276641846E-2</c:v>
                </c:pt>
                <c:pt idx="4882">
                  <c:v>6.6646188497543335E-2</c:v>
                </c:pt>
                <c:pt idx="4883">
                  <c:v>6.6645964980125427E-2</c:v>
                </c:pt>
                <c:pt idx="4884">
                  <c:v>6.6646113991737366E-2</c:v>
                </c:pt>
                <c:pt idx="4885">
                  <c:v>6.66460320353508E-2</c:v>
                </c:pt>
                <c:pt idx="4886">
                  <c:v>6.664595752954483E-2</c:v>
                </c:pt>
                <c:pt idx="4887">
                  <c:v>6.6646017134189606E-2</c:v>
                </c:pt>
                <c:pt idx="4888">
                  <c:v>6.6645845770835876E-2</c:v>
                </c:pt>
                <c:pt idx="4889">
                  <c:v>6.6645942628383636E-2</c:v>
                </c:pt>
                <c:pt idx="4890">
                  <c:v>6.6645845770835876E-2</c:v>
                </c:pt>
                <c:pt idx="4891">
                  <c:v>6.6645868122577667E-2</c:v>
                </c:pt>
                <c:pt idx="4892">
                  <c:v>6.6645868122577667E-2</c:v>
                </c:pt>
                <c:pt idx="4893">
                  <c:v>6.6645815968513489E-2</c:v>
                </c:pt>
                <c:pt idx="4894">
                  <c:v>6.6645875573158264E-2</c:v>
                </c:pt>
                <c:pt idx="4895">
                  <c:v>6.6645801067352295E-2</c:v>
                </c:pt>
                <c:pt idx="4896">
                  <c:v>6.664586067199707E-2</c:v>
                </c:pt>
                <c:pt idx="4897">
                  <c:v>6.664583832025528E-2</c:v>
                </c:pt>
                <c:pt idx="4898">
                  <c:v>6.6645823419094086E-2</c:v>
                </c:pt>
                <c:pt idx="4899">
                  <c:v>6.6645853221416473E-2</c:v>
                </c:pt>
                <c:pt idx="4900">
                  <c:v>6.6645801067352295E-2</c:v>
                </c:pt>
                <c:pt idx="4901">
                  <c:v>6.6645830869674683E-2</c:v>
                </c:pt>
                <c:pt idx="4902">
                  <c:v>6.6645793616771698E-2</c:v>
                </c:pt>
                <c:pt idx="4903">
                  <c:v>6.6645793616771698E-2</c:v>
                </c:pt>
                <c:pt idx="4904">
                  <c:v>6.6645801067352295E-2</c:v>
                </c:pt>
                <c:pt idx="4905">
                  <c:v>6.6645771265029907E-2</c:v>
                </c:pt>
                <c:pt idx="4906">
                  <c:v>6.6645786166191101E-2</c:v>
                </c:pt>
                <c:pt idx="4907">
                  <c:v>6.6645771265029907E-2</c:v>
                </c:pt>
                <c:pt idx="4908">
                  <c:v>6.6645771265029907E-2</c:v>
                </c:pt>
                <c:pt idx="4909">
                  <c:v>6.664576381444931E-2</c:v>
                </c:pt>
                <c:pt idx="4910">
                  <c:v>6.664576381444931E-2</c:v>
                </c:pt>
                <c:pt idx="4911">
                  <c:v>6.6645771265029907E-2</c:v>
                </c:pt>
                <c:pt idx="4912">
                  <c:v>6.6645748913288116E-2</c:v>
                </c:pt>
                <c:pt idx="4913">
                  <c:v>6.664576381444931E-2</c:v>
                </c:pt>
                <c:pt idx="4914">
                  <c:v>6.6645748913288116E-2</c:v>
                </c:pt>
                <c:pt idx="4915">
                  <c:v>6.664574146270752E-2</c:v>
                </c:pt>
                <c:pt idx="4916">
                  <c:v>6.6645756363868713E-2</c:v>
                </c:pt>
                <c:pt idx="4917">
                  <c:v>6.6645734012126923E-2</c:v>
                </c:pt>
                <c:pt idx="4918">
                  <c:v>6.664574146270752E-2</c:v>
                </c:pt>
                <c:pt idx="4919">
                  <c:v>6.6645726561546326E-2</c:v>
                </c:pt>
                <c:pt idx="4920">
                  <c:v>6.6645734012126923E-2</c:v>
                </c:pt>
                <c:pt idx="4921">
                  <c:v>6.6645726561546326E-2</c:v>
                </c:pt>
                <c:pt idx="4922">
                  <c:v>6.6645719110965729E-2</c:v>
                </c:pt>
                <c:pt idx="4923">
                  <c:v>6.6645719110965729E-2</c:v>
                </c:pt>
                <c:pt idx="4924">
                  <c:v>6.6645719110965729E-2</c:v>
                </c:pt>
                <c:pt idx="4925">
                  <c:v>6.6645719110965729E-2</c:v>
                </c:pt>
                <c:pt idx="4926">
                  <c:v>6.6645719110965729E-2</c:v>
                </c:pt>
                <c:pt idx="4927">
                  <c:v>6.6645711660385132E-2</c:v>
                </c:pt>
                <c:pt idx="4928">
                  <c:v>6.6645711660385132E-2</c:v>
                </c:pt>
                <c:pt idx="4929">
                  <c:v>6.6645704209804535E-2</c:v>
                </c:pt>
                <c:pt idx="4930">
                  <c:v>6.6645704209804535E-2</c:v>
                </c:pt>
                <c:pt idx="4931">
                  <c:v>6.6645704209804535E-2</c:v>
                </c:pt>
                <c:pt idx="4932">
                  <c:v>6.6645696759223938E-2</c:v>
                </c:pt>
                <c:pt idx="4933">
                  <c:v>6.6645696759223938E-2</c:v>
                </c:pt>
                <c:pt idx="4934">
                  <c:v>6.6645689308643341E-2</c:v>
                </c:pt>
                <c:pt idx="4935">
                  <c:v>6.6645689308643341E-2</c:v>
                </c:pt>
                <c:pt idx="4936">
                  <c:v>6.6645689308643341E-2</c:v>
                </c:pt>
                <c:pt idx="4937">
                  <c:v>6.6645689308643341E-2</c:v>
                </c:pt>
                <c:pt idx="4938">
                  <c:v>6.6645689308643341E-2</c:v>
                </c:pt>
                <c:pt idx="4939">
                  <c:v>6.6645681858062744E-2</c:v>
                </c:pt>
                <c:pt idx="4940">
                  <c:v>6.6645674407482147E-2</c:v>
                </c:pt>
                <c:pt idx="4941">
                  <c:v>6.6645674407482147E-2</c:v>
                </c:pt>
                <c:pt idx="4942">
                  <c:v>6.6645674407482147E-2</c:v>
                </c:pt>
                <c:pt idx="4943">
                  <c:v>6.664566695690155E-2</c:v>
                </c:pt>
                <c:pt idx="4944">
                  <c:v>6.664566695690155E-2</c:v>
                </c:pt>
                <c:pt idx="4945">
                  <c:v>6.664566695690155E-2</c:v>
                </c:pt>
                <c:pt idx="4946">
                  <c:v>6.6645659506320953E-2</c:v>
                </c:pt>
                <c:pt idx="4947">
                  <c:v>6.6645659506320953E-2</c:v>
                </c:pt>
                <c:pt idx="4948">
                  <c:v>6.6645659506320953E-2</c:v>
                </c:pt>
                <c:pt idx="4949">
                  <c:v>6.6645652055740356E-2</c:v>
                </c:pt>
                <c:pt idx="4950">
                  <c:v>6.6645659506320953E-2</c:v>
                </c:pt>
                <c:pt idx="4951">
                  <c:v>6.6645652055740356E-2</c:v>
                </c:pt>
                <c:pt idx="4952">
                  <c:v>6.664564460515976E-2</c:v>
                </c:pt>
                <c:pt idx="4953">
                  <c:v>6.664564460515976E-2</c:v>
                </c:pt>
                <c:pt idx="4954">
                  <c:v>6.664564460515976E-2</c:v>
                </c:pt>
                <c:pt idx="4955">
                  <c:v>6.6645637154579163E-2</c:v>
                </c:pt>
                <c:pt idx="4956">
                  <c:v>6.664564460515976E-2</c:v>
                </c:pt>
                <c:pt idx="4957">
                  <c:v>6.6645637154579163E-2</c:v>
                </c:pt>
                <c:pt idx="4958">
                  <c:v>6.6645629703998566E-2</c:v>
                </c:pt>
                <c:pt idx="4959">
                  <c:v>6.6645629703998566E-2</c:v>
                </c:pt>
                <c:pt idx="4960">
                  <c:v>6.6645629703998566E-2</c:v>
                </c:pt>
                <c:pt idx="4961">
                  <c:v>6.6645629703998566E-2</c:v>
                </c:pt>
                <c:pt idx="4962">
                  <c:v>6.6645622253417969E-2</c:v>
                </c:pt>
                <c:pt idx="4963">
                  <c:v>6.6645622253417969E-2</c:v>
                </c:pt>
                <c:pt idx="4964">
                  <c:v>6.6645614802837372E-2</c:v>
                </c:pt>
                <c:pt idx="4965">
                  <c:v>6.6645622253417969E-2</c:v>
                </c:pt>
                <c:pt idx="4966">
                  <c:v>6.6645614802837372E-2</c:v>
                </c:pt>
                <c:pt idx="4967">
                  <c:v>6.6645614802837372E-2</c:v>
                </c:pt>
                <c:pt idx="4968">
                  <c:v>6.6645614802837372E-2</c:v>
                </c:pt>
                <c:pt idx="4969">
                  <c:v>6.6645607352256775E-2</c:v>
                </c:pt>
                <c:pt idx="4970">
                  <c:v>6.6645599901676178E-2</c:v>
                </c:pt>
                <c:pt idx="4971">
                  <c:v>6.6645607352256775E-2</c:v>
                </c:pt>
                <c:pt idx="4972">
                  <c:v>6.6645599901676178E-2</c:v>
                </c:pt>
                <c:pt idx="4973">
                  <c:v>6.6645599901676178E-2</c:v>
                </c:pt>
                <c:pt idx="4974">
                  <c:v>6.6645599901676178E-2</c:v>
                </c:pt>
                <c:pt idx="4975">
                  <c:v>6.6645592451095581E-2</c:v>
                </c:pt>
                <c:pt idx="4976">
                  <c:v>6.6645592451095581E-2</c:v>
                </c:pt>
                <c:pt idx="4977">
                  <c:v>6.6645592451095581E-2</c:v>
                </c:pt>
                <c:pt idx="4978">
                  <c:v>6.6645585000514984E-2</c:v>
                </c:pt>
                <c:pt idx="4979">
                  <c:v>6.6645585000514984E-2</c:v>
                </c:pt>
                <c:pt idx="4980">
                  <c:v>6.6645585000514984E-2</c:v>
                </c:pt>
                <c:pt idx="4981">
                  <c:v>6.6645585000514984E-2</c:v>
                </c:pt>
                <c:pt idx="4982">
                  <c:v>6.664557009935379E-2</c:v>
                </c:pt>
                <c:pt idx="4983">
                  <c:v>6.664557009935379E-2</c:v>
                </c:pt>
                <c:pt idx="4984">
                  <c:v>6.664557009935379E-2</c:v>
                </c:pt>
                <c:pt idx="4985">
                  <c:v>6.664557009935379E-2</c:v>
                </c:pt>
                <c:pt idx="4986">
                  <c:v>6.664557009935379E-2</c:v>
                </c:pt>
                <c:pt idx="4987">
                  <c:v>6.6645562648773193E-2</c:v>
                </c:pt>
                <c:pt idx="4988">
                  <c:v>6.6645562648773193E-2</c:v>
                </c:pt>
                <c:pt idx="4989">
                  <c:v>6.6645555198192596E-2</c:v>
                </c:pt>
                <c:pt idx="4990">
                  <c:v>6.6645555198192596E-2</c:v>
                </c:pt>
                <c:pt idx="4991">
                  <c:v>6.6645555198192596E-2</c:v>
                </c:pt>
                <c:pt idx="4992">
                  <c:v>6.6645555198192596E-2</c:v>
                </c:pt>
                <c:pt idx="4993">
                  <c:v>6.6645555198192596E-2</c:v>
                </c:pt>
                <c:pt idx="4994">
                  <c:v>6.6645555198192596E-2</c:v>
                </c:pt>
                <c:pt idx="4995">
                  <c:v>6.6645555198192596E-2</c:v>
                </c:pt>
                <c:pt idx="4996">
                  <c:v>6.6645540297031403E-2</c:v>
                </c:pt>
                <c:pt idx="4997">
                  <c:v>6.6645540297031403E-2</c:v>
                </c:pt>
                <c:pt idx="4998">
                  <c:v>6.6645540297031403E-2</c:v>
                </c:pt>
                <c:pt idx="4999">
                  <c:v>6.6645540297031403E-2</c:v>
                </c:pt>
                <c:pt idx="5000">
                  <c:v>6.6645525395870209E-2</c:v>
                </c:pt>
                <c:pt idx="5001">
                  <c:v>6.6645532846450806E-2</c:v>
                </c:pt>
                <c:pt idx="5002">
                  <c:v>6.6645532846450806E-2</c:v>
                </c:pt>
                <c:pt idx="5003">
                  <c:v>6.6645525395870209E-2</c:v>
                </c:pt>
                <c:pt idx="5004">
                  <c:v>6.6645525395870209E-2</c:v>
                </c:pt>
                <c:pt idx="5005">
                  <c:v>6.6645525395870209E-2</c:v>
                </c:pt>
                <c:pt idx="5006">
                  <c:v>6.6645525395870209E-2</c:v>
                </c:pt>
                <c:pt idx="5007">
                  <c:v>6.6645525395870209E-2</c:v>
                </c:pt>
                <c:pt idx="5008">
                  <c:v>6.6645517945289612E-2</c:v>
                </c:pt>
                <c:pt idx="5009">
                  <c:v>6.6645510494709015E-2</c:v>
                </c:pt>
                <c:pt idx="5010">
                  <c:v>6.6645510494709015E-2</c:v>
                </c:pt>
                <c:pt idx="5011">
                  <c:v>6.6645510494709015E-2</c:v>
                </c:pt>
                <c:pt idx="5012">
                  <c:v>6.6645510494709015E-2</c:v>
                </c:pt>
                <c:pt idx="5013">
                  <c:v>6.6645503044128418E-2</c:v>
                </c:pt>
                <c:pt idx="5014">
                  <c:v>6.6645503044128418E-2</c:v>
                </c:pt>
                <c:pt idx="5015">
                  <c:v>6.6645503044128418E-2</c:v>
                </c:pt>
                <c:pt idx="5016">
                  <c:v>6.6645488142967224E-2</c:v>
                </c:pt>
                <c:pt idx="5017">
                  <c:v>6.6645488142967224E-2</c:v>
                </c:pt>
                <c:pt idx="5018">
                  <c:v>6.6645488142967224E-2</c:v>
                </c:pt>
                <c:pt idx="5019">
                  <c:v>6.6645488142967224E-2</c:v>
                </c:pt>
                <c:pt idx="5020">
                  <c:v>6.6645488142967224E-2</c:v>
                </c:pt>
                <c:pt idx="5021">
                  <c:v>6.6645488142967224E-2</c:v>
                </c:pt>
                <c:pt idx="5022">
                  <c:v>6.6645480692386627E-2</c:v>
                </c:pt>
                <c:pt idx="5023">
                  <c:v>6.664547324180603E-2</c:v>
                </c:pt>
                <c:pt idx="5024">
                  <c:v>6.6645480692386627E-2</c:v>
                </c:pt>
                <c:pt idx="5025">
                  <c:v>6.664547324180603E-2</c:v>
                </c:pt>
                <c:pt idx="5026">
                  <c:v>6.664547324180603E-2</c:v>
                </c:pt>
                <c:pt idx="5027">
                  <c:v>6.664547324180603E-2</c:v>
                </c:pt>
                <c:pt idx="5028">
                  <c:v>6.664547324180603E-2</c:v>
                </c:pt>
                <c:pt idx="5029">
                  <c:v>6.6645465791225433E-2</c:v>
                </c:pt>
                <c:pt idx="5030">
                  <c:v>6.6645458340644836E-2</c:v>
                </c:pt>
                <c:pt idx="5031">
                  <c:v>6.6645465791225433E-2</c:v>
                </c:pt>
                <c:pt idx="5032">
                  <c:v>6.6645458340644836E-2</c:v>
                </c:pt>
                <c:pt idx="5033">
                  <c:v>6.664545089006424E-2</c:v>
                </c:pt>
                <c:pt idx="5034">
                  <c:v>6.6645458340644836E-2</c:v>
                </c:pt>
                <c:pt idx="5035">
                  <c:v>6.664545089006424E-2</c:v>
                </c:pt>
                <c:pt idx="5036">
                  <c:v>6.664545089006424E-2</c:v>
                </c:pt>
                <c:pt idx="5037">
                  <c:v>6.6645443439483643E-2</c:v>
                </c:pt>
                <c:pt idx="5038">
                  <c:v>6.6645443439483643E-2</c:v>
                </c:pt>
                <c:pt idx="5039">
                  <c:v>6.6645443439483643E-2</c:v>
                </c:pt>
                <c:pt idx="5040">
                  <c:v>6.6645443439483643E-2</c:v>
                </c:pt>
                <c:pt idx="5041">
                  <c:v>6.6645443439483643E-2</c:v>
                </c:pt>
                <c:pt idx="5042">
                  <c:v>6.6645443439483643E-2</c:v>
                </c:pt>
                <c:pt idx="5043">
                  <c:v>6.6645428538322449E-2</c:v>
                </c:pt>
                <c:pt idx="5044">
                  <c:v>6.6645435988903046E-2</c:v>
                </c:pt>
                <c:pt idx="5045">
                  <c:v>6.6645428538322449E-2</c:v>
                </c:pt>
                <c:pt idx="5046">
                  <c:v>6.6645428538322449E-2</c:v>
                </c:pt>
                <c:pt idx="5047">
                  <c:v>6.6645421087741852E-2</c:v>
                </c:pt>
                <c:pt idx="5048">
                  <c:v>6.6645421087741852E-2</c:v>
                </c:pt>
                <c:pt idx="5049">
                  <c:v>6.6645421087741852E-2</c:v>
                </c:pt>
                <c:pt idx="5050">
                  <c:v>6.6645421087741852E-2</c:v>
                </c:pt>
                <c:pt idx="5051">
                  <c:v>6.6645413637161255E-2</c:v>
                </c:pt>
                <c:pt idx="5052">
                  <c:v>6.6645413637161255E-2</c:v>
                </c:pt>
                <c:pt idx="5053">
                  <c:v>6.6645413637161255E-2</c:v>
                </c:pt>
                <c:pt idx="5054">
                  <c:v>6.6645413637161255E-2</c:v>
                </c:pt>
                <c:pt idx="5055">
                  <c:v>6.6645406186580658E-2</c:v>
                </c:pt>
                <c:pt idx="5056">
                  <c:v>6.6645398736000061E-2</c:v>
                </c:pt>
                <c:pt idx="5057">
                  <c:v>6.6645398736000061E-2</c:v>
                </c:pt>
                <c:pt idx="5058">
                  <c:v>6.6645398736000061E-2</c:v>
                </c:pt>
                <c:pt idx="5059">
                  <c:v>6.6645398736000061E-2</c:v>
                </c:pt>
                <c:pt idx="5060">
                  <c:v>6.6645398736000061E-2</c:v>
                </c:pt>
                <c:pt idx="5061">
                  <c:v>6.6645391285419464E-2</c:v>
                </c:pt>
                <c:pt idx="5062">
                  <c:v>6.6645391285419464E-2</c:v>
                </c:pt>
                <c:pt idx="5063">
                  <c:v>6.6645391285419464E-2</c:v>
                </c:pt>
                <c:pt idx="5064">
                  <c:v>6.6645383834838867E-2</c:v>
                </c:pt>
                <c:pt idx="5065">
                  <c:v>6.6645383834838867E-2</c:v>
                </c:pt>
                <c:pt idx="5066">
                  <c:v>6.6645383834838867E-2</c:v>
                </c:pt>
                <c:pt idx="5067">
                  <c:v>6.6645383834838867E-2</c:v>
                </c:pt>
                <c:pt idx="5068">
                  <c:v>6.6645383834838867E-2</c:v>
                </c:pt>
                <c:pt idx="5069">
                  <c:v>6.6645368933677673E-2</c:v>
                </c:pt>
                <c:pt idx="5070">
                  <c:v>6.6645383834838867E-2</c:v>
                </c:pt>
                <c:pt idx="5071">
                  <c:v>6.664537638425827E-2</c:v>
                </c:pt>
                <c:pt idx="5072">
                  <c:v>6.6645368933677673E-2</c:v>
                </c:pt>
                <c:pt idx="5073">
                  <c:v>6.6645368933677673E-2</c:v>
                </c:pt>
                <c:pt idx="5074">
                  <c:v>6.6645368933677673E-2</c:v>
                </c:pt>
                <c:pt idx="5075">
                  <c:v>6.6645368933677673E-2</c:v>
                </c:pt>
                <c:pt idx="5076">
                  <c:v>6.6645361483097076E-2</c:v>
                </c:pt>
                <c:pt idx="5077">
                  <c:v>6.6645361483097076E-2</c:v>
                </c:pt>
                <c:pt idx="5078">
                  <c:v>6.6645361483097076E-2</c:v>
                </c:pt>
                <c:pt idx="5079">
                  <c:v>6.6645354032516479E-2</c:v>
                </c:pt>
                <c:pt idx="5080">
                  <c:v>6.6645354032516479E-2</c:v>
                </c:pt>
                <c:pt idx="5081">
                  <c:v>6.6645346581935883E-2</c:v>
                </c:pt>
                <c:pt idx="5082">
                  <c:v>6.6645346581935883E-2</c:v>
                </c:pt>
                <c:pt idx="5083">
                  <c:v>6.6645339131355286E-2</c:v>
                </c:pt>
                <c:pt idx="5084">
                  <c:v>6.6645339131355286E-2</c:v>
                </c:pt>
                <c:pt idx="5085">
                  <c:v>6.6645346581935883E-2</c:v>
                </c:pt>
                <c:pt idx="5086">
                  <c:v>6.6645339131355286E-2</c:v>
                </c:pt>
                <c:pt idx="5087">
                  <c:v>6.6645331680774689E-2</c:v>
                </c:pt>
                <c:pt idx="5088">
                  <c:v>6.6645331680774689E-2</c:v>
                </c:pt>
                <c:pt idx="5089">
                  <c:v>6.6645331680774689E-2</c:v>
                </c:pt>
                <c:pt idx="5090">
                  <c:v>6.6645331680774689E-2</c:v>
                </c:pt>
                <c:pt idx="5091">
                  <c:v>6.6645324230194092E-2</c:v>
                </c:pt>
                <c:pt idx="5092">
                  <c:v>6.6645324230194092E-2</c:v>
                </c:pt>
                <c:pt idx="5093">
                  <c:v>6.6645324230194092E-2</c:v>
                </c:pt>
                <c:pt idx="5094">
                  <c:v>6.6645324230194092E-2</c:v>
                </c:pt>
                <c:pt idx="5095">
                  <c:v>6.6645309329032898E-2</c:v>
                </c:pt>
                <c:pt idx="5096">
                  <c:v>6.6645309329032898E-2</c:v>
                </c:pt>
                <c:pt idx="5097">
                  <c:v>6.6645316779613495E-2</c:v>
                </c:pt>
                <c:pt idx="5098">
                  <c:v>6.6645309329032898E-2</c:v>
                </c:pt>
                <c:pt idx="5099">
                  <c:v>6.6645309329032898E-2</c:v>
                </c:pt>
                <c:pt idx="5100">
                  <c:v>6.6645301878452301E-2</c:v>
                </c:pt>
                <c:pt idx="5101">
                  <c:v>6.6645301878452301E-2</c:v>
                </c:pt>
                <c:pt idx="5102">
                  <c:v>6.6645301878452301E-2</c:v>
                </c:pt>
                <c:pt idx="5103">
                  <c:v>6.6645294427871704E-2</c:v>
                </c:pt>
                <c:pt idx="5104">
                  <c:v>6.6645301878452301E-2</c:v>
                </c:pt>
                <c:pt idx="5105">
                  <c:v>6.6645294427871704E-2</c:v>
                </c:pt>
                <c:pt idx="5106">
                  <c:v>6.6645294427871704E-2</c:v>
                </c:pt>
                <c:pt idx="5107">
                  <c:v>6.6645294427871704E-2</c:v>
                </c:pt>
                <c:pt idx="5108">
                  <c:v>6.6645294427871704E-2</c:v>
                </c:pt>
                <c:pt idx="5109">
                  <c:v>6.664527952671051E-2</c:v>
                </c:pt>
                <c:pt idx="5110">
                  <c:v>6.664527952671051E-2</c:v>
                </c:pt>
                <c:pt idx="5111">
                  <c:v>6.664527952671051E-2</c:v>
                </c:pt>
                <c:pt idx="5112">
                  <c:v>6.664527952671051E-2</c:v>
                </c:pt>
                <c:pt idx="5113">
                  <c:v>6.6645272076129913E-2</c:v>
                </c:pt>
                <c:pt idx="5114">
                  <c:v>6.664527952671051E-2</c:v>
                </c:pt>
                <c:pt idx="5115">
                  <c:v>6.6645272076129913E-2</c:v>
                </c:pt>
                <c:pt idx="5116">
                  <c:v>6.6645272076129913E-2</c:v>
                </c:pt>
                <c:pt idx="5117">
                  <c:v>6.6645272076129913E-2</c:v>
                </c:pt>
                <c:pt idx="5118">
                  <c:v>6.6645264625549316E-2</c:v>
                </c:pt>
                <c:pt idx="5119">
                  <c:v>6.6645257174968719E-2</c:v>
                </c:pt>
                <c:pt idx="5120">
                  <c:v>6.6645257174968719E-2</c:v>
                </c:pt>
                <c:pt idx="5121">
                  <c:v>6.6645257174968719E-2</c:v>
                </c:pt>
                <c:pt idx="5122">
                  <c:v>6.6645257174968719E-2</c:v>
                </c:pt>
                <c:pt idx="5123">
                  <c:v>6.6645249724388123E-2</c:v>
                </c:pt>
                <c:pt idx="5124">
                  <c:v>6.6645249724388123E-2</c:v>
                </c:pt>
                <c:pt idx="5125">
                  <c:v>6.6645249724388123E-2</c:v>
                </c:pt>
                <c:pt idx="5126">
                  <c:v>6.6645249724388123E-2</c:v>
                </c:pt>
                <c:pt idx="5127">
                  <c:v>6.6645242273807526E-2</c:v>
                </c:pt>
                <c:pt idx="5128">
                  <c:v>6.6645242273807526E-2</c:v>
                </c:pt>
                <c:pt idx="5129">
                  <c:v>6.6645242273807526E-2</c:v>
                </c:pt>
                <c:pt idx="5130">
                  <c:v>6.6645242273807526E-2</c:v>
                </c:pt>
                <c:pt idx="5131">
                  <c:v>6.6645234823226929E-2</c:v>
                </c:pt>
                <c:pt idx="5132">
                  <c:v>6.6645227372646332E-2</c:v>
                </c:pt>
                <c:pt idx="5133">
                  <c:v>6.6645227372646332E-2</c:v>
                </c:pt>
                <c:pt idx="5134">
                  <c:v>6.6645227372646332E-2</c:v>
                </c:pt>
                <c:pt idx="5135">
                  <c:v>6.6645227372646332E-2</c:v>
                </c:pt>
                <c:pt idx="5136">
                  <c:v>6.6645227372646332E-2</c:v>
                </c:pt>
                <c:pt idx="5137">
                  <c:v>6.6645227372646332E-2</c:v>
                </c:pt>
                <c:pt idx="5138">
                  <c:v>6.6645219922065735E-2</c:v>
                </c:pt>
                <c:pt idx="5139">
                  <c:v>6.6645219922065735E-2</c:v>
                </c:pt>
                <c:pt idx="5140">
                  <c:v>6.6645212471485138E-2</c:v>
                </c:pt>
                <c:pt idx="5141">
                  <c:v>6.6645212471485138E-2</c:v>
                </c:pt>
                <c:pt idx="5142">
                  <c:v>6.6645212471485138E-2</c:v>
                </c:pt>
                <c:pt idx="5143">
                  <c:v>6.6645212471485138E-2</c:v>
                </c:pt>
                <c:pt idx="5144">
                  <c:v>6.6645205020904541E-2</c:v>
                </c:pt>
                <c:pt idx="5145">
                  <c:v>6.6645205020904541E-2</c:v>
                </c:pt>
                <c:pt idx="5146">
                  <c:v>6.6645197570323944E-2</c:v>
                </c:pt>
                <c:pt idx="5147">
                  <c:v>6.6645197570323944E-2</c:v>
                </c:pt>
                <c:pt idx="5148">
                  <c:v>6.6645197570323944E-2</c:v>
                </c:pt>
                <c:pt idx="5149">
                  <c:v>6.6645197570323944E-2</c:v>
                </c:pt>
                <c:pt idx="5150">
                  <c:v>6.6645190119743347E-2</c:v>
                </c:pt>
                <c:pt idx="5151">
                  <c:v>6.6645197570323944E-2</c:v>
                </c:pt>
                <c:pt idx="5152">
                  <c:v>6.6645190119743347E-2</c:v>
                </c:pt>
                <c:pt idx="5153">
                  <c:v>6.6645190119743347E-2</c:v>
                </c:pt>
                <c:pt idx="5154">
                  <c:v>6.664518266916275E-2</c:v>
                </c:pt>
                <c:pt idx="5155">
                  <c:v>6.664518266916275E-2</c:v>
                </c:pt>
                <c:pt idx="5156">
                  <c:v>6.664518266916275E-2</c:v>
                </c:pt>
                <c:pt idx="5157">
                  <c:v>6.664518266916275E-2</c:v>
                </c:pt>
                <c:pt idx="5158">
                  <c:v>6.6645175218582153E-2</c:v>
                </c:pt>
                <c:pt idx="5159">
                  <c:v>6.6645175218582153E-2</c:v>
                </c:pt>
                <c:pt idx="5160">
                  <c:v>6.6645175218582153E-2</c:v>
                </c:pt>
                <c:pt idx="5161">
                  <c:v>6.6645167768001556E-2</c:v>
                </c:pt>
                <c:pt idx="5162">
                  <c:v>6.6645175218582153E-2</c:v>
                </c:pt>
                <c:pt idx="5163">
                  <c:v>6.6645167768001556E-2</c:v>
                </c:pt>
                <c:pt idx="5164">
                  <c:v>6.6645167768001556E-2</c:v>
                </c:pt>
                <c:pt idx="5165">
                  <c:v>6.6645160317420959E-2</c:v>
                </c:pt>
                <c:pt idx="5166">
                  <c:v>6.6645152866840363E-2</c:v>
                </c:pt>
                <c:pt idx="5167">
                  <c:v>6.6645160317420959E-2</c:v>
                </c:pt>
                <c:pt idx="5168">
                  <c:v>6.6645160317420959E-2</c:v>
                </c:pt>
                <c:pt idx="5169">
                  <c:v>6.6645152866840363E-2</c:v>
                </c:pt>
                <c:pt idx="5170">
                  <c:v>6.6645152866840363E-2</c:v>
                </c:pt>
                <c:pt idx="5171">
                  <c:v>6.6645152866840363E-2</c:v>
                </c:pt>
                <c:pt idx="5172">
                  <c:v>6.6645152866840363E-2</c:v>
                </c:pt>
                <c:pt idx="5173">
                  <c:v>6.6645145416259766E-2</c:v>
                </c:pt>
                <c:pt idx="5174">
                  <c:v>6.6645137965679169E-2</c:v>
                </c:pt>
                <c:pt idx="5175">
                  <c:v>6.6645137965679169E-2</c:v>
                </c:pt>
                <c:pt idx="5176">
                  <c:v>6.6645137965679169E-2</c:v>
                </c:pt>
                <c:pt idx="5177">
                  <c:v>6.6645137965679169E-2</c:v>
                </c:pt>
                <c:pt idx="5178">
                  <c:v>6.6645137965679169E-2</c:v>
                </c:pt>
                <c:pt idx="5179">
                  <c:v>6.6645130515098572E-2</c:v>
                </c:pt>
                <c:pt idx="5180">
                  <c:v>6.6645137965679169E-2</c:v>
                </c:pt>
                <c:pt idx="5181">
                  <c:v>6.6645130515098572E-2</c:v>
                </c:pt>
                <c:pt idx="5182">
                  <c:v>6.6645130515098572E-2</c:v>
                </c:pt>
                <c:pt idx="5183">
                  <c:v>6.6645123064517975E-2</c:v>
                </c:pt>
                <c:pt idx="5184">
                  <c:v>6.6645123064517975E-2</c:v>
                </c:pt>
                <c:pt idx="5185">
                  <c:v>6.6645123064517975E-2</c:v>
                </c:pt>
                <c:pt idx="5186">
                  <c:v>6.6645123064517975E-2</c:v>
                </c:pt>
                <c:pt idx="5187">
                  <c:v>6.6645115613937378E-2</c:v>
                </c:pt>
                <c:pt idx="5188">
                  <c:v>6.6645123064517975E-2</c:v>
                </c:pt>
                <c:pt idx="5189">
                  <c:v>6.6645108163356781E-2</c:v>
                </c:pt>
                <c:pt idx="5190">
                  <c:v>6.6645108163356781E-2</c:v>
                </c:pt>
                <c:pt idx="5191">
                  <c:v>6.6645108163356781E-2</c:v>
                </c:pt>
                <c:pt idx="5192">
                  <c:v>6.6645108163356781E-2</c:v>
                </c:pt>
                <c:pt idx="5193">
                  <c:v>6.6645108163356781E-2</c:v>
                </c:pt>
                <c:pt idx="5194">
                  <c:v>6.6645100712776184E-2</c:v>
                </c:pt>
                <c:pt idx="5195">
                  <c:v>6.6645093262195587E-2</c:v>
                </c:pt>
                <c:pt idx="5196">
                  <c:v>6.6645093262195587E-2</c:v>
                </c:pt>
                <c:pt idx="5197">
                  <c:v>6.6645100712776184E-2</c:v>
                </c:pt>
                <c:pt idx="5198">
                  <c:v>6.6645093262195587E-2</c:v>
                </c:pt>
                <c:pt idx="5199">
                  <c:v>6.6645093262195587E-2</c:v>
                </c:pt>
                <c:pt idx="5200">
                  <c:v>6.6645093262195587E-2</c:v>
                </c:pt>
                <c:pt idx="5201">
                  <c:v>6.6645078361034393E-2</c:v>
                </c:pt>
                <c:pt idx="5202">
                  <c:v>6.6645078361034393E-2</c:v>
                </c:pt>
                <c:pt idx="5203">
                  <c:v>6.6645078361034393E-2</c:v>
                </c:pt>
                <c:pt idx="5204">
                  <c:v>6.6645078361034393E-2</c:v>
                </c:pt>
                <c:pt idx="5205">
                  <c:v>6.6645078361034393E-2</c:v>
                </c:pt>
                <c:pt idx="5206">
                  <c:v>6.6645078361034393E-2</c:v>
                </c:pt>
                <c:pt idx="5207">
                  <c:v>6.6645070910453796E-2</c:v>
                </c:pt>
                <c:pt idx="5208">
                  <c:v>6.6645070910453796E-2</c:v>
                </c:pt>
                <c:pt idx="5209">
                  <c:v>6.6645070910453796E-2</c:v>
                </c:pt>
                <c:pt idx="5210">
                  <c:v>6.6645070910453796E-2</c:v>
                </c:pt>
                <c:pt idx="5211">
                  <c:v>6.6645070910453796E-2</c:v>
                </c:pt>
                <c:pt idx="5212">
                  <c:v>6.6645063459873199E-2</c:v>
                </c:pt>
                <c:pt idx="5213">
                  <c:v>6.6645056009292603E-2</c:v>
                </c:pt>
                <c:pt idx="5214">
                  <c:v>6.6645063459873199E-2</c:v>
                </c:pt>
                <c:pt idx="5215">
                  <c:v>6.6645063459873199E-2</c:v>
                </c:pt>
                <c:pt idx="5216">
                  <c:v>6.6645063459873199E-2</c:v>
                </c:pt>
                <c:pt idx="5217">
                  <c:v>6.6645048558712006E-2</c:v>
                </c:pt>
                <c:pt idx="5218">
                  <c:v>6.6645048558712006E-2</c:v>
                </c:pt>
                <c:pt idx="5219">
                  <c:v>6.6645048558712006E-2</c:v>
                </c:pt>
                <c:pt idx="5220">
                  <c:v>6.6645048558712006E-2</c:v>
                </c:pt>
                <c:pt idx="5221">
                  <c:v>6.6645041108131409E-2</c:v>
                </c:pt>
                <c:pt idx="5222">
                  <c:v>6.6645048558712006E-2</c:v>
                </c:pt>
                <c:pt idx="5223">
                  <c:v>6.6645048558712006E-2</c:v>
                </c:pt>
                <c:pt idx="5224">
                  <c:v>6.6645033657550812E-2</c:v>
                </c:pt>
                <c:pt idx="5225">
                  <c:v>6.6645033657550812E-2</c:v>
                </c:pt>
                <c:pt idx="5226">
                  <c:v>6.6645033657550812E-2</c:v>
                </c:pt>
                <c:pt idx="5227">
                  <c:v>6.6645033657550812E-2</c:v>
                </c:pt>
                <c:pt idx="5228">
                  <c:v>6.6645033657550812E-2</c:v>
                </c:pt>
                <c:pt idx="5229">
                  <c:v>6.6645033657550812E-2</c:v>
                </c:pt>
                <c:pt idx="5230">
                  <c:v>6.6645026206970215E-2</c:v>
                </c:pt>
                <c:pt idx="5231">
                  <c:v>6.6645026206970215E-2</c:v>
                </c:pt>
                <c:pt idx="5232">
                  <c:v>6.6645018756389618E-2</c:v>
                </c:pt>
                <c:pt idx="5233">
                  <c:v>6.6645011305809021E-2</c:v>
                </c:pt>
                <c:pt idx="5234">
                  <c:v>6.6645011305809021E-2</c:v>
                </c:pt>
                <c:pt idx="5235">
                  <c:v>6.6645011305809021E-2</c:v>
                </c:pt>
                <c:pt idx="5236">
                  <c:v>6.6645011305809021E-2</c:v>
                </c:pt>
                <c:pt idx="5237">
                  <c:v>6.6645011305809021E-2</c:v>
                </c:pt>
                <c:pt idx="5238">
                  <c:v>6.6645011305809021E-2</c:v>
                </c:pt>
                <c:pt idx="5239">
                  <c:v>6.6645011305809021E-2</c:v>
                </c:pt>
                <c:pt idx="5240">
                  <c:v>6.6645003855228424E-2</c:v>
                </c:pt>
                <c:pt idx="5241">
                  <c:v>6.6645003855228424E-2</c:v>
                </c:pt>
                <c:pt idx="5242">
                  <c:v>6.6644996404647827E-2</c:v>
                </c:pt>
                <c:pt idx="5243">
                  <c:v>6.6644996404647827E-2</c:v>
                </c:pt>
                <c:pt idx="5244">
                  <c:v>6.6644996404647827E-2</c:v>
                </c:pt>
                <c:pt idx="5245">
                  <c:v>6.664498895406723E-2</c:v>
                </c:pt>
                <c:pt idx="5246">
                  <c:v>6.6644996404647827E-2</c:v>
                </c:pt>
                <c:pt idx="5247">
                  <c:v>6.664498895406723E-2</c:v>
                </c:pt>
                <c:pt idx="5248">
                  <c:v>6.664498895406723E-2</c:v>
                </c:pt>
                <c:pt idx="5249">
                  <c:v>6.6644981503486633E-2</c:v>
                </c:pt>
                <c:pt idx="5250">
                  <c:v>6.6644981503486633E-2</c:v>
                </c:pt>
                <c:pt idx="5251">
                  <c:v>6.6644981503486633E-2</c:v>
                </c:pt>
                <c:pt idx="5252">
                  <c:v>6.6644981503486633E-2</c:v>
                </c:pt>
                <c:pt idx="5253">
                  <c:v>6.6644981503486633E-2</c:v>
                </c:pt>
                <c:pt idx="5254">
                  <c:v>6.6644974052906036E-2</c:v>
                </c:pt>
                <c:pt idx="5255">
                  <c:v>6.6644966602325439E-2</c:v>
                </c:pt>
                <c:pt idx="5256">
                  <c:v>6.6644966602325439E-2</c:v>
                </c:pt>
                <c:pt idx="5257">
                  <c:v>6.6644966602325439E-2</c:v>
                </c:pt>
                <c:pt idx="5258">
                  <c:v>6.6644966602325439E-2</c:v>
                </c:pt>
                <c:pt idx="5259">
                  <c:v>6.6644966602325439E-2</c:v>
                </c:pt>
                <c:pt idx="5260">
                  <c:v>6.6644959151744843E-2</c:v>
                </c:pt>
                <c:pt idx="5261">
                  <c:v>6.6644959151744843E-2</c:v>
                </c:pt>
                <c:pt idx="5262">
                  <c:v>6.6644966602325439E-2</c:v>
                </c:pt>
                <c:pt idx="5263">
                  <c:v>6.6644951701164246E-2</c:v>
                </c:pt>
                <c:pt idx="5264">
                  <c:v>6.6644959151744843E-2</c:v>
                </c:pt>
                <c:pt idx="5265">
                  <c:v>6.6644944250583649E-2</c:v>
                </c:pt>
                <c:pt idx="5266">
                  <c:v>6.6644951701164246E-2</c:v>
                </c:pt>
                <c:pt idx="5267">
                  <c:v>6.6644951701164246E-2</c:v>
                </c:pt>
                <c:pt idx="5268">
                  <c:v>6.6644951701164246E-2</c:v>
                </c:pt>
                <c:pt idx="5269">
                  <c:v>6.6644944250583649E-2</c:v>
                </c:pt>
                <c:pt idx="5270">
                  <c:v>6.6644944250583649E-2</c:v>
                </c:pt>
                <c:pt idx="5271">
                  <c:v>6.6644936800003052E-2</c:v>
                </c:pt>
                <c:pt idx="5272">
                  <c:v>6.6644936800003052E-2</c:v>
                </c:pt>
                <c:pt idx="5273">
                  <c:v>6.6644936800003052E-2</c:v>
                </c:pt>
                <c:pt idx="5274">
                  <c:v>6.6644936800003052E-2</c:v>
                </c:pt>
                <c:pt idx="5275">
                  <c:v>6.6644929349422455E-2</c:v>
                </c:pt>
                <c:pt idx="5276">
                  <c:v>6.6644929349422455E-2</c:v>
                </c:pt>
                <c:pt idx="5277">
                  <c:v>6.6644929349422455E-2</c:v>
                </c:pt>
                <c:pt idx="5278">
                  <c:v>6.6644929349422455E-2</c:v>
                </c:pt>
                <c:pt idx="5279">
                  <c:v>6.6644921898841858E-2</c:v>
                </c:pt>
                <c:pt idx="5280">
                  <c:v>6.6644921898841858E-2</c:v>
                </c:pt>
                <c:pt idx="5281">
                  <c:v>6.6644921898841858E-2</c:v>
                </c:pt>
                <c:pt idx="5282">
                  <c:v>6.6644921898841858E-2</c:v>
                </c:pt>
                <c:pt idx="5283">
                  <c:v>6.6644914448261261E-2</c:v>
                </c:pt>
                <c:pt idx="5284">
                  <c:v>6.6644921898841858E-2</c:v>
                </c:pt>
                <c:pt idx="5285">
                  <c:v>6.6644906997680664E-2</c:v>
                </c:pt>
                <c:pt idx="5286">
                  <c:v>6.6644906997680664E-2</c:v>
                </c:pt>
                <c:pt idx="5287">
                  <c:v>6.6644906997680664E-2</c:v>
                </c:pt>
                <c:pt idx="5288">
                  <c:v>6.6644906997680664E-2</c:v>
                </c:pt>
                <c:pt idx="5289">
                  <c:v>6.6644899547100067E-2</c:v>
                </c:pt>
                <c:pt idx="5290">
                  <c:v>6.6644899547100067E-2</c:v>
                </c:pt>
                <c:pt idx="5291">
                  <c:v>6.6644899547100067E-2</c:v>
                </c:pt>
                <c:pt idx="5292">
                  <c:v>6.6644899547100067E-2</c:v>
                </c:pt>
                <c:pt idx="5293">
                  <c:v>6.664489209651947E-2</c:v>
                </c:pt>
                <c:pt idx="5294">
                  <c:v>6.664489209651947E-2</c:v>
                </c:pt>
                <c:pt idx="5295">
                  <c:v>6.664489209651947E-2</c:v>
                </c:pt>
                <c:pt idx="5296">
                  <c:v>6.664489209651947E-2</c:v>
                </c:pt>
                <c:pt idx="5297">
                  <c:v>6.664489209651947E-2</c:v>
                </c:pt>
                <c:pt idx="5298">
                  <c:v>6.664489209651947E-2</c:v>
                </c:pt>
                <c:pt idx="5299">
                  <c:v>6.6644877195358276E-2</c:v>
                </c:pt>
                <c:pt idx="5300">
                  <c:v>6.6644884645938873E-2</c:v>
                </c:pt>
                <c:pt idx="5301">
                  <c:v>6.6644877195358276E-2</c:v>
                </c:pt>
                <c:pt idx="5302">
                  <c:v>6.6644884645938873E-2</c:v>
                </c:pt>
                <c:pt idx="5303">
                  <c:v>6.6644877195358276E-2</c:v>
                </c:pt>
                <c:pt idx="5304">
                  <c:v>6.6644877195358276E-2</c:v>
                </c:pt>
                <c:pt idx="5305">
                  <c:v>6.6644869744777679E-2</c:v>
                </c:pt>
                <c:pt idx="5306">
                  <c:v>6.6644869744777679E-2</c:v>
                </c:pt>
                <c:pt idx="5307">
                  <c:v>6.6644869744777679E-2</c:v>
                </c:pt>
                <c:pt idx="5308">
                  <c:v>6.6644862294197083E-2</c:v>
                </c:pt>
                <c:pt idx="5309">
                  <c:v>6.6644869744777679E-2</c:v>
                </c:pt>
                <c:pt idx="5310">
                  <c:v>6.6644862294197083E-2</c:v>
                </c:pt>
                <c:pt idx="5311">
                  <c:v>6.6644862294197083E-2</c:v>
                </c:pt>
                <c:pt idx="5312">
                  <c:v>6.6644862294197083E-2</c:v>
                </c:pt>
                <c:pt idx="5313">
                  <c:v>6.6644854843616486E-2</c:v>
                </c:pt>
                <c:pt idx="5314">
                  <c:v>6.6644854843616486E-2</c:v>
                </c:pt>
                <c:pt idx="5315">
                  <c:v>6.6644847393035889E-2</c:v>
                </c:pt>
                <c:pt idx="5316">
                  <c:v>6.6644847393035889E-2</c:v>
                </c:pt>
                <c:pt idx="5317">
                  <c:v>6.6644847393035889E-2</c:v>
                </c:pt>
                <c:pt idx="5318">
                  <c:v>6.6644847393035889E-2</c:v>
                </c:pt>
                <c:pt idx="5319">
                  <c:v>6.6644847393035889E-2</c:v>
                </c:pt>
                <c:pt idx="5320">
                  <c:v>6.6644847393035889E-2</c:v>
                </c:pt>
                <c:pt idx="5321">
                  <c:v>6.6644839942455292E-2</c:v>
                </c:pt>
                <c:pt idx="5322">
                  <c:v>6.6644839942455292E-2</c:v>
                </c:pt>
                <c:pt idx="5323">
                  <c:v>6.6644839942455292E-2</c:v>
                </c:pt>
                <c:pt idx="5324">
                  <c:v>6.6644832491874695E-2</c:v>
                </c:pt>
                <c:pt idx="5325">
                  <c:v>6.6644832491874695E-2</c:v>
                </c:pt>
                <c:pt idx="5326">
                  <c:v>6.6644832491874695E-2</c:v>
                </c:pt>
                <c:pt idx="5327">
                  <c:v>6.6644832491874695E-2</c:v>
                </c:pt>
                <c:pt idx="5328">
                  <c:v>6.6644832491874695E-2</c:v>
                </c:pt>
                <c:pt idx="5329">
                  <c:v>6.6644832491874695E-2</c:v>
                </c:pt>
                <c:pt idx="5330">
                  <c:v>6.6644825041294098E-2</c:v>
                </c:pt>
                <c:pt idx="5331">
                  <c:v>6.6644825041294098E-2</c:v>
                </c:pt>
                <c:pt idx="5332">
                  <c:v>6.6644817590713501E-2</c:v>
                </c:pt>
                <c:pt idx="5333">
                  <c:v>6.6644817590713501E-2</c:v>
                </c:pt>
                <c:pt idx="5334">
                  <c:v>6.6644817590713501E-2</c:v>
                </c:pt>
                <c:pt idx="5335">
                  <c:v>6.6644817590713501E-2</c:v>
                </c:pt>
                <c:pt idx="5336">
                  <c:v>6.6644817590713501E-2</c:v>
                </c:pt>
                <c:pt idx="5337">
                  <c:v>6.6644817590713501E-2</c:v>
                </c:pt>
                <c:pt idx="5338">
                  <c:v>6.6644810140132904E-2</c:v>
                </c:pt>
                <c:pt idx="5339">
                  <c:v>6.6644802689552307E-2</c:v>
                </c:pt>
                <c:pt idx="5340">
                  <c:v>6.6644802689552307E-2</c:v>
                </c:pt>
                <c:pt idx="5341">
                  <c:v>6.6644802689552307E-2</c:v>
                </c:pt>
                <c:pt idx="5342">
                  <c:v>6.6644802689552307E-2</c:v>
                </c:pt>
                <c:pt idx="5343">
                  <c:v>6.6644802689552307E-2</c:v>
                </c:pt>
                <c:pt idx="5344">
                  <c:v>6.664479523897171E-2</c:v>
                </c:pt>
                <c:pt idx="5345">
                  <c:v>6.664479523897171E-2</c:v>
                </c:pt>
                <c:pt idx="5346">
                  <c:v>6.664479523897171E-2</c:v>
                </c:pt>
                <c:pt idx="5347">
                  <c:v>6.6644787788391113E-2</c:v>
                </c:pt>
                <c:pt idx="5348">
                  <c:v>6.6644787788391113E-2</c:v>
                </c:pt>
                <c:pt idx="5349">
                  <c:v>6.6644787788391113E-2</c:v>
                </c:pt>
                <c:pt idx="5350">
                  <c:v>6.6644787788391113E-2</c:v>
                </c:pt>
                <c:pt idx="5351">
                  <c:v>6.6644780337810516E-2</c:v>
                </c:pt>
                <c:pt idx="5352">
                  <c:v>6.6644780337810516E-2</c:v>
                </c:pt>
                <c:pt idx="5353">
                  <c:v>6.6644780337810516E-2</c:v>
                </c:pt>
                <c:pt idx="5354">
                  <c:v>6.6644765436649323E-2</c:v>
                </c:pt>
                <c:pt idx="5355">
                  <c:v>6.6644772887229919E-2</c:v>
                </c:pt>
                <c:pt idx="5356">
                  <c:v>6.6644772887229919E-2</c:v>
                </c:pt>
                <c:pt idx="5357">
                  <c:v>6.6644765436649323E-2</c:v>
                </c:pt>
                <c:pt idx="5358">
                  <c:v>6.6644765436649323E-2</c:v>
                </c:pt>
                <c:pt idx="5359">
                  <c:v>6.6644765436649323E-2</c:v>
                </c:pt>
                <c:pt idx="5360">
                  <c:v>6.6644765436649323E-2</c:v>
                </c:pt>
                <c:pt idx="5361">
                  <c:v>6.6644765436649323E-2</c:v>
                </c:pt>
                <c:pt idx="5362">
                  <c:v>6.6644765436649323E-2</c:v>
                </c:pt>
                <c:pt idx="5363">
                  <c:v>6.6644757986068726E-2</c:v>
                </c:pt>
                <c:pt idx="5364">
                  <c:v>6.6644750535488129E-2</c:v>
                </c:pt>
                <c:pt idx="5365">
                  <c:v>6.6644757986068726E-2</c:v>
                </c:pt>
                <c:pt idx="5366">
                  <c:v>6.6644750535488129E-2</c:v>
                </c:pt>
                <c:pt idx="5367">
                  <c:v>6.6644750535488129E-2</c:v>
                </c:pt>
                <c:pt idx="5368">
                  <c:v>6.6644750535488129E-2</c:v>
                </c:pt>
                <c:pt idx="5369">
                  <c:v>6.6644750535488129E-2</c:v>
                </c:pt>
                <c:pt idx="5370">
                  <c:v>6.6644750535488129E-2</c:v>
                </c:pt>
                <c:pt idx="5371">
                  <c:v>6.6644743084907532E-2</c:v>
                </c:pt>
                <c:pt idx="5372">
                  <c:v>6.6644750535488129E-2</c:v>
                </c:pt>
                <c:pt idx="5373">
                  <c:v>6.6644735634326935E-2</c:v>
                </c:pt>
                <c:pt idx="5374">
                  <c:v>6.6644735634326935E-2</c:v>
                </c:pt>
                <c:pt idx="5375">
                  <c:v>6.6644735634326935E-2</c:v>
                </c:pt>
                <c:pt idx="5376">
                  <c:v>6.6644735634326935E-2</c:v>
                </c:pt>
                <c:pt idx="5377">
                  <c:v>6.6644735634326935E-2</c:v>
                </c:pt>
                <c:pt idx="5378">
                  <c:v>6.6644728183746338E-2</c:v>
                </c:pt>
                <c:pt idx="5379">
                  <c:v>6.6644728183746338E-2</c:v>
                </c:pt>
                <c:pt idx="5380">
                  <c:v>6.6644728183746338E-2</c:v>
                </c:pt>
                <c:pt idx="5381">
                  <c:v>6.6644720733165741E-2</c:v>
                </c:pt>
                <c:pt idx="5382">
                  <c:v>6.6644720733165741E-2</c:v>
                </c:pt>
                <c:pt idx="5383">
                  <c:v>6.6644720733165741E-2</c:v>
                </c:pt>
                <c:pt idx="5384">
                  <c:v>6.6644720733165741E-2</c:v>
                </c:pt>
                <c:pt idx="5385">
                  <c:v>6.6644720733165741E-2</c:v>
                </c:pt>
                <c:pt idx="5386">
                  <c:v>6.6644720733165741E-2</c:v>
                </c:pt>
                <c:pt idx="5387">
                  <c:v>6.6644713282585144E-2</c:v>
                </c:pt>
                <c:pt idx="5388">
                  <c:v>6.6644705832004547E-2</c:v>
                </c:pt>
                <c:pt idx="5389">
                  <c:v>6.6644705832004547E-2</c:v>
                </c:pt>
                <c:pt idx="5390">
                  <c:v>6.6644713282585144E-2</c:v>
                </c:pt>
                <c:pt idx="5391">
                  <c:v>6.6644705832004547E-2</c:v>
                </c:pt>
                <c:pt idx="5392">
                  <c:v>6.6644705832004547E-2</c:v>
                </c:pt>
                <c:pt idx="5393">
                  <c:v>6.6644705832004547E-2</c:v>
                </c:pt>
                <c:pt idx="5394">
                  <c:v>6.6644705832004547E-2</c:v>
                </c:pt>
                <c:pt idx="5395">
                  <c:v>6.6644705832004547E-2</c:v>
                </c:pt>
                <c:pt idx="5396">
                  <c:v>6.664469838142395E-2</c:v>
                </c:pt>
                <c:pt idx="5397">
                  <c:v>6.664469838142395E-2</c:v>
                </c:pt>
                <c:pt idx="5398">
                  <c:v>6.6644690930843353E-2</c:v>
                </c:pt>
                <c:pt idx="5399">
                  <c:v>6.6644690930843353E-2</c:v>
                </c:pt>
                <c:pt idx="5400">
                  <c:v>6.6644690930843353E-2</c:v>
                </c:pt>
                <c:pt idx="5401">
                  <c:v>6.6644690930843353E-2</c:v>
                </c:pt>
                <c:pt idx="5402">
                  <c:v>6.6644690930843353E-2</c:v>
                </c:pt>
                <c:pt idx="5403">
                  <c:v>6.6644690930843353E-2</c:v>
                </c:pt>
                <c:pt idx="5404">
                  <c:v>6.6644690930843353E-2</c:v>
                </c:pt>
                <c:pt idx="5405">
                  <c:v>6.6644676029682159E-2</c:v>
                </c:pt>
                <c:pt idx="5406">
                  <c:v>6.6644676029682159E-2</c:v>
                </c:pt>
                <c:pt idx="5407">
                  <c:v>6.6644676029682159E-2</c:v>
                </c:pt>
                <c:pt idx="5408">
                  <c:v>6.6644683480262756E-2</c:v>
                </c:pt>
                <c:pt idx="5409">
                  <c:v>6.6644676029682159E-2</c:v>
                </c:pt>
                <c:pt idx="5410">
                  <c:v>6.6644668579101563E-2</c:v>
                </c:pt>
                <c:pt idx="5411">
                  <c:v>6.6644676029682159E-2</c:v>
                </c:pt>
                <c:pt idx="5412">
                  <c:v>6.6644661128520966E-2</c:v>
                </c:pt>
                <c:pt idx="5413">
                  <c:v>6.6644661128520966E-2</c:v>
                </c:pt>
                <c:pt idx="5414">
                  <c:v>6.6644661128520966E-2</c:v>
                </c:pt>
                <c:pt idx="5415">
                  <c:v>6.6644661128520966E-2</c:v>
                </c:pt>
                <c:pt idx="5416">
                  <c:v>6.6644661128520966E-2</c:v>
                </c:pt>
                <c:pt idx="5417">
                  <c:v>6.6644661128520966E-2</c:v>
                </c:pt>
                <c:pt idx="5418">
                  <c:v>6.6644661128520966E-2</c:v>
                </c:pt>
                <c:pt idx="5419">
                  <c:v>6.6644646227359772E-2</c:v>
                </c:pt>
                <c:pt idx="5420">
                  <c:v>6.6644646227359772E-2</c:v>
                </c:pt>
                <c:pt idx="5421">
                  <c:v>6.6644653677940369E-2</c:v>
                </c:pt>
                <c:pt idx="5422">
                  <c:v>6.6644653677940369E-2</c:v>
                </c:pt>
                <c:pt idx="5423">
                  <c:v>6.6644646227359772E-2</c:v>
                </c:pt>
                <c:pt idx="5424">
                  <c:v>6.6644646227359772E-2</c:v>
                </c:pt>
                <c:pt idx="5425">
                  <c:v>6.6644646227359772E-2</c:v>
                </c:pt>
                <c:pt idx="5426">
                  <c:v>6.6644646227359772E-2</c:v>
                </c:pt>
                <c:pt idx="5427">
                  <c:v>6.6644646227359772E-2</c:v>
                </c:pt>
                <c:pt idx="5428">
                  <c:v>6.6644646227359772E-2</c:v>
                </c:pt>
                <c:pt idx="5429">
                  <c:v>6.6644646227359772E-2</c:v>
                </c:pt>
                <c:pt idx="5430">
                  <c:v>6.6644631326198578E-2</c:v>
                </c:pt>
                <c:pt idx="5431">
                  <c:v>6.6644631326198578E-2</c:v>
                </c:pt>
                <c:pt idx="5432">
                  <c:v>6.6644631326198578E-2</c:v>
                </c:pt>
                <c:pt idx="5433">
                  <c:v>6.6644631326198578E-2</c:v>
                </c:pt>
                <c:pt idx="5434">
                  <c:v>6.6644631326198578E-2</c:v>
                </c:pt>
                <c:pt idx="5435">
                  <c:v>6.6644623875617981E-2</c:v>
                </c:pt>
                <c:pt idx="5436">
                  <c:v>6.6644623875617981E-2</c:v>
                </c:pt>
                <c:pt idx="5437">
                  <c:v>6.6644623875617981E-2</c:v>
                </c:pt>
                <c:pt idx="5438">
                  <c:v>6.6644623875617981E-2</c:v>
                </c:pt>
                <c:pt idx="5439">
                  <c:v>6.6644616425037384E-2</c:v>
                </c:pt>
                <c:pt idx="5440">
                  <c:v>6.6644616425037384E-2</c:v>
                </c:pt>
                <c:pt idx="5441">
                  <c:v>6.6644616425037384E-2</c:v>
                </c:pt>
                <c:pt idx="5442">
                  <c:v>6.6644616425037384E-2</c:v>
                </c:pt>
                <c:pt idx="5443">
                  <c:v>6.6644616425037384E-2</c:v>
                </c:pt>
                <c:pt idx="5444">
                  <c:v>6.6644616425037384E-2</c:v>
                </c:pt>
                <c:pt idx="5445">
                  <c:v>6.6644608974456787E-2</c:v>
                </c:pt>
                <c:pt idx="5446">
                  <c:v>6.6644608974456787E-2</c:v>
                </c:pt>
                <c:pt idx="5447">
                  <c:v>6.664460152387619E-2</c:v>
                </c:pt>
                <c:pt idx="5448">
                  <c:v>6.6644608974456787E-2</c:v>
                </c:pt>
                <c:pt idx="5449">
                  <c:v>6.664460152387619E-2</c:v>
                </c:pt>
                <c:pt idx="5450">
                  <c:v>6.664460152387619E-2</c:v>
                </c:pt>
                <c:pt idx="5451">
                  <c:v>6.664460152387619E-2</c:v>
                </c:pt>
                <c:pt idx="5452">
                  <c:v>6.6644594073295593E-2</c:v>
                </c:pt>
                <c:pt idx="5453">
                  <c:v>6.6644594073295593E-2</c:v>
                </c:pt>
                <c:pt idx="5454">
                  <c:v>6.6644586622714996E-2</c:v>
                </c:pt>
                <c:pt idx="5455">
                  <c:v>6.6644586622714996E-2</c:v>
                </c:pt>
                <c:pt idx="5456">
                  <c:v>6.6644586622714996E-2</c:v>
                </c:pt>
                <c:pt idx="5457">
                  <c:v>6.6644586622714996E-2</c:v>
                </c:pt>
                <c:pt idx="5458">
                  <c:v>6.6644586622714996E-2</c:v>
                </c:pt>
                <c:pt idx="5459">
                  <c:v>6.6644586622714996E-2</c:v>
                </c:pt>
                <c:pt idx="5460">
                  <c:v>6.6644586622714996E-2</c:v>
                </c:pt>
                <c:pt idx="5461">
                  <c:v>6.6644579172134399E-2</c:v>
                </c:pt>
                <c:pt idx="5462">
                  <c:v>6.6644586622714996E-2</c:v>
                </c:pt>
                <c:pt idx="5463">
                  <c:v>6.6644571721553802E-2</c:v>
                </c:pt>
                <c:pt idx="5464">
                  <c:v>6.6644571721553802E-2</c:v>
                </c:pt>
                <c:pt idx="5465">
                  <c:v>6.6644571721553802E-2</c:v>
                </c:pt>
                <c:pt idx="5466">
                  <c:v>6.6644571721553802E-2</c:v>
                </c:pt>
                <c:pt idx="5467">
                  <c:v>6.6644571721553802E-2</c:v>
                </c:pt>
                <c:pt idx="5468">
                  <c:v>6.6644571721553802E-2</c:v>
                </c:pt>
                <c:pt idx="5469">
                  <c:v>6.6644571721553802E-2</c:v>
                </c:pt>
                <c:pt idx="5470">
                  <c:v>6.6644564270973206E-2</c:v>
                </c:pt>
                <c:pt idx="5471">
                  <c:v>6.6644556820392609E-2</c:v>
                </c:pt>
                <c:pt idx="5472">
                  <c:v>6.6644556820392609E-2</c:v>
                </c:pt>
                <c:pt idx="5473">
                  <c:v>6.6644556820392609E-2</c:v>
                </c:pt>
                <c:pt idx="5474">
                  <c:v>6.6644556820392609E-2</c:v>
                </c:pt>
                <c:pt idx="5475">
                  <c:v>6.6644556820392609E-2</c:v>
                </c:pt>
                <c:pt idx="5476">
                  <c:v>6.6644556820392609E-2</c:v>
                </c:pt>
                <c:pt idx="5477">
                  <c:v>6.6644556820392609E-2</c:v>
                </c:pt>
                <c:pt idx="5478">
                  <c:v>6.6644549369812012E-2</c:v>
                </c:pt>
                <c:pt idx="5479">
                  <c:v>6.6644556820392609E-2</c:v>
                </c:pt>
                <c:pt idx="5480">
                  <c:v>6.6644541919231415E-2</c:v>
                </c:pt>
                <c:pt idx="5481">
                  <c:v>6.6644541919231415E-2</c:v>
                </c:pt>
                <c:pt idx="5482">
                  <c:v>6.6644549369812012E-2</c:v>
                </c:pt>
                <c:pt idx="5483">
                  <c:v>6.6644541919231415E-2</c:v>
                </c:pt>
                <c:pt idx="5484">
                  <c:v>6.6644534468650818E-2</c:v>
                </c:pt>
                <c:pt idx="5485">
                  <c:v>6.6644534468650818E-2</c:v>
                </c:pt>
                <c:pt idx="5486">
                  <c:v>6.6644534468650818E-2</c:v>
                </c:pt>
                <c:pt idx="5487">
                  <c:v>6.6644534468650818E-2</c:v>
                </c:pt>
                <c:pt idx="5488">
                  <c:v>6.6644534468650818E-2</c:v>
                </c:pt>
                <c:pt idx="5489">
                  <c:v>6.6644527018070221E-2</c:v>
                </c:pt>
                <c:pt idx="5490">
                  <c:v>6.6644527018070221E-2</c:v>
                </c:pt>
                <c:pt idx="5491">
                  <c:v>6.6644527018070221E-2</c:v>
                </c:pt>
                <c:pt idx="5492">
                  <c:v>6.6644527018070221E-2</c:v>
                </c:pt>
                <c:pt idx="5493">
                  <c:v>6.6644519567489624E-2</c:v>
                </c:pt>
                <c:pt idx="5494">
                  <c:v>6.6644519567489624E-2</c:v>
                </c:pt>
                <c:pt idx="5495">
                  <c:v>6.6644519567489624E-2</c:v>
                </c:pt>
                <c:pt idx="5496">
                  <c:v>6.6644512116909027E-2</c:v>
                </c:pt>
                <c:pt idx="5497">
                  <c:v>6.6644519567489624E-2</c:v>
                </c:pt>
                <c:pt idx="5498">
                  <c:v>6.6644512116909027E-2</c:v>
                </c:pt>
                <c:pt idx="5499">
                  <c:v>6.6644512116909027E-2</c:v>
                </c:pt>
                <c:pt idx="5500">
                  <c:v>6.6644512116909027E-2</c:v>
                </c:pt>
                <c:pt idx="5501">
                  <c:v>6.6644512116909027E-2</c:v>
                </c:pt>
                <c:pt idx="5502">
                  <c:v>6.664450466632843E-2</c:v>
                </c:pt>
                <c:pt idx="5503">
                  <c:v>6.664450466632843E-2</c:v>
                </c:pt>
                <c:pt idx="5504">
                  <c:v>6.664450466632843E-2</c:v>
                </c:pt>
                <c:pt idx="5505">
                  <c:v>6.664450466632843E-2</c:v>
                </c:pt>
                <c:pt idx="5506">
                  <c:v>6.664450466632843E-2</c:v>
                </c:pt>
                <c:pt idx="5507">
                  <c:v>6.664450466632843E-2</c:v>
                </c:pt>
                <c:pt idx="5508">
                  <c:v>6.664450466632843E-2</c:v>
                </c:pt>
                <c:pt idx="5509">
                  <c:v>6.664450466632843E-2</c:v>
                </c:pt>
                <c:pt idx="5510">
                  <c:v>6.6644497215747833E-2</c:v>
                </c:pt>
                <c:pt idx="5511">
                  <c:v>6.6644489765167236E-2</c:v>
                </c:pt>
                <c:pt idx="5512">
                  <c:v>6.6644489765167236E-2</c:v>
                </c:pt>
                <c:pt idx="5513">
                  <c:v>6.6644489765167236E-2</c:v>
                </c:pt>
                <c:pt idx="5514">
                  <c:v>6.6644482314586639E-2</c:v>
                </c:pt>
                <c:pt idx="5515">
                  <c:v>6.6644482314586639E-2</c:v>
                </c:pt>
                <c:pt idx="5516">
                  <c:v>6.6644489765167236E-2</c:v>
                </c:pt>
                <c:pt idx="5517">
                  <c:v>6.6644489765167236E-2</c:v>
                </c:pt>
                <c:pt idx="5518">
                  <c:v>6.6644482314586639E-2</c:v>
                </c:pt>
                <c:pt idx="5519">
                  <c:v>6.6644474864006042E-2</c:v>
                </c:pt>
                <c:pt idx="5520">
                  <c:v>6.6644474864006042E-2</c:v>
                </c:pt>
                <c:pt idx="5521">
                  <c:v>6.6644474864006042E-2</c:v>
                </c:pt>
                <c:pt idx="5522">
                  <c:v>6.6644474864006042E-2</c:v>
                </c:pt>
                <c:pt idx="5523">
                  <c:v>6.6644474864006042E-2</c:v>
                </c:pt>
                <c:pt idx="5524">
                  <c:v>6.6644467413425446E-2</c:v>
                </c:pt>
                <c:pt idx="5525">
                  <c:v>6.6644459962844849E-2</c:v>
                </c:pt>
                <c:pt idx="5526">
                  <c:v>6.6644467413425446E-2</c:v>
                </c:pt>
                <c:pt idx="5527">
                  <c:v>6.6644467413425446E-2</c:v>
                </c:pt>
                <c:pt idx="5528">
                  <c:v>6.6644474864006042E-2</c:v>
                </c:pt>
                <c:pt idx="5529">
                  <c:v>6.6644474864006042E-2</c:v>
                </c:pt>
                <c:pt idx="5530">
                  <c:v>6.6644474864006042E-2</c:v>
                </c:pt>
                <c:pt idx="5531">
                  <c:v>6.6644489765167236E-2</c:v>
                </c:pt>
                <c:pt idx="5532">
                  <c:v>6.664450466632843E-2</c:v>
                </c:pt>
                <c:pt idx="5533">
                  <c:v>6.6644541919231415E-2</c:v>
                </c:pt>
                <c:pt idx="5534">
                  <c:v>6.6644616425037384E-2</c:v>
                </c:pt>
                <c:pt idx="5535">
                  <c:v>6.6644735634326935E-2</c:v>
                </c:pt>
                <c:pt idx="5536">
                  <c:v>6.6644936800003052E-2</c:v>
                </c:pt>
                <c:pt idx="5537">
                  <c:v>6.6645339131355286E-2</c:v>
                </c:pt>
                <c:pt idx="5538">
                  <c:v>6.6645972430706024E-2</c:v>
                </c:pt>
                <c:pt idx="5539">
                  <c:v>6.6647239029407501E-2</c:v>
                </c:pt>
                <c:pt idx="5540">
                  <c:v>6.6649273037910461E-2</c:v>
                </c:pt>
                <c:pt idx="5541">
                  <c:v>6.6653214395046234E-2</c:v>
                </c:pt>
                <c:pt idx="5542">
                  <c:v>6.6659286618232727E-2</c:v>
                </c:pt>
                <c:pt idx="5543">
                  <c:v>6.6669799387454987E-2</c:v>
                </c:pt>
                <c:pt idx="5544">
                  <c:v>6.6679485142230988E-2</c:v>
                </c:pt>
                <c:pt idx="5545">
                  <c:v>6.669086217880249E-2</c:v>
                </c:pt>
                <c:pt idx="5546">
                  <c:v>6.6685609519481659E-2</c:v>
                </c:pt>
                <c:pt idx="5547">
                  <c:v>6.6670931875705719E-2</c:v>
                </c:pt>
                <c:pt idx="5548">
                  <c:v>6.6651932895183563E-2</c:v>
                </c:pt>
                <c:pt idx="5549">
                  <c:v>6.6645145416259766E-2</c:v>
                </c:pt>
                <c:pt idx="5550">
                  <c:v>6.6652700304985046E-2</c:v>
                </c:pt>
                <c:pt idx="5551">
                  <c:v>0.26072484254837042</c:v>
                </c:pt>
                <c:pt idx="5552">
                  <c:v>0.26072293519973749</c:v>
                </c:pt>
                <c:pt idx="5553">
                  <c:v>0.26071226596832281</c:v>
                </c:pt>
                <c:pt idx="5554">
                  <c:v>0.26072251796722412</c:v>
                </c:pt>
                <c:pt idx="5555">
                  <c:v>0.2607153058052063</c:v>
                </c:pt>
                <c:pt idx="5556">
                  <c:v>0.260713130235672</c:v>
                </c:pt>
                <c:pt idx="5557">
                  <c:v>0.26071986556053162</c:v>
                </c:pt>
                <c:pt idx="5558">
                  <c:v>0.26071262359619141</c:v>
                </c:pt>
                <c:pt idx="5559">
                  <c:v>0.26071515679359442</c:v>
                </c:pt>
                <c:pt idx="5560">
                  <c:v>0.26071757078170782</c:v>
                </c:pt>
                <c:pt idx="5561">
                  <c:v>0.26071211695671082</c:v>
                </c:pt>
                <c:pt idx="5562">
                  <c:v>0.2607157826423645</c:v>
                </c:pt>
                <c:pt idx="5563">
                  <c:v>0.26071494817733759</c:v>
                </c:pt>
                <c:pt idx="5564">
                  <c:v>0.26071181893348688</c:v>
                </c:pt>
                <c:pt idx="5565">
                  <c:v>0.26071494817733759</c:v>
                </c:pt>
                <c:pt idx="5566">
                  <c:v>0.26071262359619141</c:v>
                </c:pt>
                <c:pt idx="5567">
                  <c:v>0.26071175932884222</c:v>
                </c:pt>
                <c:pt idx="5568">
                  <c:v>0.26071381568908691</c:v>
                </c:pt>
                <c:pt idx="5569">
                  <c:v>0.26071149110794067</c:v>
                </c:pt>
                <c:pt idx="5570">
                  <c:v>0.26071220636367798</c:v>
                </c:pt>
                <c:pt idx="5571">
                  <c:v>0.26071301102638239</c:v>
                </c:pt>
                <c:pt idx="5572">
                  <c:v>0.26071134209632868</c:v>
                </c:pt>
                <c:pt idx="5573">
                  <c:v>0.26071256399154658</c:v>
                </c:pt>
                <c:pt idx="5574">
                  <c:v>0.26071229577064509</c:v>
                </c:pt>
                <c:pt idx="5575">
                  <c:v>0.26071140170097351</c:v>
                </c:pt>
                <c:pt idx="5576">
                  <c:v>0.26071241497993469</c:v>
                </c:pt>
                <c:pt idx="5577">
                  <c:v>0.26071161031723022</c:v>
                </c:pt>
                <c:pt idx="5578">
                  <c:v>0.2607114315032959</c:v>
                </c:pt>
                <c:pt idx="5579">
                  <c:v>0.26071199774742132</c:v>
                </c:pt>
                <c:pt idx="5580">
                  <c:v>0.26071122288703918</c:v>
                </c:pt>
                <c:pt idx="5581">
                  <c:v>0.26071149110794067</c:v>
                </c:pt>
                <c:pt idx="5582">
                  <c:v>0.26071164011955261</c:v>
                </c:pt>
                <c:pt idx="5583">
                  <c:v>0.26071113348007202</c:v>
                </c:pt>
                <c:pt idx="5584">
                  <c:v>0.26071158051490778</c:v>
                </c:pt>
                <c:pt idx="5585">
                  <c:v>0.2607114315032959</c:v>
                </c:pt>
                <c:pt idx="5586">
                  <c:v>0.26071122288703918</c:v>
                </c:pt>
                <c:pt idx="5587">
                  <c:v>0.26071155071258539</c:v>
                </c:pt>
                <c:pt idx="5588">
                  <c:v>0.26071128249168402</c:v>
                </c:pt>
                <c:pt idx="5589">
                  <c:v>0.26071125268936157</c:v>
                </c:pt>
                <c:pt idx="5590">
                  <c:v>0.2607114315032959</c:v>
                </c:pt>
                <c:pt idx="5591">
                  <c:v>0.26071116328239441</c:v>
                </c:pt>
                <c:pt idx="5592">
                  <c:v>0.26071125268936157</c:v>
                </c:pt>
                <c:pt idx="5593">
                  <c:v>0.26071128249168402</c:v>
                </c:pt>
                <c:pt idx="5594">
                  <c:v>0.26071113348007202</c:v>
                </c:pt>
                <c:pt idx="5595">
                  <c:v>0.26071125268936157</c:v>
                </c:pt>
                <c:pt idx="5596">
                  <c:v>0.2607111930847168</c:v>
                </c:pt>
                <c:pt idx="5597">
                  <c:v>0.26071113348007202</c:v>
                </c:pt>
                <c:pt idx="5598">
                  <c:v>0.26071125268936157</c:v>
                </c:pt>
                <c:pt idx="5599">
                  <c:v>0.26071116328239441</c:v>
                </c:pt>
                <c:pt idx="5600">
                  <c:v>0.2607111930847168</c:v>
                </c:pt>
                <c:pt idx="5601">
                  <c:v>0.26071122288703918</c:v>
                </c:pt>
                <c:pt idx="5602">
                  <c:v>0.26071113348007202</c:v>
                </c:pt>
                <c:pt idx="5603">
                  <c:v>0.26071116328239441</c:v>
                </c:pt>
                <c:pt idx="5604">
                  <c:v>0.26071116328239441</c:v>
                </c:pt>
                <c:pt idx="5605">
                  <c:v>0.26071113348007202</c:v>
                </c:pt>
                <c:pt idx="5606">
                  <c:v>0.26071116328239441</c:v>
                </c:pt>
                <c:pt idx="5607">
                  <c:v>0.26071113348007202</c:v>
                </c:pt>
                <c:pt idx="5608">
                  <c:v>0.26071116328239441</c:v>
                </c:pt>
                <c:pt idx="5609">
                  <c:v>0.30895149707794189</c:v>
                </c:pt>
                <c:pt idx="5610">
                  <c:v>0.30895093083381647</c:v>
                </c:pt>
                <c:pt idx="5611">
                  <c:v>0.308950275182724</c:v>
                </c:pt>
                <c:pt idx="5612">
                  <c:v>0.30894973874092102</c:v>
                </c:pt>
                <c:pt idx="5613">
                  <c:v>0.30894935131072998</c:v>
                </c:pt>
                <c:pt idx="5614">
                  <c:v>0.30894890427589422</c:v>
                </c:pt>
                <c:pt idx="5615">
                  <c:v>0.30894839763641357</c:v>
                </c:pt>
                <c:pt idx="5616">
                  <c:v>0.3089478611946106</c:v>
                </c:pt>
                <c:pt idx="5617">
                  <c:v>0.30894732475280762</c:v>
                </c:pt>
                <c:pt idx="5618">
                  <c:v>0.30894690752029419</c:v>
                </c:pt>
                <c:pt idx="5619">
                  <c:v>0.30894657969474792</c:v>
                </c:pt>
                <c:pt idx="5620">
                  <c:v>0.30894622206687927</c:v>
                </c:pt>
                <c:pt idx="5621">
                  <c:v>0.30894589424133301</c:v>
                </c:pt>
                <c:pt idx="5622">
                  <c:v>0.30894565582275391</c:v>
                </c:pt>
                <c:pt idx="5623">
                  <c:v>0.30894553661346441</c:v>
                </c:pt>
                <c:pt idx="5624">
                  <c:v>0.30894547700881958</c:v>
                </c:pt>
                <c:pt idx="5625">
                  <c:v>0.3089454174041748</c:v>
                </c:pt>
                <c:pt idx="5626">
                  <c:v>0.3089454174041748</c:v>
                </c:pt>
                <c:pt idx="5627">
                  <c:v>0.3089454174041748</c:v>
                </c:pt>
                <c:pt idx="5628">
                  <c:v>0.3089454174041748</c:v>
                </c:pt>
                <c:pt idx="5629">
                  <c:v>0.30894547700881958</c:v>
                </c:pt>
                <c:pt idx="5630">
                  <c:v>0.30894556641578669</c:v>
                </c:pt>
                <c:pt idx="5631">
                  <c:v>0.30894562602043152</c:v>
                </c:pt>
                <c:pt idx="5632">
                  <c:v>0.30894562602043152</c:v>
                </c:pt>
                <c:pt idx="5633">
                  <c:v>0.30894565582275391</c:v>
                </c:pt>
                <c:pt idx="5634">
                  <c:v>0.30894568562507629</c:v>
                </c:pt>
                <c:pt idx="5635">
                  <c:v>0.30894571542739868</c:v>
                </c:pt>
                <c:pt idx="5636">
                  <c:v>0.30894565582275391</c:v>
                </c:pt>
                <c:pt idx="5637">
                  <c:v>0.30894565582275391</c:v>
                </c:pt>
                <c:pt idx="5638">
                  <c:v>0.30894559621810908</c:v>
                </c:pt>
                <c:pt idx="5639">
                  <c:v>0.30894556641578669</c:v>
                </c:pt>
                <c:pt idx="5640">
                  <c:v>0.30894553661346441</c:v>
                </c:pt>
                <c:pt idx="5641">
                  <c:v>0.30894547700881958</c:v>
                </c:pt>
                <c:pt idx="5642">
                  <c:v>0.30894547700881958</c:v>
                </c:pt>
                <c:pt idx="5643">
                  <c:v>0.3089454174041748</c:v>
                </c:pt>
                <c:pt idx="5644">
                  <c:v>0.3089454174041748</c:v>
                </c:pt>
                <c:pt idx="5645">
                  <c:v>0.30894535779952997</c:v>
                </c:pt>
                <c:pt idx="5646">
                  <c:v>0.30894532799720759</c:v>
                </c:pt>
                <c:pt idx="5647">
                  <c:v>0.30894529819488531</c:v>
                </c:pt>
                <c:pt idx="5648">
                  <c:v>0.30894529819488531</c:v>
                </c:pt>
                <c:pt idx="5649">
                  <c:v>0.30894529819488531</c:v>
                </c:pt>
                <c:pt idx="5650">
                  <c:v>0.30894529819488531</c:v>
                </c:pt>
                <c:pt idx="5651">
                  <c:v>0.30894532799720759</c:v>
                </c:pt>
                <c:pt idx="5652">
                  <c:v>0.30894532799720759</c:v>
                </c:pt>
                <c:pt idx="5653">
                  <c:v>0.30894532799720759</c:v>
                </c:pt>
                <c:pt idx="5654">
                  <c:v>0.30894532799720759</c:v>
                </c:pt>
                <c:pt idx="5655">
                  <c:v>0.30894532799720759</c:v>
                </c:pt>
                <c:pt idx="5656">
                  <c:v>0.30894529819488531</c:v>
                </c:pt>
                <c:pt idx="5657">
                  <c:v>0.30894532799720759</c:v>
                </c:pt>
                <c:pt idx="5658">
                  <c:v>0.30894529819488531</c:v>
                </c:pt>
                <c:pt idx="5659">
                  <c:v>0.30894529819488531</c:v>
                </c:pt>
                <c:pt idx="5660">
                  <c:v>0.30894529819488531</c:v>
                </c:pt>
                <c:pt idx="5661">
                  <c:v>0.30894529819488531</c:v>
                </c:pt>
                <c:pt idx="5662">
                  <c:v>0.30894532799720759</c:v>
                </c:pt>
                <c:pt idx="5663">
                  <c:v>0.30894529819488531</c:v>
                </c:pt>
                <c:pt idx="5664">
                  <c:v>0.30894529819488531</c:v>
                </c:pt>
                <c:pt idx="5665">
                  <c:v>0.30894529819488531</c:v>
                </c:pt>
                <c:pt idx="5666">
                  <c:v>0.30894529819488531</c:v>
                </c:pt>
                <c:pt idx="5667">
                  <c:v>0.30894526839256292</c:v>
                </c:pt>
                <c:pt idx="5668">
                  <c:v>0.30894529819488531</c:v>
                </c:pt>
                <c:pt idx="5669">
                  <c:v>0.30894529819488531</c:v>
                </c:pt>
                <c:pt idx="5670">
                  <c:v>0.30894529819488531</c:v>
                </c:pt>
                <c:pt idx="5671">
                  <c:v>0.30894529819488531</c:v>
                </c:pt>
                <c:pt idx="5672">
                  <c:v>0.30894526839256292</c:v>
                </c:pt>
                <c:pt idx="5673">
                  <c:v>0.30894526839256292</c:v>
                </c:pt>
                <c:pt idx="5674">
                  <c:v>0.30894529819488531</c:v>
                </c:pt>
                <c:pt idx="5675">
                  <c:v>0.30894526839256292</c:v>
                </c:pt>
                <c:pt idx="5676">
                  <c:v>0.30894526839256292</c:v>
                </c:pt>
                <c:pt idx="5677">
                  <c:v>0.30894526839256292</c:v>
                </c:pt>
                <c:pt idx="5678">
                  <c:v>0.30894526839256292</c:v>
                </c:pt>
                <c:pt idx="5679">
                  <c:v>0.30894526839256292</c:v>
                </c:pt>
                <c:pt idx="5680">
                  <c:v>0.30894523859024048</c:v>
                </c:pt>
                <c:pt idx="5681">
                  <c:v>0.30894526839256292</c:v>
                </c:pt>
                <c:pt idx="5682">
                  <c:v>0.30894526839256292</c:v>
                </c:pt>
                <c:pt idx="5683">
                  <c:v>0.30894526839256292</c:v>
                </c:pt>
                <c:pt idx="5684">
                  <c:v>0.30894526839256292</c:v>
                </c:pt>
                <c:pt idx="5685">
                  <c:v>0.30894526839256292</c:v>
                </c:pt>
                <c:pt idx="5686">
                  <c:v>0.30894526839256292</c:v>
                </c:pt>
                <c:pt idx="5687">
                  <c:v>0.30894526839256292</c:v>
                </c:pt>
                <c:pt idx="5688">
                  <c:v>0.30894526839256292</c:v>
                </c:pt>
                <c:pt idx="5689">
                  <c:v>0.30894526839256292</c:v>
                </c:pt>
                <c:pt idx="5690">
                  <c:v>0.30894523859024048</c:v>
                </c:pt>
                <c:pt idx="5691">
                  <c:v>0.30894523859024048</c:v>
                </c:pt>
                <c:pt idx="5692">
                  <c:v>0.30894526839256292</c:v>
                </c:pt>
                <c:pt idx="5693">
                  <c:v>0.30894526839256292</c:v>
                </c:pt>
                <c:pt idx="5694">
                  <c:v>0.30894523859024048</c:v>
                </c:pt>
                <c:pt idx="5695">
                  <c:v>0.30894523859024048</c:v>
                </c:pt>
                <c:pt idx="5696">
                  <c:v>0.30894526839256292</c:v>
                </c:pt>
                <c:pt idx="5697">
                  <c:v>0.30894526839256292</c:v>
                </c:pt>
                <c:pt idx="5698">
                  <c:v>0.30894523859024048</c:v>
                </c:pt>
                <c:pt idx="5699">
                  <c:v>0.30894526839256292</c:v>
                </c:pt>
                <c:pt idx="5700">
                  <c:v>0.30894520878791809</c:v>
                </c:pt>
                <c:pt idx="5701">
                  <c:v>0.30894526839256292</c:v>
                </c:pt>
                <c:pt idx="5702">
                  <c:v>0.30894526839256292</c:v>
                </c:pt>
                <c:pt idx="5703">
                  <c:v>0.30894526839256292</c:v>
                </c:pt>
                <c:pt idx="5704">
                  <c:v>0.30894523859024048</c:v>
                </c:pt>
                <c:pt idx="5705">
                  <c:v>0.30894523859024048</c:v>
                </c:pt>
                <c:pt idx="5706">
                  <c:v>0.30894520878791809</c:v>
                </c:pt>
                <c:pt idx="5707">
                  <c:v>0.30894520878791809</c:v>
                </c:pt>
                <c:pt idx="5708">
                  <c:v>0.30894523859024048</c:v>
                </c:pt>
                <c:pt idx="5709">
                  <c:v>0.30894520878791809</c:v>
                </c:pt>
                <c:pt idx="5710">
                  <c:v>0.30894523859024048</c:v>
                </c:pt>
                <c:pt idx="5711">
                  <c:v>0.30894523859024048</c:v>
                </c:pt>
                <c:pt idx="5712">
                  <c:v>0.30894520878791809</c:v>
                </c:pt>
                <c:pt idx="5713">
                  <c:v>0.30894520878791809</c:v>
                </c:pt>
                <c:pt idx="5714">
                  <c:v>0.30894520878791809</c:v>
                </c:pt>
                <c:pt idx="5715">
                  <c:v>0.30894520878791809</c:v>
                </c:pt>
                <c:pt idx="5716">
                  <c:v>0.30894523859024048</c:v>
                </c:pt>
                <c:pt idx="5717">
                  <c:v>0.30894520878791809</c:v>
                </c:pt>
                <c:pt idx="5718">
                  <c:v>0.30894520878791809</c:v>
                </c:pt>
                <c:pt idx="5719">
                  <c:v>0.30894520878791809</c:v>
                </c:pt>
                <c:pt idx="5720">
                  <c:v>0.30894520878791809</c:v>
                </c:pt>
                <c:pt idx="5721">
                  <c:v>0.30894520878791809</c:v>
                </c:pt>
                <c:pt idx="5722">
                  <c:v>0.30894523859024048</c:v>
                </c:pt>
                <c:pt idx="5723">
                  <c:v>0.30894520878791809</c:v>
                </c:pt>
                <c:pt idx="5724">
                  <c:v>0.30894520878791809</c:v>
                </c:pt>
                <c:pt idx="5725">
                  <c:v>0.30894520878791809</c:v>
                </c:pt>
                <c:pt idx="5726">
                  <c:v>0.43193680047988892</c:v>
                </c:pt>
                <c:pt idx="5727">
                  <c:v>0.43186682462692261</c:v>
                </c:pt>
                <c:pt idx="5728">
                  <c:v>0.43183234333991999</c:v>
                </c:pt>
                <c:pt idx="5729">
                  <c:v>0.43186381459236151</c:v>
                </c:pt>
                <c:pt idx="5730">
                  <c:v>0.43189758062362671</c:v>
                </c:pt>
                <c:pt idx="5731">
                  <c:v>0.43188315629959112</c:v>
                </c:pt>
                <c:pt idx="5732">
                  <c:v>0.43184459209442139</c:v>
                </c:pt>
                <c:pt idx="5733">
                  <c:v>0.43183091282844538</c:v>
                </c:pt>
                <c:pt idx="5734">
                  <c:v>0.43185171484947199</c:v>
                </c:pt>
                <c:pt idx="5735">
                  <c:v>0.43186989426612848</c:v>
                </c:pt>
                <c:pt idx="5736">
                  <c:v>0.43185913562774658</c:v>
                </c:pt>
                <c:pt idx="5737">
                  <c:v>0.43183663487434393</c:v>
                </c:pt>
                <c:pt idx="5738">
                  <c:v>0.43183118104934692</c:v>
                </c:pt>
                <c:pt idx="5739">
                  <c:v>0.43184426426887512</c:v>
                </c:pt>
                <c:pt idx="5740">
                  <c:v>0.43185374140739441</c:v>
                </c:pt>
                <c:pt idx="5741">
                  <c:v>0.43184664845466608</c:v>
                </c:pt>
                <c:pt idx="5742">
                  <c:v>0.4318336546421051</c:v>
                </c:pt>
                <c:pt idx="5743">
                  <c:v>0.43183091282844538</c:v>
                </c:pt>
                <c:pt idx="5744">
                  <c:v>0.43183872103691101</c:v>
                </c:pt>
                <c:pt idx="5745">
                  <c:v>0.43184411525726318</c:v>
                </c:pt>
                <c:pt idx="5746">
                  <c:v>0.43183973431587219</c:v>
                </c:pt>
                <c:pt idx="5747">
                  <c:v>0.43183207511901861</c:v>
                </c:pt>
                <c:pt idx="5748">
                  <c:v>0.43183070421218872</c:v>
                </c:pt>
                <c:pt idx="5749">
                  <c:v>0.43183538317680359</c:v>
                </c:pt>
                <c:pt idx="5750">
                  <c:v>0.43183845281600952</c:v>
                </c:pt>
                <c:pt idx="5751">
                  <c:v>0.43183580040931702</c:v>
                </c:pt>
                <c:pt idx="5752">
                  <c:v>0.43183130025863647</c:v>
                </c:pt>
                <c:pt idx="5753">
                  <c:v>0.43183049559593201</c:v>
                </c:pt>
                <c:pt idx="5754">
                  <c:v>0.43183326721191412</c:v>
                </c:pt>
                <c:pt idx="5755">
                  <c:v>0.43183508515357971</c:v>
                </c:pt>
                <c:pt idx="5756">
                  <c:v>0.43183347582817078</c:v>
                </c:pt>
                <c:pt idx="5757">
                  <c:v>0.43183079361915588</c:v>
                </c:pt>
                <c:pt idx="5758">
                  <c:v>0.43183037638664251</c:v>
                </c:pt>
                <c:pt idx="5759">
                  <c:v>0.43183201551437378</c:v>
                </c:pt>
                <c:pt idx="5760">
                  <c:v>0.43183305859565729</c:v>
                </c:pt>
                <c:pt idx="5761">
                  <c:v>0.43183210492134089</c:v>
                </c:pt>
                <c:pt idx="5762">
                  <c:v>0.43183058500289923</c:v>
                </c:pt>
                <c:pt idx="5763">
                  <c:v>0.43183031678199768</c:v>
                </c:pt>
                <c:pt idx="5764">
                  <c:v>0.43183130025863647</c:v>
                </c:pt>
                <c:pt idx="5765">
                  <c:v>0.43183192610740662</c:v>
                </c:pt>
                <c:pt idx="5766">
                  <c:v>0.43183133006095892</c:v>
                </c:pt>
                <c:pt idx="5767">
                  <c:v>0.43183040618896479</c:v>
                </c:pt>
                <c:pt idx="5768">
                  <c:v>0.43183028697967529</c:v>
                </c:pt>
                <c:pt idx="5769">
                  <c:v>0.43183082342147833</c:v>
                </c:pt>
                <c:pt idx="5770">
                  <c:v>0.43183118104934692</c:v>
                </c:pt>
                <c:pt idx="5771">
                  <c:v>0.43183091282844538</c:v>
                </c:pt>
                <c:pt idx="5772">
                  <c:v>0.43183031678199768</c:v>
                </c:pt>
                <c:pt idx="5773">
                  <c:v>0.43183022737503052</c:v>
                </c:pt>
                <c:pt idx="5774">
                  <c:v>0.43183058500289923</c:v>
                </c:pt>
                <c:pt idx="5775">
                  <c:v>0.43183079361915588</c:v>
                </c:pt>
                <c:pt idx="5776">
                  <c:v>0.43183061480522161</c:v>
                </c:pt>
                <c:pt idx="5777">
                  <c:v>0.43183022737503052</c:v>
                </c:pt>
                <c:pt idx="5778">
                  <c:v>0.43183022737503052</c:v>
                </c:pt>
                <c:pt idx="5779">
                  <c:v>0.43183043599128718</c:v>
                </c:pt>
                <c:pt idx="5780">
                  <c:v>0.43183058500289923</c:v>
                </c:pt>
                <c:pt idx="5781">
                  <c:v>0.43183040618896479</c:v>
                </c:pt>
                <c:pt idx="5782">
                  <c:v>0.43183019757270807</c:v>
                </c:pt>
                <c:pt idx="5783">
                  <c:v>0.43183022737503052</c:v>
                </c:pt>
                <c:pt idx="5784">
                  <c:v>0.43183037638664251</c:v>
                </c:pt>
                <c:pt idx="5785">
                  <c:v>0.43183043599128718</c:v>
                </c:pt>
                <c:pt idx="5786">
                  <c:v>0.43183034658432012</c:v>
                </c:pt>
                <c:pt idx="5787">
                  <c:v>0.43183019757270807</c:v>
                </c:pt>
                <c:pt idx="5788">
                  <c:v>0.43183022737503052</c:v>
                </c:pt>
                <c:pt idx="5789">
                  <c:v>0.43183028697967529</c:v>
                </c:pt>
                <c:pt idx="5790">
                  <c:v>0.43183031678199768</c:v>
                </c:pt>
                <c:pt idx="5791">
                  <c:v>0.43183028697967529</c:v>
                </c:pt>
                <c:pt idx="5792">
                  <c:v>0.43183019757270807</c:v>
                </c:pt>
                <c:pt idx="5793">
                  <c:v>0.43183019757270807</c:v>
                </c:pt>
                <c:pt idx="5794">
                  <c:v>0.43183028697967529</c:v>
                </c:pt>
                <c:pt idx="5795">
                  <c:v>0.43183028697967529</c:v>
                </c:pt>
                <c:pt idx="5796">
                  <c:v>0.43183022737503052</c:v>
                </c:pt>
                <c:pt idx="5797">
                  <c:v>0.43183019757270807</c:v>
                </c:pt>
                <c:pt idx="5798">
                  <c:v>0.43183022737503052</c:v>
                </c:pt>
                <c:pt idx="5799">
                  <c:v>0.43183022737503052</c:v>
                </c:pt>
                <c:pt idx="5800">
                  <c:v>0.43183022737503052</c:v>
                </c:pt>
                <c:pt idx="5801">
                  <c:v>0.43183019757270807</c:v>
                </c:pt>
                <c:pt idx="5802">
                  <c:v>0.43183019757270807</c:v>
                </c:pt>
                <c:pt idx="5803">
                  <c:v>0.43183019757270807</c:v>
                </c:pt>
                <c:pt idx="5804">
                  <c:v>0.43183019757270807</c:v>
                </c:pt>
                <c:pt idx="5805">
                  <c:v>0.43183022737503052</c:v>
                </c:pt>
                <c:pt idx="5806">
                  <c:v>0.43183019757270807</c:v>
                </c:pt>
                <c:pt idx="5807">
                  <c:v>0.43183019757270807</c:v>
                </c:pt>
                <c:pt idx="5808">
                  <c:v>0.18475942313671109</c:v>
                </c:pt>
                <c:pt idx="5809">
                  <c:v>0.1848021596670151</c:v>
                </c:pt>
                <c:pt idx="5810">
                  <c:v>0.18469814956188199</c:v>
                </c:pt>
                <c:pt idx="5811">
                  <c:v>0.18480268120765689</c:v>
                </c:pt>
                <c:pt idx="5812">
                  <c:v>0.184675008058548</c:v>
                </c:pt>
                <c:pt idx="5813">
                  <c:v>0.18478567898273471</c:v>
                </c:pt>
                <c:pt idx="5814">
                  <c:v>0.1846693158149719</c:v>
                </c:pt>
                <c:pt idx="5815">
                  <c:v>0.18476490676403051</c:v>
                </c:pt>
                <c:pt idx="5816">
                  <c:v>0.18466959893703461</c:v>
                </c:pt>
                <c:pt idx="5817">
                  <c:v>0.18474489450454709</c:v>
                </c:pt>
                <c:pt idx="5818">
                  <c:v>0.18467134237289429</c:v>
                </c:pt>
                <c:pt idx="5819">
                  <c:v>0.18472832441329959</c:v>
                </c:pt>
                <c:pt idx="5820">
                  <c:v>0.184673011302948</c:v>
                </c:pt>
                <c:pt idx="5821">
                  <c:v>0.18471492826938629</c:v>
                </c:pt>
                <c:pt idx="5822">
                  <c:v>0.1846739649772644</c:v>
                </c:pt>
                <c:pt idx="5823">
                  <c:v>0.1847045570611954</c:v>
                </c:pt>
                <c:pt idx="5824">
                  <c:v>0.1846743822097778</c:v>
                </c:pt>
                <c:pt idx="5825">
                  <c:v>0.1846964955329895</c:v>
                </c:pt>
                <c:pt idx="5826">
                  <c:v>0.18467432260513311</c:v>
                </c:pt>
                <c:pt idx="5827">
                  <c:v>0.1846903711557388</c:v>
                </c:pt>
                <c:pt idx="5828">
                  <c:v>0.18467402458190921</c:v>
                </c:pt>
                <c:pt idx="5829">
                  <c:v>0.18468564748764041</c:v>
                </c:pt>
                <c:pt idx="5830">
                  <c:v>0.18467353284358981</c:v>
                </c:pt>
                <c:pt idx="5831">
                  <c:v>0.1846820414066315</c:v>
                </c:pt>
                <c:pt idx="5832">
                  <c:v>0.18467302620410919</c:v>
                </c:pt>
                <c:pt idx="5833">
                  <c:v>0.18467925488948819</c:v>
                </c:pt>
                <c:pt idx="5834">
                  <c:v>0.18467250466346741</c:v>
                </c:pt>
                <c:pt idx="5835">
                  <c:v>0.18467707931995389</c:v>
                </c:pt>
                <c:pt idx="5836">
                  <c:v>0.18467201292514801</c:v>
                </c:pt>
                <c:pt idx="5837">
                  <c:v>0.18467538058757779</c:v>
                </c:pt>
                <c:pt idx="5838">
                  <c:v>0.18467156589031219</c:v>
                </c:pt>
                <c:pt idx="5839">
                  <c:v>0.1846740394830704</c:v>
                </c:pt>
                <c:pt idx="5840">
                  <c:v>0.2100352942943573</c:v>
                </c:pt>
                <c:pt idx="5841">
                  <c:v>0.21003133058547971</c:v>
                </c:pt>
                <c:pt idx="5842">
                  <c:v>0.210028275847435</c:v>
                </c:pt>
                <c:pt idx="5843">
                  <c:v>0.21003405749797821</c:v>
                </c:pt>
                <c:pt idx="5844">
                  <c:v>0.2100276052951813</c:v>
                </c:pt>
                <c:pt idx="5845">
                  <c:v>0.21003012359142301</c:v>
                </c:pt>
                <c:pt idx="5846">
                  <c:v>0.21003088355064389</c:v>
                </c:pt>
                <c:pt idx="5847">
                  <c:v>0.21002680063247681</c:v>
                </c:pt>
                <c:pt idx="5848">
                  <c:v>0.2100306153297424</c:v>
                </c:pt>
                <c:pt idx="5849">
                  <c:v>0.21002814173698431</c:v>
                </c:pt>
                <c:pt idx="5850">
                  <c:v>0.2100276201963425</c:v>
                </c:pt>
                <c:pt idx="5851">
                  <c:v>0.21002970635890961</c:v>
                </c:pt>
                <c:pt idx="5852">
                  <c:v>0.21002686023712161</c:v>
                </c:pt>
                <c:pt idx="5853">
                  <c:v>0.2100284546613693</c:v>
                </c:pt>
                <c:pt idx="5854">
                  <c:v>0.21002829074859619</c:v>
                </c:pt>
                <c:pt idx="5855">
                  <c:v>0.21002686023712161</c:v>
                </c:pt>
                <c:pt idx="5856">
                  <c:v>0.21002854406833649</c:v>
                </c:pt>
                <c:pt idx="5857">
                  <c:v>0.21002720296382901</c:v>
                </c:pt>
                <c:pt idx="5858">
                  <c:v>0.21002733707427981</c:v>
                </c:pt>
                <c:pt idx="5859">
                  <c:v>0.21002799272537229</c:v>
                </c:pt>
                <c:pt idx="5860">
                  <c:v>0.21002677083015439</c:v>
                </c:pt>
                <c:pt idx="5861">
                  <c:v>0.2100276052951813</c:v>
                </c:pt>
                <c:pt idx="5862">
                  <c:v>0.21002726256847379</c:v>
                </c:pt>
                <c:pt idx="5863">
                  <c:v>0.210026815533638</c:v>
                </c:pt>
                <c:pt idx="5864">
                  <c:v>0.21002751588821411</c:v>
                </c:pt>
                <c:pt idx="5865">
                  <c:v>0.210026815533638</c:v>
                </c:pt>
                <c:pt idx="5866">
                  <c:v>0.2100270539522171</c:v>
                </c:pt>
                <c:pt idx="5867">
                  <c:v>0.21002720296382901</c:v>
                </c:pt>
                <c:pt idx="5868">
                  <c:v>0.210026741027832</c:v>
                </c:pt>
                <c:pt idx="5869">
                  <c:v>0.21002714335918429</c:v>
                </c:pt>
                <c:pt idx="5870">
                  <c:v>0.21002690494060519</c:v>
                </c:pt>
                <c:pt idx="5871">
                  <c:v>0.21002683043479919</c:v>
                </c:pt>
                <c:pt idx="5872">
                  <c:v>0.21002708375453949</c:v>
                </c:pt>
                <c:pt idx="5873">
                  <c:v>0.2100267559289932</c:v>
                </c:pt>
                <c:pt idx="5874">
                  <c:v>0.21002690494060519</c:v>
                </c:pt>
                <c:pt idx="5875">
                  <c:v>0.21002690494060519</c:v>
                </c:pt>
                <c:pt idx="5876">
                  <c:v>0.210026741027832</c:v>
                </c:pt>
                <c:pt idx="5877">
                  <c:v>0.21002691984176641</c:v>
                </c:pt>
                <c:pt idx="5878">
                  <c:v>0.21002677083015439</c:v>
                </c:pt>
                <c:pt idx="5879">
                  <c:v>0.21002677083015439</c:v>
                </c:pt>
                <c:pt idx="5880">
                  <c:v>0.21002684533596039</c:v>
                </c:pt>
                <c:pt idx="5881">
                  <c:v>0.21002671122550959</c:v>
                </c:pt>
                <c:pt idx="5882">
                  <c:v>0.210026815533638</c:v>
                </c:pt>
                <c:pt idx="5883">
                  <c:v>0.21002677083015439</c:v>
                </c:pt>
                <c:pt idx="5884">
                  <c:v>0.21002672612667081</c:v>
                </c:pt>
                <c:pt idx="5885">
                  <c:v>0.210026815533638</c:v>
                </c:pt>
                <c:pt idx="5886">
                  <c:v>0.210026741027832</c:v>
                </c:pt>
                <c:pt idx="5887">
                  <c:v>0.2100267559289932</c:v>
                </c:pt>
                <c:pt idx="5888">
                  <c:v>0.21002678573131561</c:v>
                </c:pt>
                <c:pt idx="5889">
                  <c:v>0.21002672612667081</c:v>
                </c:pt>
                <c:pt idx="5890">
                  <c:v>0.21002677083015439</c:v>
                </c:pt>
                <c:pt idx="5891">
                  <c:v>0.210026741027832</c:v>
                </c:pt>
                <c:pt idx="5892">
                  <c:v>0.210026741027832</c:v>
                </c:pt>
                <c:pt idx="5893">
                  <c:v>0.210026741027832</c:v>
                </c:pt>
                <c:pt idx="5894">
                  <c:v>0.21002672612667081</c:v>
                </c:pt>
                <c:pt idx="5895">
                  <c:v>0.2100267559289932</c:v>
                </c:pt>
                <c:pt idx="5896">
                  <c:v>0.210026741027832</c:v>
                </c:pt>
                <c:pt idx="5897">
                  <c:v>0.21002671122550959</c:v>
                </c:pt>
                <c:pt idx="5898">
                  <c:v>0.2100267559289932</c:v>
                </c:pt>
                <c:pt idx="5899">
                  <c:v>0.210026741027832</c:v>
                </c:pt>
                <c:pt idx="5900">
                  <c:v>0.21002671122550959</c:v>
                </c:pt>
                <c:pt idx="5901">
                  <c:v>0.210026741027832</c:v>
                </c:pt>
                <c:pt idx="5902">
                  <c:v>0.21002671122550959</c:v>
                </c:pt>
                <c:pt idx="5903">
                  <c:v>0.210026741027832</c:v>
                </c:pt>
                <c:pt idx="5904">
                  <c:v>0.210026741027832</c:v>
                </c:pt>
                <c:pt idx="5905">
                  <c:v>0.210026741027832</c:v>
                </c:pt>
                <c:pt idx="5906">
                  <c:v>0.21002672612667081</c:v>
                </c:pt>
                <c:pt idx="5907">
                  <c:v>0.27164652943611151</c:v>
                </c:pt>
                <c:pt idx="5908">
                  <c:v>0.27163997292518621</c:v>
                </c:pt>
                <c:pt idx="5909">
                  <c:v>0.27164459228515619</c:v>
                </c:pt>
                <c:pt idx="5910">
                  <c:v>0.27164375782012939</c:v>
                </c:pt>
                <c:pt idx="5911">
                  <c:v>0.27163916826248169</c:v>
                </c:pt>
                <c:pt idx="5912">
                  <c:v>0.27164280414581299</c:v>
                </c:pt>
                <c:pt idx="5913">
                  <c:v>0.27164161205291748</c:v>
                </c:pt>
                <c:pt idx="5914">
                  <c:v>0.27163869142532349</c:v>
                </c:pt>
                <c:pt idx="5915">
                  <c:v>0.27164167165756231</c:v>
                </c:pt>
                <c:pt idx="5916">
                  <c:v>0.27164047956466669</c:v>
                </c:pt>
                <c:pt idx="5917">
                  <c:v>0.27163887023925781</c:v>
                </c:pt>
                <c:pt idx="5918">
                  <c:v>0.27164113521575928</c:v>
                </c:pt>
                <c:pt idx="5919">
                  <c:v>0.27164000272750849</c:v>
                </c:pt>
                <c:pt idx="5920">
                  <c:v>0.27163910865783691</c:v>
                </c:pt>
                <c:pt idx="5921">
                  <c:v>0.27164074778556818</c:v>
                </c:pt>
                <c:pt idx="5922">
                  <c:v>0.2716396152973175</c:v>
                </c:pt>
                <c:pt idx="5923">
                  <c:v>0.27163910865783691</c:v>
                </c:pt>
                <c:pt idx="5924">
                  <c:v>0.27164018154144293</c:v>
                </c:pt>
                <c:pt idx="5925">
                  <c:v>0.2716391384601593</c:v>
                </c:pt>
                <c:pt idx="5926">
                  <c:v>0.27163898944854742</c:v>
                </c:pt>
                <c:pt idx="5927">
                  <c:v>0.27163964509963989</c:v>
                </c:pt>
                <c:pt idx="5928">
                  <c:v>0.27163884043693542</c:v>
                </c:pt>
                <c:pt idx="5929">
                  <c:v>0.27163887023925781</c:v>
                </c:pt>
                <c:pt idx="5930">
                  <c:v>0.27163934707641602</c:v>
                </c:pt>
                <c:pt idx="5931">
                  <c:v>0.27163875102996832</c:v>
                </c:pt>
                <c:pt idx="5932">
                  <c:v>0.27163887023925781</c:v>
                </c:pt>
                <c:pt idx="5933">
                  <c:v>0.27163916826248169</c:v>
                </c:pt>
                <c:pt idx="5934">
                  <c:v>0.27163875102996832</c:v>
                </c:pt>
                <c:pt idx="5935">
                  <c:v>0.2716389000415802</c:v>
                </c:pt>
                <c:pt idx="5936">
                  <c:v>0.27163904905319208</c:v>
                </c:pt>
                <c:pt idx="5937">
                  <c:v>0.27163872122764587</c:v>
                </c:pt>
                <c:pt idx="5938">
                  <c:v>0.27163887023925781</c:v>
                </c:pt>
                <c:pt idx="5939">
                  <c:v>0.2716389000415802</c:v>
                </c:pt>
                <c:pt idx="5940">
                  <c:v>5.5267076939344413E-2</c:v>
                </c:pt>
                <c:pt idx="5941">
                  <c:v>5.5496353656053543E-2</c:v>
                </c:pt>
                <c:pt idx="5942">
                  <c:v>5.5991161614656448E-2</c:v>
                </c:pt>
                <c:pt idx="5943">
                  <c:v>5.6418020278215408E-2</c:v>
                </c:pt>
                <c:pt idx="5944">
                  <c:v>5.5727999657392502E-2</c:v>
                </c:pt>
                <c:pt idx="5945">
                  <c:v>5.5245827883481979E-2</c:v>
                </c:pt>
                <c:pt idx="5946">
                  <c:v>5.579836294054985E-2</c:v>
                </c:pt>
                <c:pt idx="5947">
                  <c:v>5.5553525686264038E-2</c:v>
                </c:pt>
                <c:pt idx="5948">
                  <c:v>5.5285044014453888E-2</c:v>
                </c:pt>
                <c:pt idx="5949">
                  <c:v>5.5678345263004303E-2</c:v>
                </c:pt>
                <c:pt idx="5950">
                  <c:v>5.5344503372907639E-2</c:v>
                </c:pt>
                <c:pt idx="5951">
                  <c:v>5.5376507341861718E-2</c:v>
                </c:pt>
                <c:pt idx="5952">
                  <c:v>5.5529460310935967E-2</c:v>
                </c:pt>
                <c:pt idx="5953">
                  <c:v>5.5243365466594703E-2</c:v>
                </c:pt>
                <c:pt idx="5954">
                  <c:v>5.5448908358812332E-2</c:v>
                </c:pt>
                <c:pt idx="5955">
                  <c:v>5.5355537682771683E-2</c:v>
                </c:pt>
                <c:pt idx="5956">
                  <c:v>5.5274918675422668E-2</c:v>
                </c:pt>
                <c:pt idx="5957">
                  <c:v>5.5423416197299957E-2</c:v>
                </c:pt>
                <c:pt idx="5958">
                  <c:v>5.5249318480491638E-2</c:v>
                </c:pt>
                <c:pt idx="5959">
                  <c:v>5.5330641567707062E-2</c:v>
                </c:pt>
                <c:pt idx="5960">
                  <c:v>5.5325329303741462E-2</c:v>
                </c:pt>
                <c:pt idx="5961">
                  <c:v>5.5233325809240341E-2</c:v>
                </c:pt>
                <c:pt idx="5962">
                  <c:v>5.5332306772470467E-2</c:v>
                </c:pt>
                <c:pt idx="5963">
                  <c:v>5.5245060473680503E-2</c:v>
                </c:pt>
                <c:pt idx="5964">
                  <c:v>5.5260397493839257E-2</c:v>
                </c:pt>
                <c:pt idx="5965">
                  <c:v>5.5292464792728417E-2</c:v>
                </c:pt>
                <c:pt idx="5966">
                  <c:v>5.522194504737854E-2</c:v>
                </c:pt>
                <c:pt idx="5967">
                  <c:v>5.5279530584812157E-2</c:v>
                </c:pt>
                <c:pt idx="5968">
                  <c:v>5.5251490324735641E-2</c:v>
                </c:pt>
                <c:pt idx="5969">
                  <c:v>5.5234376341104507E-2</c:v>
                </c:pt>
                <c:pt idx="5970">
                  <c:v>5.5273517966270447E-2</c:v>
                </c:pt>
                <c:pt idx="5971">
                  <c:v>5.5228289216756821E-2</c:v>
                </c:pt>
                <c:pt idx="5972">
                  <c:v>5.524924024939537E-2</c:v>
                </c:pt>
                <c:pt idx="5973">
                  <c:v>5.525071918964386E-2</c:v>
                </c:pt>
                <c:pt idx="5974">
                  <c:v>5.5224228650331497E-2</c:v>
                </c:pt>
                <c:pt idx="5975">
                  <c:v>5.5249959230422967E-2</c:v>
                </c:pt>
                <c:pt idx="5976">
                  <c:v>5.5230461061000817E-2</c:v>
                </c:pt>
                <c:pt idx="5977">
                  <c:v>5.5229853838682168E-2</c:v>
                </c:pt>
                <c:pt idx="5978">
                  <c:v>5.5241391062736511E-2</c:v>
                </c:pt>
                <c:pt idx="5979">
                  <c:v>5.522213876247406E-2</c:v>
                </c:pt>
                <c:pt idx="5980">
                  <c:v>5.52348792552948E-2</c:v>
                </c:pt>
                <c:pt idx="5981">
                  <c:v>5.5230285972356803E-2</c:v>
                </c:pt>
                <c:pt idx="5982">
                  <c:v>5.5223606526851647E-2</c:v>
                </c:pt>
                <c:pt idx="5983">
                  <c:v>5.5233974009752267E-2</c:v>
                </c:pt>
                <c:pt idx="5984">
                  <c:v>5.5223096162080758E-2</c:v>
                </c:pt>
                <c:pt idx="5985">
                  <c:v>5.5228020995855331E-2</c:v>
                </c:pt>
                <c:pt idx="5986">
                  <c:v>5.5228542536497123E-2</c:v>
                </c:pt>
                <c:pt idx="5987">
                  <c:v>5.5222470313310623E-2</c:v>
                </c:pt>
                <c:pt idx="5988">
                  <c:v>5.522913858294487E-2</c:v>
                </c:pt>
                <c:pt idx="5989">
                  <c:v>5.5223517119884491E-2</c:v>
                </c:pt>
                <c:pt idx="5990">
                  <c:v>5.5224787443876273E-2</c:v>
                </c:pt>
                <c:pt idx="5991">
                  <c:v>5.522649735212326E-2</c:v>
                </c:pt>
                <c:pt idx="5992">
                  <c:v>3.0232071876525879E-2</c:v>
                </c:pt>
                <c:pt idx="5993">
                  <c:v>3.024661727249622E-2</c:v>
                </c:pt>
                <c:pt idx="5994">
                  <c:v>3.019746765494347E-2</c:v>
                </c:pt>
                <c:pt idx="5995">
                  <c:v>3.0241459608077999E-2</c:v>
                </c:pt>
                <c:pt idx="5996">
                  <c:v>3.0207384377717968E-2</c:v>
                </c:pt>
                <c:pt idx="5997">
                  <c:v>3.020806610584259E-2</c:v>
                </c:pt>
                <c:pt idx="5998">
                  <c:v>3.022535145282745E-2</c:v>
                </c:pt>
                <c:pt idx="5999">
                  <c:v>3.019265457987785E-2</c:v>
                </c:pt>
                <c:pt idx="6000">
                  <c:v>3.0217338353395459E-2</c:v>
                </c:pt>
                <c:pt idx="6001">
                  <c:v>3.0204759910702709E-2</c:v>
                </c:pt>
                <c:pt idx="6002">
                  <c:v>3.0197791755199429E-2</c:v>
                </c:pt>
                <c:pt idx="6003">
                  <c:v>3.0214585363864899E-2</c:v>
                </c:pt>
                <c:pt idx="6004">
                  <c:v>3.0194271355867389E-2</c:v>
                </c:pt>
                <c:pt idx="6005">
                  <c:v>3.020418435335159E-2</c:v>
                </c:pt>
                <c:pt idx="6006">
                  <c:v>3.0204953625798229E-2</c:v>
                </c:pt>
                <c:pt idx="6007">
                  <c:v>3.0192874372005459E-2</c:v>
                </c:pt>
                <c:pt idx="6008">
                  <c:v>3.02053689956665E-2</c:v>
                </c:pt>
                <c:pt idx="6009">
                  <c:v>3.019681945443153E-2</c:v>
                </c:pt>
                <c:pt idx="6010">
                  <c:v>3.0195113271474842E-2</c:v>
                </c:pt>
                <c:pt idx="6011">
                  <c:v>3.0202154070138931E-2</c:v>
                </c:pt>
                <c:pt idx="6012">
                  <c:v>3.019288927316666E-2</c:v>
                </c:pt>
                <c:pt idx="6013">
                  <c:v>3.0197242274880409E-2</c:v>
                </c:pt>
                <c:pt idx="6014">
                  <c:v>3.019785508513451E-2</c:v>
                </c:pt>
                <c:pt idx="6015">
                  <c:v>3.019220381975174E-2</c:v>
                </c:pt>
                <c:pt idx="6016">
                  <c:v>3.0197363346815109E-2</c:v>
                </c:pt>
                <c:pt idx="6017">
                  <c:v>3.0193919315934181E-2</c:v>
                </c:pt>
                <c:pt idx="6018">
                  <c:v>3.0193109065294269E-2</c:v>
                </c:pt>
                <c:pt idx="6019">
                  <c:v>3.019597195088863E-2</c:v>
                </c:pt>
                <c:pt idx="6020">
                  <c:v>3.019204922020435E-2</c:v>
                </c:pt>
                <c:pt idx="6021">
                  <c:v>3.019418753683567E-2</c:v>
                </c:pt>
                <c:pt idx="6022">
                  <c:v>3.019404411315918E-2</c:v>
                </c:pt>
                <c:pt idx="6023">
                  <c:v>3.019210509955883E-2</c:v>
                </c:pt>
                <c:pt idx="6024">
                  <c:v>3.0194437131285671E-2</c:v>
                </c:pt>
                <c:pt idx="6025">
                  <c:v>3.0192580074071881E-2</c:v>
                </c:pt>
                <c:pt idx="6026">
                  <c:v>3.019286505877972E-2</c:v>
                </c:pt>
                <c:pt idx="6027">
                  <c:v>3.0193649232387539E-2</c:v>
                </c:pt>
                <c:pt idx="6028">
                  <c:v>3.0191998928785321E-2</c:v>
                </c:pt>
                <c:pt idx="6029">
                  <c:v>3.0193213373422619E-2</c:v>
                </c:pt>
                <c:pt idx="6030">
                  <c:v>3.0192561447620388E-2</c:v>
                </c:pt>
                <c:pt idx="6031">
                  <c:v>3.0192062258720401E-2</c:v>
                </c:pt>
                <c:pt idx="6032">
                  <c:v>3.0192926526069641E-2</c:v>
                </c:pt>
                <c:pt idx="6033">
                  <c:v>3.0191950500011441E-2</c:v>
                </c:pt>
                <c:pt idx="6034">
                  <c:v>3.0192289501428601E-2</c:v>
                </c:pt>
                <c:pt idx="6035">
                  <c:v>3.019247762858868E-2</c:v>
                </c:pt>
                <c:pt idx="6036">
                  <c:v>3.019183129072189E-2</c:v>
                </c:pt>
                <c:pt idx="6037">
                  <c:v>3.019240498542786E-2</c:v>
                </c:pt>
                <c:pt idx="6038">
                  <c:v>3.0192108824849129E-2</c:v>
                </c:pt>
                <c:pt idx="6039">
                  <c:v>3.019193559885025E-2</c:v>
                </c:pt>
                <c:pt idx="6040">
                  <c:v>3.0192313715815541E-2</c:v>
                </c:pt>
                <c:pt idx="6041">
                  <c:v>3.0191890895366669E-2</c:v>
                </c:pt>
                <c:pt idx="6042">
                  <c:v>3.0192038044333461E-2</c:v>
                </c:pt>
                <c:pt idx="6043">
                  <c:v>3.019211441278458E-2</c:v>
                </c:pt>
                <c:pt idx="6044">
                  <c:v>3.0191825702786449E-2</c:v>
                </c:pt>
                <c:pt idx="6045">
                  <c:v>3.0192064121365551E-2</c:v>
                </c:pt>
                <c:pt idx="6046">
                  <c:v>3.0191939324140549E-2</c:v>
                </c:pt>
                <c:pt idx="6047">
                  <c:v>3.0191857367753979E-2</c:v>
                </c:pt>
                <c:pt idx="6048">
                  <c:v>3.019202500581741E-2</c:v>
                </c:pt>
                <c:pt idx="6049">
                  <c:v>3.0191846191883091E-2</c:v>
                </c:pt>
                <c:pt idx="6050">
                  <c:v>3.019189648330212E-2</c:v>
                </c:pt>
                <c:pt idx="6051">
                  <c:v>3.0191943049430851E-2</c:v>
                </c:pt>
                <c:pt idx="6052">
                  <c:v>3.0191808938980099E-2</c:v>
                </c:pt>
                <c:pt idx="6053">
                  <c:v>3.0191907659173008E-2</c:v>
                </c:pt>
                <c:pt idx="6054">
                  <c:v>3.0191866680979729E-2</c:v>
                </c:pt>
                <c:pt idx="6055">
                  <c:v>3.0191816389560699E-2</c:v>
                </c:pt>
                <c:pt idx="6056">
                  <c:v>3.0191894620656971E-2</c:v>
                </c:pt>
                <c:pt idx="6057">
                  <c:v>3.0191825702786449E-2</c:v>
                </c:pt>
                <c:pt idx="6058">
                  <c:v>3.019183874130249E-2</c:v>
                </c:pt>
                <c:pt idx="6059">
                  <c:v>3.0191870406270031E-2</c:v>
                </c:pt>
                <c:pt idx="6060">
                  <c:v>3.0191810801625248E-2</c:v>
                </c:pt>
                <c:pt idx="6061">
                  <c:v>3.019184805452824E-2</c:v>
                </c:pt>
                <c:pt idx="6062">
                  <c:v>3.019183874130249E-2</c:v>
                </c:pt>
                <c:pt idx="6063">
                  <c:v>3.019180707633495E-2</c:v>
                </c:pt>
                <c:pt idx="6064">
                  <c:v>3.0191842466592789E-2</c:v>
                </c:pt>
                <c:pt idx="6065">
                  <c:v>3.0191816389560699E-2</c:v>
                </c:pt>
                <c:pt idx="6066">
                  <c:v>3.0191810801625248E-2</c:v>
                </c:pt>
                <c:pt idx="6067">
                  <c:v>3.0191829428076741E-2</c:v>
                </c:pt>
                <c:pt idx="6068">
                  <c:v>3.0191803351044651E-2</c:v>
                </c:pt>
                <c:pt idx="6069">
                  <c:v>3.019181452691555E-2</c:v>
                </c:pt>
                <c:pt idx="6070">
                  <c:v>3.0191816389560699E-2</c:v>
                </c:pt>
                <c:pt idx="6071">
                  <c:v>3.0191801488399509E-2</c:v>
                </c:pt>
                <c:pt idx="6072">
                  <c:v>3.0191816389560699E-2</c:v>
                </c:pt>
                <c:pt idx="6073">
                  <c:v>3.0191808938980099E-2</c:v>
                </c:pt>
                <c:pt idx="6074">
                  <c:v>3.0191803351044651E-2</c:v>
                </c:pt>
                <c:pt idx="6075">
                  <c:v>3.0191812664270401E-2</c:v>
                </c:pt>
                <c:pt idx="6076">
                  <c:v>3.0191801488399509E-2</c:v>
                </c:pt>
                <c:pt idx="6077">
                  <c:v>3.0191801488399509E-2</c:v>
                </c:pt>
                <c:pt idx="6078">
                  <c:v>3.0191808938980099E-2</c:v>
                </c:pt>
                <c:pt idx="6079">
                  <c:v>3.019179962575436E-2</c:v>
                </c:pt>
                <c:pt idx="6080">
                  <c:v>3.0191803351044651E-2</c:v>
                </c:pt>
                <c:pt idx="6081">
                  <c:v>3.0191803351044651E-2</c:v>
                </c:pt>
                <c:pt idx="6082">
                  <c:v>3.019179962575436E-2</c:v>
                </c:pt>
                <c:pt idx="6083">
                  <c:v>3.0191801488399509E-2</c:v>
                </c:pt>
                <c:pt idx="6084">
                  <c:v>3.0191801488399509E-2</c:v>
                </c:pt>
                <c:pt idx="6085">
                  <c:v>3.0191797763109211E-2</c:v>
                </c:pt>
                <c:pt idx="6086">
                  <c:v>3.0191801488399509E-2</c:v>
                </c:pt>
                <c:pt idx="6087">
                  <c:v>3.0191797763109211E-2</c:v>
                </c:pt>
                <c:pt idx="6088">
                  <c:v>3.0191797763109211E-2</c:v>
                </c:pt>
                <c:pt idx="6089">
                  <c:v>3.019179962575436E-2</c:v>
                </c:pt>
                <c:pt idx="6090">
                  <c:v>3.0191795900464061E-2</c:v>
                </c:pt>
                <c:pt idx="6091">
                  <c:v>3.0191797763109211E-2</c:v>
                </c:pt>
                <c:pt idx="6092">
                  <c:v>3.0191795900464061E-2</c:v>
                </c:pt>
                <c:pt idx="6093">
                  <c:v>3.0191795900464061E-2</c:v>
                </c:pt>
                <c:pt idx="6094">
                  <c:v>3.0191797763109211E-2</c:v>
                </c:pt>
                <c:pt idx="6095">
                  <c:v>3.0191795900464061E-2</c:v>
                </c:pt>
                <c:pt idx="6096">
                  <c:v>3.0191794037818909E-2</c:v>
                </c:pt>
                <c:pt idx="6097">
                  <c:v>3.0191795900464061E-2</c:v>
                </c:pt>
                <c:pt idx="6098">
                  <c:v>3.0191794037818909E-2</c:v>
                </c:pt>
                <c:pt idx="6099">
                  <c:v>3.0191794037818909E-2</c:v>
                </c:pt>
                <c:pt idx="6100">
                  <c:v>3.0191794037818909E-2</c:v>
                </c:pt>
                <c:pt idx="6101">
                  <c:v>3.0191792175173759E-2</c:v>
                </c:pt>
                <c:pt idx="6102">
                  <c:v>3.0191794037818909E-2</c:v>
                </c:pt>
                <c:pt idx="6103">
                  <c:v>3.0191792175173759E-2</c:v>
                </c:pt>
                <c:pt idx="6104">
                  <c:v>3.0191794037818909E-2</c:v>
                </c:pt>
                <c:pt idx="6105">
                  <c:v>3.0191794037818909E-2</c:v>
                </c:pt>
                <c:pt idx="6106">
                  <c:v>3.0191792175173759E-2</c:v>
                </c:pt>
                <c:pt idx="6107">
                  <c:v>3.019179031252861E-2</c:v>
                </c:pt>
                <c:pt idx="6108">
                  <c:v>3.0191792175173759E-2</c:v>
                </c:pt>
                <c:pt idx="6109">
                  <c:v>3.019179031252861E-2</c:v>
                </c:pt>
                <c:pt idx="6110">
                  <c:v>3.019179031252861E-2</c:v>
                </c:pt>
                <c:pt idx="6111">
                  <c:v>3.019179031252861E-2</c:v>
                </c:pt>
                <c:pt idx="6112">
                  <c:v>3.019179031252861E-2</c:v>
                </c:pt>
                <c:pt idx="6113">
                  <c:v>3.0191792175173759E-2</c:v>
                </c:pt>
                <c:pt idx="6114">
                  <c:v>3.0191788449883461E-2</c:v>
                </c:pt>
                <c:pt idx="6115">
                  <c:v>3.019179031252861E-2</c:v>
                </c:pt>
                <c:pt idx="6116">
                  <c:v>3.019179031252861E-2</c:v>
                </c:pt>
                <c:pt idx="6117">
                  <c:v>3.019179031252861E-2</c:v>
                </c:pt>
                <c:pt idx="6118">
                  <c:v>3.019179031252861E-2</c:v>
                </c:pt>
                <c:pt idx="6119">
                  <c:v>3.019179031252861E-2</c:v>
                </c:pt>
                <c:pt idx="6120">
                  <c:v>3.0191788449883461E-2</c:v>
                </c:pt>
                <c:pt idx="6121">
                  <c:v>3.0191788449883461E-2</c:v>
                </c:pt>
                <c:pt idx="6122">
                  <c:v>3.0191786587238308E-2</c:v>
                </c:pt>
                <c:pt idx="6123">
                  <c:v>3.0191786587238308E-2</c:v>
                </c:pt>
                <c:pt idx="6124">
                  <c:v>3.0191788449883461E-2</c:v>
                </c:pt>
                <c:pt idx="6125">
                  <c:v>3.0191786587238308E-2</c:v>
                </c:pt>
                <c:pt idx="6126">
                  <c:v>3.0191786587238308E-2</c:v>
                </c:pt>
                <c:pt idx="6127">
                  <c:v>3.0191786587238308E-2</c:v>
                </c:pt>
                <c:pt idx="6128">
                  <c:v>3.0191786587238308E-2</c:v>
                </c:pt>
                <c:pt idx="6129">
                  <c:v>3.0191784724593159E-2</c:v>
                </c:pt>
                <c:pt idx="6130">
                  <c:v>3.0191786587238308E-2</c:v>
                </c:pt>
                <c:pt idx="6131">
                  <c:v>3.0191784724593159E-2</c:v>
                </c:pt>
                <c:pt idx="6132">
                  <c:v>3.0191784724593159E-2</c:v>
                </c:pt>
                <c:pt idx="6133">
                  <c:v>3.0191784724593159E-2</c:v>
                </c:pt>
                <c:pt idx="6134">
                  <c:v>3.0191784724593159E-2</c:v>
                </c:pt>
                <c:pt idx="6135">
                  <c:v>3.0191784724593159E-2</c:v>
                </c:pt>
                <c:pt idx="6136">
                  <c:v>3.0191784724593159E-2</c:v>
                </c:pt>
                <c:pt idx="6137">
                  <c:v>3.019178286194801E-2</c:v>
                </c:pt>
                <c:pt idx="6138">
                  <c:v>3.0191784724593159E-2</c:v>
                </c:pt>
                <c:pt idx="6139">
                  <c:v>3.0191784724593159E-2</c:v>
                </c:pt>
                <c:pt idx="6140">
                  <c:v>3.0191784724593159E-2</c:v>
                </c:pt>
                <c:pt idx="6141">
                  <c:v>3.019178286194801E-2</c:v>
                </c:pt>
                <c:pt idx="6142">
                  <c:v>3.019178286194801E-2</c:v>
                </c:pt>
                <c:pt idx="6143">
                  <c:v>3.019178286194801E-2</c:v>
                </c:pt>
                <c:pt idx="6144">
                  <c:v>3.019178286194801E-2</c:v>
                </c:pt>
                <c:pt idx="6145">
                  <c:v>3.019178286194801E-2</c:v>
                </c:pt>
                <c:pt idx="6146">
                  <c:v>3.0191780999302861E-2</c:v>
                </c:pt>
                <c:pt idx="6147">
                  <c:v>3.0191780999302861E-2</c:v>
                </c:pt>
                <c:pt idx="6148">
                  <c:v>3.019178286194801E-2</c:v>
                </c:pt>
                <c:pt idx="6149">
                  <c:v>3.0191779136657711E-2</c:v>
                </c:pt>
                <c:pt idx="6150">
                  <c:v>3.0191779136657711E-2</c:v>
                </c:pt>
                <c:pt idx="6151">
                  <c:v>3.0191780999302861E-2</c:v>
                </c:pt>
                <c:pt idx="6152">
                  <c:v>3.0191779136657711E-2</c:v>
                </c:pt>
                <c:pt idx="6153">
                  <c:v>3.0191779136657711E-2</c:v>
                </c:pt>
                <c:pt idx="6154">
                  <c:v>3.0191779136657711E-2</c:v>
                </c:pt>
                <c:pt idx="6155">
                  <c:v>3.0191779136657711E-2</c:v>
                </c:pt>
                <c:pt idx="6156">
                  <c:v>3.0191779136657711E-2</c:v>
                </c:pt>
                <c:pt idx="6157">
                  <c:v>3.0191777274012569E-2</c:v>
                </c:pt>
                <c:pt idx="6158">
                  <c:v>3.0191779136657711E-2</c:v>
                </c:pt>
                <c:pt idx="6159">
                  <c:v>3.0191777274012569E-2</c:v>
                </c:pt>
                <c:pt idx="6160">
                  <c:v>3.0191779136657711E-2</c:v>
                </c:pt>
                <c:pt idx="6161">
                  <c:v>3.0191779136657711E-2</c:v>
                </c:pt>
                <c:pt idx="6162">
                  <c:v>3.0191779136657711E-2</c:v>
                </c:pt>
                <c:pt idx="6163">
                  <c:v>3.0191779136657711E-2</c:v>
                </c:pt>
                <c:pt idx="6164">
                  <c:v>3.0191777274012569E-2</c:v>
                </c:pt>
                <c:pt idx="6165">
                  <c:v>3.0191779136657711E-2</c:v>
                </c:pt>
                <c:pt idx="6166">
                  <c:v>3.0191779136657711E-2</c:v>
                </c:pt>
                <c:pt idx="6167">
                  <c:v>3.0191777274012569E-2</c:v>
                </c:pt>
                <c:pt idx="6168">
                  <c:v>3.0191777274012569E-2</c:v>
                </c:pt>
                <c:pt idx="6169">
                  <c:v>3.019177541136742E-2</c:v>
                </c:pt>
                <c:pt idx="6170">
                  <c:v>3.019177541136742E-2</c:v>
                </c:pt>
                <c:pt idx="6171">
                  <c:v>3.0191777274012569E-2</c:v>
                </c:pt>
                <c:pt idx="6172">
                  <c:v>3.019177541136742E-2</c:v>
                </c:pt>
                <c:pt idx="6173">
                  <c:v>3.019177541136742E-2</c:v>
                </c:pt>
                <c:pt idx="6174">
                  <c:v>3.019177541136742E-2</c:v>
                </c:pt>
                <c:pt idx="6175">
                  <c:v>3.019177541136742E-2</c:v>
                </c:pt>
                <c:pt idx="6176">
                  <c:v>3.019177541136742E-2</c:v>
                </c:pt>
                <c:pt idx="6177">
                  <c:v>3.019177541136742E-2</c:v>
                </c:pt>
                <c:pt idx="6178">
                  <c:v>3.0191773548722271E-2</c:v>
                </c:pt>
                <c:pt idx="6179">
                  <c:v>3.0191773548722271E-2</c:v>
                </c:pt>
                <c:pt idx="6180">
                  <c:v>3.0191773548722271E-2</c:v>
                </c:pt>
                <c:pt idx="6181">
                  <c:v>3.0191771686077121E-2</c:v>
                </c:pt>
                <c:pt idx="6182">
                  <c:v>3.0191773548722271E-2</c:v>
                </c:pt>
                <c:pt idx="6183">
                  <c:v>3.0191773548722271E-2</c:v>
                </c:pt>
                <c:pt idx="6184">
                  <c:v>3.0191771686077121E-2</c:v>
                </c:pt>
                <c:pt idx="6185">
                  <c:v>3.0191773548722271E-2</c:v>
                </c:pt>
                <c:pt idx="6186">
                  <c:v>3.0191771686077121E-2</c:v>
                </c:pt>
                <c:pt idx="6187">
                  <c:v>3.0191771686077121E-2</c:v>
                </c:pt>
                <c:pt idx="6188">
                  <c:v>3.0191771686077121E-2</c:v>
                </c:pt>
                <c:pt idx="6189">
                  <c:v>3.0191771686077121E-2</c:v>
                </c:pt>
                <c:pt idx="6190">
                  <c:v>3.0191771686077121E-2</c:v>
                </c:pt>
                <c:pt idx="6191">
                  <c:v>3.0191769823431969E-2</c:v>
                </c:pt>
                <c:pt idx="6192">
                  <c:v>3.0191771686077121E-2</c:v>
                </c:pt>
                <c:pt idx="6193">
                  <c:v>3.0191769823431969E-2</c:v>
                </c:pt>
                <c:pt idx="6194">
                  <c:v>3.0191769823431969E-2</c:v>
                </c:pt>
                <c:pt idx="6195">
                  <c:v>3.0191767960786819E-2</c:v>
                </c:pt>
                <c:pt idx="6196">
                  <c:v>3.0191767960786819E-2</c:v>
                </c:pt>
                <c:pt idx="6197">
                  <c:v>3.0191771686077121E-2</c:v>
                </c:pt>
                <c:pt idx="6198">
                  <c:v>3.0191769823431969E-2</c:v>
                </c:pt>
                <c:pt idx="6199">
                  <c:v>3.0191767960786819E-2</c:v>
                </c:pt>
                <c:pt idx="6200">
                  <c:v>3.019176609814167E-2</c:v>
                </c:pt>
                <c:pt idx="6201">
                  <c:v>3.0191767960786819E-2</c:v>
                </c:pt>
                <c:pt idx="6202">
                  <c:v>3.019176609814167E-2</c:v>
                </c:pt>
                <c:pt idx="6203">
                  <c:v>3.0191767960786819E-2</c:v>
                </c:pt>
                <c:pt idx="6204">
                  <c:v>3.0191767960786819E-2</c:v>
                </c:pt>
                <c:pt idx="6205">
                  <c:v>3.0191767960786819E-2</c:v>
                </c:pt>
                <c:pt idx="6206">
                  <c:v>3.019176609814167E-2</c:v>
                </c:pt>
                <c:pt idx="6207">
                  <c:v>3.0191767960786819E-2</c:v>
                </c:pt>
                <c:pt idx="6208">
                  <c:v>3.0191767960786819E-2</c:v>
                </c:pt>
                <c:pt idx="6209">
                  <c:v>3.0191767960786819E-2</c:v>
                </c:pt>
                <c:pt idx="6210">
                  <c:v>3.019176609814167E-2</c:v>
                </c:pt>
                <c:pt idx="6211">
                  <c:v>3.019176609814167E-2</c:v>
                </c:pt>
                <c:pt idx="6212">
                  <c:v>3.0191764235496521E-2</c:v>
                </c:pt>
                <c:pt idx="6213">
                  <c:v>3.0191764235496521E-2</c:v>
                </c:pt>
                <c:pt idx="6214">
                  <c:v>3.0191764235496521E-2</c:v>
                </c:pt>
                <c:pt idx="6215">
                  <c:v>3.0191764235496521E-2</c:v>
                </c:pt>
                <c:pt idx="6216">
                  <c:v>3.019176609814167E-2</c:v>
                </c:pt>
                <c:pt idx="6217">
                  <c:v>3.0191764235496521E-2</c:v>
                </c:pt>
                <c:pt idx="6218">
                  <c:v>3.0191762372851368E-2</c:v>
                </c:pt>
                <c:pt idx="6219">
                  <c:v>3.0191764235496521E-2</c:v>
                </c:pt>
                <c:pt idx="6220">
                  <c:v>3.0191764235496521E-2</c:v>
                </c:pt>
                <c:pt idx="6221">
                  <c:v>3.0191762372851368E-2</c:v>
                </c:pt>
                <c:pt idx="6222">
                  <c:v>3.0191764235496521E-2</c:v>
                </c:pt>
                <c:pt idx="6223">
                  <c:v>3.0191762372851368E-2</c:v>
                </c:pt>
                <c:pt idx="6224">
                  <c:v>3.0191760510206219E-2</c:v>
                </c:pt>
                <c:pt idx="6225">
                  <c:v>3.0191764235496521E-2</c:v>
                </c:pt>
                <c:pt idx="6226">
                  <c:v>3.0191764235496521E-2</c:v>
                </c:pt>
                <c:pt idx="6227">
                  <c:v>3.0191760510206219E-2</c:v>
                </c:pt>
                <c:pt idx="6228">
                  <c:v>3.0191760510206219E-2</c:v>
                </c:pt>
                <c:pt idx="6229">
                  <c:v>3.0191760510206219E-2</c:v>
                </c:pt>
                <c:pt idx="6230">
                  <c:v>3.019175864756107E-2</c:v>
                </c:pt>
                <c:pt idx="6231">
                  <c:v>3.0191760510206219E-2</c:v>
                </c:pt>
                <c:pt idx="6232">
                  <c:v>3.0191760510206219E-2</c:v>
                </c:pt>
                <c:pt idx="6233">
                  <c:v>3.0191760510206219E-2</c:v>
                </c:pt>
                <c:pt idx="6234">
                  <c:v>3.0191760510206219E-2</c:v>
                </c:pt>
                <c:pt idx="6235">
                  <c:v>3.0191760510206219E-2</c:v>
                </c:pt>
                <c:pt idx="6236">
                  <c:v>3.0191760510206219E-2</c:v>
                </c:pt>
                <c:pt idx="6237">
                  <c:v>3.019175864756107E-2</c:v>
                </c:pt>
                <c:pt idx="6238">
                  <c:v>3.0191760510206219E-2</c:v>
                </c:pt>
                <c:pt idx="6239">
                  <c:v>3.0191760510206219E-2</c:v>
                </c:pt>
                <c:pt idx="6240">
                  <c:v>3.0191756784915921E-2</c:v>
                </c:pt>
                <c:pt idx="6241">
                  <c:v>3.0191760510206219E-2</c:v>
                </c:pt>
                <c:pt idx="6242">
                  <c:v>3.0191756784915921E-2</c:v>
                </c:pt>
                <c:pt idx="6243">
                  <c:v>3.019175864756107E-2</c:v>
                </c:pt>
                <c:pt idx="6244">
                  <c:v>3.019175864756107E-2</c:v>
                </c:pt>
                <c:pt idx="6245">
                  <c:v>3.0191756784915921E-2</c:v>
                </c:pt>
                <c:pt idx="6246">
                  <c:v>3.0191756784915921E-2</c:v>
                </c:pt>
                <c:pt idx="6247">
                  <c:v>3.0191756784915921E-2</c:v>
                </c:pt>
                <c:pt idx="6248">
                  <c:v>3.0191754922270771E-2</c:v>
                </c:pt>
                <c:pt idx="6249">
                  <c:v>3.0191756784915921E-2</c:v>
                </c:pt>
                <c:pt idx="6250">
                  <c:v>3.0191754922270771E-2</c:v>
                </c:pt>
                <c:pt idx="6251">
                  <c:v>3.0191756784915921E-2</c:v>
                </c:pt>
                <c:pt idx="6252">
                  <c:v>3.0191754922270771E-2</c:v>
                </c:pt>
                <c:pt idx="6253">
                  <c:v>3.0191753059625629E-2</c:v>
                </c:pt>
                <c:pt idx="6254">
                  <c:v>3.0191754922270771E-2</c:v>
                </c:pt>
                <c:pt idx="6255">
                  <c:v>3.0191754922270771E-2</c:v>
                </c:pt>
                <c:pt idx="6256">
                  <c:v>3.0191754922270771E-2</c:v>
                </c:pt>
                <c:pt idx="6257">
                  <c:v>3.0191756784915921E-2</c:v>
                </c:pt>
                <c:pt idx="6258">
                  <c:v>3.0191753059625629E-2</c:v>
                </c:pt>
                <c:pt idx="6259">
                  <c:v>3.0191754922270771E-2</c:v>
                </c:pt>
                <c:pt idx="6260">
                  <c:v>3.0191753059625629E-2</c:v>
                </c:pt>
                <c:pt idx="6261">
                  <c:v>3.0191753059625629E-2</c:v>
                </c:pt>
                <c:pt idx="6262">
                  <c:v>3.0191753059625629E-2</c:v>
                </c:pt>
                <c:pt idx="6263">
                  <c:v>3.0191753059625629E-2</c:v>
                </c:pt>
                <c:pt idx="6264">
                  <c:v>3.0191753059625629E-2</c:v>
                </c:pt>
                <c:pt idx="6265">
                  <c:v>3.0191753059625629E-2</c:v>
                </c:pt>
                <c:pt idx="6266">
                  <c:v>3.019175119698048E-2</c:v>
                </c:pt>
                <c:pt idx="6267">
                  <c:v>3.0191749334335331E-2</c:v>
                </c:pt>
                <c:pt idx="6268">
                  <c:v>3.0191753059625629E-2</c:v>
                </c:pt>
                <c:pt idx="6269">
                  <c:v>3.019175119698048E-2</c:v>
                </c:pt>
                <c:pt idx="6270">
                  <c:v>3.019175119698048E-2</c:v>
                </c:pt>
                <c:pt idx="6271">
                  <c:v>3.0191749334335331E-2</c:v>
                </c:pt>
                <c:pt idx="6272">
                  <c:v>3.0191747471690181E-2</c:v>
                </c:pt>
                <c:pt idx="6273">
                  <c:v>3.019175119698048E-2</c:v>
                </c:pt>
                <c:pt idx="6274">
                  <c:v>3.0191749334335331E-2</c:v>
                </c:pt>
                <c:pt idx="6275">
                  <c:v>3.0191749334335331E-2</c:v>
                </c:pt>
                <c:pt idx="6276">
                  <c:v>3.0191749334335331E-2</c:v>
                </c:pt>
                <c:pt idx="6277">
                  <c:v>3.0191749334335331E-2</c:v>
                </c:pt>
                <c:pt idx="6278">
                  <c:v>3.0191749334335331E-2</c:v>
                </c:pt>
                <c:pt idx="6279">
                  <c:v>3.0191747471690181E-2</c:v>
                </c:pt>
                <c:pt idx="6280">
                  <c:v>3.0191749334335331E-2</c:v>
                </c:pt>
                <c:pt idx="6281">
                  <c:v>3.0191745609045029E-2</c:v>
                </c:pt>
                <c:pt idx="6282">
                  <c:v>3.0191749334335331E-2</c:v>
                </c:pt>
                <c:pt idx="6283">
                  <c:v>3.0191747471690181E-2</c:v>
                </c:pt>
                <c:pt idx="6284">
                  <c:v>3.0191747471690181E-2</c:v>
                </c:pt>
                <c:pt idx="6285">
                  <c:v>3.0191747471690181E-2</c:v>
                </c:pt>
                <c:pt idx="6286">
                  <c:v>3.0191745609045029E-2</c:v>
                </c:pt>
                <c:pt idx="6287">
                  <c:v>3.0191747471690181E-2</c:v>
                </c:pt>
                <c:pt idx="6288">
                  <c:v>3.0191745609045029E-2</c:v>
                </c:pt>
                <c:pt idx="6289">
                  <c:v>3.0191745609045029E-2</c:v>
                </c:pt>
                <c:pt idx="6290">
                  <c:v>3.0191745609045029E-2</c:v>
                </c:pt>
                <c:pt idx="6291">
                  <c:v>3.0191745609045029E-2</c:v>
                </c:pt>
                <c:pt idx="6292">
                  <c:v>3.0191747471690181E-2</c:v>
                </c:pt>
                <c:pt idx="6293">
                  <c:v>3.0191745609045029E-2</c:v>
                </c:pt>
                <c:pt idx="6294">
                  <c:v>3.0191745609045029E-2</c:v>
                </c:pt>
                <c:pt idx="6295">
                  <c:v>3.0191745609045029E-2</c:v>
                </c:pt>
                <c:pt idx="6296">
                  <c:v>3.0191743746399879E-2</c:v>
                </c:pt>
                <c:pt idx="6297">
                  <c:v>3.0191743746399879E-2</c:v>
                </c:pt>
                <c:pt idx="6298">
                  <c:v>3.019174188375473E-2</c:v>
                </c:pt>
                <c:pt idx="6299">
                  <c:v>3.0191743746399879E-2</c:v>
                </c:pt>
                <c:pt idx="6300">
                  <c:v>3.0191743746399879E-2</c:v>
                </c:pt>
                <c:pt idx="6301">
                  <c:v>3.019174188375473E-2</c:v>
                </c:pt>
                <c:pt idx="6302">
                  <c:v>3.019174188375473E-2</c:v>
                </c:pt>
                <c:pt idx="6303">
                  <c:v>3.019174188375473E-2</c:v>
                </c:pt>
                <c:pt idx="6304">
                  <c:v>3.019174188375473E-2</c:v>
                </c:pt>
                <c:pt idx="6305">
                  <c:v>3.019174188375473E-2</c:v>
                </c:pt>
                <c:pt idx="6306">
                  <c:v>3.0191740021109581E-2</c:v>
                </c:pt>
                <c:pt idx="6307">
                  <c:v>3.0191740021109581E-2</c:v>
                </c:pt>
                <c:pt idx="6308">
                  <c:v>3.019174188375473E-2</c:v>
                </c:pt>
                <c:pt idx="6309">
                  <c:v>3.0191740021109581E-2</c:v>
                </c:pt>
                <c:pt idx="6310">
                  <c:v>3.0191738158464428E-2</c:v>
                </c:pt>
                <c:pt idx="6311">
                  <c:v>3.0191740021109581E-2</c:v>
                </c:pt>
                <c:pt idx="6312">
                  <c:v>3.0191740021109581E-2</c:v>
                </c:pt>
                <c:pt idx="6313">
                  <c:v>3.0191738158464428E-2</c:v>
                </c:pt>
                <c:pt idx="6314">
                  <c:v>3.0191738158464428E-2</c:v>
                </c:pt>
                <c:pt idx="6315">
                  <c:v>3.0191738158464428E-2</c:v>
                </c:pt>
                <c:pt idx="6316">
                  <c:v>3.0191738158464428E-2</c:v>
                </c:pt>
                <c:pt idx="6317">
                  <c:v>3.0191740021109581E-2</c:v>
                </c:pt>
                <c:pt idx="6318">
                  <c:v>3.0191740021109581E-2</c:v>
                </c:pt>
                <c:pt idx="6319">
                  <c:v>3.0191738158464428E-2</c:v>
                </c:pt>
                <c:pt idx="6320">
                  <c:v>3.0191736295819279E-2</c:v>
                </c:pt>
                <c:pt idx="6321">
                  <c:v>3.0191738158464428E-2</c:v>
                </c:pt>
                <c:pt idx="6322">
                  <c:v>3.0191738158464428E-2</c:v>
                </c:pt>
                <c:pt idx="6323">
                  <c:v>3.0191738158464428E-2</c:v>
                </c:pt>
                <c:pt idx="6324">
                  <c:v>3.0191738158464428E-2</c:v>
                </c:pt>
                <c:pt idx="6325">
                  <c:v>3.0191736295819279E-2</c:v>
                </c:pt>
                <c:pt idx="6326">
                  <c:v>3.0191738158464428E-2</c:v>
                </c:pt>
                <c:pt idx="6327">
                  <c:v>3.0191736295819279E-2</c:v>
                </c:pt>
                <c:pt idx="6328">
                  <c:v>3.0191736295819279E-2</c:v>
                </c:pt>
                <c:pt idx="6329">
                  <c:v>3.0191736295819279E-2</c:v>
                </c:pt>
                <c:pt idx="6330">
                  <c:v>3.0191738158464428E-2</c:v>
                </c:pt>
                <c:pt idx="6331">
                  <c:v>3.0191736295819279E-2</c:v>
                </c:pt>
                <c:pt idx="6332">
                  <c:v>3.019173443317413E-2</c:v>
                </c:pt>
                <c:pt idx="6333">
                  <c:v>3.019173443317413E-2</c:v>
                </c:pt>
                <c:pt idx="6334">
                  <c:v>3.019173443317413E-2</c:v>
                </c:pt>
                <c:pt idx="6335">
                  <c:v>3.019173443317413E-2</c:v>
                </c:pt>
                <c:pt idx="6336">
                  <c:v>3.019173443317413E-2</c:v>
                </c:pt>
                <c:pt idx="6337">
                  <c:v>3.019173443317413E-2</c:v>
                </c:pt>
                <c:pt idx="6338">
                  <c:v>3.0191732570528981E-2</c:v>
                </c:pt>
                <c:pt idx="6339">
                  <c:v>3.0191732570528981E-2</c:v>
                </c:pt>
                <c:pt idx="6340">
                  <c:v>3.0191732570528981E-2</c:v>
                </c:pt>
                <c:pt idx="6341">
                  <c:v>3.019173443317413E-2</c:v>
                </c:pt>
                <c:pt idx="6342">
                  <c:v>3.0191732570528981E-2</c:v>
                </c:pt>
                <c:pt idx="6343">
                  <c:v>3.0191730707883831E-2</c:v>
                </c:pt>
                <c:pt idx="6344">
                  <c:v>3.0191730707883831E-2</c:v>
                </c:pt>
                <c:pt idx="6345">
                  <c:v>3.0191730707883831E-2</c:v>
                </c:pt>
                <c:pt idx="6346">
                  <c:v>3.0191732570528981E-2</c:v>
                </c:pt>
                <c:pt idx="6347">
                  <c:v>3.0191730707883831E-2</c:v>
                </c:pt>
                <c:pt idx="6348">
                  <c:v>3.0191730707883831E-2</c:v>
                </c:pt>
                <c:pt idx="6349">
                  <c:v>3.0191730707883831E-2</c:v>
                </c:pt>
                <c:pt idx="6350">
                  <c:v>3.0191732570528981E-2</c:v>
                </c:pt>
                <c:pt idx="6351">
                  <c:v>3.0191730707883831E-2</c:v>
                </c:pt>
                <c:pt idx="6352">
                  <c:v>3.0191730707883831E-2</c:v>
                </c:pt>
                <c:pt idx="6353">
                  <c:v>3.0191728845238689E-2</c:v>
                </c:pt>
                <c:pt idx="6354">
                  <c:v>3.019172698259354E-2</c:v>
                </c:pt>
                <c:pt idx="6355">
                  <c:v>3.0191728845238689E-2</c:v>
                </c:pt>
                <c:pt idx="6356">
                  <c:v>3.019172698259354E-2</c:v>
                </c:pt>
                <c:pt idx="6357">
                  <c:v>3.019172698259354E-2</c:v>
                </c:pt>
                <c:pt idx="6358">
                  <c:v>3.0191728845238689E-2</c:v>
                </c:pt>
                <c:pt idx="6359">
                  <c:v>3.019172698259354E-2</c:v>
                </c:pt>
                <c:pt idx="6360">
                  <c:v>3.0191728845238689E-2</c:v>
                </c:pt>
                <c:pt idx="6361">
                  <c:v>3.0191728845238689E-2</c:v>
                </c:pt>
                <c:pt idx="6362">
                  <c:v>3.019172698259354E-2</c:v>
                </c:pt>
                <c:pt idx="6363">
                  <c:v>3.019172698259354E-2</c:v>
                </c:pt>
                <c:pt idx="6364">
                  <c:v>3.019172698259354E-2</c:v>
                </c:pt>
                <c:pt idx="6365">
                  <c:v>3.019172698259354E-2</c:v>
                </c:pt>
                <c:pt idx="6366">
                  <c:v>3.019172698259354E-2</c:v>
                </c:pt>
                <c:pt idx="6367">
                  <c:v>3.019172698259354E-2</c:v>
                </c:pt>
                <c:pt idx="6368">
                  <c:v>3.0191725119948391E-2</c:v>
                </c:pt>
                <c:pt idx="6369">
                  <c:v>3.019172698259354E-2</c:v>
                </c:pt>
                <c:pt idx="6370">
                  <c:v>3.0191723257303241E-2</c:v>
                </c:pt>
                <c:pt idx="6371">
                  <c:v>3.0191725119948391E-2</c:v>
                </c:pt>
                <c:pt idx="6372">
                  <c:v>3.019172698259354E-2</c:v>
                </c:pt>
                <c:pt idx="6373">
                  <c:v>3.0191725119948391E-2</c:v>
                </c:pt>
                <c:pt idx="6374">
                  <c:v>3.0191723257303241E-2</c:v>
                </c:pt>
                <c:pt idx="6375">
                  <c:v>3.0191725119948391E-2</c:v>
                </c:pt>
                <c:pt idx="6376">
                  <c:v>3.0191723257303241E-2</c:v>
                </c:pt>
                <c:pt idx="6377">
                  <c:v>3.0191723257303241E-2</c:v>
                </c:pt>
                <c:pt idx="6378">
                  <c:v>3.0191723257303241E-2</c:v>
                </c:pt>
                <c:pt idx="6379">
                  <c:v>3.0191723257303241E-2</c:v>
                </c:pt>
                <c:pt idx="6380">
                  <c:v>3.0191723257303241E-2</c:v>
                </c:pt>
                <c:pt idx="6381">
                  <c:v>3.0191723257303241E-2</c:v>
                </c:pt>
                <c:pt idx="6382">
                  <c:v>3.0191723257303241E-2</c:v>
                </c:pt>
                <c:pt idx="6383">
                  <c:v>3.0191721394658089E-2</c:v>
                </c:pt>
                <c:pt idx="6384">
                  <c:v>3.0191721394658089E-2</c:v>
                </c:pt>
                <c:pt idx="6385">
                  <c:v>3.0191723257303241E-2</c:v>
                </c:pt>
                <c:pt idx="6386">
                  <c:v>3.0191721394658089E-2</c:v>
                </c:pt>
                <c:pt idx="6387">
                  <c:v>3.0191719532012939E-2</c:v>
                </c:pt>
                <c:pt idx="6388">
                  <c:v>3.0191721394658089E-2</c:v>
                </c:pt>
                <c:pt idx="6389">
                  <c:v>3.0191719532012939E-2</c:v>
                </c:pt>
                <c:pt idx="6390">
                  <c:v>3.0191721394658089E-2</c:v>
                </c:pt>
                <c:pt idx="6391">
                  <c:v>3.0191719532012939E-2</c:v>
                </c:pt>
                <c:pt idx="6392">
                  <c:v>3.0191719532012939E-2</c:v>
                </c:pt>
                <c:pt idx="6393">
                  <c:v>3.0191719532012939E-2</c:v>
                </c:pt>
                <c:pt idx="6394">
                  <c:v>3.019171766936779E-2</c:v>
                </c:pt>
                <c:pt idx="6395">
                  <c:v>3.019171766936779E-2</c:v>
                </c:pt>
                <c:pt idx="6396">
                  <c:v>3.019171766936779E-2</c:v>
                </c:pt>
                <c:pt idx="6397">
                  <c:v>3.0191719532012939E-2</c:v>
                </c:pt>
                <c:pt idx="6398">
                  <c:v>3.019171766936779E-2</c:v>
                </c:pt>
                <c:pt idx="6399">
                  <c:v>3.019171766936779E-2</c:v>
                </c:pt>
                <c:pt idx="6400">
                  <c:v>3.019171766936779E-2</c:v>
                </c:pt>
                <c:pt idx="6401">
                  <c:v>3.0191715806722641E-2</c:v>
                </c:pt>
                <c:pt idx="6402">
                  <c:v>3.019171766936779E-2</c:v>
                </c:pt>
                <c:pt idx="6403">
                  <c:v>3.0191715806722641E-2</c:v>
                </c:pt>
                <c:pt idx="6404">
                  <c:v>3.0191715806722641E-2</c:v>
                </c:pt>
                <c:pt idx="6405">
                  <c:v>3.0191715806722641E-2</c:v>
                </c:pt>
                <c:pt idx="6406">
                  <c:v>3.0191715806722641E-2</c:v>
                </c:pt>
                <c:pt idx="6407">
                  <c:v>3.0191715806722641E-2</c:v>
                </c:pt>
                <c:pt idx="6408">
                  <c:v>3.0191715806722641E-2</c:v>
                </c:pt>
                <c:pt idx="6409">
                  <c:v>3.0191715806722641E-2</c:v>
                </c:pt>
                <c:pt idx="6410">
                  <c:v>3.0191713944077488E-2</c:v>
                </c:pt>
                <c:pt idx="6411">
                  <c:v>3.0191715806722641E-2</c:v>
                </c:pt>
                <c:pt idx="6412">
                  <c:v>3.0191715806722641E-2</c:v>
                </c:pt>
                <c:pt idx="6413">
                  <c:v>3.0191713944077488E-2</c:v>
                </c:pt>
                <c:pt idx="6414">
                  <c:v>3.0191713944077488E-2</c:v>
                </c:pt>
                <c:pt idx="6415">
                  <c:v>3.0191712081432339E-2</c:v>
                </c:pt>
                <c:pt idx="6416">
                  <c:v>3.0191712081432339E-2</c:v>
                </c:pt>
                <c:pt idx="6417">
                  <c:v>3.0191712081432339E-2</c:v>
                </c:pt>
                <c:pt idx="6418">
                  <c:v>3.0191713944077488E-2</c:v>
                </c:pt>
                <c:pt idx="6419">
                  <c:v>3.019171021878719E-2</c:v>
                </c:pt>
                <c:pt idx="6420">
                  <c:v>3.0191712081432339E-2</c:v>
                </c:pt>
                <c:pt idx="6421">
                  <c:v>3.0191712081432339E-2</c:v>
                </c:pt>
                <c:pt idx="6422">
                  <c:v>3.0191713944077488E-2</c:v>
                </c:pt>
                <c:pt idx="6423">
                  <c:v>3.019171021878719E-2</c:v>
                </c:pt>
                <c:pt idx="6424">
                  <c:v>3.0191712081432339E-2</c:v>
                </c:pt>
                <c:pt idx="6425">
                  <c:v>3.0191712081432339E-2</c:v>
                </c:pt>
                <c:pt idx="6426">
                  <c:v>3.0191712081432339E-2</c:v>
                </c:pt>
                <c:pt idx="6427">
                  <c:v>3.019171021878719E-2</c:v>
                </c:pt>
                <c:pt idx="6428">
                  <c:v>3.019171021878719E-2</c:v>
                </c:pt>
                <c:pt idx="6429">
                  <c:v>3.0191708356142041E-2</c:v>
                </c:pt>
                <c:pt idx="6430">
                  <c:v>3.0191708356142041E-2</c:v>
                </c:pt>
                <c:pt idx="6431">
                  <c:v>3.0191708356142041E-2</c:v>
                </c:pt>
                <c:pt idx="6432">
                  <c:v>3.019171021878719E-2</c:v>
                </c:pt>
                <c:pt idx="6433">
                  <c:v>3.0191708356142041E-2</c:v>
                </c:pt>
                <c:pt idx="6434">
                  <c:v>3.0191708356142041E-2</c:v>
                </c:pt>
                <c:pt idx="6435">
                  <c:v>3.0191708356142041E-2</c:v>
                </c:pt>
                <c:pt idx="6436">
                  <c:v>3.0191708356142041E-2</c:v>
                </c:pt>
                <c:pt idx="6437">
                  <c:v>3.0191708356142041E-2</c:v>
                </c:pt>
                <c:pt idx="6438">
                  <c:v>3.0191708356142041E-2</c:v>
                </c:pt>
                <c:pt idx="6439">
                  <c:v>3.0191708356142041E-2</c:v>
                </c:pt>
                <c:pt idx="6440">
                  <c:v>3.0191706493496891E-2</c:v>
                </c:pt>
                <c:pt idx="6441">
                  <c:v>3.0191706493496891E-2</c:v>
                </c:pt>
                <c:pt idx="6442">
                  <c:v>3.0191706493496891E-2</c:v>
                </c:pt>
                <c:pt idx="6443">
                  <c:v>3.0191704630851749E-2</c:v>
                </c:pt>
                <c:pt idx="6444">
                  <c:v>3.0191704630851749E-2</c:v>
                </c:pt>
                <c:pt idx="6445">
                  <c:v>3.0191706493496891E-2</c:v>
                </c:pt>
                <c:pt idx="6446">
                  <c:v>3.0191704630851749E-2</c:v>
                </c:pt>
                <c:pt idx="6447">
                  <c:v>3.0191704630851749E-2</c:v>
                </c:pt>
                <c:pt idx="6448">
                  <c:v>3.0191704630851749E-2</c:v>
                </c:pt>
                <c:pt idx="6449">
                  <c:v>3.0191704630851749E-2</c:v>
                </c:pt>
                <c:pt idx="6450">
                  <c:v>3.0191704630851749E-2</c:v>
                </c:pt>
                <c:pt idx="6451">
                  <c:v>3.0191704630851749E-2</c:v>
                </c:pt>
                <c:pt idx="6452">
                  <c:v>3.01917027682066E-2</c:v>
                </c:pt>
                <c:pt idx="6453">
                  <c:v>3.0191704630851749E-2</c:v>
                </c:pt>
                <c:pt idx="6454">
                  <c:v>3.0191704630851749E-2</c:v>
                </c:pt>
                <c:pt idx="6455">
                  <c:v>3.01917027682066E-2</c:v>
                </c:pt>
                <c:pt idx="6456">
                  <c:v>3.01917027682066E-2</c:v>
                </c:pt>
                <c:pt idx="6457">
                  <c:v>3.01917027682066E-2</c:v>
                </c:pt>
                <c:pt idx="6458">
                  <c:v>3.0191704630851749E-2</c:v>
                </c:pt>
                <c:pt idx="6459">
                  <c:v>3.01917027682066E-2</c:v>
                </c:pt>
                <c:pt idx="6460">
                  <c:v>3.0191700905561451E-2</c:v>
                </c:pt>
                <c:pt idx="6461">
                  <c:v>3.0191700905561451E-2</c:v>
                </c:pt>
                <c:pt idx="6462">
                  <c:v>3.01917027682066E-2</c:v>
                </c:pt>
                <c:pt idx="6463">
                  <c:v>3.0191700905561451E-2</c:v>
                </c:pt>
                <c:pt idx="6464">
                  <c:v>3.0191700905561451E-2</c:v>
                </c:pt>
                <c:pt idx="6465">
                  <c:v>3.0191700905561451E-2</c:v>
                </c:pt>
                <c:pt idx="6466">
                  <c:v>3.0191699042916301E-2</c:v>
                </c:pt>
                <c:pt idx="6467">
                  <c:v>3.0191700905561451E-2</c:v>
                </c:pt>
                <c:pt idx="6468">
                  <c:v>3.0191700905561451E-2</c:v>
                </c:pt>
                <c:pt idx="6469">
                  <c:v>3.0191700905561451E-2</c:v>
                </c:pt>
                <c:pt idx="6470">
                  <c:v>3.0191700905561451E-2</c:v>
                </c:pt>
                <c:pt idx="6471">
                  <c:v>3.0191700905561451E-2</c:v>
                </c:pt>
                <c:pt idx="6472">
                  <c:v>3.0191699042916301E-2</c:v>
                </c:pt>
                <c:pt idx="6473">
                  <c:v>3.0191697180271149E-2</c:v>
                </c:pt>
                <c:pt idx="6474">
                  <c:v>3.0191699042916301E-2</c:v>
                </c:pt>
                <c:pt idx="6475">
                  <c:v>3.0191699042916301E-2</c:v>
                </c:pt>
                <c:pt idx="6476">
                  <c:v>3.0191697180271149E-2</c:v>
                </c:pt>
                <c:pt idx="6477">
                  <c:v>3.0191697180271149E-2</c:v>
                </c:pt>
                <c:pt idx="6478">
                  <c:v>3.0191697180271149E-2</c:v>
                </c:pt>
                <c:pt idx="6479">
                  <c:v>3.0191697180271149E-2</c:v>
                </c:pt>
                <c:pt idx="6480">
                  <c:v>3.0191695317625999E-2</c:v>
                </c:pt>
                <c:pt idx="6481">
                  <c:v>3.0191697180271149E-2</c:v>
                </c:pt>
                <c:pt idx="6482">
                  <c:v>3.0191697180271149E-2</c:v>
                </c:pt>
                <c:pt idx="6483">
                  <c:v>3.0191695317625999E-2</c:v>
                </c:pt>
                <c:pt idx="6484">
                  <c:v>3.0191697180271149E-2</c:v>
                </c:pt>
                <c:pt idx="6485">
                  <c:v>3.0191695317625999E-2</c:v>
                </c:pt>
                <c:pt idx="6486">
                  <c:v>3.0191695317625999E-2</c:v>
                </c:pt>
                <c:pt idx="6487">
                  <c:v>3.0191695317625999E-2</c:v>
                </c:pt>
                <c:pt idx="6488">
                  <c:v>3.0191695317625999E-2</c:v>
                </c:pt>
                <c:pt idx="6489">
                  <c:v>3.019169345498085E-2</c:v>
                </c:pt>
                <c:pt idx="6490">
                  <c:v>3.0191695317625999E-2</c:v>
                </c:pt>
                <c:pt idx="6491">
                  <c:v>3.019169345498085E-2</c:v>
                </c:pt>
                <c:pt idx="6492">
                  <c:v>3.019169345498085E-2</c:v>
                </c:pt>
                <c:pt idx="6493">
                  <c:v>3.019169345498085E-2</c:v>
                </c:pt>
                <c:pt idx="6494">
                  <c:v>3.019169345498085E-2</c:v>
                </c:pt>
                <c:pt idx="6495">
                  <c:v>3.019169345498085E-2</c:v>
                </c:pt>
                <c:pt idx="6496">
                  <c:v>3.019169345498085E-2</c:v>
                </c:pt>
                <c:pt idx="6497">
                  <c:v>3.019169345498085E-2</c:v>
                </c:pt>
                <c:pt idx="6498">
                  <c:v>3.0191691592335701E-2</c:v>
                </c:pt>
                <c:pt idx="6499">
                  <c:v>3.0191691592335701E-2</c:v>
                </c:pt>
                <c:pt idx="6500">
                  <c:v>3.019169345498085E-2</c:v>
                </c:pt>
                <c:pt idx="6501">
                  <c:v>3.0191689729690548E-2</c:v>
                </c:pt>
                <c:pt idx="6502">
                  <c:v>3.019169345498085E-2</c:v>
                </c:pt>
                <c:pt idx="6503">
                  <c:v>3.0191689729690548E-2</c:v>
                </c:pt>
                <c:pt idx="6504">
                  <c:v>3.0191691592335701E-2</c:v>
                </c:pt>
                <c:pt idx="6505">
                  <c:v>3.0191689729690548E-2</c:v>
                </c:pt>
                <c:pt idx="6506">
                  <c:v>3.0191689729690548E-2</c:v>
                </c:pt>
                <c:pt idx="6507">
                  <c:v>3.0191687867045399E-2</c:v>
                </c:pt>
                <c:pt idx="6508">
                  <c:v>3.0191689729690548E-2</c:v>
                </c:pt>
                <c:pt idx="6509">
                  <c:v>3.0191689729690548E-2</c:v>
                </c:pt>
                <c:pt idx="6510">
                  <c:v>3.0191689729690548E-2</c:v>
                </c:pt>
                <c:pt idx="6511">
                  <c:v>3.0191687867045399E-2</c:v>
                </c:pt>
                <c:pt idx="6512">
                  <c:v>3.0191687867045399E-2</c:v>
                </c:pt>
                <c:pt idx="6513">
                  <c:v>3.0191687867045399E-2</c:v>
                </c:pt>
                <c:pt idx="6514">
                  <c:v>3.0191689729690548E-2</c:v>
                </c:pt>
                <c:pt idx="6515">
                  <c:v>3.0191687867045399E-2</c:v>
                </c:pt>
                <c:pt idx="6516">
                  <c:v>3.0191687867045399E-2</c:v>
                </c:pt>
                <c:pt idx="6517">
                  <c:v>3.019168600440025E-2</c:v>
                </c:pt>
                <c:pt idx="6518">
                  <c:v>3.019168600440025E-2</c:v>
                </c:pt>
                <c:pt idx="6519">
                  <c:v>3.0191687867045399E-2</c:v>
                </c:pt>
                <c:pt idx="6520">
                  <c:v>3.019168600440025E-2</c:v>
                </c:pt>
                <c:pt idx="6521">
                  <c:v>3.019168600440025E-2</c:v>
                </c:pt>
                <c:pt idx="6522">
                  <c:v>3.019168600440025E-2</c:v>
                </c:pt>
                <c:pt idx="6523">
                  <c:v>3.019168600440025E-2</c:v>
                </c:pt>
                <c:pt idx="6524">
                  <c:v>3.019168600440025E-2</c:v>
                </c:pt>
                <c:pt idx="6525">
                  <c:v>3.019168600440025E-2</c:v>
                </c:pt>
                <c:pt idx="6526">
                  <c:v>3.019168600440025E-2</c:v>
                </c:pt>
                <c:pt idx="6527">
                  <c:v>3.0191684141755101E-2</c:v>
                </c:pt>
                <c:pt idx="6528">
                  <c:v>3.0191684141755101E-2</c:v>
                </c:pt>
                <c:pt idx="6529">
                  <c:v>3.0191684141755101E-2</c:v>
                </c:pt>
                <c:pt idx="6530">
                  <c:v>3.0191682279109951E-2</c:v>
                </c:pt>
                <c:pt idx="6531">
                  <c:v>3.0191684141755101E-2</c:v>
                </c:pt>
                <c:pt idx="6532">
                  <c:v>3.0191682279109951E-2</c:v>
                </c:pt>
                <c:pt idx="6533">
                  <c:v>3.0191682279109951E-2</c:v>
                </c:pt>
                <c:pt idx="6534">
                  <c:v>3.0191682279109951E-2</c:v>
                </c:pt>
                <c:pt idx="6535">
                  <c:v>3.0191682279109951E-2</c:v>
                </c:pt>
                <c:pt idx="6536">
                  <c:v>3.0191682279109951E-2</c:v>
                </c:pt>
                <c:pt idx="6537">
                  <c:v>3.0191682279109951E-2</c:v>
                </c:pt>
                <c:pt idx="6538">
                  <c:v>3.0191682279109951E-2</c:v>
                </c:pt>
                <c:pt idx="6539">
                  <c:v>3.0191682279109951E-2</c:v>
                </c:pt>
                <c:pt idx="6540">
                  <c:v>3.0191680416464809E-2</c:v>
                </c:pt>
                <c:pt idx="6541">
                  <c:v>3.0191684141755101E-2</c:v>
                </c:pt>
                <c:pt idx="6542">
                  <c:v>3.0191682279109951E-2</c:v>
                </c:pt>
                <c:pt idx="6543">
                  <c:v>3.0191680416464809E-2</c:v>
                </c:pt>
                <c:pt idx="6544">
                  <c:v>3.0191680416464809E-2</c:v>
                </c:pt>
                <c:pt idx="6545">
                  <c:v>3.019167855381966E-2</c:v>
                </c:pt>
                <c:pt idx="6546">
                  <c:v>3.019167855381966E-2</c:v>
                </c:pt>
                <c:pt idx="6547">
                  <c:v>3.0191680416464809E-2</c:v>
                </c:pt>
                <c:pt idx="6548">
                  <c:v>3.019167855381966E-2</c:v>
                </c:pt>
                <c:pt idx="6549">
                  <c:v>3.0191676691174511E-2</c:v>
                </c:pt>
                <c:pt idx="6550">
                  <c:v>3.0191680416464809E-2</c:v>
                </c:pt>
                <c:pt idx="6551">
                  <c:v>3.0191680416464809E-2</c:v>
                </c:pt>
                <c:pt idx="6552">
                  <c:v>3.019167855381966E-2</c:v>
                </c:pt>
                <c:pt idx="6553">
                  <c:v>3.0191676691174511E-2</c:v>
                </c:pt>
                <c:pt idx="6554">
                  <c:v>3.019167855381966E-2</c:v>
                </c:pt>
                <c:pt idx="6555">
                  <c:v>3.019167855381966E-2</c:v>
                </c:pt>
                <c:pt idx="6556">
                  <c:v>3.0191676691174511E-2</c:v>
                </c:pt>
                <c:pt idx="6557">
                  <c:v>3.0191676691174511E-2</c:v>
                </c:pt>
                <c:pt idx="6558">
                  <c:v>3.0191676691174511E-2</c:v>
                </c:pt>
                <c:pt idx="6559">
                  <c:v>3.0191676691174511E-2</c:v>
                </c:pt>
                <c:pt idx="6560">
                  <c:v>3.0191676691174511E-2</c:v>
                </c:pt>
                <c:pt idx="6561">
                  <c:v>3.0191674828529361E-2</c:v>
                </c:pt>
                <c:pt idx="6562">
                  <c:v>3.0191674828529361E-2</c:v>
                </c:pt>
                <c:pt idx="6563">
                  <c:v>3.0191674828529361E-2</c:v>
                </c:pt>
                <c:pt idx="6564">
                  <c:v>3.0191676691174511E-2</c:v>
                </c:pt>
                <c:pt idx="6565">
                  <c:v>3.0191674828529361E-2</c:v>
                </c:pt>
                <c:pt idx="6566">
                  <c:v>3.0191674828529361E-2</c:v>
                </c:pt>
                <c:pt idx="6567">
                  <c:v>3.0191674828529361E-2</c:v>
                </c:pt>
                <c:pt idx="6568">
                  <c:v>3.0191674828529361E-2</c:v>
                </c:pt>
                <c:pt idx="6569">
                  <c:v>3.0191674828529361E-2</c:v>
                </c:pt>
                <c:pt idx="6570">
                  <c:v>3.0191674828529361E-2</c:v>
                </c:pt>
                <c:pt idx="6571">
                  <c:v>3.0191674828529361E-2</c:v>
                </c:pt>
                <c:pt idx="6572">
                  <c:v>3.0191672965884209E-2</c:v>
                </c:pt>
                <c:pt idx="6573">
                  <c:v>3.0191672965884209E-2</c:v>
                </c:pt>
                <c:pt idx="6574">
                  <c:v>3.0191671103239059E-2</c:v>
                </c:pt>
                <c:pt idx="6575">
                  <c:v>3.0191671103239059E-2</c:v>
                </c:pt>
                <c:pt idx="6576">
                  <c:v>3.0191671103239059E-2</c:v>
                </c:pt>
                <c:pt idx="6577">
                  <c:v>3.0191671103239059E-2</c:v>
                </c:pt>
                <c:pt idx="6578">
                  <c:v>3.0191671103239059E-2</c:v>
                </c:pt>
                <c:pt idx="6579">
                  <c:v>3.0191672965884209E-2</c:v>
                </c:pt>
                <c:pt idx="6580">
                  <c:v>3.0191671103239059E-2</c:v>
                </c:pt>
                <c:pt idx="6581">
                  <c:v>3.0191671103239059E-2</c:v>
                </c:pt>
                <c:pt idx="6582">
                  <c:v>3.019166924059391E-2</c:v>
                </c:pt>
                <c:pt idx="6583">
                  <c:v>3.0191671103239059E-2</c:v>
                </c:pt>
                <c:pt idx="6584">
                  <c:v>3.0191671103239059E-2</c:v>
                </c:pt>
                <c:pt idx="6585">
                  <c:v>3.0191671103239059E-2</c:v>
                </c:pt>
                <c:pt idx="6586">
                  <c:v>3.0191671103239059E-2</c:v>
                </c:pt>
                <c:pt idx="6587">
                  <c:v>3.0191671103239059E-2</c:v>
                </c:pt>
                <c:pt idx="6588">
                  <c:v>3.019166924059391E-2</c:v>
                </c:pt>
                <c:pt idx="6589">
                  <c:v>3.019166924059391E-2</c:v>
                </c:pt>
                <c:pt idx="6590">
                  <c:v>3.0191667377948761E-2</c:v>
                </c:pt>
                <c:pt idx="6591">
                  <c:v>3.0191667377948761E-2</c:v>
                </c:pt>
                <c:pt idx="6592">
                  <c:v>3.0191667377948761E-2</c:v>
                </c:pt>
                <c:pt idx="6593">
                  <c:v>3.0191667377948761E-2</c:v>
                </c:pt>
                <c:pt idx="6594">
                  <c:v>3.0191667377948761E-2</c:v>
                </c:pt>
                <c:pt idx="6595">
                  <c:v>3.0191667377948761E-2</c:v>
                </c:pt>
                <c:pt idx="6596">
                  <c:v>3.0191665515303608E-2</c:v>
                </c:pt>
                <c:pt idx="6597">
                  <c:v>3.0191667377948761E-2</c:v>
                </c:pt>
                <c:pt idx="6598">
                  <c:v>3.0191667377948761E-2</c:v>
                </c:pt>
                <c:pt idx="6599">
                  <c:v>3.0191665515303608E-2</c:v>
                </c:pt>
                <c:pt idx="6600">
                  <c:v>3.0191663652658459E-2</c:v>
                </c:pt>
                <c:pt idx="6601">
                  <c:v>3.0191663652658459E-2</c:v>
                </c:pt>
                <c:pt idx="6602">
                  <c:v>3.0191663652658459E-2</c:v>
                </c:pt>
                <c:pt idx="6603">
                  <c:v>3.0191665515303608E-2</c:v>
                </c:pt>
                <c:pt idx="6604">
                  <c:v>3.0191665515303608E-2</c:v>
                </c:pt>
                <c:pt idx="6605">
                  <c:v>3.0191665515303608E-2</c:v>
                </c:pt>
                <c:pt idx="6606">
                  <c:v>3.0191665515303608E-2</c:v>
                </c:pt>
                <c:pt idx="6607">
                  <c:v>3.0191663652658459E-2</c:v>
                </c:pt>
                <c:pt idx="6608">
                  <c:v>3.0191663652658459E-2</c:v>
                </c:pt>
                <c:pt idx="6609">
                  <c:v>3.019166179001331E-2</c:v>
                </c:pt>
                <c:pt idx="6610">
                  <c:v>3.019166179001331E-2</c:v>
                </c:pt>
                <c:pt idx="6611">
                  <c:v>3.0191663652658459E-2</c:v>
                </c:pt>
                <c:pt idx="6612">
                  <c:v>3.019166179001331E-2</c:v>
                </c:pt>
                <c:pt idx="6613">
                  <c:v>3.0191663652658459E-2</c:v>
                </c:pt>
                <c:pt idx="6614">
                  <c:v>3.0191663652658459E-2</c:v>
                </c:pt>
                <c:pt idx="6615">
                  <c:v>3.0191663652658459E-2</c:v>
                </c:pt>
                <c:pt idx="6616">
                  <c:v>3.0191663652658459E-2</c:v>
                </c:pt>
                <c:pt idx="6617">
                  <c:v>3.0191659927368161E-2</c:v>
                </c:pt>
                <c:pt idx="6618">
                  <c:v>3.019166179001331E-2</c:v>
                </c:pt>
                <c:pt idx="6619">
                  <c:v>3.019166179001331E-2</c:v>
                </c:pt>
                <c:pt idx="6620">
                  <c:v>3.0191659927368161E-2</c:v>
                </c:pt>
                <c:pt idx="6621">
                  <c:v>3.0191659927368161E-2</c:v>
                </c:pt>
                <c:pt idx="6622">
                  <c:v>3.0191659927368161E-2</c:v>
                </c:pt>
                <c:pt idx="6623">
                  <c:v>3.0191659927368161E-2</c:v>
                </c:pt>
                <c:pt idx="6624">
                  <c:v>3.0191659927368161E-2</c:v>
                </c:pt>
                <c:pt idx="6625">
                  <c:v>3.0191659927368161E-2</c:v>
                </c:pt>
                <c:pt idx="6626">
                  <c:v>3.0191656202077869E-2</c:v>
                </c:pt>
                <c:pt idx="6627">
                  <c:v>3.0191658064723011E-2</c:v>
                </c:pt>
                <c:pt idx="6628">
                  <c:v>3.0191656202077869E-2</c:v>
                </c:pt>
                <c:pt idx="6629">
                  <c:v>3.0191659927368161E-2</c:v>
                </c:pt>
                <c:pt idx="6630">
                  <c:v>3.0191656202077869E-2</c:v>
                </c:pt>
                <c:pt idx="6631">
                  <c:v>3.0191658064723011E-2</c:v>
                </c:pt>
                <c:pt idx="6632">
                  <c:v>3.0191656202077869E-2</c:v>
                </c:pt>
                <c:pt idx="6633">
                  <c:v>3.0191658064723011E-2</c:v>
                </c:pt>
                <c:pt idx="6634">
                  <c:v>3.0191658064723011E-2</c:v>
                </c:pt>
                <c:pt idx="6635">
                  <c:v>3.0191656202077869E-2</c:v>
                </c:pt>
                <c:pt idx="6636">
                  <c:v>3.0191656202077869E-2</c:v>
                </c:pt>
                <c:pt idx="6637">
                  <c:v>3.0191656202077869E-2</c:v>
                </c:pt>
                <c:pt idx="6638">
                  <c:v>3.0191656202077869E-2</c:v>
                </c:pt>
                <c:pt idx="6639">
                  <c:v>3.0191656202077869E-2</c:v>
                </c:pt>
                <c:pt idx="6640">
                  <c:v>3.019165433943272E-2</c:v>
                </c:pt>
                <c:pt idx="6641">
                  <c:v>3.019165433943272E-2</c:v>
                </c:pt>
                <c:pt idx="6642">
                  <c:v>3.0191656202077869E-2</c:v>
                </c:pt>
                <c:pt idx="6643">
                  <c:v>3.019165433943272E-2</c:v>
                </c:pt>
                <c:pt idx="6644">
                  <c:v>3.0191652476787571E-2</c:v>
                </c:pt>
                <c:pt idx="6645">
                  <c:v>3.019165433943272E-2</c:v>
                </c:pt>
                <c:pt idx="6646">
                  <c:v>3.0191652476787571E-2</c:v>
                </c:pt>
                <c:pt idx="6647">
                  <c:v>3.019165433943272E-2</c:v>
                </c:pt>
                <c:pt idx="6648">
                  <c:v>3.0191652476787571E-2</c:v>
                </c:pt>
                <c:pt idx="6649">
                  <c:v>3.019165433943272E-2</c:v>
                </c:pt>
                <c:pt idx="6650">
                  <c:v>3.0191652476787571E-2</c:v>
                </c:pt>
                <c:pt idx="6651">
                  <c:v>3.0191652476787571E-2</c:v>
                </c:pt>
                <c:pt idx="6652">
                  <c:v>3.0191650614142421E-2</c:v>
                </c:pt>
                <c:pt idx="6653">
                  <c:v>3.0191652476787571E-2</c:v>
                </c:pt>
                <c:pt idx="6654">
                  <c:v>3.019165433943272E-2</c:v>
                </c:pt>
                <c:pt idx="6655">
                  <c:v>3.0191652476787571E-2</c:v>
                </c:pt>
                <c:pt idx="6656">
                  <c:v>3.0191648751497269E-2</c:v>
                </c:pt>
                <c:pt idx="6657">
                  <c:v>3.0191648751497269E-2</c:v>
                </c:pt>
                <c:pt idx="6658">
                  <c:v>3.0191648751497269E-2</c:v>
                </c:pt>
                <c:pt idx="6659">
                  <c:v>3.0191650614142421E-2</c:v>
                </c:pt>
                <c:pt idx="6660">
                  <c:v>3.0191648751497269E-2</c:v>
                </c:pt>
                <c:pt idx="6661">
                  <c:v>3.0191650614142421E-2</c:v>
                </c:pt>
                <c:pt idx="6662">
                  <c:v>3.0191648751497269E-2</c:v>
                </c:pt>
                <c:pt idx="6663">
                  <c:v>3.0191648751497269E-2</c:v>
                </c:pt>
                <c:pt idx="6664">
                  <c:v>3.0191648751497269E-2</c:v>
                </c:pt>
                <c:pt idx="6665">
                  <c:v>3.0191650614142421E-2</c:v>
                </c:pt>
                <c:pt idx="6666">
                  <c:v>3.0191648751497269E-2</c:v>
                </c:pt>
                <c:pt idx="6667">
                  <c:v>3.0191646888852119E-2</c:v>
                </c:pt>
                <c:pt idx="6668">
                  <c:v>3.0191646888852119E-2</c:v>
                </c:pt>
                <c:pt idx="6669">
                  <c:v>3.0191648751497269E-2</c:v>
                </c:pt>
                <c:pt idx="6670">
                  <c:v>3.0191648751497269E-2</c:v>
                </c:pt>
                <c:pt idx="6671">
                  <c:v>3.019164502620697E-2</c:v>
                </c:pt>
                <c:pt idx="6672">
                  <c:v>3.0191646888852119E-2</c:v>
                </c:pt>
                <c:pt idx="6673">
                  <c:v>3.019164502620697E-2</c:v>
                </c:pt>
                <c:pt idx="6674">
                  <c:v>3.019164502620697E-2</c:v>
                </c:pt>
                <c:pt idx="6675">
                  <c:v>3.019164502620697E-2</c:v>
                </c:pt>
                <c:pt idx="6676">
                  <c:v>3.019164502620697E-2</c:v>
                </c:pt>
                <c:pt idx="6677">
                  <c:v>3.019164502620697E-2</c:v>
                </c:pt>
                <c:pt idx="6678">
                  <c:v>3.019164502620697E-2</c:v>
                </c:pt>
                <c:pt idx="6679">
                  <c:v>3.019164502620697E-2</c:v>
                </c:pt>
                <c:pt idx="6680">
                  <c:v>3.019164502620697E-2</c:v>
                </c:pt>
                <c:pt idx="6681">
                  <c:v>3.019164502620697E-2</c:v>
                </c:pt>
                <c:pt idx="6682">
                  <c:v>3.019164502620697E-2</c:v>
                </c:pt>
                <c:pt idx="6683">
                  <c:v>3.0191643163561821E-2</c:v>
                </c:pt>
                <c:pt idx="6684">
                  <c:v>3.0191643163561821E-2</c:v>
                </c:pt>
                <c:pt idx="6685">
                  <c:v>3.019164502620697E-2</c:v>
                </c:pt>
                <c:pt idx="6686">
                  <c:v>3.019164502620697E-2</c:v>
                </c:pt>
                <c:pt idx="6687">
                  <c:v>3.0191643163561821E-2</c:v>
                </c:pt>
                <c:pt idx="6688">
                  <c:v>3.0191643163561821E-2</c:v>
                </c:pt>
                <c:pt idx="6689">
                  <c:v>3.0191641300916668E-2</c:v>
                </c:pt>
                <c:pt idx="6690">
                  <c:v>3.0191641300916668E-2</c:v>
                </c:pt>
                <c:pt idx="6691">
                  <c:v>3.0191641300916668E-2</c:v>
                </c:pt>
                <c:pt idx="6692">
                  <c:v>3.0191641300916668E-2</c:v>
                </c:pt>
                <c:pt idx="6693">
                  <c:v>3.0191643163561821E-2</c:v>
                </c:pt>
                <c:pt idx="6694">
                  <c:v>3.0191641300916668E-2</c:v>
                </c:pt>
                <c:pt idx="6695">
                  <c:v>3.0191641300916668E-2</c:v>
                </c:pt>
                <c:pt idx="6696">
                  <c:v>3.0191641300916668E-2</c:v>
                </c:pt>
                <c:pt idx="6697">
                  <c:v>3.0191641300916668E-2</c:v>
                </c:pt>
                <c:pt idx="6698">
                  <c:v>3.0191641300916668E-2</c:v>
                </c:pt>
                <c:pt idx="6699">
                  <c:v>3.0191639438271519E-2</c:v>
                </c:pt>
                <c:pt idx="6700">
                  <c:v>3.0191641300916668E-2</c:v>
                </c:pt>
                <c:pt idx="6701">
                  <c:v>3.0191639438271519E-2</c:v>
                </c:pt>
                <c:pt idx="6702">
                  <c:v>3.019163757562637E-2</c:v>
                </c:pt>
                <c:pt idx="6703">
                  <c:v>3.0191639438271519E-2</c:v>
                </c:pt>
                <c:pt idx="6704">
                  <c:v>3.0191639438271519E-2</c:v>
                </c:pt>
                <c:pt idx="6705">
                  <c:v>3.019163757562637E-2</c:v>
                </c:pt>
                <c:pt idx="6706">
                  <c:v>3.0191635712981221E-2</c:v>
                </c:pt>
                <c:pt idx="6707">
                  <c:v>3.019163757562637E-2</c:v>
                </c:pt>
                <c:pt idx="6708">
                  <c:v>3.019163757562637E-2</c:v>
                </c:pt>
                <c:pt idx="6709">
                  <c:v>3.019163757562637E-2</c:v>
                </c:pt>
                <c:pt idx="6710">
                  <c:v>3.019163757562637E-2</c:v>
                </c:pt>
                <c:pt idx="6711">
                  <c:v>3.019163757562637E-2</c:v>
                </c:pt>
                <c:pt idx="6712">
                  <c:v>3.0191633850336071E-2</c:v>
                </c:pt>
                <c:pt idx="6713">
                  <c:v>3.019163757562637E-2</c:v>
                </c:pt>
                <c:pt idx="6714">
                  <c:v>3.019163757562637E-2</c:v>
                </c:pt>
                <c:pt idx="6715">
                  <c:v>3.0191635712981221E-2</c:v>
                </c:pt>
                <c:pt idx="6716">
                  <c:v>3.0191635712981221E-2</c:v>
                </c:pt>
                <c:pt idx="6717">
                  <c:v>3.0191635712981221E-2</c:v>
                </c:pt>
                <c:pt idx="6718">
                  <c:v>3.0191633850336071E-2</c:v>
                </c:pt>
                <c:pt idx="6719">
                  <c:v>3.0191633850336071E-2</c:v>
                </c:pt>
                <c:pt idx="6720">
                  <c:v>3.0191633850336071E-2</c:v>
                </c:pt>
                <c:pt idx="6721">
                  <c:v>3.0191633850336071E-2</c:v>
                </c:pt>
                <c:pt idx="6722">
                  <c:v>3.0191633850336071E-2</c:v>
                </c:pt>
                <c:pt idx="6723">
                  <c:v>3.0191633850336071E-2</c:v>
                </c:pt>
                <c:pt idx="6724">
                  <c:v>3.0191631987690929E-2</c:v>
                </c:pt>
                <c:pt idx="6725">
                  <c:v>3.0191631987690929E-2</c:v>
                </c:pt>
                <c:pt idx="6726">
                  <c:v>3.0191633850336071E-2</c:v>
                </c:pt>
                <c:pt idx="6727">
                  <c:v>3.0191635712981221E-2</c:v>
                </c:pt>
                <c:pt idx="6728">
                  <c:v>3.0191631987690929E-2</c:v>
                </c:pt>
                <c:pt idx="6729">
                  <c:v>3.0191631987690929E-2</c:v>
                </c:pt>
                <c:pt idx="6730">
                  <c:v>3.0191633850336071E-2</c:v>
                </c:pt>
                <c:pt idx="6731">
                  <c:v>3.0191631987690929E-2</c:v>
                </c:pt>
                <c:pt idx="6732">
                  <c:v>3.0191631987690929E-2</c:v>
                </c:pt>
                <c:pt idx="6733">
                  <c:v>3.0191631987690929E-2</c:v>
                </c:pt>
                <c:pt idx="6734">
                  <c:v>3.019163012504578E-2</c:v>
                </c:pt>
                <c:pt idx="6735">
                  <c:v>3.019163012504578E-2</c:v>
                </c:pt>
                <c:pt idx="6736">
                  <c:v>3.019163012504578E-2</c:v>
                </c:pt>
                <c:pt idx="6737">
                  <c:v>3.019163012504578E-2</c:v>
                </c:pt>
                <c:pt idx="6738">
                  <c:v>3.019163012504578E-2</c:v>
                </c:pt>
                <c:pt idx="6739">
                  <c:v>3.019163012504578E-2</c:v>
                </c:pt>
                <c:pt idx="6740">
                  <c:v>3.019163012504578E-2</c:v>
                </c:pt>
                <c:pt idx="6741">
                  <c:v>3.019163012504578E-2</c:v>
                </c:pt>
                <c:pt idx="6742">
                  <c:v>3.019163012504578E-2</c:v>
                </c:pt>
                <c:pt idx="6743">
                  <c:v>3.0191628262400631E-2</c:v>
                </c:pt>
                <c:pt idx="6744">
                  <c:v>3.0191628262400631E-2</c:v>
                </c:pt>
                <c:pt idx="6745">
                  <c:v>3.0191626399755481E-2</c:v>
                </c:pt>
                <c:pt idx="6746">
                  <c:v>3.0191626399755481E-2</c:v>
                </c:pt>
                <c:pt idx="6747">
                  <c:v>3.0191628262400631E-2</c:v>
                </c:pt>
                <c:pt idx="6748">
                  <c:v>3.0191626399755481E-2</c:v>
                </c:pt>
                <c:pt idx="6749">
                  <c:v>3.0191626399755481E-2</c:v>
                </c:pt>
                <c:pt idx="6750">
                  <c:v>3.0191626399755481E-2</c:v>
                </c:pt>
                <c:pt idx="6751">
                  <c:v>3.0191626399755481E-2</c:v>
                </c:pt>
                <c:pt idx="6752">
                  <c:v>3.0191626399755481E-2</c:v>
                </c:pt>
                <c:pt idx="6753">
                  <c:v>3.0191624537110329E-2</c:v>
                </c:pt>
                <c:pt idx="6754">
                  <c:v>3.0191624537110329E-2</c:v>
                </c:pt>
                <c:pt idx="6755">
                  <c:v>3.0191624537110329E-2</c:v>
                </c:pt>
                <c:pt idx="6756">
                  <c:v>3.0191624537110329E-2</c:v>
                </c:pt>
                <c:pt idx="6757">
                  <c:v>3.0191624537110329E-2</c:v>
                </c:pt>
                <c:pt idx="6758">
                  <c:v>3.0191624537110329E-2</c:v>
                </c:pt>
                <c:pt idx="6759">
                  <c:v>3.0191624537110329E-2</c:v>
                </c:pt>
                <c:pt idx="6760">
                  <c:v>3.0191622674465179E-2</c:v>
                </c:pt>
                <c:pt idx="6761">
                  <c:v>3.0191626399755481E-2</c:v>
                </c:pt>
                <c:pt idx="6762">
                  <c:v>3.0191624537110329E-2</c:v>
                </c:pt>
                <c:pt idx="6763">
                  <c:v>3.0191626399755481E-2</c:v>
                </c:pt>
                <c:pt idx="6764">
                  <c:v>3.0191624537110329E-2</c:v>
                </c:pt>
                <c:pt idx="6765">
                  <c:v>3.019163012504578E-2</c:v>
                </c:pt>
                <c:pt idx="6766">
                  <c:v>3.0191631987690929E-2</c:v>
                </c:pt>
                <c:pt idx="6767">
                  <c:v>3.0191639438271519E-2</c:v>
                </c:pt>
                <c:pt idx="6768">
                  <c:v>3.0191648751497269E-2</c:v>
                </c:pt>
                <c:pt idx="6769">
                  <c:v>3.0191665515303608E-2</c:v>
                </c:pt>
                <c:pt idx="6770">
                  <c:v>3.019169345498085E-2</c:v>
                </c:pt>
                <c:pt idx="6771">
                  <c:v>3.0191740021109581E-2</c:v>
                </c:pt>
                <c:pt idx="6772">
                  <c:v>3.019181452691555E-2</c:v>
                </c:pt>
                <c:pt idx="6773">
                  <c:v>3.0191941186785701E-2</c:v>
                </c:pt>
                <c:pt idx="6774">
                  <c:v>3.0192155390977859E-2</c:v>
                </c:pt>
                <c:pt idx="6775">
                  <c:v>3.0192520469427109E-2</c:v>
                </c:pt>
                <c:pt idx="6776">
                  <c:v>3.0193144455552101E-2</c:v>
                </c:pt>
                <c:pt idx="6777">
                  <c:v>3.019422106444836E-2</c:v>
                </c:pt>
                <c:pt idx="6778">
                  <c:v>3.0196081846952438E-2</c:v>
                </c:pt>
                <c:pt idx="6779">
                  <c:v>3.0199302360415459E-2</c:v>
                </c:pt>
                <c:pt idx="6780">
                  <c:v>3.0204888433217999E-2</c:v>
                </c:pt>
                <c:pt idx="6781">
                  <c:v>3.0214544385671619E-2</c:v>
                </c:pt>
                <c:pt idx="6782">
                  <c:v>3.023323230445385E-2</c:v>
                </c:pt>
                <c:pt idx="6783">
                  <c:v>3.0264293774962429E-2</c:v>
                </c:pt>
                <c:pt idx="6784">
                  <c:v>3.0318764969706539E-2</c:v>
                </c:pt>
                <c:pt idx="6785">
                  <c:v>3.0382730066776279E-2</c:v>
                </c:pt>
                <c:pt idx="6786">
                  <c:v>0.66870033740997314</c:v>
                </c:pt>
                <c:pt idx="6787">
                  <c:v>0.66873598098754883</c:v>
                </c:pt>
                <c:pt idx="6788">
                  <c:v>0.66876351833343506</c:v>
                </c:pt>
                <c:pt idx="6789">
                  <c:v>0.66877627372741699</c:v>
                </c:pt>
                <c:pt idx="6790">
                  <c:v>0.66877263784408569</c:v>
                </c:pt>
                <c:pt idx="6791">
                  <c:v>0.66875600814819336</c:v>
                </c:pt>
                <c:pt idx="6792">
                  <c:v>0.6687324047088623</c:v>
                </c:pt>
                <c:pt idx="6793">
                  <c:v>0.66870862245559692</c:v>
                </c:pt>
                <c:pt idx="6794">
                  <c:v>0.66869050264358521</c:v>
                </c:pt>
                <c:pt idx="6795">
                  <c:v>0.66868108510971069</c:v>
                </c:pt>
                <c:pt idx="6796">
                  <c:v>0.66868078708648682</c:v>
                </c:pt>
                <c:pt idx="6797">
                  <c:v>0.66868752241134644</c:v>
                </c:pt>
                <c:pt idx="6798">
                  <c:v>0.66869771480560303</c:v>
                </c:pt>
                <c:pt idx="6799">
                  <c:v>0.66870737075805664</c:v>
                </c:pt>
                <c:pt idx="6800">
                  <c:v>0.66871362924575806</c:v>
                </c:pt>
                <c:pt idx="6801">
                  <c:v>0.66871494054794312</c:v>
                </c:pt>
                <c:pt idx="6802">
                  <c:v>0.66871148347854614</c:v>
                </c:pt>
                <c:pt idx="6803">
                  <c:v>0.66870450973510742</c:v>
                </c:pt>
                <c:pt idx="6804">
                  <c:v>0.66869622468948364</c:v>
                </c:pt>
                <c:pt idx="6805">
                  <c:v>0.66868847608566284</c:v>
                </c:pt>
                <c:pt idx="6806">
                  <c:v>0.66868293285369873</c:v>
                </c:pt>
                <c:pt idx="6807">
                  <c:v>0.66868001222610474</c:v>
                </c:pt>
                <c:pt idx="6808">
                  <c:v>0.66867959499359131</c:v>
                </c:pt>
                <c:pt idx="6809">
                  <c:v>0.66868090629577637</c:v>
                </c:pt>
                <c:pt idx="6810">
                  <c:v>0.6686827540397644</c:v>
                </c:pt>
                <c:pt idx="6811">
                  <c:v>0.66868406534194946</c:v>
                </c:pt>
                <c:pt idx="6812">
                  <c:v>0.66868436336517334</c:v>
                </c:pt>
                <c:pt idx="6813">
                  <c:v>0.66868317127227783</c:v>
                </c:pt>
                <c:pt idx="6814">
                  <c:v>0.66868072748184204</c:v>
                </c:pt>
                <c:pt idx="6815">
                  <c:v>0.66867756843566895</c:v>
                </c:pt>
                <c:pt idx="6816">
                  <c:v>0.6686742901802063</c:v>
                </c:pt>
                <c:pt idx="6817">
                  <c:v>0.6686713695526123</c:v>
                </c:pt>
                <c:pt idx="6818">
                  <c:v>0.66866916418075562</c:v>
                </c:pt>
                <c:pt idx="6819">
                  <c:v>0.66866785287857056</c:v>
                </c:pt>
                <c:pt idx="6820">
                  <c:v>0.6686672568321228</c:v>
                </c:pt>
                <c:pt idx="6821">
                  <c:v>0.66866707801818848</c:v>
                </c:pt>
                <c:pt idx="6822">
                  <c:v>0.6686670184135437</c:v>
                </c:pt>
                <c:pt idx="6823">
                  <c:v>0.66866683959960938</c:v>
                </c:pt>
                <c:pt idx="6824">
                  <c:v>0.66866624355316162</c:v>
                </c:pt>
                <c:pt idx="6825">
                  <c:v>0.66866534948348999</c:v>
                </c:pt>
                <c:pt idx="6826">
                  <c:v>0.66866409778594971</c:v>
                </c:pt>
                <c:pt idx="6827">
                  <c:v>0.66866272687911987</c:v>
                </c:pt>
                <c:pt idx="6828">
                  <c:v>0.66866147518157959</c:v>
                </c:pt>
                <c:pt idx="6829">
                  <c:v>0.66866034269332886</c:v>
                </c:pt>
                <c:pt idx="6830">
                  <c:v>0.66865956783294678</c:v>
                </c:pt>
                <c:pt idx="6831">
                  <c:v>0.66865897178649902</c:v>
                </c:pt>
                <c:pt idx="6832">
                  <c:v>0.66865861415863037</c:v>
                </c:pt>
                <c:pt idx="6833">
                  <c:v>0.66865837574005127</c:v>
                </c:pt>
                <c:pt idx="6834">
                  <c:v>0.66865813732147217</c:v>
                </c:pt>
                <c:pt idx="6835">
                  <c:v>0.66865789890289307</c:v>
                </c:pt>
                <c:pt idx="6836">
                  <c:v>0.66865748167037964</c:v>
                </c:pt>
                <c:pt idx="6837">
                  <c:v>0.66865706443786621</c:v>
                </c:pt>
                <c:pt idx="6838">
                  <c:v>0.66865652799606323</c:v>
                </c:pt>
                <c:pt idx="6839">
                  <c:v>0.66865605115890503</c:v>
                </c:pt>
                <c:pt idx="6840">
                  <c:v>0.66865557432174683</c:v>
                </c:pt>
                <c:pt idx="6841">
                  <c:v>0.66865521669387817</c:v>
                </c:pt>
                <c:pt idx="6842">
                  <c:v>0.6686549186706543</c:v>
                </c:pt>
                <c:pt idx="6843">
                  <c:v>0.66865462064743042</c:v>
                </c:pt>
                <c:pt idx="6844">
                  <c:v>0.66865456104278564</c:v>
                </c:pt>
                <c:pt idx="6845">
                  <c:v>0.66865438222885132</c:v>
                </c:pt>
                <c:pt idx="6846">
                  <c:v>0.66865426301956177</c:v>
                </c:pt>
                <c:pt idx="6847">
                  <c:v>0.66865414381027222</c:v>
                </c:pt>
                <c:pt idx="6848">
                  <c:v>0.66865396499633789</c:v>
                </c:pt>
                <c:pt idx="6849">
                  <c:v>0.66865384578704834</c:v>
                </c:pt>
                <c:pt idx="6850">
                  <c:v>0.66865360736846924</c:v>
                </c:pt>
                <c:pt idx="6851">
                  <c:v>0.66865348815917969</c:v>
                </c:pt>
                <c:pt idx="6852">
                  <c:v>0.66865330934524536</c:v>
                </c:pt>
                <c:pt idx="6853">
                  <c:v>0.66865313053131104</c:v>
                </c:pt>
                <c:pt idx="6854">
                  <c:v>0.66865307092666626</c:v>
                </c:pt>
                <c:pt idx="6855">
                  <c:v>0.66865301132202148</c:v>
                </c:pt>
                <c:pt idx="6856">
                  <c:v>0.66865295171737671</c:v>
                </c:pt>
                <c:pt idx="6857">
                  <c:v>0.66865289211273193</c:v>
                </c:pt>
                <c:pt idx="6858">
                  <c:v>0.66865283250808716</c:v>
                </c:pt>
                <c:pt idx="6859">
                  <c:v>0.66865271329879761</c:v>
                </c:pt>
                <c:pt idx="6860">
                  <c:v>0.66865271329879761</c:v>
                </c:pt>
                <c:pt idx="6861">
                  <c:v>0.66865265369415283</c:v>
                </c:pt>
                <c:pt idx="6862">
                  <c:v>0.66865265369415283</c:v>
                </c:pt>
                <c:pt idx="6863">
                  <c:v>0.66865259408950806</c:v>
                </c:pt>
                <c:pt idx="6864">
                  <c:v>0.66865247488021851</c:v>
                </c:pt>
                <c:pt idx="6865">
                  <c:v>0.66865247488021851</c:v>
                </c:pt>
                <c:pt idx="6866">
                  <c:v>0.66865241527557373</c:v>
                </c:pt>
                <c:pt idx="6867">
                  <c:v>0.66865241527557373</c:v>
                </c:pt>
                <c:pt idx="6868">
                  <c:v>0.66865241527557373</c:v>
                </c:pt>
                <c:pt idx="6869">
                  <c:v>0.66865241527557373</c:v>
                </c:pt>
                <c:pt idx="6870">
                  <c:v>0.66865235567092896</c:v>
                </c:pt>
                <c:pt idx="6871">
                  <c:v>0.66865235567092896</c:v>
                </c:pt>
                <c:pt idx="6872">
                  <c:v>0.66865235567092896</c:v>
                </c:pt>
                <c:pt idx="6873">
                  <c:v>0.66865235567092896</c:v>
                </c:pt>
                <c:pt idx="6874">
                  <c:v>0.66865229606628418</c:v>
                </c:pt>
                <c:pt idx="6875">
                  <c:v>0.66865235567092896</c:v>
                </c:pt>
                <c:pt idx="6876">
                  <c:v>0.66865229606628418</c:v>
                </c:pt>
                <c:pt idx="6877">
                  <c:v>0.6686522364616394</c:v>
                </c:pt>
                <c:pt idx="6878">
                  <c:v>0.66865217685699463</c:v>
                </c:pt>
                <c:pt idx="6879">
                  <c:v>0.6686522364616394</c:v>
                </c:pt>
                <c:pt idx="6880">
                  <c:v>0.66865217685699463</c:v>
                </c:pt>
                <c:pt idx="6881">
                  <c:v>0.6686522364616394</c:v>
                </c:pt>
                <c:pt idx="6882">
                  <c:v>0.66865217685699463</c:v>
                </c:pt>
                <c:pt idx="6883">
                  <c:v>0.6686522364616394</c:v>
                </c:pt>
                <c:pt idx="6884">
                  <c:v>0.66865217685699463</c:v>
                </c:pt>
                <c:pt idx="6885">
                  <c:v>0.66865217685699463</c:v>
                </c:pt>
                <c:pt idx="6886">
                  <c:v>0.66865217685699463</c:v>
                </c:pt>
                <c:pt idx="6887">
                  <c:v>0.6686522364616394</c:v>
                </c:pt>
                <c:pt idx="6888">
                  <c:v>0.6686522364616394</c:v>
                </c:pt>
                <c:pt idx="6889">
                  <c:v>0.66865217685699463</c:v>
                </c:pt>
                <c:pt idx="6890">
                  <c:v>0.66865217685699463</c:v>
                </c:pt>
                <c:pt idx="6891">
                  <c:v>0.66865217685699463</c:v>
                </c:pt>
                <c:pt idx="6892">
                  <c:v>0.66865217685699463</c:v>
                </c:pt>
                <c:pt idx="6893">
                  <c:v>0.66865217685699463</c:v>
                </c:pt>
                <c:pt idx="6894">
                  <c:v>0.66865217685699463</c:v>
                </c:pt>
                <c:pt idx="6895">
                  <c:v>0.66865217685699463</c:v>
                </c:pt>
                <c:pt idx="6896">
                  <c:v>0.66865217685699463</c:v>
                </c:pt>
                <c:pt idx="6897">
                  <c:v>0.66865217685699463</c:v>
                </c:pt>
                <c:pt idx="6898">
                  <c:v>0.66865217685699463</c:v>
                </c:pt>
                <c:pt idx="6899">
                  <c:v>0.66865217685699463</c:v>
                </c:pt>
                <c:pt idx="6900">
                  <c:v>0.66865217685699463</c:v>
                </c:pt>
                <c:pt idx="6901">
                  <c:v>0.66865217685699463</c:v>
                </c:pt>
                <c:pt idx="6902">
                  <c:v>0.66865217685699463</c:v>
                </c:pt>
                <c:pt idx="6903">
                  <c:v>0.66865217685699463</c:v>
                </c:pt>
                <c:pt idx="6904">
                  <c:v>0.25016209483146667</c:v>
                </c:pt>
                <c:pt idx="6905">
                  <c:v>0.24915499985218051</c:v>
                </c:pt>
                <c:pt idx="6906">
                  <c:v>0.25008940696716309</c:v>
                </c:pt>
                <c:pt idx="6907">
                  <c:v>0.24968227744102481</c:v>
                </c:pt>
                <c:pt idx="6908">
                  <c:v>0.24920535087585449</c:v>
                </c:pt>
                <c:pt idx="6909">
                  <c:v>0.24989420175552371</c:v>
                </c:pt>
                <c:pt idx="6910">
                  <c:v>0.24942439794540411</c:v>
                </c:pt>
                <c:pt idx="6911">
                  <c:v>0.2492386847734451</c:v>
                </c:pt>
                <c:pt idx="6912">
                  <c:v>0.2497020959854126</c:v>
                </c:pt>
                <c:pt idx="6913">
                  <c:v>0.24929273128509519</c:v>
                </c:pt>
                <c:pt idx="6914">
                  <c:v>0.24924416840076449</c:v>
                </c:pt>
                <c:pt idx="6915">
                  <c:v>0.24954874813556671</c:v>
                </c:pt>
                <c:pt idx="6916">
                  <c:v>0.24922589957714081</c:v>
                </c:pt>
                <c:pt idx="6917">
                  <c:v>0.24923428893089289</c:v>
                </c:pt>
                <c:pt idx="6918">
                  <c:v>0.2494352608919144</c:v>
                </c:pt>
                <c:pt idx="6919">
                  <c:v>0.24919162690639499</c:v>
                </c:pt>
                <c:pt idx="6920">
                  <c:v>0.24921835958957669</c:v>
                </c:pt>
                <c:pt idx="6921">
                  <c:v>0.24935352802276611</c:v>
                </c:pt>
                <c:pt idx="6922">
                  <c:v>0.2491733729839325</c:v>
                </c:pt>
                <c:pt idx="6923">
                  <c:v>0.249201625585556</c:v>
                </c:pt>
                <c:pt idx="6924">
                  <c:v>0.2492947727441788</c:v>
                </c:pt>
                <c:pt idx="6925">
                  <c:v>0.24916282296180731</c:v>
                </c:pt>
                <c:pt idx="6926">
                  <c:v>0.24918659031391141</c:v>
                </c:pt>
                <c:pt idx="6927">
                  <c:v>0.24925240874290469</c:v>
                </c:pt>
                <c:pt idx="6928">
                  <c:v>0.2491563409566879</c:v>
                </c:pt>
                <c:pt idx="6929">
                  <c:v>0.24917410314083099</c:v>
                </c:pt>
                <c:pt idx="6930">
                  <c:v>0.24922181665897369</c:v>
                </c:pt>
                <c:pt idx="6931">
                  <c:v>0.30806931853294373</c:v>
                </c:pt>
                <c:pt idx="6932">
                  <c:v>0.30803012847900391</c:v>
                </c:pt>
                <c:pt idx="6933">
                  <c:v>0.30807766318321228</c:v>
                </c:pt>
                <c:pt idx="6934">
                  <c:v>0.3081015944480896</c:v>
                </c:pt>
                <c:pt idx="6935">
                  <c:v>0.30805638432502752</c:v>
                </c:pt>
                <c:pt idx="6936">
                  <c:v>0.30803093314170837</c:v>
                </c:pt>
                <c:pt idx="6937">
                  <c:v>0.3080618679523468</c:v>
                </c:pt>
                <c:pt idx="6938">
                  <c:v>0.30807754397392267</c:v>
                </c:pt>
                <c:pt idx="6939">
                  <c:v>0.30804795026779169</c:v>
                </c:pt>
                <c:pt idx="6940">
                  <c:v>0.30803069472312927</c:v>
                </c:pt>
                <c:pt idx="6941">
                  <c:v>0.3080504834651947</c:v>
                </c:pt>
                <c:pt idx="6942">
                  <c:v>0.30806088447570801</c:v>
                </c:pt>
                <c:pt idx="6943">
                  <c:v>0.30804148316383362</c:v>
                </c:pt>
                <c:pt idx="6944">
                  <c:v>0.30802974104881292</c:v>
                </c:pt>
                <c:pt idx="6945">
                  <c:v>0.3080424964427948</c:v>
                </c:pt>
                <c:pt idx="6946">
                  <c:v>0.30804955959320068</c:v>
                </c:pt>
                <c:pt idx="6947">
                  <c:v>0.3080369234085083</c:v>
                </c:pt>
                <c:pt idx="6948">
                  <c:v>0.30802911520004272</c:v>
                </c:pt>
                <c:pt idx="6949">
                  <c:v>0.30803743004798889</c:v>
                </c:pt>
                <c:pt idx="6950">
                  <c:v>0.30804228782653809</c:v>
                </c:pt>
                <c:pt idx="6951">
                  <c:v>0.30803418159484858</c:v>
                </c:pt>
                <c:pt idx="6952">
                  <c:v>0.30802902579307562</c:v>
                </c:pt>
                <c:pt idx="6953">
                  <c:v>0.30803447961807251</c:v>
                </c:pt>
                <c:pt idx="6954">
                  <c:v>0.30803778767585749</c:v>
                </c:pt>
                <c:pt idx="6955">
                  <c:v>0.30803254246711731</c:v>
                </c:pt>
                <c:pt idx="6956">
                  <c:v>0.30802911520004272</c:v>
                </c:pt>
                <c:pt idx="6957">
                  <c:v>0.30803269147872919</c:v>
                </c:pt>
                <c:pt idx="6958">
                  <c:v>0.30803486704826349</c:v>
                </c:pt>
                <c:pt idx="6959">
                  <c:v>0.30803140997886658</c:v>
                </c:pt>
                <c:pt idx="6960">
                  <c:v>0.30802908539772028</c:v>
                </c:pt>
                <c:pt idx="6961">
                  <c:v>0.30803140997886658</c:v>
                </c:pt>
                <c:pt idx="6962">
                  <c:v>0.30803284049034119</c:v>
                </c:pt>
                <c:pt idx="6963">
                  <c:v>0.30803057551383972</c:v>
                </c:pt>
                <c:pt idx="6964">
                  <c:v>0.30802902579307562</c:v>
                </c:pt>
                <c:pt idx="6965">
                  <c:v>0.30803051590919489</c:v>
                </c:pt>
                <c:pt idx="6966">
                  <c:v>0.30803146958351141</c:v>
                </c:pt>
                <c:pt idx="6967">
                  <c:v>0.30802994966506958</c:v>
                </c:pt>
                <c:pt idx="6968">
                  <c:v>0.3080289363861084</c:v>
                </c:pt>
                <c:pt idx="6969">
                  <c:v>0.30802991986274719</c:v>
                </c:pt>
                <c:pt idx="6970">
                  <c:v>0.30803057551383972</c:v>
                </c:pt>
                <c:pt idx="6971">
                  <c:v>0.30802959203720093</c:v>
                </c:pt>
                <c:pt idx="6972">
                  <c:v>0.3080289363861084</c:v>
                </c:pt>
                <c:pt idx="6973">
                  <c:v>0.30802959203720093</c:v>
                </c:pt>
                <c:pt idx="6974">
                  <c:v>0.30803000926971441</c:v>
                </c:pt>
                <c:pt idx="6975">
                  <c:v>0.30802935361862183</c:v>
                </c:pt>
                <c:pt idx="6976">
                  <c:v>0.3080289363861084</c:v>
                </c:pt>
                <c:pt idx="6977">
                  <c:v>0.3080294132232666</c:v>
                </c:pt>
                <c:pt idx="6978">
                  <c:v>0.3080296516418457</c:v>
                </c:pt>
                <c:pt idx="6979">
                  <c:v>0.30802920460700989</c:v>
                </c:pt>
                <c:pt idx="6980">
                  <c:v>0.30802896618843079</c:v>
                </c:pt>
                <c:pt idx="6981">
                  <c:v>0.30802923440933228</c:v>
                </c:pt>
                <c:pt idx="6982">
                  <c:v>0.3080294132232666</c:v>
                </c:pt>
                <c:pt idx="6983">
                  <c:v>0.30802911520004272</c:v>
                </c:pt>
                <c:pt idx="6984">
                  <c:v>0.3080289363861084</c:v>
                </c:pt>
                <c:pt idx="6985">
                  <c:v>0.30802911520004272</c:v>
                </c:pt>
                <c:pt idx="6986">
                  <c:v>0.30802926421165472</c:v>
                </c:pt>
                <c:pt idx="6987">
                  <c:v>0.30802902579307562</c:v>
                </c:pt>
                <c:pt idx="6988">
                  <c:v>0.3080289363861084</c:v>
                </c:pt>
                <c:pt idx="6989">
                  <c:v>0.30802905559539789</c:v>
                </c:pt>
                <c:pt idx="6990">
                  <c:v>0.30802911520004272</c:v>
                </c:pt>
                <c:pt idx="6991">
                  <c:v>0.30802899599075317</c:v>
                </c:pt>
                <c:pt idx="6992">
                  <c:v>0.3080289363861084</c:v>
                </c:pt>
                <c:pt idx="6993">
                  <c:v>0.30802902579307562</c:v>
                </c:pt>
                <c:pt idx="6994">
                  <c:v>0.5498923659324646</c:v>
                </c:pt>
                <c:pt idx="6995">
                  <c:v>0.54988688230514526</c:v>
                </c:pt>
                <c:pt idx="6996">
                  <c:v>0.54987883567810059</c:v>
                </c:pt>
                <c:pt idx="6997">
                  <c:v>0.54987215995788574</c:v>
                </c:pt>
                <c:pt idx="6998">
                  <c:v>0.54986923933029175</c:v>
                </c:pt>
                <c:pt idx="6999">
                  <c:v>0.54987013339996338</c:v>
                </c:pt>
                <c:pt idx="7000">
                  <c:v>0.5498729944229126</c:v>
                </c:pt>
                <c:pt idx="7001">
                  <c:v>0.54987531900405884</c:v>
                </c:pt>
                <c:pt idx="7002">
                  <c:v>0.54987537860870361</c:v>
                </c:pt>
                <c:pt idx="7003">
                  <c:v>0.54987287521362305</c:v>
                </c:pt>
                <c:pt idx="7004">
                  <c:v>0.54986894130706787</c:v>
                </c:pt>
                <c:pt idx="7005">
                  <c:v>0.54986530542373657</c:v>
                </c:pt>
                <c:pt idx="7006">
                  <c:v>0.54986327886581421</c:v>
                </c:pt>
                <c:pt idx="7007">
                  <c:v>0.54986298084259033</c:v>
                </c:pt>
                <c:pt idx="7008">
                  <c:v>0.54986387491226196</c:v>
                </c:pt>
                <c:pt idx="7009">
                  <c:v>0.54986488819122314</c:v>
                </c:pt>
                <c:pt idx="7010">
                  <c:v>0.54986506700515747</c:v>
                </c:pt>
                <c:pt idx="7011">
                  <c:v>0.54986429214477539</c:v>
                </c:pt>
                <c:pt idx="7012">
                  <c:v>0.54986280202865601</c:v>
                </c:pt>
                <c:pt idx="7013">
                  <c:v>0.54986125230789185</c:v>
                </c:pt>
                <c:pt idx="7014">
                  <c:v>0.54986035823822021</c:v>
                </c:pt>
                <c:pt idx="7015">
                  <c:v>0.54986017942428589</c:v>
                </c:pt>
                <c:pt idx="7016">
                  <c:v>0.54986059665679932</c:v>
                </c:pt>
                <c:pt idx="7017">
                  <c:v>0.54986119270324707</c:v>
                </c:pt>
                <c:pt idx="7018">
                  <c:v>0.54986155033111572</c:v>
                </c:pt>
                <c:pt idx="7019">
                  <c:v>0.54986149072647095</c:v>
                </c:pt>
                <c:pt idx="7020">
                  <c:v>0.54986101388931274</c:v>
                </c:pt>
                <c:pt idx="7021">
                  <c:v>0.54986047744750977</c:v>
                </c:pt>
                <c:pt idx="7022">
                  <c:v>0.54986011981964111</c:v>
                </c:pt>
                <c:pt idx="7023">
                  <c:v>0.54986006021499634</c:v>
                </c:pt>
                <c:pt idx="7024">
                  <c:v>0.54986023902893066</c:v>
                </c:pt>
                <c:pt idx="7025">
                  <c:v>0.54986053705215454</c:v>
                </c:pt>
                <c:pt idx="7026">
                  <c:v>0.54986077547073364</c:v>
                </c:pt>
                <c:pt idx="7027">
                  <c:v>0.54986077547073364</c:v>
                </c:pt>
                <c:pt idx="7028">
                  <c:v>0.54986065626144409</c:v>
                </c:pt>
                <c:pt idx="7029">
                  <c:v>0.54986041784286499</c:v>
                </c:pt>
                <c:pt idx="7030">
                  <c:v>0.54986017942428589</c:v>
                </c:pt>
                <c:pt idx="7031">
                  <c:v>0.54986017942428589</c:v>
                </c:pt>
                <c:pt idx="7032">
                  <c:v>0.54986017942428589</c:v>
                </c:pt>
                <c:pt idx="7033">
                  <c:v>0.54986035823822021</c:v>
                </c:pt>
                <c:pt idx="7034">
                  <c:v>0.54986041784286499</c:v>
                </c:pt>
                <c:pt idx="7035">
                  <c:v>0.54986041784286499</c:v>
                </c:pt>
                <c:pt idx="7036">
                  <c:v>0.54986035823822021</c:v>
                </c:pt>
                <c:pt idx="7037">
                  <c:v>0.54986023902893066</c:v>
                </c:pt>
                <c:pt idx="7038">
                  <c:v>0.54986011981964111</c:v>
                </c:pt>
                <c:pt idx="7039">
                  <c:v>0.54986011981964111</c:v>
                </c:pt>
                <c:pt idx="7040">
                  <c:v>0.54986006021499634</c:v>
                </c:pt>
                <c:pt idx="7041">
                  <c:v>0.54986011981964111</c:v>
                </c:pt>
                <c:pt idx="7042">
                  <c:v>0.54986011981964111</c:v>
                </c:pt>
                <c:pt idx="7043">
                  <c:v>0.54986011981964111</c:v>
                </c:pt>
                <c:pt idx="7044">
                  <c:v>0.54986011981964111</c:v>
                </c:pt>
                <c:pt idx="7045">
                  <c:v>0.54986006021499634</c:v>
                </c:pt>
                <c:pt idx="7046">
                  <c:v>0.54986000061035156</c:v>
                </c:pt>
                <c:pt idx="7047">
                  <c:v>0.54985994100570679</c:v>
                </c:pt>
                <c:pt idx="7048">
                  <c:v>0.54986000061035156</c:v>
                </c:pt>
                <c:pt idx="7049">
                  <c:v>0.54985994100570679</c:v>
                </c:pt>
                <c:pt idx="7050">
                  <c:v>0.54986000061035156</c:v>
                </c:pt>
                <c:pt idx="7051">
                  <c:v>0.54986000061035156</c:v>
                </c:pt>
                <c:pt idx="7052">
                  <c:v>0.54986006021499634</c:v>
                </c:pt>
                <c:pt idx="7053">
                  <c:v>0.54986000061035156</c:v>
                </c:pt>
                <c:pt idx="7054">
                  <c:v>0.54985994100570679</c:v>
                </c:pt>
                <c:pt idx="7055">
                  <c:v>0.54985994100570679</c:v>
                </c:pt>
                <c:pt idx="7056">
                  <c:v>0.54985994100570679</c:v>
                </c:pt>
                <c:pt idx="7057">
                  <c:v>0.54985994100570679</c:v>
                </c:pt>
                <c:pt idx="7058">
                  <c:v>0.54985994100570679</c:v>
                </c:pt>
                <c:pt idx="7059">
                  <c:v>0.54986000061035156</c:v>
                </c:pt>
                <c:pt idx="7060">
                  <c:v>0.54986000061035156</c:v>
                </c:pt>
                <c:pt idx="7061">
                  <c:v>0.54985994100570679</c:v>
                </c:pt>
                <c:pt idx="7062">
                  <c:v>0.54985994100570679</c:v>
                </c:pt>
                <c:pt idx="7063">
                  <c:v>0.54985994100570679</c:v>
                </c:pt>
                <c:pt idx="7064">
                  <c:v>0.54985994100570679</c:v>
                </c:pt>
                <c:pt idx="7065">
                  <c:v>0.54985994100570679</c:v>
                </c:pt>
                <c:pt idx="7066">
                  <c:v>0.54985994100570679</c:v>
                </c:pt>
                <c:pt idx="7067">
                  <c:v>0.54985994100570679</c:v>
                </c:pt>
                <c:pt idx="7068">
                  <c:v>0.54985994100570679</c:v>
                </c:pt>
                <c:pt idx="7069">
                  <c:v>0.54985994100570679</c:v>
                </c:pt>
                <c:pt idx="7070">
                  <c:v>0.54985994100570679</c:v>
                </c:pt>
                <c:pt idx="7071">
                  <c:v>0.54985994100570679</c:v>
                </c:pt>
                <c:pt idx="7072">
                  <c:v>0.54985994100570679</c:v>
                </c:pt>
                <c:pt idx="7073">
                  <c:v>0.48856094479560852</c:v>
                </c:pt>
                <c:pt idx="7074">
                  <c:v>0.48855406045913702</c:v>
                </c:pt>
                <c:pt idx="7075">
                  <c:v>0.48854655027389532</c:v>
                </c:pt>
                <c:pt idx="7076">
                  <c:v>0.48854374885559082</c:v>
                </c:pt>
                <c:pt idx="7077">
                  <c:v>0.48854652047157288</c:v>
                </c:pt>
                <c:pt idx="7078">
                  <c:v>0.48855093121528631</c:v>
                </c:pt>
                <c:pt idx="7079">
                  <c:v>0.4885527491569519</c:v>
                </c:pt>
                <c:pt idx="7080">
                  <c:v>0.48855045437812811</c:v>
                </c:pt>
                <c:pt idx="7081">
                  <c:v>0.48854634165763849</c:v>
                </c:pt>
                <c:pt idx="7082">
                  <c:v>0.48854351043701172</c:v>
                </c:pt>
                <c:pt idx="7083">
                  <c:v>0.48854359984397888</c:v>
                </c:pt>
                <c:pt idx="7084">
                  <c:v>0.4885457456111908</c:v>
                </c:pt>
                <c:pt idx="7085">
                  <c:v>0.48854747414588928</c:v>
                </c:pt>
                <c:pt idx="7086">
                  <c:v>0.48854726552963262</c:v>
                </c:pt>
                <c:pt idx="7087">
                  <c:v>0.48854541778564448</c:v>
                </c:pt>
                <c:pt idx="7088">
                  <c:v>0.48854348063468928</c:v>
                </c:pt>
                <c:pt idx="7089">
                  <c:v>0.48854288458824158</c:v>
                </c:pt>
                <c:pt idx="7090">
                  <c:v>0.48854368925094599</c:v>
                </c:pt>
                <c:pt idx="7091">
                  <c:v>0.488544762134552</c:v>
                </c:pt>
                <c:pt idx="7092">
                  <c:v>0.48854520916938782</c:v>
                </c:pt>
                <c:pt idx="7093">
                  <c:v>0.48854461312294012</c:v>
                </c:pt>
                <c:pt idx="7094">
                  <c:v>0.48854357004165649</c:v>
                </c:pt>
                <c:pt idx="7095">
                  <c:v>0.48854294419288641</c:v>
                </c:pt>
                <c:pt idx="7096">
                  <c:v>0.4885430634021759</c:v>
                </c:pt>
                <c:pt idx="7097">
                  <c:v>0.48854365944862371</c:v>
                </c:pt>
                <c:pt idx="7098">
                  <c:v>0.4885440468788147</c:v>
                </c:pt>
                <c:pt idx="7099">
                  <c:v>0.48854398727416992</c:v>
                </c:pt>
                <c:pt idx="7100">
                  <c:v>0.48854351043701172</c:v>
                </c:pt>
                <c:pt idx="7101">
                  <c:v>0.48854303359985352</c:v>
                </c:pt>
                <c:pt idx="7102">
                  <c:v>0.48854288458824158</c:v>
                </c:pt>
                <c:pt idx="7103">
                  <c:v>0.48854309320449829</c:v>
                </c:pt>
                <c:pt idx="7104">
                  <c:v>0.48854342103004461</c:v>
                </c:pt>
                <c:pt idx="7105">
                  <c:v>0.48854351043701172</c:v>
                </c:pt>
                <c:pt idx="7106">
                  <c:v>0.48854333162307739</c:v>
                </c:pt>
                <c:pt idx="7107">
                  <c:v>0.4885430634021759</c:v>
                </c:pt>
                <c:pt idx="7108">
                  <c:v>0.48854288458824158</c:v>
                </c:pt>
                <c:pt idx="7109">
                  <c:v>0.48854294419288641</c:v>
                </c:pt>
                <c:pt idx="7110">
                  <c:v>0.4885430634021759</c:v>
                </c:pt>
                <c:pt idx="7111">
                  <c:v>0.48854318261146551</c:v>
                </c:pt>
                <c:pt idx="7112">
                  <c:v>0.48854318261146551</c:v>
                </c:pt>
                <c:pt idx="7113">
                  <c:v>0.48854300379753107</c:v>
                </c:pt>
                <c:pt idx="7114">
                  <c:v>0.48854288458824158</c:v>
                </c:pt>
                <c:pt idx="7115">
                  <c:v>0.1324249058961868</c:v>
                </c:pt>
                <c:pt idx="7116">
                  <c:v>0.1340929716825485</c:v>
                </c:pt>
                <c:pt idx="7117">
                  <c:v>0.1312534362077713</c:v>
                </c:pt>
                <c:pt idx="7118">
                  <c:v>0.1337175518274307</c:v>
                </c:pt>
                <c:pt idx="7119">
                  <c:v>0.13130941987037659</c:v>
                </c:pt>
                <c:pt idx="7120">
                  <c:v>0.13305225968360901</c:v>
                </c:pt>
                <c:pt idx="7121">
                  <c:v>0.13138630986213681</c:v>
                </c:pt>
                <c:pt idx="7122">
                  <c:v>0.1326275169849396</c:v>
                </c:pt>
                <c:pt idx="7123">
                  <c:v>0.13136748969554901</c:v>
                </c:pt>
                <c:pt idx="7124">
                  <c:v>0.13235333561897281</c:v>
                </c:pt>
                <c:pt idx="7125">
                  <c:v>0.13130749762058261</c:v>
                </c:pt>
                <c:pt idx="7126">
                  <c:v>0.13216860592365259</c:v>
                </c:pt>
                <c:pt idx="7127">
                  <c:v>0.13125494122505191</c:v>
                </c:pt>
                <c:pt idx="7128">
                  <c:v>0.13201598823070529</c:v>
                </c:pt>
                <c:pt idx="7129">
                  <c:v>0.13123235106468201</c:v>
                </c:pt>
                <c:pt idx="7130">
                  <c:v>0.13187190890312189</c:v>
                </c:pt>
                <c:pt idx="7131">
                  <c:v>0.1312424838542938</c:v>
                </c:pt>
                <c:pt idx="7132">
                  <c:v>0.13172510266304019</c:v>
                </c:pt>
                <c:pt idx="7133">
                  <c:v>0.13127553462982181</c:v>
                </c:pt>
                <c:pt idx="7134">
                  <c:v>0.13158178329467771</c:v>
                </c:pt>
                <c:pt idx="7135">
                  <c:v>0.13131788372993469</c:v>
                </c:pt>
                <c:pt idx="7136">
                  <c:v>0.13145321607589719</c:v>
                </c:pt>
                <c:pt idx="7137">
                  <c:v>0.13135434687137601</c:v>
                </c:pt>
                <c:pt idx="7138">
                  <c:v>0.1313486993312836</c:v>
                </c:pt>
                <c:pt idx="7139">
                  <c:v>0.13137638568878171</c:v>
                </c:pt>
                <c:pt idx="7140">
                  <c:v>0.13127496838569641</c:v>
                </c:pt>
                <c:pt idx="7141">
                  <c:v>0.1313794404268265</c:v>
                </c:pt>
                <c:pt idx="7142">
                  <c:v>0.13123117387294769</c:v>
                </c:pt>
                <c:pt idx="7143">
                  <c:v>0.1313659846782684</c:v>
                </c:pt>
                <c:pt idx="7144">
                  <c:v>0.1312127560377121</c:v>
                </c:pt>
                <c:pt idx="7145">
                  <c:v>0.13134011626243591</c:v>
                </c:pt>
                <c:pt idx="7146">
                  <c:v>0.13121148943901059</c:v>
                </c:pt>
                <c:pt idx="7147">
                  <c:v>0.13130961358547211</c:v>
                </c:pt>
                <c:pt idx="7148">
                  <c:v>0.13121879100799561</c:v>
                </c:pt>
                <c:pt idx="7149">
                  <c:v>0.13127954304218289</c:v>
                </c:pt>
                <c:pt idx="7150">
                  <c:v>0.13122877478599551</c:v>
                </c:pt>
                <c:pt idx="7151">
                  <c:v>0.13125379383564001</c:v>
                </c:pt>
                <c:pt idx="7152">
                  <c:v>0.13123637437820429</c:v>
                </c:pt>
                <c:pt idx="7153">
                  <c:v>0.1312344819307327</c:v>
                </c:pt>
                <c:pt idx="7154">
                  <c:v>0.13124038279056549</c:v>
                </c:pt>
                <c:pt idx="7155">
                  <c:v>0.13122110068798071</c:v>
                </c:pt>
                <c:pt idx="7156">
                  <c:v>0.13124087452888489</c:v>
                </c:pt>
                <c:pt idx="7157">
                  <c:v>0.13121324777603149</c:v>
                </c:pt>
                <c:pt idx="7158">
                  <c:v>0.1312384307384491</c:v>
                </c:pt>
                <c:pt idx="7159">
                  <c:v>0.1312091052532196</c:v>
                </c:pt>
                <c:pt idx="7160">
                  <c:v>0.13123467564582819</c:v>
                </c:pt>
                <c:pt idx="7161">
                  <c:v>0.131207674741745</c:v>
                </c:pt>
                <c:pt idx="7162">
                  <c:v>0.1312297731637955</c:v>
                </c:pt>
                <c:pt idx="7163">
                  <c:v>0.13120774924755099</c:v>
                </c:pt>
                <c:pt idx="7164">
                  <c:v>0.13122518360614779</c:v>
                </c:pt>
                <c:pt idx="7165">
                  <c:v>0.13120853900909421</c:v>
                </c:pt>
                <c:pt idx="7166">
                  <c:v>0.13122071325778961</c:v>
                </c:pt>
                <c:pt idx="7167">
                  <c:v>0.131209671497345</c:v>
                </c:pt>
                <c:pt idx="7168">
                  <c:v>0.13121682405471799</c:v>
                </c:pt>
                <c:pt idx="7169">
                  <c:v>0.13121055066585541</c:v>
                </c:pt>
                <c:pt idx="7170">
                  <c:v>0.1312135457992554</c:v>
                </c:pt>
                <c:pt idx="7171">
                  <c:v>0.13121131062507629</c:v>
                </c:pt>
                <c:pt idx="7172">
                  <c:v>0.13121107220649719</c:v>
                </c:pt>
                <c:pt idx="7173">
                  <c:v>0.13121166825294489</c:v>
                </c:pt>
                <c:pt idx="7174">
                  <c:v>0.13120934367179871</c:v>
                </c:pt>
                <c:pt idx="7175">
                  <c:v>0.13121166825294489</c:v>
                </c:pt>
                <c:pt idx="7176">
                  <c:v>0.13120825588703161</c:v>
                </c:pt>
                <c:pt idx="7177">
                  <c:v>0.13121140003204351</c:v>
                </c:pt>
                <c:pt idx="7178">
                  <c:v>0.13120763003826141</c:v>
                </c:pt>
                <c:pt idx="7179">
                  <c:v>0.1312108784914017</c:v>
                </c:pt>
                <c:pt idx="7180">
                  <c:v>0.13120737671852109</c:v>
                </c:pt>
                <c:pt idx="7181">
                  <c:v>0.13121029734611511</c:v>
                </c:pt>
                <c:pt idx="7182">
                  <c:v>0.13120739161968231</c:v>
                </c:pt>
                <c:pt idx="7183">
                  <c:v>0.131209671497345</c:v>
                </c:pt>
                <c:pt idx="7184">
                  <c:v>0.13120755553245539</c:v>
                </c:pt>
                <c:pt idx="7185">
                  <c:v>0.13120907545089719</c:v>
                </c:pt>
                <c:pt idx="7186">
                  <c:v>0.1312077194452286</c:v>
                </c:pt>
                <c:pt idx="7187">
                  <c:v>0.13120853900909421</c:v>
                </c:pt>
                <c:pt idx="7188">
                  <c:v>0.13120786845684049</c:v>
                </c:pt>
                <c:pt idx="7189">
                  <c:v>0.1312080919742584</c:v>
                </c:pt>
                <c:pt idx="7190">
                  <c:v>0.1312079727649689</c:v>
                </c:pt>
                <c:pt idx="7191">
                  <c:v>0.13120777904987341</c:v>
                </c:pt>
                <c:pt idx="7192">
                  <c:v>0.13120800256729129</c:v>
                </c:pt>
                <c:pt idx="7193">
                  <c:v>0.13120754063129431</c:v>
                </c:pt>
                <c:pt idx="7194">
                  <c:v>0.1312079727649689</c:v>
                </c:pt>
                <c:pt idx="7195">
                  <c:v>0.1312074214220047</c:v>
                </c:pt>
                <c:pt idx="7196">
                  <c:v>0.1312079131603241</c:v>
                </c:pt>
                <c:pt idx="7197">
                  <c:v>0.1312073618173599</c:v>
                </c:pt>
                <c:pt idx="7198">
                  <c:v>0.1312078386545181</c:v>
                </c:pt>
                <c:pt idx="7199">
                  <c:v>0.1312073469161987</c:v>
                </c:pt>
                <c:pt idx="7200">
                  <c:v>0.13120776414871221</c:v>
                </c:pt>
                <c:pt idx="7201">
                  <c:v>0.1312073469161987</c:v>
                </c:pt>
                <c:pt idx="7202">
                  <c:v>0.131207674741745</c:v>
                </c:pt>
                <c:pt idx="7203">
                  <c:v>0.13120737671852109</c:v>
                </c:pt>
                <c:pt idx="7204">
                  <c:v>0.1312075853347778</c:v>
                </c:pt>
                <c:pt idx="7205">
                  <c:v>0.13120737671852109</c:v>
                </c:pt>
                <c:pt idx="7206">
                  <c:v>0.13120752573013311</c:v>
                </c:pt>
                <c:pt idx="7207">
                  <c:v>0.13120740652084351</c:v>
                </c:pt>
                <c:pt idx="7208">
                  <c:v>0.13120745122432709</c:v>
                </c:pt>
                <c:pt idx="7209">
                  <c:v>0.13120740652084351</c:v>
                </c:pt>
                <c:pt idx="7210">
                  <c:v>0.13120740652084351</c:v>
                </c:pt>
                <c:pt idx="7211">
                  <c:v>0.1312074214220047</c:v>
                </c:pt>
                <c:pt idx="7212">
                  <c:v>0.13120739161968231</c:v>
                </c:pt>
                <c:pt idx="7213">
                  <c:v>0.13120740652084351</c:v>
                </c:pt>
                <c:pt idx="7214">
                  <c:v>0.13120737671852109</c:v>
                </c:pt>
                <c:pt idx="7215">
                  <c:v>0.13120740652084351</c:v>
                </c:pt>
                <c:pt idx="7216">
                  <c:v>0.1312073469161987</c:v>
                </c:pt>
                <c:pt idx="7217">
                  <c:v>0.13120740652084351</c:v>
                </c:pt>
                <c:pt idx="7218">
                  <c:v>0.1312073469161987</c:v>
                </c:pt>
                <c:pt idx="7219">
                  <c:v>0.13120739161968231</c:v>
                </c:pt>
                <c:pt idx="7220">
                  <c:v>0.1312073469161987</c:v>
                </c:pt>
                <c:pt idx="7221">
                  <c:v>0.13120739161968231</c:v>
                </c:pt>
                <c:pt idx="7222">
                  <c:v>0.1312073469161987</c:v>
                </c:pt>
                <c:pt idx="7223">
                  <c:v>0.13120739161968231</c:v>
                </c:pt>
                <c:pt idx="7224">
                  <c:v>0.1312073469161987</c:v>
                </c:pt>
                <c:pt idx="7225">
                  <c:v>0.26142516732215881</c:v>
                </c:pt>
                <c:pt idx="7226">
                  <c:v>0.26138526201248169</c:v>
                </c:pt>
                <c:pt idx="7227">
                  <c:v>0.261391282081604</c:v>
                </c:pt>
                <c:pt idx="7228">
                  <c:v>0.26141682267189031</c:v>
                </c:pt>
                <c:pt idx="7229">
                  <c:v>0.26139935851097112</c:v>
                </c:pt>
                <c:pt idx="7230">
                  <c:v>0.26138025522232061</c:v>
                </c:pt>
                <c:pt idx="7231">
                  <c:v>0.26139688491821289</c:v>
                </c:pt>
                <c:pt idx="7232">
                  <c:v>0.26140382885932922</c:v>
                </c:pt>
                <c:pt idx="7233">
                  <c:v>0.26138520240783691</c:v>
                </c:pt>
                <c:pt idx="7234">
                  <c:v>0.26138290762901312</c:v>
                </c:pt>
                <c:pt idx="7235">
                  <c:v>0.26139640808105469</c:v>
                </c:pt>
                <c:pt idx="7236">
                  <c:v>0.26139178872108459</c:v>
                </c:pt>
                <c:pt idx="7237">
                  <c:v>0.26138043403625488</c:v>
                </c:pt>
                <c:pt idx="7238">
                  <c:v>0.26138612627983088</c:v>
                </c:pt>
                <c:pt idx="7239">
                  <c:v>0.26139193773269648</c:v>
                </c:pt>
                <c:pt idx="7240">
                  <c:v>0.26138404011726379</c:v>
                </c:pt>
                <c:pt idx="7241">
                  <c:v>0.26138067245483398</c:v>
                </c:pt>
                <c:pt idx="7242">
                  <c:v>0.26138702034950262</c:v>
                </c:pt>
                <c:pt idx="7243">
                  <c:v>0.26138672232627869</c:v>
                </c:pt>
                <c:pt idx="7244">
                  <c:v>0.26138073205947882</c:v>
                </c:pt>
                <c:pt idx="7245">
                  <c:v>0.26138213276863098</c:v>
                </c:pt>
                <c:pt idx="7246">
                  <c:v>0.26138579845428472</c:v>
                </c:pt>
                <c:pt idx="7247">
                  <c:v>0.26138275861740112</c:v>
                </c:pt>
                <c:pt idx="7248">
                  <c:v>0.26138022541999822</c:v>
                </c:pt>
                <c:pt idx="7249">
                  <c:v>0.26138293743133539</c:v>
                </c:pt>
                <c:pt idx="7250">
                  <c:v>0.26138362288475042</c:v>
                </c:pt>
                <c:pt idx="7251">
                  <c:v>0.26138073205947882</c:v>
                </c:pt>
                <c:pt idx="7252">
                  <c:v>0.26138076186180109</c:v>
                </c:pt>
                <c:pt idx="7253">
                  <c:v>0.26138275861740112</c:v>
                </c:pt>
                <c:pt idx="7254">
                  <c:v>0.26138174533843989</c:v>
                </c:pt>
                <c:pt idx="7255">
                  <c:v>0.26138016581535339</c:v>
                </c:pt>
                <c:pt idx="7256">
                  <c:v>0.26138123869895941</c:v>
                </c:pt>
                <c:pt idx="7257">
                  <c:v>0.26138192415237432</c:v>
                </c:pt>
                <c:pt idx="7258">
                  <c:v>0.26138061285018921</c:v>
                </c:pt>
                <c:pt idx="7259">
                  <c:v>0.26138031482696528</c:v>
                </c:pt>
                <c:pt idx="7260">
                  <c:v>0.26138129830360413</c:v>
                </c:pt>
                <c:pt idx="7261">
                  <c:v>0.26138105988502502</c:v>
                </c:pt>
                <c:pt idx="7262">
                  <c:v>0.26138022541999822</c:v>
                </c:pt>
                <c:pt idx="7263">
                  <c:v>0.26138055324554438</c:v>
                </c:pt>
                <c:pt idx="7264">
                  <c:v>0.26138103008270258</c:v>
                </c:pt>
                <c:pt idx="7265">
                  <c:v>0.26138049364089971</c:v>
                </c:pt>
                <c:pt idx="7266">
                  <c:v>0.26138019561767578</c:v>
                </c:pt>
                <c:pt idx="7267">
                  <c:v>0.26138067245483398</c:v>
                </c:pt>
                <c:pt idx="7268">
                  <c:v>0.26138067245483398</c:v>
                </c:pt>
                <c:pt idx="7269">
                  <c:v>0.26138019561767578</c:v>
                </c:pt>
                <c:pt idx="7270">
                  <c:v>0.26138028502464289</c:v>
                </c:pt>
                <c:pt idx="7271">
                  <c:v>0.26138058304786682</c:v>
                </c:pt>
                <c:pt idx="7272">
                  <c:v>0.26138034462928772</c:v>
                </c:pt>
                <c:pt idx="7273">
                  <c:v>0.26138016581535339</c:v>
                </c:pt>
                <c:pt idx="7274">
                  <c:v>0.2613804042339325</c:v>
                </c:pt>
                <c:pt idx="7275">
                  <c:v>0.2613804042339325</c:v>
                </c:pt>
                <c:pt idx="7276">
                  <c:v>0.26138019561767578</c:v>
                </c:pt>
                <c:pt idx="7277">
                  <c:v>0.26138022541999822</c:v>
                </c:pt>
                <c:pt idx="7278">
                  <c:v>0.26138034462928772</c:v>
                </c:pt>
                <c:pt idx="7279">
                  <c:v>0.26138028502464289</c:v>
                </c:pt>
                <c:pt idx="7280">
                  <c:v>0.26138016581535339</c:v>
                </c:pt>
                <c:pt idx="7281">
                  <c:v>0.2297824174165726</c:v>
                </c:pt>
                <c:pt idx="7282">
                  <c:v>0.22976948320865631</c:v>
                </c:pt>
                <c:pt idx="7283">
                  <c:v>0.22977004945278171</c:v>
                </c:pt>
                <c:pt idx="7284">
                  <c:v>0.22977890074253079</c:v>
                </c:pt>
                <c:pt idx="7285">
                  <c:v>0.22977651655673981</c:v>
                </c:pt>
                <c:pt idx="7286">
                  <c:v>0.2297680526971817</c:v>
                </c:pt>
                <c:pt idx="7287">
                  <c:v>0.22976911067962649</c:v>
                </c:pt>
                <c:pt idx="7288">
                  <c:v>0.22977478802204129</c:v>
                </c:pt>
                <c:pt idx="7289">
                  <c:v>0.22977261245250699</c:v>
                </c:pt>
                <c:pt idx="7290">
                  <c:v>0.22976720333099371</c:v>
                </c:pt>
                <c:pt idx="7291">
                  <c:v>0.2297684848308563</c:v>
                </c:pt>
                <c:pt idx="7292">
                  <c:v>0.22977206110954279</c:v>
                </c:pt>
                <c:pt idx="7293">
                  <c:v>0.229770302772522</c:v>
                </c:pt>
                <c:pt idx="7294">
                  <c:v>0.22976693511009219</c:v>
                </c:pt>
                <c:pt idx="7295">
                  <c:v>0.2297681123018265</c:v>
                </c:pt>
                <c:pt idx="7296">
                  <c:v>0.22977039217948911</c:v>
                </c:pt>
                <c:pt idx="7297">
                  <c:v>0.22976893186569211</c:v>
                </c:pt>
                <c:pt idx="7298">
                  <c:v>0.22976687550544739</c:v>
                </c:pt>
                <c:pt idx="7299">
                  <c:v>0.22976791858673101</c:v>
                </c:pt>
                <c:pt idx="7300">
                  <c:v>0.2297692596912384</c:v>
                </c:pt>
                <c:pt idx="7301">
                  <c:v>0.22976809740066531</c:v>
                </c:pt>
                <c:pt idx="7302">
                  <c:v>0.229766845703125</c:v>
                </c:pt>
                <c:pt idx="7303">
                  <c:v>0.2297676354646683</c:v>
                </c:pt>
                <c:pt idx="7304">
                  <c:v>0.22976841032505041</c:v>
                </c:pt>
                <c:pt idx="7305">
                  <c:v>0.22976753115653989</c:v>
                </c:pt>
                <c:pt idx="7306">
                  <c:v>0.22976680099964139</c:v>
                </c:pt>
                <c:pt idx="7307">
                  <c:v>0.2297673970460892</c:v>
                </c:pt>
                <c:pt idx="7308">
                  <c:v>0.22976782917976379</c:v>
                </c:pt>
                <c:pt idx="7309">
                  <c:v>0.2297671586275101</c:v>
                </c:pt>
                <c:pt idx="7310">
                  <c:v>0.229766771197319</c:v>
                </c:pt>
                <c:pt idx="7311">
                  <c:v>0.22976720333099371</c:v>
                </c:pt>
                <c:pt idx="7312">
                  <c:v>0.22976744174957281</c:v>
                </c:pt>
                <c:pt idx="7313">
                  <c:v>0.22976697981357569</c:v>
                </c:pt>
                <c:pt idx="7314">
                  <c:v>0.22976680099964139</c:v>
                </c:pt>
                <c:pt idx="7315">
                  <c:v>0.22976711392402649</c:v>
                </c:pt>
                <c:pt idx="7316">
                  <c:v>0.22976718842983249</c:v>
                </c:pt>
                <c:pt idx="7317">
                  <c:v>0.22976687550544739</c:v>
                </c:pt>
                <c:pt idx="7318">
                  <c:v>0.22976680099964139</c:v>
                </c:pt>
                <c:pt idx="7319">
                  <c:v>0.2297670245170593</c:v>
                </c:pt>
                <c:pt idx="7320">
                  <c:v>0.22976705431938171</c:v>
                </c:pt>
                <c:pt idx="7321">
                  <c:v>0.22976681590080261</c:v>
                </c:pt>
                <c:pt idx="7322">
                  <c:v>0.22976680099964139</c:v>
                </c:pt>
                <c:pt idx="7323">
                  <c:v>0.22976693511009219</c:v>
                </c:pt>
                <c:pt idx="7324">
                  <c:v>0.22976693511009219</c:v>
                </c:pt>
                <c:pt idx="7325">
                  <c:v>0.22976680099964139</c:v>
                </c:pt>
                <c:pt idx="7326">
                  <c:v>0.229766771197319</c:v>
                </c:pt>
                <c:pt idx="7327">
                  <c:v>0.22976689040660861</c:v>
                </c:pt>
                <c:pt idx="7328">
                  <c:v>0.22976687550544739</c:v>
                </c:pt>
                <c:pt idx="7329">
                  <c:v>0.22976675629615781</c:v>
                </c:pt>
                <c:pt idx="7330">
                  <c:v>0.22976680099964139</c:v>
                </c:pt>
                <c:pt idx="7331">
                  <c:v>0.22976681590080261</c:v>
                </c:pt>
                <c:pt idx="7332">
                  <c:v>0.22976681590080261</c:v>
                </c:pt>
                <c:pt idx="7333">
                  <c:v>0.22976675629615781</c:v>
                </c:pt>
                <c:pt idx="7334">
                  <c:v>0.229766771197319</c:v>
                </c:pt>
                <c:pt idx="7335">
                  <c:v>0.22976681590080261</c:v>
                </c:pt>
                <c:pt idx="7336">
                  <c:v>0.22976680099964139</c:v>
                </c:pt>
                <c:pt idx="7337">
                  <c:v>0.22976675629615781</c:v>
                </c:pt>
                <c:pt idx="7338">
                  <c:v>0.229766771197319</c:v>
                </c:pt>
                <c:pt idx="7339">
                  <c:v>0.22976680099964139</c:v>
                </c:pt>
                <c:pt idx="7340">
                  <c:v>0.22976680099964139</c:v>
                </c:pt>
                <c:pt idx="7341">
                  <c:v>0.22976675629615781</c:v>
                </c:pt>
                <c:pt idx="7342">
                  <c:v>0.22976675629615781</c:v>
                </c:pt>
                <c:pt idx="7343">
                  <c:v>0.229766771197319</c:v>
                </c:pt>
                <c:pt idx="7344">
                  <c:v>0.229766771197319</c:v>
                </c:pt>
                <c:pt idx="7345">
                  <c:v>0.22976675629615781</c:v>
                </c:pt>
                <c:pt idx="7346">
                  <c:v>0.22976675629615781</c:v>
                </c:pt>
                <c:pt idx="7347">
                  <c:v>0.229766771197319</c:v>
                </c:pt>
                <c:pt idx="7348">
                  <c:v>0.22976675629615781</c:v>
                </c:pt>
                <c:pt idx="7349">
                  <c:v>0.22976675629615781</c:v>
                </c:pt>
                <c:pt idx="7350">
                  <c:v>0.229766771197319</c:v>
                </c:pt>
                <c:pt idx="7351">
                  <c:v>0.22976675629615781</c:v>
                </c:pt>
                <c:pt idx="7352">
                  <c:v>0.22976675629615781</c:v>
                </c:pt>
                <c:pt idx="7353">
                  <c:v>0.229766771197319</c:v>
                </c:pt>
                <c:pt idx="7354">
                  <c:v>0.22976675629615781</c:v>
                </c:pt>
                <c:pt idx="7355">
                  <c:v>0.40391948819160461</c:v>
                </c:pt>
                <c:pt idx="7356">
                  <c:v>0.40391528606414789</c:v>
                </c:pt>
                <c:pt idx="7357">
                  <c:v>0.4039110541343689</c:v>
                </c:pt>
                <c:pt idx="7358">
                  <c:v>0.40391013026237488</c:v>
                </c:pt>
                <c:pt idx="7359">
                  <c:v>0.40391182899475098</c:v>
                </c:pt>
                <c:pt idx="7360">
                  <c:v>0.40391314029693598</c:v>
                </c:pt>
                <c:pt idx="7361">
                  <c:v>0.40391188859939581</c:v>
                </c:pt>
                <c:pt idx="7362">
                  <c:v>0.40390881896018982</c:v>
                </c:pt>
                <c:pt idx="7363">
                  <c:v>0.40390640497207642</c:v>
                </c:pt>
                <c:pt idx="7364">
                  <c:v>0.40390589833259583</c:v>
                </c:pt>
                <c:pt idx="7365">
                  <c:v>0.40390682220458979</c:v>
                </c:pt>
                <c:pt idx="7366">
                  <c:v>0.40390723943710333</c:v>
                </c:pt>
                <c:pt idx="7367">
                  <c:v>0.40390646457672119</c:v>
                </c:pt>
                <c:pt idx="7368">
                  <c:v>0.40390491485595698</c:v>
                </c:pt>
                <c:pt idx="7369">
                  <c:v>0.40390396118164063</c:v>
                </c:pt>
                <c:pt idx="7370">
                  <c:v>0.40390408039093018</c:v>
                </c:pt>
                <c:pt idx="7371">
                  <c:v>0.40390485525131231</c:v>
                </c:pt>
                <c:pt idx="7372">
                  <c:v>0.4039052426815033</c:v>
                </c:pt>
                <c:pt idx="7373">
                  <c:v>0.40390491485595698</c:v>
                </c:pt>
                <c:pt idx="7374">
                  <c:v>0.4039042592048645</c:v>
                </c:pt>
                <c:pt idx="7375">
                  <c:v>0.40390399098396301</c:v>
                </c:pt>
                <c:pt idx="7376">
                  <c:v>0.40390428900718689</c:v>
                </c:pt>
                <c:pt idx="7377">
                  <c:v>0.40390479564666748</c:v>
                </c:pt>
                <c:pt idx="7378">
                  <c:v>0.40390494465827942</c:v>
                </c:pt>
                <c:pt idx="7379">
                  <c:v>0.40390473604202271</c:v>
                </c:pt>
                <c:pt idx="7380">
                  <c:v>0.40390434861183172</c:v>
                </c:pt>
                <c:pt idx="7381">
                  <c:v>0.40390428900718689</c:v>
                </c:pt>
                <c:pt idx="7382">
                  <c:v>0.40390437841415411</c:v>
                </c:pt>
                <c:pt idx="7383">
                  <c:v>0.40390458703041082</c:v>
                </c:pt>
                <c:pt idx="7384">
                  <c:v>0.40390458703041082</c:v>
                </c:pt>
                <c:pt idx="7385">
                  <c:v>0.40390434861183172</c:v>
                </c:pt>
                <c:pt idx="7386">
                  <c:v>0.40390413999557501</c:v>
                </c:pt>
                <c:pt idx="7387">
                  <c:v>0.4039040207862854</c:v>
                </c:pt>
                <c:pt idx="7388">
                  <c:v>0.40390413999557501</c:v>
                </c:pt>
                <c:pt idx="7389">
                  <c:v>0.40390416979789728</c:v>
                </c:pt>
                <c:pt idx="7390">
                  <c:v>0.40390413999557501</c:v>
                </c:pt>
                <c:pt idx="7391">
                  <c:v>0.40390399098396301</c:v>
                </c:pt>
                <c:pt idx="7392">
                  <c:v>0.40390387177467352</c:v>
                </c:pt>
                <c:pt idx="7393">
                  <c:v>0.40390384197235107</c:v>
                </c:pt>
                <c:pt idx="7394">
                  <c:v>0.40390390157699579</c:v>
                </c:pt>
                <c:pt idx="7395">
                  <c:v>0.40390390157699579</c:v>
                </c:pt>
                <c:pt idx="7396">
                  <c:v>0.40390390157699579</c:v>
                </c:pt>
                <c:pt idx="7397">
                  <c:v>0.4039037823677063</c:v>
                </c:pt>
                <c:pt idx="7398">
                  <c:v>0.4039037823677063</c:v>
                </c:pt>
                <c:pt idx="7399">
                  <c:v>0.40390384197235107</c:v>
                </c:pt>
                <c:pt idx="7400">
                  <c:v>0.40390387177467352</c:v>
                </c:pt>
                <c:pt idx="7401">
                  <c:v>0.40390390157699579</c:v>
                </c:pt>
                <c:pt idx="7402">
                  <c:v>0.40390387177467352</c:v>
                </c:pt>
                <c:pt idx="7403">
                  <c:v>0.40390384197235107</c:v>
                </c:pt>
                <c:pt idx="7404">
                  <c:v>0.4039037823677063</c:v>
                </c:pt>
                <c:pt idx="7405">
                  <c:v>0.40390384197235107</c:v>
                </c:pt>
                <c:pt idx="7406">
                  <c:v>0.40390384197235107</c:v>
                </c:pt>
                <c:pt idx="7407">
                  <c:v>0.40390384197235107</c:v>
                </c:pt>
                <c:pt idx="7408">
                  <c:v>0.40390384197235107</c:v>
                </c:pt>
                <c:pt idx="7409">
                  <c:v>0.40390384197235107</c:v>
                </c:pt>
                <c:pt idx="7410">
                  <c:v>0.40390384197235107</c:v>
                </c:pt>
                <c:pt idx="7411">
                  <c:v>0.40390384197235107</c:v>
                </c:pt>
                <c:pt idx="7412">
                  <c:v>0.40390384197235107</c:v>
                </c:pt>
                <c:pt idx="7413">
                  <c:v>0.40390384197235107</c:v>
                </c:pt>
                <c:pt idx="7414">
                  <c:v>0.40390384197235107</c:v>
                </c:pt>
                <c:pt idx="7415">
                  <c:v>0.40390375256538391</c:v>
                </c:pt>
                <c:pt idx="7416">
                  <c:v>0.4039037823677063</c:v>
                </c:pt>
                <c:pt idx="7417">
                  <c:v>0.40390375256538391</c:v>
                </c:pt>
                <c:pt idx="7418">
                  <c:v>0.40390384197235107</c:v>
                </c:pt>
                <c:pt idx="7419">
                  <c:v>0.40390384197235107</c:v>
                </c:pt>
                <c:pt idx="7420">
                  <c:v>0.40390384197235107</c:v>
                </c:pt>
                <c:pt idx="7421">
                  <c:v>0.4039037823677063</c:v>
                </c:pt>
                <c:pt idx="7422">
                  <c:v>0.4039037823677063</c:v>
                </c:pt>
                <c:pt idx="7423">
                  <c:v>0.4039037823677063</c:v>
                </c:pt>
                <c:pt idx="7424">
                  <c:v>0.4039037823677063</c:v>
                </c:pt>
                <c:pt idx="7425">
                  <c:v>0.40390375256538391</c:v>
                </c:pt>
                <c:pt idx="7426">
                  <c:v>0.40390375256538391</c:v>
                </c:pt>
                <c:pt idx="7427">
                  <c:v>0.4039037823677063</c:v>
                </c:pt>
                <c:pt idx="7428">
                  <c:v>0.4039037823677063</c:v>
                </c:pt>
                <c:pt idx="7429">
                  <c:v>0.4039037823677063</c:v>
                </c:pt>
                <c:pt idx="7430">
                  <c:v>0.4039037823677063</c:v>
                </c:pt>
                <c:pt idx="7431">
                  <c:v>0.4039037823677063</c:v>
                </c:pt>
                <c:pt idx="7432">
                  <c:v>0.4039037823677063</c:v>
                </c:pt>
                <c:pt idx="7433">
                  <c:v>0.40390375256538391</c:v>
                </c:pt>
                <c:pt idx="7434">
                  <c:v>0.40390384197235107</c:v>
                </c:pt>
                <c:pt idx="7435">
                  <c:v>0.4039037823677063</c:v>
                </c:pt>
                <c:pt idx="7436">
                  <c:v>0.4039037823677063</c:v>
                </c:pt>
                <c:pt idx="7437">
                  <c:v>0.4039037823677063</c:v>
                </c:pt>
                <c:pt idx="7438">
                  <c:v>0.40390375256538391</c:v>
                </c:pt>
                <c:pt idx="7439">
                  <c:v>0.40390375256538391</c:v>
                </c:pt>
                <c:pt idx="7440">
                  <c:v>0.4039037823677063</c:v>
                </c:pt>
                <c:pt idx="7441">
                  <c:v>2.6222458109259609E-2</c:v>
                </c:pt>
                <c:pt idx="7442">
                  <c:v>4.8322860151529312E-2</c:v>
                </c:pt>
                <c:pt idx="7443">
                  <c:v>4.1335035115480423E-2</c:v>
                </c:pt>
                <c:pt idx="7444">
                  <c:v>3.6347486078739173E-2</c:v>
                </c:pt>
                <c:pt idx="7445">
                  <c:v>2.5232339277863499E-2</c:v>
                </c:pt>
                <c:pt idx="7446">
                  <c:v>3.7388578057289117E-2</c:v>
                </c:pt>
                <c:pt idx="7447">
                  <c:v>2.8310472145676609E-2</c:v>
                </c:pt>
                <c:pt idx="7448">
                  <c:v>2.5692839175462719E-2</c:v>
                </c:pt>
                <c:pt idx="7449">
                  <c:v>3.3500459045171738E-2</c:v>
                </c:pt>
                <c:pt idx="7450">
                  <c:v>2.7456464245915409E-2</c:v>
                </c:pt>
                <c:pt idx="7451">
                  <c:v>2.4678051471710209E-2</c:v>
                </c:pt>
                <c:pt idx="7452">
                  <c:v>3.0433481559157372E-2</c:v>
                </c:pt>
                <c:pt idx="7453">
                  <c:v>2.727879956364632E-2</c:v>
                </c:pt>
                <c:pt idx="7454">
                  <c:v>2.4099040776491169E-2</c:v>
                </c:pt>
                <c:pt idx="7455">
                  <c:v>2.802520431578159E-2</c:v>
                </c:pt>
                <c:pt idx="7456">
                  <c:v>2.730004861950874E-2</c:v>
                </c:pt>
                <c:pt idx="7457">
                  <c:v>2.401344291865826E-2</c:v>
                </c:pt>
                <c:pt idx="7458">
                  <c:v>2.6086486876010891E-2</c:v>
                </c:pt>
                <c:pt idx="7459">
                  <c:v>2.697096765041351E-2</c:v>
                </c:pt>
                <c:pt idx="7460">
                  <c:v>2.4333883076906201E-2</c:v>
                </c:pt>
                <c:pt idx="7461">
                  <c:v>2.4804616346955299E-2</c:v>
                </c:pt>
                <c:pt idx="7462">
                  <c:v>2.630752511322498E-2</c:v>
                </c:pt>
                <c:pt idx="7463">
                  <c:v>2.477825433015823E-2</c:v>
                </c:pt>
                <c:pt idx="7464">
                  <c:v>2.413067035377026E-2</c:v>
                </c:pt>
                <c:pt idx="7465">
                  <c:v>2.547504007816315E-2</c:v>
                </c:pt>
                <c:pt idx="7466">
                  <c:v>2.5030635297298431E-2</c:v>
                </c:pt>
                <c:pt idx="7467">
                  <c:v>2.3987499997019771E-2</c:v>
                </c:pt>
                <c:pt idx="7468">
                  <c:v>2.472240291535854E-2</c:v>
                </c:pt>
                <c:pt idx="7469">
                  <c:v>2.5011494755744931E-2</c:v>
                </c:pt>
                <c:pt idx="7470">
                  <c:v>2.4119488894939419E-2</c:v>
                </c:pt>
                <c:pt idx="7471">
                  <c:v>2.4210719391703609E-2</c:v>
                </c:pt>
                <c:pt idx="7472">
                  <c:v>2.4764025583863258E-2</c:v>
                </c:pt>
                <c:pt idx="7473">
                  <c:v>2.4290924891829491E-2</c:v>
                </c:pt>
                <c:pt idx="7474">
                  <c:v>2.3988235741853711E-2</c:v>
                </c:pt>
                <c:pt idx="7475">
                  <c:v>2.4434201419353489E-2</c:v>
                </c:pt>
                <c:pt idx="7476">
                  <c:v>2.437091059982777E-2</c:v>
                </c:pt>
                <c:pt idx="7477">
                  <c:v>2.3967523127794269E-2</c:v>
                </c:pt>
                <c:pt idx="7478">
                  <c:v>2.4154108017683029E-2</c:v>
                </c:pt>
                <c:pt idx="7479">
                  <c:v>2.4325445294380191E-2</c:v>
                </c:pt>
                <c:pt idx="7480">
                  <c:v>2.403168193995953E-2</c:v>
                </c:pt>
                <c:pt idx="7481">
                  <c:v>2.3990927264094349E-2</c:v>
                </c:pt>
                <c:pt idx="7482">
                  <c:v>2.4203067645430561E-2</c:v>
                </c:pt>
                <c:pt idx="7483">
                  <c:v>2.4088563397526741E-2</c:v>
                </c:pt>
                <c:pt idx="7484">
                  <c:v>2.3935839533805851E-2</c:v>
                </c:pt>
                <c:pt idx="7485">
                  <c:v>2.407046593725681E-2</c:v>
                </c:pt>
                <c:pt idx="7486">
                  <c:v>2.4095306172966961E-2</c:v>
                </c:pt>
                <c:pt idx="7487">
                  <c:v>2.3945102468132969E-2</c:v>
                </c:pt>
                <c:pt idx="7488">
                  <c:v>2.3974265903234478E-2</c:v>
                </c:pt>
                <c:pt idx="7489">
                  <c:v>2.405746653676033E-2</c:v>
                </c:pt>
                <c:pt idx="7490">
                  <c:v>2.3970656096935269E-2</c:v>
                </c:pt>
                <c:pt idx="7491">
                  <c:v>2.3926623165607449E-2</c:v>
                </c:pt>
                <c:pt idx="7492">
                  <c:v>2.4000860750675201E-2</c:v>
                </c:pt>
                <c:pt idx="7493">
                  <c:v>2.3982547223567959E-2</c:v>
                </c:pt>
                <c:pt idx="7494">
                  <c:v>2.391627803444862E-2</c:v>
                </c:pt>
                <c:pt idx="7495">
                  <c:v>2.3950345814228061E-2</c:v>
                </c:pt>
                <c:pt idx="7496">
                  <c:v>2.3973960429430011E-2</c:v>
                </c:pt>
                <c:pt idx="7497">
                  <c:v>2.3922562599182129E-2</c:v>
                </c:pt>
                <c:pt idx="7498">
                  <c:v>2.3918179795145988E-2</c:v>
                </c:pt>
                <c:pt idx="7499">
                  <c:v>2.3951845243573189E-2</c:v>
                </c:pt>
                <c:pt idx="7500">
                  <c:v>2.3928878828883171E-2</c:v>
                </c:pt>
                <c:pt idx="7501">
                  <c:v>2.390441857278347E-2</c:v>
                </c:pt>
                <c:pt idx="7502">
                  <c:v>2.392720989882946E-2</c:v>
                </c:pt>
                <c:pt idx="7503">
                  <c:v>2.3927859961986538E-2</c:v>
                </c:pt>
                <c:pt idx="7504">
                  <c:v>2.3901920765638351E-2</c:v>
                </c:pt>
                <c:pt idx="7505">
                  <c:v>2.3907868191599849E-2</c:v>
                </c:pt>
                <c:pt idx="7506">
                  <c:v>2.3919606581330299E-2</c:v>
                </c:pt>
                <c:pt idx="7507">
                  <c:v>2.3902902379632E-2</c:v>
                </c:pt>
                <c:pt idx="7508">
                  <c:v>2.3896379396319389E-2</c:v>
                </c:pt>
                <c:pt idx="7509">
                  <c:v>2.390801906585693E-2</c:v>
                </c:pt>
                <c:pt idx="7510">
                  <c:v>2.390242367982864E-2</c:v>
                </c:pt>
                <c:pt idx="7511">
                  <c:v>2.389117889106274E-2</c:v>
                </c:pt>
                <c:pt idx="7512">
                  <c:v>2.3897059261798859E-2</c:v>
                </c:pt>
                <c:pt idx="7513">
                  <c:v>2.3898949846625332E-2</c:v>
                </c:pt>
                <c:pt idx="7514">
                  <c:v>2.3889211937785149E-2</c:v>
                </c:pt>
                <c:pt idx="7515">
                  <c:v>2.388890273869038E-2</c:v>
                </c:pt>
                <c:pt idx="7516">
                  <c:v>2.3893328383564949E-2</c:v>
                </c:pt>
                <c:pt idx="7517">
                  <c:v>2.3887831717729568E-2</c:v>
                </c:pt>
                <c:pt idx="7518">
                  <c:v>2.3883778601884838E-2</c:v>
                </c:pt>
                <c:pt idx="7519">
                  <c:v>2.3887172341346741E-2</c:v>
                </c:pt>
                <c:pt idx="7520">
                  <c:v>2.3885661736130711E-2</c:v>
                </c:pt>
                <c:pt idx="7521">
                  <c:v>2.388078905642033E-2</c:v>
                </c:pt>
                <c:pt idx="7522">
                  <c:v>2.388175763189793E-2</c:v>
                </c:pt>
                <c:pt idx="7523">
                  <c:v>2.3882517591118809E-2</c:v>
                </c:pt>
                <c:pt idx="7524">
                  <c:v>2.3878751322627071E-2</c:v>
                </c:pt>
                <c:pt idx="7525">
                  <c:v>2.3877620697021481E-2</c:v>
                </c:pt>
                <c:pt idx="7526">
                  <c:v>2.3878872394561771E-2</c:v>
                </c:pt>
                <c:pt idx="7527">
                  <c:v>2.3876819759607319E-2</c:v>
                </c:pt>
                <c:pt idx="7528">
                  <c:v>2.3874655365943909E-2</c:v>
                </c:pt>
                <c:pt idx="7529">
                  <c:v>2.387530542910099E-2</c:v>
                </c:pt>
                <c:pt idx="7530">
                  <c:v>2.3874633014202121E-2</c:v>
                </c:pt>
                <c:pt idx="7531">
                  <c:v>2.3872446268796921E-2</c:v>
                </c:pt>
                <c:pt idx="7532">
                  <c:v>2.3872202262282372E-2</c:v>
                </c:pt>
                <c:pt idx="7533">
                  <c:v>2.387221343815327E-2</c:v>
                </c:pt>
                <c:pt idx="7534">
                  <c:v>2.3870576173067089E-2</c:v>
                </c:pt>
                <c:pt idx="7535">
                  <c:v>2.3869665339589119E-2</c:v>
                </c:pt>
                <c:pt idx="7536">
                  <c:v>2.3869758471846581E-2</c:v>
                </c:pt>
                <c:pt idx="7537">
                  <c:v>2.386877499520779E-2</c:v>
                </c:pt>
                <c:pt idx="7538">
                  <c:v>2.3867592215538021E-2</c:v>
                </c:pt>
                <c:pt idx="7539">
                  <c:v>2.3867420852184299E-2</c:v>
                </c:pt>
                <c:pt idx="7540">
                  <c:v>2.386690117418766E-2</c:v>
                </c:pt>
                <c:pt idx="7541">
                  <c:v>2.3865781724452969E-2</c:v>
                </c:pt>
                <c:pt idx="7542">
                  <c:v>2.3865304887294769E-2</c:v>
                </c:pt>
                <c:pt idx="7543">
                  <c:v>2.386500313878059E-2</c:v>
                </c:pt>
                <c:pt idx="7544">
                  <c:v>2.3864122107625011E-2</c:v>
                </c:pt>
                <c:pt idx="7545">
                  <c:v>2.386344596743584E-2</c:v>
                </c:pt>
                <c:pt idx="7546">
                  <c:v>2.3863164708018299E-2</c:v>
                </c:pt>
                <c:pt idx="7547">
                  <c:v>2.3862538859248161E-2</c:v>
                </c:pt>
                <c:pt idx="7548">
                  <c:v>2.3861808702349659E-2</c:v>
                </c:pt>
                <c:pt idx="7549">
                  <c:v>2.3861449211835861E-2</c:v>
                </c:pt>
                <c:pt idx="7550">
                  <c:v>2.3860998451709751E-2</c:v>
                </c:pt>
                <c:pt idx="7551">
                  <c:v>2.386032976210117E-2</c:v>
                </c:pt>
                <c:pt idx="7552">
                  <c:v>2.3859884589910511E-2</c:v>
                </c:pt>
                <c:pt idx="7553">
                  <c:v>2.3859519511461261E-2</c:v>
                </c:pt>
                <c:pt idx="7554">
                  <c:v>2.3858958855271339E-2</c:v>
                </c:pt>
                <c:pt idx="7555">
                  <c:v>2.385846525430679E-2</c:v>
                </c:pt>
                <c:pt idx="7556">
                  <c:v>2.3858120664954189E-2</c:v>
                </c:pt>
                <c:pt idx="7557">
                  <c:v>2.3857668042182919E-2</c:v>
                </c:pt>
                <c:pt idx="7558">
                  <c:v>2.3857176303863529E-2</c:v>
                </c:pt>
                <c:pt idx="7559">
                  <c:v>2.3856820538640019E-2</c:v>
                </c:pt>
                <c:pt idx="7560">
                  <c:v>2.385643869638443E-2</c:v>
                </c:pt>
                <c:pt idx="7561">
                  <c:v>2.385598607361317E-2</c:v>
                </c:pt>
                <c:pt idx="7562">
                  <c:v>2.3855617269873619E-2</c:v>
                </c:pt>
                <c:pt idx="7563">
                  <c:v>2.3855280131101608E-2</c:v>
                </c:pt>
                <c:pt idx="7564">
                  <c:v>2.3854818195104599E-2</c:v>
                </c:pt>
                <c:pt idx="7565">
                  <c:v>2.3854373022913929E-2</c:v>
                </c:pt>
                <c:pt idx="7566">
                  <c:v>2.3853989318013191E-2</c:v>
                </c:pt>
                <c:pt idx="7567">
                  <c:v>2.385355532169342E-2</c:v>
                </c:pt>
                <c:pt idx="7568">
                  <c:v>2.3853108286857602E-2</c:v>
                </c:pt>
                <c:pt idx="7569">
                  <c:v>2.3852715268731121E-2</c:v>
                </c:pt>
                <c:pt idx="7570">
                  <c:v>2.3852314800024029E-2</c:v>
                </c:pt>
                <c:pt idx="7571">
                  <c:v>2.3851886391639709E-2</c:v>
                </c:pt>
                <c:pt idx="7572">
                  <c:v>2.3851495236158371E-2</c:v>
                </c:pt>
                <c:pt idx="7573">
                  <c:v>2.385111898183823E-2</c:v>
                </c:pt>
                <c:pt idx="7574">
                  <c:v>2.3850720375776291E-2</c:v>
                </c:pt>
                <c:pt idx="7575">
                  <c:v>2.3850338533520699E-2</c:v>
                </c:pt>
                <c:pt idx="7576">
                  <c:v>2.3849975317716599E-2</c:v>
                </c:pt>
                <c:pt idx="7577">
                  <c:v>2.38496083766222E-2</c:v>
                </c:pt>
                <c:pt idx="7578">
                  <c:v>2.3849241435527802E-2</c:v>
                </c:pt>
                <c:pt idx="7579">
                  <c:v>2.384889684617519E-2</c:v>
                </c:pt>
                <c:pt idx="7580">
                  <c:v>2.3848555982112881E-2</c:v>
                </c:pt>
                <c:pt idx="7581">
                  <c:v>2.384821139276028E-2</c:v>
                </c:pt>
                <c:pt idx="7582">
                  <c:v>2.384787984192371E-2</c:v>
                </c:pt>
                <c:pt idx="7583">
                  <c:v>2.3847563192248341E-2</c:v>
                </c:pt>
                <c:pt idx="7584">
                  <c:v>2.3847244679927829E-2</c:v>
                </c:pt>
                <c:pt idx="7585">
                  <c:v>2.3846931755542759E-2</c:v>
                </c:pt>
                <c:pt idx="7586">
                  <c:v>2.3846631869673729E-2</c:v>
                </c:pt>
                <c:pt idx="7587">
                  <c:v>2.3846335709095001E-2</c:v>
                </c:pt>
                <c:pt idx="7588">
                  <c:v>2.3846045136451721E-2</c:v>
                </c:pt>
                <c:pt idx="7589">
                  <c:v>2.3845763877034191E-2</c:v>
                </c:pt>
                <c:pt idx="7590">
                  <c:v>2.3845486342906948E-2</c:v>
                </c:pt>
                <c:pt idx="7591">
                  <c:v>2.3845210671424869E-2</c:v>
                </c:pt>
                <c:pt idx="7592">
                  <c:v>2.384494990110397E-2</c:v>
                </c:pt>
                <c:pt idx="7593">
                  <c:v>2.384469099342823E-2</c:v>
                </c:pt>
                <c:pt idx="7594">
                  <c:v>2.3844437673687931E-2</c:v>
                </c:pt>
                <c:pt idx="7595">
                  <c:v>2.3844189941883091E-2</c:v>
                </c:pt>
                <c:pt idx="7596">
                  <c:v>2.384394966065884E-2</c:v>
                </c:pt>
                <c:pt idx="7597">
                  <c:v>2.3843713104724881E-2</c:v>
                </c:pt>
                <c:pt idx="7598">
                  <c:v>2.3843482136726379E-2</c:v>
                </c:pt>
                <c:pt idx="7599">
                  <c:v>2.3843256756663319E-2</c:v>
                </c:pt>
                <c:pt idx="7600">
                  <c:v>2.384303510189056E-2</c:v>
                </c:pt>
                <c:pt idx="7601">
                  <c:v>2.3842820897698399E-2</c:v>
                </c:pt>
                <c:pt idx="7602">
                  <c:v>2.3842614144086841E-2</c:v>
                </c:pt>
                <c:pt idx="7603">
                  <c:v>2.3842409253120419E-2</c:v>
                </c:pt>
                <c:pt idx="7604">
                  <c:v>2.384220622479916E-2</c:v>
                </c:pt>
                <c:pt idx="7605">
                  <c:v>2.384201250970364E-2</c:v>
                </c:pt>
                <c:pt idx="7606">
                  <c:v>2.3841822519898411E-2</c:v>
                </c:pt>
                <c:pt idx="7607">
                  <c:v>2.3841636255383492E-2</c:v>
                </c:pt>
                <c:pt idx="7608">
                  <c:v>2.3841451853513721E-2</c:v>
                </c:pt>
                <c:pt idx="7609">
                  <c:v>2.3841278627514839E-2</c:v>
                </c:pt>
                <c:pt idx="7610">
                  <c:v>2.3841105401515961E-2</c:v>
                </c:pt>
                <c:pt idx="7611">
                  <c:v>2.384093031287193E-2</c:v>
                </c:pt>
                <c:pt idx="7612">
                  <c:v>2.3840766400098801E-2</c:v>
                </c:pt>
                <c:pt idx="7613">
                  <c:v>2.384060621261597E-2</c:v>
                </c:pt>
                <c:pt idx="7614">
                  <c:v>2.3840449750423431E-2</c:v>
                </c:pt>
                <c:pt idx="7615">
                  <c:v>2.384029142558575E-2</c:v>
                </c:pt>
                <c:pt idx="7616">
                  <c:v>2.384014613926411E-2</c:v>
                </c:pt>
                <c:pt idx="7617">
                  <c:v>2.3839998990297321E-2</c:v>
                </c:pt>
                <c:pt idx="7618">
                  <c:v>2.3839857429265979E-2</c:v>
                </c:pt>
                <c:pt idx="7619">
                  <c:v>2.383971773087978E-2</c:v>
                </c:pt>
                <c:pt idx="7620">
                  <c:v>2.3839583620429039E-2</c:v>
                </c:pt>
                <c:pt idx="7621">
                  <c:v>2.383945137262344E-2</c:v>
                </c:pt>
                <c:pt idx="7622">
                  <c:v>2.3839320987463001E-2</c:v>
                </c:pt>
                <c:pt idx="7623">
                  <c:v>2.383919432759285E-2</c:v>
                </c:pt>
                <c:pt idx="7624">
                  <c:v>2.383907325565815E-2</c:v>
                </c:pt>
                <c:pt idx="7625">
                  <c:v>2.3838954046368599E-2</c:v>
                </c:pt>
                <c:pt idx="7626">
                  <c:v>2.3838836699724201E-2</c:v>
                </c:pt>
                <c:pt idx="7627">
                  <c:v>2.3838723078370091E-2</c:v>
                </c:pt>
                <c:pt idx="7628">
                  <c:v>2.383861318230629E-2</c:v>
                </c:pt>
                <c:pt idx="7629">
                  <c:v>2.3838505148887631E-2</c:v>
                </c:pt>
                <c:pt idx="7630">
                  <c:v>2.3838398978114132E-2</c:v>
                </c:pt>
                <c:pt idx="7631">
                  <c:v>2.3838292807340618E-2</c:v>
                </c:pt>
                <c:pt idx="7632">
                  <c:v>2.3838194087147709E-2</c:v>
                </c:pt>
                <c:pt idx="7633">
                  <c:v>2.38380953669548E-2</c:v>
                </c:pt>
                <c:pt idx="7634">
                  <c:v>2.3838000372052189E-2</c:v>
                </c:pt>
                <c:pt idx="7635">
                  <c:v>2.3837907239794731E-2</c:v>
                </c:pt>
                <c:pt idx="7636">
                  <c:v>2.3837815970182419E-2</c:v>
                </c:pt>
                <c:pt idx="7637">
                  <c:v>2.3837726563215259E-2</c:v>
                </c:pt>
                <c:pt idx="7638">
                  <c:v>2.383763529360294E-2</c:v>
                </c:pt>
                <c:pt idx="7639">
                  <c:v>2.383755519986153E-2</c:v>
                </c:pt>
                <c:pt idx="7640">
                  <c:v>2.3837471380829811E-2</c:v>
                </c:pt>
                <c:pt idx="7641">
                  <c:v>2.3837389424443241E-2</c:v>
                </c:pt>
                <c:pt idx="7642">
                  <c:v>2.3837311193346981E-2</c:v>
                </c:pt>
                <c:pt idx="7643">
                  <c:v>2.3837234824895859E-2</c:v>
                </c:pt>
                <c:pt idx="7644">
                  <c:v>2.383715845644474E-2</c:v>
                </c:pt>
                <c:pt idx="7645">
                  <c:v>2.3837083950638771E-2</c:v>
                </c:pt>
                <c:pt idx="7646">
                  <c:v>2.3837011307477951E-2</c:v>
                </c:pt>
                <c:pt idx="7647">
                  <c:v>2.3836944252252579E-2</c:v>
                </c:pt>
                <c:pt idx="7648">
                  <c:v>2.383687719702721E-2</c:v>
                </c:pt>
                <c:pt idx="7649">
                  <c:v>2.3836810141801831E-2</c:v>
                </c:pt>
                <c:pt idx="7650">
                  <c:v>2.3836743086576458E-2</c:v>
                </c:pt>
                <c:pt idx="7651">
                  <c:v>2.3836681619286541E-2</c:v>
                </c:pt>
                <c:pt idx="7652">
                  <c:v>2.383661828935146E-2</c:v>
                </c:pt>
                <c:pt idx="7653">
                  <c:v>2.3836554959416389E-2</c:v>
                </c:pt>
                <c:pt idx="7654">
                  <c:v>2.3836499080061909E-2</c:v>
                </c:pt>
                <c:pt idx="7655">
                  <c:v>2.3836443200707439E-2</c:v>
                </c:pt>
                <c:pt idx="7656">
                  <c:v>2.3836385458707809E-2</c:v>
                </c:pt>
                <c:pt idx="7657">
                  <c:v>2.3836331441998478E-2</c:v>
                </c:pt>
                <c:pt idx="7658">
                  <c:v>2.3836277425289151E-2</c:v>
                </c:pt>
                <c:pt idx="7659">
                  <c:v>2.383622340857983E-2</c:v>
                </c:pt>
                <c:pt idx="7660">
                  <c:v>2.3836176842451099E-2</c:v>
                </c:pt>
                <c:pt idx="7661">
                  <c:v>2.3836124688386921E-2</c:v>
                </c:pt>
                <c:pt idx="7662">
                  <c:v>2.3836074396967891E-2</c:v>
                </c:pt>
                <c:pt idx="7663">
                  <c:v>2.3836027830839161E-2</c:v>
                </c:pt>
                <c:pt idx="7664">
                  <c:v>2.383598126471043E-2</c:v>
                </c:pt>
                <c:pt idx="7665">
                  <c:v>2.3835934698581699E-2</c:v>
                </c:pt>
                <c:pt idx="7666">
                  <c:v>2.3835889995098111E-2</c:v>
                </c:pt>
                <c:pt idx="7667">
                  <c:v>2.3835849016904831E-2</c:v>
                </c:pt>
                <c:pt idx="7668">
                  <c:v>2.3835806176066399E-2</c:v>
                </c:pt>
                <c:pt idx="7669">
                  <c:v>2.3835767060518261E-2</c:v>
                </c:pt>
                <c:pt idx="7670">
                  <c:v>2.3835726082324982E-2</c:v>
                </c:pt>
                <c:pt idx="7671">
                  <c:v>2.3835685104131699E-2</c:v>
                </c:pt>
                <c:pt idx="7672">
                  <c:v>2.383564971387386E-2</c:v>
                </c:pt>
                <c:pt idx="7673">
                  <c:v>2.3835610598325729E-2</c:v>
                </c:pt>
                <c:pt idx="7674">
                  <c:v>2.3835573345422741E-2</c:v>
                </c:pt>
                <c:pt idx="7675">
                  <c:v>2.3835539817810059E-2</c:v>
                </c:pt>
                <c:pt idx="7676">
                  <c:v>2.3835502564907071E-2</c:v>
                </c:pt>
                <c:pt idx="7677">
                  <c:v>2.3835469037294391E-2</c:v>
                </c:pt>
                <c:pt idx="7678">
                  <c:v>2.3835439234972E-2</c:v>
                </c:pt>
                <c:pt idx="7679">
                  <c:v>2.3835403844714161E-2</c:v>
                </c:pt>
                <c:pt idx="7680">
                  <c:v>2.383537590503693E-2</c:v>
                </c:pt>
                <c:pt idx="7681">
                  <c:v>2.383534237742424E-2</c:v>
                </c:pt>
                <c:pt idx="7682">
                  <c:v>2.3835312575101849E-2</c:v>
                </c:pt>
                <c:pt idx="7683">
                  <c:v>2.3835282772779461E-2</c:v>
                </c:pt>
                <c:pt idx="7684">
                  <c:v>2.3835256695747379E-2</c:v>
                </c:pt>
                <c:pt idx="7685">
                  <c:v>2.383523061871529E-2</c:v>
                </c:pt>
                <c:pt idx="7686">
                  <c:v>2.3835200816392899E-2</c:v>
                </c:pt>
                <c:pt idx="7687">
                  <c:v>2.383517287671566E-2</c:v>
                </c:pt>
                <c:pt idx="7688">
                  <c:v>2.383514866232872E-2</c:v>
                </c:pt>
                <c:pt idx="7689">
                  <c:v>2.383512444794178E-2</c:v>
                </c:pt>
                <c:pt idx="7690">
                  <c:v>2.3835096508264542E-2</c:v>
                </c:pt>
                <c:pt idx="7691">
                  <c:v>2.3835072293877602E-2</c:v>
                </c:pt>
                <c:pt idx="7692">
                  <c:v>2.3835046216845509E-2</c:v>
                </c:pt>
                <c:pt idx="7693">
                  <c:v>2.383502759039402E-2</c:v>
                </c:pt>
                <c:pt idx="7694">
                  <c:v>2.383500337600708E-2</c:v>
                </c:pt>
                <c:pt idx="7695">
                  <c:v>2.3834984749555591E-2</c:v>
                </c:pt>
                <c:pt idx="7696">
                  <c:v>2.3834960535168651E-2</c:v>
                </c:pt>
                <c:pt idx="7697">
                  <c:v>2.383493818342686E-2</c:v>
                </c:pt>
                <c:pt idx="7698">
                  <c:v>2.3834919556975361E-2</c:v>
                </c:pt>
                <c:pt idx="7699">
                  <c:v>2.3834900930523869E-2</c:v>
                </c:pt>
                <c:pt idx="7700">
                  <c:v>2.383488230407238E-2</c:v>
                </c:pt>
                <c:pt idx="7701">
                  <c:v>2.3834859952330589E-2</c:v>
                </c:pt>
                <c:pt idx="7702">
                  <c:v>2.383484318852425E-2</c:v>
                </c:pt>
                <c:pt idx="7703">
                  <c:v>2.383482456207275E-2</c:v>
                </c:pt>
                <c:pt idx="7704">
                  <c:v>2.3834807798266411E-2</c:v>
                </c:pt>
                <c:pt idx="7705">
                  <c:v>2.3834791034460071E-2</c:v>
                </c:pt>
                <c:pt idx="7706">
                  <c:v>2.3834772408008579E-2</c:v>
                </c:pt>
                <c:pt idx="7707">
                  <c:v>2.3834755644202229E-2</c:v>
                </c:pt>
                <c:pt idx="7708">
                  <c:v>2.3834738880395889E-2</c:v>
                </c:pt>
                <c:pt idx="7709">
                  <c:v>2.383472211658955E-2</c:v>
                </c:pt>
                <c:pt idx="7710">
                  <c:v>2.3834710940718651E-2</c:v>
                </c:pt>
                <c:pt idx="7711">
                  <c:v>2.3834694176912311E-2</c:v>
                </c:pt>
                <c:pt idx="7712">
                  <c:v>2.383467927575111E-2</c:v>
                </c:pt>
                <c:pt idx="7713">
                  <c:v>2.383466437458992E-2</c:v>
                </c:pt>
                <c:pt idx="7714">
                  <c:v>2.3834653198719021E-2</c:v>
                </c:pt>
                <c:pt idx="7715">
                  <c:v>2.3834638297557831E-2</c:v>
                </c:pt>
                <c:pt idx="7716">
                  <c:v>2.3834621533751491E-2</c:v>
                </c:pt>
                <c:pt idx="7717">
                  <c:v>2.3834610357880589E-2</c:v>
                </c:pt>
                <c:pt idx="7718">
                  <c:v>2.3834597319364551E-2</c:v>
                </c:pt>
                <c:pt idx="7719">
                  <c:v>2.3834586143493649E-2</c:v>
                </c:pt>
                <c:pt idx="7720">
                  <c:v>2.3834571242332458E-2</c:v>
                </c:pt>
                <c:pt idx="7721">
                  <c:v>2.3834561929106709E-2</c:v>
                </c:pt>
                <c:pt idx="7722">
                  <c:v>2.3834548890590671E-2</c:v>
                </c:pt>
                <c:pt idx="7723">
                  <c:v>2.3834537714719769E-2</c:v>
                </c:pt>
                <c:pt idx="7724">
                  <c:v>2.383452653884888E-2</c:v>
                </c:pt>
                <c:pt idx="7725">
                  <c:v>2.3834517225623131E-2</c:v>
                </c:pt>
                <c:pt idx="7726">
                  <c:v>2.3834507912397381E-2</c:v>
                </c:pt>
                <c:pt idx="7727">
                  <c:v>2.383449487388134E-2</c:v>
                </c:pt>
                <c:pt idx="7728">
                  <c:v>2.3834483698010441E-2</c:v>
                </c:pt>
                <c:pt idx="7729">
                  <c:v>2.3834476247429851E-2</c:v>
                </c:pt>
                <c:pt idx="7730">
                  <c:v>2.3834466934204102E-2</c:v>
                </c:pt>
                <c:pt idx="7731">
                  <c:v>2.3834457620978359E-2</c:v>
                </c:pt>
                <c:pt idx="7732">
                  <c:v>2.3834448307752609E-2</c:v>
                </c:pt>
                <c:pt idx="7733">
                  <c:v>2.383443899452686E-2</c:v>
                </c:pt>
                <c:pt idx="7734">
                  <c:v>2.3834433406591419E-2</c:v>
                </c:pt>
                <c:pt idx="7735">
                  <c:v>2.383442223072052E-2</c:v>
                </c:pt>
                <c:pt idx="7736">
                  <c:v>2.383441478013992E-2</c:v>
                </c:pt>
                <c:pt idx="7737">
                  <c:v>2.383440546691418E-2</c:v>
                </c:pt>
                <c:pt idx="7738">
                  <c:v>2.3834399878978729E-2</c:v>
                </c:pt>
                <c:pt idx="7739">
                  <c:v>2.383439056575298E-2</c:v>
                </c:pt>
                <c:pt idx="7740">
                  <c:v>2.383438311517239E-2</c:v>
                </c:pt>
                <c:pt idx="7741">
                  <c:v>2.383437380194664E-2</c:v>
                </c:pt>
                <c:pt idx="7742">
                  <c:v>2.3834370076656342E-2</c:v>
                </c:pt>
                <c:pt idx="7743">
                  <c:v>2.3834362626075741E-2</c:v>
                </c:pt>
                <c:pt idx="7744">
                  <c:v>2.3834355175495151E-2</c:v>
                </c:pt>
                <c:pt idx="7745">
                  <c:v>2.3834347724914551E-2</c:v>
                </c:pt>
                <c:pt idx="7746">
                  <c:v>2.383434027433395E-2</c:v>
                </c:pt>
                <c:pt idx="7747">
                  <c:v>2.3834336549043659E-2</c:v>
                </c:pt>
                <c:pt idx="7748">
                  <c:v>2.3834329098463058E-2</c:v>
                </c:pt>
                <c:pt idx="7749">
                  <c:v>2.3834321647882462E-2</c:v>
                </c:pt>
                <c:pt idx="7750">
                  <c:v>2.383431605994701E-2</c:v>
                </c:pt>
                <c:pt idx="7751">
                  <c:v>2.3834312334656719E-2</c:v>
                </c:pt>
                <c:pt idx="7752">
                  <c:v>2.3834304884076118E-2</c:v>
                </c:pt>
                <c:pt idx="7753">
                  <c:v>2.3834299296140671E-2</c:v>
                </c:pt>
                <c:pt idx="7754">
                  <c:v>2.3834295570850369E-2</c:v>
                </c:pt>
                <c:pt idx="7755">
                  <c:v>2.3834289982914921E-2</c:v>
                </c:pt>
                <c:pt idx="7756">
                  <c:v>2.383428625762463E-2</c:v>
                </c:pt>
                <c:pt idx="7757">
                  <c:v>2.383427694439888E-2</c:v>
                </c:pt>
                <c:pt idx="7758">
                  <c:v>2.3834273219108582E-2</c:v>
                </c:pt>
                <c:pt idx="7759">
                  <c:v>2.383426949381828E-2</c:v>
                </c:pt>
                <c:pt idx="7760">
                  <c:v>2.3834265768527981E-2</c:v>
                </c:pt>
                <c:pt idx="7761">
                  <c:v>2.383426018059254E-2</c:v>
                </c:pt>
                <c:pt idx="7762">
                  <c:v>2.383425273001194E-2</c:v>
                </c:pt>
                <c:pt idx="7763">
                  <c:v>2.3834250867366791E-2</c:v>
                </c:pt>
                <c:pt idx="7764">
                  <c:v>2.3834247142076489E-2</c:v>
                </c:pt>
                <c:pt idx="7765">
                  <c:v>2.3834239691495899E-2</c:v>
                </c:pt>
                <c:pt idx="7766">
                  <c:v>2.383423782885075E-2</c:v>
                </c:pt>
                <c:pt idx="7767">
                  <c:v>2.3834234103560451E-2</c:v>
                </c:pt>
                <c:pt idx="7768">
                  <c:v>2.3834228515625E-2</c:v>
                </c:pt>
                <c:pt idx="7769">
                  <c:v>2.3834226652979851E-2</c:v>
                </c:pt>
                <c:pt idx="7770">
                  <c:v>2.38342210650444E-2</c:v>
                </c:pt>
                <c:pt idx="7771">
                  <c:v>2.38342210650444E-2</c:v>
                </c:pt>
                <c:pt idx="7772">
                  <c:v>2.383421361446381E-2</c:v>
                </c:pt>
                <c:pt idx="7773">
                  <c:v>2.383421175181866E-2</c:v>
                </c:pt>
                <c:pt idx="7774">
                  <c:v>2.3834209889173511E-2</c:v>
                </c:pt>
                <c:pt idx="7775">
                  <c:v>2.3834209889173511E-2</c:v>
                </c:pt>
                <c:pt idx="7776">
                  <c:v>2.383420430123806E-2</c:v>
                </c:pt>
                <c:pt idx="7777">
                  <c:v>2.3834200575947762E-2</c:v>
                </c:pt>
                <c:pt idx="7778">
                  <c:v>2.383419685065746E-2</c:v>
                </c:pt>
                <c:pt idx="7779">
                  <c:v>2.3834193125367161E-2</c:v>
                </c:pt>
                <c:pt idx="7780">
                  <c:v>2.3834191262722019E-2</c:v>
                </c:pt>
                <c:pt idx="7781">
                  <c:v>2.383418753743172E-2</c:v>
                </c:pt>
                <c:pt idx="7782">
                  <c:v>2.3834183812141418E-2</c:v>
                </c:pt>
                <c:pt idx="7783">
                  <c:v>2.383418008685112E-2</c:v>
                </c:pt>
                <c:pt idx="7784">
                  <c:v>2.3834178224205971E-2</c:v>
                </c:pt>
                <c:pt idx="7785">
                  <c:v>2.3834176361560822E-2</c:v>
                </c:pt>
                <c:pt idx="7786">
                  <c:v>2.3834174498915669E-2</c:v>
                </c:pt>
                <c:pt idx="7787">
                  <c:v>2.3834174498915669E-2</c:v>
                </c:pt>
                <c:pt idx="7788">
                  <c:v>2.3834167048335079E-2</c:v>
                </c:pt>
                <c:pt idx="7789">
                  <c:v>2.383416332304478E-2</c:v>
                </c:pt>
                <c:pt idx="7790">
                  <c:v>2.3834167048335079E-2</c:v>
                </c:pt>
                <c:pt idx="7791">
                  <c:v>2.3834161460399631E-2</c:v>
                </c:pt>
                <c:pt idx="7792">
                  <c:v>2.3834159597754478E-2</c:v>
                </c:pt>
                <c:pt idx="7793">
                  <c:v>2.3834157735109329E-2</c:v>
                </c:pt>
                <c:pt idx="7794">
                  <c:v>2.3834154009819031E-2</c:v>
                </c:pt>
                <c:pt idx="7795">
                  <c:v>2.3834154009819031E-2</c:v>
                </c:pt>
                <c:pt idx="7796">
                  <c:v>2.3834152147173882E-2</c:v>
                </c:pt>
                <c:pt idx="7797">
                  <c:v>2.3834150284528729E-2</c:v>
                </c:pt>
                <c:pt idx="7798">
                  <c:v>2.383414655923843E-2</c:v>
                </c:pt>
                <c:pt idx="7799">
                  <c:v>2.383414655923843E-2</c:v>
                </c:pt>
                <c:pt idx="7800">
                  <c:v>2.3834142833948139E-2</c:v>
                </c:pt>
                <c:pt idx="7801">
                  <c:v>2.383414097130299E-2</c:v>
                </c:pt>
                <c:pt idx="7802">
                  <c:v>2.383414097130299E-2</c:v>
                </c:pt>
                <c:pt idx="7803">
                  <c:v>2.383414097130299E-2</c:v>
                </c:pt>
                <c:pt idx="7804">
                  <c:v>2.3834137246012691E-2</c:v>
                </c:pt>
                <c:pt idx="7805">
                  <c:v>2.3834133520722389E-2</c:v>
                </c:pt>
                <c:pt idx="7806">
                  <c:v>2.3834133520722389E-2</c:v>
                </c:pt>
                <c:pt idx="7807">
                  <c:v>2.3834133520722389E-2</c:v>
                </c:pt>
                <c:pt idx="7808">
                  <c:v>2.383413165807724E-2</c:v>
                </c:pt>
                <c:pt idx="7809">
                  <c:v>2.3834127932786942E-2</c:v>
                </c:pt>
                <c:pt idx="7810">
                  <c:v>2.3834127932786942E-2</c:v>
                </c:pt>
                <c:pt idx="7811">
                  <c:v>2.3834126070141789E-2</c:v>
                </c:pt>
                <c:pt idx="7812">
                  <c:v>2.383412420749664E-2</c:v>
                </c:pt>
                <c:pt idx="7813">
                  <c:v>2.383412420749664E-2</c:v>
                </c:pt>
                <c:pt idx="7814">
                  <c:v>2.3834120482206341E-2</c:v>
                </c:pt>
                <c:pt idx="7815">
                  <c:v>2.3834120482206341E-2</c:v>
                </c:pt>
                <c:pt idx="7816">
                  <c:v>2.3834120482206341E-2</c:v>
                </c:pt>
                <c:pt idx="7817">
                  <c:v>2.383411675691605E-2</c:v>
                </c:pt>
                <c:pt idx="7818">
                  <c:v>2.383411675691605E-2</c:v>
                </c:pt>
                <c:pt idx="7819">
                  <c:v>2.38341148942709E-2</c:v>
                </c:pt>
                <c:pt idx="7820">
                  <c:v>2.38341148942709E-2</c:v>
                </c:pt>
                <c:pt idx="7821">
                  <c:v>2.38341148942709E-2</c:v>
                </c:pt>
                <c:pt idx="7822">
                  <c:v>2.3834111168980598E-2</c:v>
                </c:pt>
                <c:pt idx="7823">
                  <c:v>2.3834109306335449E-2</c:v>
                </c:pt>
                <c:pt idx="7824">
                  <c:v>2.3834109306335449E-2</c:v>
                </c:pt>
                <c:pt idx="7825">
                  <c:v>2.3834109306335449E-2</c:v>
                </c:pt>
                <c:pt idx="7826">
                  <c:v>2.3834109306335449E-2</c:v>
                </c:pt>
                <c:pt idx="7827">
                  <c:v>2.38341074436903E-2</c:v>
                </c:pt>
                <c:pt idx="7828">
                  <c:v>2.3834103718400002E-2</c:v>
                </c:pt>
                <c:pt idx="7829">
                  <c:v>2.3834103718400002E-2</c:v>
                </c:pt>
                <c:pt idx="7830">
                  <c:v>2.3834103718400002E-2</c:v>
                </c:pt>
                <c:pt idx="7831">
                  <c:v>2.38340999931097E-2</c:v>
                </c:pt>
                <c:pt idx="7832">
                  <c:v>2.3834101855754849E-2</c:v>
                </c:pt>
                <c:pt idx="7833">
                  <c:v>2.3834101855754849E-2</c:v>
                </c:pt>
                <c:pt idx="7834">
                  <c:v>2.38340999931097E-2</c:v>
                </c:pt>
                <c:pt idx="7835">
                  <c:v>2.38340999931097E-2</c:v>
                </c:pt>
                <c:pt idx="7836">
                  <c:v>2.383409813046455E-2</c:v>
                </c:pt>
                <c:pt idx="7837">
                  <c:v>2.383409813046455E-2</c:v>
                </c:pt>
                <c:pt idx="7838">
                  <c:v>2.383409813046455E-2</c:v>
                </c:pt>
                <c:pt idx="7839">
                  <c:v>2.383409254252911E-2</c:v>
                </c:pt>
                <c:pt idx="7840">
                  <c:v>2.3834094405174259E-2</c:v>
                </c:pt>
                <c:pt idx="7841">
                  <c:v>2.3834094405174259E-2</c:v>
                </c:pt>
                <c:pt idx="7842">
                  <c:v>2.3834094405174259E-2</c:v>
                </c:pt>
                <c:pt idx="7843">
                  <c:v>2.383409254252911E-2</c:v>
                </c:pt>
                <c:pt idx="7844">
                  <c:v>2.383409254252911E-2</c:v>
                </c:pt>
                <c:pt idx="7845">
                  <c:v>2.383409067988396E-2</c:v>
                </c:pt>
                <c:pt idx="7846">
                  <c:v>2.3834086954593658E-2</c:v>
                </c:pt>
                <c:pt idx="7847">
                  <c:v>2.3834086954593658E-2</c:v>
                </c:pt>
                <c:pt idx="7848">
                  <c:v>2.3834086954593658E-2</c:v>
                </c:pt>
                <c:pt idx="7849">
                  <c:v>2.3834086954593658E-2</c:v>
                </c:pt>
                <c:pt idx="7850">
                  <c:v>2.3834086954593658E-2</c:v>
                </c:pt>
                <c:pt idx="7851">
                  <c:v>2.3834086954593658E-2</c:v>
                </c:pt>
                <c:pt idx="7852">
                  <c:v>2.3834086954593658E-2</c:v>
                </c:pt>
                <c:pt idx="7853">
                  <c:v>2.3834086954593658E-2</c:v>
                </c:pt>
                <c:pt idx="7854">
                  <c:v>2.383408322930336E-2</c:v>
                </c:pt>
                <c:pt idx="7855">
                  <c:v>2.3834085091948509E-2</c:v>
                </c:pt>
                <c:pt idx="7856">
                  <c:v>2.3834085091948509E-2</c:v>
                </c:pt>
                <c:pt idx="7857">
                  <c:v>2.383408322930336E-2</c:v>
                </c:pt>
                <c:pt idx="7858">
                  <c:v>2.3834085091948509E-2</c:v>
                </c:pt>
                <c:pt idx="7859">
                  <c:v>2.3834081366658211E-2</c:v>
                </c:pt>
                <c:pt idx="7860">
                  <c:v>2.3834081366658211E-2</c:v>
                </c:pt>
                <c:pt idx="7861">
                  <c:v>2.3834081366658211E-2</c:v>
                </c:pt>
                <c:pt idx="7862">
                  <c:v>2.3834081366658211E-2</c:v>
                </c:pt>
                <c:pt idx="7863">
                  <c:v>2.3834081366658211E-2</c:v>
                </c:pt>
                <c:pt idx="7864">
                  <c:v>2.3834081366658211E-2</c:v>
                </c:pt>
                <c:pt idx="7865">
                  <c:v>2.3834077641367909E-2</c:v>
                </c:pt>
                <c:pt idx="7866">
                  <c:v>2.3834077641367909E-2</c:v>
                </c:pt>
                <c:pt idx="7867">
                  <c:v>2.3834081366658211E-2</c:v>
                </c:pt>
                <c:pt idx="7868">
                  <c:v>2.3834077641367909E-2</c:v>
                </c:pt>
                <c:pt idx="7869">
                  <c:v>2.3834077641367909E-2</c:v>
                </c:pt>
                <c:pt idx="7870">
                  <c:v>2.3834077641367909E-2</c:v>
                </c:pt>
                <c:pt idx="7871">
                  <c:v>2.3834077641367909E-2</c:v>
                </c:pt>
                <c:pt idx="7872">
                  <c:v>2.383407577872276E-2</c:v>
                </c:pt>
                <c:pt idx="7873">
                  <c:v>2.383407391607761E-2</c:v>
                </c:pt>
                <c:pt idx="7874">
                  <c:v>2.383407577872276E-2</c:v>
                </c:pt>
                <c:pt idx="7875">
                  <c:v>2.383407577872276E-2</c:v>
                </c:pt>
                <c:pt idx="7876">
                  <c:v>2.383407391607761E-2</c:v>
                </c:pt>
                <c:pt idx="7877">
                  <c:v>2.383407577872276E-2</c:v>
                </c:pt>
                <c:pt idx="7878">
                  <c:v>2.383407391607761E-2</c:v>
                </c:pt>
                <c:pt idx="7879">
                  <c:v>2.3834072053432461E-2</c:v>
                </c:pt>
                <c:pt idx="7880">
                  <c:v>2.383407391607761E-2</c:v>
                </c:pt>
                <c:pt idx="7881">
                  <c:v>2.383407391607761E-2</c:v>
                </c:pt>
                <c:pt idx="7882">
                  <c:v>2.3834072053432461E-2</c:v>
                </c:pt>
                <c:pt idx="7883">
                  <c:v>2.383407391607761E-2</c:v>
                </c:pt>
                <c:pt idx="7884">
                  <c:v>2.3834072053432461E-2</c:v>
                </c:pt>
                <c:pt idx="7885">
                  <c:v>2.383407391607761E-2</c:v>
                </c:pt>
                <c:pt idx="7886">
                  <c:v>2.3834072053432461E-2</c:v>
                </c:pt>
                <c:pt idx="7887">
                  <c:v>2.383407391607761E-2</c:v>
                </c:pt>
                <c:pt idx="7888">
                  <c:v>2.383406832814217E-2</c:v>
                </c:pt>
                <c:pt idx="7889">
                  <c:v>2.3834072053432461E-2</c:v>
                </c:pt>
                <c:pt idx="7890">
                  <c:v>2.3834072053432461E-2</c:v>
                </c:pt>
                <c:pt idx="7891">
                  <c:v>2.383406832814217E-2</c:v>
                </c:pt>
                <c:pt idx="7892">
                  <c:v>2.383406832814217E-2</c:v>
                </c:pt>
                <c:pt idx="7893">
                  <c:v>2.383406832814217E-2</c:v>
                </c:pt>
                <c:pt idx="7894">
                  <c:v>2.383406832814217E-2</c:v>
                </c:pt>
                <c:pt idx="7895">
                  <c:v>2.383406646549702E-2</c:v>
                </c:pt>
                <c:pt idx="7896">
                  <c:v>2.383406646549702E-2</c:v>
                </c:pt>
                <c:pt idx="7897">
                  <c:v>2.383406646549702E-2</c:v>
                </c:pt>
                <c:pt idx="7898">
                  <c:v>2.383406646549702E-2</c:v>
                </c:pt>
                <c:pt idx="7899">
                  <c:v>2.383406832814217E-2</c:v>
                </c:pt>
                <c:pt idx="7900">
                  <c:v>2.383406832814217E-2</c:v>
                </c:pt>
                <c:pt idx="7901">
                  <c:v>2.383406646549702E-2</c:v>
                </c:pt>
                <c:pt idx="7902">
                  <c:v>2.383406646549702E-2</c:v>
                </c:pt>
                <c:pt idx="7903">
                  <c:v>2.383406646549702E-2</c:v>
                </c:pt>
                <c:pt idx="7904">
                  <c:v>2.383406646549702E-2</c:v>
                </c:pt>
                <c:pt idx="7905">
                  <c:v>2.383406646549702E-2</c:v>
                </c:pt>
                <c:pt idx="7906">
                  <c:v>2.383406646549702E-2</c:v>
                </c:pt>
                <c:pt idx="7907">
                  <c:v>2.3834064602851871E-2</c:v>
                </c:pt>
                <c:pt idx="7908">
                  <c:v>2.383406646549702E-2</c:v>
                </c:pt>
                <c:pt idx="7909">
                  <c:v>2.3834064602851871E-2</c:v>
                </c:pt>
                <c:pt idx="7910">
                  <c:v>2.3834064602851871E-2</c:v>
                </c:pt>
                <c:pt idx="7911">
                  <c:v>2.383406646549702E-2</c:v>
                </c:pt>
                <c:pt idx="7912">
                  <c:v>2.3834064602851871E-2</c:v>
                </c:pt>
                <c:pt idx="7913">
                  <c:v>2.3834064602851871E-2</c:v>
                </c:pt>
                <c:pt idx="7914">
                  <c:v>2.3834060877561569E-2</c:v>
                </c:pt>
                <c:pt idx="7915">
                  <c:v>2.3834064602851871E-2</c:v>
                </c:pt>
                <c:pt idx="7916">
                  <c:v>2.3834064602851871E-2</c:v>
                </c:pt>
                <c:pt idx="7917">
                  <c:v>2.383405901491642E-2</c:v>
                </c:pt>
                <c:pt idx="7918">
                  <c:v>2.3834064602851871E-2</c:v>
                </c:pt>
                <c:pt idx="7919">
                  <c:v>2.3834064602851871E-2</c:v>
                </c:pt>
                <c:pt idx="7920">
                  <c:v>2.3834064602851871E-2</c:v>
                </c:pt>
                <c:pt idx="7921">
                  <c:v>2.3834060877561569E-2</c:v>
                </c:pt>
                <c:pt idx="7922">
                  <c:v>2.3834064602851871E-2</c:v>
                </c:pt>
                <c:pt idx="7923">
                  <c:v>2.3834060877561569E-2</c:v>
                </c:pt>
                <c:pt idx="7924">
                  <c:v>2.3834060877561569E-2</c:v>
                </c:pt>
                <c:pt idx="7925">
                  <c:v>2.3834060877561569E-2</c:v>
                </c:pt>
                <c:pt idx="7926">
                  <c:v>2.3834060877561569E-2</c:v>
                </c:pt>
                <c:pt idx="7927">
                  <c:v>2.383405901491642E-2</c:v>
                </c:pt>
                <c:pt idx="7928">
                  <c:v>2.3834060877561569E-2</c:v>
                </c:pt>
                <c:pt idx="7929">
                  <c:v>2.383405901491642E-2</c:v>
                </c:pt>
                <c:pt idx="7930">
                  <c:v>2.383405901491642E-2</c:v>
                </c:pt>
                <c:pt idx="7931">
                  <c:v>2.3834060877561569E-2</c:v>
                </c:pt>
                <c:pt idx="7932">
                  <c:v>2.383405901491642E-2</c:v>
                </c:pt>
                <c:pt idx="7933">
                  <c:v>2.3834060877561569E-2</c:v>
                </c:pt>
                <c:pt idx="7934">
                  <c:v>2.383405901491642E-2</c:v>
                </c:pt>
                <c:pt idx="7935">
                  <c:v>2.383405901491642E-2</c:v>
                </c:pt>
                <c:pt idx="7936">
                  <c:v>2.3834057152271271E-2</c:v>
                </c:pt>
                <c:pt idx="7937">
                  <c:v>2.3834057152271271E-2</c:v>
                </c:pt>
                <c:pt idx="7938">
                  <c:v>2.3834060877561569E-2</c:v>
                </c:pt>
                <c:pt idx="7939">
                  <c:v>2.3834057152271271E-2</c:v>
                </c:pt>
                <c:pt idx="7940">
                  <c:v>2.383405901491642E-2</c:v>
                </c:pt>
                <c:pt idx="7941">
                  <c:v>2.383405901491642E-2</c:v>
                </c:pt>
                <c:pt idx="7942">
                  <c:v>2.3834057152271271E-2</c:v>
                </c:pt>
                <c:pt idx="7943">
                  <c:v>2.3834057152271271E-2</c:v>
                </c:pt>
                <c:pt idx="7944">
                  <c:v>2.3834057152271271E-2</c:v>
                </c:pt>
                <c:pt idx="7945">
                  <c:v>2.3834057152271271E-2</c:v>
                </c:pt>
                <c:pt idx="7946">
                  <c:v>2.3834057152271271E-2</c:v>
                </c:pt>
                <c:pt idx="7947">
                  <c:v>2.383405901491642E-2</c:v>
                </c:pt>
                <c:pt idx="7948">
                  <c:v>2.3834057152271271E-2</c:v>
                </c:pt>
                <c:pt idx="7949">
                  <c:v>2.3834057152271271E-2</c:v>
                </c:pt>
                <c:pt idx="7950">
                  <c:v>2.3834057152271271E-2</c:v>
                </c:pt>
                <c:pt idx="7951">
                  <c:v>2.383405901491642E-2</c:v>
                </c:pt>
                <c:pt idx="7952">
                  <c:v>2.3834057152271271E-2</c:v>
                </c:pt>
                <c:pt idx="7953">
                  <c:v>2.3834057152271271E-2</c:v>
                </c:pt>
                <c:pt idx="7954">
                  <c:v>2.3834055289626122E-2</c:v>
                </c:pt>
                <c:pt idx="7955">
                  <c:v>2.3834055289626122E-2</c:v>
                </c:pt>
                <c:pt idx="7956">
                  <c:v>2.3834057152271271E-2</c:v>
                </c:pt>
                <c:pt idx="7957">
                  <c:v>2.3834057152271271E-2</c:v>
                </c:pt>
                <c:pt idx="7958">
                  <c:v>2.3834057152271271E-2</c:v>
                </c:pt>
                <c:pt idx="7959">
                  <c:v>2.3834057152271271E-2</c:v>
                </c:pt>
                <c:pt idx="7960">
                  <c:v>2.383405156433582E-2</c:v>
                </c:pt>
                <c:pt idx="7961">
                  <c:v>2.3834055289626122E-2</c:v>
                </c:pt>
                <c:pt idx="7962">
                  <c:v>2.3834055289626122E-2</c:v>
                </c:pt>
                <c:pt idx="7963">
                  <c:v>2.3834057152271271E-2</c:v>
                </c:pt>
                <c:pt idx="7964">
                  <c:v>2.3834055289626122E-2</c:v>
                </c:pt>
                <c:pt idx="7965">
                  <c:v>2.3834055289626122E-2</c:v>
                </c:pt>
                <c:pt idx="7966">
                  <c:v>2.3834055289626122E-2</c:v>
                </c:pt>
                <c:pt idx="7967">
                  <c:v>2.3834055289626122E-2</c:v>
                </c:pt>
                <c:pt idx="7968">
                  <c:v>2.3834055289626122E-2</c:v>
                </c:pt>
                <c:pt idx="7969">
                  <c:v>2.3834057152271271E-2</c:v>
                </c:pt>
                <c:pt idx="7970">
                  <c:v>2.3834055289626122E-2</c:v>
                </c:pt>
                <c:pt idx="7971">
                  <c:v>2.3834055289626122E-2</c:v>
                </c:pt>
                <c:pt idx="7972">
                  <c:v>2.3834055289626122E-2</c:v>
                </c:pt>
                <c:pt idx="7973">
                  <c:v>2.383405156433582E-2</c:v>
                </c:pt>
                <c:pt idx="7974">
                  <c:v>2.3834055289626122E-2</c:v>
                </c:pt>
                <c:pt idx="7975">
                  <c:v>2.3834055289626122E-2</c:v>
                </c:pt>
                <c:pt idx="7976">
                  <c:v>2.3834055289626122E-2</c:v>
                </c:pt>
                <c:pt idx="7977">
                  <c:v>2.383405156433582E-2</c:v>
                </c:pt>
                <c:pt idx="7978">
                  <c:v>2.383405156433582E-2</c:v>
                </c:pt>
                <c:pt idx="7979">
                  <c:v>2.3834055289626122E-2</c:v>
                </c:pt>
                <c:pt idx="7980">
                  <c:v>2.3834055289626122E-2</c:v>
                </c:pt>
                <c:pt idx="7981">
                  <c:v>2.383405156433582E-2</c:v>
                </c:pt>
                <c:pt idx="7982">
                  <c:v>2.383405156433582E-2</c:v>
                </c:pt>
                <c:pt idx="7983">
                  <c:v>2.3834055289626122E-2</c:v>
                </c:pt>
                <c:pt idx="7984">
                  <c:v>2.383405156433582E-2</c:v>
                </c:pt>
                <c:pt idx="7985">
                  <c:v>2.383405156433582E-2</c:v>
                </c:pt>
                <c:pt idx="7986">
                  <c:v>0.10257631540298461</c:v>
                </c:pt>
                <c:pt idx="7987">
                  <c:v>0.10257599502801901</c:v>
                </c:pt>
                <c:pt idx="7988">
                  <c:v>0.1025757789611816</c:v>
                </c:pt>
                <c:pt idx="7989">
                  <c:v>0.10257586091756821</c:v>
                </c:pt>
                <c:pt idx="7990">
                  <c:v>0.1025759056210518</c:v>
                </c:pt>
                <c:pt idx="7991">
                  <c:v>0.1025757119059563</c:v>
                </c:pt>
                <c:pt idx="7992">
                  <c:v>0.102575421333313</c:v>
                </c:pt>
                <c:pt idx="7993">
                  <c:v>0.1025752872228622</c:v>
                </c:pt>
                <c:pt idx="7994">
                  <c:v>0.10257527977228161</c:v>
                </c:pt>
                <c:pt idx="7995">
                  <c:v>0.1025752127170563</c:v>
                </c:pt>
                <c:pt idx="7996">
                  <c:v>0.1025750190019608</c:v>
                </c:pt>
                <c:pt idx="7997">
                  <c:v>0.1025748178362846</c:v>
                </c:pt>
                <c:pt idx="7998">
                  <c:v>0.10257475078105931</c:v>
                </c:pt>
                <c:pt idx="7999">
                  <c:v>0.1025747358798981</c:v>
                </c:pt>
                <c:pt idx="8000">
                  <c:v>0.1025746613740921</c:v>
                </c:pt>
                <c:pt idx="8001">
                  <c:v>0.1025745198130608</c:v>
                </c:pt>
                <c:pt idx="8002">
                  <c:v>0.10257444530725481</c:v>
                </c:pt>
                <c:pt idx="8003">
                  <c:v>0.102574422955513</c:v>
                </c:pt>
                <c:pt idx="8004">
                  <c:v>0.1025744155049324</c:v>
                </c:pt>
                <c:pt idx="8005">
                  <c:v>0.1025743633508682</c:v>
                </c:pt>
                <c:pt idx="8006">
                  <c:v>0.1025742888450623</c:v>
                </c:pt>
                <c:pt idx="8007">
                  <c:v>0.10257426649332051</c:v>
                </c:pt>
                <c:pt idx="8008">
                  <c:v>0.1025742739439011</c:v>
                </c:pt>
                <c:pt idx="8009">
                  <c:v>0.1025742739439011</c:v>
                </c:pt>
                <c:pt idx="8010">
                  <c:v>0.10257422924041749</c:v>
                </c:pt>
                <c:pt idx="8011">
                  <c:v>0.1025742143392563</c:v>
                </c:pt>
                <c:pt idx="8012">
                  <c:v>0.1025742068886757</c:v>
                </c:pt>
                <c:pt idx="8013">
                  <c:v>0.1025742143392563</c:v>
                </c:pt>
                <c:pt idx="8014">
                  <c:v>0.10257419943809511</c:v>
                </c:pt>
                <c:pt idx="8015">
                  <c:v>0.10257416963577271</c:v>
                </c:pt>
                <c:pt idx="8016">
                  <c:v>0.1025741472840309</c:v>
                </c:pt>
                <c:pt idx="8017">
                  <c:v>0.1025741547346115</c:v>
                </c:pt>
                <c:pt idx="8018">
                  <c:v>0.1025741398334503</c:v>
                </c:pt>
                <c:pt idx="8019">
                  <c:v>0.10257413238286971</c:v>
                </c:pt>
                <c:pt idx="8020">
                  <c:v>0.1025741100311279</c:v>
                </c:pt>
                <c:pt idx="8021">
                  <c:v>0.10257409512996669</c:v>
                </c:pt>
                <c:pt idx="8022">
                  <c:v>0.1025740876793861</c:v>
                </c:pt>
                <c:pt idx="8023">
                  <c:v>0.10257406532764431</c:v>
                </c:pt>
                <c:pt idx="8024">
                  <c:v>0.1025740429759026</c:v>
                </c:pt>
                <c:pt idx="8025">
                  <c:v>0.10257402807474141</c:v>
                </c:pt>
                <c:pt idx="8026">
                  <c:v>0.1025740131735802</c:v>
                </c:pt>
                <c:pt idx="8027">
                  <c:v>0.1025740131735802</c:v>
                </c:pt>
                <c:pt idx="8028">
                  <c:v>0.10257399082183841</c:v>
                </c:pt>
                <c:pt idx="8029">
                  <c:v>0.1025739833712578</c:v>
                </c:pt>
                <c:pt idx="8030">
                  <c:v>0.1025739684700966</c:v>
                </c:pt>
                <c:pt idx="8031">
                  <c:v>0.1025739461183548</c:v>
                </c:pt>
                <c:pt idx="8032">
                  <c:v>0.1025739386677742</c:v>
                </c:pt>
                <c:pt idx="8033">
                  <c:v>0.1025739163160324</c:v>
                </c:pt>
                <c:pt idx="8034">
                  <c:v>0.1025739014148712</c:v>
                </c:pt>
                <c:pt idx="8035">
                  <c:v>0.10257389396429061</c:v>
                </c:pt>
                <c:pt idx="8036">
                  <c:v>0.10257388651370999</c:v>
                </c:pt>
                <c:pt idx="8037">
                  <c:v>0.1025738716125488</c:v>
                </c:pt>
                <c:pt idx="8038">
                  <c:v>0.1025738641619682</c:v>
                </c:pt>
                <c:pt idx="8039">
                  <c:v>0.102573849260807</c:v>
                </c:pt>
                <c:pt idx="8040">
                  <c:v>0.102573849260807</c:v>
                </c:pt>
                <c:pt idx="8041">
                  <c:v>0.1025738343596458</c:v>
                </c:pt>
                <c:pt idx="8042">
                  <c:v>0.1025738269090652</c:v>
                </c:pt>
                <c:pt idx="8043">
                  <c:v>0.10257381945848459</c:v>
                </c:pt>
                <c:pt idx="8044">
                  <c:v>0.1025738045573235</c:v>
                </c:pt>
                <c:pt idx="8045">
                  <c:v>0.1025737971067429</c:v>
                </c:pt>
                <c:pt idx="8046">
                  <c:v>0.1025737896561623</c:v>
                </c:pt>
                <c:pt idx="8047">
                  <c:v>0.10257378220558171</c:v>
                </c:pt>
                <c:pt idx="8048">
                  <c:v>0.1025737747550011</c:v>
                </c:pt>
                <c:pt idx="8049">
                  <c:v>0.1025737673044205</c:v>
                </c:pt>
                <c:pt idx="8050">
                  <c:v>0.1025737673044205</c:v>
                </c:pt>
                <c:pt idx="8051">
                  <c:v>0.1025737598538399</c:v>
                </c:pt>
                <c:pt idx="8052">
                  <c:v>0.10257375240325931</c:v>
                </c:pt>
                <c:pt idx="8053">
                  <c:v>0.10257374495267869</c:v>
                </c:pt>
                <c:pt idx="8054">
                  <c:v>0.1025737375020981</c:v>
                </c:pt>
                <c:pt idx="8055">
                  <c:v>0.1025737375020981</c:v>
                </c:pt>
                <c:pt idx="8056">
                  <c:v>0.1025737226009369</c:v>
                </c:pt>
                <c:pt idx="8057">
                  <c:v>0.1025737226009369</c:v>
                </c:pt>
                <c:pt idx="8058">
                  <c:v>0.10257371515035631</c:v>
                </c:pt>
                <c:pt idx="8059">
                  <c:v>0.1025737076997757</c:v>
                </c:pt>
                <c:pt idx="8060">
                  <c:v>0.1025737002491951</c:v>
                </c:pt>
                <c:pt idx="8061">
                  <c:v>0.1025737002491951</c:v>
                </c:pt>
                <c:pt idx="8062">
                  <c:v>0.10257368534803391</c:v>
                </c:pt>
                <c:pt idx="8063">
                  <c:v>0.10257368534803391</c:v>
                </c:pt>
                <c:pt idx="8064">
                  <c:v>0.10257368534803391</c:v>
                </c:pt>
                <c:pt idx="8065">
                  <c:v>0.10257367789745329</c:v>
                </c:pt>
                <c:pt idx="8066">
                  <c:v>0.1025736704468727</c:v>
                </c:pt>
                <c:pt idx="8067">
                  <c:v>0.1025736629962921</c:v>
                </c:pt>
                <c:pt idx="8068">
                  <c:v>0.1025736555457115</c:v>
                </c:pt>
                <c:pt idx="8069">
                  <c:v>0.1025736555457115</c:v>
                </c:pt>
                <c:pt idx="8070">
                  <c:v>0.1025736555457115</c:v>
                </c:pt>
                <c:pt idx="8071">
                  <c:v>0.10257364809513091</c:v>
                </c:pt>
                <c:pt idx="8072">
                  <c:v>0.1025736406445503</c:v>
                </c:pt>
                <c:pt idx="8073">
                  <c:v>0.1025736331939697</c:v>
                </c:pt>
                <c:pt idx="8074">
                  <c:v>0.1025736406445503</c:v>
                </c:pt>
                <c:pt idx="8075">
                  <c:v>0.1025736331939697</c:v>
                </c:pt>
                <c:pt idx="8076">
                  <c:v>0.1025736257433891</c:v>
                </c:pt>
                <c:pt idx="8077">
                  <c:v>0.1025736257433891</c:v>
                </c:pt>
                <c:pt idx="8078">
                  <c:v>0.1025736182928085</c:v>
                </c:pt>
                <c:pt idx="8079">
                  <c:v>0.1025736182928085</c:v>
                </c:pt>
                <c:pt idx="8080">
                  <c:v>0.10257361084222789</c:v>
                </c:pt>
                <c:pt idx="8081">
                  <c:v>0.1025736033916473</c:v>
                </c:pt>
                <c:pt idx="8082">
                  <c:v>0.1025736033916473</c:v>
                </c:pt>
                <c:pt idx="8083">
                  <c:v>0.1025736033916473</c:v>
                </c:pt>
                <c:pt idx="8084">
                  <c:v>0.1025735884904861</c:v>
                </c:pt>
                <c:pt idx="8085">
                  <c:v>0.1025735884904861</c:v>
                </c:pt>
                <c:pt idx="8086">
                  <c:v>0.10257358103990551</c:v>
                </c:pt>
                <c:pt idx="8087">
                  <c:v>0.10257358103990551</c:v>
                </c:pt>
                <c:pt idx="8088">
                  <c:v>0.10257358103990551</c:v>
                </c:pt>
                <c:pt idx="8089">
                  <c:v>0.10257357358932501</c:v>
                </c:pt>
                <c:pt idx="8090">
                  <c:v>0.10257357358932501</c:v>
                </c:pt>
                <c:pt idx="8091">
                  <c:v>0.10257357358932501</c:v>
                </c:pt>
                <c:pt idx="8092">
                  <c:v>0.10257357358932501</c:v>
                </c:pt>
                <c:pt idx="8093">
                  <c:v>0.1025735586881638</c:v>
                </c:pt>
                <c:pt idx="8094">
                  <c:v>0.1025735661387444</c:v>
                </c:pt>
                <c:pt idx="8095">
                  <c:v>0.1025735661387444</c:v>
                </c:pt>
                <c:pt idx="8096">
                  <c:v>0.1025735586881638</c:v>
                </c:pt>
                <c:pt idx="8097">
                  <c:v>0.1025735512375832</c:v>
                </c:pt>
                <c:pt idx="8098">
                  <c:v>0.1025735586881638</c:v>
                </c:pt>
                <c:pt idx="8099">
                  <c:v>0.1025735512375832</c:v>
                </c:pt>
                <c:pt idx="8100">
                  <c:v>0.1025735512375832</c:v>
                </c:pt>
                <c:pt idx="8101">
                  <c:v>0.10257354378700261</c:v>
                </c:pt>
                <c:pt idx="8102">
                  <c:v>0.10257353633642199</c:v>
                </c:pt>
                <c:pt idx="8103">
                  <c:v>0.10257353633642199</c:v>
                </c:pt>
                <c:pt idx="8104">
                  <c:v>0.10257353633642199</c:v>
                </c:pt>
                <c:pt idx="8105">
                  <c:v>0.10257353633642199</c:v>
                </c:pt>
                <c:pt idx="8106">
                  <c:v>0.10257353633642199</c:v>
                </c:pt>
                <c:pt idx="8107">
                  <c:v>0.10257353633642199</c:v>
                </c:pt>
                <c:pt idx="8108">
                  <c:v>0.10257353633642199</c:v>
                </c:pt>
                <c:pt idx="8109">
                  <c:v>0.1025735214352608</c:v>
                </c:pt>
                <c:pt idx="8110">
                  <c:v>0.1025735214352608</c:v>
                </c:pt>
                <c:pt idx="8111">
                  <c:v>0.1025735214352608</c:v>
                </c:pt>
                <c:pt idx="8112">
                  <c:v>0.1025735139846802</c:v>
                </c:pt>
                <c:pt idx="8113">
                  <c:v>0.1025735214352608</c:v>
                </c:pt>
                <c:pt idx="8114">
                  <c:v>0.1025735288858414</c:v>
                </c:pt>
                <c:pt idx="8115">
                  <c:v>0.1025735139846802</c:v>
                </c:pt>
                <c:pt idx="8116">
                  <c:v>0.1025735139846802</c:v>
                </c:pt>
                <c:pt idx="8117">
                  <c:v>0.1025735139846802</c:v>
                </c:pt>
                <c:pt idx="8118">
                  <c:v>0.1025735139846802</c:v>
                </c:pt>
                <c:pt idx="8119">
                  <c:v>0.1025735139846802</c:v>
                </c:pt>
                <c:pt idx="8120">
                  <c:v>0.1025735139846802</c:v>
                </c:pt>
                <c:pt idx="8121">
                  <c:v>0.1025735139846802</c:v>
                </c:pt>
                <c:pt idx="8122">
                  <c:v>0.1025735139846802</c:v>
                </c:pt>
                <c:pt idx="8123">
                  <c:v>0.1025735139846802</c:v>
                </c:pt>
                <c:pt idx="8124">
                  <c:v>0.1025735139846802</c:v>
                </c:pt>
                <c:pt idx="8125">
                  <c:v>0.102573499083519</c:v>
                </c:pt>
                <c:pt idx="8126">
                  <c:v>0.10257350653409961</c:v>
                </c:pt>
                <c:pt idx="8127">
                  <c:v>0.10257350653409961</c:v>
                </c:pt>
                <c:pt idx="8128">
                  <c:v>0.1025735139846802</c:v>
                </c:pt>
                <c:pt idx="8129">
                  <c:v>0.10257350653409961</c:v>
                </c:pt>
                <c:pt idx="8130">
                  <c:v>0.10257350653409961</c:v>
                </c:pt>
                <c:pt idx="8131">
                  <c:v>0.102573499083519</c:v>
                </c:pt>
                <c:pt idx="8132">
                  <c:v>0.102573499083519</c:v>
                </c:pt>
                <c:pt idx="8133">
                  <c:v>0.102573499083519</c:v>
                </c:pt>
                <c:pt idx="8134">
                  <c:v>0.102573499083519</c:v>
                </c:pt>
                <c:pt idx="8135">
                  <c:v>0.102573499083519</c:v>
                </c:pt>
                <c:pt idx="8136">
                  <c:v>0.1025734916329384</c:v>
                </c:pt>
                <c:pt idx="8137">
                  <c:v>0.102573499083519</c:v>
                </c:pt>
                <c:pt idx="8138">
                  <c:v>0.1025734841823578</c:v>
                </c:pt>
                <c:pt idx="8139">
                  <c:v>0.1025734916329384</c:v>
                </c:pt>
                <c:pt idx="8140">
                  <c:v>0.1025734841823578</c:v>
                </c:pt>
                <c:pt idx="8141">
                  <c:v>0.1025734916329384</c:v>
                </c:pt>
                <c:pt idx="8142">
                  <c:v>0.1025734916329384</c:v>
                </c:pt>
                <c:pt idx="8143">
                  <c:v>0.1025734916329384</c:v>
                </c:pt>
                <c:pt idx="8144">
                  <c:v>0.1025734916329384</c:v>
                </c:pt>
                <c:pt idx="8145">
                  <c:v>0.102573499083519</c:v>
                </c:pt>
                <c:pt idx="8146">
                  <c:v>0.102573499083519</c:v>
                </c:pt>
                <c:pt idx="8147">
                  <c:v>0.1025734841823578</c:v>
                </c:pt>
                <c:pt idx="8148">
                  <c:v>0.1025734841823578</c:v>
                </c:pt>
                <c:pt idx="8149">
                  <c:v>0.1025734841823578</c:v>
                </c:pt>
                <c:pt idx="8150">
                  <c:v>0.1025734841823578</c:v>
                </c:pt>
                <c:pt idx="8151">
                  <c:v>0.10257347673177721</c:v>
                </c:pt>
                <c:pt idx="8152">
                  <c:v>0.1025734841823578</c:v>
                </c:pt>
                <c:pt idx="8153">
                  <c:v>0.1025734841823578</c:v>
                </c:pt>
                <c:pt idx="8154">
                  <c:v>0.1025734841823578</c:v>
                </c:pt>
                <c:pt idx="8155">
                  <c:v>0.1025734841823578</c:v>
                </c:pt>
                <c:pt idx="8156">
                  <c:v>0.1025734841823578</c:v>
                </c:pt>
                <c:pt idx="8157">
                  <c:v>0.1025734841823578</c:v>
                </c:pt>
                <c:pt idx="8158">
                  <c:v>0.1025734841823578</c:v>
                </c:pt>
                <c:pt idx="8159">
                  <c:v>0.10257347673177721</c:v>
                </c:pt>
                <c:pt idx="8160">
                  <c:v>0.10257347673177721</c:v>
                </c:pt>
                <c:pt idx="8161">
                  <c:v>0.10257347673177721</c:v>
                </c:pt>
                <c:pt idx="8162">
                  <c:v>0.10257347673177721</c:v>
                </c:pt>
                <c:pt idx="8163">
                  <c:v>0.10257346928119659</c:v>
                </c:pt>
                <c:pt idx="8164">
                  <c:v>0.10257346928119659</c:v>
                </c:pt>
                <c:pt idx="8165">
                  <c:v>0.10257347673177721</c:v>
                </c:pt>
                <c:pt idx="8166">
                  <c:v>0.10257347673177721</c:v>
                </c:pt>
                <c:pt idx="8167">
                  <c:v>0.10257347673177721</c:v>
                </c:pt>
                <c:pt idx="8168">
                  <c:v>0.10257347673177721</c:v>
                </c:pt>
                <c:pt idx="8169">
                  <c:v>0.10257347673177721</c:v>
                </c:pt>
                <c:pt idx="8170">
                  <c:v>0.10257347673177721</c:v>
                </c:pt>
                <c:pt idx="8171">
                  <c:v>0.10257346928119659</c:v>
                </c:pt>
                <c:pt idx="8172">
                  <c:v>0.10257346928119659</c:v>
                </c:pt>
                <c:pt idx="8173">
                  <c:v>0.10257347673177721</c:v>
                </c:pt>
                <c:pt idx="8174">
                  <c:v>0.10257347673177721</c:v>
                </c:pt>
                <c:pt idx="8175">
                  <c:v>0.102573461830616</c:v>
                </c:pt>
                <c:pt idx="8176">
                  <c:v>0.10257346928119659</c:v>
                </c:pt>
                <c:pt idx="8177">
                  <c:v>0.10257347673177721</c:v>
                </c:pt>
                <c:pt idx="8178">
                  <c:v>0.10257346928119659</c:v>
                </c:pt>
                <c:pt idx="8179">
                  <c:v>0.10257346928119659</c:v>
                </c:pt>
                <c:pt idx="8180">
                  <c:v>0.10257346928119659</c:v>
                </c:pt>
                <c:pt idx="8181">
                  <c:v>0.102573461830616</c:v>
                </c:pt>
                <c:pt idx="8182">
                  <c:v>0.10257346928119659</c:v>
                </c:pt>
                <c:pt idx="8183">
                  <c:v>0.10257346928119659</c:v>
                </c:pt>
                <c:pt idx="8184">
                  <c:v>0.102573461830616</c:v>
                </c:pt>
                <c:pt idx="8185">
                  <c:v>0.10257346928119659</c:v>
                </c:pt>
                <c:pt idx="8186">
                  <c:v>0.102573461830616</c:v>
                </c:pt>
                <c:pt idx="8187">
                  <c:v>0.102573461830616</c:v>
                </c:pt>
                <c:pt idx="8188">
                  <c:v>0.102573461830616</c:v>
                </c:pt>
                <c:pt idx="8189">
                  <c:v>0.10257346928119659</c:v>
                </c:pt>
                <c:pt idx="8190">
                  <c:v>0.102573461830616</c:v>
                </c:pt>
                <c:pt idx="8191">
                  <c:v>0.102573461830616</c:v>
                </c:pt>
                <c:pt idx="8192">
                  <c:v>0.10257346928119659</c:v>
                </c:pt>
                <c:pt idx="8193">
                  <c:v>0.1025734543800354</c:v>
                </c:pt>
                <c:pt idx="8194">
                  <c:v>0.1025734543800354</c:v>
                </c:pt>
                <c:pt idx="8195">
                  <c:v>0.10257346928119659</c:v>
                </c:pt>
                <c:pt idx="8196">
                  <c:v>0.10257346928119659</c:v>
                </c:pt>
                <c:pt idx="8197">
                  <c:v>0.102573461830616</c:v>
                </c:pt>
                <c:pt idx="8198">
                  <c:v>0.102573461830616</c:v>
                </c:pt>
                <c:pt idx="8199">
                  <c:v>0.10257346928119659</c:v>
                </c:pt>
                <c:pt idx="8200">
                  <c:v>0.102573461830616</c:v>
                </c:pt>
                <c:pt idx="8201">
                  <c:v>0.102573461830616</c:v>
                </c:pt>
                <c:pt idx="8202">
                  <c:v>0.102573461830616</c:v>
                </c:pt>
                <c:pt idx="8203">
                  <c:v>0.102573461830616</c:v>
                </c:pt>
                <c:pt idx="8204">
                  <c:v>0.102573461830616</c:v>
                </c:pt>
                <c:pt idx="8205">
                  <c:v>0.102573461830616</c:v>
                </c:pt>
                <c:pt idx="8206">
                  <c:v>0.102573461830616</c:v>
                </c:pt>
                <c:pt idx="8207">
                  <c:v>0.1025734543800354</c:v>
                </c:pt>
                <c:pt idx="8208">
                  <c:v>0.102573461830616</c:v>
                </c:pt>
                <c:pt idx="8209">
                  <c:v>0.102573461830616</c:v>
                </c:pt>
                <c:pt idx="8210">
                  <c:v>0.102573461830616</c:v>
                </c:pt>
                <c:pt idx="8211">
                  <c:v>0.1025734543800354</c:v>
                </c:pt>
                <c:pt idx="8212">
                  <c:v>0.1025734543800354</c:v>
                </c:pt>
                <c:pt idx="8213">
                  <c:v>0.10257346928119659</c:v>
                </c:pt>
                <c:pt idx="8214">
                  <c:v>0.102573461830616</c:v>
                </c:pt>
                <c:pt idx="8215">
                  <c:v>0.102573461830616</c:v>
                </c:pt>
                <c:pt idx="8216">
                  <c:v>0.102573461830616</c:v>
                </c:pt>
                <c:pt idx="8217">
                  <c:v>0.102573461830616</c:v>
                </c:pt>
                <c:pt idx="8218">
                  <c:v>0.102573461830616</c:v>
                </c:pt>
                <c:pt idx="8219">
                  <c:v>0.15576557815074921</c:v>
                </c:pt>
                <c:pt idx="8220">
                  <c:v>0.15576077997684479</c:v>
                </c:pt>
                <c:pt idx="8221">
                  <c:v>0.15575678646564481</c:v>
                </c:pt>
                <c:pt idx="8222">
                  <c:v>0.15575727820396421</c:v>
                </c:pt>
                <c:pt idx="8223">
                  <c:v>0.1557604521512985</c:v>
                </c:pt>
                <c:pt idx="8224">
                  <c:v>0.1557619571685791</c:v>
                </c:pt>
                <c:pt idx="8225">
                  <c:v>0.15576013922691351</c:v>
                </c:pt>
                <c:pt idx="8226">
                  <c:v>0.15575724840164179</c:v>
                </c:pt>
                <c:pt idx="8227">
                  <c:v>0.15575630962848661</c:v>
                </c:pt>
                <c:pt idx="8228">
                  <c:v>0.15575771033763891</c:v>
                </c:pt>
                <c:pt idx="8229">
                  <c:v>0.15575921535491941</c:v>
                </c:pt>
                <c:pt idx="8230">
                  <c:v>0.15575893223285681</c:v>
                </c:pt>
                <c:pt idx="8231">
                  <c:v>0.15575730800628659</c:v>
                </c:pt>
                <c:pt idx="8232">
                  <c:v>0.15575613081455231</c:v>
                </c:pt>
                <c:pt idx="8233">
                  <c:v>0.15575642883777621</c:v>
                </c:pt>
                <c:pt idx="8234">
                  <c:v>0.15575741231441501</c:v>
                </c:pt>
                <c:pt idx="8235">
                  <c:v>0.15575772523879999</c:v>
                </c:pt>
                <c:pt idx="8236">
                  <c:v>0.15575699508190161</c:v>
                </c:pt>
                <c:pt idx="8237">
                  <c:v>0.1557560712099075</c:v>
                </c:pt>
                <c:pt idx="8238">
                  <c:v>0.15575587749481201</c:v>
                </c:pt>
                <c:pt idx="8239">
                  <c:v>0.15575635433197019</c:v>
                </c:pt>
                <c:pt idx="8240">
                  <c:v>0.15575674176216131</c:v>
                </c:pt>
                <c:pt idx="8241">
                  <c:v>0.15575651824474329</c:v>
                </c:pt>
                <c:pt idx="8242">
                  <c:v>0.15575595200061801</c:v>
                </c:pt>
                <c:pt idx="8243">
                  <c:v>0.15575562417507169</c:v>
                </c:pt>
                <c:pt idx="8244">
                  <c:v>0.15575574338436129</c:v>
                </c:pt>
                <c:pt idx="8245">
                  <c:v>0.15575601160526281</c:v>
                </c:pt>
                <c:pt idx="8246">
                  <c:v>0.15575604140758509</c:v>
                </c:pt>
                <c:pt idx="8247">
                  <c:v>0.1557557284832001</c:v>
                </c:pt>
                <c:pt idx="8248">
                  <c:v>0.1557554304599762</c:v>
                </c:pt>
                <c:pt idx="8249">
                  <c:v>0.15575540065765381</c:v>
                </c:pt>
                <c:pt idx="8250">
                  <c:v>0.15575553476810461</c:v>
                </c:pt>
                <c:pt idx="8251">
                  <c:v>0.15575560927391049</c:v>
                </c:pt>
                <c:pt idx="8252">
                  <c:v>0.15575547516345981</c:v>
                </c:pt>
                <c:pt idx="8253">
                  <c:v>0.1557552516460419</c:v>
                </c:pt>
                <c:pt idx="8254">
                  <c:v>0.15575516223907471</c:v>
                </c:pt>
                <c:pt idx="8255">
                  <c:v>0.15575520694255829</c:v>
                </c:pt>
                <c:pt idx="8256">
                  <c:v>0.1557552516460419</c:v>
                </c:pt>
                <c:pt idx="8257">
                  <c:v>0.15575520694255829</c:v>
                </c:pt>
                <c:pt idx="8258">
                  <c:v>0.15575508773326871</c:v>
                </c:pt>
                <c:pt idx="8259">
                  <c:v>0.15575496852397919</c:v>
                </c:pt>
                <c:pt idx="8260">
                  <c:v>0.15575496852397919</c:v>
                </c:pt>
                <c:pt idx="8261">
                  <c:v>0.1557549983263016</c:v>
                </c:pt>
                <c:pt idx="8262">
                  <c:v>0.15575498342514041</c:v>
                </c:pt>
                <c:pt idx="8263">
                  <c:v>0.15575490891933441</c:v>
                </c:pt>
                <c:pt idx="8264">
                  <c:v>0.15575481951236719</c:v>
                </c:pt>
                <c:pt idx="8265">
                  <c:v>0.15575477480888369</c:v>
                </c:pt>
                <c:pt idx="8266">
                  <c:v>0.15575480461120611</c:v>
                </c:pt>
                <c:pt idx="8267">
                  <c:v>0.15575477480888369</c:v>
                </c:pt>
                <c:pt idx="8268">
                  <c:v>0.15575473010540011</c:v>
                </c:pt>
                <c:pt idx="8269">
                  <c:v>0.15575467050075531</c:v>
                </c:pt>
                <c:pt idx="8270">
                  <c:v>0.15575464069843289</c:v>
                </c:pt>
                <c:pt idx="8271">
                  <c:v>0.15575459599494931</c:v>
                </c:pt>
                <c:pt idx="8272">
                  <c:v>0.15575461089611051</c:v>
                </c:pt>
                <c:pt idx="8273">
                  <c:v>0.15575456619262701</c:v>
                </c:pt>
                <c:pt idx="8274">
                  <c:v>0.1557545214891434</c:v>
                </c:pt>
                <c:pt idx="8275">
                  <c:v>0.15575449168682101</c:v>
                </c:pt>
                <c:pt idx="8276">
                  <c:v>0.1557544618844986</c:v>
                </c:pt>
                <c:pt idx="8277">
                  <c:v>0.1557544469833374</c:v>
                </c:pt>
                <c:pt idx="8278">
                  <c:v>0.15575443208217621</c:v>
                </c:pt>
                <c:pt idx="8279">
                  <c:v>0.15575441718101499</c:v>
                </c:pt>
                <c:pt idx="8280">
                  <c:v>0.15575435757637021</c:v>
                </c:pt>
                <c:pt idx="8281">
                  <c:v>0.15575432777404791</c:v>
                </c:pt>
                <c:pt idx="8282">
                  <c:v>0.15575432777404791</c:v>
                </c:pt>
                <c:pt idx="8283">
                  <c:v>0.15575429797172549</c:v>
                </c:pt>
                <c:pt idx="8284">
                  <c:v>0.1557542681694031</c:v>
                </c:pt>
                <c:pt idx="8285">
                  <c:v>0.15575423836708069</c:v>
                </c:pt>
                <c:pt idx="8286">
                  <c:v>0.1557542085647583</c:v>
                </c:pt>
                <c:pt idx="8287">
                  <c:v>0.15575419366359711</c:v>
                </c:pt>
                <c:pt idx="8288">
                  <c:v>0.15575419366359711</c:v>
                </c:pt>
                <c:pt idx="8289">
                  <c:v>0.15575416386127469</c:v>
                </c:pt>
                <c:pt idx="8290">
                  <c:v>0.1557541489601135</c:v>
                </c:pt>
                <c:pt idx="8291">
                  <c:v>0.15575411915779111</c:v>
                </c:pt>
                <c:pt idx="8292">
                  <c:v>0.15575410425662989</c:v>
                </c:pt>
                <c:pt idx="8293">
                  <c:v>0.15575407445430761</c:v>
                </c:pt>
                <c:pt idx="8294">
                  <c:v>0.15575407445430761</c:v>
                </c:pt>
                <c:pt idx="8295">
                  <c:v>0.1557540446519852</c:v>
                </c:pt>
                <c:pt idx="8296">
                  <c:v>0.15575401484966281</c:v>
                </c:pt>
                <c:pt idx="8297">
                  <c:v>0.15575399994850159</c:v>
                </c:pt>
                <c:pt idx="8298">
                  <c:v>0.15575399994850159</c:v>
                </c:pt>
                <c:pt idx="8299">
                  <c:v>0.15575398504734039</c:v>
                </c:pt>
                <c:pt idx="8300">
                  <c:v>0.1557539701461792</c:v>
                </c:pt>
                <c:pt idx="8301">
                  <c:v>0.15575394034385681</c:v>
                </c:pt>
                <c:pt idx="8302">
                  <c:v>0.15575392544269559</c:v>
                </c:pt>
                <c:pt idx="8303">
                  <c:v>0.15575392544269559</c:v>
                </c:pt>
                <c:pt idx="8304">
                  <c:v>0.1557539105415344</c:v>
                </c:pt>
                <c:pt idx="8305">
                  <c:v>0.1557538956403732</c:v>
                </c:pt>
                <c:pt idx="8306">
                  <c:v>0.15575388073921201</c:v>
                </c:pt>
                <c:pt idx="8307">
                  <c:v>0.15575386583805079</c:v>
                </c:pt>
                <c:pt idx="8308">
                  <c:v>0.15575385093688959</c:v>
                </c:pt>
                <c:pt idx="8309">
                  <c:v>0.15575383603572851</c:v>
                </c:pt>
                <c:pt idx="8310">
                  <c:v>0.15575382113456729</c:v>
                </c:pt>
                <c:pt idx="8311">
                  <c:v>0.15575382113456729</c:v>
                </c:pt>
                <c:pt idx="8312">
                  <c:v>0.1557537913322449</c:v>
                </c:pt>
                <c:pt idx="8313">
                  <c:v>0.1557537913322449</c:v>
                </c:pt>
                <c:pt idx="8314">
                  <c:v>0.15575377643108371</c:v>
                </c:pt>
                <c:pt idx="8315">
                  <c:v>0.15575376152992251</c:v>
                </c:pt>
                <c:pt idx="8316">
                  <c:v>0.15575376152992251</c:v>
                </c:pt>
                <c:pt idx="8317">
                  <c:v>0.1557537317276001</c:v>
                </c:pt>
                <c:pt idx="8318">
                  <c:v>0.1557537317276001</c:v>
                </c:pt>
                <c:pt idx="8319">
                  <c:v>0.1557537168264389</c:v>
                </c:pt>
                <c:pt idx="8320">
                  <c:v>0.1557537168264389</c:v>
                </c:pt>
                <c:pt idx="8321">
                  <c:v>0.1557537168264389</c:v>
                </c:pt>
                <c:pt idx="8322">
                  <c:v>0.15575368702411649</c:v>
                </c:pt>
                <c:pt idx="8323">
                  <c:v>0.15575368702411649</c:v>
                </c:pt>
                <c:pt idx="8324">
                  <c:v>0.15575367212295529</c:v>
                </c:pt>
                <c:pt idx="8325">
                  <c:v>0.1557536572217941</c:v>
                </c:pt>
                <c:pt idx="8326">
                  <c:v>0.1557536572217941</c:v>
                </c:pt>
                <c:pt idx="8327">
                  <c:v>0.15575364232063291</c:v>
                </c:pt>
                <c:pt idx="8328">
                  <c:v>0.15575362741947171</c:v>
                </c:pt>
                <c:pt idx="8329">
                  <c:v>0.15575362741947171</c:v>
                </c:pt>
                <c:pt idx="8330">
                  <c:v>0.15575361251831049</c:v>
                </c:pt>
                <c:pt idx="8331">
                  <c:v>0.15575359761714941</c:v>
                </c:pt>
                <c:pt idx="8332">
                  <c:v>0.15575359761714941</c:v>
                </c:pt>
                <c:pt idx="8333">
                  <c:v>0.15575359761714941</c:v>
                </c:pt>
                <c:pt idx="8334">
                  <c:v>0.15575358271598819</c:v>
                </c:pt>
                <c:pt idx="8335">
                  <c:v>0.15575356781482699</c:v>
                </c:pt>
                <c:pt idx="8336">
                  <c:v>0.15575356781482699</c:v>
                </c:pt>
                <c:pt idx="8337">
                  <c:v>0.15575356781482699</c:v>
                </c:pt>
                <c:pt idx="8338">
                  <c:v>0.15575353801250461</c:v>
                </c:pt>
                <c:pt idx="8339">
                  <c:v>0.15575353801250461</c:v>
                </c:pt>
                <c:pt idx="8340">
                  <c:v>0.15575353801250461</c:v>
                </c:pt>
                <c:pt idx="8341">
                  <c:v>0.15575353801250461</c:v>
                </c:pt>
                <c:pt idx="8342">
                  <c:v>0.15575352311134341</c:v>
                </c:pt>
                <c:pt idx="8343">
                  <c:v>0.15575352311134341</c:v>
                </c:pt>
                <c:pt idx="8344">
                  <c:v>0.15575350821018219</c:v>
                </c:pt>
                <c:pt idx="8345">
                  <c:v>0.15575350821018219</c:v>
                </c:pt>
                <c:pt idx="8346">
                  <c:v>0.155753493309021</c:v>
                </c:pt>
                <c:pt idx="8347">
                  <c:v>0.155753493309021</c:v>
                </c:pt>
                <c:pt idx="8348">
                  <c:v>0.155753493309021</c:v>
                </c:pt>
                <c:pt idx="8349">
                  <c:v>0.1557534784078598</c:v>
                </c:pt>
                <c:pt idx="8350">
                  <c:v>0.1557534784078598</c:v>
                </c:pt>
                <c:pt idx="8351">
                  <c:v>0.155753493309021</c:v>
                </c:pt>
                <c:pt idx="8352">
                  <c:v>0.15575346350669861</c:v>
                </c:pt>
                <c:pt idx="8353">
                  <c:v>0.15575346350669861</c:v>
                </c:pt>
                <c:pt idx="8354">
                  <c:v>0.15575344860553739</c:v>
                </c:pt>
                <c:pt idx="8355">
                  <c:v>0.15575344860553739</c:v>
                </c:pt>
                <c:pt idx="8356">
                  <c:v>0.15575344860553739</c:v>
                </c:pt>
                <c:pt idx="8357">
                  <c:v>0.15575343370437619</c:v>
                </c:pt>
                <c:pt idx="8358">
                  <c:v>0.15575343370437619</c:v>
                </c:pt>
                <c:pt idx="8359">
                  <c:v>0.15575343370437619</c:v>
                </c:pt>
                <c:pt idx="8360">
                  <c:v>0.15575343370437619</c:v>
                </c:pt>
                <c:pt idx="8361">
                  <c:v>0.155753418803215</c:v>
                </c:pt>
                <c:pt idx="8362">
                  <c:v>0.155753418803215</c:v>
                </c:pt>
                <c:pt idx="8363">
                  <c:v>0.155753418803215</c:v>
                </c:pt>
                <c:pt idx="8364">
                  <c:v>0.155753418803215</c:v>
                </c:pt>
                <c:pt idx="8365">
                  <c:v>0.15575340390205381</c:v>
                </c:pt>
                <c:pt idx="8366">
                  <c:v>0.15575340390205381</c:v>
                </c:pt>
                <c:pt idx="8367">
                  <c:v>0.15575340390205381</c:v>
                </c:pt>
                <c:pt idx="8368">
                  <c:v>0.15575340390205381</c:v>
                </c:pt>
                <c:pt idx="8369">
                  <c:v>0.15575338900089261</c:v>
                </c:pt>
                <c:pt idx="8370">
                  <c:v>0.15575337409973139</c:v>
                </c:pt>
                <c:pt idx="8371">
                  <c:v>0.15575337409973139</c:v>
                </c:pt>
                <c:pt idx="8372">
                  <c:v>0.15575337409973139</c:v>
                </c:pt>
                <c:pt idx="8373">
                  <c:v>0.15575337409973139</c:v>
                </c:pt>
                <c:pt idx="8374">
                  <c:v>0.15575337409973139</c:v>
                </c:pt>
                <c:pt idx="8375">
                  <c:v>0.15575335919857031</c:v>
                </c:pt>
                <c:pt idx="8376">
                  <c:v>0.15575334429740911</c:v>
                </c:pt>
                <c:pt idx="8377">
                  <c:v>0.15575337409973139</c:v>
                </c:pt>
                <c:pt idx="8378">
                  <c:v>0.15575335919857031</c:v>
                </c:pt>
                <c:pt idx="8379">
                  <c:v>0.15575334429740911</c:v>
                </c:pt>
                <c:pt idx="8380">
                  <c:v>0.15575334429740911</c:v>
                </c:pt>
                <c:pt idx="8381">
                  <c:v>0.15575335919857031</c:v>
                </c:pt>
                <c:pt idx="8382">
                  <c:v>0.15575334429740911</c:v>
                </c:pt>
                <c:pt idx="8383">
                  <c:v>0.15575334429740911</c:v>
                </c:pt>
                <c:pt idx="8384">
                  <c:v>0.15575334429740911</c:v>
                </c:pt>
                <c:pt idx="8385">
                  <c:v>0.15575332939624789</c:v>
                </c:pt>
                <c:pt idx="8386">
                  <c:v>0.15575332939624789</c:v>
                </c:pt>
                <c:pt idx="8387">
                  <c:v>0.1557533144950867</c:v>
                </c:pt>
                <c:pt idx="8388">
                  <c:v>0.1557533144950867</c:v>
                </c:pt>
                <c:pt idx="8389">
                  <c:v>0.15575332939624789</c:v>
                </c:pt>
                <c:pt idx="8390">
                  <c:v>0.1557533144950867</c:v>
                </c:pt>
                <c:pt idx="8391">
                  <c:v>0.1557533144950867</c:v>
                </c:pt>
                <c:pt idx="8392">
                  <c:v>0.1557533144950867</c:v>
                </c:pt>
                <c:pt idx="8393">
                  <c:v>0.1557533144950867</c:v>
                </c:pt>
                <c:pt idx="8394">
                  <c:v>0.1557533144950867</c:v>
                </c:pt>
                <c:pt idx="8395">
                  <c:v>0.1557533144950867</c:v>
                </c:pt>
                <c:pt idx="8396">
                  <c:v>0.1557533144950867</c:v>
                </c:pt>
                <c:pt idx="8397">
                  <c:v>0.15575328469276431</c:v>
                </c:pt>
                <c:pt idx="8398">
                  <c:v>0.1557532995939255</c:v>
                </c:pt>
                <c:pt idx="8399">
                  <c:v>0.15575328469276431</c:v>
                </c:pt>
                <c:pt idx="8400">
                  <c:v>0.1557532995939255</c:v>
                </c:pt>
                <c:pt idx="8401">
                  <c:v>0.1557532995939255</c:v>
                </c:pt>
                <c:pt idx="8402">
                  <c:v>0.1557532995939255</c:v>
                </c:pt>
                <c:pt idx="8403">
                  <c:v>0.1557532995939255</c:v>
                </c:pt>
                <c:pt idx="8404">
                  <c:v>0.1557532995939255</c:v>
                </c:pt>
                <c:pt idx="8405">
                  <c:v>0.15575328469276431</c:v>
                </c:pt>
                <c:pt idx="8406">
                  <c:v>0.15575328469276431</c:v>
                </c:pt>
                <c:pt idx="8407">
                  <c:v>0.15575328469276431</c:v>
                </c:pt>
                <c:pt idx="8408">
                  <c:v>0.15575328469276431</c:v>
                </c:pt>
                <c:pt idx="8409">
                  <c:v>0.15575326979160309</c:v>
                </c:pt>
                <c:pt idx="8410">
                  <c:v>0.15575328469276431</c:v>
                </c:pt>
                <c:pt idx="8411">
                  <c:v>0.15575328469276431</c:v>
                </c:pt>
                <c:pt idx="8412">
                  <c:v>0.15575326979160309</c:v>
                </c:pt>
                <c:pt idx="8413">
                  <c:v>0.15575328469276431</c:v>
                </c:pt>
                <c:pt idx="8414">
                  <c:v>0.15575328469276431</c:v>
                </c:pt>
                <c:pt idx="8415">
                  <c:v>0.15575326979160309</c:v>
                </c:pt>
                <c:pt idx="8416">
                  <c:v>0.15575326979160309</c:v>
                </c:pt>
                <c:pt idx="8417">
                  <c:v>0.15575326979160309</c:v>
                </c:pt>
                <c:pt idx="8418">
                  <c:v>0.15575326979160309</c:v>
                </c:pt>
                <c:pt idx="8419">
                  <c:v>0.15575326979160309</c:v>
                </c:pt>
                <c:pt idx="8420">
                  <c:v>0.15575325489044189</c:v>
                </c:pt>
                <c:pt idx="8421">
                  <c:v>0.15575328469276431</c:v>
                </c:pt>
                <c:pt idx="8422">
                  <c:v>0.15575326979160309</c:v>
                </c:pt>
                <c:pt idx="8423">
                  <c:v>0.15575325489044189</c:v>
                </c:pt>
                <c:pt idx="8424">
                  <c:v>0.15575325489044189</c:v>
                </c:pt>
                <c:pt idx="8425">
                  <c:v>0.15575325489044189</c:v>
                </c:pt>
                <c:pt idx="8426">
                  <c:v>0.15575325489044189</c:v>
                </c:pt>
                <c:pt idx="8427">
                  <c:v>0.15575325489044189</c:v>
                </c:pt>
                <c:pt idx="8428">
                  <c:v>0.15575325489044189</c:v>
                </c:pt>
                <c:pt idx="8429">
                  <c:v>0.15575325489044189</c:v>
                </c:pt>
                <c:pt idx="8430">
                  <c:v>0.1557532399892807</c:v>
                </c:pt>
                <c:pt idx="8431">
                  <c:v>0.1557532399892807</c:v>
                </c:pt>
                <c:pt idx="8432">
                  <c:v>0.15575325489044189</c:v>
                </c:pt>
                <c:pt idx="8433">
                  <c:v>0.15575325489044189</c:v>
                </c:pt>
                <c:pt idx="8434">
                  <c:v>0.1557532399892807</c:v>
                </c:pt>
                <c:pt idx="8435">
                  <c:v>0.15575325489044189</c:v>
                </c:pt>
                <c:pt idx="8436">
                  <c:v>0.1557532399892807</c:v>
                </c:pt>
                <c:pt idx="8437">
                  <c:v>0.1557532399892807</c:v>
                </c:pt>
                <c:pt idx="8438">
                  <c:v>0.1557532399892807</c:v>
                </c:pt>
                <c:pt idx="8439">
                  <c:v>0.15575325489044189</c:v>
                </c:pt>
                <c:pt idx="8440">
                  <c:v>0.15575325489044189</c:v>
                </c:pt>
                <c:pt idx="8441">
                  <c:v>0.15575325489044189</c:v>
                </c:pt>
                <c:pt idx="8442">
                  <c:v>0.1557532399892807</c:v>
                </c:pt>
                <c:pt idx="8443">
                  <c:v>0.1557532399892807</c:v>
                </c:pt>
                <c:pt idx="8444">
                  <c:v>0.1557532399892807</c:v>
                </c:pt>
                <c:pt idx="8445">
                  <c:v>0.1557532399892807</c:v>
                </c:pt>
                <c:pt idx="8446">
                  <c:v>0.1557532399892807</c:v>
                </c:pt>
                <c:pt idx="8447">
                  <c:v>0.1557532399892807</c:v>
                </c:pt>
                <c:pt idx="8448">
                  <c:v>0.1557532399892807</c:v>
                </c:pt>
                <c:pt idx="8449">
                  <c:v>0.1557532399892807</c:v>
                </c:pt>
                <c:pt idx="8450">
                  <c:v>0.1557532399892807</c:v>
                </c:pt>
                <c:pt idx="8451">
                  <c:v>0.1557532399892807</c:v>
                </c:pt>
                <c:pt idx="8452">
                  <c:v>0.1557532399892807</c:v>
                </c:pt>
                <c:pt idx="8453">
                  <c:v>0.1557532399892807</c:v>
                </c:pt>
                <c:pt idx="8454">
                  <c:v>0.1557532399892807</c:v>
                </c:pt>
                <c:pt idx="8455">
                  <c:v>0.1557532399892807</c:v>
                </c:pt>
                <c:pt idx="8456">
                  <c:v>0.57832920551300049</c:v>
                </c:pt>
                <c:pt idx="8457">
                  <c:v>0.57832807302474976</c:v>
                </c:pt>
                <c:pt idx="8458">
                  <c:v>0.57832610607147217</c:v>
                </c:pt>
                <c:pt idx="8459">
                  <c:v>0.57832372188568115</c:v>
                </c:pt>
                <c:pt idx="8460">
                  <c:v>0.57832139730453491</c:v>
                </c:pt>
                <c:pt idx="8461">
                  <c:v>0.57831937074661255</c:v>
                </c:pt>
                <c:pt idx="8462">
                  <c:v>0.57831799983978271</c:v>
                </c:pt>
                <c:pt idx="8463">
                  <c:v>0.57831716537475586</c:v>
                </c:pt>
                <c:pt idx="8464">
                  <c:v>0.57831698656082153</c:v>
                </c:pt>
                <c:pt idx="8465">
                  <c:v>0.57831716537475586</c:v>
                </c:pt>
                <c:pt idx="8466">
                  <c:v>0.57831746339797974</c:v>
                </c:pt>
                <c:pt idx="8467">
                  <c:v>0.57831782102584839</c:v>
                </c:pt>
                <c:pt idx="8468">
                  <c:v>0.57831799983978271</c:v>
                </c:pt>
                <c:pt idx="8469">
                  <c:v>0.57831788063049316</c:v>
                </c:pt>
                <c:pt idx="8470">
                  <c:v>0.57831758260726929</c:v>
                </c:pt>
                <c:pt idx="8471">
                  <c:v>0.57831704616546631</c:v>
                </c:pt>
                <c:pt idx="8472">
                  <c:v>0.578316330909729</c:v>
                </c:pt>
                <c:pt idx="8473">
                  <c:v>0.5783156156539917</c:v>
                </c:pt>
                <c:pt idx="8474">
                  <c:v>0.57831496000289917</c:v>
                </c:pt>
                <c:pt idx="8475">
                  <c:v>0.57831442356109619</c:v>
                </c:pt>
                <c:pt idx="8476">
                  <c:v>0.57831412553787231</c:v>
                </c:pt>
                <c:pt idx="8477">
                  <c:v>0.57831400632858276</c:v>
                </c:pt>
                <c:pt idx="8478">
                  <c:v>0.57831400632858276</c:v>
                </c:pt>
                <c:pt idx="8479">
                  <c:v>0.57831400632858276</c:v>
                </c:pt>
                <c:pt idx="8480">
                  <c:v>0.57831412553787231</c:v>
                </c:pt>
                <c:pt idx="8481">
                  <c:v>0.57831424474716187</c:v>
                </c:pt>
                <c:pt idx="8482">
                  <c:v>0.57831430435180664</c:v>
                </c:pt>
                <c:pt idx="8483">
                  <c:v>0.57831430435180664</c:v>
                </c:pt>
                <c:pt idx="8484">
                  <c:v>0.57831424474716187</c:v>
                </c:pt>
                <c:pt idx="8485">
                  <c:v>0.57831406593322754</c:v>
                </c:pt>
                <c:pt idx="8486">
                  <c:v>0.57831400632858276</c:v>
                </c:pt>
                <c:pt idx="8487">
                  <c:v>0.57831382751464844</c:v>
                </c:pt>
                <c:pt idx="8488">
                  <c:v>0.57831376791000366</c:v>
                </c:pt>
                <c:pt idx="8489">
                  <c:v>0.57831364870071411</c:v>
                </c:pt>
                <c:pt idx="8490">
                  <c:v>0.57831364870071411</c:v>
                </c:pt>
                <c:pt idx="8491">
                  <c:v>0.57831364870071411</c:v>
                </c:pt>
                <c:pt idx="8492">
                  <c:v>0.57831364870071411</c:v>
                </c:pt>
                <c:pt idx="8493">
                  <c:v>0.57831370830535889</c:v>
                </c:pt>
                <c:pt idx="8494">
                  <c:v>0.57831376791000366</c:v>
                </c:pt>
                <c:pt idx="8495">
                  <c:v>0.57831382751464844</c:v>
                </c:pt>
                <c:pt idx="8496">
                  <c:v>0.57831382751464844</c:v>
                </c:pt>
                <c:pt idx="8497">
                  <c:v>0.57831382751464844</c:v>
                </c:pt>
                <c:pt idx="8498">
                  <c:v>0.57831382751464844</c:v>
                </c:pt>
                <c:pt idx="8499">
                  <c:v>0.57831376791000366</c:v>
                </c:pt>
                <c:pt idx="8500">
                  <c:v>0.57831370830535889</c:v>
                </c:pt>
                <c:pt idx="8501">
                  <c:v>0.57831370830535889</c:v>
                </c:pt>
                <c:pt idx="8502">
                  <c:v>0.57831370830535889</c:v>
                </c:pt>
                <c:pt idx="8503">
                  <c:v>0.57831364870071411</c:v>
                </c:pt>
                <c:pt idx="8504">
                  <c:v>0.57831364870071411</c:v>
                </c:pt>
                <c:pt idx="8505">
                  <c:v>0.57831364870071411</c:v>
                </c:pt>
                <c:pt idx="8506">
                  <c:v>0.57831364870071411</c:v>
                </c:pt>
                <c:pt idx="8507">
                  <c:v>0.57831370830535889</c:v>
                </c:pt>
                <c:pt idx="8508">
                  <c:v>0.57831370830535889</c:v>
                </c:pt>
                <c:pt idx="8509">
                  <c:v>0.57831364870071411</c:v>
                </c:pt>
                <c:pt idx="8510">
                  <c:v>0.57831370830535889</c:v>
                </c:pt>
                <c:pt idx="8511">
                  <c:v>0.57831364870071411</c:v>
                </c:pt>
                <c:pt idx="8512">
                  <c:v>0.57831364870071411</c:v>
                </c:pt>
                <c:pt idx="8513">
                  <c:v>0.57831364870071411</c:v>
                </c:pt>
                <c:pt idx="8514">
                  <c:v>0.57831364870071411</c:v>
                </c:pt>
                <c:pt idx="8515">
                  <c:v>0.5516858696937561</c:v>
                </c:pt>
                <c:pt idx="8516">
                  <c:v>0.5516851544380188</c:v>
                </c:pt>
                <c:pt idx="8517">
                  <c:v>0.55168384313583374</c:v>
                </c:pt>
                <c:pt idx="8518">
                  <c:v>0.55168217420578003</c:v>
                </c:pt>
                <c:pt idx="8519">
                  <c:v>0.55168032646179199</c:v>
                </c:pt>
                <c:pt idx="8520">
                  <c:v>0.55167841911315918</c:v>
                </c:pt>
                <c:pt idx="8521">
                  <c:v>0.55167669057846069</c:v>
                </c:pt>
                <c:pt idx="8522">
                  <c:v>0.55167514085769653</c:v>
                </c:pt>
                <c:pt idx="8523">
                  <c:v>0.55167382955551147</c:v>
                </c:pt>
                <c:pt idx="8524">
                  <c:v>0.55167263746261597</c:v>
                </c:pt>
                <c:pt idx="8525">
                  <c:v>0.55167162418365479</c:v>
                </c:pt>
                <c:pt idx="8526">
                  <c:v>0.55167073011398315</c:v>
                </c:pt>
                <c:pt idx="8527">
                  <c:v>0.55166977643966675</c:v>
                </c:pt>
                <c:pt idx="8528">
                  <c:v>0.55166900157928467</c:v>
                </c:pt>
                <c:pt idx="8529">
                  <c:v>0.55166804790496826</c:v>
                </c:pt>
                <c:pt idx="8530">
                  <c:v>0.55166715383529663</c:v>
                </c:pt>
                <c:pt idx="8531">
                  <c:v>0.55166620016098022</c:v>
                </c:pt>
                <c:pt idx="8532">
                  <c:v>0.55166524648666382</c:v>
                </c:pt>
                <c:pt idx="8533">
                  <c:v>0.55166441202163696</c:v>
                </c:pt>
                <c:pt idx="8534">
                  <c:v>0.55166351795196533</c:v>
                </c:pt>
                <c:pt idx="8535">
                  <c:v>0.5516628623008728</c:v>
                </c:pt>
                <c:pt idx="8536">
                  <c:v>0.55166220664978027</c:v>
                </c:pt>
                <c:pt idx="8537">
                  <c:v>0.55166167020797729</c:v>
                </c:pt>
                <c:pt idx="8538">
                  <c:v>0.55166119337081909</c:v>
                </c:pt>
                <c:pt idx="8539">
                  <c:v>0.55166077613830566</c:v>
                </c:pt>
                <c:pt idx="8540">
                  <c:v>0.55166053771972656</c:v>
                </c:pt>
                <c:pt idx="8541">
                  <c:v>0.55166018009185791</c:v>
                </c:pt>
                <c:pt idx="8542">
                  <c:v>0.55166000127792358</c:v>
                </c:pt>
                <c:pt idx="8543">
                  <c:v>0.55165970325469971</c:v>
                </c:pt>
                <c:pt idx="8544">
                  <c:v>0.55165952444076538</c:v>
                </c:pt>
                <c:pt idx="8545">
                  <c:v>0.55165934562683105</c:v>
                </c:pt>
                <c:pt idx="8546">
                  <c:v>0.55165904760360718</c:v>
                </c:pt>
                <c:pt idx="8547">
                  <c:v>0.55165880918502808</c:v>
                </c:pt>
                <c:pt idx="8548">
                  <c:v>0.5516585111618042</c:v>
                </c:pt>
                <c:pt idx="8549">
                  <c:v>0.5516582727432251</c:v>
                </c:pt>
                <c:pt idx="8550">
                  <c:v>0.551658034324646</c:v>
                </c:pt>
                <c:pt idx="8551">
                  <c:v>0.55165779590606689</c:v>
                </c:pt>
                <c:pt idx="8552">
                  <c:v>0.55165755748748779</c:v>
                </c:pt>
                <c:pt idx="8553">
                  <c:v>0.55165737867355347</c:v>
                </c:pt>
                <c:pt idx="8554">
                  <c:v>0.55165719985961914</c:v>
                </c:pt>
                <c:pt idx="8555">
                  <c:v>0.55165702104568481</c:v>
                </c:pt>
                <c:pt idx="8556">
                  <c:v>0.55165684223175049</c:v>
                </c:pt>
                <c:pt idx="8557">
                  <c:v>0.55165666341781616</c:v>
                </c:pt>
                <c:pt idx="8558">
                  <c:v>0.55165648460388184</c:v>
                </c:pt>
                <c:pt idx="8559">
                  <c:v>0.55165630578994751</c:v>
                </c:pt>
                <c:pt idx="8560">
                  <c:v>0.55165618658065796</c:v>
                </c:pt>
                <c:pt idx="8561">
                  <c:v>0.55165600776672363</c:v>
                </c:pt>
                <c:pt idx="8562">
                  <c:v>0.55165588855743408</c:v>
                </c:pt>
                <c:pt idx="8563">
                  <c:v>0.55165570974349976</c:v>
                </c:pt>
                <c:pt idx="8564">
                  <c:v>0.55165553092956543</c:v>
                </c:pt>
                <c:pt idx="8565">
                  <c:v>0.55165547132492065</c:v>
                </c:pt>
                <c:pt idx="8566">
                  <c:v>0.5516553521156311</c:v>
                </c:pt>
                <c:pt idx="8567">
                  <c:v>0.55165523290634155</c:v>
                </c:pt>
                <c:pt idx="8568">
                  <c:v>0.551655113697052</c:v>
                </c:pt>
                <c:pt idx="8569">
                  <c:v>0.55165499448776245</c:v>
                </c:pt>
                <c:pt idx="8570">
                  <c:v>0.55165493488311768</c:v>
                </c:pt>
                <c:pt idx="8571">
                  <c:v>0.5516548752784729</c:v>
                </c:pt>
                <c:pt idx="8572">
                  <c:v>0.55165475606918335</c:v>
                </c:pt>
                <c:pt idx="8573">
                  <c:v>0.55165469646453857</c:v>
                </c:pt>
                <c:pt idx="8574">
                  <c:v>0.5516546368598938</c:v>
                </c:pt>
                <c:pt idx="8575">
                  <c:v>0.55165457725524902</c:v>
                </c:pt>
                <c:pt idx="8576">
                  <c:v>0.55165451765060425</c:v>
                </c:pt>
                <c:pt idx="8577">
                  <c:v>0.55165445804595947</c:v>
                </c:pt>
                <c:pt idx="8578">
                  <c:v>0.5516543984413147</c:v>
                </c:pt>
                <c:pt idx="8579">
                  <c:v>0.55165433883666992</c:v>
                </c:pt>
                <c:pt idx="8580">
                  <c:v>0.55165427923202515</c:v>
                </c:pt>
                <c:pt idx="8581">
                  <c:v>0.55165427923202515</c:v>
                </c:pt>
                <c:pt idx="8582">
                  <c:v>0.55165421962738037</c:v>
                </c:pt>
                <c:pt idx="8583">
                  <c:v>0.5516541600227356</c:v>
                </c:pt>
                <c:pt idx="8584">
                  <c:v>0.5516541600227356</c:v>
                </c:pt>
                <c:pt idx="8585">
                  <c:v>0.55165410041809082</c:v>
                </c:pt>
                <c:pt idx="8586">
                  <c:v>0.55165404081344604</c:v>
                </c:pt>
                <c:pt idx="8587">
                  <c:v>0.55165404081344604</c:v>
                </c:pt>
                <c:pt idx="8588">
                  <c:v>0.55165398120880127</c:v>
                </c:pt>
                <c:pt idx="8589">
                  <c:v>0.55165398120880127</c:v>
                </c:pt>
                <c:pt idx="8590">
                  <c:v>0.55165392160415649</c:v>
                </c:pt>
                <c:pt idx="8591">
                  <c:v>0.55165392160415649</c:v>
                </c:pt>
                <c:pt idx="8592">
                  <c:v>0.55165392160415649</c:v>
                </c:pt>
                <c:pt idx="8593">
                  <c:v>0.55165386199951172</c:v>
                </c:pt>
                <c:pt idx="8594">
                  <c:v>0.55165386199951172</c:v>
                </c:pt>
                <c:pt idx="8595">
                  <c:v>0.55165380239486694</c:v>
                </c:pt>
                <c:pt idx="8596">
                  <c:v>0.55165380239486694</c:v>
                </c:pt>
                <c:pt idx="8597">
                  <c:v>0.55165380239486694</c:v>
                </c:pt>
                <c:pt idx="8598">
                  <c:v>0.55165374279022217</c:v>
                </c:pt>
                <c:pt idx="8599">
                  <c:v>0.55165374279022217</c:v>
                </c:pt>
                <c:pt idx="8600">
                  <c:v>0.55165374279022217</c:v>
                </c:pt>
                <c:pt idx="8601">
                  <c:v>0.55165374279022217</c:v>
                </c:pt>
                <c:pt idx="8602">
                  <c:v>0.55165368318557739</c:v>
                </c:pt>
                <c:pt idx="8603">
                  <c:v>0.55165362358093262</c:v>
                </c:pt>
                <c:pt idx="8604">
                  <c:v>0.55165362358093262</c:v>
                </c:pt>
                <c:pt idx="8605">
                  <c:v>0.55165368318557739</c:v>
                </c:pt>
                <c:pt idx="8606">
                  <c:v>0.55165362358093262</c:v>
                </c:pt>
                <c:pt idx="8607">
                  <c:v>0.55165362358093262</c:v>
                </c:pt>
                <c:pt idx="8608">
                  <c:v>0.55165362358093262</c:v>
                </c:pt>
                <c:pt idx="8609">
                  <c:v>0.55165362358093262</c:v>
                </c:pt>
                <c:pt idx="8610">
                  <c:v>0.55165362358093262</c:v>
                </c:pt>
                <c:pt idx="8611">
                  <c:v>0.55165362358093262</c:v>
                </c:pt>
                <c:pt idx="8612">
                  <c:v>0.55165362358093262</c:v>
                </c:pt>
                <c:pt idx="8613">
                  <c:v>0.55165356397628784</c:v>
                </c:pt>
                <c:pt idx="8614">
                  <c:v>0.55165362358093262</c:v>
                </c:pt>
                <c:pt idx="8615">
                  <c:v>0.55165356397628784</c:v>
                </c:pt>
                <c:pt idx="8616">
                  <c:v>0.55165356397628784</c:v>
                </c:pt>
                <c:pt idx="8617">
                  <c:v>0.55165362358093262</c:v>
                </c:pt>
                <c:pt idx="8618">
                  <c:v>0.55165356397628784</c:v>
                </c:pt>
                <c:pt idx="8619">
                  <c:v>0.55165356397628784</c:v>
                </c:pt>
                <c:pt idx="8620">
                  <c:v>0.55165356397628784</c:v>
                </c:pt>
                <c:pt idx="8621">
                  <c:v>0.55165356397628784</c:v>
                </c:pt>
                <c:pt idx="8622">
                  <c:v>0.55165356397628784</c:v>
                </c:pt>
                <c:pt idx="8623">
                  <c:v>0.55165356397628784</c:v>
                </c:pt>
                <c:pt idx="8624">
                  <c:v>0.55165350437164307</c:v>
                </c:pt>
                <c:pt idx="8625">
                  <c:v>0.55165356397628784</c:v>
                </c:pt>
                <c:pt idx="8626">
                  <c:v>0.55165350437164307</c:v>
                </c:pt>
                <c:pt idx="8627">
                  <c:v>0.55165350437164307</c:v>
                </c:pt>
                <c:pt idx="8628">
                  <c:v>0.55165350437164307</c:v>
                </c:pt>
                <c:pt idx="8629">
                  <c:v>0.55165344476699829</c:v>
                </c:pt>
                <c:pt idx="8630">
                  <c:v>0.55165344476699829</c:v>
                </c:pt>
                <c:pt idx="8631">
                  <c:v>0.55165350437164307</c:v>
                </c:pt>
                <c:pt idx="8632">
                  <c:v>0.55165344476699829</c:v>
                </c:pt>
                <c:pt idx="8633">
                  <c:v>0.55165344476699829</c:v>
                </c:pt>
                <c:pt idx="8634">
                  <c:v>0.55165338516235352</c:v>
                </c:pt>
                <c:pt idx="8635">
                  <c:v>0.55165344476699829</c:v>
                </c:pt>
                <c:pt idx="8636">
                  <c:v>0.55165344476699829</c:v>
                </c:pt>
                <c:pt idx="8637">
                  <c:v>0.55165338516235352</c:v>
                </c:pt>
                <c:pt idx="8638">
                  <c:v>0.55165344476699829</c:v>
                </c:pt>
                <c:pt idx="8639">
                  <c:v>0.55165338516235352</c:v>
                </c:pt>
                <c:pt idx="8640">
                  <c:v>0.55165338516235352</c:v>
                </c:pt>
                <c:pt idx="8641">
                  <c:v>0.55165338516235352</c:v>
                </c:pt>
                <c:pt idx="8642">
                  <c:v>0.55165338516235352</c:v>
                </c:pt>
                <c:pt idx="8643">
                  <c:v>0.55165338516235352</c:v>
                </c:pt>
                <c:pt idx="8644">
                  <c:v>0.55165338516235352</c:v>
                </c:pt>
                <c:pt idx="8645">
                  <c:v>0.55165338516235352</c:v>
                </c:pt>
                <c:pt idx="8646">
                  <c:v>0.55165338516235352</c:v>
                </c:pt>
                <c:pt idx="8647">
                  <c:v>0.55165338516235352</c:v>
                </c:pt>
                <c:pt idx="8648">
                  <c:v>0.55165338516235352</c:v>
                </c:pt>
                <c:pt idx="8649">
                  <c:v>0.55165338516235352</c:v>
                </c:pt>
                <c:pt idx="8650">
                  <c:v>0.55165338516235352</c:v>
                </c:pt>
                <c:pt idx="8651">
                  <c:v>0.55165338516235352</c:v>
                </c:pt>
                <c:pt idx="8652">
                  <c:v>0.55165338516235352</c:v>
                </c:pt>
                <c:pt idx="8653">
                  <c:v>0.55165332555770874</c:v>
                </c:pt>
                <c:pt idx="8654">
                  <c:v>0.55165338516235352</c:v>
                </c:pt>
                <c:pt idx="8655">
                  <c:v>0.55165332555770874</c:v>
                </c:pt>
                <c:pt idx="8656">
                  <c:v>0.55165332555770874</c:v>
                </c:pt>
                <c:pt idx="8657">
                  <c:v>0.55165332555770874</c:v>
                </c:pt>
                <c:pt idx="8658">
                  <c:v>0.55165332555770874</c:v>
                </c:pt>
                <c:pt idx="8659">
                  <c:v>0.55165332555770874</c:v>
                </c:pt>
                <c:pt idx="8660">
                  <c:v>0.55165332555770874</c:v>
                </c:pt>
                <c:pt idx="8661">
                  <c:v>0.55165332555770874</c:v>
                </c:pt>
                <c:pt idx="8662">
                  <c:v>0.55165332555770874</c:v>
                </c:pt>
                <c:pt idx="8663">
                  <c:v>0.55165332555770874</c:v>
                </c:pt>
                <c:pt idx="8664">
                  <c:v>0.55165332555770874</c:v>
                </c:pt>
                <c:pt idx="8665">
                  <c:v>0.55165326595306396</c:v>
                </c:pt>
                <c:pt idx="8666">
                  <c:v>0.55165332555770874</c:v>
                </c:pt>
                <c:pt idx="8667">
                  <c:v>0.55165332555770874</c:v>
                </c:pt>
                <c:pt idx="8668">
                  <c:v>0.55165332555770874</c:v>
                </c:pt>
                <c:pt idx="8669">
                  <c:v>0.55165326595306396</c:v>
                </c:pt>
                <c:pt idx="8670">
                  <c:v>0.55165332555770874</c:v>
                </c:pt>
                <c:pt idx="8671">
                  <c:v>0.55165332555770874</c:v>
                </c:pt>
                <c:pt idx="8672">
                  <c:v>0.55165326595306396</c:v>
                </c:pt>
                <c:pt idx="8673">
                  <c:v>0.55165332555770874</c:v>
                </c:pt>
                <c:pt idx="8674">
                  <c:v>0.55165332555770874</c:v>
                </c:pt>
                <c:pt idx="8675">
                  <c:v>0.55165326595306396</c:v>
                </c:pt>
                <c:pt idx="8676">
                  <c:v>0.55165326595306396</c:v>
                </c:pt>
                <c:pt idx="8677">
                  <c:v>0.55165320634841919</c:v>
                </c:pt>
                <c:pt idx="8678">
                  <c:v>0.55165320634841919</c:v>
                </c:pt>
                <c:pt idx="8679">
                  <c:v>0.55165326595306396</c:v>
                </c:pt>
                <c:pt idx="8680">
                  <c:v>0.55165326595306396</c:v>
                </c:pt>
                <c:pt idx="8681">
                  <c:v>0.55165326595306396</c:v>
                </c:pt>
                <c:pt idx="8682">
                  <c:v>0.55165320634841919</c:v>
                </c:pt>
                <c:pt idx="8683">
                  <c:v>0.55165320634841919</c:v>
                </c:pt>
                <c:pt idx="8684">
                  <c:v>0.55165320634841919</c:v>
                </c:pt>
                <c:pt idx="8685">
                  <c:v>0.55165320634841919</c:v>
                </c:pt>
                <c:pt idx="8686">
                  <c:v>0.55165320634841919</c:v>
                </c:pt>
                <c:pt idx="8687">
                  <c:v>0.55165320634841919</c:v>
                </c:pt>
                <c:pt idx="8688">
                  <c:v>0.55165320634841919</c:v>
                </c:pt>
                <c:pt idx="8689">
                  <c:v>0.55165320634841919</c:v>
                </c:pt>
                <c:pt idx="8690">
                  <c:v>0.55165320634841919</c:v>
                </c:pt>
                <c:pt idx="8691">
                  <c:v>0.55165320634841919</c:v>
                </c:pt>
                <c:pt idx="8692">
                  <c:v>0.55165320634841919</c:v>
                </c:pt>
                <c:pt idx="8693">
                  <c:v>0.55165320634841919</c:v>
                </c:pt>
                <c:pt idx="8694">
                  <c:v>0.55165320634841919</c:v>
                </c:pt>
                <c:pt idx="8695">
                  <c:v>0.55165320634841919</c:v>
                </c:pt>
                <c:pt idx="8696">
                  <c:v>0.55165320634841919</c:v>
                </c:pt>
                <c:pt idx="8697">
                  <c:v>0.55165320634841919</c:v>
                </c:pt>
                <c:pt idx="8698">
                  <c:v>0.55165320634841919</c:v>
                </c:pt>
                <c:pt idx="8699">
                  <c:v>0.55165320634841919</c:v>
                </c:pt>
                <c:pt idx="8700">
                  <c:v>0.55165314674377441</c:v>
                </c:pt>
                <c:pt idx="8701">
                  <c:v>0.55165314674377441</c:v>
                </c:pt>
                <c:pt idx="8702">
                  <c:v>0.55165314674377441</c:v>
                </c:pt>
                <c:pt idx="8703">
                  <c:v>0.55165314674377441</c:v>
                </c:pt>
                <c:pt idx="8704">
                  <c:v>0.55165320634841919</c:v>
                </c:pt>
                <c:pt idx="8705">
                  <c:v>0.55165314674377441</c:v>
                </c:pt>
                <c:pt idx="8706">
                  <c:v>0.55165314674377441</c:v>
                </c:pt>
                <c:pt idx="8707">
                  <c:v>0.55165314674377441</c:v>
                </c:pt>
                <c:pt idx="8708">
                  <c:v>0.55165314674377441</c:v>
                </c:pt>
                <c:pt idx="8709">
                  <c:v>0.55165308713912964</c:v>
                </c:pt>
                <c:pt idx="8710">
                  <c:v>0.55165314674377441</c:v>
                </c:pt>
                <c:pt idx="8711">
                  <c:v>0.55165314674377441</c:v>
                </c:pt>
                <c:pt idx="8712">
                  <c:v>0.55165314674377441</c:v>
                </c:pt>
                <c:pt idx="8713">
                  <c:v>0.55165314674377441</c:v>
                </c:pt>
                <c:pt idx="8714">
                  <c:v>0.55165314674377441</c:v>
                </c:pt>
                <c:pt idx="8715">
                  <c:v>0.55165314674377441</c:v>
                </c:pt>
                <c:pt idx="8716">
                  <c:v>0.55165308713912964</c:v>
                </c:pt>
                <c:pt idx="8717">
                  <c:v>0.55165314674377441</c:v>
                </c:pt>
                <c:pt idx="8718">
                  <c:v>0.55165308713912964</c:v>
                </c:pt>
                <c:pt idx="8719">
                  <c:v>0.55165314674377441</c:v>
                </c:pt>
                <c:pt idx="8720">
                  <c:v>0.55165314674377441</c:v>
                </c:pt>
                <c:pt idx="8721">
                  <c:v>0.55165314674377441</c:v>
                </c:pt>
                <c:pt idx="8722">
                  <c:v>0.55165314674377441</c:v>
                </c:pt>
                <c:pt idx="8723">
                  <c:v>0.55165314674377441</c:v>
                </c:pt>
                <c:pt idx="8724">
                  <c:v>0.55165308713912964</c:v>
                </c:pt>
                <c:pt idx="8725">
                  <c:v>0.55165308713912964</c:v>
                </c:pt>
                <c:pt idx="8726">
                  <c:v>0.55165308713912964</c:v>
                </c:pt>
                <c:pt idx="8727">
                  <c:v>0.55165308713912964</c:v>
                </c:pt>
                <c:pt idx="8728">
                  <c:v>0.55165308713912964</c:v>
                </c:pt>
                <c:pt idx="8729">
                  <c:v>0.55165308713912964</c:v>
                </c:pt>
                <c:pt idx="8730">
                  <c:v>0.55165302753448486</c:v>
                </c:pt>
                <c:pt idx="8731">
                  <c:v>0.55165302753448486</c:v>
                </c:pt>
                <c:pt idx="8732">
                  <c:v>0.55165302753448486</c:v>
                </c:pt>
                <c:pt idx="8733">
                  <c:v>0.55165302753448486</c:v>
                </c:pt>
                <c:pt idx="8734">
                  <c:v>0.55165302753448486</c:v>
                </c:pt>
                <c:pt idx="8735">
                  <c:v>0.55165302753448486</c:v>
                </c:pt>
                <c:pt idx="8736">
                  <c:v>0.55165308713912964</c:v>
                </c:pt>
                <c:pt idx="8737">
                  <c:v>0.55165302753448486</c:v>
                </c:pt>
                <c:pt idx="8738">
                  <c:v>0.55165302753448486</c:v>
                </c:pt>
                <c:pt idx="8739">
                  <c:v>0.55165302753448486</c:v>
                </c:pt>
                <c:pt idx="8740">
                  <c:v>0.55165302753448486</c:v>
                </c:pt>
                <c:pt idx="8741">
                  <c:v>0.55165302753448486</c:v>
                </c:pt>
                <c:pt idx="8742">
                  <c:v>0.55165302753448486</c:v>
                </c:pt>
                <c:pt idx="8743">
                  <c:v>0.55165302753448486</c:v>
                </c:pt>
                <c:pt idx="8744">
                  <c:v>0.55165302753448486</c:v>
                </c:pt>
                <c:pt idx="8745">
                  <c:v>0.55165302753448486</c:v>
                </c:pt>
                <c:pt idx="8746">
                  <c:v>0.55165302753448486</c:v>
                </c:pt>
                <c:pt idx="8747">
                  <c:v>0.55165302753448486</c:v>
                </c:pt>
                <c:pt idx="8748">
                  <c:v>0.55165302753448486</c:v>
                </c:pt>
                <c:pt idx="8749">
                  <c:v>0.55165302753448486</c:v>
                </c:pt>
                <c:pt idx="8750">
                  <c:v>0.55165302753448486</c:v>
                </c:pt>
                <c:pt idx="8751">
                  <c:v>0.55165302753448486</c:v>
                </c:pt>
                <c:pt idx="8752">
                  <c:v>0.55165296792984009</c:v>
                </c:pt>
                <c:pt idx="8753">
                  <c:v>0.55165302753448486</c:v>
                </c:pt>
                <c:pt idx="8754">
                  <c:v>0.55165296792984009</c:v>
                </c:pt>
                <c:pt idx="8755">
                  <c:v>0.55165302753448486</c:v>
                </c:pt>
                <c:pt idx="8756">
                  <c:v>0.55165302753448486</c:v>
                </c:pt>
                <c:pt idx="8757">
                  <c:v>0.55165296792984009</c:v>
                </c:pt>
                <c:pt idx="8758">
                  <c:v>0.55165296792984009</c:v>
                </c:pt>
                <c:pt idx="8759">
                  <c:v>0.55165302753448486</c:v>
                </c:pt>
                <c:pt idx="8760">
                  <c:v>0.55165296792984009</c:v>
                </c:pt>
                <c:pt idx="8761">
                  <c:v>0.55165296792984009</c:v>
                </c:pt>
                <c:pt idx="8762">
                  <c:v>0.55165296792984009</c:v>
                </c:pt>
                <c:pt idx="8763">
                  <c:v>0.55165296792984009</c:v>
                </c:pt>
                <c:pt idx="8764">
                  <c:v>0.55165296792984009</c:v>
                </c:pt>
                <c:pt idx="8765">
                  <c:v>0.55165296792984009</c:v>
                </c:pt>
                <c:pt idx="8766">
                  <c:v>0.55165296792984009</c:v>
                </c:pt>
                <c:pt idx="8767">
                  <c:v>0.55165296792984009</c:v>
                </c:pt>
                <c:pt idx="8768">
                  <c:v>0.55165296792984009</c:v>
                </c:pt>
                <c:pt idx="8769">
                  <c:v>0.55165296792984009</c:v>
                </c:pt>
                <c:pt idx="8770">
                  <c:v>0.55165296792984009</c:v>
                </c:pt>
                <c:pt idx="8771">
                  <c:v>0.55165290832519531</c:v>
                </c:pt>
                <c:pt idx="8772">
                  <c:v>0.55165290832519531</c:v>
                </c:pt>
                <c:pt idx="8773">
                  <c:v>0.55165296792984009</c:v>
                </c:pt>
                <c:pt idx="8774">
                  <c:v>0.55165290832519531</c:v>
                </c:pt>
                <c:pt idx="8775">
                  <c:v>0.55165296792984009</c:v>
                </c:pt>
                <c:pt idx="8776">
                  <c:v>0.55165296792984009</c:v>
                </c:pt>
                <c:pt idx="8777">
                  <c:v>0.55165290832519531</c:v>
                </c:pt>
                <c:pt idx="8778">
                  <c:v>0.55165296792984009</c:v>
                </c:pt>
                <c:pt idx="8779">
                  <c:v>0.55165296792984009</c:v>
                </c:pt>
                <c:pt idx="8780">
                  <c:v>0.55165296792984009</c:v>
                </c:pt>
                <c:pt idx="8781">
                  <c:v>0.55165290832519531</c:v>
                </c:pt>
                <c:pt idx="8782">
                  <c:v>0.55165290832519531</c:v>
                </c:pt>
                <c:pt idx="8783">
                  <c:v>0.55165290832519531</c:v>
                </c:pt>
                <c:pt idx="8784">
                  <c:v>0.55165290832519531</c:v>
                </c:pt>
                <c:pt idx="8785">
                  <c:v>0.55165290832519531</c:v>
                </c:pt>
                <c:pt idx="8786">
                  <c:v>0.55165290832519531</c:v>
                </c:pt>
                <c:pt idx="8787">
                  <c:v>0.55165290832519531</c:v>
                </c:pt>
                <c:pt idx="8788">
                  <c:v>0.55165290832519531</c:v>
                </c:pt>
                <c:pt idx="8789">
                  <c:v>0.55165290832519531</c:v>
                </c:pt>
                <c:pt idx="8790">
                  <c:v>0.55165290832519531</c:v>
                </c:pt>
                <c:pt idx="8791">
                  <c:v>0.55165290832519531</c:v>
                </c:pt>
                <c:pt idx="8792">
                  <c:v>0.55165284872055054</c:v>
                </c:pt>
                <c:pt idx="8793">
                  <c:v>0.55165290832519531</c:v>
                </c:pt>
                <c:pt idx="8794">
                  <c:v>0.55165284872055054</c:v>
                </c:pt>
                <c:pt idx="8795">
                  <c:v>0.55165290832519531</c:v>
                </c:pt>
                <c:pt idx="8796">
                  <c:v>0.55165290832519531</c:v>
                </c:pt>
                <c:pt idx="8797">
                  <c:v>0.55165284872055054</c:v>
                </c:pt>
                <c:pt idx="8798">
                  <c:v>0.55165284872055054</c:v>
                </c:pt>
                <c:pt idx="8799">
                  <c:v>0.55165290832519531</c:v>
                </c:pt>
                <c:pt idx="8800">
                  <c:v>0.55165284872055054</c:v>
                </c:pt>
                <c:pt idx="8801">
                  <c:v>0.55165290832519531</c:v>
                </c:pt>
                <c:pt idx="8802">
                  <c:v>0.55165284872055054</c:v>
                </c:pt>
                <c:pt idx="8803">
                  <c:v>0.55165290832519531</c:v>
                </c:pt>
                <c:pt idx="8804">
                  <c:v>0.55165284872055054</c:v>
                </c:pt>
                <c:pt idx="8805">
                  <c:v>0.55165284872055054</c:v>
                </c:pt>
                <c:pt idx="8806">
                  <c:v>0.55165284872055054</c:v>
                </c:pt>
                <c:pt idx="8807">
                  <c:v>0.55165284872055054</c:v>
                </c:pt>
                <c:pt idx="8808">
                  <c:v>0.55165284872055054</c:v>
                </c:pt>
                <c:pt idx="8809">
                  <c:v>0.55165284872055054</c:v>
                </c:pt>
                <c:pt idx="8810">
                  <c:v>0.55165284872055054</c:v>
                </c:pt>
                <c:pt idx="8811">
                  <c:v>0.55165284872055054</c:v>
                </c:pt>
                <c:pt idx="8812">
                  <c:v>0.55165284872055054</c:v>
                </c:pt>
                <c:pt idx="8813">
                  <c:v>0.55165284872055054</c:v>
                </c:pt>
                <c:pt idx="8814">
                  <c:v>0.55165284872055054</c:v>
                </c:pt>
                <c:pt idx="8815">
                  <c:v>0.55165278911590576</c:v>
                </c:pt>
                <c:pt idx="8816">
                  <c:v>0.55165284872055054</c:v>
                </c:pt>
                <c:pt idx="8817">
                  <c:v>0.55165284872055054</c:v>
                </c:pt>
                <c:pt idx="8818">
                  <c:v>0.55165284872055054</c:v>
                </c:pt>
                <c:pt idx="8819">
                  <c:v>0.55165284872055054</c:v>
                </c:pt>
                <c:pt idx="8820">
                  <c:v>0.55165284872055054</c:v>
                </c:pt>
                <c:pt idx="8821">
                  <c:v>0.55165284872055054</c:v>
                </c:pt>
                <c:pt idx="8822">
                  <c:v>0.55165284872055054</c:v>
                </c:pt>
                <c:pt idx="8823">
                  <c:v>0.55165278911590576</c:v>
                </c:pt>
                <c:pt idx="8824">
                  <c:v>0.55165284872055054</c:v>
                </c:pt>
                <c:pt idx="8825">
                  <c:v>0.55165278911590576</c:v>
                </c:pt>
                <c:pt idx="8826">
                  <c:v>0.55165278911590576</c:v>
                </c:pt>
                <c:pt idx="8827">
                  <c:v>0.55165278911590576</c:v>
                </c:pt>
                <c:pt idx="8828">
                  <c:v>0.55165278911590576</c:v>
                </c:pt>
                <c:pt idx="8829">
                  <c:v>0.55165284872055054</c:v>
                </c:pt>
                <c:pt idx="8830">
                  <c:v>0.55165278911590576</c:v>
                </c:pt>
                <c:pt idx="8831">
                  <c:v>0.55165278911590576</c:v>
                </c:pt>
                <c:pt idx="8832">
                  <c:v>0.55165278911590576</c:v>
                </c:pt>
                <c:pt idx="8833">
                  <c:v>0.55165284872055054</c:v>
                </c:pt>
                <c:pt idx="8834">
                  <c:v>0.55165278911590576</c:v>
                </c:pt>
                <c:pt idx="8835">
                  <c:v>0.55165278911590576</c:v>
                </c:pt>
                <c:pt idx="8836">
                  <c:v>0.55165278911590576</c:v>
                </c:pt>
                <c:pt idx="8837">
                  <c:v>0.55165278911590576</c:v>
                </c:pt>
                <c:pt idx="8838">
                  <c:v>0.55165278911590576</c:v>
                </c:pt>
                <c:pt idx="8839">
                  <c:v>0.55165278911590576</c:v>
                </c:pt>
                <c:pt idx="8840">
                  <c:v>0.55165278911590576</c:v>
                </c:pt>
                <c:pt idx="8841">
                  <c:v>0.1684248149394989</c:v>
                </c:pt>
                <c:pt idx="8842">
                  <c:v>0.167170450091362</c:v>
                </c:pt>
                <c:pt idx="8843">
                  <c:v>0.166378378868103</c:v>
                </c:pt>
                <c:pt idx="8844">
                  <c:v>0.16686241328716281</c:v>
                </c:pt>
                <c:pt idx="8845">
                  <c:v>0.16763456165790561</c:v>
                </c:pt>
                <c:pt idx="8846">
                  <c:v>0.16751989722251889</c:v>
                </c:pt>
                <c:pt idx="8847">
                  <c:v>0.16674315929412839</c:v>
                </c:pt>
                <c:pt idx="8848">
                  <c:v>0.1663521230220795</c:v>
                </c:pt>
                <c:pt idx="8849">
                  <c:v>0.1666959822177887</c:v>
                </c:pt>
                <c:pt idx="8850">
                  <c:v>0.16711877286434171</c:v>
                </c:pt>
                <c:pt idx="8851">
                  <c:v>0.16700077056884771</c:v>
                </c:pt>
                <c:pt idx="8852">
                  <c:v>0.16653987765312189</c:v>
                </c:pt>
                <c:pt idx="8853">
                  <c:v>0.16633918881416321</c:v>
                </c:pt>
                <c:pt idx="8854">
                  <c:v>0.1665627062320709</c:v>
                </c:pt>
                <c:pt idx="8855">
                  <c:v>0.16680270433425901</c:v>
                </c:pt>
                <c:pt idx="8856">
                  <c:v>0.16671058535575869</c:v>
                </c:pt>
                <c:pt idx="8857">
                  <c:v>0.1664368808269501</c:v>
                </c:pt>
                <c:pt idx="8858">
                  <c:v>0.16633974015712741</c:v>
                </c:pt>
                <c:pt idx="8859">
                  <c:v>0.16648444533348081</c:v>
                </c:pt>
                <c:pt idx="8860">
                  <c:v>0.16661673784255979</c:v>
                </c:pt>
                <c:pt idx="8861">
                  <c:v>0.16655135154724121</c:v>
                </c:pt>
                <c:pt idx="8862">
                  <c:v>0.16639111936092379</c:v>
                </c:pt>
                <c:pt idx="8863">
                  <c:v>0.16634140908718109</c:v>
                </c:pt>
                <c:pt idx="8864">
                  <c:v>0.1664306819438934</c:v>
                </c:pt>
                <c:pt idx="8865">
                  <c:v>0.16650490462779999</c:v>
                </c:pt>
                <c:pt idx="8866">
                  <c:v>0.16645944118499759</c:v>
                </c:pt>
                <c:pt idx="8867">
                  <c:v>0.1663644015789032</c:v>
                </c:pt>
                <c:pt idx="8868">
                  <c:v>0.16634087264537811</c:v>
                </c:pt>
                <c:pt idx="8869">
                  <c:v>0.1663958132266998</c:v>
                </c:pt>
                <c:pt idx="8870">
                  <c:v>0.16643594205379489</c:v>
                </c:pt>
                <c:pt idx="8871">
                  <c:v>0.16640543937683111</c:v>
                </c:pt>
                <c:pt idx="8872">
                  <c:v>0.16634958982467651</c:v>
                </c:pt>
                <c:pt idx="8873">
                  <c:v>0.16633810102939611</c:v>
                </c:pt>
                <c:pt idx="8874">
                  <c:v>0.1663716733455658</c:v>
                </c:pt>
                <c:pt idx="8875">
                  <c:v>0.1663937717676163</c:v>
                </c:pt>
                <c:pt idx="8876">
                  <c:v>0.16637362539768219</c:v>
                </c:pt>
                <c:pt idx="8877">
                  <c:v>0.16634103655815119</c:v>
                </c:pt>
                <c:pt idx="8878">
                  <c:v>0.16633643209934229</c:v>
                </c:pt>
                <c:pt idx="8879">
                  <c:v>0.16635711491107941</c:v>
                </c:pt>
                <c:pt idx="8880">
                  <c:v>0.1663689911365509</c:v>
                </c:pt>
                <c:pt idx="8881">
                  <c:v>0.16635602712631231</c:v>
                </c:pt>
                <c:pt idx="8882">
                  <c:v>0.16633722186088559</c:v>
                </c:pt>
                <c:pt idx="8883">
                  <c:v>0.16633567214012149</c:v>
                </c:pt>
                <c:pt idx="8884">
                  <c:v>0.16634830832481379</c:v>
                </c:pt>
                <c:pt idx="8885">
                  <c:v>0.16635462641716001</c:v>
                </c:pt>
                <c:pt idx="8886">
                  <c:v>0.16634628176689151</c:v>
                </c:pt>
                <c:pt idx="8887">
                  <c:v>0.16633540391922</c:v>
                </c:pt>
                <c:pt idx="8888">
                  <c:v>0.166335254907608</c:v>
                </c:pt>
                <c:pt idx="8889">
                  <c:v>0.16634288430213931</c:v>
                </c:pt>
                <c:pt idx="8890">
                  <c:v>0.1663460582494736</c:v>
                </c:pt>
                <c:pt idx="8891">
                  <c:v>0.16634064912796021</c:v>
                </c:pt>
                <c:pt idx="8892">
                  <c:v>0.16633440554142001</c:v>
                </c:pt>
                <c:pt idx="8893">
                  <c:v>0.16633473336696619</c:v>
                </c:pt>
                <c:pt idx="8894">
                  <c:v>0.16633929312229159</c:v>
                </c:pt>
                <c:pt idx="8895">
                  <c:v>0.16634078323841089</c:v>
                </c:pt>
                <c:pt idx="8896">
                  <c:v>0.16633731126785281</c:v>
                </c:pt>
                <c:pt idx="8897">
                  <c:v>0.16633372008800509</c:v>
                </c:pt>
                <c:pt idx="8898">
                  <c:v>0.16633425652980799</c:v>
                </c:pt>
                <c:pt idx="8899">
                  <c:v>0.1663369536399841</c:v>
                </c:pt>
                <c:pt idx="8900">
                  <c:v>0.1663375794887543</c:v>
                </c:pt>
                <c:pt idx="8901">
                  <c:v>0.16633535921573639</c:v>
                </c:pt>
                <c:pt idx="8902">
                  <c:v>0.16633337736129761</c:v>
                </c:pt>
                <c:pt idx="8903">
                  <c:v>0.16633385419845581</c:v>
                </c:pt>
                <c:pt idx="8904">
                  <c:v>0.16633547842502591</c:v>
                </c:pt>
                <c:pt idx="8905">
                  <c:v>0.16633568704128271</c:v>
                </c:pt>
                <c:pt idx="8906">
                  <c:v>0.16633433103561401</c:v>
                </c:pt>
                <c:pt idx="8907">
                  <c:v>0.1663332134485245</c:v>
                </c:pt>
                <c:pt idx="8908">
                  <c:v>0.1663336306810379</c:v>
                </c:pt>
                <c:pt idx="8909">
                  <c:v>0.16633455455303189</c:v>
                </c:pt>
                <c:pt idx="8910">
                  <c:v>0.1663346141576767</c:v>
                </c:pt>
                <c:pt idx="8911">
                  <c:v>0.16633372008800509</c:v>
                </c:pt>
                <c:pt idx="8912">
                  <c:v>0.16633313894271851</c:v>
                </c:pt>
                <c:pt idx="8913">
                  <c:v>0.1663334518671036</c:v>
                </c:pt>
                <c:pt idx="8914">
                  <c:v>0.16633400321006769</c:v>
                </c:pt>
                <c:pt idx="8915">
                  <c:v>0.166333943605423</c:v>
                </c:pt>
                <c:pt idx="8916">
                  <c:v>0.1663333922624588</c:v>
                </c:pt>
                <c:pt idx="8917">
                  <c:v>0.1663330793380737</c:v>
                </c:pt>
                <c:pt idx="8918">
                  <c:v>0.16633330285549161</c:v>
                </c:pt>
                <c:pt idx="8919">
                  <c:v>0.16633360087871549</c:v>
                </c:pt>
                <c:pt idx="8920">
                  <c:v>0.16633352637290949</c:v>
                </c:pt>
                <c:pt idx="8921">
                  <c:v>0.16633318364620209</c:v>
                </c:pt>
                <c:pt idx="8922">
                  <c:v>0.16633301973342901</c:v>
                </c:pt>
                <c:pt idx="8923">
                  <c:v>0.16633318364620209</c:v>
                </c:pt>
                <c:pt idx="8924">
                  <c:v>0.166333332657814</c:v>
                </c:pt>
                <c:pt idx="8925">
                  <c:v>0.16633325815200811</c:v>
                </c:pt>
                <c:pt idx="8926">
                  <c:v>0.16633306443691251</c:v>
                </c:pt>
                <c:pt idx="8927">
                  <c:v>0.1663329899311066</c:v>
                </c:pt>
                <c:pt idx="8928">
                  <c:v>0.1663330793380737</c:v>
                </c:pt>
                <c:pt idx="8929">
                  <c:v>0.1663331538438797</c:v>
                </c:pt>
                <c:pt idx="8930">
                  <c:v>0.1663330942392349</c:v>
                </c:pt>
                <c:pt idx="8931">
                  <c:v>0.16633296012878421</c:v>
                </c:pt>
                <c:pt idx="8932">
                  <c:v>0.16633294522762301</c:v>
                </c:pt>
                <c:pt idx="8933">
                  <c:v>0.16633300483226779</c:v>
                </c:pt>
                <c:pt idx="8934">
                  <c:v>0.16633304953575129</c:v>
                </c:pt>
                <c:pt idx="8935">
                  <c:v>0.16633300483226779</c:v>
                </c:pt>
                <c:pt idx="8936">
                  <c:v>0.16633293032646179</c:v>
                </c:pt>
                <c:pt idx="8937">
                  <c:v>0.16633293032646179</c:v>
                </c:pt>
                <c:pt idx="8938">
                  <c:v>0.16633294522762301</c:v>
                </c:pt>
                <c:pt idx="8939">
                  <c:v>0.16633296012878421</c:v>
                </c:pt>
                <c:pt idx="8940">
                  <c:v>0.16633293032646179</c:v>
                </c:pt>
                <c:pt idx="8941">
                  <c:v>0.16633288562297821</c:v>
                </c:pt>
                <c:pt idx="8942">
                  <c:v>0.16633288562297821</c:v>
                </c:pt>
                <c:pt idx="8943">
                  <c:v>0.1663329005241394</c:v>
                </c:pt>
                <c:pt idx="8944">
                  <c:v>0.16633293032646179</c:v>
                </c:pt>
                <c:pt idx="8945">
                  <c:v>0.16633287072181699</c:v>
                </c:pt>
                <c:pt idx="8946">
                  <c:v>0.1663328409194946</c:v>
                </c:pt>
                <c:pt idx="8947">
                  <c:v>0.1663328409194946</c:v>
                </c:pt>
                <c:pt idx="8948">
                  <c:v>0.16633287072181699</c:v>
                </c:pt>
                <c:pt idx="8949">
                  <c:v>0.16633287072181699</c:v>
                </c:pt>
                <c:pt idx="8950">
                  <c:v>0.16633287072181699</c:v>
                </c:pt>
                <c:pt idx="8951">
                  <c:v>0.16633282601833341</c:v>
                </c:pt>
                <c:pt idx="8952">
                  <c:v>0.1663328409194946</c:v>
                </c:pt>
                <c:pt idx="8953">
                  <c:v>0.1663328409194946</c:v>
                </c:pt>
                <c:pt idx="8954">
                  <c:v>0.16633282601833341</c:v>
                </c:pt>
                <c:pt idx="8955">
                  <c:v>0.16633281111717221</c:v>
                </c:pt>
                <c:pt idx="8956">
                  <c:v>0.16633282601833341</c:v>
                </c:pt>
                <c:pt idx="8957">
                  <c:v>0.16633282601833341</c:v>
                </c:pt>
                <c:pt idx="8958">
                  <c:v>0.16633281111717221</c:v>
                </c:pt>
                <c:pt idx="8959">
                  <c:v>0.16633281111717221</c:v>
                </c:pt>
                <c:pt idx="8960">
                  <c:v>0.16633279621601099</c:v>
                </c:pt>
                <c:pt idx="8961">
                  <c:v>0.16633279621601099</c:v>
                </c:pt>
                <c:pt idx="8962">
                  <c:v>0.16633281111717221</c:v>
                </c:pt>
                <c:pt idx="8963">
                  <c:v>0.16633279621601099</c:v>
                </c:pt>
                <c:pt idx="8964">
                  <c:v>0.16633279621601099</c:v>
                </c:pt>
                <c:pt idx="8965">
                  <c:v>0.16633279621601099</c:v>
                </c:pt>
                <c:pt idx="8966">
                  <c:v>0.16633279621601099</c:v>
                </c:pt>
                <c:pt idx="8967">
                  <c:v>0.16633279621601099</c:v>
                </c:pt>
                <c:pt idx="8968">
                  <c:v>0.16633279621601099</c:v>
                </c:pt>
                <c:pt idx="8969">
                  <c:v>0.16633279621601099</c:v>
                </c:pt>
                <c:pt idx="8970">
                  <c:v>0.16633276641368869</c:v>
                </c:pt>
                <c:pt idx="8971">
                  <c:v>0.16633279621601099</c:v>
                </c:pt>
                <c:pt idx="8972">
                  <c:v>0.16633276641368869</c:v>
                </c:pt>
                <c:pt idx="8973">
                  <c:v>0.16633275151252749</c:v>
                </c:pt>
                <c:pt idx="8974">
                  <c:v>0.16633276641368869</c:v>
                </c:pt>
                <c:pt idx="8975">
                  <c:v>0.16633275151252749</c:v>
                </c:pt>
                <c:pt idx="8976">
                  <c:v>0.16633275151252749</c:v>
                </c:pt>
                <c:pt idx="8977">
                  <c:v>0.16633276641368869</c:v>
                </c:pt>
                <c:pt idx="8978">
                  <c:v>0.16633275151252749</c:v>
                </c:pt>
                <c:pt idx="8979">
                  <c:v>0.16633276641368869</c:v>
                </c:pt>
                <c:pt idx="8980">
                  <c:v>0.16633275151252749</c:v>
                </c:pt>
                <c:pt idx="8981">
                  <c:v>0.16633275151252749</c:v>
                </c:pt>
                <c:pt idx="8982">
                  <c:v>0.16633275151252749</c:v>
                </c:pt>
                <c:pt idx="8983">
                  <c:v>0.16633275151252749</c:v>
                </c:pt>
                <c:pt idx="8984">
                  <c:v>0.16633275151252749</c:v>
                </c:pt>
                <c:pt idx="8985">
                  <c:v>0.16633275151252749</c:v>
                </c:pt>
                <c:pt idx="8986">
                  <c:v>0.16633275151252749</c:v>
                </c:pt>
                <c:pt idx="8987">
                  <c:v>0.16633275151252749</c:v>
                </c:pt>
                <c:pt idx="8988">
                  <c:v>0.16633275151252749</c:v>
                </c:pt>
                <c:pt idx="8989">
                  <c:v>0.1663327366113663</c:v>
                </c:pt>
                <c:pt idx="8990">
                  <c:v>0.1663327366113663</c:v>
                </c:pt>
                <c:pt idx="8991">
                  <c:v>0.1663327366113663</c:v>
                </c:pt>
                <c:pt idx="8992">
                  <c:v>0.16633275151252749</c:v>
                </c:pt>
                <c:pt idx="8993">
                  <c:v>0.1663327366113663</c:v>
                </c:pt>
                <c:pt idx="8994">
                  <c:v>0.16633275151252749</c:v>
                </c:pt>
                <c:pt idx="8995">
                  <c:v>0.1663327366113663</c:v>
                </c:pt>
                <c:pt idx="8996">
                  <c:v>0.16633275151252749</c:v>
                </c:pt>
                <c:pt idx="8997">
                  <c:v>0.1663327366113663</c:v>
                </c:pt>
                <c:pt idx="8998">
                  <c:v>0.1663327366113663</c:v>
                </c:pt>
                <c:pt idx="8999">
                  <c:v>0.16633270680904391</c:v>
                </c:pt>
                <c:pt idx="9000">
                  <c:v>0.16633270680904391</c:v>
                </c:pt>
                <c:pt idx="9001">
                  <c:v>0.1663327366113663</c:v>
                </c:pt>
                <c:pt idx="9002">
                  <c:v>0.1663327366113663</c:v>
                </c:pt>
                <c:pt idx="9003">
                  <c:v>0.16633270680904391</c:v>
                </c:pt>
                <c:pt idx="9004">
                  <c:v>0.16633270680904391</c:v>
                </c:pt>
                <c:pt idx="9005">
                  <c:v>0.1663327366113663</c:v>
                </c:pt>
                <c:pt idx="9006">
                  <c:v>0.16633270680904391</c:v>
                </c:pt>
                <c:pt idx="9007">
                  <c:v>0.16633270680904391</c:v>
                </c:pt>
                <c:pt idx="9008">
                  <c:v>0.16633270680904391</c:v>
                </c:pt>
                <c:pt idx="9009">
                  <c:v>0.16633270680904391</c:v>
                </c:pt>
                <c:pt idx="9010">
                  <c:v>0.16633270680904391</c:v>
                </c:pt>
                <c:pt idx="9011">
                  <c:v>0.16633270680904391</c:v>
                </c:pt>
                <c:pt idx="9012">
                  <c:v>0.16633270680904391</c:v>
                </c:pt>
                <c:pt idx="9013">
                  <c:v>0.16633270680904391</c:v>
                </c:pt>
                <c:pt idx="9014">
                  <c:v>0.16633270680904391</c:v>
                </c:pt>
                <c:pt idx="9015">
                  <c:v>0.16633270680904391</c:v>
                </c:pt>
                <c:pt idx="9016">
                  <c:v>0.16633270680904391</c:v>
                </c:pt>
                <c:pt idx="9017">
                  <c:v>0.16633270680904391</c:v>
                </c:pt>
                <c:pt idx="9018">
                  <c:v>0.16633270680904391</c:v>
                </c:pt>
                <c:pt idx="9019">
                  <c:v>0.1663327366113663</c:v>
                </c:pt>
                <c:pt idx="9020">
                  <c:v>0.16633270680904391</c:v>
                </c:pt>
                <c:pt idx="9021">
                  <c:v>0.16633269190788269</c:v>
                </c:pt>
                <c:pt idx="9022">
                  <c:v>0.16633270680904391</c:v>
                </c:pt>
                <c:pt idx="9023">
                  <c:v>0.16633269190788269</c:v>
                </c:pt>
                <c:pt idx="9024">
                  <c:v>0.16633270680904391</c:v>
                </c:pt>
                <c:pt idx="9025">
                  <c:v>0.16633270680904391</c:v>
                </c:pt>
                <c:pt idx="9026">
                  <c:v>0.16633270680904391</c:v>
                </c:pt>
                <c:pt idx="9027">
                  <c:v>0.16633270680904391</c:v>
                </c:pt>
                <c:pt idx="9028">
                  <c:v>0.16633270680904391</c:v>
                </c:pt>
                <c:pt idx="9029">
                  <c:v>0.16633270680904391</c:v>
                </c:pt>
                <c:pt idx="9030">
                  <c:v>0.16633270680904391</c:v>
                </c:pt>
                <c:pt idx="9031">
                  <c:v>0.16633270680904391</c:v>
                </c:pt>
                <c:pt idx="9032">
                  <c:v>0.16633269190788269</c:v>
                </c:pt>
                <c:pt idx="9033">
                  <c:v>0.16633269190788269</c:v>
                </c:pt>
                <c:pt idx="9034">
                  <c:v>0.16633270680904391</c:v>
                </c:pt>
                <c:pt idx="9035">
                  <c:v>0.16633270680904391</c:v>
                </c:pt>
                <c:pt idx="9036">
                  <c:v>0.16633270680904391</c:v>
                </c:pt>
                <c:pt idx="9037">
                  <c:v>0.16633269190788269</c:v>
                </c:pt>
                <c:pt idx="9038">
                  <c:v>0.16633270680904391</c:v>
                </c:pt>
                <c:pt idx="9039">
                  <c:v>0.16633270680904391</c:v>
                </c:pt>
                <c:pt idx="9040">
                  <c:v>0.16633270680904391</c:v>
                </c:pt>
                <c:pt idx="9041">
                  <c:v>0.16633269190788269</c:v>
                </c:pt>
                <c:pt idx="9042">
                  <c:v>0.16633270680904391</c:v>
                </c:pt>
                <c:pt idx="9043">
                  <c:v>0.16633269190788269</c:v>
                </c:pt>
                <c:pt idx="9044">
                  <c:v>0.16633269190788269</c:v>
                </c:pt>
                <c:pt idx="9045">
                  <c:v>0.16633269190788269</c:v>
                </c:pt>
                <c:pt idx="9046">
                  <c:v>0.16633269190788269</c:v>
                </c:pt>
                <c:pt idx="9047">
                  <c:v>0.15925529599189761</c:v>
                </c:pt>
                <c:pt idx="9048">
                  <c:v>0.15921863913536069</c:v>
                </c:pt>
                <c:pt idx="9049">
                  <c:v>0.15919508039951319</c:v>
                </c:pt>
                <c:pt idx="9050">
                  <c:v>0.15920838713645941</c:v>
                </c:pt>
                <c:pt idx="9051">
                  <c:v>0.15923114120960241</c:v>
                </c:pt>
                <c:pt idx="9052">
                  <c:v>0.15922969579696661</c:v>
                </c:pt>
                <c:pt idx="9053">
                  <c:v>0.15920770168304441</c:v>
                </c:pt>
                <c:pt idx="9054">
                  <c:v>0.15919440984725949</c:v>
                </c:pt>
                <c:pt idx="9055">
                  <c:v>0.15920282900333399</c:v>
                </c:pt>
                <c:pt idx="9056">
                  <c:v>0.15921621024608609</c:v>
                </c:pt>
                <c:pt idx="9057">
                  <c:v>0.1592146307229996</c:v>
                </c:pt>
                <c:pt idx="9058">
                  <c:v>0.15920132398605349</c:v>
                </c:pt>
                <c:pt idx="9059">
                  <c:v>0.15919409692287451</c:v>
                </c:pt>
                <c:pt idx="9060">
                  <c:v>0.15919966995716089</c:v>
                </c:pt>
                <c:pt idx="9061">
                  <c:v>0.15920738875865939</c:v>
                </c:pt>
                <c:pt idx="9062">
                  <c:v>0.15920598804950711</c:v>
                </c:pt>
                <c:pt idx="9063">
                  <c:v>0.1591980904340744</c:v>
                </c:pt>
                <c:pt idx="9064">
                  <c:v>0.15919412672519681</c:v>
                </c:pt>
                <c:pt idx="9065">
                  <c:v>0.1591976881027222</c:v>
                </c:pt>
                <c:pt idx="9066">
                  <c:v>0.15920211374759671</c:v>
                </c:pt>
                <c:pt idx="9067">
                  <c:v>0.15920096635818479</c:v>
                </c:pt>
                <c:pt idx="9068">
                  <c:v>0.159196212887764</c:v>
                </c:pt>
                <c:pt idx="9069">
                  <c:v>0.15919408202171331</c:v>
                </c:pt>
                <c:pt idx="9070">
                  <c:v>0.1591963320970535</c:v>
                </c:pt>
                <c:pt idx="9071">
                  <c:v>0.1591988205909729</c:v>
                </c:pt>
                <c:pt idx="9072">
                  <c:v>0.1591979265213013</c:v>
                </c:pt>
                <c:pt idx="9073">
                  <c:v>0.15919508039951319</c:v>
                </c:pt>
                <c:pt idx="9074">
                  <c:v>0.15919396281242371</c:v>
                </c:pt>
                <c:pt idx="9075">
                  <c:v>0.15919539332389829</c:v>
                </c:pt>
                <c:pt idx="9076">
                  <c:v>0.15919679403305051</c:v>
                </c:pt>
                <c:pt idx="9077">
                  <c:v>0.15919612348079679</c:v>
                </c:pt>
                <c:pt idx="9078">
                  <c:v>0.15919442474842069</c:v>
                </c:pt>
                <c:pt idx="9079">
                  <c:v>0.1591939032077789</c:v>
                </c:pt>
                <c:pt idx="9080">
                  <c:v>0.15919482707977289</c:v>
                </c:pt>
                <c:pt idx="9081">
                  <c:v>0.15919555723667139</c:v>
                </c:pt>
                <c:pt idx="9082">
                  <c:v>0.15919506549835211</c:v>
                </c:pt>
                <c:pt idx="9083">
                  <c:v>0.15919406712055209</c:v>
                </c:pt>
                <c:pt idx="9084">
                  <c:v>0.15919385850429529</c:v>
                </c:pt>
                <c:pt idx="9085">
                  <c:v>0.1591944545507431</c:v>
                </c:pt>
                <c:pt idx="9086">
                  <c:v>0.15919484198093409</c:v>
                </c:pt>
                <c:pt idx="9087">
                  <c:v>0.15919448435306549</c:v>
                </c:pt>
                <c:pt idx="9088">
                  <c:v>0.1591939032077789</c:v>
                </c:pt>
                <c:pt idx="9089">
                  <c:v>0.1591938138008118</c:v>
                </c:pt>
                <c:pt idx="9090">
                  <c:v>0.15919418632984161</c:v>
                </c:pt>
                <c:pt idx="9091">
                  <c:v>0.15919438004493711</c:v>
                </c:pt>
                <c:pt idx="9092">
                  <c:v>0.15919412672519681</c:v>
                </c:pt>
                <c:pt idx="9093">
                  <c:v>0.15919378399848941</c:v>
                </c:pt>
                <c:pt idx="9094">
                  <c:v>0.15919378399848941</c:v>
                </c:pt>
                <c:pt idx="9095">
                  <c:v>0.15919399261474609</c:v>
                </c:pt>
                <c:pt idx="9096">
                  <c:v>0.15919408202171331</c:v>
                </c:pt>
                <c:pt idx="9097">
                  <c:v>0.1591939181089401</c:v>
                </c:pt>
                <c:pt idx="9098">
                  <c:v>0.1591937243938446</c:v>
                </c:pt>
                <c:pt idx="9099">
                  <c:v>0.1591937392950058</c:v>
                </c:pt>
                <c:pt idx="9100">
                  <c:v>0.15919388830661771</c:v>
                </c:pt>
                <c:pt idx="9101">
                  <c:v>0.1591939181089401</c:v>
                </c:pt>
                <c:pt idx="9102">
                  <c:v>0.1591938138008118</c:v>
                </c:pt>
                <c:pt idx="9103">
                  <c:v>0.159193679690361</c:v>
                </c:pt>
                <c:pt idx="9104">
                  <c:v>0.15919370949268341</c:v>
                </c:pt>
                <c:pt idx="9105">
                  <c:v>0.1591938138008118</c:v>
                </c:pt>
                <c:pt idx="9106">
                  <c:v>0.1591938138008118</c:v>
                </c:pt>
                <c:pt idx="9107">
                  <c:v>0.15919370949268341</c:v>
                </c:pt>
                <c:pt idx="9108">
                  <c:v>0.159193679690361</c:v>
                </c:pt>
                <c:pt idx="9109">
                  <c:v>0.15919369459152219</c:v>
                </c:pt>
                <c:pt idx="9110">
                  <c:v>0.1591937392950058</c:v>
                </c:pt>
                <c:pt idx="9111">
                  <c:v>0.1591937243938446</c:v>
                </c:pt>
                <c:pt idx="9112">
                  <c:v>0.159193679690361</c:v>
                </c:pt>
                <c:pt idx="9113">
                  <c:v>0.15919364988803861</c:v>
                </c:pt>
                <c:pt idx="9114">
                  <c:v>0.159193679690361</c:v>
                </c:pt>
                <c:pt idx="9115">
                  <c:v>0.15919370949268341</c:v>
                </c:pt>
                <c:pt idx="9116">
                  <c:v>0.15919369459152219</c:v>
                </c:pt>
                <c:pt idx="9117">
                  <c:v>0.15919364988803861</c:v>
                </c:pt>
                <c:pt idx="9118">
                  <c:v>0.15919364988803861</c:v>
                </c:pt>
                <c:pt idx="9119">
                  <c:v>0.15919364988803861</c:v>
                </c:pt>
                <c:pt idx="9120">
                  <c:v>0.159193679690361</c:v>
                </c:pt>
                <c:pt idx="9121">
                  <c:v>0.15919364988803861</c:v>
                </c:pt>
                <c:pt idx="9122">
                  <c:v>0.15919364988803861</c:v>
                </c:pt>
                <c:pt idx="9123">
                  <c:v>0.15919363498687741</c:v>
                </c:pt>
                <c:pt idx="9124">
                  <c:v>0.15919364988803861</c:v>
                </c:pt>
                <c:pt idx="9125">
                  <c:v>0.15919364988803861</c:v>
                </c:pt>
                <c:pt idx="9126">
                  <c:v>0.15919363498687741</c:v>
                </c:pt>
                <c:pt idx="9127">
                  <c:v>0.15919363498687741</c:v>
                </c:pt>
                <c:pt idx="9128">
                  <c:v>0.15919362008571619</c:v>
                </c:pt>
                <c:pt idx="9129">
                  <c:v>0.15919363498687741</c:v>
                </c:pt>
                <c:pt idx="9130">
                  <c:v>0.15919362008571619</c:v>
                </c:pt>
                <c:pt idx="9131">
                  <c:v>0.15919362008571619</c:v>
                </c:pt>
                <c:pt idx="9132">
                  <c:v>0.15919362008571619</c:v>
                </c:pt>
                <c:pt idx="9133">
                  <c:v>0.15919362008571619</c:v>
                </c:pt>
                <c:pt idx="9134">
                  <c:v>0.15919362008571619</c:v>
                </c:pt>
                <c:pt idx="9135">
                  <c:v>0.15919362008571619</c:v>
                </c:pt>
                <c:pt idx="9136">
                  <c:v>0.15919362008571619</c:v>
                </c:pt>
                <c:pt idx="9137">
                  <c:v>0.15919360518455511</c:v>
                </c:pt>
                <c:pt idx="9138">
                  <c:v>0.15919360518455511</c:v>
                </c:pt>
                <c:pt idx="9139">
                  <c:v>0.15919362008571619</c:v>
                </c:pt>
                <c:pt idx="9140">
                  <c:v>0.15919360518455511</c:v>
                </c:pt>
                <c:pt idx="9141">
                  <c:v>0.15919359028339389</c:v>
                </c:pt>
                <c:pt idx="9142">
                  <c:v>0.15919360518455511</c:v>
                </c:pt>
                <c:pt idx="9143">
                  <c:v>0.15919360518455511</c:v>
                </c:pt>
                <c:pt idx="9144">
                  <c:v>0.15919359028339389</c:v>
                </c:pt>
                <c:pt idx="9145">
                  <c:v>0.15919359028339389</c:v>
                </c:pt>
                <c:pt idx="9146">
                  <c:v>0.15919360518455511</c:v>
                </c:pt>
                <c:pt idx="9147">
                  <c:v>0.15919359028339389</c:v>
                </c:pt>
                <c:pt idx="9148">
                  <c:v>0.15919359028339389</c:v>
                </c:pt>
                <c:pt idx="9149">
                  <c:v>0.15919359028339389</c:v>
                </c:pt>
                <c:pt idx="9150">
                  <c:v>0.15919359028339389</c:v>
                </c:pt>
                <c:pt idx="9151">
                  <c:v>0.15919359028339389</c:v>
                </c:pt>
                <c:pt idx="9152">
                  <c:v>0.15919359028339389</c:v>
                </c:pt>
                <c:pt idx="9153">
                  <c:v>0.15919359028339389</c:v>
                </c:pt>
                <c:pt idx="9154">
                  <c:v>0.15919359028339389</c:v>
                </c:pt>
                <c:pt idx="9155">
                  <c:v>0.15919357538223269</c:v>
                </c:pt>
                <c:pt idx="9156">
                  <c:v>0.15919357538223269</c:v>
                </c:pt>
                <c:pt idx="9157">
                  <c:v>0.15919359028339389</c:v>
                </c:pt>
                <c:pt idx="9158">
                  <c:v>0.15919357538223269</c:v>
                </c:pt>
                <c:pt idx="9159">
                  <c:v>0.15919357538223269</c:v>
                </c:pt>
                <c:pt idx="9160">
                  <c:v>0.15919357538223269</c:v>
                </c:pt>
                <c:pt idx="9161">
                  <c:v>0.15919357538223269</c:v>
                </c:pt>
                <c:pt idx="9162">
                  <c:v>0.15919357538223269</c:v>
                </c:pt>
                <c:pt idx="9163">
                  <c:v>0.1591935604810715</c:v>
                </c:pt>
                <c:pt idx="9164">
                  <c:v>0.15919357538223269</c:v>
                </c:pt>
                <c:pt idx="9165">
                  <c:v>0.1591935604810715</c:v>
                </c:pt>
                <c:pt idx="9166">
                  <c:v>0.1591935604810715</c:v>
                </c:pt>
                <c:pt idx="9167">
                  <c:v>0.1591935604810715</c:v>
                </c:pt>
                <c:pt idx="9168">
                  <c:v>0.15919357538223269</c:v>
                </c:pt>
                <c:pt idx="9169">
                  <c:v>0.1591935604810715</c:v>
                </c:pt>
                <c:pt idx="9170">
                  <c:v>0.1591935604810715</c:v>
                </c:pt>
                <c:pt idx="9171">
                  <c:v>0.1591935604810715</c:v>
                </c:pt>
                <c:pt idx="9172">
                  <c:v>0.1591935604810715</c:v>
                </c:pt>
                <c:pt idx="9173">
                  <c:v>0.1591935604810715</c:v>
                </c:pt>
                <c:pt idx="9174">
                  <c:v>0.1591935604810715</c:v>
                </c:pt>
                <c:pt idx="9175">
                  <c:v>0.1591935604810715</c:v>
                </c:pt>
                <c:pt idx="9176">
                  <c:v>0.1591935604810715</c:v>
                </c:pt>
                <c:pt idx="9177">
                  <c:v>0.1591935604810715</c:v>
                </c:pt>
                <c:pt idx="9178">
                  <c:v>0.1591935604810715</c:v>
                </c:pt>
                <c:pt idx="9179">
                  <c:v>0.1591935604810715</c:v>
                </c:pt>
                <c:pt idx="9180">
                  <c:v>0.1591935604810715</c:v>
                </c:pt>
                <c:pt idx="9181">
                  <c:v>0.1591935604810715</c:v>
                </c:pt>
                <c:pt idx="9182">
                  <c:v>0.1591935604810715</c:v>
                </c:pt>
                <c:pt idx="9183">
                  <c:v>0.15919354557991031</c:v>
                </c:pt>
                <c:pt idx="9184">
                  <c:v>0.1591935604810715</c:v>
                </c:pt>
                <c:pt idx="9185">
                  <c:v>0.15919354557991031</c:v>
                </c:pt>
                <c:pt idx="9186">
                  <c:v>0.1591935604810715</c:v>
                </c:pt>
                <c:pt idx="9187">
                  <c:v>0.15919354557991031</c:v>
                </c:pt>
                <c:pt idx="9188">
                  <c:v>0.1591935604810715</c:v>
                </c:pt>
                <c:pt idx="9189">
                  <c:v>0.15919354557991031</c:v>
                </c:pt>
                <c:pt idx="9190">
                  <c:v>0.15919354557991031</c:v>
                </c:pt>
                <c:pt idx="9191">
                  <c:v>0.15919354557991031</c:v>
                </c:pt>
                <c:pt idx="9192">
                  <c:v>0.1591935604810715</c:v>
                </c:pt>
                <c:pt idx="9193">
                  <c:v>0.15919354557991031</c:v>
                </c:pt>
                <c:pt idx="9194">
                  <c:v>0.15919354557991031</c:v>
                </c:pt>
                <c:pt idx="9195">
                  <c:v>0.15919354557991031</c:v>
                </c:pt>
                <c:pt idx="9196">
                  <c:v>0.15919354557991031</c:v>
                </c:pt>
                <c:pt idx="9197">
                  <c:v>0.15919353067874911</c:v>
                </c:pt>
                <c:pt idx="9198">
                  <c:v>0.15919354557991031</c:v>
                </c:pt>
                <c:pt idx="9199">
                  <c:v>0.15919354557991031</c:v>
                </c:pt>
                <c:pt idx="9200">
                  <c:v>0.15919354557991031</c:v>
                </c:pt>
                <c:pt idx="9201">
                  <c:v>0.15919354557991031</c:v>
                </c:pt>
                <c:pt idx="9202">
                  <c:v>0.15919354557991031</c:v>
                </c:pt>
                <c:pt idx="9203">
                  <c:v>0.15919353067874911</c:v>
                </c:pt>
                <c:pt idx="9204">
                  <c:v>0.15919353067874911</c:v>
                </c:pt>
                <c:pt idx="9205">
                  <c:v>0.15919353067874911</c:v>
                </c:pt>
                <c:pt idx="9206">
                  <c:v>0.15919354557991031</c:v>
                </c:pt>
                <c:pt idx="9207">
                  <c:v>0.15919354557991031</c:v>
                </c:pt>
                <c:pt idx="9208">
                  <c:v>0.15919353067874911</c:v>
                </c:pt>
                <c:pt idx="9209">
                  <c:v>0.15919353067874911</c:v>
                </c:pt>
                <c:pt idx="9210">
                  <c:v>0.15919353067874911</c:v>
                </c:pt>
                <c:pt idx="9211">
                  <c:v>0.15919353067874911</c:v>
                </c:pt>
                <c:pt idx="9212">
                  <c:v>0.15919354557991031</c:v>
                </c:pt>
                <c:pt idx="9213">
                  <c:v>0.15919353067874911</c:v>
                </c:pt>
                <c:pt idx="9214">
                  <c:v>0.15919353067874911</c:v>
                </c:pt>
                <c:pt idx="9215">
                  <c:v>0.15919353067874911</c:v>
                </c:pt>
                <c:pt idx="9216">
                  <c:v>0.15919351577758789</c:v>
                </c:pt>
                <c:pt idx="9217">
                  <c:v>0.15919353067874911</c:v>
                </c:pt>
                <c:pt idx="9218">
                  <c:v>0.15919353067874911</c:v>
                </c:pt>
                <c:pt idx="9219">
                  <c:v>0.15919353067874911</c:v>
                </c:pt>
                <c:pt idx="9220">
                  <c:v>0.15919353067874911</c:v>
                </c:pt>
                <c:pt idx="9221">
                  <c:v>0.15919353067874911</c:v>
                </c:pt>
                <c:pt idx="9222">
                  <c:v>0.15919353067874911</c:v>
                </c:pt>
                <c:pt idx="9223">
                  <c:v>0.15919353067874911</c:v>
                </c:pt>
                <c:pt idx="9224">
                  <c:v>0.15919353067874911</c:v>
                </c:pt>
                <c:pt idx="9225">
                  <c:v>0.15919353067874911</c:v>
                </c:pt>
                <c:pt idx="9226">
                  <c:v>0.15919353067874911</c:v>
                </c:pt>
                <c:pt idx="9227">
                  <c:v>0.15919353067874911</c:v>
                </c:pt>
                <c:pt idx="9228">
                  <c:v>0.15919354557991031</c:v>
                </c:pt>
                <c:pt idx="9229">
                  <c:v>0.15919351577758789</c:v>
                </c:pt>
                <c:pt idx="9230">
                  <c:v>0.15919353067874911</c:v>
                </c:pt>
                <c:pt idx="9231">
                  <c:v>0.15919353067874911</c:v>
                </c:pt>
                <c:pt idx="9232">
                  <c:v>0.15919351577758789</c:v>
                </c:pt>
                <c:pt idx="9233">
                  <c:v>0.15919353067874911</c:v>
                </c:pt>
                <c:pt idx="9234">
                  <c:v>0.15919353067874911</c:v>
                </c:pt>
                <c:pt idx="9235">
                  <c:v>0.15919353067874911</c:v>
                </c:pt>
                <c:pt idx="9236">
                  <c:v>0.15919353067874911</c:v>
                </c:pt>
                <c:pt idx="9237">
                  <c:v>0.15919353067874911</c:v>
                </c:pt>
                <c:pt idx="9238">
                  <c:v>0.15919351577758789</c:v>
                </c:pt>
                <c:pt idx="9239">
                  <c:v>0.15919351577758789</c:v>
                </c:pt>
                <c:pt idx="9240">
                  <c:v>0.15919353067874911</c:v>
                </c:pt>
                <c:pt idx="9241">
                  <c:v>0.15919351577758789</c:v>
                </c:pt>
                <c:pt idx="9242">
                  <c:v>0.18858286738395691</c:v>
                </c:pt>
                <c:pt idx="9243">
                  <c:v>0.18856760859489441</c:v>
                </c:pt>
                <c:pt idx="9244">
                  <c:v>0.18855759501457209</c:v>
                </c:pt>
                <c:pt idx="9245">
                  <c:v>0.1885629594326019</c:v>
                </c:pt>
                <c:pt idx="9246">
                  <c:v>0.18857245147228241</c:v>
                </c:pt>
                <c:pt idx="9247">
                  <c:v>0.18857185542583471</c:v>
                </c:pt>
                <c:pt idx="9248">
                  <c:v>0.18856257200241089</c:v>
                </c:pt>
                <c:pt idx="9249">
                  <c:v>0.18855692446231839</c:v>
                </c:pt>
                <c:pt idx="9250">
                  <c:v>0.18856039643287659</c:v>
                </c:pt>
                <c:pt idx="9251">
                  <c:v>0.1885659396648407</c:v>
                </c:pt>
                <c:pt idx="9252">
                  <c:v>0.1885652840137482</c:v>
                </c:pt>
                <c:pt idx="9253">
                  <c:v>0.18855974078178411</c:v>
                </c:pt>
                <c:pt idx="9254">
                  <c:v>0.18855668604373929</c:v>
                </c:pt>
                <c:pt idx="9255">
                  <c:v>0.1885589808225632</c:v>
                </c:pt>
                <c:pt idx="9256">
                  <c:v>0.1885622441768646</c:v>
                </c:pt>
                <c:pt idx="9257">
                  <c:v>0.18856170773506159</c:v>
                </c:pt>
                <c:pt idx="9258">
                  <c:v>0.18855839967727661</c:v>
                </c:pt>
                <c:pt idx="9259">
                  <c:v>0.18855674564838409</c:v>
                </c:pt>
                <c:pt idx="9260">
                  <c:v>0.18855826556682589</c:v>
                </c:pt>
                <c:pt idx="9261">
                  <c:v>0.18856009840965271</c:v>
                </c:pt>
                <c:pt idx="9262">
                  <c:v>0.18855960667133331</c:v>
                </c:pt>
                <c:pt idx="9263">
                  <c:v>0.1885576248168945</c:v>
                </c:pt>
                <c:pt idx="9264">
                  <c:v>0.18855674564838409</c:v>
                </c:pt>
                <c:pt idx="9265">
                  <c:v>0.18855766952037811</c:v>
                </c:pt>
                <c:pt idx="9266">
                  <c:v>0.18855871260166171</c:v>
                </c:pt>
                <c:pt idx="9267">
                  <c:v>0.18855831027030939</c:v>
                </c:pt>
                <c:pt idx="9268">
                  <c:v>0.18855710327625269</c:v>
                </c:pt>
                <c:pt idx="9269">
                  <c:v>0.18855664134025571</c:v>
                </c:pt>
                <c:pt idx="9270">
                  <c:v>0.18855726718902591</c:v>
                </c:pt>
                <c:pt idx="9271">
                  <c:v>0.18855783343315119</c:v>
                </c:pt>
                <c:pt idx="9272">
                  <c:v>0.1885575354099274</c:v>
                </c:pt>
                <c:pt idx="9273">
                  <c:v>0.18855683505535131</c:v>
                </c:pt>
                <c:pt idx="9274">
                  <c:v>0.18855661153793329</c:v>
                </c:pt>
                <c:pt idx="9275">
                  <c:v>0.18855699896812439</c:v>
                </c:pt>
                <c:pt idx="9276">
                  <c:v>0.18855734169483179</c:v>
                </c:pt>
                <c:pt idx="9277">
                  <c:v>0.18855711817741391</c:v>
                </c:pt>
                <c:pt idx="9278">
                  <c:v>0.18855671584606171</c:v>
                </c:pt>
                <c:pt idx="9279">
                  <c:v>0.18855662643909449</c:v>
                </c:pt>
                <c:pt idx="9280">
                  <c:v>0.18855686485767359</c:v>
                </c:pt>
                <c:pt idx="9281">
                  <c:v>0.18855702877044681</c:v>
                </c:pt>
                <c:pt idx="9282">
                  <c:v>0.18855687975883481</c:v>
                </c:pt>
                <c:pt idx="9283">
                  <c:v>0.18855664134025571</c:v>
                </c:pt>
                <c:pt idx="9284">
                  <c:v>0.18855659663677221</c:v>
                </c:pt>
                <c:pt idx="9285">
                  <c:v>0.18855676054954529</c:v>
                </c:pt>
                <c:pt idx="9286">
                  <c:v>0.18855683505535131</c:v>
                </c:pt>
                <c:pt idx="9287">
                  <c:v>0.1885567307472229</c:v>
                </c:pt>
                <c:pt idx="9288">
                  <c:v>0.18855659663677221</c:v>
                </c:pt>
                <c:pt idx="9289">
                  <c:v>0.18855658173561099</c:v>
                </c:pt>
                <c:pt idx="9290">
                  <c:v>0.1885566711425781</c:v>
                </c:pt>
                <c:pt idx="9291">
                  <c:v>0.18855671584606171</c:v>
                </c:pt>
                <c:pt idx="9292">
                  <c:v>0.18855664134025571</c:v>
                </c:pt>
                <c:pt idx="9293">
                  <c:v>0.1885565668344498</c:v>
                </c:pt>
                <c:pt idx="9294">
                  <c:v>0.18855658173561099</c:v>
                </c:pt>
                <c:pt idx="9295">
                  <c:v>0.18855662643909449</c:v>
                </c:pt>
                <c:pt idx="9296">
                  <c:v>0.18855664134025571</c:v>
                </c:pt>
                <c:pt idx="9297">
                  <c:v>0.18855659663677221</c:v>
                </c:pt>
                <c:pt idx="9298">
                  <c:v>0.1885565519332886</c:v>
                </c:pt>
                <c:pt idx="9299">
                  <c:v>0.1885565668344498</c:v>
                </c:pt>
                <c:pt idx="9300">
                  <c:v>0.18855658173561099</c:v>
                </c:pt>
                <c:pt idx="9301">
                  <c:v>0.18855661153793329</c:v>
                </c:pt>
                <c:pt idx="9302">
                  <c:v>0.18855658173561099</c:v>
                </c:pt>
                <c:pt idx="9303">
                  <c:v>0.1885565519332886</c:v>
                </c:pt>
                <c:pt idx="9304">
                  <c:v>0.18855653703212741</c:v>
                </c:pt>
                <c:pt idx="9305">
                  <c:v>0.1885565668344498</c:v>
                </c:pt>
                <c:pt idx="9306">
                  <c:v>0.1885565668344498</c:v>
                </c:pt>
                <c:pt idx="9307">
                  <c:v>0.1885565519332886</c:v>
                </c:pt>
                <c:pt idx="9308">
                  <c:v>0.18855652213096619</c:v>
                </c:pt>
                <c:pt idx="9309">
                  <c:v>0.18855653703212741</c:v>
                </c:pt>
                <c:pt idx="9310">
                  <c:v>0.1885565519332886</c:v>
                </c:pt>
                <c:pt idx="9311">
                  <c:v>0.18855652213096619</c:v>
                </c:pt>
                <c:pt idx="9312">
                  <c:v>0.18855652213096619</c:v>
                </c:pt>
                <c:pt idx="9313">
                  <c:v>0.18855652213096619</c:v>
                </c:pt>
                <c:pt idx="9314">
                  <c:v>0.18855652213096619</c:v>
                </c:pt>
                <c:pt idx="9315">
                  <c:v>0.18855652213096619</c:v>
                </c:pt>
                <c:pt idx="9316">
                  <c:v>0.18855652213096619</c:v>
                </c:pt>
                <c:pt idx="9317">
                  <c:v>0.18855652213096619</c:v>
                </c:pt>
                <c:pt idx="9318">
                  <c:v>0.18855652213096619</c:v>
                </c:pt>
                <c:pt idx="9319">
                  <c:v>0.18855652213096619</c:v>
                </c:pt>
                <c:pt idx="9320">
                  <c:v>0.18855652213096619</c:v>
                </c:pt>
                <c:pt idx="9321">
                  <c:v>0.18855650722980499</c:v>
                </c:pt>
                <c:pt idx="9322">
                  <c:v>0.18855650722980499</c:v>
                </c:pt>
                <c:pt idx="9323">
                  <c:v>0.18855650722980499</c:v>
                </c:pt>
                <c:pt idx="9324">
                  <c:v>0.18855652213096619</c:v>
                </c:pt>
                <c:pt idx="9325">
                  <c:v>0.18855650722980499</c:v>
                </c:pt>
                <c:pt idx="9326">
                  <c:v>0.18855650722980499</c:v>
                </c:pt>
                <c:pt idx="9327">
                  <c:v>0.18855650722980499</c:v>
                </c:pt>
                <c:pt idx="9328">
                  <c:v>0.1885564923286438</c:v>
                </c:pt>
                <c:pt idx="9329">
                  <c:v>0.18855650722980499</c:v>
                </c:pt>
                <c:pt idx="9330">
                  <c:v>0.18855650722980499</c:v>
                </c:pt>
                <c:pt idx="9331">
                  <c:v>0.1885564923286438</c:v>
                </c:pt>
                <c:pt idx="9332">
                  <c:v>0.18855650722980499</c:v>
                </c:pt>
                <c:pt idx="9333">
                  <c:v>0.18855650722980499</c:v>
                </c:pt>
                <c:pt idx="9334">
                  <c:v>0.1885564923286438</c:v>
                </c:pt>
                <c:pt idx="9335">
                  <c:v>0.1885564923286438</c:v>
                </c:pt>
                <c:pt idx="9336">
                  <c:v>0.1885564923286438</c:v>
                </c:pt>
                <c:pt idx="9337">
                  <c:v>0.1885564923286438</c:v>
                </c:pt>
                <c:pt idx="9338">
                  <c:v>0.18855650722980499</c:v>
                </c:pt>
                <c:pt idx="9339">
                  <c:v>0.18855650722980499</c:v>
                </c:pt>
                <c:pt idx="9340">
                  <c:v>0.1885564923286438</c:v>
                </c:pt>
                <c:pt idx="9341">
                  <c:v>0.1885564923286438</c:v>
                </c:pt>
                <c:pt idx="9342">
                  <c:v>0.1885564774274826</c:v>
                </c:pt>
                <c:pt idx="9343">
                  <c:v>0.1885564774274826</c:v>
                </c:pt>
                <c:pt idx="9344">
                  <c:v>0.1885564774274826</c:v>
                </c:pt>
                <c:pt idx="9345">
                  <c:v>0.1885564774274826</c:v>
                </c:pt>
                <c:pt idx="9346">
                  <c:v>0.1885564774274826</c:v>
                </c:pt>
                <c:pt idx="9347">
                  <c:v>0.1885564774274826</c:v>
                </c:pt>
                <c:pt idx="9348">
                  <c:v>0.1885564774274826</c:v>
                </c:pt>
                <c:pt idx="9349">
                  <c:v>0.1885564774274826</c:v>
                </c:pt>
                <c:pt idx="9350">
                  <c:v>0.1885564774274826</c:v>
                </c:pt>
                <c:pt idx="9351">
                  <c:v>0.1885564774274826</c:v>
                </c:pt>
                <c:pt idx="9352">
                  <c:v>0.1885564774274826</c:v>
                </c:pt>
                <c:pt idx="9353">
                  <c:v>0.1885564774274826</c:v>
                </c:pt>
                <c:pt idx="9354">
                  <c:v>0.18855646252632141</c:v>
                </c:pt>
                <c:pt idx="9355">
                  <c:v>0.1885564774274826</c:v>
                </c:pt>
                <c:pt idx="9356">
                  <c:v>0.1885564774274826</c:v>
                </c:pt>
                <c:pt idx="9357">
                  <c:v>0.18855646252632141</c:v>
                </c:pt>
                <c:pt idx="9358">
                  <c:v>0.18855646252632141</c:v>
                </c:pt>
                <c:pt idx="9359">
                  <c:v>0.18855646252632141</c:v>
                </c:pt>
                <c:pt idx="9360">
                  <c:v>0.1885564774274826</c:v>
                </c:pt>
                <c:pt idx="9361">
                  <c:v>0.1885564774274826</c:v>
                </c:pt>
                <c:pt idx="9362">
                  <c:v>0.1885564774274826</c:v>
                </c:pt>
                <c:pt idx="9363">
                  <c:v>0.18855646252632141</c:v>
                </c:pt>
                <c:pt idx="9364">
                  <c:v>0.18855646252632141</c:v>
                </c:pt>
                <c:pt idx="9365">
                  <c:v>0.18855646252632141</c:v>
                </c:pt>
                <c:pt idx="9366">
                  <c:v>0.1885564774274826</c:v>
                </c:pt>
                <c:pt idx="9367">
                  <c:v>0.18855646252632141</c:v>
                </c:pt>
                <c:pt idx="9368">
                  <c:v>0.18855646252632141</c:v>
                </c:pt>
                <c:pt idx="9369">
                  <c:v>0.18855646252632141</c:v>
                </c:pt>
                <c:pt idx="9370">
                  <c:v>0.18855646252632141</c:v>
                </c:pt>
                <c:pt idx="9371">
                  <c:v>0.1885564774274826</c:v>
                </c:pt>
                <c:pt idx="9372">
                  <c:v>0.18855646252632141</c:v>
                </c:pt>
                <c:pt idx="9373">
                  <c:v>0.18855646252632141</c:v>
                </c:pt>
                <c:pt idx="9374">
                  <c:v>0.18855646252632141</c:v>
                </c:pt>
                <c:pt idx="9375">
                  <c:v>0.18855646252632141</c:v>
                </c:pt>
                <c:pt idx="9376">
                  <c:v>0.18855646252632141</c:v>
                </c:pt>
                <c:pt idx="9377">
                  <c:v>0.18855646252632141</c:v>
                </c:pt>
                <c:pt idx="9378">
                  <c:v>0.18855646252632141</c:v>
                </c:pt>
                <c:pt idx="9379">
                  <c:v>0.18855646252632141</c:v>
                </c:pt>
                <c:pt idx="9380">
                  <c:v>0.1009851545095444</c:v>
                </c:pt>
                <c:pt idx="9381">
                  <c:v>0.1009851098060608</c:v>
                </c:pt>
                <c:pt idx="9382">
                  <c:v>0.100985050201416</c:v>
                </c:pt>
                <c:pt idx="9383">
                  <c:v>0.10098497569561</c:v>
                </c:pt>
                <c:pt idx="9384">
                  <c:v>0.1009848788380623</c:v>
                </c:pt>
                <c:pt idx="9385">
                  <c:v>0.1009847819805145</c:v>
                </c:pt>
                <c:pt idx="9386">
                  <c:v>0.1009847149252892</c:v>
                </c:pt>
                <c:pt idx="9387">
                  <c:v>0.1009846478700638</c:v>
                </c:pt>
                <c:pt idx="9388">
                  <c:v>0.1009845957159996</c:v>
                </c:pt>
                <c:pt idx="9389">
                  <c:v>0.1009845584630966</c:v>
                </c:pt>
                <c:pt idx="9390">
                  <c:v>0.1009845435619354</c:v>
                </c:pt>
                <c:pt idx="9391">
                  <c:v>0.10098452121019361</c:v>
                </c:pt>
                <c:pt idx="9392">
                  <c:v>0.1009845361113548</c:v>
                </c:pt>
                <c:pt idx="9393">
                  <c:v>0.10098452121019361</c:v>
                </c:pt>
                <c:pt idx="9394">
                  <c:v>0.100984513759613</c:v>
                </c:pt>
                <c:pt idx="9395">
                  <c:v>0.100984513759613</c:v>
                </c:pt>
                <c:pt idx="9396">
                  <c:v>0.100984513759613</c:v>
                </c:pt>
                <c:pt idx="9397">
                  <c:v>0.1009844914078712</c:v>
                </c:pt>
                <c:pt idx="9398">
                  <c:v>0.1009844690561295</c:v>
                </c:pt>
                <c:pt idx="9399">
                  <c:v>0.10098444670438771</c:v>
                </c:pt>
                <c:pt idx="9400">
                  <c:v>0.10098440945148469</c:v>
                </c:pt>
                <c:pt idx="9401">
                  <c:v>0.1009843945503235</c:v>
                </c:pt>
                <c:pt idx="9402">
                  <c:v>0.1009843572974205</c:v>
                </c:pt>
                <c:pt idx="9403">
                  <c:v>0.1009843349456787</c:v>
                </c:pt>
                <c:pt idx="9404">
                  <c:v>0.1009843051433563</c:v>
                </c:pt>
                <c:pt idx="9405">
                  <c:v>0.1009842976927757</c:v>
                </c:pt>
                <c:pt idx="9406">
                  <c:v>0.10098427534103389</c:v>
                </c:pt>
                <c:pt idx="9407">
                  <c:v>0.1009842678904533</c:v>
                </c:pt>
                <c:pt idx="9408">
                  <c:v>0.1009842604398727</c:v>
                </c:pt>
                <c:pt idx="9409">
                  <c:v>0.10098424553871151</c:v>
                </c:pt>
                <c:pt idx="9410">
                  <c:v>0.10098423808813101</c:v>
                </c:pt>
                <c:pt idx="9411">
                  <c:v>0.10098423808813101</c:v>
                </c:pt>
                <c:pt idx="9412">
                  <c:v>0.1009842306375504</c:v>
                </c:pt>
                <c:pt idx="9413">
                  <c:v>0.1009842231869698</c:v>
                </c:pt>
                <c:pt idx="9414">
                  <c:v>0.10098420083522799</c:v>
                </c:pt>
                <c:pt idx="9415">
                  <c:v>0.10098420083522799</c:v>
                </c:pt>
                <c:pt idx="9416">
                  <c:v>0.1009841859340668</c:v>
                </c:pt>
                <c:pt idx="9417">
                  <c:v>0.1009841784834862</c:v>
                </c:pt>
                <c:pt idx="9418">
                  <c:v>0.100984163582325</c:v>
                </c:pt>
                <c:pt idx="9419">
                  <c:v>0.1009841561317444</c:v>
                </c:pt>
                <c:pt idx="9420">
                  <c:v>0.1009841561317444</c:v>
                </c:pt>
                <c:pt idx="9421">
                  <c:v>0.1009841412305832</c:v>
                </c:pt>
                <c:pt idx="9422">
                  <c:v>0.1009841412305832</c:v>
                </c:pt>
                <c:pt idx="9423">
                  <c:v>0.10098413378000259</c:v>
                </c:pt>
                <c:pt idx="9424">
                  <c:v>0.100984126329422</c:v>
                </c:pt>
                <c:pt idx="9425">
                  <c:v>0.1009841188788414</c:v>
                </c:pt>
                <c:pt idx="9426">
                  <c:v>0.1009841114282608</c:v>
                </c:pt>
                <c:pt idx="9427">
                  <c:v>0.10098410397768021</c:v>
                </c:pt>
                <c:pt idx="9428">
                  <c:v>0.10098410397768021</c:v>
                </c:pt>
                <c:pt idx="9429">
                  <c:v>0.1009840965270996</c:v>
                </c:pt>
                <c:pt idx="9430">
                  <c:v>0.1009840965270996</c:v>
                </c:pt>
                <c:pt idx="9431">
                  <c:v>0.100984089076519</c:v>
                </c:pt>
                <c:pt idx="9432">
                  <c:v>0.100984089076519</c:v>
                </c:pt>
                <c:pt idx="9433">
                  <c:v>0.1009840816259384</c:v>
                </c:pt>
                <c:pt idx="9434">
                  <c:v>0.1009840741753578</c:v>
                </c:pt>
                <c:pt idx="9435">
                  <c:v>0.1009840741753578</c:v>
                </c:pt>
                <c:pt idx="9436">
                  <c:v>0.10098406672477719</c:v>
                </c:pt>
                <c:pt idx="9437">
                  <c:v>0.1009840592741966</c:v>
                </c:pt>
                <c:pt idx="9438">
                  <c:v>0.1009840592741966</c:v>
                </c:pt>
                <c:pt idx="9439">
                  <c:v>0.100984051823616</c:v>
                </c:pt>
                <c:pt idx="9440">
                  <c:v>0.1009840592741966</c:v>
                </c:pt>
                <c:pt idx="9441">
                  <c:v>0.100984051823616</c:v>
                </c:pt>
                <c:pt idx="9442">
                  <c:v>0.100984051823616</c:v>
                </c:pt>
                <c:pt idx="9443">
                  <c:v>0.100984051823616</c:v>
                </c:pt>
                <c:pt idx="9444">
                  <c:v>0.100984051823616</c:v>
                </c:pt>
                <c:pt idx="9445">
                  <c:v>0.1009840443730354</c:v>
                </c:pt>
                <c:pt idx="9446">
                  <c:v>0.1009840443730354</c:v>
                </c:pt>
                <c:pt idx="9447">
                  <c:v>0.10098403692245481</c:v>
                </c:pt>
                <c:pt idx="9448">
                  <c:v>0.1009840443730354</c:v>
                </c:pt>
                <c:pt idx="9449">
                  <c:v>0.1009840443730354</c:v>
                </c:pt>
                <c:pt idx="9450">
                  <c:v>0.10098403692245481</c:v>
                </c:pt>
                <c:pt idx="9451">
                  <c:v>0.10098403692245481</c:v>
                </c:pt>
                <c:pt idx="9452">
                  <c:v>0.1009840294718742</c:v>
                </c:pt>
                <c:pt idx="9453">
                  <c:v>0.1009840294718742</c:v>
                </c:pt>
                <c:pt idx="9454">
                  <c:v>0.1009840294718742</c:v>
                </c:pt>
                <c:pt idx="9455">
                  <c:v>0.1009840294718742</c:v>
                </c:pt>
                <c:pt idx="9456">
                  <c:v>0.1009840294718742</c:v>
                </c:pt>
                <c:pt idx="9457">
                  <c:v>0.1009840294718742</c:v>
                </c:pt>
                <c:pt idx="9458">
                  <c:v>0.10098403692245481</c:v>
                </c:pt>
                <c:pt idx="9459">
                  <c:v>0.10098403692245481</c:v>
                </c:pt>
                <c:pt idx="9460">
                  <c:v>0.1009840294718742</c:v>
                </c:pt>
                <c:pt idx="9461">
                  <c:v>0.1009840294718742</c:v>
                </c:pt>
                <c:pt idx="9462">
                  <c:v>0.1009840294718742</c:v>
                </c:pt>
                <c:pt idx="9463">
                  <c:v>0.1009840294718742</c:v>
                </c:pt>
                <c:pt idx="9464">
                  <c:v>0.1009840220212936</c:v>
                </c:pt>
                <c:pt idx="9465">
                  <c:v>0.1009840220212936</c:v>
                </c:pt>
                <c:pt idx="9466">
                  <c:v>0.1009840294718742</c:v>
                </c:pt>
                <c:pt idx="9467">
                  <c:v>0.100984014570713</c:v>
                </c:pt>
                <c:pt idx="9468">
                  <c:v>0.1009840220212936</c:v>
                </c:pt>
                <c:pt idx="9469">
                  <c:v>0.1009840220212936</c:v>
                </c:pt>
                <c:pt idx="9470">
                  <c:v>0.1009840220212936</c:v>
                </c:pt>
                <c:pt idx="9471">
                  <c:v>0.1009840220212936</c:v>
                </c:pt>
                <c:pt idx="9472">
                  <c:v>0.1009840220212936</c:v>
                </c:pt>
                <c:pt idx="9473">
                  <c:v>0.1009840071201324</c:v>
                </c:pt>
                <c:pt idx="9474">
                  <c:v>0.1009840220212936</c:v>
                </c:pt>
                <c:pt idx="9475">
                  <c:v>0.1009840220212936</c:v>
                </c:pt>
                <c:pt idx="9476">
                  <c:v>0.100984014570713</c:v>
                </c:pt>
                <c:pt idx="9477">
                  <c:v>0.100984014570713</c:v>
                </c:pt>
                <c:pt idx="9478">
                  <c:v>0.1009840220212936</c:v>
                </c:pt>
                <c:pt idx="9479">
                  <c:v>0.1009840220212936</c:v>
                </c:pt>
                <c:pt idx="9480">
                  <c:v>0.100984014570713</c:v>
                </c:pt>
                <c:pt idx="9481">
                  <c:v>0.100984014570713</c:v>
                </c:pt>
                <c:pt idx="9482">
                  <c:v>0.1009840220212936</c:v>
                </c:pt>
                <c:pt idx="9483">
                  <c:v>0.1009840071201324</c:v>
                </c:pt>
                <c:pt idx="9484">
                  <c:v>0.100984014570713</c:v>
                </c:pt>
                <c:pt idx="9485">
                  <c:v>0.100984014570713</c:v>
                </c:pt>
                <c:pt idx="9486">
                  <c:v>0.100984014570713</c:v>
                </c:pt>
                <c:pt idx="9487">
                  <c:v>0.1009840071201324</c:v>
                </c:pt>
                <c:pt idx="9488">
                  <c:v>0.1009840071201324</c:v>
                </c:pt>
                <c:pt idx="9489">
                  <c:v>0.1009840071201324</c:v>
                </c:pt>
                <c:pt idx="9490">
                  <c:v>0.1009840071201324</c:v>
                </c:pt>
                <c:pt idx="9491">
                  <c:v>0.1009840071201324</c:v>
                </c:pt>
                <c:pt idx="9492">
                  <c:v>0.100984014570713</c:v>
                </c:pt>
                <c:pt idx="9493">
                  <c:v>0.100984014570713</c:v>
                </c:pt>
                <c:pt idx="9494">
                  <c:v>0.1009840071201324</c:v>
                </c:pt>
                <c:pt idx="9495">
                  <c:v>0.100984014570713</c:v>
                </c:pt>
                <c:pt idx="9496">
                  <c:v>0.1009840071201324</c:v>
                </c:pt>
                <c:pt idx="9497">
                  <c:v>0.1009840071201324</c:v>
                </c:pt>
                <c:pt idx="9498">
                  <c:v>0.10098399966955179</c:v>
                </c:pt>
                <c:pt idx="9499">
                  <c:v>0.100984014570713</c:v>
                </c:pt>
                <c:pt idx="9500">
                  <c:v>0.1009840071201324</c:v>
                </c:pt>
                <c:pt idx="9501">
                  <c:v>0.100984014570713</c:v>
                </c:pt>
                <c:pt idx="9502">
                  <c:v>0.1009840071201324</c:v>
                </c:pt>
                <c:pt idx="9503">
                  <c:v>0.10098399966955179</c:v>
                </c:pt>
                <c:pt idx="9504">
                  <c:v>0.1009840071201324</c:v>
                </c:pt>
                <c:pt idx="9505">
                  <c:v>0.1009840071201324</c:v>
                </c:pt>
                <c:pt idx="9506">
                  <c:v>0.1009840071201324</c:v>
                </c:pt>
                <c:pt idx="9507">
                  <c:v>0.100984014570713</c:v>
                </c:pt>
                <c:pt idx="9508">
                  <c:v>0.1009840071201324</c:v>
                </c:pt>
                <c:pt idx="9509">
                  <c:v>0.1009840071201324</c:v>
                </c:pt>
                <c:pt idx="9510">
                  <c:v>0.10098399966955179</c:v>
                </c:pt>
                <c:pt idx="9511">
                  <c:v>0.100984014570713</c:v>
                </c:pt>
                <c:pt idx="9512">
                  <c:v>0.1009840071201324</c:v>
                </c:pt>
                <c:pt idx="9513">
                  <c:v>0.1009840071201324</c:v>
                </c:pt>
                <c:pt idx="9514">
                  <c:v>0.1009840071201324</c:v>
                </c:pt>
                <c:pt idx="9515">
                  <c:v>0.1009840071201324</c:v>
                </c:pt>
                <c:pt idx="9516">
                  <c:v>0.1009840071201324</c:v>
                </c:pt>
                <c:pt idx="9517">
                  <c:v>0.1009840071201324</c:v>
                </c:pt>
                <c:pt idx="9518">
                  <c:v>0.10098399966955179</c:v>
                </c:pt>
                <c:pt idx="9519">
                  <c:v>0.1009840071201324</c:v>
                </c:pt>
                <c:pt idx="9520">
                  <c:v>0.1009840071201324</c:v>
                </c:pt>
                <c:pt idx="9521">
                  <c:v>0.1009840071201324</c:v>
                </c:pt>
                <c:pt idx="9522">
                  <c:v>0.100984014570713</c:v>
                </c:pt>
                <c:pt idx="9523">
                  <c:v>0.1009840071201324</c:v>
                </c:pt>
                <c:pt idx="9524">
                  <c:v>0.21628186106681821</c:v>
                </c:pt>
                <c:pt idx="9525">
                  <c:v>0.21627615392208099</c:v>
                </c:pt>
                <c:pt idx="9526">
                  <c:v>0.21627107262611389</c:v>
                </c:pt>
                <c:pt idx="9527">
                  <c:v>0.21627107262611389</c:v>
                </c:pt>
                <c:pt idx="9528">
                  <c:v>0.21627466380596161</c:v>
                </c:pt>
                <c:pt idx="9529">
                  <c:v>0.21627698838710779</c:v>
                </c:pt>
                <c:pt idx="9530">
                  <c:v>0.2162754684686661</c:v>
                </c:pt>
                <c:pt idx="9531">
                  <c:v>0.2162719517946243</c:v>
                </c:pt>
                <c:pt idx="9532">
                  <c:v>0.21627002954483029</c:v>
                </c:pt>
                <c:pt idx="9533">
                  <c:v>0.21627102792263031</c:v>
                </c:pt>
                <c:pt idx="9534">
                  <c:v>0.2162730544805527</c:v>
                </c:pt>
                <c:pt idx="9535">
                  <c:v>0.2162735462188721</c:v>
                </c:pt>
                <c:pt idx="9536">
                  <c:v>0.2162720263004303</c:v>
                </c:pt>
                <c:pt idx="9537">
                  <c:v>0.21627019345760351</c:v>
                </c:pt>
                <c:pt idx="9538">
                  <c:v>0.21626976132392881</c:v>
                </c:pt>
                <c:pt idx="9539">
                  <c:v>0.21627071499824521</c:v>
                </c:pt>
                <c:pt idx="9540">
                  <c:v>0.2162716090679169</c:v>
                </c:pt>
                <c:pt idx="9541">
                  <c:v>0.2162713706493378</c:v>
                </c:pt>
                <c:pt idx="9542">
                  <c:v>0.21627028286457059</c:v>
                </c:pt>
                <c:pt idx="9543">
                  <c:v>0.21626947820186609</c:v>
                </c:pt>
                <c:pt idx="9544">
                  <c:v>0.21626956760883331</c:v>
                </c:pt>
                <c:pt idx="9545">
                  <c:v>0.2162701487541199</c:v>
                </c:pt>
                <c:pt idx="9546">
                  <c:v>0.216270387172699</c:v>
                </c:pt>
                <c:pt idx="9547">
                  <c:v>0.21626998484134671</c:v>
                </c:pt>
                <c:pt idx="9548">
                  <c:v>0.21626934409141541</c:v>
                </c:pt>
                <c:pt idx="9549">
                  <c:v>0.21626907587051389</c:v>
                </c:pt>
                <c:pt idx="9550">
                  <c:v>0.21626926958560941</c:v>
                </c:pt>
                <c:pt idx="9551">
                  <c:v>0.21626956760883331</c:v>
                </c:pt>
                <c:pt idx="9552">
                  <c:v>0.2162695229053497</c:v>
                </c:pt>
                <c:pt idx="9553">
                  <c:v>0.21626919507980349</c:v>
                </c:pt>
                <c:pt idx="9554">
                  <c:v>0.2162688672542572</c:v>
                </c:pt>
                <c:pt idx="9555">
                  <c:v>0.21626883745193479</c:v>
                </c:pt>
                <c:pt idx="9556">
                  <c:v>0.21626898646354681</c:v>
                </c:pt>
                <c:pt idx="9557">
                  <c:v>0.2162690460681915</c:v>
                </c:pt>
                <c:pt idx="9558">
                  <c:v>0.21626895666122439</c:v>
                </c:pt>
                <c:pt idx="9559">
                  <c:v>0.2162687033414841</c:v>
                </c:pt>
                <c:pt idx="9560">
                  <c:v>0.2162685692310333</c:v>
                </c:pt>
                <c:pt idx="9561">
                  <c:v>0.21626859903335571</c:v>
                </c:pt>
                <c:pt idx="9562">
                  <c:v>0.2162686884403229</c:v>
                </c:pt>
                <c:pt idx="9563">
                  <c:v>0.21626864373683929</c:v>
                </c:pt>
                <c:pt idx="9564">
                  <c:v>0.21626852452754969</c:v>
                </c:pt>
                <c:pt idx="9565">
                  <c:v>0.216268390417099</c:v>
                </c:pt>
                <c:pt idx="9566">
                  <c:v>0.21626836061477661</c:v>
                </c:pt>
                <c:pt idx="9567">
                  <c:v>0.21626836061477661</c:v>
                </c:pt>
                <c:pt idx="9568">
                  <c:v>0.216268390417099</c:v>
                </c:pt>
                <c:pt idx="9569">
                  <c:v>0.2162683308124542</c:v>
                </c:pt>
                <c:pt idx="9570">
                  <c:v>0.21626824140548709</c:v>
                </c:pt>
                <c:pt idx="9571">
                  <c:v>0.21626819670200351</c:v>
                </c:pt>
                <c:pt idx="9572">
                  <c:v>0.2162681519985199</c:v>
                </c:pt>
                <c:pt idx="9573">
                  <c:v>0.2162681519985199</c:v>
                </c:pt>
                <c:pt idx="9574">
                  <c:v>0.2162681370973587</c:v>
                </c:pt>
                <c:pt idx="9575">
                  <c:v>0.2162680774927139</c:v>
                </c:pt>
                <c:pt idx="9576">
                  <c:v>0.21626803278923029</c:v>
                </c:pt>
                <c:pt idx="9577">
                  <c:v>0.21626798808574679</c:v>
                </c:pt>
                <c:pt idx="9578">
                  <c:v>0.21626795828342441</c:v>
                </c:pt>
                <c:pt idx="9579">
                  <c:v>0.21626795828342441</c:v>
                </c:pt>
                <c:pt idx="9580">
                  <c:v>0.21626792848110199</c:v>
                </c:pt>
                <c:pt idx="9581">
                  <c:v>0.21626788377761841</c:v>
                </c:pt>
                <c:pt idx="9582">
                  <c:v>0.2162678390741348</c:v>
                </c:pt>
                <c:pt idx="9583">
                  <c:v>0.21626782417297361</c:v>
                </c:pt>
                <c:pt idx="9584">
                  <c:v>0.21626780927181241</c:v>
                </c:pt>
                <c:pt idx="9585">
                  <c:v>0.21626776456832891</c:v>
                </c:pt>
                <c:pt idx="9586">
                  <c:v>0.21626776456832891</c:v>
                </c:pt>
                <c:pt idx="9587">
                  <c:v>0.2162677198648453</c:v>
                </c:pt>
                <c:pt idx="9588">
                  <c:v>0.21626769006252289</c:v>
                </c:pt>
                <c:pt idx="9589">
                  <c:v>0.2162676602602005</c:v>
                </c:pt>
                <c:pt idx="9590">
                  <c:v>0.2162676602602005</c:v>
                </c:pt>
                <c:pt idx="9591">
                  <c:v>0.21626761555671689</c:v>
                </c:pt>
                <c:pt idx="9592">
                  <c:v>0.2162676006555557</c:v>
                </c:pt>
                <c:pt idx="9593">
                  <c:v>0.2162675857543945</c:v>
                </c:pt>
                <c:pt idx="9594">
                  <c:v>0.21626755595207209</c:v>
                </c:pt>
                <c:pt idx="9595">
                  <c:v>0.21626752614974981</c:v>
                </c:pt>
                <c:pt idx="9596">
                  <c:v>0.21626751124858859</c:v>
                </c:pt>
                <c:pt idx="9597">
                  <c:v>0.2162674963474274</c:v>
                </c:pt>
                <c:pt idx="9598">
                  <c:v>0.2162674814462662</c:v>
                </c:pt>
                <c:pt idx="9599">
                  <c:v>0.21626745164394379</c:v>
                </c:pt>
                <c:pt idx="9600">
                  <c:v>0.2162674218416214</c:v>
                </c:pt>
                <c:pt idx="9601">
                  <c:v>0.21626740694046021</c:v>
                </c:pt>
                <c:pt idx="9602">
                  <c:v>0.21626740694046021</c:v>
                </c:pt>
                <c:pt idx="9603">
                  <c:v>0.21626737713813779</c:v>
                </c:pt>
                <c:pt idx="9604">
                  <c:v>0.2162673473358154</c:v>
                </c:pt>
                <c:pt idx="9605">
                  <c:v>0.2162673473358154</c:v>
                </c:pt>
                <c:pt idx="9606">
                  <c:v>0.21626731753349299</c:v>
                </c:pt>
                <c:pt idx="9607">
                  <c:v>0.21626728773117071</c:v>
                </c:pt>
                <c:pt idx="9608">
                  <c:v>0.21626728773117071</c:v>
                </c:pt>
                <c:pt idx="9609">
                  <c:v>0.21626728773117071</c:v>
                </c:pt>
                <c:pt idx="9610">
                  <c:v>0.21626725792884829</c:v>
                </c:pt>
                <c:pt idx="9611">
                  <c:v>0.21626721322536471</c:v>
                </c:pt>
                <c:pt idx="9612">
                  <c:v>0.21626721322536471</c:v>
                </c:pt>
                <c:pt idx="9613">
                  <c:v>0.21626719832420349</c:v>
                </c:pt>
                <c:pt idx="9614">
                  <c:v>0.2162671685218811</c:v>
                </c:pt>
                <c:pt idx="9615">
                  <c:v>0.2162671834230423</c:v>
                </c:pt>
                <c:pt idx="9616">
                  <c:v>0.2162671685218811</c:v>
                </c:pt>
                <c:pt idx="9617">
                  <c:v>0.21626713871955869</c:v>
                </c:pt>
                <c:pt idx="9618">
                  <c:v>0.2162671089172363</c:v>
                </c:pt>
                <c:pt idx="9619">
                  <c:v>0.21626712381839749</c:v>
                </c:pt>
                <c:pt idx="9620">
                  <c:v>0.21626709401607511</c:v>
                </c:pt>
                <c:pt idx="9621">
                  <c:v>0.21626709401607511</c:v>
                </c:pt>
                <c:pt idx="9622">
                  <c:v>0.21626707911491391</c:v>
                </c:pt>
                <c:pt idx="9623">
                  <c:v>0.21626704931259161</c:v>
                </c:pt>
                <c:pt idx="9624">
                  <c:v>0.21626703441143039</c:v>
                </c:pt>
                <c:pt idx="9625">
                  <c:v>0.21626701951026919</c:v>
                </c:pt>
                <c:pt idx="9626">
                  <c:v>0.216267004609108</c:v>
                </c:pt>
                <c:pt idx="9627">
                  <c:v>0.216267004609108</c:v>
                </c:pt>
                <c:pt idx="9628">
                  <c:v>0.21626695990562439</c:v>
                </c:pt>
                <c:pt idx="9629">
                  <c:v>0.21626695990562439</c:v>
                </c:pt>
                <c:pt idx="9630">
                  <c:v>0.21626695990562439</c:v>
                </c:pt>
                <c:pt idx="9631">
                  <c:v>0.2162669450044632</c:v>
                </c:pt>
                <c:pt idx="9632">
                  <c:v>0.216266930103302</c:v>
                </c:pt>
                <c:pt idx="9633">
                  <c:v>0.21626690030097959</c:v>
                </c:pt>
                <c:pt idx="9634">
                  <c:v>0.21626688539981839</c:v>
                </c:pt>
                <c:pt idx="9635">
                  <c:v>0.21626688539981839</c:v>
                </c:pt>
                <c:pt idx="9636">
                  <c:v>0.216266855597496</c:v>
                </c:pt>
                <c:pt idx="9637">
                  <c:v>0.216266855597496</c:v>
                </c:pt>
                <c:pt idx="9638">
                  <c:v>0.216266855597496</c:v>
                </c:pt>
                <c:pt idx="9639">
                  <c:v>0.21626684069633481</c:v>
                </c:pt>
                <c:pt idx="9640">
                  <c:v>0.21626681089401251</c:v>
                </c:pt>
                <c:pt idx="9641">
                  <c:v>0.21626684069633481</c:v>
                </c:pt>
                <c:pt idx="9642">
                  <c:v>0.21626679599285131</c:v>
                </c:pt>
                <c:pt idx="9643">
                  <c:v>0.21626678109169009</c:v>
                </c:pt>
                <c:pt idx="9644">
                  <c:v>0.21626678109169009</c:v>
                </c:pt>
                <c:pt idx="9645">
                  <c:v>0.21626678109169009</c:v>
                </c:pt>
                <c:pt idx="9646">
                  <c:v>0.2162667661905289</c:v>
                </c:pt>
                <c:pt idx="9647">
                  <c:v>0.21626673638820651</c:v>
                </c:pt>
                <c:pt idx="9648">
                  <c:v>0.21626673638820651</c:v>
                </c:pt>
                <c:pt idx="9649">
                  <c:v>0.21626672148704529</c:v>
                </c:pt>
                <c:pt idx="9650">
                  <c:v>0.21626672148704529</c:v>
                </c:pt>
                <c:pt idx="9651">
                  <c:v>0.2162666916847229</c:v>
                </c:pt>
                <c:pt idx="9652">
                  <c:v>0.2162666916847229</c:v>
                </c:pt>
                <c:pt idx="9653">
                  <c:v>0.21626666188240051</c:v>
                </c:pt>
                <c:pt idx="9654">
                  <c:v>0.21626664698123929</c:v>
                </c:pt>
                <c:pt idx="9655">
                  <c:v>0.21626664698123929</c:v>
                </c:pt>
                <c:pt idx="9656">
                  <c:v>0.21626666188240051</c:v>
                </c:pt>
                <c:pt idx="9657">
                  <c:v>0.2162666320800781</c:v>
                </c:pt>
                <c:pt idx="9658">
                  <c:v>0.2162666171789169</c:v>
                </c:pt>
                <c:pt idx="9659">
                  <c:v>0.2162666171789169</c:v>
                </c:pt>
                <c:pt idx="9660">
                  <c:v>0.2162666171789169</c:v>
                </c:pt>
                <c:pt idx="9661">
                  <c:v>0.2162666171789169</c:v>
                </c:pt>
                <c:pt idx="9662">
                  <c:v>0.21626660227775571</c:v>
                </c:pt>
                <c:pt idx="9663">
                  <c:v>0.21626660227775571</c:v>
                </c:pt>
                <c:pt idx="9664">
                  <c:v>0.21626657247543329</c:v>
                </c:pt>
                <c:pt idx="9665">
                  <c:v>0.21626655757427221</c:v>
                </c:pt>
                <c:pt idx="9666">
                  <c:v>0.21626654267311099</c:v>
                </c:pt>
                <c:pt idx="9667">
                  <c:v>0.21626654267311099</c:v>
                </c:pt>
                <c:pt idx="9668">
                  <c:v>0.2162665277719498</c:v>
                </c:pt>
                <c:pt idx="9669">
                  <c:v>0.2162665277719498</c:v>
                </c:pt>
                <c:pt idx="9670">
                  <c:v>0.2162665277719498</c:v>
                </c:pt>
                <c:pt idx="9671">
                  <c:v>0.21626649796962741</c:v>
                </c:pt>
                <c:pt idx="9672">
                  <c:v>0.21626648306846619</c:v>
                </c:pt>
                <c:pt idx="9673">
                  <c:v>0.21626649796962741</c:v>
                </c:pt>
                <c:pt idx="9674">
                  <c:v>0.21626648306846619</c:v>
                </c:pt>
                <c:pt idx="9675">
                  <c:v>0.21626646816730499</c:v>
                </c:pt>
                <c:pt idx="9676">
                  <c:v>0.2162664532661438</c:v>
                </c:pt>
                <c:pt idx="9677">
                  <c:v>0.2162664532661438</c:v>
                </c:pt>
                <c:pt idx="9678">
                  <c:v>0.2162664532661438</c:v>
                </c:pt>
                <c:pt idx="9679">
                  <c:v>0.2162664532661438</c:v>
                </c:pt>
                <c:pt idx="9680">
                  <c:v>0.21626642346382141</c:v>
                </c:pt>
                <c:pt idx="9681">
                  <c:v>0.21626642346382141</c:v>
                </c:pt>
                <c:pt idx="9682">
                  <c:v>0.21626642346382141</c:v>
                </c:pt>
                <c:pt idx="9683">
                  <c:v>0.216266393661499</c:v>
                </c:pt>
                <c:pt idx="9684">
                  <c:v>0.216266393661499</c:v>
                </c:pt>
                <c:pt idx="9685">
                  <c:v>0.216266393661499</c:v>
                </c:pt>
                <c:pt idx="9686">
                  <c:v>0.216266393661499</c:v>
                </c:pt>
                <c:pt idx="9687">
                  <c:v>0.2162663787603378</c:v>
                </c:pt>
                <c:pt idx="9688">
                  <c:v>0.21626636385917661</c:v>
                </c:pt>
                <c:pt idx="9689">
                  <c:v>0.21626636385917661</c:v>
                </c:pt>
                <c:pt idx="9690">
                  <c:v>0.21626636385917661</c:v>
                </c:pt>
                <c:pt idx="9691">
                  <c:v>0.21626633405685419</c:v>
                </c:pt>
                <c:pt idx="9692">
                  <c:v>0.21626631915569311</c:v>
                </c:pt>
                <c:pt idx="9693">
                  <c:v>0.21626631915569311</c:v>
                </c:pt>
                <c:pt idx="9694">
                  <c:v>0.21626631915569311</c:v>
                </c:pt>
                <c:pt idx="9695">
                  <c:v>0.21626631915569311</c:v>
                </c:pt>
                <c:pt idx="9696">
                  <c:v>0.21626630425453189</c:v>
                </c:pt>
                <c:pt idx="9697">
                  <c:v>0.21626630425453189</c:v>
                </c:pt>
                <c:pt idx="9698">
                  <c:v>0.21626628935337069</c:v>
                </c:pt>
                <c:pt idx="9699">
                  <c:v>0.21626625955104831</c:v>
                </c:pt>
                <c:pt idx="9700">
                  <c:v>0.21626628935337069</c:v>
                </c:pt>
                <c:pt idx="9701">
                  <c:v>0.21626624464988711</c:v>
                </c:pt>
                <c:pt idx="9702">
                  <c:v>0.21626625955104831</c:v>
                </c:pt>
                <c:pt idx="9703">
                  <c:v>0.21626625955104831</c:v>
                </c:pt>
                <c:pt idx="9704">
                  <c:v>0.21626625955104831</c:v>
                </c:pt>
                <c:pt idx="9705">
                  <c:v>0.21626624464988711</c:v>
                </c:pt>
                <c:pt idx="9706">
                  <c:v>0.21626624464988711</c:v>
                </c:pt>
                <c:pt idx="9707">
                  <c:v>0.21626622974872589</c:v>
                </c:pt>
                <c:pt idx="9708">
                  <c:v>0.21626622974872589</c:v>
                </c:pt>
                <c:pt idx="9709">
                  <c:v>0.21626618504524231</c:v>
                </c:pt>
                <c:pt idx="9710">
                  <c:v>0.21626622974872589</c:v>
                </c:pt>
                <c:pt idx="9711">
                  <c:v>0.2162662148475647</c:v>
                </c:pt>
                <c:pt idx="9712">
                  <c:v>0.21626618504524231</c:v>
                </c:pt>
                <c:pt idx="9713">
                  <c:v>0.21626618504524231</c:v>
                </c:pt>
                <c:pt idx="9714">
                  <c:v>0.21626618504524231</c:v>
                </c:pt>
                <c:pt idx="9715">
                  <c:v>0.21626617014408109</c:v>
                </c:pt>
                <c:pt idx="9716">
                  <c:v>0.21626615524291989</c:v>
                </c:pt>
                <c:pt idx="9717">
                  <c:v>0.21626615524291989</c:v>
                </c:pt>
                <c:pt idx="9718">
                  <c:v>0.21626615524291989</c:v>
                </c:pt>
                <c:pt idx="9719">
                  <c:v>0.21626615524291989</c:v>
                </c:pt>
                <c:pt idx="9720">
                  <c:v>0.21626615524291989</c:v>
                </c:pt>
                <c:pt idx="9721">
                  <c:v>0.2162661403417587</c:v>
                </c:pt>
                <c:pt idx="9722">
                  <c:v>0.2162661403417587</c:v>
                </c:pt>
                <c:pt idx="9723">
                  <c:v>0.2162661403417587</c:v>
                </c:pt>
                <c:pt idx="9724">
                  <c:v>0.2162661403417587</c:v>
                </c:pt>
                <c:pt idx="9725">
                  <c:v>0.2162661403417587</c:v>
                </c:pt>
                <c:pt idx="9726">
                  <c:v>0.21626612544059751</c:v>
                </c:pt>
                <c:pt idx="9727">
                  <c:v>0.21626609563827509</c:v>
                </c:pt>
                <c:pt idx="9728">
                  <c:v>0.21626609563827509</c:v>
                </c:pt>
                <c:pt idx="9729">
                  <c:v>0.21626608073711401</c:v>
                </c:pt>
                <c:pt idx="9730">
                  <c:v>0.21626609563827509</c:v>
                </c:pt>
                <c:pt idx="9731">
                  <c:v>0.21626609563827509</c:v>
                </c:pt>
                <c:pt idx="9732">
                  <c:v>0.21626609563827509</c:v>
                </c:pt>
                <c:pt idx="9733">
                  <c:v>0.21626608073711401</c:v>
                </c:pt>
                <c:pt idx="9734">
                  <c:v>0.21626608073711401</c:v>
                </c:pt>
                <c:pt idx="9735">
                  <c:v>0.21626606583595279</c:v>
                </c:pt>
                <c:pt idx="9736">
                  <c:v>0.21626606583595279</c:v>
                </c:pt>
                <c:pt idx="9737">
                  <c:v>0.21626606583595279</c:v>
                </c:pt>
                <c:pt idx="9738">
                  <c:v>0.21626606583595279</c:v>
                </c:pt>
                <c:pt idx="9739">
                  <c:v>0.21626606583595279</c:v>
                </c:pt>
                <c:pt idx="9740">
                  <c:v>0.21626605093479159</c:v>
                </c:pt>
                <c:pt idx="9741">
                  <c:v>0.21626605093479159</c:v>
                </c:pt>
                <c:pt idx="9742">
                  <c:v>0.21626600623130801</c:v>
                </c:pt>
                <c:pt idx="9743">
                  <c:v>0.21626602113246921</c:v>
                </c:pt>
                <c:pt idx="9744">
                  <c:v>0.21626602113246921</c:v>
                </c:pt>
                <c:pt idx="9745">
                  <c:v>0.21626600623130801</c:v>
                </c:pt>
                <c:pt idx="9746">
                  <c:v>0.21626600623130801</c:v>
                </c:pt>
                <c:pt idx="9747">
                  <c:v>0.21626600623130801</c:v>
                </c:pt>
                <c:pt idx="9748">
                  <c:v>0.21626599133014679</c:v>
                </c:pt>
                <c:pt idx="9749">
                  <c:v>0.21626600623130801</c:v>
                </c:pt>
                <c:pt idx="9750">
                  <c:v>0.21626599133014679</c:v>
                </c:pt>
                <c:pt idx="9751">
                  <c:v>0.2162659764289856</c:v>
                </c:pt>
                <c:pt idx="9752">
                  <c:v>0.21626599133014679</c:v>
                </c:pt>
                <c:pt idx="9753">
                  <c:v>0.21626599133014679</c:v>
                </c:pt>
                <c:pt idx="9754">
                  <c:v>0.21626594662666321</c:v>
                </c:pt>
                <c:pt idx="9755">
                  <c:v>0.21626594662666321</c:v>
                </c:pt>
                <c:pt idx="9756">
                  <c:v>0.21626594662666321</c:v>
                </c:pt>
                <c:pt idx="9757">
                  <c:v>0.21626594662666321</c:v>
                </c:pt>
                <c:pt idx="9758">
                  <c:v>0.21626594662666321</c:v>
                </c:pt>
                <c:pt idx="9759">
                  <c:v>0.21626594662666321</c:v>
                </c:pt>
                <c:pt idx="9760">
                  <c:v>0.21626593172550199</c:v>
                </c:pt>
                <c:pt idx="9761">
                  <c:v>0.21626593172550199</c:v>
                </c:pt>
                <c:pt idx="9762">
                  <c:v>0.21626593172550199</c:v>
                </c:pt>
                <c:pt idx="9763">
                  <c:v>0.21626594662666321</c:v>
                </c:pt>
                <c:pt idx="9764">
                  <c:v>0.21626591682434079</c:v>
                </c:pt>
                <c:pt idx="9765">
                  <c:v>0.21626591682434079</c:v>
                </c:pt>
                <c:pt idx="9766">
                  <c:v>0.21626591682434079</c:v>
                </c:pt>
                <c:pt idx="9767">
                  <c:v>0.21626591682434079</c:v>
                </c:pt>
                <c:pt idx="9768">
                  <c:v>0.21626591682434079</c:v>
                </c:pt>
                <c:pt idx="9769">
                  <c:v>0.21626591682434079</c:v>
                </c:pt>
                <c:pt idx="9770">
                  <c:v>0.2162659019231796</c:v>
                </c:pt>
                <c:pt idx="9771">
                  <c:v>0.2162658870220184</c:v>
                </c:pt>
                <c:pt idx="9772">
                  <c:v>0.2162658870220184</c:v>
                </c:pt>
                <c:pt idx="9773">
                  <c:v>0.2162658870220184</c:v>
                </c:pt>
                <c:pt idx="9774">
                  <c:v>0.2162658870220184</c:v>
                </c:pt>
                <c:pt idx="9775">
                  <c:v>0.21626585721969599</c:v>
                </c:pt>
                <c:pt idx="9776">
                  <c:v>0.2162658870220184</c:v>
                </c:pt>
                <c:pt idx="9777">
                  <c:v>0.21626585721969599</c:v>
                </c:pt>
                <c:pt idx="9778">
                  <c:v>0.21626585721969599</c:v>
                </c:pt>
                <c:pt idx="9779">
                  <c:v>0.21626585721969599</c:v>
                </c:pt>
                <c:pt idx="9780">
                  <c:v>0.21626585721969599</c:v>
                </c:pt>
                <c:pt idx="9781">
                  <c:v>0.21626585721969599</c:v>
                </c:pt>
                <c:pt idx="9782">
                  <c:v>0.21626584231853491</c:v>
                </c:pt>
                <c:pt idx="9783">
                  <c:v>0.21626584231853491</c:v>
                </c:pt>
                <c:pt idx="9784">
                  <c:v>0.21626584231853491</c:v>
                </c:pt>
                <c:pt idx="9785">
                  <c:v>0.21626584231853491</c:v>
                </c:pt>
                <c:pt idx="9786">
                  <c:v>0.21626584231853491</c:v>
                </c:pt>
                <c:pt idx="9787">
                  <c:v>0.21626584231853491</c:v>
                </c:pt>
                <c:pt idx="9788">
                  <c:v>0.21626582741737371</c:v>
                </c:pt>
                <c:pt idx="9789">
                  <c:v>0.21626582741737371</c:v>
                </c:pt>
                <c:pt idx="9790">
                  <c:v>0.21626582741737371</c:v>
                </c:pt>
                <c:pt idx="9791">
                  <c:v>0.21626582741737371</c:v>
                </c:pt>
                <c:pt idx="9792">
                  <c:v>0.21626582741737371</c:v>
                </c:pt>
                <c:pt idx="9793">
                  <c:v>0.21626581251621249</c:v>
                </c:pt>
                <c:pt idx="9794">
                  <c:v>0.2162657827138901</c:v>
                </c:pt>
                <c:pt idx="9795">
                  <c:v>0.21626581251621249</c:v>
                </c:pt>
                <c:pt idx="9796">
                  <c:v>0.21626581251621249</c:v>
                </c:pt>
                <c:pt idx="9797">
                  <c:v>0.21626581251621249</c:v>
                </c:pt>
                <c:pt idx="9798">
                  <c:v>0.21626581251621249</c:v>
                </c:pt>
                <c:pt idx="9799">
                  <c:v>0.2162657827138901</c:v>
                </c:pt>
                <c:pt idx="9800">
                  <c:v>0.2162657827138901</c:v>
                </c:pt>
                <c:pt idx="9801">
                  <c:v>0.2162657827138901</c:v>
                </c:pt>
                <c:pt idx="9802">
                  <c:v>0.21626576781272891</c:v>
                </c:pt>
                <c:pt idx="9803">
                  <c:v>0.2162657827138901</c:v>
                </c:pt>
                <c:pt idx="9804">
                  <c:v>0.2162657827138901</c:v>
                </c:pt>
                <c:pt idx="9805">
                  <c:v>0.21626576781272891</c:v>
                </c:pt>
                <c:pt idx="9806">
                  <c:v>0.21626576781272891</c:v>
                </c:pt>
                <c:pt idx="9807">
                  <c:v>0.21626576781272891</c:v>
                </c:pt>
                <c:pt idx="9808">
                  <c:v>0.21626575291156769</c:v>
                </c:pt>
                <c:pt idx="9809">
                  <c:v>0.21626575291156769</c:v>
                </c:pt>
                <c:pt idx="9810">
                  <c:v>0.21626575291156769</c:v>
                </c:pt>
                <c:pt idx="9811">
                  <c:v>0.21626575291156769</c:v>
                </c:pt>
                <c:pt idx="9812">
                  <c:v>0.21626575291156769</c:v>
                </c:pt>
                <c:pt idx="9813">
                  <c:v>0.21626575291156769</c:v>
                </c:pt>
                <c:pt idx="9814">
                  <c:v>0.21626573801040649</c:v>
                </c:pt>
                <c:pt idx="9815">
                  <c:v>0.21626575291156769</c:v>
                </c:pt>
                <c:pt idx="9816">
                  <c:v>0.21626573801040649</c:v>
                </c:pt>
                <c:pt idx="9817">
                  <c:v>0.21626573801040649</c:v>
                </c:pt>
                <c:pt idx="9818">
                  <c:v>0.21626570820808411</c:v>
                </c:pt>
                <c:pt idx="9819">
                  <c:v>0.21626570820808411</c:v>
                </c:pt>
                <c:pt idx="9820">
                  <c:v>0.21626570820808411</c:v>
                </c:pt>
                <c:pt idx="9821">
                  <c:v>0.21626573801040649</c:v>
                </c:pt>
                <c:pt idx="9822">
                  <c:v>0.21626573801040649</c:v>
                </c:pt>
                <c:pt idx="9823">
                  <c:v>0.21626570820808411</c:v>
                </c:pt>
                <c:pt idx="9824">
                  <c:v>0.21626570820808411</c:v>
                </c:pt>
                <c:pt idx="9825">
                  <c:v>0.21626570820808411</c:v>
                </c:pt>
                <c:pt idx="9826">
                  <c:v>0.21626573801040649</c:v>
                </c:pt>
                <c:pt idx="9827">
                  <c:v>0.21626570820808411</c:v>
                </c:pt>
                <c:pt idx="9828">
                  <c:v>0.21626570820808411</c:v>
                </c:pt>
                <c:pt idx="9829">
                  <c:v>0.21626569330692291</c:v>
                </c:pt>
                <c:pt idx="9830">
                  <c:v>0.21626570820808411</c:v>
                </c:pt>
                <c:pt idx="9831">
                  <c:v>0.21626567840576169</c:v>
                </c:pt>
                <c:pt idx="9832">
                  <c:v>0.21626567840576169</c:v>
                </c:pt>
                <c:pt idx="9833">
                  <c:v>0.21626569330692291</c:v>
                </c:pt>
                <c:pt idx="9834">
                  <c:v>0.21626570820808411</c:v>
                </c:pt>
                <c:pt idx="9835">
                  <c:v>0.21626567840576169</c:v>
                </c:pt>
                <c:pt idx="9836">
                  <c:v>0.21626567840576169</c:v>
                </c:pt>
                <c:pt idx="9837">
                  <c:v>0.21626567840576169</c:v>
                </c:pt>
                <c:pt idx="9838">
                  <c:v>0.2162656635046005</c:v>
                </c:pt>
                <c:pt idx="9839">
                  <c:v>0.21626567840576169</c:v>
                </c:pt>
                <c:pt idx="9840">
                  <c:v>0.2162656635046005</c:v>
                </c:pt>
                <c:pt idx="9841">
                  <c:v>0.21626567840576169</c:v>
                </c:pt>
                <c:pt idx="9842">
                  <c:v>0.21626567840576169</c:v>
                </c:pt>
                <c:pt idx="9843">
                  <c:v>0.21626567840576169</c:v>
                </c:pt>
                <c:pt idx="9844">
                  <c:v>0.21626567840576169</c:v>
                </c:pt>
                <c:pt idx="9845">
                  <c:v>0.21626567840576169</c:v>
                </c:pt>
                <c:pt idx="9846">
                  <c:v>0.21626567840576169</c:v>
                </c:pt>
                <c:pt idx="9847">
                  <c:v>0.21626567840576169</c:v>
                </c:pt>
                <c:pt idx="9848">
                  <c:v>0.2162656635046005</c:v>
                </c:pt>
                <c:pt idx="9849">
                  <c:v>0.2162656635046005</c:v>
                </c:pt>
                <c:pt idx="9850">
                  <c:v>0.21626567840576169</c:v>
                </c:pt>
                <c:pt idx="9851">
                  <c:v>0.2162656486034393</c:v>
                </c:pt>
                <c:pt idx="9852">
                  <c:v>0.2162656635046005</c:v>
                </c:pt>
                <c:pt idx="9853">
                  <c:v>0.2162656486034393</c:v>
                </c:pt>
                <c:pt idx="9854">
                  <c:v>0.2162656486034393</c:v>
                </c:pt>
                <c:pt idx="9855">
                  <c:v>0.21626561880111689</c:v>
                </c:pt>
                <c:pt idx="9856">
                  <c:v>0.2162656486034393</c:v>
                </c:pt>
                <c:pt idx="9857">
                  <c:v>0.2162656486034393</c:v>
                </c:pt>
                <c:pt idx="9858">
                  <c:v>0.2162656486034393</c:v>
                </c:pt>
                <c:pt idx="9859">
                  <c:v>0.2162656486034393</c:v>
                </c:pt>
                <c:pt idx="9860">
                  <c:v>0.2162656486034393</c:v>
                </c:pt>
                <c:pt idx="9861">
                  <c:v>0.2162656486034393</c:v>
                </c:pt>
                <c:pt idx="9862">
                  <c:v>0.21626561880111689</c:v>
                </c:pt>
                <c:pt idx="9863">
                  <c:v>0.21626561880111689</c:v>
                </c:pt>
                <c:pt idx="9864">
                  <c:v>0.21626561880111689</c:v>
                </c:pt>
                <c:pt idx="9865">
                  <c:v>0.21626561880111689</c:v>
                </c:pt>
                <c:pt idx="9866">
                  <c:v>0.21626561880111689</c:v>
                </c:pt>
                <c:pt idx="9867">
                  <c:v>0.21626560389995569</c:v>
                </c:pt>
                <c:pt idx="9868">
                  <c:v>0.21626560389995569</c:v>
                </c:pt>
                <c:pt idx="9869">
                  <c:v>0.21626560389995569</c:v>
                </c:pt>
                <c:pt idx="9870">
                  <c:v>0.21626561880111689</c:v>
                </c:pt>
                <c:pt idx="9871">
                  <c:v>0.21626560389995569</c:v>
                </c:pt>
                <c:pt idx="9872">
                  <c:v>0.21626560389995569</c:v>
                </c:pt>
                <c:pt idx="9873">
                  <c:v>0.21626560389995569</c:v>
                </c:pt>
                <c:pt idx="9874">
                  <c:v>0.21626560389995569</c:v>
                </c:pt>
                <c:pt idx="9875">
                  <c:v>0.21626560389995569</c:v>
                </c:pt>
                <c:pt idx="9876">
                  <c:v>0.21626560389995569</c:v>
                </c:pt>
                <c:pt idx="9877">
                  <c:v>0.21626560389995569</c:v>
                </c:pt>
                <c:pt idx="9878">
                  <c:v>0.21626560389995569</c:v>
                </c:pt>
                <c:pt idx="9879">
                  <c:v>0.21626560389995569</c:v>
                </c:pt>
                <c:pt idx="9880">
                  <c:v>0.21626558899879461</c:v>
                </c:pt>
                <c:pt idx="9881">
                  <c:v>0.21626560389995569</c:v>
                </c:pt>
                <c:pt idx="9882">
                  <c:v>0.21626558899879461</c:v>
                </c:pt>
                <c:pt idx="9883">
                  <c:v>0.21626560389995569</c:v>
                </c:pt>
                <c:pt idx="9884">
                  <c:v>0.21626558899879461</c:v>
                </c:pt>
                <c:pt idx="9885">
                  <c:v>0.21626558899879461</c:v>
                </c:pt>
                <c:pt idx="9886">
                  <c:v>0.21626558899879461</c:v>
                </c:pt>
                <c:pt idx="9887">
                  <c:v>0.21626558899879461</c:v>
                </c:pt>
                <c:pt idx="9888">
                  <c:v>0.21626557409763339</c:v>
                </c:pt>
                <c:pt idx="9889">
                  <c:v>0.21626557409763339</c:v>
                </c:pt>
                <c:pt idx="9890">
                  <c:v>0.21626557409763339</c:v>
                </c:pt>
                <c:pt idx="9891">
                  <c:v>0.21626558899879461</c:v>
                </c:pt>
                <c:pt idx="9892">
                  <c:v>0.21626558899879461</c:v>
                </c:pt>
                <c:pt idx="9893">
                  <c:v>0.21626557409763339</c:v>
                </c:pt>
                <c:pt idx="9894">
                  <c:v>0.21626558899879461</c:v>
                </c:pt>
                <c:pt idx="9895">
                  <c:v>0.21626558899879461</c:v>
                </c:pt>
                <c:pt idx="9896">
                  <c:v>0.21626557409763339</c:v>
                </c:pt>
                <c:pt idx="9897">
                  <c:v>0.216265544295311</c:v>
                </c:pt>
                <c:pt idx="9898">
                  <c:v>0.21626557409763339</c:v>
                </c:pt>
                <c:pt idx="9899">
                  <c:v>0.216265544295311</c:v>
                </c:pt>
                <c:pt idx="9900">
                  <c:v>0.21626557409763339</c:v>
                </c:pt>
                <c:pt idx="9901">
                  <c:v>0.21626557409763339</c:v>
                </c:pt>
                <c:pt idx="9902">
                  <c:v>0.21626557409763339</c:v>
                </c:pt>
                <c:pt idx="9903">
                  <c:v>0.21626557409763339</c:v>
                </c:pt>
                <c:pt idx="9904">
                  <c:v>0.216265544295311</c:v>
                </c:pt>
                <c:pt idx="9905">
                  <c:v>0.216265544295311</c:v>
                </c:pt>
                <c:pt idx="9906">
                  <c:v>0.216265544295311</c:v>
                </c:pt>
                <c:pt idx="9907">
                  <c:v>0.21626557409763339</c:v>
                </c:pt>
                <c:pt idx="9908">
                  <c:v>0.21626552939414981</c:v>
                </c:pt>
                <c:pt idx="9909">
                  <c:v>0.216265544295311</c:v>
                </c:pt>
                <c:pt idx="9910">
                  <c:v>0.216265544295311</c:v>
                </c:pt>
                <c:pt idx="9911">
                  <c:v>0.216265544295311</c:v>
                </c:pt>
                <c:pt idx="9912">
                  <c:v>0.216265544295311</c:v>
                </c:pt>
                <c:pt idx="9913">
                  <c:v>0.21626557409763339</c:v>
                </c:pt>
                <c:pt idx="9914">
                  <c:v>0.216265544295311</c:v>
                </c:pt>
                <c:pt idx="9915">
                  <c:v>0.216265544295311</c:v>
                </c:pt>
                <c:pt idx="9916">
                  <c:v>0.216265544295311</c:v>
                </c:pt>
                <c:pt idx="9917">
                  <c:v>0.216265544295311</c:v>
                </c:pt>
                <c:pt idx="9918">
                  <c:v>0.21626552939414981</c:v>
                </c:pt>
                <c:pt idx="9919">
                  <c:v>0.216265544295311</c:v>
                </c:pt>
                <c:pt idx="9920">
                  <c:v>0.21626552939414981</c:v>
                </c:pt>
                <c:pt idx="9921">
                  <c:v>0.21626552939414981</c:v>
                </c:pt>
                <c:pt idx="9922">
                  <c:v>0.21626551449298859</c:v>
                </c:pt>
                <c:pt idx="9923">
                  <c:v>0.216265544295311</c:v>
                </c:pt>
                <c:pt idx="9924">
                  <c:v>0.21626552939414981</c:v>
                </c:pt>
                <c:pt idx="9925">
                  <c:v>0.21626552939414981</c:v>
                </c:pt>
                <c:pt idx="9926">
                  <c:v>0.21626552939414981</c:v>
                </c:pt>
                <c:pt idx="9927">
                  <c:v>0.21626551449298859</c:v>
                </c:pt>
                <c:pt idx="9928">
                  <c:v>0.21626552939414981</c:v>
                </c:pt>
                <c:pt idx="9929">
                  <c:v>0.21626552939414981</c:v>
                </c:pt>
                <c:pt idx="9930">
                  <c:v>0.21626551449298859</c:v>
                </c:pt>
                <c:pt idx="9931">
                  <c:v>0.21626552939414981</c:v>
                </c:pt>
                <c:pt idx="9932">
                  <c:v>0.21626551449298859</c:v>
                </c:pt>
                <c:pt idx="9933">
                  <c:v>0.21626551449298859</c:v>
                </c:pt>
                <c:pt idx="9934">
                  <c:v>0.21626552939414981</c:v>
                </c:pt>
                <c:pt idx="9935">
                  <c:v>0.21626549959182739</c:v>
                </c:pt>
                <c:pt idx="9936">
                  <c:v>0.21626552939414981</c:v>
                </c:pt>
                <c:pt idx="9937">
                  <c:v>0.21626551449298859</c:v>
                </c:pt>
                <c:pt idx="9938">
                  <c:v>0.21626551449298859</c:v>
                </c:pt>
                <c:pt idx="9939">
                  <c:v>0.21626552939414981</c:v>
                </c:pt>
                <c:pt idx="9940">
                  <c:v>0.21626551449298859</c:v>
                </c:pt>
                <c:pt idx="9941">
                  <c:v>0.21626551449298859</c:v>
                </c:pt>
                <c:pt idx="9942">
                  <c:v>0.21626552939414981</c:v>
                </c:pt>
                <c:pt idx="9943">
                  <c:v>0.21626551449298859</c:v>
                </c:pt>
                <c:pt idx="9944">
                  <c:v>0.21626549959182739</c:v>
                </c:pt>
                <c:pt idx="9945">
                  <c:v>0.21626549959182739</c:v>
                </c:pt>
                <c:pt idx="9946">
                  <c:v>0.21626549959182739</c:v>
                </c:pt>
                <c:pt idx="9947">
                  <c:v>0.21626551449298859</c:v>
                </c:pt>
                <c:pt idx="9948">
                  <c:v>0.21626551449298859</c:v>
                </c:pt>
                <c:pt idx="9949">
                  <c:v>0.21626551449298859</c:v>
                </c:pt>
                <c:pt idx="9950">
                  <c:v>0.21626551449298859</c:v>
                </c:pt>
                <c:pt idx="9951">
                  <c:v>0.21626549959182739</c:v>
                </c:pt>
                <c:pt idx="9952">
                  <c:v>0.21626549959182739</c:v>
                </c:pt>
                <c:pt idx="9953">
                  <c:v>0.216265469789505</c:v>
                </c:pt>
                <c:pt idx="9954">
                  <c:v>0.21626549959182739</c:v>
                </c:pt>
                <c:pt idx="9955">
                  <c:v>0.21626549959182739</c:v>
                </c:pt>
                <c:pt idx="9956">
                  <c:v>0.21626549959182739</c:v>
                </c:pt>
                <c:pt idx="9957">
                  <c:v>0.21626551449298859</c:v>
                </c:pt>
                <c:pt idx="9958">
                  <c:v>0.21626549959182739</c:v>
                </c:pt>
                <c:pt idx="9959">
                  <c:v>0.21626549959182739</c:v>
                </c:pt>
                <c:pt idx="9960">
                  <c:v>0.21626549959182739</c:v>
                </c:pt>
                <c:pt idx="9961">
                  <c:v>0.21626549959182739</c:v>
                </c:pt>
                <c:pt idx="9962">
                  <c:v>0.21626549959182739</c:v>
                </c:pt>
                <c:pt idx="9963">
                  <c:v>0.21626549959182739</c:v>
                </c:pt>
                <c:pt idx="9964">
                  <c:v>0.216265469789505</c:v>
                </c:pt>
                <c:pt idx="9965">
                  <c:v>0.21626549959182739</c:v>
                </c:pt>
                <c:pt idx="9966">
                  <c:v>0.216265469789505</c:v>
                </c:pt>
                <c:pt idx="9967">
                  <c:v>0.216265469789505</c:v>
                </c:pt>
                <c:pt idx="9968">
                  <c:v>0.21626549959182739</c:v>
                </c:pt>
                <c:pt idx="9969">
                  <c:v>0.21626549959182739</c:v>
                </c:pt>
                <c:pt idx="9970">
                  <c:v>0.21626549959182739</c:v>
                </c:pt>
                <c:pt idx="9971">
                  <c:v>0.21626549959182739</c:v>
                </c:pt>
                <c:pt idx="9972">
                  <c:v>0.21626549959182739</c:v>
                </c:pt>
                <c:pt idx="9973">
                  <c:v>0.216265469789505</c:v>
                </c:pt>
                <c:pt idx="9974">
                  <c:v>0.216265469789505</c:v>
                </c:pt>
                <c:pt idx="9975">
                  <c:v>0.216265469789505</c:v>
                </c:pt>
                <c:pt idx="9976">
                  <c:v>0.21626549959182739</c:v>
                </c:pt>
                <c:pt idx="9977">
                  <c:v>0.216265469789505</c:v>
                </c:pt>
                <c:pt idx="9978">
                  <c:v>0.216265469789505</c:v>
                </c:pt>
                <c:pt idx="9979">
                  <c:v>0.43606442213058472</c:v>
                </c:pt>
                <c:pt idx="9980">
                  <c:v>0.43606141209602362</c:v>
                </c:pt>
                <c:pt idx="9981">
                  <c:v>0.4360567033290863</c:v>
                </c:pt>
                <c:pt idx="9982">
                  <c:v>0.43605172634124761</c:v>
                </c:pt>
                <c:pt idx="9983">
                  <c:v>0.43604785203933721</c:v>
                </c:pt>
                <c:pt idx="9984">
                  <c:v>0.43604543805122381</c:v>
                </c:pt>
                <c:pt idx="9985">
                  <c:v>0.43604433536529541</c:v>
                </c:pt>
                <c:pt idx="9986">
                  <c:v>0.43604379892349238</c:v>
                </c:pt>
                <c:pt idx="9987">
                  <c:v>0.43604302406311041</c:v>
                </c:pt>
                <c:pt idx="9988">
                  <c:v>0.43604162335395807</c:v>
                </c:pt>
                <c:pt idx="9989">
                  <c:v>0.43603956699371338</c:v>
                </c:pt>
                <c:pt idx="9990">
                  <c:v>0.43603721261024481</c:v>
                </c:pt>
                <c:pt idx="9991">
                  <c:v>0.43603506684303278</c:v>
                </c:pt>
                <c:pt idx="9992">
                  <c:v>0.43603354692459112</c:v>
                </c:pt>
                <c:pt idx="9993">
                  <c:v>0.43603286147117609</c:v>
                </c:pt>
                <c:pt idx="9994">
                  <c:v>0.43603286147117609</c:v>
                </c:pt>
                <c:pt idx="9995">
                  <c:v>0.43603324890136719</c:v>
                </c:pt>
                <c:pt idx="9996">
                  <c:v>0.43603363633155823</c:v>
                </c:pt>
                <c:pt idx="9997">
                  <c:v>0.43603390455245972</c:v>
                </c:pt>
                <c:pt idx="9998">
                  <c:v>0.43603375554084778</c:v>
                </c:pt>
                <c:pt idx="9999">
                  <c:v>0.43603324890136719</c:v>
                </c:pt>
                <c:pt idx="10000">
                  <c:v>0.43603268265724182</c:v>
                </c:pt>
                <c:pt idx="10001">
                  <c:v>0.43603223562240601</c:v>
                </c:pt>
                <c:pt idx="10002">
                  <c:v>0.43603193759918207</c:v>
                </c:pt>
                <c:pt idx="10003">
                  <c:v>0.43603184819221502</c:v>
                </c:pt>
                <c:pt idx="10004">
                  <c:v>0.43603190779685969</c:v>
                </c:pt>
                <c:pt idx="10005">
                  <c:v>0.43603184819221502</c:v>
                </c:pt>
                <c:pt idx="10006">
                  <c:v>0.43603172898292542</c:v>
                </c:pt>
                <c:pt idx="10007">
                  <c:v>0.43603155016899109</c:v>
                </c:pt>
                <c:pt idx="10008">
                  <c:v>0.43603125214576721</c:v>
                </c:pt>
                <c:pt idx="10009">
                  <c:v>0.43603083491325378</c:v>
                </c:pt>
                <c:pt idx="10010">
                  <c:v>0.43603047728538508</c:v>
                </c:pt>
                <c:pt idx="10011">
                  <c:v>0.43603029847145081</c:v>
                </c:pt>
                <c:pt idx="10012">
                  <c:v>0.43603014945983892</c:v>
                </c:pt>
                <c:pt idx="10013">
                  <c:v>0.43603014945983892</c:v>
                </c:pt>
                <c:pt idx="10014">
                  <c:v>0.43603017926216131</c:v>
                </c:pt>
                <c:pt idx="10015">
                  <c:v>0.43603017926216131</c:v>
                </c:pt>
                <c:pt idx="10016">
                  <c:v>0.43603017926216131</c:v>
                </c:pt>
                <c:pt idx="10017">
                  <c:v>0.43603014945983892</c:v>
                </c:pt>
                <c:pt idx="10018">
                  <c:v>0.43603003025054932</c:v>
                </c:pt>
                <c:pt idx="10019">
                  <c:v>0.43603003025054932</c:v>
                </c:pt>
                <c:pt idx="10020">
                  <c:v>0.43603000044822687</c:v>
                </c:pt>
                <c:pt idx="10021">
                  <c:v>0.43603003025054932</c:v>
                </c:pt>
                <c:pt idx="10022">
                  <c:v>0.43603003025054932</c:v>
                </c:pt>
                <c:pt idx="10023">
                  <c:v>0.43603008985519409</c:v>
                </c:pt>
                <c:pt idx="10024">
                  <c:v>0.43603014945983892</c:v>
                </c:pt>
                <c:pt idx="10025">
                  <c:v>0.43603014945983892</c:v>
                </c:pt>
                <c:pt idx="10026">
                  <c:v>0.43603014945983892</c:v>
                </c:pt>
                <c:pt idx="10027">
                  <c:v>0.43603014945983892</c:v>
                </c:pt>
                <c:pt idx="10028">
                  <c:v>0.43603003025054932</c:v>
                </c:pt>
                <c:pt idx="10029">
                  <c:v>0.43603003025054932</c:v>
                </c:pt>
                <c:pt idx="10030">
                  <c:v>0.43603000044822687</c:v>
                </c:pt>
                <c:pt idx="10031">
                  <c:v>0.43603000044822687</c:v>
                </c:pt>
                <c:pt idx="10032">
                  <c:v>0.43603000044822687</c:v>
                </c:pt>
                <c:pt idx="10033">
                  <c:v>0.43602994084358221</c:v>
                </c:pt>
                <c:pt idx="10034">
                  <c:v>0.43602994084358221</c:v>
                </c:pt>
                <c:pt idx="10035">
                  <c:v>0.43602994084358221</c:v>
                </c:pt>
                <c:pt idx="10036">
                  <c:v>0.43602988123893738</c:v>
                </c:pt>
                <c:pt idx="10037">
                  <c:v>0.43602988123893738</c:v>
                </c:pt>
                <c:pt idx="10038">
                  <c:v>0.43602988123893738</c:v>
                </c:pt>
                <c:pt idx="10039">
                  <c:v>0.4360298216342926</c:v>
                </c:pt>
                <c:pt idx="10040">
                  <c:v>0.4360298216342926</c:v>
                </c:pt>
                <c:pt idx="10041">
                  <c:v>0.4360298216342926</c:v>
                </c:pt>
                <c:pt idx="10042">
                  <c:v>0.4360298216342926</c:v>
                </c:pt>
                <c:pt idx="10043">
                  <c:v>0.43602988123893738</c:v>
                </c:pt>
                <c:pt idx="10044">
                  <c:v>0.4360298216342926</c:v>
                </c:pt>
                <c:pt idx="10045">
                  <c:v>0.4360298216342926</c:v>
                </c:pt>
                <c:pt idx="10046">
                  <c:v>0.4360298216342926</c:v>
                </c:pt>
                <c:pt idx="10047">
                  <c:v>0.43602979183197021</c:v>
                </c:pt>
                <c:pt idx="10048">
                  <c:v>0.43602979183197021</c:v>
                </c:pt>
                <c:pt idx="10049">
                  <c:v>0.43602979183197021</c:v>
                </c:pt>
                <c:pt idx="10050">
                  <c:v>0.43602979183197021</c:v>
                </c:pt>
                <c:pt idx="10051">
                  <c:v>0.43602979183197021</c:v>
                </c:pt>
                <c:pt idx="10052">
                  <c:v>0.43602979183197021</c:v>
                </c:pt>
                <c:pt idx="10053">
                  <c:v>0.43602979183197021</c:v>
                </c:pt>
                <c:pt idx="10054">
                  <c:v>0.43602979183197021</c:v>
                </c:pt>
                <c:pt idx="10055">
                  <c:v>0.43602973222732538</c:v>
                </c:pt>
                <c:pt idx="10056">
                  <c:v>0.43602973222732538</c:v>
                </c:pt>
                <c:pt idx="10057">
                  <c:v>0.43602979183197021</c:v>
                </c:pt>
                <c:pt idx="10058">
                  <c:v>0.43602973222732538</c:v>
                </c:pt>
                <c:pt idx="10059">
                  <c:v>0.43602973222732538</c:v>
                </c:pt>
                <c:pt idx="10060">
                  <c:v>0.43602973222732538</c:v>
                </c:pt>
                <c:pt idx="10061">
                  <c:v>0.43602973222732538</c:v>
                </c:pt>
                <c:pt idx="10062">
                  <c:v>0.43602973222732538</c:v>
                </c:pt>
                <c:pt idx="10063">
                  <c:v>0.43602973222732538</c:v>
                </c:pt>
                <c:pt idx="10064">
                  <c:v>0.43602967262268072</c:v>
                </c:pt>
                <c:pt idx="10065">
                  <c:v>0.43602967262268072</c:v>
                </c:pt>
                <c:pt idx="10066">
                  <c:v>0.43602967262268072</c:v>
                </c:pt>
                <c:pt idx="10067">
                  <c:v>0.43602967262268072</c:v>
                </c:pt>
                <c:pt idx="10068">
                  <c:v>0.43602973222732538</c:v>
                </c:pt>
                <c:pt idx="10069">
                  <c:v>0.43602967262268072</c:v>
                </c:pt>
                <c:pt idx="10070">
                  <c:v>0.43602967262268072</c:v>
                </c:pt>
                <c:pt idx="10071">
                  <c:v>0.43602964282035828</c:v>
                </c:pt>
                <c:pt idx="10072">
                  <c:v>0.43602964282035828</c:v>
                </c:pt>
                <c:pt idx="10073">
                  <c:v>0.43602964282035828</c:v>
                </c:pt>
                <c:pt idx="10074">
                  <c:v>0.43602964282035828</c:v>
                </c:pt>
                <c:pt idx="10075">
                  <c:v>0.43602967262268072</c:v>
                </c:pt>
                <c:pt idx="10076">
                  <c:v>0.43602964282035828</c:v>
                </c:pt>
                <c:pt idx="10077">
                  <c:v>0.43602964282035828</c:v>
                </c:pt>
                <c:pt idx="10078">
                  <c:v>0.43602964282035828</c:v>
                </c:pt>
                <c:pt idx="10079">
                  <c:v>0.43602964282035828</c:v>
                </c:pt>
                <c:pt idx="10080">
                  <c:v>0.43602964282035828</c:v>
                </c:pt>
                <c:pt idx="10081">
                  <c:v>0.43602964282035828</c:v>
                </c:pt>
                <c:pt idx="10082">
                  <c:v>0.43602964282035828</c:v>
                </c:pt>
                <c:pt idx="10083">
                  <c:v>0.43602964282035828</c:v>
                </c:pt>
                <c:pt idx="10084">
                  <c:v>0.43602964282035828</c:v>
                </c:pt>
                <c:pt idx="10085">
                  <c:v>0.43602964282035828</c:v>
                </c:pt>
                <c:pt idx="10086">
                  <c:v>0.4360295832157135</c:v>
                </c:pt>
                <c:pt idx="10087">
                  <c:v>0.43602964282035828</c:v>
                </c:pt>
                <c:pt idx="10088">
                  <c:v>0.4360295832157135</c:v>
                </c:pt>
                <c:pt idx="10089">
                  <c:v>0.4360295832157135</c:v>
                </c:pt>
                <c:pt idx="10090">
                  <c:v>0.4360295832157135</c:v>
                </c:pt>
                <c:pt idx="10091">
                  <c:v>0.4360295832157135</c:v>
                </c:pt>
                <c:pt idx="10092">
                  <c:v>0.4360295832157135</c:v>
                </c:pt>
                <c:pt idx="10093">
                  <c:v>0.4360295832157135</c:v>
                </c:pt>
                <c:pt idx="10094">
                  <c:v>0.43602952361106873</c:v>
                </c:pt>
                <c:pt idx="10095">
                  <c:v>0.43602952361106873</c:v>
                </c:pt>
                <c:pt idx="10096">
                  <c:v>0.43602952361106873</c:v>
                </c:pt>
                <c:pt idx="10097">
                  <c:v>0.4360295832157135</c:v>
                </c:pt>
                <c:pt idx="10098">
                  <c:v>0.43602952361106873</c:v>
                </c:pt>
                <c:pt idx="10099">
                  <c:v>0.43602952361106873</c:v>
                </c:pt>
                <c:pt idx="10100">
                  <c:v>0.43602952361106873</c:v>
                </c:pt>
                <c:pt idx="10101">
                  <c:v>0.43602952361106873</c:v>
                </c:pt>
                <c:pt idx="10102">
                  <c:v>0.43602952361106873</c:v>
                </c:pt>
                <c:pt idx="10103">
                  <c:v>0.43602952361106873</c:v>
                </c:pt>
                <c:pt idx="10104">
                  <c:v>0.43602952361106873</c:v>
                </c:pt>
                <c:pt idx="10105">
                  <c:v>0.43602952361106873</c:v>
                </c:pt>
                <c:pt idx="10106">
                  <c:v>0.43602949380874628</c:v>
                </c:pt>
                <c:pt idx="10107">
                  <c:v>0.43602949380874628</c:v>
                </c:pt>
                <c:pt idx="10108">
                  <c:v>0.43602952361106873</c:v>
                </c:pt>
                <c:pt idx="10109">
                  <c:v>0.43602952361106873</c:v>
                </c:pt>
                <c:pt idx="10110">
                  <c:v>0.43602949380874628</c:v>
                </c:pt>
                <c:pt idx="10111">
                  <c:v>0.43602949380874628</c:v>
                </c:pt>
                <c:pt idx="10112">
                  <c:v>0.43602952361106873</c:v>
                </c:pt>
                <c:pt idx="10113">
                  <c:v>0.43602949380874628</c:v>
                </c:pt>
                <c:pt idx="10114">
                  <c:v>0.43602949380874628</c:v>
                </c:pt>
                <c:pt idx="10115">
                  <c:v>0.43602949380874628</c:v>
                </c:pt>
                <c:pt idx="10116">
                  <c:v>0.43602943420410162</c:v>
                </c:pt>
                <c:pt idx="10117">
                  <c:v>0.43602949380874628</c:v>
                </c:pt>
                <c:pt idx="10118">
                  <c:v>0.43602943420410162</c:v>
                </c:pt>
                <c:pt idx="10119">
                  <c:v>0.43602943420410162</c:v>
                </c:pt>
                <c:pt idx="10120">
                  <c:v>0.43602943420410162</c:v>
                </c:pt>
                <c:pt idx="10121">
                  <c:v>0.43602943420410162</c:v>
                </c:pt>
                <c:pt idx="10122">
                  <c:v>0.43602943420410162</c:v>
                </c:pt>
                <c:pt idx="10123">
                  <c:v>0.43602943420410162</c:v>
                </c:pt>
                <c:pt idx="10124">
                  <c:v>0.43602943420410162</c:v>
                </c:pt>
                <c:pt idx="10125">
                  <c:v>0.43602943420410162</c:v>
                </c:pt>
                <c:pt idx="10126">
                  <c:v>0.43602943420410162</c:v>
                </c:pt>
                <c:pt idx="10127">
                  <c:v>0.43602943420410162</c:v>
                </c:pt>
                <c:pt idx="10128">
                  <c:v>0.43602943420410162</c:v>
                </c:pt>
                <c:pt idx="10129">
                  <c:v>0.43602937459945679</c:v>
                </c:pt>
                <c:pt idx="10130">
                  <c:v>0.43602937459945679</c:v>
                </c:pt>
                <c:pt idx="10131">
                  <c:v>0.43602937459945679</c:v>
                </c:pt>
                <c:pt idx="10132">
                  <c:v>0.43602937459945679</c:v>
                </c:pt>
                <c:pt idx="10133">
                  <c:v>0.43602937459945679</c:v>
                </c:pt>
                <c:pt idx="10134">
                  <c:v>0.43602937459945679</c:v>
                </c:pt>
                <c:pt idx="10135">
                  <c:v>0.43602937459945679</c:v>
                </c:pt>
                <c:pt idx="10136">
                  <c:v>0.4360293447971344</c:v>
                </c:pt>
                <c:pt idx="10137">
                  <c:v>0.43602937459945679</c:v>
                </c:pt>
                <c:pt idx="10138">
                  <c:v>0.4360293447971344</c:v>
                </c:pt>
                <c:pt idx="10139">
                  <c:v>0.43602937459945679</c:v>
                </c:pt>
                <c:pt idx="10140">
                  <c:v>0.4360293447971344</c:v>
                </c:pt>
                <c:pt idx="10141">
                  <c:v>0.4360293447971344</c:v>
                </c:pt>
                <c:pt idx="10142">
                  <c:v>0.4360293447971344</c:v>
                </c:pt>
                <c:pt idx="10143">
                  <c:v>0.4360293447971344</c:v>
                </c:pt>
                <c:pt idx="10144">
                  <c:v>0.4360293447971344</c:v>
                </c:pt>
                <c:pt idx="10145">
                  <c:v>0.4360293447971344</c:v>
                </c:pt>
                <c:pt idx="10146">
                  <c:v>0.4360293447971344</c:v>
                </c:pt>
                <c:pt idx="10147">
                  <c:v>0.4360293447971344</c:v>
                </c:pt>
                <c:pt idx="10148">
                  <c:v>0.4360293447971344</c:v>
                </c:pt>
                <c:pt idx="10149">
                  <c:v>0.4360293447971344</c:v>
                </c:pt>
                <c:pt idx="10150">
                  <c:v>0.43602928519248962</c:v>
                </c:pt>
                <c:pt idx="10151">
                  <c:v>0.4360293447971344</c:v>
                </c:pt>
                <c:pt idx="10152">
                  <c:v>0.43602928519248962</c:v>
                </c:pt>
                <c:pt idx="10153">
                  <c:v>0.43602928519248962</c:v>
                </c:pt>
                <c:pt idx="10154">
                  <c:v>0.4360293447971344</c:v>
                </c:pt>
                <c:pt idx="10155">
                  <c:v>0.43602928519248962</c:v>
                </c:pt>
                <c:pt idx="10156">
                  <c:v>0.43602928519248962</c:v>
                </c:pt>
                <c:pt idx="10157">
                  <c:v>0.43602928519248962</c:v>
                </c:pt>
                <c:pt idx="10158">
                  <c:v>0.43602928519248962</c:v>
                </c:pt>
                <c:pt idx="10159">
                  <c:v>0.43602928519248962</c:v>
                </c:pt>
                <c:pt idx="10160">
                  <c:v>0.43602928519248962</c:v>
                </c:pt>
                <c:pt idx="10161">
                  <c:v>0.43602928519248962</c:v>
                </c:pt>
                <c:pt idx="10162">
                  <c:v>0.43602922558784479</c:v>
                </c:pt>
                <c:pt idx="10163">
                  <c:v>0.43602922558784479</c:v>
                </c:pt>
                <c:pt idx="10164">
                  <c:v>0.43602928519248962</c:v>
                </c:pt>
                <c:pt idx="10165">
                  <c:v>0.43602922558784479</c:v>
                </c:pt>
                <c:pt idx="10166">
                  <c:v>0.43602922558784479</c:v>
                </c:pt>
                <c:pt idx="10167">
                  <c:v>0.43602922558784479</c:v>
                </c:pt>
                <c:pt idx="10168">
                  <c:v>0.43602922558784479</c:v>
                </c:pt>
                <c:pt idx="10169">
                  <c:v>0.43602922558784479</c:v>
                </c:pt>
                <c:pt idx="10170">
                  <c:v>0.43602922558784479</c:v>
                </c:pt>
                <c:pt idx="10171">
                  <c:v>0.43602922558784479</c:v>
                </c:pt>
                <c:pt idx="10172">
                  <c:v>0.43602919578552252</c:v>
                </c:pt>
                <c:pt idx="10173">
                  <c:v>0.43602922558784479</c:v>
                </c:pt>
                <c:pt idx="10174">
                  <c:v>0.43602919578552252</c:v>
                </c:pt>
                <c:pt idx="10175">
                  <c:v>0.43602919578552252</c:v>
                </c:pt>
                <c:pt idx="10176">
                  <c:v>0.43602919578552252</c:v>
                </c:pt>
                <c:pt idx="10177">
                  <c:v>0.43602919578552252</c:v>
                </c:pt>
                <c:pt idx="10178">
                  <c:v>0.43602919578552252</c:v>
                </c:pt>
                <c:pt idx="10179">
                  <c:v>0.43602919578552252</c:v>
                </c:pt>
                <c:pt idx="10180">
                  <c:v>0.43602919578552252</c:v>
                </c:pt>
                <c:pt idx="10181">
                  <c:v>0.43602919578552252</c:v>
                </c:pt>
                <c:pt idx="10182">
                  <c:v>0.43602919578552252</c:v>
                </c:pt>
                <c:pt idx="10183">
                  <c:v>0.43602913618087769</c:v>
                </c:pt>
                <c:pt idx="10184">
                  <c:v>0.43602913618087769</c:v>
                </c:pt>
                <c:pt idx="10185">
                  <c:v>0.43602913618087769</c:v>
                </c:pt>
                <c:pt idx="10186">
                  <c:v>0.43602913618087769</c:v>
                </c:pt>
                <c:pt idx="10187">
                  <c:v>0.43602913618087769</c:v>
                </c:pt>
                <c:pt idx="10188">
                  <c:v>0.43602913618087769</c:v>
                </c:pt>
                <c:pt idx="10189">
                  <c:v>0.43602913618087769</c:v>
                </c:pt>
                <c:pt idx="10190">
                  <c:v>0.43602913618087769</c:v>
                </c:pt>
                <c:pt idx="10191">
                  <c:v>0.43602913618087769</c:v>
                </c:pt>
                <c:pt idx="10192">
                  <c:v>0.43602907657623291</c:v>
                </c:pt>
                <c:pt idx="10193">
                  <c:v>0.43602913618087769</c:v>
                </c:pt>
                <c:pt idx="10194">
                  <c:v>0.43602913618087769</c:v>
                </c:pt>
                <c:pt idx="10195">
                  <c:v>0.43602913618087769</c:v>
                </c:pt>
                <c:pt idx="10196">
                  <c:v>0.43602913618087769</c:v>
                </c:pt>
                <c:pt idx="10197">
                  <c:v>0.43602913618087769</c:v>
                </c:pt>
                <c:pt idx="10198">
                  <c:v>0.43602913618087769</c:v>
                </c:pt>
                <c:pt idx="10199">
                  <c:v>0.43602907657623291</c:v>
                </c:pt>
                <c:pt idx="10200">
                  <c:v>0.43602907657623291</c:v>
                </c:pt>
                <c:pt idx="10201">
                  <c:v>0.43602913618087769</c:v>
                </c:pt>
                <c:pt idx="10202">
                  <c:v>0.43602907657623291</c:v>
                </c:pt>
                <c:pt idx="10203">
                  <c:v>0.43602907657623291</c:v>
                </c:pt>
                <c:pt idx="10204">
                  <c:v>0.43602907657623291</c:v>
                </c:pt>
                <c:pt idx="10205">
                  <c:v>0.43602907657623291</c:v>
                </c:pt>
                <c:pt idx="10206">
                  <c:v>0.43602907657623291</c:v>
                </c:pt>
                <c:pt idx="10207">
                  <c:v>0.43602907657623291</c:v>
                </c:pt>
                <c:pt idx="10208">
                  <c:v>0.43602904677391052</c:v>
                </c:pt>
                <c:pt idx="10209">
                  <c:v>0.43602904677391052</c:v>
                </c:pt>
                <c:pt idx="10210">
                  <c:v>0.43602907657623291</c:v>
                </c:pt>
                <c:pt idx="10211">
                  <c:v>0.43602904677391052</c:v>
                </c:pt>
                <c:pt idx="10212">
                  <c:v>0.43602904677391052</c:v>
                </c:pt>
                <c:pt idx="10213">
                  <c:v>0.43602904677391052</c:v>
                </c:pt>
                <c:pt idx="10214">
                  <c:v>0.43602904677391052</c:v>
                </c:pt>
                <c:pt idx="10215">
                  <c:v>0.43602904677391052</c:v>
                </c:pt>
                <c:pt idx="10216">
                  <c:v>0.43602904677391052</c:v>
                </c:pt>
                <c:pt idx="10217">
                  <c:v>0.43602904677391052</c:v>
                </c:pt>
                <c:pt idx="10218">
                  <c:v>0.43602904677391052</c:v>
                </c:pt>
                <c:pt idx="10219">
                  <c:v>0.43602904677391052</c:v>
                </c:pt>
                <c:pt idx="10220">
                  <c:v>0.43602898716926569</c:v>
                </c:pt>
                <c:pt idx="10221">
                  <c:v>0.43602904677391052</c:v>
                </c:pt>
                <c:pt idx="10222">
                  <c:v>0.43602904677391052</c:v>
                </c:pt>
                <c:pt idx="10223">
                  <c:v>0.43602904677391052</c:v>
                </c:pt>
                <c:pt idx="10224">
                  <c:v>0.43602898716926569</c:v>
                </c:pt>
                <c:pt idx="10225">
                  <c:v>0.43602898716926569</c:v>
                </c:pt>
                <c:pt idx="10226">
                  <c:v>0.43602898716926569</c:v>
                </c:pt>
                <c:pt idx="10227">
                  <c:v>0.43602898716926569</c:v>
                </c:pt>
                <c:pt idx="10228">
                  <c:v>0.43602898716926569</c:v>
                </c:pt>
                <c:pt idx="10229">
                  <c:v>0.43602898716926569</c:v>
                </c:pt>
                <c:pt idx="10230">
                  <c:v>0.43602898716926569</c:v>
                </c:pt>
                <c:pt idx="10231">
                  <c:v>0.43602898716926569</c:v>
                </c:pt>
                <c:pt idx="10232">
                  <c:v>0.43602892756462103</c:v>
                </c:pt>
                <c:pt idx="10233">
                  <c:v>0.43602892756462103</c:v>
                </c:pt>
                <c:pt idx="10234">
                  <c:v>0.43602892756462103</c:v>
                </c:pt>
                <c:pt idx="10235">
                  <c:v>0.43602892756462103</c:v>
                </c:pt>
                <c:pt idx="10236">
                  <c:v>0.43602892756462103</c:v>
                </c:pt>
                <c:pt idx="10237">
                  <c:v>0.43602892756462103</c:v>
                </c:pt>
                <c:pt idx="10238">
                  <c:v>0.43602892756462103</c:v>
                </c:pt>
                <c:pt idx="10239">
                  <c:v>0.43602892756462103</c:v>
                </c:pt>
                <c:pt idx="10240">
                  <c:v>0.43602892756462103</c:v>
                </c:pt>
                <c:pt idx="10241">
                  <c:v>0.43602892756462103</c:v>
                </c:pt>
                <c:pt idx="10242">
                  <c:v>0.43602892756462103</c:v>
                </c:pt>
                <c:pt idx="10243">
                  <c:v>0.43602892756462103</c:v>
                </c:pt>
                <c:pt idx="10244">
                  <c:v>0.43602892756462103</c:v>
                </c:pt>
                <c:pt idx="10245">
                  <c:v>0.43602892756462103</c:v>
                </c:pt>
                <c:pt idx="10246">
                  <c:v>0.43602892756462103</c:v>
                </c:pt>
                <c:pt idx="10247">
                  <c:v>0.4360288679599762</c:v>
                </c:pt>
                <c:pt idx="10248">
                  <c:v>0.43602892756462103</c:v>
                </c:pt>
                <c:pt idx="10249">
                  <c:v>0.4360288679599762</c:v>
                </c:pt>
                <c:pt idx="10250">
                  <c:v>0.43602892756462103</c:v>
                </c:pt>
                <c:pt idx="10251">
                  <c:v>0.4360288679599762</c:v>
                </c:pt>
                <c:pt idx="10252">
                  <c:v>0.4360288679599762</c:v>
                </c:pt>
                <c:pt idx="10253">
                  <c:v>0.4360288679599762</c:v>
                </c:pt>
                <c:pt idx="10254">
                  <c:v>0.4360288679599762</c:v>
                </c:pt>
                <c:pt idx="10255">
                  <c:v>0.4360288679599762</c:v>
                </c:pt>
                <c:pt idx="10256">
                  <c:v>0.4360288679599762</c:v>
                </c:pt>
                <c:pt idx="10257">
                  <c:v>0.43602883815765381</c:v>
                </c:pt>
                <c:pt idx="10258">
                  <c:v>0.4360288679599762</c:v>
                </c:pt>
                <c:pt idx="10259">
                  <c:v>0.4360288679599762</c:v>
                </c:pt>
                <c:pt idx="10260">
                  <c:v>0.43602883815765381</c:v>
                </c:pt>
                <c:pt idx="10261">
                  <c:v>0.43602883815765381</c:v>
                </c:pt>
                <c:pt idx="10262">
                  <c:v>0.43602883815765381</c:v>
                </c:pt>
                <c:pt idx="10263">
                  <c:v>0.43602883815765381</c:v>
                </c:pt>
                <c:pt idx="10264">
                  <c:v>0.43602883815765381</c:v>
                </c:pt>
                <c:pt idx="10265">
                  <c:v>0.43602883815765381</c:v>
                </c:pt>
                <c:pt idx="10266">
                  <c:v>0.43602883815765381</c:v>
                </c:pt>
                <c:pt idx="10267">
                  <c:v>0.43602883815765381</c:v>
                </c:pt>
                <c:pt idx="10268">
                  <c:v>0.43602883815765381</c:v>
                </c:pt>
                <c:pt idx="10269">
                  <c:v>0.43602883815765381</c:v>
                </c:pt>
                <c:pt idx="10270">
                  <c:v>0.43602883815765381</c:v>
                </c:pt>
                <c:pt idx="10271">
                  <c:v>0.43602877855300898</c:v>
                </c:pt>
                <c:pt idx="10272">
                  <c:v>0.43602883815765381</c:v>
                </c:pt>
                <c:pt idx="10273">
                  <c:v>0.43602877855300898</c:v>
                </c:pt>
                <c:pt idx="10274">
                  <c:v>0.43602877855300898</c:v>
                </c:pt>
                <c:pt idx="10275">
                  <c:v>0.43602877855300898</c:v>
                </c:pt>
                <c:pt idx="10276">
                  <c:v>0.43602877855300898</c:v>
                </c:pt>
                <c:pt idx="10277">
                  <c:v>0.43602877855300898</c:v>
                </c:pt>
                <c:pt idx="10278">
                  <c:v>0.43602877855300898</c:v>
                </c:pt>
                <c:pt idx="10279">
                  <c:v>0.43602877855300898</c:v>
                </c:pt>
                <c:pt idx="10280">
                  <c:v>0.43602877855300898</c:v>
                </c:pt>
                <c:pt idx="10281">
                  <c:v>0.43602871894836431</c:v>
                </c:pt>
                <c:pt idx="10282">
                  <c:v>0.43602871894836431</c:v>
                </c:pt>
                <c:pt idx="10283">
                  <c:v>0.43602877855300898</c:v>
                </c:pt>
                <c:pt idx="10284">
                  <c:v>0.43602877855300898</c:v>
                </c:pt>
                <c:pt idx="10285">
                  <c:v>0.43602871894836431</c:v>
                </c:pt>
                <c:pt idx="10286">
                  <c:v>0.43602877855300898</c:v>
                </c:pt>
                <c:pt idx="10287">
                  <c:v>0.43602871894836431</c:v>
                </c:pt>
                <c:pt idx="10288">
                  <c:v>0.43602871894836431</c:v>
                </c:pt>
                <c:pt idx="10289">
                  <c:v>0.43602871894836431</c:v>
                </c:pt>
                <c:pt idx="10290">
                  <c:v>0.43602871894836431</c:v>
                </c:pt>
                <c:pt idx="10291">
                  <c:v>0.43602871894836431</c:v>
                </c:pt>
                <c:pt idx="10292">
                  <c:v>0.43602871894836431</c:v>
                </c:pt>
                <c:pt idx="10293">
                  <c:v>0.43602871894836431</c:v>
                </c:pt>
                <c:pt idx="10294">
                  <c:v>0.43602871894836431</c:v>
                </c:pt>
                <c:pt idx="10295">
                  <c:v>0.43602871894836431</c:v>
                </c:pt>
                <c:pt idx="10296">
                  <c:v>0.43602871894836431</c:v>
                </c:pt>
                <c:pt idx="10297">
                  <c:v>0.43602871894836431</c:v>
                </c:pt>
                <c:pt idx="10298">
                  <c:v>0.43602868914604193</c:v>
                </c:pt>
                <c:pt idx="10299">
                  <c:v>0.43602868914604193</c:v>
                </c:pt>
                <c:pt idx="10300">
                  <c:v>0.43602871894836431</c:v>
                </c:pt>
                <c:pt idx="10301">
                  <c:v>0.43602868914604193</c:v>
                </c:pt>
                <c:pt idx="10302">
                  <c:v>0.43602871894836431</c:v>
                </c:pt>
                <c:pt idx="10303">
                  <c:v>0.43602868914604193</c:v>
                </c:pt>
                <c:pt idx="10304">
                  <c:v>0.43602868914604193</c:v>
                </c:pt>
                <c:pt idx="10305">
                  <c:v>0.43602868914604193</c:v>
                </c:pt>
                <c:pt idx="10306">
                  <c:v>0.43602868914604193</c:v>
                </c:pt>
                <c:pt idx="10307">
                  <c:v>0.43602868914604193</c:v>
                </c:pt>
                <c:pt idx="10308">
                  <c:v>0.43602868914604193</c:v>
                </c:pt>
                <c:pt idx="10309">
                  <c:v>0.43602862954139709</c:v>
                </c:pt>
                <c:pt idx="10310">
                  <c:v>0.43602862954139709</c:v>
                </c:pt>
                <c:pt idx="10311">
                  <c:v>0.43602862954139709</c:v>
                </c:pt>
                <c:pt idx="10312">
                  <c:v>0.43602868914604193</c:v>
                </c:pt>
                <c:pt idx="10313">
                  <c:v>0.43602862954139709</c:v>
                </c:pt>
                <c:pt idx="10314">
                  <c:v>0.43602868914604193</c:v>
                </c:pt>
                <c:pt idx="10315">
                  <c:v>0.43602862954139709</c:v>
                </c:pt>
                <c:pt idx="10316">
                  <c:v>0.43602862954139709</c:v>
                </c:pt>
                <c:pt idx="10317">
                  <c:v>0.43602862954139709</c:v>
                </c:pt>
                <c:pt idx="10318">
                  <c:v>0.43602862954139709</c:v>
                </c:pt>
                <c:pt idx="10319">
                  <c:v>0.43602862954139709</c:v>
                </c:pt>
                <c:pt idx="10320">
                  <c:v>0.43602862954139709</c:v>
                </c:pt>
                <c:pt idx="10321">
                  <c:v>0.43602862954139709</c:v>
                </c:pt>
                <c:pt idx="10322">
                  <c:v>0.43602856993675232</c:v>
                </c:pt>
                <c:pt idx="10323">
                  <c:v>0.43602862954139709</c:v>
                </c:pt>
                <c:pt idx="10324">
                  <c:v>0.43602862954139709</c:v>
                </c:pt>
                <c:pt idx="10325">
                  <c:v>0.43602862954139709</c:v>
                </c:pt>
                <c:pt idx="10326">
                  <c:v>0.43602856993675232</c:v>
                </c:pt>
                <c:pt idx="10327">
                  <c:v>0.43602856993675232</c:v>
                </c:pt>
                <c:pt idx="10328">
                  <c:v>0.43602856993675232</c:v>
                </c:pt>
                <c:pt idx="10329">
                  <c:v>0.43602856993675232</c:v>
                </c:pt>
                <c:pt idx="10330">
                  <c:v>0.43602862954139709</c:v>
                </c:pt>
                <c:pt idx="10331">
                  <c:v>0.43602856993675232</c:v>
                </c:pt>
                <c:pt idx="10332">
                  <c:v>0.43602856993675232</c:v>
                </c:pt>
                <c:pt idx="10333">
                  <c:v>0.43602856993675232</c:v>
                </c:pt>
                <c:pt idx="10334">
                  <c:v>0.43602854013442988</c:v>
                </c:pt>
                <c:pt idx="10335">
                  <c:v>0.43602856993675232</c:v>
                </c:pt>
                <c:pt idx="10336">
                  <c:v>0.43602856993675232</c:v>
                </c:pt>
                <c:pt idx="10337">
                  <c:v>0.43602856993675232</c:v>
                </c:pt>
                <c:pt idx="10338">
                  <c:v>0.43602856993675232</c:v>
                </c:pt>
                <c:pt idx="10339">
                  <c:v>0.43602854013442988</c:v>
                </c:pt>
                <c:pt idx="10340">
                  <c:v>0.43602854013442988</c:v>
                </c:pt>
                <c:pt idx="10341">
                  <c:v>0.43602854013442988</c:v>
                </c:pt>
                <c:pt idx="10342">
                  <c:v>0.43602854013442988</c:v>
                </c:pt>
                <c:pt idx="10343">
                  <c:v>0.43602856993675232</c:v>
                </c:pt>
                <c:pt idx="10344">
                  <c:v>0.43602854013442988</c:v>
                </c:pt>
                <c:pt idx="10345">
                  <c:v>0.43602854013442988</c:v>
                </c:pt>
                <c:pt idx="10346">
                  <c:v>0.43602854013442988</c:v>
                </c:pt>
                <c:pt idx="10347">
                  <c:v>0.43602854013442988</c:v>
                </c:pt>
                <c:pt idx="10348">
                  <c:v>0.43602854013442988</c:v>
                </c:pt>
                <c:pt idx="10349">
                  <c:v>0.43602854013442988</c:v>
                </c:pt>
                <c:pt idx="10350">
                  <c:v>0.43602854013442988</c:v>
                </c:pt>
                <c:pt idx="10351">
                  <c:v>0.43602854013442988</c:v>
                </c:pt>
                <c:pt idx="10352">
                  <c:v>0.43602848052978521</c:v>
                </c:pt>
                <c:pt idx="10353">
                  <c:v>0.43602854013442988</c:v>
                </c:pt>
                <c:pt idx="10354">
                  <c:v>0.43602854013442988</c:v>
                </c:pt>
                <c:pt idx="10355">
                  <c:v>0.43602854013442988</c:v>
                </c:pt>
                <c:pt idx="10356">
                  <c:v>0.43602848052978521</c:v>
                </c:pt>
                <c:pt idx="10357">
                  <c:v>0.43602848052978521</c:v>
                </c:pt>
                <c:pt idx="10358">
                  <c:v>0.43602848052978521</c:v>
                </c:pt>
                <c:pt idx="10359">
                  <c:v>0.43602848052978521</c:v>
                </c:pt>
                <c:pt idx="10360">
                  <c:v>0.43602848052978521</c:v>
                </c:pt>
                <c:pt idx="10361">
                  <c:v>0.43602848052978521</c:v>
                </c:pt>
                <c:pt idx="10362">
                  <c:v>0.43602848052978521</c:v>
                </c:pt>
                <c:pt idx="10363">
                  <c:v>0.43602848052978521</c:v>
                </c:pt>
                <c:pt idx="10364">
                  <c:v>0.43602848052978521</c:v>
                </c:pt>
                <c:pt idx="10365">
                  <c:v>0.43602848052978521</c:v>
                </c:pt>
                <c:pt idx="10366">
                  <c:v>0.43602842092514038</c:v>
                </c:pt>
                <c:pt idx="10367">
                  <c:v>0.43602848052978521</c:v>
                </c:pt>
                <c:pt idx="10368">
                  <c:v>0.43602842092514038</c:v>
                </c:pt>
                <c:pt idx="10369">
                  <c:v>0.43602842092514038</c:v>
                </c:pt>
                <c:pt idx="10370">
                  <c:v>0.43602842092514038</c:v>
                </c:pt>
                <c:pt idx="10371">
                  <c:v>0.43602842092514038</c:v>
                </c:pt>
                <c:pt idx="10372">
                  <c:v>0.43602842092514038</c:v>
                </c:pt>
                <c:pt idx="10373">
                  <c:v>0.43602842092514038</c:v>
                </c:pt>
                <c:pt idx="10374">
                  <c:v>0.43602842092514038</c:v>
                </c:pt>
                <c:pt idx="10375">
                  <c:v>0.43602842092514038</c:v>
                </c:pt>
                <c:pt idx="10376">
                  <c:v>0.43602842092514038</c:v>
                </c:pt>
                <c:pt idx="10377">
                  <c:v>0.43602842092514038</c:v>
                </c:pt>
                <c:pt idx="10378">
                  <c:v>0.43602842092514038</c:v>
                </c:pt>
                <c:pt idx="10379">
                  <c:v>0.43602842092514038</c:v>
                </c:pt>
                <c:pt idx="10380">
                  <c:v>0.43602839112281799</c:v>
                </c:pt>
                <c:pt idx="10381">
                  <c:v>0.43602839112281799</c:v>
                </c:pt>
                <c:pt idx="10382">
                  <c:v>0.43602842092514038</c:v>
                </c:pt>
                <c:pt idx="10383">
                  <c:v>0.43602839112281799</c:v>
                </c:pt>
                <c:pt idx="10384">
                  <c:v>0.43602842092514038</c:v>
                </c:pt>
                <c:pt idx="10385">
                  <c:v>0.43602842092514038</c:v>
                </c:pt>
                <c:pt idx="10386">
                  <c:v>0.43602839112281799</c:v>
                </c:pt>
                <c:pt idx="10387">
                  <c:v>0.43602839112281799</c:v>
                </c:pt>
                <c:pt idx="10388">
                  <c:v>0.43602839112281799</c:v>
                </c:pt>
                <c:pt idx="10389">
                  <c:v>0.43602839112281799</c:v>
                </c:pt>
                <c:pt idx="10390">
                  <c:v>0.43602839112281799</c:v>
                </c:pt>
                <c:pt idx="10391">
                  <c:v>0.43602839112281799</c:v>
                </c:pt>
                <c:pt idx="10392">
                  <c:v>0.43602839112281799</c:v>
                </c:pt>
                <c:pt idx="10393">
                  <c:v>0.43602839112281799</c:v>
                </c:pt>
                <c:pt idx="10394">
                  <c:v>0.43602833151817322</c:v>
                </c:pt>
                <c:pt idx="10395">
                  <c:v>0.43602839112281799</c:v>
                </c:pt>
                <c:pt idx="10396">
                  <c:v>0.43602839112281799</c:v>
                </c:pt>
                <c:pt idx="10397">
                  <c:v>0.43602839112281799</c:v>
                </c:pt>
                <c:pt idx="10398">
                  <c:v>0.43602833151817322</c:v>
                </c:pt>
                <c:pt idx="10399">
                  <c:v>0.43602833151817322</c:v>
                </c:pt>
                <c:pt idx="10400">
                  <c:v>0.43602833151817322</c:v>
                </c:pt>
                <c:pt idx="10401">
                  <c:v>0.43602833151817322</c:v>
                </c:pt>
                <c:pt idx="10402">
                  <c:v>0.43602833151817322</c:v>
                </c:pt>
                <c:pt idx="10403">
                  <c:v>0.43602833151817322</c:v>
                </c:pt>
                <c:pt idx="10404">
                  <c:v>0.43602833151817322</c:v>
                </c:pt>
                <c:pt idx="10405">
                  <c:v>0.43602833151817322</c:v>
                </c:pt>
                <c:pt idx="10406">
                  <c:v>0.43602833151817322</c:v>
                </c:pt>
                <c:pt idx="10407">
                  <c:v>0.43602833151817322</c:v>
                </c:pt>
                <c:pt idx="10408">
                  <c:v>0.43602833151817322</c:v>
                </c:pt>
                <c:pt idx="10409">
                  <c:v>0.43602833151817322</c:v>
                </c:pt>
                <c:pt idx="10410">
                  <c:v>0.43602833151817322</c:v>
                </c:pt>
                <c:pt idx="10411">
                  <c:v>0.43602833151817322</c:v>
                </c:pt>
                <c:pt idx="10412">
                  <c:v>0.43602827191352839</c:v>
                </c:pt>
                <c:pt idx="10413">
                  <c:v>0.43602827191352839</c:v>
                </c:pt>
                <c:pt idx="10414">
                  <c:v>0.43602833151817322</c:v>
                </c:pt>
                <c:pt idx="10415">
                  <c:v>0.43602833151817322</c:v>
                </c:pt>
                <c:pt idx="10416">
                  <c:v>0.43602827191352839</c:v>
                </c:pt>
                <c:pt idx="10417">
                  <c:v>0.43602827191352839</c:v>
                </c:pt>
                <c:pt idx="10418">
                  <c:v>0.43602833151817322</c:v>
                </c:pt>
                <c:pt idx="10419">
                  <c:v>0.43602827191352839</c:v>
                </c:pt>
                <c:pt idx="10420">
                  <c:v>0.43602827191352839</c:v>
                </c:pt>
                <c:pt idx="10421">
                  <c:v>0.43602827191352839</c:v>
                </c:pt>
                <c:pt idx="10422">
                  <c:v>0.43602827191352839</c:v>
                </c:pt>
                <c:pt idx="10423">
                  <c:v>0.43602827191352839</c:v>
                </c:pt>
                <c:pt idx="10424">
                  <c:v>0.43602824211120611</c:v>
                </c:pt>
                <c:pt idx="10425">
                  <c:v>0.43602827191352839</c:v>
                </c:pt>
                <c:pt idx="10426">
                  <c:v>0.43602827191352839</c:v>
                </c:pt>
                <c:pt idx="10427">
                  <c:v>0.43602824211120611</c:v>
                </c:pt>
                <c:pt idx="10428">
                  <c:v>0.43602827191352839</c:v>
                </c:pt>
                <c:pt idx="10429">
                  <c:v>0.43602827191352839</c:v>
                </c:pt>
                <c:pt idx="10430">
                  <c:v>0.43602827191352839</c:v>
                </c:pt>
                <c:pt idx="10431">
                  <c:v>0.43602827191352839</c:v>
                </c:pt>
                <c:pt idx="10432">
                  <c:v>0.43602824211120611</c:v>
                </c:pt>
                <c:pt idx="10433">
                  <c:v>0.43602827191352839</c:v>
                </c:pt>
                <c:pt idx="10434">
                  <c:v>0.43602824211120611</c:v>
                </c:pt>
                <c:pt idx="10435">
                  <c:v>0.43602824211120611</c:v>
                </c:pt>
                <c:pt idx="10436">
                  <c:v>0.43602824211120611</c:v>
                </c:pt>
                <c:pt idx="10437">
                  <c:v>0.43602824211120611</c:v>
                </c:pt>
                <c:pt idx="10438">
                  <c:v>0.43602824211120611</c:v>
                </c:pt>
                <c:pt idx="10439">
                  <c:v>0.43602824211120611</c:v>
                </c:pt>
                <c:pt idx="10440">
                  <c:v>0.43602824211120611</c:v>
                </c:pt>
                <c:pt idx="10441">
                  <c:v>0.43602824211120611</c:v>
                </c:pt>
                <c:pt idx="10442">
                  <c:v>0.43602824211120611</c:v>
                </c:pt>
                <c:pt idx="10443">
                  <c:v>0.43602824211120611</c:v>
                </c:pt>
                <c:pt idx="10444">
                  <c:v>0.43602824211120611</c:v>
                </c:pt>
                <c:pt idx="10445">
                  <c:v>0.43602824211120611</c:v>
                </c:pt>
                <c:pt idx="10446">
                  <c:v>0.43602824211120611</c:v>
                </c:pt>
                <c:pt idx="10447">
                  <c:v>0.43602824211120611</c:v>
                </c:pt>
                <c:pt idx="10448">
                  <c:v>0.43602818250656128</c:v>
                </c:pt>
                <c:pt idx="10449">
                  <c:v>0.43602818250656128</c:v>
                </c:pt>
                <c:pt idx="10450">
                  <c:v>0.43602818250656128</c:v>
                </c:pt>
                <c:pt idx="10451">
                  <c:v>0.43602818250656128</c:v>
                </c:pt>
                <c:pt idx="10452">
                  <c:v>0.4360281229019165</c:v>
                </c:pt>
                <c:pt idx="10453">
                  <c:v>0.43602818250656128</c:v>
                </c:pt>
                <c:pt idx="10454">
                  <c:v>0.43602818250656128</c:v>
                </c:pt>
                <c:pt idx="10455">
                  <c:v>0.43602818250656128</c:v>
                </c:pt>
                <c:pt idx="10456">
                  <c:v>0.43602818250656128</c:v>
                </c:pt>
                <c:pt idx="10457">
                  <c:v>0.43602818250656128</c:v>
                </c:pt>
                <c:pt idx="10458">
                  <c:v>0.43602818250656128</c:v>
                </c:pt>
                <c:pt idx="10459">
                  <c:v>0.43602818250656128</c:v>
                </c:pt>
                <c:pt idx="10460">
                  <c:v>0.43602818250656128</c:v>
                </c:pt>
                <c:pt idx="10461">
                  <c:v>0.43602818250656128</c:v>
                </c:pt>
                <c:pt idx="10462">
                  <c:v>0.4360281229019165</c:v>
                </c:pt>
                <c:pt idx="10463">
                  <c:v>0.4360281229019165</c:v>
                </c:pt>
                <c:pt idx="10464">
                  <c:v>0.43602818250656128</c:v>
                </c:pt>
                <c:pt idx="10465">
                  <c:v>0.43602818250656128</c:v>
                </c:pt>
                <c:pt idx="10466">
                  <c:v>0.4360281229019165</c:v>
                </c:pt>
                <c:pt idx="10467">
                  <c:v>0.4360281229019165</c:v>
                </c:pt>
                <c:pt idx="10468">
                  <c:v>0.4360281229019165</c:v>
                </c:pt>
                <c:pt idx="10469">
                  <c:v>0.4360281229019165</c:v>
                </c:pt>
                <c:pt idx="10470">
                  <c:v>0.4360281229019165</c:v>
                </c:pt>
                <c:pt idx="10471">
                  <c:v>0.4360281229019165</c:v>
                </c:pt>
                <c:pt idx="10472">
                  <c:v>0.4360281229019165</c:v>
                </c:pt>
                <c:pt idx="10473">
                  <c:v>0.4360281229019165</c:v>
                </c:pt>
                <c:pt idx="10474">
                  <c:v>0.4360281229019165</c:v>
                </c:pt>
                <c:pt idx="10475">
                  <c:v>0.43602809309959412</c:v>
                </c:pt>
                <c:pt idx="10476">
                  <c:v>0.4360281229019165</c:v>
                </c:pt>
                <c:pt idx="10477">
                  <c:v>0.4360281229019165</c:v>
                </c:pt>
                <c:pt idx="10478">
                  <c:v>0.43602809309959412</c:v>
                </c:pt>
                <c:pt idx="10479">
                  <c:v>0.4360281229019165</c:v>
                </c:pt>
                <c:pt idx="10480">
                  <c:v>0.43602809309959412</c:v>
                </c:pt>
                <c:pt idx="10481">
                  <c:v>0.43602809309959412</c:v>
                </c:pt>
                <c:pt idx="10482">
                  <c:v>0.43602809309959412</c:v>
                </c:pt>
                <c:pt idx="10483">
                  <c:v>0.43602809309959412</c:v>
                </c:pt>
                <c:pt idx="10484">
                  <c:v>0.43602809309959412</c:v>
                </c:pt>
                <c:pt idx="10485">
                  <c:v>0.43602809309959412</c:v>
                </c:pt>
                <c:pt idx="10486">
                  <c:v>0.43602809309959412</c:v>
                </c:pt>
                <c:pt idx="10487">
                  <c:v>0.43602809309959412</c:v>
                </c:pt>
                <c:pt idx="10488">
                  <c:v>0.43602809309959412</c:v>
                </c:pt>
                <c:pt idx="10489">
                  <c:v>0.43602809309959412</c:v>
                </c:pt>
                <c:pt idx="10490">
                  <c:v>0.43602809309959412</c:v>
                </c:pt>
                <c:pt idx="10491">
                  <c:v>0.43602809309959412</c:v>
                </c:pt>
                <c:pt idx="10492">
                  <c:v>0.43602809309959412</c:v>
                </c:pt>
                <c:pt idx="10493">
                  <c:v>0.43602803349494929</c:v>
                </c:pt>
                <c:pt idx="10494">
                  <c:v>0.43602803349494929</c:v>
                </c:pt>
                <c:pt idx="10495">
                  <c:v>0.43602809309959412</c:v>
                </c:pt>
                <c:pt idx="10496">
                  <c:v>0.43602803349494929</c:v>
                </c:pt>
                <c:pt idx="10497">
                  <c:v>0.43602803349494929</c:v>
                </c:pt>
                <c:pt idx="10498">
                  <c:v>0.43602803349494929</c:v>
                </c:pt>
                <c:pt idx="10499">
                  <c:v>0.43602803349494929</c:v>
                </c:pt>
                <c:pt idx="10500">
                  <c:v>0.43602803349494929</c:v>
                </c:pt>
                <c:pt idx="10501">
                  <c:v>0.43602803349494929</c:v>
                </c:pt>
                <c:pt idx="10502">
                  <c:v>0.43602803349494929</c:v>
                </c:pt>
                <c:pt idx="10503">
                  <c:v>0.43602803349494929</c:v>
                </c:pt>
                <c:pt idx="10504">
                  <c:v>0.43602803349494929</c:v>
                </c:pt>
                <c:pt idx="10505">
                  <c:v>0.43602803349494929</c:v>
                </c:pt>
                <c:pt idx="10506">
                  <c:v>0.43602803349494929</c:v>
                </c:pt>
                <c:pt idx="10507">
                  <c:v>0.43602797389030462</c:v>
                </c:pt>
                <c:pt idx="10508">
                  <c:v>0.43602803349494929</c:v>
                </c:pt>
                <c:pt idx="10509">
                  <c:v>0.43602803349494929</c:v>
                </c:pt>
                <c:pt idx="10510">
                  <c:v>0.43602797389030462</c:v>
                </c:pt>
                <c:pt idx="10511">
                  <c:v>0.43602797389030462</c:v>
                </c:pt>
                <c:pt idx="10512">
                  <c:v>0.43602803349494929</c:v>
                </c:pt>
                <c:pt idx="10513">
                  <c:v>0.43602797389030462</c:v>
                </c:pt>
                <c:pt idx="10514">
                  <c:v>0.43602797389030462</c:v>
                </c:pt>
                <c:pt idx="10515">
                  <c:v>0.43602797389030462</c:v>
                </c:pt>
                <c:pt idx="10516">
                  <c:v>0.43602797389030462</c:v>
                </c:pt>
                <c:pt idx="10517">
                  <c:v>0.43602797389030462</c:v>
                </c:pt>
                <c:pt idx="10518">
                  <c:v>0.43602797389030462</c:v>
                </c:pt>
                <c:pt idx="10519">
                  <c:v>0.43602797389030462</c:v>
                </c:pt>
                <c:pt idx="10520">
                  <c:v>0.43602797389030462</c:v>
                </c:pt>
                <c:pt idx="10521">
                  <c:v>0.43602797389030462</c:v>
                </c:pt>
                <c:pt idx="10522">
                  <c:v>0.43602797389030462</c:v>
                </c:pt>
                <c:pt idx="10523">
                  <c:v>0.43602797389030462</c:v>
                </c:pt>
                <c:pt idx="10524">
                  <c:v>0.43602797389030462</c:v>
                </c:pt>
                <c:pt idx="10525">
                  <c:v>0.43602797389030462</c:v>
                </c:pt>
                <c:pt idx="10526">
                  <c:v>0.43602791428565979</c:v>
                </c:pt>
                <c:pt idx="10527">
                  <c:v>0.43602797389030462</c:v>
                </c:pt>
                <c:pt idx="10528">
                  <c:v>0.43602797389030462</c:v>
                </c:pt>
                <c:pt idx="10529">
                  <c:v>0.43602791428565979</c:v>
                </c:pt>
                <c:pt idx="10530">
                  <c:v>0.43602791428565979</c:v>
                </c:pt>
                <c:pt idx="10531">
                  <c:v>0.43602797389030462</c:v>
                </c:pt>
                <c:pt idx="10532">
                  <c:v>0.43602797389030462</c:v>
                </c:pt>
                <c:pt idx="10533">
                  <c:v>0.43602791428565979</c:v>
                </c:pt>
                <c:pt idx="10534">
                  <c:v>0.43602791428565979</c:v>
                </c:pt>
                <c:pt idx="10535">
                  <c:v>0.43602791428565979</c:v>
                </c:pt>
                <c:pt idx="10536">
                  <c:v>0.43602791428565979</c:v>
                </c:pt>
                <c:pt idx="10537">
                  <c:v>0.43602791428565979</c:v>
                </c:pt>
                <c:pt idx="10538">
                  <c:v>0.43602791428565979</c:v>
                </c:pt>
                <c:pt idx="10539">
                  <c:v>0.43602791428565979</c:v>
                </c:pt>
                <c:pt idx="10540">
                  <c:v>0.43602791428565979</c:v>
                </c:pt>
                <c:pt idx="10541">
                  <c:v>0.43602791428565979</c:v>
                </c:pt>
                <c:pt idx="10542">
                  <c:v>0.43602791428565979</c:v>
                </c:pt>
                <c:pt idx="10543">
                  <c:v>0.43602791428565979</c:v>
                </c:pt>
                <c:pt idx="10544">
                  <c:v>0.43602791428565979</c:v>
                </c:pt>
                <c:pt idx="10545">
                  <c:v>0.4360278844833374</c:v>
                </c:pt>
                <c:pt idx="10546">
                  <c:v>0.43602791428565979</c:v>
                </c:pt>
                <c:pt idx="10547">
                  <c:v>0.4360278844833374</c:v>
                </c:pt>
                <c:pt idx="10548">
                  <c:v>0.43602791428565979</c:v>
                </c:pt>
                <c:pt idx="10549">
                  <c:v>0.4360278844833374</c:v>
                </c:pt>
                <c:pt idx="10550">
                  <c:v>0.43602791428565979</c:v>
                </c:pt>
                <c:pt idx="10551">
                  <c:v>0.4360278844833374</c:v>
                </c:pt>
                <c:pt idx="10552">
                  <c:v>0.43602791428565979</c:v>
                </c:pt>
                <c:pt idx="10553">
                  <c:v>0.4360278844833374</c:v>
                </c:pt>
                <c:pt idx="10554">
                  <c:v>0.4360278844833374</c:v>
                </c:pt>
                <c:pt idx="10555">
                  <c:v>0.4360278844833374</c:v>
                </c:pt>
                <c:pt idx="10556">
                  <c:v>0.4360278844833374</c:v>
                </c:pt>
                <c:pt idx="10557">
                  <c:v>0.4360278844833374</c:v>
                </c:pt>
                <c:pt idx="10558">
                  <c:v>0.4360278844833374</c:v>
                </c:pt>
                <c:pt idx="10559">
                  <c:v>0.4360278844833374</c:v>
                </c:pt>
                <c:pt idx="10560">
                  <c:v>0.4360278844833374</c:v>
                </c:pt>
                <c:pt idx="10561">
                  <c:v>0.4360278844833374</c:v>
                </c:pt>
                <c:pt idx="10562">
                  <c:v>0.4360278844833374</c:v>
                </c:pt>
                <c:pt idx="10563">
                  <c:v>0.4360278844833374</c:v>
                </c:pt>
                <c:pt idx="10564">
                  <c:v>0.4360278844833374</c:v>
                </c:pt>
                <c:pt idx="10565">
                  <c:v>0.4360278844833374</c:v>
                </c:pt>
                <c:pt idx="10566">
                  <c:v>0.4360278844833374</c:v>
                </c:pt>
                <c:pt idx="10567">
                  <c:v>0.43602782487869263</c:v>
                </c:pt>
                <c:pt idx="10568">
                  <c:v>0.43602782487869263</c:v>
                </c:pt>
                <c:pt idx="10569">
                  <c:v>0.43602782487869263</c:v>
                </c:pt>
                <c:pt idx="10570">
                  <c:v>0.43602782487869263</c:v>
                </c:pt>
                <c:pt idx="10571">
                  <c:v>0.43602782487869263</c:v>
                </c:pt>
                <c:pt idx="10572">
                  <c:v>0.43602782487869263</c:v>
                </c:pt>
                <c:pt idx="10573">
                  <c:v>0.43602782487869263</c:v>
                </c:pt>
                <c:pt idx="10574">
                  <c:v>0.43602782487869263</c:v>
                </c:pt>
                <c:pt idx="10575">
                  <c:v>0.43602782487869263</c:v>
                </c:pt>
                <c:pt idx="10576">
                  <c:v>0.43602782487869263</c:v>
                </c:pt>
                <c:pt idx="10577">
                  <c:v>0.43602782487869263</c:v>
                </c:pt>
                <c:pt idx="10578">
                  <c:v>0.43602782487869263</c:v>
                </c:pt>
                <c:pt idx="10579">
                  <c:v>0.43602782487869263</c:v>
                </c:pt>
                <c:pt idx="10580">
                  <c:v>0.43602782487869263</c:v>
                </c:pt>
                <c:pt idx="10581">
                  <c:v>0.43602782487869263</c:v>
                </c:pt>
                <c:pt idx="10582">
                  <c:v>0.43602782487869263</c:v>
                </c:pt>
                <c:pt idx="10583">
                  <c:v>0.43602782487869263</c:v>
                </c:pt>
                <c:pt idx="10584">
                  <c:v>0.43602782487869263</c:v>
                </c:pt>
                <c:pt idx="10585">
                  <c:v>0.43602782487869263</c:v>
                </c:pt>
                <c:pt idx="10586">
                  <c:v>0.43602776527404791</c:v>
                </c:pt>
                <c:pt idx="10587">
                  <c:v>0.43602782487869263</c:v>
                </c:pt>
                <c:pt idx="10588">
                  <c:v>0.43602782487869263</c:v>
                </c:pt>
                <c:pt idx="10589">
                  <c:v>0.43602776527404791</c:v>
                </c:pt>
                <c:pt idx="10590">
                  <c:v>0.43602782487869263</c:v>
                </c:pt>
                <c:pt idx="10591">
                  <c:v>0.43602776527404791</c:v>
                </c:pt>
                <c:pt idx="10592">
                  <c:v>0.43602776527404791</c:v>
                </c:pt>
                <c:pt idx="10593">
                  <c:v>0.43602776527404791</c:v>
                </c:pt>
                <c:pt idx="10594">
                  <c:v>0.43602776527404791</c:v>
                </c:pt>
                <c:pt idx="10595">
                  <c:v>0.43602776527404791</c:v>
                </c:pt>
                <c:pt idx="10596">
                  <c:v>0.43602776527404791</c:v>
                </c:pt>
                <c:pt idx="10597">
                  <c:v>0.43602776527404791</c:v>
                </c:pt>
                <c:pt idx="10598">
                  <c:v>0.43602776527404791</c:v>
                </c:pt>
                <c:pt idx="10599">
                  <c:v>0.43602776527404791</c:v>
                </c:pt>
                <c:pt idx="10600">
                  <c:v>0.43602776527404791</c:v>
                </c:pt>
                <c:pt idx="10601">
                  <c:v>0.43602776527404791</c:v>
                </c:pt>
                <c:pt idx="10602">
                  <c:v>0.43602776527404791</c:v>
                </c:pt>
                <c:pt idx="10603">
                  <c:v>0.43602776527404791</c:v>
                </c:pt>
                <c:pt idx="10604">
                  <c:v>0.43602773547172552</c:v>
                </c:pt>
                <c:pt idx="10605">
                  <c:v>0.43602773547172552</c:v>
                </c:pt>
                <c:pt idx="10606">
                  <c:v>0.43602773547172552</c:v>
                </c:pt>
                <c:pt idx="10607">
                  <c:v>0.43602773547172552</c:v>
                </c:pt>
                <c:pt idx="10608">
                  <c:v>0.43602773547172552</c:v>
                </c:pt>
                <c:pt idx="10609">
                  <c:v>0.43602776527404791</c:v>
                </c:pt>
                <c:pt idx="10610">
                  <c:v>0.43602773547172552</c:v>
                </c:pt>
                <c:pt idx="10611">
                  <c:v>0.43602773547172552</c:v>
                </c:pt>
                <c:pt idx="10612">
                  <c:v>0.43602776527404791</c:v>
                </c:pt>
                <c:pt idx="10613">
                  <c:v>0.43602773547172552</c:v>
                </c:pt>
                <c:pt idx="10614">
                  <c:v>0.43602773547172552</c:v>
                </c:pt>
                <c:pt idx="10615">
                  <c:v>0.43602773547172552</c:v>
                </c:pt>
                <c:pt idx="10616">
                  <c:v>0.43602773547172552</c:v>
                </c:pt>
                <c:pt idx="10617">
                  <c:v>0.43602773547172552</c:v>
                </c:pt>
                <c:pt idx="10618">
                  <c:v>0.43602767586708069</c:v>
                </c:pt>
                <c:pt idx="10619">
                  <c:v>0.43602773547172552</c:v>
                </c:pt>
                <c:pt idx="10620">
                  <c:v>0.43602773547172552</c:v>
                </c:pt>
                <c:pt idx="10621">
                  <c:v>0.43602773547172552</c:v>
                </c:pt>
                <c:pt idx="10622">
                  <c:v>0.43602773547172552</c:v>
                </c:pt>
                <c:pt idx="10623">
                  <c:v>0.43602773547172552</c:v>
                </c:pt>
                <c:pt idx="10624">
                  <c:v>0.43602767586708069</c:v>
                </c:pt>
                <c:pt idx="10625">
                  <c:v>0.43602773547172552</c:v>
                </c:pt>
                <c:pt idx="10626">
                  <c:v>0.43602767586708069</c:v>
                </c:pt>
                <c:pt idx="10627">
                  <c:v>0.43602767586708069</c:v>
                </c:pt>
                <c:pt idx="10628">
                  <c:v>0.43602767586708069</c:v>
                </c:pt>
                <c:pt idx="10629">
                  <c:v>0.43602767586708069</c:v>
                </c:pt>
                <c:pt idx="10630">
                  <c:v>0.43602767586708069</c:v>
                </c:pt>
                <c:pt idx="10631">
                  <c:v>0.43602767586708069</c:v>
                </c:pt>
                <c:pt idx="10632">
                  <c:v>0.43602767586708069</c:v>
                </c:pt>
                <c:pt idx="10633">
                  <c:v>0.43602767586708069</c:v>
                </c:pt>
                <c:pt idx="10634">
                  <c:v>0.43602767586708069</c:v>
                </c:pt>
                <c:pt idx="10635">
                  <c:v>0.43602767586708069</c:v>
                </c:pt>
                <c:pt idx="10636">
                  <c:v>0.43602767586708069</c:v>
                </c:pt>
                <c:pt idx="10637">
                  <c:v>0.43602767586708069</c:v>
                </c:pt>
                <c:pt idx="10638">
                  <c:v>0.43602767586708069</c:v>
                </c:pt>
                <c:pt idx="10639">
                  <c:v>0.43602761626243591</c:v>
                </c:pt>
                <c:pt idx="10640">
                  <c:v>0.43602761626243591</c:v>
                </c:pt>
                <c:pt idx="10641">
                  <c:v>0.43602767586708069</c:v>
                </c:pt>
                <c:pt idx="10642">
                  <c:v>0.43602767586708069</c:v>
                </c:pt>
                <c:pt idx="10643">
                  <c:v>0.43602767586708069</c:v>
                </c:pt>
                <c:pt idx="10644">
                  <c:v>0.43602761626243591</c:v>
                </c:pt>
                <c:pt idx="10645">
                  <c:v>0.43602767586708069</c:v>
                </c:pt>
                <c:pt idx="10646">
                  <c:v>0.43602767586708069</c:v>
                </c:pt>
                <c:pt idx="10647">
                  <c:v>0.43602761626243591</c:v>
                </c:pt>
                <c:pt idx="10648">
                  <c:v>0.43602761626243591</c:v>
                </c:pt>
                <c:pt idx="10649">
                  <c:v>0.43602761626243591</c:v>
                </c:pt>
                <c:pt idx="10650">
                  <c:v>0.43602761626243591</c:v>
                </c:pt>
                <c:pt idx="10651">
                  <c:v>0.43602761626243591</c:v>
                </c:pt>
                <c:pt idx="10652">
                  <c:v>0.43602761626243591</c:v>
                </c:pt>
                <c:pt idx="10653">
                  <c:v>0.43602761626243591</c:v>
                </c:pt>
                <c:pt idx="10654">
                  <c:v>0.43602761626243591</c:v>
                </c:pt>
                <c:pt idx="10655">
                  <c:v>0.43602761626243591</c:v>
                </c:pt>
                <c:pt idx="10656">
                  <c:v>0.43602761626243591</c:v>
                </c:pt>
                <c:pt idx="10657">
                  <c:v>0.43602761626243591</c:v>
                </c:pt>
                <c:pt idx="10658">
                  <c:v>0.43602761626243591</c:v>
                </c:pt>
                <c:pt idx="10659">
                  <c:v>0.43602761626243591</c:v>
                </c:pt>
                <c:pt idx="10660">
                  <c:v>0.43602761626243591</c:v>
                </c:pt>
                <c:pt idx="10661">
                  <c:v>0.43602761626243591</c:v>
                </c:pt>
                <c:pt idx="10662">
                  <c:v>0.43602761626243591</c:v>
                </c:pt>
                <c:pt idx="10663">
                  <c:v>0.43602761626243591</c:v>
                </c:pt>
                <c:pt idx="10664">
                  <c:v>0.43602761626243591</c:v>
                </c:pt>
                <c:pt idx="10665">
                  <c:v>0.31946602463722229</c:v>
                </c:pt>
                <c:pt idx="10666">
                  <c:v>0.31944027543067932</c:v>
                </c:pt>
                <c:pt idx="10667">
                  <c:v>0.3194197416305542</c:v>
                </c:pt>
                <c:pt idx="10668">
                  <c:v>0.31942301988601679</c:v>
                </c:pt>
                <c:pt idx="10669">
                  <c:v>0.31943780183792109</c:v>
                </c:pt>
                <c:pt idx="10670">
                  <c:v>0.3194408118724823</c:v>
                </c:pt>
                <c:pt idx="10671">
                  <c:v>0.31942746043205261</c:v>
                </c:pt>
                <c:pt idx="10672">
                  <c:v>0.31941357254981989</c:v>
                </c:pt>
                <c:pt idx="10673">
                  <c:v>0.31941330432891851</c:v>
                </c:pt>
                <c:pt idx="10674">
                  <c:v>0.31942287087440491</c:v>
                </c:pt>
                <c:pt idx="10675">
                  <c:v>0.31942808628082281</c:v>
                </c:pt>
                <c:pt idx="10676">
                  <c:v>0.31942269206047058</c:v>
                </c:pt>
                <c:pt idx="10677">
                  <c:v>0.31941407918930048</c:v>
                </c:pt>
                <c:pt idx="10678">
                  <c:v>0.31941193342208862</c:v>
                </c:pt>
                <c:pt idx="10679">
                  <c:v>0.31941649317741388</c:v>
                </c:pt>
                <c:pt idx="10680">
                  <c:v>0.31942012906074518</c:v>
                </c:pt>
                <c:pt idx="10681">
                  <c:v>0.31941774487495422</c:v>
                </c:pt>
                <c:pt idx="10682">
                  <c:v>0.31941232085227972</c:v>
                </c:pt>
                <c:pt idx="10683">
                  <c:v>0.31940993666648859</c:v>
                </c:pt>
                <c:pt idx="10684">
                  <c:v>0.31941214203834528</c:v>
                </c:pt>
                <c:pt idx="10685">
                  <c:v>0.31941503286361689</c:v>
                </c:pt>
                <c:pt idx="10686">
                  <c:v>0.31941470503807068</c:v>
                </c:pt>
                <c:pt idx="10687">
                  <c:v>0.31941190361976618</c:v>
                </c:pt>
                <c:pt idx="10688">
                  <c:v>0.31941011548042297</c:v>
                </c:pt>
                <c:pt idx="10689">
                  <c:v>0.31941097974777222</c:v>
                </c:pt>
                <c:pt idx="10690">
                  <c:v>0.31941267848014832</c:v>
                </c:pt>
                <c:pt idx="10691">
                  <c:v>0.31941276788711548</c:v>
                </c:pt>
                <c:pt idx="10692">
                  <c:v>0.3194110095500946</c:v>
                </c:pt>
                <c:pt idx="10693">
                  <c:v>0.31940945982933039</c:v>
                </c:pt>
                <c:pt idx="10694">
                  <c:v>0.31940945982933039</c:v>
                </c:pt>
                <c:pt idx="10695">
                  <c:v>0.31941038370132452</c:v>
                </c:pt>
                <c:pt idx="10696">
                  <c:v>0.31941065192222601</c:v>
                </c:pt>
                <c:pt idx="10697">
                  <c:v>0.31940978765487671</c:v>
                </c:pt>
                <c:pt idx="10698">
                  <c:v>0.31940886378288269</c:v>
                </c:pt>
                <c:pt idx="10699">
                  <c:v>0.31940871477127081</c:v>
                </c:pt>
                <c:pt idx="10700">
                  <c:v>0.31940928101539612</c:v>
                </c:pt>
                <c:pt idx="10701">
                  <c:v>0.31940960884094238</c:v>
                </c:pt>
                <c:pt idx="10702">
                  <c:v>0.31940922141075129</c:v>
                </c:pt>
                <c:pt idx="10703">
                  <c:v>0.3194085955619812</c:v>
                </c:pt>
                <c:pt idx="10704">
                  <c:v>0.3194083571434021</c:v>
                </c:pt>
                <c:pt idx="10705">
                  <c:v>0.3194085955619812</c:v>
                </c:pt>
                <c:pt idx="10706">
                  <c:v>0.31940877437591553</c:v>
                </c:pt>
                <c:pt idx="10707">
                  <c:v>0.31940856575965881</c:v>
                </c:pt>
                <c:pt idx="10708">
                  <c:v>0.31940817832946777</c:v>
                </c:pt>
                <c:pt idx="10709">
                  <c:v>0.31940796971321112</c:v>
                </c:pt>
                <c:pt idx="10710">
                  <c:v>0.31940805912017822</c:v>
                </c:pt>
                <c:pt idx="10711">
                  <c:v>0.31940820813179022</c:v>
                </c:pt>
                <c:pt idx="10712">
                  <c:v>0.319408118724823</c:v>
                </c:pt>
                <c:pt idx="10713">
                  <c:v>0.3194078803062439</c:v>
                </c:pt>
                <c:pt idx="10714">
                  <c:v>0.31940770149230963</c:v>
                </c:pt>
                <c:pt idx="10715">
                  <c:v>0.31940770149230963</c:v>
                </c:pt>
                <c:pt idx="10716">
                  <c:v>0.31940776109695429</c:v>
                </c:pt>
                <c:pt idx="10717">
                  <c:v>0.31940770149230963</c:v>
                </c:pt>
                <c:pt idx="10718">
                  <c:v>0.31940755248069758</c:v>
                </c:pt>
                <c:pt idx="10719">
                  <c:v>0.31940737366676331</c:v>
                </c:pt>
                <c:pt idx="10720">
                  <c:v>0.31940737366676331</c:v>
                </c:pt>
                <c:pt idx="10721">
                  <c:v>0.31940737366676331</c:v>
                </c:pt>
                <c:pt idx="10722">
                  <c:v>0.31940734386444092</c:v>
                </c:pt>
                <c:pt idx="10723">
                  <c:v>0.31940722465515142</c:v>
                </c:pt>
                <c:pt idx="10724">
                  <c:v>0.3194071352481842</c:v>
                </c:pt>
                <c:pt idx="10725">
                  <c:v>0.31940707564353937</c:v>
                </c:pt>
                <c:pt idx="10726">
                  <c:v>0.31940707564353937</c:v>
                </c:pt>
                <c:pt idx="10727">
                  <c:v>0.31940704584121699</c:v>
                </c:pt>
                <c:pt idx="10728">
                  <c:v>0.31940698623657232</c:v>
                </c:pt>
                <c:pt idx="10729">
                  <c:v>0.3194068968296051</c:v>
                </c:pt>
                <c:pt idx="10730">
                  <c:v>0.31940680742263788</c:v>
                </c:pt>
                <c:pt idx="10731">
                  <c:v>0.31940677762031561</c:v>
                </c:pt>
                <c:pt idx="10732">
                  <c:v>0.31940674781799322</c:v>
                </c:pt>
                <c:pt idx="10733">
                  <c:v>0.31940668821334839</c:v>
                </c:pt>
                <c:pt idx="10734">
                  <c:v>0.31940662860870361</c:v>
                </c:pt>
                <c:pt idx="10735">
                  <c:v>0.31940659880638123</c:v>
                </c:pt>
                <c:pt idx="10736">
                  <c:v>0.31940653920173651</c:v>
                </c:pt>
                <c:pt idx="10737">
                  <c:v>0.31940650939941412</c:v>
                </c:pt>
                <c:pt idx="10738">
                  <c:v>0.31940644979476929</c:v>
                </c:pt>
                <c:pt idx="10739">
                  <c:v>0.31940639019012451</c:v>
                </c:pt>
                <c:pt idx="10740">
                  <c:v>0.31940636038780212</c:v>
                </c:pt>
                <c:pt idx="10741">
                  <c:v>0.31940633058547968</c:v>
                </c:pt>
                <c:pt idx="10742">
                  <c:v>0.31940627098083502</c:v>
                </c:pt>
                <c:pt idx="10743">
                  <c:v>0.31940621137619019</c:v>
                </c:pt>
                <c:pt idx="10744">
                  <c:v>0.3194061815738678</c:v>
                </c:pt>
                <c:pt idx="10745">
                  <c:v>0.31940615177154541</c:v>
                </c:pt>
                <c:pt idx="10746">
                  <c:v>0.31940612196922302</c:v>
                </c:pt>
                <c:pt idx="10747">
                  <c:v>0.31940606236457819</c:v>
                </c:pt>
                <c:pt idx="10748">
                  <c:v>0.31940600275993353</c:v>
                </c:pt>
                <c:pt idx="10749">
                  <c:v>0.31940597295761108</c:v>
                </c:pt>
                <c:pt idx="10750">
                  <c:v>0.3194059431552887</c:v>
                </c:pt>
                <c:pt idx="10751">
                  <c:v>0.31940591335296631</c:v>
                </c:pt>
                <c:pt idx="10752">
                  <c:v>0.31940585374832148</c:v>
                </c:pt>
                <c:pt idx="10753">
                  <c:v>0.31940582394599909</c:v>
                </c:pt>
                <c:pt idx="10754">
                  <c:v>0.31940579414367681</c:v>
                </c:pt>
                <c:pt idx="10755">
                  <c:v>0.31940573453903198</c:v>
                </c:pt>
                <c:pt idx="10756">
                  <c:v>0.31940570473670959</c:v>
                </c:pt>
                <c:pt idx="10757">
                  <c:v>0.31940567493438721</c:v>
                </c:pt>
                <c:pt idx="10758">
                  <c:v>0.31940564513206482</c:v>
                </c:pt>
                <c:pt idx="10759">
                  <c:v>0.31940561532974238</c:v>
                </c:pt>
                <c:pt idx="10760">
                  <c:v>0.31940555572509771</c:v>
                </c:pt>
                <c:pt idx="10761">
                  <c:v>0.31940552592277532</c:v>
                </c:pt>
                <c:pt idx="10762">
                  <c:v>0.31940546631813049</c:v>
                </c:pt>
                <c:pt idx="10763">
                  <c:v>0.31940546631813049</c:v>
                </c:pt>
                <c:pt idx="10764">
                  <c:v>0.31940540671348572</c:v>
                </c:pt>
                <c:pt idx="10765">
                  <c:v>0.31940540671348572</c:v>
                </c:pt>
                <c:pt idx="10766">
                  <c:v>0.31940531730651861</c:v>
                </c:pt>
                <c:pt idx="10767">
                  <c:v>0.31940531730651861</c:v>
                </c:pt>
                <c:pt idx="10768">
                  <c:v>0.31940525770187378</c:v>
                </c:pt>
                <c:pt idx="10769">
                  <c:v>0.31940522789955139</c:v>
                </c:pt>
                <c:pt idx="10770">
                  <c:v>0.319405198097229</c:v>
                </c:pt>
                <c:pt idx="10771">
                  <c:v>0.31940516829490662</c:v>
                </c:pt>
                <c:pt idx="10772">
                  <c:v>0.31940513849258417</c:v>
                </c:pt>
                <c:pt idx="10773">
                  <c:v>0.31940510869026179</c:v>
                </c:pt>
                <c:pt idx="10774">
                  <c:v>0.31940510869026179</c:v>
                </c:pt>
                <c:pt idx="10775">
                  <c:v>0.31940504908561712</c:v>
                </c:pt>
                <c:pt idx="10776">
                  <c:v>0.31940501928329468</c:v>
                </c:pt>
                <c:pt idx="10777">
                  <c:v>0.31940498948097229</c:v>
                </c:pt>
                <c:pt idx="10778">
                  <c:v>0.3194049596786499</c:v>
                </c:pt>
                <c:pt idx="10779">
                  <c:v>0.31940492987632751</c:v>
                </c:pt>
                <c:pt idx="10780">
                  <c:v>0.31940490007400513</c:v>
                </c:pt>
                <c:pt idx="10781">
                  <c:v>0.31940487027168268</c:v>
                </c:pt>
                <c:pt idx="10782">
                  <c:v>0.31940487027168268</c:v>
                </c:pt>
                <c:pt idx="10783">
                  <c:v>0.31940481066703802</c:v>
                </c:pt>
                <c:pt idx="10784">
                  <c:v>0.31940481066703802</c:v>
                </c:pt>
                <c:pt idx="10785">
                  <c:v>0.31940475106239319</c:v>
                </c:pt>
                <c:pt idx="10786">
                  <c:v>0.3194047212600708</c:v>
                </c:pt>
                <c:pt idx="10787">
                  <c:v>0.31940469145774841</c:v>
                </c:pt>
                <c:pt idx="10788">
                  <c:v>0.31940469145774841</c:v>
                </c:pt>
                <c:pt idx="10789">
                  <c:v>0.31940463185310358</c:v>
                </c:pt>
                <c:pt idx="10790">
                  <c:v>0.31940463185310358</c:v>
                </c:pt>
                <c:pt idx="10791">
                  <c:v>0.31940457224845892</c:v>
                </c:pt>
                <c:pt idx="10792">
                  <c:v>0.31940457224845892</c:v>
                </c:pt>
                <c:pt idx="10793">
                  <c:v>0.31940451264381409</c:v>
                </c:pt>
                <c:pt idx="10794">
                  <c:v>0.31940451264381409</c:v>
                </c:pt>
                <c:pt idx="10795">
                  <c:v>0.31940451264381409</c:v>
                </c:pt>
                <c:pt idx="10796">
                  <c:v>0.31940445303916931</c:v>
                </c:pt>
                <c:pt idx="10797">
                  <c:v>0.31940442323684692</c:v>
                </c:pt>
                <c:pt idx="10798">
                  <c:v>0.31940442323684692</c:v>
                </c:pt>
                <c:pt idx="10799">
                  <c:v>0.31940439343452448</c:v>
                </c:pt>
                <c:pt idx="10800">
                  <c:v>0.31940436363220209</c:v>
                </c:pt>
                <c:pt idx="10801">
                  <c:v>0.31940433382987982</c:v>
                </c:pt>
                <c:pt idx="10802">
                  <c:v>0.31940430402755737</c:v>
                </c:pt>
                <c:pt idx="10803">
                  <c:v>0.31940427422523499</c:v>
                </c:pt>
                <c:pt idx="10804">
                  <c:v>0.31940427422523499</c:v>
                </c:pt>
                <c:pt idx="10805">
                  <c:v>0.31940421462059021</c:v>
                </c:pt>
                <c:pt idx="10806">
                  <c:v>0.31940421462059021</c:v>
                </c:pt>
                <c:pt idx="10807">
                  <c:v>0.31940421462059021</c:v>
                </c:pt>
                <c:pt idx="10808">
                  <c:v>0.31940418481826782</c:v>
                </c:pt>
                <c:pt idx="10809">
                  <c:v>0.31940415501594538</c:v>
                </c:pt>
                <c:pt idx="10810">
                  <c:v>0.31940412521362299</c:v>
                </c:pt>
                <c:pt idx="10811">
                  <c:v>0.31940409541130071</c:v>
                </c:pt>
                <c:pt idx="10812">
                  <c:v>0.31940406560897833</c:v>
                </c:pt>
                <c:pt idx="10813">
                  <c:v>0.31940406560897833</c:v>
                </c:pt>
                <c:pt idx="10814">
                  <c:v>0.31940403580665588</c:v>
                </c:pt>
                <c:pt idx="10815">
                  <c:v>0.31940403580665588</c:v>
                </c:pt>
                <c:pt idx="10816">
                  <c:v>0.3194040060043335</c:v>
                </c:pt>
                <c:pt idx="10817">
                  <c:v>0.31940397620201111</c:v>
                </c:pt>
                <c:pt idx="10818">
                  <c:v>0.31940394639968872</c:v>
                </c:pt>
                <c:pt idx="10819">
                  <c:v>0.31940394639968872</c:v>
                </c:pt>
                <c:pt idx="10820">
                  <c:v>0.31940391659736628</c:v>
                </c:pt>
                <c:pt idx="10821">
                  <c:v>0.31940388679504389</c:v>
                </c:pt>
                <c:pt idx="10822">
                  <c:v>0.31940388679504389</c:v>
                </c:pt>
                <c:pt idx="10823">
                  <c:v>0.31940385699272161</c:v>
                </c:pt>
                <c:pt idx="10824">
                  <c:v>0.31940385699272161</c:v>
                </c:pt>
                <c:pt idx="10825">
                  <c:v>0.31940379738807678</c:v>
                </c:pt>
                <c:pt idx="10826">
                  <c:v>0.31940376758575439</c:v>
                </c:pt>
                <c:pt idx="10827">
                  <c:v>0.31940376758575439</c:v>
                </c:pt>
                <c:pt idx="10828">
                  <c:v>0.31940376758575439</c:v>
                </c:pt>
                <c:pt idx="10829">
                  <c:v>0.31940373778343201</c:v>
                </c:pt>
                <c:pt idx="10830">
                  <c:v>0.31940373778343201</c:v>
                </c:pt>
                <c:pt idx="10831">
                  <c:v>0.31940373778343201</c:v>
                </c:pt>
                <c:pt idx="10832">
                  <c:v>0.31940370798110962</c:v>
                </c:pt>
                <c:pt idx="10833">
                  <c:v>0.31940367817878718</c:v>
                </c:pt>
                <c:pt idx="10834">
                  <c:v>0.31940361857414251</c:v>
                </c:pt>
                <c:pt idx="10835">
                  <c:v>0.31940361857414251</c:v>
                </c:pt>
                <c:pt idx="10836">
                  <c:v>0.31940361857414251</c:v>
                </c:pt>
                <c:pt idx="10837">
                  <c:v>0.31940358877182012</c:v>
                </c:pt>
                <c:pt idx="10838">
                  <c:v>0.31940355896949768</c:v>
                </c:pt>
                <c:pt idx="10839">
                  <c:v>0.31940355896949768</c:v>
                </c:pt>
                <c:pt idx="10840">
                  <c:v>0.31940355896949768</c:v>
                </c:pt>
                <c:pt idx="10841">
                  <c:v>0.31940352916717529</c:v>
                </c:pt>
                <c:pt idx="10842">
                  <c:v>0.31940352916717529</c:v>
                </c:pt>
                <c:pt idx="10843">
                  <c:v>0.31940349936485291</c:v>
                </c:pt>
                <c:pt idx="10844">
                  <c:v>0.31940349936485291</c:v>
                </c:pt>
                <c:pt idx="10845">
                  <c:v>0.31940346956253052</c:v>
                </c:pt>
                <c:pt idx="10846">
                  <c:v>0.31940346956253052</c:v>
                </c:pt>
                <c:pt idx="10847">
                  <c:v>0.31940343976020807</c:v>
                </c:pt>
                <c:pt idx="10848">
                  <c:v>0.31940343976020807</c:v>
                </c:pt>
                <c:pt idx="10849">
                  <c:v>0.31940340995788569</c:v>
                </c:pt>
                <c:pt idx="10850">
                  <c:v>0.31940340995788569</c:v>
                </c:pt>
                <c:pt idx="10851">
                  <c:v>0.31940338015556341</c:v>
                </c:pt>
                <c:pt idx="10852">
                  <c:v>0.31940338015556341</c:v>
                </c:pt>
                <c:pt idx="10853">
                  <c:v>0.31940335035324102</c:v>
                </c:pt>
                <c:pt idx="10854">
                  <c:v>0.31940332055091858</c:v>
                </c:pt>
                <c:pt idx="10855">
                  <c:v>0.31940332055091858</c:v>
                </c:pt>
                <c:pt idx="10856">
                  <c:v>0.31940329074859619</c:v>
                </c:pt>
                <c:pt idx="10857">
                  <c:v>0.31940329074859619</c:v>
                </c:pt>
                <c:pt idx="10858">
                  <c:v>0.3194032609462738</c:v>
                </c:pt>
                <c:pt idx="10859">
                  <c:v>0.3194032609462738</c:v>
                </c:pt>
                <c:pt idx="10860">
                  <c:v>0.3194032609462738</c:v>
                </c:pt>
                <c:pt idx="10861">
                  <c:v>0.3194032609462738</c:v>
                </c:pt>
                <c:pt idx="10862">
                  <c:v>0.31940323114395142</c:v>
                </c:pt>
                <c:pt idx="10863">
                  <c:v>0.31940320134162897</c:v>
                </c:pt>
                <c:pt idx="10864">
                  <c:v>0.31940320134162897</c:v>
                </c:pt>
                <c:pt idx="10865">
                  <c:v>0.31940317153930659</c:v>
                </c:pt>
                <c:pt idx="10866">
                  <c:v>0.31940317153930659</c:v>
                </c:pt>
                <c:pt idx="10867">
                  <c:v>0.31940314173698431</c:v>
                </c:pt>
                <c:pt idx="10868">
                  <c:v>0.31940314173698431</c:v>
                </c:pt>
                <c:pt idx="10869">
                  <c:v>0.31940314173698431</c:v>
                </c:pt>
                <c:pt idx="10870">
                  <c:v>0.31940311193466192</c:v>
                </c:pt>
                <c:pt idx="10871">
                  <c:v>0.31940311193466192</c:v>
                </c:pt>
                <c:pt idx="10872">
                  <c:v>0.31940311193466192</c:v>
                </c:pt>
                <c:pt idx="10873">
                  <c:v>0.31940308213233948</c:v>
                </c:pt>
                <c:pt idx="10874">
                  <c:v>0.31940308213233948</c:v>
                </c:pt>
                <c:pt idx="10875">
                  <c:v>0.31940305233001709</c:v>
                </c:pt>
                <c:pt idx="10876">
                  <c:v>0.31940305233001709</c:v>
                </c:pt>
                <c:pt idx="10877">
                  <c:v>0.31940305233001709</c:v>
                </c:pt>
                <c:pt idx="10878">
                  <c:v>0.31940305233001709</c:v>
                </c:pt>
                <c:pt idx="10879">
                  <c:v>0.3194030225276947</c:v>
                </c:pt>
                <c:pt idx="10880">
                  <c:v>0.31940299272537231</c:v>
                </c:pt>
                <c:pt idx="10881">
                  <c:v>0.31940299272537231</c:v>
                </c:pt>
                <c:pt idx="10882">
                  <c:v>0.31940299272537231</c:v>
                </c:pt>
                <c:pt idx="10883">
                  <c:v>0.31940296292304993</c:v>
                </c:pt>
                <c:pt idx="10884">
                  <c:v>0.31940299272537231</c:v>
                </c:pt>
                <c:pt idx="10885">
                  <c:v>0.31940296292304993</c:v>
                </c:pt>
                <c:pt idx="10886">
                  <c:v>0.31940296292304993</c:v>
                </c:pt>
                <c:pt idx="10887">
                  <c:v>0.31940293312072748</c:v>
                </c:pt>
                <c:pt idx="10888">
                  <c:v>0.31940293312072748</c:v>
                </c:pt>
                <c:pt idx="10889">
                  <c:v>0.31940293312072748</c:v>
                </c:pt>
                <c:pt idx="10890">
                  <c:v>0.31940290331840521</c:v>
                </c:pt>
                <c:pt idx="10891">
                  <c:v>0.31940290331840521</c:v>
                </c:pt>
                <c:pt idx="10892">
                  <c:v>0.31940287351608282</c:v>
                </c:pt>
                <c:pt idx="10893">
                  <c:v>0.31940287351608282</c:v>
                </c:pt>
                <c:pt idx="10894">
                  <c:v>0.31940287351608282</c:v>
                </c:pt>
                <c:pt idx="10895">
                  <c:v>0.31940287351608282</c:v>
                </c:pt>
                <c:pt idx="10896">
                  <c:v>0.31940284371376038</c:v>
                </c:pt>
                <c:pt idx="10897">
                  <c:v>0.31940281391143799</c:v>
                </c:pt>
                <c:pt idx="10898">
                  <c:v>0.31940284371376038</c:v>
                </c:pt>
                <c:pt idx="10899">
                  <c:v>0.31940281391143799</c:v>
                </c:pt>
                <c:pt idx="10900">
                  <c:v>0.31940281391143799</c:v>
                </c:pt>
                <c:pt idx="10901">
                  <c:v>0.31940281391143799</c:v>
                </c:pt>
                <c:pt idx="10902">
                  <c:v>0.3194027841091156</c:v>
                </c:pt>
                <c:pt idx="10903">
                  <c:v>0.3194027841091156</c:v>
                </c:pt>
                <c:pt idx="10904">
                  <c:v>0.3194027841091156</c:v>
                </c:pt>
                <c:pt idx="10905">
                  <c:v>0.3194027841091156</c:v>
                </c:pt>
                <c:pt idx="10906">
                  <c:v>0.3194027841091156</c:v>
                </c:pt>
                <c:pt idx="10907">
                  <c:v>0.3194027841091156</c:v>
                </c:pt>
                <c:pt idx="10908">
                  <c:v>0.31940272450447083</c:v>
                </c:pt>
                <c:pt idx="10909">
                  <c:v>0.31940272450447083</c:v>
                </c:pt>
                <c:pt idx="10910">
                  <c:v>0.31940272450447083</c:v>
                </c:pt>
                <c:pt idx="10911">
                  <c:v>0.31940272450447083</c:v>
                </c:pt>
                <c:pt idx="10912">
                  <c:v>0.31940272450447083</c:v>
                </c:pt>
                <c:pt idx="10913">
                  <c:v>0.31940272450447083</c:v>
                </c:pt>
                <c:pt idx="10914">
                  <c:v>0.31940269470214838</c:v>
                </c:pt>
                <c:pt idx="10915">
                  <c:v>0.31940269470214838</c:v>
                </c:pt>
                <c:pt idx="10916">
                  <c:v>0.31940269470214838</c:v>
                </c:pt>
                <c:pt idx="10917">
                  <c:v>0.31940272450447083</c:v>
                </c:pt>
                <c:pt idx="10918">
                  <c:v>0.31940266489982599</c:v>
                </c:pt>
                <c:pt idx="10919">
                  <c:v>0.31940266489982599</c:v>
                </c:pt>
                <c:pt idx="10920">
                  <c:v>0.31940266489982599</c:v>
                </c:pt>
                <c:pt idx="10921">
                  <c:v>0.31940266489982599</c:v>
                </c:pt>
                <c:pt idx="10922">
                  <c:v>0.31940266489982599</c:v>
                </c:pt>
                <c:pt idx="10923">
                  <c:v>0.31940260529518127</c:v>
                </c:pt>
                <c:pt idx="10924">
                  <c:v>0.31940260529518127</c:v>
                </c:pt>
                <c:pt idx="10925">
                  <c:v>0.31940260529518127</c:v>
                </c:pt>
                <c:pt idx="10926">
                  <c:v>0.31940260529518127</c:v>
                </c:pt>
                <c:pt idx="10927">
                  <c:v>0.31940260529518127</c:v>
                </c:pt>
                <c:pt idx="10928">
                  <c:v>0.31940260529518127</c:v>
                </c:pt>
                <c:pt idx="10929">
                  <c:v>0.31940257549285889</c:v>
                </c:pt>
                <c:pt idx="10930">
                  <c:v>0.31940260529518127</c:v>
                </c:pt>
                <c:pt idx="10931">
                  <c:v>0.31940260529518127</c:v>
                </c:pt>
                <c:pt idx="10932">
                  <c:v>0.31940257549285889</c:v>
                </c:pt>
                <c:pt idx="10933">
                  <c:v>0.31940257549285889</c:v>
                </c:pt>
                <c:pt idx="10934">
                  <c:v>0.31940257549285889</c:v>
                </c:pt>
                <c:pt idx="10935">
                  <c:v>0.3194025456905365</c:v>
                </c:pt>
                <c:pt idx="10936">
                  <c:v>0.3194025456905365</c:v>
                </c:pt>
                <c:pt idx="10937">
                  <c:v>0.3194025456905365</c:v>
                </c:pt>
                <c:pt idx="10938">
                  <c:v>0.31940251588821411</c:v>
                </c:pt>
                <c:pt idx="10939">
                  <c:v>0.31940251588821411</c:v>
                </c:pt>
                <c:pt idx="10940">
                  <c:v>0.3194025456905365</c:v>
                </c:pt>
                <c:pt idx="10941">
                  <c:v>0.31940251588821411</c:v>
                </c:pt>
                <c:pt idx="10942">
                  <c:v>0.31940251588821411</c:v>
                </c:pt>
                <c:pt idx="10943">
                  <c:v>0.31940251588821411</c:v>
                </c:pt>
                <c:pt idx="10944">
                  <c:v>0.31940251588821411</c:v>
                </c:pt>
                <c:pt idx="10945">
                  <c:v>0.31940251588821411</c:v>
                </c:pt>
                <c:pt idx="10946">
                  <c:v>0.31940251588821411</c:v>
                </c:pt>
                <c:pt idx="10947">
                  <c:v>0.31940251588821411</c:v>
                </c:pt>
                <c:pt idx="10948">
                  <c:v>0.31940245628356928</c:v>
                </c:pt>
                <c:pt idx="10949">
                  <c:v>0.31940251588821411</c:v>
                </c:pt>
                <c:pt idx="10950">
                  <c:v>0.31940248608589172</c:v>
                </c:pt>
                <c:pt idx="10951">
                  <c:v>0.31940245628356928</c:v>
                </c:pt>
                <c:pt idx="10952">
                  <c:v>0.31940245628356928</c:v>
                </c:pt>
                <c:pt idx="10953">
                  <c:v>0.31940245628356928</c:v>
                </c:pt>
                <c:pt idx="10954">
                  <c:v>0.31940245628356928</c:v>
                </c:pt>
                <c:pt idx="10955">
                  <c:v>0.31940245628356928</c:v>
                </c:pt>
                <c:pt idx="10956">
                  <c:v>0.31940245628356928</c:v>
                </c:pt>
                <c:pt idx="10957">
                  <c:v>0.31940242648124689</c:v>
                </c:pt>
                <c:pt idx="10958">
                  <c:v>0.31940245628356928</c:v>
                </c:pt>
                <c:pt idx="10959">
                  <c:v>0.31940245628356928</c:v>
                </c:pt>
                <c:pt idx="10960">
                  <c:v>0.31940239667892462</c:v>
                </c:pt>
                <c:pt idx="10961">
                  <c:v>0.31940242648124689</c:v>
                </c:pt>
                <c:pt idx="10962">
                  <c:v>0.31940239667892462</c:v>
                </c:pt>
                <c:pt idx="10963">
                  <c:v>0.31940239667892462</c:v>
                </c:pt>
                <c:pt idx="10964">
                  <c:v>0.31940239667892462</c:v>
                </c:pt>
                <c:pt idx="10965">
                  <c:v>0.31940239667892462</c:v>
                </c:pt>
                <c:pt idx="10966">
                  <c:v>0.31940239667892462</c:v>
                </c:pt>
                <c:pt idx="10967">
                  <c:v>0.31940239667892462</c:v>
                </c:pt>
                <c:pt idx="10968">
                  <c:v>0.31940236687660217</c:v>
                </c:pt>
                <c:pt idx="10969">
                  <c:v>0.31940239667892462</c:v>
                </c:pt>
                <c:pt idx="10970">
                  <c:v>0.31940239667892462</c:v>
                </c:pt>
                <c:pt idx="10971">
                  <c:v>0.31940239667892462</c:v>
                </c:pt>
                <c:pt idx="10972">
                  <c:v>0.31940236687660217</c:v>
                </c:pt>
                <c:pt idx="10973">
                  <c:v>0.31940236687660217</c:v>
                </c:pt>
                <c:pt idx="10974">
                  <c:v>0.31940239667892462</c:v>
                </c:pt>
                <c:pt idx="10975">
                  <c:v>0.31940236687660217</c:v>
                </c:pt>
                <c:pt idx="10976">
                  <c:v>0.31940233707427979</c:v>
                </c:pt>
                <c:pt idx="10977">
                  <c:v>0.31940236687660217</c:v>
                </c:pt>
                <c:pt idx="10978">
                  <c:v>0.31940233707427979</c:v>
                </c:pt>
                <c:pt idx="10979">
                  <c:v>0.31940233707427979</c:v>
                </c:pt>
                <c:pt idx="10980">
                  <c:v>0.31940233707427979</c:v>
                </c:pt>
                <c:pt idx="10981">
                  <c:v>0.31940233707427979</c:v>
                </c:pt>
                <c:pt idx="10982">
                  <c:v>0.3194023072719574</c:v>
                </c:pt>
                <c:pt idx="10983">
                  <c:v>0.3194023072719574</c:v>
                </c:pt>
                <c:pt idx="10984">
                  <c:v>0.3194023072719574</c:v>
                </c:pt>
                <c:pt idx="10985">
                  <c:v>0.31940233707427979</c:v>
                </c:pt>
                <c:pt idx="10986">
                  <c:v>0.3194023072719574</c:v>
                </c:pt>
                <c:pt idx="10987">
                  <c:v>0.31940233707427979</c:v>
                </c:pt>
                <c:pt idx="10988">
                  <c:v>0.3194023072719574</c:v>
                </c:pt>
                <c:pt idx="10989">
                  <c:v>0.3194023072719574</c:v>
                </c:pt>
                <c:pt idx="10990">
                  <c:v>0.3194023072719574</c:v>
                </c:pt>
                <c:pt idx="10991">
                  <c:v>0.3194023072719574</c:v>
                </c:pt>
                <c:pt idx="10992">
                  <c:v>0.31940227746963501</c:v>
                </c:pt>
                <c:pt idx="10993">
                  <c:v>0.3194023072719574</c:v>
                </c:pt>
                <c:pt idx="10994">
                  <c:v>0.3194023072719574</c:v>
                </c:pt>
                <c:pt idx="10995">
                  <c:v>0.3194023072719574</c:v>
                </c:pt>
                <c:pt idx="10996">
                  <c:v>0.3194023072719574</c:v>
                </c:pt>
                <c:pt idx="10997">
                  <c:v>0.31940227746963501</c:v>
                </c:pt>
                <c:pt idx="10998">
                  <c:v>0.31940227746963501</c:v>
                </c:pt>
                <c:pt idx="10999">
                  <c:v>0.31940227746963501</c:v>
                </c:pt>
                <c:pt idx="11000">
                  <c:v>0.31940227746963501</c:v>
                </c:pt>
                <c:pt idx="11001">
                  <c:v>0.31940224766731262</c:v>
                </c:pt>
                <c:pt idx="11002">
                  <c:v>0.31940227746963501</c:v>
                </c:pt>
                <c:pt idx="11003">
                  <c:v>0.31940224766731262</c:v>
                </c:pt>
                <c:pt idx="11004">
                  <c:v>0.31940224766731262</c:v>
                </c:pt>
                <c:pt idx="11005">
                  <c:v>0.31940224766731262</c:v>
                </c:pt>
                <c:pt idx="11006">
                  <c:v>0.31940224766731262</c:v>
                </c:pt>
                <c:pt idx="11007">
                  <c:v>0.31940224766731262</c:v>
                </c:pt>
                <c:pt idx="11008">
                  <c:v>0.31940224766731262</c:v>
                </c:pt>
                <c:pt idx="11009">
                  <c:v>0.31940224766731262</c:v>
                </c:pt>
                <c:pt idx="11010">
                  <c:v>0.31940221786499018</c:v>
                </c:pt>
                <c:pt idx="11011">
                  <c:v>0.31940224766731262</c:v>
                </c:pt>
                <c:pt idx="11012">
                  <c:v>0.31940224766731262</c:v>
                </c:pt>
                <c:pt idx="11013">
                  <c:v>0.31940224766731262</c:v>
                </c:pt>
                <c:pt idx="11014">
                  <c:v>0.31940224766731262</c:v>
                </c:pt>
                <c:pt idx="11015">
                  <c:v>0.31940221786499018</c:v>
                </c:pt>
                <c:pt idx="11016">
                  <c:v>0.31940221786499018</c:v>
                </c:pt>
                <c:pt idx="11017">
                  <c:v>0.31940221786499018</c:v>
                </c:pt>
                <c:pt idx="11018">
                  <c:v>0.31940221786499018</c:v>
                </c:pt>
                <c:pt idx="11019">
                  <c:v>0.31940218806266779</c:v>
                </c:pt>
                <c:pt idx="11020">
                  <c:v>0.31940221786499018</c:v>
                </c:pt>
                <c:pt idx="11021">
                  <c:v>0.31940218806266779</c:v>
                </c:pt>
                <c:pt idx="11022">
                  <c:v>0.31940221786499018</c:v>
                </c:pt>
                <c:pt idx="11023">
                  <c:v>0.31940218806266779</c:v>
                </c:pt>
                <c:pt idx="11024">
                  <c:v>0.31940218806266779</c:v>
                </c:pt>
                <c:pt idx="11025">
                  <c:v>0.31940221786499018</c:v>
                </c:pt>
                <c:pt idx="11026">
                  <c:v>0.31940218806266779</c:v>
                </c:pt>
                <c:pt idx="11027">
                  <c:v>0.31940218806266779</c:v>
                </c:pt>
                <c:pt idx="11028">
                  <c:v>0.31940218806266779</c:v>
                </c:pt>
                <c:pt idx="11029">
                  <c:v>0.31940218806266779</c:v>
                </c:pt>
                <c:pt idx="11030">
                  <c:v>0.31940218806266779</c:v>
                </c:pt>
                <c:pt idx="11031">
                  <c:v>0.31940215826034551</c:v>
                </c:pt>
                <c:pt idx="11032">
                  <c:v>0.31940218806266779</c:v>
                </c:pt>
                <c:pt idx="11033">
                  <c:v>0.31940218806266779</c:v>
                </c:pt>
                <c:pt idx="11034">
                  <c:v>0.31940215826034551</c:v>
                </c:pt>
                <c:pt idx="11035">
                  <c:v>0.31940215826034551</c:v>
                </c:pt>
                <c:pt idx="11036">
                  <c:v>0.31940218806266779</c:v>
                </c:pt>
                <c:pt idx="11037">
                  <c:v>0.31940215826034551</c:v>
                </c:pt>
                <c:pt idx="11038">
                  <c:v>0.31940218806266779</c:v>
                </c:pt>
                <c:pt idx="11039">
                  <c:v>0.31940215826034551</c:v>
                </c:pt>
                <c:pt idx="11040">
                  <c:v>0.31940215826034551</c:v>
                </c:pt>
                <c:pt idx="11041">
                  <c:v>0.31940218806266779</c:v>
                </c:pt>
                <c:pt idx="11042">
                  <c:v>0.31940215826034551</c:v>
                </c:pt>
                <c:pt idx="11043">
                  <c:v>0.31940215826034551</c:v>
                </c:pt>
                <c:pt idx="11044">
                  <c:v>0.31940215826034551</c:v>
                </c:pt>
                <c:pt idx="11045">
                  <c:v>0.31940212845802313</c:v>
                </c:pt>
                <c:pt idx="11046">
                  <c:v>0.31940215826034551</c:v>
                </c:pt>
                <c:pt idx="11047">
                  <c:v>0.31940215826034551</c:v>
                </c:pt>
                <c:pt idx="11048">
                  <c:v>0.31940212845802313</c:v>
                </c:pt>
                <c:pt idx="11049">
                  <c:v>0.31940212845802313</c:v>
                </c:pt>
                <c:pt idx="11050">
                  <c:v>0.31940212845802313</c:v>
                </c:pt>
                <c:pt idx="11051">
                  <c:v>0.31940212845802313</c:v>
                </c:pt>
                <c:pt idx="11052">
                  <c:v>0.31940212845802313</c:v>
                </c:pt>
                <c:pt idx="11053">
                  <c:v>0.31940212845802313</c:v>
                </c:pt>
                <c:pt idx="11054">
                  <c:v>0.31940212845802313</c:v>
                </c:pt>
                <c:pt idx="11055">
                  <c:v>0.31940212845802313</c:v>
                </c:pt>
                <c:pt idx="11056">
                  <c:v>0.31940212845802313</c:v>
                </c:pt>
                <c:pt idx="11057">
                  <c:v>0.31940212845802313</c:v>
                </c:pt>
                <c:pt idx="11058">
                  <c:v>0.31940212845802313</c:v>
                </c:pt>
                <c:pt idx="11059">
                  <c:v>0.31940212845802313</c:v>
                </c:pt>
                <c:pt idx="11060">
                  <c:v>0.31940212845802313</c:v>
                </c:pt>
                <c:pt idx="11061">
                  <c:v>0.31940212845802313</c:v>
                </c:pt>
                <c:pt idx="11062">
                  <c:v>0.31940212845802313</c:v>
                </c:pt>
                <c:pt idx="11063">
                  <c:v>0.31940212845802313</c:v>
                </c:pt>
                <c:pt idx="11064">
                  <c:v>0.31940212845802313</c:v>
                </c:pt>
                <c:pt idx="11065">
                  <c:v>0.31940212845802313</c:v>
                </c:pt>
                <c:pt idx="11066">
                  <c:v>0.31940212845802313</c:v>
                </c:pt>
                <c:pt idx="11067">
                  <c:v>0.31940212845802313</c:v>
                </c:pt>
                <c:pt idx="11068">
                  <c:v>0.31940209865570068</c:v>
                </c:pt>
                <c:pt idx="11069">
                  <c:v>0.31940209865570068</c:v>
                </c:pt>
                <c:pt idx="11070">
                  <c:v>0.31940212845802313</c:v>
                </c:pt>
                <c:pt idx="11071">
                  <c:v>0.31940209865570068</c:v>
                </c:pt>
                <c:pt idx="11072">
                  <c:v>0.31940209865570068</c:v>
                </c:pt>
                <c:pt idx="11073">
                  <c:v>0.31940209865570068</c:v>
                </c:pt>
                <c:pt idx="11074">
                  <c:v>0.31940209865570068</c:v>
                </c:pt>
                <c:pt idx="11075">
                  <c:v>0.31940209865570068</c:v>
                </c:pt>
                <c:pt idx="11076">
                  <c:v>0.31940209865570068</c:v>
                </c:pt>
                <c:pt idx="11077">
                  <c:v>0.31940209865570068</c:v>
                </c:pt>
                <c:pt idx="11078">
                  <c:v>0.31940212845802313</c:v>
                </c:pt>
                <c:pt idx="11079">
                  <c:v>0.31940209865570068</c:v>
                </c:pt>
                <c:pt idx="11080">
                  <c:v>0.31940209865570068</c:v>
                </c:pt>
                <c:pt idx="11081">
                  <c:v>0.31940209865570068</c:v>
                </c:pt>
                <c:pt idx="11082">
                  <c:v>0.31940209865570068</c:v>
                </c:pt>
                <c:pt idx="11083">
                  <c:v>0.31940209865570068</c:v>
                </c:pt>
                <c:pt idx="11084">
                  <c:v>0.31940209865570068</c:v>
                </c:pt>
                <c:pt idx="11085">
                  <c:v>0.31940209865570068</c:v>
                </c:pt>
                <c:pt idx="11086">
                  <c:v>0.31940209865570068</c:v>
                </c:pt>
                <c:pt idx="11087">
                  <c:v>0.31940209865570068</c:v>
                </c:pt>
                <c:pt idx="11088">
                  <c:v>0.31940209865570068</c:v>
                </c:pt>
                <c:pt idx="11089">
                  <c:v>0.31940209865570068</c:v>
                </c:pt>
                <c:pt idx="11090">
                  <c:v>0.31940209865570068</c:v>
                </c:pt>
                <c:pt idx="11091">
                  <c:v>0.31940209865570068</c:v>
                </c:pt>
                <c:pt idx="11092">
                  <c:v>0.3194020688533783</c:v>
                </c:pt>
                <c:pt idx="11093">
                  <c:v>0.31940209865570068</c:v>
                </c:pt>
                <c:pt idx="11094">
                  <c:v>0.3194020688533783</c:v>
                </c:pt>
                <c:pt idx="11095">
                  <c:v>0.31940209865570068</c:v>
                </c:pt>
                <c:pt idx="11096">
                  <c:v>0.31940209865570068</c:v>
                </c:pt>
                <c:pt idx="11097">
                  <c:v>0.31940209865570068</c:v>
                </c:pt>
                <c:pt idx="11098">
                  <c:v>0.3194020688533783</c:v>
                </c:pt>
                <c:pt idx="11099">
                  <c:v>0.31940203905105591</c:v>
                </c:pt>
                <c:pt idx="11100">
                  <c:v>0.31940209865570068</c:v>
                </c:pt>
                <c:pt idx="11101">
                  <c:v>0.31940209865570068</c:v>
                </c:pt>
                <c:pt idx="11102">
                  <c:v>0.31940209865570068</c:v>
                </c:pt>
                <c:pt idx="11103">
                  <c:v>0.3194020688533783</c:v>
                </c:pt>
                <c:pt idx="11104">
                  <c:v>0.31940203905105591</c:v>
                </c:pt>
                <c:pt idx="11105">
                  <c:v>0.31940209865570068</c:v>
                </c:pt>
                <c:pt idx="11106">
                  <c:v>0.31940203905105591</c:v>
                </c:pt>
                <c:pt idx="11107">
                  <c:v>0.3194020688533783</c:v>
                </c:pt>
                <c:pt idx="11108">
                  <c:v>0.31940209865570068</c:v>
                </c:pt>
                <c:pt idx="11109">
                  <c:v>0.3194020688533783</c:v>
                </c:pt>
                <c:pt idx="11110">
                  <c:v>0.31940203905105591</c:v>
                </c:pt>
                <c:pt idx="11111">
                  <c:v>0.3194020688533783</c:v>
                </c:pt>
                <c:pt idx="11112">
                  <c:v>0.31940203905105591</c:v>
                </c:pt>
                <c:pt idx="11113">
                  <c:v>0.3194020688533783</c:v>
                </c:pt>
                <c:pt idx="11114">
                  <c:v>0.31940209865570068</c:v>
                </c:pt>
                <c:pt idx="11115">
                  <c:v>0.31940209865570068</c:v>
                </c:pt>
                <c:pt idx="11116">
                  <c:v>0.31940203905105591</c:v>
                </c:pt>
                <c:pt idx="11117">
                  <c:v>0.31940209865570068</c:v>
                </c:pt>
                <c:pt idx="11118">
                  <c:v>0.31940209865570068</c:v>
                </c:pt>
                <c:pt idx="11119">
                  <c:v>0.3194020688533783</c:v>
                </c:pt>
                <c:pt idx="11120">
                  <c:v>0.3194020688533783</c:v>
                </c:pt>
                <c:pt idx="11121">
                  <c:v>0.31940203905105591</c:v>
                </c:pt>
                <c:pt idx="11122">
                  <c:v>0.3194020688533783</c:v>
                </c:pt>
                <c:pt idx="11123">
                  <c:v>0.31940203905105591</c:v>
                </c:pt>
                <c:pt idx="11124">
                  <c:v>0.31940203905105591</c:v>
                </c:pt>
                <c:pt idx="11125">
                  <c:v>0.32764109969139099</c:v>
                </c:pt>
                <c:pt idx="11126">
                  <c:v>0.32763603329658508</c:v>
                </c:pt>
                <c:pt idx="11127">
                  <c:v>0.32763281464576721</c:v>
                </c:pt>
                <c:pt idx="11128">
                  <c:v>0.32763466238975519</c:v>
                </c:pt>
                <c:pt idx="11129">
                  <c:v>0.3276374340057373</c:v>
                </c:pt>
                <c:pt idx="11130">
                  <c:v>0.32763674855232239</c:v>
                </c:pt>
                <c:pt idx="11131">
                  <c:v>0.32763364911079412</c:v>
                </c:pt>
                <c:pt idx="11132">
                  <c:v>0.32763215899467468</c:v>
                </c:pt>
                <c:pt idx="11133">
                  <c:v>0.32763367891311651</c:v>
                </c:pt>
                <c:pt idx="11134">
                  <c:v>0.32763528823852539</c:v>
                </c:pt>
                <c:pt idx="11135">
                  <c:v>0.32763466238975519</c:v>
                </c:pt>
                <c:pt idx="11136">
                  <c:v>0.3276328444480896</c:v>
                </c:pt>
                <c:pt idx="11137">
                  <c:v>0.32763221859931951</c:v>
                </c:pt>
                <c:pt idx="11138">
                  <c:v>0.32763320207595831</c:v>
                </c:pt>
                <c:pt idx="11139">
                  <c:v>0.32763400673866272</c:v>
                </c:pt>
                <c:pt idx="11140">
                  <c:v>0.32763338088989258</c:v>
                </c:pt>
                <c:pt idx="11141">
                  <c:v>0.32763227820396418</c:v>
                </c:pt>
                <c:pt idx="11142">
                  <c:v>0.32763209939002991</c:v>
                </c:pt>
                <c:pt idx="11143">
                  <c:v>0.32763281464576721</c:v>
                </c:pt>
                <c:pt idx="11144">
                  <c:v>0.32763323187828058</c:v>
                </c:pt>
                <c:pt idx="11145">
                  <c:v>0.32763278484344482</c:v>
                </c:pt>
                <c:pt idx="11146">
                  <c:v>0.32763218879699713</c:v>
                </c:pt>
                <c:pt idx="11147">
                  <c:v>0.32763215899467468</c:v>
                </c:pt>
                <c:pt idx="11148">
                  <c:v>0.3276326060295105</c:v>
                </c:pt>
                <c:pt idx="11149">
                  <c:v>0.32763275504112238</c:v>
                </c:pt>
                <c:pt idx="11150">
                  <c:v>0.32763242721557623</c:v>
                </c:pt>
                <c:pt idx="11151">
                  <c:v>0.32763209939002991</c:v>
                </c:pt>
                <c:pt idx="11152">
                  <c:v>0.32763209939002991</c:v>
                </c:pt>
                <c:pt idx="11153">
                  <c:v>0.32763233780860901</c:v>
                </c:pt>
                <c:pt idx="11154">
                  <c:v>0.32763239741325378</c:v>
                </c:pt>
                <c:pt idx="11155">
                  <c:v>0.32763215899467468</c:v>
                </c:pt>
                <c:pt idx="11156">
                  <c:v>0.32763198018074041</c:v>
                </c:pt>
                <c:pt idx="11157">
                  <c:v>0.32763209939002991</c:v>
                </c:pt>
                <c:pt idx="11158">
                  <c:v>0.32763218879699713</c:v>
                </c:pt>
                <c:pt idx="11159">
                  <c:v>0.32763221859931951</c:v>
                </c:pt>
                <c:pt idx="11160">
                  <c:v>0.32763209939002991</c:v>
                </c:pt>
                <c:pt idx="11161">
                  <c:v>0.32763198018074041</c:v>
                </c:pt>
                <c:pt idx="11162">
                  <c:v>0.32763206958770752</c:v>
                </c:pt>
                <c:pt idx="11163">
                  <c:v>0.32763209939002991</c:v>
                </c:pt>
                <c:pt idx="11164">
                  <c:v>0.32763206958770752</c:v>
                </c:pt>
                <c:pt idx="11165">
                  <c:v>0.32763198018074041</c:v>
                </c:pt>
                <c:pt idx="11166">
                  <c:v>0.32763198018074041</c:v>
                </c:pt>
                <c:pt idx="11167">
                  <c:v>0.32763200998306269</c:v>
                </c:pt>
                <c:pt idx="11168">
                  <c:v>0.32763209939002991</c:v>
                </c:pt>
                <c:pt idx="11169">
                  <c:v>0.32763203978538508</c:v>
                </c:pt>
                <c:pt idx="11170">
                  <c:v>0.32763198018074041</c:v>
                </c:pt>
                <c:pt idx="11171">
                  <c:v>0.32763195037841802</c:v>
                </c:pt>
                <c:pt idx="11172">
                  <c:v>0.32763200998306269</c:v>
                </c:pt>
                <c:pt idx="11173">
                  <c:v>0.32763203978538508</c:v>
                </c:pt>
                <c:pt idx="11174">
                  <c:v>0.32763198018074041</c:v>
                </c:pt>
                <c:pt idx="11175">
                  <c:v>0.32763195037841802</c:v>
                </c:pt>
                <c:pt idx="11176">
                  <c:v>0.32763192057609558</c:v>
                </c:pt>
                <c:pt idx="11177">
                  <c:v>0.32763195037841802</c:v>
                </c:pt>
                <c:pt idx="11178">
                  <c:v>0.32763195037841802</c:v>
                </c:pt>
                <c:pt idx="11179">
                  <c:v>0.32763192057609558</c:v>
                </c:pt>
                <c:pt idx="11180">
                  <c:v>0.32763192057609558</c:v>
                </c:pt>
                <c:pt idx="11181">
                  <c:v>0.32763195037841802</c:v>
                </c:pt>
                <c:pt idx="11182">
                  <c:v>0.32763198018074041</c:v>
                </c:pt>
                <c:pt idx="11183">
                  <c:v>0.32763195037841802</c:v>
                </c:pt>
                <c:pt idx="11184">
                  <c:v>0.32763195037841802</c:v>
                </c:pt>
                <c:pt idx="11185">
                  <c:v>0.32763192057609558</c:v>
                </c:pt>
                <c:pt idx="11186">
                  <c:v>0.32763195037841802</c:v>
                </c:pt>
                <c:pt idx="11187">
                  <c:v>0.32763195037841802</c:v>
                </c:pt>
                <c:pt idx="11188">
                  <c:v>0.32763192057609558</c:v>
                </c:pt>
                <c:pt idx="11189">
                  <c:v>0.32763195037841802</c:v>
                </c:pt>
                <c:pt idx="11190">
                  <c:v>0.32763192057609558</c:v>
                </c:pt>
                <c:pt idx="11191">
                  <c:v>0.32763195037841802</c:v>
                </c:pt>
                <c:pt idx="11192">
                  <c:v>0.32763192057609558</c:v>
                </c:pt>
                <c:pt idx="11193">
                  <c:v>0.32763195037841802</c:v>
                </c:pt>
                <c:pt idx="11194">
                  <c:v>0.32763192057609558</c:v>
                </c:pt>
                <c:pt idx="11195">
                  <c:v>0.32763192057609558</c:v>
                </c:pt>
                <c:pt idx="11196">
                  <c:v>0.32763189077377319</c:v>
                </c:pt>
                <c:pt idx="11197">
                  <c:v>0.32763192057609558</c:v>
                </c:pt>
                <c:pt idx="11198">
                  <c:v>0.32763192057609558</c:v>
                </c:pt>
                <c:pt idx="11199">
                  <c:v>0.32763192057609558</c:v>
                </c:pt>
                <c:pt idx="11200">
                  <c:v>0.32763192057609558</c:v>
                </c:pt>
                <c:pt idx="11201">
                  <c:v>0.32763195037841802</c:v>
                </c:pt>
                <c:pt idx="11202">
                  <c:v>0.32763189077377319</c:v>
                </c:pt>
                <c:pt idx="11203">
                  <c:v>0.32763192057609558</c:v>
                </c:pt>
                <c:pt idx="11204">
                  <c:v>0.32763189077377319</c:v>
                </c:pt>
                <c:pt idx="11205">
                  <c:v>0.32763192057609558</c:v>
                </c:pt>
                <c:pt idx="11206">
                  <c:v>0.32763189077377319</c:v>
                </c:pt>
                <c:pt idx="11207">
                  <c:v>0.32763192057609558</c:v>
                </c:pt>
                <c:pt idx="11208">
                  <c:v>0.32763192057609558</c:v>
                </c:pt>
                <c:pt idx="11209">
                  <c:v>0.32763192057609558</c:v>
                </c:pt>
                <c:pt idx="11210">
                  <c:v>0.32763189077377319</c:v>
                </c:pt>
                <c:pt idx="11211">
                  <c:v>0.32763189077377319</c:v>
                </c:pt>
                <c:pt idx="11212">
                  <c:v>0.32763189077377319</c:v>
                </c:pt>
                <c:pt idx="11213">
                  <c:v>0.32763192057609558</c:v>
                </c:pt>
                <c:pt idx="11214">
                  <c:v>0.32763189077377319</c:v>
                </c:pt>
                <c:pt idx="11215">
                  <c:v>0.32763189077377319</c:v>
                </c:pt>
                <c:pt idx="11216">
                  <c:v>0.32763192057609558</c:v>
                </c:pt>
                <c:pt idx="11217">
                  <c:v>0.32763186097145081</c:v>
                </c:pt>
                <c:pt idx="11218">
                  <c:v>0.32763189077377319</c:v>
                </c:pt>
                <c:pt idx="11219">
                  <c:v>0.32763189077377319</c:v>
                </c:pt>
                <c:pt idx="11220">
                  <c:v>0.32763189077377319</c:v>
                </c:pt>
                <c:pt idx="11221">
                  <c:v>0.32763189077377319</c:v>
                </c:pt>
                <c:pt idx="11222">
                  <c:v>0.32763186097145081</c:v>
                </c:pt>
                <c:pt idx="11223">
                  <c:v>0.32763189077377319</c:v>
                </c:pt>
                <c:pt idx="11224">
                  <c:v>0.32763189077377319</c:v>
                </c:pt>
                <c:pt idx="11225">
                  <c:v>0.32763192057609558</c:v>
                </c:pt>
                <c:pt idx="11226">
                  <c:v>0.32763192057609558</c:v>
                </c:pt>
                <c:pt idx="11227">
                  <c:v>0.32763189077377319</c:v>
                </c:pt>
                <c:pt idx="11228">
                  <c:v>0.32763189077377319</c:v>
                </c:pt>
                <c:pt idx="11229">
                  <c:v>0.32763186097145081</c:v>
                </c:pt>
                <c:pt idx="11230">
                  <c:v>0.32763186097145081</c:v>
                </c:pt>
                <c:pt idx="11231">
                  <c:v>0.32763189077377319</c:v>
                </c:pt>
                <c:pt idx="11232">
                  <c:v>0.32763189077377319</c:v>
                </c:pt>
                <c:pt idx="11233">
                  <c:v>0.32763189077377319</c:v>
                </c:pt>
                <c:pt idx="11234">
                  <c:v>0.32763189077377319</c:v>
                </c:pt>
                <c:pt idx="11235">
                  <c:v>0.32763186097145081</c:v>
                </c:pt>
                <c:pt idx="11236">
                  <c:v>0.32763186097145081</c:v>
                </c:pt>
                <c:pt idx="11237">
                  <c:v>0.32763186097145081</c:v>
                </c:pt>
                <c:pt idx="11238">
                  <c:v>0.32763189077377319</c:v>
                </c:pt>
                <c:pt idx="11239">
                  <c:v>0.32763186097145081</c:v>
                </c:pt>
                <c:pt idx="11240">
                  <c:v>0.32763186097145081</c:v>
                </c:pt>
                <c:pt idx="11241">
                  <c:v>0.32763192057609558</c:v>
                </c:pt>
                <c:pt idx="11242">
                  <c:v>0.32763189077377319</c:v>
                </c:pt>
                <c:pt idx="11243">
                  <c:v>0.44596189260482788</c:v>
                </c:pt>
                <c:pt idx="11244">
                  <c:v>0.44595807790756231</c:v>
                </c:pt>
                <c:pt idx="11245">
                  <c:v>0.44595354795455933</c:v>
                </c:pt>
                <c:pt idx="11246">
                  <c:v>0.44595044851303101</c:v>
                </c:pt>
                <c:pt idx="11247">
                  <c:v>0.44594836235046392</c:v>
                </c:pt>
                <c:pt idx="11248">
                  <c:v>0.4459458589553833</c:v>
                </c:pt>
                <c:pt idx="11249">
                  <c:v>0.44594287872314448</c:v>
                </c:pt>
                <c:pt idx="11250">
                  <c:v>0.44594088196754461</c:v>
                </c:pt>
                <c:pt idx="11251">
                  <c:v>0.44594070315361017</c:v>
                </c:pt>
                <c:pt idx="11252">
                  <c:v>0.44594162702560419</c:v>
                </c:pt>
                <c:pt idx="11253">
                  <c:v>0.44594204425811768</c:v>
                </c:pt>
                <c:pt idx="11254">
                  <c:v>0.44594141840934748</c:v>
                </c:pt>
                <c:pt idx="11255">
                  <c:v>0.44594034552574158</c:v>
                </c:pt>
                <c:pt idx="11256">
                  <c:v>0.44593966007232672</c:v>
                </c:pt>
                <c:pt idx="11257">
                  <c:v>0.44593918323516851</c:v>
                </c:pt>
                <c:pt idx="11258">
                  <c:v>0.44593840837478638</c:v>
                </c:pt>
                <c:pt idx="11259">
                  <c:v>0.44593745470047003</c:v>
                </c:pt>
                <c:pt idx="11260">
                  <c:v>0.44593679904937739</c:v>
                </c:pt>
                <c:pt idx="11261">
                  <c:v>0.44593673944473272</c:v>
                </c:pt>
                <c:pt idx="11262">
                  <c:v>0.44593709707260132</c:v>
                </c:pt>
                <c:pt idx="11263">
                  <c:v>0.4459373950958252</c:v>
                </c:pt>
                <c:pt idx="11264">
                  <c:v>0.44593751430511469</c:v>
                </c:pt>
                <c:pt idx="11265">
                  <c:v>0.4459376335144043</c:v>
                </c:pt>
                <c:pt idx="11266">
                  <c:v>0.44593775272369379</c:v>
                </c:pt>
                <c:pt idx="11267">
                  <c:v>0.44593784213066101</c:v>
                </c:pt>
                <c:pt idx="11268">
                  <c:v>0.4459376335144043</c:v>
                </c:pt>
                <c:pt idx="11269">
                  <c:v>0.44593730568885798</c:v>
                </c:pt>
                <c:pt idx="11270">
                  <c:v>0.44593697786331182</c:v>
                </c:pt>
                <c:pt idx="11271">
                  <c:v>0.44593685865402222</c:v>
                </c:pt>
                <c:pt idx="11272">
                  <c:v>0.44593679904937739</c:v>
                </c:pt>
                <c:pt idx="11273">
                  <c:v>0.44593673944473272</c:v>
                </c:pt>
                <c:pt idx="11274">
                  <c:v>0.44593667984008789</c:v>
                </c:pt>
                <c:pt idx="11275">
                  <c:v>0.44593679904937739</c:v>
                </c:pt>
                <c:pt idx="11276">
                  <c:v>0.4459368884563446</c:v>
                </c:pt>
                <c:pt idx="11277">
                  <c:v>0.44593700766563421</c:v>
                </c:pt>
                <c:pt idx="11278">
                  <c:v>0.44593700766563421</c:v>
                </c:pt>
                <c:pt idx="11279">
                  <c:v>0.44593694806098938</c:v>
                </c:pt>
                <c:pt idx="11280">
                  <c:v>0.44593691825866699</c:v>
                </c:pt>
                <c:pt idx="11281">
                  <c:v>0.44593685865402222</c:v>
                </c:pt>
                <c:pt idx="11282">
                  <c:v>0.44593679904937739</c:v>
                </c:pt>
                <c:pt idx="11283">
                  <c:v>0.44593670964241028</c:v>
                </c:pt>
                <c:pt idx="11284">
                  <c:v>0.44593667984008789</c:v>
                </c:pt>
                <c:pt idx="11285">
                  <c:v>0.44593667984008789</c:v>
                </c:pt>
                <c:pt idx="11286">
                  <c:v>0.44593667984008789</c:v>
                </c:pt>
                <c:pt idx="11287">
                  <c:v>0.44593673944473272</c:v>
                </c:pt>
                <c:pt idx="11288">
                  <c:v>0.44593673944473272</c:v>
                </c:pt>
                <c:pt idx="11289">
                  <c:v>0.44593673944473272</c:v>
                </c:pt>
                <c:pt idx="11290">
                  <c:v>0.44593673944473272</c:v>
                </c:pt>
                <c:pt idx="11291">
                  <c:v>0.44593676924705511</c:v>
                </c:pt>
                <c:pt idx="11292">
                  <c:v>0.44593673944473272</c:v>
                </c:pt>
                <c:pt idx="11293">
                  <c:v>0.44593670964241028</c:v>
                </c:pt>
                <c:pt idx="11294">
                  <c:v>0.44593667984008789</c:v>
                </c:pt>
                <c:pt idx="11295">
                  <c:v>0.44593667984008789</c:v>
                </c:pt>
                <c:pt idx="11296">
                  <c:v>0.44593667984008789</c:v>
                </c:pt>
                <c:pt idx="11297">
                  <c:v>0.44593667984008789</c:v>
                </c:pt>
                <c:pt idx="11298">
                  <c:v>0.44593667984008789</c:v>
                </c:pt>
                <c:pt idx="11299">
                  <c:v>0.44593667984008789</c:v>
                </c:pt>
                <c:pt idx="11300">
                  <c:v>7.3165126144886017E-2</c:v>
                </c:pt>
                <c:pt idx="11301">
                  <c:v>7.0127382874488831E-2</c:v>
                </c:pt>
                <c:pt idx="11302">
                  <c:v>6.6537931561470032E-2</c:v>
                </c:pt>
                <c:pt idx="11303">
                  <c:v>6.6085770726203918E-2</c:v>
                </c:pt>
                <c:pt idx="11304">
                  <c:v>6.4669951796531677E-2</c:v>
                </c:pt>
                <c:pt idx="11305">
                  <c:v>6.3912577927112579E-2</c:v>
                </c:pt>
                <c:pt idx="11306">
                  <c:v>6.075635552406311E-2</c:v>
                </c:pt>
                <c:pt idx="11307">
                  <c:v>6.0254037380218513E-2</c:v>
                </c:pt>
                <c:pt idx="11308">
                  <c:v>5.7153947651386261E-2</c:v>
                </c:pt>
                <c:pt idx="11309">
                  <c:v>5.2496284246444702E-2</c:v>
                </c:pt>
                <c:pt idx="11310">
                  <c:v>5.0825994461774833E-2</c:v>
                </c:pt>
                <c:pt idx="11311">
                  <c:v>4.2697329074144363E-2</c:v>
                </c:pt>
                <c:pt idx="11312">
                  <c:v>3.7804719060659409E-2</c:v>
                </c:pt>
                <c:pt idx="11313">
                  <c:v>3.1933534890413277E-2</c:v>
                </c:pt>
                <c:pt idx="11314">
                  <c:v>2.4139933288097382E-2</c:v>
                </c:pt>
                <c:pt idx="11315">
                  <c:v>2.1503575146198269E-2</c:v>
                </c:pt>
                <c:pt idx="11316">
                  <c:v>1.4113134704530241E-2</c:v>
                </c:pt>
                <c:pt idx="11317">
                  <c:v>1.2663545086979869E-2</c:v>
                </c:pt>
                <c:pt idx="11318">
                  <c:v>9.8985042423009872E-3</c:v>
                </c:pt>
                <c:pt idx="11319">
                  <c:v>6.3357711769640446E-3</c:v>
                </c:pt>
                <c:pt idx="11320">
                  <c:v>6.4102970063686371E-3</c:v>
                </c:pt>
                <c:pt idx="11321">
                  <c:v>4.6895192936062813E-3</c:v>
                </c:pt>
                <c:pt idx="11322">
                  <c:v>2.9656842816621069E-3</c:v>
                </c:pt>
                <c:pt idx="11323">
                  <c:v>3.3949424978345628E-3</c:v>
                </c:pt>
                <c:pt idx="11324">
                  <c:v>2.5558345951139931E-3</c:v>
                </c:pt>
                <c:pt idx="11325">
                  <c:v>1.5193417202681301E-3</c:v>
                </c:pt>
                <c:pt idx="11326">
                  <c:v>1.925483578816056E-3</c:v>
                </c:pt>
                <c:pt idx="11327">
                  <c:v>1.682112109847367E-3</c:v>
                </c:pt>
                <c:pt idx="11328">
                  <c:v>9.3254720559343696E-4</c:v>
                </c:pt>
                <c:pt idx="11329">
                  <c:v>1.1407763231545691E-3</c:v>
                </c:pt>
                <c:pt idx="11330">
                  <c:v>1.2443453306332231E-3</c:v>
                </c:pt>
                <c:pt idx="11331">
                  <c:v>7.3703366797417402E-4</c:v>
                </c:pt>
                <c:pt idx="11332">
                  <c:v>7.3191249975934625E-4</c:v>
                </c:pt>
                <c:pt idx="11333">
                  <c:v>9.7154272953048348E-4</c:v>
                </c:pt>
                <c:pt idx="11334">
                  <c:v>7.1607582503929734E-4</c:v>
                </c:pt>
                <c:pt idx="11335">
                  <c:v>5.4839259246364236E-4</c:v>
                </c:pt>
                <c:pt idx="11336">
                  <c:v>7.4687268352136016E-4</c:v>
                </c:pt>
                <c:pt idx="11337">
                  <c:v>7.0593430427834392E-4</c:v>
                </c:pt>
                <c:pt idx="11338">
                  <c:v>4.9657875206321478E-4</c:v>
                </c:pt>
                <c:pt idx="11339">
                  <c:v>5.7267665397375822E-4</c:v>
                </c:pt>
                <c:pt idx="11340">
                  <c:v>6.4086634665727615E-4</c:v>
                </c:pt>
                <c:pt idx="11341">
                  <c:v>4.845709481742233E-4</c:v>
                </c:pt>
                <c:pt idx="11342">
                  <c:v>4.2776868212968111E-4</c:v>
                </c:pt>
                <c:pt idx="11343">
                  <c:v>5.0499191274866462E-4</c:v>
                </c:pt>
                <c:pt idx="11344">
                  <c:v>4.3229074799455702E-4</c:v>
                </c:pt>
                <c:pt idx="11345">
                  <c:v>3.228428540751338E-4</c:v>
                </c:pt>
                <c:pt idx="11346">
                  <c:v>3.5095581552013749E-4</c:v>
                </c:pt>
                <c:pt idx="11347">
                  <c:v>3.4663669066503639E-4</c:v>
                </c:pt>
                <c:pt idx="11348">
                  <c:v>2.438507362967357E-4</c:v>
                </c:pt>
                <c:pt idx="11349">
                  <c:v>2.1372153423726559E-4</c:v>
                </c:pt>
                <c:pt idx="11350">
                  <c:v>2.333019656362012E-4</c:v>
                </c:pt>
                <c:pt idx="11351">
                  <c:v>1.7530453624203801E-4</c:v>
                </c:pt>
                <c:pt idx="11352">
                  <c:v>1.2477533891797071E-4</c:v>
                </c:pt>
                <c:pt idx="11353">
                  <c:v>1.4513390487991271E-4</c:v>
                </c:pt>
                <c:pt idx="11354">
                  <c:v>1.3031244452577079E-4</c:v>
                </c:pt>
                <c:pt idx="11355">
                  <c:v>8.4155821241438389E-5</c:v>
                </c:pt>
                <c:pt idx="11356">
                  <c:v>9.4074624939821661E-5</c:v>
                </c:pt>
                <c:pt idx="11357">
                  <c:v>1.0744610335677859E-4</c:v>
                </c:pt>
                <c:pt idx="11358">
                  <c:v>8.2475038652773947E-5</c:v>
                </c:pt>
                <c:pt idx="11359">
                  <c:v>8.8040666014421731E-5</c:v>
                </c:pt>
                <c:pt idx="11360">
                  <c:v>1.0875505540752779E-4</c:v>
                </c:pt>
                <c:pt idx="11361">
                  <c:v>9.4912647909950465E-5</c:v>
                </c:pt>
                <c:pt idx="11362">
                  <c:v>9.4076785899233073E-5</c:v>
                </c:pt>
                <c:pt idx="11363">
                  <c:v>1.100760855479166E-4</c:v>
                </c:pt>
                <c:pt idx="11364">
                  <c:v>1.010058986139484E-4</c:v>
                </c:pt>
                <c:pt idx="11365">
                  <c:v>9.2935340944677591E-5</c:v>
                </c:pt>
                <c:pt idx="11366">
                  <c:v>1.0090607975143941E-4</c:v>
                </c:pt>
                <c:pt idx="11367">
                  <c:v>9.3505645054392517E-5</c:v>
                </c:pt>
                <c:pt idx="11368">
                  <c:v>8.0810234067030251E-5</c:v>
                </c:pt>
                <c:pt idx="11369">
                  <c:v>8.1647296610753983E-5</c:v>
                </c:pt>
                <c:pt idx="11370">
                  <c:v>7.6720563811250031E-5</c:v>
                </c:pt>
                <c:pt idx="11371">
                  <c:v>6.4357329392805696E-5</c:v>
                </c:pt>
                <c:pt idx="11372">
                  <c:v>6.1929080402478576E-5</c:v>
                </c:pt>
                <c:pt idx="11373">
                  <c:v>6.0451166064012802E-5</c:v>
                </c:pt>
                <c:pt idx="11374">
                  <c:v>5.2062074246350683E-5</c:v>
                </c:pt>
                <c:pt idx="11375">
                  <c:v>4.943027306580916E-5</c:v>
                </c:pt>
                <c:pt idx="11376">
                  <c:v>5.0600057875271893E-5</c:v>
                </c:pt>
                <c:pt idx="11377">
                  <c:v>4.6635341277578852E-5</c:v>
                </c:pt>
                <c:pt idx="11378">
                  <c:v>4.4256335968384519E-5</c:v>
                </c:pt>
                <c:pt idx="11379">
                  <c:v>4.6098553866613663E-5</c:v>
                </c:pt>
                <c:pt idx="11380">
                  <c:v>4.4628053728956729E-5</c:v>
                </c:pt>
                <c:pt idx="11381">
                  <c:v>4.2098246922250837E-5</c:v>
                </c:pt>
                <c:pt idx="11382">
                  <c:v>4.2921899876091629E-5</c:v>
                </c:pt>
                <c:pt idx="11383">
                  <c:v>4.2274263250874362E-5</c:v>
                </c:pt>
                <c:pt idx="11384">
                  <c:v>3.9556285628350452E-5</c:v>
                </c:pt>
                <c:pt idx="11385">
                  <c:v>3.9038455724949017E-5</c:v>
                </c:pt>
                <c:pt idx="11386">
                  <c:v>3.8503982068505138E-5</c:v>
                </c:pt>
                <c:pt idx="11387">
                  <c:v>3.5963992559118203E-5</c:v>
                </c:pt>
                <c:pt idx="11388">
                  <c:v>3.4559972846182063E-5</c:v>
                </c:pt>
                <c:pt idx="11389">
                  <c:v>3.400900459382683E-5</c:v>
                </c:pt>
                <c:pt idx="11390">
                  <c:v>3.204964377800934E-5</c:v>
                </c:pt>
                <c:pt idx="11391">
                  <c:v>3.0434543077717539E-5</c:v>
                </c:pt>
                <c:pt idx="11392">
                  <c:v>2.9966813599457961E-5</c:v>
                </c:pt>
                <c:pt idx="11393">
                  <c:v>2.879201929317787E-5</c:v>
                </c:pt>
                <c:pt idx="11394">
                  <c:v>2.7469019187265079E-5</c:v>
                </c:pt>
                <c:pt idx="11395">
                  <c:v>2.715063237701543E-5</c:v>
                </c:pt>
                <c:pt idx="11396">
                  <c:v>2.6631691071088429E-5</c:v>
                </c:pt>
                <c:pt idx="11397">
                  <c:v>2.5664146960480139E-5</c:v>
                </c:pt>
                <c:pt idx="11398">
                  <c:v>2.540034438425209E-5</c:v>
                </c:pt>
                <c:pt idx="11399">
                  <c:v>2.518870314816013E-5</c:v>
                </c:pt>
                <c:pt idx="11400">
                  <c:v>2.4499857318005521E-5</c:v>
                </c:pt>
                <c:pt idx="11401">
                  <c:v>2.415292510704603E-5</c:v>
                </c:pt>
                <c:pt idx="11402">
                  <c:v>2.3992572096176449E-5</c:v>
                </c:pt>
                <c:pt idx="11403">
                  <c:v>2.3427612177329141E-5</c:v>
                </c:pt>
                <c:pt idx="11404">
                  <c:v>2.295953527209349E-5</c:v>
                </c:pt>
                <c:pt idx="11405">
                  <c:v>2.273463724122848E-5</c:v>
                </c:pt>
                <c:pt idx="11406">
                  <c:v>2.2257590899243951E-5</c:v>
                </c:pt>
                <c:pt idx="11407">
                  <c:v>2.1748503058915961E-5</c:v>
                </c:pt>
                <c:pt idx="11408">
                  <c:v>2.1479956558323469E-5</c:v>
                </c:pt>
                <c:pt idx="11409">
                  <c:v>2.110796413035132E-5</c:v>
                </c:pt>
                <c:pt idx="11410">
                  <c:v>2.0651528757298369E-5</c:v>
                </c:pt>
                <c:pt idx="11411">
                  <c:v>2.0387193217175081E-5</c:v>
                </c:pt>
                <c:pt idx="11412">
                  <c:v>2.012025834119413E-5</c:v>
                </c:pt>
                <c:pt idx="11413">
                  <c:v>1.9758712369366549E-5</c:v>
                </c:pt>
                <c:pt idx="11414">
                  <c:v>1.951960621227045E-5</c:v>
                </c:pt>
                <c:pt idx="11415">
                  <c:v>1.9328665075590831E-5</c:v>
                </c:pt>
                <c:pt idx="11416">
                  <c:v>1.9057693862123411E-5</c:v>
                </c:pt>
                <c:pt idx="11417">
                  <c:v>1.8839125914382752E-5</c:v>
                </c:pt>
                <c:pt idx="11418">
                  <c:v>1.8683917005546391E-5</c:v>
                </c:pt>
                <c:pt idx="11419">
                  <c:v>1.846967825258616E-5</c:v>
                </c:pt>
                <c:pt idx="11420">
                  <c:v>1.825997605919838E-5</c:v>
                </c:pt>
                <c:pt idx="11421">
                  <c:v>1.8106844436260872E-5</c:v>
                </c:pt>
                <c:pt idx="11422">
                  <c:v>1.7921038306667469E-5</c:v>
                </c:pt>
                <c:pt idx="11423">
                  <c:v>1.771503048075829E-5</c:v>
                </c:pt>
                <c:pt idx="11424">
                  <c:v>1.7552532881381921E-5</c:v>
                </c:pt>
                <c:pt idx="11425">
                  <c:v>1.7382159057888199E-5</c:v>
                </c:pt>
                <c:pt idx="11426">
                  <c:v>1.7187585399369709E-5</c:v>
                </c:pt>
                <c:pt idx="11427">
                  <c:v>1.702274676063098E-5</c:v>
                </c:pt>
                <c:pt idx="11428">
                  <c:v>1.686805990175344E-5</c:v>
                </c:pt>
                <c:pt idx="11429">
                  <c:v>1.6694604710210111E-5</c:v>
                </c:pt>
                <c:pt idx="11430">
                  <c:v>1.6538349882466719E-5</c:v>
                </c:pt>
                <c:pt idx="11431">
                  <c:v>1.6400370441260751E-5</c:v>
                </c:pt>
                <c:pt idx="11432">
                  <c:v>1.6250816770480011E-5</c:v>
                </c:pt>
                <c:pt idx="11433">
                  <c:v>1.6107998817460611E-5</c:v>
                </c:pt>
                <c:pt idx="11434">
                  <c:v>1.5982985132723119E-5</c:v>
                </c:pt>
                <c:pt idx="11435">
                  <c:v>1.5852570868446492E-5</c:v>
                </c:pt>
                <c:pt idx="11436">
                  <c:v>1.5721596355433579E-5</c:v>
                </c:pt>
                <c:pt idx="11437">
                  <c:v>1.560465716465842E-5</c:v>
                </c:pt>
                <c:pt idx="11438">
                  <c:v>1.5487019481952299E-5</c:v>
                </c:pt>
                <c:pt idx="11439">
                  <c:v>1.5365838407888081E-5</c:v>
                </c:pt>
                <c:pt idx="11440">
                  <c:v>1.525404240965145E-5</c:v>
                </c:pt>
                <c:pt idx="11441">
                  <c:v>1.5144906683417499E-5</c:v>
                </c:pt>
                <c:pt idx="11442">
                  <c:v>1.503186103946064E-5</c:v>
                </c:pt>
                <c:pt idx="11443">
                  <c:v>1.4924125025572719E-5</c:v>
                </c:pt>
                <c:pt idx="11444">
                  <c:v>1.4821572221990211E-5</c:v>
                </c:pt>
                <c:pt idx="11445">
                  <c:v>1.4716252735524901E-5</c:v>
                </c:pt>
                <c:pt idx="11446">
                  <c:v>1.461426199966809E-5</c:v>
                </c:pt>
                <c:pt idx="11447">
                  <c:v>1.4517486306431239E-5</c:v>
                </c:pt>
                <c:pt idx="11448">
                  <c:v>1.4420353181776591E-5</c:v>
                </c:pt>
                <c:pt idx="11449">
                  <c:v>1.4325138181447979E-5</c:v>
                </c:pt>
                <c:pt idx="11450">
                  <c:v>1.4234840818971859E-5</c:v>
                </c:pt>
                <c:pt idx="11451">
                  <c:v>1.414584403391927E-5</c:v>
                </c:pt>
                <c:pt idx="11452">
                  <c:v>1.4057764929020781E-5</c:v>
                </c:pt>
                <c:pt idx="11453">
                  <c:v>1.3973714885651131E-5</c:v>
                </c:pt>
                <c:pt idx="11454">
                  <c:v>1.389155568176648E-5</c:v>
                </c:pt>
                <c:pt idx="11455">
                  <c:v>1.3810255040880289E-5</c:v>
                </c:pt>
                <c:pt idx="11456">
                  <c:v>1.373170016449876E-5</c:v>
                </c:pt>
                <c:pt idx="11457">
                  <c:v>1.36554872369743E-5</c:v>
                </c:pt>
                <c:pt idx="11458">
                  <c:v>1.3579677215602709E-5</c:v>
                </c:pt>
                <c:pt idx="11459">
                  <c:v>1.3506322829925921E-5</c:v>
                </c:pt>
                <c:pt idx="11460">
                  <c:v>1.3435265827865811E-5</c:v>
                </c:pt>
                <c:pt idx="11461">
                  <c:v>1.336448985966854E-5</c:v>
                </c:pt>
                <c:pt idx="11462">
                  <c:v>1.32957784444443E-5</c:v>
                </c:pt>
                <c:pt idx="11463">
                  <c:v>1.322885054833023E-5</c:v>
                </c:pt>
                <c:pt idx="11464">
                  <c:v>1.3163376024749601E-5</c:v>
                </c:pt>
                <c:pt idx="11465">
                  <c:v>1.309910385316471E-5</c:v>
                </c:pt>
                <c:pt idx="11466">
                  <c:v>1.303653789364034E-5</c:v>
                </c:pt>
                <c:pt idx="11467">
                  <c:v>1.2975378922419621E-5</c:v>
                </c:pt>
                <c:pt idx="11468">
                  <c:v>1.291537046199664E-5</c:v>
                </c:pt>
                <c:pt idx="11469">
                  <c:v>1.285751659452217E-5</c:v>
                </c:pt>
                <c:pt idx="11470">
                  <c:v>1.280057858821237E-5</c:v>
                </c:pt>
                <c:pt idx="11471">
                  <c:v>1.274500391446054E-5</c:v>
                </c:pt>
                <c:pt idx="11472">
                  <c:v>1.269084350496996E-5</c:v>
                </c:pt>
                <c:pt idx="11473">
                  <c:v>1.2638079169846611E-5</c:v>
                </c:pt>
                <c:pt idx="11474">
                  <c:v>1.258617703570053E-5</c:v>
                </c:pt>
                <c:pt idx="11475">
                  <c:v>1.253579011972761E-5</c:v>
                </c:pt>
                <c:pt idx="11476">
                  <c:v>1.248638182005379E-5</c:v>
                </c:pt>
                <c:pt idx="11477">
                  <c:v>1.243830411112867E-5</c:v>
                </c:pt>
                <c:pt idx="11478">
                  <c:v>1.239134326169733E-5</c:v>
                </c:pt>
                <c:pt idx="11479">
                  <c:v>1.2345376489975021E-5</c:v>
                </c:pt>
                <c:pt idx="11480">
                  <c:v>1.230042198585579E-5</c:v>
                </c:pt>
                <c:pt idx="11481">
                  <c:v>1.2256477930350231E-5</c:v>
                </c:pt>
                <c:pt idx="11482">
                  <c:v>1.22137325888616E-5</c:v>
                </c:pt>
                <c:pt idx="11483">
                  <c:v>1.2172000424470751E-5</c:v>
                </c:pt>
                <c:pt idx="11484">
                  <c:v>1.2130934010201599E-5</c:v>
                </c:pt>
                <c:pt idx="11485">
                  <c:v>1.2091376447642689E-5</c:v>
                </c:pt>
                <c:pt idx="11486">
                  <c:v>1.2052271813445261E-5</c:v>
                </c:pt>
                <c:pt idx="11487">
                  <c:v>1.201419763674494E-5</c:v>
                </c:pt>
                <c:pt idx="11488">
                  <c:v>1.197698020405369E-5</c:v>
                </c:pt>
                <c:pt idx="11489">
                  <c:v>1.19406686280854E-5</c:v>
                </c:pt>
                <c:pt idx="11490">
                  <c:v>1.190511102322489E-5</c:v>
                </c:pt>
                <c:pt idx="11491">
                  <c:v>1.187041834782576E-5</c:v>
                </c:pt>
                <c:pt idx="11492">
                  <c:v>1.1836775229312479E-5</c:v>
                </c:pt>
                <c:pt idx="11493">
                  <c:v>1.1803779671026859E-5</c:v>
                </c:pt>
                <c:pt idx="11494">
                  <c:v>1.1771651770686731E-5</c:v>
                </c:pt>
                <c:pt idx="11495">
                  <c:v>1.1740041372831909E-5</c:v>
                </c:pt>
                <c:pt idx="11496">
                  <c:v>1.1709360478562299E-5</c:v>
                </c:pt>
                <c:pt idx="11497">
                  <c:v>1.167922255262965E-5</c:v>
                </c:pt>
                <c:pt idx="11498">
                  <c:v>1.1649873158603439E-5</c:v>
                </c:pt>
                <c:pt idx="11499">
                  <c:v>1.1621395969996231E-5</c:v>
                </c:pt>
                <c:pt idx="11500">
                  <c:v>1.159334897238296E-5</c:v>
                </c:pt>
                <c:pt idx="11501">
                  <c:v>1.156619964604033E-5</c:v>
                </c:pt>
                <c:pt idx="11502">
                  <c:v>1.1539464139787009E-5</c:v>
                </c:pt>
                <c:pt idx="11503">
                  <c:v>1.1513311619637531E-5</c:v>
                </c:pt>
                <c:pt idx="11504">
                  <c:v>1.1488019481475931E-5</c:v>
                </c:pt>
                <c:pt idx="11505">
                  <c:v>1.146328031609301E-5</c:v>
                </c:pt>
                <c:pt idx="11506">
                  <c:v>1.1439080481068229E-5</c:v>
                </c:pt>
                <c:pt idx="11507">
                  <c:v>1.141526536230231E-5</c:v>
                </c:pt>
                <c:pt idx="11508">
                  <c:v>1.139203959610313E-5</c:v>
                </c:pt>
                <c:pt idx="11509">
                  <c:v>1.136928494815947E-5</c:v>
                </c:pt>
                <c:pt idx="11510">
                  <c:v>1.1347468898748049E-5</c:v>
                </c:pt>
                <c:pt idx="11511">
                  <c:v>1.1325997547828591E-5</c:v>
                </c:pt>
                <c:pt idx="11512">
                  <c:v>1.130491000367329E-5</c:v>
                </c:pt>
                <c:pt idx="11513">
                  <c:v>1.128421263274504E-5</c:v>
                </c:pt>
                <c:pt idx="11514">
                  <c:v>1.126427832787158E-5</c:v>
                </c:pt>
                <c:pt idx="11515">
                  <c:v>1.124459868151462E-5</c:v>
                </c:pt>
                <c:pt idx="11516">
                  <c:v>1.122538378695026E-5</c:v>
                </c:pt>
                <c:pt idx="11517">
                  <c:v>1.120647903007921E-5</c:v>
                </c:pt>
                <c:pt idx="11518">
                  <c:v>1.118823274737224E-5</c:v>
                </c:pt>
                <c:pt idx="11519">
                  <c:v>1.117037299991352E-5</c:v>
                </c:pt>
                <c:pt idx="11520">
                  <c:v>1.115297436626861E-5</c:v>
                </c:pt>
                <c:pt idx="11521">
                  <c:v>1.113578036893159E-5</c:v>
                </c:pt>
                <c:pt idx="11522">
                  <c:v>1.1119313057861289E-5</c:v>
                </c:pt>
                <c:pt idx="11523">
                  <c:v>1.110311313823331E-5</c:v>
                </c:pt>
                <c:pt idx="11524">
                  <c:v>1.108719607145758E-5</c:v>
                </c:pt>
                <c:pt idx="11525">
                  <c:v>1.107159005186986E-5</c:v>
                </c:pt>
                <c:pt idx="11526">
                  <c:v>1.1056320545321799E-5</c:v>
                </c:pt>
                <c:pt idx="11527">
                  <c:v>1.1041495781682901E-5</c:v>
                </c:pt>
                <c:pt idx="11528">
                  <c:v>1.1026831089111511E-5</c:v>
                </c:pt>
                <c:pt idx="11529">
                  <c:v>1.101290035876445E-5</c:v>
                </c:pt>
                <c:pt idx="11530">
                  <c:v>1.0998932339134629E-5</c:v>
                </c:pt>
                <c:pt idx="11531">
                  <c:v>1.098529810406035E-5</c:v>
                </c:pt>
                <c:pt idx="11532">
                  <c:v>1.097207950806478E-5</c:v>
                </c:pt>
                <c:pt idx="11533">
                  <c:v>1.095919378713006E-5</c:v>
                </c:pt>
                <c:pt idx="11534">
                  <c:v>1.094644267141121E-5</c:v>
                </c:pt>
                <c:pt idx="11535">
                  <c:v>1.093383161787642E-5</c:v>
                </c:pt>
                <c:pt idx="11536">
                  <c:v>1.0921814464381899E-5</c:v>
                </c:pt>
                <c:pt idx="11537">
                  <c:v>1.0909856428042991E-5</c:v>
                </c:pt>
                <c:pt idx="11538">
                  <c:v>1.089822944777552E-5</c:v>
                </c:pt>
                <c:pt idx="11539">
                  <c:v>1.0886809832300059E-5</c:v>
                </c:pt>
                <c:pt idx="11540">
                  <c:v>1.087553209799808E-5</c:v>
                </c:pt>
                <c:pt idx="11541">
                  <c:v>1.086496286006877E-5</c:v>
                </c:pt>
                <c:pt idx="11542">
                  <c:v>1.0854195352294481E-5</c:v>
                </c:pt>
                <c:pt idx="11543">
                  <c:v>1.084373525372939E-5</c:v>
                </c:pt>
                <c:pt idx="11544">
                  <c:v>1.083340339391725E-5</c:v>
                </c:pt>
                <c:pt idx="11545">
                  <c:v>1.082301878341241E-5</c:v>
                </c:pt>
                <c:pt idx="11546">
                  <c:v>1.081293703464326E-5</c:v>
                </c:pt>
                <c:pt idx="11547">
                  <c:v>1.0802716133184729E-5</c:v>
                </c:pt>
                <c:pt idx="11548">
                  <c:v>1.079270714399172E-5</c:v>
                </c:pt>
                <c:pt idx="11549">
                  <c:v>1.078272180166095E-5</c:v>
                </c:pt>
                <c:pt idx="11550">
                  <c:v>1.077292563422816E-5</c:v>
                </c:pt>
                <c:pt idx="11551">
                  <c:v>1.0763244063127789E-5</c:v>
                </c:pt>
                <c:pt idx="11552">
                  <c:v>1.07533514892566E-5</c:v>
                </c:pt>
                <c:pt idx="11553">
                  <c:v>1.074384817911778E-5</c:v>
                </c:pt>
                <c:pt idx="11554">
                  <c:v>1.0734397619671651E-5</c:v>
                </c:pt>
                <c:pt idx="11555">
                  <c:v>1.0725038919190411E-5</c:v>
                </c:pt>
                <c:pt idx="11556">
                  <c:v>1.0715671123762149E-5</c:v>
                </c:pt>
                <c:pt idx="11557">
                  <c:v>1.070640064426698E-5</c:v>
                </c:pt>
                <c:pt idx="11558">
                  <c:v>1.069727386493469E-5</c:v>
                </c:pt>
                <c:pt idx="11559">
                  <c:v>1.0688268957892429E-5</c:v>
                </c:pt>
                <c:pt idx="11560">
                  <c:v>1.067921130015748E-5</c:v>
                </c:pt>
                <c:pt idx="11561">
                  <c:v>1.0670150913938409E-5</c:v>
                </c:pt>
                <c:pt idx="11562">
                  <c:v>1.0661364285624589E-5</c:v>
                </c:pt>
                <c:pt idx="11563">
                  <c:v>1.0652691344148479E-5</c:v>
                </c:pt>
                <c:pt idx="11564">
                  <c:v>1.064375283021946E-5</c:v>
                </c:pt>
                <c:pt idx="11565">
                  <c:v>1.063521904143272E-5</c:v>
                </c:pt>
                <c:pt idx="11566">
                  <c:v>1.062655064743012E-5</c:v>
                </c:pt>
                <c:pt idx="11567">
                  <c:v>1.061786224454409E-5</c:v>
                </c:pt>
                <c:pt idx="11568">
                  <c:v>1.0609322089294441E-5</c:v>
                </c:pt>
                <c:pt idx="11569">
                  <c:v>1.0601046597003011E-5</c:v>
                </c:pt>
                <c:pt idx="11570">
                  <c:v>1.059268652170431E-5</c:v>
                </c:pt>
                <c:pt idx="11571">
                  <c:v>1.0584487426967831E-5</c:v>
                </c:pt>
                <c:pt idx="11572">
                  <c:v>1.0576169188425411E-5</c:v>
                </c:pt>
                <c:pt idx="11573">
                  <c:v>1.0567956451268399E-5</c:v>
                </c:pt>
                <c:pt idx="11574">
                  <c:v>1.0559837392065671E-5</c:v>
                </c:pt>
                <c:pt idx="11575">
                  <c:v>1.055168650054839E-5</c:v>
                </c:pt>
                <c:pt idx="11576">
                  <c:v>1.054368203767808E-5</c:v>
                </c:pt>
                <c:pt idx="11577">
                  <c:v>1.0535671208344871E-5</c:v>
                </c:pt>
                <c:pt idx="11578">
                  <c:v>1.052773313858779E-5</c:v>
                </c:pt>
                <c:pt idx="11579">
                  <c:v>1.0519867828406859E-5</c:v>
                </c:pt>
                <c:pt idx="11580">
                  <c:v>1.0511919754208071E-5</c:v>
                </c:pt>
                <c:pt idx="11581">
                  <c:v>1.0504434612812469E-5</c:v>
                </c:pt>
                <c:pt idx="11582">
                  <c:v>1.049650927598123E-5</c:v>
                </c:pt>
                <c:pt idx="11583">
                  <c:v>1.0488773114047939E-5</c:v>
                </c:pt>
                <c:pt idx="11584">
                  <c:v>1.0481236131454351E-5</c:v>
                </c:pt>
                <c:pt idx="11585">
                  <c:v>1.0473764632479289E-5</c:v>
                </c:pt>
                <c:pt idx="11586">
                  <c:v>1.046601209964138E-5</c:v>
                </c:pt>
                <c:pt idx="11587">
                  <c:v>1.045835324475775E-5</c:v>
                </c:pt>
                <c:pt idx="11588">
                  <c:v>1.0451194611960091E-5</c:v>
                </c:pt>
                <c:pt idx="11589">
                  <c:v>1.044364489644067E-5</c:v>
                </c:pt>
                <c:pt idx="11590">
                  <c:v>1.043626525643049E-5</c:v>
                </c:pt>
                <c:pt idx="11591">
                  <c:v>1.0429230314912269E-5</c:v>
                </c:pt>
                <c:pt idx="11592">
                  <c:v>1.042175790644251E-5</c:v>
                </c:pt>
                <c:pt idx="11593">
                  <c:v>1.0414617463538891E-5</c:v>
                </c:pt>
                <c:pt idx="11594">
                  <c:v>1.040732695400948E-5</c:v>
                </c:pt>
                <c:pt idx="11595">
                  <c:v>1.0400199244031679E-5</c:v>
                </c:pt>
                <c:pt idx="11596">
                  <c:v>1.0392854164820159E-5</c:v>
                </c:pt>
                <c:pt idx="11597">
                  <c:v>1.038597292790655E-5</c:v>
                </c:pt>
                <c:pt idx="11598">
                  <c:v>1.0378900697105561E-5</c:v>
                </c:pt>
                <c:pt idx="11599">
                  <c:v>1.037200127029791E-5</c:v>
                </c:pt>
                <c:pt idx="11600">
                  <c:v>1.036485446093138E-5</c:v>
                </c:pt>
                <c:pt idx="11601">
                  <c:v>1.0358002327848229E-5</c:v>
                </c:pt>
                <c:pt idx="11602">
                  <c:v>1.0351014680054499E-5</c:v>
                </c:pt>
                <c:pt idx="11603">
                  <c:v>1.034427259583026E-5</c:v>
                </c:pt>
                <c:pt idx="11604">
                  <c:v>1.033752596413251E-5</c:v>
                </c:pt>
                <c:pt idx="11605">
                  <c:v>1.0330784789402969E-5</c:v>
                </c:pt>
                <c:pt idx="11606">
                  <c:v>1.0323949936719151E-5</c:v>
                </c:pt>
                <c:pt idx="11607">
                  <c:v>1.0317334272258449E-5</c:v>
                </c:pt>
                <c:pt idx="11608">
                  <c:v>1.0310584912076591E-5</c:v>
                </c:pt>
                <c:pt idx="11609">
                  <c:v>1.030394651024835E-5</c:v>
                </c:pt>
                <c:pt idx="11610">
                  <c:v>1.029726445267443E-5</c:v>
                </c:pt>
                <c:pt idx="11611">
                  <c:v>1.029095164994942E-5</c:v>
                </c:pt>
                <c:pt idx="11612">
                  <c:v>1.028429051075364E-5</c:v>
                </c:pt>
                <c:pt idx="11613">
                  <c:v>1.027796679409221E-5</c:v>
                </c:pt>
                <c:pt idx="11614">
                  <c:v>1.027137750497786E-5</c:v>
                </c:pt>
                <c:pt idx="11615">
                  <c:v>1.0265080163662789E-5</c:v>
                </c:pt>
                <c:pt idx="11616">
                  <c:v>1.025859637593385E-5</c:v>
                </c:pt>
                <c:pt idx="11617">
                  <c:v>1.0252140782540661E-5</c:v>
                </c:pt>
                <c:pt idx="11618">
                  <c:v>1.02460044217878E-5</c:v>
                </c:pt>
                <c:pt idx="11619">
                  <c:v>1.0239742550766101E-5</c:v>
                </c:pt>
                <c:pt idx="11620">
                  <c:v>1.023335789795965E-5</c:v>
                </c:pt>
                <c:pt idx="11621">
                  <c:v>1.0227006896457169E-5</c:v>
                </c:pt>
                <c:pt idx="11622">
                  <c:v>1.0221044249192349E-5</c:v>
                </c:pt>
                <c:pt idx="11623">
                  <c:v>1.0215041584160639E-5</c:v>
                </c:pt>
                <c:pt idx="11624">
                  <c:v>1.020878335111775E-5</c:v>
                </c:pt>
                <c:pt idx="11625">
                  <c:v>1.020267700369004E-5</c:v>
                </c:pt>
                <c:pt idx="11626">
                  <c:v>1.019664523482788E-5</c:v>
                </c:pt>
                <c:pt idx="11627">
                  <c:v>1.019051251205383E-5</c:v>
                </c:pt>
                <c:pt idx="11628">
                  <c:v>1.018471903080354E-5</c:v>
                </c:pt>
                <c:pt idx="11629">
                  <c:v>1.0178531738347371E-5</c:v>
                </c:pt>
                <c:pt idx="11630">
                  <c:v>1.0172773727390449E-5</c:v>
                </c:pt>
                <c:pt idx="11631">
                  <c:v>1.0166793799726291E-5</c:v>
                </c:pt>
                <c:pt idx="11632">
                  <c:v>1.0160845704376699E-5</c:v>
                </c:pt>
                <c:pt idx="11633">
                  <c:v>1.0155167728953531E-5</c:v>
                </c:pt>
                <c:pt idx="11634">
                  <c:v>1.014922600006685E-5</c:v>
                </c:pt>
                <c:pt idx="11635">
                  <c:v>1.014353347272845E-5</c:v>
                </c:pt>
                <c:pt idx="11636">
                  <c:v>1.013769906421658E-5</c:v>
                </c:pt>
                <c:pt idx="11637">
                  <c:v>1.0131744602404069E-5</c:v>
                </c:pt>
                <c:pt idx="11638">
                  <c:v>1.0126307643076871E-5</c:v>
                </c:pt>
                <c:pt idx="11639">
                  <c:v>1.01205268947524E-5</c:v>
                </c:pt>
                <c:pt idx="11640">
                  <c:v>1.011496169667225E-5</c:v>
                </c:pt>
                <c:pt idx="11641">
                  <c:v>1.010912455967627E-5</c:v>
                </c:pt>
                <c:pt idx="11642">
                  <c:v>1.01035957413842E-5</c:v>
                </c:pt>
                <c:pt idx="11643">
                  <c:v>1.009803963825107E-5</c:v>
                </c:pt>
                <c:pt idx="11644">
                  <c:v>1.0092686352436431E-5</c:v>
                </c:pt>
                <c:pt idx="11645">
                  <c:v>1.0086965630762281E-5</c:v>
                </c:pt>
                <c:pt idx="11646">
                  <c:v>1.008161052595824E-5</c:v>
                </c:pt>
                <c:pt idx="11647">
                  <c:v>1.007613172987476E-5</c:v>
                </c:pt>
                <c:pt idx="11648">
                  <c:v>1.007053742796415E-5</c:v>
                </c:pt>
                <c:pt idx="11649">
                  <c:v>1.006551610771567E-5</c:v>
                </c:pt>
                <c:pt idx="11650">
                  <c:v>1.0059990017907691E-5</c:v>
                </c:pt>
                <c:pt idx="11651">
                  <c:v>1.005467402137583E-5</c:v>
                </c:pt>
                <c:pt idx="11652">
                  <c:v>1.0049122465716209E-5</c:v>
                </c:pt>
                <c:pt idx="11653">
                  <c:v>1.004400564852403E-5</c:v>
                </c:pt>
                <c:pt idx="11654">
                  <c:v>1.003872876026435E-5</c:v>
                </c:pt>
                <c:pt idx="11655">
                  <c:v>1.003347824735101E-5</c:v>
                </c:pt>
                <c:pt idx="11656">
                  <c:v>1.002824319584761E-5</c:v>
                </c:pt>
                <c:pt idx="11657">
                  <c:v>1.0022929018305151E-5</c:v>
                </c:pt>
                <c:pt idx="11658">
                  <c:v>1.0017924978455989E-5</c:v>
                </c:pt>
                <c:pt idx="11659">
                  <c:v>1.001253622234799E-5</c:v>
                </c:pt>
                <c:pt idx="11660">
                  <c:v>1.000739302980946E-5</c:v>
                </c:pt>
                <c:pt idx="11661">
                  <c:v>1.000252268568147E-5</c:v>
                </c:pt>
                <c:pt idx="11662">
                  <c:v>9.9972612588317133E-6</c:v>
                </c:pt>
                <c:pt idx="11663">
                  <c:v>9.9923026937176473E-6</c:v>
                </c:pt>
                <c:pt idx="11664">
                  <c:v>9.9871740530943498E-6</c:v>
                </c:pt>
                <c:pt idx="11665">
                  <c:v>9.9822818810935132E-6</c:v>
                </c:pt>
                <c:pt idx="11666">
                  <c:v>9.9771405075443909E-6</c:v>
                </c:pt>
                <c:pt idx="11667">
                  <c:v>9.9723492894554511E-6</c:v>
                </c:pt>
                <c:pt idx="11668">
                  <c:v>9.9672679425566457E-6</c:v>
                </c:pt>
                <c:pt idx="11669">
                  <c:v>9.9623621281352825E-6</c:v>
                </c:pt>
                <c:pt idx="11670">
                  <c:v>9.9575026979437098E-6</c:v>
                </c:pt>
                <c:pt idx="11671">
                  <c:v>9.9527214842964895E-6</c:v>
                </c:pt>
                <c:pt idx="11672">
                  <c:v>9.9476601462811232E-6</c:v>
                </c:pt>
                <c:pt idx="11673">
                  <c:v>9.9428125395206735E-6</c:v>
                </c:pt>
                <c:pt idx="11674">
                  <c:v>9.9379903986118734E-6</c:v>
                </c:pt>
                <c:pt idx="11675">
                  <c:v>9.9333183243288659E-6</c:v>
                </c:pt>
                <c:pt idx="11676">
                  <c:v>9.9286289696465246E-6</c:v>
                </c:pt>
                <c:pt idx="11677">
                  <c:v>9.923773177433759E-6</c:v>
                </c:pt>
                <c:pt idx="11678">
                  <c:v>9.9190447144792415E-6</c:v>
                </c:pt>
                <c:pt idx="11679">
                  <c:v>9.914384463627357E-6</c:v>
                </c:pt>
                <c:pt idx="11680">
                  <c:v>9.909514119499363E-6</c:v>
                </c:pt>
                <c:pt idx="11681">
                  <c:v>9.9050384960719384E-6</c:v>
                </c:pt>
                <c:pt idx="11682">
                  <c:v>9.9003800642094575E-6</c:v>
                </c:pt>
                <c:pt idx="11683">
                  <c:v>9.8957643785979599E-6</c:v>
                </c:pt>
                <c:pt idx="11684">
                  <c:v>9.8911705208593048E-6</c:v>
                </c:pt>
                <c:pt idx="11685">
                  <c:v>9.8863447419716977E-6</c:v>
                </c:pt>
                <c:pt idx="11686">
                  <c:v>9.8820883067674004E-6</c:v>
                </c:pt>
                <c:pt idx="11687">
                  <c:v>9.8773653007810935E-6</c:v>
                </c:pt>
                <c:pt idx="11688">
                  <c:v>9.873081580735743E-6</c:v>
                </c:pt>
                <c:pt idx="11689">
                  <c:v>9.8683904070639983E-6</c:v>
                </c:pt>
                <c:pt idx="11690">
                  <c:v>9.8639065981842577E-6</c:v>
                </c:pt>
                <c:pt idx="11691">
                  <c:v>9.8595974122872576E-6</c:v>
                </c:pt>
                <c:pt idx="11692">
                  <c:v>9.8550526672624983E-6</c:v>
                </c:pt>
                <c:pt idx="11693">
                  <c:v>9.8505433925311081E-6</c:v>
                </c:pt>
                <c:pt idx="11694">
                  <c:v>9.8461450761533342E-6</c:v>
                </c:pt>
                <c:pt idx="11695">
                  <c:v>9.8418013294576667E-6</c:v>
                </c:pt>
                <c:pt idx="11696">
                  <c:v>9.8372893262421712E-6</c:v>
                </c:pt>
                <c:pt idx="11697">
                  <c:v>9.8331538538332097E-6</c:v>
                </c:pt>
                <c:pt idx="11698">
                  <c:v>9.8287637229077518E-6</c:v>
                </c:pt>
                <c:pt idx="11699">
                  <c:v>9.8246246125199832E-6</c:v>
                </c:pt>
                <c:pt idx="11700">
                  <c:v>9.8202144727110863E-6</c:v>
                </c:pt>
                <c:pt idx="11701">
                  <c:v>9.8157388492836617E-6</c:v>
                </c:pt>
                <c:pt idx="11702">
                  <c:v>9.8115015134681016E-6</c:v>
                </c:pt>
                <c:pt idx="11703">
                  <c:v>9.8073660410591401E-6</c:v>
                </c:pt>
                <c:pt idx="11704">
                  <c:v>9.8030632216250524E-6</c:v>
                </c:pt>
                <c:pt idx="11705">
                  <c:v>9.7989295682054944E-6</c:v>
                </c:pt>
                <c:pt idx="11706">
                  <c:v>9.7947277026833035E-6</c:v>
                </c:pt>
                <c:pt idx="11707">
                  <c:v>9.7905603979597799E-6</c:v>
                </c:pt>
                <c:pt idx="11708">
                  <c:v>9.7864212875720114E-6</c:v>
                </c:pt>
                <c:pt idx="11709">
                  <c:v>9.7821593953995034E-6</c:v>
                </c:pt>
                <c:pt idx="11710">
                  <c:v>9.7782067314255983E-6</c:v>
                </c:pt>
                <c:pt idx="11711">
                  <c:v>9.7739894044934772E-6</c:v>
                </c:pt>
                <c:pt idx="11712">
                  <c:v>9.7699812613427639E-6</c:v>
                </c:pt>
                <c:pt idx="11713">
                  <c:v>9.7660249593900517E-6</c:v>
                </c:pt>
                <c:pt idx="11714">
                  <c:v>9.7617557912599295E-6</c:v>
                </c:pt>
                <c:pt idx="11715">
                  <c:v>9.7578595159575343E-6</c:v>
                </c:pt>
                <c:pt idx="11716">
                  <c:v>9.7536722023505718E-6</c:v>
                </c:pt>
                <c:pt idx="11717">
                  <c:v>9.7496867965674028E-6</c:v>
                </c:pt>
                <c:pt idx="11718">
                  <c:v>9.7458096206537448E-6</c:v>
                </c:pt>
                <c:pt idx="11719">
                  <c:v>9.7418123914394528E-6</c:v>
                </c:pt>
                <c:pt idx="11720">
                  <c:v>9.7375914265285246E-6</c:v>
                </c:pt>
                <c:pt idx="11721">
                  <c:v>9.7339025160181336E-6</c:v>
                </c:pt>
                <c:pt idx="11722">
                  <c:v>9.7298625405528583E-6</c:v>
                </c:pt>
                <c:pt idx="11723">
                  <c:v>9.725886229716707E-6</c:v>
                </c:pt>
                <c:pt idx="11724">
                  <c:v>9.722125469124876E-6</c:v>
                </c:pt>
                <c:pt idx="11725">
                  <c:v>9.7181673481827602E-6</c:v>
                </c:pt>
                <c:pt idx="11726">
                  <c:v>9.7145484687644057E-6</c:v>
                </c:pt>
                <c:pt idx="11727">
                  <c:v>9.7104821179527789E-6</c:v>
                </c:pt>
                <c:pt idx="11728">
                  <c:v>9.7066867965622805E-6</c:v>
                </c:pt>
                <c:pt idx="11729">
                  <c:v>9.7028259915532544E-6</c:v>
                </c:pt>
                <c:pt idx="11730">
                  <c:v>9.6990979727706872E-6</c:v>
                </c:pt>
                <c:pt idx="11731">
                  <c:v>9.6950352599378675E-6</c:v>
                </c:pt>
                <c:pt idx="11732">
                  <c:v>9.6914573077810928E-6</c:v>
                </c:pt>
                <c:pt idx="11733">
                  <c:v>9.6877829491859302E-6</c:v>
                </c:pt>
                <c:pt idx="11734">
                  <c:v>9.6839767138590105E-6</c:v>
                </c:pt>
                <c:pt idx="11735">
                  <c:v>9.6801304607652128E-6</c:v>
                </c:pt>
                <c:pt idx="11736">
                  <c:v>9.6762842076714151E-6</c:v>
                </c:pt>
                <c:pt idx="11737">
                  <c:v>9.6727671916596591E-6</c:v>
                </c:pt>
                <c:pt idx="11738">
                  <c:v>9.6691474027466029E-6</c:v>
                </c:pt>
                <c:pt idx="11739">
                  <c:v>9.6653029686422087E-6</c:v>
                </c:pt>
                <c:pt idx="11740">
                  <c:v>9.661841431807261E-6</c:v>
                </c:pt>
                <c:pt idx="11741">
                  <c:v>9.6580533863743767E-6</c:v>
                </c:pt>
                <c:pt idx="11742">
                  <c:v>9.6543917607050389E-6</c:v>
                </c:pt>
                <c:pt idx="11743">
                  <c:v>9.6506228146608919E-6</c:v>
                </c:pt>
                <c:pt idx="11744">
                  <c:v>9.6469984782743268E-6</c:v>
                </c:pt>
                <c:pt idx="11745">
                  <c:v>9.6435105660930276E-6</c:v>
                </c:pt>
                <c:pt idx="11746">
                  <c:v>9.6399135145475157E-6</c:v>
                </c:pt>
                <c:pt idx="11747">
                  <c:v>9.6362573458463885E-6</c:v>
                </c:pt>
                <c:pt idx="11748">
                  <c:v>9.6327685241703875E-6</c:v>
                </c:pt>
                <c:pt idx="11749">
                  <c:v>9.6292806119890884E-6</c:v>
                </c:pt>
                <c:pt idx="11750">
                  <c:v>9.6256799224647693E-6</c:v>
                </c:pt>
                <c:pt idx="11751">
                  <c:v>9.6220046543749049E-6</c:v>
                </c:pt>
                <c:pt idx="11752">
                  <c:v>9.6185303846141323E-6</c:v>
                </c:pt>
                <c:pt idx="11753">
                  <c:v>9.6150188255705871E-6</c:v>
                </c:pt>
                <c:pt idx="11754">
                  <c:v>9.6116282293223776E-6</c:v>
                </c:pt>
                <c:pt idx="11755">
                  <c:v>9.6080239018192515E-6</c:v>
                </c:pt>
                <c:pt idx="11756">
                  <c:v>9.6044695965247229E-6</c:v>
                </c:pt>
                <c:pt idx="11757">
                  <c:v>9.6010617198771797E-6</c:v>
                </c:pt>
                <c:pt idx="11758">
                  <c:v>9.5976502052508295E-6</c:v>
                </c:pt>
                <c:pt idx="11759">
                  <c:v>9.5941250037867576E-6</c:v>
                </c:pt>
                <c:pt idx="11760">
                  <c:v>9.5907253125915304E-6</c:v>
                </c:pt>
                <c:pt idx="11761">
                  <c:v>9.5874402177287266E-6</c:v>
                </c:pt>
                <c:pt idx="11762">
                  <c:v>9.5841505753924139E-6</c:v>
                </c:pt>
                <c:pt idx="11763">
                  <c:v>9.5805407909210771E-6</c:v>
                </c:pt>
                <c:pt idx="11764">
                  <c:v>9.5771083579165861E-6</c:v>
                </c:pt>
                <c:pt idx="11765">
                  <c:v>9.5737314040889032E-6</c:v>
                </c:pt>
                <c:pt idx="11766">
                  <c:v>9.5705117928446271E-6</c:v>
                </c:pt>
                <c:pt idx="11767">
                  <c:v>9.5671830422361381E-6</c:v>
                </c:pt>
                <c:pt idx="11768">
                  <c:v>9.5639734354335815E-6</c:v>
                </c:pt>
                <c:pt idx="11769">
                  <c:v>9.5603763838880695E-6</c:v>
                </c:pt>
                <c:pt idx="11770">
                  <c:v>9.5570803750888444E-6</c:v>
                </c:pt>
                <c:pt idx="11771">
                  <c:v>9.5537998276995495E-6</c:v>
                </c:pt>
                <c:pt idx="11772">
                  <c:v>9.5504046839778312E-6</c:v>
                </c:pt>
                <c:pt idx="11773">
                  <c:v>9.5471787062706426E-6</c:v>
                </c:pt>
                <c:pt idx="11774">
                  <c:v>9.5437480922555551E-6</c:v>
                </c:pt>
                <c:pt idx="11775">
                  <c:v>9.5406276159337722E-6</c:v>
                </c:pt>
                <c:pt idx="11776">
                  <c:v>9.5374716693186201E-6</c:v>
                </c:pt>
                <c:pt idx="11777">
                  <c:v>9.5341365522472188E-6</c:v>
                </c:pt>
                <c:pt idx="11778">
                  <c:v>9.5308741947519593E-6</c:v>
                </c:pt>
                <c:pt idx="11779">
                  <c:v>9.527767360850703E-6</c:v>
                </c:pt>
                <c:pt idx="11780">
                  <c:v>9.5243794930865988E-6</c:v>
                </c:pt>
                <c:pt idx="11781">
                  <c:v>9.5211335064959712E-6</c:v>
                </c:pt>
                <c:pt idx="11782">
                  <c:v>9.5179921117960475E-6</c:v>
                </c:pt>
                <c:pt idx="11783">
                  <c:v>9.5148361651808955E-6</c:v>
                </c:pt>
                <c:pt idx="11784">
                  <c:v>9.5117829914670438E-6</c:v>
                </c:pt>
                <c:pt idx="11785">
                  <c:v>9.508421499049291E-6</c:v>
                </c:pt>
                <c:pt idx="11786">
                  <c:v>9.5053192126215436E-6</c:v>
                </c:pt>
                <c:pt idx="11787">
                  <c:v>9.5021632660063915E-6</c:v>
                </c:pt>
                <c:pt idx="11788">
                  <c:v>9.4989663921296597E-6</c:v>
                </c:pt>
                <c:pt idx="11789">
                  <c:v>9.4958713816595264E-6</c:v>
                </c:pt>
                <c:pt idx="11790">
                  <c:v>9.492632671026513E-6</c:v>
                </c:pt>
                <c:pt idx="11791">
                  <c:v>9.4897259259596467E-6</c:v>
                </c:pt>
                <c:pt idx="11792">
                  <c:v>9.4863780759624206E-6</c:v>
                </c:pt>
                <c:pt idx="11793">
                  <c:v>9.4834049377823249E-6</c:v>
                </c:pt>
                <c:pt idx="11794">
                  <c:v>9.4803990577929653E-6</c:v>
                </c:pt>
                <c:pt idx="11795">
                  <c:v>9.477075764152687E-6</c:v>
                </c:pt>
                <c:pt idx="11796">
                  <c:v>9.4741008069831878E-6</c:v>
                </c:pt>
                <c:pt idx="11797">
                  <c:v>9.4711067504249513E-6</c:v>
                </c:pt>
                <c:pt idx="11798">
                  <c:v>9.4679899120819755E-6</c:v>
                </c:pt>
                <c:pt idx="11799">
                  <c:v>9.4649012680747546E-6</c:v>
                </c:pt>
                <c:pt idx="11800">
                  <c:v>9.4619745141244493E-6</c:v>
                </c:pt>
                <c:pt idx="11801">
                  <c:v>9.4589049695059657E-6</c:v>
                </c:pt>
                <c:pt idx="11802">
                  <c:v>9.4558808996225707E-6</c:v>
                </c:pt>
                <c:pt idx="11803">
                  <c:v>9.4528941190219484E-6</c:v>
                </c:pt>
                <c:pt idx="11804">
                  <c:v>9.4497499958379194E-6</c:v>
                </c:pt>
                <c:pt idx="11805">
                  <c:v>9.4467441158485599E-6</c:v>
                </c:pt>
                <c:pt idx="11806">
                  <c:v>9.4436172730638646E-6</c:v>
                </c:pt>
                <c:pt idx="11807">
                  <c:v>9.4407523647532798E-6</c:v>
                </c:pt>
                <c:pt idx="11808">
                  <c:v>9.4378510766546242E-6</c:v>
                </c:pt>
                <c:pt idx="11809">
                  <c:v>9.4348179118242115E-6</c:v>
                </c:pt>
                <c:pt idx="11810">
                  <c:v>9.4318538685911335E-6</c:v>
                </c:pt>
                <c:pt idx="11811">
                  <c:v>9.4289716798812151E-6</c:v>
                </c:pt>
                <c:pt idx="11812">
                  <c:v>9.4260221885633655E-6</c:v>
                </c:pt>
                <c:pt idx="11813">
                  <c:v>9.4229217211250216E-6</c:v>
                </c:pt>
                <c:pt idx="11814">
                  <c:v>9.4200913736131042E-6</c:v>
                </c:pt>
                <c:pt idx="11815">
                  <c:v>9.4171446107793599E-6</c:v>
                </c:pt>
                <c:pt idx="11816">
                  <c:v>9.4143433670978993E-6</c:v>
                </c:pt>
                <c:pt idx="11817">
                  <c:v>9.4111337602953427E-6</c:v>
                </c:pt>
                <c:pt idx="11818">
                  <c:v>9.4083243311615661E-6</c:v>
                </c:pt>
                <c:pt idx="11819">
                  <c:v>9.4054621513350867E-6</c:v>
                </c:pt>
                <c:pt idx="11820">
                  <c:v>9.4025062935543247E-6</c:v>
                </c:pt>
                <c:pt idx="11821">
                  <c:v>9.3997177827986889E-6</c:v>
                </c:pt>
                <c:pt idx="11822">
                  <c:v>9.3966864369576797E-6</c:v>
                </c:pt>
                <c:pt idx="11823">
                  <c:v>9.3937587735126726E-6</c:v>
                </c:pt>
                <c:pt idx="11824">
                  <c:v>9.3910102805239148E-6</c:v>
                </c:pt>
                <c:pt idx="11825">
                  <c:v>9.388161743117962E-6</c:v>
                </c:pt>
                <c:pt idx="11826">
                  <c:v>9.3851767815067433E-6</c:v>
                </c:pt>
                <c:pt idx="11827">
                  <c:v>9.3824473879067227E-6</c:v>
                </c:pt>
                <c:pt idx="11828">
                  <c:v>9.3795388238504529E-6</c:v>
                </c:pt>
                <c:pt idx="11829">
                  <c:v>9.3766011559637263E-6</c:v>
                </c:pt>
                <c:pt idx="11830">
                  <c:v>9.3740245574736036E-6</c:v>
                </c:pt>
                <c:pt idx="11831">
                  <c:v>9.3711605586577207E-6</c:v>
                </c:pt>
                <c:pt idx="11832">
                  <c:v>9.3683265731669962E-6</c:v>
                </c:pt>
                <c:pt idx="11833">
                  <c:v>9.3654061856796034E-6</c:v>
                </c:pt>
                <c:pt idx="11834">
                  <c:v>9.362724085804075E-6</c:v>
                </c:pt>
                <c:pt idx="11835">
                  <c:v>9.3599110186914913E-6</c:v>
                </c:pt>
                <c:pt idx="11836">
                  <c:v>9.3570379249285907E-6</c:v>
                </c:pt>
                <c:pt idx="11837">
                  <c:v>9.3542475951835513E-6</c:v>
                </c:pt>
                <c:pt idx="11838">
                  <c:v>9.351389053335879E-6</c:v>
                </c:pt>
                <c:pt idx="11839">
                  <c:v>9.3485941761173308E-6</c:v>
                </c:pt>
                <c:pt idx="11840">
                  <c:v>9.3457811090047471E-6</c:v>
                </c:pt>
                <c:pt idx="11841">
                  <c:v>9.3429143817047589E-6</c:v>
                </c:pt>
                <c:pt idx="11842">
                  <c:v>9.3403459686669521E-6</c:v>
                </c:pt>
                <c:pt idx="11843">
                  <c:v>9.3374519565259106E-6</c:v>
                </c:pt>
                <c:pt idx="11844">
                  <c:v>9.3349253802443855E-6</c:v>
                </c:pt>
                <c:pt idx="11845">
                  <c:v>9.3318667495623231E-6</c:v>
                </c:pt>
                <c:pt idx="11846">
                  <c:v>9.3291600933298469E-6</c:v>
                </c:pt>
                <c:pt idx="11847">
                  <c:v>9.3266144176595844E-6</c:v>
                </c:pt>
                <c:pt idx="11848">
                  <c:v>9.3238568297238089E-6</c:v>
                </c:pt>
                <c:pt idx="11849">
                  <c:v>9.3208836915437132E-6</c:v>
                </c:pt>
                <c:pt idx="11850">
                  <c:v>9.3184444267535582E-6</c:v>
                </c:pt>
                <c:pt idx="11851">
                  <c:v>9.3155622380436398E-6</c:v>
                </c:pt>
                <c:pt idx="11852">
                  <c:v>9.3128528533270583E-6</c:v>
                </c:pt>
                <c:pt idx="11853">
                  <c:v>9.3101871243561618E-6</c:v>
                </c:pt>
                <c:pt idx="11854">
                  <c:v>9.3073203970561735E-6</c:v>
                </c:pt>
                <c:pt idx="11855">
                  <c:v>9.3046546680852771E-6</c:v>
                </c:pt>
                <c:pt idx="11856">
                  <c:v>9.3019643827574328E-6</c:v>
                </c:pt>
                <c:pt idx="11857">
                  <c:v>9.2992177087580785E-6</c:v>
                </c:pt>
                <c:pt idx="11858">
                  <c:v>9.2967757154838182E-6</c:v>
                </c:pt>
                <c:pt idx="11859">
                  <c:v>9.2939581008977257E-6</c:v>
                </c:pt>
                <c:pt idx="11860">
                  <c:v>9.2913942353334278E-6</c:v>
                </c:pt>
                <c:pt idx="11861">
                  <c:v>9.288565706810914E-6</c:v>
                </c:pt>
                <c:pt idx="11862">
                  <c:v>9.2860645963810384E-6</c:v>
                </c:pt>
                <c:pt idx="11863">
                  <c:v>9.2832615337101743E-6</c:v>
                </c:pt>
                <c:pt idx="11864">
                  <c:v>9.2805157692055218E-6</c:v>
                </c:pt>
                <c:pt idx="11865">
                  <c:v>9.277747267333325E-6</c:v>
                </c:pt>
                <c:pt idx="11866">
                  <c:v>9.2752070486312732E-6</c:v>
                </c:pt>
                <c:pt idx="11867">
                  <c:v>9.2727314040530473E-6</c:v>
                </c:pt>
                <c:pt idx="11868">
                  <c:v>9.2700138338841498E-6</c:v>
                </c:pt>
                <c:pt idx="11869">
                  <c:v>9.2673362814821303E-6</c:v>
                </c:pt>
                <c:pt idx="11870">
                  <c:v>9.2647287601721473E-6</c:v>
                </c:pt>
                <c:pt idx="11871">
                  <c:v>9.2619966380880214E-6</c:v>
                </c:pt>
                <c:pt idx="11872">
                  <c:v>9.2592890723608434E-6</c:v>
                </c:pt>
                <c:pt idx="11873">
                  <c:v>9.25689164432697E-6</c:v>
                </c:pt>
                <c:pt idx="11874">
                  <c:v>9.2542004495044239E-6</c:v>
                </c:pt>
                <c:pt idx="11875">
                  <c:v>9.2515792857739143E-6</c:v>
                </c:pt>
                <c:pt idx="11876">
                  <c:v>9.2489199232659303E-6</c:v>
                </c:pt>
                <c:pt idx="11877">
                  <c:v>9.2465197667479515E-6</c:v>
                </c:pt>
                <c:pt idx="11878">
                  <c:v>9.2438258434413001E-6</c:v>
                </c:pt>
                <c:pt idx="11879">
                  <c:v>9.2410300567280501E-6</c:v>
                </c:pt>
                <c:pt idx="11880">
                  <c:v>9.2384434537962079E-6</c:v>
                </c:pt>
                <c:pt idx="11881">
                  <c:v>9.2358359324862249E-6</c:v>
                </c:pt>
                <c:pt idx="11882">
                  <c:v>9.2333630163921043E-6</c:v>
                </c:pt>
                <c:pt idx="11883">
                  <c:v>9.2308391685946845E-6</c:v>
                </c:pt>
                <c:pt idx="11884">
                  <c:v>9.2281898105284199E-6</c:v>
                </c:pt>
                <c:pt idx="11885">
                  <c:v>9.2257369033177383E-6</c:v>
                </c:pt>
                <c:pt idx="11886">
                  <c:v>9.223134838975966E-6</c:v>
                </c:pt>
                <c:pt idx="11887">
                  <c:v>9.2204927568673156E-6</c:v>
                </c:pt>
                <c:pt idx="11888">
                  <c:v>9.2177942860871553E-6</c:v>
                </c:pt>
                <c:pt idx="11889">
                  <c:v>9.2153022706042975E-6</c:v>
                </c:pt>
                <c:pt idx="11890">
                  <c:v>9.2126920208102092E-6</c:v>
                </c:pt>
                <c:pt idx="11891">
                  <c:v>9.2102318376419134E-6</c:v>
                </c:pt>
                <c:pt idx="11892">
                  <c:v>9.2077934823464602E-6</c:v>
                </c:pt>
                <c:pt idx="11893">
                  <c:v>9.2051832325523719E-6</c:v>
                </c:pt>
                <c:pt idx="11894">
                  <c:v>9.2025320554967038E-6</c:v>
                </c:pt>
                <c:pt idx="11895">
                  <c:v>9.1999290816602297E-6</c:v>
                </c:pt>
                <c:pt idx="11896">
                  <c:v>9.1974816314177588E-6</c:v>
                </c:pt>
                <c:pt idx="11897">
                  <c:v>9.1949059424223378E-6</c:v>
                </c:pt>
                <c:pt idx="11898">
                  <c:v>9.192433935822919E-6</c:v>
                </c:pt>
                <c:pt idx="11899">
                  <c:v>9.1898282335023396E-6</c:v>
                </c:pt>
                <c:pt idx="11900">
                  <c:v>9.1873189376201481E-6</c:v>
                </c:pt>
                <c:pt idx="11901">
                  <c:v>9.184727787214797E-6</c:v>
                </c:pt>
                <c:pt idx="11902">
                  <c:v>9.1823912953259423E-6</c:v>
                </c:pt>
                <c:pt idx="11903">
                  <c:v>9.1797146524186246E-6</c:v>
                </c:pt>
                <c:pt idx="11904">
                  <c:v>9.1771553343278356E-6</c:v>
                </c:pt>
                <c:pt idx="11905">
                  <c:v>9.1747479018522426E-6</c:v>
                </c:pt>
                <c:pt idx="11906">
                  <c:v>9.1721876742667519E-6</c:v>
                </c:pt>
                <c:pt idx="11907">
                  <c:v>9.1696592789958231E-6</c:v>
                </c:pt>
                <c:pt idx="11908">
                  <c:v>9.1671727204811759E-6</c:v>
                </c:pt>
                <c:pt idx="11909">
                  <c:v>9.1646843429771252E-6</c:v>
                </c:pt>
                <c:pt idx="11910">
                  <c:v>9.1622368927346542E-6</c:v>
                </c:pt>
                <c:pt idx="11911">
                  <c:v>9.1596803031279705E-6</c:v>
                </c:pt>
                <c:pt idx="11912">
                  <c:v>9.1571428129100241E-6</c:v>
                </c:pt>
                <c:pt idx="11913">
                  <c:v>9.1547126430668868E-6</c:v>
                </c:pt>
                <c:pt idx="11914">
                  <c:v>9.1521687863860279E-6</c:v>
                </c:pt>
                <c:pt idx="11915">
                  <c:v>9.1496358436415903E-6</c:v>
                </c:pt>
                <c:pt idx="11916">
                  <c:v>9.1470983534236439E-6</c:v>
                </c:pt>
                <c:pt idx="11917">
                  <c:v>9.1447755039553158E-6</c:v>
                </c:pt>
                <c:pt idx="11918">
                  <c:v>9.1421388788148761E-6</c:v>
                </c:pt>
                <c:pt idx="11919">
                  <c:v>9.1399015218485147E-6</c:v>
                </c:pt>
                <c:pt idx="11920">
                  <c:v>9.1372385213617235E-6</c:v>
                </c:pt>
                <c:pt idx="11921">
                  <c:v>9.1348520072642714E-6</c:v>
                </c:pt>
                <c:pt idx="11922">
                  <c:v>9.1323718152125366E-6</c:v>
                </c:pt>
                <c:pt idx="11923">
                  <c:v>9.1296669779694639E-6</c:v>
                </c:pt>
                <c:pt idx="11924">
                  <c:v>9.1273850557627156E-6</c:v>
                </c:pt>
                <c:pt idx="11925">
                  <c:v>9.1250121840857901E-6</c:v>
                </c:pt>
                <c:pt idx="11926">
                  <c:v>9.1225756477797404E-6</c:v>
                </c:pt>
                <c:pt idx="11927">
                  <c:v>9.1199453891022131E-6</c:v>
                </c:pt>
                <c:pt idx="11928">
                  <c:v>9.1176571004325524E-6</c:v>
                </c:pt>
                <c:pt idx="11929">
                  <c:v>9.1152342065470293E-6</c:v>
                </c:pt>
                <c:pt idx="11930">
                  <c:v>9.1126394181628712E-6</c:v>
                </c:pt>
                <c:pt idx="11931">
                  <c:v>9.1102674559806474E-6</c:v>
                </c:pt>
                <c:pt idx="11932">
                  <c:v>9.1076390162925236E-6</c:v>
                </c:pt>
                <c:pt idx="11933">
                  <c:v>9.1054616859764792E-6</c:v>
                </c:pt>
                <c:pt idx="11934">
                  <c:v>9.1028823590022512E-6</c:v>
                </c:pt>
                <c:pt idx="11935">
                  <c:v>9.100544048123993E-6</c:v>
                </c:pt>
                <c:pt idx="11936">
                  <c:v>9.0980129243689589E-6</c:v>
                </c:pt>
                <c:pt idx="11937">
                  <c:v>9.095605491893366E-6</c:v>
                </c:pt>
                <c:pt idx="11938">
                  <c:v>9.0932035163859837E-6</c:v>
                </c:pt>
                <c:pt idx="11939">
                  <c:v>9.0907242338289507E-6</c:v>
                </c:pt>
                <c:pt idx="11940">
                  <c:v>9.0881294454447925E-6</c:v>
                </c:pt>
                <c:pt idx="11941">
                  <c:v>9.0858629846479744E-6</c:v>
                </c:pt>
                <c:pt idx="11942">
                  <c:v>9.0835710579995066E-6</c:v>
                </c:pt>
                <c:pt idx="11943">
                  <c:v>9.0809862740570679E-6</c:v>
                </c:pt>
                <c:pt idx="11944">
                  <c:v>9.0785251813940704E-6</c:v>
                </c:pt>
                <c:pt idx="11945">
                  <c:v>9.0762132458621636E-6</c:v>
                </c:pt>
                <c:pt idx="11946">
                  <c:v>9.0736357378773391E-6</c:v>
                </c:pt>
                <c:pt idx="11947">
                  <c:v>9.0714083853526972E-6</c:v>
                </c:pt>
                <c:pt idx="11948">
                  <c:v>9.0687672127387486E-6</c:v>
                </c:pt>
                <c:pt idx="11949">
                  <c:v>9.0664179879240692E-6</c:v>
                </c:pt>
                <c:pt idx="11950">
                  <c:v>9.0639950940385461E-6</c:v>
                </c:pt>
                <c:pt idx="11951">
                  <c:v>9.0616031229728833E-6</c:v>
                </c:pt>
                <c:pt idx="11952">
                  <c:v>9.0591756816138513E-6</c:v>
                </c:pt>
                <c:pt idx="11953">
                  <c:v>9.0568591986084357E-6</c:v>
                </c:pt>
                <c:pt idx="11954">
                  <c:v>9.0545245257089846E-6</c:v>
                </c:pt>
                <c:pt idx="11955">
                  <c:v>9.0520534286042675E-6</c:v>
                </c:pt>
                <c:pt idx="11956">
                  <c:v>9.0495886979624629E-6</c:v>
                </c:pt>
                <c:pt idx="11957">
                  <c:v>9.0472776719252579E-6</c:v>
                </c:pt>
                <c:pt idx="11958">
                  <c:v>9.0449411800364032E-6</c:v>
                </c:pt>
                <c:pt idx="11959">
                  <c:v>9.0426365204621106E-6</c:v>
                </c:pt>
                <c:pt idx="11960">
                  <c:v>9.0401417764951475E-6</c:v>
                </c:pt>
                <c:pt idx="11961">
                  <c:v>9.0375460786162876E-6</c:v>
                </c:pt>
                <c:pt idx="11962">
                  <c:v>9.0353696577949449E-6</c:v>
                </c:pt>
                <c:pt idx="11963">
                  <c:v>9.0329167505842634E-6</c:v>
                </c:pt>
                <c:pt idx="11964">
                  <c:v>9.0305366029497236E-6</c:v>
                </c:pt>
                <c:pt idx="11965">
                  <c:v>9.0282501332694665E-6</c:v>
                </c:pt>
                <c:pt idx="11966">
                  <c:v>9.0256698968005367E-6</c:v>
                </c:pt>
                <c:pt idx="11967">
                  <c:v>9.0232242655474693E-6</c:v>
                </c:pt>
                <c:pt idx="11968">
                  <c:v>9.0208513938705437E-6</c:v>
                </c:pt>
                <c:pt idx="11969">
                  <c:v>9.0185403678333387E-6</c:v>
                </c:pt>
                <c:pt idx="11970">
                  <c:v>9.0161829575663432E-6</c:v>
                </c:pt>
                <c:pt idx="11971">
                  <c:v>9.0137564257020131E-6</c:v>
                </c:pt>
                <c:pt idx="11972">
                  <c:v>9.0114926933893003E-6</c:v>
                </c:pt>
                <c:pt idx="11973">
                  <c:v>9.0092617028858513E-6</c:v>
                </c:pt>
                <c:pt idx="11974">
                  <c:v>9.0068078861804679E-6</c:v>
                </c:pt>
                <c:pt idx="11975">
                  <c:v>9.004352250485681E-6</c:v>
                </c:pt>
                <c:pt idx="11976">
                  <c:v>9.0017874754266813E-6</c:v>
                </c:pt>
                <c:pt idx="11977">
                  <c:v>8.9995119196828455E-6</c:v>
                </c:pt>
                <c:pt idx="11978">
                  <c:v>8.9971963461721316E-6</c:v>
                </c:pt>
                <c:pt idx="11979">
                  <c:v>8.9947725427919067E-6</c:v>
                </c:pt>
                <c:pt idx="11980">
                  <c:v>8.9925333668361418E-6</c:v>
                </c:pt>
                <c:pt idx="11981">
                  <c:v>8.9901750470744446E-6</c:v>
                </c:pt>
                <c:pt idx="11982">
                  <c:v>8.9876466518035159E-6</c:v>
                </c:pt>
                <c:pt idx="11983">
                  <c:v>8.9853992903954349E-6</c:v>
                </c:pt>
                <c:pt idx="11984">
                  <c:v>8.9830009528668597E-6</c:v>
                </c:pt>
                <c:pt idx="11985">
                  <c:v>8.9806180767482147E-6</c:v>
                </c:pt>
                <c:pt idx="11986">
                  <c:v>8.9783234216156416E-6</c:v>
                </c:pt>
                <c:pt idx="11987">
                  <c:v>8.9760605987976305E-6</c:v>
                </c:pt>
                <c:pt idx="11988">
                  <c:v>8.9736176960286684E-6</c:v>
                </c:pt>
                <c:pt idx="11989">
                  <c:v>8.9712748376769014E-6</c:v>
                </c:pt>
                <c:pt idx="11990">
                  <c:v>8.9689419837668538E-6</c:v>
                </c:pt>
                <c:pt idx="11991">
                  <c:v>8.9666427811607718E-6</c:v>
                </c:pt>
                <c:pt idx="11992">
                  <c:v>8.9642799139255658E-6</c:v>
                </c:pt>
                <c:pt idx="11993">
                  <c:v>8.9617324192658998E-6</c:v>
                </c:pt>
                <c:pt idx="11994">
                  <c:v>8.9596223915577866E-6</c:v>
                </c:pt>
                <c:pt idx="11995">
                  <c:v>8.9573759396444075E-6</c:v>
                </c:pt>
                <c:pt idx="11996">
                  <c:v>8.9548793766880408E-6</c:v>
                </c:pt>
                <c:pt idx="11997">
                  <c:v>8.9525647126720287E-6</c:v>
                </c:pt>
                <c:pt idx="11998">
                  <c:v>8.9501982074580155E-6</c:v>
                </c:pt>
                <c:pt idx="11999">
                  <c:v>8.947865353547968E-6</c:v>
                </c:pt>
                <c:pt idx="12000">
                  <c:v>8.9455961642670445E-6</c:v>
                </c:pt>
                <c:pt idx="12001">
                  <c:v>8.9430350271868519E-6</c:v>
                </c:pt>
                <c:pt idx="12002">
                  <c:v>8.9409113570582122E-6</c:v>
                </c:pt>
                <c:pt idx="12003">
                  <c:v>8.9384902821620926E-6</c:v>
                </c:pt>
                <c:pt idx="12004">
                  <c:v>8.9361301434109919E-6</c:v>
                </c:pt>
                <c:pt idx="12005">
                  <c:v>8.9338764155399986E-6</c:v>
                </c:pt>
                <c:pt idx="12006">
                  <c:v>8.9315244622412138E-6</c:v>
                </c:pt>
                <c:pt idx="12007">
                  <c:v>8.9291506810695864E-6</c:v>
                </c:pt>
                <c:pt idx="12008">
                  <c:v>8.9267668954562396E-6</c:v>
                </c:pt>
                <c:pt idx="12009">
                  <c:v>8.9245204435428604E-6</c:v>
                </c:pt>
                <c:pt idx="12010">
                  <c:v>8.9220702648162842E-6</c:v>
                </c:pt>
                <c:pt idx="12011">
                  <c:v>8.9198611021856777E-6</c:v>
                </c:pt>
                <c:pt idx="12012">
                  <c:v>8.9173217929783277E-6</c:v>
                </c:pt>
                <c:pt idx="12013">
                  <c:v>8.9151590145775117E-6</c:v>
                </c:pt>
                <c:pt idx="12014">
                  <c:v>8.9127934188582003E-6</c:v>
                </c:pt>
                <c:pt idx="12015">
                  <c:v>8.9104078142554499E-6</c:v>
                </c:pt>
                <c:pt idx="12016">
                  <c:v>8.9082022896036506E-6</c:v>
                </c:pt>
                <c:pt idx="12017">
                  <c:v>8.9058448793366551E-6</c:v>
                </c:pt>
                <c:pt idx="12018">
                  <c:v>8.9034492702921852E-6</c:v>
                </c:pt>
                <c:pt idx="12019">
                  <c:v>8.9012419266509824E-6</c:v>
                </c:pt>
                <c:pt idx="12020">
                  <c:v>8.8988936113310046E-6</c:v>
                </c:pt>
                <c:pt idx="12021">
                  <c:v>8.8966098701348528E-6</c:v>
                </c:pt>
                <c:pt idx="12022">
                  <c:v>8.8942406364367343E-6</c:v>
                </c:pt>
                <c:pt idx="12023">
                  <c:v>8.8920050984597765E-6</c:v>
                </c:pt>
                <c:pt idx="12024">
                  <c:v>8.8896222223411314E-6</c:v>
                </c:pt>
                <c:pt idx="12025">
                  <c:v>8.8872511696536094E-6</c:v>
                </c:pt>
                <c:pt idx="12026">
                  <c:v>8.884913768270053E-6</c:v>
                </c:pt>
                <c:pt idx="12027">
                  <c:v>8.8827955551096238E-6</c:v>
                </c:pt>
                <c:pt idx="12028">
                  <c:v>8.8803699327399954E-6</c:v>
                </c:pt>
                <c:pt idx="12029">
                  <c:v>8.8779106590664014E-6</c:v>
                </c:pt>
                <c:pt idx="12030">
                  <c:v>8.8757287812768482E-6</c:v>
                </c:pt>
                <c:pt idx="12031">
                  <c:v>8.8734277596813627E-6</c:v>
                </c:pt>
                <c:pt idx="12032">
                  <c:v>8.8710776253719814E-6</c:v>
                </c:pt>
                <c:pt idx="12033">
                  <c:v>8.8688748292042874E-6</c:v>
                </c:pt>
                <c:pt idx="12034">
                  <c:v>8.8664519353187643E-6</c:v>
                </c:pt>
                <c:pt idx="12035">
                  <c:v>8.8642636910662986E-6</c:v>
                </c:pt>
                <c:pt idx="12036">
                  <c:v>8.8618480731383897E-6</c:v>
                </c:pt>
                <c:pt idx="12037">
                  <c:v>8.8595525085111149E-6</c:v>
                </c:pt>
                <c:pt idx="12038">
                  <c:v>8.8572405729792081E-6</c:v>
                </c:pt>
                <c:pt idx="12039">
                  <c:v>8.8550350483274087E-6</c:v>
                </c:pt>
                <c:pt idx="12040">
                  <c:v>8.8526976469438523E-6</c:v>
                </c:pt>
                <c:pt idx="12041">
                  <c:v>8.8503629740444012E-6</c:v>
                </c:pt>
                <c:pt idx="12042">
                  <c:v>8.8481156126363203E-6</c:v>
                </c:pt>
                <c:pt idx="12043">
                  <c:v>8.8457845777156763E-6</c:v>
                </c:pt>
                <c:pt idx="12044">
                  <c:v>8.8434762801625766E-6</c:v>
                </c:pt>
                <c:pt idx="12045">
                  <c:v>8.8410943135386333E-6</c:v>
                </c:pt>
                <c:pt idx="12046">
                  <c:v>8.8389151642331854E-6</c:v>
                </c:pt>
                <c:pt idx="12047">
                  <c:v>8.8365368355880491E-6</c:v>
                </c:pt>
                <c:pt idx="12048">
                  <c:v>8.8342312665190548E-6</c:v>
                </c:pt>
                <c:pt idx="12049">
                  <c:v>8.831979357637465E-6</c:v>
                </c:pt>
                <c:pt idx="12050">
                  <c:v>8.8296910689678043E-6</c:v>
                </c:pt>
                <c:pt idx="12051">
                  <c:v>8.8274928202736191E-6</c:v>
                </c:pt>
                <c:pt idx="12052">
                  <c:v>8.825006261758972E-6</c:v>
                </c:pt>
                <c:pt idx="12053">
                  <c:v>8.8229789980687201E-6</c:v>
                </c:pt>
                <c:pt idx="12054">
                  <c:v>8.820467883197125E-6</c:v>
                </c:pt>
                <c:pt idx="12055">
                  <c:v>8.8182687250082381E-6</c:v>
                </c:pt>
                <c:pt idx="12056">
                  <c:v>8.8159094957518391E-6</c:v>
                </c:pt>
                <c:pt idx="12057">
                  <c:v>8.8135739133576863E-6</c:v>
                </c:pt>
                <c:pt idx="12058">
                  <c:v>8.8114302343456075E-6</c:v>
                </c:pt>
                <c:pt idx="12059">
                  <c:v>8.8091219367925078E-6</c:v>
                </c:pt>
                <c:pt idx="12060">
                  <c:v>8.80670177139109E-6</c:v>
                </c:pt>
                <c:pt idx="12061">
                  <c:v>8.8045226220856421E-6</c:v>
                </c:pt>
                <c:pt idx="12062">
                  <c:v>8.8021824922179803E-6</c:v>
                </c:pt>
                <c:pt idx="12063">
                  <c:v>8.7997814262052998E-6</c:v>
                </c:pt>
                <c:pt idx="12064">
                  <c:v>8.7978351075435057E-6</c:v>
                </c:pt>
                <c:pt idx="12065">
                  <c:v>8.7955459093791433E-6</c:v>
                </c:pt>
                <c:pt idx="12066">
                  <c:v>8.7930457084439695E-6</c:v>
                </c:pt>
                <c:pt idx="12067">
                  <c:v>8.7908510977285914E-6</c:v>
                </c:pt>
                <c:pt idx="12068">
                  <c:v>8.7885073298821226E-6</c:v>
                </c:pt>
                <c:pt idx="12069">
                  <c:v>8.7862445070641115E-6</c:v>
                </c:pt>
                <c:pt idx="12070">
                  <c:v>8.783963494352065E-6</c:v>
                </c:pt>
                <c:pt idx="12071">
                  <c:v>8.7815315055195242E-6</c:v>
                </c:pt>
                <c:pt idx="12072">
                  <c:v>8.7794524006312713E-6</c:v>
                </c:pt>
                <c:pt idx="12073">
                  <c:v>8.7770413301768713E-6</c:v>
                </c:pt>
                <c:pt idx="12074">
                  <c:v>8.7746630015317351E-6</c:v>
                </c:pt>
                <c:pt idx="12075">
                  <c:v>8.7725393314030953E-6</c:v>
                </c:pt>
                <c:pt idx="12076">
                  <c:v>8.7703429016983137E-6</c:v>
                </c:pt>
                <c:pt idx="12077">
                  <c:v>8.7679709395160899E-6</c:v>
                </c:pt>
                <c:pt idx="12078">
                  <c:v>8.7656362666166387E-6</c:v>
                </c:pt>
                <c:pt idx="12079">
                  <c:v>8.7634343799436465E-6</c:v>
                </c:pt>
                <c:pt idx="12080">
                  <c:v>8.7612479546805844E-6</c:v>
                </c:pt>
                <c:pt idx="12081">
                  <c:v>8.7588468886679038E-6</c:v>
                </c:pt>
                <c:pt idx="12082">
                  <c:v>8.756563147471752E-6</c:v>
                </c:pt>
                <c:pt idx="12083">
                  <c:v>8.7545276983291842E-6</c:v>
                </c:pt>
                <c:pt idx="12084">
                  <c:v>8.7519792941748165E-6</c:v>
                </c:pt>
                <c:pt idx="12085">
                  <c:v>8.7498565335408784E-6</c:v>
                </c:pt>
                <c:pt idx="12086">
                  <c:v>8.7475200416520238E-6</c:v>
                </c:pt>
                <c:pt idx="12087">
                  <c:v>8.7451580839115195E-6</c:v>
                </c:pt>
                <c:pt idx="12088">
                  <c:v>8.7429916675318964E-6</c:v>
                </c:pt>
                <c:pt idx="12089">
                  <c:v>8.7406706370529719E-6</c:v>
                </c:pt>
                <c:pt idx="12090">
                  <c:v>8.7384451035177335E-6</c:v>
                </c:pt>
                <c:pt idx="12091">
                  <c:v>8.7360767793143168E-6</c:v>
                </c:pt>
                <c:pt idx="12092">
                  <c:v>8.733656613912899E-6</c:v>
                </c:pt>
                <c:pt idx="12093">
                  <c:v>8.7316320787067525E-6</c:v>
                </c:pt>
                <c:pt idx="12094">
                  <c:v>8.7292673924821429E-6</c:v>
                </c:pt>
                <c:pt idx="12095">
                  <c:v>8.727068234293256E-6</c:v>
                </c:pt>
                <c:pt idx="12096">
                  <c:v>8.7247672126977704E-6</c:v>
                </c:pt>
                <c:pt idx="12097">
                  <c:v>8.7225816969294101E-6</c:v>
                </c:pt>
                <c:pt idx="12098">
                  <c:v>8.7201451606233604E-6</c:v>
                </c:pt>
                <c:pt idx="12099">
                  <c:v>8.7179414549609646E-6</c:v>
                </c:pt>
                <c:pt idx="12100">
                  <c:v>8.7156304289237596E-6</c:v>
                </c:pt>
                <c:pt idx="12101">
                  <c:v>8.7133321358123794E-6</c:v>
                </c:pt>
                <c:pt idx="12102">
                  <c:v>8.7112885012174957E-6</c:v>
                </c:pt>
                <c:pt idx="12103">
                  <c:v>8.7090766101027839E-6</c:v>
                </c:pt>
                <c:pt idx="12104">
                  <c:v>8.706640983291436E-6</c:v>
                </c:pt>
                <c:pt idx="12105">
                  <c:v>8.7042953964555636E-6</c:v>
                </c:pt>
                <c:pt idx="12106">
                  <c:v>8.7022563093341887E-6</c:v>
                </c:pt>
                <c:pt idx="12107">
                  <c:v>8.6999489212757908E-6</c:v>
                </c:pt>
                <c:pt idx="12108">
                  <c:v>8.6976115198922344E-6</c:v>
                </c:pt>
                <c:pt idx="12109">
                  <c:v>8.695365977473557E-6</c:v>
                </c:pt>
                <c:pt idx="12110">
                  <c:v>8.6931077021290548E-6</c:v>
                </c:pt>
                <c:pt idx="12111">
                  <c:v>8.6907666627666913E-6</c:v>
                </c:pt>
                <c:pt idx="12112">
                  <c:v>8.6886384451645426E-6</c:v>
                </c:pt>
                <c:pt idx="12113">
                  <c:v>8.6863519754842855E-6</c:v>
                </c:pt>
                <c:pt idx="12114">
                  <c:v>8.6838717834325507E-6</c:v>
                </c:pt>
                <c:pt idx="12115">
                  <c:v>8.6818790805409662E-6</c:v>
                </c:pt>
                <c:pt idx="12116">
                  <c:v>8.6794580056448467E-6</c:v>
                </c:pt>
                <c:pt idx="12117">
                  <c:v>8.6772752183605917E-6</c:v>
                </c:pt>
                <c:pt idx="12118">
                  <c:v>8.6748241301393136E-6</c:v>
                </c:pt>
                <c:pt idx="12119">
                  <c:v>8.6728086898801848E-6</c:v>
                </c:pt>
                <c:pt idx="12120">
                  <c:v>8.6704585555708036E-6</c:v>
                </c:pt>
                <c:pt idx="12121">
                  <c:v>8.6682503024348989E-6</c:v>
                </c:pt>
                <c:pt idx="12122">
                  <c:v>8.6659183580195531E-6</c:v>
                </c:pt>
                <c:pt idx="12123">
                  <c:v>8.6638146967743523E-6</c:v>
                </c:pt>
                <c:pt idx="12124">
                  <c:v>8.661372703500092E-6</c:v>
                </c:pt>
                <c:pt idx="12125">
                  <c:v>8.6593081505270675E-6</c:v>
                </c:pt>
                <c:pt idx="12126">
                  <c:v>8.6570571511401795E-6</c:v>
                </c:pt>
                <c:pt idx="12127">
                  <c:v>8.654807970742695E-6</c:v>
                </c:pt>
                <c:pt idx="12128">
                  <c:v>8.652445103507489E-6</c:v>
                </c:pt>
                <c:pt idx="12129">
                  <c:v>8.6502632257179357E-6</c:v>
                </c:pt>
                <c:pt idx="12130">
                  <c:v>8.6479503806913272E-6</c:v>
                </c:pt>
                <c:pt idx="12131">
                  <c:v>8.6457166617037728E-6</c:v>
                </c:pt>
                <c:pt idx="12132">
                  <c:v>8.6435438788612373E-6</c:v>
                </c:pt>
                <c:pt idx="12133">
                  <c:v>8.6411509983008727E-6</c:v>
                </c:pt>
                <c:pt idx="12134">
                  <c:v>8.6388927229563706E-6</c:v>
                </c:pt>
                <c:pt idx="12135">
                  <c:v>8.6368690972449258E-6</c:v>
                </c:pt>
                <c:pt idx="12136">
                  <c:v>8.6344152805395424E-6</c:v>
                </c:pt>
                <c:pt idx="12137">
                  <c:v>8.632117896922864E-6</c:v>
                </c:pt>
                <c:pt idx="12138">
                  <c:v>8.6299569375114515E-6</c:v>
                </c:pt>
                <c:pt idx="12139">
                  <c:v>8.6277868831530213E-6</c:v>
                </c:pt>
                <c:pt idx="12140">
                  <c:v>8.6253512563416734E-6</c:v>
                </c:pt>
                <c:pt idx="12141">
                  <c:v>8.6231684690574184E-6</c:v>
                </c:pt>
                <c:pt idx="12142">
                  <c:v>8.6208547145361081E-6</c:v>
                </c:pt>
                <c:pt idx="12143">
                  <c:v>8.6187365013756789E-6</c:v>
                </c:pt>
                <c:pt idx="12144">
                  <c:v>8.6165064203669317E-6</c:v>
                </c:pt>
                <c:pt idx="12145">
                  <c:v>8.6140034909476526E-6</c:v>
                </c:pt>
                <c:pt idx="12146">
                  <c:v>8.6118516264832579E-6</c:v>
                </c:pt>
                <c:pt idx="12147">
                  <c:v>8.6096606537466869E-6</c:v>
                </c:pt>
                <c:pt idx="12148">
                  <c:v>8.6073823695187457E-6</c:v>
                </c:pt>
                <c:pt idx="12149">
                  <c:v>8.6049849414848723E-6</c:v>
                </c:pt>
                <c:pt idx="12150">
                  <c:v>8.602811249147635E-6</c:v>
                </c:pt>
                <c:pt idx="12151">
                  <c:v>8.6005611592554487E-6</c:v>
                </c:pt>
                <c:pt idx="12152">
                  <c:v>8.5983801909605972E-6</c:v>
                </c:pt>
                <c:pt idx="12153">
                  <c:v>8.5961855802452192E-6</c:v>
                </c:pt>
                <c:pt idx="12154">
                  <c:v>8.5938372649252415E-6</c:v>
                </c:pt>
                <c:pt idx="12155">
                  <c:v>8.5917608885210939E-6</c:v>
                </c:pt>
                <c:pt idx="12156">
                  <c:v>8.5895580923533998E-6</c:v>
                </c:pt>
                <c:pt idx="12157">
                  <c:v>8.5872679846943356E-6</c:v>
                </c:pt>
                <c:pt idx="12158">
                  <c:v>8.5849997049081139E-6</c:v>
                </c:pt>
                <c:pt idx="12159">
                  <c:v>8.5827086877543479E-6</c:v>
                </c:pt>
                <c:pt idx="12160">
                  <c:v>8.5805486378376372E-6</c:v>
                </c:pt>
                <c:pt idx="12161">
                  <c:v>8.578426786698401E-6</c:v>
                </c:pt>
                <c:pt idx="12162">
                  <c:v>8.5760866568307392E-6</c:v>
                </c:pt>
                <c:pt idx="12163">
                  <c:v>8.5738511188537814E-6</c:v>
                </c:pt>
                <c:pt idx="12164">
                  <c:v>8.5715028035338037E-6</c:v>
                </c:pt>
                <c:pt idx="12165">
                  <c:v>8.5691017375211231E-6</c:v>
                </c:pt>
                <c:pt idx="12166">
                  <c:v>8.5669244072050788E-6</c:v>
                </c:pt>
                <c:pt idx="12167">
                  <c:v>8.564760719309561E-6</c:v>
                </c:pt>
                <c:pt idx="12168">
                  <c:v>8.5625651990994811E-6</c:v>
                </c:pt>
                <c:pt idx="12169">
                  <c:v>8.5602368926629424E-6</c:v>
                </c:pt>
                <c:pt idx="12170">
                  <c:v>8.5582623796653934E-6</c:v>
                </c:pt>
                <c:pt idx="12171">
                  <c:v>8.555944987165276E-6</c:v>
                </c:pt>
                <c:pt idx="12172">
                  <c:v>8.5535648395307362E-6</c:v>
                </c:pt>
                <c:pt idx="12173">
                  <c:v>8.5513020167127252E-6</c:v>
                </c:pt>
                <c:pt idx="12174">
                  <c:v>8.5492301877820864E-6</c:v>
                </c:pt>
                <c:pt idx="12175">
                  <c:v>8.5469300756813027E-6</c:v>
                </c:pt>
                <c:pt idx="12176">
                  <c:v>8.5446126831811853E-6</c:v>
                </c:pt>
                <c:pt idx="12177">
                  <c:v>8.5425654106074944E-6</c:v>
                </c:pt>
                <c:pt idx="12178">
                  <c:v>8.5402207332663238E-6</c:v>
                </c:pt>
                <c:pt idx="12179">
                  <c:v>8.5378824223880656E-6</c:v>
                </c:pt>
                <c:pt idx="12180">
                  <c:v>8.5358924479805864E-6</c:v>
                </c:pt>
                <c:pt idx="12181">
                  <c:v>8.5335541371023282E-6</c:v>
                </c:pt>
                <c:pt idx="12182">
                  <c:v>8.5313113231677562E-6</c:v>
                </c:pt>
                <c:pt idx="12183">
                  <c:v>8.5290430433815345E-6</c:v>
                </c:pt>
                <c:pt idx="12184">
                  <c:v>8.5267984104575589E-6</c:v>
                </c:pt>
                <c:pt idx="12185">
                  <c:v>8.5246001617633738E-6</c:v>
                </c:pt>
                <c:pt idx="12186">
                  <c:v>8.5224019130691886E-6</c:v>
                </c:pt>
                <c:pt idx="12187">
                  <c:v>8.5201072579366155E-6</c:v>
                </c:pt>
                <c:pt idx="12188">
                  <c:v>8.5178708104649559E-6</c:v>
                </c:pt>
                <c:pt idx="12189">
                  <c:v>8.5155879787635058E-6</c:v>
                </c:pt>
                <c:pt idx="12190">
                  <c:v>8.5133942775428295E-6</c:v>
                </c:pt>
                <c:pt idx="12191">
                  <c:v>8.5111769294599071E-6</c:v>
                </c:pt>
                <c:pt idx="12192">
                  <c:v>8.5089814092498273E-6</c:v>
                </c:pt>
                <c:pt idx="12193">
                  <c:v>8.506651283823885E-6</c:v>
                </c:pt>
                <c:pt idx="12194">
                  <c:v>8.5045676314621232E-6</c:v>
                </c:pt>
                <c:pt idx="12195">
                  <c:v>8.5022475104779005E-6</c:v>
                </c:pt>
                <c:pt idx="12196">
                  <c:v>8.4999683167552575E-6</c:v>
                </c:pt>
                <c:pt idx="12197">
                  <c:v>8.4978782979305834E-6</c:v>
                </c:pt>
                <c:pt idx="12198">
                  <c:v>8.4956145656178705E-6</c:v>
                </c:pt>
                <c:pt idx="12199">
                  <c:v>8.4934263213654049E-6</c:v>
                </c:pt>
                <c:pt idx="12200">
                  <c:v>8.4910325313103385E-6</c:v>
                </c:pt>
                <c:pt idx="12201">
                  <c:v>8.4887924458598718E-6</c:v>
                </c:pt>
                <c:pt idx="12202">
                  <c:v>8.4867051555193029E-6</c:v>
                </c:pt>
                <c:pt idx="12203">
                  <c:v>8.4844414232065901E-6</c:v>
                </c:pt>
                <c:pt idx="12204">
                  <c:v>8.4822322605759837E-6</c:v>
                </c:pt>
                <c:pt idx="12205">
                  <c:v>8.4799385149381123E-6</c:v>
                </c:pt>
                <c:pt idx="12206">
                  <c:v>8.4777193478657864E-6</c:v>
                </c:pt>
                <c:pt idx="12207">
                  <c:v>8.4754792624153197E-6</c:v>
                </c:pt>
                <c:pt idx="12208">
                  <c:v>8.4732810137211345E-6</c:v>
                </c:pt>
                <c:pt idx="12209">
                  <c:v>8.4710809460375458E-6</c:v>
                </c:pt>
                <c:pt idx="12210">
                  <c:v>8.4687899288837798E-6</c:v>
                </c:pt>
                <c:pt idx="12211">
                  <c:v>8.4667171904584393E-6</c:v>
                </c:pt>
                <c:pt idx="12212">
                  <c:v>8.4644480011775158E-6</c:v>
                </c:pt>
                <c:pt idx="12213">
                  <c:v>8.4621533460449427E-6</c:v>
                </c:pt>
                <c:pt idx="12214">
                  <c:v>8.4597832028521225E-6</c:v>
                </c:pt>
                <c:pt idx="12215">
                  <c:v>8.4577286543208174E-6</c:v>
                </c:pt>
                <c:pt idx="12216">
                  <c:v>8.455271199636627E-6</c:v>
                </c:pt>
                <c:pt idx="12217">
                  <c:v>8.4533867266145535E-6</c:v>
                </c:pt>
                <c:pt idx="12218">
                  <c:v>8.4510911619872786E-6</c:v>
                </c:pt>
                <c:pt idx="12219">
                  <c:v>8.4489765868056566E-6</c:v>
                </c:pt>
                <c:pt idx="12220">
                  <c:v>8.44662372401217E-6</c:v>
                </c:pt>
                <c:pt idx="12221">
                  <c:v>8.4444791355053894E-6</c:v>
                </c:pt>
                <c:pt idx="12222">
                  <c:v>8.4420544226304628E-6</c:v>
                </c:pt>
                <c:pt idx="12223">
                  <c:v>8.4398743638303131E-6</c:v>
                </c:pt>
                <c:pt idx="12224">
                  <c:v>8.4377670646063052E-6</c:v>
                </c:pt>
                <c:pt idx="12225">
                  <c:v>8.4354478531167842E-6</c:v>
                </c:pt>
                <c:pt idx="12226">
                  <c:v>8.4333159975358285E-6</c:v>
                </c:pt>
                <c:pt idx="12227">
                  <c:v>8.4311495811562054E-6</c:v>
                </c:pt>
                <c:pt idx="12228">
                  <c:v>8.428892215306405E-6</c:v>
                </c:pt>
                <c:pt idx="12229">
                  <c:v>8.4265238911029883E-6</c:v>
                </c:pt>
                <c:pt idx="12230">
                  <c:v>8.424482075497508E-6</c:v>
                </c:pt>
                <c:pt idx="12231">
                  <c:v>8.4222965597291477E-6</c:v>
                </c:pt>
                <c:pt idx="12232">
                  <c:v>8.4200337369111367E-6</c:v>
                </c:pt>
                <c:pt idx="12233">
                  <c:v>8.4177127064322121E-6</c:v>
                </c:pt>
                <c:pt idx="12234">
                  <c:v>8.4155190052115358E-6</c:v>
                </c:pt>
                <c:pt idx="12235">
                  <c:v>8.4132880147080868E-6</c:v>
                </c:pt>
                <c:pt idx="12236">
                  <c:v>8.4111452451907098E-6</c:v>
                </c:pt>
                <c:pt idx="12237">
                  <c:v>8.4089151641819626E-6</c:v>
                </c:pt>
                <c:pt idx="12238">
                  <c:v>8.4067278294241987E-6</c:v>
                </c:pt>
                <c:pt idx="12239">
                  <c:v>8.4046541815041564E-6</c:v>
                </c:pt>
                <c:pt idx="12240">
                  <c:v>8.4023422459722497E-6</c:v>
                </c:pt>
                <c:pt idx="12241">
                  <c:v>8.4001558207091875E-6</c:v>
                </c:pt>
                <c:pt idx="12242">
                  <c:v>8.3976710811839439E-6</c:v>
                </c:pt>
                <c:pt idx="12243">
                  <c:v>8.3955910668009892E-6</c:v>
                </c:pt>
                <c:pt idx="12244">
                  <c:v>8.3934783106087707E-6</c:v>
                </c:pt>
                <c:pt idx="12245">
                  <c:v>8.3910199464298785E-6</c:v>
                </c:pt>
                <c:pt idx="12246">
                  <c:v>8.3889044617535546E-6</c:v>
                </c:pt>
                <c:pt idx="12247">
                  <c:v>8.3867635112255812E-6</c:v>
                </c:pt>
                <c:pt idx="12248">
                  <c:v>8.3845097833545879E-6</c:v>
                </c:pt>
                <c:pt idx="12249">
                  <c:v>8.3823151726392098E-6</c:v>
                </c:pt>
                <c:pt idx="12250">
                  <c:v>8.3801623986801133E-6</c:v>
                </c:pt>
                <c:pt idx="12251">
                  <c:v>8.3779050328303128E-6</c:v>
                </c:pt>
                <c:pt idx="12252">
                  <c:v>8.375817742489744E-6</c:v>
                </c:pt>
                <c:pt idx="12253">
                  <c:v>8.3736285887425765E-6</c:v>
                </c:pt>
                <c:pt idx="12254">
                  <c:v>8.3713293861364946E-6</c:v>
                </c:pt>
                <c:pt idx="12255">
                  <c:v>8.3691375039052218E-6</c:v>
                </c:pt>
                <c:pt idx="12256">
                  <c:v>8.366845577256754E-6</c:v>
                </c:pt>
                <c:pt idx="12257">
                  <c:v>8.3647537394426763E-6</c:v>
                </c:pt>
                <c:pt idx="12258">
                  <c:v>8.3624536273418926E-6</c:v>
                </c:pt>
                <c:pt idx="12259">
                  <c:v>8.3601917140185833E-6</c:v>
                </c:pt>
                <c:pt idx="12260">
                  <c:v>8.3579752754303627E-6</c:v>
                </c:pt>
                <c:pt idx="12261">
                  <c:v>8.3557897596620023E-6</c:v>
                </c:pt>
                <c:pt idx="12262">
                  <c:v>8.3535005614976399E-6</c:v>
                </c:pt>
                <c:pt idx="12263">
                  <c:v>8.3514578363974579E-6</c:v>
                </c:pt>
                <c:pt idx="12264">
                  <c:v>8.3491504483390599E-6</c:v>
                </c:pt>
                <c:pt idx="12265">
                  <c:v>8.347019502252806E-6</c:v>
                </c:pt>
                <c:pt idx="12266">
                  <c:v>8.34480033518048E-6</c:v>
                </c:pt>
                <c:pt idx="12267">
                  <c:v>8.342777618963737E-6</c:v>
                </c:pt>
                <c:pt idx="12268">
                  <c:v>8.3403583630570211E-6</c:v>
                </c:pt>
                <c:pt idx="12269">
                  <c:v>8.3381564763840288E-6</c:v>
                </c:pt>
                <c:pt idx="12270">
                  <c:v>8.3359518612269312E-6</c:v>
                </c:pt>
                <c:pt idx="12271">
                  <c:v>8.333721780218184E-6</c:v>
                </c:pt>
                <c:pt idx="12272">
                  <c:v>8.3315953816054389E-6</c:v>
                </c:pt>
                <c:pt idx="12273">
                  <c:v>8.3293971329112537E-6</c:v>
                </c:pt>
                <c:pt idx="12274">
                  <c:v>8.3271424955455586E-6</c:v>
                </c:pt>
                <c:pt idx="12275">
                  <c:v>8.3249651652295142E-6</c:v>
                </c:pt>
                <c:pt idx="12276">
                  <c:v>8.3228605944896117E-6</c:v>
                </c:pt>
                <c:pt idx="12277">
                  <c:v>8.3207223724457435E-6</c:v>
                </c:pt>
                <c:pt idx="12278">
                  <c:v>8.318261279782746E-6</c:v>
                </c:pt>
                <c:pt idx="12279">
                  <c:v>8.3161539805587381E-6</c:v>
                </c:pt>
                <c:pt idx="12280">
                  <c:v>8.3140612332499586E-6</c:v>
                </c:pt>
                <c:pt idx="12281">
                  <c:v>8.3117884059902281E-6</c:v>
                </c:pt>
                <c:pt idx="12282">
                  <c:v>8.3096347225364298E-6</c:v>
                </c:pt>
                <c:pt idx="12283">
                  <c:v>8.3075810834998265E-6</c:v>
                </c:pt>
                <c:pt idx="12284">
                  <c:v>8.305143637699075E-6</c:v>
                </c:pt>
                <c:pt idx="12285">
                  <c:v>8.3030172390863299E-6</c:v>
                </c:pt>
                <c:pt idx="12286">
                  <c:v>8.3008590081590228E-6</c:v>
                </c:pt>
                <c:pt idx="12287">
                  <c:v>8.2985689004999585E-6</c:v>
                </c:pt>
                <c:pt idx="12288">
                  <c:v>8.2963879322051071E-6</c:v>
                </c:pt>
                <c:pt idx="12289">
                  <c:v>8.2941587606910616E-6</c:v>
                </c:pt>
                <c:pt idx="12290">
                  <c:v>8.2919350461452268E-6</c:v>
                </c:pt>
                <c:pt idx="12291">
                  <c:v>8.2898523032781668E-6</c:v>
                </c:pt>
                <c:pt idx="12292">
                  <c:v>8.2875167208840139E-6</c:v>
                </c:pt>
                <c:pt idx="12293">
                  <c:v>8.2854194261017255E-6</c:v>
                </c:pt>
                <c:pt idx="12294">
                  <c:v>8.2832821135525592E-6</c:v>
                </c:pt>
                <c:pt idx="12295">
                  <c:v>8.2810320236603729E-6</c:v>
                </c:pt>
                <c:pt idx="12296">
                  <c:v>8.2788665167754516E-6</c:v>
                </c:pt>
                <c:pt idx="12297">
                  <c:v>8.2767037383746356E-6</c:v>
                </c:pt>
                <c:pt idx="12298">
                  <c:v>8.2743445091182366E-6</c:v>
                </c:pt>
                <c:pt idx="12299">
                  <c:v>8.2724754975060932E-6</c:v>
                </c:pt>
                <c:pt idx="12300">
                  <c:v>8.2701126302708872E-6</c:v>
                </c:pt>
                <c:pt idx="12301">
                  <c:v>8.2679380284389481E-6</c:v>
                </c:pt>
                <c:pt idx="12302">
                  <c:v>8.2657816165010445E-6</c:v>
                </c:pt>
                <c:pt idx="12303">
                  <c:v>8.2636497609200887E-6</c:v>
                </c:pt>
                <c:pt idx="12304">
                  <c:v>8.2612596088438295E-6</c:v>
                </c:pt>
                <c:pt idx="12305">
                  <c:v>8.2591568570933305E-6</c:v>
                </c:pt>
                <c:pt idx="12306">
                  <c:v>8.2569467849680223E-6</c:v>
                </c:pt>
                <c:pt idx="12307">
                  <c:v>8.2547103374963626E-6</c:v>
                </c:pt>
                <c:pt idx="12308">
                  <c:v>8.2525557445478626E-6</c:v>
                </c:pt>
                <c:pt idx="12309">
                  <c:v>8.2502983786980622E-6</c:v>
                </c:pt>
                <c:pt idx="12310">
                  <c:v>8.24804010335356E-6</c:v>
                </c:pt>
                <c:pt idx="12311">
                  <c:v>8.245977369369939E-6</c:v>
                </c:pt>
                <c:pt idx="12312">
                  <c:v>8.2437272794777527E-6</c:v>
                </c:pt>
                <c:pt idx="12313">
                  <c:v>8.241455361712724E-6</c:v>
                </c:pt>
                <c:pt idx="12314">
                  <c:v>8.2394890341674909E-6</c:v>
                </c:pt>
                <c:pt idx="12315">
                  <c:v>8.2371889220667072E-6</c:v>
                </c:pt>
                <c:pt idx="12316">
                  <c:v>8.2349661170155741E-6</c:v>
                </c:pt>
                <c:pt idx="12317">
                  <c:v>8.2327951531624421E-6</c:v>
                </c:pt>
                <c:pt idx="12318">
                  <c:v>8.2305632531642914E-6</c:v>
                </c:pt>
                <c:pt idx="12319">
                  <c:v>8.2284668678767048E-6</c:v>
                </c:pt>
                <c:pt idx="12320">
                  <c:v>8.22624315333087E-6</c:v>
                </c:pt>
                <c:pt idx="12321">
                  <c:v>8.2240021583857015E-6</c:v>
                </c:pt>
                <c:pt idx="12322">
                  <c:v>8.2217757153557613E-6</c:v>
                </c:pt>
                <c:pt idx="12323">
                  <c:v>8.219786650442984E-6</c:v>
                </c:pt>
                <c:pt idx="12324">
                  <c:v>8.2174919953104109E-6</c:v>
                </c:pt>
                <c:pt idx="12325">
                  <c:v>8.2152810136904009E-6</c:v>
                </c:pt>
                <c:pt idx="12326">
                  <c:v>8.2132846728200093E-6</c:v>
                </c:pt>
                <c:pt idx="12327">
                  <c:v>8.2110691437264904E-6</c:v>
                </c:pt>
                <c:pt idx="12328">
                  <c:v>8.2088336057495326E-6</c:v>
                </c:pt>
                <c:pt idx="12329">
                  <c:v>8.2067699622712098E-6</c:v>
                </c:pt>
                <c:pt idx="12330">
                  <c:v>8.2045417002518661E-6</c:v>
                </c:pt>
                <c:pt idx="12331">
                  <c:v>8.2022579590557143E-6</c:v>
                </c:pt>
                <c:pt idx="12332">
                  <c:v>8.2000169641105458E-6</c:v>
                </c:pt>
                <c:pt idx="12333">
                  <c:v>8.1979151218547486E-6</c:v>
                </c:pt>
                <c:pt idx="12334">
                  <c:v>8.1956995927612297E-6</c:v>
                </c:pt>
                <c:pt idx="12335">
                  <c:v>8.1934804256889038E-6</c:v>
                </c:pt>
                <c:pt idx="12336">
                  <c:v>8.191328561224509E-6</c:v>
                </c:pt>
                <c:pt idx="12337">
                  <c:v>8.189205800590571E-6</c:v>
                </c:pt>
                <c:pt idx="12338">
                  <c:v>8.1870039139175788E-6</c:v>
                </c:pt>
                <c:pt idx="12339">
                  <c:v>8.1847792898770422E-6</c:v>
                </c:pt>
                <c:pt idx="12340">
                  <c:v>8.1825664892676286E-6</c:v>
                </c:pt>
                <c:pt idx="12341">
                  <c:v>8.1803455032058991E-6</c:v>
                </c:pt>
                <c:pt idx="12342">
                  <c:v>8.1782491179183125E-6</c:v>
                </c:pt>
                <c:pt idx="12343">
                  <c:v>8.1761481851572171E-6</c:v>
                </c:pt>
                <c:pt idx="12344">
                  <c:v>8.173953574441839E-6</c:v>
                </c:pt>
                <c:pt idx="12345">
                  <c:v>8.1717262219171971E-6</c:v>
                </c:pt>
                <c:pt idx="12346">
                  <c:v>8.1694488471839577E-6</c:v>
                </c:pt>
                <c:pt idx="12347">
                  <c:v>8.1671905718394555E-6</c:v>
                </c:pt>
                <c:pt idx="12348">
                  <c:v>8.1650223364704289E-6</c:v>
                </c:pt>
                <c:pt idx="12349">
                  <c:v>8.1630942077026702E-6</c:v>
                </c:pt>
                <c:pt idx="12350">
                  <c:v>8.1608395703369752E-6</c:v>
                </c:pt>
                <c:pt idx="12351">
                  <c:v>8.1586849773884751E-6</c:v>
                </c:pt>
                <c:pt idx="12352">
                  <c:v>8.1564867286942899E-6</c:v>
                </c:pt>
                <c:pt idx="12353">
                  <c:v>8.1543375927140005E-6</c:v>
                </c:pt>
                <c:pt idx="12354">
                  <c:v>8.1521939137019217E-6</c:v>
                </c:pt>
                <c:pt idx="12355">
                  <c:v>8.1499238149262965E-6</c:v>
                </c:pt>
                <c:pt idx="12356">
                  <c:v>8.1478638094267808E-6</c:v>
                </c:pt>
                <c:pt idx="12357">
                  <c:v>8.145580068230629E-6</c:v>
                </c:pt>
                <c:pt idx="12358">
                  <c:v>8.143489139911253E-6</c:v>
                </c:pt>
                <c:pt idx="12359">
                  <c:v>8.1412545114289969E-6</c:v>
                </c:pt>
                <c:pt idx="12360">
                  <c:v>8.1390380728407763E-6</c:v>
                </c:pt>
                <c:pt idx="12361">
                  <c:v>8.1368261817260645E-6</c:v>
                </c:pt>
                <c:pt idx="12362">
                  <c:v>8.1348152889404446E-6</c:v>
                </c:pt>
                <c:pt idx="12363">
                  <c:v>8.13255064713303E-6</c:v>
                </c:pt>
                <c:pt idx="12364">
                  <c:v>8.1304606283083558E-6</c:v>
                </c:pt>
                <c:pt idx="12365">
                  <c:v>8.1282942119287327E-6</c:v>
                </c:pt>
                <c:pt idx="12366">
                  <c:v>8.1260868682875298E-6</c:v>
                </c:pt>
                <c:pt idx="12367">
                  <c:v>8.1239459177595563E-6</c:v>
                </c:pt>
                <c:pt idx="12368">
                  <c:v>8.1216448961640708E-6</c:v>
                </c:pt>
                <c:pt idx="12369">
                  <c:v>8.1196067185373977E-6</c:v>
                </c:pt>
                <c:pt idx="12370">
                  <c:v>8.1173857324756682E-6</c:v>
                </c:pt>
                <c:pt idx="12371">
                  <c:v>8.1152547863894142E-6</c:v>
                </c:pt>
                <c:pt idx="12372">
                  <c:v>8.1131656770594418E-6</c:v>
                </c:pt>
                <c:pt idx="12373">
                  <c:v>8.1108655649586581E-6</c:v>
                </c:pt>
                <c:pt idx="12374">
                  <c:v>8.1088246588478796E-6</c:v>
                </c:pt>
                <c:pt idx="12375">
                  <c:v>8.1065545600722544E-6</c:v>
                </c:pt>
                <c:pt idx="12376">
                  <c:v>8.1043872341979295E-6</c:v>
                </c:pt>
                <c:pt idx="12377">
                  <c:v>8.1022126323659904E-6</c:v>
                </c:pt>
                <c:pt idx="12378">
                  <c:v>8.1000116551876999E-6</c:v>
                </c:pt>
                <c:pt idx="12379">
                  <c:v>8.0979343692888506E-6</c:v>
                </c:pt>
                <c:pt idx="12380">
                  <c:v>8.0958106991602108E-6</c:v>
                </c:pt>
                <c:pt idx="12381">
                  <c:v>8.0935515143210068E-6</c:v>
                </c:pt>
                <c:pt idx="12382">
                  <c:v>8.0913314377539791E-6</c:v>
                </c:pt>
                <c:pt idx="12383">
                  <c:v>8.0894078564597294E-6</c:v>
                </c:pt>
                <c:pt idx="12384">
                  <c:v>8.0870677265920676E-6</c:v>
                </c:pt>
                <c:pt idx="12385">
                  <c:v>8.0848894867813215E-6</c:v>
                </c:pt>
                <c:pt idx="12386">
                  <c:v>8.0827912825043313E-6</c:v>
                </c:pt>
                <c:pt idx="12387">
                  <c:v>8.0807431004359387E-6</c:v>
                </c:pt>
                <c:pt idx="12388">
                  <c:v>8.0783302109921351E-6</c:v>
                </c:pt>
                <c:pt idx="12389">
                  <c:v>8.0763566074892879E-6</c:v>
                </c:pt>
                <c:pt idx="12390">
                  <c:v>8.0742120189825073E-6</c:v>
                </c:pt>
                <c:pt idx="12391">
                  <c:v>8.071978299994953E-6</c:v>
                </c:pt>
                <c:pt idx="12392">
                  <c:v>8.0698819147073664E-6</c:v>
                </c:pt>
                <c:pt idx="12393">
                  <c:v>8.0676782090449706E-6</c:v>
                </c:pt>
                <c:pt idx="12394">
                  <c:v>8.0655263445805758E-6</c:v>
                </c:pt>
                <c:pt idx="12395">
                  <c:v>8.0632771641830914E-6</c:v>
                </c:pt>
                <c:pt idx="12396">
                  <c:v>8.0611989687895402E-6</c:v>
                </c:pt>
                <c:pt idx="12397">
                  <c:v>8.0590561992721632E-6</c:v>
                </c:pt>
                <c:pt idx="12398">
                  <c:v>8.056877959461417E-6</c:v>
                </c:pt>
                <c:pt idx="12399">
                  <c:v>8.0547306424705312E-6</c:v>
                </c:pt>
                <c:pt idx="12400">
                  <c:v>8.0526333476882428E-6</c:v>
                </c:pt>
                <c:pt idx="12401">
                  <c:v>8.050301403272897E-6</c:v>
                </c:pt>
                <c:pt idx="12402">
                  <c:v>8.0481440818402916E-6</c:v>
                </c:pt>
                <c:pt idx="12403">
                  <c:v>8.0461122706765309E-6</c:v>
                </c:pt>
                <c:pt idx="12404">
                  <c:v>8.0438458098797128E-6</c:v>
                </c:pt>
                <c:pt idx="12405">
                  <c:v>8.0418103607371449E-6</c:v>
                </c:pt>
                <c:pt idx="12406">
                  <c:v>8.0394593169330619E-6</c:v>
                </c:pt>
                <c:pt idx="12407">
                  <c:v>8.0374657045467757E-6</c:v>
                </c:pt>
                <c:pt idx="12408">
                  <c:v>8.0352901932201348E-6</c:v>
                </c:pt>
                <c:pt idx="12409">
                  <c:v>8.033154699660372E-6</c:v>
                </c:pt>
                <c:pt idx="12410">
                  <c:v>8.0309200711781159E-6</c:v>
                </c:pt>
                <c:pt idx="12411">
                  <c:v>8.0288591561838984E-6</c:v>
                </c:pt>
                <c:pt idx="12412">
                  <c:v>8.0267564044333994E-6</c:v>
                </c:pt>
                <c:pt idx="12413">
                  <c:v>8.0246363722835667E-6</c:v>
                </c:pt>
                <c:pt idx="12414">
                  <c:v>8.0223862823913805E-6</c:v>
                </c:pt>
                <c:pt idx="12415">
                  <c:v>8.0202389654004946E-6</c:v>
                </c:pt>
                <c:pt idx="12416">
                  <c:v>8.0180325312539935E-6</c:v>
                </c:pt>
                <c:pt idx="12417">
                  <c:v>8.0158506534644403E-6</c:v>
                </c:pt>
                <c:pt idx="12418">
                  <c:v>8.0137751865549944E-6</c:v>
                </c:pt>
                <c:pt idx="12419">
                  <c:v>8.0116842582356185E-6</c:v>
                </c:pt>
                <c:pt idx="12420">
                  <c:v>8.0094705481315032E-6</c:v>
                </c:pt>
                <c:pt idx="12421">
                  <c:v>8.0073168646777049E-6</c:v>
                </c:pt>
                <c:pt idx="12422">
                  <c:v>8.0052286648424342E-6</c:v>
                </c:pt>
                <c:pt idx="12423">
                  <c:v>8.0031168181449175E-6</c:v>
                </c:pt>
                <c:pt idx="12424">
                  <c:v>8.0008921941043809E-6</c:v>
                </c:pt>
                <c:pt idx="12425">
                  <c:v>7.9988221841631457E-6</c:v>
                </c:pt>
                <c:pt idx="12426">
                  <c:v>7.9966466728365049E-6</c:v>
                </c:pt>
                <c:pt idx="12427">
                  <c:v>7.9945493780542165E-6</c:v>
                </c:pt>
                <c:pt idx="12428">
                  <c:v>7.9923529483494349E-6</c:v>
                </c:pt>
                <c:pt idx="12429">
                  <c:v>7.9902420111466199E-6</c:v>
                </c:pt>
                <c:pt idx="12430">
                  <c:v>7.9880983321345411E-6</c:v>
                </c:pt>
                <c:pt idx="12431">
                  <c:v>7.9859855759423226E-6</c:v>
                </c:pt>
                <c:pt idx="12432">
                  <c:v>7.9838182500679977E-6</c:v>
                </c:pt>
                <c:pt idx="12433">
                  <c:v>7.9816354627837427E-6</c:v>
                </c:pt>
                <c:pt idx="12434">
                  <c:v>7.9795108831604011E-6</c:v>
                </c:pt>
                <c:pt idx="12435">
                  <c:v>7.9775254562264308E-6</c:v>
                </c:pt>
                <c:pt idx="12436">
                  <c:v>7.975193511811085E-6</c:v>
                </c:pt>
                <c:pt idx="12437">
                  <c:v>7.9732044468983077E-6</c:v>
                </c:pt>
                <c:pt idx="12438">
                  <c:v>7.9709425335749984E-6</c:v>
                </c:pt>
                <c:pt idx="12439">
                  <c:v>7.9687943070894107E-6</c:v>
                </c:pt>
                <c:pt idx="12440">
                  <c:v>7.9666979218018241E-6</c:v>
                </c:pt>
                <c:pt idx="12441">
                  <c:v>7.9645496953162365E-6</c:v>
                </c:pt>
                <c:pt idx="12442">
                  <c:v>7.9624023783253506E-6</c:v>
                </c:pt>
                <c:pt idx="12443">
                  <c:v>7.9602614277973771E-6</c:v>
                </c:pt>
                <c:pt idx="12444">
                  <c:v>7.9581623140256852E-6</c:v>
                </c:pt>
                <c:pt idx="12445">
                  <c:v>7.9560468293493614E-6</c:v>
                </c:pt>
                <c:pt idx="12446">
                  <c:v>7.9537685451214202E-6</c:v>
                </c:pt>
                <c:pt idx="12447">
                  <c:v>7.951558472996112E-6</c:v>
                </c:pt>
                <c:pt idx="12448">
                  <c:v>7.9495839599985629E-6</c:v>
                </c:pt>
                <c:pt idx="12449">
                  <c:v>7.9474557423964143E-6</c:v>
                </c:pt>
                <c:pt idx="12450">
                  <c:v>7.9452502177446149E-6</c:v>
                </c:pt>
                <c:pt idx="12451">
                  <c:v>7.9430847108596936E-6</c:v>
                </c:pt>
                <c:pt idx="12452">
                  <c:v>7.9410137914237566E-6</c:v>
                </c:pt>
                <c:pt idx="12453">
                  <c:v>7.9388873928110115E-6</c:v>
                </c:pt>
                <c:pt idx="12454">
                  <c:v>7.9368519436684437E-6</c:v>
                </c:pt>
                <c:pt idx="12455">
                  <c:v>7.9345418271259405E-6</c:v>
                </c:pt>
                <c:pt idx="12456">
                  <c:v>7.9326064224005677E-6</c:v>
                </c:pt>
                <c:pt idx="12457">
                  <c:v>7.9304036262328736E-6</c:v>
                </c:pt>
                <c:pt idx="12458">
                  <c:v>7.9282026490545832E-6</c:v>
                </c:pt>
                <c:pt idx="12459">
                  <c:v>7.9262799772550352E-6</c:v>
                </c:pt>
                <c:pt idx="12460">
                  <c:v>7.9239061960834078E-6</c:v>
                </c:pt>
                <c:pt idx="12461">
                  <c:v>7.9218398241209798E-6</c:v>
                </c:pt>
                <c:pt idx="12462">
                  <c:v>7.9197943705366924E-6</c:v>
                </c:pt>
                <c:pt idx="12463">
                  <c:v>7.9175551945809275E-6</c:v>
                </c:pt>
                <c:pt idx="12464">
                  <c:v>7.9153887782013044E-6</c:v>
                </c:pt>
                <c:pt idx="12465">
                  <c:v>7.9133424151223153E-6</c:v>
                </c:pt>
                <c:pt idx="12466">
                  <c:v>7.9113360698102042E-6</c:v>
                </c:pt>
                <c:pt idx="12467">
                  <c:v>7.9091196312219836E-6</c:v>
                </c:pt>
                <c:pt idx="12468">
                  <c:v>7.9068913692026399E-6</c:v>
                </c:pt>
                <c:pt idx="12469">
                  <c:v>7.9047504186746664E-6</c:v>
                </c:pt>
                <c:pt idx="12470">
                  <c:v>7.9028322943486273E-6</c:v>
                </c:pt>
                <c:pt idx="12471">
                  <c:v>7.900546734163072E-6</c:v>
                </c:pt>
                <c:pt idx="12472">
                  <c:v>7.8984121500980109E-6</c:v>
                </c:pt>
                <c:pt idx="12473">
                  <c:v>7.8963003034004942E-6</c:v>
                </c:pt>
                <c:pt idx="12474">
                  <c:v>7.8942075560917147E-6</c:v>
                </c:pt>
                <c:pt idx="12475">
                  <c:v>7.8921430031186901E-6</c:v>
                </c:pt>
                <c:pt idx="12476">
                  <c:v>7.890008419053629E-6</c:v>
                </c:pt>
                <c:pt idx="12477">
                  <c:v>7.887845640652813E-6</c:v>
                </c:pt>
                <c:pt idx="12478">
                  <c:v>7.8857419794076122E-6</c:v>
                </c:pt>
                <c:pt idx="12479">
                  <c:v>7.8836692409822717E-6</c:v>
                </c:pt>
                <c:pt idx="12480">
                  <c:v>7.881529199949E-6</c:v>
                </c:pt>
                <c:pt idx="12481">
                  <c:v>7.8792972999508493E-6</c:v>
                </c:pt>
                <c:pt idx="12482">
                  <c:v>7.8771981861791573E-6</c:v>
                </c:pt>
                <c:pt idx="12483">
                  <c:v>7.8750936154392548E-6</c:v>
                </c:pt>
                <c:pt idx="12484">
                  <c:v>7.8729890446993522E-6</c:v>
                </c:pt>
                <c:pt idx="12485">
                  <c:v>7.8709308581892401E-6</c:v>
                </c:pt>
                <c:pt idx="12486">
                  <c:v>7.8687580753467046E-6</c:v>
                </c:pt>
                <c:pt idx="12487">
                  <c:v>7.8666043918929063E-6</c:v>
                </c:pt>
                <c:pt idx="12488">
                  <c:v>7.8646271504112519E-6</c:v>
                </c:pt>
                <c:pt idx="12489">
                  <c:v>7.8624407251481898E-6</c:v>
                </c:pt>
                <c:pt idx="12490">
                  <c:v>7.8602497524116188E-6</c:v>
                </c:pt>
                <c:pt idx="12491">
                  <c:v>7.8581251727882773E-6</c:v>
                </c:pt>
                <c:pt idx="12492">
                  <c:v>7.8561024565715343E-6</c:v>
                </c:pt>
                <c:pt idx="12493">
                  <c:v>7.8539333117078058E-6</c:v>
                </c:pt>
                <c:pt idx="12494">
                  <c:v>7.8519506132579409E-6</c:v>
                </c:pt>
                <c:pt idx="12495">
                  <c:v>7.8496341302525252E-6</c:v>
                </c:pt>
                <c:pt idx="12496">
                  <c:v>7.8475623013218865E-6</c:v>
                </c:pt>
                <c:pt idx="12497">
                  <c:v>7.8454768299707212E-6</c:v>
                </c:pt>
                <c:pt idx="12498">
                  <c:v>7.843338607926853E-6</c:v>
                </c:pt>
                <c:pt idx="12499">
                  <c:v>7.8412540460703894E-6</c:v>
                </c:pt>
                <c:pt idx="12500">
                  <c:v>7.8391776696662419E-6</c:v>
                </c:pt>
                <c:pt idx="12501">
                  <c:v>7.8370767369051464E-6</c:v>
                </c:pt>
                <c:pt idx="12502">
                  <c:v>7.8347975431825034E-6</c:v>
                </c:pt>
                <c:pt idx="12503">
                  <c:v>7.8327666415134445E-6</c:v>
                </c:pt>
                <c:pt idx="12504">
                  <c:v>7.8307730291271582E-6</c:v>
                </c:pt>
                <c:pt idx="12505">
                  <c:v>7.8285256677190773E-6</c:v>
                </c:pt>
                <c:pt idx="12506">
                  <c:v>7.8265238698804751E-6</c:v>
                </c:pt>
                <c:pt idx="12507">
                  <c:v>7.824357453500852E-6</c:v>
                </c:pt>
                <c:pt idx="12508">
                  <c:v>7.8223729360615835E-6</c:v>
                </c:pt>
                <c:pt idx="12509">
                  <c:v>7.8200591815402731E-6</c:v>
                </c:pt>
                <c:pt idx="12510">
                  <c:v>7.8180546552175656E-6</c:v>
                </c:pt>
                <c:pt idx="12511">
                  <c:v>7.815790013410151E-6</c:v>
                </c:pt>
                <c:pt idx="12512">
                  <c:v>7.8139564720913768E-6</c:v>
                </c:pt>
                <c:pt idx="12513">
                  <c:v>7.8117400335031562E-6</c:v>
                </c:pt>
                <c:pt idx="12514">
                  <c:v>7.8096436482155696E-6</c:v>
                </c:pt>
                <c:pt idx="12515">
                  <c:v>7.8074290286167525E-6</c:v>
                </c:pt>
                <c:pt idx="12516">
                  <c:v>7.8055481935734861E-6</c:v>
                </c:pt>
                <c:pt idx="12517">
                  <c:v>7.8033981480984949E-6</c:v>
                </c:pt>
                <c:pt idx="12518">
                  <c:v>7.8012553785811178E-6</c:v>
                </c:pt>
                <c:pt idx="12519">
                  <c:v>7.7991326179471798E-6</c:v>
                </c:pt>
                <c:pt idx="12520">
                  <c:v>7.7970407801331021E-6</c:v>
                </c:pt>
                <c:pt idx="12521">
                  <c:v>7.794814337103162E-6</c:v>
                </c:pt>
                <c:pt idx="12522">
                  <c:v>7.7927979873493314E-6</c:v>
                </c:pt>
                <c:pt idx="12523">
                  <c:v>7.7908252933411859E-6</c:v>
                </c:pt>
                <c:pt idx="12524">
                  <c:v>7.7885833889013156E-6</c:v>
                </c:pt>
                <c:pt idx="12525">
                  <c:v>7.786527021380607E-6</c:v>
                </c:pt>
                <c:pt idx="12526">
                  <c:v>7.7844879342592321E-6</c:v>
                </c:pt>
                <c:pt idx="12527">
                  <c:v>7.7823679021093994E-6</c:v>
                </c:pt>
                <c:pt idx="12528">
                  <c:v>7.7803097155992873E-6</c:v>
                </c:pt>
                <c:pt idx="12529">
                  <c:v>7.7780587162123993E-6</c:v>
                </c:pt>
                <c:pt idx="12530">
                  <c:v>7.7761251304764301E-6</c:v>
                </c:pt>
                <c:pt idx="12531">
                  <c:v>7.7739523476338945E-6</c:v>
                </c:pt>
                <c:pt idx="12532">
                  <c:v>7.7718013926642016E-6</c:v>
                </c:pt>
                <c:pt idx="12533">
                  <c:v>7.7697977758361958E-6</c:v>
                </c:pt>
                <c:pt idx="12534">
                  <c:v>7.7675795182585716E-6</c:v>
                </c:pt>
                <c:pt idx="12535">
                  <c:v>7.7656095527345315E-6</c:v>
                </c:pt>
                <c:pt idx="12536">
                  <c:v>7.7634676927118562E-6</c:v>
                </c:pt>
                <c:pt idx="12537">
                  <c:v>7.7612830864381976E-6</c:v>
                </c:pt>
                <c:pt idx="12538">
                  <c:v>7.7593049354618415E-6</c:v>
                </c:pt>
                <c:pt idx="12539">
                  <c:v>7.7570512075908482E-6</c:v>
                </c:pt>
                <c:pt idx="12540">
                  <c:v>7.7551758295157924E-6</c:v>
                </c:pt>
                <c:pt idx="12541">
                  <c:v>7.7529357440653257E-6</c:v>
                </c:pt>
                <c:pt idx="12542">
                  <c:v>7.7509012044174597E-6</c:v>
                </c:pt>
                <c:pt idx="12543">
                  <c:v>7.748833013465628E-6</c:v>
                </c:pt>
                <c:pt idx="12544">
                  <c:v>7.7466947914217599E-6</c:v>
                </c:pt>
                <c:pt idx="12545">
                  <c:v>7.7446538853109814E-6</c:v>
                </c:pt>
                <c:pt idx="12546">
                  <c:v>7.7425738709280267E-6</c:v>
                </c:pt>
                <c:pt idx="12547">
                  <c:v>7.7405256888596341E-6</c:v>
                </c:pt>
                <c:pt idx="12548">
                  <c:v>7.7383247116813436E-6</c:v>
                </c:pt>
                <c:pt idx="12549">
                  <c:v>7.7363010859698988E-6</c:v>
                </c:pt>
                <c:pt idx="12550">
                  <c:v>7.7342647273326293E-6</c:v>
                </c:pt>
                <c:pt idx="12551">
                  <c:v>7.7320746640907601E-6</c:v>
                </c:pt>
                <c:pt idx="12552">
                  <c:v>7.7300528573687188E-6</c:v>
                </c:pt>
                <c:pt idx="12553">
                  <c:v>7.7279137258301489E-6</c:v>
                </c:pt>
                <c:pt idx="12554">
                  <c:v>7.7257718658074737E-6</c:v>
                </c:pt>
                <c:pt idx="12555">
                  <c:v>7.7237255027284846E-6</c:v>
                </c:pt>
                <c:pt idx="12556">
                  <c:v>7.7217619036673568E-6</c:v>
                </c:pt>
                <c:pt idx="12557">
                  <c:v>7.7195254561956972E-6</c:v>
                </c:pt>
                <c:pt idx="12558">
                  <c:v>7.7175100159365684E-6</c:v>
                </c:pt>
                <c:pt idx="12559">
                  <c:v>7.7153117672423832E-6</c:v>
                </c:pt>
                <c:pt idx="12560">
                  <c:v>7.7133154263719916E-6</c:v>
                </c:pt>
                <c:pt idx="12561">
                  <c:v>7.7111881182645448E-6</c:v>
                </c:pt>
                <c:pt idx="12562">
                  <c:v>7.7092072388040833E-6</c:v>
                </c:pt>
                <c:pt idx="12563">
                  <c:v>7.7071872510714456E-6</c:v>
                </c:pt>
                <c:pt idx="12564">
                  <c:v>7.7051299740560353E-6</c:v>
                </c:pt>
                <c:pt idx="12565">
                  <c:v>7.7030099419062026E-6</c:v>
                </c:pt>
                <c:pt idx="12566">
                  <c:v>7.700873538851738E-6</c:v>
                </c:pt>
                <c:pt idx="12567">
                  <c:v>7.6987580541754141E-6</c:v>
                </c:pt>
                <c:pt idx="12568">
                  <c:v>7.6967435234109871E-6</c:v>
                </c:pt>
                <c:pt idx="12569">
                  <c:v>7.694488886045292E-6</c:v>
                </c:pt>
                <c:pt idx="12570">
                  <c:v>7.6925407483940944E-6</c:v>
                </c:pt>
                <c:pt idx="12571">
                  <c:v>7.6904861998627894E-6</c:v>
                </c:pt>
                <c:pt idx="12572">
                  <c:v>7.6884844020241871E-6</c:v>
                </c:pt>
                <c:pt idx="12573">
                  <c:v>7.6863998401677236E-6</c:v>
                </c:pt>
                <c:pt idx="12574">
                  <c:v>7.6843043643748388E-6</c:v>
                </c:pt>
                <c:pt idx="12575">
                  <c:v>7.6822589107905515E-6</c:v>
                </c:pt>
                <c:pt idx="12576">
                  <c:v>7.6800788519904017E-6</c:v>
                </c:pt>
                <c:pt idx="12577">
                  <c:v>7.6779542723670602E-6</c:v>
                </c:pt>
                <c:pt idx="12578">
                  <c:v>7.6761234595323913E-6</c:v>
                </c:pt>
                <c:pt idx="12579">
                  <c:v>7.6737796916859224E-6</c:v>
                </c:pt>
                <c:pt idx="12580">
                  <c:v>7.6717960837413557E-6</c:v>
                </c:pt>
                <c:pt idx="12581">
                  <c:v>7.6697933764080517E-6</c:v>
                </c:pt>
                <c:pt idx="12582">
                  <c:v>7.6676469689118676E-6</c:v>
                </c:pt>
                <c:pt idx="12583">
                  <c:v>7.6656060628010891E-6</c:v>
                </c:pt>
                <c:pt idx="12584">
                  <c:v>7.6635287769022398E-6</c:v>
                </c:pt>
                <c:pt idx="12585">
                  <c:v>7.6614178396994248E-6</c:v>
                </c:pt>
                <c:pt idx="12586">
                  <c:v>7.6594587881118059E-6</c:v>
                </c:pt>
                <c:pt idx="12587">
                  <c:v>7.6573778642341495E-6</c:v>
                </c:pt>
                <c:pt idx="12588">
                  <c:v>7.6551077654585242E-6</c:v>
                </c:pt>
                <c:pt idx="12589">
                  <c:v>7.6532051025424153E-6</c:v>
                </c:pt>
                <c:pt idx="12590">
                  <c:v>7.6510959843290038E-6</c:v>
                </c:pt>
                <c:pt idx="12591">
                  <c:v>7.6489450293593109E-6</c:v>
                </c:pt>
                <c:pt idx="12592">
                  <c:v>7.6469996201922186E-6</c:v>
                </c:pt>
                <c:pt idx="12593">
                  <c:v>7.6448995969258249E-6</c:v>
                </c:pt>
                <c:pt idx="12594">
                  <c:v>7.6427977546700276E-6</c:v>
                </c:pt>
                <c:pt idx="12595">
                  <c:v>7.6406549851526506E-6</c:v>
                </c:pt>
                <c:pt idx="12596">
                  <c:v>7.6386968430597335E-6</c:v>
                </c:pt>
                <c:pt idx="12597">
                  <c:v>7.6366795838112012E-6</c:v>
                </c:pt>
                <c:pt idx="12598">
                  <c:v>7.6345349953044206E-6</c:v>
                </c:pt>
                <c:pt idx="12599">
                  <c:v>7.6325131885823794E-6</c:v>
                </c:pt>
                <c:pt idx="12600">
                  <c:v>7.6304331741994247E-6</c:v>
                </c:pt>
                <c:pt idx="12601">
                  <c:v>7.6283231464913106E-6</c:v>
                </c:pt>
                <c:pt idx="12602">
                  <c:v>7.6263331720838323E-6</c:v>
                </c:pt>
                <c:pt idx="12603">
                  <c:v>7.6243468356551602E-6</c:v>
                </c:pt>
                <c:pt idx="12604">
                  <c:v>7.622244993399363E-6</c:v>
                </c:pt>
                <c:pt idx="12605">
                  <c:v>7.6202213676879182E-6</c:v>
                </c:pt>
                <c:pt idx="12606">
                  <c:v>7.6180472206033301E-6</c:v>
                </c:pt>
                <c:pt idx="12607">
                  <c:v>7.6161059041623957E-6</c:v>
                </c:pt>
                <c:pt idx="12608">
                  <c:v>7.6139790508022998E-6</c:v>
                </c:pt>
                <c:pt idx="12609">
                  <c:v>7.6119686127640307E-6</c:v>
                </c:pt>
                <c:pt idx="12610">
                  <c:v>7.6099545367469554E-6</c:v>
                </c:pt>
                <c:pt idx="12611">
                  <c:v>7.6078704296378419E-6</c:v>
                </c:pt>
                <c:pt idx="12612">
                  <c:v>7.6057613114244296E-6</c:v>
                </c:pt>
                <c:pt idx="12613">
                  <c:v>7.6038340921513736E-6</c:v>
                </c:pt>
                <c:pt idx="12614">
                  <c:v>7.6017931860405952E-6</c:v>
                </c:pt>
                <c:pt idx="12615">
                  <c:v>7.5996222221874632E-6</c:v>
                </c:pt>
                <c:pt idx="12616">
                  <c:v>7.5976699918101076E-6</c:v>
                </c:pt>
                <c:pt idx="12617">
                  <c:v>7.5955813372274861E-6</c:v>
                </c:pt>
                <c:pt idx="12618">
                  <c:v>7.5933971857011784E-6</c:v>
                </c:pt>
                <c:pt idx="12619">
                  <c:v>7.5914044828095939E-6</c:v>
                </c:pt>
                <c:pt idx="12620">
                  <c:v>7.5893344728683587E-6</c:v>
                </c:pt>
                <c:pt idx="12621">
                  <c:v>7.5873672358284239E-6</c:v>
                </c:pt>
                <c:pt idx="12622">
                  <c:v>7.5852676673093811E-6</c:v>
                </c:pt>
                <c:pt idx="12623">
                  <c:v>7.583161277580075E-6</c:v>
                </c:pt>
                <c:pt idx="12624">
                  <c:v>7.5811994975083508E-6</c:v>
                </c:pt>
                <c:pt idx="12625">
                  <c:v>7.5790694609167994E-6</c:v>
                </c:pt>
                <c:pt idx="12626">
                  <c:v>7.5771154115500386E-6</c:v>
                </c:pt>
                <c:pt idx="12627">
                  <c:v>7.5749539973912761E-6</c:v>
                </c:pt>
                <c:pt idx="12628">
                  <c:v>7.5729785748990253E-6</c:v>
                </c:pt>
                <c:pt idx="12629">
                  <c:v>7.5709917837230023E-6</c:v>
                </c:pt>
                <c:pt idx="12630">
                  <c:v>7.5688685683417134E-6</c:v>
                </c:pt>
                <c:pt idx="12631">
                  <c:v>7.5669095167540954E-6</c:v>
                </c:pt>
                <c:pt idx="12632">
                  <c:v>7.564796760561876E-6</c:v>
                </c:pt>
                <c:pt idx="12633">
                  <c:v>7.5627986007020809E-6</c:v>
                </c:pt>
                <c:pt idx="12634">
                  <c:v>7.5606380960380193E-6</c:v>
                </c:pt>
                <c:pt idx="12635">
                  <c:v>7.5587108767649616E-6</c:v>
                </c:pt>
                <c:pt idx="12636">
                  <c:v>7.5565981205727439E-6</c:v>
                </c:pt>
                <c:pt idx="12637">
                  <c:v>7.5545467552728951E-6</c:v>
                </c:pt>
                <c:pt idx="12638">
                  <c:v>7.5526304499362604E-6</c:v>
                </c:pt>
                <c:pt idx="12639">
                  <c:v>7.5505695349420421E-6</c:v>
                </c:pt>
                <c:pt idx="12640">
                  <c:v>7.5484836088435259E-6</c:v>
                </c:pt>
                <c:pt idx="12641">
                  <c:v>7.5463635766936932E-6</c:v>
                </c:pt>
                <c:pt idx="12642">
                  <c:v>7.5444081630848814E-6</c:v>
                </c:pt>
                <c:pt idx="12643">
                  <c:v>7.5424945862323511E-6</c:v>
                </c:pt>
                <c:pt idx="12644">
                  <c:v>7.5402936090540607E-6</c:v>
                </c:pt>
                <c:pt idx="12645">
                  <c:v>7.5384150477475487E-6</c:v>
                </c:pt>
                <c:pt idx="12646">
                  <c:v>7.5364005169831216E-6</c:v>
                </c:pt>
                <c:pt idx="12647">
                  <c:v>7.5342854870541487E-6</c:v>
                </c:pt>
                <c:pt idx="12648">
                  <c:v>7.53221365812351E-6</c:v>
                </c:pt>
                <c:pt idx="12649">
                  <c:v>7.5301873039279599E-6</c:v>
                </c:pt>
                <c:pt idx="12650">
                  <c:v>7.528164132963866E-6</c:v>
                </c:pt>
                <c:pt idx="12651">
                  <c:v>7.5261241363477893E-6</c:v>
                </c:pt>
                <c:pt idx="12652">
                  <c:v>7.5241960075800307E-6</c:v>
                </c:pt>
                <c:pt idx="12653">
                  <c:v>7.5220532380626537E-6</c:v>
                </c:pt>
                <c:pt idx="12654">
                  <c:v>7.5199318416707683E-6</c:v>
                </c:pt>
                <c:pt idx="12655">
                  <c:v>7.5179582381679211E-6</c:v>
                </c:pt>
                <c:pt idx="12656">
                  <c:v>7.5159628067922313E-6</c:v>
                </c:pt>
                <c:pt idx="12657">
                  <c:v>7.5140151238883854E-6</c:v>
                </c:pt>
                <c:pt idx="12658">
                  <c:v>7.5119273788004648E-6</c:v>
                </c:pt>
                <c:pt idx="12659">
                  <c:v>7.5098628258274402E-6</c:v>
                </c:pt>
                <c:pt idx="12660">
                  <c:v>7.5077318797411863E-6</c:v>
                </c:pt>
                <c:pt idx="12661">
                  <c:v>7.5057337198813912E-6</c:v>
                </c:pt>
                <c:pt idx="12662">
                  <c:v>7.5038533395854756E-6</c:v>
                </c:pt>
                <c:pt idx="12663">
                  <c:v>7.5017551353084846E-6</c:v>
                </c:pt>
                <c:pt idx="12664">
                  <c:v>7.4999643402406946E-6</c:v>
                </c:pt>
                <c:pt idx="12665">
                  <c:v>7.4976896939915596E-6</c:v>
                </c:pt>
                <c:pt idx="12666">
                  <c:v>7.49548871681327E-6</c:v>
                </c:pt>
                <c:pt idx="12667">
                  <c:v>7.4937461249646731E-6</c:v>
                </c:pt>
                <c:pt idx="12668">
                  <c:v>7.4916279118042439E-6</c:v>
                </c:pt>
                <c:pt idx="12669">
                  <c:v>7.4894883255183231E-6</c:v>
                </c:pt>
                <c:pt idx="12670">
                  <c:v>7.4874506026390009E-6</c:v>
                </c:pt>
                <c:pt idx="12671">
                  <c:v>7.4856311584881041E-6</c:v>
                </c:pt>
                <c:pt idx="12672">
                  <c:v>7.4836502790276427E-6</c:v>
                </c:pt>
                <c:pt idx="12673">
                  <c:v>7.4814738582063001E-6</c:v>
                </c:pt>
                <c:pt idx="12674">
                  <c:v>7.4794688771362416E-6</c:v>
                </c:pt>
                <c:pt idx="12675">
                  <c:v>7.4775466600840454E-6</c:v>
                </c:pt>
                <c:pt idx="12676">
                  <c:v>7.4754761953954576E-6</c:v>
                </c:pt>
                <c:pt idx="12677">
                  <c:v>7.4734830377565231E-6</c:v>
                </c:pt>
                <c:pt idx="12678">
                  <c:v>7.4715071605169206E-6</c:v>
                </c:pt>
                <c:pt idx="12679">
                  <c:v>7.4694594331958797E-6</c:v>
                </c:pt>
                <c:pt idx="12680">
                  <c:v>7.4673662311397493E-6</c:v>
                </c:pt>
                <c:pt idx="12681">
                  <c:v>7.4654635682236403E-6</c:v>
                </c:pt>
                <c:pt idx="12682">
                  <c:v>7.4633207987062633E-6</c:v>
                </c:pt>
                <c:pt idx="12683">
                  <c:v>7.4611925811041147E-6</c:v>
                </c:pt>
                <c:pt idx="12684">
                  <c:v>7.4593881436157972E-6</c:v>
                </c:pt>
                <c:pt idx="12685">
                  <c:v>7.4573681558831586E-6</c:v>
                </c:pt>
                <c:pt idx="12686">
                  <c:v>7.4553104241203982E-6</c:v>
                </c:pt>
                <c:pt idx="12687">
                  <c:v>7.453288617398357E-6</c:v>
                </c:pt>
                <c:pt idx="12688">
                  <c:v>7.4513213803584222E-6</c:v>
                </c:pt>
                <c:pt idx="12689">
                  <c:v>7.4492786552582402E-6</c:v>
                </c:pt>
                <c:pt idx="12690">
                  <c:v>7.4474246503086761E-6</c:v>
                </c:pt>
                <c:pt idx="12691">
                  <c:v>7.4452987064432818E-6</c:v>
                </c:pt>
                <c:pt idx="12692">
                  <c:v>7.4432509791222401E-6</c:v>
                </c:pt>
                <c:pt idx="12693">
                  <c:v>7.4413965194253251E-6</c:v>
                </c:pt>
                <c:pt idx="12694">
                  <c:v>7.4393387876625638E-6</c:v>
                </c:pt>
                <c:pt idx="12695">
                  <c:v>7.4372001108713448E-6</c:v>
                </c:pt>
                <c:pt idx="12696">
                  <c:v>7.4350878094264772E-6</c:v>
                </c:pt>
                <c:pt idx="12697">
                  <c:v>7.4331983341835439E-6</c:v>
                </c:pt>
                <c:pt idx="12698">
                  <c:v>7.431211543007521E-6</c:v>
                </c:pt>
                <c:pt idx="12699">
                  <c:v>7.4293188845331306E-6</c:v>
                </c:pt>
                <c:pt idx="12700">
                  <c:v>7.4272511483286507E-6</c:v>
                </c:pt>
                <c:pt idx="12701">
                  <c:v>7.4252129707019776E-6</c:v>
                </c:pt>
                <c:pt idx="12702">
                  <c:v>7.4231952567060944E-6</c:v>
                </c:pt>
                <c:pt idx="12703">
                  <c:v>7.4212248364347033E-6</c:v>
                </c:pt>
                <c:pt idx="12704">
                  <c:v>7.4191625571984332E-6</c:v>
                </c:pt>
                <c:pt idx="12705">
                  <c:v>7.4171693995594978E-6</c:v>
                </c:pt>
                <c:pt idx="12706">
                  <c:v>7.415330401272513E-6</c:v>
                </c:pt>
                <c:pt idx="12707">
                  <c:v>7.4132885856670327E-6</c:v>
                </c:pt>
                <c:pt idx="12708">
                  <c:v>7.4113022492383607E-6</c:v>
                </c:pt>
                <c:pt idx="12709">
                  <c:v>7.4091958595090554E-6</c:v>
                </c:pt>
                <c:pt idx="12710">
                  <c:v>7.4073172982025426E-6</c:v>
                </c:pt>
                <c:pt idx="12711">
                  <c:v>7.4052959462278523E-6</c:v>
                </c:pt>
                <c:pt idx="12712">
                  <c:v>7.4032673182955477E-6</c:v>
                </c:pt>
                <c:pt idx="12713">
                  <c:v>7.4013573794218246E-6</c:v>
                </c:pt>
                <c:pt idx="12714">
                  <c:v>7.399232799798483E-6</c:v>
                </c:pt>
                <c:pt idx="12715">
                  <c:v>7.3972355494333897E-6</c:v>
                </c:pt>
                <c:pt idx="12716">
                  <c:v>7.3953692663053516E-6</c:v>
                </c:pt>
                <c:pt idx="12717">
                  <c:v>7.3932005761889741E-6</c:v>
                </c:pt>
                <c:pt idx="12718">
                  <c:v>7.3912678999477066E-6</c:v>
                </c:pt>
                <c:pt idx="12719">
                  <c:v>7.3894452725653537E-6</c:v>
                </c:pt>
                <c:pt idx="12720">
                  <c:v>7.3871988206519754E-6</c:v>
                </c:pt>
                <c:pt idx="12721">
                  <c:v>7.3852675086527597E-6</c:v>
                </c:pt>
                <c:pt idx="12722">
                  <c:v>7.3833139140333506E-6</c:v>
                </c:pt>
                <c:pt idx="12723">
                  <c:v>7.3814362622215413E-6</c:v>
                </c:pt>
                <c:pt idx="12724">
                  <c:v>7.3794349191302899E-6</c:v>
                </c:pt>
                <c:pt idx="12725">
                  <c:v>7.3774244810920209E-6</c:v>
                </c:pt>
                <c:pt idx="12726">
                  <c:v>7.3753426477196626E-6</c:v>
                </c:pt>
                <c:pt idx="12727">
                  <c:v>7.3734163379413084E-6</c:v>
                </c:pt>
                <c:pt idx="12728">
                  <c:v>7.3712653829716146E-6</c:v>
                </c:pt>
                <c:pt idx="12729">
                  <c:v>7.3693181548151188E-6</c:v>
                </c:pt>
                <c:pt idx="12730">
                  <c:v>7.3674091254360974E-6</c:v>
                </c:pt>
                <c:pt idx="12731">
                  <c:v>7.3654164225445129E-6</c:v>
                </c:pt>
                <c:pt idx="12732">
                  <c:v>7.3634869295347016E-6</c:v>
                </c:pt>
                <c:pt idx="12733">
                  <c:v>7.3614364737295554E-6</c:v>
                </c:pt>
                <c:pt idx="12734">
                  <c:v>7.3593646447989158E-6</c:v>
                </c:pt>
                <c:pt idx="12735">
                  <c:v>7.3573501140344888E-6</c:v>
                </c:pt>
                <c:pt idx="12736">
                  <c:v>7.3554651862650644E-6</c:v>
                </c:pt>
                <c:pt idx="12737">
                  <c:v>7.3534997682145331E-6</c:v>
                </c:pt>
                <c:pt idx="12738">
                  <c:v>7.3515466283424757E-6</c:v>
                </c:pt>
                <c:pt idx="12739">
                  <c:v>7.3495320975780487E-6</c:v>
                </c:pt>
                <c:pt idx="12740">
                  <c:v>7.34749619368813E-6</c:v>
                </c:pt>
                <c:pt idx="12741">
                  <c:v>7.3456408244965132E-6</c:v>
                </c:pt>
                <c:pt idx="12742">
                  <c:v>7.3435935519228224E-6</c:v>
                </c:pt>
                <c:pt idx="12743">
                  <c:v>7.3415239967289381E-6</c:v>
                </c:pt>
                <c:pt idx="12744">
                  <c:v>7.3396090556343552E-6</c:v>
                </c:pt>
                <c:pt idx="12745">
                  <c:v>7.337627266679192E-6</c:v>
                </c:pt>
                <c:pt idx="12746">
                  <c:v>7.3356386565137646E-6</c:v>
                </c:pt>
                <c:pt idx="12747">
                  <c:v>7.3336800596734966E-6</c:v>
                </c:pt>
                <c:pt idx="12748">
                  <c:v>7.3317660280736163E-6</c:v>
                </c:pt>
                <c:pt idx="12749">
                  <c:v>7.3298233473906294E-6</c:v>
                </c:pt>
                <c:pt idx="12750">
                  <c:v>7.3277310548292007E-6</c:v>
                </c:pt>
                <c:pt idx="12751">
                  <c:v>7.325767455768073E-6</c:v>
                </c:pt>
                <c:pt idx="12752">
                  <c:v>7.3237074502685573E-6</c:v>
                </c:pt>
                <c:pt idx="12753">
                  <c:v>7.321882094402099E-6</c:v>
                </c:pt>
                <c:pt idx="12754">
                  <c:v>7.3199271355406381E-6</c:v>
                </c:pt>
                <c:pt idx="12755">
                  <c:v>7.3179662649636157E-6</c:v>
                </c:pt>
                <c:pt idx="12756">
                  <c:v>7.3159226303687319E-6</c:v>
                </c:pt>
                <c:pt idx="12757">
                  <c:v>7.313939477171516E-6</c:v>
                </c:pt>
                <c:pt idx="12758">
                  <c:v>7.3122650974255521E-6</c:v>
                </c:pt>
                <c:pt idx="12759">
                  <c:v>7.3102009991998776E-6</c:v>
                </c:pt>
                <c:pt idx="12760">
                  <c:v>7.3080409492831677E-6</c:v>
                </c:pt>
                <c:pt idx="12761">
                  <c:v>7.3063129093497992E-6</c:v>
                </c:pt>
                <c:pt idx="12762">
                  <c:v>7.3043047450482854E-6</c:v>
                </c:pt>
                <c:pt idx="12763">
                  <c:v>7.3023329605348408E-6</c:v>
                </c:pt>
                <c:pt idx="12764">
                  <c:v>7.3003520810743794E-6</c:v>
                </c:pt>
                <c:pt idx="12765">
                  <c:v>7.2983762038347777E-6</c:v>
                </c:pt>
                <c:pt idx="12766">
                  <c:v>7.2964016908372287E-6</c:v>
                </c:pt>
                <c:pt idx="12767">
                  <c:v>7.2943953455251176E-6</c:v>
                </c:pt>
                <c:pt idx="12768">
                  <c:v>7.2925308813864831E-6</c:v>
                </c:pt>
                <c:pt idx="12769">
                  <c:v>7.2904294938780367E-6</c:v>
                </c:pt>
                <c:pt idx="12770">
                  <c:v>7.2884304245235398E-6</c:v>
                </c:pt>
                <c:pt idx="12771">
                  <c:v>7.2864859248511493E-6</c:v>
                </c:pt>
                <c:pt idx="12772">
                  <c:v>7.2845668910304076E-6</c:v>
                </c:pt>
                <c:pt idx="12773">
                  <c:v>7.2825869210646488E-6</c:v>
                </c:pt>
                <c:pt idx="12774">
                  <c:v>7.2805678428267129E-6</c:v>
                </c:pt>
                <c:pt idx="12775">
                  <c:v>7.2787106546456934E-6</c:v>
                </c:pt>
                <c:pt idx="12776">
                  <c:v>7.2767734309309162E-6</c:v>
                </c:pt>
                <c:pt idx="12777">
                  <c:v>7.2747493504721214E-6</c:v>
                </c:pt>
                <c:pt idx="12778">
                  <c:v>7.2727443694020621E-6</c:v>
                </c:pt>
                <c:pt idx="12779">
                  <c:v>7.2709281084826216E-6</c:v>
                </c:pt>
                <c:pt idx="12780">
                  <c:v>7.268975878105266E-6</c:v>
                </c:pt>
                <c:pt idx="12781">
                  <c:v>7.2670723056944553E-6</c:v>
                </c:pt>
                <c:pt idx="12782">
                  <c:v>7.2650650508876416E-6</c:v>
                </c:pt>
                <c:pt idx="12783">
                  <c:v>7.2630095928616356E-6</c:v>
                </c:pt>
                <c:pt idx="12784">
                  <c:v>7.2611160248925444E-6</c:v>
                </c:pt>
                <c:pt idx="12785">
                  <c:v>7.2591506068420131E-6</c:v>
                </c:pt>
                <c:pt idx="12786">
                  <c:v>7.2571556302136742E-6</c:v>
                </c:pt>
                <c:pt idx="12787">
                  <c:v>7.2553684731246904E-6</c:v>
                </c:pt>
                <c:pt idx="12788">
                  <c:v>7.2534098762844224E-6</c:v>
                </c:pt>
                <c:pt idx="12789">
                  <c:v>7.251348506542854E-6</c:v>
                </c:pt>
                <c:pt idx="12790">
                  <c:v>7.2495013228035532E-6</c:v>
                </c:pt>
                <c:pt idx="12791">
                  <c:v>7.2473067120881751E-6</c:v>
                </c:pt>
                <c:pt idx="12792">
                  <c:v>7.2455804911442101E-6</c:v>
                </c:pt>
                <c:pt idx="12793">
                  <c:v>7.2436068876413628E-6</c:v>
                </c:pt>
                <c:pt idx="12794">
                  <c:v>7.2416246439388487E-6</c:v>
                </c:pt>
                <c:pt idx="12795">
                  <c:v>7.2396346695313696E-6</c:v>
                </c:pt>
                <c:pt idx="12796">
                  <c:v>7.2376615207758732E-6</c:v>
                </c:pt>
                <c:pt idx="12797">
                  <c:v>7.2357779572485006E-6</c:v>
                </c:pt>
                <c:pt idx="12798">
                  <c:v>7.2338302743446548E-6</c:v>
                </c:pt>
                <c:pt idx="12799">
                  <c:v>7.2319103310292121E-6</c:v>
                </c:pt>
                <c:pt idx="12800">
                  <c:v>7.2299812927667517E-6</c:v>
                </c:pt>
                <c:pt idx="12801">
                  <c:v>7.2281013672181871E-6</c:v>
                </c:pt>
                <c:pt idx="12802">
                  <c:v>7.2259431362908799E-6</c:v>
                </c:pt>
                <c:pt idx="12803">
                  <c:v>7.2241668931383174E-6</c:v>
                </c:pt>
                <c:pt idx="12804">
                  <c:v>7.2222287599288393E-6</c:v>
                </c:pt>
                <c:pt idx="12805">
                  <c:v>7.2202719820779748E-6</c:v>
                </c:pt>
                <c:pt idx="12806">
                  <c:v>7.2183975134976208E-6</c:v>
                </c:pt>
                <c:pt idx="12807">
                  <c:v>7.2165353230957408E-6</c:v>
                </c:pt>
                <c:pt idx="12808">
                  <c:v>7.2144212026614696E-6</c:v>
                </c:pt>
                <c:pt idx="12809">
                  <c:v>7.212644959508907E-6</c:v>
                </c:pt>
                <c:pt idx="12810">
                  <c:v>7.2107013693312183E-6</c:v>
                </c:pt>
                <c:pt idx="12811">
                  <c:v>7.2087354965333361E-6</c:v>
                </c:pt>
                <c:pt idx="12812">
                  <c:v>7.2068187364493497E-6</c:v>
                </c:pt>
                <c:pt idx="12813">
                  <c:v>7.204886969702784E-6</c:v>
                </c:pt>
                <c:pt idx="12814">
                  <c:v>7.2030393312161323E-6</c:v>
                </c:pt>
                <c:pt idx="12815">
                  <c:v>7.2009470386547036E-6</c:v>
                </c:pt>
                <c:pt idx="12816">
                  <c:v>7.1989647949521904E-6</c:v>
                </c:pt>
                <c:pt idx="12817">
                  <c:v>7.1971603574638721E-6</c:v>
                </c:pt>
                <c:pt idx="12818">
                  <c:v>7.1952426878851838E-6</c:v>
                </c:pt>
                <c:pt idx="12819">
                  <c:v>7.1932681748876348E-6</c:v>
                </c:pt>
                <c:pt idx="12820">
                  <c:v>7.1912731982592959E-6</c:v>
                </c:pt>
                <c:pt idx="12821">
                  <c:v>7.1895301516633481E-6</c:v>
                </c:pt>
                <c:pt idx="12822">
                  <c:v>7.1874937930260776E-6</c:v>
                </c:pt>
                <c:pt idx="12823">
                  <c:v>7.1854888119560201E-6</c:v>
                </c:pt>
                <c:pt idx="12824">
                  <c:v>7.1837016548670363E-6</c:v>
                </c:pt>
                <c:pt idx="12825">
                  <c:v>7.1815793489804491E-6</c:v>
                </c:pt>
                <c:pt idx="12826">
                  <c:v>7.1799031502450816E-6</c:v>
                </c:pt>
                <c:pt idx="12827">
                  <c:v>7.1779177233111113E-6</c:v>
                </c:pt>
                <c:pt idx="12828">
                  <c:v>7.175980499596335E-6</c:v>
                </c:pt>
                <c:pt idx="12829">
                  <c:v>7.1740760176908216E-6</c:v>
                </c:pt>
                <c:pt idx="12830">
                  <c:v>7.1721883614372928E-6</c:v>
                </c:pt>
                <c:pt idx="12831">
                  <c:v>7.1701101660437416E-6</c:v>
                </c:pt>
                <c:pt idx="12832">
                  <c:v>7.1683330133964773E-6</c:v>
                </c:pt>
                <c:pt idx="12833">
                  <c:v>7.1662707341602072E-6</c:v>
                </c:pt>
                <c:pt idx="12834">
                  <c:v>7.1644071795162736E-6</c:v>
                </c:pt>
                <c:pt idx="12835">
                  <c:v>7.1624740485276561E-6</c:v>
                </c:pt>
                <c:pt idx="12836">
                  <c:v>7.1606700657866904E-6</c:v>
                </c:pt>
                <c:pt idx="12837">
                  <c:v>7.1587060119782109E-6</c:v>
                </c:pt>
                <c:pt idx="12838">
                  <c:v>7.1567255872651003E-6</c:v>
                </c:pt>
                <c:pt idx="12839">
                  <c:v>7.1548211053595878E-6</c:v>
                </c:pt>
                <c:pt idx="12840">
                  <c:v>7.152753823902458E-6</c:v>
                </c:pt>
                <c:pt idx="12841">
                  <c:v>7.1510439738631248E-6</c:v>
                </c:pt>
                <c:pt idx="12842">
                  <c:v>7.1489744186692414E-6</c:v>
                </c:pt>
                <c:pt idx="12843">
                  <c:v>7.1472009040007833E-6</c:v>
                </c:pt>
                <c:pt idx="12844">
                  <c:v>7.1452750489697792E-6</c:v>
                </c:pt>
                <c:pt idx="12845">
                  <c:v>7.1432937147619668E-6</c:v>
                </c:pt>
                <c:pt idx="12846">
                  <c:v>7.1413719524571206E-6</c:v>
                </c:pt>
                <c:pt idx="12847">
                  <c:v>7.1395156737708021E-6</c:v>
                </c:pt>
                <c:pt idx="12848">
                  <c:v>7.1375807237927802E-6</c:v>
                </c:pt>
                <c:pt idx="12849">
                  <c:v>7.1357330853061276E-6</c:v>
                </c:pt>
                <c:pt idx="12850">
                  <c:v>7.133844519557897E-6</c:v>
                </c:pt>
                <c:pt idx="12851">
                  <c:v>7.1319682319881386E-6</c:v>
                </c:pt>
                <c:pt idx="12852">
                  <c:v>7.1301992647931911E-6</c:v>
                </c:pt>
                <c:pt idx="12853">
                  <c:v>7.1280842348642182E-6</c:v>
                </c:pt>
                <c:pt idx="12854">
                  <c:v>7.1263293648371473E-6</c:v>
                </c:pt>
                <c:pt idx="12855">
                  <c:v>7.1243225647776853E-6</c:v>
                </c:pt>
                <c:pt idx="12856">
                  <c:v>7.1224130806513131E-6</c:v>
                </c:pt>
                <c:pt idx="12857">
                  <c:v>7.1204408413905176E-6</c:v>
                </c:pt>
                <c:pt idx="12858">
                  <c:v>7.1186382228916054E-6</c:v>
                </c:pt>
                <c:pt idx="12859">
                  <c:v>7.1167787609738298E-6</c:v>
                </c:pt>
                <c:pt idx="12860">
                  <c:v>7.114815161912702E-6</c:v>
                </c:pt>
                <c:pt idx="12861">
                  <c:v>7.1129352363641374E-6</c:v>
                </c:pt>
                <c:pt idx="12862">
                  <c:v>7.11098209649208E-6</c:v>
                </c:pt>
                <c:pt idx="12863">
                  <c:v>7.1091535573941664E-6</c:v>
                </c:pt>
                <c:pt idx="12864">
                  <c:v>7.1072499849833548E-6</c:v>
                </c:pt>
                <c:pt idx="12865">
                  <c:v>7.1053432293410879E-6</c:v>
                </c:pt>
                <c:pt idx="12866">
                  <c:v>7.1035078690329101E-6</c:v>
                </c:pt>
                <c:pt idx="12867">
                  <c:v>7.1015242610883433E-6</c:v>
                </c:pt>
                <c:pt idx="12868">
                  <c:v>7.0996661634126212E-6</c:v>
                </c:pt>
                <c:pt idx="12869">
                  <c:v>7.097792604326969E-6</c:v>
                </c:pt>
                <c:pt idx="12870">
                  <c:v>7.0959245022095274E-6</c:v>
                </c:pt>
                <c:pt idx="12871">
                  <c:v>7.0939163379080128E-6</c:v>
                </c:pt>
                <c:pt idx="12872">
                  <c:v>7.0920841608312912E-6</c:v>
                </c:pt>
                <c:pt idx="12873">
                  <c:v>7.0901965045777624E-6</c:v>
                </c:pt>
                <c:pt idx="12874">
                  <c:v>7.0883384069020386E-6</c:v>
                </c:pt>
                <c:pt idx="12875">
                  <c:v>7.0863798100617714E-6</c:v>
                </c:pt>
                <c:pt idx="12876">
                  <c:v>7.0845417212694883E-6</c:v>
                </c:pt>
                <c:pt idx="12877">
                  <c:v>7.0826240516908001E-6</c:v>
                </c:pt>
                <c:pt idx="12878">
                  <c:v>7.0806827352498658E-6</c:v>
                </c:pt>
                <c:pt idx="12879">
                  <c:v>7.0787932600069334E-6</c:v>
                </c:pt>
                <c:pt idx="12880">
                  <c:v>7.077065220073564E-6</c:v>
                </c:pt>
                <c:pt idx="12881">
                  <c:v>7.0750270424468908E-6</c:v>
                </c:pt>
                <c:pt idx="12882">
                  <c:v>7.0731957748648711E-6</c:v>
                </c:pt>
                <c:pt idx="12883">
                  <c:v>7.0713881541450974E-6</c:v>
                </c:pt>
                <c:pt idx="12884">
                  <c:v>7.0695023168809712E-6</c:v>
                </c:pt>
                <c:pt idx="12885">
                  <c:v>7.0675782808393714E-6</c:v>
                </c:pt>
                <c:pt idx="12886">
                  <c:v>7.0656546995451208E-6</c:v>
                </c:pt>
                <c:pt idx="12887">
                  <c:v>7.0638466240779962E-6</c:v>
                </c:pt>
                <c:pt idx="12888">
                  <c:v>7.06192486177315E-6</c:v>
                </c:pt>
                <c:pt idx="12889">
                  <c:v>7.0601277002424467E-6</c:v>
                </c:pt>
                <c:pt idx="12890">
                  <c:v>7.058044047880685E-6</c:v>
                </c:pt>
                <c:pt idx="12891">
                  <c:v>7.0563992267125286E-6</c:v>
                </c:pt>
                <c:pt idx="12892">
                  <c:v>7.0543878791795578E-6</c:v>
                </c:pt>
                <c:pt idx="12893">
                  <c:v>7.0526052695640828E-6</c:v>
                </c:pt>
                <c:pt idx="12894">
                  <c:v>7.0505734584003221E-6</c:v>
                </c:pt>
                <c:pt idx="12895">
                  <c:v>7.0487449193024077E-6</c:v>
                </c:pt>
                <c:pt idx="12896">
                  <c:v>7.0470300670422148E-6</c:v>
                </c:pt>
                <c:pt idx="12897">
                  <c:v>7.0449668783112429E-6</c:v>
                </c:pt>
                <c:pt idx="12898">
                  <c:v>7.0432392931252252E-6</c:v>
                </c:pt>
                <c:pt idx="12899">
                  <c:v>7.0412006607512012E-6</c:v>
                </c:pt>
                <c:pt idx="12900">
                  <c:v>7.0393421083281282E-6</c:v>
                </c:pt>
                <c:pt idx="12901">
                  <c:v>7.0375572249758989E-6</c:v>
                </c:pt>
                <c:pt idx="12902">
                  <c:v>7.0355590651161037E-6</c:v>
                </c:pt>
                <c:pt idx="12903">
                  <c:v>7.0337391662178561E-6</c:v>
                </c:pt>
                <c:pt idx="12904">
                  <c:v>7.0319983933586627E-6</c:v>
                </c:pt>
                <c:pt idx="12905">
                  <c:v>7.0299838625942357E-6</c:v>
                </c:pt>
                <c:pt idx="12906">
                  <c:v>7.0282967499224469E-6</c:v>
                </c:pt>
                <c:pt idx="12907">
                  <c:v>7.0263299676298629E-6</c:v>
                </c:pt>
                <c:pt idx="12908">
                  <c:v>7.0244022936094552E-6</c:v>
                </c:pt>
                <c:pt idx="12909">
                  <c:v>7.0226628849923153E-6</c:v>
                </c:pt>
                <c:pt idx="12910">
                  <c:v>7.0206911004788708E-6</c:v>
                </c:pt>
                <c:pt idx="12911">
                  <c:v>7.0189739744819244E-6</c:v>
                </c:pt>
                <c:pt idx="12912">
                  <c:v>7.0169903665373567E-6</c:v>
                </c:pt>
                <c:pt idx="12913">
                  <c:v>7.0152841544768307E-6</c:v>
                </c:pt>
                <c:pt idx="12914">
                  <c:v>7.0132214204932097E-6</c:v>
                </c:pt>
                <c:pt idx="12915">
                  <c:v>7.0115211201482452E-6</c:v>
                </c:pt>
                <c:pt idx="12916">
                  <c:v>7.0094883994897828E-6</c:v>
                </c:pt>
                <c:pt idx="12917">
                  <c:v>7.0077981035865378E-6</c:v>
                </c:pt>
                <c:pt idx="12918">
                  <c:v>7.0058017627161462E-6</c:v>
                </c:pt>
                <c:pt idx="12919">
                  <c:v>7.0040168793639168E-6</c:v>
                </c:pt>
                <c:pt idx="12920">
                  <c:v>7.002149686741177E-6</c:v>
                </c:pt>
                <c:pt idx="12921">
                  <c:v>7.0002170104999104E-6</c:v>
                </c:pt>
                <c:pt idx="12922">
                  <c:v>6.9985885602363851E-6</c:v>
                </c:pt>
                <c:pt idx="12923">
                  <c:v>6.9965253715054132E-6</c:v>
                </c:pt>
                <c:pt idx="12924">
                  <c:v>6.9946563598932698E-6</c:v>
                </c:pt>
                <c:pt idx="12925">
                  <c:v>6.9930060817569029E-6</c:v>
                </c:pt>
                <c:pt idx="12926">
                  <c:v>6.9911052378301966E-6</c:v>
                </c:pt>
                <c:pt idx="12927">
                  <c:v>6.9891148086753674E-6</c:v>
                </c:pt>
                <c:pt idx="12928">
                  <c:v>6.9873835855105426E-6</c:v>
                </c:pt>
                <c:pt idx="12929">
                  <c:v>6.9855727815593127E-6</c:v>
                </c:pt>
                <c:pt idx="12930">
                  <c:v>6.9837537921557669E-6</c:v>
                </c:pt>
                <c:pt idx="12931">
                  <c:v>6.9817933763260953E-6</c:v>
                </c:pt>
                <c:pt idx="12932">
                  <c:v>6.9800371420569718E-6</c:v>
                </c:pt>
                <c:pt idx="12933">
                  <c:v>6.9780980993527919E-6</c:v>
                </c:pt>
                <c:pt idx="12934">
                  <c:v>6.9762477323820349E-6</c:v>
                </c:pt>
                <c:pt idx="12935">
                  <c:v>6.9744992288178756E-6</c:v>
                </c:pt>
                <c:pt idx="12936">
                  <c:v>6.9726170295325574E-6</c:v>
                </c:pt>
                <c:pt idx="12937">
                  <c:v>6.9707898546766964E-6</c:v>
                </c:pt>
                <c:pt idx="12938">
                  <c:v>6.9687330324086361E-6</c:v>
                </c:pt>
                <c:pt idx="12939">
                  <c:v>6.9669890763179856E-6</c:v>
                </c:pt>
                <c:pt idx="12940">
                  <c:v>6.9652464844693904E-6</c:v>
                </c:pt>
                <c:pt idx="12941">
                  <c:v>6.9634816100005992E-6</c:v>
                </c:pt>
                <c:pt idx="12942">
                  <c:v>6.9615530264854897E-6</c:v>
                </c:pt>
                <c:pt idx="12943">
                  <c:v>6.9596044340869412E-6</c:v>
                </c:pt>
                <c:pt idx="12944">
                  <c:v>6.9578486545651694E-6</c:v>
                </c:pt>
                <c:pt idx="12945">
                  <c:v>6.9561078817059752E-6</c:v>
                </c:pt>
                <c:pt idx="12946">
                  <c:v>6.9541542870865669E-6</c:v>
                </c:pt>
                <c:pt idx="12947">
                  <c:v>6.9523230195045471E-6</c:v>
                </c:pt>
                <c:pt idx="12948">
                  <c:v>6.9505767896771431E-6</c:v>
                </c:pt>
                <c:pt idx="12949">
                  <c:v>6.9487332439166494E-6</c:v>
                </c:pt>
                <c:pt idx="12950">
                  <c:v>6.9468005676753819E-6</c:v>
                </c:pt>
                <c:pt idx="12951">
                  <c:v>6.9450416049221531E-6</c:v>
                </c:pt>
                <c:pt idx="12952">
                  <c:v>6.9432057898666244E-6</c:v>
                </c:pt>
                <c:pt idx="12953">
                  <c:v>6.9414122663147282E-6</c:v>
                </c:pt>
                <c:pt idx="12954">
                  <c:v>6.939454578969162E-6</c:v>
                </c:pt>
                <c:pt idx="12955">
                  <c:v>6.9376505962281954E-6</c:v>
                </c:pt>
                <c:pt idx="12956">
                  <c:v>6.9359793997136876E-6</c:v>
                </c:pt>
                <c:pt idx="12957">
                  <c:v>6.9338807406893474E-6</c:v>
                </c:pt>
                <c:pt idx="12958">
                  <c:v>6.9322109084168906E-6</c:v>
                </c:pt>
                <c:pt idx="12959">
                  <c:v>6.9303237069107126E-6</c:v>
                </c:pt>
                <c:pt idx="12960">
                  <c:v>6.9285806603147648E-6</c:v>
                </c:pt>
                <c:pt idx="12961">
                  <c:v>6.9266707214410417E-6</c:v>
                </c:pt>
                <c:pt idx="12962">
                  <c:v>6.9247207648004414E-6</c:v>
                </c:pt>
                <c:pt idx="12963">
                  <c:v>6.9230336521286517E-6</c:v>
                </c:pt>
                <c:pt idx="12964">
                  <c:v>6.9211778281896841E-6</c:v>
                </c:pt>
                <c:pt idx="12965">
                  <c:v>6.9194052230159286E-6</c:v>
                </c:pt>
                <c:pt idx="12966">
                  <c:v>6.9175061980786268E-6</c:v>
                </c:pt>
                <c:pt idx="12967">
                  <c:v>6.9157968027866454E-6</c:v>
                </c:pt>
                <c:pt idx="12968">
                  <c:v>6.9138900471443776E-6</c:v>
                </c:pt>
                <c:pt idx="12969">
                  <c:v>6.912081971677253E-6</c:v>
                </c:pt>
                <c:pt idx="12970">
                  <c:v>6.9102948145882692E-6</c:v>
                </c:pt>
                <c:pt idx="12971">
                  <c:v>6.9085581344552338E-6</c:v>
                </c:pt>
                <c:pt idx="12972">
                  <c:v>6.9067605181771796E-6</c:v>
                </c:pt>
                <c:pt idx="12973">
                  <c:v>6.9047459874127526E-6</c:v>
                </c:pt>
                <c:pt idx="12974">
                  <c:v>6.9029792939545587E-6</c:v>
                </c:pt>
                <c:pt idx="12975">
                  <c:v>6.9011625782877672E-6</c:v>
                </c:pt>
                <c:pt idx="12976">
                  <c:v>6.8994627326901536E-6</c:v>
                </c:pt>
                <c:pt idx="12977">
                  <c:v>6.8975368776591486E-6</c:v>
                </c:pt>
                <c:pt idx="12978">
                  <c:v>6.8958261181251146E-6</c:v>
                </c:pt>
                <c:pt idx="12979">
                  <c:v>6.8940280470997104E-6</c:v>
                </c:pt>
                <c:pt idx="12980">
                  <c:v>6.8921749516448472E-6</c:v>
                </c:pt>
                <c:pt idx="12981">
                  <c:v>6.8904978434147779E-6</c:v>
                </c:pt>
                <c:pt idx="12982">
                  <c:v>6.8885456130374223E-6</c:v>
                </c:pt>
                <c:pt idx="12983">
                  <c:v>6.8866897890984546E-6</c:v>
                </c:pt>
                <c:pt idx="12984">
                  <c:v>6.8850772549922112E-6</c:v>
                </c:pt>
                <c:pt idx="12985">
                  <c:v>6.8832114266115241E-6</c:v>
                </c:pt>
                <c:pt idx="12986">
                  <c:v>6.881345143483486E-6</c:v>
                </c:pt>
                <c:pt idx="12987">
                  <c:v>6.8794856815657113E-6</c:v>
                </c:pt>
                <c:pt idx="12988">
                  <c:v>6.8778031163674314E-6</c:v>
                </c:pt>
                <c:pt idx="12989">
                  <c:v>6.8759122768824446E-6</c:v>
                </c:pt>
                <c:pt idx="12990">
                  <c:v>6.8741919676540419E-6</c:v>
                </c:pt>
                <c:pt idx="12991">
                  <c:v>6.8724125412700232E-6</c:v>
                </c:pt>
                <c:pt idx="12992">
                  <c:v>6.8705012381542474E-6</c:v>
                </c:pt>
                <c:pt idx="12993">
                  <c:v>6.8686917984450702E-6</c:v>
                </c:pt>
                <c:pt idx="12994">
                  <c:v>6.8668450694531202E-6</c:v>
                </c:pt>
                <c:pt idx="12995">
                  <c:v>6.865183877380332E-6</c:v>
                </c:pt>
                <c:pt idx="12996">
                  <c:v>6.8632339207397308E-6</c:v>
                </c:pt>
                <c:pt idx="12997">
                  <c:v>6.8614622250606772E-6</c:v>
                </c:pt>
                <c:pt idx="12998">
                  <c:v>6.8596264100051493E-6</c:v>
                </c:pt>
                <c:pt idx="12999">
                  <c:v>6.8578833634092007E-6</c:v>
                </c:pt>
                <c:pt idx="13000">
                  <c:v>6.8561339503503396E-6</c:v>
                </c:pt>
                <c:pt idx="13001">
                  <c:v>6.8542203734978102E-6</c:v>
                </c:pt>
                <c:pt idx="13002">
                  <c:v>6.8526292125170576E-6</c:v>
                </c:pt>
                <c:pt idx="13003">
                  <c:v>6.8507633841363713E-6</c:v>
                </c:pt>
                <c:pt idx="13004">
                  <c:v>6.8489216573652811E-6</c:v>
                </c:pt>
                <c:pt idx="13005">
                  <c:v>6.8471590566332452E-6</c:v>
                </c:pt>
                <c:pt idx="13006">
                  <c:v>6.8453468884399626E-6</c:v>
                </c:pt>
                <c:pt idx="13007">
                  <c:v>6.8437570917012644E-6</c:v>
                </c:pt>
                <c:pt idx="13008">
                  <c:v>6.8417812144616619E-6</c:v>
                </c:pt>
                <c:pt idx="13009">
                  <c:v>6.8401095631998032E-6</c:v>
                </c:pt>
                <c:pt idx="13010">
                  <c:v>6.8382469180505723E-6</c:v>
                </c:pt>
                <c:pt idx="13011">
                  <c:v>6.83650159771787E-6</c:v>
                </c:pt>
                <c:pt idx="13012">
                  <c:v>6.8346462285262533E-6</c:v>
                </c:pt>
                <c:pt idx="13013">
                  <c:v>6.8327785811561634E-6</c:v>
                </c:pt>
                <c:pt idx="13014">
                  <c:v>6.8311596805870067E-6</c:v>
                </c:pt>
                <c:pt idx="13015">
                  <c:v>6.8292356445454061E-6</c:v>
                </c:pt>
                <c:pt idx="13016">
                  <c:v>6.8273848228272982E-6</c:v>
                </c:pt>
                <c:pt idx="13017">
                  <c:v>6.8257686507422477E-6</c:v>
                </c:pt>
                <c:pt idx="13018">
                  <c:v>6.8240083237469662E-6</c:v>
                </c:pt>
                <c:pt idx="13019">
                  <c:v>6.8221966103010354E-6</c:v>
                </c:pt>
                <c:pt idx="13020">
                  <c:v>6.820376256655436E-6</c:v>
                </c:pt>
                <c:pt idx="13021">
                  <c:v>6.8187137003405951E-6</c:v>
                </c:pt>
                <c:pt idx="13022">
                  <c:v>6.8167801146046259E-6</c:v>
                </c:pt>
                <c:pt idx="13023">
                  <c:v>6.8150498009345029E-6</c:v>
                </c:pt>
                <c:pt idx="13024">
                  <c:v>6.8133113018120639E-6</c:v>
                </c:pt>
                <c:pt idx="13025">
                  <c:v>6.8114950408926234E-6</c:v>
                </c:pt>
                <c:pt idx="13026">
                  <c:v>6.8097833718638867E-6</c:v>
                </c:pt>
                <c:pt idx="13027">
                  <c:v>6.8078657022851976E-6</c:v>
                </c:pt>
                <c:pt idx="13028">
                  <c:v>6.8061808633501641E-6</c:v>
                </c:pt>
                <c:pt idx="13029">
                  <c:v>6.8043796090933029E-6</c:v>
                </c:pt>
                <c:pt idx="13030">
                  <c:v>6.802652933401987E-6</c:v>
                </c:pt>
                <c:pt idx="13031">
                  <c:v>6.8008298512722831E-6</c:v>
                </c:pt>
                <c:pt idx="13032">
                  <c:v>6.79908407619223E-6</c:v>
                </c:pt>
                <c:pt idx="13033">
                  <c:v>6.7973010118294042E-6</c:v>
                </c:pt>
                <c:pt idx="13034">
                  <c:v>6.7955706981592812E-6</c:v>
                </c:pt>
                <c:pt idx="13035">
                  <c:v>6.7937653511762619E-6</c:v>
                </c:pt>
                <c:pt idx="13036">
                  <c:v>6.7921323534392286E-6</c:v>
                </c:pt>
                <c:pt idx="13037">
                  <c:v>6.7904270508734044E-6</c:v>
                </c:pt>
                <c:pt idx="13038">
                  <c:v>6.7886271608585957E-6</c:v>
                </c:pt>
                <c:pt idx="13039">
                  <c:v>6.7868268160964362E-6</c:v>
                </c:pt>
                <c:pt idx="13040">
                  <c:v>6.7849878178094514E-6</c:v>
                </c:pt>
                <c:pt idx="13041">
                  <c:v>6.7832220338459592E-6</c:v>
                </c:pt>
                <c:pt idx="13042">
                  <c:v>6.7814144131261864E-6</c:v>
                </c:pt>
                <c:pt idx="13043">
                  <c:v>6.7796854636981152E-6</c:v>
                </c:pt>
                <c:pt idx="13044">
                  <c:v>6.7779092205455527E-6</c:v>
                </c:pt>
                <c:pt idx="13045">
                  <c:v>6.7761443460767623E-6</c:v>
                </c:pt>
                <c:pt idx="13046">
                  <c:v>6.7743940235232003E-6</c:v>
                </c:pt>
                <c:pt idx="13047">
                  <c:v>6.7725786720984624E-6</c:v>
                </c:pt>
                <c:pt idx="13048">
                  <c:v>6.7708360802498646E-6</c:v>
                </c:pt>
                <c:pt idx="13049">
                  <c:v>6.7690248215512838E-6</c:v>
                </c:pt>
                <c:pt idx="13050">
                  <c:v>6.7672785917238798E-6</c:v>
                </c:pt>
                <c:pt idx="13051">
                  <c:v>6.7655678321898449E-6</c:v>
                </c:pt>
                <c:pt idx="13052">
                  <c:v>6.7637311076396136E-6</c:v>
                </c:pt>
                <c:pt idx="13053">
                  <c:v>6.7619603214552626E-6</c:v>
                </c:pt>
                <c:pt idx="13054">
                  <c:v>6.7603250499814749E-6</c:v>
                </c:pt>
                <c:pt idx="13055">
                  <c:v>6.7585747274279129E-6</c:v>
                </c:pt>
                <c:pt idx="13056">
                  <c:v>6.7568034864962101E-6</c:v>
                </c:pt>
                <c:pt idx="13057">
                  <c:v>6.7549408413469791E-6</c:v>
                </c:pt>
                <c:pt idx="13058">
                  <c:v>6.7531577769841533E-6</c:v>
                </c:pt>
                <c:pt idx="13059">
                  <c:v>6.7515607042878401E-6</c:v>
                </c:pt>
                <c:pt idx="13060">
                  <c:v>6.7496816882339772E-6</c:v>
                </c:pt>
                <c:pt idx="13061">
                  <c:v>6.747859970346326E-6</c:v>
                </c:pt>
                <c:pt idx="13062">
                  <c:v>6.7461946855473798E-6</c:v>
                </c:pt>
                <c:pt idx="13063">
                  <c:v>6.7445303102431353E-6</c:v>
                </c:pt>
                <c:pt idx="13064">
                  <c:v>6.7426935856929049E-6</c:v>
                </c:pt>
                <c:pt idx="13065">
                  <c:v>6.7409341681923252E-6</c:v>
                </c:pt>
                <c:pt idx="13066">
                  <c:v>6.7393252720648888E-6</c:v>
                </c:pt>
                <c:pt idx="13067">
                  <c:v>6.7373212004895322E-6</c:v>
                </c:pt>
                <c:pt idx="13068">
                  <c:v>6.7356731960899197E-6</c:v>
                </c:pt>
                <c:pt idx="13069">
                  <c:v>6.7338683038542513E-6</c:v>
                </c:pt>
                <c:pt idx="13070">
                  <c:v>6.7321234382688999E-6</c:v>
                </c:pt>
                <c:pt idx="13071">
                  <c:v>6.7304040385351982E-6</c:v>
                </c:pt>
                <c:pt idx="13072">
                  <c:v>6.7286614466866013E-6</c:v>
                </c:pt>
                <c:pt idx="13073">
                  <c:v>6.7269184000906526E-6</c:v>
                </c:pt>
                <c:pt idx="13074">
                  <c:v>6.7250930442241952E-6</c:v>
                </c:pt>
                <c:pt idx="13075">
                  <c:v>6.7233600020699669E-6</c:v>
                </c:pt>
                <c:pt idx="13076">
                  <c:v>6.7217524701845832E-6</c:v>
                </c:pt>
                <c:pt idx="13077">
                  <c:v>6.7199721343058627E-6</c:v>
                </c:pt>
                <c:pt idx="13078">
                  <c:v>6.7179648794990499E-6</c:v>
                </c:pt>
                <c:pt idx="13079">
                  <c:v>6.7164096435590181E-6</c:v>
                </c:pt>
                <c:pt idx="13080">
                  <c:v>6.7145369939680677E-6</c:v>
                </c:pt>
                <c:pt idx="13081">
                  <c:v>6.7129353737982464E-6</c:v>
                </c:pt>
                <c:pt idx="13082">
                  <c:v>6.711079095111927E-6</c:v>
                </c:pt>
                <c:pt idx="13083">
                  <c:v>6.7091764321958181E-6</c:v>
                </c:pt>
                <c:pt idx="13084">
                  <c:v>6.7074993239657488E-6</c:v>
                </c:pt>
                <c:pt idx="13085">
                  <c:v>6.7057853812002577E-6</c:v>
                </c:pt>
                <c:pt idx="13086">
                  <c:v>6.7039118221146046E-6</c:v>
                </c:pt>
                <c:pt idx="13087">
                  <c:v>6.7022674556938E-6</c:v>
                </c:pt>
                <c:pt idx="13088">
                  <c:v>6.7005080381932203E-6</c:v>
                </c:pt>
                <c:pt idx="13089">
                  <c:v>6.6987167883780776E-6</c:v>
                </c:pt>
                <c:pt idx="13090">
                  <c:v>6.6970383159059574E-6</c:v>
                </c:pt>
                <c:pt idx="13091">
                  <c:v>6.6952998167835176E-6</c:v>
                </c:pt>
                <c:pt idx="13092">
                  <c:v>6.6933453126694084E-6</c:v>
                </c:pt>
                <c:pt idx="13093">
                  <c:v>6.691673206660198E-6</c:v>
                </c:pt>
                <c:pt idx="13094">
                  <c:v>6.6898514887725469E-6</c:v>
                </c:pt>
                <c:pt idx="13095">
                  <c:v>6.6882421378977597E-6</c:v>
                </c:pt>
                <c:pt idx="13096">
                  <c:v>6.6863967731478624E-6</c:v>
                </c:pt>
                <c:pt idx="13097">
                  <c:v>6.6846537265519146E-6</c:v>
                </c:pt>
                <c:pt idx="13098">
                  <c:v>6.6829184106609318E-6</c:v>
                </c:pt>
                <c:pt idx="13099">
                  <c:v>6.6811962824431248E-6</c:v>
                </c:pt>
                <c:pt idx="13100">
                  <c:v>6.6794873418984926E-6</c:v>
                </c:pt>
                <c:pt idx="13101">
                  <c:v>6.6776246967492634E-6</c:v>
                </c:pt>
                <c:pt idx="13102">
                  <c:v>6.6757738750311546E-6</c:v>
                </c:pt>
                <c:pt idx="13103">
                  <c:v>6.6742059061652981E-6</c:v>
                </c:pt>
                <c:pt idx="13104">
                  <c:v>6.6724087446345948E-6</c:v>
                </c:pt>
                <c:pt idx="13105">
                  <c:v>6.6706388679449446E-6</c:v>
                </c:pt>
                <c:pt idx="13106">
                  <c:v>6.6688776314549614E-6</c:v>
                </c:pt>
                <c:pt idx="13107">
                  <c:v>6.6672337197815068E-6</c:v>
                </c:pt>
                <c:pt idx="13108">
                  <c:v>6.665358341706451E-6</c:v>
                </c:pt>
                <c:pt idx="13109">
                  <c:v>6.6636703195399596E-6</c:v>
                </c:pt>
                <c:pt idx="13110">
                  <c:v>6.66196183374268E-6</c:v>
                </c:pt>
                <c:pt idx="13111">
                  <c:v>6.6600937316252376E-6</c:v>
                </c:pt>
                <c:pt idx="13112">
                  <c:v>6.6584743763087317E-6</c:v>
                </c:pt>
                <c:pt idx="13113">
                  <c:v>6.6566153691383079E-6</c:v>
                </c:pt>
                <c:pt idx="13114">
                  <c:v>6.6549691837280989E-6</c:v>
                </c:pt>
                <c:pt idx="13115">
                  <c:v>6.6531638367450796E-6</c:v>
                </c:pt>
                <c:pt idx="13116">
                  <c:v>6.6514021455077446E-6</c:v>
                </c:pt>
                <c:pt idx="13117">
                  <c:v>6.6495463215687778E-6</c:v>
                </c:pt>
                <c:pt idx="13118">
                  <c:v>6.6478896769694984E-6</c:v>
                </c:pt>
                <c:pt idx="13119">
                  <c:v>6.64608478473383E-6</c:v>
                </c:pt>
                <c:pt idx="13120">
                  <c:v>6.6443330979382154E-6</c:v>
                </c:pt>
                <c:pt idx="13121">
                  <c:v>6.6427555793779902E-6</c:v>
                </c:pt>
                <c:pt idx="13122">
                  <c:v>6.6410066210664809E-6</c:v>
                </c:pt>
                <c:pt idx="13123">
                  <c:v>6.6391721702530049E-6</c:v>
                </c:pt>
                <c:pt idx="13124">
                  <c:v>6.6373977460898459E-6</c:v>
                </c:pt>
                <c:pt idx="13125">
                  <c:v>6.635582849412458E-6</c:v>
                </c:pt>
                <c:pt idx="13126">
                  <c:v>6.6339052864350379E-6</c:v>
                </c:pt>
                <c:pt idx="13127">
                  <c:v>6.6322177190158982E-6</c:v>
                </c:pt>
                <c:pt idx="13128">
                  <c:v>6.630367806792492E-6</c:v>
                </c:pt>
                <c:pt idx="13129">
                  <c:v>6.6287316258240034E-6</c:v>
                </c:pt>
                <c:pt idx="13130">
                  <c:v>6.6269089984416496E-6</c:v>
                </c:pt>
                <c:pt idx="13131">
                  <c:v>6.6251946009288076E-6</c:v>
                </c:pt>
                <c:pt idx="13132">
                  <c:v>6.6233724282938064E-6</c:v>
                </c:pt>
                <c:pt idx="13133">
                  <c:v>6.6217021412739996E-6</c:v>
                </c:pt>
                <c:pt idx="13134">
                  <c:v>6.6198031163366977E-6</c:v>
                </c:pt>
                <c:pt idx="13135">
                  <c:v>6.6181528382003307E-6</c:v>
                </c:pt>
                <c:pt idx="13136">
                  <c:v>6.6163806877739262E-6</c:v>
                </c:pt>
                <c:pt idx="13137">
                  <c:v>6.6146412791567846E-6</c:v>
                </c:pt>
                <c:pt idx="13138">
                  <c:v>6.6129218794230837E-6</c:v>
                </c:pt>
                <c:pt idx="13139">
                  <c:v>6.6111647356592576E-6</c:v>
                </c:pt>
                <c:pt idx="13140">
                  <c:v>6.6095749389205594E-6</c:v>
                </c:pt>
                <c:pt idx="13141">
                  <c:v>6.6076881921617314E-6</c:v>
                </c:pt>
                <c:pt idx="13142">
                  <c:v>6.605959697481012E-6</c:v>
                </c:pt>
                <c:pt idx="13143">
                  <c:v>6.6041702666552737E-6</c:v>
                </c:pt>
                <c:pt idx="13144">
                  <c:v>6.6024526859109764E-6</c:v>
                </c:pt>
                <c:pt idx="13145">
                  <c:v>6.6006637098325882E-6</c:v>
                </c:pt>
                <c:pt idx="13146">
                  <c:v>6.5989829636237118E-6</c:v>
                </c:pt>
                <c:pt idx="13147">
                  <c:v>6.5971335061476566E-6</c:v>
                </c:pt>
                <c:pt idx="13148">
                  <c:v>6.5954909587162547E-6</c:v>
                </c:pt>
                <c:pt idx="13149">
                  <c:v>6.5937188082898501E-6</c:v>
                </c:pt>
                <c:pt idx="13150">
                  <c:v>6.5920789893425544E-6</c:v>
                </c:pt>
                <c:pt idx="13151">
                  <c:v>6.590262728423113E-6</c:v>
                </c:pt>
                <c:pt idx="13152">
                  <c:v>6.5885105868801466E-6</c:v>
                </c:pt>
                <c:pt idx="13153">
                  <c:v>6.5867529883689713E-6</c:v>
                </c:pt>
                <c:pt idx="13154">
                  <c:v>6.5850185819726903E-6</c:v>
                </c:pt>
                <c:pt idx="13155">
                  <c:v>6.5832400650833733E-6</c:v>
                </c:pt>
                <c:pt idx="13156">
                  <c:v>6.5813901528599672E-6</c:v>
                </c:pt>
                <c:pt idx="13157">
                  <c:v>6.5796598391898442E-6</c:v>
                </c:pt>
                <c:pt idx="13158">
                  <c:v>6.5779154283518437E-6</c:v>
                </c:pt>
                <c:pt idx="13159">
                  <c:v>6.576284249604214E-6</c:v>
                </c:pt>
                <c:pt idx="13160">
                  <c:v>6.5743965933506843E-6</c:v>
                </c:pt>
                <c:pt idx="13161">
                  <c:v>6.5728058871172834E-6</c:v>
                </c:pt>
                <c:pt idx="13162">
                  <c:v>6.5710528360796161E-6</c:v>
                </c:pt>
                <c:pt idx="13163">
                  <c:v>6.5693820943124592E-6</c:v>
                </c:pt>
                <c:pt idx="13164">
                  <c:v>6.5676231315592304E-6</c:v>
                </c:pt>
                <c:pt idx="13165">
                  <c:v>6.5657714003464207E-6</c:v>
                </c:pt>
                <c:pt idx="13166">
                  <c:v>6.5641106630209833E-6</c:v>
                </c:pt>
                <c:pt idx="13167">
                  <c:v>6.562393537024036E-6</c:v>
                </c:pt>
                <c:pt idx="13168">
                  <c:v>6.5606241150817368E-6</c:v>
                </c:pt>
                <c:pt idx="13169">
                  <c:v>6.5588806137384381E-6</c:v>
                </c:pt>
                <c:pt idx="13170">
                  <c:v>6.5569952312216628E-6</c:v>
                </c:pt>
                <c:pt idx="13171">
                  <c:v>6.555296295118751E-6</c:v>
                </c:pt>
                <c:pt idx="13172">
                  <c:v>6.5537533373571932E-6</c:v>
                </c:pt>
                <c:pt idx="13173">
                  <c:v>6.5519307099748403E-6</c:v>
                </c:pt>
                <c:pt idx="13174">
                  <c:v>6.5502044890308753E-6</c:v>
                </c:pt>
                <c:pt idx="13175">
                  <c:v>6.5483977778058033E-6</c:v>
                </c:pt>
                <c:pt idx="13176">
                  <c:v>6.5466438172734343E-6</c:v>
                </c:pt>
                <c:pt idx="13177">
                  <c:v>6.5450808506284366E-6</c:v>
                </c:pt>
                <c:pt idx="13178">
                  <c:v>6.5432477640570141E-6</c:v>
                </c:pt>
                <c:pt idx="13179">
                  <c:v>6.5414028540544678E-6</c:v>
                </c:pt>
                <c:pt idx="13180">
                  <c:v>6.5397748585382942E-6</c:v>
                </c:pt>
                <c:pt idx="13181">
                  <c:v>6.5379877014493104E-6</c:v>
                </c:pt>
                <c:pt idx="13182">
                  <c:v>6.5362523855583277E-6</c:v>
                </c:pt>
                <c:pt idx="13183">
                  <c:v>6.5344747781637116E-6</c:v>
                </c:pt>
                <c:pt idx="13184">
                  <c:v>6.532790393976029E-6</c:v>
                </c:pt>
                <c:pt idx="13185">
                  <c:v>6.5309791352774482E-6</c:v>
                </c:pt>
                <c:pt idx="13186">
                  <c:v>6.5294148043903988E-6</c:v>
                </c:pt>
                <c:pt idx="13187">
                  <c:v>6.5275207816739567E-6</c:v>
                </c:pt>
                <c:pt idx="13188">
                  <c:v>6.525953267555451E-6</c:v>
                </c:pt>
                <c:pt idx="13189">
                  <c:v>6.5240374169661663E-6</c:v>
                </c:pt>
                <c:pt idx="13190">
                  <c:v>6.5222729972447269E-6</c:v>
                </c:pt>
                <c:pt idx="13191">
                  <c:v>6.5206172621401493E-6</c:v>
                </c:pt>
                <c:pt idx="13192">
                  <c:v>6.5189451561309397E-6</c:v>
                </c:pt>
                <c:pt idx="13193">
                  <c:v>6.5171393544005704E-6</c:v>
                </c:pt>
                <c:pt idx="13194">
                  <c:v>6.5153490140801304E-6</c:v>
                </c:pt>
                <c:pt idx="13195">
                  <c:v>6.5136941884702537E-6</c:v>
                </c:pt>
                <c:pt idx="13196">
                  <c:v>6.5119634200527798E-6</c:v>
                </c:pt>
                <c:pt idx="13197">
                  <c:v>6.5102344706247103E-6</c:v>
                </c:pt>
                <c:pt idx="13198">
                  <c:v>6.5084986999863759E-6</c:v>
                </c:pt>
                <c:pt idx="13199">
                  <c:v>6.5066496972576724E-6</c:v>
                </c:pt>
                <c:pt idx="13200">
                  <c:v>6.5051390265580267E-6</c:v>
                </c:pt>
                <c:pt idx="13201">
                  <c:v>6.5032122620323207E-6</c:v>
                </c:pt>
                <c:pt idx="13202">
                  <c:v>6.501541065517813E-6</c:v>
                </c:pt>
                <c:pt idx="13203">
                  <c:v>6.4997316258086357E-6</c:v>
                </c:pt>
                <c:pt idx="13204">
                  <c:v>6.4980831666616723E-6</c:v>
                </c:pt>
                <c:pt idx="13205">
                  <c:v>6.4963433032971807E-6</c:v>
                </c:pt>
                <c:pt idx="13206">
                  <c:v>6.4945352278300561E-6</c:v>
                </c:pt>
                <c:pt idx="13207">
                  <c:v>6.4928890424198471E-6</c:v>
                </c:pt>
                <c:pt idx="13208">
                  <c:v>6.4912010202533574E-6</c:v>
                </c:pt>
                <c:pt idx="13209">
                  <c:v>6.4893465605564424E-6</c:v>
                </c:pt>
                <c:pt idx="13210">
                  <c:v>6.4876298893068451E-6</c:v>
                </c:pt>
                <c:pt idx="13211">
                  <c:v>6.4860200836847071E-6</c:v>
                </c:pt>
                <c:pt idx="13212">
                  <c:v>6.4841810853977222E-6</c:v>
                </c:pt>
                <c:pt idx="13213">
                  <c:v>6.4824207584024407E-6</c:v>
                </c:pt>
                <c:pt idx="13214">
                  <c:v>6.4806476984813344E-6</c:v>
                </c:pt>
                <c:pt idx="13215">
                  <c:v>6.4790137912495993E-6</c:v>
                </c:pt>
                <c:pt idx="13216">
                  <c:v>6.4771757024573162E-6</c:v>
                </c:pt>
                <c:pt idx="13217">
                  <c:v>6.4754881350381774E-6</c:v>
                </c:pt>
                <c:pt idx="13218">
                  <c:v>6.4739169829408638E-6</c:v>
                </c:pt>
                <c:pt idx="13219">
                  <c:v>6.4719570218585432E-6</c:v>
                </c:pt>
                <c:pt idx="13220">
                  <c:v>6.4703508542152122E-6</c:v>
                </c:pt>
                <c:pt idx="13221">
                  <c:v>6.4686582845752127E-6</c:v>
                </c:pt>
                <c:pt idx="13222">
                  <c:v>6.4669679886719678E-6</c:v>
                </c:pt>
                <c:pt idx="13223">
                  <c:v>6.4651776483515278E-6</c:v>
                </c:pt>
                <c:pt idx="13224">
                  <c:v>6.4635255512257572E-6</c:v>
                </c:pt>
                <c:pt idx="13225">
                  <c:v>6.4616156123520341E-6</c:v>
                </c:pt>
                <c:pt idx="13226">
                  <c:v>6.4600581026752479E-6</c:v>
                </c:pt>
                <c:pt idx="13227">
                  <c:v>6.4582286540826317E-6</c:v>
                </c:pt>
                <c:pt idx="13228">
                  <c:v>6.456565188273089E-6</c:v>
                </c:pt>
                <c:pt idx="13229">
                  <c:v>6.4546911744400859E-6</c:v>
                </c:pt>
                <c:pt idx="13230">
                  <c:v>6.4531914176768623E-6</c:v>
                </c:pt>
                <c:pt idx="13231">
                  <c:v>6.4513665165577549E-6</c:v>
                </c:pt>
                <c:pt idx="13232">
                  <c:v>6.4494570324313827E-6</c:v>
                </c:pt>
                <c:pt idx="13233">
                  <c:v>6.4477435444132416E-6</c:v>
                </c:pt>
                <c:pt idx="13234">
                  <c:v>6.4462287809874397E-6</c:v>
                </c:pt>
                <c:pt idx="13235">
                  <c:v>6.4444097915838938E-6</c:v>
                </c:pt>
                <c:pt idx="13236">
                  <c:v>6.4426408243889446E-6</c:v>
                </c:pt>
                <c:pt idx="13237">
                  <c:v>6.4410032791784033E-6</c:v>
                </c:pt>
                <c:pt idx="13238">
                  <c:v>6.4392061176477E-6</c:v>
                </c:pt>
                <c:pt idx="13239">
                  <c:v>6.4375672081951052E-6</c:v>
                </c:pt>
                <c:pt idx="13240">
                  <c:v>6.4357800511061214E-6</c:v>
                </c:pt>
                <c:pt idx="13241">
                  <c:v>6.4340724748035427E-6</c:v>
                </c:pt>
                <c:pt idx="13242">
                  <c:v>6.43233715891256E-6</c:v>
                </c:pt>
                <c:pt idx="13243">
                  <c:v>6.4305322666768916E-6</c:v>
                </c:pt>
                <c:pt idx="13244">
                  <c:v>6.4289620240742806E-6</c:v>
                </c:pt>
                <c:pt idx="13245">
                  <c:v>6.4271575865859631E-6</c:v>
                </c:pt>
                <c:pt idx="13246">
                  <c:v>6.425568244594615E-6</c:v>
                </c:pt>
                <c:pt idx="13247">
                  <c:v>6.4237115111609464E-6</c:v>
                </c:pt>
                <c:pt idx="13248">
                  <c:v>6.4220175772788926E-6</c:v>
                </c:pt>
                <c:pt idx="13249">
                  <c:v>6.4202772591670509E-6</c:v>
                </c:pt>
                <c:pt idx="13250">
                  <c:v>6.4184487200691356E-6</c:v>
                </c:pt>
                <c:pt idx="13251">
                  <c:v>6.4166515585384332E-6</c:v>
                </c:pt>
                <c:pt idx="13252">
                  <c:v>6.4150758589676124E-6</c:v>
                </c:pt>
                <c:pt idx="13253">
                  <c:v>6.4133855630643666E-6</c:v>
                </c:pt>
                <c:pt idx="13254">
                  <c:v>6.4114901761058718E-6</c:v>
                </c:pt>
                <c:pt idx="13255">
                  <c:v>6.4099149312824011E-6</c:v>
                </c:pt>
                <c:pt idx="13256">
                  <c:v>6.4081473283295054E-6</c:v>
                </c:pt>
                <c:pt idx="13257">
                  <c:v>6.4065038714034017E-6</c:v>
                </c:pt>
                <c:pt idx="13258">
                  <c:v>6.4048922467918601E-6</c:v>
                </c:pt>
                <c:pt idx="13259">
                  <c:v>6.4030291468952782E-6</c:v>
                </c:pt>
                <c:pt idx="13260">
                  <c:v>6.401267910405295E-6</c:v>
                </c:pt>
                <c:pt idx="13261">
                  <c:v>6.3995853452070151E-6</c:v>
                </c:pt>
                <c:pt idx="13262">
                  <c:v>6.3978550315368921E-6</c:v>
                </c:pt>
                <c:pt idx="13263">
                  <c:v>6.396108801709488E-6</c:v>
                </c:pt>
                <c:pt idx="13264">
                  <c:v>6.3944089561118736E-6</c:v>
                </c:pt>
                <c:pt idx="13265">
                  <c:v>6.3928209783625789E-6</c:v>
                </c:pt>
                <c:pt idx="13266">
                  <c:v>6.3909292293828912E-6</c:v>
                </c:pt>
                <c:pt idx="13267">
                  <c:v>6.3892553043842781E-6</c:v>
                </c:pt>
                <c:pt idx="13268">
                  <c:v>6.3876282183628064E-6</c:v>
                </c:pt>
                <c:pt idx="13269">
                  <c:v>6.3858510657155421E-6</c:v>
                </c:pt>
                <c:pt idx="13270">
                  <c:v>6.384141215676209E-6</c:v>
                </c:pt>
                <c:pt idx="13271">
                  <c:v>6.3823404161666994E-6</c:v>
                </c:pt>
                <c:pt idx="13272">
                  <c:v>6.3807060541876126E-6</c:v>
                </c:pt>
                <c:pt idx="13273">
                  <c:v>6.3790748754399829E-6</c:v>
                </c:pt>
                <c:pt idx="13274">
                  <c:v>6.3772704379516654E-6</c:v>
                </c:pt>
                <c:pt idx="13275">
                  <c:v>6.3755323935765773E-6</c:v>
                </c:pt>
                <c:pt idx="13276">
                  <c:v>6.3737347772985231E-6</c:v>
                </c:pt>
                <c:pt idx="13277">
                  <c:v>6.3721222431922797E-6</c:v>
                </c:pt>
                <c:pt idx="13278">
                  <c:v>6.3704692365718074E-6</c:v>
                </c:pt>
                <c:pt idx="13279">
                  <c:v>6.3687198235129472E-6</c:v>
                </c:pt>
                <c:pt idx="13280">
                  <c:v>6.3669153860246297E-6</c:v>
                </c:pt>
                <c:pt idx="13281">
                  <c:v>6.365316039591562E-6</c:v>
                </c:pt>
                <c:pt idx="13282">
                  <c:v>6.3635038713982786E-6</c:v>
                </c:pt>
                <c:pt idx="13283">
                  <c:v>6.3618631429562811E-6</c:v>
                </c:pt>
                <c:pt idx="13284">
                  <c:v>6.3600264184060507E-6</c:v>
                </c:pt>
                <c:pt idx="13285">
                  <c:v>6.358494829328265E-6</c:v>
                </c:pt>
                <c:pt idx="13286">
                  <c:v>6.356620360747911E-6</c:v>
                </c:pt>
                <c:pt idx="13287">
                  <c:v>6.3549305195920169E-6</c:v>
                </c:pt>
                <c:pt idx="13288">
                  <c:v>6.3532138483424214E-6</c:v>
                </c:pt>
                <c:pt idx="13289">
                  <c:v>6.3516113186778966E-6</c:v>
                </c:pt>
                <c:pt idx="13290">
                  <c:v>6.3498723648081068E-6</c:v>
                </c:pt>
                <c:pt idx="13291">
                  <c:v>6.3480924836767372E-6</c:v>
                </c:pt>
                <c:pt idx="13292">
                  <c:v>6.3464144659519661E-6</c:v>
                </c:pt>
                <c:pt idx="13293">
                  <c:v>6.3447782849834766E-6</c:v>
                </c:pt>
                <c:pt idx="13294">
                  <c:v>6.3430811678699683E-6</c:v>
                </c:pt>
                <c:pt idx="13295">
                  <c:v>6.3412608142243698E-6</c:v>
                </c:pt>
                <c:pt idx="13296">
                  <c:v>6.3396446421393193E-6</c:v>
                </c:pt>
                <c:pt idx="13297">
                  <c:v>6.3379607126989868E-6</c:v>
                </c:pt>
                <c:pt idx="13298">
                  <c:v>6.3361321736010723E-6</c:v>
                </c:pt>
                <c:pt idx="13299">
                  <c:v>6.3345410126203214E-6</c:v>
                </c:pt>
                <c:pt idx="13300">
                  <c:v>6.332708835543599E-6</c:v>
                </c:pt>
                <c:pt idx="13301">
                  <c:v>6.3310253608506173E-6</c:v>
                </c:pt>
                <c:pt idx="13302">
                  <c:v>6.3293286984844599E-6</c:v>
                </c:pt>
                <c:pt idx="13303">
                  <c:v>6.3277234403358307E-6</c:v>
                </c:pt>
                <c:pt idx="13304">
                  <c:v>6.3259258240577756E-6</c:v>
                </c:pt>
                <c:pt idx="13305">
                  <c:v>6.324181413219776E-6</c:v>
                </c:pt>
                <c:pt idx="13306">
                  <c:v>6.3223678807844408E-6</c:v>
                </c:pt>
                <c:pt idx="13307">
                  <c:v>6.3208176470652688E-6</c:v>
                </c:pt>
                <c:pt idx="13308">
                  <c:v>6.3189686443365636E-6</c:v>
                </c:pt>
                <c:pt idx="13309">
                  <c:v>6.317248335108161E-6</c:v>
                </c:pt>
                <c:pt idx="13310">
                  <c:v>6.3156985561363399E-6</c:v>
                </c:pt>
                <c:pt idx="13311">
                  <c:v>6.3139909798337612E-6</c:v>
                </c:pt>
                <c:pt idx="13312">
                  <c:v>6.312209734460339E-6</c:v>
                </c:pt>
                <c:pt idx="13313">
                  <c:v>6.3105362642090768E-6</c:v>
                </c:pt>
                <c:pt idx="13314">
                  <c:v>6.3088396018429194E-6</c:v>
                </c:pt>
                <c:pt idx="13315">
                  <c:v>6.3071124714042534E-6</c:v>
                </c:pt>
                <c:pt idx="13316">
                  <c:v>6.3054862948774826E-6</c:v>
                </c:pt>
                <c:pt idx="13317">
                  <c:v>6.3037505242391489E-6</c:v>
                </c:pt>
                <c:pt idx="13318">
                  <c:v>6.3020106608746573E-6</c:v>
                </c:pt>
                <c:pt idx="13319">
                  <c:v>6.3003431023389567E-6</c:v>
                </c:pt>
                <c:pt idx="13320">
                  <c:v>6.2986791817820631E-6</c:v>
                </c:pt>
                <c:pt idx="13321">
                  <c:v>6.2968979364086408E-6</c:v>
                </c:pt>
                <c:pt idx="13322">
                  <c:v>6.2951776271802373E-6</c:v>
                </c:pt>
                <c:pt idx="13323">
                  <c:v>6.2934259403846227E-6</c:v>
                </c:pt>
                <c:pt idx="13324">
                  <c:v>6.2917579271015711E-6</c:v>
                </c:pt>
                <c:pt idx="13325">
                  <c:v>6.2900326156523079E-6</c:v>
                </c:pt>
                <c:pt idx="13326">
                  <c:v>6.2883282225811854E-6</c:v>
                </c:pt>
                <c:pt idx="13327">
                  <c:v>6.2867588894732762E-6</c:v>
                </c:pt>
                <c:pt idx="13328">
                  <c:v>6.2850162976246793E-6</c:v>
                </c:pt>
                <c:pt idx="13329">
                  <c:v>6.2832054936734494E-6</c:v>
                </c:pt>
                <c:pt idx="13330">
                  <c:v>6.2815711316943626E-6</c:v>
                </c:pt>
                <c:pt idx="13331">
                  <c:v>6.279874469328206E-6</c:v>
                </c:pt>
                <c:pt idx="13332">
                  <c:v>6.2781737142358907E-6</c:v>
                </c:pt>
                <c:pt idx="13333">
                  <c:v>6.2764052017882932E-6</c:v>
                </c:pt>
                <c:pt idx="13334">
                  <c:v>6.2747394622419961E-6</c:v>
                </c:pt>
                <c:pt idx="13335">
                  <c:v>6.2731692196393851E-6</c:v>
                </c:pt>
                <c:pt idx="13336">
                  <c:v>6.2713438637729269E-6</c:v>
                </c:pt>
                <c:pt idx="13337">
                  <c:v>6.269684945436893E-6</c:v>
                </c:pt>
                <c:pt idx="13338">
                  <c:v>6.2679614529770333E-6</c:v>
                </c:pt>
                <c:pt idx="13339">
                  <c:v>6.2663093558512628E-6</c:v>
                </c:pt>
                <c:pt idx="13340">
                  <c:v>6.2645794969284907E-6</c:v>
                </c:pt>
                <c:pt idx="13341">
                  <c:v>6.26287601335207E-6</c:v>
                </c:pt>
                <c:pt idx="13342">
                  <c:v>6.2613003137812484E-6</c:v>
                </c:pt>
                <c:pt idx="13343">
                  <c:v>6.2594608607469127E-6</c:v>
                </c:pt>
                <c:pt idx="13344">
                  <c:v>6.257817403820809E-6</c:v>
                </c:pt>
                <c:pt idx="13345">
                  <c:v>6.2561848608311274E-6</c:v>
                </c:pt>
                <c:pt idx="13346">
                  <c:v>6.2544218053517397E-6</c:v>
                </c:pt>
                <c:pt idx="13347">
                  <c:v>6.2526910369342659E-6</c:v>
                </c:pt>
                <c:pt idx="13348">
                  <c:v>6.2509698182111606E-6</c:v>
                </c:pt>
                <c:pt idx="13349">
                  <c:v>6.2493668337992858E-6</c:v>
                </c:pt>
                <c:pt idx="13350">
                  <c:v>6.2476133280142676E-6</c:v>
                </c:pt>
                <c:pt idx="13351">
                  <c:v>6.2459007494908292E-6</c:v>
                </c:pt>
                <c:pt idx="13352">
                  <c:v>6.2443132264888854E-6</c:v>
                </c:pt>
                <c:pt idx="13353">
                  <c:v>6.2424192037724424E-6</c:v>
                </c:pt>
                <c:pt idx="13354">
                  <c:v>6.2408080339082517E-6</c:v>
                </c:pt>
                <c:pt idx="13355">
                  <c:v>6.2391873143496923E-6</c:v>
                </c:pt>
                <c:pt idx="13356">
                  <c:v>6.2374469962378498E-6</c:v>
                </c:pt>
                <c:pt idx="13357">
                  <c:v>6.2356939452001817E-6</c:v>
                </c:pt>
                <c:pt idx="13358">
                  <c:v>6.2342451201402582E-6</c:v>
                </c:pt>
                <c:pt idx="13359">
                  <c:v>6.2323788370122202E-6</c:v>
                </c:pt>
                <c:pt idx="13360">
                  <c:v>6.2306016843649559E-6</c:v>
                </c:pt>
                <c:pt idx="13361">
                  <c:v>6.2289354900713079E-6</c:v>
                </c:pt>
                <c:pt idx="13362">
                  <c:v>6.2272811192087829E-6</c:v>
                </c:pt>
                <c:pt idx="13363">
                  <c:v>6.2255658122012392E-6</c:v>
                </c:pt>
                <c:pt idx="13364">
                  <c:v>6.2239578255685046E-6</c:v>
                </c:pt>
                <c:pt idx="13365">
                  <c:v>6.2223452914622612E-6</c:v>
                </c:pt>
                <c:pt idx="13366">
                  <c:v>6.2205340327636796E-6</c:v>
                </c:pt>
                <c:pt idx="13367">
                  <c:v>6.2188041738409083E-6</c:v>
                </c:pt>
                <c:pt idx="13368">
                  <c:v>6.2171275203581899E-6</c:v>
                </c:pt>
                <c:pt idx="13369">
                  <c:v>6.2154472288966636E-6</c:v>
                </c:pt>
                <c:pt idx="13370">
                  <c:v>6.2137437453202438E-6</c:v>
                </c:pt>
                <c:pt idx="13371">
                  <c:v>6.2120197981130332E-6</c:v>
                </c:pt>
                <c:pt idx="13372">
                  <c:v>6.2103454183670692E-6</c:v>
                </c:pt>
                <c:pt idx="13373">
                  <c:v>6.2086651269055437E-6</c:v>
                </c:pt>
                <c:pt idx="13374">
                  <c:v>6.2070039348327546E-6</c:v>
                </c:pt>
                <c:pt idx="13375">
                  <c:v>6.2052204157225788E-6</c:v>
                </c:pt>
                <c:pt idx="13376">
                  <c:v>6.2036156123212996E-6</c:v>
                </c:pt>
                <c:pt idx="13377">
                  <c:v>6.2019580582273193E-6</c:v>
                </c:pt>
                <c:pt idx="13378">
                  <c:v>6.200236839504214E-6</c:v>
                </c:pt>
                <c:pt idx="13379">
                  <c:v>6.1985460888536181E-6</c:v>
                </c:pt>
                <c:pt idx="13380">
                  <c:v>6.1968567024450749E-6</c:v>
                </c:pt>
                <c:pt idx="13381">
                  <c:v>6.1952150645083748E-6</c:v>
                </c:pt>
                <c:pt idx="13382">
                  <c:v>6.1934824771014974E-6</c:v>
                </c:pt>
                <c:pt idx="13383">
                  <c:v>6.191853572090622E-6</c:v>
                </c:pt>
                <c:pt idx="13384">
                  <c:v>6.1901478147774469E-6</c:v>
                </c:pt>
                <c:pt idx="13385">
                  <c:v>6.1885180002718698E-6</c:v>
                </c:pt>
                <c:pt idx="13386">
                  <c:v>6.186746759340167E-6</c:v>
                </c:pt>
                <c:pt idx="13387">
                  <c:v>6.1850851125200279E-6</c:v>
                </c:pt>
                <c:pt idx="13388">
                  <c:v>6.1833820836909581E-6</c:v>
                </c:pt>
                <c:pt idx="13389">
                  <c:v>6.1816558627469931E-6</c:v>
                </c:pt>
                <c:pt idx="13390">
                  <c:v>6.1799391914973967E-6</c:v>
                </c:pt>
                <c:pt idx="13391">
                  <c:v>6.1784403442288749E-6</c:v>
                </c:pt>
                <c:pt idx="13392">
                  <c:v>6.1766877479385576E-6</c:v>
                </c:pt>
                <c:pt idx="13393">
                  <c:v>6.17506748312735E-6</c:v>
                </c:pt>
                <c:pt idx="13394">
                  <c:v>6.1734872360830204E-6</c:v>
                </c:pt>
                <c:pt idx="13395">
                  <c:v>6.1716473283013329E-6</c:v>
                </c:pt>
                <c:pt idx="13396">
                  <c:v>6.1699520301772282E-6</c:v>
                </c:pt>
                <c:pt idx="13397">
                  <c:v>6.1682253544859122E-6</c:v>
                </c:pt>
                <c:pt idx="13398">
                  <c:v>6.1665514294872992E-6</c:v>
                </c:pt>
                <c:pt idx="13399">
                  <c:v>6.1648997871088804E-6</c:v>
                </c:pt>
                <c:pt idx="13400">
                  <c:v>6.1632567849301267E-6</c:v>
                </c:pt>
                <c:pt idx="13401">
                  <c:v>6.1615728554897942E-6</c:v>
                </c:pt>
                <c:pt idx="13402">
                  <c:v>6.1598989304911811E-6</c:v>
                </c:pt>
                <c:pt idx="13403">
                  <c:v>6.1581395129906014E-6</c:v>
                </c:pt>
                <c:pt idx="13404">
                  <c:v>6.1565324358525686E-6</c:v>
                </c:pt>
                <c:pt idx="13405">
                  <c:v>6.1547757468360942E-6</c:v>
                </c:pt>
                <c:pt idx="13406">
                  <c:v>6.1531286519311834E-6</c:v>
                </c:pt>
                <c:pt idx="13407">
                  <c:v>6.1515033848991152E-6</c:v>
                </c:pt>
                <c:pt idx="13408">
                  <c:v>6.1497257775045E-6</c:v>
                </c:pt>
                <c:pt idx="13409">
                  <c:v>6.1481127886509057E-6</c:v>
                </c:pt>
                <c:pt idx="13410">
                  <c:v>6.1464716054615556E-6</c:v>
                </c:pt>
                <c:pt idx="13411">
                  <c:v>6.1447999541996978E-6</c:v>
                </c:pt>
                <c:pt idx="13412">
                  <c:v>6.1430373534676619E-6</c:v>
                </c:pt>
                <c:pt idx="13413">
                  <c:v>6.1414293668349274E-6</c:v>
                </c:pt>
                <c:pt idx="13414">
                  <c:v>6.1398427533276836E-6</c:v>
                </c:pt>
                <c:pt idx="13415">
                  <c:v>6.1380042097880513E-6</c:v>
                </c:pt>
                <c:pt idx="13416">
                  <c:v>6.1364303292066316E-6</c:v>
                </c:pt>
                <c:pt idx="13417">
                  <c:v>6.1347964219748974E-6</c:v>
                </c:pt>
                <c:pt idx="13418">
                  <c:v>6.1329383242991753E-6</c:v>
                </c:pt>
                <c:pt idx="13419">
                  <c:v>6.131397640274372E-6</c:v>
                </c:pt>
                <c:pt idx="13420">
                  <c:v>6.1297623688005842E-6</c:v>
                </c:pt>
                <c:pt idx="13421">
                  <c:v>6.1280657064344268E-6</c:v>
                </c:pt>
                <c:pt idx="13422">
                  <c:v>6.1263558563950937E-6</c:v>
                </c:pt>
                <c:pt idx="13423">
                  <c:v>6.1246996665431652E-6</c:v>
                </c:pt>
                <c:pt idx="13424">
                  <c:v>6.1229557104525156E-6</c:v>
                </c:pt>
                <c:pt idx="13425">
                  <c:v>6.1212858781800614E-6</c:v>
                </c:pt>
                <c:pt idx="13426">
                  <c:v>6.1196369642857462E-6</c:v>
                </c:pt>
                <c:pt idx="13427">
                  <c:v>6.118095825513592E-6</c:v>
                </c:pt>
                <c:pt idx="13428">
                  <c:v>6.1163841564848553E-6</c:v>
                </c:pt>
                <c:pt idx="13429">
                  <c:v>6.1146288317104336E-6</c:v>
                </c:pt>
                <c:pt idx="13430">
                  <c:v>6.1129999266995583E-6</c:v>
                </c:pt>
                <c:pt idx="13431">
                  <c:v>6.1114296840969473E-6</c:v>
                </c:pt>
                <c:pt idx="13432">
                  <c:v>6.1097625803085984E-6</c:v>
                </c:pt>
                <c:pt idx="13433">
                  <c:v>6.1080295381543692E-6</c:v>
                </c:pt>
                <c:pt idx="13434">
                  <c:v>6.1063947214279324E-6</c:v>
                </c:pt>
                <c:pt idx="13435">
                  <c:v>6.1046262089803349E-6</c:v>
                </c:pt>
                <c:pt idx="13436">
                  <c:v>6.1030586948618293E-6</c:v>
                </c:pt>
                <c:pt idx="13437">
                  <c:v>6.1012465266685467E-6</c:v>
                </c:pt>
                <c:pt idx="13438">
                  <c:v>6.099567144701723E-6</c:v>
                </c:pt>
                <c:pt idx="13439">
                  <c:v>6.0980219132034108E-6</c:v>
                </c:pt>
                <c:pt idx="13440">
                  <c:v>6.0963529904256566E-6</c:v>
                </c:pt>
                <c:pt idx="13441">
                  <c:v>6.094628588471096E-6</c:v>
                </c:pt>
                <c:pt idx="13442">
                  <c:v>6.0929132814635523E-6</c:v>
                </c:pt>
                <c:pt idx="13443">
                  <c:v>6.0913266679563094E-6</c:v>
                </c:pt>
                <c:pt idx="13444">
                  <c:v>6.0895995375176426E-6</c:v>
                </c:pt>
                <c:pt idx="13445">
                  <c:v>6.0880383898620494E-6</c:v>
                </c:pt>
                <c:pt idx="13446">
                  <c:v>6.0863267208333127E-6</c:v>
                </c:pt>
                <c:pt idx="13447">
                  <c:v>6.0845877669635229E-6</c:v>
                </c:pt>
                <c:pt idx="13448">
                  <c:v>6.0829565882158931E-6</c:v>
                </c:pt>
                <c:pt idx="13449">
                  <c:v>6.0813758864242118E-6</c:v>
                </c:pt>
                <c:pt idx="13450">
                  <c:v>6.0797669902967746E-6</c:v>
                </c:pt>
                <c:pt idx="13451">
                  <c:v>6.0780766943935296E-6</c:v>
                </c:pt>
                <c:pt idx="13452">
                  <c:v>6.0763518376916181E-6</c:v>
                </c:pt>
                <c:pt idx="13453">
                  <c:v>6.0747256611648481E-6</c:v>
                </c:pt>
                <c:pt idx="13454">
                  <c:v>6.0729821598215486E-6</c:v>
                </c:pt>
                <c:pt idx="13455">
                  <c:v>6.0712873164447956E-6</c:v>
                </c:pt>
                <c:pt idx="13456">
                  <c:v>6.0697425396938343E-6</c:v>
                </c:pt>
                <c:pt idx="13457">
                  <c:v>6.0679876696667634E-6</c:v>
                </c:pt>
                <c:pt idx="13458">
                  <c:v>6.0663169278996074E-6</c:v>
                </c:pt>
                <c:pt idx="13459">
                  <c:v>6.064744866307592E-6</c:v>
                </c:pt>
                <c:pt idx="13460">
                  <c:v>6.0630936786765233E-6</c:v>
                </c:pt>
                <c:pt idx="13461">
                  <c:v>6.0613597270275932E-6</c:v>
                </c:pt>
                <c:pt idx="13462">
                  <c:v>6.0597080846491744E-6</c:v>
                </c:pt>
                <c:pt idx="13463">
                  <c:v>6.0580587160075083E-6</c:v>
                </c:pt>
                <c:pt idx="13464">
                  <c:v>6.0565030253201257E-6</c:v>
                </c:pt>
                <c:pt idx="13465">
                  <c:v>6.0548218243638976E-6</c:v>
                </c:pt>
                <c:pt idx="13466">
                  <c:v>6.0530164773808792E-6</c:v>
                </c:pt>
                <c:pt idx="13467">
                  <c:v>6.0513784774229862E-6</c:v>
                </c:pt>
                <c:pt idx="13468">
                  <c:v>6.0498059610836208E-6</c:v>
                </c:pt>
                <c:pt idx="13469">
                  <c:v>6.0480851971078664E-6</c:v>
                </c:pt>
                <c:pt idx="13470">
                  <c:v>6.0465467868198167E-6</c:v>
                </c:pt>
                <c:pt idx="13471">
                  <c:v>6.0448669501056429E-6</c:v>
                </c:pt>
                <c:pt idx="13472">
                  <c:v>6.0432112150010653E-6</c:v>
                </c:pt>
                <c:pt idx="13473">
                  <c:v>6.0414918152673644E-6</c:v>
                </c:pt>
                <c:pt idx="13474">
                  <c:v>6.0400025176932104E-6</c:v>
                </c:pt>
                <c:pt idx="13475">
                  <c:v>6.038077572156908E-6</c:v>
                </c:pt>
                <c:pt idx="13476">
                  <c:v>6.036547347321175E-6</c:v>
                </c:pt>
                <c:pt idx="13477">
                  <c:v>6.0349275372573166E-6</c:v>
                </c:pt>
                <c:pt idx="13478">
                  <c:v>6.0333268265821971E-6</c:v>
                </c:pt>
                <c:pt idx="13479">
                  <c:v>6.0315496739349328E-6</c:v>
                </c:pt>
                <c:pt idx="13480">
                  <c:v>6.0300808399915704E-6</c:v>
                </c:pt>
                <c:pt idx="13481">
                  <c:v>6.0283509810687974E-6</c:v>
                </c:pt>
                <c:pt idx="13482">
                  <c:v>6.0267448134254664E-6</c:v>
                </c:pt>
                <c:pt idx="13483">
                  <c:v>6.024868071108358E-6</c:v>
                </c:pt>
                <c:pt idx="13484">
                  <c:v>6.0233192016312387E-6</c:v>
                </c:pt>
                <c:pt idx="13485">
                  <c:v>6.0216079873498529E-6</c:v>
                </c:pt>
                <c:pt idx="13486">
                  <c:v>6.0201027736184187E-6</c:v>
                </c:pt>
                <c:pt idx="13487">
                  <c:v>6.0184333960933154E-6</c:v>
                </c:pt>
                <c:pt idx="13488">
                  <c:v>6.0166607909195591E-6</c:v>
                </c:pt>
                <c:pt idx="13489">
                  <c:v>6.0150646277179476E-6</c:v>
                </c:pt>
                <c:pt idx="13490">
                  <c:v>6.0134861996630207E-6</c:v>
                </c:pt>
                <c:pt idx="13491">
                  <c:v>6.0117381508462131E-6</c:v>
                </c:pt>
                <c:pt idx="13492">
                  <c:v>6.0100533119111788E-6</c:v>
                </c:pt>
                <c:pt idx="13493">
                  <c:v>6.0083648349973373E-6</c:v>
                </c:pt>
                <c:pt idx="13494">
                  <c:v>6.0068059610784994E-6</c:v>
                </c:pt>
                <c:pt idx="13495">
                  <c:v>6.0052161643397986E-6</c:v>
                </c:pt>
                <c:pt idx="13496">
                  <c:v>6.0035463320673443E-6</c:v>
                </c:pt>
                <c:pt idx="13497">
                  <c:v>6.0019119700882584E-6</c:v>
                </c:pt>
                <c:pt idx="13498">
                  <c:v>6.0002585087204352E-6</c:v>
                </c:pt>
                <c:pt idx="13499">
                  <c:v>5.9986077758367173E-6</c:v>
                </c:pt>
                <c:pt idx="13500">
                  <c:v>5.9970252550556316E-6</c:v>
                </c:pt>
                <c:pt idx="13501">
                  <c:v>5.99535678702523E-6</c:v>
                </c:pt>
                <c:pt idx="13502">
                  <c:v>5.9936073739663698E-6</c:v>
                </c:pt>
                <c:pt idx="13503">
                  <c:v>5.9919466366409324E-6</c:v>
                </c:pt>
                <c:pt idx="13504">
                  <c:v>5.9903786677750759E-6</c:v>
                </c:pt>
                <c:pt idx="13505">
                  <c:v>5.9886697272304454E-6</c:v>
                </c:pt>
                <c:pt idx="13506">
                  <c:v>5.9871781559195369E-6</c:v>
                </c:pt>
                <c:pt idx="13507">
                  <c:v>5.9854764913325198E-6</c:v>
                </c:pt>
                <c:pt idx="13508">
                  <c:v>5.9838407651113812E-6</c:v>
                </c:pt>
                <c:pt idx="13509">
                  <c:v>5.9821099966939073E-6</c:v>
                </c:pt>
                <c:pt idx="13510">
                  <c:v>5.9805220189446118E-6</c:v>
                </c:pt>
                <c:pt idx="13511">
                  <c:v>5.9789172155433326E-6</c:v>
                </c:pt>
                <c:pt idx="13512">
                  <c:v>5.9772637541755103E-6</c:v>
                </c:pt>
                <c:pt idx="13513">
                  <c:v>5.9755338952527381E-6</c:v>
                </c:pt>
                <c:pt idx="13514">
                  <c:v>5.9738817981269676E-6</c:v>
                </c:pt>
                <c:pt idx="13515">
                  <c:v>5.9723001868405853E-6</c:v>
                </c:pt>
                <c:pt idx="13516">
                  <c:v>5.970752226858167E-6</c:v>
                </c:pt>
                <c:pt idx="13517">
                  <c:v>5.9691051319532562E-6</c:v>
                </c:pt>
                <c:pt idx="13518">
                  <c:v>5.9673689065675717E-6</c:v>
                </c:pt>
                <c:pt idx="13519">
                  <c:v>5.9658805184881203E-6</c:v>
                </c:pt>
                <c:pt idx="13520">
                  <c:v>5.9641383813868742E-6</c:v>
                </c:pt>
                <c:pt idx="13521">
                  <c:v>5.9625222093018238E-6</c:v>
                </c:pt>
                <c:pt idx="13522">
                  <c:v>5.9608614719763864E-6</c:v>
                </c:pt>
                <c:pt idx="13523">
                  <c:v>5.9591716308204923E-6</c:v>
                </c:pt>
                <c:pt idx="13524">
                  <c:v>5.9576323110377416E-6</c:v>
                </c:pt>
                <c:pt idx="13525">
                  <c:v>5.955920642009005E-6</c:v>
                </c:pt>
                <c:pt idx="13526">
                  <c:v>5.9543235693126917E-6</c:v>
                </c:pt>
                <c:pt idx="13527">
                  <c:v>5.9527446865104139E-6</c:v>
                </c:pt>
                <c:pt idx="13528">
                  <c:v>5.9511394283617847E-6</c:v>
                </c:pt>
                <c:pt idx="13529">
                  <c:v>5.9494177548913294E-6</c:v>
                </c:pt>
                <c:pt idx="13530">
                  <c:v>5.9476938076841179E-6</c:v>
                </c:pt>
                <c:pt idx="13531">
                  <c:v>5.9462176977831396E-6</c:v>
                </c:pt>
                <c:pt idx="13532">
                  <c:v>5.9445255828904919E-6</c:v>
                </c:pt>
                <c:pt idx="13533">
                  <c:v>5.9429025895951781E-6</c:v>
                </c:pt>
                <c:pt idx="13534">
                  <c:v>5.9413241615402512E-6</c:v>
                </c:pt>
                <c:pt idx="13535">
                  <c:v>5.9395852076704614E-6</c:v>
                </c:pt>
                <c:pt idx="13536">
                  <c:v>5.9380131460784469E-6</c:v>
                </c:pt>
                <c:pt idx="13537">
                  <c:v>5.936494744673837E-6</c:v>
                </c:pt>
                <c:pt idx="13538">
                  <c:v>5.9346448324504308E-6</c:v>
                </c:pt>
                <c:pt idx="13539">
                  <c:v>5.9332455748517532E-6</c:v>
                </c:pt>
                <c:pt idx="13540">
                  <c:v>5.9314024838386104E-6</c:v>
                </c:pt>
                <c:pt idx="13541">
                  <c:v>5.9298049563949462E-6</c:v>
                </c:pt>
                <c:pt idx="13542">
                  <c:v>5.9282187976350542E-6</c:v>
                </c:pt>
                <c:pt idx="13543">
                  <c:v>5.9267549659125507E-6</c:v>
                </c:pt>
                <c:pt idx="13544">
                  <c:v>5.9249509831715841E-6</c:v>
                </c:pt>
                <c:pt idx="13545">
                  <c:v>5.9233439060335513E-6</c:v>
                </c:pt>
                <c:pt idx="13546">
                  <c:v>5.9216281442786567E-6</c:v>
                </c:pt>
                <c:pt idx="13547">
                  <c:v>5.9200428950134656E-6</c:v>
                </c:pt>
                <c:pt idx="13548">
                  <c:v>5.9184849305893286E-6</c:v>
                </c:pt>
                <c:pt idx="13549">
                  <c:v>5.9168796724407002E-6</c:v>
                </c:pt>
                <c:pt idx="13550">
                  <c:v>5.9152239373361226E-6</c:v>
                </c:pt>
                <c:pt idx="13551">
                  <c:v>5.9135954870725982E-6</c:v>
                </c:pt>
                <c:pt idx="13552">
                  <c:v>5.9119270190421958E-6</c:v>
                </c:pt>
                <c:pt idx="13553">
                  <c:v>5.9103495004819706E-6</c:v>
                </c:pt>
                <c:pt idx="13554">
                  <c:v>5.9087437875859914E-6</c:v>
                </c:pt>
                <c:pt idx="13555">
                  <c:v>5.9070944189443253E-6</c:v>
                </c:pt>
                <c:pt idx="13556">
                  <c:v>5.9054827943327837E-6</c:v>
                </c:pt>
                <c:pt idx="13557">
                  <c:v>5.9038848121417686E-6</c:v>
                </c:pt>
                <c:pt idx="13558">
                  <c:v>5.9022199820901733E-6</c:v>
                </c:pt>
                <c:pt idx="13559">
                  <c:v>5.9006542869610712E-6</c:v>
                </c:pt>
                <c:pt idx="13560">
                  <c:v>5.8989244280382991E-6</c:v>
                </c:pt>
                <c:pt idx="13561">
                  <c:v>5.8974123930966016E-6</c:v>
                </c:pt>
                <c:pt idx="13562">
                  <c:v>5.8956620705430396E-6</c:v>
                </c:pt>
                <c:pt idx="13563">
                  <c:v>5.8941109273291659E-6</c:v>
                </c:pt>
                <c:pt idx="13564">
                  <c:v>5.8923874348693062E-6</c:v>
                </c:pt>
                <c:pt idx="13565">
                  <c:v>5.8909454310196452E-6</c:v>
                </c:pt>
                <c:pt idx="13566">
                  <c:v>5.8892742345051366E-6</c:v>
                </c:pt>
                <c:pt idx="13567">
                  <c:v>5.8877080846286836E-6</c:v>
                </c:pt>
                <c:pt idx="13568">
                  <c:v>5.8859891396423336E-6</c:v>
                </c:pt>
                <c:pt idx="13569">
                  <c:v>5.8843111219175634E-6</c:v>
                </c:pt>
                <c:pt idx="13570">
                  <c:v>5.8827622524404433E-6</c:v>
                </c:pt>
                <c:pt idx="13571">
                  <c:v>5.8811747294384986E-6</c:v>
                </c:pt>
                <c:pt idx="13572">
                  <c:v>5.8796267694560811E-6</c:v>
                </c:pt>
                <c:pt idx="13573">
                  <c:v>5.8779382925422397E-6</c:v>
                </c:pt>
                <c:pt idx="13574">
                  <c:v>5.8763403103512246E-6</c:v>
                </c:pt>
                <c:pt idx="13575">
                  <c:v>5.8747477851284202E-6</c:v>
                </c:pt>
                <c:pt idx="13576">
                  <c:v>5.87312661082251E-6</c:v>
                </c:pt>
                <c:pt idx="13577">
                  <c:v>5.8716013882076368E-6</c:v>
                </c:pt>
                <c:pt idx="13578">
                  <c:v>5.8698374232335482E-6</c:v>
                </c:pt>
                <c:pt idx="13579">
                  <c:v>5.8682098824647264E-6</c:v>
                </c:pt>
                <c:pt idx="13580">
                  <c:v>5.8666146287578158E-6</c:v>
                </c:pt>
                <c:pt idx="13581">
                  <c:v>5.8651135077525396E-6</c:v>
                </c:pt>
                <c:pt idx="13582">
                  <c:v>5.8633286244003102E-6</c:v>
                </c:pt>
                <c:pt idx="13583">
                  <c:v>5.8617451941245244E-6</c:v>
                </c:pt>
                <c:pt idx="13584">
                  <c:v>5.8601804084901232E-6</c:v>
                </c:pt>
                <c:pt idx="13585">
                  <c:v>5.8586970226315316E-6</c:v>
                </c:pt>
                <c:pt idx="13586">
                  <c:v>5.8569789871398834E-6</c:v>
                </c:pt>
                <c:pt idx="13587">
                  <c:v>5.8553500821290072E-6</c:v>
                </c:pt>
                <c:pt idx="13588">
                  <c:v>5.8538003031571861E-6</c:v>
                </c:pt>
                <c:pt idx="13589">
                  <c:v>5.8521277424006257E-6</c:v>
                </c:pt>
                <c:pt idx="13590">
                  <c:v>5.8505347624304696E-6</c:v>
                </c:pt>
                <c:pt idx="13591">
                  <c:v>5.8490354604145978E-6</c:v>
                </c:pt>
                <c:pt idx="13592">
                  <c:v>5.8471869124332443E-6</c:v>
                </c:pt>
                <c:pt idx="13593">
                  <c:v>5.8456967053643893E-6</c:v>
                </c:pt>
                <c:pt idx="13594">
                  <c:v>5.8440782595425844E-6</c:v>
                </c:pt>
                <c:pt idx="13595">
                  <c:v>5.8424761846254114E-6</c:v>
                </c:pt>
                <c:pt idx="13596">
                  <c:v>5.8410291785548907E-6</c:v>
                </c:pt>
                <c:pt idx="13597">
                  <c:v>5.8392283790453803E-6</c:v>
                </c:pt>
                <c:pt idx="13598">
                  <c:v>5.8377863751957193E-6</c:v>
                </c:pt>
                <c:pt idx="13599">
                  <c:v>5.8361315495858426E-6</c:v>
                </c:pt>
                <c:pt idx="13600">
                  <c:v>5.8345499382994603E-6</c:v>
                </c:pt>
                <c:pt idx="13601">
                  <c:v>5.8329906096332707E-6</c:v>
                </c:pt>
                <c:pt idx="13602">
                  <c:v>5.8313476074545179E-6</c:v>
                </c:pt>
                <c:pt idx="13603">
                  <c:v>5.829736892337678E-6</c:v>
                </c:pt>
                <c:pt idx="13604">
                  <c:v>5.8281316341890488E-6</c:v>
                </c:pt>
                <c:pt idx="13605">
                  <c:v>5.82653683522949E-6</c:v>
                </c:pt>
                <c:pt idx="13606">
                  <c:v>5.824858362757368E-6</c:v>
                </c:pt>
                <c:pt idx="13607">
                  <c:v>5.8232617448084056E-6</c:v>
                </c:pt>
                <c:pt idx="13608">
                  <c:v>5.8217374316882342E-6</c:v>
                </c:pt>
                <c:pt idx="13609">
                  <c:v>5.8200957937515341E-6</c:v>
                </c:pt>
                <c:pt idx="13610">
                  <c:v>5.8185173656966072E-6</c:v>
                </c:pt>
                <c:pt idx="13611">
                  <c:v>5.8168507166556083E-6</c:v>
                </c:pt>
                <c:pt idx="13612">
                  <c:v>5.8153686950390693E-6</c:v>
                </c:pt>
                <c:pt idx="13613">
                  <c:v>5.813711595692439E-6</c:v>
                </c:pt>
                <c:pt idx="13614">
                  <c:v>5.8120258472627029E-6</c:v>
                </c:pt>
                <c:pt idx="13615">
                  <c:v>5.8105770222027786E-6</c:v>
                </c:pt>
                <c:pt idx="13616">
                  <c:v>5.8089008234674111E-6</c:v>
                </c:pt>
                <c:pt idx="13617">
                  <c:v>5.8072168940270794E-6</c:v>
                </c:pt>
                <c:pt idx="13618">
                  <c:v>5.8056934904016089E-6</c:v>
                </c:pt>
                <c:pt idx="13619">
                  <c:v>5.8041673582920339E-6</c:v>
                </c:pt>
                <c:pt idx="13620">
                  <c:v>5.802488885819912E-6</c:v>
                </c:pt>
                <c:pt idx="13621">
                  <c:v>5.80081041334779E-6</c:v>
                </c:pt>
                <c:pt idx="13622">
                  <c:v>5.7993297559733037E-6</c:v>
                </c:pt>
                <c:pt idx="13623">
                  <c:v>5.797762241854798E-6</c:v>
                </c:pt>
                <c:pt idx="13624">
                  <c:v>5.796116056444589E-6</c:v>
                </c:pt>
                <c:pt idx="13625">
                  <c:v>5.7945653679780662E-6</c:v>
                </c:pt>
                <c:pt idx="13626">
                  <c:v>5.7928564274334349E-6</c:v>
                </c:pt>
                <c:pt idx="13627">
                  <c:v>5.7912948250304908E-6</c:v>
                </c:pt>
                <c:pt idx="13628">
                  <c:v>5.7896618272934566E-6</c:v>
                </c:pt>
                <c:pt idx="13629">
                  <c:v>5.7881356951838816E-6</c:v>
                </c:pt>
                <c:pt idx="13630">
                  <c:v>5.7865850067173596E-6</c:v>
                </c:pt>
                <c:pt idx="13631">
                  <c:v>5.7850320445140824E-6</c:v>
                </c:pt>
                <c:pt idx="13632">
                  <c:v>5.7834085964714177E-6</c:v>
                </c:pt>
                <c:pt idx="13633">
                  <c:v>5.7818015193333849E-6</c:v>
                </c:pt>
                <c:pt idx="13634">
                  <c:v>5.7801394177658949E-6</c:v>
                </c:pt>
                <c:pt idx="13635">
                  <c:v>5.7786146498983726E-6</c:v>
                </c:pt>
                <c:pt idx="13636">
                  <c:v>5.7769407248997604E-6</c:v>
                </c:pt>
                <c:pt idx="13637">
                  <c:v>5.7753995861276053E-6</c:v>
                </c:pt>
                <c:pt idx="13638">
                  <c:v>5.7738602663448546E-6</c:v>
                </c:pt>
                <c:pt idx="13639">
                  <c:v>5.7723050304048229E-6</c:v>
                </c:pt>
                <c:pt idx="13640">
                  <c:v>5.7707379710336681E-6</c:v>
                </c:pt>
                <c:pt idx="13641">
                  <c:v>5.7690390349307563E-6</c:v>
                </c:pt>
                <c:pt idx="13642">
                  <c:v>5.7674888012115844E-6</c:v>
                </c:pt>
                <c:pt idx="13643">
                  <c:v>5.7659717640490271E-6</c:v>
                </c:pt>
                <c:pt idx="13644">
                  <c:v>5.7643724176159594E-6</c:v>
                </c:pt>
                <c:pt idx="13645">
                  <c:v>5.7627994465292431E-6</c:v>
                </c:pt>
                <c:pt idx="13646">
                  <c:v>5.7611523516243324E-6</c:v>
                </c:pt>
                <c:pt idx="13647">
                  <c:v>5.7596407714299858E-6</c:v>
                </c:pt>
                <c:pt idx="13648">
                  <c:v>5.7581273722462356E-6</c:v>
                </c:pt>
                <c:pt idx="13649">
                  <c:v>5.7564907365303952E-6</c:v>
                </c:pt>
                <c:pt idx="13650">
                  <c:v>5.7549245866539422E-6</c:v>
                </c:pt>
                <c:pt idx="13651">
                  <c:v>5.753403456765227E-6</c:v>
                </c:pt>
                <c:pt idx="13652">
                  <c:v>5.7516185734129976E-6</c:v>
                </c:pt>
                <c:pt idx="13653">
                  <c:v>5.7500460570736323E-6</c:v>
                </c:pt>
                <c:pt idx="13654">
                  <c:v>5.7484821809339337E-6</c:v>
                </c:pt>
                <c:pt idx="13655">
                  <c:v>5.7469901548756752E-6</c:v>
                </c:pt>
                <c:pt idx="13656">
                  <c:v>5.7453594308753964E-6</c:v>
                </c:pt>
                <c:pt idx="13657">
                  <c:v>5.7437950999883469E-6</c:v>
                </c:pt>
                <c:pt idx="13658">
                  <c:v>5.742280791309895E-6</c:v>
                </c:pt>
                <c:pt idx="13659">
                  <c:v>5.7407114582019858E-6</c:v>
                </c:pt>
                <c:pt idx="13660">
                  <c:v>5.739036623708671E-6</c:v>
                </c:pt>
                <c:pt idx="13661">
                  <c:v>5.737546416639816E-6</c:v>
                </c:pt>
                <c:pt idx="13662">
                  <c:v>5.7359293350600637E-6</c:v>
                </c:pt>
                <c:pt idx="13663">
                  <c:v>5.7344045671925406E-6</c:v>
                </c:pt>
                <c:pt idx="13664">
                  <c:v>5.7327824833919294E-6</c:v>
                </c:pt>
                <c:pt idx="13665">
                  <c:v>5.7311663113068789E-6</c:v>
                </c:pt>
                <c:pt idx="13666">
                  <c:v>5.7296265367767774E-6</c:v>
                </c:pt>
                <c:pt idx="13667">
                  <c:v>5.7280785767943598E-6</c:v>
                </c:pt>
                <c:pt idx="13668">
                  <c:v>5.7264569477410987E-6</c:v>
                </c:pt>
                <c:pt idx="13669">
                  <c:v>5.7247993936471184E-6</c:v>
                </c:pt>
                <c:pt idx="13670">
                  <c:v>5.7232878134527709E-6</c:v>
                </c:pt>
                <c:pt idx="13671">
                  <c:v>5.7217021094402298E-6</c:v>
                </c:pt>
                <c:pt idx="13672">
                  <c:v>5.7201696108677416E-6</c:v>
                </c:pt>
                <c:pt idx="13673">
                  <c:v>5.7185993682651306E-6</c:v>
                </c:pt>
                <c:pt idx="13674">
                  <c:v>5.71703913010424E-6</c:v>
                </c:pt>
                <c:pt idx="13675">
                  <c:v>5.715372935810592E-6</c:v>
                </c:pt>
                <c:pt idx="13676">
                  <c:v>5.7138740885420702E-6</c:v>
                </c:pt>
                <c:pt idx="13677">
                  <c:v>5.7123065744235646E-6</c:v>
                </c:pt>
                <c:pt idx="13678">
                  <c:v>5.7107276916212868E-6</c:v>
                </c:pt>
                <c:pt idx="13679">
                  <c:v>5.7090892369160429E-6</c:v>
                </c:pt>
                <c:pt idx="13680">
                  <c:v>5.7076022130786441E-6</c:v>
                </c:pt>
                <c:pt idx="13681">
                  <c:v>5.7060933613684028E-6</c:v>
                </c:pt>
                <c:pt idx="13682">
                  <c:v>5.7044539971684571E-6</c:v>
                </c:pt>
                <c:pt idx="13683">
                  <c:v>5.7028419178095646E-6</c:v>
                </c:pt>
                <c:pt idx="13684">
                  <c:v>5.7014481171790976E-6</c:v>
                </c:pt>
                <c:pt idx="13685">
                  <c:v>5.6997100728040104E-6</c:v>
                </c:pt>
                <c:pt idx="13686">
                  <c:v>5.6981371017172933E-6</c:v>
                </c:pt>
                <c:pt idx="13687">
                  <c:v>5.696660082321614E-6</c:v>
                </c:pt>
                <c:pt idx="13688">
                  <c:v>5.6951466831378639E-6</c:v>
                </c:pt>
                <c:pt idx="13689">
                  <c:v>5.6934904932859354E-6</c:v>
                </c:pt>
                <c:pt idx="13690">
                  <c:v>5.6920052884379402E-6</c:v>
                </c:pt>
                <c:pt idx="13691">
                  <c:v>5.6903418226283966E-6</c:v>
                </c:pt>
                <c:pt idx="13692">
                  <c:v>5.6887743085098919E-6</c:v>
                </c:pt>
                <c:pt idx="13693">
                  <c:v>5.6873427638493013E-6</c:v>
                </c:pt>
                <c:pt idx="13694">
                  <c:v>5.6856902119761799E-6</c:v>
                </c:pt>
                <c:pt idx="13695">
                  <c:v>5.6840590332285501E-6</c:v>
                </c:pt>
                <c:pt idx="13696">
                  <c:v>5.6824874263838856E-6</c:v>
                </c:pt>
                <c:pt idx="13697">
                  <c:v>5.6811327340255957E-6</c:v>
                </c:pt>
                <c:pt idx="13698">
                  <c:v>5.6795120144670364E-6</c:v>
                </c:pt>
                <c:pt idx="13699">
                  <c:v>5.6779317674227059E-6</c:v>
                </c:pt>
                <c:pt idx="13700">
                  <c:v>5.6763969951134641E-6</c:v>
                </c:pt>
                <c:pt idx="13701">
                  <c:v>5.6747308008198161E-6</c:v>
                </c:pt>
                <c:pt idx="13702">
                  <c:v>5.6732264965830836E-6</c:v>
                </c:pt>
                <c:pt idx="13703">
                  <c:v>5.6717199186095968E-6</c:v>
                </c:pt>
                <c:pt idx="13704">
                  <c:v>5.67012102692388E-6</c:v>
                </c:pt>
                <c:pt idx="13705">
                  <c:v>5.6684730225242666E-6</c:v>
                </c:pt>
                <c:pt idx="13706">
                  <c:v>5.6669882724236231E-6</c:v>
                </c:pt>
                <c:pt idx="13707">
                  <c:v>5.6655012485862244E-6</c:v>
                </c:pt>
                <c:pt idx="13708">
                  <c:v>5.663956926582614E-6</c:v>
                </c:pt>
                <c:pt idx="13709">
                  <c:v>5.6623439377290197E-6</c:v>
                </c:pt>
                <c:pt idx="13710">
                  <c:v>5.6607864280522344E-6</c:v>
                </c:pt>
                <c:pt idx="13711">
                  <c:v>5.6591811699036043E-6</c:v>
                </c:pt>
                <c:pt idx="13712">
                  <c:v>5.6575809139758348E-6</c:v>
                </c:pt>
                <c:pt idx="13713">
                  <c:v>5.6561070778116118E-6</c:v>
                </c:pt>
                <c:pt idx="13714">
                  <c:v>5.6545104598626486E-6</c:v>
                </c:pt>
                <c:pt idx="13715">
                  <c:v>5.6530811889388133E-6</c:v>
                </c:pt>
                <c:pt idx="13716">
                  <c:v>5.6514195421186741E-6</c:v>
                </c:pt>
                <c:pt idx="13717">
                  <c:v>5.6499552556488197E-6</c:v>
                </c:pt>
                <c:pt idx="13718">
                  <c:v>5.6484291235392448E-6</c:v>
                </c:pt>
                <c:pt idx="13719">
                  <c:v>5.646782028634334E-6</c:v>
                </c:pt>
                <c:pt idx="13720">
                  <c:v>5.6453409342793748E-6</c:v>
                </c:pt>
                <c:pt idx="13721">
                  <c:v>5.6436806517012883E-6</c:v>
                </c:pt>
                <c:pt idx="13722">
                  <c:v>5.642179985443363E-6</c:v>
                </c:pt>
                <c:pt idx="13723">
                  <c:v>5.6405974646622781E-6</c:v>
                </c:pt>
                <c:pt idx="13724">
                  <c:v>5.6391841098957229E-6</c:v>
                </c:pt>
                <c:pt idx="13725">
                  <c:v>5.6375633903371636E-6</c:v>
                </c:pt>
                <c:pt idx="13726">
                  <c:v>5.635879460896831E-6</c:v>
                </c:pt>
                <c:pt idx="13727">
                  <c:v>5.6343010328419041E-6</c:v>
                </c:pt>
                <c:pt idx="13728">
                  <c:v>5.6329326980630867E-6</c:v>
                </c:pt>
                <c:pt idx="13729">
                  <c:v>5.6313770073757041E-6</c:v>
                </c:pt>
                <c:pt idx="13730">
                  <c:v>5.6298749768757261E-6</c:v>
                </c:pt>
                <c:pt idx="13731">
                  <c:v>5.6282187870237976E-6</c:v>
                </c:pt>
                <c:pt idx="13732">
                  <c:v>5.6266944739036262E-6</c:v>
                </c:pt>
                <c:pt idx="13733">
                  <c:v>5.6252297326864209E-6</c:v>
                </c:pt>
                <c:pt idx="13734">
                  <c:v>5.6237317949126009E-6</c:v>
                </c:pt>
                <c:pt idx="13735">
                  <c:v>5.6221379054477438E-6</c:v>
                </c:pt>
                <c:pt idx="13736">
                  <c:v>5.6205699365818873E-6</c:v>
                </c:pt>
                <c:pt idx="13737">
                  <c:v>5.6190037867054343E-6</c:v>
                </c:pt>
                <c:pt idx="13738">
                  <c:v>5.617418992187595E-6</c:v>
                </c:pt>
                <c:pt idx="13739">
                  <c:v>5.6158933148253709E-6</c:v>
                </c:pt>
                <c:pt idx="13740">
                  <c:v>5.6144299378502183E-6</c:v>
                </c:pt>
                <c:pt idx="13741">
                  <c:v>5.6127614698198158E-6</c:v>
                </c:pt>
                <c:pt idx="13742">
                  <c:v>5.6113117352651898E-6</c:v>
                </c:pt>
                <c:pt idx="13743">
                  <c:v>5.609832896880107E-6</c:v>
                </c:pt>
                <c:pt idx="13744">
                  <c:v>5.6081580623867922E-6</c:v>
                </c:pt>
                <c:pt idx="13745">
                  <c:v>5.6067342484311666E-6</c:v>
                </c:pt>
                <c:pt idx="13746">
                  <c:v>5.6051885621855044E-6</c:v>
                </c:pt>
                <c:pt idx="13747">
                  <c:v>5.603720637736842E-6</c:v>
                </c:pt>
                <c:pt idx="13748">
                  <c:v>5.6020876399998087E-6</c:v>
                </c:pt>
                <c:pt idx="13749">
                  <c:v>5.6005515034485143E-6</c:v>
                </c:pt>
                <c:pt idx="13750">
                  <c:v>5.5990658438531682E-6</c:v>
                </c:pt>
                <c:pt idx="13751">
                  <c:v>5.5974937822611537E-6</c:v>
                </c:pt>
                <c:pt idx="13752">
                  <c:v>5.595950369752245E-6</c:v>
                </c:pt>
                <c:pt idx="13753">
                  <c:v>5.5943091865628958E-6</c:v>
                </c:pt>
                <c:pt idx="13754">
                  <c:v>5.5929413065314293E-6</c:v>
                </c:pt>
                <c:pt idx="13755">
                  <c:v>5.5913828873599414E-6</c:v>
                </c:pt>
                <c:pt idx="13756">
                  <c:v>5.5899081417010174E-6</c:v>
                </c:pt>
                <c:pt idx="13757">
                  <c:v>5.5883106142573516E-6</c:v>
                </c:pt>
                <c:pt idx="13758">
                  <c:v>5.5868349591037259E-6</c:v>
                </c:pt>
                <c:pt idx="13759">
                  <c:v>5.5851714932941832E-6</c:v>
                </c:pt>
                <c:pt idx="13760">
                  <c:v>5.583633992500836E-6</c:v>
                </c:pt>
                <c:pt idx="13761">
                  <c:v>5.5820332818257157E-6</c:v>
                </c:pt>
                <c:pt idx="13762">
                  <c:v>5.5805567171773873E-6</c:v>
                </c:pt>
                <c:pt idx="13763">
                  <c:v>5.5792206694604829E-6</c:v>
                </c:pt>
                <c:pt idx="13764">
                  <c:v>5.5776517910999246E-6</c:v>
                </c:pt>
                <c:pt idx="13765">
                  <c:v>5.5760215218469966E-6</c:v>
                </c:pt>
                <c:pt idx="13766">
                  <c:v>5.5745217650837731E-6</c:v>
                </c:pt>
                <c:pt idx="13767">
                  <c:v>5.5730356507410761E-6</c:v>
                </c:pt>
                <c:pt idx="13768">
                  <c:v>5.5715149755997118E-6</c:v>
                </c:pt>
                <c:pt idx="13769">
                  <c:v>5.5700461416563476E-6</c:v>
                </c:pt>
                <c:pt idx="13770">
                  <c:v>5.5685150073259138E-6</c:v>
                </c:pt>
                <c:pt idx="13771">
                  <c:v>5.5668697314104074E-6</c:v>
                </c:pt>
                <c:pt idx="13772">
                  <c:v>5.565397714235587E-6</c:v>
                </c:pt>
                <c:pt idx="13773">
                  <c:v>5.5638361118326429E-6</c:v>
                </c:pt>
                <c:pt idx="13774">
                  <c:v>5.5624013839405961E-6</c:v>
                </c:pt>
                <c:pt idx="13775">
                  <c:v>5.5607379181310526E-6</c:v>
                </c:pt>
                <c:pt idx="13776">
                  <c:v>5.5592790886294097E-6</c:v>
                </c:pt>
                <c:pt idx="13777">
                  <c:v>5.5578375395270996E-6</c:v>
                </c:pt>
                <c:pt idx="13778">
                  <c:v>5.5563264140801039E-6</c:v>
                </c:pt>
                <c:pt idx="13779">
                  <c:v>5.5547634474351071E-6</c:v>
                </c:pt>
                <c:pt idx="13780">
                  <c:v>5.5532250371470582E-6</c:v>
                </c:pt>
                <c:pt idx="13781">
                  <c:v>5.5516693464596756E-6</c:v>
                </c:pt>
                <c:pt idx="13782">
                  <c:v>5.5501950555481017E-6</c:v>
                </c:pt>
                <c:pt idx="13783">
                  <c:v>5.5487739700765806E-6</c:v>
                </c:pt>
                <c:pt idx="13784">
                  <c:v>5.5471173254773021E-6</c:v>
                </c:pt>
                <c:pt idx="13785">
                  <c:v>5.5457044254580978E-6</c:v>
                </c:pt>
                <c:pt idx="13786">
                  <c:v>5.5441046242776792E-6</c:v>
                </c:pt>
                <c:pt idx="13787">
                  <c:v>5.5425889513571747E-6</c:v>
                </c:pt>
                <c:pt idx="13788">
                  <c:v>5.5411519497283726E-6</c:v>
                </c:pt>
                <c:pt idx="13789">
                  <c:v>5.5397340474883086E-6</c:v>
                </c:pt>
                <c:pt idx="13790">
                  <c:v>5.5380551202688366E-6</c:v>
                </c:pt>
                <c:pt idx="13791">
                  <c:v>5.5365699154208406E-6</c:v>
                </c:pt>
                <c:pt idx="13792">
                  <c:v>5.5351588343910407E-6</c:v>
                </c:pt>
                <c:pt idx="13793">
                  <c:v>5.533519470191095E-6</c:v>
                </c:pt>
                <c:pt idx="13794">
                  <c:v>5.5319624152616598E-6</c:v>
                </c:pt>
                <c:pt idx="13795">
                  <c:v>5.5304826673818752E-6</c:v>
                </c:pt>
                <c:pt idx="13796">
                  <c:v>5.5289629017352127E-6</c:v>
                </c:pt>
                <c:pt idx="13797">
                  <c:v>5.5275309023272712E-6</c:v>
                </c:pt>
                <c:pt idx="13798">
                  <c:v>5.5261029956454877E-6</c:v>
                </c:pt>
                <c:pt idx="13799">
                  <c:v>5.5245127441594377E-6</c:v>
                </c:pt>
                <c:pt idx="13800">
                  <c:v>5.5230061661859509E-6</c:v>
                </c:pt>
                <c:pt idx="13801">
                  <c:v>5.5214873100339901E-6</c:v>
                </c:pt>
                <c:pt idx="13802">
                  <c:v>5.5199830057972576E-6</c:v>
                </c:pt>
                <c:pt idx="13803">
                  <c:v>5.5184254961204724E-6</c:v>
                </c:pt>
                <c:pt idx="13804">
                  <c:v>5.5170344239741098E-6</c:v>
                </c:pt>
                <c:pt idx="13805">
                  <c:v>5.515435532288393E-6</c:v>
                </c:pt>
                <c:pt idx="13806">
                  <c:v>5.5138166317192372E-6</c:v>
                </c:pt>
                <c:pt idx="13807">
                  <c:v>5.5124241953308228E-6</c:v>
                </c:pt>
                <c:pt idx="13808">
                  <c:v>5.5109762797656003E-6</c:v>
                </c:pt>
                <c:pt idx="13809">
                  <c:v>5.5094346862460952E-6</c:v>
                </c:pt>
                <c:pt idx="13810">
                  <c:v>5.5079390222090296E-6</c:v>
                </c:pt>
                <c:pt idx="13811">
                  <c:v>5.5064929256332107E-6</c:v>
                </c:pt>
                <c:pt idx="13812">
                  <c:v>5.5049604270607233E-6</c:v>
                </c:pt>
                <c:pt idx="13813">
                  <c:v>5.5034042816259898E-6</c:v>
                </c:pt>
                <c:pt idx="13814">
                  <c:v>5.5019809224177152E-6</c:v>
                </c:pt>
                <c:pt idx="13815">
                  <c:v>5.5004388741508592E-6</c:v>
                </c:pt>
                <c:pt idx="13816">
                  <c:v>5.4989154705253904E-6</c:v>
                </c:pt>
                <c:pt idx="13817">
                  <c:v>5.4974425438558683E-6</c:v>
                </c:pt>
                <c:pt idx="13818">
                  <c:v>5.4960510169621557E-6</c:v>
                </c:pt>
                <c:pt idx="13819">
                  <c:v>5.4944948715274222E-6</c:v>
                </c:pt>
                <c:pt idx="13820">
                  <c:v>5.4928918871155466E-6</c:v>
                </c:pt>
                <c:pt idx="13821">
                  <c:v>5.4914953580009751E-6</c:v>
                </c:pt>
                <c:pt idx="13822">
                  <c:v>5.4900469876884017E-6</c:v>
                </c:pt>
                <c:pt idx="13823">
                  <c:v>5.4884931159904227E-6</c:v>
                </c:pt>
                <c:pt idx="13824">
                  <c:v>5.4870429266884457E-6</c:v>
                </c:pt>
                <c:pt idx="13825">
                  <c:v>5.4855031521583442E-6</c:v>
                </c:pt>
                <c:pt idx="13826">
                  <c:v>5.4840193115524016E-6</c:v>
                </c:pt>
                <c:pt idx="13827">
                  <c:v>5.4824449762236327E-6</c:v>
                </c:pt>
                <c:pt idx="13828">
                  <c:v>5.4809729590488132E-6</c:v>
                </c:pt>
                <c:pt idx="13829">
                  <c:v>5.4795250434835907E-6</c:v>
                </c:pt>
                <c:pt idx="13830">
                  <c:v>5.4781135077064391E-6</c:v>
                </c:pt>
                <c:pt idx="13831">
                  <c:v>5.4764818742114576E-6</c:v>
                </c:pt>
                <c:pt idx="13832">
                  <c:v>5.4750112212786917E-6</c:v>
                </c:pt>
                <c:pt idx="13833">
                  <c:v>5.473483724927064E-6</c:v>
                </c:pt>
                <c:pt idx="13834">
                  <c:v>5.4720508160244208E-6</c:v>
                </c:pt>
                <c:pt idx="13835">
                  <c:v>5.4705142247257754E-6</c:v>
                </c:pt>
                <c:pt idx="13836">
                  <c:v>5.4691195146006066E-6</c:v>
                </c:pt>
                <c:pt idx="13837">
                  <c:v>5.4675324463460129E-6</c:v>
                </c:pt>
                <c:pt idx="13838">
                  <c:v>5.4660677051288084E-6</c:v>
                </c:pt>
                <c:pt idx="13839">
                  <c:v>5.4645324780722149E-6</c:v>
                </c:pt>
                <c:pt idx="13840">
                  <c:v>5.4632055253023282E-6</c:v>
                </c:pt>
                <c:pt idx="13841">
                  <c:v>5.4617567002424039E-6</c:v>
                </c:pt>
                <c:pt idx="13842">
                  <c:v>5.4602146519755479E-6</c:v>
                </c:pt>
                <c:pt idx="13843">
                  <c:v>5.4586857913818676E-6</c:v>
                </c:pt>
                <c:pt idx="13844">
                  <c:v>5.4571492000832222E-6</c:v>
                </c:pt>
                <c:pt idx="13845">
                  <c:v>5.4557926887355279E-6</c:v>
                </c:pt>
                <c:pt idx="13846">
                  <c:v>5.4542592806683388E-6</c:v>
                </c:pt>
                <c:pt idx="13847">
                  <c:v>5.4527695283468347E-6</c:v>
                </c:pt>
                <c:pt idx="13848">
                  <c:v>5.4513643590325964E-6</c:v>
                </c:pt>
                <c:pt idx="13849">
                  <c:v>5.4497904784511766E-6</c:v>
                </c:pt>
                <c:pt idx="13850">
                  <c:v>5.4483284657180766E-6</c:v>
                </c:pt>
                <c:pt idx="13851">
                  <c:v>5.446824616228696E-6</c:v>
                </c:pt>
                <c:pt idx="13852">
                  <c:v>5.4453612392535433E-6</c:v>
                </c:pt>
                <c:pt idx="13853">
                  <c:v>5.4438010010926519E-6</c:v>
                </c:pt>
                <c:pt idx="13854">
                  <c:v>5.4424212976300623E-6</c:v>
                </c:pt>
                <c:pt idx="13855">
                  <c:v>5.4409661061072256E-6</c:v>
                </c:pt>
                <c:pt idx="13856">
                  <c:v>5.4394608923757906E-6</c:v>
                </c:pt>
                <c:pt idx="13857">
                  <c:v>5.4380520850827452E-6</c:v>
                </c:pt>
                <c:pt idx="13858">
                  <c:v>5.436446826934116E-6</c:v>
                </c:pt>
                <c:pt idx="13859">
                  <c:v>5.4350357459043153E-6</c:v>
                </c:pt>
                <c:pt idx="13860">
                  <c:v>5.4335091590473894E-6</c:v>
                </c:pt>
                <c:pt idx="13861">
                  <c:v>5.4319871196639724E-6</c:v>
                </c:pt>
                <c:pt idx="13862">
                  <c:v>5.4304568948282386E-6</c:v>
                </c:pt>
                <c:pt idx="13863">
                  <c:v>5.4290376283461228E-6</c:v>
                </c:pt>
                <c:pt idx="13864">
                  <c:v>5.42755878996104E-6</c:v>
                </c:pt>
                <c:pt idx="13865">
                  <c:v>5.4262068260868554E-6</c:v>
                </c:pt>
                <c:pt idx="13866">
                  <c:v>5.4245606406766464E-6</c:v>
                </c:pt>
                <c:pt idx="13867">
                  <c:v>5.4231982176133897E-6</c:v>
                </c:pt>
                <c:pt idx="13868">
                  <c:v>5.4217653087107456E-6</c:v>
                </c:pt>
                <c:pt idx="13869">
                  <c:v>5.4201823331823107E-6</c:v>
                </c:pt>
                <c:pt idx="13870">
                  <c:v>5.4187903515412472E-6</c:v>
                </c:pt>
                <c:pt idx="13871">
                  <c:v>5.4174029173736926E-6</c:v>
                </c:pt>
                <c:pt idx="13872">
                  <c:v>5.4157540034793783E-6</c:v>
                </c:pt>
                <c:pt idx="13873">
                  <c:v>5.4144684327184223E-6</c:v>
                </c:pt>
                <c:pt idx="13874">
                  <c:v>5.4128822739585303E-6</c:v>
                </c:pt>
                <c:pt idx="13875">
                  <c:v>5.4114498198032379E-6</c:v>
                </c:pt>
                <c:pt idx="13876">
                  <c:v>5.4098854889161876E-6</c:v>
                </c:pt>
                <c:pt idx="13877">
                  <c:v>5.4085526244307403E-6</c:v>
                </c:pt>
                <c:pt idx="13878">
                  <c:v>5.407031494542025E-6</c:v>
                </c:pt>
                <c:pt idx="13879">
                  <c:v>5.4055803957453463E-6</c:v>
                </c:pt>
                <c:pt idx="13880">
                  <c:v>5.4040060604165774E-6</c:v>
                </c:pt>
                <c:pt idx="13881">
                  <c:v>5.402569513535127E-6</c:v>
                </c:pt>
                <c:pt idx="13882">
                  <c:v>5.4011716201785021E-6</c:v>
                </c:pt>
                <c:pt idx="13883">
                  <c:v>5.3998210205463693E-6</c:v>
                </c:pt>
                <c:pt idx="13884">
                  <c:v>5.3983330872142687E-6</c:v>
                </c:pt>
                <c:pt idx="13885">
                  <c:v>5.3967837629897994E-6</c:v>
                </c:pt>
                <c:pt idx="13886">
                  <c:v>5.395284006226575E-6</c:v>
                </c:pt>
                <c:pt idx="13887">
                  <c:v>5.3939074859954417E-6</c:v>
                </c:pt>
                <c:pt idx="13888">
                  <c:v>5.3924377425573766E-6</c:v>
                </c:pt>
                <c:pt idx="13889">
                  <c:v>5.3908397603663616E-6</c:v>
                </c:pt>
                <c:pt idx="13890">
                  <c:v>5.3895887504040729E-6</c:v>
                </c:pt>
                <c:pt idx="13891">
                  <c:v>5.3880221457802691E-6</c:v>
                </c:pt>
                <c:pt idx="13892">
                  <c:v>5.3865628615312744E-6</c:v>
                </c:pt>
                <c:pt idx="13893">
                  <c:v>5.3851285883865776E-6</c:v>
                </c:pt>
                <c:pt idx="13894">
                  <c:v>5.3837384257349194E-6</c:v>
                </c:pt>
                <c:pt idx="13895">
                  <c:v>5.3821509027329739E-6</c:v>
                </c:pt>
                <c:pt idx="13896">
                  <c:v>5.3807311815035064E-6</c:v>
                </c:pt>
                <c:pt idx="13897">
                  <c:v>5.3793291954207234E-6</c:v>
                </c:pt>
                <c:pt idx="13898">
                  <c:v>5.3777312132297084E-6</c:v>
                </c:pt>
                <c:pt idx="13899">
                  <c:v>5.37641881237505E-6</c:v>
                </c:pt>
                <c:pt idx="13900">
                  <c:v>5.3750231927551786E-6</c:v>
                </c:pt>
                <c:pt idx="13901">
                  <c:v>5.3734938774141483E-6</c:v>
                </c:pt>
                <c:pt idx="13902">
                  <c:v>5.3720254982181359E-6</c:v>
                </c:pt>
                <c:pt idx="13903">
                  <c:v>5.3705457503383514E-6</c:v>
                </c:pt>
                <c:pt idx="13904">
                  <c:v>5.3691628636443056E-6</c:v>
                </c:pt>
                <c:pt idx="13905">
                  <c:v>5.3675694289267986E-6</c:v>
                </c:pt>
                <c:pt idx="13906">
                  <c:v>5.3662852224078961E-6</c:v>
                </c:pt>
                <c:pt idx="13907">
                  <c:v>5.3647654567612344E-6</c:v>
                </c:pt>
                <c:pt idx="13908">
                  <c:v>5.3634025789506268E-6</c:v>
                </c:pt>
                <c:pt idx="13909">
                  <c:v>5.3619228310708422E-6</c:v>
                </c:pt>
                <c:pt idx="13910">
                  <c:v>5.360441718949005E-6</c:v>
                </c:pt>
                <c:pt idx="13911">
                  <c:v>5.3590529205393977E-6</c:v>
                </c:pt>
                <c:pt idx="13912">
                  <c:v>5.3575849960907362E-6</c:v>
                </c:pt>
                <c:pt idx="13913">
                  <c:v>5.3559988373308443E-6</c:v>
                </c:pt>
                <c:pt idx="13914">
                  <c:v>5.3546086746791843E-6</c:v>
                </c:pt>
                <c:pt idx="13915">
                  <c:v>5.3533090067503508E-6</c:v>
                </c:pt>
                <c:pt idx="13916">
                  <c:v>5.3517296692007221E-6</c:v>
                </c:pt>
                <c:pt idx="13917">
                  <c:v>5.3503435992752202E-6</c:v>
                </c:pt>
                <c:pt idx="13918">
                  <c:v>5.349046659830492E-6</c:v>
                </c:pt>
                <c:pt idx="13919">
                  <c:v>5.3475141612580046E-6</c:v>
                </c:pt>
                <c:pt idx="13920">
                  <c:v>5.345994395611342E-6</c:v>
                </c:pt>
                <c:pt idx="13921">
                  <c:v>5.3446196943696123E-6</c:v>
                </c:pt>
                <c:pt idx="13922">
                  <c:v>5.343138582247775E-6</c:v>
                </c:pt>
                <c:pt idx="13923">
                  <c:v>5.3416665650729564E-6</c:v>
                </c:pt>
                <c:pt idx="13924">
                  <c:v>5.340390998753719E-6</c:v>
                </c:pt>
                <c:pt idx="13925">
                  <c:v>5.3388293963507749E-6</c:v>
                </c:pt>
                <c:pt idx="13926">
                  <c:v>5.3374246817838866E-6</c:v>
                </c:pt>
                <c:pt idx="13927">
                  <c:v>5.3358667173597496E-6</c:v>
                </c:pt>
                <c:pt idx="13928">
                  <c:v>5.3344556363299489E-6</c:v>
                </c:pt>
                <c:pt idx="13929">
                  <c:v>5.3331000344769564E-6</c:v>
                </c:pt>
                <c:pt idx="13930">
                  <c:v>5.3317166930355597E-6</c:v>
                </c:pt>
                <c:pt idx="13931">
                  <c:v>5.3301628213375807E-6</c:v>
                </c:pt>
                <c:pt idx="13932">
                  <c:v>5.3288022172637284E-6</c:v>
                </c:pt>
                <c:pt idx="13933">
                  <c:v>5.3272633522283286E-6</c:v>
                </c:pt>
                <c:pt idx="13934">
                  <c:v>5.3257463150657713E-6</c:v>
                </c:pt>
                <c:pt idx="13935">
                  <c:v>5.3245089475240093E-6</c:v>
                </c:pt>
                <c:pt idx="13936">
                  <c:v>5.3230805860948749E-6</c:v>
                </c:pt>
                <c:pt idx="13937">
                  <c:v>5.3215626394376159E-6</c:v>
                </c:pt>
                <c:pt idx="13938">
                  <c:v>5.3202047638478689E-6</c:v>
                </c:pt>
                <c:pt idx="13939">
                  <c:v>5.3188164201856134E-6</c:v>
                </c:pt>
                <c:pt idx="13940">
                  <c:v>5.3173762353253551E-6</c:v>
                </c:pt>
                <c:pt idx="13941">
                  <c:v>5.3158619266469032E-6</c:v>
                </c:pt>
                <c:pt idx="13942">
                  <c:v>5.3145181482250337E-6</c:v>
                </c:pt>
                <c:pt idx="13943">
                  <c:v>5.31307478013332E-6</c:v>
                </c:pt>
                <c:pt idx="13944">
                  <c:v>5.3116364142624661E-6</c:v>
                </c:pt>
                <c:pt idx="13945">
                  <c:v>5.3101653065823484E-6</c:v>
                </c:pt>
                <c:pt idx="13946">
                  <c:v>5.3087223932379857E-6</c:v>
                </c:pt>
                <c:pt idx="13947">
                  <c:v>5.3072908485773951E-6</c:v>
                </c:pt>
                <c:pt idx="13948">
                  <c:v>5.3060225582157727E-6</c:v>
                </c:pt>
                <c:pt idx="13949">
                  <c:v>5.3045541790197603E-6</c:v>
                </c:pt>
                <c:pt idx="13950">
                  <c:v>5.3030103117635008E-6</c:v>
                </c:pt>
                <c:pt idx="13951">
                  <c:v>5.3015728553873487E-6</c:v>
                </c:pt>
                <c:pt idx="13952">
                  <c:v>5.3002345339336898E-6</c:v>
                </c:pt>
                <c:pt idx="13953">
                  <c:v>5.2988002607889939E-6</c:v>
                </c:pt>
                <c:pt idx="13954">
                  <c:v>5.2973664423916489E-6</c:v>
                </c:pt>
                <c:pt idx="13955">
                  <c:v>5.2959380809625154E-6</c:v>
                </c:pt>
                <c:pt idx="13956">
                  <c:v>5.2945310926588718E-6</c:v>
                </c:pt>
                <c:pt idx="13957">
                  <c:v>5.2931254685972817E-6</c:v>
                </c:pt>
                <c:pt idx="13958">
                  <c:v>5.2916707318217959E-6</c:v>
                </c:pt>
                <c:pt idx="13959">
                  <c:v>5.2902955758327153E-6</c:v>
                </c:pt>
                <c:pt idx="13960">
                  <c:v>5.2888735808664933E-6</c:v>
                </c:pt>
                <c:pt idx="13961">
                  <c:v>5.2873947424814114E-6</c:v>
                </c:pt>
                <c:pt idx="13962">
                  <c:v>5.2859936658933293E-6</c:v>
                </c:pt>
                <c:pt idx="13963">
                  <c:v>5.2845844038529322E-6</c:v>
                </c:pt>
                <c:pt idx="13964">
                  <c:v>5.2830773711320944E-6</c:v>
                </c:pt>
                <c:pt idx="13965">
                  <c:v>5.2816917559539434E-6</c:v>
                </c:pt>
                <c:pt idx="13966">
                  <c:v>5.2803043217863888E-6</c:v>
                </c:pt>
                <c:pt idx="13967">
                  <c:v>5.2788914217671854E-6</c:v>
                </c:pt>
                <c:pt idx="13968">
                  <c:v>5.2775872063648421E-6</c:v>
                </c:pt>
                <c:pt idx="13969">
                  <c:v>5.2761001825274434E-6</c:v>
                </c:pt>
                <c:pt idx="13970">
                  <c:v>5.2748387133760843E-6</c:v>
                </c:pt>
                <c:pt idx="13971">
                  <c:v>5.2732657422893681E-6</c:v>
                </c:pt>
                <c:pt idx="13972">
                  <c:v>5.2719101404363764E-6</c:v>
                </c:pt>
                <c:pt idx="13973">
                  <c:v>5.2705208872794174E-6</c:v>
                </c:pt>
                <c:pt idx="13974">
                  <c:v>5.2689342737721736E-6</c:v>
                </c:pt>
                <c:pt idx="13975">
                  <c:v>5.2676741688628681E-6</c:v>
                </c:pt>
                <c:pt idx="13976">
                  <c:v>5.2663285714515951E-6</c:v>
                </c:pt>
                <c:pt idx="13977">
                  <c:v>5.2649202189058997E-6</c:v>
                </c:pt>
                <c:pt idx="13978">
                  <c:v>5.263420916890027E-6</c:v>
                </c:pt>
                <c:pt idx="13979">
                  <c:v>5.2619593589042779E-6</c:v>
                </c:pt>
                <c:pt idx="13980">
                  <c:v>5.2605778364522848E-6</c:v>
                </c:pt>
                <c:pt idx="13981">
                  <c:v>5.2591594794648699E-6</c:v>
                </c:pt>
                <c:pt idx="13982">
                  <c:v>5.2578943723347038E-6</c:v>
                </c:pt>
                <c:pt idx="13983">
                  <c:v>5.2563891586032696E-6</c:v>
                </c:pt>
                <c:pt idx="13984">
                  <c:v>5.2550326472555753E-6</c:v>
                </c:pt>
                <c:pt idx="13985">
                  <c:v>5.2536329349095467E-6</c:v>
                </c:pt>
                <c:pt idx="13986">
                  <c:v>5.2522455007419921E-6</c:v>
                </c:pt>
                <c:pt idx="13987">
                  <c:v>5.2508262342598746E-6</c:v>
                </c:pt>
                <c:pt idx="13988">
                  <c:v>5.2495074669423047E-6</c:v>
                </c:pt>
                <c:pt idx="13989">
                  <c:v>5.2480436352198012E-6</c:v>
                </c:pt>
                <c:pt idx="13990">
                  <c:v>5.2466939450823702E-6</c:v>
                </c:pt>
                <c:pt idx="13991">
                  <c:v>5.2451841838774271E-6</c:v>
                </c:pt>
                <c:pt idx="13992">
                  <c:v>5.243754912953591E-6</c:v>
                </c:pt>
                <c:pt idx="13993">
                  <c:v>5.2423761189857032E-6</c:v>
                </c:pt>
                <c:pt idx="13994">
                  <c:v>5.2409877753234468E-6</c:v>
                </c:pt>
                <c:pt idx="13995">
                  <c:v>5.2395985221664887E-6</c:v>
                </c:pt>
                <c:pt idx="13996">
                  <c:v>5.2382679314177949E-6</c:v>
                </c:pt>
                <c:pt idx="13997">
                  <c:v>5.2369423428899609E-6</c:v>
                </c:pt>
                <c:pt idx="13998">
                  <c:v>5.2354994295455981E-6</c:v>
                </c:pt>
                <c:pt idx="13999">
                  <c:v>5.234086074779043E-6</c:v>
                </c:pt>
                <c:pt idx="14000">
                  <c:v>5.2326900004118224E-6</c:v>
                </c:pt>
                <c:pt idx="14001">
                  <c:v>5.2313762353151114E-6</c:v>
                </c:pt>
                <c:pt idx="14002">
                  <c:v>5.2298460104793776E-6</c:v>
                </c:pt>
                <c:pt idx="14003">
                  <c:v>5.2284403864177884E-6</c:v>
                </c:pt>
                <c:pt idx="14004">
                  <c:v>5.2270347623561966E-6</c:v>
                </c:pt>
                <c:pt idx="14005">
                  <c:v>5.2257369134167666E-6</c:v>
                </c:pt>
                <c:pt idx="14006">
                  <c:v>5.2243663049011957E-6</c:v>
                </c:pt>
                <c:pt idx="14007">
                  <c:v>5.2229233915568329E-6</c:v>
                </c:pt>
                <c:pt idx="14008">
                  <c:v>5.2215032155800154E-6</c:v>
                </c:pt>
                <c:pt idx="14009">
                  <c:v>5.2201576181687406E-6</c:v>
                </c:pt>
                <c:pt idx="14010">
                  <c:v>5.2187788242008537E-6</c:v>
                </c:pt>
                <c:pt idx="14011">
                  <c:v>5.2173977564962124E-6</c:v>
                </c:pt>
                <c:pt idx="14012">
                  <c:v>5.2160480663587796E-6</c:v>
                </c:pt>
                <c:pt idx="14013">
                  <c:v>5.2146310736134183E-6</c:v>
                </c:pt>
                <c:pt idx="14014">
                  <c:v>5.2130362746538586E-6</c:v>
                </c:pt>
                <c:pt idx="14015">
                  <c:v>5.2118903113296264E-6</c:v>
                </c:pt>
                <c:pt idx="14016">
                  <c:v>5.210442395764403E-6</c:v>
                </c:pt>
                <c:pt idx="14017">
                  <c:v>5.2090986173425344E-6</c:v>
                </c:pt>
                <c:pt idx="14018">
                  <c:v>5.2077075451961718E-6</c:v>
                </c:pt>
                <c:pt idx="14019">
                  <c:v>5.2063214752706699E-6</c:v>
                </c:pt>
                <c:pt idx="14020">
                  <c:v>5.2049022087885533E-6</c:v>
                </c:pt>
                <c:pt idx="14021">
                  <c:v>5.2034511099918754E-6</c:v>
                </c:pt>
                <c:pt idx="14022">
                  <c:v>5.2021800911461469E-6</c:v>
                </c:pt>
                <c:pt idx="14023">
                  <c:v>5.2007644626428373E-6</c:v>
                </c:pt>
                <c:pt idx="14024">
                  <c:v>5.1994916248077061E-6</c:v>
                </c:pt>
                <c:pt idx="14025">
                  <c:v>5.1980532589368522E-6</c:v>
                </c:pt>
                <c:pt idx="14026">
                  <c:v>5.1967140279884916E-6</c:v>
                </c:pt>
                <c:pt idx="14027">
                  <c:v>5.1952461035398301E-6</c:v>
                </c:pt>
                <c:pt idx="14028">
                  <c:v>5.1939164222858381E-6</c:v>
                </c:pt>
                <c:pt idx="14029">
                  <c:v>5.1926635933341458E-6</c:v>
                </c:pt>
                <c:pt idx="14030">
                  <c:v>5.1911756600020453E-6</c:v>
                </c:pt>
                <c:pt idx="14031">
                  <c:v>5.1897409321099994E-6</c:v>
                </c:pt>
                <c:pt idx="14032">
                  <c:v>5.1884780987165868E-6</c:v>
                </c:pt>
                <c:pt idx="14033">
                  <c:v>5.1869965318473987E-6</c:v>
                </c:pt>
                <c:pt idx="14034">
                  <c:v>5.1856709433195647E-6</c:v>
                </c:pt>
                <c:pt idx="14035">
                  <c:v>5.1842948778357822E-6</c:v>
                </c:pt>
                <c:pt idx="14036">
                  <c:v>5.1829447329510003E-6</c:v>
                </c:pt>
                <c:pt idx="14037">
                  <c:v>5.1814763537549879E-6</c:v>
                </c:pt>
                <c:pt idx="14038">
                  <c:v>5.1801166591758374E-6</c:v>
                </c:pt>
                <c:pt idx="14039">
                  <c:v>5.1788574637612328E-6</c:v>
                </c:pt>
                <c:pt idx="14040">
                  <c:v>5.177386810828466E-6</c:v>
                </c:pt>
                <c:pt idx="14041">
                  <c:v>5.1759898269665428E-6</c:v>
                </c:pt>
                <c:pt idx="14042">
                  <c:v>5.1747483666986227E-6</c:v>
                </c:pt>
                <c:pt idx="14043">
                  <c:v>5.1733118198171724E-6</c:v>
                </c:pt>
                <c:pt idx="14044">
                  <c:v>5.1720567171287257E-6</c:v>
                </c:pt>
                <c:pt idx="14045">
                  <c:v>5.1706983867916279E-6</c:v>
                </c:pt>
                <c:pt idx="14046">
                  <c:v>5.1691968110390007E-6</c:v>
                </c:pt>
                <c:pt idx="14047">
                  <c:v>5.1678512136277277E-6</c:v>
                </c:pt>
                <c:pt idx="14048">
                  <c:v>5.1664255806826986E-6</c:v>
                </c:pt>
                <c:pt idx="14049">
                  <c:v>5.1651190915436018E-6</c:v>
                </c:pt>
                <c:pt idx="14050">
                  <c:v>5.1637739488796797E-6</c:v>
                </c:pt>
                <c:pt idx="14051">
                  <c:v>5.1623310355353169E-6</c:v>
                </c:pt>
                <c:pt idx="14052">
                  <c:v>5.1610186346806586E-6</c:v>
                </c:pt>
                <c:pt idx="14053">
                  <c:v>5.1597089623101064E-6</c:v>
                </c:pt>
                <c:pt idx="14054">
                  <c:v>5.1583469939942006E-6</c:v>
                </c:pt>
                <c:pt idx="14055">
                  <c:v>5.1570473260653671E-6</c:v>
                </c:pt>
                <c:pt idx="14056">
                  <c:v>5.1556412472564261E-6</c:v>
                </c:pt>
                <c:pt idx="14057">
                  <c:v>5.1541778702812727E-6</c:v>
                </c:pt>
                <c:pt idx="14058">
                  <c:v>5.1529755182855297E-6</c:v>
                </c:pt>
                <c:pt idx="14059">
                  <c:v>5.1515798986656591E-6</c:v>
                </c:pt>
                <c:pt idx="14060">
                  <c:v>5.1502361202437896E-6</c:v>
                </c:pt>
                <c:pt idx="14061">
                  <c:v>5.1489400902937632E-6</c:v>
                </c:pt>
                <c:pt idx="14062">
                  <c:v>5.1475249165378054E-6</c:v>
                </c:pt>
                <c:pt idx="14063">
                  <c:v>5.1461020120768808E-6</c:v>
                </c:pt>
                <c:pt idx="14064">
                  <c:v>5.14487555847154E-6</c:v>
                </c:pt>
                <c:pt idx="14065">
                  <c:v>5.1433721637295093E-6</c:v>
                </c:pt>
                <c:pt idx="14066">
                  <c:v>5.1420665840851143E-6</c:v>
                </c:pt>
                <c:pt idx="14067">
                  <c:v>5.1406909733486827E-6</c:v>
                </c:pt>
                <c:pt idx="14068">
                  <c:v>5.1394731599430088E-6</c:v>
                </c:pt>
                <c:pt idx="14069">
                  <c:v>5.1380534387135413E-6</c:v>
                </c:pt>
                <c:pt idx="14070">
                  <c:v>5.1366869229241266E-6</c:v>
                </c:pt>
                <c:pt idx="14071">
                  <c:v>5.1353345043025911E-6</c:v>
                </c:pt>
                <c:pt idx="14072">
                  <c:v>5.1339075071155094E-6</c:v>
                </c:pt>
                <c:pt idx="14073">
                  <c:v>5.1326569519005716E-6</c:v>
                </c:pt>
                <c:pt idx="14074">
                  <c:v>5.1312458708707709E-6</c:v>
                </c:pt>
                <c:pt idx="14075">
                  <c:v>5.1300112318131141E-6</c:v>
                </c:pt>
                <c:pt idx="14076">
                  <c:v>5.1285155677760494E-6</c:v>
                </c:pt>
                <c:pt idx="14077">
                  <c:v>5.1273373173899017E-6</c:v>
                </c:pt>
                <c:pt idx="14078">
                  <c:v>5.1258948587928899E-6</c:v>
                </c:pt>
                <c:pt idx="14079">
                  <c:v>5.1245824579382324E-6</c:v>
                </c:pt>
                <c:pt idx="14080">
                  <c:v>5.1232818805146962E-6</c:v>
                </c:pt>
                <c:pt idx="14081">
                  <c:v>5.1219435590610374E-6</c:v>
                </c:pt>
                <c:pt idx="14082">
                  <c:v>5.1205452109570607E-6</c:v>
                </c:pt>
                <c:pt idx="14083">
                  <c:v>5.1192741921113338E-6</c:v>
                </c:pt>
                <c:pt idx="14084">
                  <c:v>5.1178030844312161E-6</c:v>
                </c:pt>
                <c:pt idx="14085">
                  <c:v>5.1165025070076808E-6</c:v>
                </c:pt>
                <c:pt idx="14086">
                  <c:v>5.1151778279745494E-6</c:v>
                </c:pt>
                <c:pt idx="14087">
                  <c:v>5.1138149501639418E-6</c:v>
                </c:pt>
                <c:pt idx="14088">
                  <c:v>5.1124557103321422E-6</c:v>
                </c:pt>
                <c:pt idx="14089">
                  <c:v>5.111170594318537E-6</c:v>
                </c:pt>
                <c:pt idx="14090">
                  <c:v>5.1097899813612457E-6</c:v>
                </c:pt>
                <c:pt idx="14091">
                  <c:v>5.1084807637380436E-6</c:v>
                </c:pt>
                <c:pt idx="14092">
                  <c:v>5.1071147026959807E-6</c:v>
                </c:pt>
                <c:pt idx="14093">
                  <c:v>5.1058536882919734E-6</c:v>
                </c:pt>
                <c:pt idx="14094">
                  <c:v>5.1044576139247511E-6</c:v>
                </c:pt>
                <c:pt idx="14095">
                  <c:v>5.1032038754783571E-6</c:v>
                </c:pt>
                <c:pt idx="14096">
                  <c:v>5.101846454635961E-6</c:v>
                </c:pt>
                <c:pt idx="14097">
                  <c:v>5.1005090426770039E-6</c:v>
                </c:pt>
                <c:pt idx="14098">
                  <c:v>5.0992239266633987E-6</c:v>
                </c:pt>
                <c:pt idx="14099">
                  <c:v>5.0978260333067738E-6</c:v>
                </c:pt>
                <c:pt idx="14100">
                  <c:v>5.096579570817994E-6</c:v>
                </c:pt>
                <c:pt idx="14101">
                  <c:v>5.0952698984474409E-6</c:v>
                </c:pt>
                <c:pt idx="14102">
                  <c:v>5.0939634093083441E-6</c:v>
                </c:pt>
                <c:pt idx="14103">
                  <c:v>5.0924995775858406E-6</c:v>
                </c:pt>
                <c:pt idx="14104">
                  <c:v>5.0911698963318486E-6</c:v>
                </c:pt>
                <c:pt idx="14105">
                  <c:v>5.089834303362295E-6</c:v>
                </c:pt>
                <c:pt idx="14106">
                  <c:v>5.0886042117781471E-6</c:v>
                </c:pt>
                <c:pt idx="14107">
                  <c:v>5.0872545216407161E-6</c:v>
                </c:pt>
                <c:pt idx="14108">
                  <c:v>5.0858598115155473E-6</c:v>
                </c:pt>
                <c:pt idx="14109">
                  <c:v>5.0846383601310663E-6</c:v>
                </c:pt>
                <c:pt idx="14110">
                  <c:v>5.0831740736612119E-6</c:v>
                </c:pt>
                <c:pt idx="14111">
                  <c:v>5.0820131036743987E-6</c:v>
                </c:pt>
                <c:pt idx="14112">
                  <c:v>5.0805469982151408E-6</c:v>
                </c:pt>
                <c:pt idx="14113">
                  <c:v>5.0792223191820094E-6</c:v>
                </c:pt>
                <c:pt idx="14114">
                  <c:v>5.0779649427568066E-6</c:v>
                </c:pt>
                <c:pt idx="14115">
                  <c:v>5.0765988817147436E-6</c:v>
                </c:pt>
                <c:pt idx="14116">
                  <c:v>5.0753146751958411E-6</c:v>
                </c:pt>
                <c:pt idx="14117">
                  <c:v>5.0740968617901672E-6</c:v>
                </c:pt>
                <c:pt idx="14118">
                  <c:v>5.0726293920888574E-6</c:v>
                </c:pt>
                <c:pt idx="14119">
                  <c:v>5.0713588279904798E-6</c:v>
                </c:pt>
                <c:pt idx="14120">
                  <c:v>5.070080078439787E-6</c:v>
                </c:pt>
                <c:pt idx="14121">
                  <c:v>5.0686530812527053E-6</c:v>
                </c:pt>
                <c:pt idx="14122">
                  <c:v>5.0674739213718567E-6</c:v>
                </c:pt>
                <c:pt idx="14123">
                  <c:v>5.0660319175221957E-6</c:v>
                </c:pt>
                <c:pt idx="14124">
                  <c:v>5.06481319462182E-6</c:v>
                </c:pt>
                <c:pt idx="14125">
                  <c:v>5.0634739636734594E-6</c:v>
                </c:pt>
                <c:pt idx="14126">
                  <c:v>5.0621238187886766E-6</c:v>
                </c:pt>
                <c:pt idx="14127">
                  <c:v>5.0608346100489143E-6</c:v>
                </c:pt>
                <c:pt idx="14128">
                  <c:v>5.0595945140230469E-6</c:v>
                </c:pt>
                <c:pt idx="14129">
                  <c:v>5.0582802941789851E-6</c:v>
                </c:pt>
                <c:pt idx="14130">
                  <c:v>5.0568582992127631E-6</c:v>
                </c:pt>
                <c:pt idx="14131">
                  <c:v>5.0555740926938597E-6</c:v>
                </c:pt>
                <c:pt idx="14132">
                  <c:v>5.0543053475848856E-6</c:v>
                </c:pt>
                <c:pt idx="14133">
                  <c:v>5.0530970838735811E-6</c:v>
                </c:pt>
                <c:pt idx="14134">
                  <c:v>5.0517460294940966E-6</c:v>
                </c:pt>
                <c:pt idx="14135">
                  <c:v>5.0503917918831584E-6</c:v>
                </c:pt>
                <c:pt idx="14136">
                  <c:v>5.0490966714278329E-6</c:v>
                </c:pt>
                <c:pt idx="14137">
                  <c:v>5.0476814976718742E-6</c:v>
                </c:pt>
                <c:pt idx="14138">
                  <c:v>5.0465914682717994E-6</c:v>
                </c:pt>
                <c:pt idx="14139">
                  <c:v>5.0451862989575602E-6</c:v>
                </c:pt>
                <c:pt idx="14140">
                  <c:v>5.0439170991012361E-6</c:v>
                </c:pt>
                <c:pt idx="14141">
                  <c:v>5.0425655899744024E-6</c:v>
                </c:pt>
                <c:pt idx="14142">
                  <c:v>5.0413118515280084E-6</c:v>
                </c:pt>
                <c:pt idx="14143">
                  <c:v>5.0399844440107699E-6</c:v>
                </c:pt>
                <c:pt idx="14144">
                  <c:v>5.0387729970680084E-6</c:v>
                </c:pt>
                <c:pt idx="14145">
                  <c:v>5.0373973863315769E-6</c:v>
                </c:pt>
                <c:pt idx="14146">
                  <c:v>5.0360595196252689E-6</c:v>
                </c:pt>
                <c:pt idx="14147">
                  <c:v>5.0347421165497508E-6</c:v>
                </c:pt>
                <c:pt idx="14148">
                  <c:v>5.0334961088083219E-6</c:v>
                </c:pt>
                <c:pt idx="14149">
                  <c:v>5.0322610150033142E-6</c:v>
                </c:pt>
                <c:pt idx="14150">
                  <c:v>5.0310068218095694E-6</c:v>
                </c:pt>
                <c:pt idx="14151">
                  <c:v>5.0295388973609079E-6</c:v>
                </c:pt>
                <c:pt idx="14152">
                  <c:v>5.0281673793506343E-6</c:v>
                </c:pt>
                <c:pt idx="14153">
                  <c:v>5.0270073188585229E-6</c:v>
                </c:pt>
                <c:pt idx="14154">
                  <c:v>5.0257017392141279E-6</c:v>
                </c:pt>
                <c:pt idx="14155">
                  <c:v>5.0244029807799961E-6</c:v>
                </c:pt>
                <c:pt idx="14156">
                  <c:v>5.0231333261763211E-6</c:v>
                </c:pt>
                <c:pt idx="14157">
                  <c:v>5.0218454816786107E-6</c:v>
                </c:pt>
                <c:pt idx="14158">
                  <c:v>5.0206126616103566E-6</c:v>
                </c:pt>
                <c:pt idx="14159">
                  <c:v>5.0192529670312069E-6</c:v>
                </c:pt>
                <c:pt idx="14160">
                  <c:v>5.0180083235318307E-6</c:v>
                </c:pt>
                <c:pt idx="14161">
                  <c:v>5.0167550398327876E-6</c:v>
                </c:pt>
                <c:pt idx="14162">
                  <c:v>5.0154908421973232E-6</c:v>
                </c:pt>
                <c:pt idx="14163">
                  <c:v>5.0143175940320361E-6</c:v>
                </c:pt>
                <c:pt idx="14164">
                  <c:v>5.0131716307078023E-6</c:v>
                </c:pt>
                <c:pt idx="14165">
                  <c:v>5.0119201659981627E-6</c:v>
                </c:pt>
                <c:pt idx="14166">
                  <c:v>5.0109561016142834E-6</c:v>
                </c:pt>
                <c:pt idx="14167">
                  <c:v>5.0100452426704578E-6</c:v>
                </c:pt>
                <c:pt idx="14168">
                  <c:v>5.0093526624550577E-6</c:v>
                </c:pt>
                <c:pt idx="14169">
                  <c:v>5.0090579861716833E-6</c:v>
                </c:pt>
                <c:pt idx="14170">
                  <c:v>5.0093599384126719E-6</c:v>
                </c:pt>
                <c:pt idx="14171">
                  <c:v>5.0106145863537677E-6</c:v>
                </c:pt>
                <c:pt idx="14172">
                  <c:v>5.0138933147536591E-6</c:v>
                </c:pt>
                <c:pt idx="14173">
                  <c:v>5.0201574595121201E-6</c:v>
                </c:pt>
                <c:pt idx="14174">
                  <c:v>5.0314602049184032E-6</c:v>
                </c:pt>
                <c:pt idx="14175">
                  <c:v>5.0517523959570099E-6</c:v>
                </c:pt>
                <c:pt idx="14176">
                  <c:v>5.0872345127572771E-6</c:v>
                </c:pt>
                <c:pt idx="14177">
                  <c:v>5.1496276682883044E-6</c:v>
                </c:pt>
                <c:pt idx="14178">
                  <c:v>5.2583477554435376E-6</c:v>
                </c:pt>
                <c:pt idx="14179">
                  <c:v>5.4486663429997861E-6</c:v>
                </c:pt>
                <c:pt idx="14180">
                  <c:v>5.7828783610602841E-6</c:v>
                </c:pt>
                <c:pt idx="14181">
                  <c:v>6.3705392676638439E-6</c:v>
                </c:pt>
                <c:pt idx="14182">
                  <c:v>7.4001068242068868E-6</c:v>
                </c:pt>
                <c:pt idx="14183">
                  <c:v>9.1933652583975345E-6</c:v>
                </c:pt>
                <c:pt idx="14184">
                  <c:v>1.230471207236405E-5</c:v>
                </c:pt>
                <c:pt idx="14185">
                  <c:v>1.9653256458695981E-5</c:v>
                </c:pt>
                <c:pt idx="14186">
                  <c:v>3.1217266950989142E-5</c:v>
                </c:pt>
                <c:pt idx="14187">
                  <c:v>5.1977465773234137E-5</c:v>
                </c:pt>
                <c:pt idx="14188">
                  <c:v>6.1498467402998358E-5</c:v>
                </c:pt>
                <c:pt idx="14189">
                  <c:v>6.4463492890354246E-5</c:v>
                </c:pt>
                <c:pt idx="14190">
                  <c:v>3.7940368201816448E-5</c:v>
                </c:pt>
                <c:pt idx="14191">
                  <c:v>1.1161150723637551E-5</c:v>
                </c:pt>
                <c:pt idx="14192">
                  <c:v>6.2713470470043831E-6</c:v>
                </c:pt>
                <c:pt idx="14193">
                  <c:v>2.2125694158603441E-5</c:v>
                </c:pt>
                <c:pt idx="14194">
                  <c:v>4.2965624743374058E-5</c:v>
                </c:pt>
                <c:pt idx="14195">
                  <c:v>1.3152627798262981E-4</c:v>
                </c:pt>
                <c:pt idx="14196">
                  <c:v>2.3378460900858039E-4</c:v>
                </c:pt>
                <c:pt idx="14197">
                  <c:v>4.6381857828237122E-4</c:v>
                </c:pt>
                <c:pt idx="14198">
                  <c:v>4.650099144782871E-4</c:v>
                </c:pt>
                <c:pt idx="14199">
                  <c:v>1.3907442917115989E-4</c:v>
                </c:pt>
                <c:pt idx="14200">
                  <c:v>4.893107688985765E-5</c:v>
                </c:pt>
                <c:pt idx="14201">
                  <c:v>2.5512982392683631E-4</c:v>
                </c:pt>
                <c:pt idx="14202">
                  <c:v>1.6563643293920899E-4</c:v>
                </c:pt>
                <c:pt idx="14203">
                  <c:v>3.7917940062470727E-5</c:v>
                </c:pt>
                <c:pt idx="14204">
                  <c:v>1.9138009520247581E-4</c:v>
                </c:pt>
                <c:pt idx="14205">
                  <c:v>1.518387580290437E-4</c:v>
                </c:pt>
                <c:pt idx="14206">
                  <c:v>5.1872622861992568E-5</c:v>
                </c:pt>
                <c:pt idx="14207">
                  <c:v>1.5607016393914819E-4</c:v>
                </c:pt>
                <c:pt idx="14208">
                  <c:v>1.008568724500947E-4</c:v>
                </c:pt>
                <c:pt idx="14209">
                  <c:v>3.6293768062023453E-5</c:v>
                </c:pt>
                <c:pt idx="14210">
                  <c:v>1.093973405659199E-4</c:v>
                </c:pt>
                <c:pt idx="14211">
                  <c:v>4.9210091674467549E-5</c:v>
                </c:pt>
                <c:pt idx="14212">
                  <c:v>3.4813638194464147E-5</c:v>
                </c:pt>
                <c:pt idx="14213">
                  <c:v>8.640714077046141E-5</c:v>
                </c:pt>
                <c:pt idx="14214">
                  <c:v>3.2281277526635677E-5</c:v>
                </c:pt>
                <c:pt idx="14215">
                  <c:v>4.7117155190790072E-5</c:v>
                </c:pt>
                <c:pt idx="14216">
                  <c:v>7.2493239713367075E-5</c:v>
                </c:pt>
                <c:pt idx="14217">
                  <c:v>2.8538881451822821E-5</c:v>
                </c:pt>
                <c:pt idx="14218">
                  <c:v>5.0435352022759623E-5</c:v>
                </c:pt>
                <c:pt idx="14219">
                  <c:v>5.1753733714576811E-5</c:v>
                </c:pt>
                <c:pt idx="14220">
                  <c:v>2.2186895876075141E-5</c:v>
                </c:pt>
                <c:pt idx="14221">
                  <c:v>4.4959728256799281E-5</c:v>
                </c:pt>
                <c:pt idx="14222">
                  <c:v>3.1578962079947808E-5</c:v>
                </c:pt>
                <c:pt idx="14223">
                  <c:v>2.073348332487512E-5</c:v>
                </c:pt>
                <c:pt idx="14224">
                  <c:v>3.8329806557158008E-5</c:v>
                </c:pt>
                <c:pt idx="14225">
                  <c:v>2.231570215371903E-5</c:v>
                </c:pt>
                <c:pt idx="14226">
                  <c:v>2.6181987777817991E-5</c:v>
                </c:pt>
                <c:pt idx="14227">
                  <c:v>3.3773729228414602E-5</c:v>
                </c:pt>
                <c:pt idx="14228">
                  <c:v>2.0662137103499841E-5</c:v>
                </c:pt>
                <c:pt idx="14229">
                  <c:v>2.9344200811465271E-5</c:v>
                </c:pt>
                <c:pt idx="14230">
                  <c:v>2.705203405639622E-5</c:v>
                </c:pt>
                <c:pt idx="14231">
                  <c:v>1.9898247046512552E-5</c:v>
                </c:pt>
                <c:pt idx="14232">
                  <c:v>2.717471215873957E-5</c:v>
                </c:pt>
                <c:pt idx="14233">
                  <c:v>2.0559147742460478E-5</c:v>
                </c:pt>
                <c:pt idx="14234">
                  <c:v>1.9903704014723189E-5</c:v>
                </c:pt>
                <c:pt idx="14235">
                  <c:v>2.3858678105170839E-5</c:v>
                </c:pt>
                <c:pt idx="14236">
                  <c:v>1.8090046069119129E-5</c:v>
                </c:pt>
                <c:pt idx="14237">
                  <c:v>2.132508234353736E-5</c:v>
                </c:pt>
                <c:pt idx="14238">
                  <c:v>2.1750049199908968E-5</c:v>
                </c:pt>
                <c:pt idx="14239">
                  <c:v>1.8446606190991591E-5</c:v>
                </c:pt>
                <c:pt idx="14240">
                  <c:v>2.1802519768243659E-5</c:v>
                </c:pt>
                <c:pt idx="14241">
                  <c:v>1.9868601157213561E-5</c:v>
                </c:pt>
                <c:pt idx="14242">
                  <c:v>1.8793532944982871E-5</c:v>
                </c:pt>
                <c:pt idx="14243">
                  <c:v>2.0686353309429251E-5</c:v>
                </c:pt>
                <c:pt idx="14244">
                  <c:v>1.81935047294246E-5</c:v>
                </c:pt>
                <c:pt idx="14245">
                  <c:v>1.8783011910272759E-5</c:v>
                </c:pt>
                <c:pt idx="14246">
                  <c:v>1.9318405975354839E-5</c:v>
                </c:pt>
                <c:pt idx="14247">
                  <c:v>1.7640546502661891E-5</c:v>
                </c:pt>
                <c:pt idx="14248">
                  <c:v>1.8931019440060481E-5</c:v>
                </c:pt>
                <c:pt idx="14249">
                  <c:v>1.8542155885370452E-5</c:v>
                </c:pt>
                <c:pt idx="14250">
                  <c:v>1.7906048014992851E-5</c:v>
                </c:pt>
                <c:pt idx="14251">
                  <c:v>1.8953065591631461E-5</c:v>
                </c:pt>
                <c:pt idx="14252">
                  <c:v>1.8092237951350398E-5</c:v>
                </c:pt>
                <c:pt idx="14253">
                  <c:v>1.8110516975866631E-5</c:v>
                </c:pt>
                <c:pt idx="14254">
                  <c:v>1.8532713511376642E-5</c:v>
                </c:pt>
                <c:pt idx="14255">
                  <c:v>1.771288771124091E-5</c:v>
                </c:pt>
                <c:pt idx="14256">
                  <c:v>1.80735678441124E-5</c:v>
                </c:pt>
                <c:pt idx="14257">
                  <c:v>1.8037520931102339E-5</c:v>
                </c:pt>
                <c:pt idx="14258">
                  <c:v>1.757785503286868E-5</c:v>
                </c:pt>
                <c:pt idx="14259">
                  <c:v>1.801984581106808E-5</c:v>
                </c:pt>
                <c:pt idx="14260">
                  <c:v>1.7777840184862729E-5</c:v>
                </c:pt>
                <c:pt idx="14261">
                  <c:v>1.7669886801741089E-5</c:v>
                </c:pt>
                <c:pt idx="14262">
                  <c:v>1.7967249732464549E-5</c:v>
                </c:pt>
                <c:pt idx="14263">
                  <c:v>1.7660002413322221E-5</c:v>
                </c:pt>
                <c:pt idx="14264">
                  <c:v>1.7733165805111639E-5</c:v>
                </c:pt>
                <c:pt idx="14265">
                  <c:v>1.7820661014411598E-5</c:v>
                </c:pt>
                <c:pt idx="14266">
                  <c:v>1.7564745576237328E-5</c:v>
                </c:pt>
                <c:pt idx="14267">
                  <c:v>1.7698988813208419E-5</c:v>
                </c:pt>
                <c:pt idx="14268">
                  <c:v>1.7650399968260899E-5</c:v>
                </c:pt>
                <c:pt idx="14269">
                  <c:v>1.7518443200970069E-5</c:v>
                </c:pt>
                <c:pt idx="14270">
                  <c:v>1.765443266776856E-5</c:v>
                </c:pt>
                <c:pt idx="14271">
                  <c:v>1.7558788385940719E-5</c:v>
                </c:pt>
                <c:pt idx="14272">
                  <c:v>1.75334880623268E-5</c:v>
                </c:pt>
                <c:pt idx="14273">
                  <c:v>1.762036845320836E-5</c:v>
                </c:pt>
                <c:pt idx="14274">
                  <c:v>1.7519843822810799E-5</c:v>
                </c:pt>
                <c:pt idx="14275">
                  <c:v>1.7544751244713549E-5</c:v>
                </c:pt>
                <c:pt idx="14276">
                  <c:v>1.7567166651133451E-5</c:v>
                </c:pt>
                <c:pt idx="14277">
                  <c:v>1.7483629562775601E-5</c:v>
                </c:pt>
                <c:pt idx="14278">
                  <c:v>1.752279058564454E-5</c:v>
                </c:pt>
                <c:pt idx="14279">
                  <c:v>1.7504851712146771E-5</c:v>
                </c:pt>
                <c:pt idx="14280">
                  <c:v>1.7457390640629459E-5</c:v>
                </c:pt>
                <c:pt idx="14281">
                  <c:v>1.749543298501521E-5</c:v>
                </c:pt>
                <c:pt idx="14282">
                  <c:v>1.746390626067296E-5</c:v>
                </c:pt>
                <c:pt idx="14283">
                  <c:v>1.7449143342673779E-5</c:v>
                </c:pt>
                <c:pt idx="14284">
                  <c:v>1.7475131244282242E-5</c:v>
                </c:pt>
                <c:pt idx="14285">
                  <c:v>1.7441760064684789E-5</c:v>
                </c:pt>
                <c:pt idx="14286">
                  <c:v>1.744307519402355E-5</c:v>
                </c:pt>
                <c:pt idx="14287">
                  <c:v>1.7450605810154229E-5</c:v>
                </c:pt>
                <c:pt idx="14288">
                  <c:v>1.7420865333406251E-5</c:v>
                </c:pt>
                <c:pt idx="14289">
                  <c:v>1.742749918776099E-5</c:v>
                </c:pt>
                <c:pt idx="14290">
                  <c:v>1.7422031305613931E-5</c:v>
                </c:pt>
                <c:pt idx="14291">
                  <c:v>1.7401152945240032E-5</c:v>
                </c:pt>
                <c:pt idx="14292">
                  <c:v>1.740878906275611E-5</c:v>
                </c:pt>
                <c:pt idx="14293">
                  <c:v>1.7398389900336039E-5</c:v>
                </c:pt>
                <c:pt idx="14294">
                  <c:v>1.7387366824550551E-5</c:v>
                </c:pt>
                <c:pt idx="14295">
                  <c:v>1.7393113012076359E-5</c:v>
                </c:pt>
                <c:pt idx="14296">
                  <c:v>1.7380925783072602E-5</c:v>
                </c:pt>
                <c:pt idx="14297">
                  <c:v>1.7375412426190451E-5</c:v>
                </c:pt>
                <c:pt idx="14298">
                  <c:v>1.7376565665472299E-5</c:v>
                </c:pt>
                <c:pt idx="14299">
                  <c:v>1.736427839205135E-5</c:v>
                </c:pt>
                <c:pt idx="14300">
                  <c:v>1.7360982383252122E-5</c:v>
                </c:pt>
                <c:pt idx="14301">
                  <c:v>1.7358350305585191E-5</c:v>
                </c:pt>
                <c:pt idx="14302">
                  <c:v>1.7347520042676479E-5</c:v>
                </c:pt>
                <c:pt idx="14303">
                  <c:v>1.734585202939343E-5</c:v>
                </c:pt>
                <c:pt idx="14304">
                  <c:v>1.7340902559226379E-5</c:v>
                </c:pt>
                <c:pt idx="14305">
                  <c:v>1.7332886272924949E-5</c:v>
                </c:pt>
                <c:pt idx="14306">
                  <c:v>1.733118006086443E-5</c:v>
                </c:pt>
                <c:pt idx="14307">
                  <c:v>1.73254229594022E-5</c:v>
                </c:pt>
                <c:pt idx="14308">
                  <c:v>1.7319011021754701E-5</c:v>
                </c:pt>
                <c:pt idx="14309">
                  <c:v>1.7316848243353888E-5</c:v>
                </c:pt>
                <c:pt idx="14310">
                  <c:v>1.7310230759903789E-5</c:v>
                </c:pt>
                <c:pt idx="14311">
                  <c:v>1.7304941138718281E-5</c:v>
                </c:pt>
                <c:pt idx="14312">
                  <c:v>1.730159601720516E-5</c:v>
                </c:pt>
                <c:pt idx="14313">
                  <c:v>1.7295278667006642E-5</c:v>
                </c:pt>
                <c:pt idx="14314">
                  <c:v>1.7290680261794481E-5</c:v>
                </c:pt>
                <c:pt idx="14315">
                  <c:v>1.7286609363509339E-5</c:v>
                </c:pt>
                <c:pt idx="14316">
                  <c:v>1.7280604879488241E-5</c:v>
                </c:pt>
                <c:pt idx="14317">
                  <c:v>1.727658127492759E-5</c:v>
                </c:pt>
                <c:pt idx="14318">
                  <c:v>1.7272119293920699E-5</c:v>
                </c:pt>
                <c:pt idx="14319">
                  <c:v>1.7266587747144509E-5</c:v>
                </c:pt>
                <c:pt idx="14320">
                  <c:v>1.726254413370043E-5</c:v>
                </c:pt>
                <c:pt idx="14321">
                  <c:v>1.7258000298170369E-5</c:v>
                </c:pt>
                <c:pt idx="14322">
                  <c:v>1.7252394172828641E-5</c:v>
                </c:pt>
                <c:pt idx="14323">
                  <c:v>1.7248315998585891E-5</c:v>
                </c:pt>
                <c:pt idx="14324">
                  <c:v>1.7243322872673161E-5</c:v>
                </c:pt>
                <c:pt idx="14325">
                  <c:v>1.7238504369743168E-5</c:v>
                </c:pt>
                <c:pt idx="14326">
                  <c:v>1.7234329789062031E-5</c:v>
                </c:pt>
                <c:pt idx="14327">
                  <c:v>1.7229409422725439E-5</c:v>
                </c:pt>
                <c:pt idx="14328">
                  <c:v>1.7224559996975589E-5</c:v>
                </c:pt>
                <c:pt idx="14329">
                  <c:v>1.7220269000972621E-5</c:v>
                </c:pt>
                <c:pt idx="14330">
                  <c:v>1.7215163097716871E-5</c:v>
                </c:pt>
                <c:pt idx="14331">
                  <c:v>1.7210835721925829E-5</c:v>
                </c:pt>
                <c:pt idx="14332">
                  <c:v>1.7206340999109671E-5</c:v>
                </c:pt>
                <c:pt idx="14333">
                  <c:v>1.7201584341819401E-5</c:v>
                </c:pt>
                <c:pt idx="14334">
                  <c:v>1.719700594549067E-5</c:v>
                </c:pt>
                <c:pt idx="14335">
                  <c:v>1.7192489394801669E-5</c:v>
                </c:pt>
                <c:pt idx="14336">
                  <c:v>1.7187720004585572E-5</c:v>
                </c:pt>
                <c:pt idx="14337">
                  <c:v>1.718319617793895E-5</c:v>
                </c:pt>
                <c:pt idx="14338">
                  <c:v>1.717883424134925E-5</c:v>
                </c:pt>
                <c:pt idx="14339">
                  <c:v>1.7174275853903961E-5</c:v>
                </c:pt>
                <c:pt idx="14340">
                  <c:v>1.7169581042253409E-5</c:v>
                </c:pt>
                <c:pt idx="14341">
                  <c:v>1.7165159079013389E-5</c:v>
                </c:pt>
                <c:pt idx="14342">
                  <c:v>1.7160693460027691E-5</c:v>
                </c:pt>
                <c:pt idx="14343">
                  <c:v>1.7156102330773141E-5</c:v>
                </c:pt>
                <c:pt idx="14344">
                  <c:v>1.715144753688946E-5</c:v>
                </c:pt>
                <c:pt idx="14345">
                  <c:v>1.7146814570878629E-5</c:v>
                </c:pt>
                <c:pt idx="14346">
                  <c:v>1.71425399457803E-5</c:v>
                </c:pt>
                <c:pt idx="14347">
                  <c:v>1.713798155833501E-5</c:v>
                </c:pt>
                <c:pt idx="14348">
                  <c:v>1.713358869892545E-5</c:v>
                </c:pt>
                <c:pt idx="14349">
                  <c:v>1.712901575956494E-5</c:v>
                </c:pt>
                <c:pt idx="14350">
                  <c:v>1.7124591977335509E-5</c:v>
                </c:pt>
                <c:pt idx="14351">
                  <c:v>1.7119964468292889E-5</c:v>
                </c:pt>
                <c:pt idx="14352">
                  <c:v>1.711561162665021E-5</c:v>
                </c:pt>
                <c:pt idx="14353">
                  <c:v>1.711122058623005E-5</c:v>
                </c:pt>
                <c:pt idx="14354">
                  <c:v>1.7106829545809891E-5</c:v>
                </c:pt>
                <c:pt idx="14355">
                  <c:v>1.7102307538152669E-5</c:v>
                </c:pt>
                <c:pt idx="14356">
                  <c:v>1.7097961972467601E-5</c:v>
                </c:pt>
                <c:pt idx="14357">
                  <c:v>1.7093396309064701E-5</c:v>
                </c:pt>
                <c:pt idx="14358">
                  <c:v>1.7088923414121379E-5</c:v>
                </c:pt>
                <c:pt idx="14359">
                  <c:v>1.7084677892853509E-5</c:v>
                </c:pt>
                <c:pt idx="14360">
                  <c:v>1.708017953205854E-5</c:v>
                </c:pt>
                <c:pt idx="14361">
                  <c:v>1.707575756881852E-5</c:v>
                </c:pt>
                <c:pt idx="14362">
                  <c:v>1.7071384718292389E-5</c:v>
                </c:pt>
                <c:pt idx="14363">
                  <c:v>1.7066922737285491E-5</c:v>
                </c:pt>
                <c:pt idx="14364">
                  <c:v>1.706257717160042E-5</c:v>
                </c:pt>
                <c:pt idx="14365">
                  <c:v>1.7058167941286229E-5</c:v>
                </c:pt>
                <c:pt idx="14366">
                  <c:v>1.705372778815217E-5</c:v>
                </c:pt>
                <c:pt idx="14367">
                  <c:v>1.7049438611138609E-5</c:v>
                </c:pt>
                <c:pt idx="14368">
                  <c:v>1.7045151253114451E-5</c:v>
                </c:pt>
                <c:pt idx="14369">
                  <c:v>1.7040672901202921E-5</c:v>
                </c:pt>
                <c:pt idx="14370">
                  <c:v>1.7036336430464871E-5</c:v>
                </c:pt>
                <c:pt idx="14371">
                  <c:v>1.7032012692652639E-5</c:v>
                </c:pt>
                <c:pt idx="14372">
                  <c:v>1.7027859939844351E-5</c:v>
                </c:pt>
                <c:pt idx="14373">
                  <c:v>1.7023266991600391E-5</c:v>
                </c:pt>
                <c:pt idx="14374">
                  <c:v>1.7019076040014621E-5</c:v>
                </c:pt>
                <c:pt idx="14375">
                  <c:v>1.701489600236528E-5</c:v>
                </c:pt>
                <c:pt idx="14376">
                  <c:v>1.7010575902531851E-5</c:v>
                </c:pt>
                <c:pt idx="14377">
                  <c:v>1.7006192138069309E-5</c:v>
                </c:pt>
                <c:pt idx="14378">
                  <c:v>1.7001932064886202E-5</c:v>
                </c:pt>
                <c:pt idx="14379">
                  <c:v>1.6997628335957419E-5</c:v>
                </c:pt>
                <c:pt idx="14380">
                  <c:v>1.6993393728625961E-5</c:v>
                </c:pt>
                <c:pt idx="14381">
                  <c:v>1.6988984498311769E-5</c:v>
                </c:pt>
                <c:pt idx="14382">
                  <c:v>1.6984788089757789E-5</c:v>
                </c:pt>
                <c:pt idx="14383">
                  <c:v>1.698060623311903E-5</c:v>
                </c:pt>
                <c:pt idx="14384">
                  <c:v>1.6976398910628628E-5</c:v>
                </c:pt>
                <c:pt idx="14385">
                  <c:v>1.697219158813823E-5</c:v>
                </c:pt>
                <c:pt idx="14386">
                  <c:v>1.6967860574368391E-5</c:v>
                </c:pt>
                <c:pt idx="14387">
                  <c:v>1.6963867892627601E-5</c:v>
                </c:pt>
                <c:pt idx="14388">
                  <c:v>1.6959675122052431E-5</c:v>
                </c:pt>
                <c:pt idx="14389">
                  <c:v>1.6955315004452132E-5</c:v>
                </c:pt>
                <c:pt idx="14390">
                  <c:v>1.6951367797446441E-5</c:v>
                </c:pt>
                <c:pt idx="14391">
                  <c:v>1.6947276890277859E-5</c:v>
                </c:pt>
                <c:pt idx="14392">
                  <c:v>1.694323145784438E-5</c:v>
                </c:pt>
                <c:pt idx="14393">
                  <c:v>1.6939058696152639E-5</c:v>
                </c:pt>
                <c:pt idx="14394">
                  <c:v>1.6935066014411859E-5</c:v>
                </c:pt>
                <c:pt idx="14395">
                  <c:v>1.693079684628174E-5</c:v>
                </c:pt>
                <c:pt idx="14396">
                  <c:v>1.6926955140661452E-5</c:v>
                </c:pt>
                <c:pt idx="14397">
                  <c:v>1.6922702343435961E-5</c:v>
                </c:pt>
                <c:pt idx="14398">
                  <c:v>1.6918595065362751E-5</c:v>
                </c:pt>
                <c:pt idx="14399">
                  <c:v>1.691453326202463E-5</c:v>
                </c:pt>
                <c:pt idx="14400">
                  <c:v>1.6910407794057392E-5</c:v>
                </c:pt>
                <c:pt idx="14401">
                  <c:v>1.6906376913539131E-5</c:v>
                </c:pt>
                <c:pt idx="14402">
                  <c:v>1.6902471543289721E-5</c:v>
                </c:pt>
                <c:pt idx="14403">
                  <c:v>1.6898229660000649E-5</c:v>
                </c:pt>
                <c:pt idx="14404">
                  <c:v>1.689424243522808E-5</c:v>
                </c:pt>
                <c:pt idx="14405">
                  <c:v>1.6890351616893892E-5</c:v>
                </c:pt>
                <c:pt idx="14406">
                  <c:v>1.6886249795788899E-5</c:v>
                </c:pt>
                <c:pt idx="14407">
                  <c:v>1.688229531282559E-5</c:v>
                </c:pt>
                <c:pt idx="14408">
                  <c:v>1.6878289898158979E-5</c:v>
                </c:pt>
                <c:pt idx="14409">
                  <c:v>1.6874184439075179E-5</c:v>
                </c:pt>
                <c:pt idx="14410">
                  <c:v>1.687016447249334E-5</c:v>
                </c:pt>
                <c:pt idx="14411">
                  <c:v>1.686608447926119E-5</c:v>
                </c:pt>
                <c:pt idx="14412">
                  <c:v>1.6862171833054159E-5</c:v>
                </c:pt>
                <c:pt idx="14413">
                  <c:v>1.6858113667694848E-5</c:v>
                </c:pt>
                <c:pt idx="14414">
                  <c:v>1.685430106590502E-5</c:v>
                </c:pt>
                <c:pt idx="14415">
                  <c:v>1.6850246538524519E-5</c:v>
                </c:pt>
                <c:pt idx="14416">
                  <c:v>1.6846268408698961E-5</c:v>
                </c:pt>
                <c:pt idx="14417">
                  <c:v>1.684229209786281E-5</c:v>
                </c:pt>
                <c:pt idx="14418">
                  <c:v>1.6838232113514099E-5</c:v>
                </c:pt>
                <c:pt idx="14419">
                  <c:v>1.683450500422623E-5</c:v>
                </c:pt>
                <c:pt idx="14420">
                  <c:v>1.683042682998348E-5</c:v>
                </c:pt>
                <c:pt idx="14421">
                  <c:v>1.6826448700157929E-5</c:v>
                </c:pt>
                <c:pt idx="14422">
                  <c:v>1.6822479665279388E-5</c:v>
                </c:pt>
                <c:pt idx="14423">
                  <c:v>1.6818619769765061E-5</c:v>
                </c:pt>
                <c:pt idx="14424">
                  <c:v>1.6814465197967369E-5</c:v>
                </c:pt>
                <c:pt idx="14425">
                  <c:v>1.6810665329103361E-5</c:v>
                </c:pt>
                <c:pt idx="14426">
                  <c:v>1.6806670828373171E-5</c:v>
                </c:pt>
                <c:pt idx="14427">
                  <c:v>1.6802685422589999E-5</c:v>
                </c:pt>
                <c:pt idx="14428">
                  <c:v>1.6798770957393568E-5</c:v>
                </c:pt>
                <c:pt idx="14429">
                  <c:v>1.6794838302303109E-5</c:v>
                </c:pt>
                <c:pt idx="14430">
                  <c:v>1.6790989320725199E-5</c:v>
                </c:pt>
                <c:pt idx="14431">
                  <c:v>1.678694206930231E-5</c:v>
                </c:pt>
                <c:pt idx="14432">
                  <c:v>1.678294938756153E-5</c:v>
                </c:pt>
                <c:pt idx="14433">
                  <c:v>1.6779231373220679E-5</c:v>
                </c:pt>
                <c:pt idx="14434">
                  <c:v>1.6775069525465369E-5</c:v>
                </c:pt>
                <c:pt idx="14435">
                  <c:v>1.677125510468613E-5</c:v>
                </c:pt>
                <c:pt idx="14436">
                  <c:v>1.6767291526775811E-5</c:v>
                </c:pt>
                <c:pt idx="14437">
                  <c:v>1.6763220628490672E-5</c:v>
                </c:pt>
                <c:pt idx="14438">
                  <c:v>1.6759364370955151E-5</c:v>
                </c:pt>
                <c:pt idx="14439">
                  <c:v>1.6755568140069951E-5</c:v>
                </c:pt>
                <c:pt idx="14440">
                  <c:v>1.6751473594922569E-5</c:v>
                </c:pt>
                <c:pt idx="14441">
                  <c:v>1.6747671907069162E-5</c:v>
                </c:pt>
                <c:pt idx="14442">
                  <c:v>1.674386294325814E-5</c:v>
                </c:pt>
                <c:pt idx="14443">
                  <c:v>1.673987208050676E-5</c:v>
                </c:pt>
                <c:pt idx="14444">
                  <c:v>1.67360485647805E-5</c:v>
                </c:pt>
                <c:pt idx="14445">
                  <c:v>1.6731984942452979E-5</c:v>
                </c:pt>
                <c:pt idx="14446">
                  <c:v>1.6728097762097601E-5</c:v>
                </c:pt>
                <c:pt idx="14447">
                  <c:v>1.6724248780519702E-5</c:v>
                </c:pt>
                <c:pt idx="14448">
                  <c:v>1.6720417988835831E-5</c:v>
                </c:pt>
                <c:pt idx="14449">
                  <c:v>1.6716459867893722E-5</c:v>
                </c:pt>
                <c:pt idx="14450">
                  <c:v>1.6712774595362131E-5</c:v>
                </c:pt>
                <c:pt idx="14451">
                  <c:v>1.670882738835644E-5</c:v>
                </c:pt>
                <c:pt idx="14452">
                  <c:v>1.6704712834325619E-5</c:v>
                </c:pt>
                <c:pt idx="14453">
                  <c:v>1.6700965716154311E-5</c:v>
                </c:pt>
                <c:pt idx="14454">
                  <c:v>1.6697122191544619E-5</c:v>
                </c:pt>
                <c:pt idx="14455">
                  <c:v>1.6693209545337598E-5</c:v>
                </c:pt>
                <c:pt idx="14456">
                  <c:v>1.6689327821950432E-5</c:v>
                </c:pt>
                <c:pt idx="14457">
                  <c:v>1.6685396985849369E-5</c:v>
                </c:pt>
                <c:pt idx="14458">
                  <c:v>1.6681511624483392E-5</c:v>
                </c:pt>
                <c:pt idx="14459">
                  <c:v>1.6677709936629981E-5</c:v>
                </c:pt>
                <c:pt idx="14460">
                  <c:v>1.667388460191432E-5</c:v>
                </c:pt>
                <c:pt idx="14461">
                  <c:v>1.6670212062308561E-5</c:v>
                </c:pt>
                <c:pt idx="14462">
                  <c:v>1.6666141164023429E-5</c:v>
                </c:pt>
                <c:pt idx="14463">
                  <c:v>1.6662244888721031E-5</c:v>
                </c:pt>
                <c:pt idx="14464">
                  <c:v>1.6658461390761659E-5</c:v>
                </c:pt>
                <c:pt idx="14465">
                  <c:v>1.665456329646986E-5</c:v>
                </c:pt>
                <c:pt idx="14466">
                  <c:v>1.665068157308269E-5</c:v>
                </c:pt>
                <c:pt idx="14467">
                  <c:v>1.6646868971292861E-5</c:v>
                </c:pt>
                <c:pt idx="14468">
                  <c:v>1.6643052731524222E-5</c:v>
                </c:pt>
                <c:pt idx="14469">
                  <c:v>1.6639374734950248E-5</c:v>
                </c:pt>
                <c:pt idx="14470">
                  <c:v>1.6635498468531299E-5</c:v>
                </c:pt>
                <c:pt idx="14471">
                  <c:v>1.663162765908055E-5</c:v>
                </c:pt>
                <c:pt idx="14472">
                  <c:v>1.662771683186293E-5</c:v>
                </c:pt>
                <c:pt idx="14473">
                  <c:v>1.662392241996713E-5</c:v>
                </c:pt>
                <c:pt idx="14474">
                  <c:v>1.662006798142102E-5</c:v>
                </c:pt>
                <c:pt idx="14475">
                  <c:v>1.6616260836599391E-5</c:v>
                </c:pt>
                <c:pt idx="14476">
                  <c:v>1.6612468243693002E-5</c:v>
                </c:pt>
                <c:pt idx="14477">
                  <c:v>1.660857378738001E-5</c:v>
                </c:pt>
                <c:pt idx="14478">
                  <c:v>1.6604848497081551E-5</c:v>
                </c:pt>
                <c:pt idx="14479">
                  <c:v>1.660106863710098E-5</c:v>
                </c:pt>
                <c:pt idx="14480">
                  <c:v>1.6597208741586659E-5</c:v>
                </c:pt>
                <c:pt idx="14481">
                  <c:v>1.659348345128819E-5</c:v>
                </c:pt>
                <c:pt idx="14482">
                  <c:v>1.6589641745667901E-5</c:v>
                </c:pt>
                <c:pt idx="14483">
                  <c:v>1.658569271967281E-5</c:v>
                </c:pt>
                <c:pt idx="14484">
                  <c:v>1.658201472309884E-5</c:v>
                </c:pt>
                <c:pt idx="14485">
                  <c:v>1.6578116628807041E-5</c:v>
                </c:pt>
                <c:pt idx="14486">
                  <c:v>1.6574409528402612E-5</c:v>
                </c:pt>
                <c:pt idx="14487">
                  <c:v>1.6570667867199521E-5</c:v>
                </c:pt>
                <c:pt idx="14488">
                  <c:v>1.6566817066632211E-5</c:v>
                </c:pt>
                <c:pt idx="14489">
                  <c:v>1.656312269915361E-5</c:v>
                </c:pt>
                <c:pt idx="14490">
                  <c:v>1.6559228242840621E-5</c:v>
                </c:pt>
                <c:pt idx="14491">
                  <c:v>1.6555559341213669E-5</c:v>
                </c:pt>
                <c:pt idx="14492">
                  <c:v>1.6551604858250361E-5</c:v>
                </c:pt>
                <c:pt idx="14493">
                  <c:v>1.6548068742849861E-5</c:v>
                </c:pt>
                <c:pt idx="14494">
                  <c:v>1.6544090613024309E-5</c:v>
                </c:pt>
                <c:pt idx="14495">
                  <c:v>1.6540354408789429E-5</c:v>
                </c:pt>
                <c:pt idx="14496">
                  <c:v>1.6536687326151881E-5</c:v>
                </c:pt>
                <c:pt idx="14497">
                  <c:v>1.6533032976440151E-5</c:v>
                </c:pt>
                <c:pt idx="14498">
                  <c:v>1.652920218475629E-5</c:v>
                </c:pt>
                <c:pt idx="14499">
                  <c:v>1.6525331375305541E-5</c:v>
                </c:pt>
                <c:pt idx="14500">
                  <c:v>1.65216188179329E-5</c:v>
                </c:pt>
                <c:pt idx="14501">
                  <c:v>1.6517860785825181E-5</c:v>
                </c:pt>
                <c:pt idx="14502">
                  <c:v>1.6514117305632681E-5</c:v>
                </c:pt>
                <c:pt idx="14503">
                  <c:v>1.6510392015334219E-5</c:v>
                </c:pt>
                <c:pt idx="14504">
                  <c:v>1.650655212870333E-5</c:v>
                </c:pt>
                <c:pt idx="14505">
                  <c:v>1.6502937796758491E-5</c:v>
                </c:pt>
                <c:pt idx="14506">
                  <c:v>1.6499063349328939E-5</c:v>
                </c:pt>
                <c:pt idx="14507">
                  <c:v>1.6495514501002621E-5</c:v>
                </c:pt>
                <c:pt idx="14508">
                  <c:v>1.649174555495847E-5</c:v>
                </c:pt>
                <c:pt idx="14509">
                  <c:v>1.6487985703861341E-5</c:v>
                </c:pt>
                <c:pt idx="14510">
                  <c:v>1.6484347725054249E-5</c:v>
                </c:pt>
                <c:pt idx="14511">
                  <c:v>1.648055695113726E-5</c:v>
                </c:pt>
                <c:pt idx="14512">
                  <c:v>1.64768825925421E-5</c:v>
                </c:pt>
                <c:pt idx="14513">
                  <c:v>1.6473148207296621E-5</c:v>
                </c:pt>
                <c:pt idx="14514">
                  <c:v>1.6469279216835279E-5</c:v>
                </c:pt>
                <c:pt idx="14515">
                  <c:v>1.6465650332975201E-5</c:v>
                </c:pt>
                <c:pt idx="14516">
                  <c:v>1.646184318815358E-5</c:v>
                </c:pt>
                <c:pt idx="14517">
                  <c:v>1.645825068408158E-5</c:v>
                </c:pt>
                <c:pt idx="14518">
                  <c:v>1.645447991904803E-5</c:v>
                </c:pt>
                <c:pt idx="14519">
                  <c:v>1.645083466428332E-5</c:v>
                </c:pt>
                <c:pt idx="14520">
                  <c:v>1.6447222151327882E-5</c:v>
                </c:pt>
                <c:pt idx="14521">
                  <c:v>1.6443491404061209E-5</c:v>
                </c:pt>
                <c:pt idx="14522">
                  <c:v>1.6439827959402461E-5</c:v>
                </c:pt>
                <c:pt idx="14523">
                  <c:v>1.6436015357612629E-5</c:v>
                </c:pt>
                <c:pt idx="14524">
                  <c:v>1.6432470147265121E-5</c:v>
                </c:pt>
                <c:pt idx="14525">
                  <c:v>1.6428612070740201E-5</c:v>
                </c:pt>
                <c:pt idx="14526">
                  <c:v>1.6425006833742369E-5</c:v>
                </c:pt>
                <c:pt idx="14527">
                  <c:v>1.6421266991528679E-5</c:v>
                </c:pt>
                <c:pt idx="14528">
                  <c:v>1.64176835824037E-5</c:v>
                </c:pt>
                <c:pt idx="14529">
                  <c:v>1.6414051060564819E-5</c:v>
                </c:pt>
                <c:pt idx="14530">
                  <c:v>1.6410362150054428E-5</c:v>
                </c:pt>
                <c:pt idx="14531">
                  <c:v>1.640667142055463E-5</c:v>
                </c:pt>
                <c:pt idx="14532">
                  <c:v>1.6403035260736939E-5</c:v>
                </c:pt>
                <c:pt idx="14533">
                  <c:v>1.6399433661717921E-5</c:v>
                </c:pt>
                <c:pt idx="14534">
                  <c:v>1.639551373955328E-5</c:v>
                </c:pt>
                <c:pt idx="14535">
                  <c:v>1.639194488234352E-5</c:v>
                </c:pt>
                <c:pt idx="14536">
                  <c:v>1.6388217773055661E-5</c:v>
                </c:pt>
                <c:pt idx="14537">
                  <c:v>1.6384710761485621E-5</c:v>
                </c:pt>
                <c:pt idx="14538">
                  <c:v>1.6380941815441471E-5</c:v>
                </c:pt>
                <c:pt idx="14539">
                  <c:v>1.6377272913814519E-5</c:v>
                </c:pt>
                <c:pt idx="14540">
                  <c:v>1.6373738617403429E-5</c:v>
                </c:pt>
                <c:pt idx="14541">
                  <c:v>1.6370171579183079E-5</c:v>
                </c:pt>
                <c:pt idx="14542">
                  <c:v>1.6366429917979989E-5</c:v>
                </c:pt>
                <c:pt idx="14543">
                  <c:v>1.6362799215130511E-5</c:v>
                </c:pt>
                <c:pt idx="14544">
                  <c:v>1.635911030462012E-5</c:v>
                </c:pt>
                <c:pt idx="14545">
                  <c:v>1.6355441402993162E-5</c:v>
                </c:pt>
                <c:pt idx="14546">
                  <c:v>1.635195076232776E-5</c:v>
                </c:pt>
                <c:pt idx="14547">
                  <c:v>1.6348367353202779E-5</c:v>
                </c:pt>
                <c:pt idx="14548">
                  <c:v>1.6344711184501651E-5</c:v>
                </c:pt>
                <c:pt idx="14549">
                  <c:v>1.6341109585482631E-5</c:v>
                </c:pt>
                <c:pt idx="14550">
                  <c:v>1.6337506167474199E-5</c:v>
                </c:pt>
                <c:pt idx="14551">
                  <c:v>1.6333666280843321E-5</c:v>
                </c:pt>
                <c:pt idx="14552">
                  <c:v>1.633026295166928E-5</c:v>
                </c:pt>
                <c:pt idx="14553">
                  <c:v>1.6326663171639669E-5</c:v>
                </c:pt>
                <c:pt idx="14554">
                  <c:v>1.6323119780281559E-5</c:v>
                </c:pt>
                <c:pt idx="14555">
                  <c:v>1.6319228961947371E-5</c:v>
                </c:pt>
                <c:pt idx="14556">
                  <c:v>1.6315791071974669E-5</c:v>
                </c:pt>
                <c:pt idx="14557">
                  <c:v>1.6312142179231159E-5</c:v>
                </c:pt>
                <c:pt idx="14558">
                  <c:v>1.6308615158777681E-5</c:v>
                </c:pt>
                <c:pt idx="14559">
                  <c:v>1.63049280672567E-5</c:v>
                </c:pt>
                <c:pt idx="14560">
                  <c:v>1.6301353753078729E-5</c:v>
                </c:pt>
                <c:pt idx="14561">
                  <c:v>1.6297808542731221E-5</c:v>
                </c:pt>
                <c:pt idx="14562">
                  <c:v>1.629440521355718E-5</c:v>
                </c:pt>
                <c:pt idx="14563">
                  <c:v>1.629066537134349E-5</c:v>
                </c:pt>
                <c:pt idx="14564">
                  <c:v>1.6287054677377452E-5</c:v>
                </c:pt>
                <c:pt idx="14565">
                  <c:v>1.6283536751871001E-5</c:v>
                </c:pt>
                <c:pt idx="14566">
                  <c:v>1.627996789466124E-5</c:v>
                </c:pt>
                <c:pt idx="14567">
                  <c:v>1.6276360838674009E-5</c:v>
                </c:pt>
                <c:pt idx="14568">
                  <c:v>1.627269011805765E-5</c:v>
                </c:pt>
                <c:pt idx="14569">
                  <c:v>1.626909215701744E-5</c:v>
                </c:pt>
                <c:pt idx="14570">
                  <c:v>1.626569974177983E-5</c:v>
                </c:pt>
                <c:pt idx="14571">
                  <c:v>1.6262174540315751E-5</c:v>
                </c:pt>
                <c:pt idx="14572">
                  <c:v>1.6258349205600101E-5</c:v>
                </c:pt>
                <c:pt idx="14573">
                  <c:v>1.6254905858659189E-5</c:v>
                </c:pt>
                <c:pt idx="14574">
                  <c:v>1.6251513443421569E-5</c:v>
                </c:pt>
                <c:pt idx="14575">
                  <c:v>1.6247762687271461E-5</c:v>
                </c:pt>
                <c:pt idx="14576">
                  <c:v>1.6244308426394131E-5</c:v>
                </c:pt>
                <c:pt idx="14577">
                  <c:v>1.6240783224930059E-5</c:v>
                </c:pt>
                <c:pt idx="14578">
                  <c:v>1.6237303498201069E-5</c:v>
                </c:pt>
                <c:pt idx="14579">
                  <c:v>1.6233698261203241E-5</c:v>
                </c:pt>
                <c:pt idx="14580">
                  <c:v>1.6230160326813351E-5</c:v>
                </c:pt>
                <c:pt idx="14581">
                  <c:v>1.6226538718910891E-5</c:v>
                </c:pt>
                <c:pt idx="14582">
                  <c:v>1.622313175175805E-5</c:v>
                </c:pt>
                <c:pt idx="14583">
                  <c:v>1.62195665325271E-5</c:v>
                </c:pt>
                <c:pt idx="14584">
                  <c:v>1.6216037693084221E-5</c:v>
                </c:pt>
                <c:pt idx="14585">
                  <c:v>1.621245974092744E-5</c:v>
                </c:pt>
                <c:pt idx="14586">
                  <c:v>1.6209021850954741E-5</c:v>
                </c:pt>
                <c:pt idx="14587">
                  <c:v>1.6205538486246951E-5</c:v>
                </c:pt>
                <c:pt idx="14588">
                  <c:v>1.6201776816160421E-5</c:v>
                </c:pt>
                <c:pt idx="14589">
                  <c:v>1.619845352252014E-5</c:v>
                </c:pt>
                <c:pt idx="14590">
                  <c:v>1.6194931959034878E-5</c:v>
                </c:pt>
                <c:pt idx="14591">
                  <c:v>1.6191357644856911E-5</c:v>
                </c:pt>
                <c:pt idx="14592">
                  <c:v>1.6187794244615361E-5</c:v>
                </c:pt>
                <c:pt idx="14593">
                  <c:v>1.618464193597902E-5</c:v>
                </c:pt>
                <c:pt idx="14594">
                  <c:v>1.6181045793928209E-5</c:v>
                </c:pt>
                <c:pt idx="14595">
                  <c:v>1.6177520592464131E-5</c:v>
                </c:pt>
                <c:pt idx="14596">
                  <c:v>1.6174026313819919E-5</c:v>
                </c:pt>
                <c:pt idx="14597">
                  <c:v>1.6170461094588969E-5</c:v>
                </c:pt>
                <c:pt idx="14598">
                  <c:v>1.6166861314559359E-5</c:v>
                </c:pt>
                <c:pt idx="14599">
                  <c:v>1.6163197869900611E-5</c:v>
                </c:pt>
                <c:pt idx="14600">
                  <c:v>1.6159974620677531E-5</c:v>
                </c:pt>
                <c:pt idx="14601">
                  <c:v>1.615646033314988E-5</c:v>
                </c:pt>
                <c:pt idx="14602">
                  <c:v>1.6152966054505669E-5</c:v>
                </c:pt>
                <c:pt idx="14603">
                  <c:v>1.614952270756476E-5</c:v>
                </c:pt>
                <c:pt idx="14604">
                  <c:v>1.6146055713761601E-5</c:v>
                </c:pt>
                <c:pt idx="14605">
                  <c:v>1.614256507309619E-5</c:v>
                </c:pt>
                <c:pt idx="14606">
                  <c:v>1.6139185390784409E-5</c:v>
                </c:pt>
                <c:pt idx="14607">
                  <c:v>1.6135798432514999E-5</c:v>
                </c:pt>
                <c:pt idx="14608">
                  <c:v>1.61322041094536E-5</c:v>
                </c:pt>
                <c:pt idx="14609">
                  <c:v>1.6128829884110019E-5</c:v>
                </c:pt>
                <c:pt idx="14610">
                  <c:v>1.6125284673762511E-5</c:v>
                </c:pt>
                <c:pt idx="14611">
                  <c:v>1.612190499145072E-5</c:v>
                </c:pt>
                <c:pt idx="14612">
                  <c:v>1.611842708371114E-5</c:v>
                </c:pt>
                <c:pt idx="14613">
                  <c:v>1.6114900063257661E-5</c:v>
                </c:pt>
                <c:pt idx="14614">
                  <c:v>1.6111445802380331E-5</c:v>
                </c:pt>
                <c:pt idx="14615">
                  <c:v>1.610793333384208E-5</c:v>
                </c:pt>
                <c:pt idx="14616">
                  <c:v>1.6104770111269321E-5</c:v>
                </c:pt>
                <c:pt idx="14617">
                  <c:v>1.6101319488370791E-5</c:v>
                </c:pt>
                <c:pt idx="14618">
                  <c:v>1.609777609701268E-5</c:v>
                </c:pt>
                <c:pt idx="14619">
                  <c:v>1.6094420061563142E-5</c:v>
                </c:pt>
                <c:pt idx="14620">
                  <c:v>1.60910112754209E-5</c:v>
                </c:pt>
                <c:pt idx="14621">
                  <c:v>1.60874715220416E-5</c:v>
                </c:pt>
                <c:pt idx="14622">
                  <c:v>1.6083880836959E-5</c:v>
                </c:pt>
                <c:pt idx="14623">
                  <c:v>1.6080490240710791E-5</c:v>
                </c:pt>
                <c:pt idx="14624">
                  <c:v>1.607723243068904E-5</c:v>
                </c:pt>
                <c:pt idx="14625">
                  <c:v>1.6073619917733591E-5</c:v>
                </c:pt>
                <c:pt idx="14626">
                  <c:v>1.6070431229309179E-5</c:v>
                </c:pt>
                <c:pt idx="14627">
                  <c:v>1.6066829630290161E-5</c:v>
                </c:pt>
                <c:pt idx="14628">
                  <c:v>1.6063662769738581E-5</c:v>
                </c:pt>
                <c:pt idx="14629">
                  <c:v>1.606025580258574E-5</c:v>
                </c:pt>
                <c:pt idx="14630">
                  <c:v>1.6056781532824971E-5</c:v>
                </c:pt>
                <c:pt idx="14631">
                  <c:v>1.6053483705036339E-5</c:v>
                </c:pt>
                <c:pt idx="14632">
                  <c:v>1.6049942132667638E-5</c:v>
                </c:pt>
                <c:pt idx="14633">
                  <c:v>1.604653152753599E-5</c:v>
                </c:pt>
                <c:pt idx="14634">
                  <c:v>1.6043268260546029E-5</c:v>
                </c:pt>
                <c:pt idx="14635">
                  <c:v>1.603982491360512E-5</c:v>
                </c:pt>
                <c:pt idx="14636">
                  <c:v>1.6036370652727779E-5</c:v>
                </c:pt>
                <c:pt idx="14637">
                  <c:v>1.603312739462126E-5</c:v>
                </c:pt>
                <c:pt idx="14638">
                  <c:v>1.602973134140484E-5</c:v>
                </c:pt>
                <c:pt idx="14639">
                  <c:v>1.6026395314838741E-5</c:v>
                </c:pt>
                <c:pt idx="14640">
                  <c:v>1.6022904674173329E-5</c:v>
                </c:pt>
                <c:pt idx="14641">
                  <c:v>1.6019586837501268E-5</c:v>
                </c:pt>
                <c:pt idx="14642">
                  <c:v>1.601635085535236E-5</c:v>
                </c:pt>
                <c:pt idx="14643">
                  <c:v>1.6012816558941271E-5</c:v>
                </c:pt>
                <c:pt idx="14644">
                  <c:v>1.600941686774604E-5</c:v>
                </c:pt>
                <c:pt idx="14645">
                  <c:v>1.6006011719582599E-5</c:v>
                </c:pt>
                <c:pt idx="14646">
                  <c:v>1.6002819393179379E-5</c:v>
                </c:pt>
                <c:pt idx="14647">
                  <c:v>1.5999419701984149E-5</c:v>
                </c:pt>
                <c:pt idx="14648">
                  <c:v>1.5996056390576999E-5</c:v>
                </c:pt>
                <c:pt idx="14649">
                  <c:v>1.5992707631085071E-5</c:v>
                </c:pt>
                <c:pt idx="14650">
                  <c:v>1.5989371604518961E-5</c:v>
                </c:pt>
                <c:pt idx="14651">
                  <c:v>1.5986061043804511E-5</c:v>
                </c:pt>
                <c:pt idx="14652">
                  <c:v>1.598268681846093E-5</c:v>
                </c:pt>
                <c:pt idx="14653">
                  <c:v>1.5979385352693502E-5</c:v>
                </c:pt>
                <c:pt idx="14654">
                  <c:v>1.5976080248947259E-5</c:v>
                </c:pt>
                <c:pt idx="14655">
                  <c:v>1.5972707842593081E-5</c:v>
                </c:pt>
                <c:pt idx="14656">
                  <c:v>1.5969313608366061E-5</c:v>
                </c:pt>
                <c:pt idx="14657">
                  <c:v>1.596598849573638E-5</c:v>
                </c:pt>
                <c:pt idx="14658">
                  <c:v>1.5962617908371609E-5</c:v>
                </c:pt>
                <c:pt idx="14659">
                  <c:v>1.5959330994519408E-5</c:v>
                </c:pt>
                <c:pt idx="14660">
                  <c:v>1.595603680470958E-5</c:v>
                </c:pt>
                <c:pt idx="14661">
                  <c:v>1.5952588000800461E-5</c:v>
                </c:pt>
                <c:pt idx="14662">
                  <c:v>1.5949408407323059E-5</c:v>
                </c:pt>
                <c:pt idx="14663">
                  <c:v>1.5946141502354291E-5</c:v>
                </c:pt>
                <c:pt idx="14664">
                  <c:v>1.594279274286237E-5</c:v>
                </c:pt>
                <c:pt idx="14665">
                  <c:v>1.5939594959490929E-5</c:v>
                </c:pt>
                <c:pt idx="14666">
                  <c:v>1.5936220734147352E-5</c:v>
                </c:pt>
                <c:pt idx="14667">
                  <c:v>1.5932881069602441E-5</c:v>
                </c:pt>
                <c:pt idx="14668">
                  <c:v>1.5929548681015149E-5</c:v>
                </c:pt>
                <c:pt idx="14669">
                  <c:v>1.5926292689982802E-5</c:v>
                </c:pt>
                <c:pt idx="14670">
                  <c:v>1.5922916645649821E-5</c:v>
                </c:pt>
                <c:pt idx="14671">
                  <c:v>1.591977161297109E-5</c:v>
                </c:pt>
                <c:pt idx="14672">
                  <c:v>1.5916417396510951E-5</c:v>
                </c:pt>
                <c:pt idx="14673">
                  <c:v>1.5913223251118321E-5</c:v>
                </c:pt>
                <c:pt idx="14674">
                  <c:v>1.5909890862531029E-5</c:v>
                </c:pt>
                <c:pt idx="14675">
                  <c:v>1.5906700355117209E-5</c:v>
                </c:pt>
                <c:pt idx="14676">
                  <c:v>1.590342617419083E-5</c:v>
                </c:pt>
                <c:pt idx="14677">
                  <c:v>1.590008469065651E-5</c:v>
                </c:pt>
                <c:pt idx="14678">
                  <c:v>1.5896743207122199E-5</c:v>
                </c:pt>
                <c:pt idx="14679">
                  <c:v>1.589344174135476E-5</c:v>
                </c:pt>
                <c:pt idx="14680">
                  <c:v>1.5890063878032379E-5</c:v>
                </c:pt>
                <c:pt idx="14681">
                  <c:v>1.5887013432802629E-5</c:v>
                </c:pt>
                <c:pt idx="14682">
                  <c:v>1.588356644788291E-5</c:v>
                </c:pt>
                <c:pt idx="14683">
                  <c:v>1.5880390492384319E-5</c:v>
                </c:pt>
                <c:pt idx="14684">
                  <c:v>1.5877132682362571E-5</c:v>
                </c:pt>
                <c:pt idx="14685">
                  <c:v>1.587398037372623E-5</c:v>
                </c:pt>
                <c:pt idx="14686">
                  <c:v>1.5870838979026299E-5</c:v>
                </c:pt>
                <c:pt idx="14687">
                  <c:v>1.58674502017675E-5</c:v>
                </c:pt>
                <c:pt idx="14688">
                  <c:v>1.5864230590523221E-5</c:v>
                </c:pt>
                <c:pt idx="14689">
                  <c:v>1.5861010979278941E-5</c:v>
                </c:pt>
                <c:pt idx="14690">
                  <c:v>1.5857707694522109E-5</c:v>
                </c:pt>
                <c:pt idx="14691">
                  <c:v>1.5854606317589059E-5</c:v>
                </c:pt>
                <c:pt idx="14692">
                  <c:v>1.5851406715228219E-5</c:v>
                </c:pt>
                <c:pt idx="14693">
                  <c:v>1.584807614563033E-5</c:v>
                </c:pt>
                <c:pt idx="14694">
                  <c:v>1.584494384587742E-5</c:v>
                </c:pt>
                <c:pt idx="14695">
                  <c:v>1.5841722415643741E-5</c:v>
                </c:pt>
                <c:pt idx="14696">
                  <c:v>1.583829362061806E-5</c:v>
                </c:pt>
                <c:pt idx="14697">
                  <c:v>1.583515040692873E-5</c:v>
                </c:pt>
                <c:pt idx="14698">
                  <c:v>1.58319544425467E-5</c:v>
                </c:pt>
                <c:pt idx="14699">
                  <c:v>1.5828692994546149E-5</c:v>
                </c:pt>
                <c:pt idx="14700">
                  <c:v>1.5825551599846222E-5</c:v>
                </c:pt>
                <c:pt idx="14701">
                  <c:v>1.5822435670997951E-5</c:v>
                </c:pt>
                <c:pt idx="14702">
                  <c:v>1.5819170585018579E-5</c:v>
                </c:pt>
                <c:pt idx="14703">
                  <c:v>1.581580727361143E-5</c:v>
                </c:pt>
                <c:pt idx="14704">
                  <c:v>1.5812764104339291E-5</c:v>
                </c:pt>
                <c:pt idx="14705">
                  <c:v>1.58095372171374E-5</c:v>
                </c:pt>
                <c:pt idx="14706">
                  <c:v>1.5806264855200421E-5</c:v>
                </c:pt>
                <c:pt idx="14707">
                  <c:v>1.5803243513801139E-5</c:v>
                </c:pt>
                <c:pt idx="14708">
                  <c:v>1.5799878383404579E-5</c:v>
                </c:pt>
                <c:pt idx="14709">
                  <c:v>1.5796849766047671E-5</c:v>
                </c:pt>
                <c:pt idx="14710">
                  <c:v>1.5793482816661711E-5</c:v>
                </c:pt>
                <c:pt idx="14711">
                  <c:v>1.5790405086590908E-5</c:v>
                </c:pt>
                <c:pt idx="14712">
                  <c:v>1.5787351003382352E-5</c:v>
                </c:pt>
                <c:pt idx="14713">
                  <c:v>1.578385854372755E-5</c:v>
                </c:pt>
                <c:pt idx="14714">
                  <c:v>1.5781020920258019E-5</c:v>
                </c:pt>
                <c:pt idx="14715">
                  <c:v>1.5777613953105171E-5</c:v>
                </c:pt>
                <c:pt idx="14716">
                  <c:v>1.5774625353515152E-5</c:v>
                </c:pt>
                <c:pt idx="14717">
                  <c:v>1.5771371181472201E-5</c:v>
                </c:pt>
                <c:pt idx="14718">
                  <c:v>1.5768217053846459E-5</c:v>
                </c:pt>
                <c:pt idx="14719">
                  <c:v>1.576508111611474E-5</c:v>
                </c:pt>
                <c:pt idx="14720">
                  <c:v>1.576180511619896E-5</c:v>
                </c:pt>
                <c:pt idx="14721">
                  <c:v>1.5758792869746688E-5</c:v>
                </c:pt>
                <c:pt idx="14722">
                  <c:v>1.5755731510580521E-5</c:v>
                </c:pt>
                <c:pt idx="14723">
                  <c:v>1.5752466424601149E-5</c:v>
                </c:pt>
                <c:pt idx="14724">
                  <c:v>1.5749294107081369E-5</c:v>
                </c:pt>
                <c:pt idx="14725">
                  <c:v>1.5746241842862219E-5</c:v>
                </c:pt>
                <c:pt idx="14726">
                  <c:v>1.5742989489808679E-5</c:v>
                </c:pt>
                <c:pt idx="14727">
                  <c:v>1.5739886293886229E-5</c:v>
                </c:pt>
                <c:pt idx="14728">
                  <c:v>1.5736655768705529E-5</c:v>
                </c:pt>
                <c:pt idx="14729">
                  <c:v>1.5733570762677122E-5</c:v>
                </c:pt>
                <c:pt idx="14730">
                  <c:v>1.573050394654274E-5</c:v>
                </c:pt>
                <c:pt idx="14731">
                  <c:v>1.572727705934085E-5</c:v>
                </c:pt>
                <c:pt idx="14732">
                  <c:v>1.5724272088846188E-5</c:v>
                </c:pt>
                <c:pt idx="14733">
                  <c:v>1.5721021554782059E-5</c:v>
                </c:pt>
                <c:pt idx="14734">
                  <c:v>1.5717905625933781E-5</c:v>
                </c:pt>
                <c:pt idx="14735">
                  <c:v>1.5714915207354348E-5</c:v>
                </c:pt>
                <c:pt idx="14736">
                  <c:v>1.5711804735474288E-5</c:v>
                </c:pt>
                <c:pt idx="14737">
                  <c:v>1.5708670616731979E-5</c:v>
                </c:pt>
                <c:pt idx="14738">
                  <c:v>1.5705489204265181E-5</c:v>
                </c:pt>
                <c:pt idx="14739">
                  <c:v>1.5702384189353321E-5</c:v>
                </c:pt>
                <c:pt idx="14740">
                  <c:v>1.5699497453169901E-5</c:v>
                </c:pt>
                <c:pt idx="14741">
                  <c:v>1.569623782415874E-5</c:v>
                </c:pt>
                <c:pt idx="14742">
                  <c:v>1.5693294699303809E-5</c:v>
                </c:pt>
                <c:pt idx="14743">
                  <c:v>1.5690173313487321E-5</c:v>
                </c:pt>
                <c:pt idx="14744">
                  <c:v>1.568694096931722E-5</c:v>
                </c:pt>
                <c:pt idx="14745">
                  <c:v>1.568391598993912E-5</c:v>
                </c:pt>
                <c:pt idx="14746">
                  <c:v>1.5680907381465659E-5</c:v>
                </c:pt>
                <c:pt idx="14747">
                  <c:v>1.5677689589210789E-5</c:v>
                </c:pt>
                <c:pt idx="14748">
                  <c:v>1.5674635506002229E-5</c:v>
                </c:pt>
                <c:pt idx="14749">
                  <c:v>1.567156141391024E-5</c:v>
                </c:pt>
                <c:pt idx="14750">
                  <c:v>1.5668578271288421E-5</c:v>
                </c:pt>
                <c:pt idx="14751">
                  <c:v>1.5665451428503729E-5</c:v>
                </c:pt>
                <c:pt idx="14752">
                  <c:v>1.566240280226339E-5</c:v>
                </c:pt>
                <c:pt idx="14753">
                  <c:v>1.5659390555811111E-5</c:v>
                </c:pt>
                <c:pt idx="14754">
                  <c:v>1.5656261894037019E-5</c:v>
                </c:pt>
                <c:pt idx="14755">
                  <c:v>1.5653229638701301E-5</c:v>
                </c:pt>
                <c:pt idx="14756">
                  <c:v>1.5650184650439769E-5</c:v>
                </c:pt>
                <c:pt idx="14757">
                  <c:v>1.564708691148553E-5</c:v>
                </c:pt>
                <c:pt idx="14758">
                  <c:v>1.5644045561202798E-5</c:v>
                </c:pt>
                <c:pt idx="14759">
                  <c:v>1.5641058780602179E-5</c:v>
                </c:pt>
                <c:pt idx="14760">
                  <c:v>1.5637939213775098E-5</c:v>
                </c:pt>
                <c:pt idx="14761">
                  <c:v>1.5634912415407601E-5</c:v>
                </c:pt>
                <c:pt idx="14762">
                  <c:v>1.5631807400495749E-5</c:v>
                </c:pt>
                <c:pt idx="14763">
                  <c:v>1.562876786920242E-5</c:v>
                </c:pt>
                <c:pt idx="14764">
                  <c:v>1.5625793821527619E-5</c:v>
                </c:pt>
                <c:pt idx="14765">
                  <c:v>1.562271609145682E-5</c:v>
                </c:pt>
                <c:pt idx="14766">
                  <c:v>1.5619540135958229E-5</c:v>
                </c:pt>
                <c:pt idx="14767">
                  <c:v>1.5616655218764212E-5</c:v>
                </c:pt>
                <c:pt idx="14768">
                  <c:v>1.5613653886248361E-5</c:v>
                </c:pt>
                <c:pt idx="14769">
                  <c:v>1.5610694390488788E-5</c:v>
                </c:pt>
                <c:pt idx="14770">
                  <c:v>1.5607558452757079E-5</c:v>
                </c:pt>
                <c:pt idx="14771">
                  <c:v>1.5604653526679609E-5</c:v>
                </c:pt>
                <c:pt idx="14772">
                  <c:v>1.5601539416820739E-5</c:v>
                </c:pt>
                <c:pt idx="14773">
                  <c:v>1.5598621757817451E-5</c:v>
                </c:pt>
                <c:pt idx="14774">
                  <c:v>1.559569682285655E-5</c:v>
                </c:pt>
                <c:pt idx="14775">
                  <c:v>1.5592369891237471E-5</c:v>
                </c:pt>
                <c:pt idx="14776">
                  <c:v>1.5589590475428849E-5</c:v>
                </c:pt>
                <c:pt idx="14777">
                  <c:v>1.5586580047965981E-5</c:v>
                </c:pt>
                <c:pt idx="14778">
                  <c:v>1.558343683427665E-5</c:v>
                </c:pt>
                <c:pt idx="14779">
                  <c:v>1.558049189043231E-5</c:v>
                </c:pt>
                <c:pt idx="14780">
                  <c:v>1.557755786052439E-5</c:v>
                </c:pt>
                <c:pt idx="14781">
                  <c:v>1.5574572898913171E-5</c:v>
                </c:pt>
                <c:pt idx="14782">
                  <c:v>1.5571604308206591E-5</c:v>
                </c:pt>
                <c:pt idx="14783">
                  <c:v>1.556853567308281E-5</c:v>
                </c:pt>
                <c:pt idx="14784">
                  <c:v>1.5565650755888779E-5</c:v>
                </c:pt>
                <c:pt idx="14785">
                  <c:v>1.5562656699330549E-5</c:v>
                </c:pt>
                <c:pt idx="14786">
                  <c:v>1.5559659004793499E-5</c:v>
                </c:pt>
                <c:pt idx="14787">
                  <c:v>1.5556577636743899E-5</c:v>
                </c:pt>
                <c:pt idx="14788">
                  <c:v>1.55537054524757E-5</c:v>
                </c:pt>
                <c:pt idx="14789">
                  <c:v>1.5550698662991639E-5</c:v>
                </c:pt>
                <c:pt idx="14790">
                  <c:v>1.554768277856056E-5</c:v>
                </c:pt>
                <c:pt idx="14791">
                  <c:v>1.5544808775302951E-5</c:v>
                </c:pt>
                <c:pt idx="14792">
                  <c:v>1.5541821994702328E-5</c:v>
                </c:pt>
                <c:pt idx="14793">
                  <c:v>1.5539020751020871E-5</c:v>
                </c:pt>
                <c:pt idx="14794">
                  <c:v>1.5536197679466571E-5</c:v>
                </c:pt>
                <c:pt idx="14795">
                  <c:v>1.5532894394709729E-5</c:v>
                </c:pt>
                <c:pt idx="14796">
                  <c:v>1.5530014934483919E-5</c:v>
                </c:pt>
                <c:pt idx="14797">
                  <c:v>1.552711546537466E-5</c:v>
                </c:pt>
                <c:pt idx="14798">
                  <c:v>1.5524192349403169E-5</c:v>
                </c:pt>
                <c:pt idx="14799">
                  <c:v>1.552126923343167E-5</c:v>
                </c:pt>
                <c:pt idx="14800">
                  <c:v>1.551824425405357E-5</c:v>
                </c:pt>
                <c:pt idx="14801">
                  <c:v>1.5515432096435688E-5</c:v>
                </c:pt>
                <c:pt idx="14802">
                  <c:v>1.5512541722273451E-5</c:v>
                </c:pt>
                <c:pt idx="14803">
                  <c:v>1.550951128592715E-5</c:v>
                </c:pt>
                <c:pt idx="14804">
                  <c:v>1.5506640920648351E-5</c:v>
                </c:pt>
                <c:pt idx="14805">
                  <c:v>1.5503475879086182E-5</c:v>
                </c:pt>
                <c:pt idx="14806">
                  <c:v>1.55006637214683E-5</c:v>
                </c:pt>
                <c:pt idx="14807">
                  <c:v>1.549772969156038E-5</c:v>
                </c:pt>
                <c:pt idx="14808">
                  <c:v>1.549479202367365E-5</c:v>
                </c:pt>
                <c:pt idx="14809">
                  <c:v>1.549202534079086E-5</c:v>
                </c:pt>
                <c:pt idx="14810">
                  <c:v>1.5489038560190241E-5</c:v>
                </c:pt>
                <c:pt idx="14811">
                  <c:v>1.548617183289025E-5</c:v>
                </c:pt>
                <c:pt idx="14812">
                  <c:v>1.5483272363781001E-5</c:v>
                </c:pt>
                <c:pt idx="14813">
                  <c:v>1.5480400179512799E-5</c:v>
                </c:pt>
                <c:pt idx="14814">
                  <c:v>1.5477353372261859E-5</c:v>
                </c:pt>
                <c:pt idx="14815">
                  <c:v>1.5474470274057239E-5</c:v>
                </c:pt>
                <c:pt idx="14816">
                  <c:v>1.5471750884898942E-5</c:v>
                </c:pt>
                <c:pt idx="14817">
                  <c:v>1.5468704077647999E-5</c:v>
                </c:pt>
                <c:pt idx="14818">
                  <c:v>1.546603198221419E-5</c:v>
                </c:pt>
                <c:pt idx="14819">
                  <c:v>1.5462970623048019E-5</c:v>
                </c:pt>
                <c:pt idx="14820">
                  <c:v>1.5460103895748031E-5</c:v>
                </c:pt>
                <c:pt idx="14821">
                  <c:v>1.5457169865840111E-5</c:v>
                </c:pt>
                <c:pt idx="14822">
                  <c:v>1.5454254025826231E-5</c:v>
                </c:pt>
                <c:pt idx="14823">
                  <c:v>1.5451405488420281E-5</c:v>
                </c:pt>
                <c:pt idx="14824">
                  <c:v>1.544857514090836E-5</c:v>
                </c:pt>
                <c:pt idx="14825">
                  <c:v>1.544580300105736E-5</c:v>
                </c:pt>
                <c:pt idx="14826">
                  <c:v>1.5442859876202419E-5</c:v>
                </c:pt>
                <c:pt idx="14827">
                  <c:v>1.5439878552570011E-5</c:v>
                </c:pt>
                <c:pt idx="14828">
                  <c:v>1.5437093679793179E-5</c:v>
                </c:pt>
                <c:pt idx="14829">
                  <c:v>1.5434256056323651E-5</c:v>
                </c:pt>
                <c:pt idx="14830">
                  <c:v>1.5431329302373339E-5</c:v>
                </c:pt>
                <c:pt idx="14831">
                  <c:v>1.542856989544816E-5</c:v>
                </c:pt>
                <c:pt idx="14832">
                  <c:v>1.5425712263095189E-5</c:v>
                </c:pt>
                <c:pt idx="14833">
                  <c:v>1.542286736366805E-5</c:v>
                </c:pt>
                <c:pt idx="14834">
                  <c:v>1.541998608445283E-5</c:v>
                </c:pt>
                <c:pt idx="14835">
                  <c:v>1.541715755593032E-5</c:v>
                </c:pt>
                <c:pt idx="14836">
                  <c:v>1.5414381778100509E-5</c:v>
                </c:pt>
                <c:pt idx="14837">
                  <c:v>1.541148594697006E-5</c:v>
                </c:pt>
                <c:pt idx="14838">
                  <c:v>1.5408613762701862E-5</c:v>
                </c:pt>
                <c:pt idx="14839">
                  <c:v>1.5405854355776679E-5</c:v>
                </c:pt>
                <c:pt idx="14840">
                  <c:v>1.5402974895550869E-5</c:v>
                </c:pt>
                <c:pt idx="14841">
                  <c:v>1.540021366963629E-5</c:v>
                </c:pt>
                <c:pt idx="14842">
                  <c:v>1.5397263268823739E-5</c:v>
                </c:pt>
                <c:pt idx="14843">
                  <c:v>1.5394547517644241E-5</c:v>
                </c:pt>
                <c:pt idx="14844">
                  <c:v>1.5391717170132321E-5</c:v>
                </c:pt>
                <c:pt idx="14845">
                  <c:v>1.5388965039164759E-5</c:v>
                </c:pt>
                <c:pt idx="14846">
                  <c:v>1.5386103768832982E-5</c:v>
                </c:pt>
                <c:pt idx="14847">
                  <c:v>1.5383244317490611E-5</c:v>
                </c:pt>
                <c:pt idx="14848">
                  <c:v>1.5380399418063458E-5</c:v>
                </c:pt>
                <c:pt idx="14849">
                  <c:v>1.5377596355392601E-5</c:v>
                </c:pt>
                <c:pt idx="14850">
                  <c:v>1.5375015209428969E-5</c:v>
                </c:pt>
                <c:pt idx="14851">
                  <c:v>1.5371924746432342E-5</c:v>
                </c:pt>
                <c:pt idx="14852">
                  <c:v>1.536911440780386E-5</c:v>
                </c:pt>
                <c:pt idx="14853">
                  <c:v>1.536632044008002E-5</c:v>
                </c:pt>
                <c:pt idx="14854">
                  <c:v>1.5363648344646211E-5</c:v>
                </c:pt>
                <c:pt idx="14855">
                  <c:v>1.536087074782699E-5</c:v>
                </c:pt>
                <c:pt idx="14856">
                  <c:v>1.5358064047177319E-5</c:v>
                </c:pt>
                <c:pt idx="14857">
                  <c:v>1.5355311916209761E-5</c:v>
                </c:pt>
                <c:pt idx="14858">
                  <c:v>1.5352583432104439E-5</c:v>
                </c:pt>
                <c:pt idx="14859">
                  <c:v>1.534968578198459E-5</c:v>
                </c:pt>
                <c:pt idx="14860">
                  <c:v>1.5347102817031551E-5</c:v>
                </c:pt>
                <c:pt idx="14861">
                  <c:v>1.5344056009780619E-5</c:v>
                </c:pt>
                <c:pt idx="14862">
                  <c:v>1.5341291145887229E-5</c:v>
                </c:pt>
                <c:pt idx="14863">
                  <c:v>1.5338688172050748E-5</c:v>
                </c:pt>
                <c:pt idx="14864">
                  <c:v>1.533587783342227E-5</c:v>
                </c:pt>
                <c:pt idx="14865">
                  <c:v>1.533310751256067E-5</c:v>
                </c:pt>
                <c:pt idx="14866">
                  <c:v>1.5330353562603701E-5</c:v>
                </c:pt>
                <c:pt idx="14867">
                  <c:v>1.532757232780568E-5</c:v>
                </c:pt>
                <c:pt idx="14868">
                  <c:v>1.5324845662689771E-5</c:v>
                </c:pt>
                <c:pt idx="14869">
                  <c:v>1.532218084321357E-5</c:v>
                </c:pt>
                <c:pt idx="14870">
                  <c:v>1.5319335943786431E-5</c:v>
                </c:pt>
                <c:pt idx="14871">
                  <c:v>1.5316612916649319E-5</c:v>
                </c:pt>
                <c:pt idx="14872">
                  <c:v>1.531385532871354E-5</c:v>
                </c:pt>
                <c:pt idx="14873">
                  <c:v>1.5311123206629421E-5</c:v>
                </c:pt>
                <c:pt idx="14874">
                  <c:v>1.5308522051782351E-5</c:v>
                </c:pt>
                <c:pt idx="14875">
                  <c:v>1.530566078145057E-5</c:v>
                </c:pt>
                <c:pt idx="14876">
                  <c:v>1.5302886822610159E-5</c:v>
                </c:pt>
                <c:pt idx="14877">
                  <c:v>1.530010194983333E-5</c:v>
                </c:pt>
                <c:pt idx="14878">
                  <c:v>1.5297320715035308E-5</c:v>
                </c:pt>
                <c:pt idx="14879">
                  <c:v>1.5294728655135259E-5</c:v>
                </c:pt>
                <c:pt idx="14880">
                  <c:v>1.5292147509171631E-5</c:v>
                </c:pt>
                <c:pt idx="14881">
                  <c:v>1.528925531601999E-5</c:v>
                </c:pt>
                <c:pt idx="14882">
                  <c:v>1.52864886331372E-5</c:v>
                </c:pt>
                <c:pt idx="14883">
                  <c:v>1.528381108073518E-5</c:v>
                </c:pt>
                <c:pt idx="14884">
                  <c:v>1.5281171727110628E-5</c:v>
                </c:pt>
                <c:pt idx="14885">
                  <c:v>1.5278374121407982E-5</c:v>
                </c:pt>
                <c:pt idx="14886">
                  <c:v>1.527573476778343E-5</c:v>
                </c:pt>
                <c:pt idx="14887">
                  <c:v>1.5273064491339031E-5</c:v>
                </c:pt>
                <c:pt idx="14888">
                  <c:v>1.527034510218073E-5</c:v>
                </c:pt>
                <c:pt idx="14889">
                  <c:v>1.526760024717078E-5</c:v>
                </c:pt>
                <c:pt idx="14890">
                  <c:v>1.526481173641514E-5</c:v>
                </c:pt>
                <c:pt idx="14891">
                  <c:v>1.5262332453858111E-5</c:v>
                </c:pt>
                <c:pt idx="14892">
                  <c:v>1.5259609426720999E-5</c:v>
                </c:pt>
                <c:pt idx="14893">
                  <c:v>1.525700281490572E-5</c:v>
                </c:pt>
                <c:pt idx="14894">
                  <c:v>1.525421066617128E-5</c:v>
                </c:pt>
                <c:pt idx="14895">
                  <c:v>1.525139668956399E-5</c:v>
                </c:pt>
                <c:pt idx="14896">
                  <c:v>1.5248793715727521E-5</c:v>
                </c:pt>
                <c:pt idx="14897">
                  <c:v>1.5246144357661249E-5</c:v>
                </c:pt>
                <c:pt idx="14898">
                  <c:v>1.5243448615365199E-5</c:v>
                </c:pt>
                <c:pt idx="14899">
                  <c:v>1.524077015346847E-5</c:v>
                </c:pt>
                <c:pt idx="14900">
                  <c:v>1.523804985481547E-5</c:v>
                </c:pt>
                <c:pt idx="14901">
                  <c:v>1.5235458704410121E-5</c:v>
                </c:pt>
                <c:pt idx="14902">
                  <c:v>1.5232717487378981E-5</c:v>
                </c:pt>
                <c:pt idx="14903">
                  <c:v>1.523004721093457E-5</c:v>
                </c:pt>
                <c:pt idx="14904">
                  <c:v>1.522747879789677E-5</c:v>
                </c:pt>
                <c:pt idx="14905">
                  <c:v>1.5224944036162921E-5</c:v>
                </c:pt>
                <c:pt idx="14906">
                  <c:v>1.522206821391592E-5</c:v>
                </c:pt>
                <c:pt idx="14907">
                  <c:v>1.5219493434415201E-5</c:v>
                </c:pt>
                <c:pt idx="14908">
                  <c:v>1.521682133898139E-5</c:v>
                </c:pt>
                <c:pt idx="14909">
                  <c:v>1.5214160157484001E-5</c:v>
                </c:pt>
                <c:pt idx="14910">
                  <c:v>1.521166905149585E-5</c:v>
                </c:pt>
                <c:pt idx="14911">
                  <c:v>1.5208884178719019E-5</c:v>
                </c:pt>
                <c:pt idx="14912">
                  <c:v>1.5206288480840159E-5</c:v>
                </c:pt>
                <c:pt idx="14913">
                  <c:v>1.52034381244448E-5</c:v>
                </c:pt>
                <c:pt idx="14914">
                  <c:v>1.5200921552605001E-5</c:v>
                </c:pt>
                <c:pt idx="14915">
                  <c:v>1.519833313068375E-5</c:v>
                </c:pt>
                <c:pt idx="14916">
                  <c:v>1.5195700143522121E-5</c:v>
                </c:pt>
                <c:pt idx="14917">
                  <c:v>1.51930726133287E-5</c:v>
                </c:pt>
                <c:pt idx="14918">
                  <c:v>1.519049146736506E-5</c:v>
                </c:pt>
                <c:pt idx="14919">
                  <c:v>1.518787485110806E-5</c:v>
                </c:pt>
                <c:pt idx="14920">
                  <c:v>1.518522367405239E-5</c:v>
                </c:pt>
                <c:pt idx="14921">
                  <c:v>1.5182704373728481E-5</c:v>
                </c:pt>
                <c:pt idx="14922">
                  <c:v>1.518005956313573E-5</c:v>
                </c:pt>
                <c:pt idx="14923">
                  <c:v>1.517742202850059E-5</c:v>
                </c:pt>
                <c:pt idx="14924">
                  <c:v>1.517479631729657E-5</c:v>
                </c:pt>
                <c:pt idx="14925">
                  <c:v>1.517215514468262E-5</c:v>
                </c:pt>
                <c:pt idx="14926">
                  <c:v>1.516966131021036E-5</c:v>
                </c:pt>
                <c:pt idx="14927">
                  <c:v>1.516700740467058E-5</c:v>
                </c:pt>
                <c:pt idx="14928">
                  <c:v>1.516445627203211E-5</c:v>
                </c:pt>
                <c:pt idx="14929">
                  <c:v>1.516189058747841E-5</c:v>
                </c:pt>
                <c:pt idx="14930">
                  <c:v>1.515913209004793E-5</c:v>
                </c:pt>
                <c:pt idx="14931">
                  <c:v>1.5156814697547821E-5</c:v>
                </c:pt>
                <c:pt idx="14932">
                  <c:v>1.515408166596899E-5</c:v>
                </c:pt>
                <c:pt idx="14933">
                  <c:v>1.515150052000536E-5</c:v>
                </c:pt>
                <c:pt idx="14934">
                  <c:v>1.514889390819008E-5</c:v>
                </c:pt>
                <c:pt idx="14935">
                  <c:v>1.5146161786105949E-5</c:v>
                </c:pt>
                <c:pt idx="14936">
                  <c:v>1.514368614152772E-5</c:v>
                </c:pt>
                <c:pt idx="14937">
                  <c:v>1.514122959633823E-5</c:v>
                </c:pt>
                <c:pt idx="14938">
                  <c:v>1.513865299784811E-5</c:v>
                </c:pt>
                <c:pt idx="14939">
                  <c:v>1.513621282356326E-5</c:v>
                </c:pt>
                <c:pt idx="14940">
                  <c:v>1.513348797743674E-5</c:v>
                </c:pt>
                <c:pt idx="14941">
                  <c:v>1.5130864994716831E-5</c:v>
                </c:pt>
                <c:pt idx="14942">
                  <c:v>1.5128427548916081E-5</c:v>
                </c:pt>
                <c:pt idx="14943">
                  <c:v>1.512575545348227E-5</c:v>
                </c:pt>
                <c:pt idx="14944">
                  <c:v>1.5123321645660329E-5</c:v>
                </c:pt>
                <c:pt idx="14945">
                  <c:v>1.512088965682779E-5</c:v>
                </c:pt>
                <c:pt idx="14946">
                  <c:v>1.5118360352062149E-5</c:v>
                </c:pt>
                <c:pt idx="14947">
                  <c:v>1.511597929493291E-5</c:v>
                </c:pt>
                <c:pt idx="14948">
                  <c:v>1.511358095740434E-5</c:v>
                </c:pt>
                <c:pt idx="14949">
                  <c:v>1.5111453649296889E-5</c:v>
                </c:pt>
                <c:pt idx="14950">
                  <c:v>1.5109396372281481E-5</c:v>
                </c:pt>
                <c:pt idx="14951">
                  <c:v>1.510779293312225E-5</c:v>
                </c:pt>
                <c:pt idx="14952">
                  <c:v>1.5106402315723241E-5</c:v>
                </c:pt>
                <c:pt idx="14953">
                  <c:v>1.5105876627785619E-5</c:v>
                </c:pt>
                <c:pt idx="14954">
                  <c:v>1.510672063886886E-5</c:v>
                </c:pt>
                <c:pt idx="14955">
                  <c:v>1.510929450887488E-5</c:v>
                </c:pt>
                <c:pt idx="14956">
                  <c:v>1.5115389032871461E-5</c:v>
                </c:pt>
                <c:pt idx="14957">
                  <c:v>1.51271533468389E-5</c:v>
                </c:pt>
                <c:pt idx="14958">
                  <c:v>1.5148241800488901E-5</c:v>
                </c:pt>
                <c:pt idx="14959">
                  <c:v>1.518499902886106E-5</c:v>
                </c:pt>
                <c:pt idx="14960">
                  <c:v>1.524800518382108E-5</c:v>
                </c:pt>
                <c:pt idx="14961">
                  <c:v>1.5356465155491609E-5</c:v>
                </c:pt>
                <c:pt idx="14962">
                  <c:v>1.5542049368377772E-5</c:v>
                </c:pt>
                <c:pt idx="14963">
                  <c:v>1.586094731464982E-5</c:v>
                </c:pt>
                <c:pt idx="14964">
                  <c:v>1.640818300074898E-5</c:v>
                </c:pt>
                <c:pt idx="14965">
                  <c:v>1.7354053852614019E-5</c:v>
                </c:pt>
                <c:pt idx="14966">
                  <c:v>1.8979613741976209E-5</c:v>
                </c:pt>
                <c:pt idx="14967">
                  <c:v>2.1786447177873921E-5</c:v>
                </c:pt>
                <c:pt idx="14968">
                  <c:v>2.653842966537923E-5</c:v>
                </c:pt>
                <c:pt idx="14969">
                  <c:v>3.4523905924288563E-5</c:v>
                </c:pt>
                <c:pt idx="14970">
                  <c:v>4.7168177843559533E-5</c:v>
                </c:pt>
                <c:pt idx="14971">
                  <c:v>6.6152402723673731E-5</c:v>
                </c:pt>
                <c:pt idx="14972">
                  <c:v>8.9830275101121515E-5</c:v>
                </c:pt>
                <c:pt idx="14973">
                  <c:v>1.13115536805708E-4</c:v>
                </c:pt>
                <c:pt idx="14974">
                  <c:v>1.2643044465221459E-4</c:v>
                </c:pt>
                <c:pt idx="14975">
                  <c:v>1.016880414681509E-4</c:v>
                </c:pt>
                <c:pt idx="14976">
                  <c:v>5.2809111366514123E-5</c:v>
                </c:pt>
                <c:pt idx="14977">
                  <c:v>1.763354339345824E-5</c:v>
                </c:pt>
                <c:pt idx="14978">
                  <c:v>2.3915199562907219E-5</c:v>
                </c:pt>
                <c:pt idx="14979">
                  <c:v>9.7921425476670265E-3</c:v>
                </c:pt>
                <c:pt idx="14980">
                  <c:v>2.387590333819389E-2</c:v>
                </c:pt>
                <c:pt idx="14981">
                  <c:v>6.2322570011019707E-3</c:v>
                </c:pt>
                <c:pt idx="14982">
                  <c:v>1.2281429022550579E-2</c:v>
                </c:pt>
                <c:pt idx="14983">
                  <c:v>1.044732611626387E-2</c:v>
                </c:pt>
                <c:pt idx="14984">
                  <c:v>2.3964873980730772E-3</c:v>
                </c:pt>
                <c:pt idx="14985">
                  <c:v>1.042894646525383E-2</c:v>
                </c:pt>
                <c:pt idx="14986">
                  <c:v>7.2057978250086308E-3</c:v>
                </c:pt>
                <c:pt idx="14987">
                  <c:v>2.4022492580115799E-3</c:v>
                </c:pt>
                <c:pt idx="14988">
                  <c:v>7.6402248814702034E-3</c:v>
                </c:pt>
                <c:pt idx="14989">
                  <c:v>5.7684932835400096E-3</c:v>
                </c:pt>
                <c:pt idx="14990">
                  <c:v>1.9396741408854721E-3</c:v>
                </c:pt>
                <c:pt idx="14991">
                  <c:v>5.2288449369370937E-3</c:v>
                </c:pt>
                <c:pt idx="14992">
                  <c:v>4.9067717045545578E-3</c:v>
                </c:pt>
                <c:pt idx="14993">
                  <c:v>1.5070484951138501E-3</c:v>
                </c:pt>
                <c:pt idx="14994">
                  <c:v>3.368361853063107E-3</c:v>
                </c:pt>
                <c:pt idx="14995">
                  <c:v>3.8386655505746599E-3</c:v>
                </c:pt>
                <c:pt idx="14996">
                  <c:v>1.023433287627995E-3</c:v>
                </c:pt>
                <c:pt idx="14997">
                  <c:v>2.2701877169311051E-3</c:v>
                </c:pt>
                <c:pt idx="14998">
                  <c:v>2.828725846484303E-3</c:v>
                </c:pt>
                <c:pt idx="14999">
                  <c:v>7.3508714558556676E-4</c:v>
                </c:pt>
                <c:pt idx="15000">
                  <c:v>1.4302068157121539E-3</c:v>
                </c:pt>
                <c:pt idx="15001">
                  <c:v>2.2666438017040491E-3</c:v>
                </c:pt>
                <c:pt idx="15002">
                  <c:v>6.8500754423439503E-4</c:v>
                </c:pt>
                <c:pt idx="15003">
                  <c:v>1.2316961074247961E-3</c:v>
                </c:pt>
                <c:pt idx="15004">
                  <c:v>1.840689335949719E-3</c:v>
                </c:pt>
                <c:pt idx="15005">
                  <c:v>6.2811636598780751E-4</c:v>
                </c:pt>
                <c:pt idx="15006">
                  <c:v>9.8528852686285973E-4</c:v>
                </c:pt>
                <c:pt idx="15007">
                  <c:v>1.352144870907068E-3</c:v>
                </c:pt>
                <c:pt idx="15008">
                  <c:v>5.2556960145011544E-4</c:v>
                </c:pt>
                <c:pt idx="15009">
                  <c:v>7.7833840623497963E-4</c:v>
                </c:pt>
                <c:pt idx="15010">
                  <c:v>1.1350084096193309E-3</c:v>
                </c:pt>
                <c:pt idx="15011">
                  <c:v>6.0782983200624585E-4</c:v>
                </c:pt>
                <c:pt idx="15012">
                  <c:v>6.8122538505122066E-4</c:v>
                </c:pt>
                <c:pt idx="15013">
                  <c:v>9.5303106354549527E-4</c:v>
                </c:pt>
                <c:pt idx="15014">
                  <c:v>5.5284099653363228E-4</c:v>
                </c:pt>
                <c:pt idx="15015">
                  <c:v>5.0289131468161941E-4</c:v>
                </c:pt>
                <c:pt idx="15016">
                  <c:v>7.3759484803304076E-4</c:v>
                </c:pt>
                <c:pt idx="15017">
                  <c:v>4.9861246952787042E-4</c:v>
                </c:pt>
                <c:pt idx="15018">
                  <c:v>4.9175706226378679E-4</c:v>
                </c:pt>
                <c:pt idx="15019">
                  <c:v>6.943985354155302E-4</c:v>
                </c:pt>
                <c:pt idx="15020">
                  <c:v>5.0085928523913026E-4</c:v>
                </c:pt>
                <c:pt idx="15021">
                  <c:v>4.5554951066151261E-4</c:v>
                </c:pt>
                <c:pt idx="15022">
                  <c:v>5.800868384540081E-4</c:v>
                </c:pt>
                <c:pt idx="15023">
                  <c:v>4.5018113451078529E-4</c:v>
                </c:pt>
                <c:pt idx="15024">
                  <c:v>4.3129237019456918E-4</c:v>
                </c:pt>
                <c:pt idx="15025">
                  <c:v>5.4454186465591192E-4</c:v>
                </c:pt>
                <c:pt idx="15026">
                  <c:v>4.6404093154706061E-4</c:v>
                </c:pt>
                <c:pt idx="15027">
                  <c:v>4.2690164991654461E-4</c:v>
                </c:pt>
                <c:pt idx="15028">
                  <c:v>5.00782101880759E-4</c:v>
                </c:pt>
                <c:pt idx="15029">
                  <c:v>4.396527074277401E-4</c:v>
                </c:pt>
                <c:pt idx="15030">
                  <c:v>4.0133556467480958E-4</c:v>
                </c:pt>
                <c:pt idx="15031">
                  <c:v>4.6574795851483941E-4</c:v>
                </c:pt>
                <c:pt idx="15032">
                  <c:v>4.3330068001523609E-4</c:v>
                </c:pt>
                <c:pt idx="15033">
                  <c:v>4.0604846435599029E-4</c:v>
                </c:pt>
                <c:pt idx="15034">
                  <c:v>4.5297775068320329E-4</c:v>
                </c:pt>
                <c:pt idx="15035">
                  <c:v>4.2658692109398538E-4</c:v>
                </c:pt>
                <c:pt idx="15036">
                  <c:v>3.9863097481429582E-4</c:v>
                </c:pt>
                <c:pt idx="15037">
                  <c:v>4.3022399768233299E-4</c:v>
                </c:pt>
                <c:pt idx="15038">
                  <c:v>4.1493491153232748E-4</c:v>
                </c:pt>
                <c:pt idx="15039">
                  <c:v>3.9683049544692039E-4</c:v>
                </c:pt>
                <c:pt idx="15040">
                  <c:v>4.2204110650345678E-4</c:v>
                </c:pt>
                <c:pt idx="15041">
                  <c:v>4.137014620937407E-4</c:v>
                </c:pt>
                <c:pt idx="15042">
                  <c:v>3.9672505226917559E-4</c:v>
                </c:pt>
                <c:pt idx="15043">
                  <c:v>4.1166230221278971E-4</c:v>
                </c:pt>
                <c:pt idx="15044">
                  <c:v>4.0572619764134288E-4</c:v>
                </c:pt>
                <c:pt idx="15045">
                  <c:v>3.9258415927179158E-4</c:v>
                </c:pt>
                <c:pt idx="15046">
                  <c:v>4.0503093623556202E-4</c:v>
                </c:pt>
                <c:pt idx="15047">
                  <c:v>4.0377778350375593E-4</c:v>
                </c:pt>
                <c:pt idx="15048">
                  <c:v>3.9458039100281889E-4</c:v>
                </c:pt>
                <c:pt idx="15049">
                  <c:v>4.0266616269946098E-4</c:v>
                </c:pt>
                <c:pt idx="15050">
                  <c:v>4.0062074549496168E-4</c:v>
                </c:pt>
                <c:pt idx="15051">
                  <c:v>3.9271527202799922E-4</c:v>
                </c:pt>
                <c:pt idx="15052">
                  <c:v>3.9828542503528302E-4</c:v>
                </c:pt>
                <c:pt idx="15053">
                  <c:v>3.9822771213948732E-4</c:v>
                </c:pt>
                <c:pt idx="15054">
                  <c:v>3.9328649290837348E-4</c:v>
                </c:pt>
                <c:pt idx="15055">
                  <c:v>3.9748114068061108E-4</c:v>
                </c:pt>
                <c:pt idx="15056">
                  <c:v>3.9751004078425472E-4</c:v>
                </c:pt>
                <c:pt idx="15057">
                  <c:v>3.9300357457250362E-4</c:v>
                </c:pt>
                <c:pt idx="15058">
                  <c:v>3.9527280023321509E-4</c:v>
                </c:pt>
                <c:pt idx="15059">
                  <c:v>3.9548543281853199E-4</c:v>
                </c:pt>
                <c:pt idx="15060">
                  <c:v>3.9246195228770381E-4</c:v>
                </c:pt>
                <c:pt idx="15061">
                  <c:v>3.9457873208448291E-4</c:v>
                </c:pt>
                <c:pt idx="15062">
                  <c:v>3.9515717071481049E-4</c:v>
                </c:pt>
                <c:pt idx="15063">
                  <c:v>3.9284021477214992E-4</c:v>
                </c:pt>
                <c:pt idx="15064">
                  <c:v>3.9396822103299201E-4</c:v>
                </c:pt>
                <c:pt idx="15065">
                  <c:v>3.9415425271727139E-4</c:v>
                </c:pt>
                <c:pt idx="15066">
                  <c:v>3.9233342977240682E-4</c:v>
                </c:pt>
                <c:pt idx="15067">
                  <c:v>3.9324193494394422E-4</c:v>
                </c:pt>
                <c:pt idx="15068">
                  <c:v>3.936825087293983E-4</c:v>
                </c:pt>
                <c:pt idx="15069">
                  <c:v>3.9249865221790969E-4</c:v>
                </c:pt>
                <c:pt idx="15070">
                  <c:v>3.9309935527853668E-4</c:v>
                </c:pt>
                <c:pt idx="15071">
                  <c:v>3.9331280277110642E-4</c:v>
                </c:pt>
                <c:pt idx="15072">
                  <c:v>3.9228081004694099E-4</c:v>
                </c:pt>
                <c:pt idx="15073">
                  <c:v>3.9263133658096189E-4</c:v>
                </c:pt>
                <c:pt idx="15074">
                  <c:v>3.9287473191507161E-4</c:v>
                </c:pt>
                <c:pt idx="15075">
                  <c:v>3.9224055944941938E-4</c:v>
                </c:pt>
                <c:pt idx="15076">
                  <c:v>3.9257048047147691E-4</c:v>
                </c:pt>
                <c:pt idx="15077">
                  <c:v>3.9277388714253902E-4</c:v>
                </c:pt>
                <c:pt idx="15078">
                  <c:v>3.922467003576458E-4</c:v>
                </c:pt>
                <c:pt idx="15079">
                  <c:v>3.9239789475686848E-4</c:v>
                </c:pt>
                <c:pt idx="15080">
                  <c:v>3.925185592379421E-4</c:v>
                </c:pt>
                <c:pt idx="15081">
                  <c:v>3.9215222932398319E-4</c:v>
                </c:pt>
                <c:pt idx="15082">
                  <c:v>3.9230773109011352E-4</c:v>
                </c:pt>
                <c:pt idx="15083">
                  <c:v>3.9244527579285199E-4</c:v>
                </c:pt>
                <c:pt idx="15084">
                  <c:v>3.9218342863023281E-4</c:v>
                </c:pt>
                <c:pt idx="15085">
                  <c:v>3.9226230001077061E-4</c:v>
                </c:pt>
                <c:pt idx="15086">
                  <c:v>3.9232717244885862E-4</c:v>
                </c:pt>
                <c:pt idx="15087">
                  <c:v>3.9211413240991527E-4</c:v>
                </c:pt>
                <c:pt idx="15088">
                  <c:v>3.9217484300024807E-4</c:v>
                </c:pt>
                <c:pt idx="15089">
                  <c:v>3.9224911597557371E-4</c:v>
                </c:pt>
                <c:pt idx="15090">
                  <c:v>3.9211526745930309E-4</c:v>
                </c:pt>
                <c:pt idx="15091">
                  <c:v>3.9216430741362268E-4</c:v>
                </c:pt>
                <c:pt idx="15092">
                  <c:v>3.9220726466737688E-4</c:v>
                </c:pt>
                <c:pt idx="15093">
                  <c:v>3.9209038368426258E-4</c:v>
                </c:pt>
                <c:pt idx="15094">
                  <c:v>3.9211378316394979E-4</c:v>
                </c:pt>
                <c:pt idx="15095">
                  <c:v>3.9214538992382591E-4</c:v>
                </c:pt>
                <c:pt idx="15096">
                  <c:v>3.9207120425999159E-4</c:v>
                </c:pt>
                <c:pt idx="15097">
                  <c:v>3.9209699025377631E-4</c:v>
                </c:pt>
                <c:pt idx="15098">
                  <c:v>3.9212283445522189E-4</c:v>
                </c:pt>
                <c:pt idx="15099">
                  <c:v>3.9206296787597239E-4</c:v>
                </c:pt>
                <c:pt idx="15100">
                  <c:v>3.9207297959364951E-4</c:v>
                </c:pt>
                <c:pt idx="15101">
                  <c:v>3.9208534872159362E-4</c:v>
                </c:pt>
                <c:pt idx="15102">
                  <c:v>3.9204084896482533E-4</c:v>
                </c:pt>
                <c:pt idx="15103">
                  <c:v>3.9205324719659979E-4</c:v>
                </c:pt>
                <c:pt idx="15104">
                  <c:v>3.9206721703521907E-4</c:v>
                </c:pt>
                <c:pt idx="15105">
                  <c:v>3.9203581400215631E-4</c:v>
                </c:pt>
                <c:pt idx="15106">
                  <c:v>3.9204323547892272E-4</c:v>
                </c:pt>
                <c:pt idx="15107">
                  <c:v>3.9204765926115209E-4</c:v>
                </c:pt>
                <c:pt idx="15108">
                  <c:v>3.9202230982482428E-4</c:v>
                </c:pt>
                <c:pt idx="15109">
                  <c:v>3.9202705374918878E-4</c:v>
                </c:pt>
                <c:pt idx="15110">
                  <c:v>3.9203205960802728E-4</c:v>
                </c:pt>
                <c:pt idx="15111">
                  <c:v>3.9201488834805792E-4</c:v>
                </c:pt>
                <c:pt idx="15112">
                  <c:v>3.9201875915750861E-4</c:v>
                </c:pt>
                <c:pt idx="15113">
                  <c:v>3.9202097104862332E-4</c:v>
                </c:pt>
                <c:pt idx="15114">
                  <c:v>3.9200606988742948E-4</c:v>
                </c:pt>
                <c:pt idx="15115">
                  <c:v>3.920076705981046E-4</c:v>
                </c:pt>
                <c:pt idx="15116">
                  <c:v>3.9200761239044368E-4</c:v>
                </c:pt>
                <c:pt idx="15117">
                  <c:v>3.9199760067276662E-4</c:v>
                </c:pt>
                <c:pt idx="15118">
                  <c:v>3.9199867751449352E-4</c:v>
                </c:pt>
                <c:pt idx="15119">
                  <c:v>3.9199853199534118E-4</c:v>
                </c:pt>
                <c:pt idx="15120">
                  <c:v>3.9199044113047421E-4</c:v>
                </c:pt>
                <c:pt idx="15121">
                  <c:v>3.9199020829983061E-4</c:v>
                </c:pt>
                <c:pt idx="15122">
                  <c:v>3.9198886952362949E-4</c:v>
                </c:pt>
                <c:pt idx="15123">
                  <c:v>3.9198246668092912E-4</c:v>
                </c:pt>
                <c:pt idx="15124">
                  <c:v>3.9198275771923358E-4</c:v>
                </c:pt>
                <c:pt idx="15125">
                  <c:v>3.9198101148940617E-4</c:v>
                </c:pt>
                <c:pt idx="15126">
                  <c:v>3.9197565638460219E-4</c:v>
                </c:pt>
                <c:pt idx="15127">
                  <c:v>3.9197501610033209E-4</c:v>
                </c:pt>
                <c:pt idx="15128">
                  <c:v>3.9197452133521438E-4</c:v>
                </c:pt>
                <c:pt idx="15129">
                  <c:v>3.9196925354190171E-4</c:v>
                </c:pt>
                <c:pt idx="15130">
                  <c:v>3.919675073120743E-4</c:v>
                </c:pt>
                <c:pt idx="15131">
                  <c:v>3.9196573197841639E-4</c:v>
                </c:pt>
                <c:pt idx="15132">
                  <c:v>3.9196308352984488E-4</c:v>
                </c:pt>
                <c:pt idx="15133">
                  <c:v>3.9196212310343981E-4</c:v>
                </c:pt>
                <c:pt idx="15134">
                  <c:v>3.9195944555103779E-4</c:v>
                </c:pt>
                <c:pt idx="15135">
                  <c:v>3.9195641875267029E-4</c:v>
                </c:pt>
                <c:pt idx="15136">
                  <c:v>3.9195484714582562E-4</c:v>
                </c:pt>
                <c:pt idx="15137">
                  <c:v>3.9195269346237183E-4</c:v>
                </c:pt>
                <c:pt idx="15138">
                  <c:v>3.9195085992105311E-4</c:v>
                </c:pt>
                <c:pt idx="15139">
                  <c:v>3.9194972487166519E-4</c:v>
                </c:pt>
                <c:pt idx="15140">
                  <c:v>3.9194832788780332E-4</c:v>
                </c:pt>
                <c:pt idx="15141">
                  <c:v>3.9194512646645308E-4</c:v>
                </c:pt>
                <c:pt idx="15142">
                  <c:v>3.9194390410557389E-4</c:v>
                </c:pt>
                <c:pt idx="15143">
                  <c:v>3.9194166311062872E-4</c:v>
                </c:pt>
                <c:pt idx="15144">
                  <c:v>3.9193956763483579E-4</c:v>
                </c:pt>
                <c:pt idx="15145">
                  <c:v>3.9193764678202569E-4</c:v>
                </c:pt>
                <c:pt idx="15146">
                  <c:v>3.9193654083646828E-4</c:v>
                </c:pt>
                <c:pt idx="15147">
                  <c:v>3.91934416256845E-4</c:v>
                </c:pt>
                <c:pt idx="15148">
                  <c:v>3.9193296106532221E-4</c:v>
                </c:pt>
                <c:pt idx="15149">
                  <c:v>3.9193109842017288E-4</c:v>
                </c:pt>
                <c:pt idx="15150">
                  <c:v>3.9192888652905822E-4</c:v>
                </c:pt>
                <c:pt idx="15151">
                  <c:v>3.9192783879116178E-4</c:v>
                </c:pt>
                <c:pt idx="15152">
                  <c:v>3.9192577241919929E-4</c:v>
                </c:pt>
                <c:pt idx="15153">
                  <c:v>3.9192440453916788E-4</c:v>
                </c:pt>
                <c:pt idx="15154">
                  <c:v>3.9192329859361053E-4</c:v>
                </c:pt>
                <c:pt idx="15155">
                  <c:v>3.9192076656036079E-4</c:v>
                </c:pt>
                <c:pt idx="15156">
                  <c:v>3.9192024269141262E-4</c:v>
                </c:pt>
                <c:pt idx="15157">
                  <c:v>3.9191689575090999E-4</c:v>
                </c:pt>
                <c:pt idx="15158">
                  <c:v>3.9191616815514863E-4</c:v>
                </c:pt>
                <c:pt idx="15159">
                  <c:v>3.9191523683257401E-4</c:v>
                </c:pt>
                <c:pt idx="15160">
                  <c:v>3.9191305404528981E-4</c:v>
                </c:pt>
                <c:pt idx="15161">
                  <c:v>3.9191151154227549E-4</c:v>
                </c:pt>
                <c:pt idx="15162">
                  <c:v>3.9190996903926129E-4</c:v>
                </c:pt>
                <c:pt idx="15163">
                  <c:v>3.9190906682051718E-4</c:v>
                </c:pt>
                <c:pt idx="15164">
                  <c:v>3.9190734969452018E-4</c:v>
                </c:pt>
                <c:pt idx="15165">
                  <c:v>3.9190624374896288E-4</c:v>
                </c:pt>
                <c:pt idx="15166">
                  <c:v>3.9190499228425319E-4</c:v>
                </c:pt>
                <c:pt idx="15167">
                  <c:v>3.9190339157357812E-4</c:v>
                </c:pt>
                <c:pt idx="15168">
                  <c:v>3.9190176175907249E-4</c:v>
                </c:pt>
                <c:pt idx="15169">
                  <c:v>3.9190106326714158E-4</c:v>
                </c:pt>
                <c:pt idx="15170">
                  <c:v>3.9189931703731418E-4</c:v>
                </c:pt>
                <c:pt idx="15171">
                  <c:v>3.9189771632663911E-4</c:v>
                </c:pt>
                <c:pt idx="15172">
                  <c:v>3.9189623203128582E-4</c:v>
                </c:pt>
                <c:pt idx="15173">
                  <c:v>3.9189492235891521E-4</c:v>
                </c:pt>
                <c:pt idx="15174">
                  <c:v>3.9189343806356192E-4</c:v>
                </c:pt>
                <c:pt idx="15175">
                  <c:v>3.9189239032566547E-4</c:v>
                </c:pt>
                <c:pt idx="15176">
                  <c:v>3.9189064409583812E-4</c:v>
                </c:pt>
                <c:pt idx="15177">
                  <c:v>3.9188971277326351E-4</c:v>
                </c:pt>
                <c:pt idx="15178">
                  <c:v>3.9188907248899341E-4</c:v>
                </c:pt>
                <c:pt idx="15179">
                  <c:v>3.9188741357065743E-4</c:v>
                </c:pt>
                <c:pt idx="15180">
                  <c:v>3.9188584196381271E-4</c:v>
                </c:pt>
                <c:pt idx="15181">
                  <c:v>3.9188491064123809E-4</c:v>
                </c:pt>
                <c:pt idx="15182">
                  <c:v>3.9188380469568068E-4</c:v>
                </c:pt>
                <c:pt idx="15183">
                  <c:v>3.918825532309711E-4</c:v>
                </c:pt>
                <c:pt idx="15184">
                  <c:v>3.9188220398500562E-4</c:v>
                </c:pt>
                <c:pt idx="15185">
                  <c:v>3.9187984657473862E-4</c:v>
                </c:pt>
                <c:pt idx="15186">
                  <c:v>3.9187827496789401E-4</c:v>
                </c:pt>
                <c:pt idx="15187">
                  <c:v>3.9187743095681071E-4</c:v>
                </c:pt>
                <c:pt idx="15188">
                  <c:v>3.9187661604955792E-4</c:v>
                </c:pt>
                <c:pt idx="15189">
                  <c:v>3.9187533548101777E-4</c:v>
                </c:pt>
                <c:pt idx="15190">
                  <c:v>3.9187408401630819E-4</c:v>
                </c:pt>
                <c:pt idx="15191">
                  <c:v>3.9187405491247768E-4</c:v>
                </c:pt>
                <c:pt idx="15192">
                  <c:v>3.9187271613627672E-4</c:v>
                </c:pt>
                <c:pt idx="15193">
                  <c:v>3.9187088259495789E-4</c:v>
                </c:pt>
                <c:pt idx="15194">
                  <c:v>3.9186998037621379E-4</c:v>
                </c:pt>
                <c:pt idx="15195">
                  <c:v>3.9186922367662191E-4</c:v>
                </c:pt>
                <c:pt idx="15196">
                  <c:v>3.9186814683489501E-4</c:v>
                </c:pt>
                <c:pt idx="15197">
                  <c:v>3.918672155123204E-4</c:v>
                </c:pt>
                <c:pt idx="15198">
                  <c:v>3.9186494541354477E-4</c:v>
                </c:pt>
                <c:pt idx="15199">
                  <c:v>3.918643924407661E-4</c:v>
                </c:pt>
                <c:pt idx="15200">
                  <c:v>3.9186413050629199E-4</c:v>
                </c:pt>
                <c:pt idx="15201">
                  <c:v>3.9186276262626052E-4</c:v>
                </c:pt>
                <c:pt idx="15202">
                  <c:v>3.9186191861517727E-4</c:v>
                </c:pt>
                <c:pt idx="15203">
                  <c:v>3.9186081266961992E-4</c:v>
                </c:pt>
                <c:pt idx="15204">
                  <c:v>3.9185941568575799E-4</c:v>
                </c:pt>
                <c:pt idx="15205">
                  <c:v>3.9185828063637018E-4</c:v>
                </c:pt>
                <c:pt idx="15206">
                  <c:v>3.9185746572911739E-4</c:v>
                </c:pt>
                <c:pt idx="15207">
                  <c:v>3.9185679634101689E-4</c:v>
                </c:pt>
                <c:pt idx="15208">
                  <c:v>3.9185563218779862E-4</c:v>
                </c:pt>
                <c:pt idx="15209">
                  <c:v>3.9185426430776721E-4</c:v>
                </c:pt>
                <c:pt idx="15210">
                  <c:v>3.9185394416563207E-4</c:v>
                </c:pt>
                <c:pt idx="15211">
                  <c:v>3.9185344940051442E-4</c:v>
                </c:pt>
                <c:pt idx="15212">
                  <c:v>3.9185141213238239E-4</c:v>
                </c:pt>
                <c:pt idx="15213">
                  <c:v>3.9185074274428189E-4</c:v>
                </c:pt>
                <c:pt idx="15214">
                  <c:v>3.9184960769489408E-4</c:v>
                </c:pt>
                <c:pt idx="15215">
                  <c:v>3.9184914203360682E-4</c:v>
                </c:pt>
                <c:pt idx="15216">
                  <c:v>3.9184829802252352E-4</c:v>
                </c:pt>
                <c:pt idx="15217">
                  <c:v>3.9184789056889707E-4</c:v>
                </c:pt>
                <c:pt idx="15218">
                  <c:v>3.9184643537737429E-4</c:v>
                </c:pt>
                <c:pt idx="15219">
                  <c:v>3.9184605702757841E-4</c:v>
                </c:pt>
                <c:pt idx="15220">
                  <c:v>3.9184445631690318E-4</c:v>
                </c:pt>
                <c:pt idx="15221">
                  <c:v>3.9184381603263319E-4</c:v>
                </c:pt>
                <c:pt idx="15222">
                  <c:v>3.9184282650239771E-4</c:v>
                </c:pt>
                <c:pt idx="15223">
                  <c:v>3.9184227352961898E-4</c:v>
                </c:pt>
                <c:pt idx="15224">
                  <c:v>3.9184070192277431E-4</c:v>
                </c:pt>
                <c:pt idx="15225">
                  <c:v>3.9184046909213072E-4</c:v>
                </c:pt>
                <c:pt idx="15226">
                  <c:v>3.9183936314657331E-4</c:v>
                </c:pt>
                <c:pt idx="15227">
                  <c:v>3.9183892658911651E-4</c:v>
                </c:pt>
                <c:pt idx="15228">
                  <c:v>3.9183819899335498E-4</c:v>
                </c:pt>
                <c:pt idx="15229">
                  <c:v>3.9183691842481489E-4</c:v>
                </c:pt>
                <c:pt idx="15230">
                  <c:v>3.9183572516776621E-4</c:v>
                </c:pt>
                <c:pt idx="15231">
                  <c:v>3.9183450280688698E-4</c:v>
                </c:pt>
                <c:pt idx="15232">
                  <c:v>3.9183450280688698E-4</c:v>
                </c:pt>
                <c:pt idx="15233">
                  <c:v>3.9183287299238151E-4</c:v>
                </c:pt>
                <c:pt idx="15234">
                  <c:v>3.9183336775749922E-4</c:v>
                </c:pt>
                <c:pt idx="15235">
                  <c:v>3.9183202898129821E-4</c:v>
                </c:pt>
                <c:pt idx="15236">
                  <c:v>3.9183109765872359E-4</c:v>
                </c:pt>
                <c:pt idx="15237">
                  <c:v>3.9183060289360577E-4</c:v>
                </c:pt>
                <c:pt idx="15238">
                  <c:v>3.9182964246720081E-4</c:v>
                </c:pt>
                <c:pt idx="15239">
                  <c:v>3.9182876935228711E-4</c:v>
                </c:pt>
                <c:pt idx="15240">
                  <c:v>3.9182801265269518E-4</c:v>
                </c:pt>
                <c:pt idx="15241">
                  <c:v>3.9182713953778148E-4</c:v>
                </c:pt>
                <c:pt idx="15242">
                  <c:v>3.9182594628073281E-4</c:v>
                </c:pt>
                <c:pt idx="15243">
                  <c:v>3.9182574255391961E-4</c:v>
                </c:pt>
                <c:pt idx="15244">
                  <c:v>3.91824432881549E-4</c:v>
                </c:pt>
                <c:pt idx="15245">
                  <c:v>3.9182440377771849E-4</c:v>
                </c:pt>
                <c:pt idx="15246">
                  <c:v>3.9182387990877032E-4</c:v>
                </c:pt>
                <c:pt idx="15247">
                  <c:v>3.9182230830192571E-4</c:v>
                </c:pt>
                <c:pt idx="15248">
                  <c:v>3.9182158070616419E-4</c:v>
                </c:pt>
                <c:pt idx="15249">
                  <c:v>3.918214060831815E-4</c:v>
                </c:pt>
                <c:pt idx="15250">
                  <c:v>3.9182021282613277E-4</c:v>
                </c:pt>
                <c:pt idx="15251">
                  <c:v>3.9181907777674502E-4</c:v>
                </c:pt>
                <c:pt idx="15252">
                  <c:v>3.9181922329589719E-4</c:v>
                </c:pt>
                <c:pt idx="15253">
                  <c:v>3.9181881584227091E-4</c:v>
                </c:pt>
                <c:pt idx="15254">
                  <c:v>3.9181747706606979E-4</c:v>
                </c:pt>
                <c:pt idx="15255">
                  <c:v>3.9181701140478248E-4</c:v>
                </c:pt>
                <c:pt idx="15256">
                  <c:v>3.9181657484732568E-4</c:v>
                </c:pt>
                <c:pt idx="15257">
                  <c:v>3.9181520696729422E-4</c:v>
                </c:pt>
                <c:pt idx="15258">
                  <c:v>3.918144793715328E-4</c:v>
                </c:pt>
                <c:pt idx="15259">
                  <c:v>3.9181413012556732E-4</c:v>
                </c:pt>
                <c:pt idx="15260">
                  <c:v>3.9181346073746681E-4</c:v>
                </c:pt>
                <c:pt idx="15261">
                  <c:v>3.918125294148922E-4</c:v>
                </c:pt>
                <c:pt idx="15262">
                  <c:v>3.9181159809231758E-4</c:v>
                </c:pt>
                <c:pt idx="15263">
                  <c:v>3.9181089960038662E-4</c:v>
                </c:pt>
                <c:pt idx="15264">
                  <c:v>3.9180985186249018E-4</c:v>
                </c:pt>
                <c:pt idx="15265">
                  <c:v>3.9181011379696429E-4</c:v>
                </c:pt>
                <c:pt idx="15266">
                  <c:v>3.9180886233225459E-4</c:v>
                </c:pt>
                <c:pt idx="15267">
                  <c:v>3.9180836756713688E-4</c:v>
                </c:pt>
                <c:pt idx="15268">
                  <c:v>3.9180743624456232E-4</c:v>
                </c:pt>
                <c:pt idx="15269">
                  <c:v>3.9180688327178359E-4</c:v>
                </c:pt>
                <c:pt idx="15270">
                  <c:v>3.918060683645308E-4</c:v>
                </c:pt>
                <c:pt idx="15271">
                  <c:v>3.9180531166493893E-4</c:v>
                </c:pt>
                <c:pt idx="15272">
                  <c:v>3.9180534076876938E-4</c:v>
                </c:pt>
                <c:pt idx="15273">
                  <c:v>3.9180458406917751E-4</c:v>
                </c:pt>
                <c:pt idx="15274">
                  <c:v>3.9180339081212878E-4</c:v>
                </c:pt>
                <c:pt idx="15275">
                  <c:v>3.9180330350063741E-4</c:v>
                </c:pt>
                <c:pt idx="15276">
                  <c:v>3.9180222665891051E-4</c:v>
                </c:pt>
                <c:pt idx="15277">
                  <c:v>3.9180161547847092E-4</c:v>
                </c:pt>
                <c:pt idx="15278">
                  <c:v>3.9180103340186179E-4</c:v>
                </c:pt>
                <c:pt idx="15279">
                  <c:v>3.9180018939077849E-4</c:v>
                </c:pt>
                <c:pt idx="15280">
                  <c:v>3.9179954910650849E-4</c:v>
                </c:pt>
                <c:pt idx="15281">
                  <c:v>3.9179931627586479E-4</c:v>
                </c:pt>
                <c:pt idx="15282">
                  <c:v>3.9179832674562931E-4</c:v>
                </c:pt>
                <c:pt idx="15283">
                  <c:v>3.9179780287668109E-4</c:v>
                </c:pt>
                <c:pt idx="15284">
                  <c:v>3.9179710438475007E-4</c:v>
                </c:pt>
                <c:pt idx="15285">
                  <c:v>3.9179692976176739E-4</c:v>
                </c:pt>
                <c:pt idx="15286">
                  <c:v>3.9179582381620998E-4</c:v>
                </c:pt>
                <c:pt idx="15287">
                  <c:v>3.9179474697448308E-4</c:v>
                </c:pt>
                <c:pt idx="15288">
                  <c:v>3.9179477607831359E-4</c:v>
                </c:pt>
                <c:pt idx="15289">
                  <c:v>3.9179399027489131E-4</c:v>
                </c:pt>
                <c:pt idx="15290">
                  <c:v>3.9179302984848619E-4</c:v>
                </c:pt>
                <c:pt idx="15291">
                  <c:v>3.9179291343316441E-4</c:v>
                </c:pt>
                <c:pt idx="15292">
                  <c:v>3.9179163286462432E-4</c:v>
                </c:pt>
                <c:pt idx="15293">
                  <c:v>3.9179110899567599E-4</c:v>
                </c:pt>
                <c:pt idx="15294">
                  <c:v>3.9179067243821919E-4</c:v>
                </c:pt>
                <c:pt idx="15295">
                  <c:v>3.9179023588076228E-4</c:v>
                </c:pt>
                <c:pt idx="15296">
                  <c:v>3.9178953738883138E-4</c:v>
                </c:pt>
                <c:pt idx="15297">
                  <c:v>3.9178866427391768E-4</c:v>
                </c:pt>
                <c:pt idx="15298">
                  <c:v>3.9178805309347808E-4</c:v>
                </c:pt>
                <c:pt idx="15299">
                  <c:v>3.9178837323561311E-4</c:v>
                </c:pt>
                <c:pt idx="15300">
                  <c:v>3.9178691804409033E-4</c:v>
                </c:pt>
                <c:pt idx="15301">
                  <c:v>3.9178589941002429E-4</c:v>
                </c:pt>
                <c:pt idx="15302">
                  <c:v>3.9178592851385469E-4</c:v>
                </c:pt>
                <c:pt idx="15303">
                  <c:v>3.9178557926788932E-4</c:v>
                </c:pt>
                <c:pt idx="15304">
                  <c:v>3.9178479346446688E-4</c:v>
                </c:pt>
                <c:pt idx="15305">
                  <c:v>3.917838039342314E-4</c:v>
                </c:pt>
                <c:pt idx="15306">
                  <c:v>3.917829308193177E-4</c:v>
                </c:pt>
                <c:pt idx="15307">
                  <c:v>3.9178316364996141E-4</c:v>
                </c:pt>
                <c:pt idx="15308">
                  <c:v>3.9178255246952182E-4</c:v>
                </c:pt>
                <c:pt idx="15309">
                  <c:v>3.9178159204311669E-4</c:v>
                </c:pt>
                <c:pt idx="15310">
                  <c:v>3.917805734090507E-4</c:v>
                </c:pt>
                <c:pt idx="15311">
                  <c:v>3.9178054430522019E-4</c:v>
                </c:pt>
                <c:pt idx="15312">
                  <c:v>3.9177993312478071E-4</c:v>
                </c:pt>
                <c:pt idx="15313">
                  <c:v>3.9177897269837558E-4</c:v>
                </c:pt>
                <c:pt idx="15314">
                  <c:v>3.9177836151793599E-4</c:v>
                </c:pt>
                <c:pt idx="15315">
                  <c:v>3.9177920552901918E-4</c:v>
                </c:pt>
                <c:pt idx="15316">
                  <c:v>3.9177786675281823E-4</c:v>
                </c:pt>
                <c:pt idx="15317">
                  <c:v>3.9177734288387001E-4</c:v>
                </c:pt>
                <c:pt idx="15318">
                  <c:v>3.9177571306936437E-4</c:v>
                </c:pt>
                <c:pt idx="15319">
                  <c:v>3.9177612052299082E-4</c:v>
                </c:pt>
                <c:pt idx="15320">
                  <c:v>3.9177588769234722E-4</c:v>
                </c:pt>
                <c:pt idx="15321">
                  <c:v>3.9177524740807712E-4</c:v>
                </c:pt>
                <c:pt idx="15322">
                  <c:v>3.917745198123157E-4</c:v>
                </c:pt>
                <c:pt idx="15323">
                  <c:v>3.9177335565909738E-4</c:v>
                </c:pt>
                <c:pt idx="15324">
                  <c:v>3.9177315193228418E-4</c:v>
                </c:pt>
                <c:pt idx="15325">
                  <c:v>3.9177192957140511E-4</c:v>
                </c:pt>
                <c:pt idx="15326">
                  <c:v>3.9177175494842231E-4</c:v>
                </c:pt>
                <c:pt idx="15327">
                  <c:v>3.9177117287181318E-4</c:v>
                </c:pt>
                <c:pt idx="15328">
                  <c:v>3.9177076541818678E-4</c:v>
                </c:pt>
                <c:pt idx="15329">
                  <c:v>3.9177006692625582E-4</c:v>
                </c:pt>
                <c:pt idx="15330">
                  <c:v>3.9177024154923862E-4</c:v>
                </c:pt>
                <c:pt idx="15331">
                  <c:v>3.9176925201900298E-4</c:v>
                </c:pt>
                <c:pt idx="15332">
                  <c:v>3.9176869904622441E-4</c:v>
                </c:pt>
                <c:pt idx="15333">
                  <c:v>3.9176765130832791E-4</c:v>
                </c:pt>
                <c:pt idx="15334">
                  <c:v>3.9176802965812391E-4</c:v>
                </c:pt>
                <c:pt idx="15335">
                  <c:v>3.9176657446660101E-4</c:v>
                </c:pt>
                <c:pt idx="15336">
                  <c:v>3.9176634163595741E-4</c:v>
                </c:pt>
                <c:pt idx="15337">
                  <c:v>3.9176596328616142E-4</c:v>
                </c:pt>
                <c:pt idx="15338">
                  <c:v>3.917654394172132E-4</c:v>
                </c:pt>
                <c:pt idx="15339">
                  <c:v>3.9176398422569042E-4</c:v>
                </c:pt>
                <c:pt idx="15340">
                  <c:v>3.9176427526399488E-4</c:v>
                </c:pt>
                <c:pt idx="15341">
                  <c:v>3.9176319842226798E-4</c:v>
                </c:pt>
                <c:pt idx="15342">
                  <c:v>3.9176322752609849E-4</c:v>
                </c:pt>
                <c:pt idx="15343">
                  <c:v>3.9176255813799798E-4</c:v>
                </c:pt>
                <c:pt idx="15344">
                  <c:v>3.9176183054223662E-4</c:v>
                </c:pt>
                <c:pt idx="15345">
                  <c:v>3.9176145219244057E-4</c:v>
                </c:pt>
                <c:pt idx="15346">
                  <c:v>3.9176020072773099E-4</c:v>
                </c:pt>
                <c:pt idx="15347">
                  <c:v>3.91759182093665E-4</c:v>
                </c:pt>
                <c:pt idx="15348">
                  <c:v>3.9175883284769952E-4</c:v>
                </c:pt>
                <c:pt idx="15349">
                  <c:v>3.9175860001705592E-4</c:v>
                </c:pt>
                <c:pt idx="15350">
                  <c:v>3.9175848360173399E-4</c:v>
                </c:pt>
                <c:pt idx="15351">
                  <c:v>3.9175833808258181E-4</c:v>
                </c:pt>
                <c:pt idx="15352">
                  <c:v>3.9175720303319389E-4</c:v>
                </c:pt>
                <c:pt idx="15353">
                  <c:v>3.9175682468339801E-4</c:v>
                </c:pt>
                <c:pt idx="15354">
                  <c:v>3.9175670826807618E-4</c:v>
                </c:pt>
                <c:pt idx="15355">
                  <c:v>3.9175600977614522E-4</c:v>
                </c:pt>
                <c:pt idx="15356">
                  <c:v>3.9175554411485791E-4</c:v>
                </c:pt>
                <c:pt idx="15357">
                  <c:v>3.9175513666123152E-4</c:v>
                </c:pt>
                <c:pt idx="15358">
                  <c:v>3.9175487472675741E-4</c:v>
                </c:pt>
                <c:pt idx="15359">
                  <c:v>3.9175365236587822E-4</c:v>
                </c:pt>
                <c:pt idx="15360">
                  <c:v>3.9175362326204782E-4</c:v>
                </c:pt>
                <c:pt idx="15361">
                  <c:v>3.917522553820163E-4</c:v>
                </c:pt>
                <c:pt idx="15362">
                  <c:v>3.9175222627818579E-4</c:v>
                </c:pt>
                <c:pt idx="15363">
                  <c:v>3.9175178972072899E-4</c:v>
                </c:pt>
                <c:pt idx="15364">
                  <c:v>3.9175129495561117E-4</c:v>
                </c:pt>
                <c:pt idx="15365">
                  <c:v>3.917503054253757E-4</c:v>
                </c:pt>
                <c:pt idx="15366">
                  <c:v>3.9174978155642748E-4</c:v>
                </c:pt>
                <c:pt idx="15367">
                  <c:v>3.917490248568356E-4</c:v>
                </c:pt>
                <c:pt idx="15368">
                  <c:v>3.9174853009171779E-4</c:v>
                </c:pt>
                <c:pt idx="15369">
                  <c:v>3.917481517419219E-4</c:v>
                </c:pt>
                <c:pt idx="15370">
                  <c:v>3.9174745324999089E-4</c:v>
                </c:pt>
                <c:pt idx="15371">
                  <c:v>3.9174646371975541E-4</c:v>
                </c:pt>
                <c:pt idx="15372">
                  <c:v>3.9174669655039912E-4</c:v>
                </c:pt>
                <c:pt idx="15373">
                  <c:v>3.9174593985080719E-4</c:v>
                </c:pt>
                <c:pt idx="15374">
                  <c:v>3.9174564881250262E-4</c:v>
                </c:pt>
                <c:pt idx="15375">
                  <c:v>3.9174515404738491E-4</c:v>
                </c:pt>
                <c:pt idx="15376">
                  <c:v>3.9174483390524978E-4</c:v>
                </c:pt>
                <c:pt idx="15377">
                  <c:v>3.9174442645162339E-4</c:v>
                </c:pt>
                <c:pt idx="15378">
                  <c:v>3.91743378713727E-4</c:v>
                </c:pt>
                <c:pt idx="15379">
                  <c:v>3.9174282574094832E-4</c:v>
                </c:pt>
                <c:pt idx="15380">
                  <c:v>3.9174285484477878E-4</c:v>
                </c:pt>
                <c:pt idx="15381">
                  <c:v>3.9174201083369548E-4</c:v>
                </c:pt>
                <c:pt idx="15382">
                  <c:v>3.9174110861495143E-4</c:v>
                </c:pt>
                <c:pt idx="15383">
                  <c:v>3.9174058474600321E-4</c:v>
                </c:pt>
                <c:pt idx="15384">
                  <c:v>3.9174073026515538E-4</c:v>
                </c:pt>
                <c:pt idx="15385">
                  <c:v>3.9173924596980209E-4</c:v>
                </c:pt>
                <c:pt idx="15386">
                  <c:v>3.9173971163108939E-4</c:v>
                </c:pt>
                <c:pt idx="15387">
                  <c:v>3.9173918776214117E-4</c:v>
                </c:pt>
                <c:pt idx="15388">
                  <c:v>3.9173790719360108E-4</c:v>
                </c:pt>
                <c:pt idx="15389">
                  <c:v>3.9173802360892301E-4</c:v>
                </c:pt>
                <c:pt idx="15390">
                  <c:v>3.9173715049400931E-4</c:v>
                </c:pt>
                <c:pt idx="15391">
                  <c:v>3.9173688855953509E-4</c:v>
                </c:pt>
                <c:pt idx="15392">
                  <c:v>3.9173616096377367E-4</c:v>
                </c:pt>
                <c:pt idx="15393">
                  <c:v>3.917351714335382E-4</c:v>
                </c:pt>
                <c:pt idx="15394">
                  <c:v>3.91734967706725E-4</c:v>
                </c:pt>
                <c:pt idx="15395">
                  <c:v>3.917338908649981E-4</c:v>
                </c:pt>
                <c:pt idx="15396">
                  <c:v>3.9173354161903262E-4</c:v>
                </c:pt>
                <c:pt idx="15397">
                  <c:v>3.9173365803435439E-4</c:v>
                </c:pt>
                <c:pt idx="15398">
                  <c:v>3.9173269760794938E-4</c:v>
                </c:pt>
                <c:pt idx="15399">
                  <c:v>3.9173182449303567E-4</c:v>
                </c:pt>
                <c:pt idx="15400">
                  <c:v>3.9173188270069659E-4</c:v>
                </c:pt>
                <c:pt idx="15401">
                  <c:v>3.9173089317046111E-4</c:v>
                </c:pt>
                <c:pt idx="15402">
                  <c:v>3.917301946785301E-4</c:v>
                </c:pt>
                <c:pt idx="15403">
                  <c:v>3.9173013647086918E-4</c:v>
                </c:pt>
                <c:pt idx="15404">
                  <c:v>3.917297872249037E-4</c:v>
                </c:pt>
                <c:pt idx="15405">
                  <c:v>3.9172894321382051E-4</c:v>
                </c:pt>
                <c:pt idx="15406">
                  <c:v>3.9172903052531177E-4</c:v>
                </c:pt>
                <c:pt idx="15407">
                  <c:v>3.9172865217551589E-4</c:v>
                </c:pt>
                <c:pt idx="15408">
                  <c:v>3.9172795368358487E-4</c:v>
                </c:pt>
                <c:pt idx="15409">
                  <c:v>3.9172801189124579E-4</c:v>
                </c:pt>
                <c:pt idx="15410">
                  <c:v>3.9172617834992712E-4</c:v>
                </c:pt>
                <c:pt idx="15411">
                  <c:v>3.9172571268863981E-4</c:v>
                </c:pt>
                <c:pt idx="15412">
                  <c:v>3.91725217923522E-4</c:v>
                </c:pt>
                <c:pt idx="15413">
                  <c:v>3.9172466495074332E-4</c:v>
                </c:pt>
                <c:pt idx="15414">
                  <c:v>3.9172434480860829E-4</c:v>
                </c:pt>
                <c:pt idx="15415">
                  <c:v>3.9172419928945601E-4</c:v>
                </c:pt>
                <c:pt idx="15416">
                  <c:v>3.9172338438220322E-4</c:v>
                </c:pt>
                <c:pt idx="15417">
                  <c:v>3.9172329707071191E-4</c:v>
                </c:pt>
                <c:pt idx="15418">
                  <c:v>3.9172181277535861E-4</c:v>
                </c:pt>
                <c:pt idx="15419">
                  <c:v>3.917219873983413E-4</c:v>
                </c:pt>
                <c:pt idx="15420">
                  <c:v>3.9172093966044491E-4</c:v>
                </c:pt>
                <c:pt idx="15421">
                  <c:v>3.9172035758383572E-4</c:v>
                </c:pt>
                <c:pt idx="15422">
                  <c:v>3.9171957178041339E-4</c:v>
                </c:pt>
                <c:pt idx="15423">
                  <c:v>3.9171945536509162E-4</c:v>
                </c:pt>
                <c:pt idx="15424">
                  <c:v>3.9171939715743059E-4</c:v>
                </c:pt>
                <c:pt idx="15425">
                  <c:v>3.9171826210804278E-4</c:v>
                </c:pt>
                <c:pt idx="15426">
                  <c:v>3.9171797106973832E-4</c:v>
                </c:pt>
                <c:pt idx="15427">
                  <c:v>3.9171776734292513E-4</c:v>
                </c:pt>
                <c:pt idx="15428">
                  <c:v>3.9171721437014639E-4</c:v>
                </c:pt>
                <c:pt idx="15429">
                  <c:v>3.9171587559394538E-4</c:v>
                </c:pt>
                <c:pt idx="15430">
                  <c:v>3.9171561365947127E-4</c:v>
                </c:pt>
                <c:pt idx="15431">
                  <c:v>3.917152935173362E-4</c:v>
                </c:pt>
                <c:pt idx="15432">
                  <c:v>3.9171436219476158E-4</c:v>
                </c:pt>
                <c:pt idx="15433">
                  <c:v>3.9171514799818402E-4</c:v>
                </c:pt>
                <c:pt idx="15434">
                  <c:v>3.9171386742964392E-4</c:v>
                </c:pt>
                <c:pt idx="15435">
                  <c:v>3.9171348907984788E-4</c:v>
                </c:pt>
                <c:pt idx="15436">
                  <c:v>3.9171264506876469E-4</c:v>
                </c:pt>
                <c:pt idx="15437">
                  <c:v>3.917120338883251E-4</c:v>
                </c:pt>
                <c:pt idx="15438">
                  <c:v>3.9171124808490282E-4</c:v>
                </c:pt>
                <c:pt idx="15439">
                  <c:v>3.9171113166958088E-4</c:v>
                </c:pt>
                <c:pt idx="15440">
                  <c:v>3.9171069511212409E-4</c:v>
                </c:pt>
                <c:pt idx="15441">
                  <c:v>3.9170976378954952E-4</c:v>
                </c:pt>
                <c:pt idx="15442">
                  <c:v>3.9170985110104079E-4</c:v>
                </c:pt>
                <c:pt idx="15443">
                  <c:v>3.917085996363312E-4</c:v>
                </c:pt>
                <c:pt idx="15444">
                  <c:v>3.9170865784399211E-4</c:v>
                </c:pt>
                <c:pt idx="15445">
                  <c:v>3.9170926902443171E-4</c:v>
                </c:pt>
                <c:pt idx="15446">
                  <c:v>3.9170720265246928E-4</c:v>
                </c:pt>
                <c:pt idx="15447">
                  <c:v>3.9170694071799522E-4</c:v>
                </c:pt>
                <c:pt idx="15448">
                  <c:v>3.9170635864138598E-4</c:v>
                </c:pt>
                <c:pt idx="15449">
                  <c:v>3.9170659147202969E-4</c:v>
                </c:pt>
                <c:pt idx="15450">
                  <c:v>3.9170571835711598E-4</c:v>
                </c:pt>
                <c:pt idx="15451">
                  <c:v>3.9170475793071091E-4</c:v>
                </c:pt>
                <c:pt idx="15452">
                  <c:v>3.917044959962368E-4</c:v>
                </c:pt>
                <c:pt idx="15453">
                  <c:v>3.9170437958091497E-4</c:v>
                </c:pt>
                <c:pt idx="15454">
                  <c:v>3.9170388481579721E-4</c:v>
                </c:pt>
                <c:pt idx="15455">
                  <c:v>3.9170245872810478E-4</c:v>
                </c:pt>
                <c:pt idx="15456">
                  <c:v>3.9170257514342671E-4</c:v>
                </c:pt>
                <c:pt idx="15457">
                  <c:v>3.9170111995190382E-4</c:v>
                </c:pt>
                <c:pt idx="15458">
                  <c:v>3.9170132367871702E-4</c:v>
                </c:pt>
                <c:pt idx="15459">
                  <c:v>3.9170045056380332E-4</c:v>
                </c:pt>
                <c:pt idx="15460">
                  <c:v>3.9170045056380332E-4</c:v>
                </c:pt>
                <c:pt idx="15461">
                  <c:v>3.9169998490251601E-4</c:v>
                </c:pt>
                <c:pt idx="15462">
                  <c:v>3.9169937372207642E-4</c:v>
                </c:pt>
                <c:pt idx="15463">
                  <c:v>3.9169838419184089E-4</c:v>
                </c:pt>
                <c:pt idx="15464">
                  <c:v>3.9169791853055358E-4</c:v>
                </c:pt>
                <c:pt idx="15465">
                  <c:v>3.9169742376543581E-4</c:v>
                </c:pt>
                <c:pt idx="15466">
                  <c:v>3.9169713272713119E-4</c:v>
                </c:pt>
                <c:pt idx="15467">
                  <c:v>3.9169634692370892E-4</c:v>
                </c:pt>
                <c:pt idx="15468">
                  <c:v>3.9169617230072618E-4</c:v>
                </c:pt>
                <c:pt idx="15469">
                  <c:v>3.9169544470496481E-4</c:v>
                </c:pt>
                <c:pt idx="15470">
                  <c:v>3.9169477531686431E-4</c:v>
                </c:pt>
                <c:pt idx="15471">
                  <c:v>3.9169430965557689E-4</c:v>
                </c:pt>
                <c:pt idx="15472">
                  <c:v>3.9169407682493329E-4</c:v>
                </c:pt>
                <c:pt idx="15473">
                  <c:v>3.9169364026747639E-4</c:v>
                </c:pt>
                <c:pt idx="15474">
                  <c:v>3.9169288356788462E-4</c:v>
                </c:pt>
                <c:pt idx="15475">
                  <c:v>3.9169253432191908E-4</c:v>
                </c:pt>
                <c:pt idx="15476">
                  <c:v>3.9169230149127538E-4</c:v>
                </c:pt>
                <c:pt idx="15477">
                  <c:v>3.9169035153463477E-4</c:v>
                </c:pt>
                <c:pt idx="15478">
                  <c:v>3.9169122464954848E-4</c:v>
                </c:pt>
                <c:pt idx="15479">
                  <c:v>3.9168976945802569E-4</c:v>
                </c:pt>
                <c:pt idx="15480">
                  <c:v>3.9168947841972113E-4</c:v>
                </c:pt>
                <c:pt idx="15481">
                  <c:v>3.9168877992779022E-4</c:v>
                </c:pt>
                <c:pt idx="15482">
                  <c:v>3.9168904186226428E-4</c:v>
                </c:pt>
                <c:pt idx="15483">
                  <c:v>3.9168819785118098E-4</c:v>
                </c:pt>
                <c:pt idx="15484">
                  <c:v>3.9168747025541961E-4</c:v>
                </c:pt>
                <c:pt idx="15485">
                  <c:v>3.9168747025541961E-4</c:v>
                </c:pt>
                <c:pt idx="15486">
                  <c:v>3.9168636430986231E-4</c:v>
                </c:pt>
                <c:pt idx="15487">
                  <c:v>3.9168575312942272E-4</c:v>
                </c:pt>
                <c:pt idx="15488">
                  <c:v>3.9168554940260952E-4</c:v>
                </c:pt>
                <c:pt idx="15489">
                  <c:v>3.9168508374132221E-4</c:v>
                </c:pt>
                <c:pt idx="15490">
                  <c:v>3.916843852493912E-4</c:v>
                </c:pt>
                <c:pt idx="15491">
                  <c:v>3.9168275543488562E-4</c:v>
                </c:pt>
                <c:pt idx="15492">
                  <c:v>3.9168333751149481E-4</c:v>
                </c:pt>
                <c:pt idx="15493">
                  <c:v>3.916835121344775E-4</c:v>
                </c:pt>
                <c:pt idx="15494">
                  <c:v>3.9168191142380238E-4</c:v>
                </c:pt>
                <c:pt idx="15495">
                  <c:v>3.9168173680081958E-4</c:v>
                </c:pt>
                <c:pt idx="15496">
                  <c:v>3.9168127113953227E-4</c:v>
                </c:pt>
                <c:pt idx="15497">
                  <c:v>3.9168124203570193E-4</c:v>
                </c:pt>
                <c:pt idx="15498">
                  <c:v>3.9167978684417898E-4</c:v>
                </c:pt>
                <c:pt idx="15499">
                  <c:v>3.9167967042885721E-4</c:v>
                </c:pt>
                <c:pt idx="15500">
                  <c:v>3.9167946670204401E-4</c:v>
                </c:pt>
                <c:pt idx="15501">
                  <c:v>3.9167868089862168E-4</c:v>
                </c:pt>
                <c:pt idx="15502">
                  <c:v>3.9167815702967351E-4</c:v>
                </c:pt>
                <c:pt idx="15503">
                  <c:v>3.9167772047221661E-4</c:v>
                </c:pt>
                <c:pt idx="15504">
                  <c:v>3.9167731301859021E-4</c:v>
                </c:pt>
                <c:pt idx="15505">
                  <c:v>3.9167678914964199E-4</c:v>
                </c:pt>
                <c:pt idx="15506">
                  <c:v>3.9167556678876281E-4</c:v>
                </c:pt>
                <c:pt idx="15507">
                  <c:v>3.9167545037344098E-4</c:v>
                </c:pt>
                <c:pt idx="15508">
                  <c:v>3.9167475188151002E-4</c:v>
                </c:pt>
                <c:pt idx="15509">
                  <c:v>3.916740242857486E-4</c:v>
                </c:pt>
                <c:pt idx="15510">
                  <c:v>3.9167405338957911E-4</c:v>
                </c:pt>
                <c:pt idx="15511">
                  <c:v>3.9167332579381759E-4</c:v>
                </c:pt>
                <c:pt idx="15512">
                  <c:v>3.9167291834019119E-4</c:v>
                </c:pt>
                <c:pt idx="15513">
                  <c:v>3.9167184149846429E-4</c:v>
                </c:pt>
                <c:pt idx="15514">
                  <c:v>3.9167146314866841E-4</c:v>
                </c:pt>
                <c:pt idx="15515">
                  <c:v>3.9167091017588968E-4</c:v>
                </c:pt>
                <c:pt idx="15516">
                  <c:v>3.916705609299242E-4</c:v>
                </c:pt>
                <c:pt idx="15517">
                  <c:v>3.9166980423033237E-4</c:v>
                </c:pt>
                <c:pt idx="15518">
                  <c:v>3.91669716918841E-4</c:v>
                </c:pt>
                <c:pt idx="15519">
                  <c:v>3.9166916394606233E-4</c:v>
                </c:pt>
                <c:pt idx="15520">
                  <c:v>3.9166840724647051E-4</c:v>
                </c:pt>
                <c:pt idx="15521">
                  <c:v>3.9166794158518309E-4</c:v>
                </c:pt>
                <c:pt idx="15522">
                  <c:v>3.9166735950857401E-4</c:v>
                </c:pt>
                <c:pt idx="15523">
                  <c:v>3.9166636997833848E-4</c:v>
                </c:pt>
                <c:pt idx="15524">
                  <c:v>3.9166663191281259E-4</c:v>
                </c:pt>
                <c:pt idx="15525">
                  <c:v>3.9166549686342478E-4</c:v>
                </c:pt>
                <c:pt idx="15526">
                  <c:v>3.9166546775959432E-4</c:v>
                </c:pt>
                <c:pt idx="15527">
                  <c:v>3.9166506030596793E-4</c:v>
                </c:pt>
                <c:pt idx="15528">
                  <c:v>3.9166360511444509E-4</c:v>
                </c:pt>
                <c:pt idx="15529">
                  <c:v>3.9166302303783601E-4</c:v>
                </c:pt>
                <c:pt idx="15530">
                  <c:v>3.9166296483017499E-4</c:v>
                </c:pt>
                <c:pt idx="15531">
                  <c:v>3.9166241185739642E-4</c:v>
                </c:pt>
                <c:pt idx="15532">
                  <c:v>3.9166223723441362E-4</c:v>
                </c:pt>
                <c:pt idx="15533">
                  <c:v>3.9166209171526129E-4</c:v>
                </c:pt>
                <c:pt idx="15534">
                  <c:v>3.9166101487353439E-4</c:v>
                </c:pt>
                <c:pt idx="15535">
                  <c:v>3.9166011265479028E-4</c:v>
                </c:pt>
                <c:pt idx="15536">
                  <c:v>3.9165985072031623E-4</c:v>
                </c:pt>
                <c:pt idx="15537">
                  <c:v>3.9165874477475882E-4</c:v>
                </c:pt>
                <c:pt idx="15538">
                  <c:v>3.9165886119008059E-4</c:v>
                </c:pt>
                <c:pt idx="15539">
                  <c:v>3.9165865746326739E-4</c:v>
                </c:pt>
                <c:pt idx="15540">
                  <c:v>3.9165775524452329E-4</c:v>
                </c:pt>
                <c:pt idx="15541">
                  <c:v>3.9165699854493141E-4</c:v>
                </c:pt>
                <c:pt idx="15542">
                  <c:v>3.9165641646832228E-4</c:v>
                </c:pt>
                <c:pt idx="15543">
                  <c:v>3.9165568887256091E-4</c:v>
                </c:pt>
                <c:pt idx="15544">
                  <c:v>3.9165531052276492E-4</c:v>
                </c:pt>
                <c:pt idx="15545">
                  <c:v>3.9165490306913853E-4</c:v>
                </c:pt>
                <c:pt idx="15546">
                  <c:v>3.9165405905805528E-4</c:v>
                </c:pt>
                <c:pt idx="15547">
                  <c:v>3.9165382622741157E-4</c:v>
                </c:pt>
                <c:pt idx="15548">
                  <c:v>3.9165365160442889E-4</c:v>
                </c:pt>
                <c:pt idx="15549">
                  <c:v>3.916530404239893E-4</c:v>
                </c:pt>
                <c:pt idx="15550">
                  <c:v>3.9165141060948372E-4</c:v>
                </c:pt>
                <c:pt idx="15551">
                  <c:v>3.9165132329799229E-4</c:v>
                </c:pt>
                <c:pt idx="15552">
                  <c:v>3.9165173075161869E-4</c:v>
                </c:pt>
                <c:pt idx="15553">
                  <c:v>3.9165059570223088E-4</c:v>
                </c:pt>
                <c:pt idx="15554">
                  <c:v>3.916498098988086E-4</c:v>
                </c:pt>
                <c:pt idx="15555">
                  <c:v>3.916496061719954E-4</c:v>
                </c:pt>
                <c:pt idx="15556">
                  <c:v>3.9164899499155581E-4</c:v>
                </c:pt>
                <c:pt idx="15557">
                  <c:v>3.9164835470728582E-4</c:v>
                </c:pt>
                <c:pt idx="15558">
                  <c:v>3.91647859942168E-4</c:v>
                </c:pt>
                <c:pt idx="15559">
                  <c:v>3.9164762711152429E-4</c:v>
                </c:pt>
                <c:pt idx="15560">
                  <c:v>3.9164684130810201E-4</c:v>
                </c:pt>
                <c:pt idx="15561">
                  <c:v>3.9164646295830607E-4</c:v>
                </c:pt>
                <c:pt idx="15562">
                  <c:v>3.9164623012766242E-4</c:v>
                </c:pt>
                <c:pt idx="15563">
                  <c:v>3.9164526970125729E-4</c:v>
                </c:pt>
                <c:pt idx="15564">
                  <c:v>3.9164465852081781E-4</c:v>
                </c:pt>
                <c:pt idx="15565">
                  <c:v>3.9164419285953039E-4</c:v>
                </c:pt>
                <c:pt idx="15566">
                  <c:v>3.9164363988675183E-4</c:v>
                </c:pt>
                <c:pt idx="15567">
                  <c:v>3.9164340705610812E-4</c:v>
                </c:pt>
                <c:pt idx="15568">
                  <c:v>3.9164265035651619E-4</c:v>
                </c:pt>
                <c:pt idx="15569">
                  <c:v>3.9164209738373762E-4</c:v>
                </c:pt>
                <c:pt idx="15570">
                  <c:v>3.9164215559139848E-4</c:v>
                </c:pt>
                <c:pt idx="15571">
                  <c:v>3.9164064219221467E-4</c:v>
                </c:pt>
                <c:pt idx="15572">
                  <c:v>3.9164090412668878E-4</c:v>
                </c:pt>
                <c:pt idx="15573">
                  <c:v>3.9164038025774062E-4</c:v>
                </c:pt>
                <c:pt idx="15574">
                  <c:v>3.9163973997347062E-4</c:v>
                </c:pt>
                <c:pt idx="15575">
                  <c:v>3.9163869223557413E-4</c:v>
                </c:pt>
                <c:pt idx="15576">
                  <c:v>3.9163866313174372E-4</c:v>
                </c:pt>
                <c:pt idx="15577">
                  <c:v>3.9163816836662591E-4</c:v>
                </c:pt>
                <c:pt idx="15578">
                  <c:v>3.9163755718618631E-4</c:v>
                </c:pt>
                <c:pt idx="15579">
                  <c:v>3.916368295904249E-4</c:v>
                </c:pt>
                <c:pt idx="15580">
                  <c:v>3.916364221367985E-4</c:v>
                </c:pt>
                <c:pt idx="15581">
                  <c:v>3.9163592737168068E-4</c:v>
                </c:pt>
                <c:pt idx="15582">
                  <c:v>3.91635752748698E-4</c:v>
                </c:pt>
                <c:pt idx="15583">
                  <c:v>3.9163493784144521E-4</c:v>
                </c:pt>
                <c:pt idx="15584">
                  <c:v>3.9163380279205739E-4</c:v>
                </c:pt>
                <c:pt idx="15585">
                  <c:v>3.9163391920737922E-4</c:v>
                </c:pt>
                <c:pt idx="15586">
                  <c:v>3.9163243491202587E-4</c:v>
                </c:pt>
                <c:pt idx="15587">
                  <c:v>3.9163301698863512E-4</c:v>
                </c:pt>
                <c:pt idx="15588">
                  <c:v>3.9163129986263812E-4</c:v>
                </c:pt>
                <c:pt idx="15589">
                  <c:v>3.9163135807029898E-4</c:v>
                </c:pt>
                <c:pt idx="15590">
                  <c:v>3.9163162000477309E-4</c:v>
                </c:pt>
                <c:pt idx="15591">
                  <c:v>3.9163074688985938E-4</c:v>
                </c:pt>
                <c:pt idx="15592">
                  <c:v>3.9162943721748888E-4</c:v>
                </c:pt>
                <c:pt idx="15593">
                  <c:v>3.916288551408798E-4</c:v>
                </c:pt>
                <c:pt idx="15594">
                  <c:v>3.916286223102361E-4</c:v>
                </c:pt>
                <c:pt idx="15595">
                  <c:v>3.9162812754511828E-4</c:v>
                </c:pt>
                <c:pt idx="15596">
                  <c:v>3.9162780740298331E-4</c:v>
                </c:pt>
                <c:pt idx="15597">
                  <c:v>3.9162699249573052E-4</c:v>
                </c:pt>
                <c:pt idx="15598">
                  <c:v>3.9162675966508692E-4</c:v>
                </c:pt>
                <c:pt idx="15599">
                  <c:v>3.9162670145742601E-4</c:v>
                </c:pt>
                <c:pt idx="15600">
                  <c:v>3.9162571192719042E-4</c:v>
                </c:pt>
                <c:pt idx="15601">
                  <c:v>3.9162527536973363E-4</c:v>
                </c:pt>
                <c:pt idx="15602">
                  <c:v>3.916241112165153E-4</c:v>
                </c:pt>
                <c:pt idx="15603">
                  <c:v>3.9162315079011018E-4</c:v>
                </c:pt>
                <c:pt idx="15604">
                  <c:v>3.9162265602499252E-4</c:v>
                </c:pt>
                <c:pt idx="15605">
                  <c:v>3.9162253960967058E-4</c:v>
                </c:pt>
                <c:pt idx="15606">
                  <c:v>3.9162204484455287E-4</c:v>
                </c:pt>
                <c:pt idx="15607">
                  <c:v>3.9162125904113049E-4</c:v>
                </c:pt>
                <c:pt idx="15608">
                  <c:v>3.9162122993730009E-4</c:v>
                </c:pt>
                <c:pt idx="15609">
                  <c:v>3.9161968743428588E-4</c:v>
                </c:pt>
                <c:pt idx="15610">
                  <c:v>3.916200075764209E-4</c:v>
                </c:pt>
                <c:pt idx="15611">
                  <c:v>3.9161965833045542E-4</c:v>
                </c:pt>
                <c:pt idx="15612">
                  <c:v>3.9161840686574578E-4</c:v>
                </c:pt>
                <c:pt idx="15613">
                  <c:v>3.916180576197803E-4</c:v>
                </c:pt>
                <c:pt idx="15614">
                  <c:v>3.9161782478913659E-4</c:v>
                </c:pt>
                <c:pt idx="15615">
                  <c:v>3.9161727181635802E-4</c:v>
                </c:pt>
                <c:pt idx="15616">
                  <c:v>3.9161677705124021E-4</c:v>
                </c:pt>
                <c:pt idx="15617">
                  <c:v>3.9161625318229198E-4</c:v>
                </c:pt>
                <c:pt idx="15618">
                  <c:v>3.9161584572866559E-4</c:v>
                </c:pt>
                <c:pt idx="15619">
                  <c:v>3.9161476888693869E-4</c:v>
                </c:pt>
                <c:pt idx="15620">
                  <c:v>3.9161456516012549E-4</c:v>
                </c:pt>
                <c:pt idx="15621">
                  <c:v>3.9161389577202499E-4</c:v>
                </c:pt>
                <c:pt idx="15622">
                  <c:v>3.9161345921456808E-4</c:v>
                </c:pt>
                <c:pt idx="15623">
                  <c:v>3.9161319728009397E-4</c:v>
                </c:pt>
                <c:pt idx="15624">
                  <c:v>3.9161174208857119E-4</c:v>
                </c:pt>
                <c:pt idx="15625">
                  <c:v>3.916115674655885E-4</c:v>
                </c:pt>
                <c:pt idx="15626">
                  <c:v>3.9161095628514891E-4</c:v>
                </c:pt>
                <c:pt idx="15627">
                  <c:v>3.9161011227406561E-4</c:v>
                </c:pt>
                <c:pt idx="15628">
                  <c:v>3.9160976302810008E-4</c:v>
                </c:pt>
                <c:pt idx="15629">
                  <c:v>3.9161011227406561E-4</c:v>
                </c:pt>
                <c:pt idx="15630">
                  <c:v>3.9160944288596511E-4</c:v>
                </c:pt>
                <c:pt idx="15631">
                  <c:v>3.916083078365773E-4</c:v>
                </c:pt>
                <c:pt idx="15632">
                  <c:v>3.9160822052508593E-4</c:v>
                </c:pt>
                <c:pt idx="15633">
                  <c:v>3.9160737651400268E-4</c:v>
                </c:pt>
                <c:pt idx="15634">
                  <c:v>3.9160621236078441E-4</c:v>
                </c:pt>
                <c:pt idx="15635">
                  <c:v>3.9160603773780173E-4</c:v>
                </c:pt>
                <c:pt idx="15636">
                  <c:v>3.9160554297268391E-4</c:v>
                </c:pt>
                <c:pt idx="15637">
                  <c:v>3.9160484448075289E-4</c:v>
                </c:pt>
                <c:pt idx="15638">
                  <c:v>3.9160423330031341E-4</c:v>
                </c:pt>
                <c:pt idx="15639">
                  <c:v>3.9160341839306062E-4</c:v>
                </c:pt>
                <c:pt idx="15640">
                  <c:v>3.916040004696697E-4</c:v>
                </c:pt>
                <c:pt idx="15641">
                  <c:v>3.9160304004326457E-4</c:v>
                </c:pt>
                <c:pt idx="15642">
                  <c:v>3.9160286542028189E-4</c:v>
                </c:pt>
                <c:pt idx="15643">
                  <c:v>3.9160187589004641E-4</c:v>
                </c:pt>
                <c:pt idx="15644">
                  <c:v>3.9160149754025042E-4</c:v>
                </c:pt>
                <c:pt idx="15645">
                  <c:v>3.9160065352916718E-4</c:v>
                </c:pt>
                <c:pt idx="15646">
                  <c:v>3.9159931475296622E-4</c:v>
                </c:pt>
                <c:pt idx="15647">
                  <c:v>3.9160007145255799E-4</c:v>
                </c:pt>
                <c:pt idx="15648">
                  <c:v>3.915990237146616E-4</c:v>
                </c:pt>
                <c:pt idx="15649">
                  <c:v>3.9159855805337429E-4</c:v>
                </c:pt>
                <c:pt idx="15650">
                  <c:v>3.9159858715720469E-4</c:v>
                </c:pt>
                <c:pt idx="15651">
                  <c:v>3.9159756852313882E-4</c:v>
                </c:pt>
                <c:pt idx="15652">
                  <c:v>3.9159617153927678E-4</c:v>
                </c:pt>
                <c:pt idx="15653">
                  <c:v>3.9159684092737729E-4</c:v>
                </c:pt>
                <c:pt idx="15654">
                  <c:v>3.9159556035883719E-4</c:v>
                </c:pt>
                <c:pt idx="15655">
                  <c:v>3.9159497828222811E-4</c:v>
                </c:pt>
                <c:pt idx="15656">
                  <c:v>3.9159445441327989E-4</c:v>
                </c:pt>
                <c:pt idx="15657">
                  <c:v>3.9159436710178852E-4</c:v>
                </c:pt>
                <c:pt idx="15658">
                  <c:v>3.9159340667538339E-4</c:v>
                </c:pt>
                <c:pt idx="15659">
                  <c:v>3.9159259176813071E-4</c:v>
                </c:pt>
                <c:pt idx="15660">
                  <c:v>3.9159259176813071E-4</c:v>
                </c:pt>
                <c:pt idx="15661">
                  <c:v>3.9159235893748701E-4</c:v>
                </c:pt>
                <c:pt idx="15662">
                  <c:v>3.9159163134172559E-4</c:v>
                </c:pt>
                <c:pt idx="15663">
                  <c:v>3.9159058360382909E-4</c:v>
                </c:pt>
                <c:pt idx="15664">
                  <c:v>3.9159035077318549E-4</c:v>
                </c:pt>
                <c:pt idx="15665">
                  <c:v>3.9158971048891539E-4</c:v>
                </c:pt>
                <c:pt idx="15666">
                  <c:v>3.9158921572379768E-4</c:v>
                </c:pt>
                <c:pt idx="15667">
                  <c:v>3.9158860454335809E-4</c:v>
                </c:pt>
                <c:pt idx="15668">
                  <c:v>3.9158851723186672E-4</c:v>
                </c:pt>
                <c:pt idx="15669">
                  <c:v>3.915875859092921E-4</c:v>
                </c:pt>
                <c:pt idx="15670">
                  <c:v>3.9158732397481799E-4</c:v>
                </c:pt>
                <c:pt idx="15671">
                  <c:v>3.9158575236797327E-4</c:v>
                </c:pt>
                <c:pt idx="15672">
                  <c:v>3.9158613071776932E-4</c:v>
                </c:pt>
                <c:pt idx="15673">
                  <c:v>3.9158540312200779E-4</c:v>
                </c:pt>
                <c:pt idx="15674">
                  <c:v>3.9158453000709409E-4</c:v>
                </c:pt>
                <c:pt idx="15675">
                  <c:v>3.9158426807261998E-4</c:v>
                </c:pt>
                <c:pt idx="15676">
                  <c:v>3.915838897228241E-4</c:v>
                </c:pt>
                <c:pt idx="15677">
                  <c:v>3.9158287108875811E-4</c:v>
                </c:pt>
                <c:pt idx="15678">
                  <c:v>3.915828128810972E-4</c:v>
                </c:pt>
                <c:pt idx="15679">
                  <c:v>3.9158199797384441E-4</c:v>
                </c:pt>
                <c:pt idx="15680">
                  <c:v>3.9158112485893071E-4</c:v>
                </c:pt>
                <c:pt idx="15681">
                  <c:v>3.915806591976434E-4</c:v>
                </c:pt>
                <c:pt idx="15682">
                  <c:v>3.9157987339422112E-4</c:v>
                </c:pt>
                <c:pt idx="15683">
                  <c:v>3.915793786291033E-4</c:v>
                </c:pt>
                <c:pt idx="15684">
                  <c:v>3.91578912967816E-4</c:v>
                </c:pt>
                <c:pt idx="15685">
                  <c:v>3.9157795254141092E-4</c:v>
                </c:pt>
                <c:pt idx="15686">
                  <c:v>3.9157757419161499E-4</c:v>
                </c:pt>
                <c:pt idx="15687">
                  <c:v>3.9157702121883631E-4</c:v>
                </c:pt>
                <c:pt idx="15688">
                  <c:v>3.9157693390734488E-4</c:v>
                </c:pt>
                <c:pt idx="15689">
                  <c:v>3.91576555557549E-4</c:v>
                </c:pt>
                <c:pt idx="15690">
                  <c:v>3.9157579885795712E-4</c:v>
                </c:pt>
                <c:pt idx="15691">
                  <c:v>3.9157483843155211E-4</c:v>
                </c:pt>
                <c:pt idx="15692">
                  <c:v>3.9157466380856931E-4</c:v>
                </c:pt>
                <c:pt idx="15693">
                  <c:v>3.9157443097792571E-4</c:v>
                </c:pt>
                <c:pt idx="15694">
                  <c:v>3.9157347055152059E-4</c:v>
                </c:pt>
                <c:pt idx="15695">
                  <c:v>3.9157344144769008E-4</c:v>
                </c:pt>
                <c:pt idx="15696">
                  <c:v>3.9157207356765872E-4</c:v>
                </c:pt>
                <c:pt idx="15697">
                  <c:v>3.9157122955657542E-4</c:v>
                </c:pt>
                <c:pt idx="15698">
                  <c:v>3.915709385182709E-4</c:v>
                </c:pt>
                <c:pt idx="15699">
                  <c:v>3.9157082210294902E-4</c:v>
                </c:pt>
                <c:pt idx="15700">
                  <c:v>3.9156968705356121E-4</c:v>
                </c:pt>
                <c:pt idx="15701">
                  <c:v>3.9156919228844339E-4</c:v>
                </c:pt>
                <c:pt idx="15702">
                  <c:v>3.9156895945779979E-4</c:v>
                </c:pt>
                <c:pt idx="15703">
                  <c:v>3.9156846469268197E-4</c:v>
                </c:pt>
                <c:pt idx="15704">
                  <c:v>3.9156811544671649E-4</c:v>
                </c:pt>
                <c:pt idx="15705">
                  <c:v>3.9156724233180279E-4</c:v>
                </c:pt>
                <c:pt idx="15706">
                  <c:v>3.915668348781765E-4</c:v>
                </c:pt>
                <c:pt idx="15707">
                  <c:v>3.9156663115136331E-4</c:v>
                </c:pt>
                <c:pt idx="15708">
                  <c:v>3.9156584534794092E-4</c:v>
                </c:pt>
                <c:pt idx="15709">
                  <c:v>3.9156491402536631E-4</c:v>
                </c:pt>
                <c:pt idx="15710">
                  <c:v>3.915642446372658E-4</c:v>
                </c:pt>
                <c:pt idx="15711">
                  <c:v>3.915640409104526E-4</c:v>
                </c:pt>
                <c:pt idx="15712">
                  <c:v>3.9156342973001301E-4</c:v>
                </c:pt>
                <c:pt idx="15713">
                  <c:v>3.9156331331469119E-4</c:v>
                </c:pt>
                <c:pt idx="15714">
                  <c:v>3.9156206184998149E-4</c:v>
                </c:pt>
                <c:pt idx="15715">
                  <c:v>3.9156092680059368E-4</c:v>
                </c:pt>
                <c:pt idx="15716">
                  <c:v>3.9156124694272881E-4</c:v>
                </c:pt>
                <c:pt idx="15717">
                  <c:v>3.915601409971714E-4</c:v>
                </c:pt>
                <c:pt idx="15718">
                  <c:v>3.9155982085503638E-4</c:v>
                </c:pt>
                <c:pt idx="15719">
                  <c:v>3.915594716090709E-4</c:v>
                </c:pt>
                <c:pt idx="15720">
                  <c:v>3.9155894774012268E-4</c:v>
                </c:pt>
                <c:pt idx="15721">
                  <c:v>3.9155822014436131E-4</c:v>
                </c:pt>
                <c:pt idx="15722">
                  <c:v>3.9155723061412567E-4</c:v>
                </c:pt>
                <c:pt idx="15723">
                  <c:v>3.9155659032985568E-4</c:v>
                </c:pt>
                <c:pt idx="15724">
                  <c:v>3.9155696867965162E-4</c:v>
                </c:pt>
                <c:pt idx="15725">
                  <c:v>3.9155580452643329E-4</c:v>
                </c:pt>
                <c:pt idx="15726">
                  <c:v>3.9155568811111152E-4</c:v>
                </c:pt>
                <c:pt idx="15727">
                  <c:v>3.9155545528046792E-4</c:v>
                </c:pt>
                <c:pt idx="15728">
                  <c:v>3.9155469858087599E-4</c:v>
                </c:pt>
                <c:pt idx="15729">
                  <c:v>3.9155394188128412E-4</c:v>
                </c:pt>
                <c:pt idx="15730">
                  <c:v>3.9155338890850539E-4</c:v>
                </c:pt>
                <c:pt idx="15731">
                  <c:v>3.915521374437958E-4</c:v>
                </c:pt>
                <c:pt idx="15732">
                  <c:v>3.9155172999016941E-4</c:v>
                </c:pt>
                <c:pt idx="15733">
                  <c:v>3.9155123522505159E-4</c:v>
                </c:pt>
                <c:pt idx="15734">
                  <c:v>3.9155059494078159E-4</c:v>
                </c:pt>
                <c:pt idx="15735">
                  <c:v>3.9155033300630748E-4</c:v>
                </c:pt>
                <c:pt idx="15736">
                  <c:v>3.915497800335288E-4</c:v>
                </c:pt>
                <c:pt idx="15737">
                  <c:v>3.9154902333393688E-4</c:v>
                </c:pt>
                <c:pt idx="15738">
                  <c:v>3.9154884871095419E-4</c:v>
                </c:pt>
                <c:pt idx="15739">
                  <c:v>3.9154861588031048E-4</c:v>
                </c:pt>
                <c:pt idx="15740">
                  <c:v>3.9154710248112679E-4</c:v>
                </c:pt>
                <c:pt idx="15741">
                  <c:v>3.9154689875431359E-4</c:v>
                </c:pt>
                <c:pt idx="15742">
                  <c:v>3.9154605474323029E-4</c:v>
                </c:pt>
                <c:pt idx="15743">
                  <c:v>3.9154518162831659E-4</c:v>
                </c:pt>
                <c:pt idx="15744">
                  <c:v>3.9154523983597761E-4</c:v>
                </c:pt>
                <c:pt idx="15745">
                  <c:v>3.9154497790150339E-4</c:v>
                </c:pt>
                <c:pt idx="15746">
                  <c:v>3.9154366822913289E-4</c:v>
                </c:pt>
                <c:pt idx="15747">
                  <c:v>3.9154361002147198E-4</c:v>
                </c:pt>
                <c:pt idx="15748">
                  <c:v>3.9154317346401513E-4</c:v>
                </c:pt>
                <c:pt idx="15749">
                  <c:v>3.9154264959506691E-4</c:v>
                </c:pt>
                <c:pt idx="15750">
                  <c:v>3.9154154364950949E-4</c:v>
                </c:pt>
                <c:pt idx="15751">
                  <c:v>3.9154081605374808E-4</c:v>
                </c:pt>
                <c:pt idx="15752">
                  <c:v>3.9154101978056127E-4</c:v>
                </c:pt>
                <c:pt idx="15753">
                  <c:v>3.9153941906988621E-4</c:v>
                </c:pt>
                <c:pt idx="15754">
                  <c:v>3.9153921534307301E-4</c:v>
                </c:pt>
                <c:pt idx="15755">
                  <c:v>3.9153796387836343E-4</c:v>
                </c:pt>
                <c:pt idx="15756">
                  <c:v>3.9153854595497251E-4</c:v>
                </c:pt>
                <c:pt idx="15757">
                  <c:v>3.9153819670900702E-4</c:v>
                </c:pt>
                <c:pt idx="15758">
                  <c:v>3.9153770194388931E-4</c:v>
                </c:pt>
                <c:pt idx="15759">
                  <c:v>3.9153645047917962E-4</c:v>
                </c:pt>
                <c:pt idx="15760">
                  <c:v>3.9153581019490963E-4</c:v>
                </c:pt>
                <c:pt idx="15761">
                  <c:v>3.9153549005277449E-4</c:v>
                </c:pt>
                <c:pt idx="15762">
                  <c:v>3.9153537363745272E-4</c:v>
                </c:pt>
                <c:pt idx="15763">
                  <c:v>3.9153461693786079E-4</c:v>
                </c:pt>
                <c:pt idx="15764">
                  <c:v>3.9153348188847298E-4</c:v>
                </c:pt>
                <c:pt idx="15765">
                  <c:v>3.9153348188847298E-4</c:v>
                </c:pt>
                <c:pt idx="15766">
                  <c:v>3.9153287070803339E-4</c:v>
                </c:pt>
                <c:pt idx="15767">
                  <c:v>3.9153225952759391E-4</c:v>
                </c:pt>
                <c:pt idx="15768">
                  <c:v>3.9153103716671472E-4</c:v>
                </c:pt>
                <c:pt idx="15769">
                  <c:v>3.9153124089352792E-4</c:v>
                </c:pt>
                <c:pt idx="15770">
                  <c:v>3.9153036777861422E-4</c:v>
                </c:pt>
                <c:pt idx="15771">
                  <c:v>3.9152949466370052E-4</c:v>
                </c:pt>
                <c:pt idx="15772">
                  <c:v>3.9152897079475219E-4</c:v>
                </c:pt>
                <c:pt idx="15773">
                  <c:v>3.9152897079475219E-4</c:v>
                </c:pt>
                <c:pt idx="15774">
                  <c:v>3.9152803947217762E-4</c:v>
                </c:pt>
                <c:pt idx="15775">
                  <c:v>3.9152737008407712E-4</c:v>
                </c:pt>
                <c:pt idx="15776">
                  <c:v>3.915266424883157E-4</c:v>
                </c:pt>
                <c:pt idx="15777">
                  <c:v>3.9152693352662032E-4</c:v>
                </c:pt>
                <c:pt idx="15778">
                  <c:v>3.9152638055384159E-4</c:v>
                </c:pt>
                <c:pt idx="15779">
                  <c:v>3.9152457611635327E-4</c:v>
                </c:pt>
                <c:pt idx="15780">
                  <c:v>3.915246925316751E-4</c:v>
                </c:pt>
                <c:pt idx="15781">
                  <c:v>3.9152364479377871E-4</c:v>
                </c:pt>
                <c:pt idx="15782">
                  <c:v>3.9152349927462637E-4</c:v>
                </c:pt>
                <c:pt idx="15783">
                  <c:v>3.9152213139459491E-4</c:v>
                </c:pt>
                <c:pt idx="15784">
                  <c:v>3.9152218960225582E-4</c:v>
                </c:pt>
                <c:pt idx="15785">
                  <c:v>3.9152256795205181E-4</c:v>
                </c:pt>
                <c:pt idx="15786">
                  <c:v>3.9152105455286801E-4</c:v>
                </c:pt>
                <c:pt idx="15787">
                  <c:v>3.915207926183939E-4</c:v>
                </c:pt>
                <c:pt idx="15788">
                  <c:v>3.9151957025751472E-4</c:v>
                </c:pt>
                <c:pt idx="15789">
                  <c:v>3.9151860983110959E-4</c:v>
                </c:pt>
                <c:pt idx="15790">
                  <c:v>3.9151910459622741E-4</c:v>
                </c:pt>
                <c:pt idx="15791">
                  <c:v>3.9151860983110959E-4</c:v>
                </c:pt>
                <c:pt idx="15792">
                  <c:v>3.9151762030087411E-4</c:v>
                </c:pt>
                <c:pt idx="15793">
                  <c:v>3.9151730015873909E-4</c:v>
                </c:pt>
                <c:pt idx="15794">
                  <c:v>3.9151610690169042E-4</c:v>
                </c:pt>
                <c:pt idx="15795">
                  <c:v>3.9151567034423351E-4</c:v>
                </c:pt>
                <c:pt idx="15796">
                  <c:v>3.9151572855189443E-4</c:v>
                </c:pt>
                <c:pt idx="15797">
                  <c:v>3.915143315680325E-4</c:v>
                </c:pt>
                <c:pt idx="15798">
                  <c:v>3.9151436067186301E-4</c:v>
                </c:pt>
                <c:pt idx="15799">
                  <c:v>3.9151299279183149E-4</c:v>
                </c:pt>
                <c:pt idx="15800">
                  <c:v>3.9151287637650972E-4</c:v>
                </c:pt>
                <c:pt idx="15801">
                  <c:v>3.9151226519607008E-4</c:v>
                </c:pt>
                <c:pt idx="15802">
                  <c:v>3.9151147939264769E-4</c:v>
                </c:pt>
                <c:pt idx="15803">
                  <c:v>3.9151136297732592E-4</c:v>
                </c:pt>
                <c:pt idx="15804">
                  <c:v>3.9151008240878582E-4</c:v>
                </c:pt>
                <c:pt idx="15805">
                  <c:v>3.9151016972027719E-4</c:v>
                </c:pt>
                <c:pt idx="15806">
                  <c:v>3.9151054807007307E-4</c:v>
                </c:pt>
                <c:pt idx="15807">
                  <c:v>3.9150900556705892E-4</c:v>
                </c:pt>
                <c:pt idx="15808">
                  <c:v>3.9150900556705892E-4</c:v>
                </c:pt>
                <c:pt idx="15809">
                  <c:v>3.915082779712975E-4</c:v>
                </c:pt>
                <c:pt idx="15810">
                  <c:v>3.9150650263763959E-4</c:v>
                </c:pt>
                <c:pt idx="15811">
                  <c:v>3.9150717202574009E-4</c:v>
                </c:pt>
                <c:pt idx="15812">
                  <c:v>3.9150594966486102E-4</c:v>
                </c:pt>
                <c:pt idx="15813">
                  <c:v>3.9150557131506503E-4</c:v>
                </c:pt>
                <c:pt idx="15814">
                  <c:v>3.9150490192696452E-4</c:v>
                </c:pt>
                <c:pt idx="15815">
                  <c:v>3.9150496013462538E-4</c:v>
                </c:pt>
                <c:pt idx="15816">
                  <c:v>3.9150399970822042E-4</c:v>
                </c:pt>
                <c:pt idx="15817">
                  <c:v>3.9150254451669753E-4</c:v>
                </c:pt>
                <c:pt idx="15818">
                  <c:v>3.9150315569713712E-4</c:v>
                </c:pt>
                <c:pt idx="15819">
                  <c:v>3.9150178781710571E-4</c:v>
                </c:pt>
                <c:pt idx="15820">
                  <c:v>3.915013512596488E-4</c:v>
                </c:pt>
                <c:pt idx="15821">
                  <c:v>3.915004781447351E-4</c:v>
                </c:pt>
                <c:pt idx="15822">
                  <c:v>3.9150053635239601E-4</c:v>
                </c:pt>
                <c:pt idx="15823">
                  <c:v>3.9149986696429551E-4</c:v>
                </c:pt>
                <c:pt idx="15824">
                  <c:v>3.9149879012256861E-4</c:v>
                </c:pt>
                <c:pt idx="15825">
                  <c:v>3.9149867370724678E-4</c:v>
                </c:pt>
                <c:pt idx="15826">
                  <c:v>3.914981207344681E-4</c:v>
                </c:pt>
                <c:pt idx="15827">
                  <c:v>3.9149756776168942E-4</c:v>
                </c:pt>
                <c:pt idx="15828">
                  <c:v>3.9149643271230161E-4</c:v>
                </c:pt>
                <c:pt idx="15829">
                  <c:v>3.9149663643911481E-4</c:v>
                </c:pt>
                <c:pt idx="15830">
                  <c:v>3.9149564690887928E-4</c:v>
                </c:pt>
                <c:pt idx="15831">
                  <c:v>3.9149555959738791E-4</c:v>
                </c:pt>
                <c:pt idx="15832">
                  <c:v>3.9149457006715238E-4</c:v>
                </c:pt>
                <c:pt idx="15833">
                  <c:v>3.9149410440586507E-4</c:v>
                </c:pt>
                <c:pt idx="15834">
                  <c:v>3.9149288204498589E-4</c:v>
                </c:pt>
                <c:pt idx="15835">
                  <c:v>3.9149200893007219E-4</c:v>
                </c:pt>
                <c:pt idx="15836">
                  <c:v>3.9149212534539402E-4</c:v>
                </c:pt>
                <c:pt idx="15837">
                  <c:v>3.9149128133431082E-4</c:v>
                </c:pt>
                <c:pt idx="15838">
                  <c:v>3.9149064105004072E-4</c:v>
                </c:pt>
                <c:pt idx="15839">
                  <c:v>3.9149035001173621E-4</c:v>
                </c:pt>
                <c:pt idx="15840">
                  <c:v>3.9148912765085703E-4</c:v>
                </c:pt>
                <c:pt idx="15841">
                  <c:v>3.9148892392404377E-4</c:v>
                </c:pt>
                <c:pt idx="15842">
                  <c:v>3.9148848736658692E-4</c:v>
                </c:pt>
                <c:pt idx="15843">
                  <c:v>3.9148752694018191E-4</c:v>
                </c:pt>
                <c:pt idx="15844">
                  <c:v>3.9148773066699499E-4</c:v>
                </c:pt>
                <c:pt idx="15845">
                  <c:v>3.9148656651377678E-4</c:v>
                </c:pt>
                <c:pt idx="15846">
                  <c:v>3.9148624637164181E-4</c:v>
                </c:pt>
                <c:pt idx="15847">
                  <c:v>3.9148569339886308E-4</c:v>
                </c:pt>
                <c:pt idx="15848">
                  <c:v>3.9148479118011892E-4</c:v>
                </c:pt>
                <c:pt idx="15849">
                  <c:v>3.914842673111707E-4</c:v>
                </c:pt>
                <c:pt idx="15850">
                  <c:v>3.9148420910350978E-4</c:v>
                </c:pt>
                <c:pt idx="15851">
                  <c:v>3.9148304495029151E-4</c:v>
                </c:pt>
                <c:pt idx="15852">
                  <c:v>3.9148205542005599E-4</c:v>
                </c:pt>
                <c:pt idx="15853">
                  <c:v>3.9148269570432598E-4</c:v>
                </c:pt>
                <c:pt idx="15854">
                  <c:v>3.9148097857832909E-4</c:v>
                </c:pt>
                <c:pt idx="15855">
                  <c:v>3.9148092037066823E-4</c:v>
                </c:pt>
                <c:pt idx="15856">
                  <c:v>3.9148054202087218E-4</c:v>
                </c:pt>
                <c:pt idx="15857">
                  <c:v>3.9147972711361939E-4</c:v>
                </c:pt>
                <c:pt idx="15858">
                  <c:v>3.9147958159446722E-4</c:v>
                </c:pt>
                <c:pt idx="15859">
                  <c:v>3.9147862116806209E-4</c:v>
                </c:pt>
                <c:pt idx="15860">
                  <c:v>3.9147748611867428E-4</c:v>
                </c:pt>
                <c:pt idx="15861">
                  <c:v>3.9147699135355651E-4</c:v>
                </c:pt>
                <c:pt idx="15862">
                  <c:v>3.9147696224972611E-4</c:v>
                </c:pt>
                <c:pt idx="15863">
                  <c:v>3.9147608913481241E-4</c:v>
                </c:pt>
                <c:pt idx="15864">
                  <c:v>3.9147544885054231E-4</c:v>
                </c:pt>
                <c:pt idx="15865">
                  <c:v>3.9147495408542449E-4</c:v>
                </c:pt>
                <c:pt idx="15866">
                  <c:v>3.914739063475281E-4</c:v>
                </c:pt>
                <c:pt idx="15867">
                  <c:v>3.9147419738583272E-4</c:v>
                </c:pt>
                <c:pt idx="15868">
                  <c:v>3.914732369594276E-4</c:v>
                </c:pt>
                <c:pt idx="15869">
                  <c:v>3.9147314964793622E-4</c:v>
                </c:pt>
                <c:pt idx="15870">
                  <c:v>3.9147178176790481E-4</c:v>
                </c:pt>
                <c:pt idx="15871">
                  <c:v>3.914715489372611E-4</c:v>
                </c:pt>
                <c:pt idx="15872">
                  <c:v>3.9147064671851689E-4</c:v>
                </c:pt>
                <c:pt idx="15873">
                  <c:v>3.9147003553807741E-4</c:v>
                </c:pt>
                <c:pt idx="15874">
                  <c:v>3.9146916242316371E-4</c:v>
                </c:pt>
                <c:pt idx="15875">
                  <c:v>3.9146916242316371E-4</c:v>
                </c:pt>
                <c:pt idx="15876">
                  <c:v>3.9146788185462361E-4</c:v>
                </c:pt>
                <c:pt idx="15877">
                  <c:v>3.9146718336269259E-4</c:v>
                </c:pt>
                <c:pt idx="15878">
                  <c:v>3.9146718336269259E-4</c:v>
                </c:pt>
                <c:pt idx="15879">
                  <c:v>3.9146631024777889E-4</c:v>
                </c:pt>
                <c:pt idx="15880">
                  <c:v>3.9146628114394838E-4</c:v>
                </c:pt>
                <c:pt idx="15881">
                  <c:v>3.9146546623669559E-4</c:v>
                </c:pt>
                <c:pt idx="15882">
                  <c:v>3.9146578637883073E-4</c:v>
                </c:pt>
                <c:pt idx="15883">
                  <c:v>3.914639528375119E-4</c:v>
                </c:pt>
                <c:pt idx="15884">
                  <c:v>3.9146398194134241E-4</c:v>
                </c:pt>
                <c:pt idx="15885">
                  <c:v>3.9146380731835961E-4</c:v>
                </c:pt>
                <c:pt idx="15886">
                  <c:v>3.9146243943832809E-4</c:v>
                </c:pt>
                <c:pt idx="15887">
                  <c:v>3.914617991540581E-4</c:v>
                </c:pt>
                <c:pt idx="15888">
                  <c:v>3.9146182825788861E-4</c:v>
                </c:pt>
                <c:pt idx="15889">
                  <c:v>3.914607223123312E-4</c:v>
                </c:pt>
                <c:pt idx="15890">
                  <c:v>3.914598491974175E-4</c:v>
                </c:pt>
                <c:pt idx="15891">
                  <c:v>3.914594417437911E-4</c:v>
                </c:pt>
                <c:pt idx="15892">
                  <c:v>3.9145871414802969E-4</c:v>
                </c:pt>
                <c:pt idx="15893">
                  <c:v>3.914576955139637E-4</c:v>
                </c:pt>
                <c:pt idx="15894">
                  <c:v>3.9145798655226832E-4</c:v>
                </c:pt>
                <c:pt idx="15895">
                  <c:v>3.9145696791820228E-4</c:v>
                </c:pt>
                <c:pt idx="15896">
                  <c:v>3.9145638584159309E-4</c:v>
                </c:pt>
                <c:pt idx="15897">
                  <c:v>3.9145635673776269E-4</c:v>
                </c:pt>
                <c:pt idx="15898">
                  <c:v>3.914551052730531E-4</c:v>
                </c:pt>
                <c:pt idx="15899">
                  <c:v>3.9145495975390082E-4</c:v>
                </c:pt>
                <c:pt idx="15900">
                  <c:v>3.9145458140410477E-4</c:v>
                </c:pt>
                <c:pt idx="15901">
                  <c:v>3.9145370828919113E-4</c:v>
                </c:pt>
                <c:pt idx="15902">
                  <c:v>3.9145248592831189E-4</c:v>
                </c:pt>
                <c:pt idx="15903">
                  <c:v>3.9145225309766829E-4</c:v>
                </c:pt>
                <c:pt idx="15904">
                  <c:v>3.9145172922872012E-4</c:v>
                </c:pt>
                <c:pt idx="15905">
                  <c:v>3.9145073969848449E-4</c:v>
                </c:pt>
                <c:pt idx="15906">
                  <c:v>3.9145088521763682E-4</c:v>
                </c:pt>
                <c:pt idx="15907">
                  <c:v>3.9145001210272312E-4</c:v>
                </c:pt>
                <c:pt idx="15908">
                  <c:v>3.9144876063801348E-4</c:v>
                </c:pt>
                <c:pt idx="15909">
                  <c:v>3.91448411392048E-4</c:v>
                </c:pt>
                <c:pt idx="15910">
                  <c:v>3.9144765469245613E-4</c:v>
                </c:pt>
                <c:pt idx="15911">
                  <c:v>3.914475382771343E-4</c:v>
                </c:pt>
                <c:pt idx="15912">
                  <c:v>3.9144695620052522E-4</c:v>
                </c:pt>
                <c:pt idx="15913">
                  <c:v>3.9144585025496781E-4</c:v>
                </c:pt>
                <c:pt idx="15914">
                  <c:v>3.9144614129327238E-4</c:v>
                </c:pt>
                <c:pt idx="15915">
                  <c:v>3.9144515176303679E-4</c:v>
                </c:pt>
                <c:pt idx="15916">
                  <c:v>3.9144480251707142E-4</c:v>
                </c:pt>
                <c:pt idx="15917">
                  <c:v>3.9144445327110589E-4</c:v>
                </c:pt>
                <c:pt idx="15918">
                  <c:v>3.9144390029832721E-4</c:v>
                </c:pt>
                <c:pt idx="15919">
                  <c:v>3.9144282345660031E-4</c:v>
                </c:pt>
                <c:pt idx="15920">
                  <c:v>3.9144244510680443E-4</c:v>
                </c:pt>
                <c:pt idx="15921">
                  <c:v>3.9144122274592519E-4</c:v>
                </c:pt>
                <c:pt idx="15922">
                  <c:v>3.9144072798080742E-4</c:v>
                </c:pt>
                <c:pt idx="15923">
                  <c:v>3.9144066977314651E-4</c:v>
                </c:pt>
                <c:pt idx="15924">
                  <c:v>3.9143924368545408E-4</c:v>
                </c:pt>
                <c:pt idx="15925">
                  <c:v>3.9143936010077601E-4</c:v>
                </c:pt>
                <c:pt idx="15926">
                  <c:v>3.9143819594755769E-4</c:v>
                </c:pt>
                <c:pt idx="15927">
                  <c:v>3.9143723552115262E-4</c:v>
                </c:pt>
                <c:pt idx="15928">
                  <c:v>3.9143709000200028E-4</c:v>
                </c:pt>
                <c:pt idx="15929">
                  <c:v>3.9143735193647439E-4</c:v>
                </c:pt>
                <c:pt idx="15930">
                  <c:v>3.9143662434071302E-4</c:v>
                </c:pt>
                <c:pt idx="15931">
                  <c:v>3.9143551839515572E-4</c:v>
                </c:pt>
                <c:pt idx="15932">
                  <c:v>3.914343542419374E-4</c:v>
                </c:pt>
                <c:pt idx="15933">
                  <c:v>3.9143499452620739E-4</c:v>
                </c:pt>
                <c:pt idx="15934">
                  <c:v>3.9143391768448049E-4</c:v>
                </c:pt>
                <c:pt idx="15935">
                  <c:v>3.9143342291936278E-4</c:v>
                </c:pt>
                <c:pt idx="15936">
                  <c:v>3.9143228786997503E-4</c:v>
                </c:pt>
                <c:pt idx="15937">
                  <c:v>3.9143156027421361E-4</c:v>
                </c:pt>
                <c:pt idx="15938">
                  <c:v>3.9143106550909579E-4</c:v>
                </c:pt>
                <c:pt idx="15939">
                  <c:v>3.9143077447079122E-4</c:v>
                </c:pt>
                <c:pt idx="15940">
                  <c:v>3.9143036701716483E-4</c:v>
                </c:pt>
                <c:pt idx="15941">
                  <c:v>3.9142902824096382E-4</c:v>
                </c:pt>
                <c:pt idx="15942">
                  <c:v>3.9142879541032022E-4</c:v>
                </c:pt>
                <c:pt idx="15943">
                  <c:v>3.9142803871072829E-4</c:v>
                </c:pt>
                <c:pt idx="15944">
                  <c:v>3.9142693276517088E-4</c:v>
                </c:pt>
                <c:pt idx="15945">
                  <c:v>3.9142751484178012E-4</c:v>
                </c:pt>
                <c:pt idx="15946">
                  <c:v>3.914261469617486E-4</c:v>
                </c:pt>
                <c:pt idx="15947">
                  <c:v>3.9142605965025718E-4</c:v>
                </c:pt>
                <c:pt idx="15948">
                  <c:v>3.9142530295066541E-4</c:v>
                </c:pt>
                <c:pt idx="15949">
                  <c:v>3.9142480818554759E-4</c:v>
                </c:pt>
                <c:pt idx="15950">
                  <c:v>3.9142381865531212E-4</c:v>
                </c:pt>
                <c:pt idx="15951">
                  <c:v>3.9142329478636379E-4</c:v>
                </c:pt>
                <c:pt idx="15952">
                  <c:v>3.9142256719060242E-4</c:v>
                </c:pt>
                <c:pt idx="15953">
                  <c:v>3.9142213063314562E-4</c:v>
                </c:pt>
                <c:pt idx="15954">
                  <c:v>3.9142157766036689E-4</c:v>
                </c:pt>
                <c:pt idx="15955">
                  <c:v>3.9142125751823192E-4</c:v>
                </c:pt>
                <c:pt idx="15956">
                  <c:v>3.9142023888416588E-4</c:v>
                </c:pt>
                <c:pt idx="15957">
                  <c:v>3.9141977322287858E-4</c:v>
                </c:pt>
                <c:pt idx="15958">
                  <c:v>3.9141945308074361E-4</c:v>
                </c:pt>
                <c:pt idx="15959">
                  <c:v>3.9141884190030401E-4</c:v>
                </c:pt>
                <c:pt idx="15960">
                  <c:v>3.9141825982369483E-4</c:v>
                </c:pt>
                <c:pt idx="15961">
                  <c:v>3.9141738670878112E-4</c:v>
                </c:pt>
                <c:pt idx="15962">
                  <c:v>3.9141660090535879E-4</c:v>
                </c:pt>
                <c:pt idx="15963">
                  <c:v>3.914168628398329E-4</c:v>
                </c:pt>
                <c:pt idx="15964">
                  <c:v>3.9141596062108869E-4</c:v>
                </c:pt>
                <c:pt idx="15965">
                  <c:v>3.9141479646787047E-4</c:v>
                </c:pt>
                <c:pt idx="15966">
                  <c:v>3.9141529123298818E-4</c:v>
                </c:pt>
                <c:pt idx="15967">
                  <c:v>3.914140397682786E-4</c:v>
                </c:pt>
                <c:pt idx="15968">
                  <c:v>3.9141299203038221E-4</c:v>
                </c:pt>
                <c:pt idx="15969">
                  <c:v>3.9141267188824708E-4</c:v>
                </c:pt>
                <c:pt idx="15970">
                  <c:v>3.9141217712312942E-4</c:v>
                </c:pt>
                <c:pt idx="15971">
                  <c:v>3.9141136221587658E-4</c:v>
                </c:pt>
                <c:pt idx="15972">
                  <c:v>3.9141069282777607E-4</c:v>
                </c:pt>
                <c:pt idx="15973">
                  <c:v>3.9140976150520151E-4</c:v>
                </c:pt>
                <c:pt idx="15974">
                  <c:v>3.9140929584391421E-4</c:v>
                </c:pt>
                <c:pt idx="15975">
                  <c:v>3.9140915032476192E-4</c:v>
                </c:pt>
                <c:pt idx="15976">
                  <c:v>3.914081898983568E-4</c:v>
                </c:pt>
                <c:pt idx="15977">
                  <c:v>3.9140728767961258E-4</c:v>
                </c:pt>
                <c:pt idx="15978">
                  <c:v>3.9140746230259538E-4</c:v>
                </c:pt>
                <c:pt idx="15979">
                  <c:v>3.9140594890341163E-4</c:v>
                </c:pt>
                <c:pt idx="15980">
                  <c:v>3.9140557055361569E-4</c:v>
                </c:pt>
                <c:pt idx="15981">
                  <c:v>3.9140484295785433E-4</c:v>
                </c:pt>
                <c:pt idx="15982">
                  <c:v>3.914051630999893E-4</c:v>
                </c:pt>
                <c:pt idx="15983">
                  <c:v>3.9140443550422788E-4</c:v>
                </c:pt>
                <c:pt idx="15984">
                  <c:v>3.9140356238931417E-4</c:v>
                </c:pt>
                <c:pt idx="15985">
                  <c:v>3.914032422471792E-4</c:v>
                </c:pt>
                <c:pt idx="15986">
                  <c:v>3.9140222361311322E-4</c:v>
                </c:pt>
                <c:pt idx="15987">
                  <c:v>3.914017288479954E-4</c:v>
                </c:pt>
                <c:pt idx="15988">
                  <c:v>3.9140184526331717E-4</c:v>
                </c:pt>
                <c:pt idx="15989">
                  <c:v>3.9140062290243799E-4</c:v>
                </c:pt>
                <c:pt idx="15990">
                  <c:v>3.913997788913548E-4</c:v>
                </c:pt>
                <c:pt idx="15991">
                  <c:v>3.9139908039942378E-4</c:v>
                </c:pt>
                <c:pt idx="15992">
                  <c:v>3.9139861473813648E-4</c:v>
                </c:pt>
                <c:pt idx="15993">
                  <c:v>3.913978289347142E-4</c:v>
                </c:pt>
                <c:pt idx="15994">
                  <c:v>3.9139785803854471E-4</c:v>
                </c:pt>
                <c:pt idx="15995">
                  <c:v>3.9139683940447872E-4</c:v>
                </c:pt>
                <c:pt idx="15996">
                  <c:v>3.9139611180871731E-4</c:v>
                </c:pt>
                <c:pt idx="15997">
                  <c:v>3.9139526779763401E-4</c:v>
                </c:pt>
                <c:pt idx="15998">
                  <c:v>3.9139518048614258E-4</c:v>
                </c:pt>
                <c:pt idx="15999">
                  <c:v>3.9139436557888979E-4</c:v>
                </c:pt>
                <c:pt idx="16000">
                  <c:v>3.9139366708695889E-4</c:v>
                </c:pt>
                <c:pt idx="16001">
                  <c:v>3.9139250293374062E-4</c:v>
                </c:pt>
                <c:pt idx="16002">
                  <c:v>3.9139224099926651E-4</c:v>
                </c:pt>
                <c:pt idx="16003">
                  <c:v>3.9139256114140148E-4</c:v>
                </c:pt>
                <c:pt idx="16004">
                  <c:v>3.9139154250733549E-4</c:v>
                </c:pt>
                <c:pt idx="16005">
                  <c:v>3.9139026193879539E-4</c:v>
                </c:pt>
                <c:pt idx="16006">
                  <c:v>3.9138967986218631E-4</c:v>
                </c:pt>
                <c:pt idx="16007">
                  <c:v>3.9138915599323809E-4</c:v>
                </c:pt>
                <c:pt idx="16008">
                  <c:v>3.9138857391662901E-4</c:v>
                </c:pt>
                <c:pt idx="16009">
                  <c:v>3.9138796273618942E-4</c:v>
                </c:pt>
                <c:pt idx="16010">
                  <c:v>3.913870314136147E-4</c:v>
                </c:pt>
                <c:pt idx="16011">
                  <c:v>3.9138682768680161E-4</c:v>
                </c:pt>
                <c:pt idx="16012">
                  <c:v>3.9138636202551419E-4</c:v>
                </c:pt>
                <c:pt idx="16013">
                  <c:v>3.9138580905273562E-4</c:v>
                </c:pt>
                <c:pt idx="16014">
                  <c:v>3.913853142876178E-4</c:v>
                </c:pt>
                <c:pt idx="16015">
                  <c:v>3.9138429565355182E-4</c:v>
                </c:pt>
                <c:pt idx="16016">
                  <c:v>3.9138385909609502E-4</c:v>
                </c:pt>
                <c:pt idx="16017">
                  <c:v>3.9138307329267258E-4</c:v>
                </c:pt>
                <c:pt idx="16018">
                  <c:v>3.9138284046202898E-4</c:v>
                </c:pt>
                <c:pt idx="16019">
                  <c:v>3.9138196734711528E-4</c:v>
                </c:pt>
                <c:pt idx="16020">
                  <c:v>3.9138188003562391E-4</c:v>
                </c:pt>
                <c:pt idx="16021">
                  <c:v>3.9138025022111828E-4</c:v>
                </c:pt>
                <c:pt idx="16022">
                  <c:v>3.9137978455983102E-4</c:v>
                </c:pt>
                <c:pt idx="16023">
                  <c:v>3.9138001739047468E-4</c:v>
                </c:pt>
                <c:pt idx="16024">
                  <c:v>3.9137940621003509E-4</c:v>
                </c:pt>
                <c:pt idx="16025">
                  <c:v>3.9137853309512138E-4</c:v>
                </c:pt>
                <c:pt idx="16026">
                  <c:v>3.9137763087637722E-4</c:v>
                </c:pt>
                <c:pt idx="16027">
                  <c:v>3.9137672865763312E-4</c:v>
                </c:pt>
                <c:pt idx="16028">
                  <c:v>3.913760301657021E-4</c:v>
                </c:pt>
                <c:pt idx="16029">
                  <c:v>3.9137605926953262E-4</c:v>
                </c:pt>
                <c:pt idx="16030">
                  <c:v>3.9137431303970521E-4</c:v>
                </c:pt>
                <c:pt idx="16031">
                  <c:v>3.9137390558607882E-4</c:v>
                </c:pt>
                <c:pt idx="16032">
                  <c:v>3.9137402200140059E-4</c:v>
                </c:pt>
                <c:pt idx="16033">
                  <c:v>3.9137338171713049E-4</c:v>
                </c:pt>
                <c:pt idx="16034">
                  <c:v>3.9137306157499552E-4</c:v>
                </c:pt>
                <c:pt idx="16035">
                  <c:v>3.9137195562943822E-4</c:v>
                </c:pt>
                <c:pt idx="16036">
                  <c:v>3.9137151907198131E-4</c:v>
                </c:pt>
                <c:pt idx="16037">
                  <c:v>3.9137093699537218E-4</c:v>
                </c:pt>
                <c:pt idx="16038">
                  <c:v>3.913703840225935E-4</c:v>
                </c:pt>
                <c:pt idx="16039">
                  <c:v>3.9136965642683208E-4</c:v>
                </c:pt>
                <c:pt idx="16040">
                  <c:v>3.9136878331191838E-4</c:v>
                </c:pt>
                <c:pt idx="16041">
                  <c:v>3.9136831765063112E-4</c:v>
                </c:pt>
                <c:pt idx="16042">
                  <c:v>3.9136753184720868E-4</c:v>
                </c:pt>
                <c:pt idx="16043">
                  <c:v>3.9136645500548178E-4</c:v>
                </c:pt>
                <c:pt idx="16044">
                  <c:v>3.9136692066676909E-4</c:v>
                </c:pt>
                <c:pt idx="16045">
                  <c:v>3.9136575651355088E-4</c:v>
                </c:pt>
                <c:pt idx="16046">
                  <c:v>3.9136546547524631E-4</c:v>
                </c:pt>
                <c:pt idx="16047">
                  <c:v>3.9136473787948489E-4</c:v>
                </c:pt>
                <c:pt idx="16048">
                  <c:v>3.9136398117989302E-4</c:v>
                </c:pt>
                <c:pt idx="16049">
                  <c:v>3.9136281702667469E-4</c:v>
                </c:pt>
                <c:pt idx="16050">
                  <c:v>3.9136249688453972E-4</c:v>
                </c:pt>
                <c:pt idx="16051">
                  <c:v>3.9136203122325242E-4</c:v>
                </c:pt>
                <c:pt idx="16052">
                  <c:v>3.9136112900450831E-4</c:v>
                </c:pt>
                <c:pt idx="16053">
                  <c:v>3.9136098348535597E-4</c:v>
                </c:pt>
                <c:pt idx="16054">
                  <c:v>3.9136011037044233E-4</c:v>
                </c:pt>
                <c:pt idx="16055">
                  <c:v>3.9135987753979862E-4</c:v>
                </c:pt>
                <c:pt idx="16056">
                  <c:v>3.9135848055593669E-4</c:v>
                </c:pt>
                <c:pt idx="16057">
                  <c:v>3.9135850965976721E-4</c:v>
                </c:pt>
                <c:pt idx="16058">
                  <c:v>3.9135705446824431E-4</c:v>
                </c:pt>
                <c:pt idx="16059">
                  <c:v>3.9135705446824431E-4</c:v>
                </c:pt>
                <c:pt idx="16060">
                  <c:v>3.913569962605834E-4</c:v>
                </c:pt>
                <c:pt idx="16061">
                  <c:v>3.913559194188565E-4</c:v>
                </c:pt>
                <c:pt idx="16062">
                  <c:v>3.9135507540777331E-4</c:v>
                </c:pt>
                <c:pt idx="16063">
                  <c:v>3.9135487168096011E-4</c:v>
                </c:pt>
                <c:pt idx="16064">
                  <c:v>3.9135449333116412E-4</c:v>
                </c:pt>
                <c:pt idx="16065">
                  <c:v>3.9135332917794591E-4</c:v>
                </c:pt>
                <c:pt idx="16066">
                  <c:v>3.9135283441282809E-4</c:v>
                </c:pt>
                <c:pt idx="16067">
                  <c:v>3.9135231054387992E-4</c:v>
                </c:pt>
                <c:pt idx="16068">
                  <c:v>3.9135132101364428E-4</c:v>
                </c:pt>
                <c:pt idx="16069">
                  <c:v>3.9135065162554378E-4</c:v>
                </c:pt>
                <c:pt idx="16070">
                  <c:v>3.9134995313361293E-4</c:v>
                </c:pt>
                <c:pt idx="16071">
                  <c:v>3.913496620953083E-4</c:v>
                </c:pt>
                <c:pt idx="16072">
                  <c:v>3.9134843973442912E-4</c:v>
                </c:pt>
                <c:pt idx="16073">
                  <c:v>3.9134823600761592E-4</c:v>
                </c:pt>
                <c:pt idx="16074">
                  <c:v>3.9134745020419359E-4</c:v>
                </c:pt>
                <c:pt idx="16075">
                  <c:v>3.9134756661951542E-4</c:v>
                </c:pt>
                <c:pt idx="16076">
                  <c:v>3.913461696356535E-4</c:v>
                </c:pt>
                <c:pt idx="16077">
                  <c:v>3.9134582038968801E-4</c:v>
                </c:pt>
                <c:pt idx="16078">
                  <c:v>3.9134500548243523E-4</c:v>
                </c:pt>
                <c:pt idx="16079">
                  <c:v>3.9134445250965649E-4</c:v>
                </c:pt>
                <c:pt idx="16080">
                  <c:v>3.9134372491389508E-4</c:v>
                </c:pt>
                <c:pt idx="16081">
                  <c:v>3.9134375401772559E-4</c:v>
                </c:pt>
                <c:pt idx="16082">
                  <c:v>3.9134183316491539E-4</c:v>
                </c:pt>
                <c:pt idx="16083">
                  <c:v>3.913418622687459E-4</c:v>
                </c:pt>
                <c:pt idx="16084">
                  <c:v>3.9134174585342413E-4</c:v>
                </c:pt>
                <c:pt idx="16085">
                  <c:v>3.9134072721935809E-4</c:v>
                </c:pt>
                <c:pt idx="16086">
                  <c:v>3.9134002872742712E-4</c:v>
                </c:pt>
                <c:pt idx="16087">
                  <c:v>3.9133877726271749E-4</c:v>
                </c:pt>
                <c:pt idx="16088">
                  <c:v>3.9133938844315708E-4</c:v>
                </c:pt>
                <c:pt idx="16089">
                  <c:v>3.91338428016752E-4</c:v>
                </c:pt>
                <c:pt idx="16090">
                  <c:v>3.9133871905505663E-4</c:v>
                </c:pt>
                <c:pt idx="16091">
                  <c:v>3.9133743848651648E-4</c:v>
                </c:pt>
                <c:pt idx="16092">
                  <c:v>3.9133650716394191E-4</c:v>
                </c:pt>
                <c:pt idx="16093">
                  <c:v>3.9133595419116318E-4</c:v>
                </c:pt>
                <c:pt idx="16094">
                  <c:v>3.913354012183845E-4</c:v>
                </c:pt>
                <c:pt idx="16095">
                  <c:v>3.9133467362262309E-4</c:v>
                </c:pt>
                <c:pt idx="16096">
                  <c:v>3.9133432437665761E-4</c:v>
                </c:pt>
                <c:pt idx="16097">
                  <c:v>3.9133307291194802E-4</c:v>
                </c:pt>
                <c:pt idx="16098">
                  <c:v>3.9133316022343928E-4</c:v>
                </c:pt>
                <c:pt idx="16099">
                  <c:v>3.9133141399361188E-4</c:v>
                </c:pt>
                <c:pt idx="16100">
                  <c:v>3.9133103564381599E-4</c:v>
                </c:pt>
                <c:pt idx="16101">
                  <c:v>3.9133118116296828E-4</c:v>
                </c:pt>
                <c:pt idx="16102">
                  <c:v>3.9132958045229321E-4</c:v>
                </c:pt>
                <c:pt idx="16103">
                  <c:v>3.913291147910058E-4</c:v>
                </c:pt>
                <c:pt idx="16104">
                  <c:v>3.9132818346843118E-4</c:v>
                </c:pt>
                <c:pt idx="16105">
                  <c:v>3.9132812526077032E-4</c:v>
                </c:pt>
                <c:pt idx="16106">
                  <c:v>3.9132733945734799E-4</c:v>
                </c:pt>
                <c:pt idx="16107">
                  <c:v>3.9132634992711251E-4</c:v>
                </c:pt>
                <c:pt idx="16108">
                  <c:v>3.9132661186158662E-4</c:v>
                </c:pt>
                <c:pt idx="16109">
                  <c:v>3.9132562233135099E-4</c:v>
                </c:pt>
                <c:pt idx="16110">
                  <c:v>3.9132495294325048E-4</c:v>
                </c:pt>
                <c:pt idx="16111">
                  <c:v>3.9132472011260688E-4</c:v>
                </c:pt>
                <c:pt idx="16112">
                  <c:v>3.9132373058237141E-4</c:v>
                </c:pt>
                <c:pt idx="16113">
                  <c:v>3.9132358506321912E-4</c:v>
                </c:pt>
                <c:pt idx="16114">
                  <c:v>3.913222171831876E-4</c:v>
                </c:pt>
                <c:pt idx="16115">
                  <c:v>3.9132186793722212E-4</c:v>
                </c:pt>
                <c:pt idx="16116">
                  <c:v>3.9132090751081711E-4</c:v>
                </c:pt>
                <c:pt idx="16117">
                  <c:v>3.9132111123763019E-4</c:v>
                </c:pt>
                <c:pt idx="16118">
                  <c:v>3.9132052916102111E-4</c:v>
                </c:pt>
                <c:pt idx="16119">
                  <c:v>3.913193941116333E-4</c:v>
                </c:pt>
                <c:pt idx="16120">
                  <c:v>3.9131889934651548E-4</c:v>
                </c:pt>
                <c:pt idx="16121">
                  <c:v>3.9131761877797539E-4</c:v>
                </c:pt>
                <c:pt idx="16122">
                  <c:v>3.9131692028604448E-4</c:v>
                </c:pt>
                <c:pt idx="16123">
                  <c:v>3.9131726953201001E-4</c:v>
                </c:pt>
                <c:pt idx="16124">
                  <c:v>3.913156979251653E-4</c:v>
                </c:pt>
                <c:pt idx="16125">
                  <c:v>3.9131526136770839E-4</c:v>
                </c:pt>
                <c:pt idx="16126">
                  <c:v>3.9131517405621707E-4</c:v>
                </c:pt>
                <c:pt idx="16127">
                  <c:v>3.9131392259150738E-4</c:v>
                </c:pt>
                <c:pt idx="16128">
                  <c:v>3.9131304947659368E-4</c:v>
                </c:pt>
                <c:pt idx="16129">
                  <c:v>3.9131304947659368E-4</c:v>
                </c:pt>
                <c:pt idx="16130">
                  <c:v>3.9131197263486678E-4</c:v>
                </c:pt>
                <c:pt idx="16131">
                  <c:v>3.9131203084252769E-4</c:v>
                </c:pt>
                <c:pt idx="16132">
                  <c:v>3.9131037192419171E-4</c:v>
                </c:pt>
                <c:pt idx="16133">
                  <c:v>3.9131057565100491E-4</c:v>
                </c:pt>
                <c:pt idx="16134">
                  <c:v>3.9131019730120897E-4</c:v>
                </c:pt>
                <c:pt idx="16135">
                  <c:v>3.9130848017521203E-4</c:v>
                </c:pt>
                <c:pt idx="16136">
                  <c:v>3.9130891673266888E-4</c:v>
                </c:pt>
                <c:pt idx="16137">
                  <c:v>3.9130807272158558E-4</c:v>
                </c:pt>
                <c:pt idx="16138">
                  <c:v>3.913070831913501E-4</c:v>
                </c:pt>
                <c:pt idx="16139">
                  <c:v>3.9130655932240188E-4</c:v>
                </c:pt>
                <c:pt idx="16140">
                  <c:v>3.9130586083047092E-4</c:v>
                </c:pt>
                <c:pt idx="16141">
                  <c:v>3.9130556979216641E-4</c:v>
                </c:pt>
                <c:pt idx="16142">
                  <c:v>3.9130501681938767E-4</c:v>
                </c:pt>
                <c:pt idx="16143">
                  <c:v>3.9130341610871261E-4</c:v>
                </c:pt>
                <c:pt idx="16144">
                  <c:v>3.9130399818532169E-4</c:v>
                </c:pt>
                <c:pt idx="16145">
                  <c:v>3.9130312507040799E-4</c:v>
                </c:pt>
                <c:pt idx="16146">
                  <c:v>3.9130242657847703E-4</c:v>
                </c:pt>
                <c:pt idx="16147">
                  <c:v>3.9130091317929327E-4</c:v>
                </c:pt>
                <c:pt idx="16148">
                  <c:v>3.9130126242525881E-4</c:v>
                </c:pt>
                <c:pt idx="16149">
                  <c:v>3.9130041841417551E-4</c:v>
                </c:pt>
                <c:pt idx="16150">
                  <c:v>3.9129875949583948E-4</c:v>
                </c:pt>
                <c:pt idx="16151">
                  <c:v>3.9129890501499181E-4</c:v>
                </c:pt>
                <c:pt idx="16152">
                  <c:v>3.9129776996560389E-4</c:v>
                </c:pt>
                <c:pt idx="16153">
                  <c:v>3.9129753713496029E-4</c:v>
                </c:pt>
                <c:pt idx="16154">
                  <c:v>3.9129683864302928E-4</c:v>
                </c:pt>
                <c:pt idx="16155">
                  <c:v>3.9129590732045472E-4</c:v>
                </c:pt>
                <c:pt idx="16156">
                  <c:v>3.9129541255533701E-4</c:v>
                </c:pt>
                <c:pt idx="16157">
                  <c:v>3.9129491779021919E-4</c:v>
                </c:pt>
                <c:pt idx="16158">
                  <c:v>3.912945394404233E-4</c:v>
                </c:pt>
                <c:pt idx="16159">
                  <c:v>3.912930260412395E-4</c:v>
                </c:pt>
                <c:pt idx="16160">
                  <c:v>3.9129317156039178E-4</c:v>
                </c:pt>
                <c:pt idx="16161">
                  <c:v>3.9129232754930848E-4</c:v>
                </c:pt>
                <c:pt idx="16162">
                  <c:v>3.912917454726994E-4</c:v>
                </c:pt>
                <c:pt idx="16163">
                  <c:v>3.9129119249992073E-4</c:v>
                </c:pt>
                <c:pt idx="16164">
                  <c:v>3.9129061042331159E-4</c:v>
                </c:pt>
                <c:pt idx="16165">
                  <c:v>3.9128994103521109E-4</c:v>
                </c:pt>
                <c:pt idx="16166">
                  <c:v>3.9128930075094098E-4</c:v>
                </c:pt>
                <c:pt idx="16167">
                  <c:v>3.9128880598582327E-4</c:v>
                </c:pt>
                <c:pt idx="16168">
                  <c:v>3.9128746720962232E-4</c:v>
                </c:pt>
                <c:pt idx="16169">
                  <c:v>3.9128726348280912E-4</c:v>
                </c:pt>
                <c:pt idx="16170">
                  <c:v>3.9128647767938668E-4</c:v>
                </c:pt>
                <c:pt idx="16171">
                  <c:v>3.9128612843342131E-4</c:v>
                </c:pt>
                <c:pt idx="16172">
                  <c:v>3.9128525531850761E-4</c:v>
                </c:pt>
                <c:pt idx="16173">
                  <c:v>3.9128470234572887E-4</c:v>
                </c:pt>
                <c:pt idx="16174">
                  <c:v>3.9128409116528928E-4</c:v>
                </c:pt>
                <c:pt idx="16175">
                  <c:v>3.9128342177718878E-4</c:v>
                </c:pt>
                <c:pt idx="16176">
                  <c:v>3.9128249045461422E-4</c:v>
                </c:pt>
                <c:pt idx="16177">
                  <c:v>3.912819956894964E-4</c:v>
                </c:pt>
                <c:pt idx="16178">
                  <c:v>3.9128187927417463E-4</c:v>
                </c:pt>
                <c:pt idx="16179">
                  <c:v>3.9128042408265168E-4</c:v>
                </c:pt>
                <c:pt idx="16180">
                  <c:v>3.9127978379838169E-4</c:v>
                </c:pt>
                <c:pt idx="16181">
                  <c:v>3.9127920172177261E-4</c:v>
                </c:pt>
                <c:pt idx="16182">
                  <c:v>3.9127917261794209E-4</c:v>
                </c:pt>
                <c:pt idx="16183">
                  <c:v>3.9127821219153702E-4</c:v>
                </c:pt>
                <c:pt idx="16184">
                  <c:v>3.9127763011492789E-4</c:v>
                </c:pt>
                <c:pt idx="16185">
                  <c:v>3.9127678610384459E-4</c:v>
                </c:pt>
                <c:pt idx="16186">
                  <c:v>3.9127634954638779E-4</c:v>
                </c:pt>
                <c:pt idx="16187">
                  <c:v>3.9127547643147409E-4</c:v>
                </c:pt>
                <c:pt idx="16188">
                  <c:v>3.9127518539316952E-4</c:v>
                </c:pt>
                <c:pt idx="16189">
                  <c:v>3.9127439958974719E-4</c:v>
                </c:pt>
                <c:pt idx="16190">
                  <c:v>3.9127405034378171E-4</c:v>
                </c:pt>
                <c:pt idx="16191">
                  <c:v>3.9127329364418978E-4</c:v>
                </c:pt>
                <c:pt idx="16192">
                  <c:v>3.9127259515225887E-4</c:v>
                </c:pt>
                <c:pt idx="16193">
                  <c:v>3.9127294439822441E-4</c:v>
                </c:pt>
                <c:pt idx="16194">
                  <c:v>3.9127111085690558E-4</c:v>
                </c:pt>
                <c:pt idx="16195">
                  <c:v>3.9126983028836548E-4</c:v>
                </c:pt>
                <c:pt idx="16196">
                  <c:v>3.912696847692132E-4</c:v>
                </c:pt>
                <c:pt idx="16197">
                  <c:v>3.9126962656155229E-4</c:v>
                </c:pt>
                <c:pt idx="16198">
                  <c:v>3.9126849151216447E-4</c:v>
                </c:pt>
                <c:pt idx="16199">
                  <c:v>3.9126799674704671E-4</c:v>
                </c:pt>
                <c:pt idx="16200">
                  <c:v>3.9126633782871068E-4</c:v>
                </c:pt>
                <c:pt idx="16201">
                  <c:v>3.9126607589423662E-4</c:v>
                </c:pt>
                <c:pt idx="16202">
                  <c:v>3.9126584306359291E-4</c:v>
                </c:pt>
                <c:pt idx="16203">
                  <c:v>3.9126502815634012E-4</c:v>
                </c:pt>
                <c:pt idx="16204">
                  <c:v>3.9126459159888333E-4</c:v>
                </c:pt>
                <c:pt idx="16205">
                  <c:v>3.9126409683376551E-4</c:v>
                </c:pt>
                <c:pt idx="16206">
                  <c:v>3.912632237188518E-4</c:v>
                </c:pt>
                <c:pt idx="16207">
                  <c:v>3.9126310730352998E-4</c:v>
                </c:pt>
                <c:pt idx="16208">
                  <c:v>3.9126086630858481E-4</c:v>
                </c:pt>
                <c:pt idx="16209">
                  <c:v>3.912612737622112E-4</c:v>
                </c:pt>
                <c:pt idx="16210">
                  <c:v>3.9126063347794121E-4</c:v>
                </c:pt>
                <c:pt idx="16211">
                  <c:v>3.9125978946685791E-4</c:v>
                </c:pt>
                <c:pt idx="16212">
                  <c:v>3.9125882904045278E-4</c:v>
                </c:pt>
                <c:pt idx="16213">
                  <c:v>3.912584506906569E-4</c:v>
                </c:pt>
                <c:pt idx="16214">
                  <c:v>3.912584506906569E-4</c:v>
                </c:pt>
                <c:pt idx="16215">
                  <c:v>3.9125679177232092E-4</c:v>
                </c:pt>
                <c:pt idx="16216">
                  <c:v>3.912567044608295E-4</c:v>
                </c:pt>
                <c:pt idx="16217">
                  <c:v>3.9125577313825488E-4</c:v>
                </c:pt>
                <c:pt idx="16218">
                  <c:v>3.9125565672293311E-4</c:v>
                </c:pt>
                <c:pt idx="16219">
                  <c:v>3.9125548209995031E-4</c:v>
                </c:pt>
                <c:pt idx="16220">
                  <c:v>3.9125478360801941E-4</c:v>
                </c:pt>
                <c:pt idx="16221">
                  <c:v>3.9125335752032703E-4</c:v>
                </c:pt>
                <c:pt idx="16222">
                  <c:v>3.9125309558585292E-4</c:v>
                </c:pt>
                <c:pt idx="16223">
                  <c:v>3.9125193143263459E-4</c:v>
                </c:pt>
                <c:pt idx="16224">
                  <c:v>3.9125198964029551E-4</c:v>
                </c:pt>
                <c:pt idx="16225">
                  <c:v>3.9125094190239912E-4</c:v>
                </c:pt>
                <c:pt idx="16226">
                  <c:v>3.9124986506067222E-4</c:v>
                </c:pt>
                <c:pt idx="16227">
                  <c:v>3.9124922477640212E-4</c:v>
                </c:pt>
                <c:pt idx="16228">
                  <c:v>3.9124939939938491E-4</c:v>
                </c:pt>
                <c:pt idx="16229">
                  <c:v>3.9124846807681019E-4</c:v>
                </c:pt>
                <c:pt idx="16230">
                  <c:v>3.9124753675423563E-4</c:v>
                </c:pt>
                <c:pt idx="16231">
                  <c:v>3.9124683826230472E-4</c:v>
                </c:pt>
                <c:pt idx="16232">
                  <c:v>3.9124622708186513E-4</c:v>
                </c:pt>
                <c:pt idx="16233">
                  <c:v>3.9124602335505188E-4</c:v>
                </c:pt>
                <c:pt idx="16234">
                  <c:v>3.9124462637119001E-4</c:v>
                </c:pt>
                <c:pt idx="16235">
                  <c:v>3.9124442264437681E-4</c:v>
                </c:pt>
                <c:pt idx="16236">
                  <c:v>3.9124349132180209E-4</c:v>
                </c:pt>
                <c:pt idx="16237">
                  <c:v>3.9124250179156661E-4</c:v>
                </c:pt>
                <c:pt idx="16238">
                  <c:v>3.9124253089539712E-4</c:v>
                </c:pt>
                <c:pt idx="16239">
                  <c:v>3.9124232716858392E-4</c:v>
                </c:pt>
                <c:pt idx="16240">
                  <c:v>3.9124104660004377E-4</c:v>
                </c:pt>
                <c:pt idx="16241">
                  <c:v>3.9124055183492601E-4</c:v>
                </c:pt>
                <c:pt idx="16242">
                  <c:v>3.9124040631577373E-4</c:v>
                </c:pt>
                <c:pt idx="16243">
                  <c:v>3.9123892202042038E-4</c:v>
                </c:pt>
                <c:pt idx="16244">
                  <c:v>3.9123801980167627E-4</c:v>
                </c:pt>
                <c:pt idx="16245">
                  <c:v>3.9123778697103262E-4</c:v>
                </c:pt>
                <c:pt idx="16246">
                  <c:v>3.9123714668676263E-4</c:v>
                </c:pt>
                <c:pt idx="16247">
                  <c:v>3.9123636088334019E-4</c:v>
                </c:pt>
                <c:pt idx="16248">
                  <c:v>3.9123583701439202E-4</c:v>
                </c:pt>
                <c:pt idx="16249">
                  <c:v>3.9123505121096969E-4</c:v>
                </c:pt>
                <c:pt idx="16250">
                  <c:v>3.9123429451137781E-4</c:v>
                </c:pt>
                <c:pt idx="16251">
                  <c:v>3.9123470196500421E-4</c:v>
                </c:pt>
                <c:pt idx="16252">
                  <c:v>3.9123347960412502E-4</c:v>
                </c:pt>
                <c:pt idx="16253">
                  <c:v>3.9123324677348142E-4</c:v>
                </c:pt>
                <c:pt idx="16254">
                  <c:v>3.9123222813941538E-4</c:v>
                </c:pt>
                <c:pt idx="16255">
                  <c:v>3.9123088936321437E-4</c:v>
                </c:pt>
                <c:pt idx="16256">
                  <c:v>3.9123086025938392E-4</c:v>
                </c:pt>
                <c:pt idx="16257">
                  <c:v>3.9123021997511392E-4</c:v>
                </c:pt>
                <c:pt idx="16258">
                  <c:v>3.9122914313338702E-4</c:v>
                </c:pt>
                <c:pt idx="16259">
                  <c:v>3.9122896851040417E-4</c:v>
                </c:pt>
                <c:pt idx="16260">
                  <c:v>3.9122803718782961E-4</c:v>
                </c:pt>
                <c:pt idx="16261">
                  <c:v>3.9122786256484687E-4</c:v>
                </c:pt>
                <c:pt idx="16262">
                  <c:v>3.9122655289247632E-4</c:v>
                </c:pt>
                <c:pt idx="16263">
                  <c:v>3.912262327503413E-4</c:v>
                </c:pt>
                <c:pt idx="16264">
                  <c:v>3.9122477755881851E-4</c:v>
                </c:pt>
                <c:pt idx="16265">
                  <c:v>3.9122512680478389E-4</c:v>
                </c:pt>
                <c:pt idx="16266">
                  <c:v>3.912242827937007E-4</c:v>
                </c:pt>
                <c:pt idx="16267">
                  <c:v>3.9122288580983883E-4</c:v>
                </c:pt>
                <c:pt idx="16268">
                  <c:v>3.9122282760217791E-4</c:v>
                </c:pt>
                <c:pt idx="16269">
                  <c:v>3.9122224552556872E-4</c:v>
                </c:pt>
                <c:pt idx="16270">
                  <c:v>3.9122047019191092E-4</c:v>
                </c:pt>
                <c:pt idx="16271">
                  <c:v>3.9122058660723269E-4</c:v>
                </c:pt>
                <c:pt idx="16272">
                  <c:v>3.9121982990764081E-4</c:v>
                </c:pt>
                <c:pt idx="16273">
                  <c:v>3.9121904410421848E-4</c:v>
                </c:pt>
                <c:pt idx="16274">
                  <c:v>3.91218694858253E-4</c:v>
                </c:pt>
                <c:pt idx="16275">
                  <c:v>3.9121793815866113E-4</c:v>
                </c:pt>
                <c:pt idx="16276">
                  <c:v>3.9121732697822148E-4</c:v>
                </c:pt>
                <c:pt idx="16277">
                  <c:v>3.9121680310927331E-4</c:v>
                </c:pt>
                <c:pt idx="16278">
                  <c:v>3.9121560985222459E-4</c:v>
                </c:pt>
                <c:pt idx="16279">
                  <c:v>3.9121508598327642E-4</c:v>
                </c:pt>
                <c:pt idx="16280">
                  <c:v>3.9121517329476768E-4</c:v>
                </c:pt>
                <c:pt idx="16281">
                  <c:v>3.9121412555687129E-4</c:v>
                </c:pt>
                <c:pt idx="16282">
                  <c:v>3.9121331064961851E-4</c:v>
                </c:pt>
                <c:pt idx="16283">
                  <c:v>3.9121205918490892E-4</c:v>
                </c:pt>
                <c:pt idx="16284">
                  <c:v>3.9121170993894339E-4</c:v>
                </c:pt>
                <c:pt idx="16285">
                  <c:v>3.9121124427765608E-4</c:v>
                </c:pt>
                <c:pt idx="16286">
                  <c:v>3.9121022564359009E-4</c:v>
                </c:pt>
                <c:pt idx="16287">
                  <c:v>3.9120970177464193E-4</c:v>
                </c:pt>
                <c:pt idx="16288">
                  <c:v>3.9120996370911598E-4</c:v>
                </c:pt>
                <c:pt idx="16289">
                  <c:v>3.9120871224440629E-4</c:v>
                </c:pt>
                <c:pt idx="16290">
                  <c:v>3.9120815927162772E-4</c:v>
                </c:pt>
                <c:pt idx="16291">
                  <c:v>3.912076645065099E-4</c:v>
                </c:pt>
                <c:pt idx="16292">
                  <c:v>3.9120641304180031E-4</c:v>
                </c:pt>
                <c:pt idx="16293">
                  <c:v>3.9120562723837787E-4</c:v>
                </c:pt>
                <c:pt idx="16294">
                  <c:v>3.9120504516176879E-4</c:v>
                </c:pt>
                <c:pt idx="16295">
                  <c:v>3.9120492874644702E-4</c:v>
                </c:pt>
                <c:pt idx="16296">
                  <c:v>3.9120399742387241E-4</c:v>
                </c:pt>
                <c:pt idx="16297">
                  <c:v>3.912031243089586E-4</c:v>
                </c:pt>
                <c:pt idx="16298">
                  <c:v>3.9120303699746728E-4</c:v>
                </c:pt>
                <c:pt idx="16299">
                  <c:v>3.9120280416682363E-4</c:v>
                </c:pt>
                <c:pt idx="16300">
                  <c:v>3.9120158180594439E-4</c:v>
                </c:pt>
                <c:pt idx="16301">
                  <c:v>3.9120065048336977E-4</c:v>
                </c:pt>
                <c:pt idx="16302">
                  <c:v>3.9120027213357389E-4</c:v>
                </c:pt>
                <c:pt idx="16303">
                  <c:v>3.9119922439567739E-4</c:v>
                </c:pt>
                <c:pt idx="16304">
                  <c:v>3.9119904977269471E-4</c:v>
                </c:pt>
                <c:pt idx="16305">
                  <c:v>3.9119835128076369E-4</c:v>
                </c:pt>
                <c:pt idx="16306">
                  <c:v>3.911973035428673E-4</c:v>
                </c:pt>
                <c:pt idx="16307">
                  <c:v>3.9119657594710588E-4</c:v>
                </c:pt>
                <c:pt idx="16308">
                  <c:v>3.9119605207815772E-4</c:v>
                </c:pt>
                <c:pt idx="16309">
                  <c:v>3.9119520806707442E-4</c:v>
                </c:pt>
                <c:pt idx="16310">
                  <c:v>3.9119459688663483E-4</c:v>
                </c:pt>
                <c:pt idx="16311">
                  <c:v>3.9119352004490787E-4</c:v>
                </c:pt>
                <c:pt idx="16312">
                  <c:v>3.9119308348745108E-4</c:v>
                </c:pt>
                <c:pt idx="16313">
                  <c:v>3.9119244320318097E-4</c:v>
                </c:pt>
                <c:pt idx="16314">
                  <c:v>3.9119159919209778E-4</c:v>
                </c:pt>
                <c:pt idx="16315">
                  <c:v>3.9119122084230179E-4</c:v>
                </c:pt>
                <c:pt idx="16316">
                  <c:v>3.9119060966186231E-4</c:v>
                </c:pt>
                <c:pt idx="16317">
                  <c:v>3.9118953282013541E-4</c:v>
                </c:pt>
                <c:pt idx="16318">
                  <c:v>3.9118924178183079E-4</c:v>
                </c:pt>
                <c:pt idx="16319">
                  <c:v>3.9118836866691709E-4</c:v>
                </c:pt>
                <c:pt idx="16320">
                  <c:v>3.9118828135542572E-4</c:v>
                </c:pt>
                <c:pt idx="16321">
                  <c:v>3.9118711720220739E-4</c:v>
                </c:pt>
                <c:pt idx="16322">
                  <c:v>3.9118688437156379E-4</c:v>
                </c:pt>
                <c:pt idx="16323">
                  <c:v>3.9118528366088873E-4</c:v>
                </c:pt>
                <c:pt idx="16324">
                  <c:v>3.911854000762105E-4</c:v>
                </c:pt>
                <c:pt idx="16325">
                  <c:v>3.9118493441492319E-4</c:v>
                </c:pt>
                <c:pt idx="16326">
                  <c:v>3.9118388667702669E-4</c:v>
                </c:pt>
                <c:pt idx="16327">
                  <c:v>3.9118350832723081E-4</c:v>
                </c:pt>
                <c:pt idx="16328">
                  <c:v>3.9118315908126528E-4</c:v>
                </c:pt>
                <c:pt idx="16329">
                  <c:v>3.9118202403187752E-4</c:v>
                </c:pt>
                <c:pt idx="16330">
                  <c:v>3.9118155837059021E-4</c:v>
                </c:pt>
                <c:pt idx="16331">
                  <c:v>3.9118094719015062E-4</c:v>
                </c:pt>
                <c:pt idx="16332">
                  <c:v>3.9118010317906737E-4</c:v>
                </c:pt>
                <c:pt idx="16333">
                  <c:v>3.9117931737564499E-4</c:v>
                </c:pt>
                <c:pt idx="16334">
                  <c:v>3.911784733645618E-4</c:v>
                </c:pt>
                <c:pt idx="16335">
                  <c:v>3.911780659109354E-4</c:v>
                </c:pt>
                <c:pt idx="16336">
                  <c:v>3.9117742562666541E-4</c:v>
                </c:pt>
                <c:pt idx="16337">
                  <c:v>3.9117646520026028E-4</c:v>
                </c:pt>
                <c:pt idx="16338">
                  <c:v>3.9117480628192419E-4</c:v>
                </c:pt>
                <c:pt idx="16339">
                  <c:v>3.9117506821639841E-4</c:v>
                </c:pt>
                <c:pt idx="16340">
                  <c:v>3.9117518463172019E-4</c:v>
                </c:pt>
                <c:pt idx="16341">
                  <c:v>3.9117407868616278E-4</c:v>
                </c:pt>
                <c:pt idx="16342">
                  <c:v>3.9117349660955369E-4</c:v>
                </c:pt>
                <c:pt idx="16343">
                  <c:v>3.9117297274060547E-4</c:v>
                </c:pt>
                <c:pt idx="16344">
                  <c:v>3.9117151754908258E-4</c:v>
                </c:pt>
                <c:pt idx="16345">
                  <c:v>3.911711391992867E-4</c:v>
                </c:pt>
                <c:pt idx="16346">
                  <c:v>3.91170266084373E-4</c:v>
                </c:pt>
                <c:pt idx="16347">
                  <c:v>3.9117049891501671E-4</c:v>
                </c:pt>
                <c:pt idx="16348">
                  <c:v>3.9116948028095072E-4</c:v>
                </c:pt>
                <c:pt idx="16349">
                  <c:v>3.9116814150474971E-4</c:v>
                </c:pt>
                <c:pt idx="16350">
                  <c:v>3.9116787957027549E-4</c:v>
                </c:pt>
                <c:pt idx="16351">
                  <c:v>3.911670355591923E-4</c:v>
                </c:pt>
                <c:pt idx="16352">
                  <c:v>3.9116651169024408E-4</c:v>
                </c:pt>
                <c:pt idx="16353">
                  <c:v>3.9116619154810911E-4</c:v>
                </c:pt>
                <c:pt idx="16354">
                  <c:v>3.9116526022553438E-4</c:v>
                </c:pt>
                <c:pt idx="16355">
                  <c:v>3.9116427069529891E-4</c:v>
                </c:pt>
                <c:pt idx="16356">
                  <c:v>3.9116345578804612E-4</c:v>
                </c:pt>
                <c:pt idx="16357">
                  <c:v>3.9116316474974161E-4</c:v>
                </c:pt>
                <c:pt idx="16358">
                  <c:v>3.9116170955821872E-4</c:v>
                </c:pt>
                <c:pt idx="16359">
                  <c:v>3.9116115658543999E-4</c:v>
                </c:pt>
                <c:pt idx="16360">
                  <c:v>3.9116095285862679E-4</c:v>
                </c:pt>
                <c:pt idx="16361">
                  <c:v>3.9116080733947461E-4</c:v>
                </c:pt>
                <c:pt idx="16362">
                  <c:v>3.9115967229008669E-4</c:v>
                </c:pt>
                <c:pt idx="16363">
                  <c:v>3.9115871186368167E-4</c:v>
                </c:pt>
                <c:pt idx="16364">
                  <c:v>3.9115810068324208E-4</c:v>
                </c:pt>
                <c:pt idx="16365">
                  <c:v>3.911573148798198E-4</c:v>
                </c:pt>
                <c:pt idx="16366">
                  <c:v>3.9115769322961569E-4</c:v>
                </c:pt>
                <c:pt idx="16367">
                  <c:v>3.9115705294534559E-4</c:v>
                </c:pt>
                <c:pt idx="16368">
                  <c:v>3.9115588879212743E-4</c:v>
                </c:pt>
                <c:pt idx="16369">
                  <c:v>3.9115498657338321E-4</c:v>
                </c:pt>
                <c:pt idx="16370">
                  <c:v>3.9115388062782591E-4</c:v>
                </c:pt>
                <c:pt idx="16371">
                  <c:v>3.9115350227802992E-4</c:v>
                </c:pt>
                <c:pt idx="16372">
                  <c:v>3.9115326944738632E-4</c:v>
                </c:pt>
                <c:pt idx="16373">
                  <c:v>3.9115227991715068E-4</c:v>
                </c:pt>
                <c:pt idx="16374">
                  <c:v>3.9115079562179739E-4</c:v>
                </c:pt>
                <c:pt idx="16375">
                  <c:v>3.9115076651796699E-4</c:v>
                </c:pt>
                <c:pt idx="16376">
                  <c:v>3.9114998071454471E-4</c:v>
                </c:pt>
                <c:pt idx="16377">
                  <c:v>3.9114902028813958E-4</c:v>
                </c:pt>
                <c:pt idx="16378">
                  <c:v>3.9114843821153039E-4</c:v>
                </c:pt>
                <c:pt idx="16379">
                  <c:v>3.9114805986173451E-4</c:v>
                </c:pt>
                <c:pt idx="16380">
                  <c:v>3.9114669198170299E-4</c:v>
                </c:pt>
                <c:pt idx="16381">
                  <c:v>3.9114677929319441E-4</c:v>
                </c:pt>
                <c:pt idx="16382">
                  <c:v>3.9114637183956802E-4</c:v>
                </c:pt>
                <c:pt idx="16383">
                  <c:v>3.9114576065912837E-4</c:v>
                </c:pt>
                <c:pt idx="16384">
                  <c:v>3.9114421815611422E-4</c:v>
                </c:pt>
                <c:pt idx="16385">
                  <c:v>3.9114439277909702E-4</c:v>
                </c:pt>
                <c:pt idx="16386">
                  <c:v>3.9114354876801372E-4</c:v>
                </c:pt>
                <c:pt idx="16387">
                  <c:v>3.9114351966418331E-4</c:v>
                </c:pt>
                <c:pt idx="16388">
                  <c:v>3.9114159881137311E-4</c:v>
                </c:pt>
                <c:pt idx="16389">
                  <c:v>3.9114156970754271E-4</c:v>
                </c:pt>
                <c:pt idx="16390">
                  <c:v>3.9114081300795078E-4</c:v>
                </c:pt>
                <c:pt idx="16391">
                  <c:v>3.9114020182751119E-4</c:v>
                </c:pt>
                <c:pt idx="16392">
                  <c:v>3.9113906677812338E-4</c:v>
                </c:pt>
                <c:pt idx="16393">
                  <c:v>3.9113900857046252E-4</c:v>
                </c:pt>
                <c:pt idx="16394">
                  <c:v>3.911387175321579E-4</c:v>
                </c:pt>
                <c:pt idx="16395">
                  <c:v>3.9113688399083912E-4</c:v>
                </c:pt>
                <c:pt idx="16396">
                  <c:v>3.9113577804528182E-4</c:v>
                </c:pt>
                <c:pt idx="16397">
                  <c:v>3.9113638922572141E-4</c:v>
                </c:pt>
                <c:pt idx="16398">
                  <c:v>3.9113534148782492E-4</c:v>
                </c:pt>
                <c:pt idx="16399">
                  <c:v>3.9113464299589401E-4</c:v>
                </c:pt>
                <c:pt idx="16400">
                  <c:v>3.911337407771498E-4</c:v>
                </c:pt>
                <c:pt idx="16401">
                  <c:v>3.9113254752010112E-4</c:v>
                </c:pt>
                <c:pt idx="16402">
                  <c:v>3.9113254752010112E-4</c:v>
                </c:pt>
                <c:pt idx="16403">
                  <c:v>3.9113214006647468E-4</c:v>
                </c:pt>
                <c:pt idx="16404">
                  <c:v>3.9113106322474778E-4</c:v>
                </c:pt>
                <c:pt idx="16405">
                  <c:v>3.9113053935579961E-4</c:v>
                </c:pt>
                <c:pt idx="16406">
                  <c:v>3.911294334102422E-4</c:v>
                </c:pt>
                <c:pt idx="16407">
                  <c:v>3.9112899685278529E-4</c:v>
                </c:pt>
                <c:pt idx="16408">
                  <c:v>3.9112841477617621E-4</c:v>
                </c:pt>
                <c:pt idx="16409">
                  <c:v>3.9112733793444932E-4</c:v>
                </c:pt>
                <c:pt idx="16410">
                  <c:v>3.9112701779231429E-4</c:v>
                </c:pt>
                <c:pt idx="16411">
                  <c:v>3.9112547528930008E-4</c:v>
                </c:pt>
                <c:pt idx="16412">
                  <c:v>3.9112579543143511E-4</c:v>
                </c:pt>
                <c:pt idx="16413">
                  <c:v>3.9112492231652141E-4</c:v>
                </c:pt>
                <c:pt idx="16414">
                  <c:v>3.911246603820473E-4</c:v>
                </c:pt>
                <c:pt idx="16415">
                  <c:v>3.9112369995564222E-4</c:v>
                </c:pt>
                <c:pt idx="16416">
                  <c:v>3.9112311787903309E-4</c:v>
                </c:pt>
                <c:pt idx="16417">
                  <c:v>3.9112195372581482E-4</c:v>
                </c:pt>
                <c:pt idx="16418">
                  <c:v>3.9112108061090112E-4</c:v>
                </c:pt>
                <c:pt idx="16419">
                  <c:v>3.9112061494961381E-4</c:v>
                </c:pt>
                <c:pt idx="16420">
                  <c:v>3.9112020749598742E-4</c:v>
                </c:pt>
                <c:pt idx="16421">
                  <c:v>3.9112017839215701E-4</c:v>
                </c:pt>
                <c:pt idx="16422">
                  <c:v>3.9111834485083818E-4</c:v>
                </c:pt>
                <c:pt idx="16423">
                  <c:v>3.9111802470870321E-4</c:v>
                </c:pt>
                <c:pt idx="16424">
                  <c:v>3.911175299435854E-4</c:v>
                </c:pt>
                <c:pt idx="16425">
                  <c:v>3.9111677324399352E-4</c:v>
                </c:pt>
                <c:pt idx="16426">
                  <c:v>3.9111549267545342E-4</c:v>
                </c:pt>
                <c:pt idx="16427">
                  <c:v>3.9111511432565749E-4</c:v>
                </c:pt>
                <c:pt idx="16428">
                  <c:v>3.9111464866437018E-4</c:v>
                </c:pt>
                <c:pt idx="16429">
                  <c:v>3.9111374644562602E-4</c:v>
                </c:pt>
                <c:pt idx="16430">
                  <c:v>3.9111304795369511E-4</c:v>
                </c:pt>
                <c:pt idx="16431">
                  <c:v>3.9111264050006872E-4</c:v>
                </c:pt>
                <c:pt idx="16432">
                  <c:v>3.9111188380047679E-4</c:v>
                </c:pt>
                <c:pt idx="16433">
                  <c:v>3.9111080695874989E-4</c:v>
                </c:pt>
                <c:pt idx="16434">
                  <c:v>3.9111074875108898E-4</c:v>
                </c:pt>
                <c:pt idx="16435">
                  <c:v>3.9110926445573568E-4</c:v>
                </c:pt>
                <c:pt idx="16436">
                  <c:v>3.911091189365834E-4</c:v>
                </c:pt>
                <c:pt idx="16437">
                  <c:v>3.9110844954848289E-4</c:v>
                </c:pt>
                <c:pt idx="16438">
                  <c:v>3.9110731449909508E-4</c:v>
                </c:pt>
                <c:pt idx="16439">
                  <c:v>3.911071689799428E-4</c:v>
                </c:pt>
                <c:pt idx="16440">
                  <c:v>3.9110565558075899E-4</c:v>
                </c:pt>
                <c:pt idx="16441">
                  <c:v>3.9110527723096311E-4</c:v>
                </c:pt>
                <c:pt idx="16442">
                  <c:v>3.911045787390321E-4</c:v>
                </c:pt>
                <c:pt idx="16443">
                  <c:v>3.9110466605052352E-4</c:v>
                </c:pt>
                <c:pt idx="16444">
                  <c:v>3.9110420038923621E-4</c:v>
                </c:pt>
                <c:pt idx="16445">
                  <c:v>3.9110294892452663E-4</c:v>
                </c:pt>
                <c:pt idx="16446">
                  <c:v>3.9110233774408698E-4</c:v>
                </c:pt>
                <c:pt idx="16447">
                  <c:v>3.9110146462917328E-4</c:v>
                </c:pt>
                <c:pt idx="16448">
                  <c:v>3.9110108627937729E-4</c:v>
                </c:pt>
                <c:pt idx="16449">
                  <c:v>3.9110032957978552E-4</c:v>
                </c:pt>
                <c:pt idx="16450">
                  <c:v>3.9109986391849821E-4</c:v>
                </c:pt>
                <c:pt idx="16451">
                  <c:v>3.9109826320782298E-4</c:v>
                </c:pt>
                <c:pt idx="16452">
                  <c:v>3.9109861245378852E-4</c:v>
                </c:pt>
                <c:pt idx="16453">
                  <c:v>3.910970117431134E-4</c:v>
                </c:pt>
                <c:pt idx="16454">
                  <c:v>3.9109698263928289E-4</c:v>
                </c:pt>
                <c:pt idx="16455">
                  <c:v>3.9109628414735198E-4</c:v>
                </c:pt>
                <c:pt idx="16456">
                  <c:v>3.9109503268264229E-4</c:v>
                </c:pt>
                <c:pt idx="16457">
                  <c:v>3.9109413046389818E-4</c:v>
                </c:pt>
                <c:pt idx="16458">
                  <c:v>3.910937812179327E-4</c:v>
                </c:pt>
                <c:pt idx="16459">
                  <c:v>3.9109287899918849E-4</c:v>
                </c:pt>
                <c:pt idx="16460">
                  <c:v>3.910925006493926E-4</c:v>
                </c:pt>
                <c:pt idx="16461">
                  <c:v>3.910920349881053E-4</c:v>
                </c:pt>
                <c:pt idx="16462">
                  <c:v>3.9109154022298748E-4</c:v>
                </c:pt>
                <c:pt idx="16463">
                  <c:v>3.9109119097702211E-4</c:v>
                </c:pt>
                <c:pt idx="16464">
                  <c:v>3.9108991040848201E-4</c:v>
                </c:pt>
                <c:pt idx="16465">
                  <c:v>3.910888044629246E-4</c:v>
                </c:pt>
                <c:pt idx="16466">
                  <c:v>3.9108839700929821E-4</c:v>
                </c:pt>
                <c:pt idx="16467">
                  <c:v>3.9108697092160583E-4</c:v>
                </c:pt>
                <c:pt idx="16468">
                  <c:v>3.9108641794882709E-4</c:v>
                </c:pt>
                <c:pt idx="16469">
                  <c:v>3.9108653436414897E-4</c:v>
                </c:pt>
                <c:pt idx="16470">
                  <c:v>3.9108507917262608E-4</c:v>
                </c:pt>
                <c:pt idx="16471">
                  <c:v>3.91084497096017E-4</c:v>
                </c:pt>
                <c:pt idx="16472">
                  <c:v>3.9108446799218649E-4</c:v>
                </c:pt>
                <c:pt idx="16473">
                  <c:v>3.910834202542901E-4</c:v>
                </c:pt>
                <c:pt idx="16474">
                  <c:v>3.910829545930028E-4</c:v>
                </c:pt>
                <c:pt idx="16475">
                  <c:v>3.9108211058191961E-4</c:v>
                </c:pt>
                <c:pt idx="16476">
                  <c:v>3.9108158671297128E-4</c:v>
                </c:pt>
                <c:pt idx="16477">
                  <c:v>3.9108155760914087E-4</c:v>
                </c:pt>
                <c:pt idx="16478">
                  <c:v>3.9107957854866982E-4</c:v>
                </c:pt>
                <c:pt idx="16479">
                  <c:v>3.9107960765250033E-4</c:v>
                </c:pt>
                <c:pt idx="16480">
                  <c:v>3.9107847260311251E-4</c:v>
                </c:pt>
                <c:pt idx="16481">
                  <c:v>3.9107815246097738E-4</c:v>
                </c:pt>
                <c:pt idx="16482">
                  <c:v>3.9107725024223328E-4</c:v>
                </c:pt>
                <c:pt idx="16483">
                  <c:v>3.9107652264647191E-4</c:v>
                </c:pt>
                <c:pt idx="16484">
                  <c:v>3.9107538759708399E-4</c:v>
                </c:pt>
                <c:pt idx="16485">
                  <c:v>3.9107477641664451E-4</c:v>
                </c:pt>
                <c:pt idx="16486">
                  <c:v>3.9107425254769618E-4</c:v>
                </c:pt>
                <c:pt idx="16487">
                  <c:v>3.9107352495193481E-4</c:v>
                </c:pt>
                <c:pt idx="16488">
                  <c:v>3.9107311749830842E-4</c:v>
                </c:pt>
                <c:pt idx="16489">
                  <c:v>3.9107230259105558E-4</c:v>
                </c:pt>
                <c:pt idx="16490">
                  <c:v>3.9107154589146381E-4</c:v>
                </c:pt>
                <c:pt idx="16491">
                  <c:v>3.9107076008804142E-4</c:v>
                </c:pt>
                <c:pt idx="16492">
                  <c:v>3.9106991607695818E-4</c:v>
                </c:pt>
                <c:pt idx="16493">
                  <c:v>3.9106959593482321E-4</c:v>
                </c:pt>
                <c:pt idx="16494">
                  <c:v>3.9106965414248412E-4</c:v>
                </c:pt>
                <c:pt idx="16495">
                  <c:v>3.9106881013140082E-4</c:v>
                </c:pt>
                <c:pt idx="16496">
                  <c:v>3.9106732583604748E-4</c:v>
                </c:pt>
                <c:pt idx="16497">
                  <c:v>3.91066336305812E-4</c:v>
                </c:pt>
                <c:pt idx="16498">
                  <c:v>3.9106680196709931E-4</c:v>
                </c:pt>
                <c:pt idx="16499">
                  <c:v>3.9106470649130642E-4</c:v>
                </c:pt>
                <c:pt idx="16500">
                  <c:v>3.9106450276449323E-4</c:v>
                </c:pt>
                <c:pt idx="16501">
                  <c:v>3.910637169610709E-4</c:v>
                </c:pt>
                <c:pt idx="16502">
                  <c:v>3.91062640119344E-4</c:v>
                </c:pt>
                <c:pt idx="16503">
                  <c:v>3.9106269832700491E-4</c:v>
                </c:pt>
                <c:pt idx="16504">
                  <c:v>3.9106208714656532E-4</c:v>
                </c:pt>
                <c:pt idx="16505">
                  <c:v>3.9106077747419482E-4</c:v>
                </c:pt>
                <c:pt idx="16506">
                  <c:v>3.9106077747419482E-4</c:v>
                </c:pt>
                <c:pt idx="16507">
                  <c:v>3.9105946780182421E-4</c:v>
                </c:pt>
                <c:pt idx="16508">
                  <c:v>3.9105958421714598E-4</c:v>
                </c:pt>
                <c:pt idx="16509">
                  <c:v>3.9105789619497949E-4</c:v>
                </c:pt>
                <c:pt idx="16510">
                  <c:v>3.9105786709114909E-4</c:v>
                </c:pt>
                <c:pt idx="16511">
                  <c:v>3.9105673204176128E-4</c:v>
                </c:pt>
                <c:pt idx="16512">
                  <c:v>3.9105629548430437E-4</c:v>
                </c:pt>
                <c:pt idx="16513">
                  <c:v>3.9105518953874713E-4</c:v>
                </c:pt>
                <c:pt idx="16514">
                  <c:v>3.9105460746213788E-4</c:v>
                </c:pt>
                <c:pt idx="16515">
                  <c:v>3.9105420000851149E-4</c:v>
                </c:pt>
                <c:pt idx="16516">
                  <c:v>3.9105303585529327E-4</c:v>
                </c:pt>
                <c:pt idx="16517">
                  <c:v>3.9105219184420997E-4</c:v>
                </c:pt>
                <c:pt idx="16518">
                  <c:v>3.910520754288882E-4</c:v>
                </c:pt>
                <c:pt idx="16519">
                  <c:v>3.9105158066377038E-4</c:v>
                </c:pt>
                <c:pt idx="16520">
                  <c:v>3.9105030009523029E-4</c:v>
                </c:pt>
                <c:pt idx="16521">
                  <c:v>3.9104954339563852E-4</c:v>
                </c:pt>
                <c:pt idx="16522">
                  <c:v>3.9104867028072482E-4</c:v>
                </c:pt>
                <c:pt idx="16523">
                  <c:v>3.9104867028072482E-4</c:v>
                </c:pt>
                <c:pt idx="16524">
                  <c:v>3.9104765164665878E-4</c:v>
                </c:pt>
                <c:pt idx="16525">
                  <c:v>3.9104692405089741E-4</c:v>
                </c:pt>
                <c:pt idx="16526">
                  <c:v>3.9104616735130548E-4</c:v>
                </c:pt>
                <c:pt idx="16527">
                  <c:v>3.9104529423639178E-4</c:v>
                </c:pt>
                <c:pt idx="16528">
                  <c:v>3.910449449904263E-4</c:v>
                </c:pt>
                <c:pt idx="16529">
                  <c:v>3.9104462484829128E-4</c:v>
                </c:pt>
                <c:pt idx="16530">
                  <c:v>3.9104380994103849E-4</c:v>
                </c:pt>
                <c:pt idx="16531">
                  <c:v>3.9104311144910747E-4</c:v>
                </c:pt>
                <c:pt idx="16532">
                  <c:v>3.9104177267290652E-4</c:v>
                </c:pt>
                <c:pt idx="16533">
                  <c:v>3.9104098686948419E-4</c:v>
                </c:pt>
                <c:pt idx="16534">
                  <c:v>3.9104075403884048E-4</c:v>
                </c:pt>
                <c:pt idx="16535">
                  <c:v>3.9103970630094409E-4</c:v>
                </c:pt>
                <c:pt idx="16536">
                  <c:v>3.9103941526263952E-4</c:v>
                </c:pt>
                <c:pt idx="16537">
                  <c:v>3.9103839662857348E-4</c:v>
                </c:pt>
                <c:pt idx="16538">
                  <c:v>3.9103761082515121E-4</c:v>
                </c:pt>
                <c:pt idx="16539">
                  <c:v>3.9103676681406801E-4</c:v>
                </c:pt>
                <c:pt idx="16540">
                  <c:v>3.9103638846427202E-4</c:v>
                </c:pt>
                <c:pt idx="16541">
                  <c:v>3.9103647577576339E-4</c:v>
                </c:pt>
                <c:pt idx="16542">
                  <c:v>3.9103493327274919E-4</c:v>
                </c:pt>
                <c:pt idx="16543">
                  <c:v>3.9103406015783548E-4</c:v>
                </c:pt>
                <c:pt idx="16544">
                  <c:v>3.9103368180803949E-4</c:v>
                </c:pt>
                <c:pt idx="16545">
                  <c:v>3.9103307062760001E-4</c:v>
                </c:pt>
                <c:pt idx="16546">
                  <c:v>3.910326340701431E-4</c:v>
                </c:pt>
                <c:pt idx="16547">
                  <c:v>3.9103164453990757E-4</c:v>
                </c:pt>
                <c:pt idx="16548">
                  <c:v>3.9103103335946798E-4</c:v>
                </c:pt>
                <c:pt idx="16549">
                  <c:v>3.9103007293306291E-4</c:v>
                </c:pt>
                <c:pt idx="16550">
                  <c:v>3.9102992741391057E-4</c:v>
                </c:pt>
                <c:pt idx="16551">
                  <c:v>3.9102835580706602E-4</c:v>
                </c:pt>
                <c:pt idx="16552">
                  <c:v>3.9102748269215232E-4</c:v>
                </c:pt>
                <c:pt idx="16553">
                  <c:v>3.9102754089981318E-4</c:v>
                </c:pt>
                <c:pt idx="16554">
                  <c:v>3.9102646405808628E-4</c:v>
                </c:pt>
                <c:pt idx="16555">
                  <c:v>3.910257073584944E-4</c:v>
                </c:pt>
                <c:pt idx="16556">
                  <c:v>3.9102480513975019E-4</c:v>
                </c:pt>
                <c:pt idx="16557">
                  <c:v>3.9102460141293699E-4</c:v>
                </c:pt>
                <c:pt idx="16558">
                  <c:v>3.9102323353290558E-4</c:v>
                </c:pt>
                <c:pt idx="16559">
                  <c:v>3.9102323353290558E-4</c:v>
                </c:pt>
                <c:pt idx="16560">
                  <c:v>3.9102253504097462E-4</c:v>
                </c:pt>
                <c:pt idx="16561">
                  <c:v>3.910213999915868E-4</c:v>
                </c:pt>
                <c:pt idx="16562">
                  <c:v>3.9102078881114721E-4</c:v>
                </c:pt>
                <c:pt idx="16563">
                  <c:v>3.9101979928091168E-4</c:v>
                </c:pt>
                <c:pt idx="16564">
                  <c:v>3.910189843736589E-4</c:v>
                </c:pt>
                <c:pt idx="16565">
                  <c:v>3.9101886795833712E-4</c:v>
                </c:pt>
                <c:pt idx="16566">
                  <c:v>3.9101726724766189E-4</c:v>
                </c:pt>
                <c:pt idx="16567">
                  <c:v>3.9101717993617058E-4</c:v>
                </c:pt>
                <c:pt idx="16568">
                  <c:v>3.9101601578295231E-4</c:v>
                </c:pt>
                <c:pt idx="16569">
                  <c:v>3.9101557922549551E-4</c:v>
                </c:pt>
                <c:pt idx="16570">
                  <c:v>3.910146770067513E-4</c:v>
                </c:pt>
                <c:pt idx="16571">
                  <c:v>3.9101400761865079E-4</c:v>
                </c:pt>
                <c:pt idx="16572">
                  <c:v>3.9101392030715942E-4</c:v>
                </c:pt>
                <c:pt idx="16573">
                  <c:v>3.9101307629607618E-4</c:v>
                </c:pt>
                <c:pt idx="16574">
                  <c:v>3.9101220318116248E-4</c:v>
                </c:pt>
                <c:pt idx="16575">
                  <c:v>3.910120867658406E-4</c:v>
                </c:pt>
                <c:pt idx="16576">
                  <c:v>3.9101089350879192E-4</c:v>
                </c:pt>
                <c:pt idx="16577">
                  <c:v>3.9101054426282639E-4</c:v>
                </c:pt>
                <c:pt idx="16578">
                  <c:v>3.9100932190194731E-4</c:v>
                </c:pt>
                <c:pt idx="16579">
                  <c:v>3.9100856520235538E-4</c:v>
                </c:pt>
                <c:pt idx="16580">
                  <c:v>3.910079831257463E-4</c:v>
                </c:pt>
                <c:pt idx="16581">
                  <c:v>3.9100725552998478E-4</c:v>
                </c:pt>
                <c:pt idx="16582">
                  <c:v>3.9100635331124067E-4</c:v>
                </c:pt>
                <c:pt idx="16583">
                  <c:v>3.910062659997493E-4</c:v>
                </c:pt>
                <c:pt idx="16584">
                  <c:v>3.9100475260056561E-4</c:v>
                </c:pt>
                <c:pt idx="16585">
                  <c:v>3.9100483991205692E-4</c:v>
                </c:pt>
                <c:pt idx="16586">
                  <c:v>3.9100446156226099E-4</c:v>
                </c:pt>
                <c:pt idx="16587">
                  <c:v>3.9100265712477272E-4</c:v>
                </c:pt>
                <c:pt idx="16588">
                  <c:v>3.9100204594433308E-4</c:v>
                </c:pt>
                <c:pt idx="16589">
                  <c:v>3.9100184221751988E-4</c:v>
                </c:pt>
                <c:pt idx="16590">
                  <c:v>3.9100099820643658E-4</c:v>
                </c:pt>
                <c:pt idx="16591">
                  <c:v>3.9100073627196252E-4</c:v>
                </c:pt>
                <c:pt idx="16592">
                  <c:v>3.9099963032640522E-4</c:v>
                </c:pt>
                <c:pt idx="16593">
                  <c:v>3.9099791320040822E-4</c:v>
                </c:pt>
                <c:pt idx="16594">
                  <c:v>3.909980587195605E-4</c:v>
                </c:pt>
                <c:pt idx="16595">
                  <c:v>3.9099829155020421E-4</c:v>
                </c:pt>
                <c:pt idx="16596">
                  <c:v>3.9099677815102041E-4</c:v>
                </c:pt>
                <c:pt idx="16597">
                  <c:v>3.9099590503610671E-4</c:v>
                </c:pt>
                <c:pt idx="16598">
                  <c:v>3.9099488640204072E-4</c:v>
                </c:pt>
                <c:pt idx="16599">
                  <c:v>3.909941588062793E-4</c:v>
                </c:pt>
                <c:pt idx="16600">
                  <c:v>3.9099389687180519E-4</c:v>
                </c:pt>
                <c:pt idx="16601">
                  <c:v>3.9099340210668743E-4</c:v>
                </c:pt>
                <c:pt idx="16602">
                  <c:v>3.9099206333048642E-4</c:v>
                </c:pt>
                <c:pt idx="16603">
                  <c:v>3.9099165587686002E-4</c:v>
                </c:pt>
                <c:pt idx="16604">
                  <c:v>3.9099078276194632E-4</c:v>
                </c:pt>
                <c:pt idx="16605">
                  <c:v>3.9098990964703262E-4</c:v>
                </c:pt>
                <c:pt idx="16606">
                  <c:v>3.9098956040106708E-4</c:v>
                </c:pt>
                <c:pt idx="16607">
                  <c:v>3.9098886190913618E-4</c:v>
                </c:pt>
                <c:pt idx="16608">
                  <c:v>3.9098781417123968E-4</c:v>
                </c:pt>
                <c:pt idx="16609">
                  <c:v>3.9098763954825699E-4</c:v>
                </c:pt>
                <c:pt idx="16610">
                  <c:v>3.9098627166822553E-4</c:v>
                </c:pt>
                <c:pt idx="16611">
                  <c:v>3.9098606794141228E-4</c:v>
                </c:pt>
                <c:pt idx="16612">
                  <c:v>3.9098490378819411E-4</c:v>
                </c:pt>
                <c:pt idx="16613">
                  <c:v>3.9098414708860219E-4</c:v>
                </c:pt>
                <c:pt idx="16614">
                  <c:v>3.9098376873880619E-4</c:v>
                </c:pt>
                <c:pt idx="16615">
                  <c:v>3.9098289562389249E-4</c:v>
                </c:pt>
                <c:pt idx="16616">
                  <c:v>3.9098240085877478E-4</c:v>
                </c:pt>
                <c:pt idx="16617">
                  <c:v>3.9098109118640417E-4</c:v>
                </c:pt>
                <c:pt idx="16618">
                  <c:v>3.9098080014809972E-4</c:v>
                </c:pt>
                <c:pt idx="16619">
                  <c:v>3.909805382136256E-4</c:v>
                </c:pt>
                <c:pt idx="16620">
                  <c:v>3.90979228541255E-4</c:v>
                </c:pt>
                <c:pt idx="16621">
                  <c:v>3.909788210876286E-4</c:v>
                </c:pt>
                <c:pt idx="16622">
                  <c:v>3.9097829721868038E-4</c:v>
                </c:pt>
                <c:pt idx="16623">
                  <c:v>3.9097640546970069E-4</c:v>
                </c:pt>
                <c:pt idx="16624">
                  <c:v>3.9097582339309161E-4</c:v>
                </c:pt>
                <c:pt idx="16625">
                  <c:v>3.9097538683563471E-4</c:v>
                </c:pt>
                <c:pt idx="16626">
                  <c:v>3.9097509579733009E-4</c:v>
                </c:pt>
                <c:pt idx="16627">
                  <c:v>3.9097428089007741E-4</c:v>
                </c:pt>
                <c:pt idx="16628">
                  <c:v>3.9097369881346822E-4</c:v>
                </c:pt>
                <c:pt idx="16629">
                  <c:v>3.9097317494452E-4</c:v>
                </c:pt>
                <c:pt idx="16630">
                  <c:v>3.9097195258364081E-4</c:v>
                </c:pt>
                <c:pt idx="16631">
                  <c:v>3.9097093394957477E-4</c:v>
                </c:pt>
                <c:pt idx="16632">
                  <c:v>3.9097058470360929E-4</c:v>
                </c:pt>
                <c:pt idx="16633">
                  <c:v>3.9096971158869559E-4</c:v>
                </c:pt>
                <c:pt idx="16634">
                  <c:v>3.9096942055039108E-4</c:v>
                </c:pt>
                <c:pt idx="16635">
                  <c:v>3.909688675776124E-4</c:v>
                </c:pt>
                <c:pt idx="16636">
                  <c:v>3.9096749969758088E-4</c:v>
                </c:pt>
                <c:pt idx="16637">
                  <c:v>3.9096677210181952E-4</c:v>
                </c:pt>
                <c:pt idx="16638">
                  <c:v>3.9096665568649769E-4</c:v>
                </c:pt>
                <c:pt idx="16639">
                  <c:v>3.9096537511795759E-4</c:v>
                </c:pt>
                <c:pt idx="16640">
                  <c:v>3.9096537511795759E-4</c:v>
                </c:pt>
                <c:pt idx="16641">
                  <c:v>3.909643273800611E-4</c:v>
                </c:pt>
                <c:pt idx="16642">
                  <c:v>3.9096310501918202E-4</c:v>
                </c:pt>
                <c:pt idx="16643">
                  <c:v>3.9096275577321649E-4</c:v>
                </c:pt>
                <c:pt idx="16644">
                  <c:v>3.9096150430850679E-4</c:v>
                </c:pt>
                <c:pt idx="16645">
                  <c:v>3.9096118416637182E-4</c:v>
                </c:pt>
                <c:pt idx="16646">
                  <c:v>3.9096098043955863E-4</c:v>
                </c:pt>
                <c:pt idx="16647">
                  <c:v>3.9095929241739208E-4</c:v>
                </c:pt>
                <c:pt idx="16648">
                  <c:v>3.9095888496376569E-4</c:v>
                </c:pt>
                <c:pt idx="16649">
                  <c:v>3.9095856482163072E-4</c:v>
                </c:pt>
                <c:pt idx="16650">
                  <c:v>3.9095777901820838E-4</c:v>
                </c:pt>
                <c:pt idx="16651">
                  <c:v>3.909565566573292E-4</c:v>
                </c:pt>
                <c:pt idx="16652">
                  <c:v>3.9095542160794139E-4</c:v>
                </c:pt>
                <c:pt idx="16653">
                  <c:v>3.9095571264624601E-4</c:v>
                </c:pt>
                <c:pt idx="16654">
                  <c:v>3.909546067006886E-4</c:v>
                </c:pt>
                <c:pt idx="16655">
                  <c:v>3.9095355896279221E-4</c:v>
                </c:pt>
                <c:pt idx="16656">
                  <c:v>3.9095291867852211E-4</c:v>
                </c:pt>
                <c:pt idx="16657">
                  <c:v>3.9095268584787851E-4</c:v>
                </c:pt>
                <c:pt idx="16658">
                  <c:v>3.9095207466743892E-4</c:v>
                </c:pt>
                <c:pt idx="16659">
                  <c:v>3.9095111424103379E-4</c:v>
                </c:pt>
                <c:pt idx="16660">
                  <c:v>3.9095035754144192E-4</c:v>
                </c:pt>
                <c:pt idx="16661">
                  <c:v>3.9094936801120639E-4</c:v>
                </c:pt>
                <c:pt idx="16662">
                  <c:v>3.9094869862310588E-4</c:v>
                </c:pt>
                <c:pt idx="16663">
                  <c:v>3.9094785461202258E-4</c:v>
                </c:pt>
                <c:pt idx="16664">
                  <c:v>3.9094794192351401E-4</c:v>
                </c:pt>
                <c:pt idx="16665">
                  <c:v>3.9094651583582157E-4</c:v>
                </c:pt>
                <c:pt idx="16666">
                  <c:v>3.9094578824006021E-4</c:v>
                </c:pt>
                <c:pt idx="16667">
                  <c:v>3.9094535168260341E-4</c:v>
                </c:pt>
                <c:pt idx="16668">
                  <c:v>3.9094436215236778E-4</c:v>
                </c:pt>
                <c:pt idx="16669">
                  <c:v>3.9094415842555458E-4</c:v>
                </c:pt>
                <c:pt idx="16670">
                  <c:v>3.9094267413020129E-4</c:v>
                </c:pt>
                <c:pt idx="16671">
                  <c:v>3.9094212115742272E-4</c:v>
                </c:pt>
                <c:pt idx="16672">
                  <c:v>3.9094174280762672E-4</c:v>
                </c:pt>
                <c:pt idx="16673">
                  <c:v>3.9094092790037388E-4</c:v>
                </c:pt>
                <c:pt idx="16674">
                  <c:v>3.9094025851227338E-4</c:v>
                </c:pt>
                <c:pt idx="16675">
                  <c:v>3.9093891973607242E-4</c:v>
                </c:pt>
                <c:pt idx="16676">
                  <c:v>3.9093845407478511E-4</c:v>
                </c:pt>
                <c:pt idx="16677">
                  <c:v>3.909375227522105E-4</c:v>
                </c:pt>
                <c:pt idx="16678">
                  <c:v>3.9093717350624502E-4</c:v>
                </c:pt>
                <c:pt idx="16679">
                  <c:v>3.9093632949516183E-4</c:v>
                </c:pt>
                <c:pt idx="16680">
                  <c:v>3.9093638770282269E-4</c:v>
                </c:pt>
                <c:pt idx="16681">
                  <c:v>3.9093539817258721E-4</c:v>
                </c:pt>
                <c:pt idx="16682">
                  <c:v>3.9093403029255569E-4</c:v>
                </c:pt>
                <c:pt idx="16683">
                  <c:v>3.9093405939638609E-4</c:v>
                </c:pt>
                <c:pt idx="16684">
                  <c:v>3.9093248778954148E-4</c:v>
                </c:pt>
                <c:pt idx="16685">
                  <c:v>3.9093199302442372E-4</c:v>
                </c:pt>
                <c:pt idx="16686">
                  <c:v>3.909312654286623E-4</c:v>
                </c:pt>
                <c:pt idx="16687">
                  <c:v>3.9093007217161357E-4</c:v>
                </c:pt>
                <c:pt idx="16688">
                  <c:v>3.9092986844480038E-4</c:v>
                </c:pt>
                <c:pt idx="16689">
                  <c:v>3.9092919905669993E-4</c:v>
                </c:pt>
                <c:pt idx="16690">
                  <c:v>3.9092861698009068E-4</c:v>
                </c:pt>
                <c:pt idx="16691">
                  <c:v>3.9092739461921161E-4</c:v>
                </c:pt>
                <c:pt idx="16692">
                  <c:v>3.9092733641155059E-4</c:v>
                </c:pt>
                <c:pt idx="16693">
                  <c:v>3.9092617225833243E-4</c:v>
                </c:pt>
                <c:pt idx="16694">
                  <c:v>3.9092573570087552E-4</c:v>
                </c:pt>
                <c:pt idx="16695">
                  <c:v>3.9092439692467451E-4</c:v>
                </c:pt>
                <c:pt idx="16696">
                  <c:v>3.9092404767870898E-4</c:v>
                </c:pt>
                <c:pt idx="16697">
                  <c:v>3.9092343649826938E-4</c:v>
                </c:pt>
                <c:pt idx="16698">
                  <c:v>3.9092372753657401E-4</c:v>
                </c:pt>
                <c:pt idx="16699">
                  <c:v>3.9092195220291609E-4</c:v>
                </c:pt>
                <c:pt idx="16700">
                  <c:v>3.9092137012630701E-4</c:v>
                </c:pt>
                <c:pt idx="16701">
                  <c:v>3.9092058432288468E-4</c:v>
                </c:pt>
                <c:pt idx="16702">
                  <c:v>3.9091988583095372E-4</c:v>
                </c:pt>
                <c:pt idx="16703">
                  <c:v>3.9091863436624408E-4</c:v>
                </c:pt>
                <c:pt idx="16704">
                  <c:v>3.9091767393983901E-4</c:v>
                </c:pt>
                <c:pt idx="16705">
                  <c:v>3.9091802318580449E-4</c:v>
                </c:pt>
                <c:pt idx="16706">
                  <c:v>3.9091659709811211E-4</c:v>
                </c:pt>
                <c:pt idx="16707">
                  <c:v>3.9091520011425018E-4</c:v>
                </c:pt>
                <c:pt idx="16708">
                  <c:v>3.9091569487936789E-4</c:v>
                </c:pt>
                <c:pt idx="16709">
                  <c:v>3.9091447251848882E-4</c:v>
                </c:pt>
                <c:pt idx="16710">
                  <c:v>3.9091333746910101E-4</c:v>
                </c:pt>
                <c:pt idx="16711">
                  <c:v>3.909133083652705E-4</c:v>
                </c:pt>
                <c:pt idx="16712">
                  <c:v>3.9091298822313553E-4</c:v>
                </c:pt>
                <c:pt idx="16713">
                  <c:v>3.9091150392778218E-4</c:v>
                </c:pt>
                <c:pt idx="16714">
                  <c:v>3.9091112557798619E-4</c:v>
                </c:pt>
                <c:pt idx="16715">
                  <c:v>3.9091077633202081E-4</c:v>
                </c:pt>
                <c:pt idx="16716">
                  <c:v>3.9090923382900661E-4</c:v>
                </c:pt>
                <c:pt idx="16717">
                  <c:v>3.9090853533707559E-4</c:v>
                </c:pt>
                <c:pt idx="16718">
                  <c:v>3.909083607140929E-4</c:v>
                </c:pt>
                <c:pt idx="16719">
                  <c:v>3.909070510417223E-4</c:v>
                </c:pt>
                <c:pt idx="16720">
                  <c:v>3.9090623613446951E-4</c:v>
                </c:pt>
                <c:pt idx="16721">
                  <c:v>3.9090565405786037E-4</c:v>
                </c:pt>
                <c:pt idx="16722">
                  <c:v>3.9090550853870809E-4</c:v>
                </c:pt>
                <c:pt idx="16723">
                  <c:v>3.9090492646209901E-4</c:v>
                </c:pt>
                <c:pt idx="16724">
                  <c:v>3.9090352947823698E-4</c:v>
                </c:pt>
                <c:pt idx="16725">
                  <c:v>3.9090251084417099E-4</c:v>
                </c:pt>
                <c:pt idx="16726">
                  <c:v>3.9090213249437511E-4</c:v>
                </c:pt>
                <c:pt idx="16727">
                  <c:v>3.9090114296413958E-4</c:v>
                </c:pt>
                <c:pt idx="16728">
                  <c:v>3.9090093923732638E-4</c:v>
                </c:pt>
                <c:pt idx="16729">
                  <c:v>3.9089989149942989E-4</c:v>
                </c:pt>
                <c:pt idx="16730">
                  <c:v>3.9089957135729492E-4</c:v>
                </c:pt>
                <c:pt idx="16731">
                  <c:v>3.9089881465770299E-4</c:v>
                </c:pt>
                <c:pt idx="16732">
                  <c:v>3.9089805795811122E-4</c:v>
                </c:pt>
                <c:pt idx="16733">
                  <c:v>3.9089744677767158E-4</c:v>
                </c:pt>
                <c:pt idx="16734">
                  <c:v>3.9089628262445331E-4</c:v>
                </c:pt>
                <c:pt idx="16735">
                  <c:v>3.9089543861337012E-4</c:v>
                </c:pt>
                <c:pt idx="16736">
                  <c:v>3.9089485653676093E-4</c:v>
                </c:pt>
                <c:pt idx="16737">
                  <c:v>3.9089395431801682E-4</c:v>
                </c:pt>
                <c:pt idx="16738">
                  <c:v>3.9089308120310312E-4</c:v>
                </c:pt>
                <c:pt idx="16739">
                  <c:v>3.9089273195713758E-4</c:v>
                </c:pt>
                <c:pt idx="16740">
                  <c:v>3.9089182973839343E-4</c:v>
                </c:pt>
                <c:pt idx="16741">
                  <c:v>3.9089089841581881E-4</c:v>
                </c:pt>
                <c:pt idx="16742">
                  <c:v>3.9089052006602287E-4</c:v>
                </c:pt>
                <c:pt idx="16743">
                  <c:v>3.9088938501663511E-4</c:v>
                </c:pt>
                <c:pt idx="16744">
                  <c:v>3.908888902515173E-4</c:v>
                </c:pt>
                <c:pt idx="16745">
                  <c:v>3.908880462404341E-4</c:v>
                </c:pt>
                <c:pt idx="16746">
                  <c:v>3.9088734774850309E-4</c:v>
                </c:pt>
                <c:pt idx="16747">
                  <c:v>3.9088717312552029E-4</c:v>
                </c:pt>
                <c:pt idx="16748">
                  <c:v>3.9088618359528482E-4</c:v>
                </c:pt>
                <c:pt idx="16749">
                  <c:v>3.9088467019610112E-4</c:v>
                </c:pt>
                <c:pt idx="16750">
                  <c:v>3.908843791577965E-4</c:v>
                </c:pt>
                <c:pt idx="16751">
                  <c:v>3.908841754309833E-4</c:v>
                </c:pt>
                <c:pt idx="16752">
                  <c:v>3.9088277844712138E-4</c:v>
                </c:pt>
                <c:pt idx="16753">
                  <c:v>3.9088257472030818E-4</c:v>
                </c:pt>
                <c:pt idx="16754">
                  <c:v>3.9088196353986859E-4</c:v>
                </c:pt>
                <c:pt idx="16755">
                  <c:v>3.9087995537556708E-4</c:v>
                </c:pt>
                <c:pt idx="16756">
                  <c:v>3.9088001358322799E-4</c:v>
                </c:pt>
                <c:pt idx="16757">
                  <c:v>3.9087905315682292E-4</c:v>
                </c:pt>
                <c:pt idx="16758">
                  <c:v>3.9087855839170521E-4</c:v>
                </c:pt>
                <c:pt idx="16759">
                  <c:v>3.9087672485038638E-4</c:v>
                </c:pt>
                <c:pt idx="16760">
                  <c:v>3.9087719051167369E-4</c:v>
                </c:pt>
                <c:pt idx="16761">
                  <c:v>3.9087634650059039E-4</c:v>
                </c:pt>
                <c:pt idx="16762">
                  <c:v>3.9087588083930308E-4</c:v>
                </c:pt>
                <c:pt idx="16763">
                  <c:v>3.9087494951672852E-4</c:v>
                </c:pt>
                <c:pt idx="16764">
                  <c:v>3.9087419281713659E-4</c:v>
                </c:pt>
                <c:pt idx="16765">
                  <c:v>3.9087311597540969E-4</c:v>
                </c:pt>
                <c:pt idx="16766">
                  <c:v>3.908718354068696E-4</c:v>
                </c:pt>
                <c:pt idx="16767">
                  <c:v>3.9087157347239549E-4</c:v>
                </c:pt>
                <c:pt idx="16768">
                  <c:v>3.9087163168005651E-4</c:v>
                </c:pt>
                <c:pt idx="16769">
                  <c:v>3.9087000186555088E-4</c:v>
                </c:pt>
                <c:pt idx="16770">
                  <c:v>3.9086939068511128E-4</c:v>
                </c:pt>
                <c:pt idx="16771">
                  <c:v>3.9086843025870621E-4</c:v>
                </c:pt>
                <c:pt idx="16772">
                  <c:v>3.9086787728592748E-4</c:v>
                </c:pt>
                <c:pt idx="16773">
                  <c:v>3.9086805190891027E-4</c:v>
                </c:pt>
                <c:pt idx="16774">
                  <c:v>3.9086627657525241E-4</c:v>
                </c:pt>
                <c:pt idx="16775">
                  <c:v>3.9086575270630419E-4</c:v>
                </c:pt>
                <c:pt idx="16776">
                  <c:v>3.9086528704501688E-4</c:v>
                </c:pt>
                <c:pt idx="16777">
                  <c:v>3.9086412289179862E-4</c:v>
                </c:pt>
                <c:pt idx="16778">
                  <c:v>3.90863191569224E-4</c:v>
                </c:pt>
                <c:pt idx="16779">
                  <c:v>3.9086284232325852E-4</c:v>
                </c:pt>
                <c:pt idx="16780">
                  <c:v>3.9086246397346258E-4</c:v>
                </c:pt>
                <c:pt idx="16781">
                  <c:v>3.9086164906620979E-4</c:v>
                </c:pt>
                <c:pt idx="16782">
                  <c:v>3.9086019387468701E-4</c:v>
                </c:pt>
                <c:pt idx="16783">
                  <c:v>3.9085978642106062E-4</c:v>
                </c:pt>
                <c:pt idx="16784">
                  <c:v>3.9085905882529909E-4</c:v>
                </c:pt>
                <c:pt idx="16785">
                  <c:v>3.9085870957933372E-4</c:v>
                </c:pt>
                <c:pt idx="16786">
                  <c:v>3.908573416993022E-4</c:v>
                </c:pt>
                <c:pt idx="16787">
                  <c:v>3.9085687603801489E-4</c:v>
                </c:pt>
                <c:pt idx="16788">
                  <c:v>3.9085629396140581E-4</c:v>
                </c:pt>
                <c:pt idx="16789">
                  <c:v>3.9085521711967891E-4</c:v>
                </c:pt>
                <c:pt idx="16790">
                  <c:v>3.9085382013581688E-4</c:v>
                </c:pt>
                <c:pt idx="16791">
                  <c:v>3.908541111741215E-4</c:v>
                </c:pt>
                <c:pt idx="16792">
                  <c:v>3.9085326716303831E-4</c:v>
                </c:pt>
                <c:pt idx="16793">
                  <c:v>3.9085239404812461E-4</c:v>
                </c:pt>
                <c:pt idx="16794">
                  <c:v>3.908517537638545E-4</c:v>
                </c:pt>
                <c:pt idx="16795">
                  <c:v>3.9085053140297532E-4</c:v>
                </c:pt>
                <c:pt idx="16796">
                  <c:v>3.908498038072139E-4</c:v>
                </c:pt>
                <c:pt idx="16797">
                  <c:v>3.9084989111870533E-4</c:v>
                </c:pt>
                <c:pt idx="16798">
                  <c:v>3.9084910531528289E-4</c:v>
                </c:pt>
                <c:pt idx="16799">
                  <c:v>3.9084756281226868E-4</c:v>
                </c:pt>
                <c:pt idx="16800">
                  <c:v>3.9084788295440381E-4</c:v>
                </c:pt>
                <c:pt idx="16801">
                  <c:v>3.9084636955522001E-4</c:v>
                </c:pt>
                <c:pt idx="16802">
                  <c:v>3.9084552554413682E-4</c:v>
                </c:pt>
                <c:pt idx="16803">
                  <c:v>3.9084450691007078E-4</c:v>
                </c:pt>
                <c:pt idx="16804">
                  <c:v>3.90844390494749E-4</c:v>
                </c:pt>
                <c:pt idx="16805">
                  <c:v>3.9084351737983519E-4</c:v>
                </c:pt>
                <c:pt idx="16806">
                  <c:v>3.9084226591512561E-4</c:v>
                </c:pt>
                <c:pt idx="16807">
                  <c:v>3.9084209129214292E-4</c:v>
                </c:pt>
                <c:pt idx="16808">
                  <c:v>3.9084060699678957E-4</c:v>
                </c:pt>
                <c:pt idx="16809">
                  <c:v>3.9084060699678957E-4</c:v>
                </c:pt>
                <c:pt idx="16810">
                  <c:v>3.9083993760868912E-4</c:v>
                </c:pt>
                <c:pt idx="16811">
                  <c:v>3.9083906449377542E-4</c:v>
                </c:pt>
                <c:pt idx="16812">
                  <c:v>3.9083874435164029E-4</c:v>
                </c:pt>
                <c:pt idx="16813">
                  <c:v>3.9083746378310019E-4</c:v>
                </c:pt>
                <c:pt idx="16814">
                  <c:v>3.9083621231839061E-4</c:v>
                </c:pt>
                <c:pt idx="16815">
                  <c:v>3.9083531009964639E-4</c:v>
                </c:pt>
                <c:pt idx="16816">
                  <c:v>3.9083475712686783E-4</c:v>
                </c:pt>
                <c:pt idx="16817">
                  <c:v>3.9083440788090229E-4</c:v>
                </c:pt>
                <c:pt idx="16818">
                  <c:v>3.908333892468363E-4</c:v>
                </c:pt>
                <c:pt idx="16819">
                  <c:v>3.9083234150893992E-4</c:v>
                </c:pt>
                <c:pt idx="16820">
                  <c:v>3.908327198587358E-4</c:v>
                </c:pt>
                <c:pt idx="16821">
                  <c:v>3.9083158480934799E-4</c:v>
                </c:pt>
                <c:pt idx="16822">
                  <c:v>3.9083042065612972E-4</c:v>
                </c:pt>
                <c:pt idx="16823">
                  <c:v>3.9083024603314698E-4</c:v>
                </c:pt>
                <c:pt idx="16824">
                  <c:v>3.9082914008758962E-4</c:v>
                </c:pt>
                <c:pt idx="16825">
                  <c:v>3.9082855801098049E-4</c:v>
                </c:pt>
                <c:pt idx="16826">
                  <c:v>3.9082727744244039E-4</c:v>
                </c:pt>
                <c:pt idx="16827">
                  <c:v>3.908262588083744E-4</c:v>
                </c:pt>
                <c:pt idx="16828">
                  <c:v>3.9082681178115308E-4</c:v>
                </c:pt>
                <c:pt idx="16829">
                  <c:v>3.9082541479729121E-4</c:v>
                </c:pt>
                <c:pt idx="16830">
                  <c:v>3.9082521107047802E-4</c:v>
                </c:pt>
                <c:pt idx="16831">
                  <c:v>3.9082416333258152E-4</c:v>
                </c:pt>
                <c:pt idx="16832">
                  <c:v>3.9082346484065061E-4</c:v>
                </c:pt>
                <c:pt idx="16833">
                  <c:v>3.9082203875295818E-4</c:v>
                </c:pt>
                <c:pt idx="16834">
                  <c:v>3.9082157309167092E-4</c:v>
                </c:pt>
                <c:pt idx="16835">
                  <c:v>3.9082122384570539E-4</c:v>
                </c:pt>
                <c:pt idx="16836">
                  <c:v>3.9081991417333478E-4</c:v>
                </c:pt>
                <c:pt idx="16837">
                  <c:v>3.908193320967257E-4</c:v>
                </c:pt>
                <c:pt idx="16838">
                  <c:v>3.9081892464309931E-4</c:v>
                </c:pt>
                <c:pt idx="16839">
                  <c:v>3.9081732393242419E-4</c:v>
                </c:pt>
                <c:pt idx="16840">
                  <c:v>3.9081668364815409E-4</c:v>
                </c:pt>
                <c:pt idx="16841">
                  <c:v>3.9081656723283231E-4</c:v>
                </c:pt>
                <c:pt idx="16842">
                  <c:v>3.9081551949493592E-4</c:v>
                </c:pt>
                <c:pt idx="16843">
                  <c:v>3.9081531576812267E-4</c:v>
                </c:pt>
                <c:pt idx="16844">
                  <c:v>3.9081400609575212E-4</c:v>
                </c:pt>
                <c:pt idx="16845">
                  <c:v>3.9081345312297339E-4</c:v>
                </c:pt>
                <c:pt idx="16846">
                  <c:v>3.9081252180039883E-4</c:v>
                </c:pt>
                <c:pt idx="16847">
                  <c:v>3.9081164868548512E-4</c:v>
                </c:pt>
                <c:pt idx="16848">
                  <c:v>3.9081124123185868E-4</c:v>
                </c:pt>
                <c:pt idx="16849">
                  <c:v>3.9081039722077549E-4</c:v>
                </c:pt>
                <c:pt idx="16850">
                  <c:v>3.9080978604033589E-4</c:v>
                </c:pt>
                <c:pt idx="16851">
                  <c:v>3.9080879651010042E-4</c:v>
                </c:pt>
                <c:pt idx="16852">
                  <c:v>3.9080801070667798E-4</c:v>
                </c:pt>
                <c:pt idx="16853">
                  <c:v>3.9080675924196839E-4</c:v>
                </c:pt>
                <c:pt idx="16854">
                  <c:v>3.9080629358068109E-4</c:v>
                </c:pt>
                <c:pt idx="16855">
                  <c:v>3.9080553688108921E-4</c:v>
                </c:pt>
                <c:pt idx="16856">
                  <c:v>3.9080501301214099E-4</c:v>
                </c:pt>
                <c:pt idx="16857">
                  <c:v>3.9080402348190551E-4</c:v>
                </c:pt>
                <c:pt idx="16858">
                  <c:v>3.9080408168956637E-4</c:v>
                </c:pt>
                <c:pt idx="16859">
                  <c:v>3.9080283022485668E-4</c:v>
                </c:pt>
                <c:pt idx="16860">
                  <c:v>3.908020444214344E-4</c:v>
                </c:pt>
                <c:pt idx="16861">
                  <c:v>3.9080195710994298E-4</c:v>
                </c:pt>
                <c:pt idx="16862">
                  <c:v>3.9079983253031969E-4</c:v>
                </c:pt>
                <c:pt idx="16863">
                  <c:v>3.9080041460692883E-4</c:v>
                </c:pt>
                <c:pt idx="16864">
                  <c:v>3.907992213498801E-4</c:v>
                </c:pt>
                <c:pt idx="16865">
                  <c:v>3.9079811540432269E-4</c:v>
                </c:pt>
                <c:pt idx="16866">
                  <c:v>3.9079732960090041E-4</c:v>
                </c:pt>
                <c:pt idx="16867">
                  <c:v>3.9079724228940899E-4</c:v>
                </c:pt>
                <c:pt idx="16868">
                  <c:v>3.9079572889022529E-4</c:v>
                </c:pt>
                <c:pt idx="16869">
                  <c:v>3.9079558337107301E-4</c:v>
                </c:pt>
                <c:pt idx="16870">
                  <c:v>3.9079459384083748E-4</c:v>
                </c:pt>
                <c:pt idx="16871">
                  <c:v>3.90794244594872E-4</c:v>
                </c:pt>
                <c:pt idx="16872">
                  <c:v>3.9079299313016241E-4</c:v>
                </c:pt>
                <c:pt idx="16873">
                  <c:v>3.907927602995187E-4</c:v>
                </c:pt>
                <c:pt idx="16874">
                  <c:v>3.9079168345779181E-4</c:v>
                </c:pt>
                <c:pt idx="16875">
                  <c:v>3.9079113048501307E-4</c:v>
                </c:pt>
                <c:pt idx="16876">
                  <c:v>3.9078941335901618E-4</c:v>
                </c:pt>
                <c:pt idx="16877">
                  <c:v>3.9078888949006801E-4</c:v>
                </c:pt>
                <c:pt idx="16878">
                  <c:v>3.9078888949006801E-4</c:v>
                </c:pt>
                <c:pt idx="16879">
                  <c:v>3.907877835445106E-4</c:v>
                </c:pt>
                <c:pt idx="16880">
                  <c:v>3.9078702684491867E-4</c:v>
                </c:pt>
                <c:pt idx="16881">
                  <c:v>3.9078609552234411E-4</c:v>
                </c:pt>
                <c:pt idx="16882">
                  <c:v>3.9078501868061721E-4</c:v>
                </c:pt>
                <c:pt idx="16883">
                  <c:v>3.9078455301932991E-4</c:v>
                </c:pt>
                <c:pt idx="16884">
                  <c:v>3.9078373811207712E-4</c:v>
                </c:pt>
                <c:pt idx="16885">
                  <c:v>3.907828067895025E-4</c:v>
                </c:pt>
                <c:pt idx="16886">
                  <c:v>3.9078216650523251E-4</c:v>
                </c:pt>
                <c:pt idx="16887">
                  <c:v>3.9078178815543652E-4</c:v>
                </c:pt>
                <c:pt idx="16888">
                  <c:v>3.9078129339031881E-4</c:v>
                </c:pt>
                <c:pt idx="16889">
                  <c:v>3.9077948895283038E-4</c:v>
                </c:pt>
                <c:pt idx="16890">
                  <c:v>3.9077887777239079E-4</c:v>
                </c:pt>
                <c:pt idx="16891">
                  <c:v>3.9077812107279902E-4</c:v>
                </c:pt>
                <c:pt idx="16892">
                  <c:v>3.9077713154256338E-4</c:v>
                </c:pt>
                <c:pt idx="16893">
                  <c:v>3.9077689871191978E-4</c:v>
                </c:pt>
                <c:pt idx="16894">
                  <c:v>3.9077660767361522E-4</c:v>
                </c:pt>
                <c:pt idx="16895">
                  <c:v>3.9077535620890558E-4</c:v>
                </c:pt>
                <c:pt idx="16896">
                  <c:v>3.9077404653653502E-4</c:v>
                </c:pt>
                <c:pt idx="16897">
                  <c:v>3.9077390101738269E-4</c:v>
                </c:pt>
                <c:pt idx="16898">
                  <c:v>3.9077235851436848E-4</c:v>
                </c:pt>
                <c:pt idx="16899">
                  <c:v>3.9077212568372488E-4</c:v>
                </c:pt>
                <c:pt idx="16900">
                  <c:v>3.9077151450328529E-4</c:v>
                </c:pt>
                <c:pt idx="16901">
                  <c:v>3.907709033228457E-4</c:v>
                </c:pt>
                <c:pt idx="16902">
                  <c:v>3.9077005931176251E-4</c:v>
                </c:pt>
                <c:pt idx="16903">
                  <c:v>3.9076944813132291E-4</c:v>
                </c:pt>
                <c:pt idx="16904">
                  <c:v>3.9076857501640921E-4</c:v>
                </c:pt>
                <c:pt idx="16905">
                  <c:v>3.9076778921298683E-4</c:v>
                </c:pt>
                <c:pt idx="16906">
                  <c:v>3.9076653774827719E-4</c:v>
                </c:pt>
                <c:pt idx="16907">
                  <c:v>3.907657228410244E-4</c:v>
                </c:pt>
                <c:pt idx="16908">
                  <c:v>3.9076546090655029E-4</c:v>
                </c:pt>
                <c:pt idx="16909">
                  <c:v>3.9076455868780608E-4</c:v>
                </c:pt>
                <c:pt idx="16910">
                  <c:v>3.9076432585716248E-4</c:v>
                </c:pt>
                <c:pt idx="16911">
                  <c:v>3.9076316170394421E-4</c:v>
                </c:pt>
                <c:pt idx="16912">
                  <c:v>3.9076243410818279E-4</c:v>
                </c:pt>
                <c:pt idx="16913">
                  <c:v>3.907618229277432E-4</c:v>
                </c:pt>
                <c:pt idx="16914">
                  <c:v>3.9076083339750772E-4</c:v>
                </c:pt>
                <c:pt idx="16915">
                  <c:v>3.9076025132089848E-4</c:v>
                </c:pt>
                <c:pt idx="16916">
                  <c:v>3.9075885433703661E-4</c:v>
                </c:pt>
                <c:pt idx="16917">
                  <c:v>3.9075870881788433E-4</c:v>
                </c:pt>
                <c:pt idx="16918">
                  <c:v>3.907577192876488E-4</c:v>
                </c:pt>
                <c:pt idx="16919">
                  <c:v>3.9075739914551377E-4</c:v>
                </c:pt>
                <c:pt idx="16920">
                  <c:v>3.9075626409612601E-4</c:v>
                </c:pt>
                <c:pt idx="16921">
                  <c:v>3.9075489621609449E-4</c:v>
                </c:pt>
                <c:pt idx="16922">
                  <c:v>3.9075422682799399E-4</c:v>
                </c:pt>
                <c:pt idx="16923">
                  <c:v>3.907544887624681E-4</c:v>
                </c:pt>
                <c:pt idx="16924">
                  <c:v>3.9075314998626709E-4</c:v>
                </c:pt>
                <c:pt idx="16925">
                  <c:v>3.9075268432497978E-4</c:v>
                </c:pt>
                <c:pt idx="16926">
                  <c:v>3.9075102540664369E-4</c:v>
                </c:pt>
                <c:pt idx="16927">
                  <c:v>3.9074994856491679E-4</c:v>
                </c:pt>
                <c:pt idx="16928">
                  <c:v>3.9075029781088228E-4</c:v>
                </c:pt>
                <c:pt idx="16929">
                  <c:v>3.9074916276149452E-4</c:v>
                </c:pt>
                <c:pt idx="16930">
                  <c:v>3.9074878441169858E-4</c:v>
                </c:pt>
                <c:pt idx="16931">
                  <c:v>3.907475620508194E-4</c:v>
                </c:pt>
                <c:pt idx="16932">
                  <c:v>3.907473583240062E-4</c:v>
                </c:pt>
                <c:pt idx="16933">
                  <c:v>3.9074677624739712E-4</c:v>
                </c:pt>
                <c:pt idx="16934">
                  <c:v>3.9074543747119611E-4</c:v>
                </c:pt>
                <c:pt idx="16935">
                  <c:v>3.9074473897926509E-4</c:v>
                </c:pt>
                <c:pt idx="16936">
                  <c:v>3.907443315256387E-4</c:v>
                </c:pt>
                <c:pt idx="16937">
                  <c:v>3.9074360392987728E-4</c:v>
                </c:pt>
                <c:pt idx="16938">
                  <c:v>3.9074226515367633E-4</c:v>
                </c:pt>
                <c:pt idx="16939">
                  <c:v>3.9074200321920222E-4</c:v>
                </c:pt>
                <c:pt idx="16940">
                  <c:v>3.9074040250852699E-4</c:v>
                </c:pt>
                <c:pt idx="16941">
                  <c:v>3.9074040250852699E-4</c:v>
                </c:pt>
                <c:pt idx="16942">
                  <c:v>3.9073912193998689E-4</c:v>
                </c:pt>
                <c:pt idx="16943">
                  <c:v>3.9073859807103872E-4</c:v>
                </c:pt>
                <c:pt idx="16944">
                  <c:v>3.9073714287951589E-4</c:v>
                </c:pt>
                <c:pt idx="16945">
                  <c:v>3.9073624066077167E-4</c:v>
                </c:pt>
                <c:pt idx="16946">
                  <c:v>3.9073708467185503E-4</c:v>
                </c:pt>
                <c:pt idx="16947">
                  <c:v>3.9073577499948442E-4</c:v>
                </c:pt>
                <c:pt idx="16948">
                  <c:v>3.9073455263860518E-4</c:v>
                </c:pt>
                <c:pt idx="16949">
                  <c:v>3.9073423249647021E-4</c:v>
                </c:pt>
                <c:pt idx="16950">
                  <c:v>3.9073338848538702E-4</c:v>
                </c:pt>
                <c:pt idx="16951">
                  <c:v>3.9073245716281241E-4</c:v>
                </c:pt>
                <c:pt idx="16952">
                  <c:v>3.9073187508620322E-4</c:v>
                </c:pt>
                <c:pt idx="16953">
                  <c:v>3.9073071093298489E-4</c:v>
                </c:pt>
                <c:pt idx="16954">
                  <c:v>3.9073030347935861E-4</c:v>
                </c:pt>
                <c:pt idx="16955">
                  <c:v>3.907294012606144E-4</c:v>
                </c:pt>
                <c:pt idx="16956">
                  <c:v>3.9072852814570069E-4</c:v>
                </c:pt>
                <c:pt idx="16957">
                  <c:v>3.9072785875760019E-4</c:v>
                </c:pt>
                <c:pt idx="16958">
                  <c:v>3.9072669460438192E-4</c:v>
                </c:pt>
                <c:pt idx="16959">
                  <c:v>3.9072579238563781E-4</c:v>
                </c:pt>
                <c:pt idx="16960">
                  <c:v>3.9072558865882462E-4</c:v>
                </c:pt>
                <c:pt idx="16961">
                  <c:v>3.9072457002475858E-4</c:v>
                </c:pt>
                <c:pt idx="16962">
                  <c:v>3.9072410436347132E-4</c:v>
                </c:pt>
                <c:pt idx="16963">
                  <c:v>3.9072346407920122E-4</c:v>
                </c:pt>
                <c:pt idx="16964">
                  <c:v>3.9072235813364392E-4</c:v>
                </c:pt>
                <c:pt idx="16965">
                  <c:v>3.9072087383829063E-4</c:v>
                </c:pt>
                <c:pt idx="16966">
                  <c:v>3.907209902536124E-4</c:v>
                </c:pt>
                <c:pt idx="16967">
                  <c:v>3.907199134118855E-4</c:v>
                </c:pt>
                <c:pt idx="16968">
                  <c:v>3.9071947685442859E-4</c:v>
                </c:pt>
                <c:pt idx="16969">
                  <c:v>3.907186328433454E-4</c:v>
                </c:pt>
                <c:pt idx="16970">
                  <c:v>3.9071752689778799E-4</c:v>
                </c:pt>
                <c:pt idx="16971">
                  <c:v>3.9071726496331388E-4</c:v>
                </c:pt>
                <c:pt idx="16972">
                  <c:v>3.9071586797945201E-4</c:v>
                </c:pt>
                <c:pt idx="16973">
                  <c:v>3.907147329300642E-4</c:v>
                </c:pt>
                <c:pt idx="16974">
                  <c:v>3.907142963726074E-4</c:v>
                </c:pt>
                <c:pt idx="16975">
                  <c:v>3.9071353967301548E-4</c:v>
                </c:pt>
                <c:pt idx="16976">
                  <c:v>3.9071292849257588E-4</c:v>
                </c:pt>
                <c:pt idx="16977">
                  <c:v>3.9071220089681452E-4</c:v>
                </c:pt>
                <c:pt idx="16978">
                  <c:v>3.9071182254701847E-4</c:v>
                </c:pt>
                <c:pt idx="16979">
                  <c:v>3.9071054197847838E-4</c:v>
                </c:pt>
                <c:pt idx="16980">
                  <c:v>3.9071039645932609E-4</c:v>
                </c:pt>
                <c:pt idx="16981">
                  <c:v>3.9070865022949869E-4</c:v>
                </c:pt>
                <c:pt idx="16982">
                  <c:v>3.9070821367204189E-4</c:v>
                </c:pt>
                <c:pt idx="16983">
                  <c:v>3.9070786442607641E-4</c:v>
                </c:pt>
                <c:pt idx="16984">
                  <c:v>3.9070734055712819E-4</c:v>
                </c:pt>
                <c:pt idx="16985">
                  <c:v>3.9070620550774038E-4</c:v>
                </c:pt>
                <c:pt idx="16986">
                  <c:v>3.9070556522347028E-4</c:v>
                </c:pt>
                <c:pt idx="16987">
                  <c:v>3.907049831468612E-4</c:v>
                </c:pt>
                <c:pt idx="16988">
                  <c:v>3.9070285856723791E-4</c:v>
                </c:pt>
                <c:pt idx="16989">
                  <c:v>3.9070344064384699E-4</c:v>
                </c:pt>
                <c:pt idx="16990">
                  <c:v>3.9070163620635873E-4</c:v>
                </c:pt>
                <c:pt idx="16991">
                  <c:v>3.9070160710252821E-4</c:v>
                </c:pt>
                <c:pt idx="16992">
                  <c:v>3.9070053026080132E-4</c:v>
                </c:pt>
                <c:pt idx="16993">
                  <c:v>3.907004720531404E-4</c:v>
                </c:pt>
                <c:pt idx="16994">
                  <c:v>3.9069878403097391E-4</c:v>
                </c:pt>
                <c:pt idx="16995">
                  <c:v>3.90698725823313E-4</c:v>
                </c:pt>
                <c:pt idx="16996">
                  <c:v>3.9069776539690793E-4</c:v>
                </c:pt>
                <c:pt idx="16997">
                  <c:v>3.9069692138582468E-4</c:v>
                </c:pt>
                <c:pt idx="16998">
                  <c:v>3.9069619379006332E-4</c:v>
                </c:pt>
                <c:pt idx="16999">
                  <c:v>3.9069488411769271E-4</c:v>
                </c:pt>
                <c:pt idx="17000">
                  <c:v>3.906946221832186E-4</c:v>
                </c:pt>
                <c:pt idx="17001">
                  <c:v>3.9069307968020439E-4</c:v>
                </c:pt>
                <c:pt idx="17002">
                  <c:v>3.9069307968020439E-4</c:v>
                </c:pt>
                <c:pt idx="17003">
                  <c:v>3.9069203194230789E-4</c:v>
                </c:pt>
                <c:pt idx="17004">
                  <c:v>3.9069171180017292E-4</c:v>
                </c:pt>
                <c:pt idx="17005">
                  <c:v>3.9069019840098917E-4</c:v>
                </c:pt>
                <c:pt idx="17006">
                  <c:v>3.9068929618224502E-4</c:v>
                </c:pt>
                <c:pt idx="17007">
                  <c:v>3.9068871410563588E-4</c:v>
                </c:pt>
                <c:pt idx="17008">
                  <c:v>3.9068795740604401E-4</c:v>
                </c:pt>
                <c:pt idx="17009">
                  <c:v>3.9068760816007853E-4</c:v>
                </c:pt>
                <c:pt idx="17010">
                  <c:v>3.9068638579919929E-4</c:v>
                </c:pt>
                <c:pt idx="17011">
                  <c:v>3.9068618207238609E-4</c:v>
                </c:pt>
                <c:pt idx="17012">
                  <c:v>3.9068495971150702E-4</c:v>
                </c:pt>
                <c:pt idx="17013">
                  <c:v>3.90684261219576E-4</c:v>
                </c:pt>
                <c:pt idx="17014">
                  <c:v>3.9068289333954448E-4</c:v>
                </c:pt>
                <c:pt idx="17015">
                  <c:v>3.9068300975486642E-4</c:v>
                </c:pt>
                <c:pt idx="17016">
                  <c:v>3.9068202022463078E-4</c:v>
                </c:pt>
                <c:pt idx="17017">
                  <c:v>3.9068120531737799E-4</c:v>
                </c:pt>
                <c:pt idx="17018">
                  <c:v>3.906807978637516E-4</c:v>
                </c:pt>
                <c:pt idx="17019">
                  <c:v>3.9067966281436378E-4</c:v>
                </c:pt>
                <c:pt idx="17020">
                  <c:v>3.9067861507646739E-4</c:v>
                </c:pt>
                <c:pt idx="17021">
                  <c:v>3.9067829493433242E-4</c:v>
                </c:pt>
                <c:pt idx="17022">
                  <c:v>3.9067768375389278E-4</c:v>
                </c:pt>
                <c:pt idx="17023">
                  <c:v>3.9067631587386131E-4</c:v>
                </c:pt>
                <c:pt idx="17024">
                  <c:v>3.9067550096660852E-4</c:v>
                </c:pt>
                <c:pt idx="17025">
                  <c:v>3.9067520992830401E-4</c:v>
                </c:pt>
                <c:pt idx="17026">
                  <c:v>3.9067395846359432E-4</c:v>
                </c:pt>
                <c:pt idx="17027">
                  <c:v>3.9067296893335879E-4</c:v>
                </c:pt>
                <c:pt idx="17028">
                  <c:v>3.9067320176400239E-4</c:v>
                </c:pt>
                <c:pt idx="17029">
                  <c:v>3.9067142643034458E-4</c:v>
                </c:pt>
                <c:pt idx="17030">
                  <c:v>3.9067104808054859E-4</c:v>
                </c:pt>
                <c:pt idx="17031">
                  <c:v>3.9066970930434758E-4</c:v>
                </c:pt>
                <c:pt idx="17032">
                  <c:v>3.906691272277385E-4</c:v>
                </c:pt>
                <c:pt idx="17033">
                  <c:v>3.9066895260475581E-4</c:v>
                </c:pt>
                <c:pt idx="17034">
                  <c:v>3.9066767203621572E-4</c:v>
                </c:pt>
                <c:pt idx="17035">
                  <c:v>3.9066732279025018E-4</c:v>
                </c:pt>
                <c:pt idx="17036">
                  <c:v>3.906667698174715E-4</c:v>
                </c:pt>
                <c:pt idx="17037">
                  <c:v>3.9066557656042278E-4</c:v>
                </c:pt>
                <c:pt idx="17038">
                  <c:v>3.9066426688805223E-4</c:v>
                </c:pt>
                <c:pt idx="17039">
                  <c:v>3.906641504727304E-4</c:v>
                </c:pt>
                <c:pt idx="17040">
                  <c:v>3.9066359749995172E-4</c:v>
                </c:pt>
                <c:pt idx="17041">
                  <c:v>3.9066237513907248E-4</c:v>
                </c:pt>
                <c:pt idx="17042">
                  <c:v>3.9066126919351518E-4</c:v>
                </c:pt>
                <c:pt idx="17043">
                  <c:v>3.9066135650500661E-4</c:v>
                </c:pt>
                <c:pt idx="17044">
                  <c:v>3.906607162207365E-4</c:v>
                </c:pt>
                <c:pt idx="17045">
                  <c:v>3.9065894088707859E-4</c:v>
                </c:pt>
                <c:pt idx="17046">
                  <c:v>3.9065777673386037E-4</c:v>
                </c:pt>
                <c:pt idx="17047">
                  <c:v>3.9065803866833448E-4</c:v>
                </c:pt>
                <c:pt idx="17048">
                  <c:v>3.9065716555342078E-4</c:v>
                </c:pt>
                <c:pt idx="17049">
                  <c:v>3.9065576856955891E-4</c:v>
                </c:pt>
                <c:pt idx="17050">
                  <c:v>3.906550700776279E-4</c:v>
                </c:pt>
                <c:pt idx="17051">
                  <c:v>3.9065495366230612E-4</c:v>
                </c:pt>
                <c:pt idx="17052">
                  <c:v>3.906541969627142E-4</c:v>
                </c:pt>
                <c:pt idx="17053">
                  <c:v>3.9065277087502182E-4</c:v>
                </c:pt>
                <c:pt idx="17054">
                  <c:v>3.9065207238309091E-4</c:v>
                </c:pt>
                <c:pt idx="17055">
                  <c:v>3.9065134478732938E-4</c:v>
                </c:pt>
                <c:pt idx="17056">
                  <c:v>3.9065093733370299E-4</c:v>
                </c:pt>
                <c:pt idx="17057">
                  <c:v>3.9064974407665431E-4</c:v>
                </c:pt>
                <c:pt idx="17058">
                  <c:v>3.9064904558472341E-4</c:v>
                </c:pt>
                <c:pt idx="17059">
                  <c:v>3.9064808515831828E-4</c:v>
                </c:pt>
                <c:pt idx="17060">
                  <c:v>3.9064727025106549E-4</c:v>
                </c:pt>
                <c:pt idx="17061">
                  <c:v>3.9064697921276093E-4</c:v>
                </c:pt>
                <c:pt idx="17062">
                  <c:v>3.9064569864422077E-4</c:v>
                </c:pt>
                <c:pt idx="17063">
                  <c:v>3.9064424345269799E-4</c:v>
                </c:pt>
                <c:pt idx="17064">
                  <c:v>3.9064398151822388E-4</c:v>
                </c:pt>
                <c:pt idx="17065">
                  <c:v>3.9064299198798841E-4</c:v>
                </c:pt>
                <c:pt idx="17066">
                  <c:v>3.9064238080754882E-4</c:v>
                </c:pt>
                <c:pt idx="17067">
                  <c:v>3.9064200245775282E-4</c:v>
                </c:pt>
                <c:pt idx="17068">
                  <c:v>3.9064101292751729E-4</c:v>
                </c:pt>
                <c:pt idx="17069">
                  <c:v>3.9064022712409502E-4</c:v>
                </c:pt>
                <c:pt idx="17070">
                  <c:v>3.9063938311301172E-4</c:v>
                </c:pt>
                <c:pt idx="17071">
                  <c:v>3.9063906297087669E-4</c:v>
                </c:pt>
                <c:pt idx="17072">
                  <c:v>3.9063862641341979E-4</c:v>
                </c:pt>
                <c:pt idx="17073">
                  <c:v>3.9063740405254071E-4</c:v>
                </c:pt>
                <c:pt idx="17074">
                  <c:v>3.9063702570274472E-4</c:v>
                </c:pt>
                <c:pt idx="17075">
                  <c:v>3.9063557051122189E-4</c:v>
                </c:pt>
                <c:pt idx="17076">
                  <c:v>3.9063516305759549E-4</c:v>
                </c:pt>
                <c:pt idx="17077">
                  <c:v>3.9063394069671631E-4</c:v>
                </c:pt>
                <c:pt idx="17078">
                  <c:v>3.9063396980054682E-4</c:v>
                </c:pt>
                <c:pt idx="17079">
                  <c:v>3.9063231088221068E-4</c:v>
                </c:pt>
                <c:pt idx="17080">
                  <c:v>3.9063181611709302E-4</c:v>
                </c:pt>
                <c:pt idx="17081">
                  <c:v>3.9063105941750109E-4</c:v>
                </c:pt>
                <c:pt idx="17082">
                  <c:v>3.9063047734089201E-4</c:v>
                </c:pt>
                <c:pt idx="17083">
                  <c:v>3.9062951691448689E-4</c:v>
                </c:pt>
                <c:pt idx="17084">
                  <c:v>3.9062846917659039E-4</c:v>
                </c:pt>
                <c:pt idx="17085">
                  <c:v>3.9062765426933771E-4</c:v>
                </c:pt>
                <c:pt idx="17086">
                  <c:v>3.9062727591954172E-4</c:v>
                </c:pt>
                <c:pt idx="17087">
                  <c:v>3.9062570431269711E-4</c:v>
                </c:pt>
                <c:pt idx="17088">
                  <c:v>3.9062564610503609E-4</c:v>
                </c:pt>
                <c:pt idx="17089">
                  <c:v>3.906245983671397E-4</c:v>
                </c:pt>
                <c:pt idx="17090">
                  <c:v>3.9062462747097021E-4</c:v>
                </c:pt>
                <c:pt idx="17091">
                  <c:v>3.906231140717864E-4</c:v>
                </c:pt>
                <c:pt idx="17092">
                  <c:v>3.906220372300595E-4</c:v>
                </c:pt>
                <c:pt idx="17093">
                  <c:v>3.906220372300595E-4</c:v>
                </c:pt>
                <c:pt idx="17094">
                  <c:v>3.9062064024619758E-4</c:v>
                </c:pt>
                <c:pt idx="17095">
                  <c:v>3.9061953430064023E-4</c:v>
                </c:pt>
                <c:pt idx="17096">
                  <c:v>3.9061956340447068E-4</c:v>
                </c:pt>
                <c:pt idx="17097">
                  <c:v>3.906187776010484E-4</c:v>
                </c:pt>
                <c:pt idx="17098">
                  <c:v>3.9061790448613459E-4</c:v>
                </c:pt>
                <c:pt idx="17099">
                  <c:v>3.9061642019078141E-4</c:v>
                </c:pt>
                <c:pt idx="17100">
                  <c:v>3.9061595452949399E-4</c:v>
                </c:pt>
                <c:pt idx="17101">
                  <c:v>3.9061519782990223E-4</c:v>
                </c:pt>
                <c:pt idx="17102">
                  <c:v>3.9061441202647979E-4</c:v>
                </c:pt>
                <c:pt idx="17103">
                  <c:v>3.906140336766839E-4</c:v>
                </c:pt>
                <c:pt idx="17104">
                  <c:v>3.9061368443071842E-4</c:v>
                </c:pt>
                <c:pt idx="17105">
                  <c:v>3.9061246206983918E-4</c:v>
                </c:pt>
                <c:pt idx="17106">
                  <c:v>3.906110068783164E-4</c:v>
                </c:pt>
                <c:pt idx="17107">
                  <c:v>3.9061106508597732E-4</c:v>
                </c:pt>
                <c:pt idx="17108">
                  <c:v>3.9060981362126768E-4</c:v>
                </c:pt>
                <c:pt idx="17109">
                  <c:v>3.9060835842974479E-4</c:v>
                </c:pt>
                <c:pt idx="17110">
                  <c:v>3.9060806739144033E-4</c:v>
                </c:pt>
                <c:pt idx="17111">
                  <c:v>3.9060713606886571E-4</c:v>
                </c:pt>
                <c:pt idx="17112">
                  <c:v>3.9060669951140881E-4</c:v>
                </c:pt>
                <c:pt idx="17113">
                  <c:v>3.9060608833096921E-4</c:v>
                </c:pt>
                <c:pt idx="17114">
                  <c:v>3.906047495547682E-4</c:v>
                </c:pt>
                <c:pt idx="17115">
                  <c:v>3.9060378912836308E-4</c:v>
                </c:pt>
                <c:pt idx="17116">
                  <c:v>3.9060323615558451E-4</c:v>
                </c:pt>
                <c:pt idx="17117">
                  <c:v>3.9060262497514492E-4</c:v>
                </c:pt>
                <c:pt idx="17118">
                  <c:v>3.9060137351043522E-4</c:v>
                </c:pt>
                <c:pt idx="17119">
                  <c:v>3.9060175186023122E-4</c:v>
                </c:pt>
                <c:pt idx="17120">
                  <c:v>3.905995399691164E-4</c:v>
                </c:pt>
                <c:pt idx="17121">
                  <c:v>3.9059927803464228E-4</c:v>
                </c:pt>
                <c:pt idx="17122">
                  <c:v>3.9059866685420269E-4</c:v>
                </c:pt>
                <c:pt idx="17123">
                  <c:v>3.9059770642779768E-4</c:v>
                </c:pt>
                <c:pt idx="17124">
                  <c:v>3.9059622213244438E-4</c:v>
                </c:pt>
                <c:pt idx="17125">
                  <c:v>3.9059726987034082E-4</c:v>
                </c:pt>
                <c:pt idx="17126">
                  <c:v>3.90595436329022E-4</c:v>
                </c:pt>
                <c:pt idx="17127">
                  <c:v>3.9059505797922611E-4</c:v>
                </c:pt>
                <c:pt idx="17128">
                  <c:v>3.9059348637238139E-4</c:v>
                </c:pt>
                <c:pt idx="17129">
                  <c:v>3.9059307891875511E-4</c:v>
                </c:pt>
                <c:pt idx="17130">
                  <c:v>3.9059206028468912E-4</c:v>
                </c:pt>
                <c:pt idx="17131">
                  <c:v>3.9059101254679263E-4</c:v>
                </c:pt>
                <c:pt idx="17132">
                  <c:v>3.9059130358509719E-4</c:v>
                </c:pt>
                <c:pt idx="17133">
                  <c:v>3.9058987749740481E-4</c:v>
                </c:pt>
                <c:pt idx="17134">
                  <c:v>3.9058947004377842E-4</c:v>
                </c:pt>
                <c:pt idx="17135">
                  <c:v>3.9058789843693381E-4</c:v>
                </c:pt>
                <c:pt idx="17136">
                  <c:v>3.9058749098330742E-4</c:v>
                </c:pt>
                <c:pt idx="17137">
                  <c:v>3.9058635593391949E-4</c:v>
                </c:pt>
                <c:pt idx="17138">
                  <c:v>3.9058577385731041E-4</c:v>
                </c:pt>
                <c:pt idx="17139">
                  <c:v>3.9058481343090529E-4</c:v>
                </c:pt>
                <c:pt idx="17140">
                  <c:v>3.9058405673131352E-4</c:v>
                </c:pt>
                <c:pt idx="17141">
                  <c:v>3.9058300899341702E-4</c:v>
                </c:pt>
                <c:pt idx="17142">
                  <c:v>3.9058327092789108E-4</c:v>
                </c:pt>
                <c:pt idx="17143">
                  <c:v>3.9058175752870739E-4</c:v>
                </c:pt>
                <c:pt idx="17144">
                  <c:v>3.905805351678282E-4</c:v>
                </c:pt>
                <c:pt idx="17145">
                  <c:v>3.9058027323335409E-4</c:v>
                </c:pt>
                <c:pt idx="17146">
                  <c:v>3.9057940011844039E-4</c:v>
                </c:pt>
                <c:pt idx="17147">
                  <c:v>3.9057846879586577E-4</c:v>
                </c:pt>
                <c:pt idx="17148">
                  <c:v>3.9057654794305558E-4</c:v>
                </c:pt>
                <c:pt idx="17149">
                  <c:v>3.9057660615071649E-4</c:v>
                </c:pt>
                <c:pt idx="17150">
                  <c:v>3.9057692629285162E-4</c:v>
                </c:pt>
                <c:pt idx="17151">
                  <c:v>3.905753546860069E-4</c:v>
                </c:pt>
                <c:pt idx="17152">
                  <c:v>3.905751218553632E-4</c:v>
                </c:pt>
                <c:pt idx="17153">
                  <c:v>3.905736084561795E-4</c:v>
                </c:pt>
                <c:pt idx="17154">
                  <c:v>3.9057343383319681E-4</c:v>
                </c:pt>
                <c:pt idx="17155">
                  <c:v>3.9057177491486073E-4</c:v>
                </c:pt>
                <c:pt idx="17156">
                  <c:v>3.9057136746123428E-4</c:v>
                </c:pt>
                <c:pt idx="17157">
                  <c:v>3.9057046524249023E-4</c:v>
                </c:pt>
                <c:pt idx="17158">
                  <c:v>3.9056997047737241E-4</c:v>
                </c:pt>
                <c:pt idx="17159">
                  <c:v>3.9056997047737241E-4</c:v>
                </c:pt>
                <c:pt idx="17160">
                  <c:v>3.9056796231307089E-4</c:v>
                </c:pt>
                <c:pt idx="17161">
                  <c:v>3.9056746754795307E-4</c:v>
                </c:pt>
                <c:pt idx="17162">
                  <c:v>3.9056679815985262E-4</c:v>
                </c:pt>
                <c:pt idx="17163">
                  <c:v>3.9056586683727801E-4</c:v>
                </c:pt>
                <c:pt idx="17164">
                  <c:v>3.9056438254192472E-4</c:v>
                </c:pt>
                <c:pt idx="17165">
                  <c:v>3.9056368404999381E-4</c:v>
                </c:pt>
                <c:pt idx="17166">
                  <c:v>3.9056374225765472E-4</c:v>
                </c:pt>
                <c:pt idx="17167">
                  <c:v>3.9056266541592782E-4</c:v>
                </c:pt>
                <c:pt idx="17168">
                  <c:v>3.9056176319718361E-4</c:v>
                </c:pt>
                <c:pt idx="17169">
                  <c:v>3.9056121022440488E-4</c:v>
                </c:pt>
                <c:pt idx="17170">
                  <c:v>3.9056004607118672E-4</c:v>
                </c:pt>
                <c:pt idx="17171">
                  <c:v>3.9055978413671261E-4</c:v>
                </c:pt>
                <c:pt idx="17172">
                  <c:v>3.9055928937159479E-4</c:v>
                </c:pt>
                <c:pt idx="17173">
                  <c:v>3.9055768866091972E-4</c:v>
                </c:pt>
                <c:pt idx="17174">
                  <c:v>3.9055693196132779E-4</c:v>
                </c:pt>
                <c:pt idx="17175">
                  <c:v>3.9055634988471871E-4</c:v>
                </c:pt>
                <c:pt idx="17176">
                  <c:v>3.905554476659745E-4</c:v>
                </c:pt>
                <c:pt idx="17177">
                  <c:v>3.9055498200468719E-4</c:v>
                </c:pt>
                <c:pt idx="17178">
                  <c:v>3.9055399247445172E-4</c:v>
                </c:pt>
                <c:pt idx="17179">
                  <c:v>3.9055306115187699E-4</c:v>
                </c:pt>
                <c:pt idx="17180">
                  <c:v>3.9055186789482832E-4</c:v>
                </c:pt>
                <c:pt idx="17181">
                  <c:v>3.9055111119523639E-4</c:v>
                </c:pt>
                <c:pt idx="17182">
                  <c:v>3.905504709109664E-4</c:v>
                </c:pt>
                <c:pt idx="17183">
                  <c:v>3.9054997614584858E-4</c:v>
                </c:pt>
                <c:pt idx="17184">
                  <c:v>3.9054942317307001E-4</c:v>
                </c:pt>
                <c:pt idx="17185">
                  <c:v>3.9054796798154712E-4</c:v>
                </c:pt>
                <c:pt idx="17186">
                  <c:v>3.9054761873558158E-4</c:v>
                </c:pt>
                <c:pt idx="17187">
                  <c:v>3.9054654189385468E-4</c:v>
                </c:pt>
                <c:pt idx="17188">
                  <c:v>3.905461635440588E-4</c:v>
                </c:pt>
                <c:pt idx="17189">
                  <c:v>3.9054482476785779E-4</c:v>
                </c:pt>
                <c:pt idx="17190">
                  <c:v>3.9054462104104459E-4</c:v>
                </c:pt>
                <c:pt idx="17191">
                  <c:v>3.9054275839589542E-4</c:v>
                </c:pt>
                <c:pt idx="17192">
                  <c:v>3.9054243825376028E-4</c:v>
                </c:pt>
                <c:pt idx="17193">
                  <c:v>3.905420599039644E-4</c:v>
                </c:pt>
                <c:pt idx="17194">
                  <c:v>3.9054109947755927E-4</c:v>
                </c:pt>
                <c:pt idx="17195">
                  <c:v>3.9054043008945882E-4</c:v>
                </c:pt>
                <c:pt idx="17196">
                  <c:v>3.9053914952091873E-4</c:v>
                </c:pt>
                <c:pt idx="17197">
                  <c:v>3.9053859654813999E-4</c:v>
                </c:pt>
                <c:pt idx="17198">
                  <c:v>3.9053760701790452E-4</c:v>
                </c:pt>
                <c:pt idx="17199">
                  <c:v>3.9053705404512579E-4</c:v>
                </c:pt>
                <c:pt idx="17200">
                  <c:v>3.9053530781529838E-4</c:v>
                </c:pt>
                <c:pt idx="17201">
                  <c:v>3.9053556974977249E-4</c:v>
                </c:pt>
                <c:pt idx="17202">
                  <c:v>3.9053458021953702E-4</c:v>
                </c:pt>
                <c:pt idx="17203">
                  <c:v>3.905340563505888E-4</c:v>
                </c:pt>
                <c:pt idx="17204">
                  <c:v>3.9053361979313189E-4</c:v>
                </c:pt>
                <c:pt idx="17205">
                  <c:v>3.9053233922459191E-4</c:v>
                </c:pt>
                <c:pt idx="17206">
                  <c:v>3.9053161162883038E-4</c:v>
                </c:pt>
                <c:pt idx="17207">
                  <c:v>3.905303892679513E-4</c:v>
                </c:pt>
                <c:pt idx="17208">
                  <c:v>3.905297489836812E-4</c:v>
                </c:pt>
                <c:pt idx="17209">
                  <c:v>3.9052884676493699E-4</c:v>
                </c:pt>
                <c:pt idx="17210">
                  <c:v>3.9052884676493699E-4</c:v>
                </c:pt>
                <c:pt idx="17211">
                  <c:v>3.9052747888490558E-4</c:v>
                </c:pt>
                <c:pt idx="17212">
                  <c:v>3.9052643114700908E-4</c:v>
                </c:pt>
                <c:pt idx="17213">
                  <c:v>3.9052581996656949E-4</c:v>
                </c:pt>
                <c:pt idx="17214">
                  <c:v>3.9052515057846898E-4</c:v>
                </c:pt>
                <c:pt idx="17215">
                  <c:v>3.9052453939802939E-4</c:v>
                </c:pt>
                <c:pt idx="17216">
                  <c:v>3.905230259988457E-4</c:v>
                </c:pt>
                <c:pt idx="17217">
                  <c:v>3.9052229840308428E-4</c:v>
                </c:pt>
                <c:pt idx="17218">
                  <c:v>3.9052247302606702E-4</c:v>
                </c:pt>
                <c:pt idx="17219">
                  <c:v>3.905210760422051E-4</c:v>
                </c:pt>
                <c:pt idx="17220">
                  <c:v>3.905206685885787E-4</c:v>
                </c:pt>
                <c:pt idx="17221">
                  <c:v>3.9051932981237769E-4</c:v>
                </c:pt>
                <c:pt idx="17222">
                  <c:v>3.9051866042427719E-4</c:v>
                </c:pt>
                <c:pt idx="17223">
                  <c:v>3.9051787462085491E-4</c:v>
                </c:pt>
                <c:pt idx="17224">
                  <c:v>3.9051708881743252E-4</c:v>
                </c:pt>
                <c:pt idx="17225">
                  <c:v>3.9051595376804471E-4</c:v>
                </c:pt>
                <c:pt idx="17226">
                  <c:v>3.905154881067574E-4</c:v>
                </c:pt>
                <c:pt idx="17227">
                  <c:v>3.9051423664204782E-4</c:v>
                </c:pt>
                <c:pt idx="17228">
                  <c:v>3.9051374187693E-4</c:v>
                </c:pt>
                <c:pt idx="17229">
                  <c:v>3.9051234489306808E-4</c:v>
                </c:pt>
                <c:pt idx="17230">
                  <c:v>3.9051115163601929E-4</c:v>
                </c:pt>
                <c:pt idx="17231">
                  <c:v>3.9051080239005392E-4</c:v>
                </c:pt>
                <c:pt idx="17232">
                  <c:v>3.9051065687090158E-4</c:v>
                </c:pt>
                <c:pt idx="17233">
                  <c:v>3.9050978375598788E-4</c:v>
                </c:pt>
                <c:pt idx="17234">
                  <c:v>3.9050797931849962E-4</c:v>
                </c:pt>
                <c:pt idx="17235">
                  <c:v>3.905074845533818E-4</c:v>
                </c:pt>
                <c:pt idx="17236">
                  <c:v>3.9050669874995952E-4</c:v>
                </c:pt>
                <c:pt idx="17237">
                  <c:v>3.9050626219250262E-4</c:v>
                </c:pt>
                <c:pt idx="17238">
                  <c:v>3.9050588384270668E-4</c:v>
                </c:pt>
                <c:pt idx="17239">
                  <c:v>3.9050451596267521E-4</c:v>
                </c:pt>
                <c:pt idx="17240">
                  <c:v>3.9050381747074431E-4</c:v>
                </c:pt>
                <c:pt idx="17241">
                  <c:v>3.9050285704433918E-4</c:v>
                </c:pt>
                <c:pt idx="17242">
                  <c:v>3.9050233317539101E-4</c:v>
                </c:pt>
                <c:pt idx="17243">
                  <c:v>3.9050178020261228E-4</c:v>
                </c:pt>
                <c:pt idx="17244">
                  <c:v>3.9050023769959807E-4</c:v>
                </c:pt>
                <c:pt idx="17245">
                  <c:v>3.9050009218044579E-4</c:v>
                </c:pt>
                <c:pt idx="17246">
                  <c:v>3.904982004314661E-4</c:v>
                </c:pt>
                <c:pt idx="17247">
                  <c:v>3.9049846236594021E-4</c:v>
                </c:pt>
                <c:pt idx="17248">
                  <c:v>3.9049724000506098E-4</c:v>
                </c:pt>
                <c:pt idx="17249">
                  <c:v>3.9049636689014727E-4</c:v>
                </c:pt>
                <c:pt idx="17250">
                  <c:v>3.9049636689014727E-4</c:v>
                </c:pt>
                <c:pt idx="17251">
                  <c:v>3.9049476617947221E-4</c:v>
                </c:pt>
                <c:pt idx="17252">
                  <c:v>3.9049383485689759E-4</c:v>
                </c:pt>
                <c:pt idx="17253">
                  <c:v>3.9049336919561028E-4</c:v>
                </c:pt>
                <c:pt idx="17254">
                  <c:v>3.9049211773090059E-4</c:v>
                </c:pt>
                <c:pt idx="17255">
                  <c:v>3.9049185579642648E-4</c:v>
                </c:pt>
                <c:pt idx="17256">
                  <c:v>3.9049098268151278E-4</c:v>
                </c:pt>
                <c:pt idx="17257">
                  <c:v>3.9049002225510781E-4</c:v>
                </c:pt>
                <c:pt idx="17258">
                  <c:v>3.9048914914019411E-4</c:v>
                </c:pt>
                <c:pt idx="17259">
                  <c:v>3.9048813050612813E-4</c:v>
                </c:pt>
                <c:pt idx="17260">
                  <c:v>3.9048795588314528E-4</c:v>
                </c:pt>
                <c:pt idx="17261">
                  <c:v>3.90487170079723E-4</c:v>
                </c:pt>
                <c:pt idx="17262">
                  <c:v>3.904854238498956E-4</c:v>
                </c:pt>
                <c:pt idx="17263">
                  <c:v>3.9048583130352199E-4</c:v>
                </c:pt>
                <c:pt idx="17264">
                  <c:v>3.9048457983881241E-4</c:v>
                </c:pt>
                <c:pt idx="17265">
                  <c:v>3.9048292092047632E-4</c:v>
                </c:pt>
                <c:pt idx="17266">
                  <c:v>3.9048408507369459E-4</c:v>
                </c:pt>
                <c:pt idx="17267">
                  <c:v>3.9048228063620632E-4</c:v>
                </c:pt>
                <c:pt idx="17268">
                  <c:v>3.9048140752129262E-4</c:v>
                </c:pt>
                <c:pt idx="17269">
                  <c:v>3.9048012695275253E-4</c:v>
                </c:pt>
                <c:pt idx="17270">
                  <c:v>3.9047942846082151E-4</c:v>
                </c:pt>
                <c:pt idx="17271">
                  <c:v>3.9047881728038192E-4</c:v>
                </c:pt>
                <c:pt idx="17272">
                  <c:v>3.9047835161909461E-4</c:v>
                </c:pt>
                <c:pt idx="17273">
                  <c:v>3.9047695463523269E-4</c:v>
                </c:pt>
                <c:pt idx="17274">
                  <c:v>3.9047596510499721E-4</c:v>
                </c:pt>
                <c:pt idx="17275">
                  <c:v>3.9047570317052299E-4</c:v>
                </c:pt>
                <c:pt idx="17276">
                  <c:v>3.9047535392455762E-4</c:v>
                </c:pt>
                <c:pt idx="17277">
                  <c:v>3.904739860445261E-4</c:v>
                </c:pt>
                <c:pt idx="17278">
                  <c:v>3.9047279278747737E-4</c:v>
                </c:pt>
                <c:pt idx="17279">
                  <c:v>3.9047154132276768E-4</c:v>
                </c:pt>
                <c:pt idx="17280">
                  <c:v>3.9047180325724179E-4</c:v>
                </c:pt>
                <c:pt idx="17281">
                  <c:v>3.9047063910402358E-4</c:v>
                </c:pt>
                <c:pt idx="17282">
                  <c:v>3.904698824044317E-4</c:v>
                </c:pt>
                <c:pt idx="17283">
                  <c:v>3.9046927122399211E-4</c:v>
                </c:pt>
                <c:pt idx="17284">
                  <c:v>3.9046842721290892E-4</c:v>
                </c:pt>
                <c:pt idx="17285">
                  <c:v>3.9046755409799522E-4</c:v>
                </c:pt>
                <c:pt idx="17286">
                  <c:v>3.9046668098308151E-4</c:v>
                </c:pt>
                <c:pt idx="17287">
                  <c:v>3.9046633173711598E-4</c:v>
                </c:pt>
                <c:pt idx="17288">
                  <c:v>3.9046531310304999E-4</c:v>
                </c:pt>
                <c:pt idx="17289">
                  <c:v>3.9046359597705299E-4</c:v>
                </c:pt>
                <c:pt idx="17290">
                  <c:v>3.9046336314640939E-4</c:v>
                </c:pt>
                <c:pt idx="17291">
                  <c:v>3.9046292658895249E-4</c:v>
                </c:pt>
                <c:pt idx="17292">
                  <c:v>3.9046173333190382E-4</c:v>
                </c:pt>
                <c:pt idx="17293">
                  <c:v>3.9046051097102458E-4</c:v>
                </c:pt>
                <c:pt idx="17294">
                  <c:v>3.9045960875228047E-4</c:v>
                </c:pt>
                <c:pt idx="17295">
                  <c:v>3.9045955054461961E-4</c:v>
                </c:pt>
                <c:pt idx="17296">
                  <c:v>3.9045800804160541E-4</c:v>
                </c:pt>
                <c:pt idx="17297">
                  <c:v>3.9045719313435262E-4</c:v>
                </c:pt>
                <c:pt idx="17298">
                  <c:v>3.9045672747306531E-4</c:v>
                </c:pt>
                <c:pt idx="17299">
                  <c:v>3.9045608718879521E-4</c:v>
                </c:pt>
                <c:pt idx="17300">
                  <c:v>3.9045515586622059E-4</c:v>
                </c:pt>
                <c:pt idx="17301">
                  <c:v>3.9045416633598512E-4</c:v>
                </c:pt>
                <c:pt idx="17302">
                  <c:v>3.9045460289344192E-4</c:v>
                </c:pt>
                <c:pt idx="17303">
                  <c:v>3.9045242010615771E-4</c:v>
                </c:pt>
                <c:pt idx="17304">
                  <c:v>3.904519253410399E-4</c:v>
                </c:pt>
                <c:pt idx="17305">
                  <c:v>3.9045113953761762E-4</c:v>
                </c:pt>
                <c:pt idx="17306">
                  <c:v>3.9045125595293939E-4</c:v>
                </c:pt>
                <c:pt idx="17307">
                  <c:v>3.9044988807290792E-4</c:v>
                </c:pt>
                <c:pt idx="17308">
                  <c:v>3.9044901495799422E-4</c:v>
                </c:pt>
                <c:pt idx="17309">
                  <c:v>3.9044831646606332E-4</c:v>
                </c:pt>
                <c:pt idx="17310">
                  <c:v>3.9044619188643992E-4</c:v>
                </c:pt>
                <c:pt idx="17311">
                  <c:v>3.9044569712132221E-4</c:v>
                </c:pt>
                <c:pt idx="17312">
                  <c:v>3.9044531877152622E-4</c:v>
                </c:pt>
                <c:pt idx="17313">
                  <c:v>3.9044456207193429E-4</c:v>
                </c:pt>
                <c:pt idx="17314">
                  <c:v>3.904441837221384E-4</c:v>
                </c:pt>
                <c:pt idx="17315">
                  <c:v>3.904433106072247E-4</c:v>
                </c:pt>
                <c:pt idx="17316">
                  <c:v>3.9044235018081958E-4</c:v>
                </c:pt>
                <c:pt idx="17317">
                  <c:v>3.9044133154675359E-4</c:v>
                </c:pt>
                <c:pt idx="17318">
                  <c:v>3.9044013828970492E-4</c:v>
                </c:pt>
                <c:pt idx="17319">
                  <c:v>3.9044010918587452E-4</c:v>
                </c:pt>
                <c:pt idx="17320">
                  <c:v>3.9043865399435163E-4</c:v>
                </c:pt>
                <c:pt idx="17321">
                  <c:v>3.9043786819092929E-4</c:v>
                </c:pt>
                <c:pt idx="17322">
                  <c:v>3.9043679134920239E-4</c:v>
                </c:pt>
                <c:pt idx="17323">
                  <c:v>3.9043650031089777E-4</c:v>
                </c:pt>
                <c:pt idx="17324">
                  <c:v>3.9043586002662778E-4</c:v>
                </c:pt>
                <c:pt idx="17325">
                  <c:v>3.9043460856191809E-4</c:v>
                </c:pt>
                <c:pt idx="17326">
                  <c:v>3.9043376455083489E-4</c:v>
                </c:pt>
                <c:pt idx="17327">
                  <c:v>3.904333570972085E-4</c:v>
                </c:pt>
                <c:pt idx="17328">
                  <c:v>3.9043193100951612E-4</c:v>
                </c:pt>
                <c:pt idx="17329">
                  <c:v>3.9043149445205932E-4</c:v>
                </c:pt>
                <c:pt idx="17330">
                  <c:v>3.9043079596012831E-4</c:v>
                </c:pt>
                <c:pt idx="17331">
                  <c:v>3.90430330298841E-4</c:v>
                </c:pt>
                <c:pt idx="17332">
                  <c:v>3.9042913704179227E-4</c:v>
                </c:pt>
                <c:pt idx="17333">
                  <c:v>3.9042832213453948E-4</c:v>
                </c:pt>
                <c:pt idx="17334">
                  <c:v>3.90427972888574E-4</c:v>
                </c:pt>
                <c:pt idx="17335">
                  <c:v>3.9042680873535568E-4</c:v>
                </c:pt>
                <c:pt idx="17336">
                  <c:v>3.9042544085532432E-4</c:v>
                </c:pt>
                <c:pt idx="17337">
                  <c:v>3.9042512071318919E-4</c:v>
                </c:pt>
                <c:pt idx="17338">
                  <c:v>3.9042372372932732E-4</c:v>
                </c:pt>
                <c:pt idx="17339">
                  <c:v>3.9042317075654859E-4</c:v>
                </c:pt>
                <c:pt idx="17340">
                  <c:v>3.9042244316078722E-4</c:v>
                </c:pt>
                <c:pt idx="17341">
                  <c:v>3.9042174466885632E-4</c:v>
                </c:pt>
                <c:pt idx="17342">
                  <c:v>3.904216864611953E-4</c:v>
                </c:pt>
                <c:pt idx="17343">
                  <c:v>3.9042023126967251E-4</c:v>
                </c:pt>
                <c:pt idx="17344">
                  <c:v>3.9041950367391109E-4</c:v>
                </c:pt>
                <c:pt idx="17345">
                  <c:v>3.904180193785578E-4</c:v>
                </c:pt>
                <c:pt idx="17346">
                  <c:v>3.9041740819811821E-4</c:v>
                </c:pt>
                <c:pt idx="17347">
                  <c:v>3.9041688432916999E-4</c:v>
                </c:pt>
                <c:pt idx="17348">
                  <c:v>3.9041572017595172E-4</c:v>
                </c:pt>
                <c:pt idx="17349">
                  <c:v>3.9041475974954659E-4</c:v>
                </c:pt>
                <c:pt idx="17350">
                  <c:v>3.9041377021931112E-4</c:v>
                </c:pt>
                <c:pt idx="17351">
                  <c:v>3.9041342097334558E-4</c:v>
                </c:pt>
                <c:pt idx="17352">
                  <c:v>3.9041237323544919E-4</c:v>
                </c:pt>
                <c:pt idx="17353">
                  <c:v>3.9041155832819641E-4</c:v>
                </c:pt>
                <c:pt idx="17354">
                  <c:v>3.9041132549755281E-4</c:v>
                </c:pt>
                <c:pt idx="17355">
                  <c:v>3.9041080162860448E-4</c:v>
                </c:pt>
                <c:pt idx="17356">
                  <c:v>3.904089389834553E-4</c:v>
                </c:pt>
                <c:pt idx="17357">
                  <c:v>3.9040864794515068E-4</c:v>
                </c:pt>
                <c:pt idx="17358">
                  <c:v>3.9040768751874571E-4</c:v>
                </c:pt>
                <c:pt idx="17359">
                  <c:v>3.9040681440383201E-4</c:v>
                </c:pt>
                <c:pt idx="17360">
                  <c:v>3.9040631963871419E-4</c:v>
                </c:pt>
                <c:pt idx="17361">
                  <c:v>3.904050390701741E-4</c:v>
                </c:pt>
                <c:pt idx="17362">
                  <c:v>3.904048353433609E-4</c:v>
                </c:pt>
                <c:pt idx="17363">
                  <c:v>3.9040349656715989E-4</c:v>
                </c:pt>
                <c:pt idx="17364">
                  <c:v>3.9040247793309391E-4</c:v>
                </c:pt>
                <c:pt idx="17365">
                  <c:v>3.9040131377987558E-4</c:v>
                </c:pt>
                <c:pt idx="17366">
                  <c:v>3.9040131377987558E-4</c:v>
                </c:pt>
                <c:pt idx="17367">
                  <c:v>3.9040049887262279E-4</c:v>
                </c:pt>
                <c:pt idx="17368">
                  <c:v>3.9039936382323498E-4</c:v>
                </c:pt>
                <c:pt idx="17369">
                  <c:v>3.9039785042405128E-4</c:v>
                </c:pt>
                <c:pt idx="17370">
                  <c:v>3.9039822877384722E-4</c:v>
                </c:pt>
                <c:pt idx="17371">
                  <c:v>3.9039723924361169E-4</c:v>
                </c:pt>
                <c:pt idx="17372">
                  <c:v>3.9039604598656302E-4</c:v>
                </c:pt>
                <c:pt idx="17373">
                  <c:v>3.9039587136358023E-4</c:v>
                </c:pt>
                <c:pt idx="17374">
                  <c:v>3.9039464900270099E-4</c:v>
                </c:pt>
                <c:pt idx="17375">
                  <c:v>3.9039406692609191E-4</c:v>
                </c:pt>
                <c:pt idx="17376">
                  <c:v>3.9039328112266958E-4</c:v>
                </c:pt>
                <c:pt idx="17377">
                  <c:v>3.9039226248860359E-4</c:v>
                </c:pt>
                <c:pt idx="17378">
                  <c:v>3.9039150578901172E-4</c:v>
                </c:pt>
                <c:pt idx="17379">
                  <c:v>3.9039063267409801E-4</c:v>
                </c:pt>
                <c:pt idx="17380">
                  <c:v>3.9038993418216711E-4</c:v>
                </c:pt>
                <c:pt idx="17381">
                  <c:v>3.9038877002894878E-4</c:v>
                </c:pt>
                <c:pt idx="17382">
                  <c:v>3.9038847899064422E-4</c:v>
                </c:pt>
                <c:pt idx="17383">
                  <c:v>3.903875476680696E-4</c:v>
                </c:pt>
                <c:pt idx="17384">
                  <c:v>3.9038670365698641E-4</c:v>
                </c:pt>
                <c:pt idx="17385">
                  <c:v>3.9038536488078529E-4</c:v>
                </c:pt>
                <c:pt idx="17386">
                  <c:v>3.9038513205014169E-4</c:v>
                </c:pt>
                <c:pt idx="17387">
                  <c:v>3.9038326940499252E-4</c:v>
                </c:pt>
                <c:pt idx="17388">
                  <c:v>3.903827746398747E-4</c:v>
                </c:pt>
                <c:pt idx="17389">
                  <c:v>3.9038225077092648E-4</c:v>
                </c:pt>
                <c:pt idx="17390">
                  <c:v>3.9038088289089501E-4</c:v>
                </c:pt>
                <c:pt idx="17391">
                  <c:v>3.9038091199472552E-4</c:v>
                </c:pt>
                <c:pt idx="17392">
                  <c:v>3.9037986425682902E-4</c:v>
                </c:pt>
                <c:pt idx="17393">
                  <c:v>3.9037948590703309E-4</c:v>
                </c:pt>
                <c:pt idx="17394">
                  <c:v>3.9037736132740969E-4</c:v>
                </c:pt>
                <c:pt idx="17395">
                  <c:v>3.9037712849676609E-4</c:v>
                </c:pt>
                <c:pt idx="17396">
                  <c:v>3.9037643000483507E-4</c:v>
                </c:pt>
                <c:pt idx="17397">
                  <c:v>3.9037526585161691E-4</c:v>
                </c:pt>
                <c:pt idx="17398">
                  <c:v>3.9037514943629498E-4</c:v>
                </c:pt>
                <c:pt idx="17399">
                  <c:v>3.9037389797158539E-4</c:v>
                </c:pt>
                <c:pt idx="17400">
                  <c:v>3.903730830643326E-4</c:v>
                </c:pt>
                <c:pt idx="17401">
                  <c:v>3.9037188980728388E-4</c:v>
                </c:pt>
                <c:pt idx="17402">
                  <c:v>3.9037145324982697E-4</c:v>
                </c:pt>
                <c:pt idx="17403">
                  <c:v>3.903704637195915E-4</c:v>
                </c:pt>
                <c:pt idx="17404">
                  <c:v>3.9036935777403409E-4</c:v>
                </c:pt>
                <c:pt idx="17405">
                  <c:v>3.9036929956637317E-4</c:v>
                </c:pt>
                <c:pt idx="17406">
                  <c:v>3.9036796079017222E-4</c:v>
                </c:pt>
                <c:pt idx="17407">
                  <c:v>3.903681063093245E-4</c:v>
                </c:pt>
                <c:pt idx="17408">
                  <c:v>3.9036650559864938E-4</c:v>
                </c:pt>
                <c:pt idx="17409">
                  <c:v>3.9036473026499152E-4</c:v>
                </c:pt>
                <c:pt idx="17410">
                  <c:v>3.9036487578414381E-4</c:v>
                </c:pt>
                <c:pt idx="17411">
                  <c:v>3.9036382804624742E-4</c:v>
                </c:pt>
                <c:pt idx="17412">
                  <c:v>3.9036298403516412E-4</c:v>
                </c:pt>
                <c:pt idx="17413">
                  <c:v>3.903622564394027E-4</c:v>
                </c:pt>
                <c:pt idx="17414">
                  <c:v>3.9036164525896311E-4</c:v>
                </c:pt>
                <c:pt idx="17415">
                  <c:v>3.9035975350998342E-4</c:v>
                </c:pt>
                <c:pt idx="17416">
                  <c:v>3.9036036469042301E-4</c:v>
                </c:pt>
                <c:pt idx="17417">
                  <c:v>3.9035899681039149E-4</c:v>
                </c:pt>
                <c:pt idx="17418">
                  <c:v>3.9035867666825652E-4</c:v>
                </c:pt>
                <c:pt idx="17419">
                  <c:v>3.9035751251503831E-4</c:v>
                </c:pt>
                <c:pt idx="17420">
                  <c:v>3.9035675581544638E-4</c:v>
                </c:pt>
                <c:pt idx="17421">
                  <c:v>3.903551260009408E-4</c:v>
                </c:pt>
                <c:pt idx="17422">
                  <c:v>3.9035503868944938E-4</c:v>
                </c:pt>
                <c:pt idx="17423">
                  <c:v>3.9035413647070532E-4</c:v>
                </c:pt>
                <c:pt idx="17424">
                  <c:v>3.9035314694046969E-4</c:v>
                </c:pt>
                <c:pt idx="17425">
                  <c:v>3.9035215741023421E-4</c:v>
                </c:pt>
                <c:pt idx="17426">
                  <c:v>3.9035172085277742E-4</c:v>
                </c:pt>
                <c:pt idx="17427">
                  <c:v>3.9035108056850731E-4</c:v>
                </c:pt>
                <c:pt idx="17428">
                  <c:v>3.9035006193444127E-4</c:v>
                </c:pt>
                <c:pt idx="17429">
                  <c:v>3.9034942165017128E-4</c:v>
                </c:pt>
                <c:pt idx="17430">
                  <c:v>3.903477918356657E-4</c:v>
                </c:pt>
                <c:pt idx="17431">
                  <c:v>3.903467149939388E-4</c:v>
                </c:pt>
                <c:pt idx="17432">
                  <c:v>3.9034651126712561E-4</c:v>
                </c:pt>
                <c:pt idx="17433">
                  <c:v>3.903456381522119E-4</c:v>
                </c:pt>
                <c:pt idx="17434">
                  <c:v>3.9034464862197638E-4</c:v>
                </c:pt>
                <c:pt idx="17435">
                  <c:v>3.9034406654536719E-4</c:v>
                </c:pt>
                <c:pt idx="17436">
                  <c:v>3.9034395013004541E-4</c:v>
                </c:pt>
                <c:pt idx="17437">
                  <c:v>3.9034298970364029E-4</c:v>
                </c:pt>
                <c:pt idx="17438">
                  <c:v>3.9034188375808299E-4</c:v>
                </c:pt>
                <c:pt idx="17439">
                  <c:v>3.9034063229337329E-4</c:v>
                </c:pt>
                <c:pt idx="17440">
                  <c:v>3.903399920091033E-4</c:v>
                </c:pt>
                <c:pt idx="17441">
                  <c:v>3.903393517248333E-4</c:v>
                </c:pt>
                <c:pt idx="17442">
                  <c:v>3.9033839129842818E-4</c:v>
                </c:pt>
                <c:pt idx="17443">
                  <c:v>3.9033705252222722E-4</c:v>
                </c:pt>
                <c:pt idx="17444">
                  <c:v>3.903363249264657E-4</c:v>
                </c:pt>
                <c:pt idx="17445">
                  <c:v>3.903358883690089E-4</c:v>
                </c:pt>
                <c:pt idx="17446">
                  <c:v>3.9033478242345149E-4</c:v>
                </c:pt>
                <c:pt idx="17447">
                  <c:v>3.9033454959280789E-4</c:v>
                </c:pt>
                <c:pt idx="17448">
                  <c:v>3.9033408393152058E-4</c:v>
                </c:pt>
                <c:pt idx="17449">
                  <c:v>3.9033227949403232E-4</c:v>
                </c:pt>
                <c:pt idx="17450">
                  <c:v>3.9033155189827079E-4</c:v>
                </c:pt>
                <c:pt idx="17451">
                  <c:v>3.9033085340633988E-4</c:v>
                </c:pt>
                <c:pt idx="17452">
                  <c:v>3.9032922359183431E-4</c:v>
                </c:pt>
                <c:pt idx="17453">
                  <c:v>3.903294273186475E-4</c:v>
                </c:pt>
                <c:pt idx="17454">
                  <c:v>3.9032811764627701E-4</c:v>
                </c:pt>
                <c:pt idx="17455">
                  <c:v>3.9032736094668508E-4</c:v>
                </c:pt>
                <c:pt idx="17456">
                  <c:v>3.9032645872794092E-4</c:v>
                </c:pt>
                <c:pt idx="17457">
                  <c:v>3.903253236785531E-4</c:v>
                </c:pt>
                <c:pt idx="17458">
                  <c:v>3.9032497443258762E-4</c:v>
                </c:pt>
                <c:pt idx="17459">
                  <c:v>3.9032427594065672E-4</c:v>
                </c:pt>
                <c:pt idx="17460">
                  <c:v>3.9032273343764251E-4</c:v>
                </c:pt>
                <c:pt idx="17461">
                  <c:v>3.9032218046486378E-4</c:v>
                </c:pt>
                <c:pt idx="17462">
                  <c:v>3.9032151107676333E-4</c:v>
                </c:pt>
                <c:pt idx="17463">
                  <c:v>3.9032078348100191E-4</c:v>
                </c:pt>
                <c:pt idx="17464">
                  <c:v>3.9031993946991861E-4</c:v>
                </c:pt>
                <c:pt idx="17465">
                  <c:v>3.9031862979754811E-4</c:v>
                </c:pt>
                <c:pt idx="17466">
                  <c:v>3.9031778578646481E-4</c:v>
                </c:pt>
                <c:pt idx="17467">
                  <c:v>3.9031749474816019E-4</c:v>
                </c:pt>
                <c:pt idx="17468">
                  <c:v>3.9031688356772071E-4</c:v>
                </c:pt>
                <c:pt idx="17469">
                  <c:v>3.9031566120684152E-4</c:v>
                </c:pt>
                <c:pt idx="17470">
                  <c:v>3.9031505002640188E-4</c:v>
                </c:pt>
                <c:pt idx="17471">
                  <c:v>3.9031397318467498E-4</c:v>
                </c:pt>
                <c:pt idx="17472">
                  <c:v>3.9031382766552269E-4</c:v>
                </c:pt>
                <c:pt idx="17473">
                  <c:v>3.9031222695484757E-4</c:v>
                </c:pt>
                <c:pt idx="17474">
                  <c:v>3.9031193591654301E-4</c:v>
                </c:pt>
                <c:pt idx="17475">
                  <c:v>3.9031021879054611E-4</c:v>
                </c:pt>
                <c:pt idx="17476">
                  <c:v>3.903097240254283E-4</c:v>
                </c:pt>
                <c:pt idx="17477">
                  <c:v>3.9030963671393692E-4</c:v>
                </c:pt>
                <c:pt idx="17478">
                  <c:v>3.9030832704156643E-4</c:v>
                </c:pt>
                <c:pt idx="17479">
                  <c:v>3.9030698826536542E-4</c:v>
                </c:pt>
                <c:pt idx="17480">
                  <c:v>3.9030695916153491E-4</c:v>
                </c:pt>
                <c:pt idx="17481">
                  <c:v>3.903064935002476E-4</c:v>
                </c:pt>
                <c:pt idx="17482">
                  <c:v>3.9030460175126791E-4</c:v>
                </c:pt>
                <c:pt idx="17483">
                  <c:v>3.9030396146699792E-4</c:v>
                </c:pt>
                <c:pt idx="17484">
                  <c:v>3.9030273910611868E-4</c:v>
                </c:pt>
                <c:pt idx="17485">
                  <c:v>3.9030279731377959E-4</c:v>
                </c:pt>
                <c:pt idx="17486">
                  <c:v>3.903011092916131E-4</c:v>
                </c:pt>
                <c:pt idx="17487">
                  <c:v>3.9030041079968209E-4</c:v>
                </c:pt>
                <c:pt idx="17488">
                  <c:v>3.9029945037327712E-4</c:v>
                </c:pt>
                <c:pt idx="17489">
                  <c:v>3.9029889740049839E-4</c:v>
                </c:pt>
                <c:pt idx="17490">
                  <c:v>3.902982862200588E-4</c:v>
                </c:pt>
                <c:pt idx="17491">
                  <c:v>3.9029744220897561E-4</c:v>
                </c:pt>
                <c:pt idx="17492">
                  <c:v>3.9029604522511358E-4</c:v>
                </c:pt>
                <c:pt idx="17493">
                  <c:v>3.9029584149830038E-4</c:v>
                </c:pt>
                <c:pt idx="17494">
                  <c:v>3.9029479376040399E-4</c:v>
                </c:pt>
                <c:pt idx="17495">
                  <c:v>3.9029360050335532E-4</c:v>
                </c:pt>
                <c:pt idx="17496">
                  <c:v>3.9029287290759379E-4</c:v>
                </c:pt>
                <c:pt idx="17497">
                  <c:v>3.9029229083098471E-4</c:v>
                </c:pt>
                <c:pt idx="17498">
                  <c:v>3.902915923390538E-4</c:v>
                </c:pt>
                <c:pt idx="17499">
                  <c:v>3.902907483279705E-4</c:v>
                </c:pt>
                <c:pt idx="17500">
                  <c:v>3.9028972969390452E-4</c:v>
                </c:pt>
                <c:pt idx="17501">
                  <c:v>3.902898752130568E-4</c:v>
                </c:pt>
                <c:pt idx="17502">
                  <c:v>3.9028850733302528E-4</c:v>
                </c:pt>
                <c:pt idx="17503">
                  <c:v>3.9028777973726392E-4</c:v>
                </c:pt>
                <c:pt idx="17504">
                  <c:v>3.9028635364957148E-4</c:v>
                </c:pt>
                <c:pt idx="17505">
                  <c:v>3.902859752997756E-4</c:v>
                </c:pt>
                <c:pt idx="17506">
                  <c:v>3.9028475293889642E-4</c:v>
                </c:pt>
                <c:pt idx="17507">
                  <c:v>3.9028361788950861E-4</c:v>
                </c:pt>
                <c:pt idx="17508">
                  <c:v>3.9028449100442231E-4</c:v>
                </c:pt>
                <c:pt idx="17509">
                  <c:v>3.9028236642479902E-4</c:v>
                </c:pt>
                <c:pt idx="17510">
                  <c:v>3.9028131868690252E-4</c:v>
                </c:pt>
                <c:pt idx="17511">
                  <c:v>3.9028117316775019E-4</c:v>
                </c:pt>
                <c:pt idx="17512">
                  <c:v>3.9028018363751471E-4</c:v>
                </c:pt>
                <c:pt idx="17513">
                  <c:v>3.9027896127663547E-4</c:v>
                </c:pt>
                <c:pt idx="17514">
                  <c:v>3.9027814636938268E-4</c:v>
                </c:pt>
                <c:pt idx="17515">
                  <c:v>3.9027721504680812E-4</c:v>
                </c:pt>
                <c:pt idx="17516">
                  <c:v>3.9027628372423351E-4</c:v>
                </c:pt>
                <c:pt idx="17517">
                  <c:v>3.9027546881698072E-4</c:v>
                </c:pt>
                <c:pt idx="17518">
                  <c:v>3.9027482853271073E-4</c:v>
                </c:pt>
                <c:pt idx="17519">
                  <c:v>3.9027436287142342E-4</c:v>
                </c:pt>
                <c:pt idx="17520">
                  <c:v>3.902734606526792E-4</c:v>
                </c:pt>
                <c:pt idx="17521">
                  <c:v>3.9027255843393499E-4</c:v>
                </c:pt>
                <c:pt idx="17522">
                  <c:v>3.9027168531902129E-4</c:v>
                </c:pt>
                <c:pt idx="17523">
                  <c:v>3.9027072489261633E-4</c:v>
                </c:pt>
                <c:pt idx="17524">
                  <c:v>3.902697644662112E-4</c:v>
                </c:pt>
                <c:pt idx="17525">
                  <c:v>3.9026860031299288E-4</c:v>
                </c:pt>
                <c:pt idx="17526">
                  <c:v>3.9026816375553608E-4</c:v>
                </c:pt>
                <c:pt idx="17527">
                  <c:v>3.9026746526360512E-4</c:v>
                </c:pt>
                <c:pt idx="17528">
                  <c:v>3.9026638842187822E-4</c:v>
                </c:pt>
                <c:pt idx="17529">
                  <c:v>3.9026560261845589E-4</c:v>
                </c:pt>
                <c:pt idx="17530">
                  <c:v>3.9026493323035538E-4</c:v>
                </c:pt>
                <c:pt idx="17531">
                  <c:v>3.9026385638862848E-4</c:v>
                </c:pt>
                <c:pt idx="17532">
                  <c:v>3.9026315789669752E-4</c:v>
                </c:pt>
                <c:pt idx="17533">
                  <c:v>3.9026152808219189E-4</c:v>
                </c:pt>
                <c:pt idx="17534">
                  <c:v>3.902611206285655E-4</c:v>
                </c:pt>
                <c:pt idx="17535">
                  <c:v>3.9026030572131282E-4</c:v>
                </c:pt>
                <c:pt idx="17536">
                  <c:v>3.9025963633321231E-4</c:v>
                </c:pt>
                <c:pt idx="17537">
                  <c:v>3.9025847217999399E-4</c:v>
                </c:pt>
                <c:pt idx="17538">
                  <c:v>3.9025707519613212E-4</c:v>
                </c:pt>
                <c:pt idx="17539">
                  <c:v>3.9025722071528429E-4</c:v>
                </c:pt>
                <c:pt idx="17540">
                  <c:v>3.9025596925057471E-4</c:v>
                </c:pt>
                <c:pt idx="17541">
                  <c:v>3.9025562000460917E-4</c:v>
                </c:pt>
                <c:pt idx="17542">
                  <c:v>3.9025457226671278E-4</c:v>
                </c:pt>
                <c:pt idx="17543">
                  <c:v>3.9025431033223867E-4</c:v>
                </c:pt>
                <c:pt idx="17544">
                  <c:v>3.9025308797135949E-4</c:v>
                </c:pt>
                <c:pt idx="17545">
                  <c:v>3.902516036760062E-4</c:v>
                </c:pt>
                <c:pt idx="17546">
                  <c:v>3.9025107980705798E-4</c:v>
                </c:pt>
                <c:pt idx="17547">
                  <c:v>3.9025043952278787E-4</c:v>
                </c:pt>
                <c:pt idx="17548">
                  <c:v>3.9024977013468742E-4</c:v>
                </c:pt>
                <c:pt idx="17549">
                  <c:v>3.9024889701977372E-4</c:v>
                </c:pt>
                <c:pt idx="17550">
                  <c:v>3.902472963090986E-4</c:v>
                </c:pt>
                <c:pt idx="17551">
                  <c:v>3.9024767465889448E-4</c:v>
                </c:pt>
                <c:pt idx="17552">
                  <c:v>3.9024563739076262E-4</c:v>
                </c:pt>
                <c:pt idx="17553">
                  <c:v>3.9024522993713617E-4</c:v>
                </c:pt>
                <c:pt idx="17554">
                  <c:v>3.9024476427584892E-4</c:v>
                </c:pt>
                <c:pt idx="17555">
                  <c:v>3.9024365833029151E-4</c:v>
                </c:pt>
                <c:pt idx="17556">
                  <c:v>3.9024307625368237E-4</c:v>
                </c:pt>
                <c:pt idx="17557">
                  <c:v>3.9024141733534629E-4</c:v>
                </c:pt>
                <c:pt idx="17558">
                  <c:v>3.9024051511660218E-4</c:v>
                </c:pt>
                <c:pt idx="17559">
                  <c:v>3.9024034049361939E-4</c:v>
                </c:pt>
                <c:pt idx="17560">
                  <c:v>3.902390890289098E-4</c:v>
                </c:pt>
                <c:pt idx="17561">
                  <c:v>3.902390890289098E-4</c:v>
                </c:pt>
                <c:pt idx="17562">
                  <c:v>3.9023757562972611E-4</c:v>
                </c:pt>
                <c:pt idx="17563">
                  <c:v>3.9023684803396458E-4</c:v>
                </c:pt>
                <c:pt idx="17564">
                  <c:v>3.9023617864586407E-4</c:v>
                </c:pt>
                <c:pt idx="17565">
                  <c:v>3.902351891156286E-4</c:v>
                </c:pt>
                <c:pt idx="17566">
                  <c:v>3.9023504359647632E-4</c:v>
                </c:pt>
                <c:pt idx="17567">
                  <c:v>3.9023382123559708E-4</c:v>
                </c:pt>
                <c:pt idx="17568">
                  <c:v>3.9023271529003978E-4</c:v>
                </c:pt>
                <c:pt idx="17569">
                  <c:v>3.902319585904479E-4</c:v>
                </c:pt>
                <c:pt idx="17570">
                  <c:v>3.90230881748721E-4</c:v>
                </c:pt>
                <c:pt idx="17571">
                  <c:v>3.902302123606205E-4</c:v>
                </c:pt>
                <c:pt idx="17572">
                  <c:v>3.9022939745336771E-4</c:v>
                </c:pt>
                <c:pt idx="17573">
                  <c:v>3.9022802957333619E-4</c:v>
                </c:pt>
                <c:pt idx="17574">
                  <c:v>3.9022727287374442E-4</c:v>
                </c:pt>
                <c:pt idx="17575">
                  <c:v>3.9022642886266112E-4</c:v>
                </c:pt>
                <c:pt idx="17576">
                  <c:v>3.9022555574774742E-4</c:v>
                </c:pt>
                <c:pt idx="17577">
                  <c:v>3.9022529381327331E-4</c:v>
                </c:pt>
                <c:pt idx="17578">
                  <c:v>3.9022453711368138E-4</c:v>
                </c:pt>
                <c:pt idx="17579">
                  <c:v>3.9022325654514129E-4</c:v>
                </c:pt>
                <c:pt idx="17580">
                  <c:v>3.902226744685322E-4</c:v>
                </c:pt>
                <c:pt idx="17581">
                  <c:v>3.9022107375785708E-4</c:v>
                </c:pt>
                <c:pt idx="17582">
                  <c:v>3.9022081182338297E-4</c:v>
                </c:pt>
                <c:pt idx="17583">
                  <c:v>3.9022043347358698E-4</c:v>
                </c:pt>
                <c:pt idx="17584">
                  <c:v>3.9021909469738603E-4</c:v>
                </c:pt>
                <c:pt idx="17585">
                  <c:v>3.9021822158247232E-4</c:v>
                </c:pt>
                <c:pt idx="17586">
                  <c:v>3.9021842530928552E-4</c:v>
                </c:pt>
                <c:pt idx="17587">
                  <c:v>3.9021659176796669E-4</c:v>
                </c:pt>
                <c:pt idx="17588">
                  <c:v>3.902157477568835E-4</c:v>
                </c:pt>
                <c:pt idx="17589">
                  <c:v>3.9021542761474848E-4</c:v>
                </c:pt>
                <c:pt idx="17590">
                  <c:v>3.9021411794237792E-4</c:v>
                </c:pt>
                <c:pt idx="17591">
                  <c:v>3.9021309930831189E-4</c:v>
                </c:pt>
                <c:pt idx="17592">
                  <c:v>3.9021173142828053E-4</c:v>
                </c:pt>
                <c:pt idx="17593">
                  <c:v>3.9021120755933231E-4</c:v>
                </c:pt>
                <c:pt idx="17594">
                  <c:v>3.902109747286886E-4</c:v>
                </c:pt>
                <c:pt idx="17595">
                  <c:v>3.9020998519845312E-4</c:v>
                </c:pt>
                <c:pt idx="17596">
                  <c:v>3.9020917029120028E-4</c:v>
                </c:pt>
                <c:pt idx="17597">
                  <c:v>3.9020829717628658E-4</c:v>
                </c:pt>
                <c:pt idx="17598">
                  <c:v>3.9020742406137288E-4</c:v>
                </c:pt>
                <c:pt idx="17599">
                  <c:v>3.9020704571157688E-4</c:v>
                </c:pt>
                <c:pt idx="17600">
                  <c:v>3.9020591066218913E-4</c:v>
                </c:pt>
                <c:pt idx="17601">
                  <c:v>3.9020413532853132E-4</c:v>
                </c:pt>
                <c:pt idx="17602">
                  <c:v>3.902036405634135E-4</c:v>
                </c:pt>
                <c:pt idx="17603">
                  <c:v>3.902025637216866E-4</c:v>
                </c:pt>
                <c:pt idx="17604">
                  <c:v>3.9020302938297391E-4</c:v>
                </c:pt>
                <c:pt idx="17605">
                  <c:v>3.9020096301101148E-4</c:v>
                </c:pt>
                <c:pt idx="17606">
                  <c:v>3.9020064286887651E-4</c:v>
                </c:pt>
                <c:pt idx="17607">
                  <c:v>3.9019956602714961E-4</c:v>
                </c:pt>
                <c:pt idx="17608">
                  <c:v>3.9019959513098001E-4</c:v>
                </c:pt>
                <c:pt idx="17609">
                  <c:v>3.9019781979732221E-4</c:v>
                </c:pt>
                <c:pt idx="17610">
                  <c:v>3.9019720861688262E-4</c:v>
                </c:pt>
                <c:pt idx="17611">
                  <c:v>3.9019648102112109E-4</c:v>
                </c:pt>
                <c:pt idx="17612">
                  <c:v>3.9019595715217292E-4</c:v>
                </c:pt>
                <c:pt idx="17613">
                  <c:v>3.9019461837597191E-4</c:v>
                </c:pt>
                <c:pt idx="17614">
                  <c:v>3.9019424002617598E-4</c:v>
                </c:pt>
                <c:pt idx="17615">
                  <c:v>3.9019237738102669E-4</c:v>
                </c:pt>
                <c:pt idx="17616">
                  <c:v>3.9019211544655258E-4</c:v>
                </c:pt>
                <c:pt idx="17617">
                  <c:v>3.9019074756652122E-4</c:v>
                </c:pt>
                <c:pt idx="17618">
                  <c:v>3.901902528014034E-4</c:v>
                </c:pt>
                <c:pt idx="17619">
                  <c:v>3.9018929237499828E-4</c:v>
                </c:pt>
                <c:pt idx="17620">
                  <c:v>3.9018801180645818E-4</c:v>
                </c:pt>
                <c:pt idx="17621">
                  <c:v>3.901874297298491E-4</c:v>
                </c:pt>
                <c:pt idx="17622">
                  <c:v>3.901874297298491E-4</c:v>
                </c:pt>
                <c:pt idx="17623">
                  <c:v>3.9018606184981758E-4</c:v>
                </c:pt>
                <c:pt idx="17624">
                  <c:v>3.9018530515022581E-4</c:v>
                </c:pt>
                <c:pt idx="17625">
                  <c:v>3.9018446113914251E-4</c:v>
                </c:pt>
                <c:pt idx="17626">
                  <c:v>3.9018376264721161E-4</c:v>
                </c:pt>
                <c:pt idx="17627">
                  <c:v>3.9018280222080648E-4</c:v>
                </c:pt>
                <c:pt idx="17628">
                  <c:v>3.9018184179440141E-4</c:v>
                </c:pt>
                <c:pt idx="17629">
                  <c:v>3.90181812690571E-4</c:v>
                </c:pt>
                <c:pt idx="17630">
                  <c:v>3.9017992094159132E-4</c:v>
                </c:pt>
                <c:pt idx="17631">
                  <c:v>3.9017936796881258E-4</c:v>
                </c:pt>
                <c:pt idx="17632">
                  <c:v>3.9017858216539031E-4</c:v>
                </c:pt>
                <c:pt idx="17633">
                  <c:v>3.9017779636196792E-4</c:v>
                </c:pt>
                <c:pt idx="17634">
                  <c:v>3.9017634117044508E-4</c:v>
                </c:pt>
                <c:pt idx="17635">
                  <c:v>3.9017607923597097E-4</c:v>
                </c:pt>
                <c:pt idx="17636">
                  <c:v>3.9017549715936179E-4</c:v>
                </c:pt>
                <c:pt idx="17637">
                  <c:v>3.901744494214654E-4</c:v>
                </c:pt>
                <c:pt idx="17638">
                  <c:v>3.901733725797385E-4</c:v>
                </c:pt>
                <c:pt idx="17639">
                  <c:v>3.9017279050312942E-4</c:v>
                </c:pt>
                <c:pt idx="17640">
                  <c:v>3.9017223753035069E-4</c:v>
                </c:pt>
                <c:pt idx="17641">
                  <c:v>3.9017113158479328E-4</c:v>
                </c:pt>
                <c:pt idx="17642">
                  <c:v>3.901701420545578E-4</c:v>
                </c:pt>
                <c:pt idx="17643">
                  <c:v>3.9017025846987957E-4</c:v>
                </c:pt>
                <c:pt idx="17644">
                  <c:v>3.9016874507069588E-4</c:v>
                </c:pt>
                <c:pt idx="17645">
                  <c:v>3.9016769733279938E-4</c:v>
                </c:pt>
                <c:pt idx="17646">
                  <c:v>3.901671152561903E-4</c:v>
                </c:pt>
                <c:pt idx="17647">
                  <c:v>3.9016571827232838E-4</c:v>
                </c:pt>
                <c:pt idx="17648">
                  <c:v>3.9016493246890599E-4</c:v>
                </c:pt>
                <c:pt idx="17649">
                  <c:v>3.9016376831568778E-4</c:v>
                </c:pt>
                <c:pt idx="17650">
                  <c:v>3.9016376831568778E-4</c:v>
                </c:pt>
                <c:pt idx="17651">
                  <c:v>3.9016240043565631E-4</c:v>
                </c:pt>
                <c:pt idx="17652">
                  <c:v>3.9016132359392941E-4</c:v>
                </c:pt>
                <c:pt idx="17653">
                  <c:v>3.9016091614030302E-4</c:v>
                </c:pt>
                <c:pt idx="17654">
                  <c:v>3.9015975198708469E-4</c:v>
                </c:pt>
                <c:pt idx="17655">
                  <c:v>3.9015908259898419E-4</c:v>
                </c:pt>
                <c:pt idx="17656">
                  <c:v>3.90158238587901E-4</c:v>
                </c:pt>
                <c:pt idx="17657">
                  <c:v>3.9015721995383501E-4</c:v>
                </c:pt>
                <c:pt idx="17658">
                  <c:v>3.9015602669678628E-4</c:v>
                </c:pt>
                <c:pt idx="17659">
                  <c:v>3.9015596848912543E-4</c:v>
                </c:pt>
                <c:pt idx="17660">
                  <c:v>3.9015515358187258E-4</c:v>
                </c:pt>
                <c:pt idx="17661">
                  <c:v>3.901541349478066E-4</c:v>
                </c:pt>
                <c:pt idx="17662">
                  <c:v>3.9015302900224919E-4</c:v>
                </c:pt>
                <c:pt idx="17663">
                  <c:v>3.901517775375396E-4</c:v>
                </c:pt>
                <c:pt idx="17664">
                  <c:v>3.9015151560306549E-4</c:v>
                </c:pt>
                <c:pt idx="17665">
                  <c:v>3.9015061338432128E-4</c:v>
                </c:pt>
                <c:pt idx="17666">
                  <c:v>3.9015026413835591E-4</c:v>
                </c:pt>
                <c:pt idx="17667">
                  <c:v>3.9014968206174672E-4</c:v>
                </c:pt>
                <c:pt idx="17668">
                  <c:v>3.901476738974452E-4</c:v>
                </c:pt>
                <c:pt idx="17669">
                  <c:v>3.9014703361317521E-4</c:v>
                </c:pt>
                <c:pt idx="17670">
                  <c:v>3.9014604408293962E-4</c:v>
                </c:pt>
                <c:pt idx="17671">
                  <c:v>3.901452873833477E-4</c:v>
                </c:pt>
                <c:pt idx="17672">
                  <c:v>3.901448508258909E-4</c:v>
                </c:pt>
                <c:pt idx="17673">
                  <c:v>3.9014371577650309E-4</c:v>
                </c:pt>
                <c:pt idx="17674">
                  <c:v>3.9014322101138532E-4</c:v>
                </c:pt>
                <c:pt idx="17675">
                  <c:v>3.9014208596199751E-4</c:v>
                </c:pt>
                <c:pt idx="17676">
                  <c:v>3.9014112553559238E-4</c:v>
                </c:pt>
                <c:pt idx="17677">
                  <c:v>3.901405434589833E-4</c:v>
                </c:pt>
                <c:pt idx="17678">
                  <c:v>3.9013975765556102E-4</c:v>
                </c:pt>
                <c:pt idx="17679">
                  <c:v>3.9013926289044321E-4</c:v>
                </c:pt>
                <c:pt idx="17680">
                  <c:v>3.9013818604871631E-4</c:v>
                </c:pt>
                <c:pt idx="17681">
                  <c:v>3.9013708010315901E-4</c:v>
                </c:pt>
                <c:pt idx="17682">
                  <c:v>3.9013635250739748E-4</c:v>
                </c:pt>
                <c:pt idx="17683">
                  <c:v>3.9013504283502698E-4</c:v>
                </c:pt>
                <c:pt idx="17684">
                  <c:v>3.9013466448523099E-4</c:v>
                </c:pt>
                <c:pt idx="17685">
                  <c:v>3.9013329660519958E-4</c:v>
                </c:pt>
                <c:pt idx="17686">
                  <c:v>3.9013219065964222E-4</c:v>
                </c:pt>
                <c:pt idx="17687">
                  <c:v>3.9013227797113359E-4</c:v>
                </c:pt>
                <c:pt idx="17688">
                  <c:v>3.90131026506424E-4</c:v>
                </c:pt>
                <c:pt idx="17689">
                  <c:v>3.901301824953407E-4</c:v>
                </c:pt>
                <c:pt idx="17690">
                  <c:v>3.90129309380427E-4</c:v>
                </c:pt>
                <c:pt idx="17691">
                  <c:v>3.9012858178466558E-4</c:v>
                </c:pt>
                <c:pt idx="17692">
                  <c:v>3.9012831985019147E-4</c:v>
                </c:pt>
                <c:pt idx="17693">
                  <c:v>3.9012689376249909E-4</c:v>
                </c:pt>
                <c:pt idx="17694">
                  <c:v>3.9012564229778951E-4</c:v>
                </c:pt>
                <c:pt idx="17695">
                  <c:v>3.9012491470202798E-4</c:v>
                </c:pt>
                <c:pt idx="17696">
                  <c:v>3.9012482739053672E-4</c:v>
                </c:pt>
                <c:pt idx="17697">
                  <c:v>3.9012311026453972E-4</c:v>
                </c:pt>
                <c:pt idx="17698">
                  <c:v>3.9012241177260881E-4</c:v>
                </c:pt>
                <c:pt idx="17699">
                  <c:v>3.9012148045003409E-4</c:v>
                </c:pt>
                <c:pt idx="17700">
                  <c:v>3.9012034540064627E-4</c:v>
                </c:pt>
                <c:pt idx="17701">
                  <c:v>3.9011982153169811E-4</c:v>
                </c:pt>
                <c:pt idx="17702">
                  <c:v>3.9011900662444532E-4</c:v>
                </c:pt>
                <c:pt idx="17703">
                  <c:v>3.901182790286839E-4</c:v>
                </c:pt>
                <c:pt idx="17704">
                  <c:v>3.9011813350953162E-4</c:v>
                </c:pt>
                <c:pt idx="17705">
                  <c:v>3.9011597982607782E-4</c:v>
                </c:pt>
                <c:pt idx="17706">
                  <c:v>3.9011571789160371E-4</c:v>
                </c:pt>
                <c:pt idx="17707">
                  <c:v>3.901152522303164E-4</c:v>
                </c:pt>
                <c:pt idx="17708">
                  <c:v>3.9011347689665849E-4</c:v>
                </c:pt>
                <c:pt idx="17709">
                  <c:v>3.9011315675452352E-4</c:v>
                </c:pt>
                <c:pt idx="17710">
                  <c:v>3.9011181797832251E-4</c:v>
                </c:pt>
                <c:pt idx="17711">
                  <c:v>3.9011077024042612E-4</c:v>
                </c:pt>
                <c:pt idx="17712">
                  <c:v>3.9011065382510418E-4</c:v>
                </c:pt>
                <c:pt idx="17713">
                  <c:v>3.9010931504890323E-4</c:v>
                </c:pt>
                <c:pt idx="17714">
                  <c:v>3.9010855834931141E-4</c:v>
                </c:pt>
                <c:pt idx="17715">
                  <c:v>3.9010826731100678E-4</c:v>
                </c:pt>
                <c:pt idx="17716">
                  <c:v>3.9010695763863618E-4</c:v>
                </c:pt>
                <c:pt idx="17717">
                  <c:v>3.9010570617392659E-4</c:v>
                </c:pt>
                <c:pt idx="17718">
                  <c:v>3.9010483305901289E-4</c:v>
                </c:pt>
                <c:pt idx="17719">
                  <c:v>3.9010404725559061E-4</c:v>
                </c:pt>
                <c:pt idx="17720">
                  <c:v>3.9010395994409919E-4</c:v>
                </c:pt>
                <c:pt idx="17721">
                  <c:v>3.9010256296023732E-4</c:v>
                </c:pt>
                <c:pt idx="17722">
                  <c:v>3.9010218461044133E-4</c:v>
                </c:pt>
                <c:pt idx="17723">
                  <c:v>3.9010131149552763E-4</c:v>
                </c:pt>
                <c:pt idx="17724">
                  <c:v>3.9010023465380073E-4</c:v>
                </c:pt>
                <c:pt idx="17725">
                  <c:v>3.9009947795420891E-4</c:v>
                </c:pt>
                <c:pt idx="17726">
                  <c:v>3.9009828469716012E-4</c:v>
                </c:pt>
                <c:pt idx="17727">
                  <c:v>3.9009741158224642E-4</c:v>
                </c:pt>
                <c:pt idx="17728">
                  <c:v>3.9009677129797637E-4</c:v>
                </c:pt>
                <c:pt idx="17729">
                  <c:v>3.9009575266391039E-4</c:v>
                </c:pt>
                <c:pt idx="17730">
                  <c:v>3.9009583997540181E-4</c:v>
                </c:pt>
                <c:pt idx="17731">
                  <c:v>3.9009447209537029E-4</c:v>
                </c:pt>
                <c:pt idx="17732">
                  <c:v>3.9009255124256009E-4</c:v>
                </c:pt>
                <c:pt idx="17733">
                  <c:v>3.9009167812764639E-4</c:v>
                </c:pt>
                <c:pt idx="17734">
                  <c:v>3.9009205647744238E-4</c:v>
                </c:pt>
                <c:pt idx="17735">
                  <c:v>3.9009057218208909E-4</c:v>
                </c:pt>
                <c:pt idx="17736">
                  <c:v>3.900899610016495E-4</c:v>
                </c:pt>
                <c:pt idx="17737">
                  <c:v>3.9008934982120991E-4</c:v>
                </c:pt>
                <c:pt idx="17738">
                  <c:v>3.9008809835650032E-4</c:v>
                </c:pt>
                <c:pt idx="17739">
                  <c:v>3.9008754538372159E-4</c:v>
                </c:pt>
                <c:pt idx="17740">
                  <c:v>3.9008594467304652E-4</c:v>
                </c:pt>
                <c:pt idx="17741">
                  <c:v>3.900849842466414E-4</c:v>
                </c:pt>
                <c:pt idx="17742">
                  <c:v>3.9008515886962408E-4</c:v>
                </c:pt>
                <c:pt idx="17743">
                  <c:v>3.9008361636660988E-4</c:v>
                </c:pt>
                <c:pt idx="17744">
                  <c:v>3.900837036781013E-4</c:v>
                </c:pt>
                <c:pt idx="17745">
                  <c:v>3.9008163730613887E-4</c:v>
                </c:pt>
                <c:pt idx="17746">
                  <c:v>3.9008189924061298E-4</c:v>
                </c:pt>
                <c:pt idx="17747">
                  <c:v>3.9008015301078558E-4</c:v>
                </c:pt>
                <c:pt idx="17748">
                  <c:v>3.9007994928397238E-4</c:v>
                </c:pt>
                <c:pt idx="17749">
                  <c:v>3.9007802843116218E-4</c:v>
                </c:pt>
                <c:pt idx="17750">
                  <c:v>3.9007866871543229E-4</c:v>
                </c:pt>
                <c:pt idx="17751">
                  <c:v>3.9007715531624848E-4</c:v>
                </c:pt>
                <c:pt idx="17752">
                  <c:v>3.900769806932658E-4</c:v>
                </c:pt>
                <c:pt idx="17753">
                  <c:v>3.9007593295536941E-4</c:v>
                </c:pt>
                <c:pt idx="17754">
                  <c:v>3.9007456507533789E-4</c:v>
                </c:pt>
                <c:pt idx="17755">
                  <c:v>3.9007398299872881E-4</c:v>
                </c:pt>
                <c:pt idx="17756">
                  <c:v>3.9007191662676632E-4</c:v>
                </c:pt>
                <c:pt idx="17757">
                  <c:v>3.9007177110761399E-4</c:v>
                </c:pt>
                <c:pt idx="17758">
                  <c:v>3.9007145096547902E-4</c:v>
                </c:pt>
                <c:pt idx="17759">
                  <c:v>3.9007043233141298E-4</c:v>
                </c:pt>
                <c:pt idx="17760">
                  <c:v>3.9006967563182121E-4</c:v>
                </c:pt>
                <c:pt idx="17761">
                  <c:v>3.9006830775178969E-4</c:v>
                </c:pt>
                <c:pt idx="17762">
                  <c:v>3.900672891177237E-4</c:v>
                </c:pt>
                <c:pt idx="17763">
                  <c:v>3.9006656152196229E-4</c:v>
                </c:pt>
                <c:pt idx="17764">
                  <c:v>3.9006624137982732E-4</c:v>
                </c:pt>
                <c:pt idx="17765">
                  <c:v>3.900644660461694E-4</c:v>
                </c:pt>
                <c:pt idx="17766">
                  <c:v>3.9006411680020392E-4</c:v>
                </c:pt>
                <c:pt idx="17767">
                  <c:v>3.9006397128105158E-4</c:v>
                </c:pt>
                <c:pt idx="17768">
                  <c:v>3.9006269071251149E-4</c:v>
                </c:pt>
                <c:pt idx="17769">
                  <c:v>3.9006199222058058E-4</c:v>
                </c:pt>
                <c:pt idx="17770">
                  <c:v>3.9006126462481921E-4</c:v>
                </c:pt>
                <c:pt idx="17771">
                  <c:v>3.9006010047160089E-4</c:v>
                </c:pt>
                <c:pt idx="17772">
                  <c:v>3.9005849976092582E-4</c:v>
                </c:pt>
                <c:pt idx="17773">
                  <c:v>3.9005835424177349E-4</c:v>
                </c:pt>
                <c:pt idx="17774">
                  <c:v>3.9005692815408111E-4</c:v>
                </c:pt>
                <c:pt idx="17775">
                  <c:v>3.9005617145448918E-4</c:v>
                </c:pt>
                <c:pt idx="17776">
                  <c:v>3.9005480357445782E-4</c:v>
                </c:pt>
                <c:pt idx="17777">
                  <c:v>3.9005430880934E-4</c:v>
                </c:pt>
                <c:pt idx="17778">
                  <c:v>3.9005387225188309E-4</c:v>
                </c:pt>
                <c:pt idx="17779">
                  <c:v>3.9005329017527401E-4</c:v>
                </c:pt>
                <c:pt idx="17780">
                  <c:v>3.9005203871056437E-4</c:v>
                </c:pt>
                <c:pt idx="17781">
                  <c:v>3.9005209691822529E-4</c:v>
                </c:pt>
                <c:pt idx="17782">
                  <c:v>3.9005072903819382E-4</c:v>
                </c:pt>
                <c:pt idx="17783">
                  <c:v>3.9004965219646692E-4</c:v>
                </c:pt>
                <c:pt idx="17784">
                  <c:v>3.9004921563901013E-4</c:v>
                </c:pt>
                <c:pt idx="17785">
                  <c:v>3.9004796417430038E-4</c:v>
                </c:pt>
                <c:pt idx="17786">
                  <c:v>3.9004735299386079E-4</c:v>
                </c:pt>
                <c:pt idx="17787">
                  <c:v>3.9004557766020298E-4</c:v>
                </c:pt>
                <c:pt idx="17788">
                  <c:v>3.9004575228318572E-4</c:v>
                </c:pt>
                <c:pt idx="17789">
                  <c:v>3.9004531572572892E-4</c:v>
                </c:pt>
                <c:pt idx="17790">
                  <c:v>3.900434821844101E-4</c:v>
                </c:pt>
                <c:pt idx="17791">
                  <c:v>3.900428710039705E-4</c:v>
                </c:pt>
                <c:pt idx="17792">
                  <c:v>3.9004188147373497E-4</c:v>
                </c:pt>
                <c:pt idx="17793">
                  <c:v>3.9004086283966899E-4</c:v>
                </c:pt>
                <c:pt idx="17794">
                  <c:v>3.9003978599794209E-4</c:v>
                </c:pt>
                <c:pt idx="17795">
                  <c:v>3.900391748175025E-4</c:v>
                </c:pt>
                <c:pt idx="17796">
                  <c:v>3.9003964047878981E-4</c:v>
                </c:pt>
                <c:pt idx="17797">
                  <c:v>3.9003748679533601E-4</c:v>
                </c:pt>
                <c:pt idx="17798">
                  <c:v>3.9003643905743962E-4</c:v>
                </c:pt>
                <c:pt idx="17799">
                  <c:v>3.9003582787699997E-4</c:v>
                </c:pt>
                <c:pt idx="17800">
                  <c:v>3.9003556594252592E-4</c:v>
                </c:pt>
                <c:pt idx="17801">
                  <c:v>3.9003443089313811E-4</c:v>
                </c:pt>
                <c:pt idx="17802">
                  <c:v>3.900327137671411E-4</c:v>
                </c:pt>
                <c:pt idx="17803">
                  <c:v>3.9003277197480202E-4</c:v>
                </c:pt>
                <c:pt idx="17804">
                  <c:v>3.9003053097985679E-4</c:v>
                </c:pt>
                <c:pt idx="17805">
                  <c:v>3.9003041456453502E-4</c:v>
                </c:pt>
                <c:pt idx="17806">
                  <c:v>3.9002957055345178E-4</c:v>
                </c:pt>
                <c:pt idx="17807">
                  <c:v>3.9002910489216452E-4</c:v>
                </c:pt>
                <c:pt idx="17808">
                  <c:v>3.9002788253128529E-4</c:v>
                </c:pt>
                <c:pt idx="17809">
                  <c:v>3.9002730045467621E-4</c:v>
                </c:pt>
                <c:pt idx="17810">
                  <c:v>3.9002680568955839E-4</c:v>
                </c:pt>
                <c:pt idx="17811">
                  <c:v>3.9002549601718778E-4</c:v>
                </c:pt>
                <c:pt idx="17812">
                  <c:v>3.9002488483674819E-4</c:v>
                </c:pt>
                <c:pt idx="17813">
                  <c:v>3.9002374978736038E-4</c:v>
                </c:pt>
                <c:pt idx="17814">
                  <c:v>3.9002264384180307E-4</c:v>
                </c:pt>
                <c:pt idx="17815">
                  <c:v>3.9002177072688943E-4</c:v>
                </c:pt>
                <c:pt idx="17816">
                  <c:v>3.9002200355753303E-4</c:v>
                </c:pt>
                <c:pt idx="17817">
                  <c:v>3.9002049015834928E-4</c:v>
                </c:pt>
                <c:pt idx="17818">
                  <c:v>3.9001947152428329E-4</c:v>
                </c:pt>
                <c:pt idx="17819">
                  <c:v>3.900190640706569E-4</c:v>
                </c:pt>
                <c:pt idx="17820">
                  <c:v>3.9001737604849041E-4</c:v>
                </c:pt>
                <c:pt idx="17821">
                  <c:v>3.9001728873699898E-4</c:v>
                </c:pt>
                <c:pt idx="17822">
                  <c:v>3.9001653203740721E-4</c:v>
                </c:pt>
                <c:pt idx="17823">
                  <c:v>3.9001493132673199E-4</c:v>
                </c:pt>
                <c:pt idx="17824">
                  <c:v>3.9001408731564879E-4</c:v>
                </c:pt>
                <c:pt idx="17825">
                  <c:v>3.9001318509690458E-4</c:v>
                </c:pt>
                <c:pt idx="17826">
                  <c:v>3.9001222467049962E-4</c:v>
                </c:pt>
                <c:pt idx="17827">
                  <c:v>3.9001184632070363E-4</c:v>
                </c:pt>
                <c:pt idx="17828">
                  <c:v>3.9000975084491069E-4</c:v>
                </c:pt>
                <c:pt idx="17829">
                  <c:v>3.90009576221928E-4</c:v>
                </c:pt>
                <c:pt idx="17830">
                  <c:v>3.9000972174108028E-4</c:v>
                </c:pt>
                <c:pt idx="17831">
                  <c:v>3.9000812103040522E-4</c:v>
                </c:pt>
                <c:pt idx="17832">
                  <c:v>3.9000739343464369E-4</c:v>
                </c:pt>
                <c:pt idx="17833">
                  <c:v>3.9000643300823867E-4</c:v>
                </c:pt>
                <c:pt idx="17834">
                  <c:v>3.9000582182779908E-4</c:v>
                </c:pt>
                <c:pt idx="17835">
                  <c:v>3.9000486140139401E-4</c:v>
                </c:pt>
                <c:pt idx="17836">
                  <c:v>3.9000425022095442E-4</c:v>
                </c:pt>
                <c:pt idx="17837">
                  <c:v>3.9000360993668442E-4</c:v>
                </c:pt>
                <c:pt idx="17838">
                  <c:v>3.9000262040644879E-4</c:v>
                </c:pt>
                <c:pt idx="17839">
                  <c:v>3.900013689417392E-4</c:v>
                </c:pt>
                <c:pt idx="17840">
                  <c:v>3.9000055403448641E-4</c:v>
                </c:pt>
                <c:pt idx="17841">
                  <c:v>3.8999988464638591E-4</c:v>
                </c:pt>
                <c:pt idx="17842">
                  <c:v>3.8999930256977677E-4</c:v>
                </c:pt>
                <c:pt idx="17843">
                  <c:v>3.8999831303954119E-4</c:v>
                </c:pt>
                <c:pt idx="17844">
                  <c:v>3.8999653770588338E-4</c:v>
                </c:pt>
                <c:pt idx="17845">
                  <c:v>3.8999720709398389E-4</c:v>
                </c:pt>
                <c:pt idx="17846">
                  <c:v>3.8999528624117369E-4</c:v>
                </c:pt>
                <c:pt idx="17847">
                  <c:v>3.8999418029561639E-4</c:v>
                </c:pt>
                <c:pt idx="17848">
                  <c:v>3.8999359821900731E-4</c:v>
                </c:pt>
                <c:pt idx="17849">
                  <c:v>3.8999304524622858E-4</c:v>
                </c:pt>
                <c:pt idx="17850">
                  <c:v>3.8999159005470568E-4</c:v>
                </c:pt>
                <c:pt idx="17851">
                  <c:v>3.899912117049098E-4</c:v>
                </c:pt>
                <c:pt idx="17852">
                  <c:v>3.899894654750824E-4</c:v>
                </c:pt>
                <c:pt idx="17853">
                  <c:v>3.899892617482692E-4</c:v>
                </c:pt>
                <c:pt idx="17854">
                  <c:v>3.8998885429464281E-4</c:v>
                </c:pt>
                <c:pt idx="17855">
                  <c:v>3.8998725358396769E-4</c:v>
                </c:pt>
                <c:pt idx="17856">
                  <c:v>3.8998699164949358E-4</c:v>
                </c:pt>
                <c:pt idx="17857">
                  <c:v>3.8998574018478388E-4</c:v>
                </c:pt>
                <c:pt idx="17858">
                  <c:v>3.8998451782390481E-4</c:v>
                </c:pt>
                <c:pt idx="17859">
                  <c:v>3.8998422678560019E-4</c:v>
                </c:pt>
                <c:pt idx="17860">
                  <c:v>3.8998367381282151E-4</c:v>
                </c:pt>
                <c:pt idx="17861">
                  <c:v>3.8998285890556872E-4</c:v>
                </c:pt>
                <c:pt idx="17862">
                  <c:v>3.8998143281787628E-4</c:v>
                </c:pt>
                <c:pt idx="17863">
                  <c:v>3.8998076342977578E-4</c:v>
                </c:pt>
                <c:pt idx="17864">
                  <c:v>3.8997994852252299E-4</c:v>
                </c:pt>
                <c:pt idx="17865">
                  <c:v>3.8997887168079609E-4</c:v>
                </c:pt>
                <c:pt idx="17866">
                  <c:v>3.899784351233393E-4</c:v>
                </c:pt>
                <c:pt idx="17867">
                  <c:v>3.899762814398855E-4</c:v>
                </c:pt>
                <c:pt idx="17868">
                  <c:v>3.8997683441266418E-4</c:v>
                </c:pt>
                <c:pt idx="17869">
                  <c:v>3.8997645606286818E-4</c:v>
                </c:pt>
                <c:pt idx="17870">
                  <c:v>3.8997465162537992E-4</c:v>
                </c:pt>
                <c:pt idx="17871">
                  <c:v>3.8997386582195759E-4</c:v>
                </c:pt>
                <c:pt idx="17872">
                  <c:v>3.8997319643385708E-4</c:v>
                </c:pt>
                <c:pt idx="17873">
                  <c:v>3.8997220690362161E-4</c:v>
                </c:pt>
                <c:pt idx="17874">
                  <c:v>3.8997104275040329E-4</c:v>
                </c:pt>
                <c:pt idx="17875">
                  <c:v>3.8997025694698101E-4</c:v>
                </c:pt>
                <c:pt idx="17876">
                  <c:v>3.8996950024738908E-4</c:v>
                </c:pt>
                <c:pt idx="17877">
                  <c:v>3.8996871444396669E-4</c:v>
                </c:pt>
                <c:pt idx="17878">
                  <c:v>3.8996784132905299E-4</c:v>
                </c:pt>
                <c:pt idx="17879">
                  <c:v>3.8996653165668249E-4</c:v>
                </c:pt>
                <c:pt idx="17880">
                  <c:v>3.8996621151454752E-4</c:v>
                </c:pt>
                <c:pt idx="17881">
                  <c:v>3.8996551302261651E-4</c:v>
                </c:pt>
                <c:pt idx="17882">
                  <c:v>3.8996399962343281E-4</c:v>
                </c:pt>
                <c:pt idx="17883">
                  <c:v>3.8996379589661961E-4</c:v>
                </c:pt>
                <c:pt idx="17884">
                  <c:v>3.899628936778754E-4</c:v>
                </c:pt>
                <c:pt idx="17885">
                  <c:v>3.8996190414763992E-4</c:v>
                </c:pt>
                <c:pt idx="17886">
                  <c:v>3.8996068178676069E-4</c:v>
                </c:pt>
                <c:pt idx="17887">
                  <c:v>3.8996027433313429E-4</c:v>
                </c:pt>
                <c:pt idx="17888">
                  <c:v>3.8995896466076369E-4</c:v>
                </c:pt>
                <c:pt idx="17889">
                  <c:v>3.899579169228673E-4</c:v>
                </c:pt>
                <c:pt idx="17890">
                  <c:v>3.8995768409222359E-4</c:v>
                </c:pt>
                <c:pt idx="17891">
                  <c:v>3.8995657814666629E-4</c:v>
                </c:pt>
                <c:pt idx="17892">
                  <c:v>3.8995614158920938E-4</c:v>
                </c:pt>
                <c:pt idx="17893">
                  <c:v>3.8995442446321249E-4</c:v>
                </c:pt>
                <c:pt idx="17894">
                  <c:v>3.8995419163256878E-4</c:v>
                </c:pt>
                <c:pt idx="17895">
                  <c:v>3.899536095559597E-4</c:v>
                </c:pt>
                <c:pt idx="17896">
                  <c:v>3.8995279464870691E-4</c:v>
                </c:pt>
                <c:pt idx="17897">
                  <c:v>3.8995151408016682E-4</c:v>
                </c:pt>
                <c:pt idx="17898">
                  <c:v>3.8995055365376169E-4</c:v>
                </c:pt>
                <c:pt idx="17899">
                  <c:v>3.8994947681203479E-4</c:v>
                </c:pt>
                <c:pt idx="17900">
                  <c:v>3.8994874921627343E-4</c:v>
                </c:pt>
                <c:pt idx="17901">
                  <c:v>3.8994799251668161E-4</c:v>
                </c:pt>
                <c:pt idx="17902">
                  <c:v>3.8994714850559831E-4</c:v>
                </c:pt>
                <c:pt idx="17903">
                  <c:v>3.899456060025841E-4</c:v>
                </c:pt>
                <c:pt idx="17904">
                  <c:v>3.8994563510641461E-4</c:v>
                </c:pt>
                <c:pt idx="17905">
                  <c:v>3.8994423812255258E-4</c:v>
                </c:pt>
                <c:pt idx="17906">
                  <c:v>3.8994412170723081E-4</c:v>
                </c:pt>
                <c:pt idx="17907">
                  <c:v>3.8994263741187751E-4</c:v>
                </c:pt>
                <c:pt idx="17908">
                  <c:v>3.8994199712760752E-4</c:v>
                </c:pt>
                <c:pt idx="17909">
                  <c:v>3.8994103670120239E-4</c:v>
                </c:pt>
                <c:pt idx="17910">
                  <c:v>3.8994054193608457E-4</c:v>
                </c:pt>
                <c:pt idx="17911">
                  <c:v>3.8993943599052733E-4</c:v>
                </c:pt>
                <c:pt idx="17912">
                  <c:v>3.8993856287561362E-4</c:v>
                </c:pt>
                <c:pt idx="17913">
                  <c:v>3.8993754424154758E-4</c:v>
                </c:pt>
                <c:pt idx="17914">
                  <c:v>3.8993614725768572E-4</c:v>
                </c:pt>
                <c:pt idx="17915">
                  <c:v>3.8993582711555058E-4</c:v>
                </c:pt>
                <c:pt idx="17916">
                  <c:v>3.8993530324660242E-4</c:v>
                </c:pt>
                <c:pt idx="17917">
                  <c:v>3.8993378984741872E-4</c:v>
                </c:pt>
                <c:pt idx="17918">
                  <c:v>3.8993381895124912E-4</c:v>
                </c:pt>
                <c:pt idx="17919">
                  <c:v>3.89932218240574E-4</c:v>
                </c:pt>
                <c:pt idx="17920">
                  <c:v>3.8993122871033847E-4</c:v>
                </c:pt>
                <c:pt idx="17921">
                  <c:v>3.8993050111457711E-4</c:v>
                </c:pt>
                <c:pt idx="17922">
                  <c:v>3.8993009366095071E-4</c:v>
                </c:pt>
                <c:pt idx="17923">
                  <c:v>3.8992826011963189E-4</c:v>
                </c:pt>
                <c:pt idx="17924">
                  <c:v>3.8992773625068372E-4</c:v>
                </c:pt>
                <c:pt idx="17925">
                  <c:v>3.8992727058939641E-4</c:v>
                </c:pt>
                <c:pt idx="17926">
                  <c:v>3.8992578629404312E-4</c:v>
                </c:pt>
                <c:pt idx="17927">
                  <c:v>3.8992523332126439E-4</c:v>
                </c:pt>
                <c:pt idx="17928">
                  <c:v>3.8992500049062068E-4</c:v>
                </c:pt>
                <c:pt idx="17929">
                  <c:v>3.8992310874164099E-4</c:v>
                </c:pt>
                <c:pt idx="17930">
                  <c:v>3.8992252666503191E-4</c:v>
                </c:pt>
                <c:pt idx="17931">
                  <c:v>3.8992290501482779E-4</c:v>
                </c:pt>
                <c:pt idx="17932">
                  <c:v>3.8992153713479638E-4</c:v>
                </c:pt>
                <c:pt idx="17933">
                  <c:v>3.8991970359347761E-4</c:v>
                </c:pt>
                <c:pt idx="17934">
                  <c:v>3.8991915062069887E-4</c:v>
                </c:pt>
                <c:pt idx="17935">
                  <c:v>3.8991792825981969E-4</c:v>
                </c:pt>
                <c:pt idx="17936">
                  <c:v>3.899170842487365E-4</c:v>
                </c:pt>
                <c:pt idx="17937">
                  <c:v>3.8991731707938021E-4</c:v>
                </c:pt>
                <c:pt idx="17938">
                  <c:v>3.8991632754914463E-4</c:v>
                </c:pt>
                <c:pt idx="17939">
                  <c:v>3.8991542533040052E-4</c:v>
                </c:pt>
                <c:pt idx="17940">
                  <c:v>3.8991446490399539E-4</c:v>
                </c:pt>
                <c:pt idx="17941">
                  <c:v>3.899131843354553E-4</c:v>
                </c:pt>
                <c:pt idx="17942">
                  <c:v>3.8991283508948982E-4</c:v>
                </c:pt>
                <c:pt idx="17943">
                  <c:v>3.8991143810562789E-4</c:v>
                </c:pt>
                <c:pt idx="17944">
                  <c:v>3.8991085602901881E-4</c:v>
                </c:pt>
                <c:pt idx="17945">
                  <c:v>3.8990957546047872E-4</c:v>
                </c:pt>
                <c:pt idx="17946">
                  <c:v>3.8990960456430912E-4</c:v>
                </c:pt>
                <c:pt idx="17947">
                  <c:v>3.8990957546047872E-4</c:v>
                </c:pt>
                <c:pt idx="17948">
                  <c:v>3.8990747998468578E-4</c:v>
                </c:pt>
                <c:pt idx="17949">
                  <c:v>3.8990823668427771E-4</c:v>
                </c:pt>
                <c:pt idx="17950">
                  <c:v>3.8990791654214258E-4</c:v>
                </c:pt>
                <c:pt idx="17951">
                  <c:v>3.8990803295746451E-4</c:v>
                </c:pt>
                <c:pt idx="17952">
                  <c:v>3.899086732417345E-4</c:v>
                </c:pt>
                <c:pt idx="17953">
                  <c:v>3.8990963366813958E-4</c:v>
                </c:pt>
                <c:pt idx="17954">
                  <c:v>3.8991202018223697E-4</c:v>
                </c:pt>
                <c:pt idx="17955">
                  <c:v>3.8991525070741773E-4</c:v>
                </c:pt>
                <c:pt idx="17956">
                  <c:v>3.8992156623862678E-4</c:v>
                </c:pt>
                <c:pt idx="17957">
                  <c:v>3.8993146154098207E-4</c:v>
                </c:pt>
                <c:pt idx="17958">
                  <c:v>3.8994738133624201E-4</c:v>
                </c:pt>
                <c:pt idx="17959">
                  <c:v>3.8997145020402968E-4</c:v>
                </c:pt>
                <c:pt idx="17960">
                  <c:v>3.9000975084491069E-4</c:v>
                </c:pt>
                <c:pt idx="17961">
                  <c:v>3.9006982115097339E-4</c:v>
                </c:pt>
                <c:pt idx="17962">
                  <c:v>3.9016481605358422E-4</c:v>
                </c:pt>
                <c:pt idx="17963">
                  <c:v>3.9031464257277548E-4</c:v>
                </c:pt>
                <c:pt idx="17964">
                  <c:v>3.9055431261658669E-4</c:v>
                </c:pt>
                <c:pt idx="17965">
                  <c:v>3.9093548548407853E-4</c:v>
                </c:pt>
                <c:pt idx="17966">
                  <c:v>3.9155245758593082E-4</c:v>
                </c:pt>
                <c:pt idx="17967">
                  <c:v>3.92544490750879E-4</c:v>
                </c:pt>
                <c:pt idx="17968">
                  <c:v>3.9416065555997187E-4</c:v>
                </c:pt>
                <c:pt idx="17969">
                  <c:v>3.9675389416515833E-4</c:v>
                </c:pt>
                <c:pt idx="17970">
                  <c:v>4.00722143240273E-4</c:v>
                </c:pt>
                <c:pt idx="17971">
                  <c:v>4.0695880306884652E-4</c:v>
                </c:pt>
                <c:pt idx="17972">
                  <c:v>4.1621105629019439E-4</c:v>
                </c:pt>
                <c:pt idx="17973">
                  <c:v>4.2986220796592528E-4</c:v>
                </c:pt>
                <c:pt idx="17974">
                  <c:v>4.0003801696002483E-3</c:v>
                </c:pt>
                <c:pt idx="17975">
                  <c:v>1.3025262160226701E-3</c:v>
                </c:pt>
                <c:pt idx="17976">
                  <c:v>2.9105825815349822E-3</c:v>
                </c:pt>
                <c:pt idx="17977">
                  <c:v>2.3327721282839779E-3</c:v>
                </c:pt>
                <c:pt idx="17978">
                  <c:v>3.9860827382653952E-4</c:v>
                </c:pt>
                <c:pt idx="17979">
                  <c:v>8.6240045493468642E-4</c:v>
                </c:pt>
                <c:pt idx="17980">
                  <c:v>1.6848252853378649E-3</c:v>
                </c:pt>
                <c:pt idx="17981">
                  <c:v>8.4975629579275846E-4</c:v>
                </c:pt>
                <c:pt idx="17982">
                  <c:v>3.640617651399225E-4</c:v>
                </c:pt>
                <c:pt idx="17983">
                  <c:v>1.0927820112556219E-3</c:v>
                </c:pt>
                <c:pt idx="17984">
                  <c:v>1.3759755529463289E-3</c:v>
                </c:pt>
                <c:pt idx="17985">
                  <c:v>7.4773601954802871E-4</c:v>
                </c:pt>
                <c:pt idx="17986">
                  <c:v>4.8170358058996499E-4</c:v>
                </c:pt>
                <c:pt idx="17987">
                  <c:v>8.7078777141869068E-4</c:v>
                </c:pt>
                <c:pt idx="17988">
                  <c:v>8.8113895617425442E-4</c:v>
                </c:pt>
                <c:pt idx="17989">
                  <c:v>3.703863185364753E-4</c:v>
                </c:pt>
                <c:pt idx="17990">
                  <c:v>2.0603992743417621E-4</c:v>
                </c:pt>
                <c:pt idx="17991">
                  <c:v>4.6136090531945229E-4</c:v>
                </c:pt>
                <c:pt idx="17992">
                  <c:v>4.2552017839625478E-4</c:v>
                </c:pt>
                <c:pt idx="17993">
                  <c:v>1.118692380259745E-4</c:v>
                </c:pt>
                <c:pt idx="17994">
                  <c:v>1.114633778342977E-4</c:v>
                </c:pt>
                <c:pt idx="17995">
                  <c:v>3.3855575020425022E-4</c:v>
                </c:pt>
                <c:pt idx="17996">
                  <c:v>2.9063411056995392E-4</c:v>
                </c:pt>
                <c:pt idx="17997">
                  <c:v>1.117847496061586E-4</c:v>
                </c:pt>
                <c:pt idx="17998">
                  <c:v>1.8040669965557751E-4</c:v>
                </c:pt>
                <c:pt idx="17999">
                  <c:v>3.0255725141614681E-4</c:v>
                </c:pt>
                <c:pt idx="18000">
                  <c:v>2.0275202405173329E-4</c:v>
                </c:pt>
                <c:pt idx="18001">
                  <c:v>8.6801170255057514E-5</c:v>
                </c:pt>
                <c:pt idx="18002">
                  <c:v>1.4599766291212291E-4</c:v>
                </c:pt>
                <c:pt idx="18003">
                  <c:v>1.8518426804803309E-4</c:v>
                </c:pt>
                <c:pt idx="18004">
                  <c:v>8.8836844952311367E-5</c:v>
                </c:pt>
                <c:pt idx="18005">
                  <c:v>3.5267479688627652E-5</c:v>
                </c:pt>
                <c:pt idx="18006">
                  <c:v>9.8389253253117204E-5</c:v>
                </c:pt>
                <c:pt idx="18007">
                  <c:v>1.1030646419385449E-4</c:v>
                </c:pt>
                <c:pt idx="18008">
                  <c:v>4.8101475840667263E-5</c:v>
                </c:pt>
                <c:pt idx="18009">
                  <c:v>4.5511391363106668E-5</c:v>
                </c:pt>
                <c:pt idx="18010">
                  <c:v>9.5895382401067764E-5</c:v>
                </c:pt>
                <c:pt idx="18011">
                  <c:v>8.8961642177309841E-5</c:v>
                </c:pt>
                <c:pt idx="18012">
                  <c:v>4.6335037040989853E-5</c:v>
                </c:pt>
                <c:pt idx="18013">
                  <c:v>5.2976098231738433E-5</c:v>
                </c:pt>
                <c:pt idx="18014">
                  <c:v>7.7543241786770523E-5</c:v>
                </c:pt>
                <c:pt idx="18015">
                  <c:v>5.7064993598032743E-5</c:v>
                </c:pt>
                <c:pt idx="18016">
                  <c:v>2.889082679757848E-5</c:v>
                </c:pt>
                <c:pt idx="18017">
                  <c:v>3.9609018131159253E-5</c:v>
                </c:pt>
                <c:pt idx="18018">
                  <c:v>5.138121559866704E-5</c:v>
                </c:pt>
                <c:pt idx="18019">
                  <c:v>3.3480591810075573E-5</c:v>
                </c:pt>
                <c:pt idx="18020">
                  <c:v>2.2965234165894799E-5</c:v>
                </c:pt>
                <c:pt idx="18021">
                  <c:v>3.7293302739271887E-5</c:v>
                </c:pt>
                <c:pt idx="18022">
                  <c:v>4.2003772250609472E-5</c:v>
                </c:pt>
                <c:pt idx="18023">
                  <c:v>2.9071441531414169E-5</c:v>
                </c:pt>
                <c:pt idx="18024">
                  <c:v>2.7529620638233609E-5</c:v>
                </c:pt>
                <c:pt idx="18025">
                  <c:v>3.7294390494935208E-5</c:v>
                </c:pt>
                <c:pt idx="18026">
                  <c:v>3.449575524427928E-5</c:v>
                </c:pt>
                <c:pt idx="18027">
                  <c:v>2.4505428882548589E-5</c:v>
                </c:pt>
                <c:pt idx="18028">
                  <c:v>2.5802255549933761E-5</c:v>
                </c:pt>
                <c:pt idx="18029">
                  <c:v>3.0381783290067691E-5</c:v>
                </c:pt>
                <c:pt idx="18030">
                  <c:v>2.5425699277548119E-5</c:v>
                </c:pt>
                <c:pt idx="18031">
                  <c:v>2.0456696802284569E-5</c:v>
                </c:pt>
                <c:pt idx="18032">
                  <c:v>2.392334317846689E-5</c:v>
                </c:pt>
                <c:pt idx="18033">
                  <c:v>2.6260913728037849E-5</c:v>
                </c:pt>
                <c:pt idx="18034">
                  <c:v>2.2543321392731741E-5</c:v>
                </c:pt>
                <c:pt idx="18035">
                  <c:v>2.1371935872593891E-5</c:v>
                </c:pt>
                <c:pt idx="18036">
                  <c:v>2.466112346155569E-5</c:v>
                </c:pt>
                <c:pt idx="18037">
                  <c:v>2.485664481355343E-5</c:v>
                </c:pt>
                <c:pt idx="18038">
                  <c:v>2.1913743694312871E-5</c:v>
                </c:pt>
                <c:pt idx="18039">
                  <c:v>2.1935349650448192E-5</c:v>
                </c:pt>
                <c:pt idx="18040">
                  <c:v>2.3673455871175971E-5</c:v>
                </c:pt>
                <c:pt idx="18041">
                  <c:v>2.251954538223799E-5</c:v>
                </c:pt>
                <c:pt idx="18042">
                  <c:v>2.060455335595179E-5</c:v>
                </c:pt>
                <c:pt idx="18043">
                  <c:v>2.1293766621965912E-5</c:v>
                </c:pt>
                <c:pt idx="18044">
                  <c:v>2.216500251961406E-5</c:v>
                </c:pt>
                <c:pt idx="18045">
                  <c:v>2.1055733668617901E-5</c:v>
                </c:pt>
                <c:pt idx="18046">
                  <c:v>2.0414807295310311E-5</c:v>
                </c:pt>
                <c:pt idx="18047">
                  <c:v>2.1398644094006158E-5</c:v>
                </c:pt>
                <c:pt idx="18048">
                  <c:v>2.1690597350243479E-5</c:v>
                </c:pt>
                <c:pt idx="18049">
                  <c:v>2.083564140775707E-5</c:v>
                </c:pt>
                <c:pt idx="18050">
                  <c:v>2.07791290449677E-5</c:v>
                </c:pt>
                <c:pt idx="18051">
                  <c:v>2.1406256564660001E-5</c:v>
                </c:pt>
                <c:pt idx="18052">
                  <c:v>2.1161953554837961E-5</c:v>
                </c:pt>
                <c:pt idx="18053">
                  <c:v>2.0523255443549712E-5</c:v>
                </c:pt>
                <c:pt idx="18054">
                  <c:v>2.0663113900809549E-5</c:v>
                </c:pt>
                <c:pt idx="18055">
                  <c:v>2.094140836561564E-5</c:v>
                </c:pt>
                <c:pt idx="18056">
                  <c:v>2.0584162484738041E-5</c:v>
                </c:pt>
                <c:pt idx="18057">
                  <c:v>2.0310741092544049E-5</c:v>
                </c:pt>
                <c:pt idx="18058">
                  <c:v>2.0579525880748409E-5</c:v>
                </c:pt>
                <c:pt idx="18059">
                  <c:v>2.0691186364274469E-5</c:v>
                </c:pt>
                <c:pt idx="18060">
                  <c:v>2.0430416043382141E-5</c:v>
                </c:pt>
                <c:pt idx="18061">
                  <c:v>2.0400262656039558E-5</c:v>
                </c:pt>
                <c:pt idx="18062">
                  <c:v>2.061596569546964E-5</c:v>
                </c:pt>
                <c:pt idx="18063">
                  <c:v>2.0573585061356429E-5</c:v>
                </c:pt>
                <c:pt idx="18064">
                  <c:v>2.0379369743750431E-5</c:v>
                </c:pt>
                <c:pt idx="18065">
                  <c:v>2.0416469851625149E-5</c:v>
                </c:pt>
                <c:pt idx="18066">
                  <c:v>2.0509671230684031E-5</c:v>
                </c:pt>
                <c:pt idx="18067">
                  <c:v>2.0398232663865201E-5</c:v>
                </c:pt>
                <c:pt idx="18068">
                  <c:v>2.0295763533795249E-5</c:v>
                </c:pt>
                <c:pt idx="18069">
                  <c:v>2.0366600438137539E-5</c:v>
                </c:pt>
                <c:pt idx="18070">
                  <c:v>2.0399384084157649E-5</c:v>
                </c:pt>
                <c:pt idx="18071">
                  <c:v>2.0313409549999051E-5</c:v>
                </c:pt>
                <c:pt idx="18072">
                  <c:v>2.0298613890190609E-5</c:v>
                </c:pt>
                <c:pt idx="18073">
                  <c:v>2.0368403056636449E-5</c:v>
                </c:pt>
                <c:pt idx="18074">
                  <c:v>2.036170189967379E-5</c:v>
                </c:pt>
                <c:pt idx="18075">
                  <c:v>2.0304403733462099E-5</c:v>
                </c:pt>
                <c:pt idx="18076">
                  <c:v>2.0318699171184559E-5</c:v>
                </c:pt>
                <c:pt idx="18077">
                  <c:v>2.035137731581926E-5</c:v>
                </c:pt>
                <c:pt idx="18078">
                  <c:v>2.0317551388870921E-5</c:v>
                </c:pt>
                <c:pt idx="18079">
                  <c:v>2.028395647357684E-5</c:v>
                </c:pt>
                <c:pt idx="18080">
                  <c:v>2.0304107238189321E-5</c:v>
                </c:pt>
                <c:pt idx="18081">
                  <c:v>2.0311867046984841E-5</c:v>
                </c:pt>
                <c:pt idx="18082">
                  <c:v>2.0282512195990421E-5</c:v>
                </c:pt>
                <c:pt idx="18083">
                  <c:v>2.0276049326639619E-5</c:v>
                </c:pt>
                <c:pt idx="18084">
                  <c:v>2.0296985894674439E-5</c:v>
                </c:pt>
                <c:pt idx="18085">
                  <c:v>2.0294706700951789E-5</c:v>
                </c:pt>
                <c:pt idx="18086">
                  <c:v>2.0277562725823369E-5</c:v>
                </c:pt>
                <c:pt idx="18087">
                  <c:v>2.0283572666812692E-5</c:v>
                </c:pt>
                <c:pt idx="18088">
                  <c:v>2.0295019567129199E-5</c:v>
                </c:pt>
                <c:pt idx="18089">
                  <c:v>2.0285109712858681E-5</c:v>
                </c:pt>
                <c:pt idx="18090">
                  <c:v>2.0275641873013232E-5</c:v>
                </c:pt>
                <c:pt idx="18091">
                  <c:v>2.0282266632420939E-5</c:v>
                </c:pt>
                <c:pt idx="18092">
                  <c:v>2.0284194761188701E-5</c:v>
                </c:pt>
                <c:pt idx="18093">
                  <c:v>2.0274275811971169E-5</c:v>
                </c:pt>
                <c:pt idx="18094">
                  <c:v>2.027200389420614E-5</c:v>
                </c:pt>
                <c:pt idx="18095">
                  <c:v>2.0278232113923881E-5</c:v>
                </c:pt>
                <c:pt idx="18096">
                  <c:v>2.027682967309374E-5</c:v>
                </c:pt>
                <c:pt idx="18097">
                  <c:v>2.0271487301215529E-5</c:v>
                </c:pt>
                <c:pt idx="18098">
                  <c:v>2.027382834057789E-5</c:v>
                </c:pt>
                <c:pt idx="18099">
                  <c:v>2.0277664589229971E-5</c:v>
                </c:pt>
                <c:pt idx="18100">
                  <c:v>2.0274725102353841E-5</c:v>
                </c:pt>
                <c:pt idx="18101">
                  <c:v>2.0272314941394139E-5</c:v>
                </c:pt>
                <c:pt idx="18102">
                  <c:v>2.027483242272865E-5</c:v>
                </c:pt>
                <c:pt idx="18103">
                  <c:v>2.0275298084015961E-5</c:v>
                </c:pt>
                <c:pt idx="18104">
                  <c:v>2.0272083929739889E-5</c:v>
                </c:pt>
                <c:pt idx="18105">
                  <c:v>2.0271563698770478E-5</c:v>
                </c:pt>
                <c:pt idx="18106">
                  <c:v>2.0273449990781959E-5</c:v>
                </c:pt>
                <c:pt idx="18107">
                  <c:v>2.0272513211239129E-5</c:v>
                </c:pt>
                <c:pt idx="18108">
                  <c:v>2.027086702582892E-5</c:v>
                </c:pt>
                <c:pt idx="18109">
                  <c:v>2.027169466600753E-5</c:v>
                </c:pt>
                <c:pt idx="18110">
                  <c:v>2.0272702386137101E-5</c:v>
                </c:pt>
                <c:pt idx="18111">
                  <c:v>2.0271765606594269E-5</c:v>
                </c:pt>
                <c:pt idx="18112">
                  <c:v>2.0271241737646051E-5</c:v>
                </c:pt>
                <c:pt idx="18113">
                  <c:v>2.0272156689316031E-5</c:v>
                </c:pt>
                <c:pt idx="18114">
                  <c:v>2.0272280380595479E-5</c:v>
                </c:pt>
                <c:pt idx="18115">
                  <c:v>2.0271249013603662E-5</c:v>
                </c:pt>
                <c:pt idx="18116">
                  <c:v>2.0271221728762608E-5</c:v>
                </c:pt>
                <c:pt idx="18117">
                  <c:v>2.0271683752071109E-5</c:v>
                </c:pt>
                <c:pt idx="18118">
                  <c:v>2.027134905802086E-5</c:v>
                </c:pt>
                <c:pt idx="18119">
                  <c:v>2.027072514465544E-5</c:v>
                </c:pt>
                <c:pt idx="18120">
                  <c:v>2.0271112589398399E-5</c:v>
                </c:pt>
                <c:pt idx="18121">
                  <c:v>2.0271185348974541E-5</c:v>
                </c:pt>
                <c:pt idx="18122">
                  <c:v>2.0270876120775941E-5</c:v>
                </c:pt>
                <c:pt idx="18123">
                  <c:v>2.0270912500564009E-5</c:v>
                </c:pt>
                <c:pt idx="18124">
                  <c:v>2.0271128960303031E-5</c:v>
                </c:pt>
                <c:pt idx="18125">
                  <c:v>2.0271116227377209E-5</c:v>
                </c:pt>
                <c:pt idx="18126">
                  <c:v>2.0270828827051449E-5</c:v>
                </c:pt>
                <c:pt idx="18127">
                  <c:v>2.0270956156309691E-5</c:v>
                </c:pt>
                <c:pt idx="18128">
                  <c:v>2.0271134417271242E-5</c:v>
                </c:pt>
                <c:pt idx="18129">
                  <c:v>2.02710616576951E-5</c:v>
                </c:pt>
                <c:pt idx="18130">
                  <c:v>2.0270714230719019E-5</c:v>
                </c:pt>
                <c:pt idx="18131">
                  <c:v>2.0270817913115021E-5</c:v>
                </c:pt>
                <c:pt idx="18132">
                  <c:v>2.0270792447263372E-5</c:v>
                </c:pt>
                <c:pt idx="18133">
                  <c:v>2.0270617824280631E-5</c:v>
                </c:pt>
                <c:pt idx="18134">
                  <c:v>2.027063237619586E-5</c:v>
                </c:pt>
                <c:pt idx="18135">
                  <c:v>2.0270703316782601E-5</c:v>
                </c:pt>
                <c:pt idx="18136">
                  <c:v>2.027089612965938E-5</c:v>
                </c:pt>
                <c:pt idx="18137">
                  <c:v>2.027077607635874E-5</c:v>
                </c:pt>
                <c:pt idx="18138">
                  <c:v>2.027069422183558E-5</c:v>
                </c:pt>
                <c:pt idx="18139">
                  <c:v>2.0270825189072639E-5</c:v>
                </c:pt>
                <c:pt idx="18140">
                  <c:v>2.02705468836939E-5</c:v>
                </c:pt>
                <c:pt idx="18141">
                  <c:v>2.0270825189072639E-5</c:v>
                </c:pt>
                <c:pt idx="18142">
                  <c:v>2.027089612965938E-5</c:v>
                </c:pt>
                <c:pt idx="18143">
                  <c:v>2.0270817913115021E-5</c:v>
                </c:pt>
                <c:pt idx="18144">
                  <c:v>2.027069240284618E-5</c:v>
                </c:pt>
                <c:pt idx="18145">
                  <c:v>2.0270599634386599E-5</c:v>
                </c:pt>
                <c:pt idx="18146">
                  <c:v>2.027060691034421E-5</c:v>
                </c:pt>
                <c:pt idx="18147">
                  <c:v>2.0270705135772001E-5</c:v>
                </c:pt>
                <c:pt idx="18148">
                  <c:v>2.0270732420613061E-5</c:v>
                </c:pt>
                <c:pt idx="18149">
                  <c:v>2.0270766981411729E-5</c:v>
                </c:pt>
                <c:pt idx="18150">
                  <c:v>2.0270797904231589E-5</c:v>
                </c:pt>
                <c:pt idx="18151">
                  <c:v>2.0270745153538879E-5</c:v>
                </c:pt>
                <c:pt idx="18152">
                  <c:v>2.0270761524443511E-5</c:v>
                </c:pt>
                <c:pt idx="18153">
                  <c:v>2.0270736058591868E-5</c:v>
                </c:pt>
                <c:pt idx="18154">
                  <c:v>2.0270701497793201E-5</c:v>
                </c:pt>
                <c:pt idx="18155">
                  <c:v>2.027066693699453E-5</c:v>
                </c:pt>
                <c:pt idx="18156">
                  <c:v>2.027074697252829E-5</c:v>
                </c:pt>
                <c:pt idx="18157">
                  <c:v>2.027063601417467E-5</c:v>
                </c:pt>
                <c:pt idx="18158">
                  <c:v>2.0270821551093832E-5</c:v>
                </c:pt>
                <c:pt idx="18159">
                  <c:v>2.0270594177418388E-5</c:v>
                </c:pt>
                <c:pt idx="18160">
                  <c:v>2.0270745153538879E-5</c:v>
                </c:pt>
                <c:pt idx="18161">
                  <c:v>2.0270619643270041E-5</c:v>
                </c:pt>
                <c:pt idx="18162">
                  <c:v>2.027060691034421E-5</c:v>
                </c:pt>
                <c:pt idx="18163">
                  <c:v>2.027063965215348E-5</c:v>
                </c:pt>
                <c:pt idx="18164">
                  <c:v>2.027066329901572E-5</c:v>
                </c:pt>
                <c:pt idx="18165">
                  <c:v>2.0270705135772001E-5</c:v>
                </c:pt>
                <c:pt idx="18166">
                  <c:v>3.567706560716033E-3</c:v>
                </c:pt>
                <c:pt idx="18167">
                  <c:v>1.622084761038423E-3</c:v>
                </c:pt>
                <c:pt idx="18168">
                  <c:v>3.7019709125161171E-3</c:v>
                </c:pt>
                <c:pt idx="18169">
                  <c:v>2.312395226908848E-4</c:v>
                </c:pt>
                <c:pt idx="18170">
                  <c:v>3.2992460764944549E-3</c:v>
                </c:pt>
                <c:pt idx="18171">
                  <c:v>6.0609809588640928E-4</c:v>
                </c:pt>
                <c:pt idx="18172">
                  <c:v>1.4246946666389699E-3</c:v>
                </c:pt>
                <c:pt idx="18173">
                  <c:v>1.7788831610232589E-3</c:v>
                </c:pt>
                <c:pt idx="18174">
                  <c:v>1.6282444994430989E-4</c:v>
                </c:pt>
                <c:pt idx="18175">
                  <c:v>1.913518877699971E-3</c:v>
                </c:pt>
                <c:pt idx="18176">
                  <c:v>3.5076355561614042E-4</c:v>
                </c:pt>
                <c:pt idx="18177">
                  <c:v>7.3251943103969097E-4</c:v>
                </c:pt>
                <c:pt idx="18178">
                  <c:v>1.073625986464322E-3</c:v>
                </c:pt>
                <c:pt idx="18179">
                  <c:v>4.4880354835186147E-5</c:v>
                </c:pt>
                <c:pt idx="18180">
                  <c:v>8.6372374789789319E-4</c:v>
                </c:pt>
                <c:pt idx="18181">
                  <c:v>5.9881032211706042E-4</c:v>
                </c:pt>
                <c:pt idx="18182">
                  <c:v>1.1667607759591191E-4</c:v>
                </c:pt>
                <c:pt idx="18183">
                  <c:v>7.5060513336211443E-4</c:v>
                </c:pt>
                <c:pt idx="18184">
                  <c:v>3.1512608984485269E-4</c:v>
                </c:pt>
                <c:pt idx="18185">
                  <c:v>1.5728917787782851E-4</c:v>
                </c:pt>
                <c:pt idx="18186">
                  <c:v>5.6114996550604701E-4</c:v>
                </c:pt>
                <c:pt idx="18187">
                  <c:v>1.4360077329911289E-4</c:v>
                </c:pt>
                <c:pt idx="18188">
                  <c:v>1.6865007637534291E-4</c:v>
                </c:pt>
                <c:pt idx="18189">
                  <c:v>3.9852899499237537E-4</c:v>
                </c:pt>
                <c:pt idx="18190">
                  <c:v>6.7185319494456053E-5</c:v>
                </c:pt>
                <c:pt idx="18191">
                  <c:v>2.0532713097054511E-4</c:v>
                </c:pt>
                <c:pt idx="18192">
                  <c:v>2.8227618895471101E-4</c:v>
                </c:pt>
                <c:pt idx="18193">
                  <c:v>4.2485113226575777E-5</c:v>
                </c:pt>
                <c:pt idx="18194">
                  <c:v>1.9940023776143789E-4</c:v>
                </c:pt>
                <c:pt idx="18195">
                  <c:v>1.7395777103956789E-4</c:v>
                </c:pt>
                <c:pt idx="18196">
                  <c:v>3.3634107239777222E-5</c:v>
                </c:pt>
                <c:pt idx="18197">
                  <c:v>1.6986149421427399E-4</c:v>
                </c:pt>
                <c:pt idx="18198">
                  <c:v>1.1653981346171351E-4</c:v>
                </c:pt>
                <c:pt idx="18199">
                  <c:v>4.1407187381992123E-5</c:v>
                </c:pt>
                <c:pt idx="18200">
                  <c:v>1.4428551367018369E-4</c:v>
                </c:pt>
                <c:pt idx="18201">
                  <c:v>8.3528386312536895E-5</c:v>
                </c:pt>
                <c:pt idx="18202">
                  <c:v>4.5727199903922162E-5</c:v>
                </c:pt>
                <c:pt idx="18203">
                  <c:v>1.165147987194359E-4</c:v>
                </c:pt>
                <c:pt idx="18204">
                  <c:v>5.8184192312182859E-5</c:v>
                </c:pt>
                <c:pt idx="18205">
                  <c:v>4.4143351260572672E-5</c:v>
                </c:pt>
                <c:pt idx="18206">
                  <c:v>9.1403708211146295E-5</c:v>
                </c:pt>
                <c:pt idx="18207">
                  <c:v>4.2513249354669817E-5</c:v>
                </c:pt>
                <c:pt idx="18208">
                  <c:v>4.6235982154030353E-5</c:v>
                </c:pt>
                <c:pt idx="18209">
                  <c:v>7.5788659160025418E-5</c:v>
                </c:pt>
                <c:pt idx="18210">
                  <c:v>3.5639448469737538E-5</c:v>
                </c:pt>
                <c:pt idx="18211">
                  <c:v>4.775110210175626E-5</c:v>
                </c:pt>
                <c:pt idx="18212">
                  <c:v>6.1069571529515088E-5</c:v>
                </c:pt>
                <c:pt idx="18213">
                  <c:v>3.0736919143237167E-5</c:v>
                </c:pt>
                <c:pt idx="18214">
                  <c:v>4.5362125092651702E-5</c:v>
                </c:pt>
                <c:pt idx="18215">
                  <c:v>4.955466283718124E-5</c:v>
                </c:pt>
                <c:pt idx="18216">
                  <c:v>2.9213822926976721E-5</c:v>
                </c:pt>
                <c:pt idx="18217">
                  <c:v>4.3645359255606309E-5</c:v>
                </c:pt>
                <c:pt idx="18218">
                  <c:v>4.2533927626209327E-5</c:v>
                </c:pt>
                <c:pt idx="18219">
                  <c:v>2.9624750823131759E-5</c:v>
                </c:pt>
                <c:pt idx="18220">
                  <c:v>4.1540148231433698E-5</c:v>
                </c:pt>
                <c:pt idx="18221">
                  <c:v>3.7203586543910212E-5</c:v>
                </c:pt>
                <c:pt idx="18222">
                  <c:v>2.9583656214526851E-5</c:v>
                </c:pt>
                <c:pt idx="18223">
                  <c:v>3.8700414734194062E-5</c:v>
                </c:pt>
                <c:pt idx="18224">
                  <c:v>3.3415646612411358E-5</c:v>
                </c:pt>
                <c:pt idx="18225">
                  <c:v>2.9918315703980621E-5</c:v>
                </c:pt>
                <c:pt idx="18226">
                  <c:v>3.6606812500394881E-5</c:v>
                </c:pt>
                <c:pt idx="18227">
                  <c:v>3.1390020012622699E-5</c:v>
                </c:pt>
                <c:pt idx="18228">
                  <c:v>3.0503204470733181E-5</c:v>
                </c:pt>
                <c:pt idx="18229">
                  <c:v>3.4719047107500962E-5</c:v>
                </c:pt>
                <c:pt idx="18230">
                  <c:v>3.0035826057428491E-5</c:v>
                </c:pt>
                <c:pt idx="18231">
                  <c:v>3.0538609280483797E-5</c:v>
                </c:pt>
                <c:pt idx="18232">
                  <c:v>3.2925603591138497E-5</c:v>
                </c:pt>
                <c:pt idx="18233">
                  <c:v>2.9268974685692228E-5</c:v>
                </c:pt>
                <c:pt idx="18234">
                  <c:v>3.0529914511134848E-5</c:v>
                </c:pt>
                <c:pt idx="18235">
                  <c:v>3.1661398679716513E-5</c:v>
                </c:pt>
                <c:pt idx="18236">
                  <c:v>2.9011267542955469E-5</c:v>
                </c:pt>
                <c:pt idx="18237">
                  <c:v>3.0456110835075378E-5</c:v>
                </c:pt>
                <c:pt idx="18238">
                  <c:v>3.0678140319650993E-5</c:v>
                </c:pt>
                <c:pt idx="18239">
                  <c:v>2.8862763429060578E-5</c:v>
                </c:pt>
                <c:pt idx="18240">
                  <c:v>3.0190145480446521E-5</c:v>
                </c:pt>
                <c:pt idx="18241">
                  <c:v>2.990121356560849E-5</c:v>
                </c:pt>
                <c:pt idx="18242">
                  <c:v>2.881390355469193E-5</c:v>
                </c:pt>
                <c:pt idx="18243">
                  <c:v>2.9931990866316479E-5</c:v>
                </c:pt>
                <c:pt idx="18244">
                  <c:v>2.9419621569104489E-5</c:v>
                </c:pt>
                <c:pt idx="18245">
                  <c:v>2.8868005756521601E-5</c:v>
                </c:pt>
                <c:pt idx="18246">
                  <c:v>2.9693099349970001E-5</c:v>
                </c:pt>
                <c:pt idx="18247">
                  <c:v>2.9098309823893939E-5</c:v>
                </c:pt>
                <c:pt idx="18248">
                  <c:v>2.8889460736536421E-5</c:v>
                </c:pt>
                <c:pt idx="18249">
                  <c:v>2.9428450943669301E-5</c:v>
                </c:pt>
                <c:pt idx="18250">
                  <c:v>2.8875096177216619E-5</c:v>
                </c:pt>
                <c:pt idx="18251">
                  <c:v>2.889304596465081E-5</c:v>
                </c:pt>
                <c:pt idx="18252">
                  <c:v>2.921141640399583E-5</c:v>
                </c:pt>
                <c:pt idx="18253">
                  <c:v>2.8765211027348411E-5</c:v>
                </c:pt>
                <c:pt idx="18254">
                  <c:v>2.889980896725319E-5</c:v>
                </c:pt>
                <c:pt idx="18255">
                  <c:v>2.9041393645456989E-5</c:v>
                </c:pt>
                <c:pt idx="18256">
                  <c:v>2.870565913326573E-5</c:v>
                </c:pt>
                <c:pt idx="18257">
                  <c:v>2.887247319449671E-5</c:v>
                </c:pt>
                <c:pt idx="18258">
                  <c:v>2.8891861802549101E-5</c:v>
                </c:pt>
                <c:pt idx="18259">
                  <c:v>2.8666228899965059E-5</c:v>
                </c:pt>
                <c:pt idx="18260">
                  <c:v>2.8829037546529431E-5</c:v>
                </c:pt>
                <c:pt idx="18261">
                  <c:v>2.878300983866211E-5</c:v>
                </c:pt>
                <c:pt idx="18262">
                  <c:v>2.8652215405600149E-5</c:v>
                </c:pt>
                <c:pt idx="18263">
                  <c:v>2.8786038456019011E-5</c:v>
                </c:pt>
                <c:pt idx="18264">
                  <c:v>2.8706564989988689E-5</c:v>
                </c:pt>
                <c:pt idx="18265">
                  <c:v>2.8641537937801331E-5</c:v>
                </c:pt>
                <c:pt idx="18266">
                  <c:v>2.8733840736094859E-5</c:v>
                </c:pt>
                <c:pt idx="18267">
                  <c:v>2.864606358343735E-5</c:v>
                </c:pt>
                <c:pt idx="18268">
                  <c:v>2.8626136554521509E-5</c:v>
                </c:pt>
                <c:pt idx="18269">
                  <c:v>2.8682001357083209E-5</c:v>
                </c:pt>
                <c:pt idx="18270">
                  <c:v>2.860420681827236E-5</c:v>
                </c:pt>
                <c:pt idx="18271">
                  <c:v>2.8612159439944659E-5</c:v>
                </c:pt>
                <c:pt idx="18272">
                  <c:v>2.863753070414532E-5</c:v>
                </c:pt>
                <c:pt idx="18273">
                  <c:v>2.8575519536389041E-5</c:v>
                </c:pt>
                <c:pt idx="18274">
                  <c:v>2.8593674869625829E-5</c:v>
                </c:pt>
                <c:pt idx="18275">
                  <c:v>2.859611049643718E-5</c:v>
                </c:pt>
                <c:pt idx="18276">
                  <c:v>2.855068669305183E-5</c:v>
                </c:pt>
                <c:pt idx="18277">
                  <c:v>2.8570650101755749E-5</c:v>
                </c:pt>
                <c:pt idx="18278">
                  <c:v>2.855979073501658E-5</c:v>
                </c:pt>
                <c:pt idx="18279">
                  <c:v>2.85307141894009E-5</c:v>
                </c:pt>
                <c:pt idx="18280">
                  <c:v>2.8547272449941371E-5</c:v>
                </c:pt>
                <c:pt idx="18281">
                  <c:v>2.852960278687533E-5</c:v>
                </c:pt>
                <c:pt idx="18282">
                  <c:v>2.8512557037174702E-5</c:v>
                </c:pt>
                <c:pt idx="18283">
                  <c:v>2.8522790671559051E-5</c:v>
                </c:pt>
                <c:pt idx="18284">
                  <c:v>2.850278906407766E-5</c:v>
                </c:pt>
                <c:pt idx="18285">
                  <c:v>2.8493423087638799E-5</c:v>
                </c:pt>
                <c:pt idx="18286">
                  <c:v>2.8497548555606041E-5</c:v>
                </c:pt>
                <c:pt idx="18287">
                  <c:v>2.847884570655879E-5</c:v>
                </c:pt>
                <c:pt idx="18288">
                  <c:v>2.8474718419602141E-5</c:v>
                </c:pt>
                <c:pt idx="18289">
                  <c:v>2.847339601430576E-5</c:v>
                </c:pt>
                <c:pt idx="18290">
                  <c:v>2.845750714186579E-5</c:v>
                </c:pt>
                <c:pt idx="18291">
                  <c:v>2.84555098915007E-5</c:v>
                </c:pt>
                <c:pt idx="18292">
                  <c:v>2.8449998353607949E-5</c:v>
                </c:pt>
                <c:pt idx="18293">
                  <c:v>2.843679067154881E-5</c:v>
                </c:pt>
                <c:pt idx="18294">
                  <c:v>2.8434746127459221E-5</c:v>
                </c:pt>
                <c:pt idx="18295">
                  <c:v>2.8426871722331271E-5</c:v>
                </c:pt>
                <c:pt idx="18296">
                  <c:v>2.8417120120138861E-5</c:v>
                </c:pt>
                <c:pt idx="18297">
                  <c:v>2.8414408006938171E-5</c:v>
                </c:pt>
                <c:pt idx="18298">
                  <c:v>2.8405478587956171E-5</c:v>
                </c:pt>
                <c:pt idx="18299">
                  <c:v>2.839750959537923E-5</c:v>
                </c:pt>
                <c:pt idx="18300">
                  <c:v>2.8393389584380199E-5</c:v>
                </c:pt>
                <c:pt idx="18301">
                  <c:v>2.838433101715054E-5</c:v>
                </c:pt>
                <c:pt idx="18302">
                  <c:v>2.8377749913488511E-5</c:v>
                </c:pt>
                <c:pt idx="18303">
                  <c:v>2.8372523956932131E-5</c:v>
                </c:pt>
                <c:pt idx="18304">
                  <c:v>2.8363852834445421E-5</c:v>
                </c:pt>
                <c:pt idx="18305">
                  <c:v>2.835791201505344E-5</c:v>
                </c:pt>
                <c:pt idx="18306">
                  <c:v>2.8351811124593951E-5</c:v>
                </c:pt>
                <c:pt idx="18307">
                  <c:v>2.8343709345790561E-5</c:v>
                </c:pt>
                <c:pt idx="18308">
                  <c:v>2.8337890398688611E-5</c:v>
                </c:pt>
                <c:pt idx="18309">
                  <c:v>2.8331254725344479E-5</c:v>
                </c:pt>
                <c:pt idx="18310">
                  <c:v>2.832353129633702E-5</c:v>
                </c:pt>
                <c:pt idx="18311">
                  <c:v>2.831785423040856E-5</c:v>
                </c:pt>
                <c:pt idx="18312">
                  <c:v>2.831097481248435E-5</c:v>
                </c:pt>
                <c:pt idx="18313">
                  <c:v>2.8303751605562869E-5</c:v>
                </c:pt>
                <c:pt idx="18314">
                  <c:v>2.8297841708990749E-5</c:v>
                </c:pt>
                <c:pt idx="18315">
                  <c:v>2.829072218446527E-5</c:v>
                </c:pt>
                <c:pt idx="18316">
                  <c:v>2.8284051950322461E-5</c:v>
                </c:pt>
                <c:pt idx="18317">
                  <c:v>2.8277807359700091E-5</c:v>
                </c:pt>
                <c:pt idx="18318">
                  <c:v>2.827049502229784E-5</c:v>
                </c:pt>
                <c:pt idx="18319">
                  <c:v>2.82642176898662E-5</c:v>
                </c:pt>
                <c:pt idx="18320">
                  <c:v>2.8257758458494209E-5</c:v>
                </c:pt>
                <c:pt idx="18321">
                  <c:v>2.8250686227693219E-5</c:v>
                </c:pt>
                <c:pt idx="18322">
                  <c:v>2.8244063287274909E-5</c:v>
                </c:pt>
                <c:pt idx="18323">
                  <c:v>2.8237467631697651E-5</c:v>
                </c:pt>
                <c:pt idx="18324">
                  <c:v>2.823089380399324E-5</c:v>
                </c:pt>
                <c:pt idx="18325">
                  <c:v>2.8224290872458369E-5</c:v>
                </c:pt>
                <c:pt idx="18326">
                  <c:v>2.821756788762286E-5</c:v>
                </c:pt>
                <c:pt idx="18327">
                  <c:v>2.8210832169861529E-5</c:v>
                </c:pt>
                <c:pt idx="18328">
                  <c:v>2.8204289264976982E-5</c:v>
                </c:pt>
                <c:pt idx="18329">
                  <c:v>2.8197642677696418E-5</c:v>
                </c:pt>
                <c:pt idx="18330">
                  <c:v>2.8190794182592072E-5</c:v>
                </c:pt>
                <c:pt idx="18331">
                  <c:v>2.8184582333778959E-5</c:v>
                </c:pt>
                <c:pt idx="18332">
                  <c:v>2.8177642889204438E-5</c:v>
                </c:pt>
                <c:pt idx="18333">
                  <c:v>2.8171185476821851E-5</c:v>
                </c:pt>
                <c:pt idx="18334">
                  <c:v>2.8164493414806199E-5</c:v>
                </c:pt>
                <c:pt idx="18335">
                  <c:v>2.8157846827525649E-5</c:v>
                </c:pt>
                <c:pt idx="18336">
                  <c:v>2.815118386934046E-5</c:v>
                </c:pt>
                <c:pt idx="18337">
                  <c:v>2.8144409952801649E-5</c:v>
                </c:pt>
                <c:pt idx="18338">
                  <c:v>2.813791070366278E-5</c:v>
                </c:pt>
                <c:pt idx="18339">
                  <c:v>2.8131369617767629E-5</c:v>
                </c:pt>
                <c:pt idx="18340">
                  <c:v>2.8124584787292409E-5</c:v>
                </c:pt>
                <c:pt idx="18341">
                  <c:v>2.8117952751927081E-5</c:v>
                </c:pt>
                <c:pt idx="18342">
                  <c:v>2.811140802805312E-5</c:v>
                </c:pt>
                <c:pt idx="18343">
                  <c:v>2.8104797820560631E-5</c:v>
                </c:pt>
                <c:pt idx="18344">
                  <c:v>2.8098138500354249E-5</c:v>
                </c:pt>
                <c:pt idx="18345">
                  <c:v>2.809166289807763E-5</c:v>
                </c:pt>
                <c:pt idx="18346">
                  <c:v>2.8084752557333559E-5</c:v>
                </c:pt>
                <c:pt idx="18347">
                  <c:v>2.8078124159947041E-5</c:v>
                </c:pt>
                <c:pt idx="18348">
                  <c:v>2.8071513952454549E-5</c:v>
                </c:pt>
                <c:pt idx="18349">
                  <c:v>2.8064869184163399E-5</c:v>
                </c:pt>
                <c:pt idx="18350">
                  <c:v>2.8058248062734489E-5</c:v>
                </c:pt>
                <c:pt idx="18351">
                  <c:v>2.805167241604067E-5</c:v>
                </c:pt>
                <c:pt idx="18352">
                  <c:v>2.8044885766576041E-5</c:v>
                </c:pt>
                <c:pt idx="18353">
                  <c:v>2.8038364689564329E-5</c:v>
                </c:pt>
                <c:pt idx="18354">
                  <c:v>2.8031732654199001E-5</c:v>
                </c:pt>
                <c:pt idx="18355">
                  <c:v>2.802513881761115E-5</c:v>
                </c:pt>
                <c:pt idx="18356">
                  <c:v>2.801851405820344E-5</c:v>
                </c:pt>
                <c:pt idx="18357">
                  <c:v>2.801177834044211E-5</c:v>
                </c:pt>
                <c:pt idx="18358">
                  <c:v>2.8005186322843659E-5</c:v>
                </c:pt>
                <c:pt idx="18359">
                  <c:v>2.7998648874927309E-5</c:v>
                </c:pt>
                <c:pt idx="18360">
                  <c:v>2.7991874958388511E-5</c:v>
                </c:pt>
                <c:pt idx="18361">
                  <c:v>2.7985373890260231E-5</c:v>
                </c:pt>
                <c:pt idx="18362">
                  <c:v>2.7978792786598209E-5</c:v>
                </c:pt>
                <c:pt idx="18363">
                  <c:v>2.7972275347565301E-5</c:v>
                </c:pt>
                <c:pt idx="18364">
                  <c:v>2.796550870698411E-5</c:v>
                </c:pt>
                <c:pt idx="18365">
                  <c:v>2.795891850837506E-5</c:v>
                </c:pt>
                <c:pt idx="18366">
                  <c:v>2.795215368678328E-5</c:v>
                </c:pt>
                <c:pt idx="18367">
                  <c:v>2.7945612600888129E-5</c:v>
                </c:pt>
                <c:pt idx="18368">
                  <c:v>2.793908788589761E-5</c:v>
                </c:pt>
                <c:pt idx="18369">
                  <c:v>2.7932543162023649E-5</c:v>
                </c:pt>
                <c:pt idx="18370">
                  <c:v>2.79255909845233E-5</c:v>
                </c:pt>
                <c:pt idx="18371">
                  <c:v>2.791908627841622E-5</c:v>
                </c:pt>
                <c:pt idx="18372">
                  <c:v>2.7912594305234961E-5</c:v>
                </c:pt>
                <c:pt idx="18373">
                  <c:v>2.7905973183806051E-5</c:v>
                </c:pt>
                <c:pt idx="18374">
                  <c:v>2.7899221095140089E-5</c:v>
                </c:pt>
                <c:pt idx="18375">
                  <c:v>2.7892683647223752E-5</c:v>
                </c:pt>
                <c:pt idx="18376">
                  <c:v>2.7886175303137861E-5</c:v>
                </c:pt>
                <c:pt idx="18377">
                  <c:v>2.7879323170054701E-5</c:v>
                </c:pt>
                <c:pt idx="18378">
                  <c:v>2.7872833015862849E-5</c:v>
                </c:pt>
                <c:pt idx="18379">
                  <c:v>2.7866231903317381E-5</c:v>
                </c:pt>
                <c:pt idx="18380">
                  <c:v>2.7859678084496409E-5</c:v>
                </c:pt>
                <c:pt idx="18381">
                  <c:v>2.7853056963067498E-5</c:v>
                </c:pt>
                <c:pt idx="18382">
                  <c:v>2.7846299417433329E-5</c:v>
                </c:pt>
                <c:pt idx="18383">
                  <c:v>2.7839763788506389E-5</c:v>
                </c:pt>
                <c:pt idx="18384">
                  <c:v>2.783318086585496E-5</c:v>
                </c:pt>
                <c:pt idx="18385">
                  <c:v>2.782650699373335E-5</c:v>
                </c:pt>
                <c:pt idx="18386">
                  <c:v>2.782008596113883E-5</c:v>
                </c:pt>
                <c:pt idx="18387">
                  <c:v>2.781318653433118E-5</c:v>
                </c:pt>
                <c:pt idx="18388">
                  <c:v>2.7806603611679751E-5</c:v>
                </c:pt>
                <c:pt idx="18389">
                  <c:v>2.7799896997748871E-5</c:v>
                </c:pt>
                <c:pt idx="18390">
                  <c:v>2.779355418169871E-5</c:v>
                </c:pt>
                <c:pt idx="18391">
                  <c:v>2.778684938675724E-5</c:v>
                </c:pt>
                <c:pt idx="18392">
                  <c:v>2.7780255550169389E-5</c:v>
                </c:pt>
                <c:pt idx="18393">
                  <c:v>2.777363988570869E-5</c:v>
                </c:pt>
                <c:pt idx="18394">
                  <c:v>2.7767013307311569E-5</c:v>
                </c:pt>
                <c:pt idx="18395">
                  <c:v>2.7760412194766101E-5</c:v>
                </c:pt>
                <c:pt idx="18396">
                  <c:v>2.775381653918885E-5</c:v>
                </c:pt>
                <c:pt idx="18397">
                  <c:v>2.7747359126806259E-5</c:v>
                </c:pt>
                <c:pt idx="18398">
                  <c:v>2.7740556106437001E-5</c:v>
                </c:pt>
                <c:pt idx="18399">
                  <c:v>2.7734004106605429E-5</c:v>
                </c:pt>
                <c:pt idx="18400">
                  <c:v>2.7727495762519538E-5</c:v>
                </c:pt>
                <c:pt idx="18401">
                  <c:v>2.7720823709387329E-5</c:v>
                </c:pt>
                <c:pt idx="18402">
                  <c:v>2.7714248062693511E-5</c:v>
                </c:pt>
                <c:pt idx="18403">
                  <c:v>2.7707668778020889E-5</c:v>
                </c:pt>
                <c:pt idx="18404">
                  <c:v>2.7700933060259562E-5</c:v>
                </c:pt>
                <c:pt idx="18405">
                  <c:v>2.769461571006104E-5</c:v>
                </c:pt>
                <c:pt idx="18406">
                  <c:v>2.768759259197395E-5</c:v>
                </c:pt>
                <c:pt idx="18407">
                  <c:v>2.768137710518204E-5</c:v>
                </c:pt>
                <c:pt idx="18408">
                  <c:v>2.7674514058162462E-5</c:v>
                </c:pt>
                <c:pt idx="18409">
                  <c:v>2.7667871108860709E-5</c:v>
                </c:pt>
                <c:pt idx="18410">
                  <c:v>2.766146462818142E-5</c:v>
                </c:pt>
                <c:pt idx="18411">
                  <c:v>2.7654798032017421E-5</c:v>
                </c:pt>
                <c:pt idx="18412">
                  <c:v>2.7648322429740801E-5</c:v>
                </c:pt>
                <c:pt idx="18413">
                  <c:v>2.7641695851343681E-5</c:v>
                </c:pt>
                <c:pt idx="18414">
                  <c:v>2.76349310297519E-5</c:v>
                </c:pt>
                <c:pt idx="18415">
                  <c:v>2.762822077784222E-5</c:v>
                </c:pt>
                <c:pt idx="18416">
                  <c:v>2.7621845219982791E-5</c:v>
                </c:pt>
                <c:pt idx="18417">
                  <c:v>2.7614996724878441E-5</c:v>
                </c:pt>
                <c:pt idx="18418">
                  <c:v>2.7608581149252132E-5</c:v>
                </c:pt>
                <c:pt idx="18419">
                  <c:v>2.7601900001172911E-5</c:v>
                </c:pt>
                <c:pt idx="18420">
                  <c:v>2.759527160378639E-5</c:v>
                </c:pt>
                <c:pt idx="18421">
                  <c:v>2.7588921511778611E-5</c:v>
                </c:pt>
                <c:pt idx="18422">
                  <c:v>2.7582391339819878E-5</c:v>
                </c:pt>
                <c:pt idx="18423">
                  <c:v>2.7575571948545982E-5</c:v>
                </c:pt>
                <c:pt idx="18424">
                  <c:v>2.7568925361265428E-5</c:v>
                </c:pt>
                <c:pt idx="18425">
                  <c:v>2.7562442483031191E-5</c:v>
                </c:pt>
                <c:pt idx="18426">
                  <c:v>2.7555905035114851E-5</c:v>
                </c:pt>
                <c:pt idx="18427">
                  <c:v>2.754917113634292E-5</c:v>
                </c:pt>
                <c:pt idx="18428">
                  <c:v>2.7542791940504688E-5</c:v>
                </c:pt>
                <c:pt idx="18429">
                  <c:v>2.7536143534234722E-5</c:v>
                </c:pt>
                <c:pt idx="18430">
                  <c:v>2.752960062935017E-5</c:v>
                </c:pt>
                <c:pt idx="18431">
                  <c:v>2.7522853997652419E-5</c:v>
                </c:pt>
                <c:pt idx="18432">
                  <c:v>2.7516267437022179E-5</c:v>
                </c:pt>
                <c:pt idx="18433">
                  <c:v>2.7509546271176081E-5</c:v>
                </c:pt>
                <c:pt idx="18434">
                  <c:v>2.7503047022037211E-5</c:v>
                </c:pt>
                <c:pt idx="18435">
                  <c:v>2.749658597167581E-5</c:v>
                </c:pt>
                <c:pt idx="18436">
                  <c:v>2.748985571088269E-5</c:v>
                </c:pt>
                <c:pt idx="18437">
                  <c:v>2.748343285929877E-5</c:v>
                </c:pt>
                <c:pt idx="18438">
                  <c:v>2.747667167568579E-5</c:v>
                </c:pt>
                <c:pt idx="18439">
                  <c:v>2.7470032364362851E-5</c:v>
                </c:pt>
                <c:pt idx="18440">
                  <c:v>2.7463622245704759E-5</c:v>
                </c:pt>
                <c:pt idx="18441">
                  <c:v>2.745699021033943E-5</c:v>
                </c:pt>
                <c:pt idx="18442">
                  <c:v>2.7450259949546311E-5</c:v>
                </c:pt>
                <c:pt idx="18443">
                  <c:v>2.7443846192909401E-5</c:v>
                </c:pt>
                <c:pt idx="18444">
                  <c:v>2.7437172320787791E-5</c:v>
                </c:pt>
                <c:pt idx="18445">
                  <c:v>2.7430618501966819E-5</c:v>
                </c:pt>
                <c:pt idx="18446">
                  <c:v>2.742420474532992E-5</c:v>
                </c:pt>
                <c:pt idx="18447">
                  <c:v>2.7417423552833501E-5</c:v>
                </c:pt>
                <c:pt idx="18448">
                  <c:v>2.7410949769546281E-5</c:v>
                </c:pt>
                <c:pt idx="18449">
                  <c:v>2.7404370484873649E-5</c:v>
                </c:pt>
                <c:pt idx="18450">
                  <c:v>2.7397740268497731E-5</c:v>
                </c:pt>
                <c:pt idx="18451">
                  <c:v>2.7391319235903211E-5</c:v>
                </c:pt>
                <c:pt idx="18452">
                  <c:v>2.7384681743569669E-5</c:v>
                </c:pt>
                <c:pt idx="18453">
                  <c:v>2.7377966034691781E-5</c:v>
                </c:pt>
                <c:pt idx="18454">
                  <c:v>2.737145769060589E-5</c:v>
                </c:pt>
                <c:pt idx="18455">
                  <c:v>2.7364925699657761E-5</c:v>
                </c:pt>
                <c:pt idx="18456">
                  <c:v>2.735821362875868E-5</c:v>
                </c:pt>
                <c:pt idx="18457">
                  <c:v>2.735173984547146E-5</c:v>
                </c:pt>
                <c:pt idx="18458">
                  <c:v>2.7345131456968371E-5</c:v>
                </c:pt>
                <c:pt idx="18459">
                  <c:v>2.7338512154528871E-5</c:v>
                </c:pt>
                <c:pt idx="18460">
                  <c:v>2.73321675194893E-5</c:v>
                </c:pt>
                <c:pt idx="18461">
                  <c:v>2.732537905103527E-5</c:v>
                </c:pt>
                <c:pt idx="18462">
                  <c:v>2.7318741558701731E-5</c:v>
                </c:pt>
                <c:pt idx="18463">
                  <c:v>2.7312358724884689E-5</c:v>
                </c:pt>
                <c:pt idx="18464">
                  <c:v>2.7305537514621389E-5</c:v>
                </c:pt>
                <c:pt idx="18465">
                  <c:v>2.729924199229572E-5</c:v>
                </c:pt>
                <c:pt idx="18466">
                  <c:v>2.7292559025227089E-5</c:v>
                </c:pt>
                <c:pt idx="18467">
                  <c:v>2.7285879696137268E-5</c:v>
                </c:pt>
                <c:pt idx="18468">
                  <c:v>2.727935680013616E-5</c:v>
                </c:pt>
                <c:pt idx="18469">
                  <c:v>2.7272755687590688E-5</c:v>
                </c:pt>
                <c:pt idx="18470">
                  <c:v>2.7266369215794839E-5</c:v>
                </c:pt>
                <c:pt idx="18471">
                  <c:v>2.725976082729176E-5</c:v>
                </c:pt>
                <c:pt idx="18472">
                  <c:v>2.7253183361608538E-5</c:v>
                </c:pt>
                <c:pt idx="18473">
                  <c:v>2.7246569516137239E-5</c:v>
                </c:pt>
                <c:pt idx="18474">
                  <c:v>2.7239864721195769E-5</c:v>
                </c:pt>
                <c:pt idx="18475">
                  <c:v>2.723339275689796E-5</c:v>
                </c:pt>
                <c:pt idx="18476">
                  <c:v>2.7227111786487509E-5</c:v>
                </c:pt>
                <c:pt idx="18477">
                  <c:v>2.7220336050959301E-5</c:v>
                </c:pt>
                <c:pt idx="18478">
                  <c:v>2.7213729481445629E-5</c:v>
                </c:pt>
                <c:pt idx="18479">
                  <c:v>2.7207244784221981E-5</c:v>
                </c:pt>
                <c:pt idx="18480">
                  <c:v>2.720075644901954E-5</c:v>
                </c:pt>
                <c:pt idx="18481">
                  <c:v>2.7194206268177371E-5</c:v>
                </c:pt>
                <c:pt idx="18482">
                  <c:v>2.718737960094586E-5</c:v>
                </c:pt>
                <c:pt idx="18483">
                  <c:v>2.7181113182450641E-5</c:v>
                </c:pt>
                <c:pt idx="18484">
                  <c:v>2.717451388889458E-5</c:v>
                </c:pt>
                <c:pt idx="18485">
                  <c:v>2.716771996347234E-5</c:v>
                </c:pt>
                <c:pt idx="18486">
                  <c:v>2.7161438993061889E-5</c:v>
                </c:pt>
                <c:pt idx="18487">
                  <c:v>2.715485788939986E-5</c:v>
                </c:pt>
                <c:pt idx="18488">
                  <c:v>2.7148253138875589E-5</c:v>
                </c:pt>
                <c:pt idx="18489">
                  <c:v>2.7141693863086399E-5</c:v>
                </c:pt>
                <c:pt idx="18490">
                  <c:v>2.7135132768307809E-5</c:v>
                </c:pt>
                <c:pt idx="18491">
                  <c:v>2.7128484362037849E-5</c:v>
                </c:pt>
                <c:pt idx="18492">
                  <c:v>2.7121925086248669E-5</c:v>
                </c:pt>
                <c:pt idx="18493">
                  <c:v>2.7115465854876671E-5</c:v>
                </c:pt>
                <c:pt idx="18494">
                  <c:v>2.7109046641271561E-5</c:v>
                </c:pt>
                <c:pt idx="18495">
                  <c:v>2.71025019173976E-5</c:v>
                </c:pt>
                <c:pt idx="18496">
                  <c:v>2.7095757104689259E-5</c:v>
                </c:pt>
                <c:pt idx="18497">
                  <c:v>2.7089354261988771E-5</c:v>
                </c:pt>
                <c:pt idx="18498">
                  <c:v>2.7082713131676431E-5</c:v>
                </c:pt>
                <c:pt idx="18499">
                  <c:v>2.7076157493866049E-5</c:v>
                </c:pt>
                <c:pt idx="18500">
                  <c:v>2.7069536372437138E-5</c:v>
                </c:pt>
                <c:pt idx="18501">
                  <c:v>2.7062924345955249E-5</c:v>
                </c:pt>
                <c:pt idx="18502">
                  <c:v>2.7056585167883899E-5</c:v>
                </c:pt>
                <c:pt idx="18503">
                  <c:v>2.7049713025917299E-5</c:v>
                </c:pt>
                <c:pt idx="18504">
                  <c:v>2.7043342925026082E-5</c:v>
                </c:pt>
                <c:pt idx="18505">
                  <c:v>2.7036861865781251E-5</c:v>
                </c:pt>
                <c:pt idx="18506">
                  <c:v>2.7030198907596059E-5</c:v>
                </c:pt>
                <c:pt idx="18507">
                  <c:v>2.7023781512980349E-5</c:v>
                </c:pt>
                <c:pt idx="18508">
                  <c:v>2.7017351385438811E-5</c:v>
                </c:pt>
                <c:pt idx="18509">
                  <c:v>2.701083758438472E-5</c:v>
                </c:pt>
                <c:pt idx="18510">
                  <c:v>2.7004238290828649E-5</c:v>
                </c:pt>
                <c:pt idx="18511">
                  <c:v>2.699765354918782E-5</c:v>
                </c:pt>
                <c:pt idx="18512">
                  <c:v>2.6990965125150979E-5</c:v>
                </c:pt>
                <c:pt idx="18513">
                  <c:v>2.6984511350747201E-5</c:v>
                </c:pt>
                <c:pt idx="18514">
                  <c:v>2.697796844586264E-5</c:v>
                </c:pt>
                <c:pt idx="18515">
                  <c:v>2.6971429178956899E-5</c:v>
                </c:pt>
                <c:pt idx="18516">
                  <c:v>2.6964946300722659E-5</c:v>
                </c:pt>
                <c:pt idx="18517">
                  <c:v>2.6958474336424839E-5</c:v>
                </c:pt>
                <c:pt idx="18518">
                  <c:v>2.6951764084515158E-5</c:v>
                </c:pt>
                <c:pt idx="18519">
                  <c:v>2.6945373974740509E-5</c:v>
                </c:pt>
                <c:pt idx="18520">
                  <c:v>2.6938534574583169E-5</c:v>
                </c:pt>
                <c:pt idx="18521">
                  <c:v>2.6932189939543601E-5</c:v>
                </c:pt>
                <c:pt idx="18522">
                  <c:v>2.692576163099147E-5</c:v>
                </c:pt>
                <c:pt idx="18523">
                  <c:v>2.6919276933767829E-5</c:v>
                </c:pt>
                <c:pt idx="18524">
                  <c:v>2.69126940111164E-5</c:v>
                </c:pt>
                <c:pt idx="18525">
                  <c:v>2.690610199351795E-5</c:v>
                </c:pt>
                <c:pt idx="18526">
                  <c:v>2.6899635486188341E-5</c:v>
                </c:pt>
                <c:pt idx="18527">
                  <c:v>2.6893019821727648E-5</c:v>
                </c:pt>
                <c:pt idx="18528">
                  <c:v>2.6886538762482811E-5</c:v>
                </c:pt>
                <c:pt idx="18529">
                  <c:v>2.6880130462814119E-5</c:v>
                </c:pt>
                <c:pt idx="18530">
                  <c:v>2.68736057478236E-5</c:v>
                </c:pt>
                <c:pt idx="18531">
                  <c:v>2.6867006454267539E-5</c:v>
                </c:pt>
                <c:pt idx="18532">
                  <c:v>2.686053812794853E-5</c:v>
                </c:pt>
                <c:pt idx="18533">
                  <c:v>2.6853995223063979E-5</c:v>
                </c:pt>
                <c:pt idx="18534">
                  <c:v>2.6847481422009881E-5</c:v>
                </c:pt>
                <c:pt idx="18535">
                  <c:v>2.684087849047501E-5</c:v>
                </c:pt>
                <c:pt idx="18536">
                  <c:v>2.6834522941499021E-5</c:v>
                </c:pt>
                <c:pt idx="18537">
                  <c:v>2.6827998226508502E-5</c:v>
                </c:pt>
                <c:pt idx="18538">
                  <c:v>2.6821177016245201E-5</c:v>
                </c:pt>
                <c:pt idx="18539">
                  <c:v>2.6814841476152651E-5</c:v>
                </c:pt>
                <c:pt idx="18540">
                  <c:v>2.680844590940978E-5</c:v>
                </c:pt>
                <c:pt idx="18541">
                  <c:v>2.6801713829627261E-5</c:v>
                </c:pt>
                <c:pt idx="18542">
                  <c:v>2.6795074518304322E-5</c:v>
                </c:pt>
                <c:pt idx="18543">
                  <c:v>2.67887571681058E-5</c:v>
                </c:pt>
                <c:pt idx="18544">
                  <c:v>2.678221972018946E-5</c:v>
                </c:pt>
                <c:pt idx="18545">
                  <c:v>2.6775760488817472E-5</c:v>
                </c:pt>
                <c:pt idx="18546">
                  <c:v>2.6769090254674669E-5</c:v>
                </c:pt>
                <c:pt idx="18547">
                  <c:v>2.6762747438624501E-5</c:v>
                </c:pt>
                <c:pt idx="18548">
                  <c:v>2.6756273655337282E-5</c:v>
                </c:pt>
                <c:pt idx="18549">
                  <c:v>2.6749457902042199E-5</c:v>
                </c:pt>
                <c:pt idx="18550">
                  <c:v>2.6743264243123122E-5</c:v>
                </c:pt>
                <c:pt idx="18551">
                  <c:v>2.6736579457065091E-5</c:v>
                </c:pt>
                <c:pt idx="18552">
                  <c:v>2.6730118406703699E-5</c:v>
                </c:pt>
                <c:pt idx="18553">
                  <c:v>2.6723719201982021E-5</c:v>
                </c:pt>
                <c:pt idx="18554">
                  <c:v>2.6717354558059011E-5</c:v>
                </c:pt>
                <c:pt idx="18555">
                  <c:v>2.6710775273386389E-5</c:v>
                </c:pt>
                <c:pt idx="18556">
                  <c:v>2.6704243282438259E-5</c:v>
                </c:pt>
                <c:pt idx="18557">
                  <c:v>2.66975475824438E-5</c:v>
                </c:pt>
                <c:pt idx="18558">
                  <c:v>2.6691221137298271E-5</c:v>
                </c:pt>
                <c:pt idx="18559">
                  <c:v>2.6684601834858771E-5</c:v>
                </c:pt>
                <c:pt idx="18560">
                  <c:v>2.667817716428544E-5</c:v>
                </c:pt>
                <c:pt idx="18561">
                  <c:v>2.6671514206100259E-5</c:v>
                </c:pt>
                <c:pt idx="18562">
                  <c:v>2.666513864824083E-5</c:v>
                </c:pt>
                <c:pt idx="18563">
                  <c:v>2.6658664864953611E-5</c:v>
                </c:pt>
                <c:pt idx="18564">
                  <c:v>2.6652254746295508E-5</c:v>
                </c:pt>
                <c:pt idx="18565">
                  <c:v>2.664564817678183E-5</c:v>
                </c:pt>
                <c:pt idx="18566">
                  <c:v>2.663923442014493E-5</c:v>
                </c:pt>
                <c:pt idx="18567">
                  <c:v>2.6632478693500161E-5</c:v>
                </c:pt>
                <c:pt idx="18568">
                  <c:v>2.6626055841916241E-5</c:v>
                </c:pt>
                <c:pt idx="18569">
                  <c:v>2.661974212969653E-5</c:v>
                </c:pt>
                <c:pt idx="18570">
                  <c:v>2.6613201043801379E-5</c:v>
                </c:pt>
                <c:pt idx="18571">
                  <c:v>2.6606718165567141E-5</c:v>
                </c:pt>
                <c:pt idx="18572">
                  <c:v>2.6600240744301121E-5</c:v>
                </c:pt>
                <c:pt idx="18573">
                  <c:v>2.6593661459628489E-5</c:v>
                </c:pt>
                <c:pt idx="18574">
                  <c:v>2.6587271349853839E-5</c:v>
                </c:pt>
                <c:pt idx="18575">
                  <c:v>2.6580781195661981E-5</c:v>
                </c:pt>
                <c:pt idx="18576">
                  <c:v>2.6574221919872801E-5</c:v>
                </c:pt>
                <c:pt idx="18577">
                  <c:v>2.6567951863398779E-5</c:v>
                </c:pt>
                <c:pt idx="18578">
                  <c:v>2.656117248989176E-5</c:v>
                </c:pt>
                <c:pt idx="18579">
                  <c:v>2.6554591386229731E-5</c:v>
                </c:pt>
                <c:pt idx="18580">
                  <c:v>2.6548232199274931E-5</c:v>
                </c:pt>
                <c:pt idx="18581">
                  <c:v>2.6541836632532071E-5</c:v>
                </c:pt>
                <c:pt idx="18582">
                  <c:v>2.6535255528870039E-5</c:v>
                </c:pt>
                <c:pt idx="18583">
                  <c:v>2.6528767193667591E-5</c:v>
                </c:pt>
                <c:pt idx="18584">
                  <c:v>2.6522387997829359E-5</c:v>
                </c:pt>
                <c:pt idx="18585">
                  <c:v>2.651595059433021E-5</c:v>
                </c:pt>
                <c:pt idx="18586">
                  <c:v>2.650927126524039E-5</c:v>
                </c:pt>
                <c:pt idx="18587">
                  <c:v>2.6502988475840539E-5</c:v>
                </c:pt>
                <c:pt idx="18588">
                  <c:v>2.649646557983942E-5</c:v>
                </c:pt>
                <c:pt idx="18589">
                  <c:v>2.64899881585734E-5</c:v>
                </c:pt>
                <c:pt idx="18590">
                  <c:v>2.648354529810604E-5</c:v>
                </c:pt>
                <c:pt idx="18591">
                  <c:v>2.6477144274394959E-5</c:v>
                </c:pt>
                <c:pt idx="18592">
                  <c:v>2.6470568627701141E-5</c:v>
                </c:pt>
                <c:pt idx="18593">
                  <c:v>2.6464191250852309E-5</c:v>
                </c:pt>
                <c:pt idx="18594">
                  <c:v>2.6457626518094909E-5</c:v>
                </c:pt>
                <c:pt idx="18595">
                  <c:v>2.645104541443288E-5</c:v>
                </c:pt>
                <c:pt idx="18596">
                  <c:v>2.644468077050988E-5</c:v>
                </c:pt>
                <c:pt idx="18597">
                  <c:v>2.6438130589667711E-5</c:v>
                </c:pt>
                <c:pt idx="18598">
                  <c:v>2.6431685910210941E-5</c:v>
                </c:pt>
                <c:pt idx="18599">
                  <c:v>2.642522849782836E-5</c:v>
                </c:pt>
                <c:pt idx="18600">
                  <c:v>2.6418765628477558E-5</c:v>
                </c:pt>
                <c:pt idx="18601">
                  <c:v>2.6412229999550622E-5</c:v>
                </c:pt>
                <c:pt idx="18602">
                  <c:v>2.6405872631585229E-5</c:v>
                </c:pt>
                <c:pt idx="18603">
                  <c:v>2.6399247872177511E-5</c:v>
                </c:pt>
                <c:pt idx="18604">
                  <c:v>2.6393001462565732E-5</c:v>
                </c:pt>
                <c:pt idx="18605">
                  <c:v>2.6386498575448059E-5</c:v>
                </c:pt>
                <c:pt idx="18606">
                  <c:v>2.6379933842690662E-5</c:v>
                </c:pt>
                <c:pt idx="18607">
                  <c:v>2.637352736201137E-5</c:v>
                </c:pt>
                <c:pt idx="18608">
                  <c:v>2.6367099053459239E-5</c:v>
                </c:pt>
                <c:pt idx="18609">
                  <c:v>2.6360585252405141E-5</c:v>
                </c:pt>
                <c:pt idx="18610">
                  <c:v>2.635407145135105E-5</c:v>
                </c:pt>
                <c:pt idx="18611">
                  <c:v>2.634768316056579E-5</c:v>
                </c:pt>
                <c:pt idx="18612">
                  <c:v>2.6341222110204399E-5</c:v>
                </c:pt>
                <c:pt idx="18613">
                  <c:v>2.6334744688938368E-5</c:v>
                </c:pt>
                <c:pt idx="18614">
                  <c:v>2.6328232706873681E-5</c:v>
                </c:pt>
                <c:pt idx="18615">
                  <c:v>2.6322053599869829E-5</c:v>
                </c:pt>
                <c:pt idx="18616">
                  <c:v>2.6315372451790608E-5</c:v>
                </c:pt>
                <c:pt idx="18617">
                  <c:v>2.6308984161005359E-5</c:v>
                </c:pt>
                <c:pt idx="18618">
                  <c:v>2.6302670448785651E-5</c:v>
                </c:pt>
                <c:pt idx="18619">
                  <c:v>2.629606933624018E-5</c:v>
                </c:pt>
                <c:pt idx="18620">
                  <c:v>2.6289435481885451E-5</c:v>
                </c:pt>
                <c:pt idx="18621">
                  <c:v>2.6283307306584899E-5</c:v>
                </c:pt>
                <c:pt idx="18622">
                  <c:v>2.6276631615473889E-5</c:v>
                </c:pt>
                <c:pt idx="18623">
                  <c:v>2.627030698931776E-5</c:v>
                </c:pt>
                <c:pt idx="18624">
                  <c:v>2.6263698600814681E-5</c:v>
                </c:pt>
                <c:pt idx="18625">
                  <c:v>2.6257172066834759E-5</c:v>
                </c:pt>
                <c:pt idx="18626">
                  <c:v>2.6250894734403118E-5</c:v>
                </c:pt>
                <c:pt idx="18627">
                  <c:v>2.6244479158776809E-5</c:v>
                </c:pt>
                <c:pt idx="18628">
                  <c:v>2.6237974452669729E-5</c:v>
                </c:pt>
                <c:pt idx="18629">
                  <c:v>2.6231529773212969E-5</c:v>
                </c:pt>
                <c:pt idx="18630">
                  <c:v>2.6225239707855511E-5</c:v>
                </c:pt>
                <c:pt idx="18631">
                  <c:v>2.6218602215521969E-5</c:v>
                </c:pt>
                <c:pt idx="18632">
                  <c:v>2.621218845888507E-5</c:v>
                </c:pt>
                <c:pt idx="18633">
                  <c:v>2.6205720132566061E-5</c:v>
                </c:pt>
                <c:pt idx="18634">
                  <c:v>2.6199215426458981E-5</c:v>
                </c:pt>
                <c:pt idx="18635">
                  <c:v>2.6193110898020681E-5</c:v>
                </c:pt>
                <c:pt idx="18636">
                  <c:v>2.6186466129729521E-5</c:v>
                </c:pt>
                <c:pt idx="18637">
                  <c:v>2.6180103304795921E-5</c:v>
                </c:pt>
                <c:pt idx="18638">
                  <c:v>2.617344944155775E-5</c:v>
                </c:pt>
                <c:pt idx="18639">
                  <c:v>2.6167293981416151E-5</c:v>
                </c:pt>
                <c:pt idx="18640">
                  <c:v>2.616083656903356E-5</c:v>
                </c:pt>
                <c:pt idx="18641">
                  <c:v>2.6154322767979469E-5</c:v>
                </c:pt>
                <c:pt idx="18642">
                  <c:v>2.6147927201236602E-5</c:v>
                </c:pt>
                <c:pt idx="18643">
                  <c:v>2.6141571652260609E-5</c:v>
                </c:pt>
                <c:pt idx="18644">
                  <c:v>2.613502147141844E-5</c:v>
                </c:pt>
                <c:pt idx="18645">
                  <c:v>2.6128665922442451E-5</c:v>
                </c:pt>
                <c:pt idx="18646">
                  <c:v>2.612226307974197E-5</c:v>
                </c:pt>
                <c:pt idx="18647">
                  <c:v>2.6115747459698468E-5</c:v>
                </c:pt>
                <c:pt idx="18648">
                  <c:v>2.6109235477633771E-5</c:v>
                </c:pt>
                <c:pt idx="18649">
                  <c:v>2.610306728456635E-5</c:v>
                </c:pt>
                <c:pt idx="18650">
                  <c:v>2.609661532915197E-5</c:v>
                </c:pt>
                <c:pt idx="18651">
                  <c:v>2.60901670117164E-5</c:v>
                </c:pt>
                <c:pt idx="18652">
                  <c:v>2.6083680495503359E-5</c:v>
                </c:pt>
                <c:pt idx="18653">
                  <c:v>2.6077139409608211E-5</c:v>
                </c:pt>
                <c:pt idx="18654">
                  <c:v>2.6070953026646752E-5</c:v>
                </c:pt>
                <c:pt idx="18655">
                  <c:v>2.6064582925755531E-5</c:v>
                </c:pt>
                <c:pt idx="18656">
                  <c:v>2.6058147341245789E-5</c:v>
                </c:pt>
                <c:pt idx="18657">
                  <c:v>2.605162808322348E-5</c:v>
                </c:pt>
                <c:pt idx="18658">
                  <c:v>2.6045143385999839E-5</c:v>
                </c:pt>
                <c:pt idx="18659">
                  <c:v>2.6038880605483431E-5</c:v>
                </c:pt>
                <c:pt idx="18660">
                  <c:v>2.6032261303043921E-5</c:v>
                </c:pt>
                <c:pt idx="18661">
                  <c:v>2.6026018531410952E-5</c:v>
                </c:pt>
                <c:pt idx="18662">
                  <c:v>2.6019692086265419E-5</c:v>
                </c:pt>
                <c:pt idx="18663">
                  <c:v>2.6013060050900091E-5</c:v>
                </c:pt>
                <c:pt idx="18664">
                  <c:v>2.6006853659055199E-5</c:v>
                </c:pt>
                <c:pt idx="18665">
                  <c:v>2.600050174805801E-5</c:v>
                </c:pt>
                <c:pt idx="18666">
                  <c:v>2.5993798772105951E-5</c:v>
                </c:pt>
                <c:pt idx="18667">
                  <c:v>2.5987466869992201E-5</c:v>
                </c:pt>
                <c:pt idx="18668">
                  <c:v>2.598118044261355E-5</c:v>
                </c:pt>
                <c:pt idx="18669">
                  <c:v>2.5974664822570052E-5</c:v>
                </c:pt>
                <c:pt idx="18670">
                  <c:v>2.5968409318011251E-5</c:v>
                </c:pt>
                <c:pt idx="18671">
                  <c:v>2.596195918158628E-5</c:v>
                </c:pt>
                <c:pt idx="18672">
                  <c:v>2.595573641883675E-5</c:v>
                </c:pt>
                <c:pt idx="18673">
                  <c:v>2.59491462202277E-5</c:v>
                </c:pt>
                <c:pt idx="18674">
                  <c:v>2.5942681531887501E-5</c:v>
                </c:pt>
                <c:pt idx="18675">
                  <c:v>2.5936225938494321E-5</c:v>
                </c:pt>
                <c:pt idx="18676">
                  <c:v>2.5930137780960649E-5</c:v>
                </c:pt>
                <c:pt idx="18677">
                  <c:v>2.5923673092620451E-5</c:v>
                </c:pt>
                <c:pt idx="18678">
                  <c:v>2.591719203337561E-5</c:v>
                </c:pt>
                <c:pt idx="18679">
                  <c:v>2.591074735391885E-5</c:v>
                </c:pt>
                <c:pt idx="18680">
                  <c:v>2.5904362701112401E-5</c:v>
                </c:pt>
                <c:pt idx="18681">
                  <c:v>2.5897859813994731E-5</c:v>
                </c:pt>
                <c:pt idx="18682">
                  <c:v>2.5891680706990879E-5</c:v>
                </c:pt>
                <c:pt idx="18683">
                  <c:v>2.5885197828756649E-5</c:v>
                </c:pt>
                <c:pt idx="18684">
                  <c:v>2.5878627639031041E-5</c:v>
                </c:pt>
                <c:pt idx="18685">
                  <c:v>2.5872466721921231E-5</c:v>
                </c:pt>
                <c:pt idx="18686">
                  <c:v>2.586592563602608E-5</c:v>
                </c:pt>
                <c:pt idx="18687">
                  <c:v>2.585964284662623E-5</c:v>
                </c:pt>
                <c:pt idx="18688">
                  <c:v>2.585343099781312E-5</c:v>
                </c:pt>
                <c:pt idx="18689">
                  <c:v>2.584686444606632E-5</c:v>
                </c:pt>
                <c:pt idx="18690">
                  <c:v>2.5840579837677069E-5</c:v>
                </c:pt>
                <c:pt idx="18691">
                  <c:v>2.5834202460828241E-5</c:v>
                </c:pt>
                <c:pt idx="18692">
                  <c:v>2.582772322057281E-5</c:v>
                </c:pt>
                <c:pt idx="18693">
                  <c:v>2.5821545932558369E-5</c:v>
                </c:pt>
                <c:pt idx="18694">
                  <c:v>2.5815015760599639E-5</c:v>
                </c:pt>
                <c:pt idx="18695">
                  <c:v>2.5808616555877961E-5</c:v>
                </c:pt>
                <c:pt idx="18696">
                  <c:v>2.5802151867537759E-5</c:v>
                </c:pt>
                <c:pt idx="18697">
                  <c:v>2.5795961846597489E-5</c:v>
                </c:pt>
                <c:pt idx="18698">
                  <c:v>2.578954808996059E-5</c:v>
                </c:pt>
                <c:pt idx="18699">
                  <c:v>2.5783208911889229E-5</c:v>
                </c:pt>
                <c:pt idx="18700">
                  <c:v>2.5776867914828468E-5</c:v>
                </c:pt>
                <c:pt idx="18701">
                  <c:v>2.5770468710106801E-5</c:v>
                </c:pt>
                <c:pt idx="18702">
                  <c:v>2.5764171368791718E-5</c:v>
                </c:pt>
                <c:pt idx="18703">
                  <c:v>2.5757715775398541E-5</c:v>
                </c:pt>
                <c:pt idx="18704">
                  <c:v>2.575137841631658E-5</c:v>
                </c:pt>
                <c:pt idx="18705">
                  <c:v>2.5744917365955189E-5</c:v>
                </c:pt>
                <c:pt idx="18706">
                  <c:v>2.5738527256180529E-5</c:v>
                </c:pt>
                <c:pt idx="18707">
                  <c:v>2.573223355284426E-5</c:v>
                </c:pt>
                <c:pt idx="18708">
                  <c:v>2.5725976229296069E-5</c:v>
                </c:pt>
                <c:pt idx="18709">
                  <c:v>2.5719511540955861E-5</c:v>
                </c:pt>
                <c:pt idx="18710">
                  <c:v>2.5713243303471241E-5</c:v>
                </c:pt>
                <c:pt idx="18711">
                  <c:v>2.570677861513104E-5</c:v>
                </c:pt>
                <c:pt idx="18712">
                  <c:v>2.5700301193865019E-5</c:v>
                </c:pt>
                <c:pt idx="18713">
                  <c:v>2.5694051146274429E-5</c:v>
                </c:pt>
                <c:pt idx="18714">
                  <c:v>2.568783747847192E-5</c:v>
                </c:pt>
                <c:pt idx="18715">
                  <c:v>2.5681329134386029E-5</c:v>
                </c:pt>
                <c:pt idx="18716">
                  <c:v>2.567517003626563E-5</c:v>
                </c:pt>
                <c:pt idx="18717">
                  <c:v>2.566860894148704E-5</c:v>
                </c:pt>
                <c:pt idx="18718">
                  <c:v>2.5662326152087189E-5</c:v>
                </c:pt>
                <c:pt idx="18719">
                  <c:v>2.5656099751358848E-5</c:v>
                </c:pt>
                <c:pt idx="18720">
                  <c:v>2.5649709641584199E-5</c:v>
                </c:pt>
                <c:pt idx="18721">
                  <c:v>2.564324495324399E-5</c:v>
                </c:pt>
                <c:pt idx="18722">
                  <c:v>2.563688030932099E-5</c:v>
                </c:pt>
                <c:pt idx="18723">
                  <c:v>2.5630617528804581E-5</c:v>
                </c:pt>
                <c:pt idx="18724">
                  <c:v>2.5624494810472239E-5</c:v>
                </c:pt>
                <c:pt idx="18725">
                  <c:v>2.5618090148782361E-5</c:v>
                </c:pt>
                <c:pt idx="18726">
                  <c:v>2.5611501769162711E-5</c:v>
                </c:pt>
                <c:pt idx="18727">
                  <c:v>2.5605149858165529E-5</c:v>
                </c:pt>
                <c:pt idx="18728">
                  <c:v>2.559885251685046E-5</c:v>
                </c:pt>
                <c:pt idx="18729">
                  <c:v>2.559249332989566E-5</c:v>
                </c:pt>
                <c:pt idx="18730">
                  <c:v>2.5586417905287821E-5</c:v>
                </c:pt>
                <c:pt idx="18731">
                  <c:v>2.5579947759979401E-5</c:v>
                </c:pt>
                <c:pt idx="18732">
                  <c:v>2.557354491727892E-5</c:v>
                </c:pt>
                <c:pt idx="18733">
                  <c:v>2.5567122065694999E-5</c:v>
                </c:pt>
                <c:pt idx="18734">
                  <c:v>2.5561006623320282E-5</c:v>
                </c:pt>
                <c:pt idx="18735">
                  <c:v>2.5554678359185349E-5</c:v>
                </c:pt>
                <c:pt idx="18736">
                  <c:v>2.554827005951665E-5</c:v>
                </c:pt>
                <c:pt idx="18737">
                  <c:v>2.5541914510540661E-5</c:v>
                </c:pt>
                <c:pt idx="18738">
                  <c:v>2.5535595341352749E-5</c:v>
                </c:pt>
                <c:pt idx="18739">
                  <c:v>2.5529177946737039E-5</c:v>
                </c:pt>
                <c:pt idx="18740">
                  <c:v>2.552290970925242E-5</c:v>
                </c:pt>
                <c:pt idx="18741">
                  <c:v>2.5516786990920078E-5</c:v>
                </c:pt>
                <c:pt idx="18742">
                  <c:v>2.5510396881145429E-5</c:v>
                </c:pt>
                <c:pt idx="18743">
                  <c:v>2.5504010409349579E-5</c:v>
                </c:pt>
                <c:pt idx="18744">
                  <c:v>2.549751297920011E-5</c:v>
                </c:pt>
                <c:pt idx="18745">
                  <c:v>2.5491272026556541E-5</c:v>
                </c:pt>
                <c:pt idx="18746">
                  <c:v>2.5484889192739502E-5</c:v>
                </c:pt>
                <c:pt idx="18747">
                  <c:v>2.5478508177911859E-5</c:v>
                </c:pt>
                <c:pt idx="18748">
                  <c:v>2.5472141714999449E-5</c:v>
                </c:pt>
                <c:pt idx="18749">
                  <c:v>2.5465895305387679E-5</c:v>
                </c:pt>
                <c:pt idx="18750">
                  <c:v>2.5459463358856741E-5</c:v>
                </c:pt>
                <c:pt idx="18751">
                  <c:v>2.5453213311266151E-5</c:v>
                </c:pt>
                <c:pt idx="18752">
                  <c:v>2.544675953686237E-5</c:v>
                </c:pt>
                <c:pt idx="18753">
                  <c:v>2.5440323952352631E-5</c:v>
                </c:pt>
                <c:pt idx="18754">
                  <c:v>2.5434270355617631E-5</c:v>
                </c:pt>
                <c:pt idx="18755">
                  <c:v>2.5427592845517211E-5</c:v>
                </c:pt>
                <c:pt idx="18756">
                  <c:v>2.5421490136068311E-5</c:v>
                </c:pt>
                <c:pt idx="18757">
                  <c:v>2.5415140044060539E-5</c:v>
                </c:pt>
                <c:pt idx="18758">
                  <c:v>2.5408562578377311E-5</c:v>
                </c:pt>
                <c:pt idx="18759">
                  <c:v>2.54023980232887E-5</c:v>
                </c:pt>
                <c:pt idx="18760">
                  <c:v>2.5396084311068989E-5</c:v>
                </c:pt>
                <c:pt idx="18761">
                  <c:v>2.5389676011400301E-5</c:v>
                </c:pt>
                <c:pt idx="18762">
                  <c:v>2.538342232583091E-5</c:v>
                </c:pt>
                <c:pt idx="18763">
                  <c:v>2.5376961275469508E-5</c:v>
                </c:pt>
                <c:pt idx="18764">
                  <c:v>2.5370656658196818E-5</c:v>
                </c:pt>
                <c:pt idx="18765">
                  <c:v>2.5364299290231429E-5</c:v>
                </c:pt>
                <c:pt idx="18766">
                  <c:v>2.535788553359453E-5</c:v>
                </c:pt>
                <c:pt idx="18767">
                  <c:v>2.5351464501000009E-5</c:v>
                </c:pt>
                <c:pt idx="18768">
                  <c:v>2.5345181711600159E-5</c:v>
                </c:pt>
                <c:pt idx="18769">
                  <c:v>2.5338904379168529E-5</c:v>
                </c:pt>
                <c:pt idx="18770">
                  <c:v>2.5332474251626991E-5</c:v>
                </c:pt>
                <c:pt idx="18771">
                  <c:v>2.5326060494990091E-5</c:v>
                </c:pt>
                <c:pt idx="18772">
                  <c:v>2.531988866394386E-5</c:v>
                </c:pt>
                <c:pt idx="18773">
                  <c:v>2.5313569494755939E-5</c:v>
                </c:pt>
                <c:pt idx="18774">
                  <c:v>2.5307030227850191E-5</c:v>
                </c:pt>
                <c:pt idx="18775">
                  <c:v>2.530074198148213E-5</c:v>
                </c:pt>
                <c:pt idx="18776">
                  <c:v>2.529440644138958E-5</c:v>
                </c:pt>
                <c:pt idx="18777">
                  <c:v>2.5288118195021528E-5</c:v>
                </c:pt>
                <c:pt idx="18778">
                  <c:v>2.5281562557211149E-5</c:v>
                </c:pt>
                <c:pt idx="18779">
                  <c:v>2.5275256120949049E-5</c:v>
                </c:pt>
                <c:pt idx="18780">
                  <c:v>2.526887510612141E-5</c:v>
                </c:pt>
                <c:pt idx="18781">
                  <c:v>2.526262869650964E-5</c:v>
                </c:pt>
                <c:pt idx="18782">
                  <c:v>2.525629315641709E-5</c:v>
                </c:pt>
                <c:pt idx="18783">
                  <c:v>2.5249924874515269E-5</c:v>
                </c:pt>
                <c:pt idx="18784">
                  <c:v>2.524359661038034E-5</c:v>
                </c:pt>
                <c:pt idx="18785">
                  <c:v>2.5237186491722241E-5</c:v>
                </c:pt>
                <c:pt idx="18786">
                  <c:v>2.523098191886675E-5</c:v>
                </c:pt>
                <c:pt idx="18787">
                  <c:v>2.5224493583664301E-5</c:v>
                </c:pt>
                <c:pt idx="18788">
                  <c:v>2.5218269001925361E-5</c:v>
                </c:pt>
                <c:pt idx="18789">
                  <c:v>2.52119243668858E-5</c:v>
                </c:pt>
                <c:pt idx="18790">
                  <c:v>2.5205288693541661E-5</c:v>
                </c:pt>
                <c:pt idx="18791">
                  <c:v>2.519891859265044E-5</c:v>
                </c:pt>
                <c:pt idx="18792">
                  <c:v>2.519281224522274E-5</c:v>
                </c:pt>
                <c:pt idx="18793">
                  <c:v>2.518654036975931E-5</c:v>
                </c:pt>
                <c:pt idx="18794">
                  <c:v>2.5180022930726409E-5</c:v>
                </c:pt>
                <c:pt idx="18795">
                  <c:v>2.5173705580527891E-5</c:v>
                </c:pt>
                <c:pt idx="18796">
                  <c:v>2.5167259082081731E-5</c:v>
                </c:pt>
                <c:pt idx="18797">
                  <c:v>2.5160989025607709E-5</c:v>
                </c:pt>
                <c:pt idx="18798">
                  <c:v>2.515481173759326E-5</c:v>
                </c:pt>
                <c:pt idx="18799">
                  <c:v>2.5148168788291511E-5</c:v>
                </c:pt>
                <c:pt idx="18800">
                  <c:v>2.5142015147139322E-5</c:v>
                </c:pt>
                <c:pt idx="18801">
                  <c:v>2.5135477699222971E-5</c:v>
                </c:pt>
                <c:pt idx="18802">
                  <c:v>2.5129153073066849E-5</c:v>
                </c:pt>
                <c:pt idx="18803">
                  <c:v>2.5122926672338511E-5</c:v>
                </c:pt>
                <c:pt idx="18804">
                  <c:v>2.5116587494267151E-5</c:v>
                </c:pt>
                <c:pt idx="18805">
                  <c:v>2.5110321075771939E-5</c:v>
                </c:pt>
                <c:pt idx="18806">
                  <c:v>2.5103610823862251E-5</c:v>
                </c:pt>
                <c:pt idx="18807">
                  <c:v>2.509735531930346E-5</c:v>
                </c:pt>
                <c:pt idx="18808">
                  <c:v>2.509110709070228E-5</c:v>
                </c:pt>
                <c:pt idx="18809">
                  <c:v>2.5084675144171339E-5</c:v>
                </c:pt>
                <c:pt idx="18810">
                  <c:v>2.5078397811739709E-5</c:v>
                </c:pt>
                <c:pt idx="18811">
                  <c:v>2.5072007701965049E-5</c:v>
                </c:pt>
                <c:pt idx="18812">
                  <c:v>2.5065584850381128E-5</c:v>
                </c:pt>
                <c:pt idx="18813">
                  <c:v>2.5059393010451458E-5</c:v>
                </c:pt>
                <c:pt idx="18814">
                  <c:v>2.5052935598068871E-5</c:v>
                </c:pt>
                <c:pt idx="18815">
                  <c:v>2.5046692826435901E-5</c:v>
                </c:pt>
                <c:pt idx="18816">
                  <c:v>2.50404355028877E-5</c:v>
                </c:pt>
                <c:pt idx="18817">
                  <c:v>2.503404721210245E-5</c:v>
                </c:pt>
                <c:pt idx="18818">
                  <c:v>2.5027600713656281E-5</c:v>
                </c:pt>
                <c:pt idx="18819">
                  <c:v>2.5021168767125349E-5</c:v>
                </c:pt>
                <c:pt idx="18820">
                  <c:v>2.5014933271449991E-5</c:v>
                </c:pt>
                <c:pt idx="18821">
                  <c:v>2.500862501619849E-5</c:v>
                </c:pt>
                <c:pt idx="18822">
                  <c:v>2.5001962058013308E-5</c:v>
                </c:pt>
                <c:pt idx="18823">
                  <c:v>2.4995762942126021E-5</c:v>
                </c:pt>
                <c:pt idx="18824">
                  <c:v>2.4989531084429469E-5</c:v>
                </c:pt>
                <c:pt idx="18825">
                  <c:v>2.498294270480983E-5</c:v>
                </c:pt>
                <c:pt idx="18826">
                  <c:v>2.497681089153048E-5</c:v>
                </c:pt>
                <c:pt idx="18827">
                  <c:v>2.4970295271486979E-5</c:v>
                </c:pt>
                <c:pt idx="18828">
                  <c:v>2.496419801900629E-5</c:v>
                </c:pt>
                <c:pt idx="18829">
                  <c:v>2.495778062439058E-5</c:v>
                </c:pt>
                <c:pt idx="18830">
                  <c:v>2.495119224477094E-5</c:v>
                </c:pt>
                <c:pt idx="18831">
                  <c:v>2.4945065888459791E-5</c:v>
                </c:pt>
                <c:pt idx="18832">
                  <c:v>2.493866668373812E-5</c:v>
                </c:pt>
                <c:pt idx="18833">
                  <c:v>2.4932318410719741E-5</c:v>
                </c:pt>
                <c:pt idx="18834">
                  <c:v>2.4925931938923899E-5</c:v>
                </c:pt>
                <c:pt idx="18835">
                  <c:v>2.491943996574264E-5</c:v>
                </c:pt>
                <c:pt idx="18836">
                  <c:v>2.491327359166462E-5</c:v>
                </c:pt>
                <c:pt idx="18837">
                  <c:v>2.4906979888328351E-5</c:v>
                </c:pt>
                <c:pt idx="18838">
                  <c:v>2.4900706193875521E-5</c:v>
                </c:pt>
                <c:pt idx="18839">
                  <c:v>2.4894196030800231E-5</c:v>
                </c:pt>
                <c:pt idx="18840">
                  <c:v>2.4887734980438839E-5</c:v>
                </c:pt>
                <c:pt idx="18841">
                  <c:v>2.488132122380193E-5</c:v>
                </c:pt>
                <c:pt idx="18842">
                  <c:v>2.4875203962437809E-5</c:v>
                </c:pt>
                <c:pt idx="18843">
                  <c:v>2.4868810214684341E-5</c:v>
                </c:pt>
                <c:pt idx="18844">
                  <c:v>2.4862400096026249E-5</c:v>
                </c:pt>
                <c:pt idx="18845">
                  <c:v>2.4856090021785349E-5</c:v>
                </c:pt>
                <c:pt idx="18846">
                  <c:v>2.4849761757650409E-5</c:v>
                </c:pt>
                <c:pt idx="18847">
                  <c:v>2.4843502615112811E-5</c:v>
                </c:pt>
                <c:pt idx="18848">
                  <c:v>2.4836825105012391E-5</c:v>
                </c:pt>
                <c:pt idx="18849">
                  <c:v>2.4830780603224412E-5</c:v>
                </c:pt>
                <c:pt idx="18850">
                  <c:v>2.4824068532325331E-5</c:v>
                </c:pt>
                <c:pt idx="18851">
                  <c:v>2.4818000383675098E-5</c:v>
                </c:pt>
                <c:pt idx="18852">
                  <c:v>2.481156661815476E-5</c:v>
                </c:pt>
                <c:pt idx="18853">
                  <c:v>2.4805240173009221E-5</c:v>
                </c:pt>
                <c:pt idx="18854">
                  <c:v>2.4798855520202782E-5</c:v>
                </c:pt>
                <c:pt idx="18855">
                  <c:v>2.4792614567559209E-5</c:v>
                </c:pt>
                <c:pt idx="18856">
                  <c:v>2.4786151698208411E-5</c:v>
                </c:pt>
                <c:pt idx="18857">
                  <c:v>2.4779878003755581E-5</c:v>
                </c:pt>
                <c:pt idx="18858">
                  <c:v>2.4773584300419319E-5</c:v>
                </c:pt>
                <c:pt idx="18859">
                  <c:v>2.4767134163994339E-5</c:v>
                </c:pt>
                <c:pt idx="18860">
                  <c:v>2.4760873202467341E-5</c:v>
                </c:pt>
                <c:pt idx="18861">
                  <c:v>2.4754457626841031E-5</c:v>
                </c:pt>
                <c:pt idx="18862">
                  <c:v>2.4748025680310089E-5</c:v>
                </c:pt>
                <c:pt idx="18863">
                  <c:v>2.4741792003624141E-5</c:v>
                </c:pt>
                <c:pt idx="18864">
                  <c:v>2.473548011039384E-5</c:v>
                </c:pt>
                <c:pt idx="18865">
                  <c:v>2.472891173965763E-5</c:v>
                </c:pt>
                <c:pt idx="18866">
                  <c:v>2.4722710804780949E-5</c:v>
                </c:pt>
                <c:pt idx="18867">
                  <c:v>2.4716140615055341E-5</c:v>
                </c:pt>
                <c:pt idx="18868">
                  <c:v>2.4710045181564059E-5</c:v>
                </c:pt>
                <c:pt idx="18869">
                  <c:v>2.4703645976842381E-5</c:v>
                </c:pt>
                <c:pt idx="18870">
                  <c:v>2.4697199478396211E-5</c:v>
                </c:pt>
                <c:pt idx="18871">
                  <c:v>2.4691034923307601E-5</c:v>
                </c:pt>
                <c:pt idx="18872">
                  <c:v>2.468475395289715E-5</c:v>
                </c:pt>
                <c:pt idx="18873">
                  <c:v>2.4678351110196669E-5</c:v>
                </c:pt>
                <c:pt idx="18874">
                  <c:v>2.4671931896591559E-5</c:v>
                </c:pt>
                <c:pt idx="18875">
                  <c:v>2.4665627279318869E-5</c:v>
                </c:pt>
                <c:pt idx="18876">
                  <c:v>2.4659135306137611E-5</c:v>
                </c:pt>
                <c:pt idx="18877">
                  <c:v>2.465279430907685E-5</c:v>
                </c:pt>
                <c:pt idx="18878">
                  <c:v>2.464648969180416E-5</c:v>
                </c:pt>
                <c:pt idx="18879">
                  <c:v>2.4640035917400379E-5</c:v>
                </c:pt>
                <c:pt idx="18880">
                  <c:v>2.4633864086354151E-5</c:v>
                </c:pt>
                <c:pt idx="18881">
                  <c:v>2.4627484890515919E-5</c:v>
                </c:pt>
                <c:pt idx="18882">
                  <c:v>2.462112752255052E-5</c:v>
                </c:pt>
                <c:pt idx="18883">
                  <c:v>2.4614750145701692E-5</c:v>
                </c:pt>
                <c:pt idx="18884">
                  <c:v>2.4608196326880719E-5</c:v>
                </c:pt>
                <c:pt idx="18885">
                  <c:v>2.4601999029982838E-5</c:v>
                </c:pt>
                <c:pt idx="18886">
                  <c:v>2.459579263813794E-5</c:v>
                </c:pt>
                <c:pt idx="18887">
                  <c:v>2.458954440953676E-5</c:v>
                </c:pt>
                <c:pt idx="18888">
                  <c:v>2.458301059959922E-5</c:v>
                </c:pt>
                <c:pt idx="18889">
                  <c:v>2.457664595567621E-5</c:v>
                </c:pt>
                <c:pt idx="18890">
                  <c:v>2.4570328605477702E-5</c:v>
                </c:pt>
                <c:pt idx="18891">
                  <c:v>2.4563851184211671E-5</c:v>
                </c:pt>
                <c:pt idx="18892">
                  <c:v>2.455762114550453E-5</c:v>
                </c:pt>
                <c:pt idx="18893">
                  <c:v>2.4551332899136469E-5</c:v>
                </c:pt>
                <c:pt idx="18894">
                  <c:v>2.4544793632230721E-5</c:v>
                </c:pt>
                <c:pt idx="18895">
                  <c:v>2.4538794605177831E-5</c:v>
                </c:pt>
                <c:pt idx="18896">
                  <c:v>2.453205524943769E-5</c:v>
                </c:pt>
                <c:pt idx="18897">
                  <c:v>2.4525998014723879E-5</c:v>
                </c:pt>
                <c:pt idx="18898">
                  <c:v>2.451961881888565E-5</c:v>
                </c:pt>
                <c:pt idx="18899">
                  <c:v>2.4513232347089801E-5</c:v>
                </c:pt>
                <c:pt idx="18900">
                  <c:v>2.450677675369661E-5</c:v>
                </c:pt>
                <c:pt idx="18901">
                  <c:v>2.4500490326317959E-5</c:v>
                </c:pt>
                <c:pt idx="18902">
                  <c:v>2.4494103854522109E-5</c:v>
                </c:pt>
                <c:pt idx="18903">
                  <c:v>2.4487930204486471E-5</c:v>
                </c:pt>
                <c:pt idx="18904">
                  <c:v>2.4481600121362131E-5</c:v>
                </c:pt>
                <c:pt idx="18905">
                  <c:v>2.4475219106534499E-5</c:v>
                </c:pt>
                <c:pt idx="18906">
                  <c:v>2.446874714223668E-5</c:v>
                </c:pt>
                <c:pt idx="18907">
                  <c:v>2.446264079480898E-5</c:v>
                </c:pt>
                <c:pt idx="18908">
                  <c:v>2.4456210667267438E-5</c:v>
                </c:pt>
                <c:pt idx="18909">
                  <c:v>2.4449769625789489E-5</c:v>
                </c:pt>
                <c:pt idx="18910">
                  <c:v>2.4443419533781711E-5</c:v>
                </c:pt>
                <c:pt idx="18911">
                  <c:v>2.4437171305180531E-5</c:v>
                </c:pt>
                <c:pt idx="18912">
                  <c:v>2.4430757548543621E-5</c:v>
                </c:pt>
                <c:pt idx="18913">
                  <c:v>2.4424318326055069E-5</c:v>
                </c:pt>
                <c:pt idx="18914">
                  <c:v>2.4417899112449959E-5</c:v>
                </c:pt>
                <c:pt idx="18915">
                  <c:v>2.4411654521827589E-5</c:v>
                </c:pt>
                <c:pt idx="18916">
                  <c:v>2.440538628434297E-5</c:v>
                </c:pt>
                <c:pt idx="18917">
                  <c:v>2.4399063477176242E-5</c:v>
                </c:pt>
                <c:pt idx="18918">
                  <c:v>2.4392616978730078E-5</c:v>
                </c:pt>
                <c:pt idx="18919">
                  <c:v>2.4386255972785879E-5</c:v>
                </c:pt>
                <c:pt idx="18920">
                  <c:v>2.438007868477143E-5</c:v>
                </c:pt>
                <c:pt idx="18921">
                  <c:v>2.4373728592763651E-5</c:v>
                </c:pt>
                <c:pt idx="18922">
                  <c:v>2.436715294606984E-5</c:v>
                </c:pt>
                <c:pt idx="18923">
                  <c:v>2.4361024770769291E-5</c:v>
                </c:pt>
                <c:pt idx="18924">
                  <c:v>2.4354678316740319E-5</c:v>
                </c:pt>
                <c:pt idx="18925">
                  <c:v>2.434829730191268E-5</c:v>
                </c:pt>
                <c:pt idx="18926">
                  <c:v>2.434207635815255E-5</c:v>
                </c:pt>
                <c:pt idx="18927">
                  <c:v>2.4335689886356701E-5</c:v>
                </c:pt>
                <c:pt idx="18928">
                  <c:v>2.432929068163503E-5</c:v>
                </c:pt>
                <c:pt idx="18929">
                  <c:v>2.4322725948877629E-5</c:v>
                </c:pt>
                <c:pt idx="18930">
                  <c:v>2.4316565031767819E-5</c:v>
                </c:pt>
                <c:pt idx="18931">
                  <c:v>2.4310218577738851E-5</c:v>
                </c:pt>
                <c:pt idx="18932">
                  <c:v>2.4303772079292681E-5</c:v>
                </c:pt>
                <c:pt idx="18933">
                  <c:v>2.4297609343193471E-5</c:v>
                </c:pt>
                <c:pt idx="18934">
                  <c:v>2.4291191948577762E-5</c:v>
                </c:pt>
                <c:pt idx="18935">
                  <c:v>2.42849000642309E-5</c:v>
                </c:pt>
                <c:pt idx="18936">
                  <c:v>2.427851359243505E-5</c:v>
                </c:pt>
                <c:pt idx="18937">
                  <c:v>2.4272414520964961E-5</c:v>
                </c:pt>
                <c:pt idx="18938">
                  <c:v>2.4265904357889671E-5</c:v>
                </c:pt>
                <c:pt idx="18939">
                  <c:v>2.4259659767267291E-5</c:v>
                </c:pt>
                <c:pt idx="18940">
                  <c:v>2.4253309675259519E-5</c:v>
                </c:pt>
                <c:pt idx="18941">
                  <c:v>2.4246863176813349E-5</c:v>
                </c:pt>
                <c:pt idx="18942">
                  <c:v>2.4240609491243958E-5</c:v>
                </c:pt>
                <c:pt idx="18943">
                  <c:v>2.423423029540572E-5</c:v>
                </c:pt>
                <c:pt idx="18944">
                  <c:v>2.4227718313341029E-5</c:v>
                </c:pt>
                <c:pt idx="18945">
                  <c:v>2.422168290650006E-5</c:v>
                </c:pt>
                <c:pt idx="18946">
                  <c:v>2.421497811155859E-5</c:v>
                </c:pt>
                <c:pt idx="18947">
                  <c:v>2.4208906324929561E-5</c:v>
                </c:pt>
                <c:pt idx="18948">
                  <c:v>2.4202568965847601E-5</c:v>
                </c:pt>
                <c:pt idx="18949">
                  <c:v>2.4196302547352389E-5</c:v>
                </c:pt>
                <c:pt idx="18950">
                  <c:v>2.4189856048906219E-5</c:v>
                </c:pt>
                <c:pt idx="18951">
                  <c:v>2.418350777588785E-5</c:v>
                </c:pt>
                <c:pt idx="18952">
                  <c:v>2.417723226244561E-5</c:v>
                </c:pt>
                <c:pt idx="18953">
                  <c:v>2.4170785763999451E-5</c:v>
                </c:pt>
                <c:pt idx="18954">
                  <c:v>2.416444658592809E-5</c:v>
                </c:pt>
                <c:pt idx="18955">
                  <c:v>2.4158191081369299E-5</c:v>
                </c:pt>
                <c:pt idx="18956">
                  <c:v>2.4151955585693941E-5</c:v>
                </c:pt>
                <c:pt idx="18957">
                  <c:v>2.41456764342729E-5</c:v>
                </c:pt>
                <c:pt idx="18958">
                  <c:v>2.4139037122949961E-5</c:v>
                </c:pt>
                <c:pt idx="18959">
                  <c:v>2.413283255009446E-5</c:v>
                </c:pt>
                <c:pt idx="18960">
                  <c:v>2.4126768039423041E-5</c:v>
                </c:pt>
                <c:pt idx="18961">
                  <c:v>2.412017238384578E-5</c:v>
                </c:pt>
                <c:pt idx="18962">
                  <c:v>2.4114040570566431E-5</c:v>
                </c:pt>
                <c:pt idx="18963">
                  <c:v>2.4107432182063349E-5</c:v>
                </c:pt>
                <c:pt idx="18964">
                  <c:v>2.410116758255754E-5</c:v>
                </c:pt>
                <c:pt idx="18965">
                  <c:v>2.409489388810471E-5</c:v>
                </c:pt>
                <c:pt idx="18966">
                  <c:v>2.408849650237244E-5</c:v>
                </c:pt>
                <c:pt idx="18967">
                  <c:v>2.4082095478661358E-5</c:v>
                </c:pt>
                <c:pt idx="18968">
                  <c:v>2.4075927285593931E-5</c:v>
                </c:pt>
                <c:pt idx="18969">
                  <c:v>2.4069599021458998E-5</c:v>
                </c:pt>
                <c:pt idx="18970">
                  <c:v>2.406327985227108E-5</c:v>
                </c:pt>
                <c:pt idx="18971">
                  <c:v>2.405683153483551E-5</c:v>
                </c:pt>
                <c:pt idx="18972">
                  <c:v>2.4050636056927029E-5</c:v>
                </c:pt>
                <c:pt idx="18973">
                  <c:v>2.4044329620664939E-5</c:v>
                </c:pt>
                <c:pt idx="18974">
                  <c:v>2.4037835828494281E-5</c:v>
                </c:pt>
                <c:pt idx="18975">
                  <c:v>2.4031305656535551E-5</c:v>
                </c:pt>
                <c:pt idx="18976">
                  <c:v>2.40252775256522E-5</c:v>
                </c:pt>
                <c:pt idx="18977">
                  <c:v>2.401877645752393E-5</c:v>
                </c:pt>
                <c:pt idx="18978">
                  <c:v>2.401269557594787E-5</c:v>
                </c:pt>
                <c:pt idx="18979">
                  <c:v>2.400627454335336E-5</c:v>
                </c:pt>
                <c:pt idx="18980">
                  <c:v>2.399982622591779E-5</c:v>
                </c:pt>
                <c:pt idx="18981">
                  <c:v>2.3993570721358989E-5</c:v>
                </c:pt>
                <c:pt idx="18982">
                  <c:v>2.3987298845895569E-5</c:v>
                </c:pt>
                <c:pt idx="18983">
                  <c:v>2.39810597122414E-5</c:v>
                </c:pt>
                <c:pt idx="18984">
                  <c:v>2.39746968873078E-5</c:v>
                </c:pt>
                <c:pt idx="18985">
                  <c:v>2.39683886320563E-5</c:v>
                </c:pt>
                <c:pt idx="18986">
                  <c:v>2.396202944510151E-5</c:v>
                </c:pt>
                <c:pt idx="18987">
                  <c:v>2.3955486540216949E-5</c:v>
                </c:pt>
                <c:pt idx="18988">
                  <c:v>2.3949522073962729E-5</c:v>
                </c:pt>
                <c:pt idx="18989">
                  <c:v>2.3943019186845049E-5</c:v>
                </c:pt>
                <c:pt idx="18990">
                  <c:v>2.3936765501275659E-5</c:v>
                </c:pt>
                <c:pt idx="18991">
                  <c:v>2.3930348106659949E-5</c:v>
                </c:pt>
                <c:pt idx="18992">
                  <c:v>2.3924259949126281E-5</c:v>
                </c:pt>
                <c:pt idx="18993">
                  <c:v>2.3917709768284109E-5</c:v>
                </c:pt>
                <c:pt idx="18994">
                  <c:v>2.3911477910587561E-5</c:v>
                </c:pt>
                <c:pt idx="18995">
                  <c:v>2.3905178750283081E-5</c:v>
                </c:pt>
                <c:pt idx="18996">
                  <c:v>2.3898877770989199E-5</c:v>
                </c:pt>
                <c:pt idx="18997">
                  <c:v>2.3892456738394688E-5</c:v>
                </c:pt>
                <c:pt idx="18998">
                  <c:v>2.388627945038024E-5</c:v>
                </c:pt>
                <c:pt idx="18999">
                  <c:v>2.387982749496587E-5</c:v>
                </c:pt>
                <c:pt idx="19000">
                  <c:v>2.3873561076470651E-5</c:v>
                </c:pt>
                <c:pt idx="19001">
                  <c:v>2.3867143681854941E-5</c:v>
                </c:pt>
                <c:pt idx="19002">
                  <c:v>2.3860673536546528E-5</c:v>
                </c:pt>
                <c:pt idx="19003">
                  <c:v>2.3854592654970471E-5</c:v>
                </c:pt>
                <c:pt idx="19004">
                  <c:v>2.3848260752856731E-5</c:v>
                </c:pt>
                <c:pt idx="19005">
                  <c:v>2.3841903384891339E-5</c:v>
                </c:pt>
                <c:pt idx="19006">
                  <c:v>2.3835684260120619E-5</c:v>
                </c:pt>
                <c:pt idx="19007">
                  <c:v>2.3829210476833399E-5</c:v>
                </c:pt>
                <c:pt idx="19008">
                  <c:v>2.3823240553610962E-5</c:v>
                </c:pt>
                <c:pt idx="19009">
                  <c:v>2.3816595785319809E-5</c:v>
                </c:pt>
                <c:pt idx="19010">
                  <c:v>2.381030208198354E-5</c:v>
                </c:pt>
                <c:pt idx="19011">
                  <c:v>2.380425394221675E-5</c:v>
                </c:pt>
                <c:pt idx="19012">
                  <c:v>2.3797567337169309E-5</c:v>
                </c:pt>
                <c:pt idx="19013">
                  <c:v>2.3791377316229049E-5</c:v>
                </c:pt>
                <c:pt idx="19014">
                  <c:v>2.3785099983797409E-5</c:v>
                </c:pt>
                <c:pt idx="19015">
                  <c:v>2.377880628046114E-5</c:v>
                </c:pt>
                <c:pt idx="19016">
                  <c:v>2.3772377971909009E-5</c:v>
                </c:pt>
                <c:pt idx="19017">
                  <c:v>2.376608244958334E-5</c:v>
                </c:pt>
                <c:pt idx="19018">
                  <c:v>2.3759619580232542E-5</c:v>
                </c:pt>
                <c:pt idx="19019">
                  <c:v>2.3753775167278949E-5</c:v>
                </c:pt>
                <c:pt idx="19020">
                  <c:v>2.374722134845797E-5</c:v>
                </c:pt>
                <c:pt idx="19021">
                  <c:v>2.3740934921079319E-5</c:v>
                </c:pt>
                <c:pt idx="19022">
                  <c:v>2.373475581407547E-5</c:v>
                </c:pt>
                <c:pt idx="19023">
                  <c:v>2.3728323867544528E-5</c:v>
                </c:pt>
                <c:pt idx="19024">
                  <c:v>2.3721991965430789E-5</c:v>
                </c:pt>
                <c:pt idx="19025">
                  <c:v>2.3715607312624339E-5</c:v>
                </c:pt>
                <c:pt idx="19026">
                  <c:v>2.3709295419394039E-5</c:v>
                </c:pt>
                <c:pt idx="19027">
                  <c:v>2.3703081751591529E-5</c:v>
                </c:pt>
                <c:pt idx="19028">
                  <c:v>2.3696848074905571E-5</c:v>
                </c:pt>
                <c:pt idx="19029">
                  <c:v>2.3690425223321651E-5</c:v>
                </c:pt>
                <c:pt idx="19030">
                  <c:v>2.3684126063017171E-5</c:v>
                </c:pt>
                <c:pt idx="19031">
                  <c:v>2.3677976059843789E-5</c:v>
                </c:pt>
                <c:pt idx="19032">
                  <c:v>2.3671347662457262E-5</c:v>
                </c:pt>
                <c:pt idx="19033">
                  <c:v>2.366511580476072E-5</c:v>
                </c:pt>
                <c:pt idx="19034">
                  <c:v>2.3658902136958201E-5</c:v>
                </c:pt>
                <c:pt idx="19035">
                  <c:v>2.3652426534681581E-5</c:v>
                </c:pt>
                <c:pt idx="19036">
                  <c:v>2.3646267436561171E-5</c:v>
                </c:pt>
                <c:pt idx="19037">
                  <c:v>2.3639910068595779E-5</c:v>
                </c:pt>
                <c:pt idx="19038">
                  <c:v>2.3633550881640989E-5</c:v>
                </c:pt>
                <c:pt idx="19039">
                  <c:v>2.3627240807400088E-5</c:v>
                </c:pt>
                <c:pt idx="19040">
                  <c:v>2.3620996216777709E-5</c:v>
                </c:pt>
                <c:pt idx="19041">
                  <c:v>2.36147334362613E-5</c:v>
                </c:pt>
                <c:pt idx="19042">
                  <c:v>2.3608416086062789E-5</c:v>
                </c:pt>
                <c:pt idx="19043">
                  <c:v>2.360240250709467E-5</c:v>
                </c:pt>
                <c:pt idx="19044">
                  <c:v>2.3595712264068421E-5</c:v>
                </c:pt>
                <c:pt idx="19045">
                  <c:v>2.358942037972156E-5</c:v>
                </c:pt>
                <c:pt idx="19046">
                  <c:v>2.3583190341014418E-5</c:v>
                </c:pt>
                <c:pt idx="19047">
                  <c:v>2.3576940293423831E-5</c:v>
                </c:pt>
                <c:pt idx="19048">
                  <c:v>2.3570728444610719E-5</c:v>
                </c:pt>
                <c:pt idx="19049">
                  <c:v>2.3564252842334099E-5</c:v>
                </c:pt>
                <c:pt idx="19050">
                  <c:v>2.3558051907457411E-5</c:v>
                </c:pt>
                <c:pt idx="19051">
                  <c:v>2.3552034690510482E-5</c:v>
                </c:pt>
                <c:pt idx="19052">
                  <c:v>2.3545282601844519E-5</c:v>
                </c:pt>
                <c:pt idx="19053">
                  <c:v>2.3539336325484331E-5</c:v>
                </c:pt>
                <c:pt idx="19054">
                  <c:v>2.3532831619377251E-5</c:v>
                </c:pt>
                <c:pt idx="19055">
                  <c:v>2.3526328732259572E-5</c:v>
                </c:pt>
                <c:pt idx="19056">
                  <c:v>2.3520216927863661E-5</c:v>
                </c:pt>
                <c:pt idx="19057">
                  <c:v>2.3514057829743251E-5</c:v>
                </c:pt>
                <c:pt idx="19058">
                  <c:v>2.350773866055533E-5</c:v>
                </c:pt>
                <c:pt idx="19059">
                  <c:v>2.3501372197642919E-5</c:v>
                </c:pt>
                <c:pt idx="19060">
                  <c:v>2.3494983906857669E-5</c:v>
                </c:pt>
                <c:pt idx="19061">
                  <c:v>2.3488790247938599E-5</c:v>
                </c:pt>
                <c:pt idx="19062">
                  <c:v>2.3482389224227521E-5</c:v>
                </c:pt>
                <c:pt idx="19063">
                  <c:v>2.3476210117223669E-5</c:v>
                </c:pt>
                <c:pt idx="19064">
                  <c:v>2.346994187973905E-5</c:v>
                </c:pt>
                <c:pt idx="19065">
                  <c:v>2.346343353565317E-5</c:v>
                </c:pt>
                <c:pt idx="19066">
                  <c:v>2.3457369024981741E-5</c:v>
                </c:pt>
                <c:pt idx="19067">
                  <c:v>2.3451037122868001E-5</c:v>
                </c:pt>
                <c:pt idx="19068">
                  <c:v>2.344477252336219E-5</c:v>
                </c:pt>
                <c:pt idx="19069">
                  <c:v>2.3438422431354411E-5</c:v>
                </c:pt>
                <c:pt idx="19070">
                  <c:v>2.3432097805198279E-5</c:v>
                </c:pt>
                <c:pt idx="19071">
                  <c:v>2.3425925974152051E-5</c:v>
                </c:pt>
                <c:pt idx="19072">
                  <c:v>2.341967228858266E-5</c:v>
                </c:pt>
                <c:pt idx="19073">
                  <c:v>2.3413131202687509E-5</c:v>
                </c:pt>
                <c:pt idx="19074">
                  <c:v>2.3407123080687601E-5</c:v>
                </c:pt>
                <c:pt idx="19075">
                  <c:v>2.3400718418997709E-5</c:v>
                </c:pt>
                <c:pt idx="19076">
                  <c:v>2.3394442905555479E-5</c:v>
                </c:pt>
                <c:pt idx="19077">
                  <c:v>2.3388249246636409E-5</c:v>
                </c:pt>
                <c:pt idx="19078">
                  <c:v>2.338184094696771E-5</c:v>
                </c:pt>
                <c:pt idx="19079">
                  <c:v>2.3375372620648701E-5</c:v>
                </c:pt>
                <c:pt idx="19080">
                  <c:v>2.3368935217149559E-5</c:v>
                </c:pt>
                <c:pt idx="19081">
                  <c:v>2.3362799765891399E-5</c:v>
                </c:pt>
                <c:pt idx="19082">
                  <c:v>2.335656427021604E-5</c:v>
                </c:pt>
                <c:pt idx="19083">
                  <c:v>2.3350243282038718E-5</c:v>
                </c:pt>
                <c:pt idx="19084">
                  <c:v>2.3344100554822941E-5</c:v>
                </c:pt>
                <c:pt idx="19085">
                  <c:v>2.3337910533882681E-5</c:v>
                </c:pt>
                <c:pt idx="19086">
                  <c:v>2.3331564079853709E-5</c:v>
                </c:pt>
                <c:pt idx="19087">
                  <c:v>2.3325215806835331E-5</c:v>
                </c:pt>
                <c:pt idx="19088">
                  <c:v>2.331875475647394E-5</c:v>
                </c:pt>
                <c:pt idx="19089">
                  <c:v>2.331254108867142E-5</c:v>
                </c:pt>
                <c:pt idx="19090">
                  <c:v>2.330634742975235E-5</c:v>
                </c:pt>
                <c:pt idx="19091">
                  <c:v>2.329999006178696E-5</c:v>
                </c:pt>
                <c:pt idx="19092">
                  <c:v>2.3293809135793712E-5</c:v>
                </c:pt>
                <c:pt idx="19093">
                  <c:v>2.328746450075414E-5</c:v>
                </c:pt>
                <c:pt idx="19094">
                  <c:v>2.3281350877368819E-5</c:v>
                </c:pt>
                <c:pt idx="19095">
                  <c:v>2.3274915292859081E-5</c:v>
                </c:pt>
                <c:pt idx="19096">
                  <c:v>2.3268527002073821E-5</c:v>
                </c:pt>
                <c:pt idx="19097">
                  <c:v>2.326250069017988E-5</c:v>
                </c:pt>
                <c:pt idx="19098">
                  <c:v>2.3256226995727051E-5</c:v>
                </c:pt>
                <c:pt idx="19099">
                  <c:v>2.324991692148615E-5</c:v>
                </c:pt>
                <c:pt idx="19100">
                  <c:v>2.3243645046022721E-5</c:v>
                </c:pt>
                <c:pt idx="19101">
                  <c:v>2.323710577911697E-5</c:v>
                </c:pt>
                <c:pt idx="19102">
                  <c:v>2.3231050363392569E-5</c:v>
                </c:pt>
                <c:pt idx="19103">
                  <c:v>2.32248075917596E-5</c:v>
                </c:pt>
                <c:pt idx="19104">
                  <c:v>2.321864849363919E-5</c:v>
                </c:pt>
                <c:pt idx="19105">
                  <c:v>2.3212216547108259E-5</c:v>
                </c:pt>
                <c:pt idx="19106">
                  <c:v>2.320595376659185E-5</c:v>
                </c:pt>
                <c:pt idx="19107">
                  <c:v>2.3199841962195929E-5</c:v>
                </c:pt>
                <c:pt idx="19108">
                  <c:v>2.3193289962364361E-5</c:v>
                </c:pt>
                <c:pt idx="19109">
                  <c:v>2.3187170882010829E-5</c:v>
                </c:pt>
                <c:pt idx="19110">
                  <c:v>2.3180744392448102E-5</c:v>
                </c:pt>
                <c:pt idx="19111">
                  <c:v>2.3174674424808469E-5</c:v>
                </c:pt>
                <c:pt idx="19112">
                  <c:v>2.316834979865234E-5</c:v>
                </c:pt>
                <c:pt idx="19113">
                  <c:v>2.3162026991485621E-5</c:v>
                </c:pt>
                <c:pt idx="19114">
                  <c:v>2.315585516043939E-5</c:v>
                </c:pt>
                <c:pt idx="19115">
                  <c:v>2.3149556000134911E-5</c:v>
                </c:pt>
                <c:pt idx="19116">
                  <c:v>2.314315679541323E-5</c:v>
                </c:pt>
                <c:pt idx="19117">
                  <c:v>2.3136984964366999E-5</c:v>
                </c:pt>
                <c:pt idx="19118">
                  <c:v>2.3130676709115509E-5</c:v>
                </c:pt>
                <c:pt idx="19119">
                  <c:v>2.3124461222323589E-5</c:v>
                </c:pt>
                <c:pt idx="19120">
                  <c:v>2.3117954697227109E-5</c:v>
                </c:pt>
                <c:pt idx="19121">
                  <c:v>2.3112012058845721E-5</c:v>
                </c:pt>
                <c:pt idx="19122">
                  <c:v>2.3105802029022019E-5</c:v>
                </c:pt>
                <c:pt idx="19123">
                  <c:v>2.3099379177438099E-5</c:v>
                </c:pt>
                <c:pt idx="19124">
                  <c:v>2.3093023628462109E-5</c:v>
                </c:pt>
                <c:pt idx="19125">
                  <c:v>2.3086880901246332E-5</c:v>
                </c:pt>
                <c:pt idx="19126">
                  <c:v>2.3080632672645152E-5</c:v>
                </c:pt>
                <c:pt idx="19127">
                  <c:v>2.307425347680692E-5</c:v>
                </c:pt>
                <c:pt idx="19128">
                  <c:v>2.3068192604114302E-5</c:v>
                </c:pt>
                <c:pt idx="19129">
                  <c:v>2.3061656975187361E-5</c:v>
                </c:pt>
                <c:pt idx="19130">
                  <c:v>2.3055603378452361E-5</c:v>
                </c:pt>
                <c:pt idx="19131">
                  <c:v>2.3049167793942619E-5</c:v>
                </c:pt>
                <c:pt idx="19132">
                  <c:v>2.304299050592817E-5</c:v>
                </c:pt>
                <c:pt idx="19133">
                  <c:v>2.303682595083956E-5</c:v>
                </c:pt>
                <c:pt idx="19134">
                  <c:v>2.3030388547340411E-5</c:v>
                </c:pt>
                <c:pt idx="19135">
                  <c:v>2.3024262191029269E-5</c:v>
                </c:pt>
                <c:pt idx="19136">
                  <c:v>2.3017921193968501E-5</c:v>
                </c:pt>
                <c:pt idx="19137">
                  <c:v>2.301177482877392E-5</c:v>
                </c:pt>
                <c:pt idx="19138">
                  <c:v>2.300535743415821E-5</c:v>
                </c:pt>
                <c:pt idx="19139">
                  <c:v>2.299922016391065E-5</c:v>
                </c:pt>
                <c:pt idx="19140">
                  <c:v>2.2993041056906801E-5</c:v>
                </c:pt>
                <c:pt idx="19141">
                  <c:v>2.298675462952815E-5</c:v>
                </c:pt>
                <c:pt idx="19142">
                  <c:v>2.2980488211032931E-5</c:v>
                </c:pt>
                <c:pt idx="19143">
                  <c:v>2.2974185412749651E-5</c:v>
                </c:pt>
                <c:pt idx="19144">
                  <c:v>2.2967802578932609E-5</c:v>
                </c:pt>
                <c:pt idx="19145">
                  <c:v>2.2961832655710172E-5</c:v>
                </c:pt>
                <c:pt idx="19146">
                  <c:v>2.295536796736997E-5</c:v>
                </c:pt>
                <c:pt idx="19147">
                  <c:v>2.294918158440851E-5</c:v>
                </c:pt>
                <c:pt idx="19148">
                  <c:v>2.2943053409107961E-5</c:v>
                </c:pt>
                <c:pt idx="19149">
                  <c:v>2.2936819732422009E-5</c:v>
                </c:pt>
                <c:pt idx="19150">
                  <c:v>2.2930535124032762E-5</c:v>
                </c:pt>
                <c:pt idx="19151">
                  <c:v>2.2924223230802451E-5</c:v>
                </c:pt>
                <c:pt idx="19152">
                  <c:v>2.2917962269275449E-5</c:v>
                </c:pt>
                <c:pt idx="19153">
                  <c:v>2.291163764311932E-5</c:v>
                </c:pt>
                <c:pt idx="19154">
                  <c:v>2.290561678819358E-5</c:v>
                </c:pt>
                <c:pt idx="19155">
                  <c:v>2.2899315808899701E-5</c:v>
                </c:pt>
                <c:pt idx="19156">
                  <c:v>2.2893134882906448E-5</c:v>
                </c:pt>
                <c:pt idx="19157">
                  <c:v>2.288666837557685E-5</c:v>
                </c:pt>
                <c:pt idx="19158">
                  <c:v>2.2880522010382261E-5</c:v>
                </c:pt>
                <c:pt idx="19159">
                  <c:v>2.2874311980558559E-5</c:v>
                </c:pt>
                <c:pt idx="19160">
                  <c:v>2.2867856387165378E-5</c:v>
                </c:pt>
                <c:pt idx="19161">
                  <c:v>2.2861828256282021E-5</c:v>
                </c:pt>
                <c:pt idx="19162">
                  <c:v>2.285554182890337E-5</c:v>
                </c:pt>
                <c:pt idx="19163">
                  <c:v>2.2849304514238611E-5</c:v>
                </c:pt>
                <c:pt idx="19164">
                  <c:v>2.284307993249968E-5</c:v>
                </c:pt>
                <c:pt idx="19165">
                  <c:v>2.2836704374640249E-5</c:v>
                </c:pt>
                <c:pt idx="19166">
                  <c:v>2.283060894114897E-5</c:v>
                </c:pt>
                <c:pt idx="19167">
                  <c:v>2.2824653569841761E-5</c:v>
                </c:pt>
                <c:pt idx="19168">
                  <c:v>2.2818183424533341E-5</c:v>
                </c:pt>
                <c:pt idx="19169">
                  <c:v>2.2811909730080519E-5</c:v>
                </c:pt>
                <c:pt idx="19170">
                  <c:v>2.2805770640843551E-5</c:v>
                </c:pt>
                <c:pt idx="19171">
                  <c:v>2.279948421346489E-5</c:v>
                </c:pt>
                <c:pt idx="19172">
                  <c:v>2.2793308744439859E-5</c:v>
                </c:pt>
                <c:pt idx="19173">
                  <c:v>2.2786995032220151E-5</c:v>
                </c:pt>
                <c:pt idx="19174">
                  <c:v>2.2780846848036159E-5</c:v>
                </c:pt>
                <c:pt idx="19175">
                  <c:v>2.2774644094170071E-5</c:v>
                </c:pt>
                <c:pt idx="19176">
                  <c:v>2.2768324924982149E-5</c:v>
                </c:pt>
                <c:pt idx="19177">
                  <c:v>2.2762156731914729E-5</c:v>
                </c:pt>
                <c:pt idx="19178">
                  <c:v>2.275577753607649E-5</c:v>
                </c:pt>
                <c:pt idx="19179">
                  <c:v>2.274955295433756E-5</c:v>
                </c:pt>
                <c:pt idx="19180">
                  <c:v>2.2743319277651611E-5</c:v>
                </c:pt>
                <c:pt idx="19181">
                  <c:v>2.2737045583198778E-5</c:v>
                </c:pt>
                <c:pt idx="19182">
                  <c:v>2.273092832183465E-5</c:v>
                </c:pt>
                <c:pt idx="19183">
                  <c:v>2.2724749214830808E-5</c:v>
                </c:pt>
                <c:pt idx="19184">
                  <c:v>2.2718448235536929E-5</c:v>
                </c:pt>
                <c:pt idx="19185">
                  <c:v>2.271214907523245E-5</c:v>
                </c:pt>
                <c:pt idx="19186">
                  <c:v>2.270582263008691E-5</c:v>
                </c:pt>
                <c:pt idx="19187">
                  <c:v>2.269979995617177E-5</c:v>
                </c:pt>
                <c:pt idx="19188">
                  <c:v>2.2693546270602379E-5</c:v>
                </c:pt>
                <c:pt idx="19189">
                  <c:v>2.2687487216899171E-5</c:v>
                </c:pt>
                <c:pt idx="19190">
                  <c:v>2.2681133486912589E-5</c:v>
                </c:pt>
                <c:pt idx="19191">
                  <c:v>2.2675019863527272E-5</c:v>
                </c:pt>
                <c:pt idx="19192">
                  <c:v>2.266864612465724E-5</c:v>
                </c:pt>
                <c:pt idx="19193">
                  <c:v>2.2662412447971288E-5</c:v>
                </c:pt>
                <c:pt idx="19194">
                  <c:v>2.2656171495327729E-5</c:v>
                </c:pt>
                <c:pt idx="19195">
                  <c:v>2.2649848688161001E-5</c:v>
                </c:pt>
                <c:pt idx="19196">
                  <c:v>2.2643831471214071E-5</c:v>
                </c:pt>
                <c:pt idx="19197">
                  <c:v>2.263765782117844E-5</c:v>
                </c:pt>
                <c:pt idx="19198">
                  <c:v>2.2631564206676561E-5</c:v>
                </c:pt>
                <c:pt idx="19199">
                  <c:v>2.26249685510993E-5</c:v>
                </c:pt>
                <c:pt idx="19200">
                  <c:v>2.261874942632858E-5</c:v>
                </c:pt>
                <c:pt idx="19201">
                  <c:v>2.261275221826509E-5</c:v>
                </c:pt>
                <c:pt idx="19202">
                  <c:v>2.2606403945246711E-5</c:v>
                </c:pt>
                <c:pt idx="19203">
                  <c:v>2.2600099327974021E-5</c:v>
                </c:pt>
                <c:pt idx="19204">
                  <c:v>2.2594089386984709E-5</c:v>
                </c:pt>
                <c:pt idx="19205">
                  <c:v>2.2587950297747739E-5</c:v>
                </c:pt>
                <c:pt idx="19206">
                  <c:v>2.2581725716008801E-5</c:v>
                </c:pt>
                <c:pt idx="19207">
                  <c:v>2.257532105431892E-5</c:v>
                </c:pt>
                <c:pt idx="19208">
                  <c:v>2.2569180146092549E-5</c:v>
                </c:pt>
                <c:pt idx="19209">
                  <c:v>2.256294283142779E-5</c:v>
                </c:pt>
                <c:pt idx="19210">
                  <c:v>2.2556854673894119E-5</c:v>
                </c:pt>
                <c:pt idx="19211">
                  <c:v>2.2550599169335331E-5</c:v>
                </c:pt>
                <c:pt idx="19212">
                  <c:v>2.2544430976267901E-5</c:v>
                </c:pt>
                <c:pt idx="19213">
                  <c:v>2.2538017219631001E-5</c:v>
                </c:pt>
                <c:pt idx="19214">
                  <c:v>2.2532027287525121E-5</c:v>
                </c:pt>
                <c:pt idx="19215">
                  <c:v>2.252588456030935E-5</c:v>
                </c:pt>
                <c:pt idx="19216">
                  <c:v>2.2519359845318832E-5</c:v>
                </c:pt>
                <c:pt idx="19217">
                  <c:v>2.251335718028713E-5</c:v>
                </c:pt>
                <c:pt idx="19218">
                  <c:v>2.2507130779558789E-5</c:v>
                </c:pt>
                <c:pt idx="19219">
                  <c:v>2.2500960767501969E-5</c:v>
                </c:pt>
                <c:pt idx="19220">
                  <c:v>2.2494745280710049E-5</c:v>
                </c:pt>
                <c:pt idx="19221">
                  <c:v>2.2488529793918129E-5</c:v>
                </c:pt>
                <c:pt idx="19222">
                  <c:v>2.248240161861759E-5</c:v>
                </c:pt>
                <c:pt idx="19223">
                  <c:v>2.2476106096291911E-5</c:v>
                </c:pt>
                <c:pt idx="19224">
                  <c:v>2.247016163892113E-5</c:v>
                </c:pt>
                <c:pt idx="19225">
                  <c:v>2.2463726054411381E-5</c:v>
                </c:pt>
                <c:pt idx="19226">
                  <c:v>2.245772338937968E-5</c:v>
                </c:pt>
                <c:pt idx="19227">
                  <c:v>2.2451458789873872E-5</c:v>
                </c:pt>
                <c:pt idx="19228">
                  <c:v>2.2445383365266028E-5</c:v>
                </c:pt>
                <c:pt idx="19229">
                  <c:v>2.243894959974568E-5</c:v>
                </c:pt>
                <c:pt idx="19230">
                  <c:v>2.2432863261201419E-5</c:v>
                </c:pt>
                <c:pt idx="19231">
                  <c:v>2.2426587747759189E-5</c:v>
                </c:pt>
                <c:pt idx="19232">
                  <c:v>2.242060509161092E-5</c:v>
                </c:pt>
                <c:pt idx="19233">
                  <c:v>2.2414202248910439E-5</c:v>
                </c:pt>
                <c:pt idx="19234">
                  <c:v>2.2408034055843021E-5</c:v>
                </c:pt>
                <c:pt idx="19235">
                  <c:v>2.2401960450224578E-5</c:v>
                </c:pt>
                <c:pt idx="19236">
                  <c:v>2.2395714040612799E-5</c:v>
                </c:pt>
                <c:pt idx="19237">
                  <c:v>2.2389471268979829E-5</c:v>
                </c:pt>
                <c:pt idx="19238">
                  <c:v>2.2383352188626301E-5</c:v>
                </c:pt>
                <c:pt idx="19239">
                  <c:v>2.2377214918378741E-5</c:v>
                </c:pt>
                <c:pt idx="19240">
                  <c:v>2.237093212897889E-5</c:v>
                </c:pt>
                <c:pt idx="19241">
                  <c:v>2.2364803953678351E-5</c:v>
                </c:pt>
                <c:pt idx="19242">
                  <c:v>2.2358557544066571E-5</c:v>
                </c:pt>
                <c:pt idx="19243">
                  <c:v>2.2352169253281321E-5</c:v>
                </c:pt>
                <c:pt idx="19244">
                  <c:v>2.2345962861436419E-5</c:v>
                </c:pt>
                <c:pt idx="19245">
                  <c:v>2.234015300928149E-5</c:v>
                </c:pt>
                <c:pt idx="19246">
                  <c:v>2.233375744253863E-5</c:v>
                </c:pt>
                <c:pt idx="19247">
                  <c:v>2.23275346797891E-5</c:v>
                </c:pt>
                <c:pt idx="19248">
                  <c:v>2.2321504729916342E-5</c:v>
                </c:pt>
                <c:pt idx="19249">
                  <c:v>2.231544203823432E-5</c:v>
                </c:pt>
                <c:pt idx="19250">
                  <c:v>2.230911195510998E-5</c:v>
                </c:pt>
                <c:pt idx="19251">
                  <c:v>2.2303038349491541E-5</c:v>
                </c:pt>
                <c:pt idx="19252">
                  <c:v>2.2296717361314219E-5</c:v>
                </c:pt>
                <c:pt idx="19253">
                  <c:v>2.2290530978352759E-5</c:v>
                </c:pt>
                <c:pt idx="19254">
                  <c:v>2.2284491933532991E-5</c:v>
                </c:pt>
                <c:pt idx="19255">
                  <c:v>2.2278132746578191E-5</c:v>
                </c:pt>
                <c:pt idx="19256">
                  <c:v>2.2272011847235259E-5</c:v>
                </c:pt>
                <c:pt idx="19257">
                  <c:v>2.2265905499807559E-5</c:v>
                </c:pt>
                <c:pt idx="19258">
                  <c:v>2.2259711840888489E-5</c:v>
                </c:pt>
                <c:pt idx="19259">
                  <c:v>2.225355819973629E-5</c:v>
                </c:pt>
                <c:pt idx="19260">
                  <c:v>2.2247393644647669E-5</c:v>
                </c:pt>
                <c:pt idx="19261">
                  <c:v>2.224132367700804E-5</c:v>
                </c:pt>
                <c:pt idx="19262">
                  <c:v>2.223513183707837E-5</c:v>
                </c:pt>
                <c:pt idx="19263">
                  <c:v>2.2228958187042739E-5</c:v>
                </c:pt>
                <c:pt idx="19264">
                  <c:v>2.2222817278816361E-5</c:v>
                </c:pt>
                <c:pt idx="19265">
                  <c:v>2.221661816292908E-5</c:v>
                </c:pt>
                <c:pt idx="19266">
                  <c:v>2.2210382667253729E-5</c:v>
                </c:pt>
                <c:pt idx="19267">
                  <c:v>2.2204367269296199E-5</c:v>
                </c:pt>
                <c:pt idx="19268">
                  <c:v>2.219803900516126E-5</c:v>
                </c:pt>
                <c:pt idx="19269">
                  <c:v>2.2191970856511031E-5</c:v>
                </c:pt>
                <c:pt idx="19270">
                  <c:v>2.218560439359862E-5</c:v>
                </c:pt>
                <c:pt idx="19271">
                  <c:v>2.217961446149275E-5</c:v>
                </c:pt>
                <c:pt idx="19272">
                  <c:v>2.217336441390216E-5</c:v>
                </c:pt>
                <c:pt idx="19273">
                  <c:v>2.2167127099237401E-5</c:v>
                </c:pt>
                <c:pt idx="19274">
                  <c:v>2.2161118977237489E-5</c:v>
                </c:pt>
                <c:pt idx="19275">
                  <c:v>2.2154834368848238E-5</c:v>
                </c:pt>
                <c:pt idx="19276">
                  <c:v>2.214882988482714E-5</c:v>
                </c:pt>
                <c:pt idx="19277">
                  <c:v>2.214268897660077E-5</c:v>
                </c:pt>
                <c:pt idx="19278">
                  <c:v>2.2136566258268431E-5</c:v>
                </c:pt>
                <c:pt idx="19279">
                  <c:v>2.2130383513285778E-5</c:v>
                </c:pt>
                <c:pt idx="19280">
                  <c:v>2.2124051611172039E-5</c:v>
                </c:pt>
                <c:pt idx="19281">
                  <c:v>2.2117968910606581E-5</c:v>
                </c:pt>
                <c:pt idx="19282">
                  <c:v>2.2111977159511301E-5</c:v>
                </c:pt>
                <c:pt idx="19283">
                  <c:v>2.2105788957560432E-5</c:v>
                </c:pt>
                <c:pt idx="19284">
                  <c:v>2.2099628040450629E-5</c:v>
                </c:pt>
                <c:pt idx="19285">
                  <c:v>2.209345439041499E-5</c:v>
                </c:pt>
                <c:pt idx="19286">
                  <c:v>2.2087386241764762E-5</c:v>
                </c:pt>
                <c:pt idx="19287">
                  <c:v>2.2081223505665552E-5</c:v>
                </c:pt>
                <c:pt idx="19288">
                  <c:v>2.2075013475841839E-5</c:v>
                </c:pt>
                <c:pt idx="19289">
                  <c:v>2.2068947146181021E-5</c:v>
                </c:pt>
                <c:pt idx="19290">
                  <c:v>2.206269346061163E-5</c:v>
                </c:pt>
                <c:pt idx="19291">
                  <c:v>2.2056688976590522E-5</c:v>
                </c:pt>
                <c:pt idx="19292">
                  <c:v>2.2050377083360221E-5</c:v>
                </c:pt>
                <c:pt idx="19293">
                  <c:v>2.2044367142370899E-5</c:v>
                </c:pt>
                <c:pt idx="19294">
                  <c:v>2.2038160750526E-5</c:v>
                </c:pt>
                <c:pt idx="19295">
                  <c:v>2.2032132619642649E-5</c:v>
                </c:pt>
                <c:pt idx="19296">
                  <c:v>2.202608811785467E-5</c:v>
                </c:pt>
                <c:pt idx="19297">
                  <c:v>2.2019739844836291E-5</c:v>
                </c:pt>
                <c:pt idx="19298">
                  <c:v>2.2013779016560871E-5</c:v>
                </c:pt>
                <c:pt idx="19299">
                  <c:v>2.200740709668025E-5</c:v>
                </c:pt>
                <c:pt idx="19300">
                  <c:v>2.2001306206220761E-5</c:v>
                </c:pt>
                <c:pt idx="19301">
                  <c:v>2.19954799831612E-5</c:v>
                </c:pt>
                <c:pt idx="19302">
                  <c:v>2.1989100787322972E-5</c:v>
                </c:pt>
                <c:pt idx="19303">
                  <c:v>2.1982817997923121E-5</c:v>
                </c:pt>
                <c:pt idx="19304">
                  <c:v>2.1976722564431839E-5</c:v>
                </c:pt>
                <c:pt idx="19305">
                  <c:v>2.197088360844646E-5</c:v>
                </c:pt>
                <c:pt idx="19306">
                  <c:v>2.1964451661915518E-5</c:v>
                </c:pt>
                <c:pt idx="19307">
                  <c:v>2.195847628172487E-5</c:v>
                </c:pt>
                <c:pt idx="19308">
                  <c:v>2.1952393581159409E-5</c:v>
                </c:pt>
                <c:pt idx="19309">
                  <c:v>2.1946279957774099E-5</c:v>
                </c:pt>
                <c:pt idx="19310">
                  <c:v>2.194001535826828E-5</c:v>
                </c:pt>
                <c:pt idx="19311">
                  <c:v>2.1934014512225989E-5</c:v>
                </c:pt>
                <c:pt idx="19312">
                  <c:v>2.1927733541815542E-5</c:v>
                </c:pt>
                <c:pt idx="19313">
                  <c:v>2.192170177295338E-5</c:v>
                </c:pt>
                <c:pt idx="19314">
                  <c:v>2.191556632169522E-5</c:v>
                </c:pt>
                <c:pt idx="19315">
                  <c:v>2.1909479983150959E-5</c:v>
                </c:pt>
                <c:pt idx="19316">
                  <c:v>2.1903475499129851E-5</c:v>
                </c:pt>
                <c:pt idx="19317">
                  <c:v>2.1897216356592249E-5</c:v>
                </c:pt>
                <c:pt idx="19318">
                  <c:v>2.1891013602726161E-5</c:v>
                </c:pt>
                <c:pt idx="19319">
                  <c:v>2.1885029127588499E-5</c:v>
                </c:pt>
                <c:pt idx="19320">
                  <c:v>2.1878866391489279E-5</c:v>
                </c:pt>
                <c:pt idx="19321">
                  <c:v>2.187262907682452E-5</c:v>
                </c:pt>
                <c:pt idx="19322">
                  <c:v>2.186672281823121E-5</c:v>
                </c:pt>
                <c:pt idx="19323">
                  <c:v>2.1860545530216768E-5</c:v>
                </c:pt>
                <c:pt idx="19324">
                  <c:v>2.1854359147255309E-5</c:v>
                </c:pt>
                <c:pt idx="19325">
                  <c:v>2.1848391043022272E-5</c:v>
                </c:pt>
                <c:pt idx="19326">
                  <c:v>2.184216100431513E-5</c:v>
                </c:pt>
                <c:pt idx="19327">
                  <c:v>2.1835981897311289E-5</c:v>
                </c:pt>
                <c:pt idx="19328">
                  <c:v>2.1829928300576281E-5</c:v>
                </c:pt>
                <c:pt idx="19329">
                  <c:v>2.1823801944265139E-5</c:v>
                </c:pt>
                <c:pt idx="19330">
                  <c:v>2.1817842934979129E-5</c:v>
                </c:pt>
                <c:pt idx="19331">
                  <c:v>2.1811554688611071E-5</c:v>
                </c:pt>
                <c:pt idx="19332">
                  <c:v>2.1805628421134319E-5</c:v>
                </c:pt>
                <c:pt idx="19333">
                  <c:v>2.1799411115352999E-5</c:v>
                </c:pt>
                <c:pt idx="19334">
                  <c:v>2.1793361156596799E-5</c:v>
                </c:pt>
                <c:pt idx="19335">
                  <c:v>2.1787021978525441E-5</c:v>
                </c:pt>
                <c:pt idx="19336">
                  <c:v>2.1781204850412909E-5</c:v>
                </c:pt>
                <c:pt idx="19337">
                  <c:v>2.1775062123197131E-5</c:v>
                </c:pt>
                <c:pt idx="19338">
                  <c:v>2.1769068553112451E-5</c:v>
                </c:pt>
                <c:pt idx="19339">
                  <c:v>2.1762831238447689E-5</c:v>
                </c:pt>
                <c:pt idx="19340">
                  <c:v>2.1756899514002729E-5</c:v>
                </c:pt>
                <c:pt idx="19341">
                  <c:v>2.175080589950085E-5</c:v>
                </c:pt>
                <c:pt idx="19342">
                  <c:v>2.174461405957118E-5</c:v>
                </c:pt>
                <c:pt idx="19343">
                  <c:v>2.1738635041401722E-5</c:v>
                </c:pt>
                <c:pt idx="19344">
                  <c:v>2.173240500269458E-5</c:v>
                </c:pt>
                <c:pt idx="19345">
                  <c:v>2.172644053644035E-5</c:v>
                </c:pt>
                <c:pt idx="19346">
                  <c:v>2.172033418901265E-5</c:v>
                </c:pt>
                <c:pt idx="19347">
                  <c:v>2.1714135073125359E-5</c:v>
                </c:pt>
                <c:pt idx="19348">
                  <c:v>2.170809057133738E-5</c:v>
                </c:pt>
                <c:pt idx="19349">
                  <c:v>2.170196239603683E-5</c:v>
                </c:pt>
                <c:pt idx="19350">
                  <c:v>2.1695923351217061E-5</c:v>
                </c:pt>
                <c:pt idx="19351">
                  <c:v>2.1689709683414549E-5</c:v>
                </c:pt>
                <c:pt idx="19352">
                  <c:v>2.1683625163859691E-5</c:v>
                </c:pt>
                <c:pt idx="19353">
                  <c:v>2.1677746190107431E-5</c:v>
                </c:pt>
                <c:pt idx="19354">
                  <c:v>2.1671452486771159E-5</c:v>
                </c:pt>
                <c:pt idx="19355">
                  <c:v>2.166544072679244E-5</c:v>
                </c:pt>
                <c:pt idx="19356">
                  <c:v>2.1659381673089229E-5</c:v>
                </c:pt>
                <c:pt idx="19357">
                  <c:v>2.1653284420608539E-5</c:v>
                </c:pt>
                <c:pt idx="19358">
                  <c:v>2.1647121684509329E-5</c:v>
                </c:pt>
                <c:pt idx="19359">
                  <c:v>2.1641237253788859E-5</c:v>
                </c:pt>
                <c:pt idx="19360">
                  <c:v>2.163525641663E-5</c:v>
                </c:pt>
                <c:pt idx="19361">
                  <c:v>2.1629031834891069E-5</c:v>
                </c:pt>
                <c:pt idx="19362">
                  <c:v>2.162302007491235E-5</c:v>
                </c:pt>
                <c:pt idx="19363">
                  <c:v>2.1616840967908502E-5</c:v>
                </c:pt>
                <c:pt idx="19364">
                  <c:v>2.161078009521589E-5</c:v>
                </c:pt>
                <c:pt idx="19365">
                  <c:v>2.1604801077046432E-5</c:v>
                </c:pt>
                <c:pt idx="19366">
                  <c:v>2.159865107387304E-5</c:v>
                </c:pt>
                <c:pt idx="19367">
                  <c:v>2.159263021894731E-5</c:v>
                </c:pt>
                <c:pt idx="19368">
                  <c:v>2.158658571715932E-5</c:v>
                </c:pt>
                <c:pt idx="19369">
                  <c:v>2.158061943191569E-5</c:v>
                </c:pt>
                <c:pt idx="19370">
                  <c:v>2.157439848815557E-5</c:v>
                </c:pt>
                <c:pt idx="19371">
                  <c:v>2.156826485588681E-5</c:v>
                </c:pt>
                <c:pt idx="19372">
                  <c:v>2.1562171241384931E-5</c:v>
                </c:pt>
                <c:pt idx="19373">
                  <c:v>2.1556108549702909E-5</c:v>
                </c:pt>
                <c:pt idx="19374">
                  <c:v>2.155018228222616E-5</c:v>
                </c:pt>
                <c:pt idx="19375">
                  <c:v>2.1544115952565331E-5</c:v>
                </c:pt>
                <c:pt idx="19376">
                  <c:v>2.153791501768865E-5</c:v>
                </c:pt>
                <c:pt idx="19377">
                  <c:v>2.1532023311010558E-5</c:v>
                </c:pt>
                <c:pt idx="19378">
                  <c:v>2.1526031559915278E-5</c:v>
                </c:pt>
                <c:pt idx="19379">
                  <c:v>2.1519983420148488E-5</c:v>
                </c:pt>
                <c:pt idx="19380">
                  <c:v>2.151380249415524E-5</c:v>
                </c:pt>
                <c:pt idx="19381">
                  <c:v>2.150775253539905E-5</c:v>
                </c:pt>
                <c:pt idx="19382">
                  <c:v>2.1501666196854788E-5</c:v>
                </c:pt>
                <c:pt idx="19383">
                  <c:v>2.1495729015441611E-5</c:v>
                </c:pt>
                <c:pt idx="19384">
                  <c:v>2.1489662685780789E-5</c:v>
                </c:pt>
                <c:pt idx="19385">
                  <c:v>2.1483512682607401E-5</c:v>
                </c:pt>
                <c:pt idx="19386">
                  <c:v>2.1477640984812751E-5</c:v>
                </c:pt>
                <c:pt idx="19387">
                  <c:v>2.1471591026056561E-5</c:v>
                </c:pt>
                <c:pt idx="19388">
                  <c:v>2.1465320969582539E-5</c:v>
                </c:pt>
                <c:pt idx="19389">
                  <c:v>2.1459441995830279E-5</c:v>
                </c:pt>
                <c:pt idx="19390">
                  <c:v>2.145334656233899E-5</c:v>
                </c:pt>
                <c:pt idx="19391">
                  <c:v>2.1447511244332421E-5</c:v>
                </c:pt>
                <c:pt idx="19392">
                  <c:v>2.144122845493257E-5</c:v>
                </c:pt>
                <c:pt idx="19393">
                  <c:v>2.1435129383462481E-5</c:v>
                </c:pt>
                <c:pt idx="19394">
                  <c:v>2.142907396773808E-5</c:v>
                </c:pt>
                <c:pt idx="19395">
                  <c:v>2.1422982172225599E-5</c:v>
                </c:pt>
                <c:pt idx="19396">
                  <c:v>2.1417152311187241E-5</c:v>
                </c:pt>
                <c:pt idx="19397">
                  <c:v>2.141095865226816E-5</c:v>
                </c:pt>
                <c:pt idx="19398">
                  <c:v>2.1405281586339701E-5</c:v>
                </c:pt>
                <c:pt idx="19399">
                  <c:v>2.139914613508154E-5</c:v>
                </c:pt>
                <c:pt idx="19400">
                  <c:v>2.1392970666056499E-5</c:v>
                </c:pt>
                <c:pt idx="19401">
                  <c:v>2.1386966182035391E-5</c:v>
                </c:pt>
                <c:pt idx="19402">
                  <c:v>2.1380861653597091E-5</c:v>
                </c:pt>
                <c:pt idx="19403">
                  <c:v>2.1374686184572059E-5</c:v>
                </c:pt>
                <c:pt idx="19404">
                  <c:v>2.1368794477893971E-5</c:v>
                </c:pt>
                <c:pt idx="19405">
                  <c:v>2.1362868210417219E-5</c:v>
                </c:pt>
                <c:pt idx="19406">
                  <c:v>2.135675094905309E-5</c:v>
                </c:pt>
                <c:pt idx="19407">
                  <c:v>2.135081012966111E-5</c:v>
                </c:pt>
                <c:pt idx="19408">
                  <c:v>2.134459100489039E-5</c:v>
                </c:pt>
                <c:pt idx="19409">
                  <c:v>2.1338755686883811E-5</c:v>
                </c:pt>
                <c:pt idx="19410">
                  <c:v>2.1332618416636251E-5</c:v>
                </c:pt>
                <c:pt idx="19411">
                  <c:v>2.1326695787138309E-5</c:v>
                </c:pt>
                <c:pt idx="19412">
                  <c:v>2.1320438463590111E-5</c:v>
                </c:pt>
                <c:pt idx="19413">
                  <c:v>2.131466135324445E-5</c:v>
                </c:pt>
                <c:pt idx="19414">
                  <c:v>2.1308738723746501E-5</c:v>
                </c:pt>
                <c:pt idx="19415">
                  <c:v>2.1302434106473811E-5</c:v>
                </c:pt>
                <c:pt idx="19416">
                  <c:v>2.129660242644604E-5</c:v>
                </c:pt>
                <c:pt idx="19417">
                  <c:v>2.1290608856361359E-5</c:v>
                </c:pt>
                <c:pt idx="19418">
                  <c:v>2.128444975824095E-5</c:v>
                </c:pt>
                <c:pt idx="19419">
                  <c:v>2.1278568965499289E-5</c:v>
                </c:pt>
                <c:pt idx="19420">
                  <c:v>2.127243715221994E-5</c:v>
                </c:pt>
                <c:pt idx="19421">
                  <c:v>2.1266596377245151E-5</c:v>
                </c:pt>
                <c:pt idx="19422">
                  <c:v>2.126063009200152E-5</c:v>
                </c:pt>
                <c:pt idx="19423">
                  <c:v>2.1254472812870521E-5</c:v>
                </c:pt>
                <c:pt idx="19424">
                  <c:v>2.1248684788588431E-5</c:v>
                </c:pt>
                <c:pt idx="19425">
                  <c:v>2.1242491129669361E-5</c:v>
                </c:pt>
                <c:pt idx="19426">
                  <c:v>2.12364047911251E-5</c:v>
                </c:pt>
                <c:pt idx="19427">
                  <c:v>2.1230365746305321E-5</c:v>
                </c:pt>
                <c:pt idx="19428">
                  <c:v>2.122436490026303E-5</c:v>
                </c:pt>
                <c:pt idx="19429">
                  <c:v>2.1218453184701499E-5</c:v>
                </c:pt>
                <c:pt idx="19430">
                  <c:v>2.1212492356426079E-5</c:v>
                </c:pt>
                <c:pt idx="19431">
                  <c:v>2.1206386008998379E-5</c:v>
                </c:pt>
                <c:pt idx="19432">
                  <c:v>2.1200436094659381E-5</c:v>
                </c:pt>
                <c:pt idx="19433">
                  <c:v>2.1194424334680662E-5</c:v>
                </c:pt>
                <c:pt idx="19434">
                  <c:v>2.1188321625231769E-5</c:v>
                </c:pt>
                <c:pt idx="19435">
                  <c:v>2.118236989190336E-5</c:v>
                </c:pt>
                <c:pt idx="19436">
                  <c:v>2.1176430891500789E-5</c:v>
                </c:pt>
                <c:pt idx="19437">
                  <c:v>2.1170408217585649E-5</c:v>
                </c:pt>
                <c:pt idx="19438">
                  <c:v>2.1164609279367141E-5</c:v>
                </c:pt>
                <c:pt idx="19439">
                  <c:v>2.1158562958589752E-5</c:v>
                </c:pt>
                <c:pt idx="19440">
                  <c:v>2.115238748956472E-5</c:v>
                </c:pt>
                <c:pt idx="19441">
                  <c:v>2.1146461222087961E-5</c:v>
                </c:pt>
                <c:pt idx="19442">
                  <c:v>2.1140585886314511E-5</c:v>
                </c:pt>
                <c:pt idx="19443">
                  <c:v>2.1134574126335789E-5</c:v>
                </c:pt>
                <c:pt idx="19444">
                  <c:v>2.1128629668965001E-5</c:v>
                </c:pt>
                <c:pt idx="19445">
                  <c:v>2.112251058861148E-5</c:v>
                </c:pt>
                <c:pt idx="19446">
                  <c:v>2.1116567950230088E-5</c:v>
                </c:pt>
                <c:pt idx="19447">
                  <c:v>2.1110517991473902E-5</c:v>
                </c:pt>
                <c:pt idx="19448">
                  <c:v>2.1104602637933571E-5</c:v>
                </c:pt>
                <c:pt idx="19449">
                  <c:v>2.1098649085615762E-5</c:v>
                </c:pt>
                <c:pt idx="19450">
                  <c:v>2.1092793758725751E-5</c:v>
                </c:pt>
                <c:pt idx="19451">
                  <c:v>2.1086816559545699E-5</c:v>
                </c:pt>
                <c:pt idx="19452">
                  <c:v>2.108077387674712E-5</c:v>
                </c:pt>
                <c:pt idx="19453">
                  <c:v>2.1074863980174999E-5</c:v>
                </c:pt>
                <c:pt idx="19454">
                  <c:v>2.1068788555567149E-5</c:v>
                </c:pt>
                <c:pt idx="19455">
                  <c:v>2.1062964151496999E-5</c:v>
                </c:pt>
                <c:pt idx="19456">
                  <c:v>2.105678140651435E-5</c:v>
                </c:pt>
                <c:pt idx="19457">
                  <c:v>2.1050980649306439E-5</c:v>
                </c:pt>
                <c:pt idx="19458">
                  <c:v>2.1044950699433681E-5</c:v>
                </c:pt>
                <c:pt idx="19459">
                  <c:v>2.1039011699031111E-5</c:v>
                </c:pt>
                <c:pt idx="19460">
                  <c:v>2.1032943550380882E-5</c:v>
                </c:pt>
                <c:pt idx="19461">
                  <c:v>2.1027153707109392E-5</c:v>
                </c:pt>
                <c:pt idx="19462">
                  <c:v>2.1021101929363791E-5</c:v>
                </c:pt>
                <c:pt idx="19463">
                  <c:v>2.1015164747950621E-5</c:v>
                </c:pt>
                <c:pt idx="19464">
                  <c:v>2.1009260308346711E-5</c:v>
                </c:pt>
                <c:pt idx="19465">
                  <c:v>2.1003157598897811E-5</c:v>
                </c:pt>
                <c:pt idx="19466">
                  <c:v>2.0997287720092569E-5</c:v>
                </c:pt>
                <c:pt idx="19467">
                  <c:v>2.0991437850170769E-5</c:v>
                </c:pt>
                <c:pt idx="19468">
                  <c:v>2.098543154716026E-5</c:v>
                </c:pt>
                <c:pt idx="19469">
                  <c:v>2.097926881106105E-5</c:v>
                </c:pt>
                <c:pt idx="19470">
                  <c:v>2.0973489881725978E-5</c:v>
                </c:pt>
                <c:pt idx="19471">
                  <c:v>2.096742355206516E-5</c:v>
                </c:pt>
                <c:pt idx="19472">
                  <c:v>2.0961540940334089E-5</c:v>
                </c:pt>
                <c:pt idx="19473">
                  <c:v>2.0955689251422879E-5</c:v>
                </c:pt>
                <c:pt idx="19474">
                  <c:v>2.0949692043359391E-5</c:v>
                </c:pt>
                <c:pt idx="19475">
                  <c:v>2.094363117066678E-5</c:v>
                </c:pt>
                <c:pt idx="19476">
                  <c:v>2.0937834051437679E-5</c:v>
                </c:pt>
                <c:pt idx="19477">
                  <c:v>2.0931853214278821E-5</c:v>
                </c:pt>
                <c:pt idx="19478">
                  <c:v>2.0925994249409999E-5</c:v>
                </c:pt>
                <c:pt idx="19479">
                  <c:v>2.0919993403367702E-5</c:v>
                </c:pt>
                <c:pt idx="19480">
                  <c:v>2.0913854314130731E-5</c:v>
                </c:pt>
                <c:pt idx="19481">
                  <c:v>2.090790803777054E-5</c:v>
                </c:pt>
                <c:pt idx="19482">
                  <c:v>2.0902156393276531E-5</c:v>
                </c:pt>
                <c:pt idx="19483">
                  <c:v>2.089601184707135E-5</c:v>
                </c:pt>
                <c:pt idx="19484">
                  <c:v>2.0890405721729621E-5</c:v>
                </c:pt>
                <c:pt idx="19485">
                  <c:v>2.088437577185687E-5</c:v>
                </c:pt>
                <c:pt idx="19486">
                  <c:v>2.087838583975099E-5</c:v>
                </c:pt>
                <c:pt idx="19487">
                  <c:v>2.0872466848231849E-5</c:v>
                </c:pt>
                <c:pt idx="19488">
                  <c:v>2.0866495106020011E-5</c:v>
                </c:pt>
                <c:pt idx="19489">
                  <c:v>2.0860567019553858E-5</c:v>
                </c:pt>
                <c:pt idx="19490">
                  <c:v>2.085482083202805E-5</c:v>
                </c:pt>
                <c:pt idx="19491">
                  <c:v>2.0848860003752631E-5</c:v>
                </c:pt>
                <c:pt idx="19492">
                  <c:v>2.0842848243773911E-5</c:v>
                </c:pt>
                <c:pt idx="19493">
                  <c:v>2.0837027477682572E-5</c:v>
                </c:pt>
                <c:pt idx="19494">
                  <c:v>2.0830899302382019E-5</c:v>
                </c:pt>
                <c:pt idx="19495">
                  <c:v>2.0825083993258889E-5</c:v>
                </c:pt>
                <c:pt idx="19496">
                  <c:v>2.0819225028390061E-5</c:v>
                </c:pt>
                <c:pt idx="19497">
                  <c:v>2.0813373339478861E-5</c:v>
                </c:pt>
                <c:pt idx="19498">
                  <c:v>2.080740159726702E-5</c:v>
                </c:pt>
                <c:pt idx="19499">
                  <c:v>2.0801342543563809E-5</c:v>
                </c:pt>
                <c:pt idx="19500">
                  <c:v>2.0795350792468529E-5</c:v>
                </c:pt>
                <c:pt idx="19501">
                  <c:v>2.0789726477232762E-5</c:v>
                </c:pt>
                <c:pt idx="19502">
                  <c:v>2.0783587387995791E-5</c:v>
                </c:pt>
                <c:pt idx="19503">
                  <c:v>2.0777768440893851E-5</c:v>
                </c:pt>
                <c:pt idx="19504">
                  <c:v>2.077193312288728E-5</c:v>
                </c:pt>
                <c:pt idx="19505">
                  <c:v>2.0765970475622449E-5</c:v>
                </c:pt>
                <c:pt idx="19506">
                  <c:v>2.0760082406923171E-5</c:v>
                </c:pt>
                <c:pt idx="19507">
                  <c:v>2.075399606837891E-5</c:v>
                </c:pt>
                <c:pt idx="19508">
                  <c:v>2.074840449495241E-5</c:v>
                </c:pt>
                <c:pt idx="19509">
                  <c:v>2.0742243577842601E-5</c:v>
                </c:pt>
                <c:pt idx="19510">
                  <c:v>2.073636096611153E-5</c:v>
                </c:pt>
                <c:pt idx="19511">
                  <c:v>2.0730383766931482E-5</c:v>
                </c:pt>
                <c:pt idx="19512">
                  <c:v>2.072466668323614E-5</c:v>
                </c:pt>
                <c:pt idx="19513">
                  <c:v>2.0718804080388509E-5</c:v>
                </c:pt>
                <c:pt idx="19514">
                  <c:v>2.071296512440313E-5</c:v>
                </c:pt>
                <c:pt idx="19515">
                  <c:v>2.070691698463634E-5</c:v>
                </c:pt>
                <c:pt idx="19516">
                  <c:v>2.0701023458968851E-5</c:v>
                </c:pt>
                <c:pt idx="19517">
                  <c:v>2.069501715595834E-5</c:v>
                </c:pt>
                <c:pt idx="19518">
                  <c:v>2.0689323719125241E-5</c:v>
                </c:pt>
                <c:pt idx="19519">
                  <c:v>2.068332105409354E-5</c:v>
                </c:pt>
                <c:pt idx="19520">
                  <c:v>2.0677565771620721E-5</c:v>
                </c:pt>
                <c:pt idx="19521">
                  <c:v>2.0671639504143972E-5</c:v>
                </c:pt>
                <c:pt idx="19522">
                  <c:v>2.0665647753048692E-5</c:v>
                </c:pt>
                <c:pt idx="19523">
                  <c:v>2.065978696919046E-5</c:v>
                </c:pt>
                <c:pt idx="19524">
                  <c:v>2.0653984392993149E-5</c:v>
                </c:pt>
                <c:pt idx="19525">
                  <c:v>2.0648196368711069E-5</c:v>
                </c:pt>
                <c:pt idx="19526">
                  <c:v>2.06422082555946E-5</c:v>
                </c:pt>
                <c:pt idx="19527">
                  <c:v>2.0636271074181419E-5</c:v>
                </c:pt>
                <c:pt idx="19528">
                  <c:v>2.0630464860005301E-5</c:v>
                </c:pt>
                <c:pt idx="19529">
                  <c:v>2.0624518583645109E-5</c:v>
                </c:pt>
                <c:pt idx="19530">
                  <c:v>2.0618579583242539E-5</c:v>
                </c:pt>
                <c:pt idx="19531">
                  <c:v>2.0612833395716731E-5</c:v>
                </c:pt>
                <c:pt idx="19532">
                  <c:v>2.0606817997759211E-5</c:v>
                </c:pt>
                <c:pt idx="19533">
                  <c:v>2.060098267975263E-5</c:v>
                </c:pt>
                <c:pt idx="19534">
                  <c:v>2.0595352907548659E-5</c:v>
                </c:pt>
                <c:pt idx="19535">
                  <c:v>2.05893720703898E-5</c:v>
                </c:pt>
                <c:pt idx="19536">
                  <c:v>2.0583431250997819E-5</c:v>
                </c:pt>
                <c:pt idx="19537">
                  <c:v>2.05776741495356E-5</c:v>
                </c:pt>
                <c:pt idx="19538">
                  <c:v>2.057173878711183E-5</c:v>
                </c:pt>
                <c:pt idx="19539">
                  <c:v>2.0566048988257531E-5</c:v>
                </c:pt>
                <c:pt idx="19540">
                  <c:v>2.0559909899020571E-5</c:v>
                </c:pt>
                <c:pt idx="19541">
                  <c:v>2.055414188362192E-5</c:v>
                </c:pt>
                <c:pt idx="19542">
                  <c:v>2.0548253814922649E-5</c:v>
                </c:pt>
                <c:pt idx="19543">
                  <c:v>2.0542569473036561E-5</c:v>
                </c:pt>
                <c:pt idx="19544">
                  <c:v>2.0536586816888299E-5</c:v>
                </c:pt>
                <c:pt idx="19545">
                  <c:v>2.053077514574397E-5</c:v>
                </c:pt>
                <c:pt idx="19546">
                  <c:v>2.0524903447949331E-5</c:v>
                </c:pt>
                <c:pt idx="19547">
                  <c:v>2.0518937162705701E-5</c:v>
                </c:pt>
                <c:pt idx="19548">
                  <c:v>2.051325463980902E-5</c:v>
                </c:pt>
                <c:pt idx="19549">
                  <c:v>2.0507459339569319E-5</c:v>
                </c:pt>
                <c:pt idx="19550">
                  <c:v>2.0501411199802529E-5</c:v>
                </c:pt>
                <c:pt idx="19551">
                  <c:v>2.0495577700785361E-5</c:v>
                </c:pt>
                <c:pt idx="19552">
                  <c:v>2.0489766029641029E-5</c:v>
                </c:pt>
                <c:pt idx="19553">
                  <c:v>2.0483941625570878E-5</c:v>
                </c:pt>
                <c:pt idx="19554">
                  <c:v>2.047821908490732E-5</c:v>
                </c:pt>
                <c:pt idx="19555">
                  <c:v>2.047226007562131E-5</c:v>
                </c:pt>
                <c:pt idx="19556">
                  <c:v>2.046649387921207E-5</c:v>
                </c:pt>
                <c:pt idx="19557">
                  <c:v>2.0460496671148579E-5</c:v>
                </c:pt>
                <c:pt idx="19558">
                  <c:v>2.0454490368138071E-5</c:v>
                </c:pt>
                <c:pt idx="19559">
                  <c:v>2.0448816940188411E-5</c:v>
                </c:pt>
                <c:pt idx="19560">
                  <c:v>2.0443196262931451E-5</c:v>
                </c:pt>
                <c:pt idx="19561">
                  <c:v>2.0437228158698421E-5</c:v>
                </c:pt>
                <c:pt idx="19562">
                  <c:v>2.043126005446538E-5</c:v>
                </c:pt>
                <c:pt idx="19563">
                  <c:v>2.042558480752632E-5</c:v>
                </c:pt>
                <c:pt idx="19564">
                  <c:v>2.0419800421223041E-5</c:v>
                </c:pt>
                <c:pt idx="19565">
                  <c:v>2.0413976017152891E-5</c:v>
                </c:pt>
                <c:pt idx="19566">
                  <c:v>2.0408073396538381E-5</c:v>
                </c:pt>
                <c:pt idx="19567">
                  <c:v>2.0402434529387389E-5</c:v>
                </c:pt>
                <c:pt idx="19568">
                  <c:v>2.0396470063133169E-5</c:v>
                </c:pt>
                <c:pt idx="19569">
                  <c:v>2.0390620193211358E-5</c:v>
                </c:pt>
                <c:pt idx="19570">
                  <c:v>2.038489765254781E-5</c:v>
                </c:pt>
                <c:pt idx="19571">
                  <c:v>2.0379058696562421E-5</c:v>
                </c:pt>
                <c:pt idx="19572">
                  <c:v>2.037334888882469E-5</c:v>
                </c:pt>
                <c:pt idx="19573">
                  <c:v>2.036738260358106E-5</c:v>
                </c:pt>
                <c:pt idx="19574">
                  <c:v>2.036150726780761E-5</c:v>
                </c:pt>
                <c:pt idx="19575">
                  <c:v>2.0355730157461949E-5</c:v>
                </c:pt>
                <c:pt idx="19576">
                  <c:v>2.03500640054699E-5</c:v>
                </c:pt>
                <c:pt idx="19577">
                  <c:v>2.0344285076134842E-5</c:v>
                </c:pt>
                <c:pt idx="19578">
                  <c:v>2.033833879977465E-5</c:v>
                </c:pt>
                <c:pt idx="19579">
                  <c:v>2.0332585336291231E-5</c:v>
                </c:pt>
                <c:pt idx="19580">
                  <c:v>2.0326817320892591E-5</c:v>
                </c:pt>
                <c:pt idx="19581">
                  <c:v>2.0320918338256891E-5</c:v>
                </c:pt>
                <c:pt idx="19582">
                  <c:v>2.0315104848123159E-5</c:v>
                </c:pt>
                <c:pt idx="19583">
                  <c:v>2.030943687714171E-5</c:v>
                </c:pt>
                <c:pt idx="19584">
                  <c:v>2.0303485143813301E-5</c:v>
                </c:pt>
                <c:pt idx="19585">
                  <c:v>2.029771349043585E-5</c:v>
                </c:pt>
                <c:pt idx="19586">
                  <c:v>2.0291990949772298E-5</c:v>
                </c:pt>
                <c:pt idx="19587">
                  <c:v>2.0286257495172318E-5</c:v>
                </c:pt>
                <c:pt idx="19588">
                  <c:v>2.0280398530303501E-5</c:v>
                </c:pt>
                <c:pt idx="19589">
                  <c:v>2.0274595954106189E-5</c:v>
                </c:pt>
                <c:pt idx="19590">
                  <c:v>2.026877700700425E-5</c:v>
                </c:pt>
                <c:pt idx="19591">
                  <c:v>2.0263089027139362E-5</c:v>
                </c:pt>
                <c:pt idx="19592">
                  <c:v>2.0257235519238751E-5</c:v>
                </c:pt>
                <c:pt idx="19593">
                  <c:v>2.025158028118312E-5</c:v>
                </c:pt>
                <c:pt idx="19594">
                  <c:v>2.0245686755515638E-5</c:v>
                </c:pt>
                <c:pt idx="19595">
                  <c:v>2.0239818695699799E-5</c:v>
                </c:pt>
                <c:pt idx="19596">
                  <c:v>2.0234076146152798E-5</c:v>
                </c:pt>
                <c:pt idx="19597">
                  <c:v>2.022829721681774E-5</c:v>
                </c:pt>
                <c:pt idx="19598">
                  <c:v>2.022236003540456E-5</c:v>
                </c:pt>
                <c:pt idx="19599">
                  <c:v>2.021663021878339E-5</c:v>
                </c:pt>
                <c:pt idx="19600">
                  <c:v>2.021095497184433E-5</c:v>
                </c:pt>
                <c:pt idx="19601">
                  <c:v>2.0205148757668209E-5</c:v>
                </c:pt>
                <c:pt idx="19602">
                  <c:v>2.0199526261421848E-5</c:v>
                </c:pt>
                <c:pt idx="19603">
                  <c:v>2.01935508812312E-5</c:v>
                </c:pt>
                <c:pt idx="19604">
                  <c:v>2.018789746216498E-5</c:v>
                </c:pt>
                <c:pt idx="19605">
                  <c:v>2.0182071239105429E-5</c:v>
                </c:pt>
                <c:pt idx="19606">
                  <c:v>2.0176408725092191E-5</c:v>
                </c:pt>
                <c:pt idx="19607">
                  <c:v>2.0170564312138591E-5</c:v>
                </c:pt>
                <c:pt idx="19608">
                  <c:v>2.016489997913595E-5</c:v>
                </c:pt>
                <c:pt idx="19609">
                  <c:v>2.0159066480118781E-5</c:v>
                </c:pt>
                <c:pt idx="19610">
                  <c:v>2.0153214791207571E-5</c:v>
                </c:pt>
                <c:pt idx="19611">
                  <c:v>2.014767414948437E-5</c:v>
                </c:pt>
                <c:pt idx="19612">
                  <c:v>2.0141867935308259E-5</c:v>
                </c:pt>
                <c:pt idx="19613">
                  <c:v>2.0136105376877819E-5</c:v>
                </c:pt>
                <c:pt idx="19614">
                  <c:v>2.0130046323174611E-5</c:v>
                </c:pt>
                <c:pt idx="19615">
                  <c:v>2.0124525690334849E-5</c:v>
                </c:pt>
                <c:pt idx="19616">
                  <c:v>2.0118783140787851E-5</c:v>
                </c:pt>
                <c:pt idx="19617">
                  <c:v>2.0112960555707101E-5</c:v>
                </c:pt>
                <c:pt idx="19618">
                  <c:v>2.0107392629142851E-5</c:v>
                </c:pt>
                <c:pt idx="19619">
                  <c:v>2.0101504560443569E-5</c:v>
                </c:pt>
                <c:pt idx="19620">
                  <c:v>2.009571835515089E-5</c:v>
                </c:pt>
                <c:pt idx="19621">
                  <c:v>2.0090077669010501E-5</c:v>
                </c:pt>
                <c:pt idx="19622">
                  <c:v>2.008430237765424E-5</c:v>
                </c:pt>
                <c:pt idx="19623">
                  <c:v>2.0078477973584089E-5</c:v>
                </c:pt>
                <c:pt idx="19624">
                  <c:v>2.0072911866009239E-5</c:v>
                </c:pt>
                <c:pt idx="19625">
                  <c:v>2.006702015933115E-5</c:v>
                </c:pt>
                <c:pt idx="19626">
                  <c:v>2.0061430404894051E-5</c:v>
                </c:pt>
                <c:pt idx="19627">
                  <c:v>2.0055533241247762E-5</c:v>
                </c:pt>
                <c:pt idx="19628">
                  <c:v>2.0049705199198801E-5</c:v>
                </c:pt>
                <c:pt idx="19629">
                  <c:v>2.0044119082740511E-5</c:v>
                </c:pt>
                <c:pt idx="19630">
                  <c:v>2.0038281945744529E-5</c:v>
                </c:pt>
                <c:pt idx="19631">
                  <c:v>2.0032799511682239E-5</c:v>
                </c:pt>
                <c:pt idx="19632">
                  <c:v>2.00269314518664E-5</c:v>
                </c:pt>
                <c:pt idx="19633">
                  <c:v>2.0021248928969729E-5</c:v>
                </c:pt>
                <c:pt idx="19634">
                  <c:v>2.0015628251712769E-5</c:v>
                </c:pt>
                <c:pt idx="19635">
                  <c:v>2.0009742002002891E-5</c:v>
                </c:pt>
                <c:pt idx="19636">
                  <c:v>2.000396125367843E-5</c:v>
                </c:pt>
                <c:pt idx="19637">
                  <c:v>1.99984588107327E-5</c:v>
                </c:pt>
                <c:pt idx="19638">
                  <c:v>1.9992570742033419E-5</c:v>
                </c:pt>
                <c:pt idx="19639">
                  <c:v>1.9987093764939349E-5</c:v>
                </c:pt>
                <c:pt idx="19640">
                  <c:v>1.9981136574642729E-5</c:v>
                </c:pt>
                <c:pt idx="19641">
                  <c:v>1.9975537725258619E-5</c:v>
                </c:pt>
                <c:pt idx="19642">
                  <c:v>1.9969707864220251E-5</c:v>
                </c:pt>
                <c:pt idx="19643">
                  <c:v>1.996404898818582E-5</c:v>
                </c:pt>
                <c:pt idx="19644">
                  <c:v>1.9958381017204371E-5</c:v>
                </c:pt>
                <c:pt idx="19645">
                  <c:v>1.995275852095801E-5</c:v>
                </c:pt>
                <c:pt idx="19646">
                  <c:v>1.994702324736863E-5</c:v>
                </c:pt>
                <c:pt idx="19647">
                  <c:v>1.994137164729182E-5</c:v>
                </c:pt>
                <c:pt idx="19648">
                  <c:v>1.9935539967264049E-5</c:v>
                </c:pt>
                <c:pt idx="19649">
                  <c:v>1.992973193409853E-5</c:v>
                </c:pt>
                <c:pt idx="19650">
                  <c:v>1.992433499253821E-5</c:v>
                </c:pt>
                <c:pt idx="19651">
                  <c:v>1.9918648831662719E-5</c:v>
                </c:pt>
                <c:pt idx="19652">
                  <c:v>1.9912773495889269E-5</c:v>
                </c:pt>
                <c:pt idx="19653">
                  <c:v>1.99069909285754E-5</c:v>
                </c:pt>
                <c:pt idx="19654">
                  <c:v>1.990137570828665E-5</c:v>
                </c:pt>
                <c:pt idx="19655">
                  <c:v>1.9895822333637622E-5</c:v>
                </c:pt>
                <c:pt idx="19656">
                  <c:v>1.9889936083927751E-5</c:v>
                </c:pt>
                <c:pt idx="19657">
                  <c:v>1.988425538002048E-5</c:v>
                </c:pt>
                <c:pt idx="19658">
                  <c:v>1.987868745345622E-5</c:v>
                </c:pt>
                <c:pt idx="19659">
                  <c:v>1.987295945582446E-5</c:v>
                </c:pt>
                <c:pt idx="19660">
                  <c:v>1.9867284208885391E-5</c:v>
                </c:pt>
                <c:pt idx="19661">
                  <c:v>1.986154529731721E-5</c:v>
                </c:pt>
                <c:pt idx="19662">
                  <c:v>1.9855859136441719E-5</c:v>
                </c:pt>
                <c:pt idx="19663">
                  <c:v>1.9850258468068201E-5</c:v>
                </c:pt>
                <c:pt idx="19664">
                  <c:v>1.984465052373707E-5</c:v>
                </c:pt>
                <c:pt idx="19665">
                  <c:v>1.983883521461394E-5</c:v>
                </c:pt>
                <c:pt idx="19666">
                  <c:v>1.983321635634638E-5</c:v>
                </c:pt>
                <c:pt idx="19667">
                  <c:v>1.9827613868983459E-5</c:v>
                </c:pt>
                <c:pt idx="19668">
                  <c:v>1.982199864869472E-5</c:v>
                </c:pt>
                <c:pt idx="19669">
                  <c:v>1.981635250558611E-5</c:v>
                </c:pt>
                <c:pt idx="19670">
                  <c:v>1.9810462617897429E-5</c:v>
                </c:pt>
                <c:pt idx="19671">
                  <c:v>1.980502929654904E-5</c:v>
                </c:pt>
                <c:pt idx="19672">
                  <c:v>1.979926128115039E-5</c:v>
                </c:pt>
                <c:pt idx="19673">
                  <c:v>1.9793431420112029E-5</c:v>
                </c:pt>
                <c:pt idx="19674">
                  <c:v>1.9787810742855069E-5</c:v>
                </c:pt>
                <c:pt idx="19675">
                  <c:v>1.9782235540333201E-5</c:v>
                </c:pt>
                <c:pt idx="19676">
                  <c:v>1.977660940610804E-5</c:v>
                </c:pt>
                <c:pt idx="19677">
                  <c:v>1.9770948711084199E-5</c:v>
                </c:pt>
                <c:pt idx="19678">
                  <c:v>1.9765318938880231E-5</c:v>
                </c:pt>
                <c:pt idx="19679">
                  <c:v>1.9759541828534569E-5</c:v>
                </c:pt>
                <c:pt idx="19680">
                  <c:v>1.9753912056330591E-5</c:v>
                </c:pt>
                <c:pt idx="19681">
                  <c:v>1.9748376871575601E-5</c:v>
                </c:pt>
                <c:pt idx="19682">
                  <c:v>1.974271253857296E-5</c:v>
                </c:pt>
                <c:pt idx="19683">
                  <c:v>1.9737113689188849E-5</c:v>
                </c:pt>
                <c:pt idx="19684">
                  <c:v>1.97314457182074E-5</c:v>
                </c:pt>
                <c:pt idx="19685">
                  <c:v>1.97258577827597E-5</c:v>
                </c:pt>
                <c:pt idx="19686">
                  <c:v>1.97200606635306E-5</c:v>
                </c:pt>
                <c:pt idx="19687">
                  <c:v>1.9714605514309369E-5</c:v>
                </c:pt>
                <c:pt idx="19688">
                  <c:v>1.9708884792635221E-5</c:v>
                </c:pt>
                <c:pt idx="19689">
                  <c:v>1.970305856957566E-5</c:v>
                </c:pt>
                <c:pt idx="19690">
                  <c:v>1.9697599782375619E-5</c:v>
                </c:pt>
                <c:pt idx="19691">
                  <c:v>1.9692033674800768E-5</c:v>
                </c:pt>
                <c:pt idx="19692">
                  <c:v>1.9686278392327949E-5</c:v>
                </c:pt>
                <c:pt idx="19693">
                  <c:v>1.968075048353057E-5</c:v>
                </c:pt>
                <c:pt idx="19694">
                  <c:v>1.9675024304888211E-5</c:v>
                </c:pt>
                <c:pt idx="19695">
                  <c:v>1.9669409084599469E-5</c:v>
                </c:pt>
                <c:pt idx="19696">
                  <c:v>1.9663848433992829E-5</c:v>
                </c:pt>
                <c:pt idx="19697">
                  <c:v>1.9658144083223309E-5</c:v>
                </c:pt>
                <c:pt idx="19698">
                  <c:v>1.965259252756368E-5</c:v>
                </c:pt>
                <c:pt idx="19699">
                  <c:v>1.9646755390567708E-5</c:v>
                </c:pt>
                <c:pt idx="19700">
                  <c:v>1.9641214748844501E-5</c:v>
                </c:pt>
                <c:pt idx="19701">
                  <c:v>1.963581598829478E-5</c:v>
                </c:pt>
                <c:pt idx="19702">
                  <c:v>1.963005342986435E-5</c:v>
                </c:pt>
                <c:pt idx="19703">
                  <c:v>1.9624441847554411E-5</c:v>
                </c:pt>
                <c:pt idx="19704">
                  <c:v>1.9618773876572959E-5</c:v>
                </c:pt>
                <c:pt idx="19705">
                  <c:v>1.961333509825636E-5</c:v>
                </c:pt>
                <c:pt idx="19706">
                  <c:v>1.9607745343819261E-5</c:v>
                </c:pt>
                <c:pt idx="19707">
                  <c:v>1.9602201064117249E-5</c:v>
                </c:pt>
                <c:pt idx="19708">
                  <c:v>1.959647488547489E-5</c:v>
                </c:pt>
                <c:pt idx="19709">
                  <c:v>1.959082328539807E-5</c:v>
                </c:pt>
                <c:pt idx="19710">
                  <c:v>1.9585235349950381E-5</c:v>
                </c:pt>
                <c:pt idx="19711">
                  <c:v>1.9579598301788789E-5</c:v>
                </c:pt>
                <c:pt idx="19712">
                  <c:v>1.9573993995436471E-5</c:v>
                </c:pt>
                <c:pt idx="19713">
                  <c:v>1.9568487914511931E-5</c:v>
                </c:pt>
                <c:pt idx="19714">
                  <c:v>1.9563010937417861E-5</c:v>
                </c:pt>
                <c:pt idx="19715">
                  <c:v>1.9557315681595359E-5</c:v>
                </c:pt>
                <c:pt idx="19716">
                  <c:v>1.9551602235878821E-5</c:v>
                </c:pt>
                <c:pt idx="19717">
                  <c:v>1.9546167095541019E-5</c:v>
                </c:pt>
                <c:pt idx="19718">
                  <c:v>1.9540386347216551E-5</c:v>
                </c:pt>
                <c:pt idx="19719">
                  <c:v>1.953490573214367E-5</c:v>
                </c:pt>
                <c:pt idx="19720">
                  <c:v>1.952922139025759E-5</c:v>
                </c:pt>
                <c:pt idx="19721">
                  <c:v>1.952382990566548E-5</c:v>
                </c:pt>
                <c:pt idx="19722">
                  <c:v>1.951803824340459E-5</c:v>
                </c:pt>
                <c:pt idx="19723">
                  <c:v>1.9512659491738301E-5</c:v>
                </c:pt>
                <c:pt idx="19724">
                  <c:v>1.9507155229803171E-5</c:v>
                </c:pt>
                <c:pt idx="19725">
                  <c:v>1.9501369024510499E-5</c:v>
                </c:pt>
                <c:pt idx="19726">
                  <c:v>1.9495946617098529E-5</c:v>
                </c:pt>
                <c:pt idx="19727">
                  <c:v>1.9490360500640239E-5</c:v>
                </c:pt>
                <c:pt idx="19728">
                  <c:v>1.9484816220938231E-5</c:v>
                </c:pt>
                <c:pt idx="19729">
                  <c:v>1.947927194123622E-5</c:v>
                </c:pt>
                <c:pt idx="19730">
                  <c:v>1.9473527572699819E-5</c:v>
                </c:pt>
                <c:pt idx="19731">
                  <c:v>1.946811426023487E-5</c:v>
                </c:pt>
                <c:pt idx="19732">
                  <c:v>1.946261181728914E-5</c:v>
                </c:pt>
                <c:pt idx="19733">
                  <c:v>1.9456982045085169E-5</c:v>
                </c:pt>
                <c:pt idx="19734">
                  <c:v>1.9451490516075861E-5</c:v>
                </c:pt>
                <c:pt idx="19735">
                  <c:v>1.94458643818507E-5</c:v>
                </c:pt>
                <c:pt idx="19736">
                  <c:v>1.944030191225465E-5</c:v>
                </c:pt>
                <c:pt idx="19737">
                  <c:v>1.943470851983875E-5</c:v>
                </c:pt>
                <c:pt idx="19738">
                  <c:v>1.942913877428509E-5</c:v>
                </c:pt>
                <c:pt idx="19739">
                  <c:v>1.9423614503466521E-5</c:v>
                </c:pt>
                <c:pt idx="19740">
                  <c:v>1.9418084775679741E-5</c:v>
                </c:pt>
                <c:pt idx="19741">
                  <c:v>1.9412500478210859E-5</c:v>
                </c:pt>
                <c:pt idx="19742">
                  <c:v>1.9406994397286329E-5</c:v>
                </c:pt>
                <c:pt idx="19743">
                  <c:v>1.9401402823859829E-5</c:v>
                </c:pt>
                <c:pt idx="19744">
                  <c:v>1.9395838535274379E-5</c:v>
                </c:pt>
                <c:pt idx="19745">
                  <c:v>1.9390317902434621E-5</c:v>
                </c:pt>
                <c:pt idx="19746">
                  <c:v>1.9384875486139211E-5</c:v>
                </c:pt>
                <c:pt idx="19747">
                  <c:v>1.9379380319151099E-5</c:v>
                </c:pt>
                <c:pt idx="19748">
                  <c:v>1.937376146088354E-5</c:v>
                </c:pt>
                <c:pt idx="19749">
                  <c:v>1.9368353605386801E-5</c:v>
                </c:pt>
                <c:pt idx="19750">
                  <c:v>1.9362587408977561E-5</c:v>
                </c:pt>
                <c:pt idx="19751">
                  <c:v>1.9357123164809309E-5</c:v>
                </c:pt>
                <c:pt idx="19752">
                  <c:v>1.9351500668562949E-5</c:v>
                </c:pt>
                <c:pt idx="19753">
                  <c:v>1.934615283971652E-5</c:v>
                </c:pt>
                <c:pt idx="19754">
                  <c:v>1.9340575818205249E-5</c:v>
                </c:pt>
                <c:pt idx="19755">
                  <c:v>1.933490966621321E-5</c:v>
                </c:pt>
                <c:pt idx="19756">
                  <c:v>1.9329474525875409E-5</c:v>
                </c:pt>
                <c:pt idx="19757">
                  <c:v>1.9323933884152211E-5</c:v>
                </c:pt>
                <c:pt idx="19758">
                  <c:v>1.9318607883178629E-5</c:v>
                </c:pt>
                <c:pt idx="19759">
                  <c:v>1.931305632751901E-5</c:v>
                </c:pt>
                <c:pt idx="19760">
                  <c:v>1.930757207446732E-5</c:v>
                </c:pt>
                <c:pt idx="19761">
                  <c:v>1.9301891370560039E-5</c:v>
                </c:pt>
                <c:pt idx="19762">
                  <c:v>1.9296345271868631E-5</c:v>
                </c:pt>
                <c:pt idx="19763">
                  <c:v>1.9290921045467261E-5</c:v>
                </c:pt>
                <c:pt idx="19764">
                  <c:v>1.9285458620288409E-5</c:v>
                </c:pt>
                <c:pt idx="19765">
                  <c:v>1.9279879779787731E-5</c:v>
                </c:pt>
                <c:pt idx="19766">
                  <c:v>1.9274441001471129E-5</c:v>
                </c:pt>
                <c:pt idx="19767">
                  <c:v>1.9268940377514809E-5</c:v>
                </c:pt>
                <c:pt idx="19768">
                  <c:v>1.9263687136117369E-5</c:v>
                </c:pt>
                <c:pt idx="19769">
                  <c:v>1.9257895473856479E-5</c:v>
                </c:pt>
                <c:pt idx="19770">
                  <c:v>1.9252585843787529E-5</c:v>
                </c:pt>
                <c:pt idx="19771">
                  <c:v>1.9247016098233871E-5</c:v>
                </c:pt>
                <c:pt idx="19772">
                  <c:v>1.9241349946241829E-5</c:v>
                </c:pt>
                <c:pt idx="19773">
                  <c:v>1.9236002117395401E-5</c:v>
                </c:pt>
                <c:pt idx="19774">
                  <c:v>1.9230530597269538E-5</c:v>
                </c:pt>
                <c:pt idx="19775">
                  <c:v>1.9225060896133069E-5</c:v>
                </c:pt>
                <c:pt idx="19776">
                  <c:v>1.9219407477066849E-5</c:v>
                </c:pt>
                <c:pt idx="19777">
                  <c:v>1.9214021449442949E-5</c:v>
                </c:pt>
                <c:pt idx="19778">
                  <c:v>1.9208540834370069E-5</c:v>
                </c:pt>
                <c:pt idx="19779">
                  <c:v>1.920310205605347E-5</c:v>
                </c:pt>
                <c:pt idx="19780">
                  <c:v>1.9197605070075952E-5</c:v>
                </c:pt>
                <c:pt idx="19781">
                  <c:v>1.91921426448971E-5</c:v>
                </c:pt>
                <c:pt idx="19782">
                  <c:v>1.9186651115887798E-5</c:v>
                </c:pt>
                <c:pt idx="19783">
                  <c:v>1.918127418321092E-5</c:v>
                </c:pt>
                <c:pt idx="19784">
                  <c:v>1.9175673514837399E-5</c:v>
                </c:pt>
                <c:pt idx="19785">
                  <c:v>1.9170265659340661E-5</c:v>
                </c:pt>
                <c:pt idx="19786">
                  <c:v>1.916484325192869E-5</c:v>
                </c:pt>
                <c:pt idx="19787">
                  <c:v>1.915924440254457E-5</c:v>
                </c:pt>
                <c:pt idx="19788">
                  <c:v>1.91540257219458E-5</c:v>
                </c:pt>
                <c:pt idx="19789">
                  <c:v>1.9148412320646461E-5</c:v>
                </c:pt>
                <c:pt idx="19790">
                  <c:v>1.9143057215842418E-5</c:v>
                </c:pt>
                <c:pt idx="19791">
                  <c:v>1.9137441995553669E-5</c:v>
                </c:pt>
                <c:pt idx="19792">
                  <c:v>1.9131955923512581E-5</c:v>
                </c:pt>
                <c:pt idx="19793">
                  <c:v>1.9126433471683409E-5</c:v>
                </c:pt>
                <c:pt idx="19794">
                  <c:v>1.912112929858267E-5</c:v>
                </c:pt>
                <c:pt idx="19795">
                  <c:v>1.9115632312605161E-5</c:v>
                </c:pt>
                <c:pt idx="19796">
                  <c:v>1.911045728775207E-5</c:v>
                </c:pt>
                <c:pt idx="19797">
                  <c:v>1.9104747480014339E-5</c:v>
                </c:pt>
                <c:pt idx="19798">
                  <c:v>1.9099385099252689E-5</c:v>
                </c:pt>
                <c:pt idx="19799">
                  <c:v>1.909374441311229E-5</c:v>
                </c:pt>
                <c:pt idx="19800">
                  <c:v>1.9088309272774499E-5</c:v>
                </c:pt>
                <c:pt idx="19801">
                  <c:v>1.908301237563137E-5</c:v>
                </c:pt>
                <c:pt idx="19802">
                  <c:v>1.9077686374657791E-5</c:v>
                </c:pt>
                <c:pt idx="19803">
                  <c:v>1.9072273062192832E-5</c:v>
                </c:pt>
                <c:pt idx="19804">
                  <c:v>1.9066594177274961E-5</c:v>
                </c:pt>
                <c:pt idx="19805">
                  <c:v>1.9061442799284119E-5</c:v>
                </c:pt>
                <c:pt idx="19806">
                  <c:v>1.9055727534578178E-5</c:v>
                </c:pt>
                <c:pt idx="19807">
                  <c:v>1.9050508853979409E-5</c:v>
                </c:pt>
                <c:pt idx="19808">
                  <c:v>1.9045046428800561E-5</c:v>
                </c:pt>
                <c:pt idx="19809">
                  <c:v>1.9039700418943539E-5</c:v>
                </c:pt>
                <c:pt idx="19810">
                  <c:v>1.9034181605093181E-5</c:v>
                </c:pt>
                <c:pt idx="19811">
                  <c:v>1.9028828319278549E-5</c:v>
                </c:pt>
                <c:pt idx="19812">
                  <c:v>1.9023293134523559E-5</c:v>
                </c:pt>
                <c:pt idx="19813">
                  <c:v>1.9017890735995021E-5</c:v>
                </c:pt>
                <c:pt idx="19814">
                  <c:v>1.9012421034858559E-5</c:v>
                </c:pt>
                <c:pt idx="19815">
                  <c:v>1.9006920410902239E-5</c:v>
                </c:pt>
                <c:pt idx="19816">
                  <c:v>1.900170354929287E-5</c:v>
                </c:pt>
                <c:pt idx="19817">
                  <c:v>1.899625385703985E-5</c:v>
                </c:pt>
                <c:pt idx="19818">
                  <c:v>1.8990856915479529E-5</c:v>
                </c:pt>
                <c:pt idx="19819">
                  <c:v>1.8985561837325801E-5</c:v>
                </c:pt>
                <c:pt idx="19820">
                  <c:v>1.8980037566507239E-5</c:v>
                </c:pt>
                <c:pt idx="19821">
                  <c:v>1.8974691556650211E-5</c:v>
                </c:pt>
                <c:pt idx="19822">
                  <c:v>1.8969287339132279E-5</c:v>
                </c:pt>
                <c:pt idx="19823">
                  <c:v>1.8964026821777221E-5</c:v>
                </c:pt>
                <c:pt idx="19824">
                  <c:v>1.895854074973613E-5</c:v>
                </c:pt>
                <c:pt idx="19825">
                  <c:v>1.8953211110783741E-5</c:v>
                </c:pt>
                <c:pt idx="19826">
                  <c:v>1.8947661374113519E-5</c:v>
                </c:pt>
                <c:pt idx="19827">
                  <c:v>1.8942433598567732E-5</c:v>
                </c:pt>
                <c:pt idx="19828">
                  <c:v>1.8936878404929299E-5</c:v>
                </c:pt>
                <c:pt idx="19829">
                  <c:v>1.8931516024167649E-5</c:v>
                </c:pt>
                <c:pt idx="19830">
                  <c:v>1.8926091797766279E-5</c:v>
                </c:pt>
                <c:pt idx="19831">
                  <c:v>1.8920787624665539E-5</c:v>
                </c:pt>
                <c:pt idx="19832">
                  <c:v>1.8915414329967462E-5</c:v>
                </c:pt>
                <c:pt idx="19833">
                  <c:v>1.8910219296230931E-5</c:v>
                </c:pt>
                <c:pt idx="19834">
                  <c:v>1.8904691387433559E-5</c:v>
                </c:pt>
                <c:pt idx="19835">
                  <c:v>1.889919985842425E-5</c:v>
                </c:pt>
                <c:pt idx="19836">
                  <c:v>1.889397208287846E-5</c:v>
                </c:pt>
                <c:pt idx="19837">
                  <c:v>1.8888333215727471E-5</c:v>
                </c:pt>
                <c:pt idx="19838">
                  <c:v>1.8883232769439932E-5</c:v>
                </c:pt>
                <c:pt idx="19839">
                  <c:v>1.8877894035540521E-5</c:v>
                </c:pt>
                <c:pt idx="19840">
                  <c:v>1.887238067865837E-5</c:v>
                </c:pt>
                <c:pt idx="19841">
                  <c:v>1.8866998289013281E-5</c:v>
                </c:pt>
                <c:pt idx="19842">
                  <c:v>1.8861714124795981E-5</c:v>
                </c:pt>
                <c:pt idx="19843">
                  <c:v>1.8856337192119099E-5</c:v>
                </c:pt>
                <c:pt idx="19844">
                  <c:v>1.8850914784707129E-5</c:v>
                </c:pt>
                <c:pt idx="19845">
                  <c:v>1.8845657905330881E-5</c:v>
                </c:pt>
                <c:pt idx="19846">
                  <c:v>1.884025368781295E-5</c:v>
                </c:pt>
                <c:pt idx="19847">
                  <c:v>1.8835022274288349E-5</c:v>
                </c:pt>
                <c:pt idx="19848">
                  <c:v>1.882958531496115E-5</c:v>
                </c:pt>
                <c:pt idx="19849">
                  <c:v>1.8824399376171641E-5</c:v>
                </c:pt>
                <c:pt idx="19850">
                  <c:v>1.8818947864929211E-5</c:v>
                </c:pt>
                <c:pt idx="19851">
                  <c:v>1.8813594579114579E-5</c:v>
                </c:pt>
                <c:pt idx="19852">
                  <c:v>1.8808341337717142E-5</c:v>
                </c:pt>
                <c:pt idx="19853">
                  <c:v>1.8802729755407199E-5</c:v>
                </c:pt>
                <c:pt idx="19854">
                  <c:v>1.8797467419062741E-5</c:v>
                </c:pt>
                <c:pt idx="19855">
                  <c:v>1.8792112314258699E-5</c:v>
                </c:pt>
                <c:pt idx="19856">
                  <c:v>1.8786915461532772E-5</c:v>
                </c:pt>
                <c:pt idx="19857">
                  <c:v>1.8781633116304871E-5</c:v>
                </c:pt>
                <c:pt idx="19858">
                  <c:v>1.877628710644785E-5</c:v>
                </c:pt>
                <c:pt idx="19859">
                  <c:v>1.877104114100803E-5</c:v>
                </c:pt>
                <c:pt idx="19860">
                  <c:v>1.8765515051200051E-5</c:v>
                </c:pt>
                <c:pt idx="19861">
                  <c:v>1.8760265447781421E-5</c:v>
                </c:pt>
                <c:pt idx="19862">
                  <c:v>1.8754959455691281E-5</c:v>
                </c:pt>
                <c:pt idx="19863">
                  <c:v>1.874964436865412E-5</c:v>
                </c:pt>
                <c:pt idx="19864">
                  <c:v>1.8744214685284529E-5</c:v>
                </c:pt>
                <c:pt idx="19865">
                  <c:v>1.8738750441116281E-5</c:v>
                </c:pt>
                <c:pt idx="19866">
                  <c:v>1.8733499018708241E-5</c:v>
                </c:pt>
                <c:pt idx="19867">
                  <c:v>1.8728293071035299E-5</c:v>
                </c:pt>
                <c:pt idx="19868">
                  <c:v>1.8722985259955749E-5</c:v>
                </c:pt>
                <c:pt idx="19869">
                  <c:v>1.8717653802013959E-5</c:v>
                </c:pt>
                <c:pt idx="19870">
                  <c:v>1.8712427845457569E-5</c:v>
                </c:pt>
                <c:pt idx="19871">
                  <c:v>1.8707147319219079E-5</c:v>
                </c:pt>
                <c:pt idx="19872">
                  <c:v>1.8701950466493141E-5</c:v>
                </c:pt>
                <c:pt idx="19873">
                  <c:v>1.869662992248777E-5</c:v>
                </c:pt>
                <c:pt idx="19874">
                  <c:v>1.8691091099753979E-5</c:v>
                </c:pt>
                <c:pt idx="19875">
                  <c:v>1.868587605713401E-5</c:v>
                </c:pt>
                <c:pt idx="19876">
                  <c:v>1.8680617358768359E-5</c:v>
                </c:pt>
                <c:pt idx="19877">
                  <c:v>1.867532046162523E-5</c:v>
                </c:pt>
                <c:pt idx="19878">
                  <c:v>1.8669994460651651E-5</c:v>
                </c:pt>
                <c:pt idx="19879">
                  <c:v>1.8664866729523059E-5</c:v>
                </c:pt>
                <c:pt idx="19880">
                  <c:v>1.8659384295460771E-5</c:v>
                </c:pt>
                <c:pt idx="19881">
                  <c:v>1.8654242012416941E-5</c:v>
                </c:pt>
                <c:pt idx="19882">
                  <c:v>1.8648948753252629E-5</c:v>
                </c:pt>
                <c:pt idx="19883">
                  <c:v>1.8643613657332029E-5</c:v>
                </c:pt>
                <c:pt idx="19884">
                  <c:v>1.8638440451468341E-5</c:v>
                </c:pt>
                <c:pt idx="19885">
                  <c:v>1.8633112631505359E-5</c:v>
                </c:pt>
                <c:pt idx="19886">
                  <c:v>1.8627753888722509E-5</c:v>
                </c:pt>
                <c:pt idx="19887">
                  <c:v>1.8622575225890611E-5</c:v>
                </c:pt>
                <c:pt idx="19888">
                  <c:v>1.8617085515870709E-5</c:v>
                </c:pt>
                <c:pt idx="19889">
                  <c:v>1.8611890482134189E-5</c:v>
                </c:pt>
                <c:pt idx="19890">
                  <c:v>1.8606659068609591E-5</c:v>
                </c:pt>
                <c:pt idx="19891">
                  <c:v>1.8601298506837342E-5</c:v>
                </c:pt>
                <c:pt idx="19892">
                  <c:v>1.859591975517105E-5</c:v>
                </c:pt>
                <c:pt idx="19893">
                  <c:v>1.8590892068459649E-5</c:v>
                </c:pt>
                <c:pt idx="19894">
                  <c:v>1.8585671568871479E-5</c:v>
                </c:pt>
                <c:pt idx="19895">
                  <c:v>1.85804019565694E-5</c:v>
                </c:pt>
                <c:pt idx="19896">
                  <c:v>1.8575174181023609E-5</c:v>
                </c:pt>
                <c:pt idx="19897">
                  <c:v>1.8569806343293749E-5</c:v>
                </c:pt>
                <c:pt idx="19898">
                  <c:v>1.856462586147245E-5</c:v>
                </c:pt>
                <c:pt idx="19899">
                  <c:v>1.8559159798314792E-5</c:v>
                </c:pt>
                <c:pt idx="19900">
                  <c:v>1.855410118878353E-5</c:v>
                </c:pt>
                <c:pt idx="19901">
                  <c:v>1.854882248153444E-5</c:v>
                </c:pt>
                <c:pt idx="19902">
                  <c:v>1.8543634723755531E-5</c:v>
                </c:pt>
                <c:pt idx="19903">
                  <c:v>1.8538581571192481E-5</c:v>
                </c:pt>
                <c:pt idx="19904">
                  <c:v>1.8533131878939461E-5</c:v>
                </c:pt>
                <c:pt idx="19905">
                  <c:v>1.8528060536482371E-5</c:v>
                </c:pt>
                <c:pt idx="19906">
                  <c:v>1.8522694517741911E-5</c:v>
                </c:pt>
                <c:pt idx="19907">
                  <c:v>1.8517515854910019E-5</c:v>
                </c:pt>
                <c:pt idx="19908">
                  <c:v>1.8512251699576151E-5</c:v>
                </c:pt>
                <c:pt idx="19909">
                  <c:v>1.8507209460949529E-5</c:v>
                </c:pt>
                <c:pt idx="19910">
                  <c:v>1.8501750673749481E-5</c:v>
                </c:pt>
                <c:pt idx="19911">
                  <c:v>1.849661020969506E-5</c:v>
                </c:pt>
                <c:pt idx="19912">
                  <c:v>1.8491336959414181E-5</c:v>
                </c:pt>
                <c:pt idx="19913">
                  <c:v>1.8486191038391549E-5</c:v>
                </c:pt>
                <c:pt idx="19914">
                  <c:v>1.848102874646429E-5</c:v>
                </c:pt>
                <c:pt idx="19915">
                  <c:v>1.8475531760486771E-5</c:v>
                </c:pt>
                <c:pt idx="19916">
                  <c:v>1.8470413124305199E-5</c:v>
                </c:pt>
                <c:pt idx="19917">
                  <c:v>1.846527993620839E-5</c:v>
                </c:pt>
                <c:pt idx="19918">
                  <c:v>1.8460303181200292E-5</c:v>
                </c:pt>
                <c:pt idx="19919">
                  <c:v>1.8454793462296951E-5</c:v>
                </c:pt>
                <c:pt idx="19920">
                  <c:v>1.8449667550157759E-5</c:v>
                </c:pt>
                <c:pt idx="19921">
                  <c:v>1.8444527086103338E-5</c:v>
                </c:pt>
                <c:pt idx="19922">
                  <c:v>1.843926474975888E-5</c:v>
                </c:pt>
                <c:pt idx="19923">
                  <c:v>1.8433966033626351E-5</c:v>
                </c:pt>
                <c:pt idx="19924">
                  <c:v>1.8428861949360001E-5</c:v>
                </c:pt>
                <c:pt idx="19925">
                  <c:v>1.842377059801947E-5</c:v>
                </c:pt>
                <c:pt idx="19926">
                  <c:v>1.841846278693993E-5</c:v>
                </c:pt>
                <c:pt idx="19927">
                  <c:v>1.8413511497783471E-5</c:v>
                </c:pt>
                <c:pt idx="19928">
                  <c:v>1.8408145479043011E-5</c:v>
                </c:pt>
                <c:pt idx="19929">
                  <c:v>1.8402895875624381E-5</c:v>
                </c:pt>
                <c:pt idx="19930">
                  <c:v>1.839772085077129E-5</c:v>
                </c:pt>
                <c:pt idx="19931">
                  <c:v>1.8392596757621501E-5</c:v>
                </c:pt>
                <c:pt idx="19932">
                  <c:v>1.8387288946541961E-5</c:v>
                </c:pt>
                <c:pt idx="19933">
                  <c:v>1.8382219423074279E-5</c:v>
                </c:pt>
                <c:pt idx="19934">
                  <c:v>1.8376964362687431E-5</c:v>
                </c:pt>
                <c:pt idx="19935">
                  <c:v>1.8371943951933641E-5</c:v>
                </c:pt>
                <c:pt idx="19936">
                  <c:v>1.8366661606705751E-5</c:v>
                </c:pt>
                <c:pt idx="19937">
                  <c:v>1.836143565014936E-5</c:v>
                </c:pt>
                <c:pt idx="19938">
                  <c:v>1.835641342040617E-5</c:v>
                </c:pt>
                <c:pt idx="19939">
                  <c:v>1.835116381698754E-5</c:v>
                </c:pt>
                <c:pt idx="19940">
                  <c:v>1.8346021533943709E-5</c:v>
                </c:pt>
                <c:pt idx="19941">
                  <c:v>1.8340788301429711E-5</c:v>
                </c:pt>
                <c:pt idx="19942">
                  <c:v>1.8335580534767359E-5</c:v>
                </c:pt>
                <c:pt idx="19943">
                  <c:v>1.833033638831694E-5</c:v>
                </c:pt>
                <c:pt idx="19944">
                  <c:v>1.8325066776014861E-5</c:v>
                </c:pt>
                <c:pt idx="19945">
                  <c:v>1.8319853552384299E-5</c:v>
                </c:pt>
                <c:pt idx="19946">
                  <c:v>1.8314751287107359E-5</c:v>
                </c:pt>
                <c:pt idx="19947">
                  <c:v>1.8309689039597291E-5</c:v>
                </c:pt>
                <c:pt idx="19948">
                  <c:v>1.8304301192983982E-5</c:v>
                </c:pt>
                <c:pt idx="19949">
                  <c:v>1.8299157090950761E-5</c:v>
                </c:pt>
                <c:pt idx="19950">
                  <c:v>1.8293971152161251E-5</c:v>
                </c:pt>
                <c:pt idx="19951">
                  <c:v>1.828867789299693E-5</c:v>
                </c:pt>
                <c:pt idx="19952">
                  <c:v>1.8283622921444479E-5</c:v>
                </c:pt>
                <c:pt idx="19953">
                  <c:v>1.8278446077601981E-5</c:v>
                </c:pt>
                <c:pt idx="19954">
                  <c:v>1.8273001842317171E-5</c:v>
                </c:pt>
                <c:pt idx="19955">
                  <c:v>1.8268105122842829E-5</c:v>
                </c:pt>
                <c:pt idx="19956">
                  <c:v>1.826268817239907E-5</c:v>
                </c:pt>
                <c:pt idx="19957">
                  <c:v>1.8257789633935321E-5</c:v>
                </c:pt>
                <c:pt idx="19958">
                  <c:v>1.8252356312586929E-5</c:v>
                </c:pt>
                <c:pt idx="19959">
                  <c:v>1.824720129661728E-5</c:v>
                </c:pt>
                <c:pt idx="19960">
                  <c:v>1.8242080841446299E-5</c:v>
                </c:pt>
                <c:pt idx="19961">
                  <c:v>1.8236858522868719E-5</c:v>
                </c:pt>
                <c:pt idx="19962">
                  <c:v>1.8231630747322921E-5</c:v>
                </c:pt>
                <c:pt idx="19963">
                  <c:v>1.8226555766887031E-5</c:v>
                </c:pt>
                <c:pt idx="19964">
                  <c:v>1.8221333448309451E-5</c:v>
                </c:pt>
                <c:pt idx="19965">
                  <c:v>1.8216054741060361E-5</c:v>
                </c:pt>
                <c:pt idx="19966">
                  <c:v>1.821079604269471E-5</c:v>
                </c:pt>
                <c:pt idx="19967">
                  <c:v>1.8205677406513129E-5</c:v>
                </c:pt>
                <c:pt idx="19968">
                  <c:v>1.8200402337242849E-5</c:v>
                </c:pt>
                <c:pt idx="19969">
                  <c:v>1.8195409211330119E-5</c:v>
                </c:pt>
                <c:pt idx="19970">
                  <c:v>1.8190097762271759E-5</c:v>
                </c:pt>
                <c:pt idx="19971">
                  <c:v>1.8185055523645129E-5</c:v>
                </c:pt>
                <c:pt idx="19972">
                  <c:v>1.817969314288348E-5</c:v>
                </c:pt>
                <c:pt idx="19973">
                  <c:v>1.817447446228471E-5</c:v>
                </c:pt>
                <c:pt idx="19974">
                  <c:v>1.8169348550145511E-5</c:v>
                </c:pt>
                <c:pt idx="19975">
                  <c:v>1.8164239008910951E-5</c:v>
                </c:pt>
                <c:pt idx="19976">
                  <c:v>1.815886753320228E-5</c:v>
                </c:pt>
                <c:pt idx="19977">
                  <c:v>1.8153601558879021E-5</c:v>
                </c:pt>
                <c:pt idx="19978">
                  <c:v>1.814854476833716E-5</c:v>
                </c:pt>
                <c:pt idx="19979">
                  <c:v>1.8143400666303929E-5</c:v>
                </c:pt>
                <c:pt idx="19980">
                  <c:v>1.8138100131182E-5</c:v>
                </c:pt>
                <c:pt idx="19981">
                  <c:v>1.813310336729046E-5</c:v>
                </c:pt>
                <c:pt idx="19982">
                  <c:v>1.8127881048712879E-5</c:v>
                </c:pt>
                <c:pt idx="19983">
                  <c:v>1.812261143641081E-5</c:v>
                </c:pt>
                <c:pt idx="19984">
                  <c:v>1.81175273610279E-5</c:v>
                </c:pt>
                <c:pt idx="19985">
                  <c:v>1.8112074030796069E-5</c:v>
                </c:pt>
                <c:pt idx="19986">
                  <c:v>1.8106849893229079E-5</c:v>
                </c:pt>
                <c:pt idx="19987">
                  <c:v>1.810175490390975E-5</c:v>
                </c:pt>
                <c:pt idx="19988">
                  <c:v>1.8096652638632801E-5</c:v>
                </c:pt>
                <c:pt idx="19989">
                  <c:v>1.809142850106582E-5</c:v>
                </c:pt>
                <c:pt idx="19990">
                  <c:v>1.8086471754941161E-5</c:v>
                </c:pt>
                <c:pt idx="19991">
                  <c:v>1.8081120288115929E-5</c:v>
                </c:pt>
                <c:pt idx="19992">
                  <c:v>1.807598710001912E-5</c:v>
                </c:pt>
                <c:pt idx="19993">
                  <c:v>1.8070755686494518E-5</c:v>
                </c:pt>
                <c:pt idx="19994">
                  <c:v>1.806542968552094E-5</c:v>
                </c:pt>
                <c:pt idx="19995">
                  <c:v>1.8060449292534031E-5</c:v>
                </c:pt>
                <c:pt idx="19996">
                  <c:v>1.8055157852359119E-5</c:v>
                </c:pt>
                <c:pt idx="19997">
                  <c:v>1.8050044673145749E-5</c:v>
                </c:pt>
                <c:pt idx="19998">
                  <c:v>1.804480234568473E-5</c:v>
                </c:pt>
                <c:pt idx="19999">
                  <c:v>1.8039734641206451E-5</c:v>
                </c:pt>
                <c:pt idx="20000">
                  <c:v>1.803470877348445E-5</c:v>
                </c:pt>
                <c:pt idx="20001">
                  <c:v>1.8029435523203571E-5</c:v>
                </c:pt>
                <c:pt idx="20002">
                  <c:v>1.8024089513346549E-5</c:v>
                </c:pt>
                <c:pt idx="20003">
                  <c:v>1.801892904040869E-5</c:v>
                </c:pt>
                <c:pt idx="20004">
                  <c:v>1.8013608496403322E-5</c:v>
                </c:pt>
                <c:pt idx="20005">
                  <c:v>1.8008706319960769E-5</c:v>
                </c:pt>
                <c:pt idx="20006">
                  <c:v>1.800361133064143E-5</c:v>
                </c:pt>
                <c:pt idx="20007">
                  <c:v>1.7998278053710241E-5</c:v>
                </c:pt>
                <c:pt idx="20008">
                  <c:v>1.799302117433399E-5</c:v>
                </c:pt>
                <c:pt idx="20009">
                  <c:v>1.7987909814110029E-5</c:v>
                </c:pt>
                <c:pt idx="20010">
                  <c:v>1.7982816643780101E-5</c:v>
                </c:pt>
                <c:pt idx="20011">
                  <c:v>1.7977681636693891E-5</c:v>
                </c:pt>
                <c:pt idx="20012">
                  <c:v>1.7972590285353359E-5</c:v>
                </c:pt>
                <c:pt idx="20013">
                  <c:v>1.7967153326026161E-5</c:v>
                </c:pt>
                <c:pt idx="20014">
                  <c:v>1.7962140191229992E-5</c:v>
                </c:pt>
                <c:pt idx="20015">
                  <c:v>1.7956890587811362E-5</c:v>
                </c:pt>
                <c:pt idx="20016">
                  <c:v>1.795174466678873E-5</c:v>
                </c:pt>
                <c:pt idx="20017">
                  <c:v>1.7946538719115779E-5</c:v>
                </c:pt>
                <c:pt idx="20018">
                  <c:v>1.7941452824743461E-5</c:v>
                </c:pt>
                <c:pt idx="20019">
                  <c:v>1.7936263247975152E-5</c:v>
                </c:pt>
                <c:pt idx="20020">
                  <c:v>1.7930926333065141E-5</c:v>
                </c:pt>
                <c:pt idx="20021">
                  <c:v>1.792589682736434E-5</c:v>
                </c:pt>
                <c:pt idx="20022">
                  <c:v>1.7920834579854269E-5</c:v>
                </c:pt>
                <c:pt idx="20023">
                  <c:v>1.7915557691594589E-5</c:v>
                </c:pt>
                <c:pt idx="20024">
                  <c:v>1.7910413589561361E-5</c:v>
                </c:pt>
                <c:pt idx="20025">
                  <c:v>1.7905227650771849E-5</c:v>
                </c:pt>
                <c:pt idx="20026">
                  <c:v>1.7900094462675039E-5</c:v>
                </c:pt>
                <c:pt idx="20027">
                  <c:v>1.7895006749313321E-5</c:v>
                </c:pt>
                <c:pt idx="20028">
                  <c:v>1.788972076610662E-5</c:v>
                </c:pt>
                <c:pt idx="20029">
                  <c:v>1.788440749805886E-5</c:v>
                </c:pt>
                <c:pt idx="20030">
                  <c:v>1.7879323422675949E-5</c:v>
                </c:pt>
                <c:pt idx="20031">
                  <c:v>1.787417204468511E-5</c:v>
                </c:pt>
                <c:pt idx="20032">
                  <c:v>1.7869169823825359E-5</c:v>
                </c:pt>
                <c:pt idx="20033">
                  <c:v>1.78640075318981E-5</c:v>
                </c:pt>
                <c:pt idx="20034">
                  <c:v>1.785875974746887E-5</c:v>
                </c:pt>
                <c:pt idx="20035">
                  <c:v>1.7853608369478021E-5</c:v>
                </c:pt>
                <c:pt idx="20036">
                  <c:v>1.784840605978388E-5</c:v>
                </c:pt>
                <c:pt idx="20037">
                  <c:v>1.7843314708443359E-5</c:v>
                </c:pt>
                <c:pt idx="20038">
                  <c:v>1.7838292478700168E-5</c:v>
                </c:pt>
                <c:pt idx="20039">
                  <c:v>1.7833095625974241E-5</c:v>
                </c:pt>
                <c:pt idx="20040">
                  <c:v>1.78278933162801E-5</c:v>
                </c:pt>
                <c:pt idx="20041">
                  <c:v>1.7822878362494521E-5</c:v>
                </c:pt>
                <c:pt idx="20042">
                  <c:v>1.78174814209342E-5</c:v>
                </c:pt>
                <c:pt idx="20043">
                  <c:v>1.7812239093473181E-5</c:v>
                </c:pt>
                <c:pt idx="20044">
                  <c:v>1.780737875378691E-5</c:v>
                </c:pt>
                <c:pt idx="20045">
                  <c:v>1.7802234651753679E-5</c:v>
                </c:pt>
                <c:pt idx="20046">
                  <c:v>1.7796985048335049E-5</c:v>
                </c:pt>
                <c:pt idx="20047">
                  <c:v>1.7791871869121682E-5</c:v>
                </c:pt>
                <c:pt idx="20048">
                  <c:v>1.7786682292353358E-5</c:v>
                </c:pt>
                <c:pt idx="20049">
                  <c:v>1.7781523638404909E-5</c:v>
                </c:pt>
                <c:pt idx="20050">
                  <c:v>1.7776437744032592E-5</c:v>
                </c:pt>
                <c:pt idx="20051">
                  <c:v>1.7771208149497401E-5</c:v>
                </c:pt>
                <c:pt idx="20052">
                  <c:v>1.7766258679330349E-5</c:v>
                </c:pt>
                <c:pt idx="20053">
                  <c:v>1.7760803530109112E-5</c:v>
                </c:pt>
                <c:pt idx="20054">
                  <c:v>1.775571399775799E-5</c:v>
                </c:pt>
                <c:pt idx="20055">
                  <c:v>1.775072269083466E-5</c:v>
                </c:pt>
                <c:pt idx="20056">
                  <c:v>1.7745342120178979E-5</c:v>
                </c:pt>
                <c:pt idx="20057">
                  <c:v>1.774018892319873E-5</c:v>
                </c:pt>
                <c:pt idx="20058">
                  <c:v>1.7735215806169439E-5</c:v>
                </c:pt>
                <c:pt idx="20059">
                  <c:v>1.7730086256051439E-5</c:v>
                </c:pt>
                <c:pt idx="20060">
                  <c:v>1.772496034391224E-5</c:v>
                </c:pt>
                <c:pt idx="20061">
                  <c:v>1.7719741663313471E-5</c:v>
                </c:pt>
                <c:pt idx="20062">
                  <c:v>1.7714699424686842E-5</c:v>
                </c:pt>
                <c:pt idx="20063">
                  <c:v>1.7709506209939722E-5</c:v>
                </c:pt>
                <c:pt idx="20064">
                  <c:v>1.7704280253383331E-5</c:v>
                </c:pt>
                <c:pt idx="20065">
                  <c:v>1.769928167050239E-5</c:v>
                </c:pt>
                <c:pt idx="20066">
                  <c:v>1.7694066627882421E-5</c:v>
                </c:pt>
                <c:pt idx="20067">
                  <c:v>1.7688988009467721E-5</c:v>
                </c:pt>
                <c:pt idx="20068">
                  <c:v>1.768379115674179E-5</c:v>
                </c:pt>
                <c:pt idx="20069">
                  <c:v>1.7678665244602602E-5</c:v>
                </c:pt>
                <c:pt idx="20070">
                  <c:v>1.7673437469056811E-5</c:v>
                </c:pt>
                <c:pt idx="20071">
                  <c:v>1.766829154803418E-5</c:v>
                </c:pt>
                <c:pt idx="20072">
                  <c:v>1.7663393009570431E-5</c:v>
                </c:pt>
                <c:pt idx="20073">
                  <c:v>1.765814158716239E-5</c:v>
                </c:pt>
                <c:pt idx="20074">
                  <c:v>1.7653072063694711E-5</c:v>
                </c:pt>
                <c:pt idx="20075">
                  <c:v>1.7647995264269412E-5</c:v>
                </c:pt>
                <c:pt idx="20076">
                  <c:v>1.7642809325479899E-5</c:v>
                </c:pt>
                <c:pt idx="20077">
                  <c:v>1.7637610653764572E-5</c:v>
                </c:pt>
                <c:pt idx="20078">
                  <c:v>1.7632701201364401E-5</c:v>
                </c:pt>
                <c:pt idx="20079">
                  <c:v>1.7627426132094118E-5</c:v>
                </c:pt>
                <c:pt idx="20080">
                  <c:v>1.762233478075359E-5</c:v>
                </c:pt>
                <c:pt idx="20081">
                  <c:v>1.7617219782550819E-5</c:v>
                </c:pt>
                <c:pt idx="20082">
                  <c:v>1.7612028386793099E-5</c:v>
                </c:pt>
                <c:pt idx="20083">
                  <c:v>1.7607026165933352E-5</c:v>
                </c:pt>
                <c:pt idx="20084">
                  <c:v>1.7601842046133239E-5</c:v>
                </c:pt>
                <c:pt idx="20085">
                  <c:v>1.7596634279470891E-5</c:v>
                </c:pt>
                <c:pt idx="20086">
                  <c:v>1.759143196977675E-5</c:v>
                </c:pt>
                <c:pt idx="20087">
                  <c:v>1.7586369722266681E-5</c:v>
                </c:pt>
                <c:pt idx="20088">
                  <c:v>1.7581236534169878E-5</c:v>
                </c:pt>
                <c:pt idx="20089">
                  <c:v>1.757614154485054E-5</c:v>
                </c:pt>
                <c:pt idx="20090">
                  <c:v>1.7570997442817319E-5</c:v>
                </c:pt>
                <c:pt idx="20091">
                  <c:v>1.7565889720572159E-5</c:v>
                </c:pt>
                <c:pt idx="20092">
                  <c:v>1.7560660126036961E-5</c:v>
                </c:pt>
                <c:pt idx="20093">
                  <c:v>1.755562698235735E-5</c:v>
                </c:pt>
                <c:pt idx="20094">
                  <c:v>1.7550530174048621E-5</c:v>
                </c:pt>
                <c:pt idx="20095">
                  <c:v>1.754533332132269E-5</c:v>
                </c:pt>
                <c:pt idx="20096">
                  <c:v>1.7540467524668198E-5</c:v>
                </c:pt>
                <c:pt idx="20097">
                  <c:v>1.7535183360450901E-5</c:v>
                </c:pt>
                <c:pt idx="20098">
                  <c:v>1.7530017430544831E-5</c:v>
                </c:pt>
                <c:pt idx="20099">
                  <c:v>1.7525006114738059E-5</c:v>
                </c:pt>
                <c:pt idx="20100">
                  <c:v>1.751985655573662E-5</c:v>
                </c:pt>
                <c:pt idx="20101">
                  <c:v>1.7514827050035819E-5</c:v>
                </c:pt>
                <c:pt idx="20102">
                  <c:v>1.750969749991782E-5</c:v>
                </c:pt>
                <c:pt idx="20103">
                  <c:v>1.7504622519481931E-5</c:v>
                </c:pt>
                <c:pt idx="20104">
                  <c:v>1.7499580280855301E-5</c:v>
                </c:pt>
                <c:pt idx="20105">
                  <c:v>1.7494396161055189E-5</c:v>
                </c:pt>
                <c:pt idx="20106">
                  <c:v>1.748921567923389E-5</c:v>
                </c:pt>
                <c:pt idx="20107">
                  <c:v>1.7484115232946351E-5</c:v>
                </c:pt>
                <c:pt idx="20108">
                  <c:v>1.747897113091312E-5</c:v>
                </c:pt>
                <c:pt idx="20109">
                  <c:v>1.7473959815106351E-5</c:v>
                </c:pt>
                <c:pt idx="20110">
                  <c:v>1.7468775695306249E-5</c:v>
                </c:pt>
                <c:pt idx="20111">
                  <c:v>1.7463635231251828E-5</c:v>
                </c:pt>
                <c:pt idx="20112">
                  <c:v>1.7458665752201341E-5</c:v>
                </c:pt>
                <c:pt idx="20113">
                  <c:v>1.7453443433623761E-5</c:v>
                </c:pt>
                <c:pt idx="20114">
                  <c:v>1.7448397557018321E-5</c:v>
                </c:pt>
                <c:pt idx="20115">
                  <c:v>1.7443266187910918E-5</c:v>
                </c:pt>
                <c:pt idx="20116">
                  <c:v>1.74382294062525E-5</c:v>
                </c:pt>
                <c:pt idx="20117">
                  <c:v>1.743312532198615E-5</c:v>
                </c:pt>
                <c:pt idx="20118">
                  <c:v>1.7428059436497279E-5</c:v>
                </c:pt>
                <c:pt idx="20119">
                  <c:v>1.742279528116342E-5</c:v>
                </c:pt>
                <c:pt idx="20120">
                  <c:v>1.7417805793229491E-5</c:v>
                </c:pt>
                <c:pt idx="20121">
                  <c:v>1.7412814486306161E-5</c:v>
                </c:pt>
                <c:pt idx="20122">
                  <c:v>1.7407512132194821E-5</c:v>
                </c:pt>
                <c:pt idx="20123">
                  <c:v>1.740239531500265E-5</c:v>
                </c:pt>
                <c:pt idx="20124">
                  <c:v>1.7397478586644869E-5</c:v>
                </c:pt>
                <c:pt idx="20125">
                  <c:v>1.7392287190887149E-5</c:v>
                </c:pt>
                <c:pt idx="20126">
                  <c:v>1.7387319530826059E-5</c:v>
                </c:pt>
                <c:pt idx="20127">
                  <c:v>1.7382319128955711E-5</c:v>
                </c:pt>
                <c:pt idx="20128">
                  <c:v>1.7377042240696031E-5</c:v>
                </c:pt>
                <c:pt idx="20129">
                  <c:v>1.737195270834491E-5</c:v>
                </c:pt>
                <c:pt idx="20130">
                  <c:v>1.7366950487485159E-5</c:v>
                </c:pt>
                <c:pt idx="20131">
                  <c:v>1.7361719073960561E-5</c:v>
                </c:pt>
                <c:pt idx="20132">
                  <c:v>1.7356740499963049E-5</c:v>
                </c:pt>
                <c:pt idx="20133">
                  <c:v>1.7351767382933762E-5</c:v>
                </c:pt>
                <c:pt idx="20134">
                  <c:v>1.734656143526081E-5</c:v>
                </c:pt>
                <c:pt idx="20135">
                  <c:v>1.7341408238280561E-5</c:v>
                </c:pt>
                <c:pt idx="20136">
                  <c:v>1.733626231725793E-5</c:v>
                </c:pt>
                <c:pt idx="20137">
                  <c:v>1.7331218259641901E-5</c:v>
                </c:pt>
                <c:pt idx="20138">
                  <c:v>1.732616692606825E-5</c:v>
                </c:pt>
                <c:pt idx="20139">
                  <c:v>1.7321151972282681E-5</c:v>
                </c:pt>
                <c:pt idx="20140">
                  <c:v>1.731608790578321E-5</c:v>
                </c:pt>
                <c:pt idx="20141">
                  <c:v>1.731096017465461E-5</c:v>
                </c:pt>
                <c:pt idx="20142">
                  <c:v>1.7305983419646509E-5</c:v>
                </c:pt>
                <c:pt idx="20143">
                  <c:v>1.7300839317613281E-5</c:v>
                </c:pt>
                <c:pt idx="20144">
                  <c:v>1.7295711586484689E-5</c:v>
                </c:pt>
                <c:pt idx="20145">
                  <c:v>1.7290574760409069E-5</c:v>
                </c:pt>
                <c:pt idx="20146">
                  <c:v>1.7285434296354651E-5</c:v>
                </c:pt>
                <c:pt idx="20147">
                  <c:v>1.728037204884458E-5</c:v>
                </c:pt>
                <c:pt idx="20148">
                  <c:v>1.7275344362133179E-5</c:v>
                </c:pt>
                <c:pt idx="20149">
                  <c:v>1.727033304632641E-5</c:v>
                </c:pt>
                <c:pt idx="20150">
                  <c:v>1.726536538626533E-5</c:v>
                </c:pt>
                <c:pt idx="20151">
                  <c:v>1.7260070308111611E-5</c:v>
                </c:pt>
                <c:pt idx="20152">
                  <c:v>1.7255229977308769E-5</c:v>
                </c:pt>
                <c:pt idx="20153">
                  <c:v>1.7250024029635821E-5</c:v>
                </c:pt>
                <c:pt idx="20154">
                  <c:v>1.7244916307390671E-5</c:v>
                </c:pt>
                <c:pt idx="20155">
                  <c:v>1.7239995941054079E-5</c:v>
                </c:pt>
                <c:pt idx="20156">
                  <c:v>1.723486820992548E-5</c:v>
                </c:pt>
                <c:pt idx="20157">
                  <c:v>1.7229744116775692E-5</c:v>
                </c:pt>
                <c:pt idx="20158">
                  <c:v>1.7224774637725201E-5</c:v>
                </c:pt>
                <c:pt idx="20159">
                  <c:v>1.7219470464624461E-5</c:v>
                </c:pt>
                <c:pt idx="20160">
                  <c:v>1.7214480976690542E-5</c:v>
                </c:pt>
                <c:pt idx="20161">
                  <c:v>1.7209455108968541E-5</c:v>
                </c:pt>
                <c:pt idx="20162">
                  <c:v>1.7204411051352508E-5</c:v>
                </c:pt>
                <c:pt idx="20163">
                  <c:v>1.7199341527884829E-5</c:v>
                </c:pt>
                <c:pt idx="20164">
                  <c:v>1.7194292013300579E-5</c:v>
                </c:pt>
                <c:pt idx="20165">
                  <c:v>1.7189260688610372E-5</c:v>
                </c:pt>
                <c:pt idx="20166">
                  <c:v>1.7184354874189008E-5</c:v>
                </c:pt>
                <c:pt idx="20167">
                  <c:v>1.7179136193590239E-5</c:v>
                </c:pt>
                <c:pt idx="20168">
                  <c:v>1.7173997548525222E-5</c:v>
                </c:pt>
                <c:pt idx="20169">
                  <c:v>1.7168946214951571E-5</c:v>
                </c:pt>
                <c:pt idx="20170">
                  <c:v>1.7163916709250771E-5</c:v>
                </c:pt>
                <c:pt idx="20171">
                  <c:v>1.7158679838757959E-5</c:v>
                </c:pt>
                <c:pt idx="20172">
                  <c:v>1.7153772205347199E-5</c:v>
                </c:pt>
                <c:pt idx="20173">
                  <c:v>1.7148642655229199E-5</c:v>
                </c:pt>
                <c:pt idx="20174">
                  <c:v>1.7143822333309799E-5</c:v>
                </c:pt>
                <c:pt idx="20175">
                  <c:v>1.7138730981969271E-5</c:v>
                </c:pt>
                <c:pt idx="20176">
                  <c:v>1.7133714209194298E-5</c:v>
                </c:pt>
                <c:pt idx="20177">
                  <c:v>1.7128500985563729E-5</c:v>
                </c:pt>
                <c:pt idx="20178">
                  <c:v>1.7123418729170229E-5</c:v>
                </c:pt>
                <c:pt idx="20179">
                  <c:v>1.7118398318416439E-5</c:v>
                </c:pt>
                <c:pt idx="20180">
                  <c:v>1.7113377907662649E-5</c:v>
                </c:pt>
                <c:pt idx="20181">
                  <c:v>1.7108302927226759E-5</c:v>
                </c:pt>
                <c:pt idx="20182">
                  <c:v>1.710337528493255E-5</c:v>
                </c:pt>
                <c:pt idx="20183">
                  <c:v>1.7098222087952308E-5</c:v>
                </c:pt>
                <c:pt idx="20184">
                  <c:v>1.7093119822675359E-5</c:v>
                </c:pt>
                <c:pt idx="20185">
                  <c:v>1.7088153981603679E-5</c:v>
                </c:pt>
                <c:pt idx="20186">
                  <c:v>1.7083295460906811E-5</c:v>
                </c:pt>
                <c:pt idx="20187">
                  <c:v>1.7078073142329231E-5</c:v>
                </c:pt>
                <c:pt idx="20188">
                  <c:v>1.7073005437850949E-5</c:v>
                </c:pt>
                <c:pt idx="20189">
                  <c:v>1.7068037777789868E-5</c:v>
                </c:pt>
                <c:pt idx="20190">
                  <c:v>1.706294824543875E-5</c:v>
                </c:pt>
                <c:pt idx="20191">
                  <c:v>1.705786780803464E-5</c:v>
                </c:pt>
                <c:pt idx="20192">
                  <c:v>1.705284739728086E-5</c:v>
                </c:pt>
                <c:pt idx="20193">
                  <c:v>1.7047892470145601E-5</c:v>
                </c:pt>
                <c:pt idx="20194">
                  <c:v>1.7042739273165349E-5</c:v>
                </c:pt>
                <c:pt idx="20195">
                  <c:v>1.7037820725818161E-5</c:v>
                </c:pt>
                <c:pt idx="20196">
                  <c:v>1.703267116681673E-5</c:v>
                </c:pt>
                <c:pt idx="20197">
                  <c:v>1.7027608919306662E-5</c:v>
                </c:pt>
                <c:pt idx="20198">
                  <c:v>1.702271401882172E-5</c:v>
                </c:pt>
                <c:pt idx="20199">
                  <c:v>1.701750079519115E-5</c:v>
                </c:pt>
                <c:pt idx="20200">
                  <c:v>1.701264591247309E-5</c:v>
                </c:pt>
                <c:pt idx="20201">
                  <c:v>1.7007438145810742E-5</c:v>
                </c:pt>
                <c:pt idx="20202">
                  <c:v>1.70025450643152E-5</c:v>
                </c:pt>
                <c:pt idx="20203">
                  <c:v>1.6997475540847521E-5</c:v>
                </c:pt>
                <c:pt idx="20204">
                  <c:v>1.6992495147860609E-5</c:v>
                </c:pt>
                <c:pt idx="20205">
                  <c:v>1.698742380540352E-5</c:v>
                </c:pt>
                <c:pt idx="20206">
                  <c:v>1.698254527582321E-5</c:v>
                </c:pt>
                <c:pt idx="20207">
                  <c:v>1.697749939921778E-5</c:v>
                </c:pt>
                <c:pt idx="20208">
                  <c:v>1.6972338926279921E-5</c:v>
                </c:pt>
                <c:pt idx="20209">
                  <c:v>1.6967262126854621E-5</c:v>
                </c:pt>
                <c:pt idx="20210">
                  <c:v>1.696234721748624E-5</c:v>
                </c:pt>
                <c:pt idx="20211">
                  <c:v>1.6957254047156312E-5</c:v>
                </c:pt>
                <c:pt idx="20212">
                  <c:v>1.695230821496807E-5</c:v>
                </c:pt>
                <c:pt idx="20213">
                  <c:v>1.694728598522488E-5</c:v>
                </c:pt>
                <c:pt idx="20214">
                  <c:v>1.6942281945375729E-5</c:v>
                </c:pt>
                <c:pt idx="20215">
                  <c:v>1.6937279724515971E-5</c:v>
                </c:pt>
                <c:pt idx="20216">
                  <c:v>1.693224658083636E-5</c:v>
                </c:pt>
                <c:pt idx="20217">
                  <c:v>1.6927389879128899E-5</c:v>
                </c:pt>
                <c:pt idx="20218">
                  <c:v>1.6922243958106261E-5</c:v>
                </c:pt>
                <c:pt idx="20219">
                  <c:v>1.6917185348575E-5</c:v>
                </c:pt>
                <c:pt idx="20220">
                  <c:v>1.6912092178245078E-5</c:v>
                </c:pt>
                <c:pt idx="20221">
                  <c:v>1.6907193639781329E-5</c:v>
                </c:pt>
                <c:pt idx="20222">
                  <c:v>1.6902087736525569E-5</c:v>
                </c:pt>
                <c:pt idx="20223">
                  <c:v>1.6897110981517471E-5</c:v>
                </c:pt>
                <c:pt idx="20224">
                  <c:v>1.6892128769541159E-5</c:v>
                </c:pt>
                <c:pt idx="20225">
                  <c:v>1.688714110059664E-5</c:v>
                </c:pt>
                <c:pt idx="20226">
                  <c:v>1.6881987903616391E-5</c:v>
                </c:pt>
                <c:pt idx="20227">
                  <c:v>1.6876969311852011E-5</c:v>
                </c:pt>
                <c:pt idx="20228">
                  <c:v>1.687219082668889E-5</c:v>
                </c:pt>
                <c:pt idx="20229">
                  <c:v>1.6867033991729841E-5</c:v>
                </c:pt>
                <c:pt idx="20230">
                  <c:v>1.686211726337206E-5</c:v>
                </c:pt>
                <c:pt idx="20231">
                  <c:v>1.6857120499480519E-5</c:v>
                </c:pt>
                <c:pt idx="20232">
                  <c:v>1.685207644186448E-5</c:v>
                </c:pt>
                <c:pt idx="20233">
                  <c:v>1.6847121514729221E-5</c:v>
                </c:pt>
                <c:pt idx="20234">
                  <c:v>1.6842022887431088E-5</c:v>
                </c:pt>
                <c:pt idx="20235">
                  <c:v>1.683721166045871E-5</c:v>
                </c:pt>
                <c:pt idx="20236">
                  <c:v>1.6831958419061269E-5</c:v>
                </c:pt>
                <c:pt idx="20237">
                  <c:v>1.6827138097141869E-5</c:v>
                </c:pt>
                <c:pt idx="20238">
                  <c:v>1.6822061297716569E-5</c:v>
                </c:pt>
                <c:pt idx="20239">
                  <c:v>1.6817151845316399E-5</c:v>
                </c:pt>
                <c:pt idx="20240">
                  <c:v>1.6812178728287112E-5</c:v>
                </c:pt>
                <c:pt idx="20241">
                  <c:v>1.68071474035969E-5</c:v>
                </c:pt>
                <c:pt idx="20242">
                  <c:v>1.6802081518108029E-5</c:v>
                </c:pt>
                <c:pt idx="20243">
                  <c:v>1.6797117496025749E-5</c:v>
                </c:pt>
                <c:pt idx="20244">
                  <c:v>1.67921662068693E-5</c:v>
                </c:pt>
                <c:pt idx="20245">
                  <c:v>1.678717126196716E-5</c:v>
                </c:pt>
                <c:pt idx="20246">
                  <c:v>1.6782143575255759E-5</c:v>
                </c:pt>
                <c:pt idx="20247">
                  <c:v>1.6777117707533758E-5</c:v>
                </c:pt>
                <c:pt idx="20248">
                  <c:v>1.6772291928646151E-5</c:v>
                </c:pt>
                <c:pt idx="20249">
                  <c:v>1.676731699262746E-5</c:v>
                </c:pt>
                <c:pt idx="20250">
                  <c:v>1.6762201994424689E-5</c:v>
                </c:pt>
                <c:pt idx="20251">
                  <c:v>1.6757237972342409E-5</c:v>
                </c:pt>
                <c:pt idx="20252">
                  <c:v>1.6752208466641602E-5</c:v>
                </c:pt>
                <c:pt idx="20253">
                  <c:v>1.6747277186368589E-5</c:v>
                </c:pt>
                <c:pt idx="20254">
                  <c:v>1.6742371371947229E-5</c:v>
                </c:pt>
                <c:pt idx="20255">
                  <c:v>1.6737267287680879E-5</c:v>
                </c:pt>
                <c:pt idx="20256">
                  <c:v>1.6732239600969478E-5</c:v>
                </c:pt>
                <c:pt idx="20257">
                  <c:v>1.67273756233044E-5</c:v>
                </c:pt>
                <c:pt idx="20258">
                  <c:v>1.6722300642868501E-5</c:v>
                </c:pt>
                <c:pt idx="20259">
                  <c:v>1.6717285689082931E-5</c:v>
                </c:pt>
                <c:pt idx="20260">
                  <c:v>1.671231075306423E-5</c:v>
                </c:pt>
                <c:pt idx="20261">
                  <c:v>1.670751225901768E-5</c:v>
                </c:pt>
                <c:pt idx="20262">
                  <c:v>1.670243545959238E-5</c:v>
                </c:pt>
                <c:pt idx="20263">
                  <c:v>1.669744233367965E-5</c:v>
                </c:pt>
                <c:pt idx="20264">
                  <c:v>1.6692545614205301E-5</c:v>
                </c:pt>
                <c:pt idx="20265">
                  <c:v>1.6687357856426391E-5</c:v>
                </c:pt>
                <c:pt idx="20266">
                  <c:v>1.6682561181369241E-5</c:v>
                </c:pt>
                <c:pt idx="20267">
                  <c:v>1.6677708117640581E-5</c:v>
                </c:pt>
                <c:pt idx="20268">
                  <c:v>1.667259311943781E-5</c:v>
                </c:pt>
                <c:pt idx="20269">
                  <c:v>1.6667579984641631E-5</c:v>
                </c:pt>
                <c:pt idx="20270">
                  <c:v>1.6662861526128839E-5</c:v>
                </c:pt>
                <c:pt idx="20271">
                  <c:v>1.6657892047078349E-5</c:v>
                </c:pt>
                <c:pt idx="20272">
                  <c:v>1.6652817066642459E-5</c:v>
                </c:pt>
                <c:pt idx="20273">
                  <c:v>1.6647731172270142E-5</c:v>
                </c:pt>
                <c:pt idx="20274">
                  <c:v>1.6642998161842119E-5</c:v>
                </c:pt>
                <c:pt idx="20275">
                  <c:v>1.6637981389067139E-5</c:v>
                </c:pt>
                <c:pt idx="20276">
                  <c:v>1.6632946426398121E-5</c:v>
                </c:pt>
                <c:pt idx="20277">
                  <c:v>1.6627907825750299E-5</c:v>
                </c:pt>
                <c:pt idx="20278">
                  <c:v>1.6622974726487879E-5</c:v>
                </c:pt>
                <c:pt idx="20279">
                  <c:v>1.6618094377918169E-5</c:v>
                </c:pt>
                <c:pt idx="20280">
                  <c:v>1.6613161278655749E-5</c:v>
                </c:pt>
                <c:pt idx="20281">
                  <c:v>1.6608066289336421E-5</c:v>
                </c:pt>
                <c:pt idx="20282">
                  <c:v>1.6603204130660739E-5</c:v>
                </c:pt>
                <c:pt idx="20283">
                  <c:v>1.659818735788576E-5</c:v>
                </c:pt>
                <c:pt idx="20284">
                  <c:v>1.6593443433521319E-5</c:v>
                </c:pt>
                <c:pt idx="20285">
                  <c:v>1.658828841755167E-5</c:v>
                </c:pt>
                <c:pt idx="20286">
                  <c:v>1.6583258911850859E-5</c:v>
                </c:pt>
                <c:pt idx="20287">
                  <c:v>1.6578493159613569E-5</c:v>
                </c:pt>
                <c:pt idx="20288">
                  <c:v>1.6573552784393542E-5</c:v>
                </c:pt>
                <c:pt idx="20289">
                  <c:v>1.6568495993851681E-5</c:v>
                </c:pt>
                <c:pt idx="20290">
                  <c:v>1.656364293012302E-5</c:v>
                </c:pt>
                <c:pt idx="20291">
                  <c:v>1.6558722563786429E-5</c:v>
                </c:pt>
                <c:pt idx="20292">
                  <c:v>1.6553689420106821E-5</c:v>
                </c:pt>
                <c:pt idx="20293">
                  <c:v>1.6548725398024541E-5</c:v>
                </c:pt>
                <c:pt idx="20294">
                  <c:v>1.654392326599918E-5</c:v>
                </c:pt>
                <c:pt idx="20295">
                  <c:v>1.6538910131203011E-5</c:v>
                </c:pt>
                <c:pt idx="20296">
                  <c:v>1.653388426348101E-5</c:v>
                </c:pt>
                <c:pt idx="20297">
                  <c:v>1.652903483773116E-5</c:v>
                </c:pt>
                <c:pt idx="20298">
                  <c:v>1.6524001694051549E-5</c:v>
                </c:pt>
                <c:pt idx="20299">
                  <c:v>1.6519292330485769E-5</c:v>
                </c:pt>
                <c:pt idx="20300">
                  <c:v>1.6514290109626021E-5</c:v>
                </c:pt>
                <c:pt idx="20301">
                  <c:v>1.6509296983713281E-5</c:v>
                </c:pt>
                <c:pt idx="20302">
                  <c:v>1.6504309314768761E-5</c:v>
                </c:pt>
                <c:pt idx="20303">
                  <c:v>1.6499438061146069E-5</c:v>
                </c:pt>
                <c:pt idx="20304">
                  <c:v>1.6494575902470391E-5</c:v>
                </c:pt>
                <c:pt idx="20305">
                  <c:v>1.6489530025864951E-5</c:v>
                </c:pt>
                <c:pt idx="20306">
                  <c:v>1.648469697101973E-5</c:v>
                </c:pt>
                <c:pt idx="20307">
                  <c:v>1.647976205276791E-5</c:v>
                </c:pt>
                <c:pt idx="20308">
                  <c:v>1.647477074584458E-5</c:v>
                </c:pt>
                <c:pt idx="20309">
                  <c:v>1.646966484258883E-5</c:v>
                </c:pt>
                <c:pt idx="20310">
                  <c:v>1.6464964573970061E-5</c:v>
                </c:pt>
                <c:pt idx="20311">
                  <c:v>1.645995871513151E-5</c:v>
                </c:pt>
                <c:pt idx="20312">
                  <c:v>1.6455218428745869E-5</c:v>
                </c:pt>
                <c:pt idx="20313">
                  <c:v>1.645011434447952E-5</c:v>
                </c:pt>
                <c:pt idx="20314">
                  <c:v>1.644509939069394E-5</c:v>
                </c:pt>
                <c:pt idx="20315">
                  <c:v>1.6440328181488439E-5</c:v>
                </c:pt>
                <c:pt idx="20316">
                  <c:v>1.643554242036771E-5</c:v>
                </c:pt>
                <c:pt idx="20317">
                  <c:v>1.643054929445498E-5</c:v>
                </c:pt>
                <c:pt idx="20318">
                  <c:v>1.642544157220982E-5</c:v>
                </c:pt>
                <c:pt idx="20319">
                  <c:v>1.6420608517364599E-5</c:v>
                </c:pt>
                <c:pt idx="20320">
                  <c:v>1.6415833670180291E-5</c:v>
                </c:pt>
                <c:pt idx="20321">
                  <c:v>1.6410895113949661E-5</c:v>
                </c:pt>
                <c:pt idx="20322">
                  <c:v>1.640590016904753E-5</c:v>
                </c:pt>
                <c:pt idx="20323">
                  <c:v>1.6401096218032759E-5</c:v>
                </c:pt>
                <c:pt idx="20324">
                  <c:v>1.6396212231484238E-5</c:v>
                </c:pt>
                <c:pt idx="20325">
                  <c:v>1.6391295503126461E-5</c:v>
                </c:pt>
                <c:pt idx="20326">
                  <c:v>1.6386393326683901E-5</c:v>
                </c:pt>
                <c:pt idx="20327">
                  <c:v>1.6381523892050609E-5</c:v>
                </c:pt>
                <c:pt idx="20328">
                  <c:v>1.6376643543480899E-5</c:v>
                </c:pt>
                <c:pt idx="20329">
                  <c:v>1.637174864299595E-5</c:v>
                </c:pt>
                <c:pt idx="20330">
                  <c:v>1.6366657291655429E-5</c:v>
                </c:pt>
                <c:pt idx="20331">
                  <c:v>1.6361969755962491E-5</c:v>
                </c:pt>
                <c:pt idx="20332">
                  <c:v>1.6356834748876281E-5</c:v>
                </c:pt>
                <c:pt idx="20333">
                  <c:v>1.6352139937225729E-5</c:v>
                </c:pt>
                <c:pt idx="20334">
                  <c:v>1.6347172277164649E-5</c:v>
                </c:pt>
                <c:pt idx="20335">
                  <c:v>1.6342321032425389E-5</c:v>
                </c:pt>
                <c:pt idx="20336">
                  <c:v>1.633739520912059E-5</c:v>
                </c:pt>
                <c:pt idx="20337">
                  <c:v>1.6332473023794591E-5</c:v>
                </c:pt>
                <c:pt idx="20338">
                  <c:v>1.6327632692991759E-5</c:v>
                </c:pt>
                <c:pt idx="20339">
                  <c:v>1.632255953154527E-5</c:v>
                </c:pt>
                <c:pt idx="20340">
                  <c:v>1.6317890185746361E-5</c:v>
                </c:pt>
                <c:pt idx="20341">
                  <c:v>1.6312838852172721E-5</c:v>
                </c:pt>
                <c:pt idx="20342">
                  <c:v>1.630794940865599E-5</c:v>
                </c:pt>
                <c:pt idx="20343">
                  <c:v>1.6303052689181641E-5</c:v>
                </c:pt>
                <c:pt idx="20344">
                  <c:v>1.6298206901410591E-5</c:v>
                </c:pt>
                <c:pt idx="20345">
                  <c:v>1.629351390874945E-5</c:v>
                </c:pt>
                <c:pt idx="20346">
                  <c:v>1.6288477127091031E-5</c:v>
                </c:pt>
                <c:pt idx="20347">
                  <c:v>1.6283740478684191E-5</c:v>
                </c:pt>
                <c:pt idx="20348">
                  <c:v>1.627885103516746E-5</c:v>
                </c:pt>
                <c:pt idx="20349">
                  <c:v>1.627391611691564E-5</c:v>
                </c:pt>
                <c:pt idx="20350">
                  <c:v>1.6269050320261161E-5</c:v>
                </c:pt>
                <c:pt idx="20351">
                  <c:v>1.6264029909507371E-5</c:v>
                </c:pt>
                <c:pt idx="20352">
                  <c:v>1.6259275071206499E-5</c:v>
                </c:pt>
                <c:pt idx="20353">
                  <c:v>1.625434379093349E-5</c:v>
                </c:pt>
                <c:pt idx="20354">
                  <c:v>1.6249450709437951E-5</c:v>
                </c:pt>
                <c:pt idx="20355">
                  <c:v>1.6244510334217921E-5</c:v>
                </c:pt>
                <c:pt idx="20356">
                  <c:v>1.6239806427620351E-5</c:v>
                </c:pt>
                <c:pt idx="20357">
                  <c:v>1.623480056878179E-5</c:v>
                </c:pt>
                <c:pt idx="20358">
                  <c:v>1.6229791071964431E-5</c:v>
                </c:pt>
                <c:pt idx="20359">
                  <c:v>1.622519084776286E-5</c:v>
                </c:pt>
                <c:pt idx="20360">
                  <c:v>1.6220090401475321E-5</c:v>
                </c:pt>
                <c:pt idx="20361">
                  <c:v>1.6215222785831429E-5</c:v>
                </c:pt>
                <c:pt idx="20362">
                  <c:v>1.621057708689477E-5</c:v>
                </c:pt>
                <c:pt idx="20363">
                  <c:v>1.6205423889914531E-5</c:v>
                </c:pt>
                <c:pt idx="20364">
                  <c:v>1.6200670870603059E-5</c:v>
                </c:pt>
                <c:pt idx="20365">
                  <c:v>1.6195732314372439E-5</c:v>
                </c:pt>
                <c:pt idx="20366">
                  <c:v>1.619106660655234E-5</c:v>
                </c:pt>
                <c:pt idx="20367">
                  <c:v>1.6186237189685929E-5</c:v>
                </c:pt>
                <c:pt idx="20368">
                  <c:v>1.618110763956793E-5</c:v>
                </c:pt>
                <c:pt idx="20369">
                  <c:v>1.617646194063127E-5</c:v>
                </c:pt>
                <c:pt idx="20370">
                  <c:v>1.6171736206160862E-5</c:v>
                </c:pt>
                <c:pt idx="20371">
                  <c:v>1.6166599380085241E-5</c:v>
                </c:pt>
                <c:pt idx="20372">
                  <c:v>1.6161924577318129E-5</c:v>
                </c:pt>
                <c:pt idx="20373">
                  <c:v>1.6157138816197399E-5</c:v>
                </c:pt>
                <c:pt idx="20374">
                  <c:v>1.6152072930708531E-5</c:v>
                </c:pt>
                <c:pt idx="20375">
                  <c:v>1.614723987586331E-5</c:v>
                </c:pt>
                <c:pt idx="20376">
                  <c:v>1.6142435924848542E-5</c:v>
                </c:pt>
                <c:pt idx="20377">
                  <c:v>1.6137635611812581E-5</c:v>
                </c:pt>
                <c:pt idx="20378">
                  <c:v>1.6132744349306449E-5</c:v>
                </c:pt>
                <c:pt idx="20379">
                  <c:v>1.612795858818572E-5</c:v>
                </c:pt>
                <c:pt idx="20380">
                  <c:v>1.612319465493783E-5</c:v>
                </c:pt>
                <c:pt idx="20381">
                  <c:v>1.6118234270834361E-5</c:v>
                </c:pt>
                <c:pt idx="20382">
                  <c:v>1.611340485396795E-5</c:v>
                </c:pt>
                <c:pt idx="20383">
                  <c:v>1.61085554282181E-5</c:v>
                </c:pt>
                <c:pt idx="20384">
                  <c:v>1.6103673260658979E-5</c:v>
                </c:pt>
                <c:pt idx="20385">
                  <c:v>1.6098807464004491E-5</c:v>
                </c:pt>
                <c:pt idx="20386">
                  <c:v>1.609406353964005E-5</c:v>
                </c:pt>
                <c:pt idx="20387">
                  <c:v>1.608924503671005E-5</c:v>
                </c:pt>
                <c:pt idx="20388">
                  <c:v>1.6084517483250241E-5</c:v>
                </c:pt>
                <c:pt idx="20389">
                  <c:v>1.6079557099146768E-5</c:v>
                </c:pt>
                <c:pt idx="20390">
                  <c:v>1.6074678569566458E-5</c:v>
                </c:pt>
                <c:pt idx="20391">
                  <c:v>1.6069972843979489E-5</c:v>
                </c:pt>
                <c:pt idx="20392">
                  <c:v>1.606510159035679E-5</c:v>
                </c:pt>
                <c:pt idx="20393">
                  <c:v>1.606025762157515E-5</c:v>
                </c:pt>
                <c:pt idx="20394">
                  <c:v>1.6055391824920658E-5</c:v>
                </c:pt>
                <c:pt idx="20395">
                  <c:v>1.6050684280344288E-5</c:v>
                </c:pt>
                <c:pt idx="20396">
                  <c:v>1.604576209501829E-5</c:v>
                </c:pt>
                <c:pt idx="20397">
                  <c:v>1.6041030903579671E-5</c:v>
                </c:pt>
                <c:pt idx="20398">
                  <c:v>1.603611963219009E-5</c:v>
                </c:pt>
                <c:pt idx="20399">
                  <c:v>1.603144119144417E-5</c:v>
                </c:pt>
                <c:pt idx="20400">
                  <c:v>1.6026328012230809E-5</c:v>
                </c:pt>
                <c:pt idx="20401">
                  <c:v>1.602173688297626E-5</c:v>
                </c:pt>
                <c:pt idx="20402">
                  <c:v>1.6016885638237E-5</c:v>
                </c:pt>
                <c:pt idx="20403">
                  <c:v>1.6012023479561321E-5</c:v>
                </c:pt>
                <c:pt idx="20404">
                  <c:v>1.6007141312002201E-5</c:v>
                </c:pt>
                <c:pt idx="20405">
                  <c:v>1.6002544725779441E-5</c:v>
                </c:pt>
                <c:pt idx="20406">
                  <c:v>1.5997684386093169E-5</c:v>
                </c:pt>
                <c:pt idx="20407">
                  <c:v>1.5992633052519519E-5</c:v>
                </c:pt>
                <c:pt idx="20408">
                  <c:v>1.598810376890469E-5</c:v>
                </c:pt>
                <c:pt idx="20409">
                  <c:v>1.5983230696292591E-5</c:v>
                </c:pt>
                <c:pt idx="20410">
                  <c:v>1.5978386727510951E-5</c:v>
                </c:pt>
                <c:pt idx="20411">
                  <c:v>1.5973544577718709E-5</c:v>
                </c:pt>
                <c:pt idx="20412">
                  <c:v>1.5968858861015182E-5</c:v>
                </c:pt>
                <c:pt idx="20413">
                  <c:v>1.5964116755640131E-5</c:v>
                </c:pt>
                <c:pt idx="20414">
                  <c:v>1.5959083611960519E-5</c:v>
                </c:pt>
                <c:pt idx="20415">
                  <c:v>1.5954246919136491E-5</c:v>
                </c:pt>
                <c:pt idx="20416">
                  <c:v>1.5949537555570711E-5</c:v>
                </c:pt>
                <c:pt idx="20417">
                  <c:v>1.5944928236422129E-5</c:v>
                </c:pt>
                <c:pt idx="20418">
                  <c:v>1.5939926015562381E-5</c:v>
                </c:pt>
                <c:pt idx="20419">
                  <c:v>1.5935129340505231E-5</c:v>
                </c:pt>
                <c:pt idx="20420">
                  <c:v>1.5930283552734181E-5</c:v>
                </c:pt>
                <c:pt idx="20421">
                  <c:v>1.5925468687782999E-5</c:v>
                </c:pt>
                <c:pt idx="20422">
                  <c:v>1.5920692021609281E-5</c:v>
                </c:pt>
                <c:pt idx="20423">
                  <c:v>1.5916046322672631E-5</c:v>
                </c:pt>
                <c:pt idx="20424">
                  <c:v>1.5911286027403548E-5</c:v>
                </c:pt>
                <c:pt idx="20425">
                  <c:v>1.590642023074906E-5</c:v>
                </c:pt>
                <c:pt idx="20426">
                  <c:v>1.590163083164953E-5</c:v>
                </c:pt>
                <c:pt idx="20427">
                  <c:v>1.5896841432549991E-5</c:v>
                </c:pt>
                <c:pt idx="20428">
                  <c:v>1.5892075680312701E-5</c:v>
                </c:pt>
                <c:pt idx="20429">
                  <c:v>1.5887322661001239E-5</c:v>
                </c:pt>
                <c:pt idx="20430">
                  <c:v>1.5882507796050049E-5</c:v>
                </c:pt>
                <c:pt idx="20431">
                  <c:v>1.5877703845035281E-5</c:v>
                </c:pt>
                <c:pt idx="20432">
                  <c:v>1.587292899785098E-5</c:v>
                </c:pt>
                <c:pt idx="20433">
                  <c:v>1.586821599630639E-5</c:v>
                </c:pt>
                <c:pt idx="20434">
                  <c:v>1.586342659720685E-5</c:v>
                </c:pt>
                <c:pt idx="20435">
                  <c:v>1.5858651750022549E-5</c:v>
                </c:pt>
                <c:pt idx="20436">
                  <c:v>1.5853853255975991E-5</c:v>
                </c:pt>
                <c:pt idx="20437">
                  <c:v>1.584901474416256E-5</c:v>
                </c:pt>
                <c:pt idx="20438">
                  <c:v>1.584422352607362E-5</c:v>
                </c:pt>
                <c:pt idx="20439">
                  <c:v>1.5839570551179349E-5</c:v>
                </c:pt>
                <c:pt idx="20440">
                  <c:v>1.583478297106922E-5</c:v>
                </c:pt>
                <c:pt idx="20441">
                  <c:v>1.5830120901227929E-5</c:v>
                </c:pt>
                <c:pt idx="20442">
                  <c:v>1.5825013178982769E-5</c:v>
                </c:pt>
                <c:pt idx="20443">
                  <c:v>1.5820416592760012E-5</c:v>
                </c:pt>
                <c:pt idx="20444">
                  <c:v>1.5815692677279E-5</c:v>
                </c:pt>
                <c:pt idx="20445">
                  <c:v>1.581101787451189E-5</c:v>
                </c:pt>
                <c:pt idx="20446">
                  <c:v>1.5806243027327579E-5</c:v>
                </c:pt>
                <c:pt idx="20447">
                  <c:v>1.5801264453330081E-5</c:v>
                </c:pt>
                <c:pt idx="20448">
                  <c:v>1.579666241013911E-5</c:v>
                </c:pt>
                <c:pt idx="20449">
                  <c:v>1.5791752957738939E-5</c:v>
                </c:pt>
                <c:pt idx="20450">
                  <c:v>1.5787265510880388E-5</c:v>
                </c:pt>
                <c:pt idx="20451">
                  <c:v>1.5782412447151731E-5</c:v>
                </c:pt>
                <c:pt idx="20452">
                  <c:v>1.5777803128003139E-5</c:v>
                </c:pt>
                <c:pt idx="20453">
                  <c:v>1.5772913684486412E-5</c:v>
                </c:pt>
                <c:pt idx="20454">
                  <c:v>1.5768098819535229E-5</c:v>
                </c:pt>
                <c:pt idx="20455">
                  <c:v>1.5763393093948249E-5</c:v>
                </c:pt>
                <c:pt idx="20456">
                  <c:v>1.575858004798647E-5</c:v>
                </c:pt>
                <c:pt idx="20457">
                  <c:v>1.5753937987028621E-5</c:v>
                </c:pt>
                <c:pt idx="20458">
                  <c:v>1.5749228623462841E-5</c:v>
                </c:pt>
                <c:pt idx="20459">
                  <c:v>1.5744279153295789E-5</c:v>
                </c:pt>
                <c:pt idx="20460">
                  <c:v>1.5739484297228049E-5</c:v>
                </c:pt>
                <c:pt idx="20461">
                  <c:v>1.5734975022496659E-5</c:v>
                </c:pt>
                <c:pt idx="20462">
                  <c:v>1.5730172890471291E-5</c:v>
                </c:pt>
                <c:pt idx="20463">
                  <c:v>1.5725447156000879E-5</c:v>
                </c:pt>
                <c:pt idx="20464">
                  <c:v>1.5720874216640371E-5</c:v>
                </c:pt>
                <c:pt idx="20465">
                  <c:v>1.5716090274509039E-5</c:v>
                </c:pt>
                <c:pt idx="20466">
                  <c:v>1.57111935550347E-5</c:v>
                </c:pt>
                <c:pt idx="20467">
                  <c:v>1.5706407793913971E-5</c:v>
                </c:pt>
                <c:pt idx="20468">
                  <c:v>1.5701825759606439E-5</c:v>
                </c:pt>
                <c:pt idx="20469">
                  <c:v>1.5696914488216859E-5</c:v>
                </c:pt>
                <c:pt idx="20470">
                  <c:v>1.5692254237364981E-5</c:v>
                </c:pt>
                <c:pt idx="20471">
                  <c:v>1.5687402992625721E-5</c:v>
                </c:pt>
                <c:pt idx="20472">
                  <c:v>1.5682835510233421E-5</c:v>
                </c:pt>
                <c:pt idx="20473">
                  <c:v>1.567806793900672E-5</c:v>
                </c:pt>
                <c:pt idx="20474">
                  <c:v>1.5673287634854202E-5</c:v>
                </c:pt>
                <c:pt idx="20475">
                  <c:v>1.566864921187516E-5</c:v>
                </c:pt>
                <c:pt idx="20476">
                  <c:v>1.5663881640648469E-5</c:v>
                </c:pt>
                <c:pt idx="20477">
                  <c:v>1.5659252312616449E-5</c:v>
                </c:pt>
                <c:pt idx="20478">
                  <c:v>1.565450293128379E-5</c:v>
                </c:pt>
                <c:pt idx="20479">
                  <c:v>1.56497408170253E-5</c:v>
                </c:pt>
                <c:pt idx="20480">
                  <c:v>1.56449696078198E-5</c:v>
                </c:pt>
                <c:pt idx="20481">
                  <c:v>1.564038029755466E-5</c:v>
                </c:pt>
                <c:pt idx="20482">
                  <c:v>1.5635632735211399E-5</c:v>
                </c:pt>
                <c:pt idx="20483">
                  <c:v>1.563093246659264E-5</c:v>
                </c:pt>
                <c:pt idx="20484">
                  <c:v>1.5626044842065309E-5</c:v>
                </c:pt>
                <c:pt idx="20485">
                  <c:v>1.5621531929355111E-5</c:v>
                </c:pt>
                <c:pt idx="20486">
                  <c:v>1.5616595192113891E-5</c:v>
                </c:pt>
                <c:pt idx="20487">
                  <c:v>1.5612085917382501E-5</c:v>
                </c:pt>
                <c:pt idx="20488">
                  <c:v>1.5607345630996861E-5</c:v>
                </c:pt>
                <c:pt idx="20489">
                  <c:v>1.560263081046287E-5</c:v>
                </c:pt>
                <c:pt idx="20490">
                  <c:v>1.559798511152621E-5</c:v>
                </c:pt>
                <c:pt idx="20491">
                  <c:v>1.559330121381208E-5</c:v>
                </c:pt>
                <c:pt idx="20492">
                  <c:v>1.558856638439465E-5</c:v>
                </c:pt>
                <c:pt idx="20493">
                  <c:v>1.5583895219606351E-5</c:v>
                </c:pt>
                <c:pt idx="20494">
                  <c:v>1.557926407258492E-5</c:v>
                </c:pt>
                <c:pt idx="20495">
                  <c:v>1.5574483768432401E-5</c:v>
                </c:pt>
                <c:pt idx="20496">
                  <c:v>1.556982715555932E-5</c:v>
                </c:pt>
                <c:pt idx="20497">
                  <c:v>1.5565159628749828E-5</c:v>
                </c:pt>
                <c:pt idx="20498">
                  <c:v>1.556035385874566E-5</c:v>
                </c:pt>
                <c:pt idx="20499">
                  <c:v>1.5555795471300371E-5</c:v>
                </c:pt>
                <c:pt idx="20500">
                  <c:v>1.555096787342336E-5</c:v>
                </c:pt>
                <c:pt idx="20501">
                  <c:v>1.554631489852909E-5</c:v>
                </c:pt>
                <c:pt idx="20502">
                  <c:v>1.5541625543846749E-5</c:v>
                </c:pt>
                <c:pt idx="20503">
                  <c:v>1.5537023500655781E-5</c:v>
                </c:pt>
                <c:pt idx="20504">
                  <c:v>1.5532299585174769E-5</c:v>
                </c:pt>
                <c:pt idx="20505">
                  <c:v>1.5527606592513621E-5</c:v>
                </c:pt>
                <c:pt idx="20506">
                  <c:v>1.5522897228947841E-5</c:v>
                </c:pt>
                <c:pt idx="20507">
                  <c:v>1.5518122381763529E-5</c:v>
                </c:pt>
                <c:pt idx="20508">
                  <c:v>1.55135894601699E-5</c:v>
                </c:pt>
                <c:pt idx="20509">
                  <c:v>1.5508849173784259E-5</c:v>
                </c:pt>
                <c:pt idx="20510">
                  <c:v>1.5504185284953561E-5</c:v>
                </c:pt>
                <c:pt idx="20511">
                  <c:v>1.5499505025218241E-5</c:v>
                </c:pt>
                <c:pt idx="20512">
                  <c:v>1.5494861145270988E-5</c:v>
                </c:pt>
                <c:pt idx="20513">
                  <c:v>1.5490115401917141E-5</c:v>
                </c:pt>
                <c:pt idx="20514">
                  <c:v>1.548557338537648E-5</c:v>
                </c:pt>
                <c:pt idx="20515">
                  <c:v>1.5480856745853089E-5</c:v>
                </c:pt>
                <c:pt idx="20516">
                  <c:v>1.547607280372176E-5</c:v>
                </c:pt>
                <c:pt idx="20517">
                  <c:v>1.547154170111753E-5</c:v>
                </c:pt>
                <c:pt idx="20518">
                  <c:v>1.5467041521333161E-5</c:v>
                </c:pt>
                <c:pt idx="20519">
                  <c:v>1.546209205116611E-5</c:v>
                </c:pt>
                <c:pt idx="20520">
                  <c:v>1.5457486369996332E-5</c:v>
                </c:pt>
                <c:pt idx="20521">
                  <c:v>1.5452918887604031E-5</c:v>
                </c:pt>
                <c:pt idx="20522">
                  <c:v>1.544814222143032E-5</c:v>
                </c:pt>
                <c:pt idx="20523">
                  <c:v>1.544352016935591E-5</c:v>
                </c:pt>
                <c:pt idx="20524">
                  <c:v>1.543906728329603E-5</c:v>
                </c:pt>
                <c:pt idx="20525">
                  <c:v>1.543422331451438E-5</c:v>
                </c:pt>
                <c:pt idx="20526">
                  <c:v>1.542968675494194E-5</c:v>
                </c:pt>
                <c:pt idx="20527">
                  <c:v>1.5424941011588089E-5</c:v>
                </c:pt>
                <c:pt idx="20528">
                  <c:v>1.5420233467011709E-5</c:v>
                </c:pt>
                <c:pt idx="20529">
                  <c:v>1.5415613233926709E-5</c:v>
                </c:pt>
                <c:pt idx="20530">
                  <c:v>1.541097117296886E-5</c:v>
                </c:pt>
                <c:pt idx="20531">
                  <c:v>1.5406341844936829E-5</c:v>
                </c:pt>
                <c:pt idx="20532">
                  <c:v>1.5401537893922072E-5</c:v>
                </c:pt>
                <c:pt idx="20533">
                  <c:v>1.539710683573503E-5</c:v>
                </c:pt>
                <c:pt idx="20534">
                  <c:v>1.5392415662063289E-5</c:v>
                </c:pt>
                <c:pt idx="20535">
                  <c:v>1.5387880921480249E-5</c:v>
                </c:pt>
                <c:pt idx="20536">
                  <c:v>1.538315336802043E-5</c:v>
                </c:pt>
                <c:pt idx="20537">
                  <c:v>1.537850403110497E-5</c:v>
                </c:pt>
                <c:pt idx="20538">
                  <c:v>1.5373816495412029E-5</c:v>
                </c:pt>
                <c:pt idx="20539">
                  <c:v>1.536923264211509E-5</c:v>
                </c:pt>
                <c:pt idx="20540">
                  <c:v>1.5364650607807558E-5</c:v>
                </c:pt>
                <c:pt idx="20541">
                  <c:v>1.535995579615701E-5</c:v>
                </c:pt>
                <c:pt idx="20542">
                  <c:v>1.535527735541109E-5</c:v>
                </c:pt>
                <c:pt idx="20543">
                  <c:v>1.5350520698120821E-5</c:v>
                </c:pt>
                <c:pt idx="20544">
                  <c:v>1.5346142390626479E-5</c:v>
                </c:pt>
                <c:pt idx="20545">
                  <c:v>1.5341511243605052E-5</c:v>
                </c:pt>
                <c:pt idx="20546">
                  <c:v>1.5336767319240611E-5</c:v>
                </c:pt>
                <c:pt idx="20547">
                  <c:v>1.5332192560890689E-5</c:v>
                </c:pt>
                <c:pt idx="20548">
                  <c:v>1.5327619621530179E-5</c:v>
                </c:pt>
                <c:pt idx="20549">
                  <c:v>1.5323072148021311E-5</c:v>
                </c:pt>
                <c:pt idx="20550">
                  <c:v>1.5318466466851529E-5</c:v>
                </c:pt>
                <c:pt idx="20551">
                  <c:v>1.5313644325942729E-5</c:v>
                </c:pt>
                <c:pt idx="20552">
                  <c:v>1.5309193258872259E-5</c:v>
                </c:pt>
                <c:pt idx="20553">
                  <c:v>1.5304452972486619E-5</c:v>
                </c:pt>
                <c:pt idx="20554">
                  <c:v>1.5299849110306241E-5</c:v>
                </c:pt>
                <c:pt idx="20555">
                  <c:v>1.529524888610467E-5</c:v>
                </c:pt>
                <c:pt idx="20556">
                  <c:v>1.5290666851797141E-5</c:v>
                </c:pt>
                <c:pt idx="20557">
                  <c:v>1.528598113509361E-5</c:v>
                </c:pt>
                <c:pt idx="20558">
                  <c:v>1.528138091089204E-5</c:v>
                </c:pt>
                <c:pt idx="20559">
                  <c:v>1.5276777048711662E-5</c:v>
                </c:pt>
                <c:pt idx="20560">
                  <c:v>1.5272211385308761E-5</c:v>
                </c:pt>
                <c:pt idx="20561">
                  <c:v>1.5267529306584041E-5</c:v>
                </c:pt>
                <c:pt idx="20562">
                  <c:v>1.5263018212863241E-5</c:v>
                </c:pt>
                <c:pt idx="20563">
                  <c:v>1.525845891592326E-5</c:v>
                </c:pt>
                <c:pt idx="20564">
                  <c:v>1.525383777334355E-5</c:v>
                </c:pt>
                <c:pt idx="20565">
                  <c:v>1.524911567685194E-5</c:v>
                </c:pt>
                <c:pt idx="20566">
                  <c:v>1.524460913060466E-5</c:v>
                </c:pt>
                <c:pt idx="20567">
                  <c:v>1.5239966160152109E-5</c:v>
                </c:pt>
                <c:pt idx="20568">
                  <c:v>1.523545142845251E-5</c:v>
                </c:pt>
                <c:pt idx="20569">
                  <c:v>1.5230876670102591E-5</c:v>
                </c:pt>
                <c:pt idx="20570">
                  <c:v>1.5226329196593721E-5</c:v>
                </c:pt>
                <c:pt idx="20571">
                  <c:v>1.522161528555444E-5</c:v>
                </c:pt>
                <c:pt idx="20572">
                  <c:v>1.5217155123536941E-5</c:v>
                </c:pt>
                <c:pt idx="20573">
                  <c:v>1.5212546713883061E-5</c:v>
                </c:pt>
                <c:pt idx="20574">
                  <c:v>1.520783644082258E-5</c:v>
                </c:pt>
                <c:pt idx="20575">
                  <c:v>1.520326622994617E-5</c:v>
                </c:pt>
                <c:pt idx="20576">
                  <c:v>1.5198639630398251E-5</c:v>
                </c:pt>
                <c:pt idx="20577">
                  <c:v>1.519421130069532E-5</c:v>
                </c:pt>
                <c:pt idx="20578">
                  <c:v>1.5189594705589121E-5</c:v>
                </c:pt>
                <c:pt idx="20579">
                  <c:v>1.518519547971664E-5</c:v>
                </c:pt>
                <c:pt idx="20580">
                  <c:v>1.5180424270511139E-5</c:v>
                </c:pt>
                <c:pt idx="20581">
                  <c:v>1.517585496912943E-5</c:v>
                </c:pt>
                <c:pt idx="20582">
                  <c:v>1.5171235645539131E-5</c:v>
                </c:pt>
                <c:pt idx="20583">
                  <c:v>1.5166899174801071E-5</c:v>
                </c:pt>
                <c:pt idx="20584">
                  <c:v>1.5162151612457819E-5</c:v>
                </c:pt>
                <c:pt idx="20585">
                  <c:v>1.5157682355493311E-5</c:v>
                </c:pt>
                <c:pt idx="20586">
                  <c:v>1.51529602590017E-5</c:v>
                </c:pt>
                <c:pt idx="20587">
                  <c:v>1.514856558060274E-5</c:v>
                </c:pt>
                <c:pt idx="20588">
                  <c:v>1.514407085778657E-5</c:v>
                </c:pt>
                <c:pt idx="20589">
                  <c:v>1.5139396055019461E-5</c:v>
                </c:pt>
                <c:pt idx="20590">
                  <c:v>1.5134833120100669E-5</c:v>
                </c:pt>
                <c:pt idx="20591">
                  <c:v>1.5130267456697771E-5</c:v>
                </c:pt>
                <c:pt idx="20592">
                  <c:v>1.5125615391298201E-5</c:v>
                </c:pt>
                <c:pt idx="20593">
                  <c:v>1.512123162683565E-5</c:v>
                </c:pt>
                <c:pt idx="20594">
                  <c:v>1.511660957476124E-5</c:v>
                </c:pt>
                <c:pt idx="20595">
                  <c:v>1.511201480752788E-5</c:v>
                </c:pt>
                <c:pt idx="20596">
                  <c:v>1.510754918854218E-5</c:v>
                </c:pt>
                <c:pt idx="20597">
                  <c:v>1.510297443019226E-5</c:v>
                </c:pt>
                <c:pt idx="20598">
                  <c:v>1.5098497897270141E-5</c:v>
                </c:pt>
                <c:pt idx="20599">
                  <c:v>1.5094060472620191E-5</c:v>
                </c:pt>
                <c:pt idx="20600">
                  <c:v>1.50893474710756E-5</c:v>
                </c:pt>
                <c:pt idx="20601">
                  <c:v>1.508479545009322E-5</c:v>
                </c:pt>
                <c:pt idx="20602">
                  <c:v>1.5080309822224081E-5</c:v>
                </c:pt>
                <c:pt idx="20603">
                  <c:v>1.5075947885634379E-5</c:v>
                </c:pt>
                <c:pt idx="20604">
                  <c:v>1.5071467714733441E-5</c:v>
                </c:pt>
                <c:pt idx="20605">
                  <c:v>1.506692751718219E-5</c:v>
                </c:pt>
                <c:pt idx="20606">
                  <c:v>1.506250282545807E-5</c:v>
                </c:pt>
                <c:pt idx="20607">
                  <c:v>1.5058341887197461E-5</c:v>
                </c:pt>
                <c:pt idx="20608">
                  <c:v>1.5054009963932909E-5</c:v>
                </c:pt>
                <c:pt idx="20609">
                  <c:v>1.5049986359372269E-5</c:v>
                </c:pt>
                <c:pt idx="20610">
                  <c:v>1.504604369984008E-5</c:v>
                </c:pt>
                <c:pt idx="20611">
                  <c:v>1.504257761553163E-5</c:v>
                </c:pt>
                <c:pt idx="20612">
                  <c:v>1.5039385289128401E-5</c:v>
                </c:pt>
                <c:pt idx="20613">
                  <c:v>1.5037348020996429E-5</c:v>
                </c:pt>
                <c:pt idx="20614">
                  <c:v>1.503617295384174E-5</c:v>
                </c:pt>
                <c:pt idx="20615">
                  <c:v>1.5037128832773311E-5</c:v>
                </c:pt>
                <c:pt idx="20616">
                  <c:v>1.504108695371542E-5</c:v>
                </c:pt>
                <c:pt idx="20617">
                  <c:v>1.50502055475954E-5</c:v>
                </c:pt>
                <c:pt idx="20618">
                  <c:v>1.506743410573108E-5</c:v>
                </c:pt>
                <c:pt idx="20619">
                  <c:v>1.509768026153324E-5</c:v>
                </c:pt>
                <c:pt idx="20620">
                  <c:v>1.514913674327545E-5</c:v>
                </c:pt>
                <c:pt idx="20621">
                  <c:v>1.5236042600008661E-5</c:v>
                </c:pt>
                <c:pt idx="20622">
                  <c:v>1.5381367120426152E-5</c:v>
                </c:pt>
                <c:pt idx="20623">
                  <c:v>1.5623991203028709E-5</c:v>
                </c:pt>
                <c:pt idx="20624">
                  <c:v>1.6030391634558331E-5</c:v>
                </c:pt>
                <c:pt idx="20625">
                  <c:v>1.6710304407752119E-5</c:v>
                </c:pt>
                <c:pt idx="20626">
                  <c:v>1.7852076780400239E-5</c:v>
                </c:pt>
                <c:pt idx="20627">
                  <c:v>1.9759989299927842E-5</c:v>
                </c:pt>
                <c:pt idx="20628">
                  <c:v>2.2944934244151231E-5</c:v>
                </c:pt>
                <c:pt idx="20629">
                  <c:v>2.814963772834744E-5</c:v>
                </c:pt>
                <c:pt idx="20630">
                  <c:v>3.6490335332928232E-5</c:v>
                </c:pt>
                <c:pt idx="20631">
                  <c:v>4.9005553591996431E-5</c:v>
                </c:pt>
                <c:pt idx="20632">
                  <c:v>6.6868298745248467E-5</c:v>
                </c:pt>
                <c:pt idx="20633">
                  <c:v>9.4332208391278982E-5</c:v>
                </c:pt>
                <c:pt idx="20634">
                  <c:v>1.059526694007218E-4</c:v>
                </c:pt>
                <c:pt idx="20635">
                  <c:v>1.045868848450482E-4</c:v>
                </c:pt>
                <c:pt idx="20636">
                  <c:v>6.7357141233514994E-5</c:v>
                </c:pt>
                <c:pt idx="20637">
                  <c:v>2.799899812089279E-5</c:v>
                </c:pt>
                <c:pt idx="20638">
                  <c:v>1.5555831851088439E-5</c:v>
                </c:pt>
                <c:pt idx="20639">
                  <c:v>3.1265146390069283E-5</c:v>
                </c:pt>
                <c:pt idx="20640">
                  <c:v>1.871822052635252E-3</c:v>
                </c:pt>
                <c:pt idx="20641">
                  <c:v>1.0883189970627429E-3</c:v>
                </c:pt>
                <c:pt idx="20642">
                  <c:v>1.5404950827360151E-3</c:v>
                </c:pt>
                <c:pt idx="20643">
                  <c:v>6.9807295221835375E-4</c:v>
                </c:pt>
                <c:pt idx="20644">
                  <c:v>6.3690211391076446E-4</c:v>
                </c:pt>
                <c:pt idx="20645">
                  <c:v>4.7970909508876503E-4</c:v>
                </c:pt>
                <c:pt idx="20646">
                  <c:v>1.207264649565332E-4</c:v>
                </c:pt>
                <c:pt idx="20647">
                  <c:v>5.5334606440737844E-4</c:v>
                </c:pt>
                <c:pt idx="20648">
                  <c:v>5.2975654398323968E-5</c:v>
                </c:pt>
                <c:pt idx="20649">
                  <c:v>5.3014693548902869E-4</c:v>
                </c:pt>
                <c:pt idx="20650">
                  <c:v>1.6812262765597549E-4</c:v>
                </c:pt>
                <c:pt idx="20651">
                  <c:v>3.400519781280309E-4</c:v>
                </c:pt>
                <c:pt idx="20652">
                  <c:v>2.9361102497205138E-4</c:v>
                </c:pt>
                <c:pt idx="20653">
                  <c:v>1.595230714883655E-4</c:v>
                </c:pt>
                <c:pt idx="20654">
                  <c:v>3.1128429691307252E-4</c:v>
                </c:pt>
                <c:pt idx="20655">
                  <c:v>6.492291868198663E-5</c:v>
                </c:pt>
                <c:pt idx="20656">
                  <c:v>2.542591246310622E-4</c:v>
                </c:pt>
                <c:pt idx="20657">
                  <c:v>5.4478368838317692E-5</c:v>
                </c:pt>
                <c:pt idx="20658">
                  <c:v>1.5989739040378481E-4</c:v>
                </c:pt>
                <c:pt idx="20659">
                  <c:v>9.8159653134644032E-5</c:v>
                </c:pt>
                <c:pt idx="20660">
                  <c:v>7.0341528044082224E-5</c:v>
                </c:pt>
                <c:pt idx="20661">
                  <c:v>1.336516288574785E-4</c:v>
                </c:pt>
                <c:pt idx="20662">
                  <c:v>3.0493551093968559E-5</c:v>
                </c:pt>
                <c:pt idx="20663">
                  <c:v>1.2557790614664549E-4</c:v>
                </c:pt>
                <c:pt idx="20664">
                  <c:v>3.5905250115320093E-5</c:v>
                </c:pt>
                <c:pt idx="20665">
                  <c:v>8.7306230852846056E-5</c:v>
                </c:pt>
                <c:pt idx="20666">
                  <c:v>5.9970465372316539E-5</c:v>
                </c:pt>
                <c:pt idx="20667">
                  <c:v>4.8265563236782327E-5</c:v>
                </c:pt>
                <c:pt idx="20668">
                  <c:v>7.6193813583813608E-5</c:v>
                </c:pt>
                <c:pt idx="20669">
                  <c:v>2.798867535602767E-5</c:v>
                </c:pt>
                <c:pt idx="20670">
                  <c:v>7.3591443651821464E-5</c:v>
                </c:pt>
                <c:pt idx="20671">
                  <c:v>2.8143502277089279E-5</c:v>
                </c:pt>
                <c:pt idx="20672">
                  <c:v>5.7279805332655087E-5</c:v>
                </c:pt>
                <c:pt idx="20673">
                  <c:v>3.8400365156121552E-5</c:v>
                </c:pt>
                <c:pt idx="20674">
                  <c:v>3.8841237255837768E-5</c:v>
                </c:pt>
                <c:pt idx="20675">
                  <c:v>4.706629624706693E-5</c:v>
                </c:pt>
                <c:pt idx="20676">
                  <c:v>2.749972554738633E-5</c:v>
                </c:pt>
                <c:pt idx="20677">
                  <c:v>4.8100959247676662E-5</c:v>
                </c:pt>
                <c:pt idx="20678">
                  <c:v>2.5469931642874141E-5</c:v>
                </c:pt>
                <c:pt idx="20679">
                  <c:v>4.2215175199089572E-5</c:v>
                </c:pt>
                <c:pt idx="20680">
                  <c:v>2.928248431999236E-5</c:v>
                </c:pt>
                <c:pt idx="20681">
                  <c:v>3.3948352211154997E-5</c:v>
                </c:pt>
                <c:pt idx="20682">
                  <c:v>3.3818636438809342E-5</c:v>
                </c:pt>
                <c:pt idx="20683">
                  <c:v>2.7679243430611681E-5</c:v>
                </c:pt>
                <c:pt idx="20684">
                  <c:v>3.5648696211865172E-5</c:v>
                </c:pt>
                <c:pt idx="20685">
                  <c:v>2.5328377887490209E-5</c:v>
                </c:pt>
                <c:pt idx="20686">
                  <c:v>3.4139222407247871E-5</c:v>
                </c:pt>
                <c:pt idx="20687">
                  <c:v>2.620169470901601E-5</c:v>
                </c:pt>
                <c:pt idx="20688">
                  <c:v>3.073343395953998E-5</c:v>
                </c:pt>
                <c:pt idx="20689">
                  <c:v>2.8262747946428138E-5</c:v>
                </c:pt>
                <c:pt idx="20690">
                  <c:v>2.745105484791566E-5</c:v>
                </c:pt>
                <c:pt idx="20691">
                  <c:v>2.9662895030924119E-5</c:v>
                </c:pt>
                <c:pt idx="20692">
                  <c:v>2.5614213882363401E-5</c:v>
                </c:pt>
                <c:pt idx="20693">
                  <c:v>2.9622669899254109E-5</c:v>
                </c:pt>
                <c:pt idx="20694">
                  <c:v>2.538784247008152E-5</c:v>
                </c:pt>
                <c:pt idx="20695">
                  <c:v>2.8422600735211742E-5</c:v>
                </c:pt>
                <c:pt idx="20696">
                  <c:v>2.6105142751475799E-5</c:v>
                </c:pt>
                <c:pt idx="20697">
                  <c:v>2.687274718482513E-5</c:v>
                </c:pt>
                <c:pt idx="20698">
                  <c:v>2.689609027584083E-5</c:v>
                </c:pt>
                <c:pt idx="20699">
                  <c:v>2.571394543338101E-5</c:v>
                </c:pt>
                <c:pt idx="20700">
                  <c:v>2.7191817935090509E-5</c:v>
                </c:pt>
                <c:pt idx="20701">
                  <c:v>2.5262106646550819E-5</c:v>
                </c:pt>
                <c:pt idx="20702">
                  <c:v>2.689911343622953E-5</c:v>
                </c:pt>
                <c:pt idx="20703">
                  <c:v>2.53900379902916E-5</c:v>
                </c:pt>
                <c:pt idx="20704">
                  <c:v>2.627239337016363E-5</c:v>
                </c:pt>
                <c:pt idx="20705">
                  <c:v>2.5745765015017241E-5</c:v>
                </c:pt>
                <c:pt idx="20706">
                  <c:v>2.5660403480287641E-5</c:v>
                </c:pt>
                <c:pt idx="20707">
                  <c:v>2.6005758627434261E-5</c:v>
                </c:pt>
                <c:pt idx="20708">
                  <c:v>2.5299388653365899E-5</c:v>
                </c:pt>
                <c:pt idx="20709">
                  <c:v>2.602118183858693E-5</c:v>
                </c:pt>
                <c:pt idx="20710">
                  <c:v>2.5230199753423221E-5</c:v>
                </c:pt>
                <c:pt idx="20711">
                  <c:v>2.5825404009083289E-5</c:v>
                </c:pt>
                <c:pt idx="20712">
                  <c:v>2.5345412723254409E-5</c:v>
                </c:pt>
                <c:pt idx="20713">
                  <c:v>2.5552813895046711E-5</c:v>
                </c:pt>
                <c:pt idx="20714">
                  <c:v>2.5493820430710908E-5</c:v>
                </c:pt>
                <c:pt idx="20715">
                  <c:v>2.5333985831821341E-5</c:v>
                </c:pt>
                <c:pt idx="20716">
                  <c:v>2.5567860575392839E-5</c:v>
                </c:pt>
                <c:pt idx="20717">
                  <c:v>2.5233719497919079E-5</c:v>
                </c:pt>
                <c:pt idx="20718">
                  <c:v>2.5538556656101719E-5</c:v>
                </c:pt>
                <c:pt idx="20719">
                  <c:v>2.5240558898076418E-5</c:v>
                </c:pt>
                <c:pt idx="20720">
                  <c:v>2.5439761884626929E-5</c:v>
                </c:pt>
                <c:pt idx="20721">
                  <c:v>2.5299586923210882E-5</c:v>
                </c:pt>
                <c:pt idx="20722">
                  <c:v>2.5329856725875292E-5</c:v>
                </c:pt>
                <c:pt idx="20723">
                  <c:v>2.535323437768966E-5</c:v>
                </c:pt>
                <c:pt idx="20724">
                  <c:v>2.525389390939381E-5</c:v>
                </c:pt>
                <c:pt idx="20725">
                  <c:v>2.5369092327309769E-5</c:v>
                </c:pt>
                <c:pt idx="20726">
                  <c:v>2.522718932596035E-5</c:v>
                </c:pt>
                <c:pt idx="20727">
                  <c:v>2.534561645006761E-5</c:v>
                </c:pt>
                <c:pt idx="20728">
                  <c:v>2.5237330191885121E-5</c:v>
                </c:pt>
                <c:pt idx="20729">
                  <c:v>2.530096935515758E-5</c:v>
                </c:pt>
                <c:pt idx="20730">
                  <c:v>2.5261893824790601E-5</c:v>
                </c:pt>
                <c:pt idx="20731">
                  <c:v>2.5258110326831229E-5</c:v>
                </c:pt>
                <c:pt idx="20732">
                  <c:v>2.527965443732683E-5</c:v>
                </c:pt>
                <c:pt idx="20733">
                  <c:v>2.5231791369151321E-5</c:v>
                </c:pt>
                <c:pt idx="20734">
                  <c:v>2.5281633497797881E-5</c:v>
                </c:pt>
                <c:pt idx="20735">
                  <c:v>2.5224589990102689E-5</c:v>
                </c:pt>
                <c:pt idx="20736">
                  <c:v>2.5269466277677569E-5</c:v>
                </c:pt>
                <c:pt idx="20737">
                  <c:v>2.5230287064914592E-5</c:v>
                </c:pt>
                <c:pt idx="20738">
                  <c:v>2.5250856197089892E-5</c:v>
                </c:pt>
                <c:pt idx="20739">
                  <c:v>2.523991315683816E-5</c:v>
                </c:pt>
                <c:pt idx="20740">
                  <c:v>2.523495459172409E-5</c:v>
                </c:pt>
                <c:pt idx="20741">
                  <c:v>2.524611045373604E-5</c:v>
                </c:pt>
                <c:pt idx="20742">
                  <c:v>2.522565409890376E-5</c:v>
                </c:pt>
                <c:pt idx="20743">
                  <c:v>2.5246099539799619E-5</c:v>
                </c:pt>
                <c:pt idx="20744">
                  <c:v>2.5223773263860491E-5</c:v>
                </c:pt>
                <c:pt idx="20745">
                  <c:v>2.5240822651539929E-5</c:v>
                </c:pt>
                <c:pt idx="20746">
                  <c:v>2.5226474463124759E-5</c:v>
                </c:pt>
                <c:pt idx="20747">
                  <c:v>2.5233741325791929E-5</c:v>
                </c:pt>
                <c:pt idx="20748">
                  <c:v>2.5230203391402029E-5</c:v>
                </c:pt>
                <c:pt idx="20749">
                  <c:v>2.5227631340385411E-5</c:v>
                </c:pt>
                <c:pt idx="20750">
                  <c:v>2.5232568077626642E-5</c:v>
                </c:pt>
                <c:pt idx="20751">
                  <c:v>2.5224388082278889E-5</c:v>
                </c:pt>
                <c:pt idx="20752">
                  <c:v>2.5232488042092879E-5</c:v>
                </c:pt>
                <c:pt idx="20753">
                  <c:v>2.5223791453754529E-5</c:v>
                </c:pt>
                <c:pt idx="20754">
                  <c:v>2.5230461687897329E-5</c:v>
                </c:pt>
                <c:pt idx="20755">
                  <c:v>2.522476643207483E-5</c:v>
                </c:pt>
                <c:pt idx="20756">
                  <c:v>2.522759314160794E-5</c:v>
                </c:pt>
                <c:pt idx="20757">
                  <c:v>2.522630711609963E-5</c:v>
                </c:pt>
                <c:pt idx="20758">
                  <c:v>2.5225297576980669E-5</c:v>
                </c:pt>
                <c:pt idx="20759">
                  <c:v>2.5227001970051791E-5</c:v>
                </c:pt>
                <c:pt idx="20760">
                  <c:v>2.5224180717486892E-5</c:v>
                </c:pt>
                <c:pt idx="20761">
                  <c:v>2.5226954676327299E-5</c:v>
                </c:pt>
                <c:pt idx="20762">
                  <c:v>2.5223724151146602E-5</c:v>
                </c:pt>
                <c:pt idx="20763">
                  <c:v>2.5226379875675778E-5</c:v>
                </c:pt>
                <c:pt idx="20764">
                  <c:v>2.5223991542588919E-5</c:v>
                </c:pt>
                <c:pt idx="20765">
                  <c:v>2.522528302506544E-5</c:v>
                </c:pt>
                <c:pt idx="20766">
                  <c:v>2.522453905839939E-5</c:v>
                </c:pt>
                <c:pt idx="20767">
                  <c:v>2.5224406272172931E-5</c:v>
                </c:pt>
                <c:pt idx="20768">
                  <c:v>2.5224928322131749E-5</c:v>
                </c:pt>
                <c:pt idx="20769">
                  <c:v>2.5223780539818111E-5</c:v>
                </c:pt>
                <c:pt idx="20770">
                  <c:v>2.5225028366548941E-5</c:v>
                </c:pt>
                <c:pt idx="20771">
                  <c:v>2.5223635020665821E-5</c:v>
                </c:pt>
                <c:pt idx="20772">
                  <c:v>2.52245990850497E-5</c:v>
                </c:pt>
                <c:pt idx="20773">
                  <c:v>2.5223700504284349E-5</c:v>
                </c:pt>
                <c:pt idx="20774">
                  <c:v>2.5224355340469629E-5</c:v>
                </c:pt>
                <c:pt idx="20775">
                  <c:v>2.5223929696949199E-5</c:v>
                </c:pt>
                <c:pt idx="20776">
                  <c:v>2.5224002456525341E-5</c:v>
                </c:pt>
                <c:pt idx="20777">
                  <c:v>2.5223986085620709E-5</c:v>
                </c:pt>
                <c:pt idx="20778">
                  <c:v>2.5223773263860491E-5</c:v>
                </c:pt>
                <c:pt idx="20779">
                  <c:v>2.5224075216101479E-5</c:v>
                </c:pt>
                <c:pt idx="20780">
                  <c:v>2.5223635020665821E-5</c:v>
                </c:pt>
                <c:pt idx="20781">
                  <c:v>2.5224117052857761E-5</c:v>
                </c:pt>
                <c:pt idx="20782">
                  <c:v>2.5223695047316141E-5</c:v>
                </c:pt>
                <c:pt idx="20783">
                  <c:v>2.5224064302165061E-5</c:v>
                </c:pt>
                <c:pt idx="20784">
                  <c:v>2.522368413337972E-5</c:v>
                </c:pt>
                <c:pt idx="20785">
                  <c:v>2.5223835109500211E-5</c:v>
                </c:pt>
                <c:pt idx="20786">
                  <c:v>2.5223753254977052E-5</c:v>
                </c:pt>
                <c:pt idx="20787">
                  <c:v>2.5223725970135998E-5</c:v>
                </c:pt>
                <c:pt idx="20788">
                  <c:v>2.5223751435987651E-5</c:v>
                </c:pt>
                <c:pt idx="20789">
                  <c:v>2.522365139157046E-5</c:v>
                </c:pt>
                <c:pt idx="20790">
                  <c:v>2.5223929696949199E-5</c:v>
                </c:pt>
                <c:pt idx="20791">
                  <c:v>2.5223645934602249E-5</c:v>
                </c:pt>
                <c:pt idx="20792">
                  <c:v>2.5223731427104209E-5</c:v>
                </c:pt>
                <c:pt idx="20793">
                  <c:v>2.5223691409337331E-5</c:v>
                </c:pt>
                <c:pt idx="20794">
                  <c:v>2.522368595236912E-5</c:v>
                </c:pt>
                <c:pt idx="20795">
                  <c:v>2.522365321055986E-5</c:v>
                </c:pt>
                <c:pt idx="20796">
                  <c:v>2.5223667762475092E-5</c:v>
                </c:pt>
                <c:pt idx="20797">
                  <c:v>1.188168115913868E-2</c:v>
                </c:pt>
                <c:pt idx="20798">
                  <c:v>1.322626136243343E-2</c:v>
                </c:pt>
                <c:pt idx="20799">
                  <c:v>6.8032196722924709E-3</c:v>
                </c:pt>
                <c:pt idx="20800">
                  <c:v>7.9243835061788559E-3</c:v>
                </c:pt>
                <c:pt idx="20801">
                  <c:v>6.0717589221894741E-3</c:v>
                </c:pt>
                <c:pt idx="20802">
                  <c:v>4.4888854026794434E-3</c:v>
                </c:pt>
                <c:pt idx="20803">
                  <c:v>7.3546301573514938E-3</c:v>
                </c:pt>
                <c:pt idx="20804">
                  <c:v>2.759043592959642E-3</c:v>
                </c:pt>
                <c:pt idx="20805">
                  <c:v>5.8695576153695583E-3</c:v>
                </c:pt>
                <c:pt idx="20806">
                  <c:v>3.8782006595283751E-3</c:v>
                </c:pt>
                <c:pt idx="20807">
                  <c:v>2.2445607464760542E-3</c:v>
                </c:pt>
                <c:pt idx="20808">
                  <c:v>3.9827106520533562E-3</c:v>
                </c:pt>
                <c:pt idx="20809">
                  <c:v>2.1508992649614811E-3</c:v>
                </c:pt>
                <c:pt idx="20810">
                  <c:v>2.1469371858984232E-3</c:v>
                </c:pt>
                <c:pt idx="20811">
                  <c:v>3.3232499845325951E-3</c:v>
                </c:pt>
                <c:pt idx="20812">
                  <c:v>1.9508027471601961E-3</c:v>
                </c:pt>
                <c:pt idx="20813">
                  <c:v>2.1760039962828159E-3</c:v>
                </c:pt>
                <c:pt idx="20814">
                  <c:v>2.9358889441937208E-3</c:v>
                </c:pt>
                <c:pt idx="20815">
                  <c:v>1.9072799477726219E-3</c:v>
                </c:pt>
                <c:pt idx="20816">
                  <c:v>2.2074491716921329E-3</c:v>
                </c:pt>
                <c:pt idx="20817">
                  <c:v>2.681124489754438E-3</c:v>
                </c:pt>
                <c:pt idx="20818">
                  <c:v>1.9345479086041451E-3</c:v>
                </c:pt>
                <c:pt idx="20819">
                  <c:v>2.1562683396041389E-3</c:v>
                </c:pt>
                <c:pt idx="20820">
                  <c:v>2.455554204061627E-3</c:v>
                </c:pt>
                <c:pt idx="20821">
                  <c:v>1.8727335846051569E-3</c:v>
                </c:pt>
                <c:pt idx="20822">
                  <c:v>2.0020445808768268E-3</c:v>
                </c:pt>
                <c:pt idx="20823">
                  <c:v>2.1846515592187639E-3</c:v>
                </c:pt>
                <c:pt idx="20824">
                  <c:v>1.7463333206251259E-3</c:v>
                </c:pt>
                <c:pt idx="20825">
                  <c:v>1.791298040188849E-3</c:v>
                </c:pt>
                <c:pt idx="20826">
                  <c:v>1.9360219594091179E-3</c:v>
                </c:pt>
                <c:pt idx="20827">
                  <c:v>1.6252067871391771E-3</c:v>
                </c:pt>
                <c:pt idx="20828">
                  <c:v>1.634990563616157E-3</c:v>
                </c:pt>
                <c:pt idx="20829">
                  <c:v>1.767449546605349E-3</c:v>
                </c:pt>
                <c:pt idx="20830">
                  <c:v>1.5642741927877071E-3</c:v>
                </c:pt>
                <c:pt idx="20831">
                  <c:v>1.542748184874654E-3</c:v>
                </c:pt>
                <c:pt idx="20832">
                  <c:v>1.6653419006615879E-3</c:v>
                </c:pt>
                <c:pt idx="20833">
                  <c:v>1.544682658277452E-3</c:v>
                </c:pt>
                <c:pt idx="20834">
                  <c:v>1.5157075831666591E-3</c:v>
                </c:pt>
                <c:pt idx="20835">
                  <c:v>1.6252774512395261E-3</c:v>
                </c:pt>
                <c:pt idx="20836">
                  <c:v>1.562729827128351E-3</c:v>
                </c:pt>
                <c:pt idx="20837">
                  <c:v>1.5226186951622369E-3</c:v>
                </c:pt>
                <c:pt idx="20838">
                  <c:v>1.6040444606915121E-3</c:v>
                </c:pt>
                <c:pt idx="20839">
                  <c:v>1.569810672663152E-3</c:v>
                </c:pt>
                <c:pt idx="20840">
                  <c:v>1.5197099419310689E-3</c:v>
                </c:pt>
                <c:pt idx="20841">
                  <c:v>1.569033716805279E-3</c:v>
                </c:pt>
                <c:pt idx="20842">
                  <c:v>1.551262335851789E-3</c:v>
                </c:pt>
                <c:pt idx="20843">
                  <c:v>1.501124468632042E-3</c:v>
                </c:pt>
                <c:pt idx="20844">
                  <c:v>1.5299023361876609E-3</c:v>
                </c:pt>
                <c:pt idx="20845">
                  <c:v>1.5270627336576581E-3</c:v>
                </c:pt>
                <c:pt idx="20846">
                  <c:v>1.4876931672915821E-3</c:v>
                </c:pt>
                <c:pt idx="20847">
                  <c:v>1.505214255303144E-3</c:v>
                </c:pt>
                <c:pt idx="20848">
                  <c:v>1.5123321209102869E-3</c:v>
                </c:pt>
                <c:pt idx="20849">
                  <c:v>1.4837007038295269E-3</c:v>
                </c:pt>
                <c:pt idx="20850">
                  <c:v>1.492831972427666E-3</c:v>
                </c:pt>
                <c:pt idx="20851">
                  <c:v>1.5041345031932001E-3</c:v>
                </c:pt>
                <c:pt idx="20852">
                  <c:v>1.484694541431963E-3</c:v>
                </c:pt>
                <c:pt idx="20853">
                  <c:v>1.488410285674036E-3</c:v>
                </c:pt>
                <c:pt idx="20854">
                  <c:v>1.5001469291746621E-3</c:v>
                </c:pt>
                <c:pt idx="20855">
                  <c:v>1.487440662458539E-3</c:v>
                </c:pt>
                <c:pt idx="20856">
                  <c:v>1.4870292507112031E-3</c:v>
                </c:pt>
                <c:pt idx="20857">
                  <c:v>1.4966489979997279E-3</c:v>
                </c:pt>
                <c:pt idx="20858">
                  <c:v>1.487912610173225E-3</c:v>
                </c:pt>
                <c:pt idx="20859">
                  <c:v>1.4845718396827581E-3</c:v>
                </c:pt>
                <c:pt idx="20860">
                  <c:v>1.4912706101313229E-3</c:v>
                </c:pt>
                <c:pt idx="20861">
                  <c:v>1.485380693338811E-3</c:v>
                </c:pt>
                <c:pt idx="20862">
                  <c:v>1.480891602113843E-3</c:v>
                </c:pt>
                <c:pt idx="20863">
                  <c:v>1.4856093330308791E-3</c:v>
                </c:pt>
                <c:pt idx="20864">
                  <c:v>1.4823945239186289E-3</c:v>
                </c:pt>
                <c:pt idx="20865">
                  <c:v>1.478370046243072E-3</c:v>
                </c:pt>
                <c:pt idx="20866">
                  <c:v>1.481975778006017E-3</c:v>
                </c:pt>
                <c:pt idx="20867">
                  <c:v>1.480938168242574E-3</c:v>
                </c:pt>
                <c:pt idx="20868">
                  <c:v>1.4778007753193381E-3</c:v>
                </c:pt>
                <c:pt idx="20869">
                  <c:v>1.480449922382832E-3</c:v>
                </c:pt>
                <c:pt idx="20870">
                  <c:v>1.480586477555335E-3</c:v>
                </c:pt>
                <c:pt idx="20871">
                  <c:v>1.4781457139179111E-3</c:v>
                </c:pt>
                <c:pt idx="20872">
                  <c:v>1.4798106858506801E-3</c:v>
                </c:pt>
                <c:pt idx="20873">
                  <c:v>1.480387756600976E-3</c:v>
                </c:pt>
                <c:pt idx="20874">
                  <c:v>1.4784478116780519E-3</c:v>
                </c:pt>
                <c:pt idx="20875">
                  <c:v>1.479291706345975E-3</c:v>
                </c:pt>
                <c:pt idx="20876">
                  <c:v>1.4799507334828379E-3</c:v>
                </c:pt>
                <c:pt idx="20877">
                  <c:v>1.4784344239160421E-3</c:v>
                </c:pt>
                <c:pt idx="20878">
                  <c:v>1.4787093969061971E-3</c:v>
                </c:pt>
                <c:pt idx="20879">
                  <c:v>1.4793045120313759E-3</c:v>
                </c:pt>
                <c:pt idx="20880">
                  <c:v>1.4781653881073E-3</c:v>
                </c:pt>
                <c:pt idx="20881">
                  <c:v>1.4781131176277999E-3</c:v>
                </c:pt>
                <c:pt idx="20882">
                  <c:v>1.4786229003220801E-3</c:v>
                </c:pt>
                <c:pt idx="20883">
                  <c:v>1.477840240113437E-3</c:v>
                </c:pt>
                <c:pt idx="20884">
                  <c:v>1.477669808082283E-3</c:v>
                </c:pt>
                <c:pt idx="20885">
                  <c:v>1.478128950111568E-3</c:v>
                </c:pt>
                <c:pt idx="20886">
                  <c:v>1.4776655007153749E-3</c:v>
                </c:pt>
                <c:pt idx="20887">
                  <c:v>1.4774888986721631E-3</c:v>
                </c:pt>
                <c:pt idx="20888">
                  <c:v>1.4778927434235809E-3</c:v>
                </c:pt>
                <c:pt idx="20889">
                  <c:v>1.4776461757719519E-3</c:v>
                </c:pt>
                <c:pt idx="20890">
                  <c:v>1.4774717856198549E-3</c:v>
                </c:pt>
                <c:pt idx="20891">
                  <c:v>1.47777481470257E-3</c:v>
                </c:pt>
                <c:pt idx="20892">
                  <c:v>1.477636396884918E-3</c:v>
                </c:pt>
                <c:pt idx="20893">
                  <c:v>1.4774482697248461E-3</c:v>
                </c:pt>
                <c:pt idx="20894">
                  <c:v>1.477642334066331E-3</c:v>
                </c:pt>
                <c:pt idx="20895">
                  <c:v>1.4775557210668919E-3</c:v>
                </c:pt>
                <c:pt idx="20896">
                  <c:v>1.477368990890682E-3</c:v>
                </c:pt>
                <c:pt idx="20897">
                  <c:v>1.477480633184314E-3</c:v>
                </c:pt>
                <c:pt idx="20898">
                  <c:v>1.4774309238418941E-3</c:v>
                </c:pt>
                <c:pt idx="20899">
                  <c:v>1.477268058806658E-3</c:v>
                </c:pt>
                <c:pt idx="20900">
                  <c:v>1.4773313887417321E-3</c:v>
                </c:pt>
                <c:pt idx="20901">
                  <c:v>1.4773132279515271E-3</c:v>
                </c:pt>
                <c:pt idx="20902">
                  <c:v>1.47718854714185E-3</c:v>
                </c:pt>
                <c:pt idx="20903">
                  <c:v>1.477224752306938E-3</c:v>
                </c:pt>
                <c:pt idx="20904">
                  <c:v>1.4772277791053061E-3</c:v>
                </c:pt>
                <c:pt idx="20905">
                  <c:v>1.4771339483559129E-3</c:v>
                </c:pt>
                <c:pt idx="20906">
                  <c:v>1.477152924053371E-3</c:v>
                </c:pt>
                <c:pt idx="20907">
                  <c:v>1.4771645655855541E-3</c:v>
                </c:pt>
                <c:pt idx="20908">
                  <c:v>1.477095182053745E-3</c:v>
                </c:pt>
                <c:pt idx="20909">
                  <c:v>1.47710123565048E-3</c:v>
                </c:pt>
                <c:pt idx="20910">
                  <c:v>1.477112527936697E-3</c:v>
                </c:pt>
                <c:pt idx="20911">
                  <c:v>1.477059558965266E-3</c:v>
                </c:pt>
                <c:pt idx="20912">
                  <c:v>1.477052923291922E-3</c:v>
                </c:pt>
                <c:pt idx="20913">
                  <c:v>1.4770592097193001E-3</c:v>
                </c:pt>
                <c:pt idx="20914">
                  <c:v>1.477013807743788E-3</c:v>
                </c:pt>
                <c:pt idx="20915">
                  <c:v>1.4769987901672721E-3</c:v>
                </c:pt>
                <c:pt idx="20916">
                  <c:v>1.476999139413238E-3</c:v>
                </c:pt>
                <c:pt idx="20917">
                  <c:v>1.4769625850021839E-3</c:v>
                </c:pt>
                <c:pt idx="20918">
                  <c:v>1.4769424451515081E-3</c:v>
                </c:pt>
                <c:pt idx="20919">
                  <c:v>1.4769391855224969E-3</c:v>
                </c:pt>
                <c:pt idx="20920">
                  <c:v>1.4769105473533271E-3</c:v>
                </c:pt>
                <c:pt idx="20921">
                  <c:v>1.4768918044865129E-3</c:v>
                </c:pt>
                <c:pt idx="20922">
                  <c:v>1.4768863329663871E-3</c:v>
                </c:pt>
                <c:pt idx="20923">
                  <c:v>1.4768639812245969E-3</c:v>
                </c:pt>
                <c:pt idx="20924">
                  <c:v>1.4768450055271389E-3</c:v>
                </c:pt>
                <c:pt idx="20925">
                  <c:v>1.4768391847610469E-3</c:v>
                </c:pt>
                <c:pt idx="20926">
                  <c:v>1.4768191613256929E-3</c:v>
                </c:pt>
                <c:pt idx="20927">
                  <c:v>1.476802048273385E-3</c:v>
                </c:pt>
                <c:pt idx="20928">
                  <c:v>1.476793317124248E-3</c:v>
                </c:pt>
                <c:pt idx="20929">
                  <c:v>1.476775389164686E-3</c:v>
                </c:pt>
                <c:pt idx="20930">
                  <c:v>1.476756413467228E-3</c:v>
                </c:pt>
                <c:pt idx="20931">
                  <c:v>1.476745121181011E-3</c:v>
                </c:pt>
                <c:pt idx="20932">
                  <c:v>1.476729288697243E-3</c:v>
                </c:pt>
                <c:pt idx="20933">
                  <c:v>1.4767110114917159E-3</c:v>
                </c:pt>
                <c:pt idx="20934">
                  <c:v>1.476698322221637E-3</c:v>
                </c:pt>
                <c:pt idx="20935">
                  <c:v>1.476682373322546E-3</c:v>
                </c:pt>
                <c:pt idx="20936">
                  <c:v>1.476665725931525E-3</c:v>
                </c:pt>
                <c:pt idx="20937">
                  <c:v>1.476652571000159E-3</c:v>
                </c:pt>
                <c:pt idx="20938">
                  <c:v>1.4766376698389649E-3</c:v>
                </c:pt>
                <c:pt idx="20939">
                  <c:v>1.476619974710047E-3</c:v>
                </c:pt>
                <c:pt idx="20940">
                  <c:v>1.476606703363359E-3</c:v>
                </c:pt>
                <c:pt idx="20941">
                  <c:v>1.476592151448131E-3</c:v>
                </c:pt>
                <c:pt idx="20942">
                  <c:v>1.476575620472431E-3</c:v>
                </c:pt>
                <c:pt idx="20943">
                  <c:v>1.4765603700652721E-3</c:v>
                </c:pt>
                <c:pt idx="20944">
                  <c:v>1.476547797210515E-3</c:v>
                </c:pt>
                <c:pt idx="20945">
                  <c:v>1.4765304513275619E-3</c:v>
                </c:pt>
                <c:pt idx="20946">
                  <c:v>1.476516830734909E-3</c:v>
                </c:pt>
                <c:pt idx="20947">
                  <c:v>1.4765019295737149E-3</c:v>
                </c:pt>
                <c:pt idx="20948">
                  <c:v>1.476485864259303E-3</c:v>
                </c:pt>
                <c:pt idx="20949">
                  <c:v>1.476471778005362E-3</c:v>
                </c:pt>
                <c:pt idx="20950">
                  <c:v>1.476457226090133E-3</c:v>
                </c:pt>
                <c:pt idx="20951">
                  <c:v>1.476442674174905E-3</c:v>
                </c:pt>
                <c:pt idx="20952">
                  <c:v>1.4764263760298491E-3</c:v>
                </c:pt>
                <c:pt idx="20953">
                  <c:v>1.47641240619123E-3</c:v>
                </c:pt>
                <c:pt idx="20954">
                  <c:v>1.476397505030036E-3</c:v>
                </c:pt>
                <c:pt idx="20955">
                  <c:v>1.476382371038198E-3</c:v>
                </c:pt>
                <c:pt idx="20956">
                  <c:v>1.476367353461683E-3</c:v>
                </c:pt>
                <c:pt idx="20957">
                  <c:v>1.476352568715811E-3</c:v>
                </c:pt>
                <c:pt idx="20958">
                  <c:v>1.4763376675546169E-3</c:v>
                </c:pt>
                <c:pt idx="20959">
                  <c:v>1.476322300732136E-3</c:v>
                </c:pt>
                <c:pt idx="20960">
                  <c:v>1.476307515986264E-3</c:v>
                </c:pt>
                <c:pt idx="20961">
                  <c:v>1.4762926148250699E-3</c:v>
                </c:pt>
                <c:pt idx="20962">
                  <c:v>1.4762788778170939E-3</c:v>
                </c:pt>
                <c:pt idx="20963">
                  <c:v>1.476263510994613E-3</c:v>
                </c:pt>
                <c:pt idx="20964">
                  <c:v>1.4762490754947071E-3</c:v>
                </c:pt>
                <c:pt idx="20965">
                  <c:v>1.4762338250875471E-3</c:v>
                </c:pt>
                <c:pt idx="20966">
                  <c:v>1.4762183418497441E-3</c:v>
                </c:pt>
                <c:pt idx="20967">
                  <c:v>1.4762043720111251E-3</c:v>
                </c:pt>
                <c:pt idx="20968">
                  <c:v>1.476188655942678E-3</c:v>
                </c:pt>
                <c:pt idx="20969">
                  <c:v>1.476174453273416E-3</c:v>
                </c:pt>
                <c:pt idx="20970">
                  <c:v>1.476159086450934E-3</c:v>
                </c:pt>
                <c:pt idx="20971">
                  <c:v>1.4761455822736021E-3</c:v>
                </c:pt>
                <c:pt idx="20972">
                  <c:v>1.4761298662051561E-3</c:v>
                </c:pt>
                <c:pt idx="20973">
                  <c:v>1.4761154307052491E-3</c:v>
                </c:pt>
                <c:pt idx="20974">
                  <c:v>1.4760995982214811E-3</c:v>
                </c:pt>
                <c:pt idx="20975">
                  <c:v>1.476084697060287E-3</c:v>
                </c:pt>
                <c:pt idx="20976">
                  <c:v>1.476071891374886E-3</c:v>
                </c:pt>
                <c:pt idx="20977">
                  <c:v>1.4760557096451521E-3</c:v>
                </c:pt>
                <c:pt idx="20978">
                  <c:v>1.476040808483958E-3</c:v>
                </c:pt>
                <c:pt idx="20979">
                  <c:v>1.4760247431695459E-3</c:v>
                </c:pt>
                <c:pt idx="20980">
                  <c:v>1.4760118210688229E-3</c:v>
                </c:pt>
                <c:pt idx="20981">
                  <c:v>1.475997269153595E-3</c:v>
                </c:pt>
                <c:pt idx="20982">
                  <c:v>1.475981902331114E-3</c:v>
                </c:pt>
                <c:pt idx="20983">
                  <c:v>1.4759667683392761E-3</c:v>
                </c:pt>
                <c:pt idx="20984">
                  <c:v>1.475950470194221E-3</c:v>
                </c:pt>
                <c:pt idx="20985">
                  <c:v>1.475937548093498E-3</c:v>
                </c:pt>
                <c:pt idx="20986">
                  <c:v>1.475922297686338E-3</c:v>
                </c:pt>
                <c:pt idx="20987">
                  <c:v>1.475907396525145E-3</c:v>
                </c:pt>
                <c:pt idx="20988">
                  <c:v>1.4758941251784561E-3</c:v>
                </c:pt>
                <c:pt idx="20989">
                  <c:v>1.4758777106180789E-3</c:v>
                </c:pt>
                <c:pt idx="20990">
                  <c:v>1.475862343795598E-3</c:v>
                </c:pt>
                <c:pt idx="20991">
                  <c:v>1.4758482575416561E-3</c:v>
                </c:pt>
                <c:pt idx="20992">
                  <c:v>1.475833239965141E-3</c:v>
                </c:pt>
                <c:pt idx="20993">
                  <c:v>1.475817640312016E-3</c:v>
                </c:pt>
                <c:pt idx="20994">
                  <c:v>1.475804834626615E-3</c:v>
                </c:pt>
                <c:pt idx="20995">
                  <c:v>1.4757885364815591E-3</c:v>
                </c:pt>
                <c:pt idx="20996">
                  <c:v>1.475774450227618E-3</c:v>
                </c:pt>
                <c:pt idx="20997">
                  <c:v>1.4757591998204591E-3</c:v>
                </c:pt>
                <c:pt idx="20998">
                  <c:v>1.4757447643205519E-3</c:v>
                </c:pt>
                <c:pt idx="20999">
                  <c:v>1.475729513913393E-3</c:v>
                </c:pt>
                <c:pt idx="21000">
                  <c:v>1.475713797844946E-3</c:v>
                </c:pt>
                <c:pt idx="21001">
                  <c:v>1.475699944421649E-3</c:v>
                </c:pt>
                <c:pt idx="21002">
                  <c:v>1.475685159675777E-3</c:v>
                </c:pt>
                <c:pt idx="21003">
                  <c:v>1.47567130625248E-3</c:v>
                </c:pt>
                <c:pt idx="21004">
                  <c:v>1.475655706599355E-3</c:v>
                </c:pt>
                <c:pt idx="21005">
                  <c:v>1.4756423188373451E-3</c:v>
                </c:pt>
                <c:pt idx="21006">
                  <c:v>1.4756267191842201E-3</c:v>
                </c:pt>
                <c:pt idx="21007">
                  <c:v>1.475611934438348E-3</c:v>
                </c:pt>
                <c:pt idx="21008">
                  <c:v>1.4755964512005451E-3</c:v>
                </c:pt>
                <c:pt idx="21009">
                  <c:v>1.475582481361926E-3</c:v>
                </c:pt>
                <c:pt idx="21010">
                  <c:v>1.475567580200732E-3</c:v>
                </c:pt>
                <c:pt idx="21011">
                  <c:v>1.4755526790395379E-3</c:v>
                </c:pt>
                <c:pt idx="21012">
                  <c:v>1.475537312217057E-3</c:v>
                </c:pt>
                <c:pt idx="21013">
                  <c:v>1.47552287671715E-3</c:v>
                </c:pt>
                <c:pt idx="21014">
                  <c:v>1.4755083248019221E-3</c:v>
                </c:pt>
                <c:pt idx="21015">
                  <c:v>1.475493772886693E-3</c:v>
                </c:pt>
                <c:pt idx="21016">
                  <c:v>1.475478988140821E-3</c:v>
                </c:pt>
                <c:pt idx="21017">
                  <c:v>1.475463970564306E-3</c:v>
                </c:pt>
                <c:pt idx="21018">
                  <c:v>1.475448720157146E-3</c:v>
                </c:pt>
                <c:pt idx="21019">
                  <c:v>1.475434051826596E-3</c:v>
                </c:pt>
                <c:pt idx="21020">
                  <c:v>1.475419732742012E-3</c:v>
                </c:pt>
                <c:pt idx="21021">
                  <c:v>1.4754047151654961E-3</c:v>
                </c:pt>
                <c:pt idx="21022">
                  <c:v>1.4753899304196241E-3</c:v>
                </c:pt>
                <c:pt idx="21023">
                  <c:v>1.475374912843108E-3</c:v>
                </c:pt>
                <c:pt idx="21024">
                  <c:v>1.4753604773432021E-3</c:v>
                </c:pt>
                <c:pt idx="21025">
                  <c:v>1.475345576182008E-3</c:v>
                </c:pt>
                <c:pt idx="21026">
                  <c:v>1.475331140682101E-3</c:v>
                </c:pt>
                <c:pt idx="21027">
                  <c:v>1.4753169380128379E-3</c:v>
                </c:pt>
                <c:pt idx="21028">
                  <c:v>1.4753004070371389E-3</c:v>
                </c:pt>
                <c:pt idx="21029">
                  <c:v>1.4752874849364159E-3</c:v>
                </c:pt>
                <c:pt idx="21030">
                  <c:v>1.4752715360373261E-3</c:v>
                </c:pt>
                <c:pt idx="21031">
                  <c:v>1.475258148275316E-3</c:v>
                </c:pt>
                <c:pt idx="21032">
                  <c:v>1.475242897868156E-3</c:v>
                </c:pt>
                <c:pt idx="21033">
                  <c:v>1.475227996706963E-3</c:v>
                </c:pt>
                <c:pt idx="21034">
                  <c:v>1.475213328376412E-3</c:v>
                </c:pt>
                <c:pt idx="21035">
                  <c:v>1.4751985436305399E-3</c:v>
                </c:pt>
                <c:pt idx="21036">
                  <c:v>1.475183176808059E-3</c:v>
                </c:pt>
                <c:pt idx="21037">
                  <c:v>1.4751690905541179E-3</c:v>
                </c:pt>
                <c:pt idx="21038">
                  <c:v>1.4751543058082459E-3</c:v>
                </c:pt>
                <c:pt idx="21039">
                  <c:v>1.475138938985765E-3</c:v>
                </c:pt>
                <c:pt idx="21040">
                  <c:v>1.475124387070537E-3</c:v>
                </c:pt>
                <c:pt idx="21041">
                  <c:v>1.475109835155308E-3</c:v>
                </c:pt>
                <c:pt idx="21042">
                  <c:v>1.4750945847481489E-3</c:v>
                </c:pt>
                <c:pt idx="21043">
                  <c:v>1.4750809641554949E-3</c:v>
                </c:pt>
                <c:pt idx="21044">
                  <c:v>1.475066295824945E-3</c:v>
                </c:pt>
                <c:pt idx="21045">
                  <c:v>1.4750522095710039E-3</c:v>
                </c:pt>
                <c:pt idx="21046">
                  <c:v>1.475036959163845E-3</c:v>
                </c:pt>
                <c:pt idx="21047">
                  <c:v>1.475021592341363E-3</c:v>
                </c:pt>
                <c:pt idx="21048">
                  <c:v>1.4750070404261351E-3</c:v>
                </c:pt>
                <c:pt idx="21049">
                  <c:v>1.474992954172194E-3</c:v>
                </c:pt>
                <c:pt idx="21050">
                  <c:v>1.4749778201803569E-3</c:v>
                </c:pt>
                <c:pt idx="21051">
                  <c:v>1.4749624533578749E-3</c:v>
                </c:pt>
                <c:pt idx="21052">
                  <c:v>1.4749477850273249E-3</c:v>
                </c:pt>
                <c:pt idx="21053">
                  <c:v>1.4749326510354881E-3</c:v>
                </c:pt>
                <c:pt idx="21054">
                  <c:v>1.474919612519443E-3</c:v>
                </c:pt>
                <c:pt idx="21055">
                  <c:v>1.4749043621122839E-3</c:v>
                </c:pt>
                <c:pt idx="21056">
                  <c:v>1.474889228120446E-3</c:v>
                </c:pt>
                <c:pt idx="21057">
                  <c:v>1.4748746762052181E-3</c:v>
                </c:pt>
                <c:pt idx="21058">
                  <c:v>1.4748596586287019E-3</c:v>
                </c:pt>
                <c:pt idx="21059">
                  <c:v>1.4748455723747611E-3</c:v>
                </c:pt>
                <c:pt idx="21060">
                  <c:v>1.474830554798245E-3</c:v>
                </c:pt>
                <c:pt idx="21061">
                  <c:v>1.4748164685443039E-3</c:v>
                </c:pt>
                <c:pt idx="21062">
                  <c:v>1.474801218137145E-3</c:v>
                </c:pt>
                <c:pt idx="21063">
                  <c:v>1.4747866662219169E-3</c:v>
                </c:pt>
                <c:pt idx="21064">
                  <c:v>1.4747711829841139E-3</c:v>
                </c:pt>
                <c:pt idx="21065">
                  <c:v>1.4747574459761379E-3</c:v>
                </c:pt>
                <c:pt idx="21066">
                  <c:v>1.474742079153657E-3</c:v>
                </c:pt>
                <c:pt idx="21067">
                  <c:v>1.474727410823107E-3</c:v>
                </c:pt>
                <c:pt idx="21068">
                  <c:v>1.474713673815131E-3</c:v>
                </c:pt>
                <c:pt idx="21069">
                  <c:v>1.4746987726539369E-3</c:v>
                </c:pt>
                <c:pt idx="21070">
                  <c:v>1.4746838714927431E-3</c:v>
                </c:pt>
                <c:pt idx="21071">
                  <c:v>1.474669435992837E-3</c:v>
                </c:pt>
                <c:pt idx="21072">
                  <c:v>1.4746537199243901E-3</c:v>
                </c:pt>
                <c:pt idx="21073">
                  <c:v>1.474639982916415E-3</c:v>
                </c:pt>
                <c:pt idx="21074">
                  <c:v>1.4746258966624739E-3</c:v>
                </c:pt>
                <c:pt idx="21075">
                  <c:v>1.474609947763383E-3</c:v>
                </c:pt>
                <c:pt idx="21076">
                  <c:v>1.474596210755408E-3</c:v>
                </c:pt>
                <c:pt idx="21077">
                  <c:v>1.4745815424248581E-3</c:v>
                </c:pt>
                <c:pt idx="21078">
                  <c:v>1.4745672233402729E-3</c:v>
                </c:pt>
                <c:pt idx="21079">
                  <c:v>1.474551972933114E-3</c:v>
                </c:pt>
                <c:pt idx="21080">
                  <c:v>1.4745369553565979E-3</c:v>
                </c:pt>
                <c:pt idx="21081">
                  <c:v>1.47452240344137E-3</c:v>
                </c:pt>
                <c:pt idx="21082">
                  <c:v>1.474507269449532E-3</c:v>
                </c:pt>
                <c:pt idx="21083">
                  <c:v>1.474493532441556E-3</c:v>
                </c:pt>
                <c:pt idx="21084">
                  <c:v>1.474478398449719E-3</c:v>
                </c:pt>
                <c:pt idx="21085">
                  <c:v>1.474462915211916E-3</c:v>
                </c:pt>
                <c:pt idx="21086">
                  <c:v>1.4744478976354001E-3</c:v>
                </c:pt>
                <c:pt idx="21087">
                  <c:v>1.4744350919499989E-3</c:v>
                </c:pt>
                <c:pt idx="21088">
                  <c:v>1.474418910220265E-3</c:v>
                </c:pt>
                <c:pt idx="21089">
                  <c:v>1.4744055224582551E-3</c:v>
                </c:pt>
                <c:pt idx="21090">
                  <c:v>1.47438992280513E-3</c:v>
                </c:pt>
                <c:pt idx="21091">
                  <c:v>1.474376651458442E-3</c:v>
                </c:pt>
                <c:pt idx="21092">
                  <c:v>1.474360818974674E-3</c:v>
                </c:pt>
                <c:pt idx="21093">
                  <c:v>1.4743462670594449E-3</c:v>
                </c:pt>
                <c:pt idx="21094">
                  <c:v>1.4743326464667921E-3</c:v>
                </c:pt>
                <c:pt idx="21095">
                  <c:v>1.474318094551563E-3</c:v>
                </c:pt>
                <c:pt idx="21096">
                  <c:v>1.4743028441444039E-3</c:v>
                </c:pt>
                <c:pt idx="21097">
                  <c:v>1.474288641475141E-3</c:v>
                </c:pt>
                <c:pt idx="21098">
                  <c:v>1.474273856729269E-3</c:v>
                </c:pt>
                <c:pt idx="21099">
                  <c:v>1.4742593048140411E-3</c:v>
                </c:pt>
                <c:pt idx="21100">
                  <c:v>1.474244287237525E-3</c:v>
                </c:pt>
                <c:pt idx="21101">
                  <c:v>1.474229851737618E-3</c:v>
                </c:pt>
                <c:pt idx="21102">
                  <c:v>1.474215066991746E-3</c:v>
                </c:pt>
                <c:pt idx="21103">
                  <c:v>1.474200165830553E-3</c:v>
                </c:pt>
                <c:pt idx="21104">
                  <c:v>1.474186079576612E-3</c:v>
                </c:pt>
                <c:pt idx="21105">
                  <c:v>1.4741710620000961E-3</c:v>
                </c:pt>
                <c:pt idx="21106">
                  <c:v>1.474156277254224E-3</c:v>
                </c:pt>
                <c:pt idx="21107">
                  <c:v>1.4741419581696389E-3</c:v>
                </c:pt>
                <c:pt idx="21108">
                  <c:v>1.4741272898390889E-3</c:v>
                </c:pt>
                <c:pt idx="21109">
                  <c:v>1.474113087169826E-3</c:v>
                </c:pt>
                <c:pt idx="21110">
                  <c:v>1.4740977203473451E-3</c:v>
                </c:pt>
                <c:pt idx="21111">
                  <c:v>1.474083634093404E-3</c:v>
                </c:pt>
                <c:pt idx="21112">
                  <c:v>1.474069082178175E-3</c:v>
                </c:pt>
                <c:pt idx="21113">
                  <c:v>1.4740539481863379E-3</c:v>
                </c:pt>
                <c:pt idx="21114">
                  <c:v>1.4740398619323971E-3</c:v>
                </c:pt>
                <c:pt idx="21115">
                  <c:v>1.4740258920937781E-3</c:v>
                </c:pt>
                <c:pt idx="21116">
                  <c:v>1.4740099431946869E-3</c:v>
                </c:pt>
                <c:pt idx="21117">
                  <c:v>1.4739965554326771E-3</c:v>
                </c:pt>
                <c:pt idx="21118">
                  <c:v>1.4739801408723001E-3</c:v>
                </c:pt>
                <c:pt idx="21119">
                  <c:v>1.4739671023562551E-3</c:v>
                </c:pt>
                <c:pt idx="21120">
                  <c:v>1.4739525504410269E-3</c:v>
                </c:pt>
                <c:pt idx="21121">
                  <c:v>1.4739373000338669E-3</c:v>
                </c:pt>
                <c:pt idx="21122">
                  <c:v>1.4739233301952479E-3</c:v>
                </c:pt>
                <c:pt idx="21123">
                  <c:v>1.47390877828002E-3</c:v>
                </c:pt>
                <c:pt idx="21124">
                  <c:v>1.473893411457539E-3</c:v>
                </c:pt>
                <c:pt idx="21125">
                  <c:v>1.473879674449563E-3</c:v>
                </c:pt>
                <c:pt idx="21126">
                  <c:v>1.4738651225343351E-3</c:v>
                </c:pt>
                <c:pt idx="21127">
                  <c:v>1.4738506870344279E-3</c:v>
                </c:pt>
                <c:pt idx="21128">
                  <c:v>1.4738359022885561E-3</c:v>
                </c:pt>
                <c:pt idx="21129">
                  <c:v>1.4738213503733279E-3</c:v>
                </c:pt>
                <c:pt idx="21130">
                  <c:v>1.4738072641193871E-3</c:v>
                </c:pt>
                <c:pt idx="21131">
                  <c:v>1.4737927122041581E-3</c:v>
                </c:pt>
                <c:pt idx="21132">
                  <c:v>1.473777811042964E-3</c:v>
                </c:pt>
                <c:pt idx="21133">
                  <c:v>1.4737625606358049E-3</c:v>
                </c:pt>
                <c:pt idx="21134">
                  <c:v>1.4737476594746111E-3</c:v>
                </c:pt>
                <c:pt idx="21135">
                  <c:v>1.473734388127923E-3</c:v>
                </c:pt>
                <c:pt idx="21136">
                  <c:v>1.47371890489012E-3</c:v>
                </c:pt>
                <c:pt idx="21137">
                  <c:v>1.473705749958754E-3</c:v>
                </c:pt>
                <c:pt idx="21138">
                  <c:v>1.4736900338903069E-3</c:v>
                </c:pt>
                <c:pt idx="21139">
                  <c:v>1.473675481975079E-3</c:v>
                </c:pt>
                <c:pt idx="21140">
                  <c:v>1.4736620942130681E-3</c:v>
                </c:pt>
                <c:pt idx="21141">
                  <c:v>1.4736468438059089E-3</c:v>
                </c:pt>
                <c:pt idx="21142">
                  <c:v>1.473632291890681E-3</c:v>
                </c:pt>
                <c:pt idx="21143">
                  <c:v>1.4736169250682001E-3</c:v>
                </c:pt>
                <c:pt idx="21144">
                  <c:v>1.473602838814259E-3</c:v>
                </c:pt>
                <c:pt idx="21145">
                  <c:v>1.473587588407099E-3</c:v>
                </c:pt>
                <c:pt idx="21146">
                  <c:v>1.4735742006450889E-3</c:v>
                </c:pt>
                <c:pt idx="21147">
                  <c:v>1.473559765145183E-3</c:v>
                </c:pt>
                <c:pt idx="21148">
                  <c:v>1.4735445147380231E-3</c:v>
                </c:pt>
                <c:pt idx="21149">
                  <c:v>1.4735310105606909E-3</c:v>
                </c:pt>
                <c:pt idx="21150">
                  <c:v>1.4735158765688541E-3</c:v>
                </c:pt>
                <c:pt idx="21151">
                  <c:v>1.4735013246536251E-3</c:v>
                </c:pt>
                <c:pt idx="21152">
                  <c:v>1.4734867727383969E-3</c:v>
                </c:pt>
                <c:pt idx="21153">
                  <c:v>1.4734719879925251E-3</c:v>
                </c:pt>
                <c:pt idx="21154">
                  <c:v>1.4734581345692279E-3</c:v>
                </c:pt>
                <c:pt idx="21155">
                  <c:v>1.473442767746747E-3</c:v>
                </c:pt>
                <c:pt idx="21156">
                  <c:v>1.473428448662162E-3</c:v>
                </c:pt>
                <c:pt idx="21157">
                  <c:v>1.473414362408221E-3</c:v>
                </c:pt>
                <c:pt idx="21158">
                  <c:v>1.4733993448317051E-3</c:v>
                </c:pt>
                <c:pt idx="21159">
                  <c:v>1.473385258577764E-3</c:v>
                </c:pt>
                <c:pt idx="21160">
                  <c:v>1.4733707066625361E-3</c:v>
                </c:pt>
                <c:pt idx="21161">
                  <c:v>1.4733561547473071E-3</c:v>
                </c:pt>
                <c:pt idx="21162">
                  <c:v>1.4733405550941821E-3</c:v>
                </c:pt>
                <c:pt idx="21163">
                  <c:v>1.473327283747494E-3</c:v>
                </c:pt>
                <c:pt idx="21164">
                  <c:v>1.4733138959854839E-3</c:v>
                </c:pt>
                <c:pt idx="21165">
                  <c:v>1.473298645578325E-3</c:v>
                </c:pt>
                <c:pt idx="21166">
                  <c:v>1.4732829295098779E-3</c:v>
                </c:pt>
                <c:pt idx="21167">
                  <c:v>1.473269890993834E-3</c:v>
                </c:pt>
                <c:pt idx="21168">
                  <c:v>1.473255106247962E-3</c:v>
                </c:pt>
                <c:pt idx="21169">
                  <c:v>1.4732404379174109E-3</c:v>
                </c:pt>
                <c:pt idx="21170">
                  <c:v>1.473225187510252E-3</c:v>
                </c:pt>
                <c:pt idx="21171">
                  <c:v>1.4732100535184141E-3</c:v>
                </c:pt>
                <c:pt idx="21172">
                  <c:v>1.4731970150023701E-3</c:v>
                </c:pt>
                <c:pt idx="21173">
                  <c:v>1.4731824630871419E-3</c:v>
                </c:pt>
                <c:pt idx="21174">
                  <c:v>1.4731675619259481E-3</c:v>
                </c:pt>
                <c:pt idx="21175">
                  <c:v>1.473153592087328E-3</c:v>
                </c:pt>
                <c:pt idx="21176">
                  <c:v>1.4731392730027439E-3</c:v>
                </c:pt>
                <c:pt idx="21177">
                  <c:v>1.4731243718415501E-3</c:v>
                </c:pt>
                <c:pt idx="21178">
                  <c:v>1.4731100527569649E-3</c:v>
                </c:pt>
                <c:pt idx="21179">
                  <c:v>1.47309573367238E-3</c:v>
                </c:pt>
                <c:pt idx="21180">
                  <c:v>1.473080250434577E-3</c:v>
                </c:pt>
                <c:pt idx="21181">
                  <c:v>1.473065931349993E-3</c:v>
                </c:pt>
                <c:pt idx="21182">
                  <c:v>1.473051961511374E-3</c:v>
                </c:pt>
                <c:pt idx="21183">
                  <c:v>1.4730374095961449E-3</c:v>
                </c:pt>
                <c:pt idx="21184">
                  <c:v>1.473022857680917E-3</c:v>
                </c:pt>
                <c:pt idx="21185">
                  <c:v>1.473008887842298E-3</c:v>
                </c:pt>
                <c:pt idx="21186">
                  <c:v>1.4729939866811039E-3</c:v>
                </c:pt>
                <c:pt idx="21187">
                  <c:v>1.4729809481650591E-3</c:v>
                </c:pt>
                <c:pt idx="21188">
                  <c:v>1.472965232096612E-3</c:v>
                </c:pt>
                <c:pt idx="21189">
                  <c:v>1.472951262257993E-3</c:v>
                </c:pt>
                <c:pt idx="21190">
                  <c:v>1.472936244681478E-3</c:v>
                </c:pt>
                <c:pt idx="21191">
                  <c:v>1.472921692766249E-3</c:v>
                </c:pt>
                <c:pt idx="21192">
                  <c:v>1.4729072572663431E-3</c:v>
                </c:pt>
                <c:pt idx="21193">
                  <c:v>1.472893171012402E-3</c:v>
                </c:pt>
                <c:pt idx="21194">
                  <c:v>1.472878502681851E-3</c:v>
                </c:pt>
                <c:pt idx="21195">
                  <c:v>1.4728645328432319E-3</c:v>
                </c:pt>
                <c:pt idx="21196">
                  <c:v>1.4728503301739691E-3</c:v>
                </c:pt>
                <c:pt idx="21197">
                  <c:v>1.4728357782587409E-3</c:v>
                </c:pt>
                <c:pt idx="21198">
                  <c:v>1.472821226343513E-3</c:v>
                </c:pt>
                <c:pt idx="21199">
                  <c:v>1.4728063251823189E-3</c:v>
                </c:pt>
                <c:pt idx="21200">
                  <c:v>1.472792355343699E-3</c:v>
                </c:pt>
                <c:pt idx="21201">
                  <c:v>1.4727787347510459E-3</c:v>
                </c:pt>
                <c:pt idx="21202">
                  <c:v>1.472762669436634E-3</c:v>
                </c:pt>
                <c:pt idx="21203">
                  <c:v>1.472748932428658E-3</c:v>
                </c:pt>
                <c:pt idx="21204">
                  <c:v>1.4727346133440731E-3</c:v>
                </c:pt>
                <c:pt idx="21205">
                  <c:v>1.472720294259489E-3</c:v>
                </c:pt>
                <c:pt idx="21206">
                  <c:v>1.472704811021686E-3</c:v>
                </c:pt>
                <c:pt idx="21207">
                  <c:v>1.4726913068443539E-3</c:v>
                </c:pt>
                <c:pt idx="21208">
                  <c:v>1.472676289267838E-3</c:v>
                </c:pt>
                <c:pt idx="21209">
                  <c:v>1.472663250751793E-3</c:v>
                </c:pt>
                <c:pt idx="21210">
                  <c:v>1.4726481167599561E-3</c:v>
                </c:pt>
                <c:pt idx="21211">
                  <c:v>1.472634030506015E-3</c:v>
                </c:pt>
                <c:pt idx="21212">
                  <c:v>1.4726198278367519E-3</c:v>
                </c:pt>
                <c:pt idx="21213">
                  <c:v>1.4726057415828111E-3</c:v>
                </c:pt>
                <c:pt idx="21214">
                  <c:v>1.472590724006295E-3</c:v>
                </c:pt>
                <c:pt idx="21215">
                  <c:v>1.4725766377523539E-3</c:v>
                </c:pt>
                <c:pt idx="21216">
                  <c:v>1.472562085837126E-3</c:v>
                </c:pt>
                <c:pt idx="21217">
                  <c:v>1.472546835429966E-3</c:v>
                </c:pt>
                <c:pt idx="21218">
                  <c:v>1.472532632760704E-3</c:v>
                </c:pt>
                <c:pt idx="21219">
                  <c:v>1.4725183136761191E-3</c:v>
                </c:pt>
                <c:pt idx="21220">
                  <c:v>1.4725037617608901E-3</c:v>
                </c:pt>
                <c:pt idx="21221">
                  <c:v>1.47249037399888E-3</c:v>
                </c:pt>
                <c:pt idx="21222">
                  <c:v>1.4724761713296179E-3</c:v>
                </c:pt>
                <c:pt idx="21223">
                  <c:v>1.472461852245033E-3</c:v>
                </c:pt>
                <c:pt idx="21224">
                  <c:v>1.472446601837873E-3</c:v>
                </c:pt>
                <c:pt idx="21225">
                  <c:v>1.4724320499226451E-3</c:v>
                </c:pt>
                <c:pt idx="21226">
                  <c:v>1.4724174980074169E-3</c:v>
                </c:pt>
                <c:pt idx="21227">
                  <c:v>1.4724037609994409E-3</c:v>
                </c:pt>
                <c:pt idx="21228">
                  <c:v>1.472389558330178E-3</c:v>
                </c:pt>
                <c:pt idx="21229">
                  <c:v>1.4723761705681679E-3</c:v>
                </c:pt>
                <c:pt idx="21230">
                  <c:v>1.472360105253756E-3</c:v>
                </c:pt>
                <c:pt idx="21231">
                  <c:v>1.4723456697538499E-3</c:v>
                </c:pt>
                <c:pt idx="21232">
                  <c:v>1.472332281991839E-3</c:v>
                </c:pt>
                <c:pt idx="21233">
                  <c:v>1.472317497245967E-3</c:v>
                </c:pt>
                <c:pt idx="21234">
                  <c:v>1.4723032945767049E-3</c:v>
                </c:pt>
                <c:pt idx="21235">
                  <c:v>1.472289906814694E-3</c:v>
                </c:pt>
                <c:pt idx="21236">
                  <c:v>1.4722758205607529E-3</c:v>
                </c:pt>
                <c:pt idx="21237">
                  <c:v>1.4722603373229499E-3</c:v>
                </c:pt>
                <c:pt idx="21238">
                  <c:v>1.472246833145618E-3</c:v>
                </c:pt>
                <c:pt idx="21239">
                  <c:v>1.4722314663231371E-3</c:v>
                </c:pt>
                <c:pt idx="21240">
                  <c:v>1.4722185442224141E-3</c:v>
                </c:pt>
                <c:pt idx="21241">
                  <c:v>1.472203759476542E-3</c:v>
                </c:pt>
                <c:pt idx="21242">
                  <c:v>1.4721883926540611E-3</c:v>
                </c:pt>
                <c:pt idx="21243">
                  <c:v>1.472174073569477E-3</c:v>
                </c:pt>
                <c:pt idx="21244">
                  <c:v>1.472159521654248E-3</c:v>
                </c:pt>
                <c:pt idx="21245">
                  <c:v>1.472146366722882E-3</c:v>
                </c:pt>
                <c:pt idx="21246">
                  <c:v>1.472131116315722E-3</c:v>
                </c:pt>
                <c:pt idx="21247">
                  <c:v>1.4721185434609649E-3</c:v>
                </c:pt>
                <c:pt idx="21248">
                  <c:v>1.472103293053806E-3</c:v>
                </c:pt>
                <c:pt idx="21249">
                  <c:v>1.472089323215187E-3</c:v>
                </c:pt>
                <c:pt idx="21250">
                  <c:v>1.472074771299958E-3</c:v>
                </c:pt>
                <c:pt idx="21251">
                  <c:v>1.472059753723443E-3</c:v>
                </c:pt>
                <c:pt idx="21252">
                  <c:v>1.4720457838848231E-3</c:v>
                </c:pt>
                <c:pt idx="21253">
                  <c:v>1.472032396122813E-3</c:v>
                </c:pt>
                <c:pt idx="21254">
                  <c:v>1.4720181934535499E-3</c:v>
                </c:pt>
                <c:pt idx="21255">
                  <c:v>1.4720027102157469E-3</c:v>
                </c:pt>
                <c:pt idx="21256">
                  <c:v>1.4719887403771279E-3</c:v>
                </c:pt>
                <c:pt idx="21257">
                  <c:v>1.4719754690304401E-3</c:v>
                </c:pt>
                <c:pt idx="21258">
                  <c:v>1.4719603350386019E-3</c:v>
                </c:pt>
                <c:pt idx="21259">
                  <c:v>1.4719464816153049E-3</c:v>
                </c:pt>
                <c:pt idx="21260">
                  <c:v>1.4719315804541111E-3</c:v>
                </c:pt>
                <c:pt idx="21261">
                  <c:v>1.4719179598614569E-3</c:v>
                </c:pt>
                <c:pt idx="21262">
                  <c:v>1.471903407946229E-3</c:v>
                </c:pt>
                <c:pt idx="21263">
                  <c:v>1.4718885067850349E-3</c:v>
                </c:pt>
                <c:pt idx="21264">
                  <c:v>1.471875817514956E-3</c:v>
                </c:pt>
                <c:pt idx="21265">
                  <c:v>1.4718606835231181E-3</c:v>
                </c:pt>
                <c:pt idx="21266">
                  <c:v>1.471847295761108E-3</c:v>
                </c:pt>
                <c:pt idx="21267">
                  <c:v>1.471831928938627E-3</c:v>
                </c:pt>
                <c:pt idx="21268">
                  <c:v>1.471817609854043E-3</c:v>
                </c:pt>
                <c:pt idx="21269">
                  <c:v>1.471803290769458E-3</c:v>
                </c:pt>
                <c:pt idx="21270">
                  <c:v>1.471789204515517E-3</c:v>
                </c:pt>
                <c:pt idx="21271">
                  <c:v>1.4717760495841501E-3</c:v>
                </c:pt>
                <c:pt idx="21272">
                  <c:v>1.471761730499566E-3</c:v>
                </c:pt>
                <c:pt idx="21273">
                  <c:v>1.471746945753694E-3</c:v>
                </c:pt>
                <c:pt idx="21274">
                  <c:v>1.4717327430844309E-3</c:v>
                </c:pt>
                <c:pt idx="21275">
                  <c:v>1.4717171434313061E-3</c:v>
                </c:pt>
                <c:pt idx="21276">
                  <c:v>1.47170468699187E-3</c:v>
                </c:pt>
                <c:pt idx="21277">
                  <c:v>1.4716896694153549E-3</c:v>
                </c:pt>
                <c:pt idx="21278">
                  <c:v>1.4716758159920571E-3</c:v>
                </c:pt>
                <c:pt idx="21279">
                  <c:v>1.471661496907473E-3</c:v>
                </c:pt>
                <c:pt idx="21280">
                  <c:v>1.471646828576922E-3</c:v>
                </c:pt>
                <c:pt idx="21281">
                  <c:v>1.4716330915689471E-3</c:v>
                </c:pt>
                <c:pt idx="21282">
                  <c:v>1.471619005315006E-3</c:v>
                </c:pt>
                <c:pt idx="21283">
                  <c:v>1.4716046862304211E-3</c:v>
                </c:pt>
                <c:pt idx="21284">
                  <c:v>1.471589785069227E-3</c:v>
                </c:pt>
                <c:pt idx="21285">
                  <c:v>1.471575815230608E-3</c:v>
                </c:pt>
                <c:pt idx="21286">
                  <c:v>1.4715625438839199E-3</c:v>
                </c:pt>
                <c:pt idx="21287">
                  <c:v>1.47154729347676E-3</c:v>
                </c:pt>
                <c:pt idx="21288">
                  <c:v>1.4715340221300719E-3</c:v>
                </c:pt>
                <c:pt idx="21289">
                  <c:v>1.471518771722913E-3</c:v>
                </c:pt>
                <c:pt idx="21290">
                  <c:v>1.471505034714937E-3</c:v>
                </c:pt>
                <c:pt idx="21291">
                  <c:v>1.4714907156303521E-3</c:v>
                </c:pt>
                <c:pt idx="21292">
                  <c:v>1.471476396545768E-3</c:v>
                </c:pt>
                <c:pt idx="21293">
                  <c:v>1.4714623102918269E-3</c:v>
                </c:pt>
                <c:pt idx="21294">
                  <c:v>1.4714491553604601E-3</c:v>
                </c:pt>
                <c:pt idx="21295">
                  <c:v>1.4714344870299101E-3</c:v>
                </c:pt>
                <c:pt idx="21296">
                  <c:v>1.4714205171912911E-3</c:v>
                </c:pt>
                <c:pt idx="21297">
                  <c:v>1.471405266784132E-3</c:v>
                </c:pt>
                <c:pt idx="21298">
                  <c:v>1.4713921118527651E-3</c:v>
                </c:pt>
                <c:pt idx="21299">
                  <c:v>1.4713774435222151E-3</c:v>
                </c:pt>
                <c:pt idx="21300">
                  <c:v>1.47136312443763E-3</c:v>
                </c:pt>
                <c:pt idx="21301">
                  <c:v>1.4713497366756201E-3</c:v>
                </c:pt>
                <c:pt idx="21302">
                  <c:v>1.471334719099104E-3</c:v>
                </c:pt>
                <c:pt idx="21303">
                  <c:v>1.471321564167738E-3</c:v>
                </c:pt>
                <c:pt idx="21304">
                  <c:v>1.4713066630065439E-3</c:v>
                </c:pt>
                <c:pt idx="21305">
                  <c:v>1.4712935080751781E-3</c:v>
                </c:pt>
                <c:pt idx="21306">
                  <c:v>1.471279188990593E-3</c:v>
                </c:pt>
                <c:pt idx="21307">
                  <c:v>1.4712642878293989E-3</c:v>
                </c:pt>
                <c:pt idx="21308">
                  <c:v>1.471250085160136E-3</c:v>
                </c:pt>
                <c:pt idx="21309">
                  <c:v>1.471236464567482E-3</c:v>
                </c:pt>
                <c:pt idx="21310">
                  <c:v>1.47122226189822E-3</c:v>
                </c:pt>
                <c:pt idx="21311">
                  <c:v>1.471207826398313E-3</c:v>
                </c:pt>
                <c:pt idx="21312">
                  <c:v>1.471194089390337E-3</c:v>
                </c:pt>
                <c:pt idx="21313">
                  <c:v>1.471180585213006E-3</c:v>
                </c:pt>
                <c:pt idx="21314">
                  <c:v>1.471165334805846E-3</c:v>
                </c:pt>
                <c:pt idx="21315">
                  <c:v>1.4711515977978711E-3</c:v>
                </c:pt>
                <c:pt idx="21316">
                  <c:v>1.47113751154393E-3</c:v>
                </c:pt>
                <c:pt idx="21317">
                  <c:v>1.4711242401972411E-3</c:v>
                </c:pt>
                <c:pt idx="21318">
                  <c:v>1.4711107360199089E-3</c:v>
                </c:pt>
                <c:pt idx="21319">
                  <c:v>1.4710949035361409E-3</c:v>
                </c:pt>
                <c:pt idx="21320">
                  <c:v>1.471080351620913E-3</c:v>
                </c:pt>
                <c:pt idx="21321">
                  <c:v>1.4710664981976149E-3</c:v>
                </c:pt>
                <c:pt idx="21322">
                  <c:v>1.4710517134517429E-3</c:v>
                </c:pt>
                <c:pt idx="21323">
                  <c:v>1.4710384421050551E-3</c:v>
                </c:pt>
                <c:pt idx="21324">
                  <c:v>1.4710244722664361E-3</c:v>
                </c:pt>
                <c:pt idx="21325">
                  <c:v>1.4710093382745979E-3</c:v>
                </c:pt>
                <c:pt idx="21326">
                  <c:v>1.470995950512588E-3</c:v>
                </c:pt>
                <c:pt idx="21327">
                  <c:v>1.4709815150126811E-3</c:v>
                </c:pt>
                <c:pt idx="21328">
                  <c:v>1.47096801083535E-3</c:v>
                </c:pt>
                <c:pt idx="21329">
                  <c:v>1.47095532156527E-3</c:v>
                </c:pt>
                <c:pt idx="21330">
                  <c:v>1.4709407696500421E-3</c:v>
                </c:pt>
                <c:pt idx="21331">
                  <c:v>1.4709262177348139E-3</c:v>
                </c:pt>
                <c:pt idx="21332">
                  <c:v>1.4709121314808731E-3</c:v>
                </c:pt>
                <c:pt idx="21333">
                  <c:v>1.470898045226932E-3</c:v>
                </c:pt>
                <c:pt idx="21334">
                  <c:v>1.470883493311703E-3</c:v>
                </c:pt>
                <c:pt idx="21335">
                  <c:v>1.470870454795659E-3</c:v>
                </c:pt>
                <c:pt idx="21336">
                  <c:v>1.4708562521263959E-3</c:v>
                </c:pt>
                <c:pt idx="21337">
                  <c:v>1.470842631533742E-3</c:v>
                </c:pt>
                <c:pt idx="21338">
                  <c:v>1.4708276139572261E-3</c:v>
                </c:pt>
                <c:pt idx="21339">
                  <c:v>1.470814342610538E-3</c:v>
                </c:pt>
                <c:pt idx="21340">
                  <c:v>1.470800372771919E-3</c:v>
                </c:pt>
                <c:pt idx="21341">
                  <c:v>1.4707846567034719E-3</c:v>
                </c:pt>
                <c:pt idx="21342">
                  <c:v>1.470772316679358E-3</c:v>
                </c:pt>
                <c:pt idx="21343">
                  <c:v>1.4707574155181651E-3</c:v>
                </c:pt>
                <c:pt idx="21344">
                  <c:v>1.4707439113408329E-3</c:v>
                </c:pt>
                <c:pt idx="21345">
                  <c:v>1.47072970867157E-3</c:v>
                </c:pt>
                <c:pt idx="21346">
                  <c:v>1.470715622417629E-3</c:v>
                </c:pt>
                <c:pt idx="21347">
                  <c:v>1.4707014197483661E-3</c:v>
                </c:pt>
                <c:pt idx="21348">
                  <c:v>1.4706877991557119E-3</c:v>
                </c:pt>
                <c:pt idx="21349">
                  <c:v>1.4706737129017711E-3</c:v>
                </c:pt>
                <c:pt idx="21350">
                  <c:v>1.4706602087244389E-3</c:v>
                </c:pt>
                <c:pt idx="21351">
                  <c:v>1.4706461224704981E-3</c:v>
                </c:pt>
                <c:pt idx="21352">
                  <c:v>1.4706323854625229E-3</c:v>
                </c:pt>
                <c:pt idx="21353">
                  <c:v>1.47061690222472E-3</c:v>
                </c:pt>
                <c:pt idx="21354">
                  <c:v>1.470603398047388E-3</c:v>
                </c:pt>
                <c:pt idx="21355">
                  <c:v>1.4705902431160209E-3</c:v>
                </c:pt>
                <c:pt idx="21356">
                  <c:v>1.4705751091241841E-3</c:v>
                </c:pt>
                <c:pt idx="21357">
                  <c:v>1.4705616049468519E-3</c:v>
                </c:pt>
                <c:pt idx="21358">
                  <c:v>1.4705470530316229E-3</c:v>
                </c:pt>
                <c:pt idx="21359">
                  <c:v>1.47053285036236E-3</c:v>
                </c:pt>
                <c:pt idx="21360">
                  <c:v>1.4705191133543849E-3</c:v>
                </c:pt>
                <c:pt idx="21361">
                  <c:v>1.4705050271004441E-3</c:v>
                </c:pt>
                <c:pt idx="21362">
                  <c:v>1.4704905916005371E-3</c:v>
                </c:pt>
                <c:pt idx="21363">
                  <c:v>1.4704776694998149E-3</c:v>
                </c:pt>
                <c:pt idx="21364">
                  <c:v>1.470463583245873E-3</c:v>
                </c:pt>
                <c:pt idx="21365">
                  <c:v>1.4704501954838629E-3</c:v>
                </c:pt>
                <c:pt idx="21366">
                  <c:v>1.470435643568635E-3</c:v>
                </c:pt>
                <c:pt idx="21367">
                  <c:v>1.4704215573146939E-3</c:v>
                </c:pt>
                <c:pt idx="21368">
                  <c:v>1.470407005399466E-3</c:v>
                </c:pt>
                <c:pt idx="21369">
                  <c:v>1.4703939668834209E-3</c:v>
                </c:pt>
                <c:pt idx="21370">
                  <c:v>1.4703806955367331E-3</c:v>
                </c:pt>
                <c:pt idx="21371">
                  <c:v>1.470365794375539E-3</c:v>
                </c:pt>
                <c:pt idx="21372">
                  <c:v>1.470350893214345E-3</c:v>
                </c:pt>
                <c:pt idx="21373">
                  <c:v>1.470337971113622E-3</c:v>
                </c:pt>
                <c:pt idx="21374">
                  <c:v>1.470324117690325E-3</c:v>
                </c:pt>
                <c:pt idx="21375">
                  <c:v>1.470310380682349E-3</c:v>
                </c:pt>
                <c:pt idx="21376">
                  <c:v>1.4702959451824431E-3</c:v>
                </c:pt>
                <c:pt idx="21377">
                  <c:v>1.4702831394970419E-3</c:v>
                </c:pt>
                <c:pt idx="21378">
                  <c:v>1.470268820412457E-3</c:v>
                </c:pt>
                <c:pt idx="21379">
                  <c:v>1.47025496698916E-3</c:v>
                </c:pt>
                <c:pt idx="21380">
                  <c:v>1.470240415073931E-3</c:v>
                </c:pt>
                <c:pt idx="21381">
                  <c:v>1.470227376557887E-3</c:v>
                </c:pt>
                <c:pt idx="21382">
                  <c:v>1.4702131738886239E-3</c:v>
                </c:pt>
                <c:pt idx="21383">
                  <c:v>1.47019955329597E-3</c:v>
                </c:pt>
                <c:pt idx="21384">
                  <c:v>1.4701845357194541E-3</c:v>
                </c:pt>
                <c:pt idx="21385">
                  <c:v>1.4701713807880881E-3</c:v>
                </c:pt>
                <c:pt idx="21386">
                  <c:v>1.470157178118825E-3</c:v>
                </c:pt>
                <c:pt idx="21387">
                  <c:v>1.4701446052640681E-3</c:v>
                </c:pt>
                <c:pt idx="21388">
                  <c:v>1.4701293548569081E-3</c:v>
                </c:pt>
                <c:pt idx="21389">
                  <c:v>1.47011480294168E-3</c:v>
                </c:pt>
                <c:pt idx="21390">
                  <c:v>1.470101997256279E-3</c:v>
                </c:pt>
                <c:pt idx="21391">
                  <c:v>1.4700870960950849E-3</c:v>
                </c:pt>
                <c:pt idx="21392">
                  <c:v>1.470074057579041E-3</c:v>
                </c:pt>
                <c:pt idx="21393">
                  <c:v>1.470059622079134E-3</c:v>
                </c:pt>
                <c:pt idx="21394">
                  <c:v>1.4700463507324459E-3</c:v>
                </c:pt>
                <c:pt idx="21395">
                  <c:v>1.470032148063183E-3</c:v>
                </c:pt>
                <c:pt idx="21396">
                  <c:v>1.4700186438858509E-3</c:v>
                </c:pt>
                <c:pt idx="21397">
                  <c:v>1.4700053725391631E-3</c:v>
                </c:pt>
                <c:pt idx="21398">
                  <c:v>1.469991286285222E-3</c:v>
                </c:pt>
                <c:pt idx="21399">
                  <c:v>1.46997650153935E-3</c:v>
                </c:pt>
                <c:pt idx="21400">
                  <c:v>1.4699629973620181E-3</c:v>
                </c:pt>
                <c:pt idx="21401">
                  <c:v>1.4699497260153289E-3</c:v>
                </c:pt>
                <c:pt idx="21402">
                  <c:v>1.469936338253319E-3</c:v>
                </c:pt>
                <c:pt idx="21403">
                  <c:v>1.4699210878461599E-3</c:v>
                </c:pt>
                <c:pt idx="21404">
                  <c:v>1.4699081657454369E-3</c:v>
                </c:pt>
                <c:pt idx="21405">
                  <c:v>1.4698948943987491E-3</c:v>
                </c:pt>
                <c:pt idx="21406">
                  <c:v>1.4698803424835209E-3</c:v>
                </c:pt>
                <c:pt idx="21407">
                  <c:v>1.4698666054755449E-3</c:v>
                </c:pt>
                <c:pt idx="21408">
                  <c:v>1.469852169975638E-3</c:v>
                </c:pt>
                <c:pt idx="21409">
                  <c:v>1.469838316552341E-3</c:v>
                </c:pt>
                <c:pt idx="21410">
                  <c:v>1.4698249287903311E-3</c:v>
                </c:pt>
                <c:pt idx="21411">
                  <c:v>1.469811424612999E-3</c:v>
                </c:pt>
                <c:pt idx="21412">
                  <c:v>1.469797571189702E-3</c:v>
                </c:pt>
                <c:pt idx="21413">
                  <c:v>1.469782320782542E-3</c:v>
                </c:pt>
                <c:pt idx="21414">
                  <c:v>1.469770213589072E-3</c:v>
                </c:pt>
                <c:pt idx="21415">
                  <c:v>1.4697548467665911E-3</c:v>
                </c:pt>
                <c:pt idx="21416">
                  <c:v>1.4697427395731211E-3</c:v>
                </c:pt>
                <c:pt idx="21417">
                  <c:v>1.469727721996605E-3</c:v>
                </c:pt>
                <c:pt idx="21418">
                  <c:v>1.4697141014039521E-3</c:v>
                </c:pt>
                <c:pt idx="21419">
                  <c:v>1.4697003643959761E-3</c:v>
                </c:pt>
                <c:pt idx="21420">
                  <c:v>1.469687093049288E-3</c:v>
                </c:pt>
                <c:pt idx="21421">
                  <c:v>1.469671842642128E-3</c:v>
                </c:pt>
                <c:pt idx="21422">
                  <c:v>1.469658687710762E-3</c:v>
                </c:pt>
                <c:pt idx="21423">
                  <c:v>1.4696451835334301E-3</c:v>
                </c:pt>
                <c:pt idx="21424">
                  <c:v>1.46963179577142E-3</c:v>
                </c:pt>
                <c:pt idx="21425">
                  <c:v>1.4696168946102259E-3</c:v>
                </c:pt>
                <c:pt idx="21426">
                  <c:v>1.469603856094182E-3</c:v>
                </c:pt>
                <c:pt idx="21427">
                  <c:v>1.4695898862555621E-3</c:v>
                </c:pt>
                <c:pt idx="21428">
                  <c:v>1.4695761492475869E-3</c:v>
                </c:pt>
                <c:pt idx="21429">
                  <c:v>1.4695622958242891E-3</c:v>
                </c:pt>
                <c:pt idx="21430">
                  <c:v>1.469548908062279E-3</c:v>
                </c:pt>
                <c:pt idx="21431">
                  <c:v>1.46953493822366E-3</c:v>
                </c:pt>
                <c:pt idx="21432">
                  <c:v>1.4695218997076149E-3</c:v>
                </c:pt>
                <c:pt idx="21433">
                  <c:v>1.4695076970383521E-3</c:v>
                </c:pt>
                <c:pt idx="21434">
                  <c:v>1.469494542106986E-3</c:v>
                </c:pt>
                <c:pt idx="21435">
                  <c:v>1.469479640945792E-3</c:v>
                </c:pt>
                <c:pt idx="21436">
                  <c:v>1.469466718845069E-3</c:v>
                </c:pt>
                <c:pt idx="21437">
                  <c:v>1.4694526325911279E-3</c:v>
                </c:pt>
                <c:pt idx="21438">
                  <c:v>1.469438429921865E-3</c:v>
                </c:pt>
                <c:pt idx="21439">
                  <c:v>1.4694248093292119E-3</c:v>
                </c:pt>
                <c:pt idx="21440">
                  <c:v>1.469412236474454E-3</c:v>
                </c:pt>
                <c:pt idx="21441">
                  <c:v>1.469396869651973E-3</c:v>
                </c:pt>
                <c:pt idx="21442">
                  <c:v>1.469383598305285E-3</c:v>
                </c:pt>
                <c:pt idx="21443">
                  <c:v>1.4693700941279531E-3</c:v>
                </c:pt>
                <c:pt idx="21444">
                  <c:v>1.469356822781265E-3</c:v>
                </c:pt>
                <c:pt idx="21445">
                  <c:v>1.4693434350192549E-3</c:v>
                </c:pt>
                <c:pt idx="21446">
                  <c:v>1.46932911593467E-3</c:v>
                </c:pt>
                <c:pt idx="21447">
                  <c:v>1.4693157281726601E-3</c:v>
                </c:pt>
                <c:pt idx="21448">
                  <c:v>1.4693019911646841E-3</c:v>
                </c:pt>
                <c:pt idx="21449">
                  <c:v>1.4692896511405711E-3</c:v>
                </c:pt>
                <c:pt idx="21450">
                  <c:v>1.4692744007334111E-3</c:v>
                </c:pt>
                <c:pt idx="21451">
                  <c:v>1.469261478632689E-3</c:v>
                </c:pt>
                <c:pt idx="21452">
                  <c:v>1.4692469267174599E-3</c:v>
                </c:pt>
                <c:pt idx="21453">
                  <c:v>1.469233189709485E-3</c:v>
                </c:pt>
                <c:pt idx="21454">
                  <c:v>1.469219103455544E-3</c:v>
                </c:pt>
                <c:pt idx="21455">
                  <c:v>1.469206530600786E-3</c:v>
                </c:pt>
                <c:pt idx="21456">
                  <c:v>1.469192560762167E-3</c:v>
                </c:pt>
                <c:pt idx="21457">
                  <c:v>1.469179638661444E-3</c:v>
                </c:pt>
                <c:pt idx="21458">
                  <c:v>1.469166134484112E-3</c:v>
                </c:pt>
                <c:pt idx="21459">
                  <c:v>1.4691514661535621E-3</c:v>
                </c:pt>
                <c:pt idx="21460">
                  <c:v>1.469138427637517E-3</c:v>
                </c:pt>
                <c:pt idx="21461">
                  <c:v>1.469123526476324E-3</c:v>
                </c:pt>
                <c:pt idx="21462">
                  <c:v>1.469109789468348E-3</c:v>
                </c:pt>
                <c:pt idx="21463">
                  <c:v>1.4690969837829471E-3</c:v>
                </c:pt>
                <c:pt idx="21464">
                  <c:v>1.469083596020937E-3</c:v>
                </c:pt>
                <c:pt idx="21465">
                  <c:v>1.469070091843605E-3</c:v>
                </c:pt>
                <c:pt idx="21466">
                  <c:v>1.4690564712509511E-3</c:v>
                </c:pt>
                <c:pt idx="21467">
                  <c:v>1.4690437819808719E-3</c:v>
                </c:pt>
                <c:pt idx="21468">
                  <c:v>1.4690286479890351E-3</c:v>
                </c:pt>
                <c:pt idx="21469">
                  <c:v>1.4690153766423459E-3</c:v>
                </c:pt>
                <c:pt idx="21470">
                  <c:v>1.4690028037875891E-3</c:v>
                </c:pt>
                <c:pt idx="21471">
                  <c:v>1.468987786211073E-3</c:v>
                </c:pt>
                <c:pt idx="21472">
                  <c:v>1.4689743984490631E-3</c:v>
                </c:pt>
                <c:pt idx="21473">
                  <c:v>1.4689606614410879E-3</c:v>
                </c:pt>
                <c:pt idx="21474">
                  <c:v>1.4689475065097211E-3</c:v>
                </c:pt>
                <c:pt idx="21475">
                  <c:v>1.468934118747711E-3</c:v>
                </c:pt>
                <c:pt idx="21476">
                  <c:v>1.468920265324414E-3</c:v>
                </c:pt>
                <c:pt idx="21477">
                  <c:v>1.46890664473176E-3</c:v>
                </c:pt>
                <c:pt idx="21478">
                  <c:v>1.468892674893141E-3</c:v>
                </c:pt>
                <c:pt idx="21479">
                  <c:v>1.468879636377096E-3</c:v>
                </c:pt>
                <c:pt idx="21480">
                  <c:v>1.4688652008771901E-3</c:v>
                </c:pt>
                <c:pt idx="21481">
                  <c:v>1.4688514638692141E-3</c:v>
                </c:pt>
                <c:pt idx="21482">
                  <c:v>1.4688385417684911E-3</c:v>
                </c:pt>
                <c:pt idx="21483">
                  <c:v>1.4688255032524471E-3</c:v>
                </c:pt>
                <c:pt idx="21484">
                  <c:v>1.468811300583184E-3</c:v>
                </c:pt>
                <c:pt idx="21485">
                  <c:v>1.4687980292364951E-3</c:v>
                </c:pt>
                <c:pt idx="21486">
                  <c:v>1.468784641474485E-3</c:v>
                </c:pt>
                <c:pt idx="21487">
                  <c:v>1.4687720686197281E-3</c:v>
                </c:pt>
                <c:pt idx="21488">
                  <c:v>1.4687574002891779E-3</c:v>
                </c:pt>
                <c:pt idx="21489">
                  <c:v>1.4687434304505591E-3</c:v>
                </c:pt>
                <c:pt idx="21490">
                  <c:v>1.46873015910387E-3</c:v>
                </c:pt>
                <c:pt idx="21491">
                  <c:v>1.4687168877571819E-3</c:v>
                </c:pt>
                <c:pt idx="21492">
                  <c:v>1.468702452257276E-3</c:v>
                </c:pt>
                <c:pt idx="21493">
                  <c:v>1.468689762987196E-3</c:v>
                </c:pt>
                <c:pt idx="21494">
                  <c:v>1.4686768408864741E-3</c:v>
                </c:pt>
                <c:pt idx="21495">
                  <c:v>1.4686620561406021E-3</c:v>
                </c:pt>
                <c:pt idx="21496">
                  <c:v>1.468649716116488E-3</c:v>
                </c:pt>
                <c:pt idx="21497">
                  <c:v>1.468635746277869E-3</c:v>
                </c:pt>
                <c:pt idx="21498">
                  <c:v>1.46862247493118E-3</c:v>
                </c:pt>
                <c:pt idx="21499">
                  <c:v>1.4686079230159519E-3</c:v>
                </c:pt>
                <c:pt idx="21500">
                  <c:v>1.4685950009152291E-3</c:v>
                </c:pt>
                <c:pt idx="21501">
                  <c:v>1.468581613153219E-3</c:v>
                </c:pt>
                <c:pt idx="21502">
                  <c:v>1.468567759729922E-3</c:v>
                </c:pt>
                <c:pt idx="21503">
                  <c:v>1.468554837629199E-3</c:v>
                </c:pt>
                <c:pt idx="21504">
                  <c:v>1.468541566282511E-3</c:v>
                </c:pt>
                <c:pt idx="21505">
                  <c:v>1.468527014367282E-3</c:v>
                </c:pt>
                <c:pt idx="21506">
                  <c:v>1.4685144415125251E-3</c:v>
                </c:pt>
                <c:pt idx="21507">
                  <c:v>1.4685001224279399E-3</c:v>
                </c:pt>
                <c:pt idx="21508">
                  <c:v>1.4684875495731831E-3</c:v>
                </c:pt>
                <c:pt idx="21509">
                  <c:v>1.4684729976579549E-3</c:v>
                </c:pt>
                <c:pt idx="21510">
                  <c:v>1.4684600755572319E-3</c:v>
                </c:pt>
                <c:pt idx="21511">
                  <c:v>1.468445872887969E-3</c:v>
                </c:pt>
                <c:pt idx="21512">
                  <c:v>1.4684338821098211E-3</c:v>
                </c:pt>
                <c:pt idx="21513">
                  <c:v>1.4684195630252359E-3</c:v>
                </c:pt>
                <c:pt idx="21514">
                  <c:v>1.4684064080938699E-3</c:v>
                </c:pt>
                <c:pt idx="21515">
                  <c:v>1.4683926710858941E-3</c:v>
                </c:pt>
                <c:pt idx="21516">
                  <c:v>1.4683795161545281E-3</c:v>
                </c:pt>
                <c:pt idx="21517">
                  <c:v>1.4683667104691269E-3</c:v>
                </c:pt>
                <c:pt idx="21518">
                  <c:v>1.468352507799864E-3</c:v>
                </c:pt>
                <c:pt idx="21519">
                  <c:v>1.4683400513604279E-3</c:v>
                </c:pt>
                <c:pt idx="21520">
                  <c:v>1.468325615860522E-3</c:v>
                </c:pt>
                <c:pt idx="21521">
                  <c:v>1.468312693759799E-3</c:v>
                </c:pt>
                <c:pt idx="21522">
                  <c:v>1.4682984910905359E-3</c:v>
                </c:pt>
                <c:pt idx="21523">
                  <c:v>1.468285801820457E-3</c:v>
                </c:pt>
                <c:pt idx="21524">
                  <c:v>1.468271017074585E-3</c:v>
                </c:pt>
                <c:pt idx="21525">
                  <c:v>1.468258560635149E-3</c:v>
                </c:pt>
                <c:pt idx="21526">
                  <c:v>1.4682447072118521E-3</c:v>
                </c:pt>
                <c:pt idx="21527">
                  <c:v>1.468232134357095E-3</c:v>
                </c:pt>
                <c:pt idx="21528">
                  <c:v>1.468218513764441E-3</c:v>
                </c:pt>
                <c:pt idx="21529">
                  <c:v>1.468204776756465E-3</c:v>
                </c:pt>
                <c:pt idx="21530">
                  <c:v>1.4681913889944549E-3</c:v>
                </c:pt>
                <c:pt idx="21531">
                  <c:v>1.4681783504784109E-3</c:v>
                </c:pt>
                <c:pt idx="21532">
                  <c:v>1.4681651955470441E-3</c:v>
                </c:pt>
                <c:pt idx="21533">
                  <c:v>1.4681516913697119E-3</c:v>
                </c:pt>
                <c:pt idx="21534">
                  <c:v>1.468137255869806E-3</c:v>
                </c:pt>
                <c:pt idx="21535">
                  <c:v>1.4681246830150489E-3</c:v>
                </c:pt>
                <c:pt idx="21536">
                  <c:v>1.4681107131764291E-3</c:v>
                </c:pt>
                <c:pt idx="21537">
                  <c:v>1.468098140321672E-3</c:v>
                </c:pt>
                <c:pt idx="21538">
                  <c:v>1.4680840540677309E-3</c:v>
                </c:pt>
                <c:pt idx="21539">
                  <c:v>1.4680718304589391E-3</c:v>
                </c:pt>
                <c:pt idx="21540">
                  <c:v>1.468057394959033E-3</c:v>
                </c:pt>
                <c:pt idx="21541">
                  <c:v>1.4680454041808839E-3</c:v>
                </c:pt>
                <c:pt idx="21542">
                  <c:v>1.468032482080162E-3</c:v>
                </c:pt>
                <c:pt idx="21543">
                  <c:v>1.4680178137496109E-3</c:v>
                </c:pt>
                <c:pt idx="21544">
                  <c:v>1.4680054737254979E-3</c:v>
                </c:pt>
                <c:pt idx="21545">
                  <c:v>1.467989990487695E-3</c:v>
                </c:pt>
                <c:pt idx="21546">
                  <c:v>1.467978931032121E-3</c:v>
                </c:pt>
                <c:pt idx="21547">
                  <c:v>1.467964379116893E-3</c:v>
                </c:pt>
                <c:pt idx="21548">
                  <c:v>1.4679518062621359E-3</c:v>
                </c:pt>
                <c:pt idx="21549">
                  <c:v>1.4679387677460911E-3</c:v>
                </c:pt>
                <c:pt idx="21550">
                  <c:v>1.467924448661506E-3</c:v>
                </c:pt>
                <c:pt idx="21551">
                  <c:v>1.4679112937301399E-3</c:v>
                </c:pt>
                <c:pt idx="21552">
                  <c:v>1.4678973238915209E-3</c:v>
                </c:pt>
                <c:pt idx="21553">
                  <c:v>1.467884867452085E-3</c:v>
                </c:pt>
                <c:pt idx="21554">
                  <c:v>1.4678721781820061E-3</c:v>
                </c:pt>
                <c:pt idx="21555">
                  <c:v>1.4678593724966049E-3</c:v>
                </c:pt>
                <c:pt idx="21556">
                  <c:v>1.467844354920089E-3</c:v>
                </c:pt>
                <c:pt idx="21557">
                  <c:v>1.467831898480654E-3</c:v>
                </c:pt>
                <c:pt idx="21558">
                  <c:v>1.4678185107186441E-3</c:v>
                </c:pt>
                <c:pt idx="21559">
                  <c:v>1.4678048901259899E-3</c:v>
                </c:pt>
                <c:pt idx="21560">
                  <c:v>1.467791385948658E-3</c:v>
                </c:pt>
                <c:pt idx="21561">
                  <c:v>1.4677781146019699E-3</c:v>
                </c:pt>
                <c:pt idx="21562">
                  <c:v>1.4677658909931781E-3</c:v>
                </c:pt>
                <c:pt idx="21563">
                  <c:v>1.4677521539852021E-3</c:v>
                </c:pt>
                <c:pt idx="21564">
                  <c:v>1.467738882638514E-3</c:v>
                </c:pt>
                <c:pt idx="21565">
                  <c:v>1.467725844122469E-3</c:v>
                </c:pt>
                <c:pt idx="21566">
                  <c:v>1.467712689191103E-3</c:v>
                </c:pt>
                <c:pt idx="21567">
                  <c:v>1.4676976716145871E-3</c:v>
                </c:pt>
                <c:pt idx="21568">
                  <c:v>1.4676863793283701E-3</c:v>
                </c:pt>
                <c:pt idx="21569">
                  <c:v>1.46767299156636E-3</c:v>
                </c:pt>
                <c:pt idx="21570">
                  <c:v>1.4676596038043499E-3</c:v>
                </c:pt>
                <c:pt idx="21571">
                  <c:v>1.4676467981189489E-3</c:v>
                </c:pt>
                <c:pt idx="21572">
                  <c:v>1.4676330611109729E-3</c:v>
                </c:pt>
                <c:pt idx="21573">
                  <c:v>1.467619673348963E-3</c:v>
                </c:pt>
                <c:pt idx="21574">
                  <c:v>1.4676066348329191E-3</c:v>
                </c:pt>
                <c:pt idx="21575">
                  <c:v>1.4675938291475179E-3</c:v>
                </c:pt>
                <c:pt idx="21576">
                  <c:v>1.4675791608169671E-3</c:v>
                </c:pt>
                <c:pt idx="21577">
                  <c:v>1.467566820792854E-3</c:v>
                </c:pt>
                <c:pt idx="21578">
                  <c:v>1.467554247938097E-3</c:v>
                </c:pt>
                <c:pt idx="21579">
                  <c:v>1.467540976591408E-3</c:v>
                </c:pt>
                <c:pt idx="21580">
                  <c:v>1.467527006752789E-3</c:v>
                </c:pt>
                <c:pt idx="21581">
                  <c:v>1.467514084652066E-3</c:v>
                </c:pt>
                <c:pt idx="21582">
                  <c:v>1.4675009297207E-3</c:v>
                </c:pt>
                <c:pt idx="21583">
                  <c:v>1.467487658374012E-3</c:v>
                </c:pt>
                <c:pt idx="21584">
                  <c:v>1.467474852688611E-3</c:v>
                </c:pt>
                <c:pt idx="21585">
                  <c:v>1.467461232095957E-3</c:v>
                </c:pt>
                <c:pt idx="21586">
                  <c:v>1.467448309995234E-3</c:v>
                </c:pt>
                <c:pt idx="21587">
                  <c:v>1.46743468940258E-3</c:v>
                </c:pt>
                <c:pt idx="21588">
                  <c:v>1.4674216508865361E-3</c:v>
                </c:pt>
                <c:pt idx="21589">
                  <c:v>1.467409427277744E-3</c:v>
                </c:pt>
                <c:pt idx="21590">
                  <c:v>1.4673962723463769E-3</c:v>
                </c:pt>
                <c:pt idx="21591">
                  <c:v>1.4673819532617931E-3</c:v>
                </c:pt>
                <c:pt idx="21592">
                  <c:v>1.467368798330426E-3</c:v>
                </c:pt>
                <c:pt idx="21593">
                  <c:v>1.4673570403829219E-3</c:v>
                </c:pt>
                <c:pt idx="21594">
                  <c:v>1.4673424884676929E-3</c:v>
                </c:pt>
                <c:pt idx="21595">
                  <c:v>1.467329799197614E-3</c:v>
                </c:pt>
                <c:pt idx="21596">
                  <c:v>1.4673165278509259E-3</c:v>
                </c:pt>
                <c:pt idx="21597">
                  <c:v>1.467302907258272E-3</c:v>
                </c:pt>
                <c:pt idx="21598">
                  <c:v>1.4672903344035151E-3</c:v>
                </c:pt>
                <c:pt idx="21599">
                  <c:v>1.4672782272100451E-3</c:v>
                </c:pt>
                <c:pt idx="21600">
                  <c:v>1.467265072278678E-3</c:v>
                </c:pt>
                <c:pt idx="21601">
                  <c:v>1.4672518009319899E-3</c:v>
                </c:pt>
                <c:pt idx="21602">
                  <c:v>1.467237481847405E-3</c:v>
                </c:pt>
                <c:pt idx="21603">
                  <c:v>1.467224676162004E-3</c:v>
                </c:pt>
                <c:pt idx="21604">
                  <c:v>1.4672118704766039E-3</c:v>
                </c:pt>
                <c:pt idx="21605">
                  <c:v>1.467197784222662E-3</c:v>
                </c:pt>
                <c:pt idx="21606">
                  <c:v>1.4671852113679049E-3</c:v>
                </c:pt>
                <c:pt idx="21607">
                  <c:v>1.4671739190816879E-3</c:v>
                </c:pt>
                <c:pt idx="21608">
                  <c:v>1.467159599997103E-3</c:v>
                </c:pt>
                <c:pt idx="21609">
                  <c:v>1.46714667789638E-3</c:v>
                </c:pt>
                <c:pt idx="21610">
                  <c:v>1.4671331737190489E-3</c:v>
                </c:pt>
                <c:pt idx="21611">
                  <c:v>1.467120600864291E-3</c:v>
                </c:pt>
                <c:pt idx="21612">
                  <c:v>1.467107445932925E-3</c:v>
                </c:pt>
                <c:pt idx="21613">
                  <c:v>1.467093941755593E-3</c:v>
                </c:pt>
                <c:pt idx="21614">
                  <c:v>1.467081601731479E-3</c:v>
                </c:pt>
                <c:pt idx="21615">
                  <c:v>1.4670694945380089E-3</c:v>
                </c:pt>
                <c:pt idx="21616">
                  <c:v>1.4670552918687461E-3</c:v>
                </c:pt>
                <c:pt idx="21617">
                  <c:v>1.467042719013989E-3</c:v>
                </c:pt>
                <c:pt idx="21618">
                  <c:v>1.467028865590692E-3</c:v>
                </c:pt>
                <c:pt idx="21619">
                  <c:v>1.467016991227865E-3</c:v>
                </c:pt>
                <c:pt idx="21620">
                  <c:v>1.4670037198811769E-3</c:v>
                </c:pt>
                <c:pt idx="21621">
                  <c:v>1.4669903321191671E-3</c:v>
                </c:pt>
                <c:pt idx="21622">
                  <c:v>1.4669767115265131E-3</c:v>
                </c:pt>
                <c:pt idx="21623">
                  <c:v>1.4669644879177211E-3</c:v>
                </c:pt>
                <c:pt idx="21624">
                  <c:v>1.4669526135548949E-3</c:v>
                </c:pt>
                <c:pt idx="21625">
                  <c:v>1.466938061639667E-3</c:v>
                </c:pt>
                <c:pt idx="21626">
                  <c:v>1.466925139538944E-3</c:v>
                </c:pt>
                <c:pt idx="21627">
                  <c:v>1.4669126830995081E-3</c:v>
                </c:pt>
                <c:pt idx="21628">
                  <c:v>1.466898596845567E-3</c:v>
                </c:pt>
                <c:pt idx="21629">
                  <c:v>1.466885325498879E-3</c:v>
                </c:pt>
                <c:pt idx="21630">
                  <c:v>1.4668729854747651E-3</c:v>
                </c:pt>
                <c:pt idx="21631">
                  <c:v>1.4668590156361461E-3</c:v>
                </c:pt>
                <c:pt idx="21632">
                  <c:v>1.4668469084426761E-3</c:v>
                </c:pt>
                <c:pt idx="21633">
                  <c:v>1.466833869926631E-3</c:v>
                </c:pt>
                <c:pt idx="21634">
                  <c:v>1.4668219955638051E-3</c:v>
                </c:pt>
                <c:pt idx="21635">
                  <c:v>1.466808607801795E-3</c:v>
                </c:pt>
                <c:pt idx="21636">
                  <c:v>1.466794637963176E-3</c:v>
                </c:pt>
                <c:pt idx="21637">
                  <c:v>1.466782530769706E-3</c:v>
                </c:pt>
                <c:pt idx="21638">
                  <c:v>1.4667694922536609E-3</c:v>
                </c:pt>
                <c:pt idx="21639">
                  <c:v>1.466756453737617E-3</c:v>
                </c:pt>
                <c:pt idx="21640">
                  <c:v>1.466743531636894E-3</c:v>
                </c:pt>
                <c:pt idx="21641">
                  <c:v>1.466729794628918E-3</c:v>
                </c:pt>
                <c:pt idx="21642">
                  <c:v>1.4667180366814141E-3</c:v>
                </c:pt>
                <c:pt idx="21643">
                  <c:v>1.466705580241978E-3</c:v>
                </c:pt>
                <c:pt idx="21644">
                  <c:v>1.4666914939880369E-3</c:v>
                </c:pt>
                <c:pt idx="21645">
                  <c:v>1.466679619625211E-3</c:v>
                </c:pt>
                <c:pt idx="21646">
                  <c:v>1.4666663482785221E-3</c:v>
                </c:pt>
                <c:pt idx="21647">
                  <c:v>1.4666542410850521E-3</c:v>
                </c:pt>
                <c:pt idx="21648">
                  <c:v>1.466641668230295E-3</c:v>
                </c:pt>
                <c:pt idx="21649">
                  <c:v>1.4666268834844229E-3</c:v>
                </c:pt>
                <c:pt idx="21650">
                  <c:v>1.4666146598756309E-3</c:v>
                </c:pt>
                <c:pt idx="21651">
                  <c:v>1.466601272113621E-3</c:v>
                </c:pt>
                <c:pt idx="21652">
                  <c:v>1.4665875351056461E-3</c:v>
                </c:pt>
                <c:pt idx="21653">
                  <c:v>1.466575311496854E-3</c:v>
                </c:pt>
                <c:pt idx="21654">
                  <c:v>1.466562738642097E-3</c:v>
                </c:pt>
                <c:pt idx="21655">
                  <c:v>1.4665500493720169E-3</c:v>
                </c:pt>
                <c:pt idx="21656">
                  <c:v>1.466537127271295E-3</c:v>
                </c:pt>
                <c:pt idx="21657">
                  <c:v>1.4665239723399279E-3</c:v>
                </c:pt>
                <c:pt idx="21658">
                  <c:v>1.4665108174085619E-3</c:v>
                </c:pt>
                <c:pt idx="21659">
                  <c:v>1.4664985937997701E-3</c:v>
                </c:pt>
                <c:pt idx="21660">
                  <c:v>1.466486137360334E-3</c:v>
                </c:pt>
                <c:pt idx="21661">
                  <c:v>1.466472400352359E-3</c:v>
                </c:pt>
                <c:pt idx="21662">
                  <c:v>1.466460176743567E-3</c:v>
                </c:pt>
                <c:pt idx="21663">
                  <c:v>1.4664469053968789E-3</c:v>
                </c:pt>
                <c:pt idx="21664">
                  <c:v>1.4664335176348691E-3</c:v>
                </c:pt>
                <c:pt idx="21665">
                  <c:v>1.4664224581792951E-3</c:v>
                </c:pt>
                <c:pt idx="21666">
                  <c:v>1.4664088375866411E-3</c:v>
                </c:pt>
                <c:pt idx="21667">
                  <c:v>1.4663957990705969E-3</c:v>
                </c:pt>
                <c:pt idx="21668">
                  <c:v>1.4663821784779429E-3</c:v>
                </c:pt>
                <c:pt idx="21669">
                  <c:v>1.466371119022369E-3</c:v>
                </c:pt>
                <c:pt idx="21670">
                  <c:v>1.466357382014394E-3</c:v>
                </c:pt>
                <c:pt idx="21671">
                  <c:v>1.4663449255749581E-3</c:v>
                </c:pt>
                <c:pt idx="21672">
                  <c:v>1.4663325855508451E-3</c:v>
                </c:pt>
                <c:pt idx="21673">
                  <c:v>1.466319081373513E-3</c:v>
                </c:pt>
                <c:pt idx="21674">
                  <c:v>1.466307090595365E-3</c:v>
                </c:pt>
                <c:pt idx="21675">
                  <c:v>1.466292655095458E-3</c:v>
                </c:pt>
                <c:pt idx="21676">
                  <c:v>1.4662817120552061E-3</c:v>
                </c:pt>
                <c:pt idx="21677">
                  <c:v>1.466268324293196E-3</c:v>
                </c:pt>
                <c:pt idx="21678">
                  <c:v>1.4662545872852211E-3</c:v>
                </c:pt>
                <c:pt idx="21679">
                  <c:v>1.466243178583682E-3</c:v>
                </c:pt>
                <c:pt idx="21680">
                  <c:v>1.4662306057289241E-3</c:v>
                </c:pt>
                <c:pt idx="21681">
                  <c:v>1.466216519474983E-3</c:v>
                </c:pt>
                <c:pt idx="21682">
                  <c:v>1.466204412281513E-3</c:v>
                </c:pt>
                <c:pt idx="21683">
                  <c:v>1.4661918394267559E-3</c:v>
                </c:pt>
                <c:pt idx="21684">
                  <c:v>1.4661778695881371E-3</c:v>
                </c:pt>
                <c:pt idx="21685">
                  <c:v>1.4661668101325629E-3</c:v>
                </c:pt>
                <c:pt idx="21686">
                  <c:v>1.4661538880318401E-3</c:v>
                </c:pt>
                <c:pt idx="21687">
                  <c:v>1.466139801777899E-3</c:v>
                </c:pt>
                <c:pt idx="21688">
                  <c:v>1.4661279274150729E-3</c:v>
                </c:pt>
                <c:pt idx="21689">
                  <c:v>1.4661150053143499E-3</c:v>
                </c:pt>
                <c:pt idx="21690">
                  <c:v>1.4661013847216959E-3</c:v>
                </c:pt>
                <c:pt idx="21691">
                  <c:v>1.46608951035887E-3</c:v>
                </c:pt>
                <c:pt idx="21692">
                  <c:v>1.466077286750078E-3</c:v>
                </c:pt>
                <c:pt idx="21693">
                  <c:v>1.466064131818712E-3</c:v>
                </c:pt>
                <c:pt idx="21694">
                  <c:v>1.4660508604720231E-3</c:v>
                </c:pt>
                <c:pt idx="21695">
                  <c:v>1.46603852044791E-3</c:v>
                </c:pt>
                <c:pt idx="21696">
                  <c:v>1.46602641325444E-3</c:v>
                </c:pt>
                <c:pt idx="21697">
                  <c:v>1.466013374738395E-3</c:v>
                </c:pt>
                <c:pt idx="21698">
                  <c:v>1.4659998705610631E-3</c:v>
                </c:pt>
                <c:pt idx="21699">
                  <c:v>1.4659875305369501E-3</c:v>
                </c:pt>
                <c:pt idx="21700">
                  <c:v>1.4659758890047669E-3</c:v>
                </c:pt>
                <c:pt idx="21701">
                  <c:v>1.4659626176580791E-3</c:v>
                </c:pt>
                <c:pt idx="21702">
                  <c:v>1.4659496955573561E-3</c:v>
                </c:pt>
                <c:pt idx="21703">
                  <c:v>1.46593782119453E-3</c:v>
                </c:pt>
                <c:pt idx="21704">
                  <c:v>1.4659255975857379E-3</c:v>
                </c:pt>
                <c:pt idx="21705">
                  <c:v>1.4659118605777619E-3</c:v>
                </c:pt>
                <c:pt idx="21706">
                  <c:v>1.4658989384770389E-3</c:v>
                </c:pt>
                <c:pt idx="21707">
                  <c:v>1.4658868312835689E-3</c:v>
                </c:pt>
                <c:pt idx="21708">
                  <c:v>1.4658737927675249E-3</c:v>
                </c:pt>
                <c:pt idx="21709">
                  <c:v>1.4658623840659859E-3</c:v>
                </c:pt>
                <c:pt idx="21710">
                  <c:v>1.465849229134619E-3</c:v>
                </c:pt>
                <c:pt idx="21711">
                  <c:v>1.4658365398645401E-3</c:v>
                </c:pt>
                <c:pt idx="21712">
                  <c:v>1.4658240834251051E-3</c:v>
                </c:pt>
                <c:pt idx="21713">
                  <c:v>1.4658115105703471E-3</c:v>
                </c:pt>
                <c:pt idx="21714">
                  <c:v>1.465798239223659E-3</c:v>
                </c:pt>
                <c:pt idx="21715">
                  <c:v>1.4657856663689019E-3</c:v>
                </c:pt>
                <c:pt idx="21716">
                  <c:v>1.465773908421397E-3</c:v>
                </c:pt>
                <c:pt idx="21717">
                  <c:v>1.4657605206593869E-3</c:v>
                </c:pt>
                <c:pt idx="21718">
                  <c:v>1.4657485298812389E-3</c:v>
                </c:pt>
                <c:pt idx="21719">
                  <c:v>1.4657351421192291E-3</c:v>
                </c:pt>
                <c:pt idx="21720">
                  <c:v>1.465722569264472E-3</c:v>
                </c:pt>
                <c:pt idx="21721">
                  <c:v>1.465710112825036E-3</c:v>
                </c:pt>
                <c:pt idx="21722">
                  <c:v>1.4656974235549569E-3</c:v>
                </c:pt>
                <c:pt idx="21723">
                  <c:v>1.465685549192131E-3</c:v>
                </c:pt>
                <c:pt idx="21724">
                  <c:v>1.4656723942607639E-3</c:v>
                </c:pt>
                <c:pt idx="21725">
                  <c:v>1.46566005423665E-3</c:v>
                </c:pt>
                <c:pt idx="21726">
                  <c:v>1.4656472485512499E-3</c:v>
                </c:pt>
                <c:pt idx="21727">
                  <c:v>1.4656351413577799E-3</c:v>
                </c:pt>
                <c:pt idx="21728">
                  <c:v>1.4656230341643099E-3</c:v>
                </c:pt>
                <c:pt idx="21729">
                  <c:v>1.4656098792329431E-3</c:v>
                </c:pt>
                <c:pt idx="21730">
                  <c:v>1.465597422793508E-3</c:v>
                </c:pt>
                <c:pt idx="21731">
                  <c:v>1.465585315600038E-3</c:v>
                </c:pt>
                <c:pt idx="21732">
                  <c:v>1.46557274274528E-3</c:v>
                </c:pt>
                <c:pt idx="21733">
                  <c:v>1.4655588893219831E-3</c:v>
                </c:pt>
                <c:pt idx="21734">
                  <c:v>1.465547364205122E-3</c:v>
                </c:pt>
                <c:pt idx="21735">
                  <c:v>1.465533394366503E-3</c:v>
                </c:pt>
                <c:pt idx="21736">
                  <c:v>1.465522451326251E-3</c:v>
                </c:pt>
                <c:pt idx="21737">
                  <c:v>1.4655106933787469E-3</c:v>
                </c:pt>
                <c:pt idx="21738">
                  <c:v>1.465497305616736E-3</c:v>
                </c:pt>
                <c:pt idx="21739">
                  <c:v>1.4654856640845539E-3</c:v>
                </c:pt>
                <c:pt idx="21740">
                  <c:v>1.4654715778306131E-3</c:v>
                </c:pt>
                <c:pt idx="21741">
                  <c:v>1.4654594706371431E-3</c:v>
                </c:pt>
                <c:pt idx="21742">
                  <c:v>1.465447247028351E-3</c:v>
                </c:pt>
                <c:pt idx="21743">
                  <c:v>1.465435838326812E-3</c:v>
                </c:pt>
                <c:pt idx="21744">
                  <c:v>1.465422217734158E-3</c:v>
                </c:pt>
                <c:pt idx="21745">
                  <c:v>1.465411158278584E-3</c:v>
                </c:pt>
                <c:pt idx="21746">
                  <c:v>1.4653981197625401E-3</c:v>
                </c:pt>
                <c:pt idx="21747">
                  <c:v>1.465385546907783E-3</c:v>
                </c:pt>
                <c:pt idx="21748">
                  <c:v>1.4653722755610941E-3</c:v>
                </c:pt>
                <c:pt idx="21749">
                  <c:v>1.465359819121659E-3</c:v>
                </c:pt>
                <c:pt idx="21750">
                  <c:v>1.4653480611741541E-3</c:v>
                </c:pt>
                <c:pt idx="21751">
                  <c:v>1.465334789827466E-3</c:v>
                </c:pt>
                <c:pt idx="21752">
                  <c:v>1.465322566218674E-3</c:v>
                </c:pt>
                <c:pt idx="21753">
                  <c:v>1.4653111575171349E-3</c:v>
                </c:pt>
                <c:pt idx="21754">
                  <c:v>1.465297769755125E-3</c:v>
                </c:pt>
                <c:pt idx="21755">
                  <c:v>1.465285662561655E-3</c:v>
                </c:pt>
                <c:pt idx="21756">
                  <c:v>1.465273438952863E-3</c:v>
                </c:pt>
                <c:pt idx="21757">
                  <c:v>1.4652608660981059E-3</c:v>
                </c:pt>
                <c:pt idx="21758">
                  <c:v>1.465248176828027E-3</c:v>
                </c:pt>
                <c:pt idx="21759">
                  <c:v>1.465235603973269E-3</c:v>
                </c:pt>
                <c:pt idx="21760">
                  <c:v>1.4652244281023741E-3</c:v>
                </c:pt>
                <c:pt idx="21761">
                  <c:v>1.4652127865701909E-3</c:v>
                </c:pt>
                <c:pt idx="21762">
                  <c:v>1.465199049562216E-3</c:v>
                </c:pt>
                <c:pt idx="21763">
                  <c:v>1.4651864767074581E-3</c:v>
                </c:pt>
                <c:pt idx="21764">
                  <c:v>1.465174718759954E-3</c:v>
                </c:pt>
                <c:pt idx="21765">
                  <c:v>1.4651614474132659E-3</c:v>
                </c:pt>
                <c:pt idx="21766">
                  <c:v>1.4651493402197959E-3</c:v>
                </c:pt>
                <c:pt idx="21767">
                  <c:v>1.4651378151029351E-3</c:v>
                </c:pt>
                <c:pt idx="21768">
                  <c:v>1.4651250094175341E-3</c:v>
                </c:pt>
                <c:pt idx="21769">
                  <c:v>1.465111970901489E-3</c:v>
                </c:pt>
                <c:pt idx="21770">
                  <c:v>1.46510056219995E-3</c:v>
                </c:pt>
                <c:pt idx="21771">
                  <c:v>1.465087640099227E-3</c:v>
                </c:pt>
                <c:pt idx="21772">
                  <c:v>1.465074834413826E-3</c:v>
                </c:pt>
                <c:pt idx="21773">
                  <c:v>1.4650626108050351E-3</c:v>
                </c:pt>
                <c:pt idx="21774">
                  <c:v>1.465051085688174E-3</c:v>
                </c:pt>
                <c:pt idx="21775">
                  <c:v>1.4650387456640599E-3</c:v>
                </c:pt>
                <c:pt idx="21776">
                  <c:v>1.4650255907326941E-3</c:v>
                </c:pt>
                <c:pt idx="21777">
                  <c:v>1.4650135999545451E-3</c:v>
                </c:pt>
                <c:pt idx="21778">
                  <c:v>1.465002191253006E-3</c:v>
                </c:pt>
                <c:pt idx="21779">
                  <c:v>1.4649895019829271E-3</c:v>
                </c:pt>
                <c:pt idx="21780">
                  <c:v>1.4649770455434921E-3</c:v>
                </c:pt>
                <c:pt idx="21781">
                  <c:v>1.4649642398580911E-3</c:v>
                </c:pt>
                <c:pt idx="21782">
                  <c:v>1.4649530639871951E-3</c:v>
                </c:pt>
                <c:pt idx="21783">
                  <c:v>1.464939792640507E-3</c:v>
                </c:pt>
                <c:pt idx="21784">
                  <c:v>1.464926986955106E-3</c:v>
                </c:pt>
                <c:pt idx="21785">
                  <c:v>1.464915578253567E-3</c:v>
                </c:pt>
                <c:pt idx="21786">
                  <c:v>1.4649028889834881E-3</c:v>
                </c:pt>
                <c:pt idx="21787">
                  <c:v>1.464891480281949E-3</c:v>
                </c:pt>
                <c:pt idx="21788">
                  <c:v>1.464878558181226E-3</c:v>
                </c:pt>
                <c:pt idx="21789">
                  <c:v>1.464866101741791E-3</c:v>
                </c:pt>
                <c:pt idx="21790">
                  <c:v>1.464854227378964E-3</c:v>
                </c:pt>
                <c:pt idx="21791">
                  <c:v>1.464841887354851E-3</c:v>
                </c:pt>
                <c:pt idx="21792">
                  <c:v>1.464830944314599E-3</c:v>
                </c:pt>
                <c:pt idx="21793">
                  <c:v>1.4648183714598419E-3</c:v>
                </c:pt>
                <c:pt idx="21794">
                  <c:v>1.46480486728251E-3</c:v>
                </c:pt>
                <c:pt idx="21795">
                  <c:v>1.4647932257503269E-3</c:v>
                </c:pt>
                <c:pt idx="21796">
                  <c:v>1.464781700633466E-3</c:v>
                </c:pt>
                <c:pt idx="21797">
                  <c:v>1.4647688949480651E-3</c:v>
                </c:pt>
                <c:pt idx="21798">
                  <c:v>1.4647570205852389E-3</c:v>
                </c:pt>
                <c:pt idx="21799">
                  <c:v>1.4647438656538721E-3</c:v>
                </c:pt>
                <c:pt idx="21800">
                  <c:v>1.4647326897829771E-3</c:v>
                </c:pt>
                <c:pt idx="21801">
                  <c:v>1.4647194184362891E-3</c:v>
                </c:pt>
                <c:pt idx="21802">
                  <c:v>1.4647077769041059E-3</c:v>
                </c:pt>
                <c:pt idx="21803">
                  <c:v>1.4646954368799921E-3</c:v>
                </c:pt>
                <c:pt idx="21804">
                  <c:v>1.464684028178453E-3</c:v>
                </c:pt>
                <c:pt idx="21805">
                  <c:v>1.4646720374003051E-3</c:v>
                </c:pt>
                <c:pt idx="21806">
                  <c:v>1.464658766053617E-3</c:v>
                </c:pt>
                <c:pt idx="21807">
                  <c:v>1.464647008106112E-3</c:v>
                </c:pt>
                <c:pt idx="21808">
                  <c:v>1.4646340860053899E-3</c:v>
                </c:pt>
                <c:pt idx="21809">
                  <c:v>1.4646226773038511E-3</c:v>
                </c:pt>
                <c:pt idx="21810">
                  <c:v>1.464610686525702E-3</c:v>
                </c:pt>
                <c:pt idx="21811">
                  <c:v>1.464598346501589E-3</c:v>
                </c:pt>
                <c:pt idx="21812">
                  <c:v>1.4645857736468319E-3</c:v>
                </c:pt>
                <c:pt idx="21813">
                  <c:v>1.464574714191258E-3</c:v>
                </c:pt>
                <c:pt idx="21814">
                  <c:v>1.464562257751822E-3</c:v>
                </c:pt>
                <c:pt idx="21815">
                  <c:v>1.4645510818809271E-3</c:v>
                </c:pt>
                <c:pt idx="21816">
                  <c:v>1.4645383926108479E-3</c:v>
                </c:pt>
                <c:pt idx="21817">
                  <c:v>1.4645261690020559E-3</c:v>
                </c:pt>
                <c:pt idx="21818">
                  <c:v>1.4645131304860119E-3</c:v>
                </c:pt>
                <c:pt idx="21819">
                  <c:v>1.4645009068772199E-3</c:v>
                </c:pt>
                <c:pt idx="21820">
                  <c:v>1.46449008025229E-3</c:v>
                </c:pt>
                <c:pt idx="21821">
                  <c:v>1.464477507397532E-3</c:v>
                </c:pt>
                <c:pt idx="21822">
                  <c:v>1.4644656330347059E-3</c:v>
                </c:pt>
                <c:pt idx="21823">
                  <c:v>1.4644536422565579E-3</c:v>
                </c:pt>
                <c:pt idx="21824">
                  <c:v>1.4644415350630879E-3</c:v>
                </c:pt>
                <c:pt idx="21825">
                  <c:v>1.464428845793009E-3</c:v>
                </c:pt>
                <c:pt idx="21826">
                  <c:v>1.4644179027527571E-3</c:v>
                </c:pt>
                <c:pt idx="21827">
                  <c:v>1.4644057955592871E-3</c:v>
                </c:pt>
                <c:pt idx="21828">
                  <c:v>1.46439322270453E-3</c:v>
                </c:pt>
                <c:pt idx="21829">
                  <c:v>1.4643818140029909E-3</c:v>
                </c:pt>
                <c:pt idx="21830">
                  <c:v>1.4643707545474169E-3</c:v>
                </c:pt>
                <c:pt idx="21831">
                  <c:v>1.4643581816926601E-3</c:v>
                </c:pt>
                <c:pt idx="21832">
                  <c:v>1.4643457252532239E-3</c:v>
                </c:pt>
                <c:pt idx="21833">
                  <c:v>1.4643344329670069E-3</c:v>
                </c:pt>
                <c:pt idx="21834">
                  <c:v>1.464323257096112E-3</c:v>
                </c:pt>
                <c:pt idx="21835">
                  <c:v>1.464308588765562E-3</c:v>
                </c:pt>
                <c:pt idx="21836">
                  <c:v>1.464299391955137E-3</c:v>
                </c:pt>
                <c:pt idx="21837">
                  <c:v>1.4642874011769891E-3</c:v>
                </c:pt>
                <c:pt idx="21838">
                  <c:v>1.464275177568197E-3</c:v>
                </c:pt>
                <c:pt idx="21839">
                  <c:v>1.4642633032053709E-3</c:v>
                </c:pt>
                <c:pt idx="21840">
                  <c:v>1.4642504975199699E-3</c:v>
                </c:pt>
                <c:pt idx="21841">
                  <c:v>1.464239554479718E-3</c:v>
                </c:pt>
                <c:pt idx="21842">
                  <c:v>1.4642273308709259E-3</c:v>
                </c:pt>
                <c:pt idx="21843">
                  <c:v>1.4642152236774559E-3</c:v>
                </c:pt>
                <c:pt idx="21844">
                  <c:v>1.4642038149759169E-3</c:v>
                </c:pt>
                <c:pt idx="21845">
                  <c:v>1.4641924062743781E-3</c:v>
                </c:pt>
                <c:pt idx="21846">
                  <c:v>1.4641802990809081E-3</c:v>
                </c:pt>
                <c:pt idx="21847">
                  <c:v>1.4641676098108289E-3</c:v>
                </c:pt>
                <c:pt idx="21848">
                  <c:v>1.464156666770577E-3</c:v>
                </c:pt>
                <c:pt idx="21849">
                  <c:v>1.464144675992429E-3</c:v>
                </c:pt>
                <c:pt idx="21850">
                  <c:v>1.4641328016296029E-3</c:v>
                </c:pt>
                <c:pt idx="21851">
                  <c:v>1.464120228774846E-3</c:v>
                </c:pt>
                <c:pt idx="21852">
                  <c:v>1.464109751395881E-3</c:v>
                </c:pt>
                <c:pt idx="21853">
                  <c:v>1.4640975277870889E-3</c:v>
                </c:pt>
                <c:pt idx="21854">
                  <c:v>1.4640861190855501E-3</c:v>
                </c:pt>
                <c:pt idx="21855">
                  <c:v>1.464073662646115E-3</c:v>
                </c:pt>
                <c:pt idx="21856">
                  <c:v>1.464061089791358E-3</c:v>
                </c:pt>
                <c:pt idx="21857">
                  <c:v>1.464050146751106E-3</c:v>
                </c:pt>
                <c:pt idx="21858">
                  <c:v>1.46403897088021E-3</c:v>
                </c:pt>
                <c:pt idx="21859">
                  <c:v>1.464025815948844E-3</c:v>
                </c:pt>
                <c:pt idx="21860">
                  <c:v>1.464015687815845E-3</c:v>
                </c:pt>
                <c:pt idx="21861">
                  <c:v>1.4640031149610879E-3</c:v>
                </c:pt>
                <c:pt idx="21862">
                  <c:v>1.463990774936974E-3</c:v>
                </c:pt>
                <c:pt idx="21863">
                  <c:v>1.4639794826507571E-3</c:v>
                </c:pt>
                <c:pt idx="21864">
                  <c:v>1.4639684231951831E-3</c:v>
                </c:pt>
                <c:pt idx="21865">
                  <c:v>1.4639563160017131E-3</c:v>
                </c:pt>
                <c:pt idx="21866">
                  <c:v>1.4639443252235651E-3</c:v>
                </c:pt>
                <c:pt idx="21867">
                  <c:v>1.463932683691382E-3</c:v>
                </c:pt>
                <c:pt idx="21868">
                  <c:v>1.463921391405165E-3</c:v>
                </c:pt>
                <c:pt idx="21869">
                  <c:v>1.463908236473799E-3</c:v>
                </c:pt>
                <c:pt idx="21870">
                  <c:v>1.4638951979577539E-3</c:v>
                </c:pt>
                <c:pt idx="21871">
                  <c:v>1.4638854190707211E-3</c:v>
                </c:pt>
                <c:pt idx="21872">
                  <c:v>1.4638743596151469E-3</c:v>
                </c:pt>
                <c:pt idx="21873">
                  <c:v>1.4638610882684591E-3</c:v>
                </c:pt>
                <c:pt idx="21874">
                  <c:v>1.463849563151598E-3</c:v>
                </c:pt>
                <c:pt idx="21875">
                  <c:v>1.4638379216194151E-3</c:v>
                </c:pt>
                <c:pt idx="21876">
                  <c:v>1.4638266293331981E-3</c:v>
                </c:pt>
                <c:pt idx="21877">
                  <c:v>1.4638137072324751E-3</c:v>
                </c:pt>
                <c:pt idx="21878">
                  <c:v>1.463802298530936E-3</c:v>
                </c:pt>
                <c:pt idx="21879">
                  <c:v>1.463790889829397E-3</c:v>
                </c:pt>
                <c:pt idx="21880">
                  <c:v>1.4637783169746399E-3</c:v>
                </c:pt>
                <c:pt idx="21881">
                  <c:v>1.4637669082731011E-3</c:v>
                </c:pt>
                <c:pt idx="21882">
                  <c:v>1.4637549174949529E-3</c:v>
                </c:pt>
                <c:pt idx="21883">
                  <c:v>1.4637435087934141E-3</c:v>
                </c:pt>
                <c:pt idx="21884">
                  <c:v>1.4637317508459089E-3</c:v>
                </c:pt>
                <c:pt idx="21885">
                  <c:v>1.4637195272371171E-3</c:v>
                </c:pt>
                <c:pt idx="21886">
                  <c:v>1.4637084677815439E-3</c:v>
                </c:pt>
                <c:pt idx="21887">
                  <c:v>1.463696011342108E-3</c:v>
                </c:pt>
                <c:pt idx="21888">
                  <c:v>1.4636841369792819E-3</c:v>
                </c:pt>
                <c:pt idx="21889">
                  <c:v>1.463672961108387E-3</c:v>
                </c:pt>
                <c:pt idx="21890">
                  <c:v>1.4636602718383069E-3</c:v>
                </c:pt>
                <c:pt idx="21891">
                  <c:v>1.463650143705308E-3</c:v>
                </c:pt>
                <c:pt idx="21892">
                  <c:v>1.4636375708505509E-3</c:v>
                </c:pt>
                <c:pt idx="21893">
                  <c:v>1.463625696487725E-3</c:v>
                </c:pt>
                <c:pt idx="21894">
                  <c:v>1.463614404201508E-3</c:v>
                </c:pt>
                <c:pt idx="21895">
                  <c:v>1.46360183134675E-3</c:v>
                </c:pt>
                <c:pt idx="21896">
                  <c:v>1.463590539060533E-3</c:v>
                </c:pt>
                <c:pt idx="21897">
                  <c:v>1.4635786646977069E-3</c:v>
                </c:pt>
                <c:pt idx="21898">
                  <c:v>1.463567838072777E-3</c:v>
                </c:pt>
                <c:pt idx="21899">
                  <c:v>1.463555614463985E-3</c:v>
                </c:pt>
                <c:pt idx="21900">
                  <c:v>1.4635430416092281E-3</c:v>
                </c:pt>
                <c:pt idx="21901">
                  <c:v>1.463531400077045E-3</c:v>
                </c:pt>
                <c:pt idx="21902">
                  <c:v>1.463519409298897E-3</c:v>
                </c:pt>
                <c:pt idx="21903">
                  <c:v>1.463508000597358E-3</c:v>
                </c:pt>
                <c:pt idx="21904">
                  <c:v>1.463495194911957E-3</c:v>
                </c:pt>
                <c:pt idx="21905">
                  <c:v>1.4634842518717051E-3</c:v>
                </c:pt>
                <c:pt idx="21906">
                  <c:v>1.4634731924161311E-3</c:v>
                </c:pt>
                <c:pt idx="21907">
                  <c:v>1.463460386730731E-3</c:v>
                </c:pt>
                <c:pt idx="21908">
                  <c:v>1.463449676521122E-3</c:v>
                </c:pt>
                <c:pt idx="21909">
                  <c:v>1.4634371036663649E-3</c:v>
                </c:pt>
                <c:pt idx="21910">
                  <c:v>1.4634246472269301E-3</c:v>
                </c:pt>
                <c:pt idx="21911">
                  <c:v>1.463413354940712E-3</c:v>
                </c:pt>
                <c:pt idx="21912">
                  <c:v>1.463402528315783E-3</c:v>
                </c:pt>
                <c:pt idx="21913">
                  <c:v>1.463390770368278E-3</c:v>
                </c:pt>
                <c:pt idx="21914">
                  <c:v>1.4633787795901301E-3</c:v>
                </c:pt>
                <c:pt idx="21915">
                  <c:v>1.463365741074085E-3</c:v>
                </c:pt>
                <c:pt idx="21916">
                  <c:v>1.463354099541903E-3</c:v>
                </c:pt>
                <c:pt idx="21917">
                  <c:v>1.463343040086329E-3</c:v>
                </c:pt>
                <c:pt idx="21918">
                  <c:v>1.4633311657235031E-3</c:v>
                </c:pt>
                <c:pt idx="21919">
                  <c:v>1.4633195241913199E-3</c:v>
                </c:pt>
                <c:pt idx="21920">
                  <c:v>1.4633081154897809E-3</c:v>
                </c:pt>
                <c:pt idx="21921">
                  <c:v>1.4632963575422759E-3</c:v>
                </c:pt>
                <c:pt idx="21922">
                  <c:v>1.4632847160100939E-3</c:v>
                </c:pt>
                <c:pt idx="21923">
                  <c:v>1.463273772969842E-3</c:v>
                </c:pt>
                <c:pt idx="21924">
                  <c:v>1.463259919546545E-3</c:v>
                </c:pt>
                <c:pt idx="21925">
                  <c:v>1.4632494421675799E-3</c:v>
                </c:pt>
                <c:pt idx="21926">
                  <c:v>1.4632362872362139E-3</c:v>
                </c:pt>
                <c:pt idx="21927">
                  <c:v>1.463226159103215E-3</c:v>
                </c:pt>
                <c:pt idx="21928">
                  <c:v>1.4632147504016759E-3</c:v>
                </c:pt>
                <c:pt idx="21929">
                  <c:v>1.463201944716275E-3</c:v>
                </c:pt>
                <c:pt idx="21930">
                  <c:v>1.463190885260701E-3</c:v>
                </c:pt>
                <c:pt idx="21931">
                  <c:v>1.463178778067231E-3</c:v>
                </c:pt>
                <c:pt idx="21932">
                  <c:v>1.4631672529503701E-3</c:v>
                </c:pt>
                <c:pt idx="21933">
                  <c:v>1.4631559606641531E-3</c:v>
                </c:pt>
                <c:pt idx="21934">
                  <c:v>1.4631439698860049E-3</c:v>
                </c:pt>
                <c:pt idx="21935">
                  <c:v>1.463132095523179E-3</c:v>
                </c:pt>
                <c:pt idx="21936">
                  <c:v>1.463119057007134E-3</c:v>
                </c:pt>
                <c:pt idx="21937">
                  <c:v>1.463108812458813E-3</c:v>
                </c:pt>
                <c:pt idx="21938">
                  <c:v>1.463096821680665E-3</c:v>
                </c:pt>
                <c:pt idx="21939">
                  <c:v>1.463084714487195E-3</c:v>
                </c:pt>
                <c:pt idx="21940">
                  <c:v>1.4630723744630809E-3</c:v>
                </c:pt>
                <c:pt idx="21941">
                  <c:v>1.4630606165155771E-3</c:v>
                </c:pt>
                <c:pt idx="21942">
                  <c:v>1.463050255551934E-3</c:v>
                </c:pt>
                <c:pt idx="21943">
                  <c:v>1.4630391960963609E-3</c:v>
                </c:pt>
                <c:pt idx="21944">
                  <c:v>1.463025924749672E-3</c:v>
                </c:pt>
                <c:pt idx="21945">
                  <c:v>1.4630148652940991E-3</c:v>
                </c:pt>
                <c:pt idx="21946">
                  <c:v>1.4630024088546629E-3</c:v>
                </c:pt>
                <c:pt idx="21947">
                  <c:v>1.4629918150603769E-3</c:v>
                </c:pt>
                <c:pt idx="21948">
                  <c:v>1.46297924220562E-3</c:v>
                </c:pt>
                <c:pt idx="21949">
                  <c:v>1.462968066334724E-3</c:v>
                </c:pt>
                <c:pt idx="21950">
                  <c:v>1.4629563083872199E-3</c:v>
                </c:pt>
                <c:pt idx="21951">
                  <c:v>1.4629435027018189E-3</c:v>
                </c:pt>
                <c:pt idx="21952">
                  <c:v>1.4629320940002799E-3</c:v>
                </c:pt>
                <c:pt idx="21953">
                  <c:v>1.4629206852987411E-3</c:v>
                </c:pt>
                <c:pt idx="21954">
                  <c:v>1.4629093930125241E-3</c:v>
                </c:pt>
                <c:pt idx="21955">
                  <c:v>1.4628984499722719E-3</c:v>
                </c:pt>
                <c:pt idx="21956">
                  <c:v>1.462885062210262E-3</c:v>
                </c:pt>
                <c:pt idx="21957">
                  <c:v>1.4628733042627571E-3</c:v>
                </c:pt>
                <c:pt idx="21958">
                  <c:v>1.4628620119765401E-3</c:v>
                </c:pt>
                <c:pt idx="21959">
                  <c:v>1.462851301766932E-3</c:v>
                </c:pt>
                <c:pt idx="21960">
                  <c:v>1.462838845327497E-3</c:v>
                </c:pt>
                <c:pt idx="21961">
                  <c:v>1.462828135117888E-3</c:v>
                </c:pt>
                <c:pt idx="21962">
                  <c:v>1.4628148637712E-3</c:v>
                </c:pt>
                <c:pt idx="21963">
                  <c:v>1.462804735638201E-3</c:v>
                </c:pt>
                <c:pt idx="21964">
                  <c:v>1.462792512029409E-3</c:v>
                </c:pt>
                <c:pt idx="21965">
                  <c:v>1.4627799391746521E-3</c:v>
                </c:pt>
                <c:pt idx="21966">
                  <c:v>1.4627671334892509E-3</c:v>
                </c:pt>
                <c:pt idx="21967">
                  <c:v>1.4627577038481829E-3</c:v>
                </c:pt>
                <c:pt idx="21968">
                  <c:v>1.462744199670851E-3</c:v>
                </c:pt>
                <c:pt idx="21969">
                  <c:v>1.4627331402152781E-3</c:v>
                </c:pt>
                <c:pt idx="21970">
                  <c:v>1.4627213822677729E-3</c:v>
                </c:pt>
                <c:pt idx="21971">
                  <c:v>1.4627100899815559E-3</c:v>
                </c:pt>
                <c:pt idx="21972">
                  <c:v>1.462699146941304E-3</c:v>
                </c:pt>
                <c:pt idx="21973">
                  <c:v>1.462687039747834E-3</c:v>
                </c:pt>
                <c:pt idx="21974">
                  <c:v>1.462676096707582E-3</c:v>
                </c:pt>
                <c:pt idx="21975">
                  <c:v>1.462662825360894E-3</c:v>
                </c:pt>
                <c:pt idx="21976">
                  <c:v>1.4626514166593549E-3</c:v>
                </c:pt>
                <c:pt idx="21977">
                  <c:v>1.462640357203782E-3</c:v>
                </c:pt>
                <c:pt idx="21978">
                  <c:v>1.4626302290707831E-3</c:v>
                </c:pt>
                <c:pt idx="21979">
                  <c:v>1.462616142816842E-3</c:v>
                </c:pt>
                <c:pt idx="21980">
                  <c:v>1.4626053161919119E-3</c:v>
                </c:pt>
                <c:pt idx="21981">
                  <c:v>1.462593674659729E-3</c:v>
                </c:pt>
                <c:pt idx="21982">
                  <c:v>1.462581567466259E-3</c:v>
                </c:pt>
                <c:pt idx="21983">
                  <c:v>1.4625700423493979E-3</c:v>
                </c:pt>
                <c:pt idx="21984">
                  <c:v>1.4625585172325371E-3</c:v>
                </c:pt>
                <c:pt idx="21985">
                  <c:v>1.4625466428697109E-3</c:v>
                </c:pt>
                <c:pt idx="21986">
                  <c:v>1.462534186430275E-3</c:v>
                </c:pt>
                <c:pt idx="21987">
                  <c:v>1.462522777728736E-3</c:v>
                </c:pt>
                <c:pt idx="21988">
                  <c:v>1.462510437704623E-3</c:v>
                </c:pt>
                <c:pt idx="21989">
                  <c:v>1.4624998439103361E-3</c:v>
                </c:pt>
                <c:pt idx="21990">
                  <c:v>1.4624877367168661E-3</c:v>
                </c:pt>
                <c:pt idx="21991">
                  <c:v>1.4624765608459711E-3</c:v>
                </c:pt>
                <c:pt idx="21992">
                  <c:v>1.4624659670516851E-3</c:v>
                </c:pt>
                <c:pt idx="21993">
                  <c:v>1.462453394196928E-3</c:v>
                </c:pt>
                <c:pt idx="21994">
                  <c:v>1.4624422183260319E-3</c:v>
                </c:pt>
                <c:pt idx="21995">
                  <c:v>1.4624297618865969E-3</c:v>
                </c:pt>
                <c:pt idx="21996">
                  <c:v>1.4624176546931269E-3</c:v>
                </c:pt>
                <c:pt idx="21997">
                  <c:v>1.4624065952375529E-3</c:v>
                </c:pt>
                <c:pt idx="21998">
                  <c:v>1.46239495370537E-3</c:v>
                </c:pt>
                <c:pt idx="21999">
                  <c:v>1.46238342858851E-3</c:v>
                </c:pt>
                <c:pt idx="22000">
                  <c:v>1.462370855733752E-3</c:v>
                </c:pt>
                <c:pt idx="22001">
                  <c:v>1.462359912693501E-3</c:v>
                </c:pt>
                <c:pt idx="22002">
                  <c:v>1.462348503991961E-3</c:v>
                </c:pt>
                <c:pt idx="22003">
                  <c:v>1.462336746044457E-3</c:v>
                </c:pt>
                <c:pt idx="22004">
                  <c:v>1.462324988096952E-3</c:v>
                </c:pt>
                <c:pt idx="22005">
                  <c:v>1.462312648072839E-3</c:v>
                </c:pt>
                <c:pt idx="22006">
                  <c:v>1.462302054278553E-3</c:v>
                </c:pt>
                <c:pt idx="22007">
                  <c:v>1.462290179915726E-3</c:v>
                </c:pt>
                <c:pt idx="22008">
                  <c:v>1.462278072722256E-3</c:v>
                </c:pt>
                <c:pt idx="22009">
                  <c:v>1.462265383452177E-3</c:v>
                </c:pt>
                <c:pt idx="22010">
                  <c:v>1.4622549060732131E-3</c:v>
                </c:pt>
                <c:pt idx="22011">
                  <c:v>1.4622439630329609E-3</c:v>
                </c:pt>
                <c:pt idx="22012">
                  <c:v>1.4622317394241691E-3</c:v>
                </c:pt>
                <c:pt idx="22013">
                  <c:v>1.46222033072263E-3</c:v>
                </c:pt>
                <c:pt idx="22014">
                  <c:v>1.462209038436413E-3</c:v>
                </c:pt>
                <c:pt idx="22015">
                  <c:v>1.462198444642127E-3</c:v>
                </c:pt>
                <c:pt idx="22016">
                  <c:v>1.4621849404647951E-3</c:v>
                </c:pt>
                <c:pt idx="22017">
                  <c:v>1.4621722511947151E-3</c:v>
                </c:pt>
                <c:pt idx="22018">
                  <c:v>1.462160493247211E-3</c:v>
                </c:pt>
                <c:pt idx="22019">
                  <c:v>1.4621497830376029E-3</c:v>
                </c:pt>
                <c:pt idx="22020">
                  <c:v>1.4621380250900979E-3</c:v>
                </c:pt>
                <c:pt idx="22021">
                  <c:v>1.4621263835579159E-3</c:v>
                </c:pt>
                <c:pt idx="22022">
                  <c:v>1.4621145091950889E-3</c:v>
                </c:pt>
                <c:pt idx="22023">
                  <c:v>1.4621031004935501E-3</c:v>
                </c:pt>
                <c:pt idx="22024">
                  <c:v>1.462092041037977E-3</c:v>
                </c:pt>
                <c:pt idx="22025">
                  <c:v>1.4620812144130471E-3</c:v>
                </c:pt>
                <c:pt idx="22026">
                  <c:v>1.4620677102357149E-3</c:v>
                </c:pt>
                <c:pt idx="22027">
                  <c:v>1.462057582102716E-3</c:v>
                </c:pt>
                <c:pt idx="22028">
                  <c:v>1.4620450092479591E-3</c:v>
                </c:pt>
                <c:pt idx="22029">
                  <c:v>1.462033367715776E-3</c:v>
                </c:pt>
                <c:pt idx="22030">
                  <c:v>1.462022424675524E-3</c:v>
                </c:pt>
                <c:pt idx="22031">
                  <c:v>1.4620106667280199E-3</c:v>
                </c:pt>
                <c:pt idx="22032">
                  <c:v>1.4619983267039061E-3</c:v>
                </c:pt>
                <c:pt idx="22033">
                  <c:v>1.4619880821555851E-3</c:v>
                </c:pt>
                <c:pt idx="22034">
                  <c:v>1.4619745779782529E-3</c:v>
                </c:pt>
                <c:pt idx="22035">
                  <c:v>1.4619636349380021E-3</c:v>
                </c:pt>
                <c:pt idx="22036">
                  <c:v>1.4619525754824281E-3</c:v>
                </c:pt>
                <c:pt idx="22037">
                  <c:v>1.4619407011196019E-3</c:v>
                </c:pt>
                <c:pt idx="22038">
                  <c:v>1.461929059587419E-3</c:v>
                </c:pt>
                <c:pt idx="22039">
                  <c:v>1.461917767301202E-3</c:v>
                </c:pt>
                <c:pt idx="22040">
                  <c:v>1.4619057765230541E-3</c:v>
                </c:pt>
                <c:pt idx="22041">
                  <c:v>1.461893785744905E-3</c:v>
                </c:pt>
                <c:pt idx="22042">
                  <c:v>1.4618827262893319E-3</c:v>
                </c:pt>
                <c:pt idx="22043">
                  <c:v>1.461869920603931E-3</c:v>
                </c:pt>
                <c:pt idx="22044">
                  <c:v>1.4618610730394721E-3</c:v>
                </c:pt>
                <c:pt idx="22045">
                  <c:v>1.4618482673540709E-3</c:v>
                </c:pt>
                <c:pt idx="22046">
                  <c:v>1.461836392991245E-3</c:v>
                </c:pt>
                <c:pt idx="22047">
                  <c:v>1.461824984289706E-3</c:v>
                </c:pt>
                <c:pt idx="22048">
                  <c:v>1.461812877096236E-3</c:v>
                </c:pt>
                <c:pt idx="22049">
                  <c:v>1.461802748963237E-3</c:v>
                </c:pt>
                <c:pt idx="22050">
                  <c:v>1.461789826862514E-3</c:v>
                </c:pt>
                <c:pt idx="22051">
                  <c:v>1.4617788838222621E-3</c:v>
                </c:pt>
                <c:pt idx="22052">
                  <c:v>1.461766310967505E-3</c:v>
                </c:pt>
                <c:pt idx="22053">
                  <c:v>1.46175455302E-3</c:v>
                </c:pt>
                <c:pt idx="22054">
                  <c:v>1.461743260733783E-3</c:v>
                </c:pt>
                <c:pt idx="22055">
                  <c:v>1.4617306878790259E-3</c:v>
                </c:pt>
                <c:pt idx="22056">
                  <c:v>1.461720676161349E-3</c:v>
                </c:pt>
                <c:pt idx="22057">
                  <c:v>1.461709500290453E-3</c:v>
                </c:pt>
                <c:pt idx="22058">
                  <c:v>1.46169716026634E-3</c:v>
                </c:pt>
                <c:pt idx="22059">
                  <c:v>1.461685402318835E-3</c:v>
                </c:pt>
                <c:pt idx="22060">
                  <c:v>1.461674110032618E-3</c:v>
                </c:pt>
                <c:pt idx="22061">
                  <c:v>1.461662002839148E-3</c:v>
                </c:pt>
                <c:pt idx="22062">
                  <c:v>1.461650710552931E-3</c:v>
                </c:pt>
                <c:pt idx="22063">
                  <c:v>1.461639534682035E-3</c:v>
                </c:pt>
                <c:pt idx="22064">
                  <c:v>1.461627194657922E-3</c:v>
                </c:pt>
                <c:pt idx="22065">
                  <c:v>1.4616164844483139E-3</c:v>
                </c:pt>
                <c:pt idx="22066">
                  <c:v>1.4616043772548439E-3</c:v>
                </c:pt>
                <c:pt idx="22067">
                  <c:v>1.461592619307339E-3</c:v>
                </c:pt>
                <c:pt idx="22068">
                  <c:v>1.4615812106057999E-3</c:v>
                </c:pt>
                <c:pt idx="22069">
                  <c:v>1.461569336242974E-3</c:v>
                </c:pt>
                <c:pt idx="22070">
                  <c:v>1.461557927541435E-3</c:v>
                </c:pt>
                <c:pt idx="22071">
                  <c:v>1.4615471009165051E-3</c:v>
                </c:pt>
                <c:pt idx="22072">
                  <c:v>1.461534528061748E-3</c:v>
                </c:pt>
                <c:pt idx="22073">
                  <c:v>1.461523585021496E-3</c:v>
                </c:pt>
                <c:pt idx="22074">
                  <c:v>1.461512059904635E-3</c:v>
                </c:pt>
                <c:pt idx="22075">
                  <c:v>1.46150088403374E-3</c:v>
                </c:pt>
                <c:pt idx="22076">
                  <c:v>1.461489475332201E-3</c:v>
                </c:pt>
                <c:pt idx="22077">
                  <c:v>1.4614780666306611E-3</c:v>
                </c:pt>
                <c:pt idx="22078">
                  <c:v>1.461465493775904E-3</c:v>
                </c:pt>
                <c:pt idx="22079">
                  <c:v>1.461454550735652E-3</c:v>
                </c:pt>
                <c:pt idx="22080">
                  <c:v>1.461443258449435E-3</c:v>
                </c:pt>
                <c:pt idx="22081">
                  <c:v>1.461431034840643E-3</c:v>
                </c:pt>
                <c:pt idx="22082">
                  <c:v>1.4614185784012079E-3</c:v>
                </c:pt>
                <c:pt idx="22083">
                  <c:v>1.4614070532843471E-3</c:v>
                </c:pt>
                <c:pt idx="22084">
                  <c:v>1.4613969251513479E-3</c:v>
                </c:pt>
                <c:pt idx="22085">
                  <c:v>1.461385167203844E-3</c:v>
                </c:pt>
                <c:pt idx="22086">
                  <c:v>1.4613734092563391E-3</c:v>
                </c:pt>
                <c:pt idx="22087">
                  <c:v>1.4613615348935129E-3</c:v>
                </c:pt>
                <c:pt idx="22088">
                  <c:v>1.461350708268583E-3</c:v>
                </c:pt>
                <c:pt idx="22089">
                  <c:v>1.4613389503210781E-3</c:v>
                </c:pt>
                <c:pt idx="22090">
                  <c:v>1.461328123696148E-3</c:v>
                </c:pt>
                <c:pt idx="22091">
                  <c:v>1.4613164821639659E-3</c:v>
                </c:pt>
                <c:pt idx="22092">
                  <c:v>1.461304724216461E-3</c:v>
                </c:pt>
                <c:pt idx="22093">
                  <c:v>1.4612928498536351E-3</c:v>
                </c:pt>
                <c:pt idx="22094">
                  <c:v>1.461280742660165E-3</c:v>
                </c:pt>
                <c:pt idx="22095">
                  <c:v>1.4612707309424879E-3</c:v>
                </c:pt>
                <c:pt idx="22096">
                  <c:v>1.4612575760111211E-3</c:v>
                </c:pt>
                <c:pt idx="22097">
                  <c:v>1.461246167309582E-3</c:v>
                </c:pt>
                <c:pt idx="22098">
                  <c:v>1.4612345257774E-3</c:v>
                </c:pt>
                <c:pt idx="22099">
                  <c:v>1.461223466321826E-3</c:v>
                </c:pt>
                <c:pt idx="22100">
                  <c:v>1.461212174035609E-3</c:v>
                </c:pt>
                <c:pt idx="22101">
                  <c:v>1.461200416088104E-3</c:v>
                </c:pt>
                <c:pt idx="22102">
                  <c:v>1.4611893566325309E-3</c:v>
                </c:pt>
                <c:pt idx="22103">
                  <c:v>1.4611772494390609E-3</c:v>
                </c:pt>
                <c:pt idx="22104">
                  <c:v>1.461166772060096E-3</c:v>
                </c:pt>
                <c:pt idx="22105">
                  <c:v>1.4611555961892011E-3</c:v>
                </c:pt>
                <c:pt idx="22106">
                  <c:v>1.461143256165087E-3</c:v>
                </c:pt>
                <c:pt idx="22107">
                  <c:v>1.461131847463548E-3</c:v>
                </c:pt>
                <c:pt idx="22108">
                  <c:v>1.461119740270078E-3</c:v>
                </c:pt>
                <c:pt idx="22109">
                  <c:v>1.4611083315685389E-3</c:v>
                </c:pt>
                <c:pt idx="22110">
                  <c:v>1.4610969228670001E-3</c:v>
                </c:pt>
                <c:pt idx="22111">
                  <c:v>1.461085164919496E-3</c:v>
                </c:pt>
                <c:pt idx="22112">
                  <c:v>1.4610742218792441E-3</c:v>
                </c:pt>
                <c:pt idx="22113">
                  <c:v>1.461060950532556E-3</c:v>
                </c:pt>
                <c:pt idx="22114">
                  <c:v>1.461051520891488E-3</c:v>
                </c:pt>
                <c:pt idx="22115">
                  <c:v>1.4610399957746269E-3</c:v>
                </c:pt>
                <c:pt idx="22116">
                  <c:v>1.461027422919869E-3</c:v>
                </c:pt>
                <c:pt idx="22117">
                  <c:v>1.46101659629494E-3</c:v>
                </c:pt>
                <c:pt idx="22118">
                  <c:v>1.4610039070248599E-3</c:v>
                </c:pt>
                <c:pt idx="22119">
                  <c:v>1.4609933132305739E-3</c:v>
                </c:pt>
                <c:pt idx="22120">
                  <c:v>1.460982370190322E-3</c:v>
                </c:pt>
                <c:pt idx="22121">
                  <c:v>1.4609714271500711E-3</c:v>
                </c:pt>
                <c:pt idx="22122">
                  <c:v>1.4609595527872441E-3</c:v>
                </c:pt>
                <c:pt idx="22123">
                  <c:v>1.4609474455937741E-3</c:v>
                </c:pt>
                <c:pt idx="22124">
                  <c:v>1.460934523493052E-3</c:v>
                </c:pt>
                <c:pt idx="22125">
                  <c:v>1.460924395360053E-3</c:v>
                </c:pt>
                <c:pt idx="22126">
                  <c:v>1.460912288166583E-3</c:v>
                </c:pt>
                <c:pt idx="22127">
                  <c:v>1.4609023928642271E-3</c:v>
                </c:pt>
                <c:pt idx="22128">
                  <c:v>1.460890984162688E-3</c:v>
                </c:pt>
                <c:pt idx="22129">
                  <c:v>1.460878760553896E-3</c:v>
                </c:pt>
                <c:pt idx="22130">
                  <c:v>1.460867468267679E-3</c:v>
                </c:pt>
                <c:pt idx="22131">
                  <c:v>1.4608550118282439E-3</c:v>
                </c:pt>
                <c:pt idx="22132">
                  <c:v>1.4608452329412101E-3</c:v>
                </c:pt>
                <c:pt idx="22133">
                  <c:v>1.4608333585783839E-3</c:v>
                </c:pt>
                <c:pt idx="22134">
                  <c:v>1.4608212513849139E-3</c:v>
                </c:pt>
                <c:pt idx="22135">
                  <c:v>1.460809377022088E-3</c:v>
                </c:pt>
                <c:pt idx="22136">
                  <c:v>1.460799132473767E-3</c:v>
                </c:pt>
                <c:pt idx="22137">
                  <c:v>1.4607863267883661E-3</c:v>
                </c:pt>
                <c:pt idx="22138">
                  <c:v>1.4607753837481139E-3</c:v>
                </c:pt>
                <c:pt idx="22139">
                  <c:v>1.4607651391997929E-3</c:v>
                </c:pt>
                <c:pt idx="22140">
                  <c:v>1.4607529155910019E-3</c:v>
                </c:pt>
                <c:pt idx="22141">
                  <c:v>1.460741157643497E-3</c:v>
                </c:pt>
                <c:pt idx="22142">
                  <c:v>1.4607295161113141E-3</c:v>
                </c:pt>
                <c:pt idx="22143">
                  <c:v>1.4607174089178441E-3</c:v>
                </c:pt>
                <c:pt idx="22144">
                  <c:v>1.460706698708236E-3</c:v>
                </c:pt>
                <c:pt idx="22145">
                  <c:v>1.460695406422019E-3</c:v>
                </c:pt>
                <c:pt idx="22146">
                  <c:v>1.460683182813227E-3</c:v>
                </c:pt>
                <c:pt idx="22147">
                  <c:v>1.4606714248657231E-3</c:v>
                </c:pt>
                <c:pt idx="22148">
                  <c:v>1.4606615295633669E-3</c:v>
                </c:pt>
                <c:pt idx="22149">
                  <c:v>1.4606491895392539E-3</c:v>
                </c:pt>
                <c:pt idx="22150">
                  <c:v>1.4606368495151401E-3</c:v>
                </c:pt>
                <c:pt idx="22151">
                  <c:v>1.4606266049668191E-3</c:v>
                </c:pt>
                <c:pt idx="22152">
                  <c:v>1.4606153126806021E-3</c:v>
                </c:pt>
                <c:pt idx="22153">
                  <c:v>1.4606033219024539E-3</c:v>
                </c:pt>
                <c:pt idx="22154">
                  <c:v>1.4605919132009151E-3</c:v>
                </c:pt>
                <c:pt idx="22155">
                  <c:v>1.460581552237272E-3</c:v>
                </c:pt>
                <c:pt idx="22156">
                  <c:v>1.460569212213159E-3</c:v>
                </c:pt>
                <c:pt idx="22157">
                  <c:v>1.460558851249516E-3</c:v>
                </c:pt>
                <c:pt idx="22158">
                  <c:v>1.460546744056046E-3</c:v>
                </c:pt>
                <c:pt idx="22159">
                  <c:v>1.4605349861085411E-3</c:v>
                </c:pt>
                <c:pt idx="22160">
                  <c:v>1.460524857975543E-3</c:v>
                </c:pt>
                <c:pt idx="22161">
                  <c:v>1.4605118194594979E-3</c:v>
                </c:pt>
                <c:pt idx="22162">
                  <c:v>1.4605015749111769E-3</c:v>
                </c:pt>
                <c:pt idx="22163">
                  <c:v>1.4604901662096379E-3</c:v>
                </c:pt>
                <c:pt idx="22164">
                  <c:v>1.4604787575080991E-3</c:v>
                </c:pt>
                <c:pt idx="22165">
                  <c:v>1.4604666503146291E-3</c:v>
                </c:pt>
                <c:pt idx="22166">
                  <c:v>1.46045524161309E-3</c:v>
                </c:pt>
                <c:pt idx="22167">
                  <c:v>1.4604440657421951E-3</c:v>
                </c:pt>
                <c:pt idx="22168">
                  <c:v>1.460431376472116E-3</c:v>
                </c:pt>
                <c:pt idx="22169">
                  <c:v>1.4604217140004041E-3</c:v>
                </c:pt>
                <c:pt idx="22170">
                  <c:v>1.4604099560528989E-3</c:v>
                </c:pt>
                <c:pt idx="22171">
                  <c:v>1.460398780182004E-3</c:v>
                </c:pt>
                <c:pt idx="22172">
                  <c:v>1.460386789403856E-3</c:v>
                </c:pt>
                <c:pt idx="22173">
                  <c:v>1.460375380702317E-3</c:v>
                </c:pt>
                <c:pt idx="22174">
                  <c:v>1.4603638555854559E-3</c:v>
                </c:pt>
                <c:pt idx="22175">
                  <c:v>1.460352214053273E-3</c:v>
                </c:pt>
                <c:pt idx="22176">
                  <c:v>1.460342085920274E-3</c:v>
                </c:pt>
                <c:pt idx="22177">
                  <c:v>1.460329862311482E-3</c:v>
                </c:pt>
                <c:pt idx="22178">
                  <c:v>1.4603181043639779E-3</c:v>
                </c:pt>
                <c:pt idx="22179">
                  <c:v>1.460307161323726E-3</c:v>
                </c:pt>
                <c:pt idx="22180">
                  <c:v>1.4602956362068651E-3</c:v>
                </c:pt>
                <c:pt idx="22181">
                  <c:v>1.4602843439206481E-3</c:v>
                </c:pt>
                <c:pt idx="22182">
                  <c:v>1.4602730516344311E-3</c:v>
                </c:pt>
                <c:pt idx="22183">
                  <c:v>1.4602609444409611E-3</c:v>
                </c:pt>
                <c:pt idx="22184">
                  <c:v>1.4602498849853869E-3</c:v>
                </c:pt>
                <c:pt idx="22185">
                  <c:v>1.4602385926991699E-3</c:v>
                </c:pt>
                <c:pt idx="22186">
                  <c:v>1.460227882489562E-3</c:v>
                </c:pt>
                <c:pt idx="22187">
                  <c:v>1.460216590203345E-3</c:v>
                </c:pt>
                <c:pt idx="22188">
                  <c:v>1.460204366594553E-3</c:v>
                </c:pt>
                <c:pt idx="22189">
                  <c:v>1.460194122046232E-3</c:v>
                </c:pt>
                <c:pt idx="22190">
                  <c:v>1.4601823640987279E-3</c:v>
                </c:pt>
                <c:pt idx="22191">
                  <c:v>1.4601694419980049E-3</c:v>
                </c:pt>
                <c:pt idx="22192">
                  <c:v>1.4601588482037191E-3</c:v>
                </c:pt>
                <c:pt idx="22193">
                  <c:v>1.460148021578789E-3</c:v>
                </c:pt>
                <c:pt idx="22194">
                  <c:v>1.4601357979699969E-3</c:v>
                </c:pt>
                <c:pt idx="22195">
                  <c:v>1.4601259026676421E-3</c:v>
                </c:pt>
                <c:pt idx="22196">
                  <c:v>1.46011367905885E-3</c:v>
                </c:pt>
                <c:pt idx="22197">
                  <c:v>1.4601013390347359E-3</c:v>
                </c:pt>
                <c:pt idx="22198">
                  <c:v>1.4600906288251281E-3</c:v>
                </c:pt>
                <c:pt idx="22199">
                  <c:v>1.460080966353416E-3</c:v>
                </c:pt>
                <c:pt idx="22200">
                  <c:v>1.4600682770833371E-3</c:v>
                </c:pt>
                <c:pt idx="22201">
                  <c:v>1.4600577997043731E-3</c:v>
                </c:pt>
                <c:pt idx="22202">
                  <c:v>1.4600475551560519E-3</c:v>
                </c:pt>
                <c:pt idx="22203">
                  <c:v>1.4600353315472601E-3</c:v>
                </c:pt>
                <c:pt idx="22204">
                  <c:v>1.460023107938468E-3</c:v>
                </c:pt>
                <c:pt idx="22205">
                  <c:v>1.4600119320675731E-3</c:v>
                </c:pt>
                <c:pt idx="22206">
                  <c:v>1.4600009890273209E-3</c:v>
                </c:pt>
                <c:pt idx="22207">
                  <c:v>1.4599895803257821E-3</c:v>
                </c:pt>
                <c:pt idx="22208">
                  <c:v>1.459978055208921E-3</c:v>
                </c:pt>
                <c:pt idx="22209">
                  <c:v>1.459966762922704E-3</c:v>
                </c:pt>
                <c:pt idx="22210">
                  <c:v>1.459954306483269E-3</c:v>
                </c:pt>
                <c:pt idx="22211">
                  <c:v>1.459944876842201E-3</c:v>
                </c:pt>
                <c:pt idx="22212">
                  <c:v>1.4599325368180871E-3</c:v>
                </c:pt>
                <c:pt idx="22213">
                  <c:v>1.4599219430238011E-3</c:v>
                </c:pt>
                <c:pt idx="22214">
                  <c:v>1.4599106507375841E-3</c:v>
                </c:pt>
                <c:pt idx="22215">
                  <c:v>1.4598997076973319E-3</c:v>
                </c:pt>
                <c:pt idx="22216">
                  <c:v>1.459887134842575E-3</c:v>
                </c:pt>
                <c:pt idx="22217">
                  <c:v>1.4598770067095761E-3</c:v>
                </c:pt>
                <c:pt idx="22218">
                  <c:v>1.459864783100784E-3</c:v>
                </c:pt>
                <c:pt idx="22219">
                  <c:v>1.45985372364521E-3</c:v>
                </c:pt>
                <c:pt idx="22220">
                  <c:v>1.459842314943671E-3</c:v>
                </c:pt>
                <c:pt idx="22221">
                  <c:v>1.459830673411489E-3</c:v>
                </c:pt>
                <c:pt idx="22222">
                  <c:v>1.459819730371237E-3</c:v>
                </c:pt>
                <c:pt idx="22223">
                  <c:v>1.4598092529922719E-3</c:v>
                </c:pt>
                <c:pt idx="22224">
                  <c:v>1.4597976114600899E-3</c:v>
                </c:pt>
                <c:pt idx="22225">
                  <c:v>1.459786901250482E-3</c:v>
                </c:pt>
                <c:pt idx="22226">
                  <c:v>1.4597726985812189E-3</c:v>
                </c:pt>
                <c:pt idx="22227">
                  <c:v>1.4597623376175759E-3</c:v>
                </c:pt>
                <c:pt idx="22228">
                  <c:v>1.4597525587305431E-3</c:v>
                </c:pt>
                <c:pt idx="22229">
                  <c:v>1.4597413828596471E-3</c:v>
                </c:pt>
                <c:pt idx="22230">
                  <c:v>1.4597295084968209E-3</c:v>
                </c:pt>
                <c:pt idx="22231">
                  <c:v>1.4597190311178569E-3</c:v>
                </c:pt>
                <c:pt idx="22232">
                  <c:v>1.4597063418477769E-3</c:v>
                </c:pt>
                <c:pt idx="22233">
                  <c:v>1.4596947003155951E-3</c:v>
                </c:pt>
                <c:pt idx="22234">
                  <c:v>1.459684106521308E-3</c:v>
                </c:pt>
                <c:pt idx="22235">
                  <c:v>1.459672581404448E-3</c:v>
                </c:pt>
                <c:pt idx="22236">
                  <c:v>1.4596619876101611E-3</c:v>
                </c:pt>
                <c:pt idx="22237">
                  <c:v>1.4596499968320129E-3</c:v>
                </c:pt>
                <c:pt idx="22238">
                  <c:v>1.459639635868371E-3</c:v>
                </c:pt>
                <c:pt idx="22239">
                  <c:v>1.4596279943361881E-3</c:v>
                </c:pt>
                <c:pt idx="22240">
                  <c:v>1.4596167020499711E-3</c:v>
                </c:pt>
                <c:pt idx="22241">
                  <c:v>1.4596049441024661E-3</c:v>
                </c:pt>
                <c:pt idx="22242">
                  <c:v>1.459594117477536E-3</c:v>
                </c:pt>
                <c:pt idx="22243">
                  <c:v>1.459582941606641E-3</c:v>
                </c:pt>
                <c:pt idx="22244">
                  <c:v>1.459571067243814E-3</c:v>
                </c:pt>
                <c:pt idx="22245">
                  <c:v>1.459560473449528E-3</c:v>
                </c:pt>
                <c:pt idx="22246">
                  <c:v>1.459548249840736E-3</c:v>
                </c:pt>
                <c:pt idx="22247">
                  <c:v>1.459537772461772E-3</c:v>
                </c:pt>
                <c:pt idx="22248">
                  <c:v>1.4595263637602329E-3</c:v>
                </c:pt>
                <c:pt idx="22249">
                  <c:v>1.4595149550586941E-3</c:v>
                </c:pt>
                <c:pt idx="22250">
                  <c:v>1.459504128433764E-3</c:v>
                </c:pt>
                <c:pt idx="22251">
                  <c:v>1.45949306897819E-3</c:v>
                </c:pt>
                <c:pt idx="22252">
                  <c:v>1.459481776691973E-3</c:v>
                </c:pt>
                <c:pt idx="22253">
                  <c:v>1.4594690874218941E-3</c:v>
                </c:pt>
                <c:pt idx="22254">
                  <c:v>1.459459308534861E-3</c:v>
                </c:pt>
                <c:pt idx="22255">
                  <c:v>1.459448016248643E-3</c:v>
                </c:pt>
                <c:pt idx="22256">
                  <c:v>1.459437655285001E-3</c:v>
                </c:pt>
                <c:pt idx="22257">
                  <c:v>1.4594248495996001E-3</c:v>
                </c:pt>
                <c:pt idx="22258">
                  <c:v>1.459414954297245E-3</c:v>
                </c:pt>
                <c:pt idx="22259">
                  <c:v>1.4594027306884529E-3</c:v>
                </c:pt>
                <c:pt idx="22260">
                  <c:v>1.4593912055715921E-3</c:v>
                </c:pt>
                <c:pt idx="22261">
                  <c:v>1.459381426684558E-3</c:v>
                </c:pt>
                <c:pt idx="22262">
                  <c:v>1.4593707164749501E-3</c:v>
                </c:pt>
                <c:pt idx="22263">
                  <c:v>1.459358027204871E-3</c:v>
                </c:pt>
                <c:pt idx="22264">
                  <c:v>1.4593465020880101E-3</c:v>
                </c:pt>
                <c:pt idx="22265">
                  <c:v>1.459335791878402E-3</c:v>
                </c:pt>
                <c:pt idx="22266">
                  <c:v>1.459324499592185E-3</c:v>
                </c:pt>
                <c:pt idx="22267">
                  <c:v>1.459313090890646E-3</c:v>
                </c:pt>
                <c:pt idx="22268">
                  <c:v>1.4593024970963599E-3</c:v>
                </c:pt>
                <c:pt idx="22269">
                  <c:v>1.4592917868867521E-3</c:v>
                </c:pt>
                <c:pt idx="22270">
                  <c:v>1.459281309507787E-3</c:v>
                </c:pt>
                <c:pt idx="22271">
                  <c:v>1.4592687366530299E-3</c:v>
                </c:pt>
                <c:pt idx="22272">
                  <c:v>1.4592576771974559E-3</c:v>
                </c:pt>
                <c:pt idx="22273">
                  <c:v>1.4592459192499521E-3</c:v>
                </c:pt>
                <c:pt idx="22274">
                  <c:v>1.459235441870987E-3</c:v>
                </c:pt>
                <c:pt idx="22275">
                  <c:v>1.4592235675081611E-3</c:v>
                </c:pt>
                <c:pt idx="22276">
                  <c:v>1.459212973713875E-3</c:v>
                </c:pt>
                <c:pt idx="22277">
                  <c:v>1.4592020306736231E-3</c:v>
                </c:pt>
                <c:pt idx="22278">
                  <c:v>1.45919038914144E-3</c:v>
                </c:pt>
                <c:pt idx="22279">
                  <c:v>1.459179329685867E-3</c:v>
                </c:pt>
                <c:pt idx="22280">
                  <c:v>1.459167920984328E-3</c:v>
                </c:pt>
                <c:pt idx="22281">
                  <c:v>1.4591562794521451E-3</c:v>
                </c:pt>
                <c:pt idx="22282">
                  <c:v>1.4591465005651121E-3</c:v>
                </c:pt>
                <c:pt idx="22283">
                  <c:v>1.4591335784643891E-3</c:v>
                </c:pt>
                <c:pt idx="22284">
                  <c:v>1.4591227518394589E-3</c:v>
                </c:pt>
                <c:pt idx="22285">
                  <c:v>1.459112274460495E-3</c:v>
                </c:pt>
                <c:pt idx="22286">
                  <c:v>1.4591016806662081E-3</c:v>
                </c:pt>
                <c:pt idx="22287">
                  <c:v>1.4590906212106349E-3</c:v>
                </c:pt>
                <c:pt idx="22288">
                  <c:v>1.45907886326313E-3</c:v>
                </c:pt>
                <c:pt idx="22289">
                  <c:v>1.459067570976913E-3</c:v>
                </c:pt>
                <c:pt idx="22290">
                  <c:v>1.459055813029408E-3</c:v>
                </c:pt>
                <c:pt idx="22291">
                  <c:v>1.459043705835938E-3</c:v>
                </c:pt>
                <c:pt idx="22292">
                  <c:v>1.4590343926101921E-3</c:v>
                </c:pt>
                <c:pt idx="22293">
                  <c:v>1.459022867493331E-3</c:v>
                </c:pt>
                <c:pt idx="22294">
                  <c:v>1.4590119244530799E-3</c:v>
                </c:pt>
                <c:pt idx="22295">
                  <c:v>1.4590006321668621E-3</c:v>
                </c:pt>
                <c:pt idx="22296">
                  <c:v>1.458989921957254E-3</c:v>
                </c:pt>
                <c:pt idx="22297">
                  <c:v>1.4589790953323249E-3</c:v>
                </c:pt>
                <c:pt idx="22298">
                  <c:v>1.4589659404009581E-3</c:v>
                </c:pt>
                <c:pt idx="22299">
                  <c:v>1.4589558122679589E-3</c:v>
                </c:pt>
                <c:pt idx="22300">
                  <c:v>1.458945916965604E-3</c:v>
                </c:pt>
                <c:pt idx="22301">
                  <c:v>1.458934624679387E-3</c:v>
                </c:pt>
                <c:pt idx="22302">
                  <c:v>1.458922401070595E-3</c:v>
                </c:pt>
                <c:pt idx="22303">
                  <c:v>1.4589115744456651E-3</c:v>
                </c:pt>
                <c:pt idx="22304">
                  <c:v>1.4589012134820221E-3</c:v>
                </c:pt>
                <c:pt idx="22305">
                  <c:v>1.458889688365161E-3</c:v>
                </c:pt>
                <c:pt idx="22306">
                  <c:v>1.4588782796636219E-3</c:v>
                </c:pt>
                <c:pt idx="22307">
                  <c:v>1.4588657068088651E-3</c:v>
                </c:pt>
                <c:pt idx="22308">
                  <c:v>1.458856160752475E-3</c:v>
                </c:pt>
                <c:pt idx="22309">
                  <c:v>1.458844402804971E-3</c:v>
                </c:pt>
                <c:pt idx="22310">
                  <c:v>1.4588338090106841E-3</c:v>
                </c:pt>
                <c:pt idx="22311">
                  <c:v>1.458823680877686E-3</c:v>
                </c:pt>
                <c:pt idx="22312">
                  <c:v>1.458811573684216E-3</c:v>
                </c:pt>
                <c:pt idx="22313">
                  <c:v>1.4588000485673549E-3</c:v>
                </c:pt>
                <c:pt idx="22314">
                  <c:v>1.458790386095643E-3</c:v>
                </c:pt>
                <c:pt idx="22315">
                  <c:v>1.4587785117328169E-3</c:v>
                </c:pt>
                <c:pt idx="22316">
                  <c:v>1.4587682671844959E-3</c:v>
                </c:pt>
                <c:pt idx="22317">
                  <c:v>1.4587561599910259E-3</c:v>
                </c:pt>
                <c:pt idx="22318">
                  <c:v>1.4587448677048089E-3</c:v>
                </c:pt>
                <c:pt idx="22319">
                  <c:v>1.4587338082492349E-3</c:v>
                </c:pt>
                <c:pt idx="22320">
                  <c:v>1.45872263237834E-3</c:v>
                </c:pt>
                <c:pt idx="22321">
                  <c:v>1.4587126206606631E-3</c:v>
                </c:pt>
                <c:pt idx="22322">
                  <c:v>1.458702026866376E-3</c:v>
                </c:pt>
                <c:pt idx="22323">
                  <c:v>1.4586902689188721E-3</c:v>
                </c:pt>
                <c:pt idx="22324">
                  <c:v>1.4586788602173331E-3</c:v>
                </c:pt>
                <c:pt idx="22325">
                  <c:v>1.4586671022698281E-3</c:v>
                </c:pt>
                <c:pt idx="22326">
                  <c:v>1.4586573233827951E-3</c:v>
                </c:pt>
                <c:pt idx="22327">
                  <c:v>1.4586455654352899E-3</c:v>
                </c:pt>
                <c:pt idx="22328">
                  <c:v>1.4586339239031081E-3</c:v>
                </c:pt>
                <c:pt idx="22329">
                  <c:v>1.458623562939465E-3</c:v>
                </c:pt>
                <c:pt idx="22330">
                  <c:v>1.458612969145179E-3</c:v>
                </c:pt>
                <c:pt idx="22331">
                  <c:v>1.4586014440283179E-3</c:v>
                </c:pt>
                <c:pt idx="22332">
                  <c:v>1.4585903845727439E-3</c:v>
                </c:pt>
                <c:pt idx="22333">
                  <c:v>1.4585789758712049E-3</c:v>
                </c:pt>
                <c:pt idx="22334">
                  <c:v>1.4585683820769191E-3</c:v>
                </c:pt>
                <c:pt idx="22335">
                  <c:v>1.4585574390366669E-3</c:v>
                </c:pt>
                <c:pt idx="22336">
                  <c:v>1.458546379581094E-3</c:v>
                </c:pt>
                <c:pt idx="22337">
                  <c:v>1.4585347380489111E-3</c:v>
                </c:pt>
                <c:pt idx="22338">
                  <c:v>1.4585235621780159E-3</c:v>
                </c:pt>
                <c:pt idx="22339">
                  <c:v>1.4585138997063041E-3</c:v>
                </c:pt>
                <c:pt idx="22340">
                  <c:v>1.4585020253434779E-3</c:v>
                </c:pt>
                <c:pt idx="22341">
                  <c:v>1.4584908494725819E-3</c:v>
                </c:pt>
                <c:pt idx="22342">
                  <c:v>1.4584802556782961E-3</c:v>
                </c:pt>
                <c:pt idx="22343">
                  <c:v>1.458468846976757E-3</c:v>
                </c:pt>
                <c:pt idx="22344">
                  <c:v>1.458457438275218E-3</c:v>
                </c:pt>
                <c:pt idx="22345">
                  <c:v>1.458446960896254E-3</c:v>
                </c:pt>
                <c:pt idx="22346">
                  <c:v>1.458435552194715E-3</c:v>
                </c:pt>
                <c:pt idx="22347">
                  <c:v>1.4584251912310719E-3</c:v>
                </c:pt>
                <c:pt idx="22348">
                  <c:v>1.4584137825295329E-3</c:v>
                </c:pt>
                <c:pt idx="22349">
                  <c:v>1.458403770811856E-3</c:v>
                </c:pt>
                <c:pt idx="22350">
                  <c:v>1.458391896449029E-3</c:v>
                </c:pt>
                <c:pt idx="22351">
                  <c:v>1.458381419070065E-3</c:v>
                </c:pt>
                <c:pt idx="22352">
                  <c:v>1.4583702431991701E-3</c:v>
                </c:pt>
                <c:pt idx="22353">
                  <c:v>1.458359067328274E-3</c:v>
                </c:pt>
                <c:pt idx="22354">
                  <c:v>1.458347658626735E-3</c:v>
                </c:pt>
                <c:pt idx="22355">
                  <c:v>1.4583369484171269E-3</c:v>
                </c:pt>
                <c:pt idx="22356">
                  <c:v>1.458326587453485E-3</c:v>
                </c:pt>
                <c:pt idx="22357">
                  <c:v>1.4583154115825889E-3</c:v>
                </c:pt>
                <c:pt idx="22358">
                  <c:v>1.4583051670342679E-3</c:v>
                </c:pt>
                <c:pt idx="22359">
                  <c:v>1.4582935255020859E-3</c:v>
                </c:pt>
                <c:pt idx="22360">
                  <c:v>1.4582817675545809E-3</c:v>
                </c:pt>
                <c:pt idx="22361">
                  <c:v>1.458272337913513E-3</c:v>
                </c:pt>
                <c:pt idx="22362">
                  <c:v>1.4582612784579401E-3</c:v>
                </c:pt>
                <c:pt idx="22363">
                  <c:v>1.4582488220185039E-3</c:v>
                </c:pt>
                <c:pt idx="22364">
                  <c:v>1.4582385774701829E-3</c:v>
                </c:pt>
                <c:pt idx="22365">
                  <c:v>1.4582268195226791E-3</c:v>
                </c:pt>
                <c:pt idx="22366">
                  <c:v>1.458216924220324E-3</c:v>
                </c:pt>
                <c:pt idx="22367">
                  <c:v>1.458204933442175E-3</c:v>
                </c:pt>
                <c:pt idx="22368">
                  <c:v>1.4581939904019241E-3</c:v>
                </c:pt>
                <c:pt idx="22369">
                  <c:v>1.4581825817003851E-3</c:v>
                </c:pt>
                <c:pt idx="22370">
                  <c:v>1.4581735013052819E-3</c:v>
                </c:pt>
                <c:pt idx="22371">
                  <c:v>1.45816255826503E-3</c:v>
                </c:pt>
                <c:pt idx="22372">
                  <c:v>1.45815103314817E-3</c:v>
                </c:pt>
                <c:pt idx="22373">
                  <c:v>1.4581395080313091E-3</c:v>
                </c:pt>
                <c:pt idx="22374">
                  <c:v>1.4581303112208841E-3</c:v>
                </c:pt>
                <c:pt idx="22375">
                  <c:v>1.4581175055354829E-3</c:v>
                </c:pt>
                <c:pt idx="22376">
                  <c:v>1.458107260987163E-3</c:v>
                </c:pt>
                <c:pt idx="22377">
                  <c:v>1.458095852285624E-3</c:v>
                </c:pt>
                <c:pt idx="22378">
                  <c:v>1.4580844435840849E-3</c:v>
                </c:pt>
                <c:pt idx="22379">
                  <c:v>1.458074315451086E-3</c:v>
                </c:pt>
                <c:pt idx="22380">
                  <c:v>1.458063255995512E-3</c:v>
                </c:pt>
                <c:pt idx="22381">
                  <c:v>1.458051963709295E-3</c:v>
                </c:pt>
                <c:pt idx="22382">
                  <c:v>1.4580410206690431E-3</c:v>
                </c:pt>
                <c:pt idx="22383">
                  <c:v>1.458030310459435E-3</c:v>
                </c:pt>
                <c:pt idx="22384">
                  <c:v>1.45801855251193E-3</c:v>
                </c:pt>
                <c:pt idx="22385">
                  <c:v>1.4580083079636099E-3</c:v>
                </c:pt>
                <c:pt idx="22386">
                  <c:v>1.4579979469999671E-3</c:v>
                </c:pt>
                <c:pt idx="22387">
                  <c:v>1.457986887544394E-3</c:v>
                </c:pt>
                <c:pt idx="22388">
                  <c:v>1.457975013181567E-3</c:v>
                </c:pt>
                <c:pt idx="22389">
                  <c:v>1.457964768633246E-3</c:v>
                </c:pt>
                <c:pt idx="22390">
                  <c:v>1.457955106161535E-3</c:v>
                </c:pt>
                <c:pt idx="22391">
                  <c:v>1.457942882552743E-3</c:v>
                </c:pt>
                <c:pt idx="22392">
                  <c:v>1.4579322887584569E-3</c:v>
                </c:pt>
                <c:pt idx="22393">
                  <c:v>1.4579211128875611E-3</c:v>
                </c:pt>
                <c:pt idx="22394">
                  <c:v>1.4579095877707E-3</c:v>
                </c:pt>
                <c:pt idx="22395">
                  <c:v>1.4578994596377019E-3</c:v>
                </c:pt>
                <c:pt idx="22396">
                  <c:v>1.457889331504703E-3</c:v>
                </c:pt>
                <c:pt idx="22397">
                  <c:v>1.457877922803164E-3</c:v>
                </c:pt>
                <c:pt idx="22398">
                  <c:v>1.4578663976863031E-3</c:v>
                </c:pt>
                <c:pt idx="22399">
                  <c:v>1.457856618799269E-3</c:v>
                </c:pt>
                <c:pt idx="22400">
                  <c:v>1.4578441623598339E-3</c:v>
                </c:pt>
                <c:pt idx="22401">
                  <c:v>1.457833568565547E-3</c:v>
                </c:pt>
                <c:pt idx="22402">
                  <c:v>1.457822858355939E-3</c:v>
                </c:pt>
                <c:pt idx="22403">
                  <c:v>1.4578128466382621E-3</c:v>
                </c:pt>
                <c:pt idx="22404">
                  <c:v>1.457802252843976E-3</c:v>
                </c:pt>
                <c:pt idx="22405">
                  <c:v>1.457791193388402E-3</c:v>
                </c:pt>
                <c:pt idx="22406">
                  <c:v>1.4577801339328289E-3</c:v>
                </c:pt>
                <c:pt idx="22407">
                  <c:v>1.457770122215152E-3</c:v>
                </c:pt>
                <c:pt idx="22408">
                  <c:v>1.4577585970982909E-3</c:v>
                </c:pt>
                <c:pt idx="22409">
                  <c:v>1.4577473048120739E-3</c:v>
                </c:pt>
                <c:pt idx="22410">
                  <c:v>1.4577365946024661E-3</c:v>
                </c:pt>
                <c:pt idx="22411">
                  <c:v>1.4577257679775359E-3</c:v>
                </c:pt>
                <c:pt idx="22412">
                  <c:v>1.4577147085219619E-3</c:v>
                </c:pt>
                <c:pt idx="22413">
                  <c:v>1.457703649066389E-3</c:v>
                </c:pt>
                <c:pt idx="22414">
                  <c:v>1.4576936373487111E-3</c:v>
                </c:pt>
                <c:pt idx="22415">
                  <c:v>1.4576824614778161E-3</c:v>
                </c:pt>
                <c:pt idx="22416">
                  <c:v>1.4576719840988519E-3</c:v>
                </c:pt>
                <c:pt idx="22417">
                  <c:v>1.457661273889244E-3</c:v>
                </c:pt>
                <c:pt idx="22418">
                  <c:v>1.457650098018348E-3</c:v>
                </c:pt>
                <c:pt idx="22419">
                  <c:v>1.4576393878087399E-3</c:v>
                </c:pt>
                <c:pt idx="22420">
                  <c:v>1.457628444768488E-3</c:v>
                </c:pt>
                <c:pt idx="22421">
                  <c:v>1.4576166868209841E-3</c:v>
                </c:pt>
                <c:pt idx="22422">
                  <c:v>1.4576057437807319E-3</c:v>
                </c:pt>
                <c:pt idx="22423">
                  <c:v>1.457594684325159E-3</c:v>
                </c:pt>
                <c:pt idx="22424">
                  <c:v>1.4575857203453779E-3</c:v>
                </c:pt>
                <c:pt idx="22425">
                  <c:v>1.4575751265510921E-3</c:v>
                </c:pt>
                <c:pt idx="22426">
                  <c:v>1.4575641835108399E-3</c:v>
                </c:pt>
                <c:pt idx="22427">
                  <c:v>1.457553240470588E-3</c:v>
                </c:pt>
                <c:pt idx="22428">
                  <c:v>1.4575413661077621E-3</c:v>
                </c:pt>
                <c:pt idx="22429">
                  <c:v>1.457530539482832E-3</c:v>
                </c:pt>
                <c:pt idx="22430">
                  <c:v>1.4575197128579021E-3</c:v>
                </c:pt>
                <c:pt idx="22431">
                  <c:v>1.45751005038619E-3</c:v>
                </c:pt>
                <c:pt idx="22432">
                  <c:v>1.45749794319272E-3</c:v>
                </c:pt>
                <c:pt idx="22433">
                  <c:v>1.4574879314750431E-3</c:v>
                </c:pt>
                <c:pt idx="22434">
                  <c:v>1.4574775705114009E-3</c:v>
                </c:pt>
                <c:pt idx="22435">
                  <c:v>1.4574663946405051E-3</c:v>
                </c:pt>
                <c:pt idx="22436">
                  <c:v>1.4574559172615411E-3</c:v>
                </c:pt>
                <c:pt idx="22437">
                  <c:v>1.4574448578059669E-3</c:v>
                </c:pt>
                <c:pt idx="22438">
                  <c:v>1.45743484608829E-3</c:v>
                </c:pt>
                <c:pt idx="22439">
                  <c:v>1.4574229717254641E-3</c:v>
                </c:pt>
                <c:pt idx="22440">
                  <c:v>1.4574128435924649E-3</c:v>
                </c:pt>
                <c:pt idx="22441">
                  <c:v>1.4574006199836731E-3</c:v>
                </c:pt>
                <c:pt idx="22442">
                  <c:v>1.4573913067579269E-3</c:v>
                </c:pt>
                <c:pt idx="22443">
                  <c:v>1.457380130887032E-3</c:v>
                </c:pt>
                <c:pt idx="22444">
                  <c:v>1.457369769923389E-3</c:v>
                </c:pt>
                <c:pt idx="22445">
                  <c:v>1.4573583612218499E-3</c:v>
                </c:pt>
                <c:pt idx="22446">
                  <c:v>1.457348582334816E-3</c:v>
                </c:pt>
                <c:pt idx="22447">
                  <c:v>1.4573375228792429E-3</c:v>
                </c:pt>
                <c:pt idx="22448">
                  <c:v>1.4573271619156001E-3</c:v>
                </c:pt>
                <c:pt idx="22449">
                  <c:v>1.4573166845366361E-3</c:v>
                </c:pt>
                <c:pt idx="22450">
                  <c:v>1.4573056250810621E-3</c:v>
                </c:pt>
                <c:pt idx="22451">
                  <c:v>1.4572942163795231E-3</c:v>
                </c:pt>
                <c:pt idx="22452">
                  <c:v>1.4572838554158809E-3</c:v>
                </c:pt>
                <c:pt idx="22453">
                  <c:v>1.4572727959603069E-3</c:v>
                </c:pt>
                <c:pt idx="22454">
                  <c:v>1.4572623185813429E-3</c:v>
                </c:pt>
                <c:pt idx="22455">
                  <c:v>1.4572509098798041E-3</c:v>
                </c:pt>
                <c:pt idx="22456">
                  <c:v>1.4572418294847009E-3</c:v>
                </c:pt>
                <c:pt idx="22457">
                  <c:v>1.4572304207831619E-3</c:v>
                </c:pt>
                <c:pt idx="22458">
                  <c:v>1.4572190120816231E-3</c:v>
                </c:pt>
                <c:pt idx="22459">
                  <c:v>1.4572080690413709E-3</c:v>
                </c:pt>
                <c:pt idx="22460">
                  <c:v>1.4571981737390161E-3</c:v>
                </c:pt>
                <c:pt idx="22461">
                  <c:v>1.457187812775373E-3</c:v>
                </c:pt>
                <c:pt idx="22462">
                  <c:v>1.457176986150444E-3</c:v>
                </c:pt>
                <c:pt idx="22463">
                  <c:v>1.4571654610335829E-3</c:v>
                </c:pt>
                <c:pt idx="22464">
                  <c:v>1.457155565731227E-3</c:v>
                </c:pt>
                <c:pt idx="22465">
                  <c:v>1.457144040614367E-3</c:v>
                </c:pt>
                <c:pt idx="22466">
                  <c:v>1.4571334468200801E-3</c:v>
                </c:pt>
                <c:pt idx="22467">
                  <c:v>1.4571230858564379E-3</c:v>
                </c:pt>
                <c:pt idx="22468">
                  <c:v>1.457112492062151E-3</c:v>
                </c:pt>
                <c:pt idx="22469">
                  <c:v>1.4571015490218999E-3</c:v>
                </c:pt>
                <c:pt idx="22470">
                  <c:v>1.457090955227613E-3</c:v>
                </c:pt>
                <c:pt idx="22471">
                  <c:v>1.4570814091712241E-3</c:v>
                </c:pt>
                <c:pt idx="22472">
                  <c:v>1.4570715138688679E-3</c:v>
                </c:pt>
                <c:pt idx="22473">
                  <c:v>1.457058941014111E-3</c:v>
                </c:pt>
                <c:pt idx="22474">
                  <c:v>1.457049162127078E-3</c:v>
                </c:pt>
                <c:pt idx="22475">
                  <c:v>1.4570374041795731E-3</c:v>
                </c:pt>
                <c:pt idx="22476">
                  <c:v>1.4570273924618959E-3</c:v>
                </c:pt>
                <c:pt idx="22477">
                  <c:v>1.4570174971595411E-3</c:v>
                </c:pt>
                <c:pt idx="22478">
                  <c:v>1.4570053899660711E-3</c:v>
                </c:pt>
                <c:pt idx="22479">
                  <c:v>1.4569951454177501E-3</c:v>
                </c:pt>
                <c:pt idx="22480">
                  <c:v>1.456984435208142E-3</c:v>
                </c:pt>
                <c:pt idx="22481">
                  <c:v>1.456973259337246E-3</c:v>
                </c:pt>
                <c:pt idx="22482">
                  <c:v>1.4569625491276379E-3</c:v>
                </c:pt>
                <c:pt idx="22483">
                  <c:v>1.456953235901892E-3</c:v>
                </c:pt>
                <c:pt idx="22484">
                  <c:v>1.4569418272003529E-3</c:v>
                </c:pt>
                <c:pt idx="22485">
                  <c:v>1.4569315826520319E-3</c:v>
                </c:pt>
                <c:pt idx="22486">
                  <c:v>1.456921338103712E-3</c:v>
                </c:pt>
                <c:pt idx="22487">
                  <c:v>1.456910860724747E-3</c:v>
                </c:pt>
                <c:pt idx="22488">
                  <c:v>1.4568994520232079E-3</c:v>
                </c:pt>
                <c:pt idx="22489">
                  <c:v>1.456890138797462E-3</c:v>
                </c:pt>
                <c:pt idx="22490">
                  <c:v>1.4568779151886699E-3</c:v>
                </c:pt>
                <c:pt idx="22491">
                  <c:v>1.456867670640349E-3</c:v>
                </c:pt>
                <c:pt idx="22492">
                  <c:v>1.456857193261385E-3</c:v>
                </c:pt>
                <c:pt idx="22493">
                  <c:v>1.456846250221133E-3</c:v>
                </c:pt>
                <c:pt idx="22494">
                  <c:v>1.4568363549187779E-3</c:v>
                </c:pt>
                <c:pt idx="22495">
                  <c:v>1.456825877539814E-3</c:v>
                </c:pt>
                <c:pt idx="22496">
                  <c:v>1.456815865822136E-3</c:v>
                </c:pt>
                <c:pt idx="22497">
                  <c:v>1.456803875043988E-3</c:v>
                </c:pt>
                <c:pt idx="22498">
                  <c:v>1.4567938633263109E-3</c:v>
                </c:pt>
                <c:pt idx="22499">
                  <c:v>1.4567826874554159E-3</c:v>
                </c:pt>
                <c:pt idx="22500">
                  <c:v>1.456771627999842E-3</c:v>
                </c:pt>
                <c:pt idx="22501">
                  <c:v>1.4567625476047401E-3</c:v>
                </c:pt>
                <c:pt idx="22502">
                  <c:v>1.4567524194717409E-3</c:v>
                </c:pt>
                <c:pt idx="22503">
                  <c:v>1.45673961378634E-3</c:v>
                </c:pt>
                <c:pt idx="22504">
                  <c:v>1.456730184145272E-3</c:v>
                </c:pt>
                <c:pt idx="22505">
                  <c:v>1.4567201724275951E-3</c:v>
                </c:pt>
                <c:pt idx="22506">
                  <c:v>1.456708880141377E-3</c:v>
                </c:pt>
                <c:pt idx="22507">
                  <c:v>1.456699101254344E-3</c:v>
                </c:pt>
                <c:pt idx="22508">
                  <c:v>1.456687343306839E-3</c:v>
                </c:pt>
                <c:pt idx="22509">
                  <c:v>1.456676051020622E-3</c:v>
                </c:pt>
                <c:pt idx="22510">
                  <c:v>1.4566666213795541E-3</c:v>
                </c:pt>
                <c:pt idx="22511">
                  <c:v>1.456656027585268E-3</c:v>
                </c:pt>
                <c:pt idx="22512">
                  <c:v>1.4566448517143731E-3</c:v>
                </c:pt>
                <c:pt idx="22513">
                  <c:v>1.456634257920086E-3</c:v>
                </c:pt>
                <c:pt idx="22514">
                  <c:v>1.456624711863697E-3</c:v>
                </c:pt>
                <c:pt idx="22515">
                  <c:v>1.456613535992801E-3</c:v>
                </c:pt>
                <c:pt idx="22516">
                  <c:v>1.4566046884283419E-3</c:v>
                </c:pt>
                <c:pt idx="22517">
                  <c:v>1.4565932797268031E-3</c:v>
                </c:pt>
                <c:pt idx="22518">
                  <c:v>1.456584082916379E-3</c:v>
                </c:pt>
                <c:pt idx="22519">
                  <c:v>1.456572907045484E-3</c:v>
                </c:pt>
                <c:pt idx="22520">
                  <c:v>1.456561498343945E-3</c:v>
                </c:pt>
                <c:pt idx="22521">
                  <c:v>1.456551253795624E-3</c:v>
                </c:pt>
                <c:pt idx="22522">
                  <c:v>1.4565405435860159E-3</c:v>
                </c:pt>
                <c:pt idx="22523">
                  <c:v>1.456529949791729E-3</c:v>
                </c:pt>
                <c:pt idx="22524">
                  <c:v>1.4565198216587309E-3</c:v>
                </c:pt>
                <c:pt idx="22525">
                  <c:v>1.4565086457878349E-3</c:v>
                </c:pt>
                <c:pt idx="22526">
                  <c:v>1.4564990997314451E-3</c:v>
                </c:pt>
                <c:pt idx="22527">
                  <c:v>1.4564874581992631E-3</c:v>
                </c:pt>
                <c:pt idx="22528">
                  <c:v>1.45647709723562E-3</c:v>
                </c:pt>
                <c:pt idx="22529">
                  <c:v>1.4564677840098741E-3</c:v>
                </c:pt>
                <c:pt idx="22530">
                  <c:v>1.456456258893013E-3</c:v>
                </c:pt>
                <c:pt idx="22531">
                  <c:v>1.4564461307600141E-3</c:v>
                </c:pt>
                <c:pt idx="22532">
                  <c:v>1.456436235457659E-3</c:v>
                </c:pt>
                <c:pt idx="22533">
                  <c:v>1.4564254088327291E-3</c:v>
                </c:pt>
                <c:pt idx="22534">
                  <c:v>1.456415047869086E-3</c:v>
                </c:pt>
                <c:pt idx="22535">
                  <c:v>1.4564042212441559E-3</c:v>
                </c:pt>
                <c:pt idx="22536">
                  <c:v>1.456393161788583E-3</c:v>
                </c:pt>
                <c:pt idx="22537">
                  <c:v>1.4563826844096179E-3</c:v>
                </c:pt>
                <c:pt idx="22538">
                  <c:v>1.4563717413693671E-3</c:v>
                </c:pt>
                <c:pt idx="22539">
                  <c:v>1.4563633594661951E-3</c:v>
                </c:pt>
                <c:pt idx="22540">
                  <c:v>1.4563519507646561E-3</c:v>
                </c:pt>
                <c:pt idx="22541">
                  <c:v>1.456342171877623E-3</c:v>
                </c:pt>
                <c:pt idx="22542">
                  <c:v>1.4563313452526929E-3</c:v>
                </c:pt>
                <c:pt idx="22543">
                  <c:v>1.456321449950337E-3</c:v>
                </c:pt>
                <c:pt idx="22544">
                  <c:v>1.4563107397407289E-3</c:v>
                </c:pt>
                <c:pt idx="22545">
                  <c:v>1.4562995638698339E-3</c:v>
                </c:pt>
                <c:pt idx="22546">
                  <c:v>1.456289319321513E-3</c:v>
                </c:pt>
                <c:pt idx="22547">
                  <c:v>1.456278027035296E-3</c:v>
                </c:pt>
                <c:pt idx="22548">
                  <c:v>1.4562688302248721E-3</c:v>
                </c:pt>
                <c:pt idx="22549">
                  <c:v>1.456258352845907E-3</c:v>
                </c:pt>
                <c:pt idx="22550">
                  <c:v>1.456247409805655E-3</c:v>
                </c:pt>
                <c:pt idx="22551">
                  <c:v>1.456235884688795E-3</c:v>
                </c:pt>
                <c:pt idx="22552">
                  <c:v>1.4562266878783701E-3</c:v>
                </c:pt>
                <c:pt idx="22553">
                  <c:v>1.456216792576015E-3</c:v>
                </c:pt>
                <c:pt idx="22554">
                  <c:v>1.456205849535763E-3</c:v>
                </c:pt>
                <c:pt idx="22555">
                  <c:v>1.45619607064873E-3</c:v>
                </c:pt>
                <c:pt idx="22556">
                  <c:v>1.456185476854444E-3</c:v>
                </c:pt>
                <c:pt idx="22557">
                  <c:v>1.456175232306123E-3</c:v>
                </c:pt>
                <c:pt idx="22558">
                  <c:v>1.456163940019906E-3</c:v>
                </c:pt>
                <c:pt idx="22559">
                  <c:v>1.4561540447175501E-3</c:v>
                </c:pt>
                <c:pt idx="22560">
                  <c:v>1.4561439165845509E-3</c:v>
                </c:pt>
                <c:pt idx="22561">
                  <c:v>1.456134370528162E-3</c:v>
                </c:pt>
                <c:pt idx="22562">
                  <c:v>1.456121914088726E-3</c:v>
                </c:pt>
                <c:pt idx="22563">
                  <c:v>1.4561132993549111E-3</c:v>
                </c:pt>
                <c:pt idx="22564">
                  <c:v>1.4561022398993371E-3</c:v>
                </c:pt>
                <c:pt idx="22565">
                  <c:v>1.456092461012304E-3</c:v>
                </c:pt>
                <c:pt idx="22566">
                  <c:v>1.456080353818834E-3</c:v>
                </c:pt>
                <c:pt idx="22567">
                  <c:v>1.4560702256858351E-3</c:v>
                </c:pt>
                <c:pt idx="22568">
                  <c:v>1.4560598647221921E-3</c:v>
                </c:pt>
                <c:pt idx="22569">
                  <c:v>1.456050085835159E-3</c:v>
                </c:pt>
                <c:pt idx="22570">
                  <c:v>1.4560403069481249E-3</c:v>
                </c:pt>
                <c:pt idx="22571">
                  <c:v>1.4560293639078741E-3</c:v>
                </c:pt>
                <c:pt idx="22572">
                  <c:v>1.45601958502084E-3</c:v>
                </c:pt>
                <c:pt idx="22573">
                  <c:v>1.4560088748112321E-3</c:v>
                </c:pt>
                <c:pt idx="22574">
                  <c:v>1.4559990959241991E-3</c:v>
                </c:pt>
                <c:pt idx="22575">
                  <c:v>1.4559882692992689E-3</c:v>
                </c:pt>
                <c:pt idx="22576">
                  <c:v>1.4559775590896611E-3</c:v>
                </c:pt>
                <c:pt idx="22577">
                  <c:v>1.4559676637873049E-3</c:v>
                </c:pt>
                <c:pt idx="22578">
                  <c:v>1.4559571864083409E-3</c:v>
                </c:pt>
                <c:pt idx="22579">
                  <c:v>1.4559469418600199E-3</c:v>
                </c:pt>
                <c:pt idx="22580">
                  <c:v>1.45593611523509E-3</c:v>
                </c:pt>
                <c:pt idx="22581">
                  <c:v>1.4559264527633791E-3</c:v>
                </c:pt>
                <c:pt idx="22582">
                  <c:v>1.4559156261384489E-3</c:v>
                </c:pt>
                <c:pt idx="22583">
                  <c:v>1.4559053815901279E-3</c:v>
                </c:pt>
                <c:pt idx="22584">
                  <c:v>1.455895253457129E-3</c:v>
                </c:pt>
                <c:pt idx="22585">
                  <c:v>1.455885008908808E-3</c:v>
                </c:pt>
                <c:pt idx="22586">
                  <c:v>1.4558756956830621E-3</c:v>
                </c:pt>
                <c:pt idx="22587">
                  <c:v>1.455864286981523E-3</c:v>
                </c:pt>
                <c:pt idx="22588">
                  <c:v>1.4558533439412711E-3</c:v>
                </c:pt>
                <c:pt idx="22589">
                  <c:v>1.4558437978848811E-3</c:v>
                </c:pt>
                <c:pt idx="22590">
                  <c:v>1.455833669751883E-3</c:v>
                </c:pt>
                <c:pt idx="22591">
                  <c:v>1.4558231923729179E-3</c:v>
                </c:pt>
                <c:pt idx="22592">
                  <c:v>1.4558129478245969E-3</c:v>
                </c:pt>
                <c:pt idx="22593">
                  <c:v>1.45580293610692E-3</c:v>
                </c:pt>
                <c:pt idx="22594">
                  <c:v>1.4557919930666689E-3</c:v>
                </c:pt>
                <c:pt idx="22595">
                  <c:v>1.455781748518348E-3</c:v>
                </c:pt>
                <c:pt idx="22596">
                  <c:v>1.4557719696313141E-3</c:v>
                </c:pt>
                <c:pt idx="22597">
                  <c:v>1.455761026591063E-3</c:v>
                </c:pt>
                <c:pt idx="22598">
                  <c:v>1.455750898458064E-3</c:v>
                </c:pt>
                <c:pt idx="22599">
                  <c:v>1.4557414688169961E-3</c:v>
                </c:pt>
                <c:pt idx="22600">
                  <c:v>1.4557313406839969E-3</c:v>
                </c:pt>
                <c:pt idx="22601">
                  <c:v>1.4557195827364919E-3</c:v>
                </c:pt>
                <c:pt idx="22602">
                  <c:v>1.4557100366801019E-3</c:v>
                </c:pt>
                <c:pt idx="22603">
                  <c:v>1.455699792131782E-3</c:v>
                </c:pt>
                <c:pt idx="22604">
                  <c:v>1.455690246075392E-3</c:v>
                </c:pt>
                <c:pt idx="22605">
                  <c:v>1.455679186619818E-3</c:v>
                </c:pt>
                <c:pt idx="22606">
                  <c:v>1.455669640563428E-3</c:v>
                </c:pt>
                <c:pt idx="22607">
                  <c:v>1.4556596288457511E-3</c:v>
                </c:pt>
                <c:pt idx="22608">
                  <c:v>1.4556493842974309E-3</c:v>
                </c:pt>
                <c:pt idx="22609">
                  <c:v>1.455637975595891E-3</c:v>
                </c:pt>
                <c:pt idx="22610">
                  <c:v>1.455629244446754E-3</c:v>
                </c:pt>
                <c:pt idx="22611">
                  <c:v>1.4556180685758591E-3</c:v>
                </c:pt>
                <c:pt idx="22612">
                  <c:v>1.4556078240275381E-3</c:v>
                </c:pt>
                <c:pt idx="22613">
                  <c:v>1.4555976958945389E-3</c:v>
                </c:pt>
                <c:pt idx="22614">
                  <c:v>1.4555871021002531E-3</c:v>
                </c:pt>
                <c:pt idx="22615">
                  <c:v>1.455578254535794E-3</c:v>
                </c:pt>
                <c:pt idx="22616">
                  <c:v>1.4555674279108639E-3</c:v>
                </c:pt>
                <c:pt idx="22617">
                  <c:v>1.4555568341165781E-3</c:v>
                </c:pt>
                <c:pt idx="22618">
                  <c:v>1.4555474044755099E-3</c:v>
                </c:pt>
                <c:pt idx="22619">
                  <c:v>1.4555359957739711E-3</c:v>
                </c:pt>
                <c:pt idx="22620">
                  <c:v>1.4555258676409719E-3</c:v>
                </c:pt>
                <c:pt idx="22621">
                  <c:v>1.4555159723386171E-3</c:v>
                </c:pt>
                <c:pt idx="22622">
                  <c:v>1.455506077036262E-3</c:v>
                </c:pt>
                <c:pt idx="22623">
                  <c:v>1.4554952504113321E-3</c:v>
                </c:pt>
                <c:pt idx="22624">
                  <c:v>1.4554859371855851E-3</c:v>
                </c:pt>
                <c:pt idx="22625">
                  <c:v>1.4554762747138741E-3</c:v>
                </c:pt>
                <c:pt idx="22626">
                  <c:v>1.4554653316736219E-3</c:v>
                </c:pt>
                <c:pt idx="22627">
                  <c:v>1.455455319955945E-3</c:v>
                </c:pt>
                <c:pt idx="22628">
                  <c:v>1.4554454246535899E-3</c:v>
                </c:pt>
                <c:pt idx="22629">
                  <c:v>1.455434830859303E-3</c:v>
                </c:pt>
                <c:pt idx="22630">
                  <c:v>1.4554254012182351E-3</c:v>
                </c:pt>
                <c:pt idx="22631">
                  <c:v>1.455414458177984E-3</c:v>
                </c:pt>
                <c:pt idx="22632">
                  <c:v>1.455405727028847E-3</c:v>
                </c:pt>
                <c:pt idx="22633">
                  <c:v>1.45539443474263E-3</c:v>
                </c:pt>
                <c:pt idx="22634">
                  <c:v>1.4553846558555961E-3</c:v>
                </c:pt>
                <c:pt idx="22635">
                  <c:v>1.4553745277225969E-3</c:v>
                </c:pt>
                <c:pt idx="22636">
                  <c:v>1.4553647488355641E-3</c:v>
                </c:pt>
                <c:pt idx="22637">
                  <c:v>1.455354155041277E-3</c:v>
                </c:pt>
                <c:pt idx="22638">
                  <c:v>1.4553435612469909E-3</c:v>
                </c:pt>
                <c:pt idx="22639">
                  <c:v>1.4553336659446361E-3</c:v>
                </c:pt>
                <c:pt idx="22640">
                  <c:v>1.4553242363035681E-3</c:v>
                </c:pt>
                <c:pt idx="22641">
                  <c:v>1.455311779864132E-3</c:v>
                </c:pt>
                <c:pt idx="22642">
                  <c:v>1.4553042128682141E-3</c:v>
                </c:pt>
                <c:pt idx="22643">
                  <c:v>1.455292804166675E-3</c:v>
                </c:pt>
                <c:pt idx="22644">
                  <c:v>1.4552827924489971E-3</c:v>
                </c:pt>
                <c:pt idx="22645">
                  <c:v>1.45527406129986E-3</c:v>
                </c:pt>
                <c:pt idx="22646">
                  <c:v>1.4552621869370339E-3</c:v>
                </c:pt>
                <c:pt idx="22647">
                  <c:v>1.455252873711288E-3</c:v>
                </c:pt>
                <c:pt idx="22648">
                  <c:v>1.4552429784089329E-3</c:v>
                </c:pt>
                <c:pt idx="22649">
                  <c:v>1.455230638384819E-3</c:v>
                </c:pt>
                <c:pt idx="22650">
                  <c:v>1.455223420634866E-3</c:v>
                </c:pt>
                <c:pt idx="22651">
                  <c:v>1.4552120119333269E-3</c:v>
                </c:pt>
                <c:pt idx="22652">
                  <c:v>1.455202815122902E-3</c:v>
                </c:pt>
                <c:pt idx="22653">
                  <c:v>1.4551929198205471E-3</c:v>
                </c:pt>
                <c:pt idx="22654">
                  <c:v>1.455182209610939E-3</c:v>
                </c:pt>
                <c:pt idx="22655">
                  <c:v>1.455172430723906E-3</c:v>
                </c:pt>
                <c:pt idx="22656">
                  <c:v>1.455163001082838E-3</c:v>
                </c:pt>
                <c:pt idx="22657">
                  <c:v>1.455151825211942E-3</c:v>
                </c:pt>
                <c:pt idx="22658">
                  <c:v>1.4551426284015181E-3</c:v>
                </c:pt>
                <c:pt idx="22659">
                  <c:v>1.455132616683841E-3</c:v>
                </c:pt>
                <c:pt idx="22660">
                  <c:v>1.4551217900589111E-3</c:v>
                </c:pt>
                <c:pt idx="22661">
                  <c:v>1.45511282607913E-3</c:v>
                </c:pt>
                <c:pt idx="22662">
                  <c:v>1.455102581530809E-3</c:v>
                </c:pt>
                <c:pt idx="22663">
                  <c:v>1.4550928026437759E-3</c:v>
                </c:pt>
                <c:pt idx="22664">
                  <c:v>1.455081626772881E-3</c:v>
                </c:pt>
                <c:pt idx="22665">
                  <c:v>1.455072080716491E-3</c:v>
                </c:pt>
                <c:pt idx="22666">
                  <c:v>1.4550624182447789E-3</c:v>
                </c:pt>
                <c:pt idx="22667">
                  <c:v>1.455051591619849E-3</c:v>
                </c:pt>
                <c:pt idx="22668">
                  <c:v>1.4550427440553899E-3</c:v>
                </c:pt>
                <c:pt idx="22669">
                  <c:v>1.4550333144143219E-3</c:v>
                </c:pt>
                <c:pt idx="22670">
                  <c:v>1.4550220221281049E-3</c:v>
                </c:pt>
                <c:pt idx="22671">
                  <c:v>1.455011079087853E-3</c:v>
                </c:pt>
                <c:pt idx="22672">
                  <c:v>1.4550025807693601E-3</c:v>
                </c:pt>
                <c:pt idx="22673">
                  <c:v>1.4549924526363609E-3</c:v>
                </c:pt>
                <c:pt idx="22674">
                  <c:v>1.454982324503362E-3</c:v>
                </c:pt>
                <c:pt idx="22675">
                  <c:v>1.4549724292010071E-3</c:v>
                </c:pt>
                <c:pt idx="22676">
                  <c:v>1.454962650313973E-3</c:v>
                </c:pt>
                <c:pt idx="22677">
                  <c:v>1.454951823689044E-3</c:v>
                </c:pt>
                <c:pt idx="22678">
                  <c:v>1.454941113479435E-3</c:v>
                </c:pt>
                <c:pt idx="22679">
                  <c:v>1.4549326151609421E-3</c:v>
                </c:pt>
                <c:pt idx="22680">
                  <c:v>1.4549230691045521E-3</c:v>
                </c:pt>
                <c:pt idx="22681">
                  <c:v>1.4549128245562311E-3</c:v>
                </c:pt>
                <c:pt idx="22682">
                  <c:v>1.454902230761945E-3</c:v>
                </c:pt>
                <c:pt idx="22683">
                  <c:v>1.454892451874912E-3</c:v>
                </c:pt>
                <c:pt idx="22684">
                  <c:v>1.4548824401572351E-3</c:v>
                </c:pt>
                <c:pt idx="22685">
                  <c:v>1.4548725448548789E-3</c:v>
                </c:pt>
                <c:pt idx="22686">
                  <c:v>1.45486241672188E-3</c:v>
                </c:pt>
                <c:pt idx="22687">
                  <c:v>1.4548528706654911E-3</c:v>
                </c:pt>
                <c:pt idx="22688">
                  <c:v>1.4548420440405609E-3</c:v>
                </c:pt>
                <c:pt idx="22689">
                  <c:v>1.454833429306746E-3</c:v>
                </c:pt>
                <c:pt idx="22690">
                  <c:v>1.4548222534358499E-3</c:v>
                </c:pt>
                <c:pt idx="22691">
                  <c:v>1.4548116596415639E-3</c:v>
                </c:pt>
                <c:pt idx="22692">
                  <c:v>1.454803510569036E-3</c:v>
                </c:pt>
                <c:pt idx="22693">
                  <c:v>1.4547933824360371E-3</c:v>
                </c:pt>
                <c:pt idx="22694">
                  <c:v>1.454782672226429E-3</c:v>
                </c:pt>
                <c:pt idx="22695">
                  <c:v>1.454772427678108E-3</c:v>
                </c:pt>
                <c:pt idx="22696">
                  <c:v>1.454763812944293E-3</c:v>
                </c:pt>
                <c:pt idx="22697">
                  <c:v>1.454753219150007E-3</c:v>
                </c:pt>
                <c:pt idx="22698">
                  <c:v>1.4547434402629731E-3</c:v>
                </c:pt>
                <c:pt idx="22699">
                  <c:v>1.4547337777912621E-3</c:v>
                </c:pt>
                <c:pt idx="22700">
                  <c:v>1.4547238824889059E-3</c:v>
                </c:pt>
                <c:pt idx="22701">
                  <c:v>1.454713055863976E-3</c:v>
                </c:pt>
                <c:pt idx="22702">
                  <c:v>1.4547035098075871E-3</c:v>
                </c:pt>
                <c:pt idx="22703">
                  <c:v>1.454693032428622E-3</c:v>
                </c:pt>
                <c:pt idx="22704">
                  <c:v>1.4546844176948071E-3</c:v>
                </c:pt>
                <c:pt idx="22705">
                  <c:v>1.454674871638417E-3</c:v>
                </c:pt>
                <c:pt idx="22706">
                  <c:v>1.4546638121828439E-3</c:v>
                </c:pt>
                <c:pt idx="22707">
                  <c:v>1.4546546153724189E-3</c:v>
                </c:pt>
                <c:pt idx="22708">
                  <c:v>1.45464506931603E-3</c:v>
                </c:pt>
                <c:pt idx="22709">
                  <c:v>1.454634824767709E-3</c:v>
                </c:pt>
                <c:pt idx="22710">
                  <c:v>1.454624580219388E-3</c:v>
                </c:pt>
                <c:pt idx="22711">
                  <c:v>1.45461515057832E-3</c:v>
                </c:pt>
                <c:pt idx="22712">
                  <c:v>1.4546073507517581E-3</c:v>
                </c:pt>
                <c:pt idx="22713">
                  <c:v>1.4545965241268279E-3</c:v>
                </c:pt>
                <c:pt idx="22714">
                  <c:v>1.454585930332541E-3</c:v>
                </c:pt>
                <c:pt idx="22715">
                  <c:v>1.4545755693688991E-3</c:v>
                </c:pt>
                <c:pt idx="22716">
                  <c:v>1.4545670710504059E-3</c:v>
                </c:pt>
                <c:pt idx="22717">
                  <c:v>1.45455717574805E-3</c:v>
                </c:pt>
                <c:pt idx="22718">
                  <c:v>1.454546232707798E-3</c:v>
                </c:pt>
                <c:pt idx="22719">
                  <c:v>1.454536453820765E-3</c:v>
                </c:pt>
                <c:pt idx="22720">
                  <c:v>1.4545271405950191E-3</c:v>
                </c:pt>
                <c:pt idx="22721">
                  <c:v>1.4545168960466981E-3</c:v>
                </c:pt>
                <c:pt idx="22722">
                  <c:v>1.4545067679136989E-3</c:v>
                </c:pt>
                <c:pt idx="22723">
                  <c:v>1.4544976875185971E-3</c:v>
                </c:pt>
                <c:pt idx="22724">
                  <c:v>1.4544881414622071E-3</c:v>
                </c:pt>
                <c:pt idx="22725">
                  <c:v>1.454477547667921E-3</c:v>
                </c:pt>
                <c:pt idx="22726">
                  <c:v>1.454468350857496E-3</c:v>
                </c:pt>
                <c:pt idx="22727">
                  <c:v>1.4544589212164281E-3</c:v>
                </c:pt>
                <c:pt idx="22728">
                  <c:v>1.4544494915753601E-3</c:v>
                </c:pt>
                <c:pt idx="22729">
                  <c:v>1.454438897781074E-3</c:v>
                </c:pt>
                <c:pt idx="22730">
                  <c:v>1.4544286532327531E-3</c:v>
                </c:pt>
                <c:pt idx="22731">
                  <c:v>1.4544182922691109E-3</c:v>
                </c:pt>
                <c:pt idx="22732">
                  <c:v>1.4544099103659389E-3</c:v>
                </c:pt>
                <c:pt idx="22733">
                  <c:v>1.454398734495044E-3</c:v>
                </c:pt>
                <c:pt idx="22734">
                  <c:v>1.4543897705152631E-3</c:v>
                </c:pt>
                <c:pt idx="22735">
                  <c:v>1.4543792931362991E-3</c:v>
                </c:pt>
                <c:pt idx="22736">
                  <c:v>1.4543717261403799E-3</c:v>
                </c:pt>
                <c:pt idx="22737">
                  <c:v>1.4543614815920589E-3</c:v>
                </c:pt>
                <c:pt idx="22738">
                  <c:v>1.4543510042130949E-3</c:v>
                </c:pt>
                <c:pt idx="22739">
                  <c:v>1.4543405268341301E-3</c:v>
                </c:pt>
                <c:pt idx="22740">
                  <c:v>1.45433028228581E-3</c:v>
                </c:pt>
                <c:pt idx="22741">
                  <c:v>1.4543216675519941E-3</c:v>
                </c:pt>
                <c:pt idx="22742">
                  <c:v>1.454310608096421E-3</c:v>
                </c:pt>
                <c:pt idx="22743">
                  <c:v>1.454303041100502E-3</c:v>
                </c:pt>
                <c:pt idx="22744">
                  <c:v>1.454292447306216E-3</c:v>
                </c:pt>
                <c:pt idx="22745">
                  <c:v>1.454283250495791E-3</c:v>
                </c:pt>
                <c:pt idx="22746">
                  <c:v>1.454273471608758E-3</c:v>
                </c:pt>
                <c:pt idx="22747">
                  <c:v>1.4542634598910811E-3</c:v>
                </c:pt>
                <c:pt idx="22748">
                  <c:v>1.454253681004047E-3</c:v>
                </c:pt>
                <c:pt idx="22749">
                  <c:v>1.454244367778301E-3</c:v>
                </c:pt>
                <c:pt idx="22750">
                  <c:v>1.454234938137233E-3</c:v>
                </c:pt>
                <c:pt idx="22751">
                  <c:v>1.4542245771735911E-3</c:v>
                </c:pt>
                <c:pt idx="22752">
                  <c:v>1.454214565455914E-3</c:v>
                </c:pt>
                <c:pt idx="22753">
                  <c:v>1.454204670153558E-3</c:v>
                </c:pt>
                <c:pt idx="22754">
                  <c:v>1.454196404665709E-3</c:v>
                </c:pt>
                <c:pt idx="22755">
                  <c:v>1.4541858108714221E-3</c:v>
                </c:pt>
                <c:pt idx="22756">
                  <c:v>1.454175566323102E-3</c:v>
                </c:pt>
                <c:pt idx="22757">
                  <c:v>1.4541652053594589E-3</c:v>
                </c:pt>
                <c:pt idx="22758">
                  <c:v>1.4541571727022531E-3</c:v>
                </c:pt>
                <c:pt idx="22759">
                  <c:v>1.4541468117386101E-3</c:v>
                </c:pt>
                <c:pt idx="22760">
                  <c:v>1.4541384298354389E-3</c:v>
                </c:pt>
                <c:pt idx="22761">
                  <c:v>1.4541277196258311E-3</c:v>
                </c:pt>
                <c:pt idx="22762">
                  <c:v>1.4541173586621881E-3</c:v>
                </c:pt>
                <c:pt idx="22763">
                  <c:v>1.454108278267086E-3</c:v>
                </c:pt>
                <c:pt idx="22764">
                  <c:v>1.45409838296473E-3</c:v>
                </c:pt>
                <c:pt idx="22765">
                  <c:v>1.454088604077697E-3</c:v>
                </c:pt>
                <c:pt idx="22766">
                  <c:v>1.4540796400979159E-3</c:v>
                </c:pt>
                <c:pt idx="22767">
                  <c:v>1.4540702104568479E-3</c:v>
                </c:pt>
                <c:pt idx="22768">
                  <c:v>1.4540614793077109E-3</c:v>
                </c:pt>
                <c:pt idx="22769">
                  <c:v>1.454050303436816E-3</c:v>
                </c:pt>
                <c:pt idx="22770">
                  <c:v>1.454041688703001E-3</c:v>
                </c:pt>
                <c:pt idx="22771">
                  <c:v>1.4540308620780711E-3</c:v>
                </c:pt>
                <c:pt idx="22772">
                  <c:v>1.454022014513612E-3</c:v>
                </c:pt>
                <c:pt idx="22773">
                  <c:v>1.4540127012878661E-3</c:v>
                </c:pt>
                <c:pt idx="22774">
                  <c:v>1.454002107493579E-3</c:v>
                </c:pt>
                <c:pt idx="22775">
                  <c:v>1.4539929106831551E-3</c:v>
                </c:pt>
                <c:pt idx="22776">
                  <c:v>1.4539835974574089E-3</c:v>
                </c:pt>
                <c:pt idx="22777">
                  <c:v>1.453974517062306E-3</c:v>
                </c:pt>
                <c:pt idx="22778">
                  <c:v>1.4539639232680199E-3</c:v>
                </c:pt>
                <c:pt idx="22779">
                  <c:v>1.453954959288239E-3</c:v>
                </c:pt>
                <c:pt idx="22780">
                  <c:v>1.453944249078631E-3</c:v>
                </c:pt>
                <c:pt idx="22781">
                  <c:v>1.453935401514173E-3</c:v>
                </c:pt>
                <c:pt idx="22782">
                  <c:v>1.453925156965852E-3</c:v>
                </c:pt>
                <c:pt idx="22783">
                  <c:v>1.4539180556312199E-3</c:v>
                </c:pt>
                <c:pt idx="22784">
                  <c:v>1.453907345421612E-3</c:v>
                </c:pt>
                <c:pt idx="22785">
                  <c:v>1.453898497857153E-3</c:v>
                </c:pt>
                <c:pt idx="22786">
                  <c:v>1.453888951800764E-3</c:v>
                </c:pt>
                <c:pt idx="22787">
                  <c:v>1.453877543099225E-3</c:v>
                </c:pt>
                <c:pt idx="22788">
                  <c:v>1.453869044780731E-3</c:v>
                </c:pt>
                <c:pt idx="22789">
                  <c:v>1.453858916647732E-3</c:v>
                </c:pt>
                <c:pt idx="22790">
                  <c:v>1.453849370591342E-3</c:v>
                </c:pt>
                <c:pt idx="22791">
                  <c:v>1.453839708119631E-3</c:v>
                </c:pt>
                <c:pt idx="22792">
                  <c:v>1.4538314426317811E-3</c:v>
                </c:pt>
                <c:pt idx="22793">
                  <c:v>1.4538208488374951E-3</c:v>
                </c:pt>
                <c:pt idx="22794">
                  <c:v>1.4538115356117489E-3</c:v>
                </c:pt>
                <c:pt idx="22795">
                  <c:v>1.4538021059706809E-3</c:v>
                </c:pt>
                <c:pt idx="22796">
                  <c:v>1.453792210668325E-3</c:v>
                </c:pt>
                <c:pt idx="22797">
                  <c:v>1.453782781027257E-3</c:v>
                </c:pt>
                <c:pt idx="22798">
                  <c:v>1.453773351386189E-3</c:v>
                </c:pt>
                <c:pt idx="22799">
                  <c:v>1.453763921745121E-3</c:v>
                </c:pt>
                <c:pt idx="22800">
                  <c:v>1.4537554234266279E-3</c:v>
                </c:pt>
                <c:pt idx="22801">
                  <c:v>1.4537456445395951E-3</c:v>
                </c:pt>
                <c:pt idx="22802">
                  <c:v>1.453734817914665E-3</c:v>
                </c:pt>
                <c:pt idx="22803">
                  <c:v>1.4537263195961709E-3</c:v>
                </c:pt>
                <c:pt idx="22804">
                  <c:v>1.453716075047851E-3</c:v>
                </c:pt>
                <c:pt idx="22805">
                  <c:v>1.4537061797454951E-3</c:v>
                </c:pt>
                <c:pt idx="22806">
                  <c:v>1.453698030672967E-3</c:v>
                </c:pt>
                <c:pt idx="22807">
                  <c:v>1.4536881353706119E-3</c:v>
                </c:pt>
                <c:pt idx="22808">
                  <c:v>1.453679520636797E-3</c:v>
                </c:pt>
                <c:pt idx="22809">
                  <c:v>1.453670905902982E-3</c:v>
                </c:pt>
                <c:pt idx="22810">
                  <c:v>1.4536604285240169E-3</c:v>
                </c:pt>
                <c:pt idx="22811">
                  <c:v>1.4536499511450529E-3</c:v>
                </c:pt>
                <c:pt idx="22812">
                  <c:v>1.45364087074995E-3</c:v>
                </c:pt>
                <c:pt idx="22813">
                  <c:v>1.4536302769556639E-3</c:v>
                </c:pt>
                <c:pt idx="22814">
                  <c:v>1.4536213129758831E-3</c:v>
                </c:pt>
                <c:pt idx="22815">
                  <c:v>1.4536124654114251E-3</c:v>
                </c:pt>
                <c:pt idx="22816">
                  <c:v>1.453602802939713E-3</c:v>
                </c:pt>
                <c:pt idx="22817">
                  <c:v>1.453593373298645E-3</c:v>
                </c:pt>
                <c:pt idx="22818">
                  <c:v>1.453584292903543E-3</c:v>
                </c:pt>
                <c:pt idx="22819">
                  <c:v>1.453574863262475E-3</c:v>
                </c:pt>
                <c:pt idx="22820">
                  <c:v>1.453565433621407E-3</c:v>
                </c:pt>
                <c:pt idx="22821">
                  <c:v>1.453555305488408E-3</c:v>
                </c:pt>
                <c:pt idx="22822">
                  <c:v>1.453545992262661E-3</c:v>
                </c:pt>
                <c:pt idx="22823">
                  <c:v>1.4535384252667429E-3</c:v>
                </c:pt>
                <c:pt idx="22824">
                  <c:v>1.4535295777022841E-3</c:v>
                </c:pt>
                <c:pt idx="22825">
                  <c:v>1.453518867492676E-3</c:v>
                </c:pt>
                <c:pt idx="22826">
                  <c:v>1.453509321436286E-3</c:v>
                </c:pt>
                <c:pt idx="22827">
                  <c:v>1.453500939533114E-3</c:v>
                </c:pt>
                <c:pt idx="22828">
                  <c:v>1.4534913934767251E-3</c:v>
                </c:pt>
                <c:pt idx="22829">
                  <c:v>1.453479984775186E-3</c:v>
                </c:pt>
                <c:pt idx="22830">
                  <c:v>1.453471137210727E-3</c:v>
                </c:pt>
                <c:pt idx="22831">
                  <c:v>1.4534615911543369E-3</c:v>
                </c:pt>
                <c:pt idx="22832">
                  <c:v>1.453453325666487E-3</c:v>
                </c:pt>
                <c:pt idx="22833">
                  <c:v>1.453443546779454E-3</c:v>
                </c:pt>
                <c:pt idx="22834">
                  <c:v>1.4534337678924201E-3</c:v>
                </c:pt>
                <c:pt idx="22835">
                  <c:v>1.4534244546666739E-3</c:v>
                </c:pt>
                <c:pt idx="22836">
                  <c:v>1.4534153742715721E-3</c:v>
                </c:pt>
                <c:pt idx="22837">
                  <c:v>1.4534052461385729E-3</c:v>
                </c:pt>
                <c:pt idx="22838">
                  <c:v>1.4533960493281479E-3</c:v>
                </c:pt>
                <c:pt idx="22839">
                  <c:v>1.4533877838402991E-3</c:v>
                </c:pt>
                <c:pt idx="22840">
                  <c:v>1.453378121368587E-3</c:v>
                </c:pt>
                <c:pt idx="22841">
                  <c:v>1.453369739465415E-3</c:v>
                </c:pt>
                <c:pt idx="22842">
                  <c:v>1.453359611332417E-3</c:v>
                </c:pt>
                <c:pt idx="22843">
                  <c:v>1.453350530937314E-3</c:v>
                </c:pt>
                <c:pt idx="22844">
                  <c:v>1.453341683372855E-3</c:v>
                </c:pt>
                <c:pt idx="22845">
                  <c:v>1.4533327193930749E-3</c:v>
                </c:pt>
                <c:pt idx="22846">
                  <c:v>1.453322125598788E-3</c:v>
                </c:pt>
                <c:pt idx="22847">
                  <c:v>1.453313278034329E-3</c:v>
                </c:pt>
                <c:pt idx="22848">
                  <c:v>1.4533032663166521E-3</c:v>
                </c:pt>
                <c:pt idx="22849">
                  <c:v>1.453294069506228E-3</c:v>
                </c:pt>
                <c:pt idx="22850">
                  <c:v>1.45328463986516E-3</c:v>
                </c:pt>
                <c:pt idx="22851">
                  <c:v>1.4532761415466671E-3</c:v>
                </c:pt>
                <c:pt idx="22852">
                  <c:v>1.4532662462443109E-3</c:v>
                </c:pt>
                <c:pt idx="22853">
                  <c:v>1.4532565837725999E-3</c:v>
                </c:pt>
                <c:pt idx="22854">
                  <c:v>1.4532478526234629E-3</c:v>
                </c:pt>
                <c:pt idx="22855">
                  <c:v>1.453239005059004E-3</c:v>
                </c:pt>
                <c:pt idx="22856">
                  <c:v>1.4532303903251891E-3</c:v>
                </c:pt>
                <c:pt idx="22857">
                  <c:v>1.453220029361546E-3</c:v>
                </c:pt>
                <c:pt idx="22858">
                  <c:v>1.453210948966444E-3</c:v>
                </c:pt>
                <c:pt idx="22859">
                  <c:v>1.453203265555203E-3</c:v>
                </c:pt>
                <c:pt idx="22860">
                  <c:v>1.453192206099629E-3</c:v>
                </c:pt>
                <c:pt idx="22861">
                  <c:v>1.4531831257045269E-3</c:v>
                </c:pt>
                <c:pt idx="22862">
                  <c:v>1.453173812478781E-3</c:v>
                </c:pt>
                <c:pt idx="22863">
                  <c:v>1.453164499253035E-3</c:v>
                </c:pt>
                <c:pt idx="22864">
                  <c:v>1.453155069611967E-3</c:v>
                </c:pt>
                <c:pt idx="22865">
                  <c:v>1.45314633846283E-3</c:v>
                </c:pt>
                <c:pt idx="22866">
                  <c:v>1.4531373744830489E-3</c:v>
                </c:pt>
                <c:pt idx="22867">
                  <c:v>1.4531295746564869E-3</c:v>
                </c:pt>
                <c:pt idx="22868">
                  <c:v>1.453118631616235E-3</c:v>
                </c:pt>
                <c:pt idx="22869">
                  <c:v>1.45310943480581E-3</c:v>
                </c:pt>
                <c:pt idx="22870">
                  <c:v>1.453099655918777E-3</c:v>
                </c:pt>
                <c:pt idx="22871">
                  <c:v>1.453091041184962E-3</c:v>
                </c:pt>
                <c:pt idx="22872">
                  <c:v>1.4530809130519631E-3</c:v>
                </c:pt>
                <c:pt idx="22873">
                  <c:v>1.453072181902826E-3</c:v>
                </c:pt>
                <c:pt idx="22874">
                  <c:v>1.4530632179230449E-3</c:v>
                </c:pt>
                <c:pt idx="22875">
                  <c:v>1.4530542539432641E-3</c:v>
                </c:pt>
                <c:pt idx="22876">
                  <c:v>1.4530450571328399E-3</c:v>
                </c:pt>
                <c:pt idx="22877">
                  <c:v>1.4530352782458069E-3</c:v>
                </c:pt>
                <c:pt idx="22878">
                  <c:v>1.4530264306813481E-3</c:v>
                </c:pt>
                <c:pt idx="22879">
                  <c:v>1.4530173502862449E-3</c:v>
                </c:pt>
                <c:pt idx="22880">
                  <c:v>1.453007804229856E-3</c:v>
                </c:pt>
                <c:pt idx="22881">
                  <c:v>1.4529988402500751E-3</c:v>
                </c:pt>
                <c:pt idx="22882">
                  <c:v>1.4529894106090071E-3</c:v>
                </c:pt>
                <c:pt idx="22883">
                  <c:v>1.4529809122905139E-3</c:v>
                </c:pt>
                <c:pt idx="22884">
                  <c:v>1.452972879633307E-3</c:v>
                </c:pt>
                <c:pt idx="22885">
                  <c:v>1.452964264899492E-3</c:v>
                </c:pt>
                <c:pt idx="22886">
                  <c:v>1.4529529726132751E-3</c:v>
                </c:pt>
                <c:pt idx="22887">
                  <c:v>1.4529440086334939E-3</c:v>
                </c:pt>
                <c:pt idx="22888">
                  <c:v>1.452935393899679E-3</c:v>
                </c:pt>
                <c:pt idx="22889">
                  <c:v>1.4529254985973239E-3</c:v>
                </c:pt>
                <c:pt idx="22890">
                  <c:v>1.452916534617543E-3</c:v>
                </c:pt>
                <c:pt idx="22891">
                  <c:v>1.4529074542224409E-3</c:v>
                </c:pt>
                <c:pt idx="22892">
                  <c:v>1.4528993051499131E-3</c:v>
                </c:pt>
                <c:pt idx="22893">
                  <c:v>1.4528898755088451E-3</c:v>
                </c:pt>
                <c:pt idx="22894">
                  <c:v>1.4528812607750301E-3</c:v>
                </c:pt>
                <c:pt idx="22895">
                  <c:v>1.452871481887996E-3</c:v>
                </c:pt>
                <c:pt idx="22896">
                  <c:v>1.452863565646112E-3</c:v>
                </c:pt>
                <c:pt idx="22897">
                  <c:v>1.452853437513113E-3</c:v>
                </c:pt>
                <c:pt idx="22898">
                  <c:v>1.4528427273035049E-3</c:v>
                </c:pt>
                <c:pt idx="22899">
                  <c:v>1.4528338797390461E-3</c:v>
                </c:pt>
                <c:pt idx="22900">
                  <c:v>1.452826661989093E-3</c:v>
                </c:pt>
                <c:pt idx="22901">
                  <c:v>1.452817814424634E-3</c:v>
                </c:pt>
                <c:pt idx="22902">
                  <c:v>1.452808384783566E-3</c:v>
                </c:pt>
                <c:pt idx="22903">
                  <c:v>1.4527994208037851E-3</c:v>
                </c:pt>
                <c:pt idx="22904">
                  <c:v>1.452790340408683E-3</c:v>
                </c:pt>
                <c:pt idx="22905">
                  <c:v>1.452780445106328E-3</c:v>
                </c:pt>
                <c:pt idx="22906">
                  <c:v>1.4527714811265471E-3</c:v>
                </c:pt>
                <c:pt idx="22907">
                  <c:v>1.4527619350701571E-3</c:v>
                </c:pt>
                <c:pt idx="22908">
                  <c:v>1.4527541352435951E-3</c:v>
                </c:pt>
                <c:pt idx="22909">
                  <c:v>1.452745287679136E-3</c:v>
                </c:pt>
                <c:pt idx="22910">
                  <c:v>1.452736440114677E-3</c:v>
                </c:pt>
                <c:pt idx="22911">
                  <c:v>1.452727126888931E-3</c:v>
                </c:pt>
                <c:pt idx="22912">
                  <c:v>1.4527180464938281E-3</c:v>
                </c:pt>
                <c:pt idx="22913">
                  <c:v>1.4527086168527601E-3</c:v>
                </c:pt>
                <c:pt idx="22914">
                  <c:v>1.4526989543810489E-3</c:v>
                </c:pt>
                <c:pt idx="22915">
                  <c:v>1.4526913873851299E-3</c:v>
                </c:pt>
                <c:pt idx="22916">
                  <c:v>1.452682772651315E-3</c:v>
                </c:pt>
                <c:pt idx="22917">
                  <c:v>1.4526731101796031E-3</c:v>
                </c:pt>
                <c:pt idx="22918">
                  <c:v>1.452663214877248E-3</c:v>
                </c:pt>
                <c:pt idx="22919">
                  <c:v>1.452655298635364E-3</c:v>
                </c:pt>
                <c:pt idx="22920">
                  <c:v>1.452646683901548E-3</c:v>
                </c:pt>
                <c:pt idx="22921">
                  <c:v>1.4526366721838711E-3</c:v>
                </c:pt>
                <c:pt idx="22922">
                  <c:v>1.452627591788769E-3</c:v>
                </c:pt>
                <c:pt idx="22923">
                  <c:v>1.4526185113936661E-3</c:v>
                </c:pt>
                <c:pt idx="22924">
                  <c:v>1.4526090817525981E-3</c:v>
                </c:pt>
                <c:pt idx="22925">
                  <c:v>1.4526005834341049E-3</c:v>
                </c:pt>
                <c:pt idx="22926">
                  <c:v>1.4525919687002899E-3</c:v>
                </c:pt>
                <c:pt idx="22927">
                  <c:v>1.45258370321244E-3</c:v>
                </c:pt>
                <c:pt idx="22928">
                  <c:v>1.4525736914947629E-3</c:v>
                </c:pt>
                <c:pt idx="22929">
                  <c:v>1.452564494684339E-3</c:v>
                </c:pt>
                <c:pt idx="22930">
                  <c:v>1.452555297873914E-3</c:v>
                </c:pt>
                <c:pt idx="22931">
                  <c:v>1.4525461010634899E-3</c:v>
                </c:pt>
                <c:pt idx="22932">
                  <c:v>1.4525381848216059E-3</c:v>
                </c:pt>
                <c:pt idx="22933">
                  <c:v>1.4525294536724691E-3</c:v>
                </c:pt>
                <c:pt idx="22934">
                  <c:v>1.452520489692688E-3</c:v>
                </c:pt>
                <c:pt idx="22935">
                  <c:v>1.452510361559689E-3</c:v>
                </c:pt>
                <c:pt idx="22936">
                  <c:v>1.4525025617331271E-3</c:v>
                </c:pt>
                <c:pt idx="22937">
                  <c:v>1.4524926664307709E-3</c:v>
                </c:pt>
                <c:pt idx="22938">
                  <c:v>1.452484517358243E-3</c:v>
                </c:pt>
                <c:pt idx="22939">
                  <c:v>1.4524753205478189E-3</c:v>
                </c:pt>
                <c:pt idx="22940">
                  <c:v>1.452466822229326E-3</c:v>
                </c:pt>
                <c:pt idx="22941">
                  <c:v>1.452458091080189E-3</c:v>
                </c:pt>
                <c:pt idx="22942">
                  <c:v>1.452449010685086E-3</c:v>
                </c:pt>
                <c:pt idx="22943">
                  <c:v>1.452440163120627E-3</c:v>
                </c:pt>
                <c:pt idx="22944">
                  <c:v>1.4524314319714899E-3</c:v>
                </c:pt>
                <c:pt idx="22945">
                  <c:v>1.45242118742317E-3</c:v>
                </c:pt>
                <c:pt idx="22946">
                  <c:v>1.4524137368425729E-3</c:v>
                </c:pt>
                <c:pt idx="22947">
                  <c:v>1.4524048892781141E-3</c:v>
                </c:pt>
                <c:pt idx="22948">
                  <c:v>1.452397089451551E-3</c:v>
                </c:pt>
                <c:pt idx="22949">
                  <c:v>1.45238742697984E-3</c:v>
                </c:pt>
                <c:pt idx="22950">
                  <c:v>1.452378928661346E-3</c:v>
                </c:pt>
                <c:pt idx="22951">
                  <c:v>1.4523688005283471E-3</c:v>
                </c:pt>
                <c:pt idx="22952">
                  <c:v>1.452360884286463E-3</c:v>
                </c:pt>
                <c:pt idx="22953">
                  <c:v>1.4523530844599011E-3</c:v>
                </c:pt>
                <c:pt idx="22954">
                  <c:v>1.4523440040647979E-3</c:v>
                </c:pt>
                <c:pt idx="22955">
                  <c:v>1.452333875931799E-3</c:v>
                </c:pt>
                <c:pt idx="22956">
                  <c:v>1.4523263089358811E-3</c:v>
                </c:pt>
                <c:pt idx="22957">
                  <c:v>1.452316530048847E-3</c:v>
                </c:pt>
                <c:pt idx="22958">
                  <c:v>1.4523090794682501E-3</c:v>
                </c:pt>
                <c:pt idx="22959">
                  <c:v>1.4523004647344351E-3</c:v>
                </c:pt>
                <c:pt idx="22960">
                  <c:v>1.452291500754654E-3</c:v>
                </c:pt>
                <c:pt idx="22961">
                  <c:v>1.452282886020839E-3</c:v>
                </c:pt>
                <c:pt idx="22962">
                  <c:v>1.4522747369483109E-3</c:v>
                </c:pt>
                <c:pt idx="22963">
                  <c:v>1.4522650744765999E-3</c:v>
                </c:pt>
                <c:pt idx="22964">
                  <c:v>1.4522558776661749E-3</c:v>
                </c:pt>
                <c:pt idx="22965">
                  <c:v>1.45224726293236E-3</c:v>
                </c:pt>
                <c:pt idx="22966">
                  <c:v>1.452239695936441E-3</c:v>
                </c:pt>
                <c:pt idx="22967">
                  <c:v>1.452230266295373E-3</c:v>
                </c:pt>
                <c:pt idx="22968">
                  <c:v>1.452221418730915E-3</c:v>
                </c:pt>
                <c:pt idx="22969">
                  <c:v>1.452211872674525E-3</c:v>
                </c:pt>
                <c:pt idx="22970">
                  <c:v>1.4522029086947439E-3</c:v>
                </c:pt>
                <c:pt idx="22971">
                  <c:v>1.4521951088681819E-3</c:v>
                </c:pt>
                <c:pt idx="22972">
                  <c:v>1.4521864941343669E-3</c:v>
                </c:pt>
                <c:pt idx="22973">
                  <c:v>1.4521778794005511E-3</c:v>
                </c:pt>
                <c:pt idx="22974">
                  <c:v>1.452169613912702E-3</c:v>
                </c:pt>
                <c:pt idx="22975">
                  <c:v>1.4521604171022771E-3</c:v>
                </c:pt>
                <c:pt idx="22976">
                  <c:v>1.452151569537818E-3</c:v>
                </c:pt>
                <c:pt idx="22977">
                  <c:v>1.4521433040499689E-3</c:v>
                </c:pt>
                <c:pt idx="22978">
                  <c:v>1.452134922146797E-3</c:v>
                </c:pt>
                <c:pt idx="22979">
                  <c:v>1.4521260745823379E-3</c:v>
                </c:pt>
                <c:pt idx="22980">
                  <c:v>1.4521173434332011E-3</c:v>
                </c:pt>
                <c:pt idx="22981">
                  <c:v>1.4521083794534211E-3</c:v>
                </c:pt>
                <c:pt idx="22982">
                  <c:v>1.452098833397031E-3</c:v>
                </c:pt>
                <c:pt idx="22983">
                  <c:v>1.452090335078537E-3</c:v>
                </c:pt>
                <c:pt idx="22984">
                  <c:v>1.4520819531753659E-3</c:v>
                </c:pt>
                <c:pt idx="22985">
                  <c:v>1.452073454856873E-3</c:v>
                </c:pt>
                <c:pt idx="22986">
                  <c:v>1.4520644908770921E-3</c:v>
                </c:pt>
                <c:pt idx="22987">
                  <c:v>1.452056691050529E-3</c:v>
                </c:pt>
                <c:pt idx="22988">
                  <c:v>1.452047610655427E-3</c:v>
                </c:pt>
                <c:pt idx="22989">
                  <c:v>1.452039228752255E-3</c:v>
                </c:pt>
                <c:pt idx="22990">
                  <c:v>1.4520308468490839E-3</c:v>
                </c:pt>
                <c:pt idx="22991">
                  <c:v>1.4520206023007629E-3</c:v>
                </c:pt>
                <c:pt idx="22992">
                  <c:v>1.4520119875669479E-3</c:v>
                </c:pt>
                <c:pt idx="22993">
                  <c:v>1.452004420571029E-3</c:v>
                </c:pt>
                <c:pt idx="22994">
                  <c:v>1.451994758099318E-3</c:v>
                </c:pt>
                <c:pt idx="22995">
                  <c:v>1.4519868418574331E-3</c:v>
                </c:pt>
                <c:pt idx="22996">
                  <c:v>1.4519789256155491E-3</c:v>
                </c:pt>
                <c:pt idx="22997">
                  <c:v>1.4519686810672281E-3</c:v>
                </c:pt>
                <c:pt idx="22998">
                  <c:v>1.451960415579379E-3</c:v>
                </c:pt>
                <c:pt idx="22999">
                  <c:v>1.4519514515995979E-3</c:v>
                </c:pt>
                <c:pt idx="23000">
                  <c:v>1.4519426040351391E-3</c:v>
                </c:pt>
                <c:pt idx="23001">
                  <c:v>1.45193375647068E-3</c:v>
                </c:pt>
                <c:pt idx="23002">
                  <c:v>1.451925141736865E-3</c:v>
                </c:pt>
                <c:pt idx="23003">
                  <c:v>1.4519166434183719E-3</c:v>
                </c:pt>
                <c:pt idx="23004">
                  <c:v>1.4519080286845561E-3</c:v>
                </c:pt>
                <c:pt idx="23005">
                  <c:v>1.4518994139507411E-3</c:v>
                </c:pt>
                <c:pt idx="23006">
                  <c:v>1.4518904499709611E-3</c:v>
                </c:pt>
                <c:pt idx="23007">
                  <c:v>1.451882417313755E-3</c:v>
                </c:pt>
                <c:pt idx="23008">
                  <c:v>1.4518733369186521E-3</c:v>
                </c:pt>
                <c:pt idx="23009">
                  <c:v>1.451865187846124E-3</c:v>
                </c:pt>
                <c:pt idx="23010">
                  <c:v>1.4518563402816651E-3</c:v>
                </c:pt>
                <c:pt idx="23011">
                  <c:v>1.4518476091325281E-3</c:v>
                </c:pt>
                <c:pt idx="23012">
                  <c:v>1.4518386451527481E-3</c:v>
                </c:pt>
                <c:pt idx="23013">
                  <c:v>1.4518294483423231E-3</c:v>
                </c:pt>
                <c:pt idx="23014">
                  <c:v>1.4518204843625431E-3</c:v>
                </c:pt>
                <c:pt idx="23015">
                  <c:v>1.451811869628727E-3</c:v>
                </c:pt>
                <c:pt idx="23016">
                  <c:v>1.4518037205562E-3</c:v>
                </c:pt>
                <c:pt idx="23017">
                  <c:v>1.4517959207296369E-3</c:v>
                </c:pt>
                <c:pt idx="23018">
                  <c:v>1.4517863746732469E-3</c:v>
                </c:pt>
                <c:pt idx="23019">
                  <c:v>1.4517758972942829E-3</c:v>
                </c:pt>
                <c:pt idx="23020">
                  <c:v>1.451769261620939E-3</c:v>
                </c:pt>
                <c:pt idx="23021">
                  <c:v>1.4517593663185831E-3</c:v>
                </c:pt>
                <c:pt idx="23022">
                  <c:v>1.4517515664920211E-3</c:v>
                </c:pt>
                <c:pt idx="23023">
                  <c:v>1.4517429517582061E-3</c:v>
                </c:pt>
                <c:pt idx="23024">
                  <c:v>1.451733754947782E-3</c:v>
                </c:pt>
                <c:pt idx="23025">
                  <c:v>1.4517257222905759E-3</c:v>
                </c:pt>
                <c:pt idx="23026">
                  <c:v>1.451717340387404E-3</c:v>
                </c:pt>
                <c:pt idx="23027">
                  <c:v>1.45170686300844E-3</c:v>
                </c:pt>
                <c:pt idx="23028">
                  <c:v>1.45169859752059E-3</c:v>
                </c:pt>
                <c:pt idx="23029">
                  <c:v>1.4516896335408089E-3</c:v>
                </c:pt>
                <c:pt idx="23030">
                  <c:v>1.4516816008836031E-3</c:v>
                </c:pt>
                <c:pt idx="23031">
                  <c:v>1.451671589165926E-3</c:v>
                </c:pt>
                <c:pt idx="23032">
                  <c:v>1.451664022170007E-3</c:v>
                </c:pt>
                <c:pt idx="23033">
                  <c:v>1.451654359698296E-3</c:v>
                </c:pt>
                <c:pt idx="23034">
                  <c:v>1.4516467927023771E-3</c:v>
                </c:pt>
                <c:pt idx="23035">
                  <c:v>1.451636897400022E-3</c:v>
                </c:pt>
                <c:pt idx="23036">
                  <c:v>1.4516282826662059E-3</c:v>
                </c:pt>
                <c:pt idx="23037">
                  <c:v>1.451620133593678E-3</c:v>
                </c:pt>
                <c:pt idx="23038">
                  <c:v>1.451611868105829E-3</c:v>
                </c:pt>
                <c:pt idx="23039">
                  <c:v>1.451602787710726E-3</c:v>
                </c:pt>
                <c:pt idx="23040">
                  <c:v>1.451594522222877E-3</c:v>
                </c:pt>
                <c:pt idx="23041">
                  <c:v>1.4515847433358431E-3</c:v>
                </c:pt>
                <c:pt idx="23042">
                  <c:v>1.451577409170568E-3</c:v>
                </c:pt>
                <c:pt idx="23043">
                  <c:v>1.4515683287754651E-3</c:v>
                </c:pt>
                <c:pt idx="23044">
                  <c:v>1.4515594812110071E-3</c:v>
                </c:pt>
                <c:pt idx="23045">
                  <c:v>1.451549935154617E-3</c:v>
                </c:pt>
                <c:pt idx="23046">
                  <c:v>1.4515413204208021E-3</c:v>
                </c:pt>
                <c:pt idx="23047">
                  <c:v>1.4515318907797341E-3</c:v>
                </c:pt>
                <c:pt idx="23048">
                  <c:v>1.4515251386910679E-3</c:v>
                </c:pt>
                <c:pt idx="23049">
                  <c:v>1.45151698961854E-3</c:v>
                </c:pt>
                <c:pt idx="23050">
                  <c:v>1.4515068614855411E-3</c:v>
                </c:pt>
                <c:pt idx="23051">
                  <c:v>1.451497664675117E-3</c:v>
                </c:pt>
                <c:pt idx="23052">
                  <c:v>1.45149021409452E-3</c:v>
                </c:pt>
                <c:pt idx="23053">
                  <c:v>1.4514804352074859E-3</c:v>
                </c:pt>
                <c:pt idx="23054">
                  <c:v>1.451471238397062E-3</c:v>
                </c:pt>
                <c:pt idx="23055">
                  <c:v>1.4514636714011431E-3</c:v>
                </c:pt>
                <c:pt idx="23056">
                  <c:v>1.4514549402520061E-3</c:v>
                </c:pt>
                <c:pt idx="23057">
                  <c:v>1.4514459762722249E-3</c:v>
                </c:pt>
                <c:pt idx="23058">
                  <c:v>1.4514378271996971E-3</c:v>
                </c:pt>
                <c:pt idx="23059">
                  <c:v>1.451428746804595E-3</c:v>
                </c:pt>
                <c:pt idx="23060">
                  <c:v>1.4514196664094921E-3</c:v>
                </c:pt>
                <c:pt idx="23061">
                  <c:v>1.451410702429712E-3</c:v>
                </c:pt>
                <c:pt idx="23062">
                  <c:v>1.4514024369418621E-3</c:v>
                </c:pt>
                <c:pt idx="23063">
                  <c:v>1.451393123716116E-3</c:v>
                </c:pt>
                <c:pt idx="23064">
                  <c:v>1.451384741812944E-3</c:v>
                </c:pt>
                <c:pt idx="23065">
                  <c:v>1.4513755450025201E-3</c:v>
                </c:pt>
                <c:pt idx="23066">
                  <c:v>1.4513676287606361E-3</c:v>
                </c:pt>
                <c:pt idx="23067">
                  <c:v>1.4513592468574641E-3</c:v>
                </c:pt>
                <c:pt idx="23068">
                  <c:v>1.451350399293005E-3</c:v>
                </c:pt>
                <c:pt idx="23069">
                  <c:v>1.451341318897903E-3</c:v>
                </c:pt>
                <c:pt idx="23070">
                  <c:v>1.451332005672157E-3</c:v>
                </c:pt>
                <c:pt idx="23071">
                  <c:v>1.4513230416923759E-3</c:v>
                </c:pt>
                <c:pt idx="23072">
                  <c:v>1.451315474696457E-3</c:v>
                </c:pt>
                <c:pt idx="23073">
                  <c:v>1.451306161470711E-3</c:v>
                </c:pt>
                <c:pt idx="23074">
                  <c:v>1.451297430321574E-3</c:v>
                </c:pt>
                <c:pt idx="23075">
                  <c:v>1.451288466341794E-3</c:v>
                </c:pt>
                <c:pt idx="23076">
                  <c:v>1.451280433684587E-3</c:v>
                </c:pt>
                <c:pt idx="23077">
                  <c:v>1.4512699563056231E-3</c:v>
                </c:pt>
                <c:pt idx="23078">
                  <c:v>1.4512625057250259E-3</c:v>
                </c:pt>
                <c:pt idx="23079">
                  <c:v>1.451254007406533E-3</c:v>
                </c:pt>
                <c:pt idx="23080">
                  <c:v>1.451244810596108E-3</c:v>
                </c:pt>
                <c:pt idx="23081">
                  <c:v>1.451236661523581E-3</c:v>
                </c:pt>
                <c:pt idx="23082">
                  <c:v>1.4512276975438001E-3</c:v>
                </c:pt>
                <c:pt idx="23083">
                  <c:v>1.4512193156406279E-3</c:v>
                </c:pt>
                <c:pt idx="23084">
                  <c:v>1.4512104680761691E-3</c:v>
                </c:pt>
                <c:pt idx="23085">
                  <c:v>1.451201387681067E-3</c:v>
                </c:pt>
                <c:pt idx="23086">
                  <c:v>1.451193005777895E-3</c:v>
                </c:pt>
                <c:pt idx="23087">
                  <c:v>1.45118439104408E-3</c:v>
                </c:pt>
                <c:pt idx="23088">
                  <c:v>1.4511762419715519E-3</c:v>
                </c:pt>
                <c:pt idx="23089">
                  <c:v>1.4511664630845189E-3</c:v>
                </c:pt>
                <c:pt idx="23090">
                  <c:v>1.4511577319353821E-3</c:v>
                </c:pt>
                <c:pt idx="23091">
                  <c:v>1.4511499321088191E-3</c:v>
                </c:pt>
                <c:pt idx="23092">
                  <c:v>1.4511406188830729E-3</c:v>
                </c:pt>
                <c:pt idx="23093">
                  <c:v>1.4511320041492579E-3</c:v>
                </c:pt>
                <c:pt idx="23094">
                  <c:v>1.4511229237541561E-3</c:v>
                </c:pt>
                <c:pt idx="23095">
                  <c:v>1.4511144254356621E-3</c:v>
                </c:pt>
                <c:pt idx="23096">
                  <c:v>1.451105694286525E-3</c:v>
                </c:pt>
                <c:pt idx="23097">
                  <c:v>1.4510970795527101E-3</c:v>
                </c:pt>
                <c:pt idx="23098">
                  <c:v>1.4510884648188951E-3</c:v>
                </c:pt>
                <c:pt idx="23099">
                  <c:v>1.4510798500850801E-3</c:v>
                </c:pt>
                <c:pt idx="23100">
                  <c:v>1.451070886105299E-3</c:v>
                </c:pt>
                <c:pt idx="23101">
                  <c:v>1.451061340048909E-3</c:v>
                </c:pt>
                <c:pt idx="23102">
                  <c:v>1.45105377305299E-3</c:v>
                </c:pt>
                <c:pt idx="23103">
                  <c:v>1.4510444598272441E-3</c:v>
                </c:pt>
                <c:pt idx="23104">
                  <c:v>1.451035728678107E-3</c:v>
                </c:pt>
                <c:pt idx="23105">
                  <c:v>1.4510279288515451E-3</c:v>
                </c:pt>
                <c:pt idx="23106">
                  <c:v>1.451019081287086E-3</c:v>
                </c:pt>
                <c:pt idx="23107">
                  <c:v>1.4510098844766619E-3</c:v>
                </c:pt>
                <c:pt idx="23108">
                  <c:v>1.451000105589628E-3</c:v>
                </c:pt>
                <c:pt idx="23109">
                  <c:v>1.4509918401017789E-3</c:v>
                </c:pt>
                <c:pt idx="23110">
                  <c:v>1.450982410460711E-3</c:v>
                </c:pt>
                <c:pt idx="23111">
                  <c:v>1.450975076295435E-3</c:v>
                </c:pt>
                <c:pt idx="23112">
                  <c:v>1.45096646156162E-3</c:v>
                </c:pt>
                <c:pt idx="23113">
                  <c:v>1.4509563334286211E-3</c:v>
                </c:pt>
                <c:pt idx="23114">
                  <c:v>1.4509488828480239E-3</c:v>
                </c:pt>
                <c:pt idx="23115">
                  <c:v>1.4509398024529221E-3</c:v>
                </c:pt>
                <c:pt idx="23116">
                  <c:v>1.450931653380394E-3</c:v>
                </c:pt>
                <c:pt idx="23117">
                  <c:v>1.4509224565699701E-3</c:v>
                </c:pt>
                <c:pt idx="23118">
                  <c:v>1.450913841836154E-3</c:v>
                </c:pt>
                <c:pt idx="23119">
                  <c:v>1.4509045286104081E-3</c:v>
                </c:pt>
                <c:pt idx="23120">
                  <c:v>1.450896263122559E-3</c:v>
                </c:pt>
                <c:pt idx="23121">
                  <c:v>1.4508871827274561E-3</c:v>
                </c:pt>
                <c:pt idx="23122">
                  <c:v>1.4508789172396059E-3</c:v>
                </c:pt>
                <c:pt idx="23123">
                  <c:v>1.450870069675148E-3</c:v>
                </c:pt>
                <c:pt idx="23124">
                  <c:v>1.450862037017941E-3</c:v>
                </c:pt>
                <c:pt idx="23125">
                  <c:v>1.4508523745462301E-3</c:v>
                </c:pt>
                <c:pt idx="23126">
                  <c:v>1.4508441090583799E-3</c:v>
                </c:pt>
                <c:pt idx="23127">
                  <c:v>1.4508346794173119E-3</c:v>
                </c:pt>
                <c:pt idx="23128">
                  <c:v>1.4508255990222101E-3</c:v>
                </c:pt>
                <c:pt idx="23129">
                  <c:v>1.4508173335343599E-3</c:v>
                </c:pt>
                <c:pt idx="23130">
                  <c:v>1.450808369554579E-3</c:v>
                </c:pt>
                <c:pt idx="23131">
                  <c:v>1.4508005697280171E-3</c:v>
                </c:pt>
                <c:pt idx="23132">
                  <c:v>1.4507914893329139E-3</c:v>
                </c:pt>
                <c:pt idx="23133">
                  <c:v>1.4507832238450651E-3</c:v>
                </c:pt>
                <c:pt idx="23134">
                  <c:v>1.4507740270346401E-3</c:v>
                </c:pt>
                <c:pt idx="23135">
                  <c:v>1.4507661107927561E-3</c:v>
                </c:pt>
                <c:pt idx="23136">
                  <c:v>1.450757030397654E-3</c:v>
                </c:pt>
                <c:pt idx="23137">
                  <c:v>1.4507488813251259E-3</c:v>
                </c:pt>
                <c:pt idx="23138">
                  <c:v>1.450739102438092E-3</c:v>
                </c:pt>
                <c:pt idx="23139">
                  <c:v>1.4507300220429899E-3</c:v>
                </c:pt>
                <c:pt idx="23140">
                  <c:v>1.4507212908938529E-3</c:v>
                </c:pt>
                <c:pt idx="23141">
                  <c:v>1.450713025406003E-3</c:v>
                </c:pt>
                <c:pt idx="23142">
                  <c:v>1.4507045270875101E-3</c:v>
                </c:pt>
                <c:pt idx="23143">
                  <c:v>1.4506954466924069E-3</c:v>
                </c:pt>
                <c:pt idx="23144">
                  <c:v>1.4506865991279481E-3</c:v>
                </c:pt>
                <c:pt idx="23145">
                  <c:v>1.450678217224777E-3</c:v>
                </c:pt>
                <c:pt idx="23146">
                  <c:v>1.4506694860756399E-3</c:v>
                </c:pt>
                <c:pt idx="23147">
                  <c:v>1.4506606385111811E-3</c:v>
                </c:pt>
                <c:pt idx="23148">
                  <c:v>1.4506512088701129E-3</c:v>
                </c:pt>
                <c:pt idx="23149">
                  <c:v>1.4506428269669409E-3</c:v>
                </c:pt>
                <c:pt idx="23150">
                  <c:v>1.4506342122331259E-3</c:v>
                </c:pt>
                <c:pt idx="23151">
                  <c:v>1.4506250154227021E-3</c:v>
                </c:pt>
                <c:pt idx="23152">
                  <c:v>1.4506167499348519E-3</c:v>
                </c:pt>
                <c:pt idx="23153">
                  <c:v>1.4506089501082899E-3</c:v>
                </c:pt>
                <c:pt idx="23154">
                  <c:v>1.450599520467222E-3</c:v>
                </c:pt>
                <c:pt idx="23155">
                  <c:v>1.450591254979372E-3</c:v>
                </c:pt>
                <c:pt idx="23156">
                  <c:v>1.450582640245557E-3</c:v>
                </c:pt>
                <c:pt idx="23157">
                  <c:v>1.450573094189167E-3</c:v>
                </c:pt>
                <c:pt idx="23158">
                  <c:v>1.450564479455352E-3</c:v>
                </c:pt>
                <c:pt idx="23159">
                  <c:v>1.4505550498142841E-3</c:v>
                </c:pt>
                <c:pt idx="23160">
                  <c:v>1.450546900741756E-3</c:v>
                </c:pt>
                <c:pt idx="23161">
                  <c:v>1.450538286007941E-3</c:v>
                </c:pt>
                <c:pt idx="23162">
                  <c:v>1.450529671274126E-3</c:v>
                </c:pt>
                <c:pt idx="23163">
                  <c:v>1.450520474463701E-3</c:v>
                </c:pt>
                <c:pt idx="23164">
                  <c:v>1.4505123253911729E-3</c:v>
                </c:pt>
                <c:pt idx="23165">
                  <c:v>1.450504176318645E-3</c:v>
                </c:pt>
                <c:pt idx="23166">
                  <c:v>1.4504955615848301E-3</c:v>
                </c:pt>
                <c:pt idx="23167">
                  <c:v>1.450485666282475E-3</c:v>
                </c:pt>
                <c:pt idx="23168">
                  <c:v>1.450477866455913E-3</c:v>
                </c:pt>
                <c:pt idx="23169">
                  <c:v>1.4504689024761319E-3</c:v>
                </c:pt>
                <c:pt idx="23170">
                  <c:v>1.4504601713269949E-3</c:v>
                </c:pt>
                <c:pt idx="23171">
                  <c:v>1.4504515565931799E-3</c:v>
                </c:pt>
                <c:pt idx="23172">
                  <c:v>1.450442476198077E-3</c:v>
                </c:pt>
                <c:pt idx="23173">
                  <c:v>1.450433512218297E-3</c:v>
                </c:pt>
                <c:pt idx="23174">
                  <c:v>1.450424431823194E-3</c:v>
                </c:pt>
                <c:pt idx="23175">
                  <c:v>1.4504166319966321E-3</c:v>
                </c:pt>
                <c:pt idx="23176">
                  <c:v>1.4504072023555641E-3</c:v>
                </c:pt>
                <c:pt idx="23177">
                  <c:v>1.450398587621748E-3</c:v>
                </c:pt>
                <c:pt idx="23178">
                  <c:v>1.450390438549221E-3</c:v>
                </c:pt>
                <c:pt idx="23179">
                  <c:v>1.4503813581541181E-3</c:v>
                </c:pt>
                <c:pt idx="23180">
                  <c:v>1.450373441912234E-3</c:v>
                </c:pt>
                <c:pt idx="23181">
                  <c:v>1.4503641286864881E-3</c:v>
                </c:pt>
                <c:pt idx="23182">
                  <c:v>1.450354466214776E-3</c:v>
                </c:pt>
                <c:pt idx="23183">
                  <c:v>1.450347597710788E-3</c:v>
                </c:pt>
                <c:pt idx="23184">
                  <c:v>1.450337353162467E-3</c:v>
                </c:pt>
                <c:pt idx="23185">
                  <c:v>1.4503289712592959E-3</c:v>
                </c:pt>
                <c:pt idx="23186">
                  <c:v>1.4503194252029059E-3</c:v>
                </c:pt>
                <c:pt idx="23187">
                  <c:v>1.450312091037631E-3</c:v>
                </c:pt>
                <c:pt idx="23188">
                  <c:v>1.450302195735276E-3</c:v>
                </c:pt>
                <c:pt idx="23189">
                  <c:v>1.450293813832104E-3</c:v>
                </c:pt>
                <c:pt idx="23190">
                  <c:v>1.4502853155136111E-3</c:v>
                </c:pt>
                <c:pt idx="23191">
                  <c:v>1.4502760022878649E-3</c:v>
                </c:pt>
                <c:pt idx="23192">
                  <c:v>1.450269366614521E-3</c:v>
                </c:pt>
                <c:pt idx="23193">
                  <c:v>1.450259820558131E-3</c:v>
                </c:pt>
                <c:pt idx="23194">
                  <c:v>1.4502519043162469E-3</c:v>
                </c:pt>
                <c:pt idx="23195">
                  <c:v>1.45024131052196E-3</c:v>
                </c:pt>
                <c:pt idx="23196">
                  <c:v>1.4502335106953981E-3</c:v>
                </c:pt>
                <c:pt idx="23197">
                  <c:v>1.4502255944535141E-3</c:v>
                </c:pt>
                <c:pt idx="23198">
                  <c:v>1.450216281227767E-3</c:v>
                </c:pt>
                <c:pt idx="23199">
                  <c:v>1.450206618756056E-3</c:v>
                </c:pt>
                <c:pt idx="23200">
                  <c:v>1.4501982368528841E-3</c:v>
                </c:pt>
                <c:pt idx="23201">
                  <c:v>1.450189156457782E-3</c:v>
                </c:pt>
                <c:pt idx="23202">
                  <c:v>1.450181356631219E-3</c:v>
                </c:pt>
                <c:pt idx="23203">
                  <c:v>1.450172741897404E-3</c:v>
                </c:pt>
                <c:pt idx="23204">
                  <c:v>1.450163777917624E-3</c:v>
                </c:pt>
                <c:pt idx="23205">
                  <c:v>1.4501544646918769E-3</c:v>
                </c:pt>
                <c:pt idx="23206">
                  <c:v>1.4501461992040281E-3</c:v>
                </c:pt>
                <c:pt idx="23207">
                  <c:v>1.450137584470212E-3</c:v>
                </c:pt>
                <c:pt idx="23208">
                  <c:v>1.450128853321075E-3</c:v>
                </c:pt>
                <c:pt idx="23209">
                  <c:v>1.4501214027404789E-3</c:v>
                </c:pt>
                <c:pt idx="23210">
                  <c:v>1.450111158192158E-3</c:v>
                </c:pt>
                <c:pt idx="23211">
                  <c:v>1.450102892704308E-3</c:v>
                </c:pt>
                <c:pt idx="23212">
                  <c:v>1.4500947436317799E-3</c:v>
                </c:pt>
                <c:pt idx="23213">
                  <c:v>1.450083684176207E-3</c:v>
                </c:pt>
                <c:pt idx="23214">
                  <c:v>1.450076699256897E-3</c:v>
                </c:pt>
                <c:pt idx="23215">
                  <c:v>1.450068783015013E-3</c:v>
                </c:pt>
                <c:pt idx="23216">
                  <c:v>1.4500599354505539E-3</c:v>
                </c:pt>
                <c:pt idx="23217">
                  <c:v>1.4500503893941641E-3</c:v>
                </c:pt>
                <c:pt idx="23218">
                  <c:v>1.4500425895676019E-3</c:v>
                </c:pt>
                <c:pt idx="23219">
                  <c:v>1.450033276341856E-3</c:v>
                </c:pt>
                <c:pt idx="23220">
                  <c:v>1.450023846700788E-3</c:v>
                </c:pt>
                <c:pt idx="23221">
                  <c:v>1.4500152319669719E-3</c:v>
                </c:pt>
                <c:pt idx="23222">
                  <c:v>1.4500058023259039E-3</c:v>
                </c:pt>
                <c:pt idx="23223">
                  <c:v>1.449997420422733E-3</c:v>
                </c:pt>
                <c:pt idx="23224">
                  <c:v>1.4499891549348829E-3</c:v>
                </c:pt>
                <c:pt idx="23225">
                  <c:v>1.449981820769608E-3</c:v>
                </c:pt>
                <c:pt idx="23226">
                  <c:v>1.449972274713218E-3</c:v>
                </c:pt>
                <c:pt idx="23227">
                  <c:v>1.4499630779027941E-3</c:v>
                </c:pt>
                <c:pt idx="23228">
                  <c:v>1.4499551616609101E-3</c:v>
                </c:pt>
                <c:pt idx="23229">
                  <c:v>1.4499458484351631E-3</c:v>
                </c:pt>
                <c:pt idx="23230">
                  <c:v>1.449937815777957E-3</c:v>
                </c:pt>
                <c:pt idx="23231">
                  <c:v>1.449928036890924E-3</c:v>
                </c:pt>
                <c:pt idx="23232">
                  <c:v>1.449920353479683E-3</c:v>
                </c:pt>
                <c:pt idx="23233">
                  <c:v>1.449910691007972E-3</c:v>
                </c:pt>
                <c:pt idx="23234">
                  <c:v>1.4499018434435129E-3</c:v>
                </c:pt>
                <c:pt idx="23235">
                  <c:v>1.449892879463732E-3</c:v>
                </c:pt>
                <c:pt idx="23236">
                  <c:v>1.449884031899273E-3</c:v>
                </c:pt>
                <c:pt idx="23237">
                  <c:v>1.449877396225929E-3</c:v>
                </c:pt>
                <c:pt idx="23238">
                  <c:v>1.4498669188469651E-3</c:v>
                </c:pt>
                <c:pt idx="23239">
                  <c:v>1.4498578384518619E-3</c:v>
                </c:pt>
                <c:pt idx="23240">
                  <c:v>1.449850155040622E-3</c:v>
                </c:pt>
                <c:pt idx="23241">
                  <c:v>1.44984177313745E-3</c:v>
                </c:pt>
                <c:pt idx="23242">
                  <c:v>1.4498329255729909E-3</c:v>
                </c:pt>
                <c:pt idx="23243">
                  <c:v>1.449824078008533E-3</c:v>
                </c:pt>
                <c:pt idx="23244">
                  <c:v>1.4498144155368211E-3</c:v>
                </c:pt>
                <c:pt idx="23245">
                  <c:v>1.4498058008030059E-3</c:v>
                </c:pt>
                <c:pt idx="23246">
                  <c:v>1.4497980009764431E-3</c:v>
                </c:pt>
                <c:pt idx="23247">
                  <c:v>1.449789619073272E-3</c:v>
                </c:pt>
                <c:pt idx="23248">
                  <c:v>1.4497799566015599E-3</c:v>
                </c:pt>
                <c:pt idx="23249">
                  <c:v>1.4497712254524231E-3</c:v>
                </c:pt>
                <c:pt idx="23250">
                  <c:v>1.4497629599645729E-3</c:v>
                </c:pt>
                <c:pt idx="23251">
                  <c:v>1.4497538795694711E-3</c:v>
                </c:pt>
                <c:pt idx="23252">
                  <c:v>1.4497461961582301E-3</c:v>
                </c:pt>
                <c:pt idx="23253">
                  <c:v>1.449737115763128E-3</c:v>
                </c:pt>
                <c:pt idx="23254">
                  <c:v>1.4497273368760939E-3</c:v>
                </c:pt>
                <c:pt idx="23255">
                  <c:v>1.4497209340333941E-3</c:v>
                </c:pt>
                <c:pt idx="23256">
                  <c:v>1.44971115514636E-3</c:v>
                </c:pt>
                <c:pt idx="23257">
                  <c:v>1.4497013762593269E-3</c:v>
                </c:pt>
                <c:pt idx="23258">
                  <c:v>1.449693576432765E-3</c:v>
                </c:pt>
                <c:pt idx="23259">
                  <c:v>1.4496846124529841E-3</c:v>
                </c:pt>
                <c:pt idx="23260">
                  <c:v>1.4496755320578809E-3</c:v>
                </c:pt>
                <c:pt idx="23261">
                  <c:v>1.4496664516627791E-3</c:v>
                </c:pt>
                <c:pt idx="23262">
                  <c:v>1.4496581861749289E-3</c:v>
                </c:pt>
                <c:pt idx="23263">
                  <c:v>1.4496493386104701E-3</c:v>
                </c:pt>
                <c:pt idx="23264">
                  <c:v>1.4496414223685861E-3</c:v>
                </c:pt>
                <c:pt idx="23265">
                  <c:v>1.449633506126702E-3</c:v>
                </c:pt>
                <c:pt idx="23266">
                  <c:v>1.4496245421469209E-3</c:v>
                </c:pt>
                <c:pt idx="23267">
                  <c:v>1.4496146468445661E-3</c:v>
                </c:pt>
                <c:pt idx="23268">
                  <c:v>1.44960661418736E-3</c:v>
                </c:pt>
                <c:pt idx="23269">
                  <c:v>1.4495982322841881E-3</c:v>
                </c:pt>
                <c:pt idx="23270">
                  <c:v>1.449589384719729E-3</c:v>
                </c:pt>
                <c:pt idx="23271">
                  <c:v>1.4495811192318799E-3</c:v>
                </c:pt>
                <c:pt idx="23272">
                  <c:v>1.449572155252099E-3</c:v>
                </c:pt>
                <c:pt idx="23273">
                  <c:v>1.449562492780387E-3</c:v>
                </c:pt>
                <c:pt idx="23274">
                  <c:v>1.449554809369147E-3</c:v>
                </c:pt>
                <c:pt idx="23275">
                  <c:v>1.449545263312757E-3</c:v>
                </c:pt>
                <c:pt idx="23276">
                  <c:v>1.449537230655551E-3</c:v>
                </c:pt>
                <c:pt idx="23277">
                  <c:v>1.4495283830910919E-3</c:v>
                </c:pt>
                <c:pt idx="23278">
                  <c:v>1.44951872061938E-3</c:v>
                </c:pt>
                <c:pt idx="23279">
                  <c:v>1.449510455131531E-3</c:v>
                </c:pt>
                <c:pt idx="23280">
                  <c:v>1.449501956813037E-3</c:v>
                </c:pt>
                <c:pt idx="23281">
                  <c:v>1.449492527171969E-3</c:v>
                </c:pt>
                <c:pt idx="23282">
                  <c:v>1.4494842616841199E-3</c:v>
                </c:pt>
                <c:pt idx="23283">
                  <c:v>1.4494758797809479E-3</c:v>
                </c:pt>
                <c:pt idx="23284">
                  <c:v>1.449467265047133E-3</c:v>
                </c:pt>
                <c:pt idx="23285">
                  <c:v>1.449458999559283E-3</c:v>
                </c:pt>
                <c:pt idx="23286">
                  <c:v>1.449450035579503E-3</c:v>
                </c:pt>
                <c:pt idx="23287">
                  <c:v>1.449440605938435E-3</c:v>
                </c:pt>
                <c:pt idx="23288">
                  <c:v>1.4494326896965499E-3</c:v>
                </c:pt>
                <c:pt idx="23289">
                  <c:v>1.449424191378057E-3</c:v>
                </c:pt>
                <c:pt idx="23290">
                  <c:v>1.4494156930595641E-3</c:v>
                </c:pt>
                <c:pt idx="23291">
                  <c:v>1.4494066126644609E-3</c:v>
                </c:pt>
                <c:pt idx="23292">
                  <c:v>1.44939823076129E-3</c:v>
                </c:pt>
                <c:pt idx="23293">
                  <c:v>1.449389616027474E-3</c:v>
                </c:pt>
                <c:pt idx="23294">
                  <c:v>1.4493805356323719E-3</c:v>
                </c:pt>
                <c:pt idx="23295">
                  <c:v>1.449371571652591E-3</c:v>
                </c:pt>
                <c:pt idx="23296">
                  <c:v>1.4493634225800629E-3</c:v>
                </c:pt>
                <c:pt idx="23297">
                  <c:v>1.4493543421849611E-3</c:v>
                </c:pt>
                <c:pt idx="23298">
                  <c:v>1.449345843866467E-3</c:v>
                </c:pt>
                <c:pt idx="23299">
                  <c:v>1.449337927624583E-3</c:v>
                </c:pt>
                <c:pt idx="23300">
                  <c:v>1.449328497983515E-3</c:v>
                </c:pt>
                <c:pt idx="23301">
                  <c:v>1.4493211638182399E-3</c:v>
                </c:pt>
                <c:pt idx="23302">
                  <c:v>1.449311152100563E-3</c:v>
                </c:pt>
                <c:pt idx="23303">
                  <c:v>1.4493019552901389E-3</c:v>
                </c:pt>
                <c:pt idx="23304">
                  <c:v>1.4492932241410019E-3</c:v>
                </c:pt>
                <c:pt idx="23305">
                  <c:v>1.449284260161221E-3</c:v>
                </c:pt>
                <c:pt idx="23306">
                  <c:v>1.4492766931653021E-3</c:v>
                </c:pt>
                <c:pt idx="23307">
                  <c:v>1.4492673799395559E-3</c:v>
                </c:pt>
                <c:pt idx="23308">
                  <c:v>1.449259114451706E-3</c:v>
                </c:pt>
                <c:pt idx="23309">
                  <c:v>1.449249568395317E-3</c:v>
                </c:pt>
                <c:pt idx="23310">
                  <c:v>1.4492411864921451E-3</c:v>
                </c:pt>
                <c:pt idx="23311">
                  <c:v>1.4492329210042949E-3</c:v>
                </c:pt>
                <c:pt idx="23312">
                  <c:v>1.449225354008377E-3</c:v>
                </c:pt>
                <c:pt idx="23313">
                  <c:v>1.4492154587060211E-3</c:v>
                </c:pt>
                <c:pt idx="23314">
                  <c:v>1.44920707680285E-3</c:v>
                </c:pt>
                <c:pt idx="23315">
                  <c:v>1.44919753074646E-3</c:v>
                </c:pt>
                <c:pt idx="23316">
                  <c:v>1.44918926525861E-3</c:v>
                </c:pt>
                <c:pt idx="23317">
                  <c:v>1.4491806505247951E-3</c:v>
                </c:pt>
                <c:pt idx="23318">
                  <c:v>1.4491721522063019E-3</c:v>
                </c:pt>
                <c:pt idx="23319">
                  <c:v>1.4491634210571651E-3</c:v>
                </c:pt>
                <c:pt idx="23320">
                  <c:v>1.44915550481528E-3</c:v>
                </c:pt>
                <c:pt idx="23321">
                  <c:v>1.4491472393274309E-3</c:v>
                </c:pt>
                <c:pt idx="23322">
                  <c:v>1.4491382753476501E-3</c:v>
                </c:pt>
                <c:pt idx="23323">
                  <c:v>1.4491280307993291E-3</c:v>
                </c:pt>
                <c:pt idx="23324">
                  <c:v>1.4491209294646981E-3</c:v>
                </c:pt>
                <c:pt idx="23325">
                  <c:v>1.449112431146204E-3</c:v>
                </c:pt>
                <c:pt idx="23326">
                  <c:v>1.4491030015051361E-3</c:v>
                </c:pt>
                <c:pt idx="23327">
                  <c:v>1.449094037525356E-3</c:v>
                </c:pt>
                <c:pt idx="23328">
                  <c:v>1.4490850735455749E-3</c:v>
                </c:pt>
                <c:pt idx="23329">
                  <c:v>1.4490762259811161E-3</c:v>
                </c:pt>
                <c:pt idx="23330">
                  <c:v>1.4490687754005189E-3</c:v>
                </c:pt>
                <c:pt idx="23331">
                  <c:v>1.4490598114207389E-3</c:v>
                </c:pt>
                <c:pt idx="23332">
                  <c:v>1.449051545932889E-3</c:v>
                </c:pt>
                <c:pt idx="23333">
                  <c:v>1.449042931199074E-3</c:v>
                </c:pt>
                <c:pt idx="23334">
                  <c:v>1.4490336179733281E-3</c:v>
                </c:pt>
                <c:pt idx="23335">
                  <c:v>1.449024304747581E-3</c:v>
                </c:pt>
                <c:pt idx="23336">
                  <c:v>1.449016272090375E-3</c:v>
                </c:pt>
                <c:pt idx="23337">
                  <c:v>1.449006842449307E-3</c:v>
                </c:pt>
                <c:pt idx="23338">
                  <c:v>1.4489988097921009E-3</c:v>
                </c:pt>
                <c:pt idx="23339">
                  <c:v>1.4489904278889301E-3</c:v>
                </c:pt>
                <c:pt idx="23340">
                  <c:v>1.4489821624010799E-3</c:v>
                </c:pt>
                <c:pt idx="23341">
                  <c:v>1.4489743625745179E-3</c:v>
                </c:pt>
                <c:pt idx="23342">
                  <c:v>1.4489647001028061E-3</c:v>
                </c:pt>
                <c:pt idx="23343">
                  <c:v>1.448955503292382E-3</c:v>
                </c:pt>
                <c:pt idx="23344">
                  <c:v>1.448947004973888E-3</c:v>
                </c:pt>
                <c:pt idx="23345">
                  <c:v>1.4489379245787859E-3</c:v>
                </c:pt>
                <c:pt idx="23346">
                  <c:v>1.448929659090936E-3</c:v>
                </c:pt>
                <c:pt idx="23347">
                  <c:v>1.448921044357121E-3</c:v>
                </c:pt>
                <c:pt idx="23348">
                  <c:v>1.448912429623306E-3</c:v>
                </c:pt>
                <c:pt idx="23349">
                  <c:v>1.448903931304812E-3</c:v>
                </c:pt>
                <c:pt idx="23350">
                  <c:v>1.4488948509097099E-3</c:v>
                </c:pt>
                <c:pt idx="23351">
                  <c:v>1.448887051083148E-3</c:v>
                </c:pt>
                <c:pt idx="23352">
                  <c:v>1.448878669179976E-3</c:v>
                </c:pt>
                <c:pt idx="23353">
                  <c:v>1.448868890292943E-3</c:v>
                </c:pt>
                <c:pt idx="23354">
                  <c:v>1.448861556127667E-3</c:v>
                </c:pt>
                <c:pt idx="23355">
                  <c:v>1.4488523593172431E-3</c:v>
                </c:pt>
                <c:pt idx="23356">
                  <c:v>1.448843511752784E-3</c:v>
                </c:pt>
                <c:pt idx="23357">
                  <c:v>1.448833965696394E-3</c:v>
                </c:pt>
                <c:pt idx="23358">
                  <c:v>1.4488262822851541E-3</c:v>
                </c:pt>
                <c:pt idx="23359">
                  <c:v>1.4488167362287641E-3</c:v>
                </c:pt>
                <c:pt idx="23360">
                  <c:v>1.448809052817523E-3</c:v>
                </c:pt>
                <c:pt idx="23361">
                  <c:v>1.4487995067611341E-3</c:v>
                </c:pt>
                <c:pt idx="23362">
                  <c:v>1.448792405426502E-3</c:v>
                </c:pt>
                <c:pt idx="23363">
                  <c:v>1.448782975785434E-3</c:v>
                </c:pt>
                <c:pt idx="23364">
                  <c:v>1.448773895390332E-3</c:v>
                </c:pt>
                <c:pt idx="23365">
                  <c:v>1.4487653970718379E-3</c:v>
                </c:pt>
                <c:pt idx="23366">
                  <c:v>1.4487582957372069E-3</c:v>
                </c:pt>
                <c:pt idx="23367">
                  <c:v>1.4487480511888859E-3</c:v>
                </c:pt>
                <c:pt idx="23368">
                  <c:v>1.448740251362324E-3</c:v>
                </c:pt>
                <c:pt idx="23369">
                  <c:v>1.448731170967221E-3</c:v>
                </c:pt>
                <c:pt idx="23370">
                  <c:v>1.448722323402762E-3</c:v>
                </c:pt>
                <c:pt idx="23371">
                  <c:v>1.448713592253625E-3</c:v>
                </c:pt>
                <c:pt idx="23372">
                  <c:v>1.4487046282738449E-3</c:v>
                </c:pt>
                <c:pt idx="23373">
                  <c:v>1.448696246370673E-3</c:v>
                </c:pt>
                <c:pt idx="23374">
                  <c:v>1.4486878644675021E-3</c:v>
                </c:pt>
                <c:pt idx="23375">
                  <c:v>1.4486791333183651E-3</c:v>
                </c:pt>
                <c:pt idx="23376">
                  <c:v>1.448670402169228E-3</c:v>
                </c:pt>
                <c:pt idx="23377">
                  <c:v>1.448661903850734E-3</c:v>
                </c:pt>
                <c:pt idx="23378">
                  <c:v>1.448651659302413E-3</c:v>
                </c:pt>
                <c:pt idx="23379">
                  <c:v>1.4486440923064949E-3</c:v>
                </c:pt>
                <c:pt idx="23380">
                  <c:v>1.4486360596492891E-3</c:v>
                </c:pt>
                <c:pt idx="23381">
                  <c:v>1.4486276777461169E-3</c:v>
                </c:pt>
                <c:pt idx="23382">
                  <c:v>1.448619412258267E-3</c:v>
                </c:pt>
                <c:pt idx="23383">
                  <c:v>1.448610564693809E-3</c:v>
                </c:pt>
                <c:pt idx="23384">
                  <c:v>1.4486016007140281E-3</c:v>
                </c:pt>
                <c:pt idx="23385">
                  <c:v>1.4485932188108559E-3</c:v>
                </c:pt>
                <c:pt idx="23386">
                  <c:v>1.44858390558511E-3</c:v>
                </c:pt>
                <c:pt idx="23387">
                  <c:v>1.4485749416053299E-3</c:v>
                </c:pt>
                <c:pt idx="23388">
                  <c:v>1.448567723855376E-3</c:v>
                </c:pt>
                <c:pt idx="23389">
                  <c:v>1.448559458367527E-3</c:v>
                </c:pt>
                <c:pt idx="23390">
                  <c:v>1.448549213819206E-3</c:v>
                </c:pt>
                <c:pt idx="23391">
                  <c:v>1.448541530407965E-3</c:v>
                </c:pt>
                <c:pt idx="23392">
                  <c:v>1.448532100766897E-3</c:v>
                </c:pt>
                <c:pt idx="23393">
                  <c:v>1.448524300940335E-3</c:v>
                </c:pt>
                <c:pt idx="23394">
                  <c:v>1.44851510412991E-3</c:v>
                </c:pt>
                <c:pt idx="23395">
                  <c:v>1.4485062565654521E-3</c:v>
                </c:pt>
                <c:pt idx="23396">
                  <c:v>1.448498456738889E-3</c:v>
                </c:pt>
                <c:pt idx="23397">
                  <c:v>1.448489842005074E-3</c:v>
                </c:pt>
                <c:pt idx="23398">
                  <c:v>1.448480295948684E-3</c:v>
                </c:pt>
                <c:pt idx="23399">
                  <c:v>1.4484721468761559E-3</c:v>
                </c:pt>
                <c:pt idx="23400">
                  <c:v>1.448462950065732E-3</c:v>
                </c:pt>
                <c:pt idx="23401">
                  <c:v>1.44845515023917E-3</c:v>
                </c:pt>
                <c:pt idx="23402">
                  <c:v>1.448447117581964E-3</c:v>
                </c:pt>
                <c:pt idx="23403">
                  <c:v>1.448438037186861E-3</c:v>
                </c:pt>
                <c:pt idx="23404">
                  <c:v>1.448428956791759E-3</c:v>
                </c:pt>
                <c:pt idx="23405">
                  <c:v>1.448420574888587E-3</c:v>
                </c:pt>
                <c:pt idx="23406">
                  <c:v>1.448411960154772E-3</c:v>
                </c:pt>
                <c:pt idx="23407">
                  <c:v>1.4484026469290261E-3</c:v>
                </c:pt>
                <c:pt idx="23408">
                  <c:v>1.4483951963484289E-3</c:v>
                </c:pt>
                <c:pt idx="23409">
                  <c:v>1.4483855338767171E-3</c:v>
                </c:pt>
                <c:pt idx="23410">
                  <c:v>1.4483772683888669E-3</c:v>
                </c:pt>
                <c:pt idx="23411">
                  <c:v>1.4483688864856961E-3</c:v>
                </c:pt>
                <c:pt idx="23412">
                  <c:v>1.4483606209978459E-3</c:v>
                </c:pt>
                <c:pt idx="23413">
                  <c:v>1.448351657018065E-3</c:v>
                </c:pt>
                <c:pt idx="23414">
                  <c:v>1.448341878131032E-3</c:v>
                </c:pt>
                <c:pt idx="23415">
                  <c:v>1.448334311135113E-3</c:v>
                </c:pt>
                <c:pt idx="23416">
                  <c:v>1.448325463570654E-3</c:v>
                </c:pt>
                <c:pt idx="23417">
                  <c:v>1.4483156846836209E-3</c:v>
                </c:pt>
                <c:pt idx="23418">
                  <c:v>1.448307884857059E-3</c:v>
                </c:pt>
                <c:pt idx="23419">
                  <c:v>1.448300667107105E-3</c:v>
                </c:pt>
                <c:pt idx="23420">
                  <c:v>1.448291819542646E-3</c:v>
                </c:pt>
                <c:pt idx="23421">
                  <c:v>1.4482826227322221E-3</c:v>
                </c:pt>
                <c:pt idx="23422">
                  <c:v>1.4482755213975911E-3</c:v>
                </c:pt>
                <c:pt idx="23423">
                  <c:v>1.448265509679914E-3</c:v>
                </c:pt>
                <c:pt idx="23424">
                  <c:v>1.448257244192064E-3</c:v>
                </c:pt>
                <c:pt idx="23425">
                  <c:v>1.448248047381639E-3</c:v>
                </c:pt>
                <c:pt idx="23426">
                  <c:v>1.4482394326478241E-3</c:v>
                </c:pt>
                <c:pt idx="23427">
                  <c:v>1.448230585083365E-3</c:v>
                </c:pt>
                <c:pt idx="23428">
                  <c:v>1.448223134502769E-3</c:v>
                </c:pt>
                <c:pt idx="23429">
                  <c:v>1.4482144033536311E-3</c:v>
                </c:pt>
                <c:pt idx="23430">
                  <c:v>1.448206137865782E-3</c:v>
                </c:pt>
                <c:pt idx="23431">
                  <c:v>1.4481964753940699E-3</c:v>
                </c:pt>
                <c:pt idx="23432">
                  <c:v>1.448187860660255E-3</c:v>
                </c:pt>
                <c:pt idx="23433">
                  <c:v>1.448179478757083E-3</c:v>
                </c:pt>
                <c:pt idx="23434">
                  <c:v>1.44817098043859E-3</c:v>
                </c:pt>
                <c:pt idx="23435">
                  <c:v>1.4481625985354189E-3</c:v>
                </c:pt>
                <c:pt idx="23436">
                  <c:v>1.4481536345556381E-3</c:v>
                </c:pt>
                <c:pt idx="23437">
                  <c:v>1.448144903406501E-3</c:v>
                </c:pt>
                <c:pt idx="23438">
                  <c:v>1.448137918487191E-3</c:v>
                </c:pt>
                <c:pt idx="23439">
                  <c:v>1.448128605261445E-3</c:v>
                </c:pt>
                <c:pt idx="23440">
                  <c:v>1.4481202233582739E-3</c:v>
                </c:pt>
                <c:pt idx="23441">
                  <c:v>1.4481097459793091E-3</c:v>
                </c:pt>
                <c:pt idx="23442">
                  <c:v>1.448103343136609E-3</c:v>
                </c:pt>
                <c:pt idx="23443">
                  <c:v>1.4480941463261841E-3</c:v>
                </c:pt>
                <c:pt idx="23444">
                  <c:v>1.448085065931082E-3</c:v>
                </c:pt>
                <c:pt idx="23445">
                  <c:v>1.448076451197267E-3</c:v>
                </c:pt>
                <c:pt idx="23446">
                  <c:v>1.448068069294095E-3</c:v>
                </c:pt>
                <c:pt idx="23447">
                  <c:v>1.4480596873909239E-3</c:v>
                </c:pt>
                <c:pt idx="23448">
                  <c:v>1.448050257749856E-3</c:v>
                </c:pt>
                <c:pt idx="23449">
                  <c:v>1.4480416430160401E-3</c:v>
                </c:pt>
                <c:pt idx="23450">
                  <c:v>1.448032795451581E-3</c:v>
                </c:pt>
                <c:pt idx="23451">
                  <c:v>1.448024646379054E-3</c:v>
                </c:pt>
                <c:pt idx="23452">
                  <c:v>1.448016846552491E-3</c:v>
                </c:pt>
                <c:pt idx="23453">
                  <c:v>1.4480073004961009E-3</c:v>
                </c:pt>
                <c:pt idx="23454">
                  <c:v>1.4479990350082521E-3</c:v>
                </c:pt>
                <c:pt idx="23455">
                  <c:v>1.4479898381978269E-3</c:v>
                </c:pt>
                <c:pt idx="23456">
                  <c:v>1.4479827368631959E-3</c:v>
                </c:pt>
                <c:pt idx="23457">
                  <c:v>1.4479733072221279E-3</c:v>
                </c:pt>
                <c:pt idx="23458">
                  <c:v>1.4479649253189559E-3</c:v>
                </c:pt>
                <c:pt idx="23459">
                  <c:v>1.447956310585141E-3</c:v>
                </c:pt>
                <c:pt idx="23460">
                  <c:v>1.4479482779279349E-3</c:v>
                </c:pt>
                <c:pt idx="23461">
                  <c:v>1.4479394303634761E-3</c:v>
                </c:pt>
                <c:pt idx="23462">
                  <c:v>1.4479297678917651E-3</c:v>
                </c:pt>
                <c:pt idx="23463">
                  <c:v>1.4479222008958461E-3</c:v>
                </c:pt>
                <c:pt idx="23464">
                  <c:v>1.44791416823864E-3</c:v>
                </c:pt>
                <c:pt idx="23465">
                  <c:v>1.4479050878435369E-3</c:v>
                </c:pt>
                <c:pt idx="23466">
                  <c:v>1.4478971716016531E-3</c:v>
                </c:pt>
                <c:pt idx="23467">
                  <c:v>1.447887509129941E-3</c:v>
                </c:pt>
                <c:pt idx="23468">
                  <c:v>1.447880291379988E-3</c:v>
                </c:pt>
                <c:pt idx="23469">
                  <c:v>1.447871676646173E-3</c:v>
                </c:pt>
                <c:pt idx="23470">
                  <c:v>1.447863061912358E-3</c:v>
                </c:pt>
                <c:pt idx="23471">
                  <c:v>1.447853166610003E-3</c:v>
                </c:pt>
                <c:pt idx="23472">
                  <c:v>1.4478454831987619E-3</c:v>
                </c:pt>
                <c:pt idx="23473">
                  <c:v>1.447837217710912E-3</c:v>
                </c:pt>
                <c:pt idx="23474">
                  <c:v>1.447827438823879E-3</c:v>
                </c:pt>
                <c:pt idx="23475">
                  <c:v>1.447819056920707E-3</c:v>
                </c:pt>
                <c:pt idx="23476">
                  <c:v>1.4478105586022141E-3</c:v>
                </c:pt>
                <c:pt idx="23477">
                  <c:v>1.4478019438683991E-3</c:v>
                </c:pt>
                <c:pt idx="23478">
                  <c:v>1.447793794795871E-3</c:v>
                </c:pt>
                <c:pt idx="23479">
                  <c:v>1.4477847144007681E-3</c:v>
                </c:pt>
                <c:pt idx="23480">
                  <c:v>1.4477760996669531E-3</c:v>
                </c:pt>
                <c:pt idx="23481">
                  <c:v>1.4477681834250691E-3</c:v>
                </c:pt>
                <c:pt idx="23482">
                  <c:v>1.4477596851065751E-3</c:v>
                </c:pt>
                <c:pt idx="23483">
                  <c:v>1.447751419618726E-3</c:v>
                </c:pt>
                <c:pt idx="23484">
                  <c:v>1.4477442018687729E-3</c:v>
                </c:pt>
                <c:pt idx="23485">
                  <c:v>1.447734190151095E-3</c:v>
                </c:pt>
                <c:pt idx="23486">
                  <c:v>1.4477266231551771E-3</c:v>
                </c:pt>
                <c:pt idx="23487">
                  <c:v>1.4477164950221779E-3</c:v>
                </c:pt>
                <c:pt idx="23488">
                  <c:v>1.447709044441581E-3</c:v>
                </c:pt>
                <c:pt idx="23489">
                  <c:v>1.4477000804618001E-3</c:v>
                </c:pt>
                <c:pt idx="23490">
                  <c:v>1.4476925134658809E-3</c:v>
                </c:pt>
                <c:pt idx="23491">
                  <c:v>1.4476827345788481E-3</c:v>
                </c:pt>
                <c:pt idx="23492">
                  <c:v>1.4476743526756759E-3</c:v>
                </c:pt>
                <c:pt idx="23493">
                  <c:v>1.447665970772505E-3</c:v>
                </c:pt>
                <c:pt idx="23494">
                  <c:v>1.447656541131437E-3</c:v>
                </c:pt>
                <c:pt idx="23495">
                  <c:v>1.4476482756435869E-3</c:v>
                </c:pt>
                <c:pt idx="23496">
                  <c:v>1.4476407086476679E-3</c:v>
                </c:pt>
                <c:pt idx="23497">
                  <c:v>1.447631395421922E-3</c:v>
                </c:pt>
                <c:pt idx="23498">
                  <c:v>1.4476233627647159E-3</c:v>
                </c:pt>
                <c:pt idx="23499">
                  <c:v>1.4476137002930049E-3</c:v>
                </c:pt>
                <c:pt idx="23500">
                  <c:v>1.4476052019745109E-3</c:v>
                </c:pt>
                <c:pt idx="23501">
                  <c:v>1.4475972857326269E-3</c:v>
                </c:pt>
                <c:pt idx="23502">
                  <c:v>1.4475877396762371E-3</c:v>
                </c:pt>
                <c:pt idx="23503">
                  <c:v>1.447579590603709E-3</c:v>
                </c:pt>
                <c:pt idx="23504">
                  <c:v>1.4475726056844E-3</c:v>
                </c:pt>
                <c:pt idx="23505">
                  <c:v>1.44756305962801E-3</c:v>
                </c:pt>
                <c:pt idx="23506">
                  <c:v>1.447554561309516E-3</c:v>
                </c:pt>
                <c:pt idx="23507">
                  <c:v>1.447545597329736E-3</c:v>
                </c:pt>
                <c:pt idx="23508">
                  <c:v>1.447537681087852E-3</c:v>
                </c:pt>
                <c:pt idx="23509">
                  <c:v>1.4475298812612889E-3</c:v>
                </c:pt>
                <c:pt idx="23510">
                  <c:v>1.4475212665274739E-3</c:v>
                </c:pt>
                <c:pt idx="23511">
                  <c:v>1.447512884624302E-3</c:v>
                </c:pt>
                <c:pt idx="23512">
                  <c:v>1.4475041534751649E-3</c:v>
                </c:pt>
                <c:pt idx="23513">
                  <c:v>1.447494840249419E-3</c:v>
                </c:pt>
                <c:pt idx="23514">
                  <c:v>1.4474875060841439E-3</c:v>
                </c:pt>
                <c:pt idx="23515">
                  <c:v>1.4474780764430759E-3</c:v>
                </c:pt>
                <c:pt idx="23516">
                  <c:v>1.4474700437858701E-3</c:v>
                </c:pt>
                <c:pt idx="23517">
                  <c:v>1.447461079806089E-3</c:v>
                </c:pt>
                <c:pt idx="23518">
                  <c:v>1.447451650165021E-3</c:v>
                </c:pt>
                <c:pt idx="23519">
                  <c:v>1.447444665245712E-3</c:v>
                </c:pt>
                <c:pt idx="23520">
                  <c:v>1.447435934096575E-3</c:v>
                </c:pt>
                <c:pt idx="23521">
                  <c:v>1.4474266208708291E-3</c:v>
                </c:pt>
                <c:pt idx="23522">
                  <c:v>1.447418704628944E-3</c:v>
                </c:pt>
                <c:pt idx="23523">
                  <c:v>1.447410089895129E-3</c:v>
                </c:pt>
                <c:pt idx="23524">
                  <c:v>1.447401475161314E-3</c:v>
                </c:pt>
                <c:pt idx="23525">
                  <c:v>1.4473932096734641E-3</c:v>
                </c:pt>
                <c:pt idx="23526">
                  <c:v>1.4473838964477179E-3</c:v>
                </c:pt>
                <c:pt idx="23527">
                  <c:v>1.447375398129225E-3</c:v>
                </c:pt>
                <c:pt idx="23528">
                  <c:v>1.4473681803792719E-3</c:v>
                </c:pt>
                <c:pt idx="23529">
                  <c:v>1.4473595656454561E-3</c:v>
                </c:pt>
                <c:pt idx="23530">
                  <c:v>1.4473509509116409E-3</c:v>
                </c:pt>
                <c:pt idx="23531">
                  <c:v>1.4473430346697571E-3</c:v>
                </c:pt>
                <c:pt idx="23532">
                  <c:v>1.447333372198045E-3</c:v>
                </c:pt>
                <c:pt idx="23533">
                  <c:v>1.447325455956161E-3</c:v>
                </c:pt>
                <c:pt idx="23534">
                  <c:v>1.447316724807024E-3</c:v>
                </c:pt>
                <c:pt idx="23535">
                  <c:v>1.4473074115812781E-3</c:v>
                </c:pt>
                <c:pt idx="23536">
                  <c:v>1.4472997281700371E-3</c:v>
                </c:pt>
                <c:pt idx="23537">
                  <c:v>1.447289832867682E-3</c:v>
                </c:pt>
                <c:pt idx="23538">
                  <c:v>1.4472828479483719E-3</c:v>
                </c:pt>
                <c:pt idx="23539">
                  <c:v>1.447273651137948E-3</c:v>
                </c:pt>
                <c:pt idx="23540">
                  <c:v>1.4472655020654199E-3</c:v>
                </c:pt>
                <c:pt idx="23541">
                  <c:v>1.4472567709162829E-3</c:v>
                </c:pt>
                <c:pt idx="23542">
                  <c:v>1.447248505428433E-3</c:v>
                </c:pt>
                <c:pt idx="23543">
                  <c:v>1.447240356355906E-3</c:v>
                </c:pt>
                <c:pt idx="23544">
                  <c:v>1.4472322072833781E-3</c:v>
                </c:pt>
                <c:pt idx="23545">
                  <c:v>1.4472218463197351E-3</c:v>
                </c:pt>
                <c:pt idx="23546">
                  <c:v>1.447214861400425E-3</c:v>
                </c:pt>
                <c:pt idx="23547">
                  <c:v>1.447205431759357E-3</c:v>
                </c:pt>
                <c:pt idx="23548">
                  <c:v>1.447197515517473E-3</c:v>
                </c:pt>
                <c:pt idx="23549">
                  <c:v>1.447188900783658E-3</c:v>
                </c:pt>
                <c:pt idx="23550">
                  <c:v>1.4471811009570961E-3</c:v>
                </c:pt>
                <c:pt idx="23551">
                  <c:v>1.44717248622328E-3</c:v>
                </c:pt>
                <c:pt idx="23552">
                  <c:v>1.447164569981396E-3</c:v>
                </c:pt>
                <c:pt idx="23553">
                  <c:v>1.447156071662903E-3</c:v>
                </c:pt>
                <c:pt idx="23554">
                  <c:v>1.447145594283938E-3</c:v>
                </c:pt>
                <c:pt idx="23555">
                  <c:v>1.4471381437033411E-3</c:v>
                </c:pt>
                <c:pt idx="23556">
                  <c:v>1.447130111046135E-3</c:v>
                </c:pt>
                <c:pt idx="23557">
                  <c:v>1.4471209142357111E-3</c:v>
                </c:pt>
                <c:pt idx="23558">
                  <c:v>1.447113696485758E-3</c:v>
                </c:pt>
                <c:pt idx="23559">
                  <c:v>1.4471046160906549E-3</c:v>
                </c:pt>
                <c:pt idx="23560">
                  <c:v>1.447095768526196E-3</c:v>
                </c:pt>
                <c:pt idx="23561">
                  <c:v>1.447087852284312E-3</c:v>
                </c:pt>
                <c:pt idx="23562">
                  <c:v>1.447079586796463E-3</c:v>
                </c:pt>
                <c:pt idx="23563">
                  <c:v>1.447071088477969E-3</c:v>
                </c:pt>
                <c:pt idx="23564">
                  <c:v>1.4470623573288319E-3</c:v>
                </c:pt>
                <c:pt idx="23565">
                  <c:v>1.4470544410869479E-3</c:v>
                </c:pt>
                <c:pt idx="23566">
                  <c:v>1.447045360691845E-3</c:v>
                </c:pt>
                <c:pt idx="23567">
                  <c:v>1.4470368623733521E-3</c:v>
                </c:pt>
                <c:pt idx="23568">
                  <c:v>1.4470283640548589E-3</c:v>
                </c:pt>
                <c:pt idx="23569">
                  <c:v>1.447018701583147E-3</c:v>
                </c:pt>
                <c:pt idx="23570">
                  <c:v>1.4470120659098029E-3</c:v>
                </c:pt>
                <c:pt idx="23571">
                  <c:v>1.447003916837275E-3</c:v>
                </c:pt>
                <c:pt idx="23572">
                  <c:v>1.4469937887042761E-3</c:v>
                </c:pt>
                <c:pt idx="23573">
                  <c:v>1.4469858724623921E-3</c:v>
                </c:pt>
                <c:pt idx="23574">
                  <c:v>1.4469776069745419E-3</c:v>
                </c:pt>
                <c:pt idx="23575">
                  <c:v>1.446969341486692E-3</c:v>
                </c:pt>
                <c:pt idx="23576">
                  <c:v>1.4469616580754521E-3</c:v>
                </c:pt>
                <c:pt idx="23577">
                  <c:v>1.446951879188418E-3</c:v>
                </c:pt>
                <c:pt idx="23578">
                  <c:v>1.4469434972852471E-3</c:v>
                </c:pt>
                <c:pt idx="23579">
                  <c:v>1.446935697458684E-3</c:v>
                </c:pt>
                <c:pt idx="23580">
                  <c:v>1.446927082724869E-3</c:v>
                </c:pt>
                <c:pt idx="23581">
                  <c:v>1.446918002329767E-3</c:v>
                </c:pt>
                <c:pt idx="23582">
                  <c:v>1.4469109009951351E-3</c:v>
                </c:pt>
                <c:pt idx="23583">
                  <c:v>1.4469024026766419E-3</c:v>
                </c:pt>
                <c:pt idx="23584">
                  <c:v>1.446893205866218E-3</c:v>
                </c:pt>
                <c:pt idx="23585">
                  <c:v>1.446884358301759E-3</c:v>
                </c:pt>
                <c:pt idx="23586">
                  <c:v>1.446875976398587E-3</c:v>
                </c:pt>
                <c:pt idx="23587">
                  <c:v>1.4468667795881629E-3</c:v>
                </c:pt>
                <c:pt idx="23588">
                  <c:v>1.446859678253531E-3</c:v>
                </c:pt>
                <c:pt idx="23589">
                  <c:v>1.4468518784269691E-3</c:v>
                </c:pt>
                <c:pt idx="23590">
                  <c:v>1.4468424487859011E-3</c:v>
                </c:pt>
                <c:pt idx="23591">
                  <c:v>1.4468346489593391E-3</c:v>
                </c:pt>
                <c:pt idx="23592">
                  <c:v>1.446826383471489E-3</c:v>
                </c:pt>
                <c:pt idx="23593">
                  <c:v>1.446817303076386E-3</c:v>
                </c:pt>
                <c:pt idx="23594">
                  <c:v>1.4468089211732149E-3</c:v>
                </c:pt>
                <c:pt idx="23595">
                  <c:v>1.446801470592618E-3</c:v>
                </c:pt>
                <c:pt idx="23596">
                  <c:v>1.446792855858803E-3</c:v>
                </c:pt>
                <c:pt idx="23597">
                  <c:v>1.446784357540309E-3</c:v>
                </c:pt>
                <c:pt idx="23598">
                  <c:v>1.4467750443145631E-3</c:v>
                </c:pt>
                <c:pt idx="23599">
                  <c:v>1.446767128072679E-3</c:v>
                </c:pt>
                <c:pt idx="23600">
                  <c:v>1.4467585133388641E-3</c:v>
                </c:pt>
                <c:pt idx="23601">
                  <c:v>1.446748967282474E-3</c:v>
                </c:pt>
                <c:pt idx="23602">
                  <c:v>1.4467424480244519E-3</c:v>
                </c:pt>
                <c:pt idx="23603">
                  <c:v>1.446733251214027E-3</c:v>
                </c:pt>
                <c:pt idx="23604">
                  <c:v>1.446725567802787E-3</c:v>
                </c:pt>
                <c:pt idx="23605">
                  <c:v>1.4467166038230059E-3</c:v>
                </c:pt>
                <c:pt idx="23606">
                  <c:v>1.446707989089191E-3</c:v>
                </c:pt>
                <c:pt idx="23607">
                  <c:v>1.4466999564319849E-3</c:v>
                </c:pt>
                <c:pt idx="23608">
                  <c:v>1.446691458113492E-3</c:v>
                </c:pt>
                <c:pt idx="23609">
                  <c:v>1.446682261303067E-3</c:v>
                </c:pt>
                <c:pt idx="23610">
                  <c:v>1.4466742286458609E-3</c:v>
                </c:pt>
                <c:pt idx="23611">
                  <c:v>1.44666584674269E-3</c:v>
                </c:pt>
                <c:pt idx="23612">
                  <c:v>1.4466579305008049E-3</c:v>
                </c:pt>
                <c:pt idx="23613">
                  <c:v>1.446648384444416E-3</c:v>
                </c:pt>
                <c:pt idx="23614">
                  <c:v>1.4466411666944621E-3</c:v>
                </c:pt>
                <c:pt idx="23615">
                  <c:v>1.446633017621934E-3</c:v>
                </c:pt>
                <c:pt idx="23616">
                  <c:v>1.4466247521340849E-3</c:v>
                </c:pt>
                <c:pt idx="23617">
                  <c:v>1.446616486646235E-3</c:v>
                </c:pt>
                <c:pt idx="23618">
                  <c:v>1.4466082211583851E-3</c:v>
                </c:pt>
                <c:pt idx="23619">
                  <c:v>1.446599140763283E-3</c:v>
                </c:pt>
                <c:pt idx="23620">
                  <c:v>1.4465898275375371E-3</c:v>
                </c:pt>
                <c:pt idx="23621">
                  <c:v>1.4465823769569399E-3</c:v>
                </c:pt>
                <c:pt idx="23622">
                  <c:v>1.446573412977159E-3</c:v>
                </c:pt>
                <c:pt idx="23623">
                  <c:v>1.446564332582057E-3</c:v>
                </c:pt>
                <c:pt idx="23624">
                  <c:v>1.44655688200146E-3</c:v>
                </c:pt>
                <c:pt idx="23625">
                  <c:v>1.446548267267644E-3</c:v>
                </c:pt>
                <c:pt idx="23626">
                  <c:v>1.446540467441082E-3</c:v>
                </c:pt>
                <c:pt idx="23627">
                  <c:v>1.44653208553791E-3</c:v>
                </c:pt>
                <c:pt idx="23628">
                  <c:v>1.446524052880704E-3</c:v>
                </c:pt>
                <c:pt idx="23629">
                  <c:v>1.4465153217315669E-3</c:v>
                </c:pt>
                <c:pt idx="23630">
                  <c:v>1.4465070562437181E-3</c:v>
                </c:pt>
                <c:pt idx="23631">
                  <c:v>1.4464985579252241E-3</c:v>
                </c:pt>
                <c:pt idx="23632">
                  <c:v>1.446489710360765E-3</c:v>
                </c:pt>
                <c:pt idx="23633">
                  <c:v>1.4464827254414561E-3</c:v>
                </c:pt>
                <c:pt idx="23634">
                  <c:v>1.4464729465544219E-3</c:v>
                </c:pt>
                <c:pt idx="23635">
                  <c:v>1.4464646810665731E-3</c:v>
                </c:pt>
                <c:pt idx="23636">
                  <c:v>1.446456531994045E-3</c:v>
                </c:pt>
                <c:pt idx="23637">
                  <c:v>1.4464490814134481E-3</c:v>
                </c:pt>
                <c:pt idx="23638">
                  <c:v>1.4464396517723801E-3</c:v>
                </c:pt>
                <c:pt idx="23639">
                  <c:v>1.4464317355304961E-3</c:v>
                </c:pt>
                <c:pt idx="23640">
                  <c:v>1.4464234700426459E-3</c:v>
                </c:pt>
                <c:pt idx="23641">
                  <c:v>1.4464154373854401E-3</c:v>
                </c:pt>
                <c:pt idx="23642">
                  <c:v>1.4464063569903369E-3</c:v>
                </c:pt>
                <c:pt idx="23643">
                  <c:v>1.4463980915024881E-3</c:v>
                </c:pt>
                <c:pt idx="23644">
                  <c:v>1.446390291675925E-3</c:v>
                </c:pt>
                <c:pt idx="23645">
                  <c:v>1.446382259018719E-3</c:v>
                </c:pt>
                <c:pt idx="23646">
                  <c:v>1.446372712962329E-3</c:v>
                </c:pt>
                <c:pt idx="23647">
                  <c:v>1.446363865397871E-3</c:v>
                </c:pt>
                <c:pt idx="23648">
                  <c:v>1.446357229724526E-3</c:v>
                </c:pt>
                <c:pt idx="23649">
                  <c:v>1.446347101591527E-3</c:v>
                </c:pt>
                <c:pt idx="23650">
                  <c:v>1.4463401166722181E-3</c:v>
                </c:pt>
                <c:pt idx="23651">
                  <c:v>1.446331385523081E-3</c:v>
                </c:pt>
                <c:pt idx="23652">
                  <c:v>1.4463220722973351E-3</c:v>
                </c:pt>
                <c:pt idx="23653">
                  <c:v>1.4463136903941629E-3</c:v>
                </c:pt>
                <c:pt idx="23654">
                  <c:v>1.446306006982923E-3</c:v>
                </c:pt>
                <c:pt idx="23655">
                  <c:v>1.4462979743257161E-3</c:v>
                </c:pt>
                <c:pt idx="23656">
                  <c:v>1.446289825253189E-3</c:v>
                </c:pt>
                <c:pt idx="23657">
                  <c:v>1.446280162781477E-3</c:v>
                </c:pt>
                <c:pt idx="23658">
                  <c:v>1.4462721301242709E-3</c:v>
                </c:pt>
                <c:pt idx="23659">
                  <c:v>1.4462644467130299E-3</c:v>
                </c:pt>
                <c:pt idx="23660">
                  <c:v>1.4462566468864679E-3</c:v>
                </c:pt>
                <c:pt idx="23661">
                  <c:v>1.4462487306445839E-3</c:v>
                </c:pt>
                <c:pt idx="23662">
                  <c:v>1.446239766664803E-3</c:v>
                </c:pt>
                <c:pt idx="23663">
                  <c:v>1.4462311519309881E-3</c:v>
                </c:pt>
                <c:pt idx="23664">
                  <c:v>1.4462227700278161E-3</c:v>
                </c:pt>
                <c:pt idx="23665">
                  <c:v>1.4462153194472189E-3</c:v>
                </c:pt>
                <c:pt idx="23666">
                  <c:v>1.446206006221473E-3</c:v>
                </c:pt>
                <c:pt idx="23667">
                  <c:v>1.446198089979589E-3</c:v>
                </c:pt>
                <c:pt idx="23668">
                  <c:v>1.446191337890923E-3</c:v>
                </c:pt>
                <c:pt idx="23669">
                  <c:v>1.446181675419211E-3</c:v>
                </c:pt>
                <c:pt idx="23670">
                  <c:v>1.4461737591773269E-3</c:v>
                </c:pt>
                <c:pt idx="23671">
                  <c:v>1.4461650280281899E-3</c:v>
                </c:pt>
                <c:pt idx="23672">
                  <c:v>1.4461564132943749E-3</c:v>
                </c:pt>
                <c:pt idx="23673">
                  <c:v>1.4461475657299161E-3</c:v>
                </c:pt>
                <c:pt idx="23674">
                  <c:v>1.4461396494880321E-3</c:v>
                </c:pt>
                <c:pt idx="23675">
                  <c:v>1.4461317332461481E-3</c:v>
                </c:pt>
                <c:pt idx="23676">
                  <c:v>1.4461216051131489E-3</c:v>
                </c:pt>
                <c:pt idx="23677">
                  <c:v>1.4461146201938391E-3</c:v>
                </c:pt>
                <c:pt idx="23678">
                  <c:v>1.4461060054600241E-3</c:v>
                </c:pt>
                <c:pt idx="23679">
                  <c:v>1.446098787710071E-3</c:v>
                </c:pt>
                <c:pt idx="23680">
                  <c:v>1.446090289391577E-3</c:v>
                </c:pt>
                <c:pt idx="23681">
                  <c:v>1.446082373149693E-3</c:v>
                </c:pt>
                <c:pt idx="23682">
                  <c:v>1.446073758415878E-3</c:v>
                </c:pt>
                <c:pt idx="23683">
                  <c:v>1.4460654929280281E-3</c:v>
                </c:pt>
                <c:pt idx="23684">
                  <c:v>1.446056645363569E-3</c:v>
                </c:pt>
                <c:pt idx="23685">
                  <c:v>1.446048729121685E-3</c:v>
                </c:pt>
                <c:pt idx="23686">
                  <c:v>1.4460397651419039E-3</c:v>
                </c:pt>
                <c:pt idx="23687">
                  <c:v>1.4460326638072729E-3</c:v>
                </c:pt>
                <c:pt idx="23688">
                  <c:v>1.4460240490734579E-3</c:v>
                </c:pt>
                <c:pt idx="23689">
                  <c:v>1.4460153179243209E-3</c:v>
                </c:pt>
                <c:pt idx="23690">
                  <c:v>1.446006004698575E-3</c:v>
                </c:pt>
                <c:pt idx="23691">
                  <c:v>1.4459989033639431E-3</c:v>
                </c:pt>
                <c:pt idx="23692">
                  <c:v>1.4459909871220591E-3</c:v>
                </c:pt>
                <c:pt idx="23693">
                  <c:v>1.4459821395576E-3</c:v>
                </c:pt>
                <c:pt idx="23694">
                  <c:v>1.4459745725616811E-3</c:v>
                </c:pt>
                <c:pt idx="23695">
                  <c:v>1.445965841412544E-3</c:v>
                </c:pt>
                <c:pt idx="23696">
                  <c:v>1.4459566446021199E-3</c:v>
                </c:pt>
                <c:pt idx="23697">
                  <c:v>1.445949543267488E-3</c:v>
                </c:pt>
                <c:pt idx="23698">
                  <c:v>1.445941277779639E-3</c:v>
                </c:pt>
                <c:pt idx="23699">
                  <c:v>1.445932197384536E-3</c:v>
                </c:pt>
                <c:pt idx="23700">
                  <c:v>1.4459252124652271E-3</c:v>
                </c:pt>
                <c:pt idx="23701">
                  <c:v>1.4459168305620549E-3</c:v>
                </c:pt>
                <c:pt idx="23702">
                  <c:v>1.445908565074205E-3</c:v>
                </c:pt>
                <c:pt idx="23703">
                  <c:v>1.4459001831710341E-3</c:v>
                </c:pt>
                <c:pt idx="23704">
                  <c:v>1.4458915684372191E-3</c:v>
                </c:pt>
                <c:pt idx="23705">
                  <c:v>1.445883535780013E-3</c:v>
                </c:pt>
                <c:pt idx="23706">
                  <c:v>1.445875852368772E-3</c:v>
                </c:pt>
                <c:pt idx="23707">
                  <c:v>1.4458666555583479E-3</c:v>
                </c:pt>
                <c:pt idx="23708">
                  <c:v>1.4458578079938891E-3</c:v>
                </c:pt>
                <c:pt idx="23709">
                  <c:v>1.4458510559052229E-3</c:v>
                </c:pt>
                <c:pt idx="23710">
                  <c:v>1.445842906832695E-3</c:v>
                </c:pt>
                <c:pt idx="23711">
                  <c:v>1.445834524929523E-3</c:v>
                </c:pt>
                <c:pt idx="23712">
                  <c:v>1.445826375856996E-3</c:v>
                </c:pt>
                <c:pt idx="23713">
                  <c:v>1.445818808861077E-3</c:v>
                </c:pt>
                <c:pt idx="23714">
                  <c:v>1.4458129880949851E-3</c:v>
                </c:pt>
                <c:pt idx="23715">
                  <c:v>1.4458044897764919E-3</c:v>
                </c:pt>
                <c:pt idx="23716">
                  <c:v>1.4457980869337921E-3</c:v>
                </c:pt>
                <c:pt idx="23717">
                  <c:v>1.4457930810749531E-3</c:v>
                </c:pt>
                <c:pt idx="23718">
                  <c:v>1.4457890065386889E-3</c:v>
                </c:pt>
                <c:pt idx="23719">
                  <c:v>1.4457872603088619E-3</c:v>
                </c:pt>
                <c:pt idx="23720">
                  <c:v>1.4457898214459419E-3</c:v>
                </c:pt>
                <c:pt idx="23721">
                  <c:v>1.44579797051847E-3</c:v>
                </c:pt>
                <c:pt idx="23722">
                  <c:v>1.445814152248204E-3</c:v>
                </c:pt>
                <c:pt idx="23723">
                  <c:v>1.4458459336310629E-3</c:v>
                </c:pt>
                <c:pt idx="23724">
                  <c:v>1.4459013473242519E-3</c:v>
                </c:pt>
                <c:pt idx="23725">
                  <c:v>1.4459948288276789E-3</c:v>
                </c:pt>
                <c:pt idx="23726">
                  <c:v>1.446151407435536E-3</c:v>
                </c:pt>
                <c:pt idx="23727">
                  <c:v>1.4464131090790029E-3</c:v>
                </c:pt>
                <c:pt idx="23728">
                  <c:v>1.4468452427536249E-3</c:v>
                </c:pt>
                <c:pt idx="23729">
                  <c:v>1.4475650386884811E-3</c:v>
                </c:pt>
                <c:pt idx="23730">
                  <c:v>1.4487509615719321E-3</c:v>
                </c:pt>
                <c:pt idx="23731">
                  <c:v>1.450725249014795E-3</c:v>
                </c:pt>
                <c:pt idx="23732">
                  <c:v>1.453957986086607E-3</c:v>
                </c:pt>
                <c:pt idx="23733">
                  <c:v>1.4592608204111459E-3</c:v>
                </c:pt>
                <c:pt idx="23734">
                  <c:v>1.467610592953861E-3</c:v>
                </c:pt>
                <c:pt idx="23735">
                  <c:v>1.480482867918909E-3</c:v>
                </c:pt>
                <c:pt idx="23736">
                  <c:v>1.498240744695067E-3</c:v>
                </c:pt>
                <c:pt idx="23737">
                  <c:v>1.520292251370847E-3</c:v>
                </c:pt>
                <c:pt idx="23738">
                  <c:v>1.5389986801892519E-3</c:v>
                </c:pt>
                <c:pt idx="23739">
                  <c:v>1.544761355035007E-3</c:v>
                </c:pt>
                <c:pt idx="23740">
                  <c:v>1.5248663257807491E-3</c:v>
                </c:pt>
                <c:pt idx="23741">
                  <c:v>1.4873107429593799E-3</c:v>
                </c:pt>
                <c:pt idx="23742">
                  <c:v>1.4540207339450719E-3</c:v>
                </c:pt>
                <c:pt idx="23743">
                  <c:v>1.4464615378528829E-3</c:v>
                </c:pt>
                <c:pt idx="23744">
                  <c:v>1.463005901314318E-3</c:v>
                </c:pt>
                <c:pt idx="23745">
                  <c:v>3.9551775902509689E-2</c:v>
                </c:pt>
                <c:pt idx="23746">
                  <c:v>7.0408456958830357E-3</c:v>
                </c:pt>
                <c:pt idx="23747">
                  <c:v>3.5216692835092538E-2</c:v>
                </c:pt>
                <c:pt idx="23748">
                  <c:v>1.4106543734669691E-2</c:v>
                </c:pt>
                <c:pt idx="23749">
                  <c:v>2.2078480571508411E-2</c:v>
                </c:pt>
                <c:pt idx="23750">
                  <c:v>1.1235771700739861E-2</c:v>
                </c:pt>
                <c:pt idx="23751">
                  <c:v>5.2747828885912895E-4</c:v>
                </c:pt>
                <c:pt idx="23752">
                  <c:v>4.9735992215573788E-3</c:v>
                </c:pt>
                <c:pt idx="23753">
                  <c:v>5.6661209091544151E-3</c:v>
                </c:pt>
                <c:pt idx="23754">
                  <c:v>4.1765784844756126E-3</c:v>
                </c:pt>
                <c:pt idx="23755">
                  <c:v>6.7255157046020031E-3</c:v>
                </c:pt>
                <c:pt idx="23756">
                  <c:v>8.3928406238555908E-3</c:v>
                </c:pt>
                <c:pt idx="23757">
                  <c:v>6.6734105348587036E-3</c:v>
                </c:pt>
                <c:pt idx="23758">
                  <c:v>6.4136656001210213E-3</c:v>
                </c:pt>
                <c:pt idx="23759">
                  <c:v>7.9727303236722946E-3</c:v>
                </c:pt>
                <c:pt idx="23760">
                  <c:v>7.4028563685715199E-3</c:v>
                </c:pt>
                <c:pt idx="23761">
                  <c:v>5.9539875946938992E-3</c:v>
                </c:pt>
                <c:pt idx="23762">
                  <c:v>6.3207605853676796E-3</c:v>
                </c:pt>
                <c:pt idx="23763">
                  <c:v>6.7336643114686012E-3</c:v>
                </c:pt>
                <c:pt idx="23764">
                  <c:v>5.6556365452706814E-3</c:v>
                </c:pt>
                <c:pt idx="23765">
                  <c:v>4.9188793636858463E-3</c:v>
                </c:pt>
                <c:pt idx="23766">
                  <c:v>5.2876146510243416E-3</c:v>
                </c:pt>
                <c:pt idx="23767">
                  <c:v>5.0702625885605812E-3</c:v>
                </c:pt>
                <c:pt idx="23768">
                  <c:v>4.0759667754173279E-3</c:v>
                </c:pt>
                <c:pt idx="23769">
                  <c:v>3.582976758480072E-3</c:v>
                </c:pt>
                <c:pt idx="23770">
                  <c:v>3.4101870842277999E-3</c:v>
                </c:pt>
                <c:pt idx="23771">
                  <c:v>3.3726859837770462E-3</c:v>
                </c:pt>
                <c:pt idx="23772">
                  <c:v>2.3942154366523032E-3</c:v>
                </c:pt>
                <c:pt idx="23773">
                  <c:v>3.1724553555250168E-3</c:v>
                </c:pt>
                <c:pt idx="23774">
                  <c:v>3.0002689454704519E-3</c:v>
                </c:pt>
                <c:pt idx="23775">
                  <c:v>2.0702665206044908E-3</c:v>
                </c:pt>
                <c:pt idx="23776">
                  <c:v>2.3295208811759949E-3</c:v>
                </c:pt>
                <c:pt idx="23777">
                  <c:v>2.8278311714529991E-2</c:v>
                </c:pt>
                <c:pt idx="23778">
                  <c:v>1.9656365737318989E-2</c:v>
                </c:pt>
                <c:pt idx="23779">
                  <c:v>1.0662105865776541E-2</c:v>
                </c:pt>
                <c:pt idx="23780">
                  <c:v>5.7340585626661777E-3</c:v>
                </c:pt>
                <c:pt idx="23781">
                  <c:v>7.1089440025389186E-3</c:v>
                </c:pt>
                <c:pt idx="23782">
                  <c:v>1.01568391546607E-2</c:v>
                </c:pt>
                <c:pt idx="23783">
                  <c:v>1.0223165154457091E-2</c:v>
                </c:pt>
                <c:pt idx="23784">
                  <c:v>7.0161581970751294E-3</c:v>
                </c:pt>
                <c:pt idx="23785">
                  <c:v>3.0367537401616569E-3</c:v>
                </c:pt>
                <c:pt idx="23786">
                  <c:v>6.3304905779659748E-4</c:v>
                </c:pt>
                <c:pt idx="23787">
                  <c:v>6.421030848287046E-4</c:v>
                </c:pt>
                <c:pt idx="23788">
                  <c:v>2.1777134388685231E-3</c:v>
                </c:pt>
                <c:pt idx="23789">
                  <c:v>3.5960865207016468E-3</c:v>
                </c:pt>
                <c:pt idx="23790">
                  <c:v>3.7995143793523312E-3</c:v>
                </c:pt>
                <c:pt idx="23791">
                  <c:v>2.8502251952886581E-3</c:v>
                </c:pt>
                <c:pt idx="23792">
                  <c:v>1.5860502608120439E-3</c:v>
                </c:pt>
                <c:pt idx="23793">
                  <c:v>8.3723536226898432E-4</c:v>
                </c:pt>
                <c:pt idx="23794">
                  <c:v>9.0279424330219626E-4</c:v>
                </c:pt>
                <c:pt idx="23795">
                  <c:v>1.493360963650048E-3</c:v>
                </c:pt>
                <c:pt idx="23796">
                  <c:v>2.065439242869616E-3</c:v>
                </c:pt>
                <c:pt idx="23797">
                  <c:v>2.2147076670080419E-3</c:v>
                </c:pt>
                <c:pt idx="23798">
                  <c:v>1.8684520618990059E-3</c:v>
                </c:pt>
                <c:pt idx="23799">
                  <c:v>1.24866992700845E-3</c:v>
                </c:pt>
                <c:pt idx="23800">
                  <c:v>7.0040056016296148E-4</c:v>
                </c:pt>
                <c:pt idx="23801">
                  <c:v>4.4765110942535102E-4</c:v>
                </c:pt>
                <c:pt idx="23802">
                  <c:v>5.0751643721014261E-4</c:v>
                </c:pt>
                <c:pt idx="23803">
                  <c:v>7.161115063354373E-4</c:v>
                </c:pt>
                <c:pt idx="23804">
                  <c:v>8.6171145085245371E-4</c:v>
                </c:pt>
                <c:pt idx="23805">
                  <c:v>8.172727539204061E-4</c:v>
                </c:pt>
                <c:pt idx="23806">
                  <c:v>5.9930817224085331E-4</c:v>
                </c:pt>
                <c:pt idx="23807">
                  <c:v>3.3216836163774127E-4</c:v>
                </c:pt>
                <c:pt idx="23808">
                  <c:v>1.5257415361702439E-4</c:v>
                </c:pt>
                <c:pt idx="23809">
                  <c:v>1.2521435564849531E-4</c:v>
                </c:pt>
                <c:pt idx="23810">
                  <c:v>2.1811766782775521E-4</c:v>
                </c:pt>
                <c:pt idx="23811">
                  <c:v>3.3951492514461279E-4</c:v>
                </c:pt>
                <c:pt idx="23812">
                  <c:v>4.01758385123685E-4</c:v>
                </c:pt>
                <c:pt idx="23813">
                  <c:v>3.703543334268034E-4</c:v>
                </c:pt>
                <c:pt idx="23814">
                  <c:v>2.7342844987288117E-4</c:v>
                </c:pt>
                <c:pt idx="23815">
                  <c:v>1.7367511463817209E-4</c:v>
                </c:pt>
                <c:pt idx="23816">
                  <c:v>1.2513899127952749E-4</c:v>
                </c:pt>
                <c:pt idx="23817">
                  <c:v>1.4213158283382649E-4</c:v>
                </c:pt>
                <c:pt idx="23818">
                  <c:v>1.970129233086482E-4</c:v>
                </c:pt>
                <c:pt idx="23819">
                  <c:v>2.4361687246710059E-4</c:v>
                </c:pt>
                <c:pt idx="23820">
                  <c:v>2.485050936229527E-4</c:v>
                </c:pt>
                <c:pt idx="23821">
                  <c:v>2.1062493033241481E-4</c:v>
                </c:pt>
                <c:pt idx="23822">
                  <c:v>1.5421802527271211E-4</c:v>
                </c:pt>
                <c:pt idx="23823">
                  <c:v>1.081775553757325E-4</c:v>
                </c:pt>
                <c:pt idx="23824">
                  <c:v>9.4059359980747104E-5</c:v>
                </c:pt>
                <c:pt idx="23825">
                  <c:v>1.068440469680354E-4</c:v>
                </c:pt>
                <c:pt idx="23826">
                  <c:v>1.2691887968685481E-4</c:v>
                </c:pt>
                <c:pt idx="23827">
                  <c:v>1.3475815649144349E-4</c:v>
                </c:pt>
                <c:pt idx="23828">
                  <c:v>1.2208714906591919E-4</c:v>
                </c:pt>
                <c:pt idx="23829">
                  <c:v>9.5329574833158404E-5</c:v>
                </c:pt>
                <c:pt idx="23830">
                  <c:v>6.9004898250568658E-5</c:v>
                </c:pt>
                <c:pt idx="23831">
                  <c:v>5.5306856665993109E-5</c:v>
                </c:pt>
                <c:pt idx="23832">
                  <c:v>5.7010111049748957E-5</c:v>
                </c:pt>
                <c:pt idx="23833">
                  <c:v>6.7441906139720231E-5</c:v>
                </c:pt>
                <c:pt idx="23834">
                  <c:v>7.6482334407046437E-5</c:v>
                </c:pt>
                <c:pt idx="23835">
                  <c:v>7.6635427831206471E-5</c:v>
                </c:pt>
                <c:pt idx="23836">
                  <c:v>6.7922359448857605E-5</c:v>
                </c:pt>
                <c:pt idx="23837">
                  <c:v>5.647539728670381E-5</c:v>
                </c:pt>
                <c:pt idx="23838">
                  <c:v>4.9344529543304823E-5</c:v>
                </c:pt>
                <c:pt idx="23839">
                  <c:v>4.9306225264444947E-5</c:v>
                </c:pt>
                <c:pt idx="23840">
                  <c:v>5.4276293667498983E-5</c:v>
                </c:pt>
                <c:pt idx="23841">
                  <c:v>5.9437006711959839E-5</c:v>
                </c:pt>
                <c:pt idx="23842">
                  <c:v>6.0747079260181642E-5</c:v>
                </c:pt>
                <c:pt idx="23843">
                  <c:v>5.7312452554469928E-5</c:v>
                </c:pt>
                <c:pt idx="23844">
                  <c:v>5.1355487812543288E-5</c:v>
                </c:pt>
                <c:pt idx="23845">
                  <c:v>4.6245411795098328E-5</c:v>
                </c:pt>
                <c:pt idx="23846">
                  <c:v>4.4242271542316303E-5</c:v>
                </c:pt>
                <c:pt idx="23847">
                  <c:v>4.5348129788180813E-5</c:v>
                </c:pt>
                <c:pt idx="23848">
                  <c:v>4.7164932766463608E-5</c:v>
                </c:pt>
                <c:pt idx="23849">
                  <c:v>4.7660130803706118E-5</c:v>
                </c:pt>
                <c:pt idx="23850">
                  <c:v>4.6046814532019198E-5</c:v>
                </c:pt>
                <c:pt idx="23851">
                  <c:v>4.3058793380623683E-5</c:v>
                </c:pt>
                <c:pt idx="23852">
                  <c:v>4.0217350033344701E-5</c:v>
                </c:pt>
                <c:pt idx="23853">
                  <c:v>3.8729693187633529E-5</c:v>
                </c:pt>
                <c:pt idx="23854">
                  <c:v>3.8787136872997507E-5</c:v>
                </c:pt>
                <c:pt idx="23855">
                  <c:v>3.9630664105061442E-5</c:v>
                </c:pt>
                <c:pt idx="23856">
                  <c:v>4.0203238313551992E-5</c:v>
                </c:pt>
                <c:pt idx="23857">
                  <c:v>3.9866012230049819E-5</c:v>
                </c:pt>
                <c:pt idx="23858">
                  <c:v>3.8719630538253107E-5</c:v>
                </c:pt>
                <c:pt idx="23859">
                  <c:v>3.7395002436824143E-5</c:v>
                </c:pt>
                <c:pt idx="23860">
                  <c:v>3.6546876799548038E-5</c:v>
                </c:pt>
                <c:pt idx="23861">
                  <c:v>3.6411449400475249E-5</c:v>
                </c:pt>
                <c:pt idx="23862">
                  <c:v>3.6753768654307351E-5</c:v>
                </c:pt>
                <c:pt idx="23863">
                  <c:v>3.7098812754265957E-5</c:v>
                </c:pt>
                <c:pt idx="23864">
                  <c:v>3.7064299249323078E-5</c:v>
                </c:pt>
                <c:pt idx="23865">
                  <c:v>3.6581372114596888E-5</c:v>
                </c:pt>
                <c:pt idx="23866">
                  <c:v>3.5878616472473368E-5</c:v>
                </c:pt>
                <c:pt idx="23867">
                  <c:v>3.5280463634990162E-5</c:v>
                </c:pt>
                <c:pt idx="23868">
                  <c:v>3.4986205719178542E-5</c:v>
                </c:pt>
                <c:pt idx="23869">
                  <c:v>3.4967830288223922E-5</c:v>
                </c:pt>
                <c:pt idx="23870">
                  <c:v>3.5031389415962622E-5</c:v>
                </c:pt>
                <c:pt idx="23871">
                  <c:v>3.4971206332556903E-5</c:v>
                </c:pt>
                <c:pt idx="23872">
                  <c:v>3.470365481916815E-5</c:v>
                </c:pt>
                <c:pt idx="23873">
                  <c:v>3.4296448575332761E-5</c:v>
                </c:pt>
                <c:pt idx="23874">
                  <c:v>3.3899730624398223E-5</c:v>
                </c:pt>
                <c:pt idx="23875">
                  <c:v>3.3635747968219221E-5</c:v>
                </c:pt>
                <c:pt idx="23876">
                  <c:v>3.352678322698921E-5</c:v>
                </c:pt>
                <c:pt idx="23877">
                  <c:v>3.3500124118290842E-5</c:v>
                </c:pt>
                <c:pt idx="23878">
                  <c:v>3.3451313356636092E-5</c:v>
                </c:pt>
                <c:pt idx="23879">
                  <c:v>3.3316555345663801E-5</c:v>
                </c:pt>
                <c:pt idx="23880">
                  <c:v>3.3103911846410483E-5</c:v>
                </c:pt>
                <c:pt idx="23881">
                  <c:v>3.2874999305931851E-5</c:v>
                </c:pt>
                <c:pt idx="23882">
                  <c:v>3.2694344554329291E-5</c:v>
                </c:pt>
                <c:pt idx="23883">
                  <c:v>3.2587624446023262E-5</c:v>
                </c:pt>
                <c:pt idx="23884">
                  <c:v>3.2531566830584779E-5</c:v>
                </c:pt>
                <c:pt idx="23885">
                  <c:v>3.2474385079694912E-5</c:v>
                </c:pt>
                <c:pt idx="23886">
                  <c:v>3.2383286452386528E-5</c:v>
                </c:pt>
                <c:pt idx="23887">
                  <c:v>3.2252944947686053E-5</c:v>
                </c:pt>
                <c:pt idx="23888">
                  <c:v>3.2102721888804808E-5</c:v>
                </c:pt>
                <c:pt idx="23889">
                  <c:v>3.1962310458766303E-5</c:v>
                </c:pt>
                <c:pt idx="23890">
                  <c:v>3.1847925129113719E-5</c:v>
                </c:pt>
                <c:pt idx="23891">
                  <c:v>3.1758656405145302E-5</c:v>
                </c:pt>
                <c:pt idx="23892">
                  <c:v>3.1681884138379253E-5</c:v>
                </c:pt>
                <c:pt idx="23893">
                  <c:v>3.1598312489222742E-5</c:v>
                </c:pt>
                <c:pt idx="23894">
                  <c:v>3.1497624149778858E-5</c:v>
                </c:pt>
                <c:pt idx="23895">
                  <c:v>3.1382911402033642E-5</c:v>
                </c:pt>
                <c:pt idx="23896">
                  <c:v>3.126437877654098E-5</c:v>
                </c:pt>
                <c:pt idx="23897">
                  <c:v>3.1151175790000707E-5</c:v>
                </c:pt>
                <c:pt idx="23898">
                  <c:v>3.1054954888531938E-5</c:v>
                </c:pt>
                <c:pt idx="23899">
                  <c:v>3.0971739761298522E-5</c:v>
                </c:pt>
                <c:pt idx="23900">
                  <c:v>3.0890863854438073E-5</c:v>
                </c:pt>
                <c:pt idx="23901">
                  <c:v>3.080270835198462E-5</c:v>
                </c:pt>
                <c:pt idx="23902">
                  <c:v>3.0704879463883117E-5</c:v>
                </c:pt>
                <c:pt idx="23903">
                  <c:v>3.0602594051742933E-5</c:v>
                </c:pt>
                <c:pt idx="23904">
                  <c:v>3.0503209927701391E-5</c:v>
                </c:pt>
                <c:pt idx="23905">
                  <c:v>3.0411840270971879E-5</c:v>
                </c:pt>
                <c:pt idx="23906">
                  <c:v>3.0327333661261949E-5</c:v>
                </c:pt>
                <c:pt idx="23907">
                  <c:v>3.0244866138673391E-5</c:v>
                </c:pt>
                <c:pt idx="23908">
                  <c:v>3.015972288267221E-5</c:v>
                </c:pt>
                <c:pt idx="23909">
                  <c:v>3.0069990316405889E-5</c:v>
                </c:pt>
                <c:pt idx="23910">
                  <c:v>2.9977372832945551E-5</c:v>
                </c:pt>
                <c:pt idx="23911">
                  <c:v>2.98857812595088E-5</c:v>
                </c:pt>
                <c:pt idx="23912">
                  <c:v>2.979778946610168E-5</c:v>
                </c:pt>
                <c:pt idx="23913">
                  <c:v>2.9713730327785018E-5</c:v>
                </c:pt>
                <c:pt idx="23914">
                  <c:v>2.9631411962327551E-5</c:v>
                </c:pt>
                <c:pt idx="23915">
                  <c:v>2.9548175007221289E-5</c:v>
                </c:pt>
                <c:pt idx="23916">
                  <c:v>2.946324821095914E-5</c:v>
                </c:pt>
                <c:pt idx="23917">
                  <c:v>2.9377157261478711E-5</c:v>
                </c:pt>
                <c:pt idx="23918">
                  <c:v>2.9291719329194169E-5</c:v>
                </c:pt>
                <c:pt idx="23919">
                  <c:v>2.9208204068709161E-5</c:v>
                </c:pt>
                <c:pt idx="23920">
                  <c:v>2.912679337896407E-5</c:v>
                </c:pt>
                <c:pt idx="23921">
                  <c:v>2.9046930649201389E-5</c:v>
                </c:pt>
                <c:pt idx="23922">
                  <c:v>2.896714249800425E-5</c:v>
                </c:pt>
                <c:pt idx="23923">
                  <c:v>2.888705967052374E-5</c:v>
                </c:pt>
                <c:pt idx="23924">
                  <c:v>2.8806465707020831E-5</c:v>
                </c:pt>
                <c:pt idx="23925">
                  <c:v>2.872666300390847E-5</c:v>
                </c:pt>
                <c:pt idx="23926">
                  <c:v>2.8647849831031639E-5</c:v>
                </c:pt>
                <c:pt idx="23927">
                  <c:v>2.8570422728080299E-5</c:v>
                </c:pt>
                <c:pt idx="23928">
                  <c:v>2.8493981517385691E-5</c:v>
                </c:pt>
                <c:pt idx="23929">
                  <c:v>2.841802233888302E-5</c:v>
                </c:pt>
                <c:pt idx="23930">
                  <c:v>2.8342308723949831E-5</c:v>
                </c:pt>
                <c:pt idx="23931">
                  <c:v>2.826664240274113E-5</c:v>
                </c:pt>
                <c:pt idx="23932">
                  <c:v>2.819155452016275E-5</c:v>
                </c:pt>
                <c:pt idx="23933">
                  <c:v>2.811717240547296E-5</c:v>
                </c:pt>
                <c:pt idx="23934">
                  <c:v>2.8043736165273E-5</c:v>
                </c:pt>
                <c:pt idx="23935">
                  <c:v>2.7971223971690051E-5</c:v>
                </c:pt>
                <c:pt idx="23936">
                  <c:v>2.7899242923012931E-5</c:v>
                </c:pt>
                <c:pt idx="23937">
                  <c:v>2.7827829399029721E-5</c:v>
                </c:pt>
                <c:pt idx="23938">
                  <c:v>2.7756534109357741E-5</c:v>
                </c:pt>
                <c:pt idx="23939">
                  <c:v>2.7685951863531951E-5</c:v>
                </c:pt>
                <c:pt idx="23940">
                  <c:v>2.7616148145170879E-5</c:v>
                </c:pt>
                <c:pt idx="23941">
                  <c:v>2.7546893761609681E-5</c:v>
                </c:pt>
                <c:pt idx="23942">
                  <c:v>2.7478627089294602E-5</c:v>
                </c:pt>
                <c:pt idx="23943">
                  <c:v>2.7410920665715821E-5</c:v>
                </c:pt>
                <c:pt idx="23944">
                  <c:v>2.7343565307091922E-5</c:v>
                </c:pt>
                <c:pt idx="23945">
                  <c:v>2.727693754422944E-5</c:v>
                </c:pt>
                <c:pt idx="23946">
                  <c:v>2.7210955522605221E-5</c:v>
                </c:pt>
                <c:pt idx="23947">
                  <c:v>2.714544098125771E-5</c:v>
                </c:pt>
                <c:pt idx="23948">
                  <c:v>2.7069201678386889E-5</c:v>
                </c:pt>
                <c:pt idx="23949">
                  <c:v>2.697973286558408E-5</c:v>
                </c:pt>
                <c:pt idx="23950">
                  <c:v>2.6885665647569109E-5</c:v>
                </c:pt>
                <c:pt idx="23951">
                  <c:v>2.6787338356371041E-5</c:v>
                </c:pt>
                <c:pt idx="23952">
                  <c:v>2.668567321961746E-5</c:v>
                </c:pt>
                <c:pt idx="23953">
                  <c:v>2.6580728444969282E-5</c:v>
                </c:pt>
                <c:pt idx="23954">
                  <c:v>2.6473308025742881E-5</c:v>
                </c:pt>
                <c:pt idx="23955">
                  <c:v>2.6363761207903739E-5</c:v>
                </c:pt>
                <c:pt idx="23956">
                  <c:v>2.6252453608321961E-5</c:v>
                </c:pt>
                <c:pt idx="23957">
                  <c:v>2.613970173115376E-5</c:v>
                </c:pt>
                <c:pt idx="23958">
                  <c:v>2.6025732950074602E-5</c:v>
                </c:pt>
                <c:pt idx="23959">
                  <c:v>2.5910763724823479E-5</c:v>
                </c:pt>
                <c:pt idx="23960">
                  <c:v>2.5795317924348641E-5</c:v>
                </c:pt>
                <c:pt idx="23961">
                  <c:v>2.5680894395918589E-5</c:v>
                </c:pt>
                <c:pt idx="23962">
                  <c:v>2.5570316211087629E-5</c:v>
                </c:pt>
                <c:pt idx="23963">
                  <c:v>2.5459747121203691E-5</c:v>
                </c:pt>
                <c:pt idx="23964">
                  <c:v>2.5349574571009729E-5</c:v>
                </c:pt>
                <c:pt idx="23965">
                  <c:v>2.5239754904760051E-5</c:v>
                </c:pt>
                <c:pt idx="23966">
                  <c:v>2.5130937501671721E-5</c:v>
                </c:pt>
                <c:pt idx="23967">
                  <c:v>2.502254756109323E-5</c:v>
                </c:pt>
                <c:pt idx="23968">
                  <c:v>2.4914665118558329E-5</c:v>
                </c:pt>
                <c:pt idx="23969">
                  <c:v>2.4807075533317399E-5</c:v>
                </c:pt>
                <c:pt idx="23970">
                  <c:v>2.4700691938051019E-5</c:v>
                </c:pt>
                <c:pt idx="23971">
                  <c:v>2.4595441573183049E-5</c:v>
                </c:pt>
                <c:pt idx="23972">
                  <c:v>2.4491448129992929E-5</c:v>
                </c:pt>
                <c:pt idx="23973">
                  <c:v>2.438849332975224E-5</c:v>
                </c:pt>
                <c:pt idx="23974">
                  <c:v>2.4286991902044971E-5</c:v>
                </c:pt>
                <c:pt idx="23975">
                  <c:v>2.4186403607018289E-5</c:v>
                </c:pt>
                <c:pt idx="23976">
                  <c:v>2.408727414149325E-5</c:v>
                </c:pt>
                <c:pt idx="23977">
                  <c:v>2.3989354303921569E-5</c:v>
                </c:pt>
                <c:pt idx="23978">
                  <c:v>2.3892820536275391E-5</c:v>
                </c:pt>
                <c:pt idx="23979">
                  <c:v>2.379780744377058E-5</c:v>
                </c:pt>
                <c:pt idx="23980">
                  <c:v>2.3704309569438919E-5</c:v>
                </c:pt>
                <c:pt idx="23981">
                  <c:v>2.361230872338638E-5</c:v>
                </c:pt>
                <c:pt idx="23982">
                  <c:v>2.3521544790128249E-5</c:v>
                </c:pt>
                <c:pt idx="23983">
                  <c:v>2.3432352463714778E-5</c:v>
                </c:pt>
                <c:pt idx="23984">
                  <c:v>2.3344624423771169E-5</c:v>
                </c:pt>
                <c:pt idx="23985">
                  <c:v>2.3258460714714602E-5</c:v>
                </c:pt>
                <c:pt idx="23986">
                  <c:v>2.317382677574642E-5</c:v>
                </c:pt>
                <c:pt idx="23987">
                  <c:v>2.3090808099368591E-5</c:v>
                </c:pt>
                <c:pt idx="23988">
                  <c:v>2.3009073629509661E-5</c:v>
                </c:pt>
                <c:pt idx="23989">
                  <c:v>2.292895624123048E-5</c:v>
                </c:pt>
                <c:pt idx="23990">
                  <c:v>2.285052687511779E-5</c:v>
                </c:pt>
                <c:pt idx="23991">
                  <c:v>2.2773338059778329E-5</c:v>
                </c:pt>
                <c:pt idx="23992">
                  <c:v>2.269780452479608E-5</c:v>
                </c:pt>
                <c:pt idx="23993">
                  <c:v>2.2623886252404191E-5</c:v>
                </c:pt>
                <c:pt idx="23994">
                  <c:v>2.255144499940798E-5</c:v>
                </c:pt>
                <c:pt idx="23995">
                  <c:v>2.2480360712506808E-5</c:v>
                </c:pt>
                <c:pt idx="23996">
                  <c:v>2.2410920792026449E-5</c:v>
                </c:pt>
                <c:pt idx="23997">
                  <c:v>2.2342894226312641E-5</c:v>
                </c:pt>
                <c:pt idx="23998">
                  <c:v>2.2276370145846162E-5</c:v>
                </c:pt>
                <c:pt idx="23999">
                  <c:v>2.221113572886679E-5</c:v>
                </c:pt>
                <c:pt idx="24000">
                  <c:v>2.2147294657770541E-5</c:v>
                </c:pt>
                <c:pt idx="24001">
                  <c:v>2.2085047021391802E-5</c:v>
                </c:pt>
                <c:pt idx="24002">
                  <c:v>2.2024110876373019E-5</c:v>
                </c:pt>
                <c:pt idx="24003">
                  <c:v>2.1935116819804531E-5</c:v>
                </c:pt>
                <c:pt idx="24004">
                  <c:v>2.1834124709130261E-5</c:v>
                </c:pt>
                <c:pt idx="24005">
                  <c:v>2.1728819774580191E-5</c:v>
                </c:pt>
                <c:pt idx="24006">
                  <c:v>2.1620229745167311E-5</c:v>
                </c:pt>
                <c:pt idx="24007">
                  <c:v>2.1509573343791999E-5</c:v>
                </c:pt>
                <c:pt idx="24008">
                  <c:v>2.1397596356109719E-5</c:v>
                </c:pt>
                <c:pt idx="24009">
                  <c:v>2.1285068214638159E-5</c:v>
                </c:pt>
                <c:pt idx="24010">
                  <c:v>2.1172569176997061E-5</c:v>
                </c:pt>
                <c:pt idx="24011">
                  <c:v>2.106091596942861E-5</c:v>
                </c:pt>
                <c:pt idx="24012">
                  <c:v>2.0950474208802919E-5</c:v>
                </c:pt>
                <c:pt idx="24013">
                  <c:v>2.084152401948813E-5</c:v>
                </c:pt>
                <c:pt idx="24014">
                  <c:v>2.0734370991704051E-5</c:v>
                </c:pt>
                <c:pt idx="24015">
                  <c:v>2.0629724531318061E-5</c:v>
                </c:pt>
                <c:pt idx="24016">
                  <c:v>2.0527308151940819E-5</c:v>
                </c:pt>
                <c:pt idx="24017">
                  <c:v>2.0427196432137858E-5</c:v>
                </c:pt>
                <c:pt idx="24018">
                  <c:v>2.0329882318037559E-5</c:v>
                </c:pt>
                <c:pt idx="24019">
                  <c:v>2.0235136616975069E-5</c:v>
                </c:pt>
                <c:pt idx="24020">
                  <c:v>2.0142957509960979E-5</c:v>
                </c:pt>
                <c:pt idx="24021">
                  <c:v>2.0053432308486659E-5</c:v>
                </c:pt>
                <c:pt idx="24022">
                  <c:v>1.9966460968134921E-5</c:v>
                </c:pt>
                <c:pt idx="24023">
                  <c:v>1.9881925254594531E-5</c:v>
                </c:pt>
                <c:pt idx="24024">
                  <c:v>1.9800070731434971E-5</c:v>
                </c:pt>
                <c:pt idx="24025">
                  <c:v>1.9720286218216639E-5</c:v>
                </c:pt>
                <c:pt idx="24026">
                  <c:v>1.9642930055852051E-5</c:v>
                </c:pt>
                <c:pt idx="24027">
                  <c:v>1.9567592971725389E-5</c:v>
                </c:pt>
                <c:pt idx="24028">
                  <c:v>1.9494398657116111E-5</c:v>
                </c:pt>
                <c:pt idx="24029">
                  <c:v>1.9423076082603071E-5</c:v>
                </c:pt>
                <c:pt idx="24030">
                  <c:v>1.9353730749571699E-5</c:v>
                </c:pt>
                <c:pt idx="24031">
                  <c:v>1.92861207324313E-5</c:v>
                </c:pt>
                <c:pt idx="24032">
                  <c:v>1.92203024198534E-5</c:v>
                </c:pt>
                <c:pt idx="24033">
                  <c:v>1.9156075723003599E-5</c:v>
                </c:pt>
                <c:pt idx="24034">
                  <c:v>1.9093409719062041E-5</c:v>
                </c:pt>
                <c:pt idx="24035">
                  <c:v>1.9032297132071111E-5</c:v>
                </c:pt>
                <c:pt idx="24036">
                  <c:v>1.8952589016407732E-5</c:v>
                </c:pt>
                <c:pt idx="24037">
                  <c:v>1.886159770947415E-5</c:v>
                </c:pt>
                <c:pt idx="24038">
                  <c:v>1.8769107555272061E-5</c:v>
                </c:pt>
                <c:pt idx="24039">
                  <c:v>1.867583523562644E-5</c:v>
                </c:pt>
                <c:pt idx="24040">
                  <c:v>1.8582493794383481E-5</c:v>
                </c:pt>
                <c:pt idx="24041">
                  <c:v>1.8489854483050291E-5</c:v>
                </c:pt>
                <c:pt idx="24042">
                  <c:v>1.8398372048977759E-5</c:v>
                </c:pt>
                <c:pt idx="24043">
                  <c:v>1.8308293874724771E-5</c:v>
                </c:pt>
                <c:pt idx="24044">
                  <c:v>1.8220185665995811E-5</c:v>
                </c:pt>
                <c:pt idx="24045">
                  <c:v>1.8134065612684939E-5</c:v>
                </c:pt>
                <c:pt idx="24046">
                  <c:v>1.8050157450488769E-5</c:v>
                </c:pt>
                <c:pt idx="24047">
                  <c:v>1.7968322936212641E-5</c:v>
                </c:pt>
                <c:pt idx="24048">
                  <c:v>1.7888924048747871E-5</c:v>
                </c:pt>
                <c:pt idx="24049">
                  <c:v>1.7811420548241589E-5</c:v>
                </c:pt>
                <c:pt idx="24050">
                  <c:v>1.7736072550178509E-5</c:v>
                </c:pt>
                <c:pt idx="24051">
                  <c:v>1.766267632774543E-5</c:v>
                </c:pt>
                <c:pt idx="24052">
                  <c:v>1.7591171854292039E-5</c:v>
                </c:pt>
                <c:pt idx="24053">
                  <c:v>1.752119351294823E-5</c:v>
                </c:pt>
                <c:pt idx="24054">
                  <c:v>1.745318149914965E-5</c:v>
                </c:pt>
                <c:pt idx="24055">
                  <c:v>1.7386551917297769E-5</c:v>
                </c:pt>
                <c:pt idx="24056">
                  <c:v>1.732145392452367E-5</c:v>
                </c:pt>
                <c:pt idx="24057">
                  <c:v>1.7257681975024749E-5</c:v>
                </c:pt>
                <c:pt idx="24058">
                  <c:v>1.7195421605720181E-5</c:v>
                </c:pt>
                <c:pt idx="24059">
                  <c:v>1.7134601876023229E-5</c:v>
                </c:pt>
                <c:pt idx="24060">
                  <c:v>1.7074966308427971E-5</c:v>
                </c:pt>
                <c:pt idx="24061">
                  <c:v>1.70168077602284E-5</c:v>
                </c:pt>
                <c:pt idx="24062">
                  <c:v>1.6959904314717281E-5</c:v>
                </c:pt>
                <c:pt idx="24063">
                  <c:v>1.690423050604295E-5</c:v>
                </c:pt>
                <c:pt idx="24064">
                  <c:v>1.684990820649546E-5</c:v>
                </c:pt>
                <c:pt idx="24065">
                  <c:v>1.6796993804746311E-5</c:v>
                </c:pt>
                <c:pt idx="24066">
                  <c:v>1.6745181710575711E-5</c:v>
                </c:pt>
                <c:pt idx="24067">
                  <c:v>1.669473203946836E-5</c:v>
                </c:pt>
                <c:pt idx="24068">
                  <c:v>1.6645568393869329E-5</c:v>
                </c:pt>
                <c:pt idx="24069">
                  <c:v>1.6597517969785262E-5</c:v>
                </c:pt>
                <c:pt idx="24070">
                  <c:v>1.6550789950997569E-5</c:v>
                </c:pt>
                <c:pt idx="24071">
                  <c:v>1.6505282474099658E-5</c:v>
                </c:pt>
                <c:pt idx="24072">
                  <c:v>1.6440921172033999E-5</c:v>
                </c:pt>
                <c:pt idx="24073">
                  <c:v>1.6365373085136529E-5</c:v>
                </c:pt>
                <c:pt idx="24074">
                  <c:v>1.6283267541439269E-5</c:v>
                </c:pt>
                <c:pt idx="24075">
                  <c:v>1.6196328942896802E-5</c:v>
                </c:pt>
                <c:pt idx="24076">
                  <c:v>1.6106681869132441E-5</c:v>
                </c:pt>
                <c:pt idx="24077">
                  <c:v>1.601623444003053E-5</c:v>
                </c:pt>
                <c:pt idx="24078">
                  <c:v>1.592633998370729E-5</c:v>
                </c:pt>
                <c:pt idx="24079">
                  <c:v>1.583852281328291E-5</c:v>
                </c:pt>
                <c:pt idx="24080">
                  <c:v>1.575370333739556E-5</c:v>
                </c:pt>
                <c:pt idx="24081">
                  <c:v>1.5672427252866331E-5</c:v>
                </c:pt>
                <c:pt idx="24082">
                  <c:v>1.559487645863555E-5</c:v>
                </c:pt>
                <c:pt idx="24083">
                  <c:v>1.5520943634328429E-5</c:v>
                </c:pt>
                <c:pt idx="24084">
                  <c:v>1.545050690765493E-5</c:v>
                </c:pt>
                <c:pt idx="24085">
                  <c:v>1.5383198842755519E-5</c:v>
                </c:pt>
                <c:pt idx="24086">
                  <c:v>1.5318466466851529E-5</c:v>
                </c:pt>
                <c:pt idx="24087">
                  <c:v>1.525600418972317E-5</c:v>
                </c:pt>
                <c:pt idx="24088">
                  <c:v>1.5190023987088351E-5</c:v>
                </c:pt>
                <c:pt idx="24089">
                  <c:v>1.5110098502191249E-5</c:v>
                </c:pt>
                <c:pt idx="24090">
                  <c:v>1.5032422197691631E-5</c:v>
                </c:pt>
                <c:pt idx="24091">
                  <c:v>1.4956974155211361E-5</c:v>
                </c:pt>
                <c:pt idx="24092">
                  <c:v>1.4883981748425871E-5</c:v>
                </c:pt>
                <c:pt idx="24093">
                  <c:v>1.481330309616169E-5</c:v>
                </c:pt>
                <c:pt idx="24094">
                  <c:v>1.4744469808647411E-5</c:v>
                </c:pt>
                <c:pt idx="24095">
                  <c:v>1.467736183258239E-5</c:v>
                </c:pt>
                <c:pt idx="24096">
                  <c:v>1.46119100463693E-5</c:v>
                </c:pt>
                <c:pt idx="24097">
                  <c:v>1.4547682440024801E-5</c:v>
                </c:pt>
                <c:pt idx="24098">
                  <c:v>1.448475450160913E-5</c:v>
                </c:pt>
                <c:pt idx="24099">
                  <c:v>1.4422863387153481E-5</c:v>
                </c:pt>
                <c:pt idx="24100">
                  <c:v>1.4362269212142559E-5</c:v>
                </c:pt>
                <c:pt idx="24101">
                  <c:v>1.430276097380556E-5</c:v>
                </c:pt>
                <c:pt idx="24102">
                  <c:v>1.4244566955312619E-5</c:v>
                </c:pt>
                <c:pt idx="24103">
                  <c:v>1.418743067915784E-5</c:v>
                </c:pt>
                <c:pt idx="24104">
                  <c:v>1.413182235410204E-5</c:v>
                </c:pt>
                <c:pt idx="24105">
                  <c:v>1.4077351806918161E-5</c:v>
                </c:pt>
                <c:pt idx="24106">
                  <c:v>1.402426823915448E-5</c:v>
                </c:pt>
                <c:pt idx="24107">
                  <c:v>1.3972487977298441E-5</c:v>
                </c:pt>
                <c:pt idx="24108">
                  <c:v>1.392185367876664E-5</c:v>
                </c:pt>
                <c:pt idx="24109">
                  <c:v>1.387228530802531E-5</c:v>
                </c:pt>
                <c:pt idx="24110">
                  <c:v>1.382364280289039E-5</c:v>
                </c:pt>
                <c:pt idx="24111">
                  <c:v>1.3776148080069109E-5</c:v>
                </c:pt>
                <c:pt idx="24112">
                  <c:v>1.372946553601651E-5</c:v>
                </c:pt>
                <c:pt idx="24113">
                  <c:v>1.368358698528027E-5</c:v>
                </c:pt>
                <c:pt idx="24114">
                  <c:v>1.363853698421735E-5</c:v>
                </c:pt>
                <c:pt idx="24115">
                  <c:v>1.359404905088013E-5</c:v>
                </c:pt>
                <c:pt idx="24116">
                  <c:v>1.355056792817777E-5</c:v>
                </c:pt>
                <c:pt idx="24117">
                  <c:v>1.35076970764203E-5</c:v>
                </c:pt>
                <c:pt idx="24118">
                  <c:v>1.3465508345689161E-5</c:v>
                </c:pt>
                <c:pt idx="24119">
                  <c:v>1.3424116332316769E-5</c:v>
                </c:pt>
                <c:pt idx="24120">
                  <c:v>1.338346828561043E-5</c:v>
                </c:pt>
                <c:pt idx="24121">
                  <c:v>1.3342116290004921E-5</c:v>
                </c:pt>
                <c:pt idx="24122">
                  <c:v>1.329717997577973E-5</c:v>
                </c:pt>
                <c:pt idx="24123">
                  <c:v>1.3252349162939939E-5</c:v>
                </c:pt>
                <c:pt idx="24124">
                  <c:v>1.3207825759309341E-5</c:v>
                </c:pt>
                <c:pt idx="24125">
                  <c:v>1.3164161828171929E-5</c:v>
                </c:pt>
                <c:pt idx="24126">
                  <c:v>1.312109088758007E-5</c:v>
                </c:pt>
                <c:pt idx="24127">
                  <c:v>1.307921775151044E-5</c:v>
                </c:pt>
                <c:pt idx="24128">
                  <c:v>1.30380558402976E-5</c:v>
                </c:pt>
                <c:pt idx="24129">
                  <c:v>1.299751511396607E-5</c:v>
                </c:pt>
                <c:pt idx="24130">
                  <c:v>1.295747188123642E-5</c:v>
                </c:pt>
                <c:pt idx="24131">
                  <c:v>1.2917734238726549E-5</c:v>
                </c:pt>
                <c:pt idx="24132">
                  <c:v>1.287819486606168E-5</c:v>
                </c:pt>
                <c:pt idx="24133">
                  <c:v>1.283853907807497E-5</c:v>
                </c:pt>
                <c:pt idx="24134">
                  <c:v>1.279916614294052E-5</c:v>
                </c:pt>
                <c:pt idx="24135">
                  <c:v>1.275988506677095E-5</c:v>
                </c:pt>
                <c:pt idx="24136">
                  <c:v>1.2720761333184781E-5</c:v>
                </c:pt>
                <c:pt idx="24137">
                  <c:v>1.268202777282568E-5</c:v>
                </c:pt>
                <c:pt idx="24138">
                  <c:v>1.264383445231942E-5</c:v>
                </c:pt>
                <c:pt idx="24139">
                  <c:v>1.260603403352434E-5</c:v>
                </c:pt>
                <c:pt idx="24140">
                  <c:v>1.256863015441922E-5</c:v>
                </c:pt>
                <c:pt idx="24141">
                  <c:v>1.2531821994343771E-5</c:v>
                </c:pt>
                <c:pt idx="24142">
                  <c:v>1.24953112390358E-5</c:v>
                </c:pt>
                <c:pt idx="24143">
                  <c:v>1.245926432602573E-5</c:v>
                </c:pt>
                <c:pt idx="24144">
                  <c:v>1.2423452972143419E-5</c:v>
                </c:pt>
                <c:pt idx="24145">
                  <c:v>1.238774893863592E-5</c:v>
                </c:pt>
                <c:pt idx="24146">
                  <c:v>1.2352380508673381E-5</c:v>
                </c:pt>
                <c:pt idx="24147">
                  <c:v>1.23172503663227E-5</c:v>
                </c:pt>
                <c:pt idx="24148">
                  <c:v>1.228227665706072E-5</c:v>
                </c:pt>
                <c:pt idx="24149">
                  <c:v>1.2247460290382151E-5</c:v>
                </c:pt>
                <c:pt idx="24150">
                  <c:v>1.2212829460622739E-5</c:v>
                </c:pt>
                <c:pt idx="24151">
                  <c:v>1.217855697177583E-5</c:v>
                </c:pt>
                <c:pt idx="24152">
                  <c:v>1.21445773402229E-5</c:v>
                </c:pt>
                <c:pt idx="24153">
                  <c:v>1.2110846000723541E-5</c:v>
                </c:pt>
                <c:pt idx="24154">
                  <c:v>1.2077297469659239E-5</c:v>
                </c:pt>
                <c:pt idx="24155">
                  <c:v>1.2044155482726641E-5</c:v>
                </c:pt>
                <c:pt idx="24156">
                  <c:v>1.201131181005621E-5</c:v>
                </c:pt>
                <c:pt idx="24157">
                  <c:v>1.197853271150962E-5</c:v>
                </c:pt>
                <c:pt idx="24158">
                  <c:v>1.1946184713451661E-5</c:v>
                </c:pt>
                <c:pt idx="24159">
                  <c:v>1.191391402244335E-5</c:v>
                </c:pt>
                <c:pt idx="24160">
                  <c:v>1.1881905265909151E-5</c:v>
                </c:pt>
                <c:pt idx="24161">
                  <c:v>1.1850240298372229E-5</c:v>
                </c:pt>
                <c:pt idx="24162">
                  <c:v>1.181864627142204E-5</c:v>
                </c:pt>
                <c:pt idx="24163">
                  <c:v>1.178742058982607E-5</c:v>
                </c:pt>
                <c:pt idx="24164">
                  <c:v>1.175625402538572E-5</c:v>
                </c:pt>
                <c:pt idx="24165">
                  <c:v>1.172547035821481E-5</c:v>
                </c:pt>
                <c:pt idx="24166">
                  <c:v>1.169497318187496E-5</c:v>
                </c:pt>
                <c:pt idx="24167">
                  <c:v>1.166469792224234E-5</c:v>
                </c:pt>
                <c:pt idx="24168">
                  <c:v>1.1634449947450781E-5</c:v>
                </c:pt>
                <c:pt idx="24169">
                  <c:v>1.160457122750813E-5</c:v>
                </c:pt>
                <c:pt idx="24170">
                  <c:v>1.1574925338209139E-5</c:v>
                </c:pt>
                <c:pt idx="24171">
                  <c:v>1.154559777205577E-5</c:v>
                </c:pt>
                <c:pt idx="24172">
                  <c:v>1.151634387497324E-5</c:v>
                </c:pt>
                <c:pt idx="24173">
                  <c:v>1.14873864731635E-5</c:v>
                </c:pt>
                <c:pt idx="24174">
                  <c:v>1.145852729678154E-5</c:v>
                </c:pt>
                <c:pt idx="24175">
                  <c:v>1.1430031008785591E-5</c:v>
                </c:pt>
                <c:pt idx="24176">
                  <c:v>1.140169206337305E-5</c:v>
                </c:pt>
                <c:pt idx="24177">
                  <c:v>1.137359322456177E-5</c:v>
                </c:pt>
                <c:pt idx="24178">
                  <c:v>1.1345627171976959E-5</c:v>
                </c:pt>
                <c:pt idx="24179">
                  <c:v>1.1317924872855659E-5</c:v>
                </c:pt>
                <c:pt idx="24180">
                  <c:v>1.1290479051240251E-5</c:v>
                </c:pt>
                <c:pt idx="24181">
                  <c:v>1.1263274245720821E-5</c:v>
                </c:pt>
                <c:pt idx="24182">
                  <c:v>1.1236212230869571E-5</c:v>
                </c:pt>
                <c:pt idx="24183">
                  <c:v>1.1209323929506351E-5</c:v>
                </c:pt>
                <c:pt idx="24184">
                  <c:v>1.11826730062603E-5</c:v>
                </c:pt>
                <c:pt idx="24185">
                  <c:v>1.1156301297887691E-5</c:v>
                </c:pt>
                <c:pt idx="24186">
                  <c:v>1.1130052371299831E-5</c:v>
                </c:pt>
                <c:pt idx="24187">
                  <c:v>1.1103990800620521E-5</c:v>
                </c:pt>
                <c:pt idx="24188">
                  <c:v>1.1078172974521289E-5</c:v>
                </c:pt>
                <c:pt idx="24189">
                  <c:v>1.1052524314436599E-5</c:v>
                </c:pt>
                <c:pt idx="24190">
                  <c:v>1.1027130312868391E-5</c:v>
                </c:pt>
                <c:pt idx="24191">
                  <c:v>1.1001884558936579E-5</c:v>
                </c:pt>
                <c:pt idx="24192">
                  <c:v>1.097687072615372E-5</c:v>
                </c:pt>
                <c:pt idx="24193">
                  <c:v>1.0952039701805921E-5</c:v>
                </c:pt>
                <c:pt idx="24194">
                  <c:v>1.092733873520046E-5</c:v>
                </c:pt>
                <c:pt idx="24195">
                  <c:v>1.09028887891327E-5</c:v>
                </c:pt>
                <c:pt idx="24196">
                  <c:v>1.0878602552111261E-5</c:v>
                </c:pt>
                <c:pt idx="24197">
                  <c:v>1.085455824068049E-5</c:v>
                </c:pt>
                <c:pt idx="24198">
                  <c:v>1.0830671271833131E-5</c:v>
                </c:pt>
                <c:pt idx="24199">
                  <c:v>1.080688525689766E-5</c:v>
                </c:pt>
                <c:pt idx="24200">
                  <c:v>1.0783399375213779E-5</c:v>
                </c:pt>
                <c:pt idx="24201">
                  <c:v>1.075999716704246E-5</c:v>
                </c:pt>
                <c:pt idx="24202">
                  <c:v>1.0736880540207491E-5</c:v>
                </c:pt>
                <c:pt idx="24203">
                  <c:v>1.071394945029169E-5</c:v>
                </c:pt>
                <c:pt idx="24204">
                  <c:v>1.069108475348912E-5</c:v>
                </c:pt>
                <c:pt idx="24205">
                  <c:v>1.066844470187789E-5</c:v>
                </c:pt>
                <c:pt idx="24206">
                  <c:v>1.0646000191627539E-5</c:v>
                </c:pt>
                <c:pt idx="24207">
                  <c:v>1.0623716661939401E-5</c:v>
                </c:pt>
                <c:pt idx="24208">
                  <c:v>1.060175691236509E-5</c:v>
                </c:pt>
                <c:pt idx="24209">
                  <c:v>1.057967801898485E-5</c:v>
                </c:pt>
                <c:pt idx="24210">
                  <c:v>1.0557925634202551E-5</c:v>
                </c:pt>
                <c:pt idx="24211">
                  <c:v>1.053632422554074E-5</c:v>
                </c:pt>
                <c:pt idx="24212">
                  <c:v>1.051494109560736E-5</c:v>
                </c:pt>
                <c:pt idx="24213">
                  <c:v>1.0493708032299759E-5</c:v>
                </c:pt>
                <c:pt idx="24214">
                  <c:v>1.0472622307133859E-5</c:v>
                </c:pt>
                <c:pt idx="24215">
                  <c:v>1.045173212332884E-5</c:v>
                </c:pt>
                <c:pt idx="24216">
                  <c:v>1.0430865586386061E-5</c:v>
                </c:pt>
                <c:pt idx="24217">
                  <c:v>1.040958159137517E-5</c:v>
                </c:pt>
                <c:pt idx="24218">
                  <c:v>1.038549726217752E-5</c:v>
                </c:pt>
                <c:pt idx="24219">
                  <c:v>1.036037792800926E-5</c:v>
                </c:pt>
                <c:pt idx="24220">
                  <c:v>1.033500211633509E-5</c:v>
                </c:pt>
                <c:pt idx="24221">
                  <c:v>1.0310573088645469E-5</c:v>
                </c:pt>
                <c:pt idx="24222">
                  <c:v>1.0287279110343659E-5</c:v>
                </c:pt>
                <c:pt idx="24223">
                  <c:v>1.026512563839788E-5</c:v>
                </c:pt>
                <c:pt idx="24224">
                  <c:v>1.0243556062050629E-5</c:v>
                </c:pt>
                <c:pt idx="24225">
                  <c:v>1.022193464450538E-5</c:v>
                </c:pt>
                <c:pt idx="24226">
                  <c:v>1.0199873031524481E-5</c:v>
                </c:pt>
                <c:pt idx="24227">
                  <c:v>1.01771593108424E-5</c:v>
                </c:pt>
                <c:pt idx="24228">
                  <c:v>1.015410271065775E-5</c:v>
                </c:pt>
                <c:pt idx="24229">
                  <c:v>1.013084056467051E-5</c:v>
                </c:pt>
                <c:pt idx="24230">
                  <c:v>1.0107847629114991E-5</c:v>
                </c:pt>
                <c:pt idx="24231">
                  <c:v>1.0085243957291819E-5</c:v>
                </c:pt>
                <c:pt idx="24232">
                  <c:v>1.006323509500362E-5</c:v>
                </c:pt>
                <c:pt idx="24233">
                  <c:v>1.0041720088338479E-5</c:v>
                </c:pt>
                <c:pt idx="24234">
                  <c:v>1.0020560694101731E-5</c:v>
                </c:pt>
                <c:pt idx="24235">
                  <c:v>9.9995077107450925E-6</c:v>
                </c:pt>
                <c:pt idx="24236">
                  <c:v>9.9783292171196081E-6</c:v>
                </c:pt>
                <c:pt idx="24237">
                  <c:v>9.9568978839670308E-6</c:v>
                </c:pt>
                <c:pt idx="24238">
                  <c:v>9.9354147096164525E-6</c:v>
                </c:pt>
                <c:pt idx="24239">
                  <c:v>9.9140124802943319E-6</c:v>
                </c:pt>
                <c:pt idx="24240">
                  <c:v>9.8928148872801103E-6</c:v>
                </c:pt>
                <c:pt idx="24241">
                  <c:v>9.871888323687017E-6</c:v>
                </c:pt>
                <c:pt idx="24242">
                  <c:v>9.8511754913488403E-6</c:v>
                </c:pt>
                <c:pt idx="24243">
                  <c:v>9.8307191365165636E-6</c:v>
                </c:pt>
                <c:pt idx="24244">
                  <c:v>9.8103573691332713E-6</c:v>
                </c:pt>
                <c:pt idx="24245">
                  <c:v>9.7900856417254545E-6</c:v>
                </c:pt>
                <c:pt idx="24246">
                  <c:v>9.76974843069911E-6</c:v>
                </c:pt>
                <c:pt idx="24247">
                  <c:v>9.7495631052879617E-6</c:v>
                </c:pt>
                <c:pt idx="24248">
                  <c:v>9.7292959253536537E-6</c:v>
                </c:pt>
                <c:pt idx="24249">
                  <c:v>9.7091660791193135E-6</c:v>
                </c:pt>
                <c:pt idx="24250">
                  <c:v>9.6891908469842747E-6</c:v>
                </c:pt>
                <c:pt idx="24251">
                  <c:v>9.6693702289485373E-6</c:v>
                </c:pt>
                <c:pt idx="24252">
                  <c:v>9.6497824415564537E-6</c:v>
                </c:pt>
                <c:pt idx="24253">
                  <c:v>9.6302519523305818E-6</c:v>
                </c:pt>
                <c:pt idx="24254">
                  <c:v>9.6108142315642908E-6</c:v>
                </c:pt>
                <c:pt idx="24255">
                  <c:v>9.591472007741686E-6</c:v>
                </c:pt>
                <c:pt idx="24256">
                  <c:v>9.5722080004634336E-6</c:v>
                </c:pt>
                <c:pt idx="24257">
                  <c:v>9.5529576356057078E-6</c:v>
                </c:pt>
                <c:pt idx="24258">
                  <c:v>9.5337172751897015E-6</c:v>
                </c:pt>
                <c:pt idx="24259">
                  <c:v>9.5148152468027547E-6</c:v>
                </c:pt>
                <c:pt idx="24260">
                  <c:v>9.4958886620588601E-6</c:v>
                </c:pt>
                <c:pt idx="24261">
                  <c:v>9.477043931838125E-6</c:v>
                </c:pt>
                <c:pt idx="24262">
                  <c:v>9.4583720056107268E-6</c:v>
                </c:pt>
                <c:pt idx="24263">
                  <c:v>9.4398528744932264E-6</c:v>
                </c:pt>
                <c:pt idx="24264">
                  <c:v>9.4213319243863225E-6</c:v>
                </c:pt>
                <c:pt idx="24265">
                  <c:v>9.4028982857707888E-6</c:v>
                </c:pt>
                <c:pt idx="24266">
                  <c:v>9.3845628725830466E-6</c:v>
                </c:pt>
                <c:pt idx="24267">
                  <c:v>9.3662774816039018E-6</c:v>
                </c:pt>
                <c:pt idx="24268">
                  <c:v>9.3482112788478844E-6</c:v>
                </c:pt>
                <c:pt idx="24269">
                  <c:v>9.3300805019680411E-6</c:v>
                </c:pt>
                <c:pt idx="24270">
                  <c:v>9.3121943791629747E-6</c:v>
                </c:pt>
                <c:pt idx="24271">
                  <c:v>9.2943000709055923E-6</c:v>
                </c:pt>
                <c:pt idx="24272">
                  <c:v>9.2765249064541422E-6</c:v>
                </c:pt>
                <c:pt idx="24273">
                  <c:v>9.2589298219536431E-6</c:v>
                </c:pt>
                <c:pt idx="24274">
                  <c:v>9.2413056336226873E-6</c:v>
                </c:pt>
                <c:pt idx="24275">
                  <c:v>9.2238587967585772E-6</c:v>
                </c:pt>
                <c:pt idx="24276">
                  <c:v>9.2064019554527476E-6</c:v>
                </c:pt>
                <c:pt idx="24277">
                  <c:v>9.1891124611720443E-6</c:v>
                </c:pt>
                <c:pt idx="24278">
                  <c:v>9.1719120973721147E-6</c:v>
                </c:pt>
                <c:pt idx="24279">
                  <c:v>9.1547644842648879E-6</c:v>
                </c:pt>
                <c:pt idx="24280">
                  <c:v>9.1377187345642596E-6</c:v>
                </c:pt>
                <c:pt idx="24281">
                  <c:v>9.120794857153669E-6</c:v>
                </c:pt>
                <c:pt idx="24282">
                  <c:v>9.1039382823510095E-6</c:v>
                </c:pt>
                <c:pt idx="24283">
                  <c:v>9.0871326392516494E-6</c:v>
                </c:pt>
                <c:pt idx="24284">
                  <c:v>9.0703661044244654E-6</c:v>
                </c:pt>
                <c:pt idx="24285">
                  <c:v>9.0537696451065131E-6</c:v>
                </c:pt>
                <c:pt idx="24286">
                  <c:v>9.0373096099938266E-6</c:v>
                </c:pt>
                <c:pt idx="24287">
                  <c:v>9.0209068730473518E-6</c:v>
                </c:pt>
                <c:pt idx="24288">
                  <c:v>9.0045296019525267E-6</c:v>
                </c:pt>
                <c:pt idx="24289">
                  <c:v>8.9882960310205817E-6</c:v>
                </c:pt>
                <c:pt idx="24290">
                  <c:v>8.9721197582548484E-6</c:v>
                </c:pt>
                <c:pt idx="24291">
                  <c:v>8.9560626292950474E-6</c:v>
                </c:pt>
                <c:pt idx="24292">
                  <c:v>8.940062798501458E-6</c:v>
                </c:pt>
                <c:pt idx="24293">
                  <c:v>8.92414573172573E-6</c:v>
                </c:pt>
                <c:pt idx="24294">
                  <c:v>8.908228664950002E-6</c:v>
                </c:pt>
                <c:pt idx="24295">
                  <c:v>8.8925226009450853E-6</c:v>
                </c:pt>
                <c:pt idx="24296">
                  <c:v>8.8768938439898193E-6</c:v>
                </c:pt>
                <c:pt idx="24297">
                  <c:v>8.861334208631888E-6</c:v>
                </c:pt>
                <c:pt idx="24298">
                  <c:v>8.8458009486203082E-6</c:v>
                </c:pt>
                <c:pt idx="24299">
                  <c:v>8.8304168457398191E-6</c:v>
                </c:pt>
                <c:pt idx="24300">
                  <c:v>8.815040928311646E-6</c:v>
                </c:pt>
                <c:pt idx="24301">
                  <c:v>8.7998323579085991E-6</c:v>
                </c:pt>
                <c:pt idx="24302">
                  <c:v>8.7846010501380078E-6</c:v>
                </c:pt>
                <c:pt idx="24303">
                  <c:v>8.7695334514137357E-6</c:v>
                </c:pt>
                <c:pt idx="24304">
                  <c:v>8.7544922280358151E-6</c:v>
                </c:pt>
                <c:pt idx="24305">
                  <c:v>8.7396110757254064E-6</c:v>
                </c:pt>
                <c:pt idx="24306">
                  <c:v>8.7247926785494201E-6</c:v>
                </c:pt>
                <c:pt idx="24307">
                  <c:v>8.7099260781542398E-6</c:v>
                </c:pt>
                <c:pt idx="24308">
                  <c:v>8.6952204583212733E-6</c:v>
                </c:pt>
                <c:pt idx="24309">
                  <c:v>8.6806039689690806E-6</c:v>
                </c:pt>
                <c:pt idx="24310">
                  <c:v>8.6660766100976616E-6</c:v>
                </c:pt>
                <c:pt idx="24311">
                  <c:v>8.6516047304030508E-6</c:v>
                </c:pt>
                <c:pt idx="24312">
                  <c:v>8.637192877358757E-6</c:v>
                </c:pt>
                <c:pt idx="24313">
                  <c:v>8.6229028966045007E-6</c:v>
                </c:pt>
                <c:pt idx="24314">
                  <c:v>8.6086893134051934E-6</c:v>
                </c:pt>
                <c:pt idx="24315">
                  <c:v>8.5945339378667995E-6</c:v>
                </c:pt>
                <c:pt idx="24316">
                  <c:v>8.5804076661588624E-6</c:v>
                </c:pt>
                <c:pt idx="24317">
                  <c:v>8.5663732534158044E-6</c:v>
                </c:pt>
                <c:pt idx="24318">
                  <c:v>8.552387953386642E-6</c:v>
                </c:pt>
                <c:pt idx="24319">
                  <c:v>8.5385863712872379E-6</c:v>
                </c:pt>
                <c:pt idx="24320">
                  <c:v>8.5248093455447815E-6</c:v>
                </c:pt>
                <c:pt idx="24321">
                  <c:v>8.5111432781559415E-6</c:v>
                </c:pt>
                <c:pt idx="24322">
                  <c:v>8.4974517449154519E-6</c:v>
                </c:pt>
                <c:pt idx="24323">
                  <c:v>8.4838447946822271E-6</c:v>
                </c:pt>
                <c:pt idx="24324">
                  <c:v>8.4703488028026186E-6</c:v>
                </c:pt>
                <c:pt idx="24325">
                  <c:v>8.4569628597819246E-6</c:v>
                </c:pt>
                <c:pt idx="24326">
                  <c:v>8.4435805547400378E-6</c:v>
                </c:pt>
                <c:pt idx="24327">
                  <c:v>8.4303046605782583E-6</c:v>
                </c:pt>
                <c:pt idx="24328">
                  <c:v>8.4171415437594987E-6</c:v>
                </c:pt>
                <c:pt idx="24329">
                  <c:v>8.403922947763931E-6</c:v>
                </c:pt>
                <c:pt idx="24330">
                  <c:v>8.390949915337842E-6</c:v>
                </c:pt>
                <c:pt idx="24331">
                  <c:v>8.3778186308336444E-6</c:v>
                </c:pt>
                <c:pt idx="24332">
                  <c:v>8.364939276361838E-6</c:v>
                </c:pt>
                <c:pt idx="24333">
                  <c:v>8.3520471889642067E-6</c:v>
                </c:pt>
                <c:pt idx="24334">
                  <c:v>8.3393115346552804E-6</c:v>
                </c:pt>
                <c:pt idx="24335">
                  <c:v>8.3265867942827754E-6</c:v>
                </c:pt>
                <c:pt idx="24336">
                  <c:v>8.3139238995499909E-6</c:v>
                </c:pt>
                <c:pt idx="24337">
                  <c:v>8.3013610492344014E-6</c:v>
                </c:pt>
                <c:pt idx="24338">
                  <c:v>8.2888418546644971E-6</c:v>
                </c:pt>
                <c:pt idx="24339">
                  <c:v>8.2764281614799984E-6</c:v>
                </c:pt>
                <c:pt idx="24340">
                  <c:v>8.2639517131610774E-6</c:v>
                </c:pt>
                <c:pt idx="24341">
                  <c:v>8.2516498878248967E-6</c:v>
                </c:pt>
                <c:pt idx="24342">
                  <c:v>8.2393617049092427E-6</c:v>
                </c:pt>
                <c:pt idx="24343">
                  <c:v>8.2272354120505042E-6</c:v>
                </c:pt>
                <c:pt idx="24344">
                  <c:v>8.2150454545626417E-6</c:v>
                </c:pt>
                <c:pt idx="24345">
                  <c:v>8.203040124499239E-6</c:v>
                </c:pt>
                <c:pt idx="24346">
                  <c:v>8.1909975051530637E-6</c:v>
                </c:pt>
                <c:pt idx="24347">
                  <c:v>8.1791276898002252E-6</c:v>
                </c:pt>
                <c:pt idx="24348">
                  <c:v>8.1672587839420885E-6</c:v>
                </c:pt>
                <c:pt idx="24349">
                  <c:v>8.1553580457693897E-6</c:v>
                </c:pt>
                <c:pt idx="24350">
                  <c:v>8.1437265180284157E-6</c:v>
                </c:pt>
                <c:pt idx="24351">
                  <c:v>8.1320076787960716E-6</c:v>
                </c:pt>
                <c:pt idx="24352">
                  <c:v>8.1203679656027816E-6</c:v>
                </c:pt>
                <c:pt idx="24353">
                  <c:v>8.1088828665087931E-6</c:v>
                </c:pt>
                <c:pt idx="24354">
                  <c:v>8.0974250522558577E-6</c:v>
                </c:pt>
                <c:pt idx="24355">
                  <c:v>8.0860290836426429E-6</c:v>
                </c:pt>
                <c:pt idx="24356">
                  <c:v>8.0746003732201643E-6</c:v>
                </c:pt>
                <c:pt idx="24357">
                  <c:v>8.0633608376956545E-6</c:v>
                </c:pt>
                <c:pt idx="24358">
                  <c:v>8.0520412666373886E-6</c:v>
                </c:pt>
                <c:pt idx="24359">
                  <c:v>8.0409445217810571E-6</c:v>
                </c:pt>
                <c:pt idx="24360">
                  <c:v>8.0297932072426192E-6</c:v>
                </c:pt>
                <c:pt idx="24361">
                  <c:v>8.0187364801531658E-6</c:v>
                </c:pt>
                <c:pt idx="24362">
                  <c:v>8.0077179518411867E-6</c:v>
                </c:pt>
                <c:pt idx="24363">
                  <c:v>7.9967867350205779E-6</c:v>
                </c:pt>
                <c:pt idx="24364">
                  <c:v>7.9859228208079003E-6</c:v>
                </c:pt>
                <c:pt idx="24365">
                  <c:v>7.9751207522349432E-6</c:v>
                </c:pt>
                <c:pt idx="24366">
                  <c:v>7.9643486969871446E-6</c:v>
                </c:pt>
                <c:pt idx="24367">
                  <c:v>7.9536202974850312E-6</c:v>
                </c:pt>
                <c:pt idx="24368">
                  <c:v>7.9429919424001127E-6</c:v>
                </c:pt>
                <c:pt idx="24369">
                  <c:v>7.9324054240714759E-6</c:v>
                </c:pt>
                <c:pt idx="24370">
                  <c:v>7.9218871178454719E-6</c:v>
                </c:pt>
                <c:pt idx="24371">
                  <c:v>7.9114615800790489E-6</c:v>
                </c:pt>
                <c:pt idx="24372">
                  <c:v>7.9010442277649418E-6</c:v>
                </c:pt>
                <c:pt idx="24373">
                  <c:v>7.8906641647336073E-6</c:v>
                </c:pt>
                <c:pt idx="24374">
                  <c:v>7.8803868746035732E-6</c:v>
                </c:pt>
                <c:pt idx="24375">
                  <c:v>7.8701214079046622E-6</c:v>
                </c:pt>
                <c:pt idx="24376">
                  <c:v>7.8599705375381745E-6</c:v>
                </c:pt>
                <c:pt idx="24377">
                  <c:v>7.8497969298041426E-6</c:v>
                </c:pt>
                <c:pt idx="24378">
                  <c:v>7.839717909519095E-6</c:v>
                </c:pt>
                <c:pt idx="24379">
                  <c:v>7.829712558304891E-6</c:v>
                </c:pt>
                <c:pt idx="24380">
                  <c:v>7.8197745096986182E-6</c:v>
                </c:pt>
                <c:pt idx="24381">
                  <c:v>7.8098673839122057E-6</c:v>
                </c:pt>
                <c:pt idx="24382">
                  <c:v>7.800021194270812E-6</c:v>
                </c:pt>
                <c:pt idx="24383">
                  <c:v>7.7902423072373495E-6</c:v>
                </c:pt>
                <c:pt idx="24384">
                  <c:v>7.7804734246456064E-6</c:v>
                </c:pt>
                <c:pt idx="24385">
                  <c:v>7.7707718446617946E-6</c:v>
                </c:pt>
                <c:pt idx="24386">
                  <c:v>7.7611321103177033E-6</c:v>
                </c:pt>
                <c:pt idx="24387">
                  <c:v>7.7515305747510865E-6</c:v>
                </c:pt>
                <c:pt idx="24388">
                  <c:v>7.7420036177500151E-6</c:v>
                </c:pt>
                <c:pt idx="24389">
                  <c:v>7.7324930316535756E-6</c:v>
                </c:pt>
                <c:pt idx="24390">
                  <c:v>7.7230652095749974E-6</c:v>
                </c:pt>
                <c:pt idx="24391">
                  <c:v>7.7136755862738937E-6</c:v>
                </c:pt>
                <c:pt idx="24392">
                  <c:v>7.7039921961841173E-6</c:v>
                </c:pt>
                <c:pt idx="24393">
                  <c:v>7.6896903919987381E-6</c:v>
                </c:pt>
                <c:pt idx="24394">
                  <c:v>7.6747210187022574E-6</c:v>
                </c:pt>
                <c:pt idx="24395">
                  <c:v>7.6620790423476137E-6</c:v>
                </c:pt>
                <c:pt idx="24396">
                  <c:v>7.652221029275097E-6</c:v>
                </c:pt>
                <c:pt idx="24397">
                  <c:v>7.6431560955825262E-6</c:v>
                </c:pt>
                <c:pt idx="24398">
                  <c:v>7.6328897193889134E-6</c:v>
                </c:pt>
                <c:pt idx="24399">
                  <c:v>7.6208057180338074E-6</c:v>
                </c:pt>
                <c:pt idx="24400">
                  <c:v>7.6077744779468048E-6</c:v>
                </c:pt>
                <c:pt idx="24401">
                  <c:v>7.5954512794851334E-6</c:v>
                </c:pt>
                <c:pt idx="24402">
                  <c:v>7.5840475801669527E-6</c:v>
                </c:pt>
                <c:pt idx="24403">
                  <c:v>7.5733946687250864E-6</c:v>
                </c:pt>
                <c:pt idx="24404">
                  <c:v>7.5627453952620272E-6</c:v>
                </c:pt>
                <c:pt idx="24405">
                  <c:v>7.5517564255278558E-6</c:v>
                </c:pt>
                <c:pt idx="24406">
                  <c:v>7.5406510404718574E-6</c:v>
                </c:pt>
                <c:pt idx="24407">
                  <c:v>7.5296511568012647E-6</c:v>
                </c:pt>
                <c:pt idx="24408">
                  <c:v>7.5188595474173781E-6</c:v>
                </c:pt>
                <c:pt idx="24409">
                  <c:v>7.5080229180457536E-6</c:v>
                </c:pt>
                <c:pt idx="24410">
                  <c:v>7.4971912908949889E-6</c:v>
                </c:pt>
                <c:pt idx="24411">
                  <c:v>7.486548838642193E-6</c:v>
                </c:pt>
                <c:pt idx="24412">
                  <c:v>7.4760787356353831E-6</c:v>
                </c:pt>
                <c:pt idx="24413">
                  <c:v>7.4657850746007171E-6</c:v>
                </c:pt>
                <c:pt idx="24414">
                  <c:v>7.4554841376084369E-6</c:v>
                </c:pt>
                <c:pt idx="24415">
                  <c:v>7.4449581006774679E-6</c:v>
                </c:pt>
                <c:pt idx="24416">
                  <c:v>7.4343215601402326E-6</c:v>
                </c:pt>
                <c:pt idx="24417">
                  <c:v>7.4237673288735104E-6</c:v>
                </c:pt>
                <c:pt idx="24418">
                  <c:v>7.4134022725047544E-6</c:v>
                </c:pt>
                <c:pt idx="24419">
                  <c:v>7.4032759584952146E-6</c:v>
                </c:pt>
                <c:pt idx="24420">
                  <c:v>7.3931714723585173E-6</c:v>
                </c:pt>
                <c:pt idx="24421">
                  <c:v>7.3829623943311162E-6</c:v>
                </c:pt>
                <c:pt idx="24422">
                  <c:v>7.372629625024274E-6</c:v>
                </c:pt>
                <c:pt idx="24423">
                  <c:v>7.3622695708763794E-6</c:v>
                </c:pt>
                <c:pt idx="24424">
                  <c:v>7.3520027399354149E-6</c:v>
                </c:pt>
                <c:pt idx="24425">
                  <c:v>7.3419364525761921E-6</c:v>
                </c:pt>
                <c:pt idx="24426">
                  <c:v>7.3320161391166039E-6</c:v>
                </c:pt>
                <c:pt idx="24427">
                  <c:v>7.3220639933424536E-6</c:v>
                </c:pt>
                <c:pt idx="24428">
                  <c:v>7.3119908847729684E-6</c:v>
                </c:pt>
                <c:pt idx="24429">
                  <c:v>7.301915502466727E-6</c:v>
                </c:pt>
                <c:pt idx="24430">
                  <c:v>7.2919337981147692E-6</c:v>
                </c:pt>
                <c:pt idx="24431">
                  <c:v>7.2820025707187597E-6</c:v>
                </c:pt>
                <c:pt idx="24432">
                  <c:v>7.2721863944025236E-6</c:v>
                </c:pt>
                <c:pt idx="24433">
                  <c:v>7.2623074629518669E-6</c:v>
                </c:pt>
                <c:pt idx="24434">
                  <c:v>7.252509931277018E-6</c:v>
                </c:pt>
                <c:pt idx="24435">
                  <c:v>7.2427515078743454E-6</c:v>
                </c:pt>
                <c:pt idx="24436">
                  <c:v>7.2328866735915653E-6</c:v>
                </c:pt>
                <c:pt idx="24437">
                  <c:v>7.2232419370266143E-6</c:v>
                </c:pt>
                <c:pt idx="24438">
                  <c:v>7.2134935180656612E-6</c:v>
                </c:pt>
                <c:pt idx="24439">
                  <c:v>7.2038851612887811E-6</c:v>
                </c:pt>
                <c:pt idx="24440">
                  <c:v>7.1942381509870756E-6</c:v>
                </c:pt>
                <c:pt idx="24441">
                  <c:v>7.1846357059257571E-6</c:v>
                </c:pt>
                <c:pt idx="24442">
                  <c:v>7.1750600909581408E-6</c:v>
                </c:pt>
                <c:pt idx="24443">
                  <c:v>7.1655435931461398E-6</c:v>
                </c:pt>
                <c:pt idx="24444">
                  <c:v>7.1560361902811556E-6</c:v>
                </c:pt>
                <c:pt idx="24445">
                  <c:v>7.1465524342784192E-6</c:v>
                </c:pt>
                <c:pt idx="24446">
                  <c:v>7.1370905061485246E-6</c:v>
                </c:pt>
                <c:pt idx="24447">
                  <c:v>7.1277345341513856E-6</c:v>
                </c:pt>
                <c:pt idx="24448">
                  <c:v>7.118359917512862E-6</c:v>
                </c:pt>
                <c:pt idx="24449">
                  <c:v>7.1090453275246554E-6</c:v>
                </c:pt>
                <c:pt idx="24450">
                  <c:v>7.0996884460328147E-6</c:v>
                </c:pt>
                <c:pt idx="24451">
                  <c:v>7.0903806772548714E-6</c:v>
                </c:pt>
                <c:pt idx="24452">
                  <c:v>7.0811393015901558E-6</c:v>
                </c:pt>
                <c:pt idx="24453">
                  <c:v>7.0719815994380042E-6</c:v>
                </c:pt>
                <c:pt idx="24454">
                  <c:v>7.0627970671921503E-6</c:v>
                </c:pt>
                <c:pt idx="24455">
                  <c:v>7.0536630119022448E-6</c:v>
                </c:pt>
                <c:pt idx="24456">
                  <c:v>7.0446067184093408E-6</c:v>
                </c:pt>
                <c:pt idx="24457">
                  <c:v>7.0354381023207679E-6</c:v>
                </c:pt>
                <c:pt idx="24458">
                  <c:v>7.0264036367007074E-6</c:v>
                </c:pt>
                <c:pt idx="24459">
                  <c:v>7.0174182837945409E-6</c:v>
                </c:pt>
                <c:pt idx="24460">
                  <c:v>7.0084383878565859E-6</c:v>
                </c:pt>
                <c:pt idx="24461">
                  <c:v>6.9994812292861752E-6</c:v>
                </c:pt>
                <c:pt idx="24462">
                  <c:v>6.9905004238535176E-6</c:v>
                </c:pt>
                <c:pt idx="24463">
                  <c:v>6.9816446739423546E-6</c:v>
                </c:pt>
                <c:pt idx="24464">
                  <c:v>6.972778464842122E-6</c:v>
                </c:pt>
                <c:pt idx="24465">
                  <c:v>6.963926807657117E-6</c:v>
                </c:pt>
                <c:pt idx="24466">
                  <c:v>6.9551406340906397E-6</c:v>
                </c:pt>
                <c:pt idx="24467">
                  <c:v>6.9463958425330929E-6</c:v>
                </c:pt>
                <c:pt idx="24468">
                  <c:v>6.9376296778500546E-6</c:v>
                </c:pt>
                <c:pt idx="24469">
                  <c:v>6.9289071689127013E-6</c:v>
                </c:pt>
                <c:pt idx="24470">
                  <c:v>6.9201964834064711E-6</c:v>
                </c:pt>
                <c:pt idx="24471">
                  <c:v>6.9115762926230673E-6</c:v>
                </c:pt>
                <c:pt idx="24472">
                  <c:v>6.9029451879032422E-6</c:v>
                </c:pt>
                <c:pt idx="24473">
                  <c:v>6.8943400037824176E-6</c:v>
                </c:pt>
                <c:pt idx="24474">
                  <c:v>6.8857652877341016E-6</c:v>
                </c:pt>
                <c:pt idx="24475">
                  <c:v>6.8771946644119453E-6</c:v>
                </c:pt>
                <c:pt idx="24476">
                  <c:v>6.8687422754010194E-6</c:v>
                </c:pt>
                <c:pt idx="24477">
                  <c:v>6.8602548708440736E-6</c:v>
                </c:pt>
                <c:pt idx="24478">
                  <c:v>6.8518083935487084E-6</c:v>
                </c:pt>
                <c:pt idx="24479">
                  <c:v>6.8433751039265189E-6</c:v>
                </c:pt>
                <c:pt idx="24480">
                  <c:v>6.8350013862072956E-6</c:v>
                </c:pt>
                <c:pt idx="24481">
                  <c:v>6.8265849222370889E-6</c:v>
                </c:pt>
                <c:pt idx="24482">
                  <c:v>6.8182994255039384E-6</c:v>
                </c:pt>
                <c:pt idx="24483">
                  <c:v>6.8099484451522593E-6</c:v>
                </c:pt>
                <c:pt idx="24484">
                  <c:v>6.8016884142707568E-6</c:v>
                </c:pt>
                <c:pt idx="24485">
                  <c:v>6.7934802245872561E-6</c:v>
                </c:pt>
                <c:pt idx="24486">
                  <c:v>6.7852624852093868E-6</c:v>
                </c:pt>
                <c:pt idx="24487">
                  <c:v>6.7770579335046932E-6</c:v>
                </c:pt>
                <c:pt idx="24488">
                  <c:v>6.7688329181692097E-6</c:v>
                </c:pt>
                <c:pt idx="24489">
                  <c:v>6.7607670644065374E-6</c:v>
                </c:pt>
                <c:pt idx="24490">
                  <c:v>6.7526598286349326E-6</c:v>
                </c:pt>
                <c:pt idx="24491">
                  <c:v>6.7446321736497339E-6</c:v>
                </c:pt>
                <c:pt idx="24492">
                  <c:v>6.7365704126132187E-6</c:v>
                </c:pt>
                <c:pt idx="24493">
                  <c:v>6.7284977376402821E-6</c:v>
                </c:pt>
                <c:pt idx="24494">
                  <c:v>6.7205442064732779E-6</c:v>
                </c:pt>
                <c:pt idx="24495">
                  <c:v>6.7125865825801156E-6</c:v>
                </c:pt>
                <c:pt idx="24496">
                  <c:v>6.704646693833638E-6</c:v>
                </c:pt>
                <c:pt idx="24497">
                  <c:v>6.6967027123610023E-6</c:v>
                </c:pt>
                <c:pt idx="24498">
                  <c:v>6.6888364926853683E-6</c:v>
                </c:pt>
                <c:pt idx="24499">
                  <c:v>6.6810257521865424E-6</c:v>
                </c:pt>
                <c:pt idx="24500">
                  <c:v>6.6731595325109083E-6</c:v>
                </c:pt>
                <c:pt idx="24501">
                  <c:v>6.6653451540332753E-6</c:v>
                </c:pt>
                <c:pt idx="24502">
                  <c:v>6.6576353674463462E-6</c:v>
                </c:pt>
                <c:pt idx="24503">
                  <c:v>6.6499051172286272E-6</c:v>
                </c:pt>
                <c:pt idx="24504">
                  <c:v>6.6421148403605912E-6</c:v>
                </c:pt>
                <c:pt idx="24505">
                  <c:v>6.634473265876295E-6</c:v>
                </c:pt>
                <c:pt idx="24506">
                  <c:v>6.6268703449168243E-6</c:v>
                </c:pt>
                <c:pt idx="24507">
                  <c:v>6.6191746554977726E-6</c:v>
                </c:pt>
                <c:pt idx="24508">
                  <c:v>6.6115835579694249E-6</c:v>
                </c:pt>
                <c:pt idx="24509">
                  <c:v>6.6039865487255156E-6</c:v>
                </c:pt>
                <c:pt idx="24510">
                  <c:v>6.5964231907855719E-6</c:v>
                </c:pt>
                <c:pt idx="24511">
                  <c:v>6.5888825702131726E-6</c:v>
                </c:pt>
                <c:pt idx="24512">
                  <c:v>6.5813683249871247E-6</c:v>
                </c:pt>
                <c:pt idx="24513">
                  <c:v>6.573933205800131E-6</c:v>
                </c:pt>
                <c:pt idx="24514">
                  <c:v>6.566495358129032E-6</c:v>
                </c:pt>
                <c:pt idx="24515">
                  <c:v>6.5590929807513021E-6</c:v>
                </c:pt>
                <c:pt idx="24516">
                  <c:v>6.5516701397427823E-6</c:v>
                </c:pt>
                <c:pt idx="24517">
                  <c:v>6.5442509367130697E-6</c:v>
                </c:pt>
                <c:pt idx="24518">
                  <c:v>6.5369767980882898E-6</c:v>
                </c:pt>
                <c:pt idx="24519">
                  <c:v>6.5296485445287536E-6</c:v>
                </c:pt>
                <c:pt idx="24520">
                  <c:v>6.5223289311688859E-6</c:v>
                </c:pt>
                <c:pt idx="24521">
                  <c:v>6.5150784394063521E-6</c:v>
                </c:pt>
                <c:pt idx="24522">
                  <c:v>6.5078561419795733E-6</c:v>
                </c:pt>
                <c:pt idx="24523">
                  <c:v>6.5006538534362326E-6</c:v>
                </c:pt>
                <c:pt idx="24524">
                  <c:v>6.4934624788293149E-6</c:v>
                </c:pt>
                <c:pt idx="24525">
                  <c:v>6.4862629187700796E-6</c:v>
                </c:pt>
                <c:pt idx="24526">
                  <c:v>6.479131116066128E-6</c:v>
                </c:pt>
                <c:pt idx="24527">
                  <c:v>6.4720070440671407E-6</c:v>
                </c:pt>
                <c:pt idx="24528">
                  <c:v>6.4649211708456278E-6</c:v>
                </c:pt>
                <c:pt idx="24529">
                  <c:v>6.4578198362141848E-6</c:v>
                </c:pt>
                <c:pt idx="24530">
                  <c:v>6.4508517425565506E-6</c:v>
                </c:pt>
                <c:pt idx="24531">
                  <c:v>6.4438731897098478E-6</c:v>
                </c:pt>
                <c:pt idx="24532">
                  <c:v>6.4368696257588454E-6</c:v>
                </c:pt>
                <c:pt idx="24533">
                  <c:v>6.4299470068363007E-6</c:v>
                </c:pt>
                <c:pt idx="24534">
                  <c:v>6.4229270719806664E-6</c:v>
                </c:pt>
                <c:pt idx="24535">
                  <c:v>6.4160490182985086E-6</c:v>
                </c:pt>
                <c:pt idx="24536">
                  <c:v>6.4091577769431751E-6</c:v>
                </c:pt>
                <c:pt idx="24537">
                  <c:v>6.4022660808404908E-6</c:v>
                </c:pt>
                <c:pt idx="24538">
                  <c:v>6.3953916651371401E-6</c:v>
                </c:pt>
                <c:pt idx="24539">
                  <c:v>6.3886113821354229E-6</c:v>
                </c:pt>
                <c:pt idx="24540">
                  <c:v>6.3818297348916531E-6</c:v>
                </c:pt>
                <c:pt idx="24541">
                  <c:v>6.3750389927008646E-6</c:v>
                </c:pt>
                <c:pt idx="24542">
                  <c:v>6.3683269218017813E-6</c:v>
                </c:pt>
                <c:pt idx="24543">
                  <c:v>6.3615916587878019E-6</c:v>
                </c:pt>
                <c:pt idx="24544">
                  <c:v>6.3548800426360694E-6</c:v>
                </c:pt>
                <c:pt idx="24545">
                  <c:v>6.3482698351435829E-6</c:v>
                </c:pt>
                <c:pt idx="24546">
                  <c:v>6.3415927797905169E-6</c:v>
                </c:pt>
                <c:pt idx="24547">
                  <c:v>6.3349743868457153E-6</c:v>
                </c:pt>
                <c:pt idx="24548">
                  <c:v>6.3283882809628267E-6</c:v>
                </c:pt>
                <c:pt idx="24549">
                  <c:v>6.3218317336577456E-6</c:v>
                </c:pt>
                <c:pt idx="24550">
                  <c:v>6.3152333495963831E-6</c:v>
                </c:pt>
                <c:pt idx="24551">
                  <c:v>6.3087254602578469E-6</c:v>
                </c:pt>
                <c:pt idx="24552">
                  <c:v>6.3022512222232763E-6</c:v>
                </c:pt>
                <c:pt idx="24553">
                  <c:v>6.2957487898529507E-6</c:v>
                </c:pt>
                <c:pt idx="24554">
                  <c:v>6.2892768255551354E-6</c:v>
                </c:pt>
                <c:pt idx="24555">
                  <c:v>6.2828589761920739E-6</c:v>
                </c:pt>
                <c:pt idx="24556">
                  <c:v>6.276393833104521E-6</c:v>
                </c:pt>
                <c:pt idx="24557">
                  <c:v>6.2700678427063386E-6</c:v>
                </c:pt>
                <c:pt idx="24558">
                  <c:v>6.2636859183839988E-6</c:v>
                </c:pt>
                <c:pt idx="24559">
                  <c:v>6.2573203649662901E-6</c:v>
                </c:pt>
                <c:pt idx="24560">
                  <c:v>6.2509898270945996E-6</c:v>
                </c:pt>
                <c:pt idx="24561">
                  <c:v>6.2447297750622974E-6</c:v>
                </c:pt>
                <c:pt idx="24562">
                  <c:v>6.2384319789998699E-6</c:v>
                </c:pt>
                <c:pt idx="24563">
                  <c:v>6.2322128542291466E-6</c:v>
                </c:pt>
                <c:pt idx="24564">
                  <c:v>6.2259605329018086E-6</c:v>
                </c:pt>
                <c:pt idx="24565">
                  <c:v>6.2197491388360504E-6</c:v>
                </c:pt>
                <c:pt idx="24566">
                  <c:v>6.213606411620276E-6</c:v>
                </c:pt>
                <c:pt idx="24567">
                  <c:v>6.2074468587525189E-6</c:v>
                </c:pt>
                <c:pt idx="24568">
                  <c:v>6.2012677517486736E-6</c:v>
                </c:pt>
                <c:pt idx="24569">
                  <c:v>6.195130026753759E-6</c:v>
                </c:pt>
                <c:pt idx="24570">
                  <c:v>6.1890709730505478E-6</c:v>
                </c:pt>
                <c:pt idx="24571">
                  <c:v>6.1829646256228443E-6</c:v>
                </c:pt>
                <c:pt idx="24572">
                  <c:v>6.1769592321070377E-6</c:v>
                </c:pt>
                <c:pt idx="24573">
                  <c:v>6.1708869907306507E-6</c:v>
                </c:pt>
                <c:pt idx="24574">
                  <c:v>6.164897968119476E-6</c:v>
                </c:pt>
                <c:pt idx="24575">
                  <c:v>6.1589416873175651E-6</c:v>
                </c:pt>
                <c:pt idx="24576">
                  <c:v>6.1529653976322152E-6</c:v>
                </c:pt>
                <c:pt idx="24577">
                  <c:v>6.1470504988392349E-6</c:v>
                </c:pt>
                <c:pt idx="24578">
                  <c:v>6.1411174101522192E-6</c:v>
                </c:pt>
                <c:pt idx="24579">
                  <c:v>6.1352093325695023E-6</c:v>
                </c:pt>
                <c:pt idx="24580">
                  <c:v>6.1293799262784887E-6</c:v>
                </c:pt>
                <c:pt idx="24581">
                  <c:v>6.1234541135490872E-6</c:v>
                </c:pt>
                <c:pt idx="24582">
                  <c:v>6.1176601775514428E-6</c:v>
                </c:pt>
                <c:pt idx="24583">
                  <c:v>6.1118253142922194E-6</c:v>
                </c:pt>
                <c:pt idx="24584">
                  <c:v>6.1060377447574874E-6</c:v>
                </c:pt>
                <c:pt idx="24585">
                  <c:v>6.1003333939879667E-6</c:v>
                </c:pt>
                <c:pt idx="24586">
                  <c:v>6.0945735640416387E-6</c:v>
                </c:pt>
                <c:pt idx="24587">
                  <c:v>6.0887600739079062E-6</c:v>
                </c:pt>
                <c:pt idx="24588">
                  <c:v>6.0830793700006316E-6</c:v>
                </c:pt>
                <c:pt idx="24589">
                  <c:v>6.0773859331675339E-6</c:v>
                </c:pt>
                <c:pt idx="24590">
                  <c:v>6.0716938605764881E-6</c:v>
                </c:pt>
                <c:pt idx="24591">
                  <c:v>6.0661332099698484E-6</c:v>
                </c:pt>
                <c:pt idx="24592">
                  <c:v>6.0604584177781362E-6</c:v>
                </c:pt>
                <c:pt idx="24593">
                  <c:v>6.054867753846338E-6</c:v>
                </c:pt>
                <c:pt idx="24594">
                  <c:v>6.0493393903016113E-6</c:v>
                </c:pt>
                <c:pt idx="24595">
                  <c:v>6.0437073443608824E-6</c:v>
                </c:pt>
                <c:pt idx="24596">
                  <c:v>6.0381721596058924E-6</c:v>
                </c:pt>
                <c:pt idx="24597">
                  <c:v>6.0326724451442706E-6</c:v>
                </c:pt>
                <c:pt idx="24598">
                  <c:v>6.0271413531154394E-6</c:v>
                </c:pt>
                <c:pt idx="24599">
                  <c:v>6.0216793826839421E-6</c:v>
                </c:pt>
                <c:pt idx="24600">
                  <c:v>6.0162496993143577E-6</c:v>
                </c:pt>
                <c:pt idx="24601">
                  <c:v>6.010765446262667E-6</c:v>
                </c:pt>
                <c:pt idx="24602">
                  <c:v>6.0053826018702239E-6</c:v>
                </c:pt>
                <c:pt idx="24603">
                  <c:v>5.9999538279953413E-6</c:v>
                </c:pt>
                <c:pt idx="24604">
                  <c:v>5.9945823522866704E-6</c:v>
                </c:pt>
                <c:pt idx="24605">
                  <c:v>5.9892049648624379E-6</c:v>
                </c:pt>
                <c:pt idx="24606">
                  <c:v>5.9839044297405053E-6</c:v>
                </c:pt>
                <c:pt idx="24607">
                  <c:v>5.9785479606944136E-6</c:v>
                </c:pt>
                <c:pt idx="24608">
                  <c:v>5.9732406043622177E-6</c:v>
                </c:pt>
                <c:pt idx="24609">
                  <c:v>5.9679719015548471E-6</c:v>
                </c:pt>
                <c:pt idx="24610">
                  <c:v>5.9627041082421783E-6</c:v>
                </c:pt>
                <c:pt idx="24611">
                  <c:v>5.957490429864265E-6</c:v>
                </c:pt>
                <c:pt idx="24612">
                  <c:v>5.9522585615923163E-6</c:v>
                </c:pt>
                <c:pt idx="24613">
                  <c:v>5.9470244195836131E-6</c:v>
                </c:pt>
                <c:pt idx="24614">
                  <c:v>5.9418907767394558E-6</c:v>
                </c:pt>
                <c:pt idx="24615">
                  <c:v>5.9367139328969643E-6</c:v>
                </c:pt>
                <c:pt idx="24616">
                  <c:v>5.9315466387488414E-6</c:v>
                </c:pt>
                <c:pt idx="24617">
                  <c:v>5.9264202718622983E-6</c:v>
                </c:pt>
                <c:pt idx="24618">
                  <c:v>5.9213252825429663E-6</c:v>
                </c:pt>
                <c:pt idx="24619">
                  <c:v>5.9162339312024406E-6</c:v>
                </c:pt>
                <c:pt idx="24620">
                  <c:v>5.9111685004609171E-6</c:v>
                </c:pt>
                <c:pt idx="24621">
                  <c:v>5.9060967032564804E-6</c:v>
                </c:pt>
                <c:pt idx="24622">
                  <c:v>5.9010721997765359E-6</c:v>
                </c:pt>
                <c:pt idx="24623">
                  <c:v>5.8960677051800303E-6</c:v>
                </c:pt>
                <c:pt idx="24624">
                  <c:v>5.8910977713821921E-6</c:v>
                </c:pt>
                <c:pt idx="24625">
                  <c:v>5.8860719036601949E-6</c:v>
                </c:pt>
                <c:pt idx="24626">
                  <c:v>5.881141078134533E-6</c:v>
                </c:pt>
                <c:pt idx="24627">
                  <c:v>5.8761766013049046E-6</c:v>
                </c:pt>
                <c:pt idx="24628">
                  <c:v>5.871268058399437E-6</c:v>
                </c:pt>
                <c:pt idx="24629">
                  <c:v>5.8663840718509164E-6</c:v>
                </c:pt>
                <c:pt idx="24630">
                  <c:v>5.8615241869119927E-6</c:v>
                </c:pt>
                <c:pt idx="24631">
                  <c:v>5.856612460775068E-6</c:v>
                </c:pt>
                <c:pt idx="24632">
                  <c:v>5.851770310982829E-6</c:v>
                </c:pt>
                <c:pt idx="24633">
                  <c:v>5.8469695431995214E-6</c:v>
                </c:pt>
                <c:pt idx="24634">
                  <c:v>5.8422447182238102E-6</c:v>
                </c:pt>
                <c:pt idx="24635">
                  <c:v>5.8374066611577291E-6</c:v>
                </c:pt>
                <c:pt idx="24636">
                  <c:v>5.8325363170297351E-6</c:v>
                </c:pt>
                <c:pt idx="24637">
                  <c:v>5.8278119468013756E-6</c:v>
                </c:pt>
                <c:pt idx="24638">
                  <c:v>5.8230925787938759E-6</c:v>
                </c:pt>
                <c:pt idx="24639">
                  <c:v>5.8183782130072359E-6</c:v>
                </c:pt>
                <c:pt idx="24640">
                  <c:v>5.8136783991358243E-6</c:v>
                </c:pt>
                <c:pt idx="24641">
                  <c:v>5.8089140111405868E-6</c:v>
                </c:pt>
                <c:pt idx="24642">
                  <c:v>5.8042674027092289E-6</c:v>
                </c:pt>
                <c:pt idx="24643">
                  <c:v>5.7996107898361524E-6</c:v>
                </c:pt>
                <c:pt idx="24644">
                  <c:v>5.7950578593590762E-6</c:v>
                </c:pt>
                <c:pt idx="24645">
                  <c:v>5.7904289860744029E-6</c:v>
                </c:pt>
                <c:pt idx="24646">
                  <c:v>5.7858251238940284E-6</c:v>
                </c:pt>
                <c:pt idx="24647">
                  <c:v>5.781276740890462E-6</c:v>
                </c:pt>
                <c:pt idx="24648">
                  <c:v>5.7766460486163851E-6</c:v>
                </c:pt>
                <c:pt idx="24649">
                  <c:v>5.7720626500668004E-6</c:v>
                </c:pt>
                <c:pt idx="24650">
                  <c:v>5.7676111282489728E-6</c:v>
                </c:pt>
                <c:pt idx="24651">
                  <c:v>5.7630822993814954E-6</c:v>
                </c:pt>
                <c:pt idx="24652">
                  <c:v>5.758574388892157E-6</c:v>
                </c:pt>
                <c:pt idx="24653">
                  <c:v>5.7541642490832601E-6</c:v>
                </c:pt>
                <c:pt idx="24654">
                  <c:v>5.7496754379826598E-6</c:v>
                </c:pt>
                <c:pt idx="24655">
                  <c:v>5.7452002693025861E-6</c:v>
                </c:pt>
                <c:pt idx="24656">
                  <c:v>5.7407942222198471E-6</c:v>
                </c:pt>
                <c:pt idx="24657">
                  <c:v>5.7363881751371082E-6</c:v>
                </c:pt>
                <c:pt idx="24658">
                  <c:v>5.7320075939060189E-6</c:v>
                </c:pt>
                <c:pt idx="24659">
                  <c:v>5.7275656217825599E-6</c:v>
                </c:pt>
                <c:pt idx="24660">
                  <c:v>5.7231613936892236E-6</c:v>
                </c:pt>
                <c:pt idx="24661">
                  <c:v>5.7188512982975226E-6</c:v>
                </c:pt>
                <c:pt idx="24662">
                  <c:v>5.7145803111779969E-6</c:v>
                </c:pt>
                <c:pt idx="24663">
                  <c:v>5.7102452046819963E-6</c:v>
                </c:pt>
                <c:pt idx="24664">
                  <c:v>5.7059642131207511E-6</c:v>
                </c:pt>
                <c:pt idx="24665">
                  <c:v>5.7016541177290492E-6</c:v>
                </c:pt>
                <c:pt idx="24666">
                  <c:v>5.697409051208524E-6</c:v>
                </c:pt>
                <c:pt idx="24667">
                  <c:v>5.6931539802462794E-6</c:v>
                </c:pt>
                <c:pt idx="24668">
                  <c:v>5.6889552979555447E-6</c:v>
                </c:pt>
                <c:pt idx="24669">
                  <c:v>5.6847143241611783E-6</c:v>
                </c:pt>
                <c:pt idx="24670">
                  <c:v>5.6804797168297227E-6</c:v>
                </c:pt>
                <c:pt idx="24671">
                  <c:v>5.6763415159366559E-6</c:v>
                </c:pt>
                <c:pt idx="24672">
                  <c:v>5.6721892178757116E-6</c:v>
                </c:pt>
                <c:pt idx="24673">
                  <c:v>5.6680087254790124E-6</c:v>
                </c:pt>
                <c:pt idx="24674">
                  <c:v>5.6638755268068053E-6</c:v>
                </c:pt>
                <c:pt idx="24675">
                  <c:v>5.6597923503431957E-6</c:v>
                </c:pt>
                <c:pt idx="24676">
                  <c:v>5.6556605159130413E-6</c:v>
                </c:pt>
                <c:pt idx="24677">
                  <c:v>5.6516087170166429E-6</c:v>
                </c:pt>
                <c:pt idx="24678">
                  <c:v>5.6474959819752257E-6</c:v>
                </c:pt>
                <c:pt idx="24679">
                  <c:v>5.6434942052874248E-6</c:v>
                </c:pt>
                <c:pt idx="24680">
                  <c:v>5.6393814702460077E-6</c:v>
                </c:pt>
                <c:pt idx="24681">
                  <c:v>5.6353837862843648E-6</c:v>
                </c:pt>
                <c:pt idx="24682">
                  <c:v>5.6314279390790034E-6</c:v>
                </c:pt>
                <c:pt idx="24683">
                  <c:v>5.6273925110872369E-6</c:v>
                </c:pt>
                <c:pt idx="24684">
                  <c:v>5.6234634939755779E-6</c:v>
                </c:pt>
                <c:pt idx="24685">
                  <c:v>5.6194435273937424E-6</c:v>
                </c:pt>
                <c:pt idx="24686">
                  <c:v>5.6155327001761179E-6</c:v>
                </c:pt>
                <c:pt idx="24687">
                  <c:v>5.6115486586350016E-6</c:v>
                </c:pt>
                <c:pt idx="24688">
                  <c:v>5.6076682994898866E-6</c:v>
                </c:pt>
                <c:pt idx="24689">
                  <c:v>5.6038084039755631E-6</c:v>
                </c:pt>
                <c:pt idx="24690">
                  <c:v>5.5999003052420449E-6</c:v>
                </c:pt>
                <c:pt idx="24691">
                  <c:v>5.5960135796340182E-6</c:v>
                </c:pt>
                <c:pt idx="24692">
                  <c:v>5.592153229372343E-6</c:v>
                </c:pt>
                <c:pt idx="24693">
                  <c:v>5.5883006098156329E-6</c:v>
                </c:pt>
                <c:pt idx="24694">
                  <c:v>5.5844966482254677E-6</c:v>
                </c:pt>
                <c:pt idx="24695">
                  <c:v>5.5806672207836527E-6</c:v>
                </c:pt>
                <c:pt idx="24696">
                  <c:v>5.5768387028365396E-6</c:v>
                </c:pt>
                <c:pt idx="24697">
                  <c:v>5.5730852182023227E-6</c:v>
                </c:pt>
                <c:pt idx="24698">
                  <c:v>5.5693267313472461E-6</c:v>
                </c:pt>
                <c:pt idx="24699">
                  <c:v>5.5655082178418516E-6</c:v>
                </c:pt>
                <c:pt idx="24700">
                  <c:v>5.5618352234887416E-6</c:v>
                </c:pt>
                <c:pt idx="24701">
                  <c:v>5.5581112974323332E-6</c:v>
                </c:pt>
                <c:pt idx="24702">
                  <c:v>5.5544096539961174E-6</c:v>
                </c:pt>
                <c:pt idx="24703">
                  <c:v>5.5507175602542702E-6</c:v>
                </c:pt>
                <c:pt idx="24704">
                  <c:v>5.5469604376412462E-6</c:v>
                </c:pt>
                <c:pt idx="24705">
                  <c:v>5.5433151828765403E-6</c:v>
                </c:pt>
                <c:pt idx="24706">
                  <c:v>5.539727681025397E-6</c:v>
                </c:pt>
                <c:pt idx="24707">
                  <c:v>5.5360355872835498E-6</c:v>
                </c:pt>
                <c:pt idx="24708">
                  <c:v>5.5324194363493007E-6</c:v>
                </c:pt>
                <c:pt idx="24709">
                  <c:v>5.5288646763074212E-6</c:v>
                </c:pt>
                <c:pt idx="24710">
                  <c:v>5.525236701942049E-6</c:v>
                </c:pt>
                <c:pt idx="24711">
                  <c:v>5.5216692089743447E-6</c:v>
                </c:pt>
                <c:pt idx="24712">
                  <c:v>5.5180685194500256E-6</c:v>
                </c:pt>
                <c:pt idx="24713">
                  <c:v>5.514522399607813E-6</c:v>
                </c:pt>
                <c:pt idx="24714">
                  <c:v>5.5109362619987223E-6</c:v>
                </c:pt>
                <c:pt idx="24715">
                  <c:v>5.5074660849641077E-6</c:v>
                </c:pt>
                <c:pt idx="24716">
                  <c:v>5.5039245125954039E-6</c:v>
                </c:pt>
                <c:pt idx="24717">
                  <c:v>5.5004552450554911E-6</c:v>
                </c:pt>
                <c:pt idx="24718">
                  <c:v>5.4969814300420694E-6</c:v>
                </c:pt>
                <c:pt idx="24719">
                  <c:v>5.4934412219154183E-6</c:v>
                </c:pt>
                <c:pt idx="24720">
                  <c:v>5.4896918300073594E-6</c:v>
                </c:pt>
                <c:pt idx="24721">
                  <c:v>5.4812885537103284E-6</c:v>
                </c:pt>
                <c:pt idx="24722">
                  <c:v>5.4758875194238499E-6</c:v>
                </c:pt>
                <c:pt idx="24723">
                  <c:v>5.4741362873755861E-6</c:v>
                </c:pt>
                <c:pt idx="24724">
                  <c:v>5.4702045417798217E-6</c:v>
                </c:pt>
                <c:pt idx="24725">
                  <c:v>5.4633392210234888E-6</c:v>
                </c:pt>
                <c:pt idx="24726">
                  <c:v>5.4580723372055218E-6</c:v>
                </c:pt>
                <c:pt idx="24727">
                  <c:v>5.4551128414459527E-6</c:v>
                </c:pt>
                <c:pt idx="24728">
                  <c:v>5.4508332141267601E-6</c:v>
                </c:pt>
                <c:pt idx="24729">
                  <c:v>5.4446081776404753E-6</c:v>
                </c:pt>
                <c:pt idx="24730">
                  <c:v>5.4394845392380384E-6</c:v>
                </c:pt>
                <c:pt idx="24731">
                  <c:v>5.4363163144444124E-6</c:v>
                </c:pt>
                <c:pt idx="24732">
                  <c:v>5.4325273595168264E-6</c:v>
                </c:pt>
                <c:pt idx="24733">
                  <c:v>5.4271476983558387E-6</c:v>
                </c:pt>
                <c:pt idx="24734">
                  <c:v>5.4222932703851257E-6</c:v>
                </c:pt>
                <c:pt idx="24735">
                  <c:v>5.4186889428820004E-6</c:v>
                </c:pt>
                <c:pt idx="24736">
                  <c:v>5.4149254538060632E-6</c:v>
                </c:pt>
                <c:pt idx="24737">
                  <c:v>5.4102329158922657E-6</c:v>
                </c:pt>
                <c:pt idx="24738">
                  <c:v>5.4057713896327186E-6</c:v>
                </c:pt>
                <c:pt idx="24739">
                  <c:v>5.4020206334826071E-6</c:v>
                </c:pt>
                <c:pt idx="24740">
                  <c:v>5.3981393648427911E-6</c:v>
                </c:pt>
                <c:pt idx="24741">
                  <c:v>5.3936055337544531E-6</c:v>
                </c:pt>
                <c:pt idx="24742">
                  <c:v>5.3891658353677494E-6</c:v>
                </c:pt>
                <c:pt idx="24743">
                  <c:v>5.3853173085371964E-6</c:v>
                </c:pt>
                <c:pt idx="24744">
                  <c:v>5.381429673434468E-6</c:v>
                </c:pt>
                <c:pt idx="24745">
                  <c:v>5.3771236707689241E-6</c:v>
                </c:pt>
                <c:pt idx="24746">
                  <c:v>5.3727262638858519E-6</c:v>
                </c:pt>
                <c:pt idx="24747">
                  <c:v>5.3687040235672612E-6</c:v>
                </c:pt>
                <c:pt idx="24748">
                  <c:v>5.3647750064556021E-6</c:v>
                </c:pt>
                <c:pt idx="24749">
                  <c:v>5.360497652873164E-6</c:v>
                </c:pt>
                <c:pt idx="24750">
                  <c:v>5.3562207540380768E-6</c:v>
                </c:pt>
                <c:pt idx="24751">
                  <c:v>5.3521835070569068E-6</c:v>
                </c:pt>
                <c:pt idx="24752">
                  <c:v>5.3482740440813359E-6</c:v>
                </c:pt>
                <c:pt idx="24753">
                  <c:v>5.3440012379724067E-6</c:v>
                </c:pt>
                <c:pt idx="24754">
                  <c:v>5.3398280215333216E-6</c:v>
                </c:pt>
                <c:pt idx="24755">
                  <c:v>5.3358189688879074E-6</c:v>
                </c:pt>
                <c:pt idx="24756">
                  <c:v>5.3318262871471234E-6</c:v>
                </c:pt>
                <c:pt idx="24757">
                  <c:v>5.3277922233974104E-6</c:v>
                </c:pt>
                <c:pt idx="24758">
                  <c:v>5.3236467465467294E-6</c:v>
                </c:pt>
                <c:pt idx="24759">
                  <c:v>5.319667707226472E-6</c:v>
                </c:pt>
                <c:pt idx="24760">
                  <c:v>5.3156868489168119E-6</c:v>
                </c:pt>
                <c:pt idx="24761">
                  <c:v>5.311656877893256E-6</c:v>
                </c:pt>
                <c:pt idx="24762">
                  <c:v>5.3075814321346124E-6</c:v>
                </c:pt>
                <c:pt idx="24763">
                  <c:v>5.3036405915918286E-6</c:v>
                </c:pt>
                <c:pt idx="24764">
                  <c:v>5.2996774684288539E-6</c:v>
                </c:pt>
                <c:pt idx="24765">
                  <c:v>5.295707978802966E-6</c:v>
                </c:pt>
                <c:pt idx="24766">
                  <c:v>5.2916711865691468E-6</c:v>
                </c:pt>
                <c:pt idx="24767">
                  <c:v>5.2877685448038392E-6</c:v>
                </c:pt>
                <c:pt idx="24768">
                  <c:v>5.2838613555650227E-6</c:v>
                </c:pt>
                <c:pt idx="24769">
                  <c:v>5.2799277909798548E-6</c:v>
                </c:pt>
                <c:pt idx="24770">
                  <c:v>5.2759564823645633E-6</c:v>
                </c:pt>
                <c:pt idx="24771">
                  <c:v>5.2719788072863594E-6</c:v>
                </c:pt>
                <c:pt idx="24772">
                  <c:v>5.2681002671306487E-6</c:v>
                </c:pt>
                <c:pt idx="24773">
                  <c:v>5.2642185437434819E-6</c:v>
                </c:pt>
                <c:pt idx="24774">
                  <c:v>5.2602395044232253E-6</c:v>
                </c:pt>
                <c:pt idx="24775">
                  <c:v>5.256403710518498E-6</c:v>
                </c:pt>
                <c:pt idx="24776">
                  <c:v>5.2525197133945767E-6</c:v>
                </c:pt>
                <c:pt idx="24777">
                  <c:v>5.2486630011117086E-6</c:v>
                </c:pt>
                <c:pt idx="24778">
                  <c:v>5.2447699090407704E-6</c:v>
                </c:pt>
                <c:pt idx="24779">
                  <c:v>5.2409304771572351E-6</c:v>
                </c:pt>
                <c:pt idx="24780">
                  <c:v>5.2370364755915944E-6</c:v>
                </c:pt>
                <c:pt idx="24781">
                  <c:v>5.2332075028971303E-6</c:v>
                </c:pt>
                <c:pt idx="24782">
                  <c:v>5.2293439694039989E-6</c:v>
                </c:pt>
                <c:pt idx="24783">
                  <c:v>5.2256127673899746E-6</c:v>
                </c:pt>
                <c:pt idx="24784">
                  <c:v>5.2217742450011428E-6</c:v>
                </c:pt>
                <c:pt idx="24785">
                  <c:v>5.2179339036229067E-6</c:v>
                </c:pt>
                <c:pt idx="24786">
                  <c:v>5.2141426749585662E-6</c:v>
                </c:pt>
                <c:pt idx="24787">
                  <c:v>5.2103887355769976E-6</c:v>
                </c:pt>
                <c:pt idx="24788">
                  <c:v>5.206617515796097E-6</c:v>
                </c:pt>
                <c:pt idx="24789">
                  <c:v>5.2028412937943358E-6</c:v>
                </c:pt>
                <c:pt idx="24790">
                  <c:v>5.199059614824364E-6</c:v>
                </c:pt>
                <c:pt idx="24791">
                  <c:v>5.1953638831037097E-6</c:v>
                </c:pt>
                <c:pt idx="24792">
                  <c:v>5.1915126277890522E-6</c:v>
                </c:pt>
                <c:pt idx="24793">
                  <c:v>5.1878059821319766E-6</c:v>
                </c:pt>
                <c:pt idx="24794">
                  <c:v>5.1840529522451106E-6</c:v>
                </c:pt>
                <c:pt idx="24795">
                  <c:v>5.1803858696075622E-6</c:v>
                </c:pt>
                <c:pt idx="24796">
                  <c:v>5.1766664910246618E-6</c:v>
                </c:pt>
                <c:pt idx="24797">
                  <c:v>5.1729543883993756E-6</c:v>
                </c:pt>
                <c:pt idx="24798">
                  <c:v>5.1692227316380013E-6</c:v>
                </c:pt>
                <c:pt idx="24799">
                  <c:v>5.1655665629368741E-6</c:v>
                </c:pt>
                <c:pt idx="24800">
                  <c:v>5.1618480938486746E-6</c:v>
                </c:pt>
                <c:pt idx="24801">
                  <c:v>5.1581787374743726E-6</c:v>
                </c:pt>
                <c:pt idx="24802">
                  <c:v>5.1545371206884738E-6</c:v>
                </c:pt>
                <c:pt idx="24803">
                  <c:v>5.1508618525986094E-6</c:v>
                </c:pt>
                <c:pt idx="24804">
                  <c:v>5.1472393352014478E-6</c:v>
                </c:pt>
                <c:pt idx="24805">
                  <c:v>5.1435849854897242E-6</c:v>
                </c:pt>
                <c:pt idx="24806">
                  <c:v>5.1399474614299834E-6</c:v>
                </c:pt>
                <c:pt idx="24807">
                  <c:v>5.1363663260417516E-6</c:v>
                </c:pt>
                <c:pt idx="24808">
                  <c:v>5.132747446623398E-6</c:v>
                </c:pt>
                <c:pt idx="24809">
                  <c:v>5.1291031013533939E-6</c:v>
                </c:pt>
                <c:pt idx="24810">
                  <c:v>5.1254974096082151E-6</c:v>
                </c:pt>
                <c:pt idx="24811">
                  <c:v>5.1219190027040904E-6</c:v>
                </c:pt>
                <c:pt idx="24812">
                  <c:v>5.1183392315579113E-6</c:v>
                </c:pt>
                <c:pt idx="24813">
                  <c:v>5.1148103921150323E-6</c:v>
                </c:pt>
                <c:pt idx="24814">
                  <c:v>5.1111519496771507E-6</c:v>
                </c:pt>
                <c:pt idx="24815">
                  <c:v>5.107702236273326E-6</c:v>
                </c:pt>
                <c:pt idx="24816">
                  <c:v>5.1041047299804632E-6</c:v>
                </c:pt>
                <c:pt idx="24817">
                  <c:v>5.1005467867071266E-6</c:v>
                </c:pt>
                <c:pt idx="24818">
                  <c:v>5.0970061238331246E-6</c:v>
                </c:pt>
                <c:pt idx="24819">
                  <c:v>5.0934922910528257E-6</c:v>
                </c:pt>
                <c:pt idx="24820">
                  <c:v>5.0899679990834557E-6</c:v>
                </c:pt>
                <c:pt idx="24821">
                  <c:v>5.0864287004515063E-6</c:v>
                </c:pt>
                <c:pt idx="24822">
                  <c:v>5.0830230975407184E-6</c:v>
                </c:pt>
                <c:pt idx="24823">
                  <c:v>5.0794615162885748E-6</c:v>
                </c:pt>
                <c:pt idx="24824">
                  <c:v>5.0759945224854164E-6</c:v>
                </c:pt>
                <c:pt idx="24825">
                  <c:v>5.0725216169666956E-6</c:v>
                </c:pt>
                <c:pt idx="24826">
                  <c:v>5.0690282478171866E-6</c:v>
                </c:pt>
                <c:pt idx="24827">
                  <c:v>5.0655289669521153E-6</c:v>
                </c:pt>
                <c:pt idx="24828">
                  <c:v>5.0620756155694826E-6</c:v>
                </c:pt>
                <c:pt idx="24829">
                  <c:v>5.058649094280554E-6</c:v>
                </c:pt>
                <c:pt idx="24830">
                  <c:v>5.0552152970340103E-6</c:v>
                </c:pt>
                <c:pt idx="24831">
                  <c:v>5.0517692216089927E-6</c:v>
                </c:pt>
                <c:pt idx="24832">
                  <c:v>5.0483990889915731E-6</c:v>
                </c:pt>
                <c:pt idx="24833">
                  <c:v>5.0449757509340998E-6</c:v>
                </c:pt>
                <c:pt idx="24834">
                  <c:v>5.0415474106557667E-6</c:v>
                </c:pt>
                <c:pt idx="24835">
                  <c:v>5.0381268010823987E-6</c:v>
                </c:pt>
                <c:pt idx="24836">
                  <c:v>5.0346975513093639E-6</c:v>
                </c:pt>
                <c:pt idx="24837">
                  <c:v>5.0313665269641214E-6</c:v>
                </c:pt>
                <c:pt idx="24838">
                  <c:v>5.0279572860745247E-6</c:v>
                </c:pt>
                <c:pt idx="24839">
                  <c:v>5.0246203500137199E-6</c:v>
                </c:pt>
                <c:pt idx="24840">
                  <c:v>5.0212374844704746E-6</c:v>
                </c:pt>
                <c:pt idx="24841">
                  <c:v>5.0178773562947754E-6</c:v>
                </c:pt>
                <c:pt idx="24842">
                  <c:v>5.014482212573057E-6</c:v>
                </c:pt>
                <c:pt idx="24843">
                  <c:v>5.0111561904486726E-6</c:v>
                </c:pt>
                <c:pt idx="24844">
                  <c:v>5.0078733693226241E-6</c:v>
                </c:pt>
                <c:pt idx="24845">
                  <c:v>5.0045446187141351E-6</c:v>
                </c:pt>
                <c:pt idx="24846">
                  <c:v>5.0012185965897524E-6</c:v>
                </c:pt>
                <c:pt idx="24847">
                  <c:v>4.9979462346527734E-6</c:v>
                </c:pt>
                <c:pt idx="24848">
                  <c:v>4.9946570470638108E-6</c:v>
                </c:pt>
                <c:pt idx="24849">
                  <c:v>4.9913064685824793E-6</c:v>
                </c:pt>
                <c:pt idx="24850">
                  <c:v>4.9879731705004823E-6</c:v>
                </c:pt>
                <c:pt idx="24851">
                  <c:v>4.9847526497615044E-6</c:v>
                </c:pt>
                <c:pt idx="24852">
                  <c:v>4.9814693738881033E-6</c:v>
                </c:pt>
                <c:pt idx="24853">
                  <c:v>4.9781883717514566E-6</c:v>
                </c:pt>
                <c:pt idx="24854">
                  <c:v>4.9749701247492339E-6</c:v>
                </c:pt>
                <c:pt idx="24855">
                  <c:v>4.9716795729182186E-6</c:v>
                </c:pt>
                <c:pt idx="24856">
                  <c:v>4.9684294936014339E-6</c:v>
                </c:pt>
                <c:pt idx="24857">
                  <c:v>4.9652026063995436E-6</c:v>
                </c:pt>
                <c:pt idx="24858">
                  <c:v>4.9620298341324087E-6</c:v>
                </c:pt>
                <c:pt idx="24859">
                  <c:v>4.9587356443225872E-6</c:v>
                </c:pt>
                <c:pt idx="24860">
                  <c:v>4.9555574150872417E-6</c:v>
                </c:pt>
                <c:pt idx="24861">
                  <c:v>4.9523282541485969E-6</c:v>
                </c:pt>
                <c:pt idx="24862">
                  <c:v>4.9491459321870934E-6</c:v>
                </c:pt>
                <c:pt idx="24863">
                  <c:v>4.9459749789093621E-6</c:v>
                </c:pt>
                <c:pt idx="24864">
                  <c:v>4.9427994781581219E-6</c:v>
                </c:pt>
                <c:pt idx="24865">
                  <c:v>4.9395780479244422E-6</c:v>
                </c:pt>
                <c:pt idx="24866">
                  <c:v>4.9364402912033256E-6</c:v>
                </c:pt>
                <c:pt idx="24867">
                  <c:v>4.9332275011693127E-6</c:v>
                </c:pt>
                <c:pt idx="24868">
                  <c:v>4.930110208078986E-6</c:v>
                </c:pt>
                <c:pt idx="24869">
                  <c:v>4.9269510782323778E-6</c:v>
                </c:pt>
                <c:pt idx="24870">
                  <c:v>4.9238360588788046E-6</c:v>
                </c:pt>
                <c:pt idx="24871">
                  <c:v>4.9206964831682853E-6</c:v>
                </c:pt>
                <c:pt idx="24872">
                  <c:v>4.9175373533216771E-6</c:v>
                </c:pt>
                <c:pt idx="24873">
                  <c:v>4.914469627692597E-6</c:v>
                </c:pt>
                <c:pt idx="24874">
                  <c:v>4.9113118620880414E-6</c:v>
                </c:pt>
                <c:pt idx="24875">
                  <c:v>4.9082955229096106E-6</c:v>
                </c:pt>
                <c:pt idx="24876">
                  <c:v>4.9051504902308807E-6</c:v>
                </c:pt>
                <c:pt idx="24877">
                  <c:v>4.9020454753190279E-6</c:v>
                </c:pt>
                <c:pt idx="24878">
                  <c:v>4.8989636525220703E-6</c:v>
                </c:pt>
                <c:pt idx="24879">
                  <c:v>4.8959154810290784E-6</c:v>
                </c:pt>
                <c:pt idx="24880">
                  <c:v>4.8927831812761724E-6</c:v>
                </c:pt>
                <c:pt idx="24881">
                  <c:v>4.8897522901825141E-6</c:v>
                </c:pt>
                <c:pt idx="24882">
                  <c:v>4.8867100304050837E-6</c:v>
                </c:pt>
                <c:pt idx="24883">
                  <c:v>4.8836759560799692E-6</c:v>
                </c:pt>
                <c:pt idx="24884">
                  <c:v>4.8806386985233976E-6</c:v>
                </c:pt>
                <c:pt idx="24885">
                  <c:v>4.877544597547967E-6</c:v>
                </c:pt>
                <c:pt idx="24886">
                  <c:v>4.8745655476523098E-6</c:v>
                </c:pt>
                <c:pt idx="24887">
                  <c:v>4.8715419325162657E-6</c:v>
                </c:pt>
                <c:pt idx="24888">
                  <c:v>4.8685474212106783E-6</c:v>
                </c:pt>
                <c:pt idx="24889">
                  <c:v>4.8654746933607376E-6</c:v>
                </c:pt>
                <c:pt idx="24890">
                  <c:v>4.8625529416312929E-6</c:v>
                </c:pt>
                <c:pt idx="24891">
                  <c:v>4.8595115913485643E-6</c:v>
                </c:pt>
                <c:pt idx="24892">
                  <c:v>4.8565480028628372E-6</c:v>
                </c:pt>
                <c:pt idx="24893">
                  <c:v>4.8535594032728113E-6</c:v>
                </c:pt>
                <c:pt idx="24894">
                  <c:v>4.850592631555628E-6</c:v>
                </c:pt>
                <c:pt idx="24895">
                  <c:v>4.8476185838808314E-6</c:v>
                </c:pt>
                <c:pt idx="24896">
                  <c:v>4.8446531764056999E-6</c:v>
                </c:pt>
                <c:pt idx="24897">
                  <c:v>4.8416745812573936E-6</c:v>
                </c:pt>
                <c:pt idx="24898">
                  <c:v>4.8388105824415106E-6</c:v>
                </c:pt>
                <c:pt idx="24899">
                  <c:v>4.8358983804064337E-6</c:v>
                </c:pt>
                <c:pt idx="24900">
                  <c:v>4.8329229684895836E-6</c:v>
                </c:pt>
                <c:pt idx="24901">
                  <c:v>4.8299862100975588E-6</c:v>
                </c:pt>
                <c:pt idx="24902">
                  <c:v>4.8270931074512191E-6</c:v>
                </c:pt>
                <c:pt idx="24903">
                  <c:v>4.8241854528896511E-6</c:v>
                </c:pt>
                <c:pt idx="24904">
                  <c:v>4.8212427827820648E-6</c:v>
                </c:pt>
                <c:pt idx="24905">
                  <c:v>4.818350134883076E-6</c:v>
                </c:pt>
                <c:pt idx="24906">
                  <c:v>4.8155270633287728E-6</c:v>
                </c:pt>
                <c:pt idx="24907">
                  <c:v>4.8126548790605739E-6</c:v>
                </c:pt>
                <c:pt idx="24908">
                  <c:v>4.8097367653099346E-6</c:v>
                </c:pt>
                <c:pt idx="24909">
                  <c:v>4.8068727664940516E-6</c:v>
                </c:pt>
                <c:pt idx="24910">
                  <c:v>4.804031050298363E-6</c:v>
                </c:pt>
                <c:pt idx="24911">
                  <c:v>4.8011456783569884E-6</c:v>
                </c:pt>
                <c:pt idx="24912">
                  <c:v>4.7983462536649313E-6</c:v>
                </c:pt>
                <c:pt idx="24913">
                  <c:v>4.7955008994904347E-6</c:v>
                </c:pt>
                <c:pt idx="24914">
                  <c:v>4.7926455408742194E-6</c:v>
                </c:pt>
                <c:pt idx="24915">
                  <c:v>4.7898070079099853E-6</c:v>
                </c:pt>
                <c:pt idx="24916">
                  <c:v>4.7870066737232264E-6</c:v>
                </c:pt>
                <c:pt idx="24917">
                  <c:v>4.7841817831795197E-6</c:v>
                </c:pt>
                <c:pt idx="24918">
                  <c:v>4.7813805394980591E-6</c:v>
                </c:pt>
                <c:pt idx="24919">
                  <c:v>4.7785551942070006E-6</c:v>
                </c:pt>
                <c:pt idx="24920">
                  <c:v>4.7758180699020158E-6</c:v>
                </c:pt>
                <c:pt idx="24921">
                  <c:v>4.7729508878546767E-6</c:v>
                </c:pt>
                <c:pt idx="24922">
                  <c:v>4.7702369556645863E-6</c:v>
                </c:pt>
                <c:pt idx="24923">
                  <c:v>4.7674484449089496E-6</c:v>
                </c:pt>
                <c:pt idx="24924">
                  <c:v>4.764646746480139E-6</c:v>
                </c:pt>
                <c:pt idx="24925">
                  <c:v>4.7619037104595918E-6</c:v>
                </c:pt>
                <c:pt idx="24926">
                  <c:v>4.759167495649308E-6</c:v>
                </c:pt>
                <c:pt idx="24927">
                  <c:v>4.756395810545655E-6</c:v>
                </c:pt>
                <c:pt idx="24928">
                  <c:v>4.7536350393784232E-6</c:v>
                </c:pt>
                <c:pt idx="24929">
                  <c:v>4.7509147407254204E-6</c:v>
                </c:pt>
                <c:pt idx="24930">
                  <c:v>4.74820080853533E-6</c:v>
                </c:pt>
                <c:pt idx="24931">
                  <c:v>4.7454841478611343E-6</c:v>
                </c:pt>
                <c:pt idx="24932">
                  <c:v>4.7427902245544828E-6</c:v>
                </c:pt>
                <c:pt idx="24933">
                  <c:v>4.7400794755958486E-6</c:v>
                </c:pt>
                <c:pt idx="24934">
                  <c:v>4.7373468987643719E-6</c:v>
                </c:pt>
                <c:pt idx="24935">
                  <c:v>4.7346552491944749E-6</c:v>
                </c:pt>
                <c:pt idx="24936">
                  <c:v>4.732011348096421E-6</c:v>
                </c:pt>
                <c:pt idx="24937">
                  <c:v>4.7292578528868026E-6</c:v>
                </c:pt>
                <c:pt idx="24938">
                  <c:v>4.7266094043152407E-6</c:v>
                </c:pt>
                <c:pt idx="24939">
                  <c:v>4.7239614104910288E-6</c:v>
                </c:pt>
                <c:pt idx="24940">
                  <c:v>4.721281129604904E-6</c:v>
                </c:pt>
                <c:pt idx="24941">
                  <c:v>4.7186081246763933E-6</c:v>
                </c:pt>
                <c:pt idx="24942">
                  <c:v>4.7159987843770068E-6</c:v>
                </c:pt>
                <c:pt idx="24943">
                  <c:v>4.7133471525739878E-6</c:v>
                </c:pt>
                <c:pt idx="24944">
                  <c:v>4.7106859710766003E-6</c:v>
                </c:pt>
                <c:pt idx="24945">
                  <c:v>4.7080011427169674E-6</c:v>
                </c:pt>
                <c:pt idx="24946">
                  <c:v>4.7054295464477036E-6</c:v>
                </c:pt>
                <c:pt idx="24947">
                  <c:v>4.7028233893797733E-6</c:v>
                </c:pt>
                <c:pt idx="24948">
                  <c:v>4.7002022256492637E-6</c:v>
                </c:pt>
                <c:pt idx="24949">
                  <c:v>4.69760971100186E-6</c:v>
                </c:pt>
                <c:pt idx="24950">
                  <c:v>4.6950135583756492E-6</c:v>
                </c:pt>
                <c:pt idx="24951">
                  <c:v>4.6923710215196479E-6</c:v>
                </c:pt>
                <c:pt idx="24952">
                  <c:v>4.6897926040401217E-6</c:v>
                </c:pt>
                <c:pt idx="24953">
                  <c:v>4.6872328312019818E-6</c:v>
                </c:pt>
                <c:pt idx="24954">
                  <c:v>4.6846371333231218E-6</c:v>
                </c:pt>
                <c:pt idx="24955">
                  <c:v>4.6820900934108067E-6</c:v>
                </c:pt>
                <c:pt idx="24956">
                  <c:v>4.6794707486697007E-6</c:v>
                </c:pt>
                <c:pt idx="24957">
                  <c:v>4.6769787331868429E-6</c:v>
                </c:pt>
                <c:pt idx="24958">
                  <c:v>4.6744185056013521E-6</c:v>
                </c:pt>
                <c:pt idx="24959">
                  <c:v>4.6718300836801063E-6</c:v>
                </c:pt>
                <c:pt idx="24960">
                  <c:v>4.6693303374922826E-6</c:v>
                </c:pt>
                <c:pt idx="24961">
                  <c:v>4.6668296818097588E-6</c:v>
                </c:pt>
                <c:pt idx="24962">
                  <c:v>4.6642389861517586E-6</c:v>
                </c:pt>
                <c:pt idx="24963">
                  <c:v>4.6617228690593038E-6</c:v>
                </c:pt>
                <c:pt idx="24964">
                  <c:v>4.6591931095463224E-6</c:v>
                </c:pt>
                <c:pt idx="24965">
                  <c:v>4.6567247409257106E-6</c:v>
                </c:pt>
                <c:pt idx="24966">
                  <c:v>4.6542018026229934E-6</c:v>
                </c:pt>
                <c:pt idx="24967">
                  <c:v>4.651664767152397E-6</c:v>
                </c:pt>
                <c:pt idx="24968">
                  <c:v>4.6491832108586104E-6</c:v>
                </c:pt>
                <c:pt idx="24969">
                  <c:v>4.6467430365737528E-6</c:v>
                </c:pt>
                <c:pt idx="24970">
                  <c:v>4.6442723942163866E-6</c:v>
                </c:pt>
                <c:pt idx="24971">
                  <c:v>4.6418263082159683E-6</c:v>
                </c:pt>
                <c:pt idx="24972">
                  <c:v>4.6393224693019866E-6</c:v>
                </c:pt>
                <c:pt idx="24973">
                  <c:v>4.6368909352167984E-6</c:v>
                </c:pt>
                <c:pt idx="24974">
                  <c:v>4.6343907342816237E-6</c:v>
                </c:pt>
                <c:pt idx="24975">
                  <c:v>4.6319428292918019E-6</c:v>
                </c:pt>
                <c:pt idx="24976">
                  <c:v>4.6295322135847528E-6</c:v>
                </c:pt>
                <c:pt idx="24977">
                  <c:v>4.6270333768916316E-6</c:v>
                </c:pt>
                <c:pt idx="24978">
                  <c:v>4.6245900193753187E-6</c:v>
                </c:pt>
                <c:pt idx="24979">
                  <c:v>4.6221730372053571E-6</c:v>
                </c:pt>
                <c:pt idx="24980">
                  <c:v>4.619822448148625E-6</c:v>
                </c:pt>
                <c:pt idx="24981">
                  <c:v>4.6173595364962239E-6</c:v>
                </c:pt>
                <c:pt idx="24982">
                  <c:v>4.6149907575454563E-6</c:v>
                </c:pt>
                <c:pt idx="24983">
                  <c:v>4.612548764271196E-6</c:v>
                </c:pt>
                <c:pt idx="24984">
                  <c:v>4.6101686166366562E-6</c:v>
                </c:pt>
                <c:pt idx="24985">
                  <c:v>4.607810296874959E-6</c:v>
                </c:pt>
                <c:pt idx="24986">
                  <c:v>4.6053332880546796E-6</c:v>
                </c:pt>
                <c:pt idx="24987">
                  <c:v>4.6030622797843526E-6</c:v>
                </c:pt>
                <c:pt idx="24988">
                  <c:v>4.6006480260984972E-6</c:v>
                </c:pt>
                <c:pt idx="24989">
                  <c:v>4.5982746996742208E-6</c:v>
                </c:pt>
                <c:pt idx="24990">
                  <c:v>4.5959113776916638E-6</c:v>
                </c:pt>
                <c:pt idx="24991">
                  <c:v>4.593587618728634E-6</c:v>
                </c:pt>
                <c:pt idx="24992">
                  <c:v>4.5911974666523747E-6</c:v>
                </c:pt>
                <c:pt idx="24993">
                  <c:v>4.5888618842582218E-6</c:v>
                </c:pt>
                <c:pt idx="24994">
                  <c:v>4.5865690481150523E-6</c:v>
                </c:pt>
                <c:pt idx="24995">
                  <c:v>4.5842048166377944E-6</c:v>
                </c:pt>
                <c:pt idx="24996">
                  <c:v>4.5819051592843607E-6</c:v>
                </c:pt>
                <c:pt idx="24997">
                  <c:v>4.5795586629537874E-6</c:v>
                </c:pt>
                <c:pt idx="24998">
                  <c:v>4.5772208068228792E-6</c:v>
                </c:pt>
                <c:pt idx="24999">
                  <c:v>4.5749343371426221E-6</c:v>
                </c:pt>
                <c:pt idx="25000">
                  <c:v>4.572647867462365E-6</c:v>
                </c:pt>
                <c:pt idx="25001">
                  <c:v>4.5703427531407206E-6</c:v>
                </c:pt>
                <c:pt idx="25002">
                  <c:v>4.5680371840717271E-6</c:v>
                </c:pt>
                <c:pt idx="25003">
                  <c:v>4.5657548071176279E-6</c:v>
                </c:pt>
                <c:pt idx="25004">
                  <c:v>4.5634724301635288E-6</c:v>
                </c:pt>
                <c:pt idx="25005">
                  <c:v>4.5612546273332546E-6</c:v>
                </c:pt>
                <c:pt idx="25006">
                  <c:v>4.5589404180645943E-6</c:v>
                </c:pt>
                <c:pt idx="25007">
                  <c:v>4.5567030610982329E-6</c:v>
                </c:pt>
                <c:pt idx="25008">
                  <c:v>4.554391580313677E-6</c:v>
                </c:pt>
                <c:pt idx="25009">
                  <c:v>4.5521687752625439E-6</c:v>
                </c:pt>
                <c:pt idx="25010">
                  <c:v>4.5499346015276387E-6</c:v>
                </c:pt>
                <c:pt idx="25011">
                  <c:v>4.5476931518351194E-6</c:v>
                </c:pt>
                <c:pt idx="25012">
                  <c:v>4.5454353312379681E-6</c:v>
                </c:pt>
                <c:pt idx="25013">
                  <c:v>4.5432129809341859E-6</c:v>
                </c:pt>
                <c:pt idx="25014">
                  <c:v>4.540973804978421E-6</c:v>
                </c:pt>
                <c:pt idx="25015">
                  <c:v>4.5387464524537791E-6</c:v>
                </c:pt>
                <c:pt idx="25016">
                  <c:v>4.5365300138655576E-6</c:v>
                </c:pt>
                <c:pt idx="25017">
                  <c:v>4.5343476813286543E-6</c:v>
                </c:pt>
                <c:pt idx="25018">
                  <c:v>4.532105776888784E-6</c:v>
                </c:pt>
                <c:pt idx="25019">
                  <c:v>4.5299593693925999E-6</c:v>
                </c:pt>
                <c:pt idx="25020">
                  <c:v>4.5277456592884846E-6</c:v>
                </c:pt>
                <c:pt idx="25021">
                  <c:v>4.5255728764459491E-6</c:v>
                </c:pt>
                <c:pt idx="25022">
                  <c:v>4.5233964556246056E-6</c:v>
                </c:pt>
                <c:pt idx="25023">
                  <c:v>4.5212277655082289E-6</c:v>
                </c:pt>
                <c:pt idx="25024">
                  <c:v>4.5190213313617278E-6</c:v>
                </c:pt>
                <c:pt idx="25025">
                  <c:v>4.5168744691181928E-6</c:v>
                </c:pt>
                <c:pt idx="25026">
                  <c:v>4.5147130549594286E-6</c:v>
                </c:pt>
                <c:pt idx="25027">
                  <c:v>4.5125761971576139E-6</c:v>
                </c:pt>
                <c:pt idx="25028">
                  <c:v>4.5103629418008504E-6</c:v>
                </c:pt>
                <c:pt idx="25029">
                  <c:v>4.5082592805556487E-6</c:v>
                </c:pt>
                <c:pt idx="25030">
                  <c:v>4.5061160562909208E-6</c:v>
                </c:pt>
                <c:pt idx="25031">
                  <c:v>4.5039910219202284E-6</c:v>
                </c:pt>
                <c:pt idx="25032">
                  <c:v>4.5018709897703957E-6</c:v>
                </c:pt>
                <c:pt idx="25033">
                  <c:v>4.4997336772212293E-6</c:v>
                </c:pt>
                <c:pt idx="25034">
                  <c:v>4.4976127355766948E-6</c:v>
                </c:pt>
                <c:pt idx="25035">
                  <c:v>4.4955231714993724E-6</c:v>
                </c:pt>
                <c:pt idx="25036">
                  <c:v>4.4933835852134507E-6</c:v>
                </c:pt>
                <c:pt idx="25037">
                  <c:v>4.4913226702192333E-6</c:v>
                </c:pt>
                <c:pt idx="25038">
                  <c:v>4.4892276491736993E-6</c:v>
                </c:pt>
                <c:pt idx="25039">
                  <c:v>4.4870957935927444E-6</c:v>
                </c:pt>
                <c:pt idx="25040">
                  <c:v>4.4850412450614394E-6</c:v>
                </c:pt>
                <c:pt idx="25041">
                  <c:v>4.4829530452261679E-6</c:v>
                </c:pt>
                <c:pt idx="25042">
                  <c:v>4.4808944039687049E-6</c:v>
                </c:pt>
                <c:pt idx="25043">
                  <c:v>4.4788166633225046E-6</c:v>
                </c:pt>
                <c:pt idx="25044">
                  <c:v>4.4767330109607428E-6</c:v>
                </c:pt>
                <c:pt idx="25045">
                  <c:v>4.4746684579877183E-6</c:v>
                </c:pt>
                <c:pt idx="25046">
                  <c:v>4.4726480155077297E-6</c:v>
                </c:pt>
                <c:pt idx="25047">
                  <c:v>4.4705702748615286E-6</c:v>
                </c:pt>
                <c:pt idx="25048">
                  <c:v>4.4685434659186277E-6</c:v>
                </c:pt>
                <c:pt idx="25049">
                  <c:v>4.4664311644737609E-6</c:v>
                </c:pt>
                <c:pt idx="25050">
                  <c:v>4.4644884837907739E-6</c:v>
                </c:pt>
                <c:pt idx="25051">
                  <c:v>4.4625071495829624E-6</c:v>
                </c:pt>
                <c:pt idx="25052">
                  <c:v>4.4604380491364282E-6</c:v>
                </c:pt>
                <c:pt idx="25053">
                  <c:v>4.4584276110981591E-6</c:v>
                </c:pt>
                <c:pt idx="25054">
                  <c:v>4.4563539631781168E-6</c:v>
                </c:pt>
                <c:pt idx="25055">
                  <c:v>4.4543789954332169E-6</c:v>
                </c:pt>
                <c:pt idx="25056">
                  <c:v>4.4523872020363342E-6</c:v>
                </c:pt>
                <c:pt idx="25057">
                  <c:v>4.4503713070298554E-6</c:v>
                </c:pt>
                <c:pt idx="25058">
                  <c:v>4.4483940655482002E-6</c:v>
                </c:pt>
                <c:pt idx="25059">
                  <c:v>4.4464054553827737E-6</c:v>
                </c:pt>
                <c:pt idx="25060">
                  <c:v>4.4444000195653643E-6</c:v>
                </c:pt>
                <c:pt idx="25061">
                  <c:v>4.442434601514833E-6</c:v>
                </c:pt>
                <c:pt idx="25062">
                  <c:v>4.4404591790225822E-6</c:v>
                </c:pt>
                <c:pt idx="25063">
                  <c:v>4.4384905777405947E-6</c:v>
                </c:pt>
                <c:pt idx="25064">
                  <c:v>4.436575181898661E-6</c:v>
                </c:pt>
                <c:pt idx="25065">
                  <c:v>4.4345697460812517E-6</c:v>
                </c:pt>
                <c:pt idx="25066">
                  <c:v>4.4326488932711072E-6</c:v>
                </c:pt>
                <c:pt idx="25067">
                  <c:v>4.4306725612841547E-6</c:v>
                </c:pt>
                <c:pt idx="25068">
                  <c:v>4.4287053242442198E-6</c:v>
                </c:pt>
                <c:pt idx="25069">
                  <c:v>4.4268026613281108E-6</c:v>
                </c:pt>
                <c:pt idx="25070">
                  <c:v>4.4248299673199654E-6</c:v>
                </c:pt>
                <c:pt idx="25071">
                  <c:v>4.422976871865103E-6</c:v>
                </c:pt>
                <c:pt idx="25072">
                  <c:v>4.4209655243321322E-6</c:v>
                </c:pt>
                <c:pt idx="25073">
                  <c:v>4.4190469452587422E-6</c:v>
                </c:pt>
                <c:pt idx="25074">
                  <c:v>4.4171661102154758E-6</c:v>
                </c:pt>
                <c:pt idx="25075">
                  <c:v>4.4152784539619461E-6</c:v>
                </c:pt>
                <c:pt idx="25076">
                  <c:v>4.4133525989309419E-6</c:v>
                </c:pt>
                <c:pt idx="25077">
                  <c:v>4.4114444790466223E-6</c:v>
                </c:pt>
                <c:pt idx="25078">
                  <c:v>4.4095722842030227E-6</c:v>
                </c:pt>
                <c:pt idx="25079">
                  <c:v>4.4076700760342646E-6</c:v>
                </c:pt>
                <c:pt idx="25080">
                  <c:v>4.4057992454327177E-6</c:v>
                </c:pt>
                <c:pt idx="25081">
                  <c:v>4.4039506974513642E-6</c:v>
                </c:pt>
                <c:pt idx="25082">
                  <c:v>4.4020544009981677E-6</c:v>
                </c:pt>
                <c:pt idx="25083">
                  <c:v>4.4001703827234451E-6</c:v>
                </c:pt>
                <c:pt idx="25084">
                  <c:v>4.3983500290778474E-6</c:v>
                </c:pt>
                <c:pt idx="25085">
                  <c:v>4.3964510041405447E-6</c:v>
                </c:pt>
                <c:pt idx="25086">
                  <c:v>4.3946133700956116E-6</c:v>
                </c:pt>
                <c:pt idx="25087">
                  <c:v>4.3927357182838023E-6</c:v>
                </c:pt>
                <c:pt idx="25088">
                  <c:v>4.3909112719120458E-6</c:v>
                </c:pt>
                <c:pt idx="25089">
                  <c:v>4.3890950109926052E-6</c:v>
                </c:pt>
                <c:pt idx="25090">
                  <c:v>4.3872441892744973E-6</c:v>
                </c:pt>
                <c:pt idx="25091">
                  <c:v>4.3853774513991084E-6</c:v>
                </c:pt>
                <c:pt idx="25092">
                  <c:v>4.3835239011968952E-6</c:v>
                </c:pt>
                <c:pt idx="25093">
                  <c:v>4.3817426558234729E-6</c:v>
                </c:pt>
                <c:pt idx="25094">
                  <c:v>4.3799386730825063E-6</c:v>
                </c:pt>
                <c:pt idx="25095">
                  <c:v>4.3781069507531356E-6</c:v>
                </c:pt>
                <c:pt idx="25096">
                  <c:v>4.376274773676414E-6</c:v>
                </c:pt>
                <c:pt idx="25097">
                  <c:v>4.3744980757765006E-6</c:v>
                </c:pt>
                <c:pt idx="25098">
                  <c:v>4.37270227848785E-6</c:v>
                </c:pt>
                <c:pt idx="25099">
                  <c:v>4.3708982957468834E-6</c:v>
                </c:pt>
                <c:pt idx="25100">
                  <c:v>4.3691279643098824E-6</c:v>
                </c:pt>
                <c:pt idx="25101">
                  <c:v>4.3673139771271963E-6</c:v>
                </c:pt>
                <c:pt idx="25102">
                  <c:v>4.3655409172060899E-6</c:v>
                </c:pt>
                <c:pt idx="25103">
                  <c:v>4.363742391433334E-6</c:v>
                </c:pt>
                <c:pt idx="25104">
                  <c:v>4.3620389078569133E-6</c:v>
                </c:pt>
                <c:pt idx="25105">
                  <c:v>4.3602453843050171E-6</c:v>
                </c:pt>
                <c:pt idx="25106">
                  <c:v>4.3584759623627178E-6</c:v>
                </c:pt>
                <c:pt idx="25107">
                  <c:v>4.3567492866714019E-6</c:v>
                </c:pt>
                <c:pt idx="25108">
                  <c:v>4.3549680412979797E-6</c:v>
                </c:pt>
                <c:pt idx="25109">
                  <c:v>4.3532049858185928E-6</c:v>
                </c:pt>
                <c:pt idx="25110">
                  <c:v>4.3514555727597326E-6</c:v>
                </c:pt>
                <c:pt idx="25111">
                  <c:v>4.3497047954588197E-6</c:v>
                </c:pt>
                <c:pt idx="25112">
                  <c:v>4.3479740270413458E-6</c:v>
                </c:pt>
                <c:pt idx="25113">
                  <c:v>4.346266905486118E-6</c:v>
                </c:pt>
                <c:pt idx="25114">
                  <c:v>4.3445643314043991E-6</c:v>
                </c:pt>
                <c:pt idx="25115">
                  <c:v>4.3427889977465384E-6</c:v>
                </c:pt>
                <c:pt idx="25116">
                  <c:v>4.3411009755800478E-6</c:v>
                </c:pt>
                <c:pt idx="25117">
                  <c:v>4.3394406930019613E-6</c:v>
                </c:pt>
                <c:pt idx="25118">
                  <c:v>4.3376726353017148E-6</c:v>
                </c:pt>
                <c:pt idx="25119">
                  <c:v>4.3359800656617153E-6</c:v>
                </c:pt>
                <c:pt idx="25120">
                  <c:v>4.3343084143998567E-6</c:v>
                </c:pt>
                <c:pt idx="25121">
                  <c:v>4.332564913056558E-6</c:v>
                </c:pt>
                <c:pt idx="25122">
                  <c:v>4.3308577915013302E-6</c:v>
                </c:pt>
                <c:pt idx="25123">
                  <c:v>4.3292179725540336E-6</c:v>
                </c:pt>
                <c:pt idx="25124">
                  <c:v>4.3275399548292634E-6</c:v>
                </c:pt>
                <c:pt idx="25125">
                  <c:v>4.3258210098429117E-6</c:v>
                </c:pt>
                <c:pt idx="25126">
                  <c:v>4.3241980165475979E-6</c:v>
                </c:pt>
                <c:pt idx="25127">
                  <c:v>4.3225072658970021E-6</c:v>
                </c:pt>
                <c:pt idx="25128">
                  <c:v>4.3208729039179161E-6</c:v>
                </c:pt>
                <c:pt idx="25129">
                  <c:v>4.3191680560994428E-6</c:v>
                </c:pt>
                <c:pt idx="25130">
                  <c:v>4.3175100472581107E-6</c:v>
                </c:pt>
                <c:pt idx="25131">
                  <c:v>4.3159016058780253E-6</c:v>
                </c:pt>
                <c:pt idx="25132">
                  <c:v>4.3141872083651833E-6</c:v>
                </c:pt>
                <c:pt idx="25133">
                  <c:v>4.3125519368913956E-6</c:v>
                </c:pt>
                <c:pt idx="25134">
                  <c:v>4.3109316720801871E-6</c:v>
                </c:pt>
                <c:pt idx="25135">
                  <c:v>4.3093214117106982E-6</c:v>
                </c:pt>
                <c:pt idx="25136">
                  <c:v>4.3076729525637347E-6</c:v>
                </c:pt>
                <c:pt idx="25137">
                  <c:v>4.306021764932666E-6</c:v>
                </c:pt>
                <c:pt idx="25138">
                  <c:v>4.3044578887929666E-6</c:v>
                </c:pt>
                <c:pt idx="25139">
                  <c:v>4.3028003346989863E-6</c:v>
                </c:pt>
                <c:pt idx="25140">
                  <c:v>4.3012091737182354E-6</c:v>
                </c:pt>
                <c:pt idx="25141">
                  <c:v>4.2995966396119911E-6</c:v>
                </c:pt>
                <c:pt idx="25142">
                  <c:v>4.2979831960110459E-6</c:v>
                </c:pt>
                <c:pt idx="25143">
                  <c:v>4.2964179556292947E-6</c:v>
                </c:pt>
                <c:pt idx="25144">
                  <c:v>4.2948081500071567E-6</c:v>
                </c:pt>
                <c:pt idx="25145">
                  <c:v>4.2932229007419656E-6</c:v>
                </c:pt>
                <c:pt idx="25146">
                  <c:v>4.2916049096675124E-6</c:v>
                </c:pt>
                <c:pt idx="25147">
                  <c:v>4.2900560401903931E-6</c:v>
                </c:pt>
                <c:pt idx="25148">
                  <c:v>4.288470336177852E-6</c:v>
                </c:pt>
                <c:pt idx="25149">
                  <c:v>4.2868791751971003E-6</c:v>
                </c:pt>
                <c:pt idx="25150">
                  <c:v>4.2853366721828934E-6</c:v>
                </c:pt>
                <c:pt idx="25151">
                  <c:v>4.2837828004849143E-6</c:v>
                </c:pt>
                <c:pt idx="25152">
                  <c:v>4.2821889110200573E-6</c:v>
                </c:pt>
                <c:pt idx="25153">
                  <c:v>4.2806295823538676E-6</c:v>
                </c:pt>
                <c:pt idx="25154">
                  <c:v>4.2790602492459584E-6</c:v>
                </c:pt>
                <c:pt idx="25155">
                  <c:v>4.2775013753271196E-6</c:v>
                </c:pt>
                <c:pt idx="25156">
                  <c:v>4.2759511416079476E-6</c:v>
                </c:pt>
                <c:pt idx="25157">
                  <c:v>4.274419552530162E-6</c:v>
                </c:pt>
                <c:pt idx="25158">
                  <c:v>4.2729143387987278E-6</c:v>
                </c:pt>
                <c:pt idx="25159">
                  <c:v>4.2714000301202759E-6</c:v>
                </c:pt>
                <c:pt idx="25160">
                  <c:v>4.2698407014540862E-6</c:v>
                </c:pt>
                <c:pt idx="25161">
                  <c:v>4.2683341234805994E-6</c:v>
                </c:pt>
                <c:pt idx="25162">
                  <c:v>4.2667511479521636E-6</c:v>
                </c:pt>
                <c:pt idx="25163">
                  <c:v>4.2652386582631152E-6</c:v>
                </c:pt>
                <c:pt idx="25164">
                  <c:v>4.2637620936147869E-6</c:v>
                </c:pt>
                <c:pt idx="25165">
                  <c:v>4.2622664295777213E-6</c:v>
                </c:pt>
                <c:pt idx="25166">
                  <c:v>4.2607111936376904E-6</c:v>
                </c:pt>
                <c:pt idx="25167">
                  <c:v>4.2592255340423427E-6</c:v>
                </c:pt>
                <c:pt idx="25168">
                  <c:v>4.257713499100646E-6</c:v>
                </c:pt>
                <c:pt idx="25169">
                  <c:v>4.2562587623251602E-6</c:v>
                </c:pt>
                <c:pt idx="25170">
                  <c:v>4.2547903831291478E-6</c:v>
                </c:pt>
                <c:pt idx="25171">
                  <c:v>4.2532833504083101E-6</c:v>
                </c:pt>
                <c:pt idx="25172">
                  <c:v>4.2518317968642796E-6</c:v>
                </c:pt>
                <c:pt idx="25173">
                  <c:v>4.2502788346610032E-6</c:v>
                </c:pt>
                <c:pt idx="25174">
                  <c:v>4.2488145481911488E-6</c:v>
                </c:pt>
                <c:pt idx="25175">
                  <c:v>4.2473857320146644E-6</c:v>
                </c:pt>
                <c:pt idx="25176">
                  <c:v>4.2459105316083878E-6</c:v>
                </c:pt>
                <c:pt idx="25177">
                  <c:v>4.2444653445272706E-6</c:v>
                </c:pt>
                <c:pt idx="25178">
                  <c:v>4.2429669520060997E-6</c:v>
                </c:pt>
                <c:pt idx="25179">
                  <c:v>4.2415276766405441E-6</c:v>
                </c:pt>
                <c:pt idx="25180">
                  <c:v>4.2401120481372354E-6</c:v>
                </c:pt>
                <c:pt idx="25181">
                  <c:v>4.2386318455100991E-6</c:v>
                </c:pt>
                <c:pt idx="25182">
                  <c:v>4.2371716517664026E-6</c:v>
                </c:pt>
                <c:pt idx="25183">
                  <c:v>4.2357874008303043E-6</c:v>
                </c:pt>
                <c:pt idx="25184">
                  <c:v>4.2343694985902403E-6</c:v>
                </c:pt>
                <c:pt idx="25185">
                  <c:v>4.2328811105107889E-6</c:v>
                </c:pt>
                <c:pt idx="25186">
                  <c:v>4.2314150050515309E-6</c:v>
                </c:pt>
                <c:pt idx="25187">
                  <c:v>4.2300061977584846E-6</c:v>
                </c:pt>
                <c:pt idx="25188">
                  <c:v>4.2286351344955619E-6</c:v>
                </c:pt>
                <c:pt idx="25189">
                  <c:v>4.2271976781194098E-6</c:v>
                </c:pt>
                <c:pt idx="25190">
                  <c:v>4.225799330015434E-6</c:v>
                </c:pt>
                <c:pt idx="25191">
                  <c:v>4.2244041651429143E-6</c:v>
                </c:pt>
                <c:pt idx="25192">
                  <c:v>4.2230171857227114E-6</c:v>
                </c:pt>
                <c:pt idx="25193">
                  <c:v>4.2216247493342962E-6</c:v>
                </c:pt>
                <c:pt idx="25194">
                  <c:v>4.220171831548214E-6</c:v>
                </c:pt>
                <c:pt idx="25195">
                  <c:v>4.2188112274743617E-6</c:v>
                </c:pt>
                <c:pt idx="25196">
                  <c:v>4.2174392547167372E-6</c:v>
                </c:pt>
                <c:pt idx="25197">
                  <c:v>4.2160236262134276E-6</c:v>
                </c:pt>
                <c:pt idx="25198">
                  <c:v>4.2146134546783287E-6</c:v>
                </c:pt>
                <c:pt idx="25199">
                  <c:v>4.2132592170673888E-6</c:v>
                </c:pt>
                <c:pt idx="25200">
                  <c:v>4.2119190766243264E-6</c:v>
                </c:pt>
                <c:pt idx="25201">
                  <c:v>4.2105466491193511E-6</c:v>
                </c:pt>
                <c:pt idx="25202">
                  <c:v>4.2091514842468314E-6</c:v>
                </c:pt>
                <c:pt idx="25203">
                  <c:v>4.2077995203726459E-6</c:v>
                </c:pt>
                <c:pt idx="25204">
                  <c:v>4.2064198169100564E-6</c:v>
                </c:pt>
                <c:pt idx="25205">
                  <c:v>4.2051324271596968E-6</c:v>
                </c:pt>
                <c:pt idx="25206">
                  <c:v>4.2037022467411589E-6</c:v>
                </c:pt>
                <c:pt idx="25207">
                  <c:v>4.2023716559924651E-6</c:v>
                </c:pt>
                <c:pt idx="25208">
                  <c:v>4.201014235150069E-6</c:v>
                </c:pt>
                <c:pt idx="25209">
                  <c:v>4.1996945583377956E-6</c:v>
                </c:pt>
                <c:pt idx="25210">
                  <c:v>4.1983871597039979E-6</c:v>
                </c:pt>
                <c:pt idx="25211">
                  <c:v>4.1970401980506722E-6</c:v>
                </c:pt>
                <c:pt idx="25212">
                  <c:v>4.1956868699344341E-6</c:v>
                </c:pt>
                <c:pt idx="25213">
                  <c:v>4.1943549149436876E-6</c:v>
                </c:pt>
                <c:pt idx="25214">
                  <c:v>4.1930343286367133E-6</c:v>
                </c:pt>
                <c:pt idx="25215">
                  <c:v>4.1917351154552307E-6</c:v>
                </c:pt>
                <c:pt idx="25216">
                  <c:v>4.1903995224856772E-6</c:v>
                </c:pt>
                <c:pt idx="25217">
                  <c:v>4.1891121327353184E-6</c:v>
                </c:pt>
                <c:pt idx="25218">
                  <c:v>4.187768809060799E-6</c:v>
                </c:pt>
                <c:pt idx="25219">
                  <c:v>4.1864805098157376E-6</c:v>
                </c:pt>
                <c:pt idx="25220">
                  <c:v>4.1851512833090956E-6</c:v>
                </c:pt>
                <c:pt idx="25221">
                  <c:v>4.1838679862848949E-6</c:v>
                </c:pt>
                <c:pt idx="25222">
                  <c:v>4.1825860535027459E-6</c:v>
                </c:pt>
                <c:pt idx="25223">
                  <c:v>4.1812577364908074E-6</c:v>
                </c:pt>
                <c:pt idx="25224">
                  <c:v>4.1799967220867984E-6</c:v>
                </c:pt>
                <c:pt idx="25225">
                  <c:v>4.1787252484937198E-6</c:v>
                </c:pt>
                <c:pt idx="25226">
                  <c:v>4.1774537749006413E-6</c:v>
                </c:pt>
                <c:pt idx="25227">
                  <c:v>4.1761877582757734E-6</c:v>
                </c:pt>
                <c:pt idx="25228">
                  <c:v>4.1749094634724324E-6</c:v>
                </c:pt>
                <c:pt idx="25229">
                  <c:v>4.1735956983757214E-6</c:v>
                </c:pt>
                <c:pt idx="25230">
                  <c:v>4.1723487811395898E-6</c:v>
                </c:pt>
                <c:pt idx="25231">
                  <c:v>4.1710532059369143E-6</c:v>
                </c:pt>
                <c:pt idx="25232">
                  <c:v>4.1698685890878551E-6</c:v>
                </c:pt>
                <c:pt idx="25233">
                  <c:v>4.1685580072226003E-6</c:v>
                </c:pt>
                <c:pt idx="25234">
                  <c:v>4.1673279156384524E-6</c:v>
                </c:pt>
                <c:pt idx="25235">
                  <c:v>4.1661069190013222E-6</c:v>
                </c:pt>
                <c:pt idx="25236">
                  <c:v>4.1648277147032786E-6</c:v>
                </c:pt>
                <c:pt idx="25237">
                  <c:v>4.1635953493823763E-6</c:v>
                </c:pt>
                <c:pt idx="25238">
                  <c:v>4.1623620745667722E-6</c:v>
                </c:pt>
                <c:pt idx="25239">
                  <c:v>4.1611115193518336E-6</c:v>
                </c:pt>
                <c:pt idx="25240">
                  <c:v>4.159879608778283E-6</c:v>
                </c:pt>
                <c:pt idx="25241">
                  <c:v>4.158649971941486E-6</c:v>
                </c:pt>
                <c:pt idx="25242">
                  <c:v>4.157420335104689E-6</c:v>
                </c:pt>
                <c:pt idx="25243">
                  <c:v>4.1562352635082789E-6</c:v>
                </c:pt>
                <c:pt idx="25244">
                  <c:v>4.154956968704937E-6</c:v>
                </c:pt>
                <c:pt idx="25245">
                  <c:v>4.1537782635714393E-6</c:v>
                </c:pt>
                <c:pt idx="25246">
                  <c:v>4.1525454435031861E-6</c:v>
                </c:pt>
                <c:pt idx="25247">
                  <c:v>4.1513585529173716E-6</c:v>
                </c:pt>
                <c:pt idx="25248">
                  <c:v>4.1501675696054008E-6</c:v>
                </c:pt>
                <c:pt idx="25249">
                  <c:v>4.1489429349894644E-6</c:v>
                </c:pt>
                <c:pt idx="25250">
                  <c:v>4.1477583181404043E-6</c:v>
                </c:pt>
                <c:pt idx="25251">
                  <c:v>4.1465782487648539E-6</c:v>
                </c:pt>
                <c:pt idx="25252">
                  <c:v>4.1453558878856711E-6</c:v>
                </c:pt>
                <c:pt idx="25253">
                  <c:v>4.1441817302256823E-6</c:v>
                </c:pt>
                <c:pt idx="25254">
                  <c:v>4.1429798329772893E-6</c:v>
                </c:pt>
                <c:pt idx="25255">
                  <c:v>4.1417843021918088E-6</c:v>
                </c:pt>
                <c:pt idx="25256">
                  <c:v>4.1406583477510139E-6</c:v>
                </c:pt>
                <c:pt idx="25257">
                  <c:v>4.1394559957552701E-6</c:v>
                </c:pt>
                <c:pt idx="25258">
                  <c:v>4.1383004827366676E-6</c:v>
                </c:pt>
                <c:pt idx="25259">
                  <c:v>4.1371313272975394E-6</c:v>
                </c:pt>
                <c:pt idx="25260">
                  <c:v>4.1359585338796023E-6</c:v>
                </c:pt>
                <c:pt idx="25261">
                  <c:v>4.1347443584527346E-6</c:v>
                </c:pt>
                <c:pt idx="25262">
                  <c:v>4.1336115828016773E-6</c:v>
                </c:pt>
                <c:pt idx="25263">
                  <c:v>4.1324456105940044E-6</c:v>
                </c:pt>
                <c:pt idx="25264">
                  <c:v>4.1313060137326829E-6</c:v>
                </c:pt>
                <c:pt idx="25265">
                  <c:v>4.1301491364720277E-6</c:v>
                </c:pt>
                <c:pt idx="25266">
                  <c:v>4.1290177250630222E-6</c:v>
                </c:pt>
                <c:pt idx="25267">
                  <c:v>4.127889042138122E-6</c:v>
                </c:pt>
                <c:pt idx="25268">
                  <c:v>4.1267308006354142E-6</c:v>
                </c:pt>
                <c:pt idx="25269">
                  <c:v>4.1256012082158122E-6</c:v>
                </c:pt>
                <c:pt idx="25270">
                  <c:v>4.1244343265134384E-6</c:v>
                </c:pt>
                <c:pt idx="25271">
                  <c:v>4.1233147385355551E-6</c:v>
                </c:pt>
                <c:pt idx="25272">
                  <c:v>4.1222047002520412E-6</c:v>
                </c:pt>
                <c:pt idx="25273">
                  <c:v>4.1210578274331064E-6</c:v>
                </c:pt>
                <c:pt idx="25274">
                  <c:v>4.1199368752131696E-6</c:v>
                </c:pt>
                <c:pt idx="25275">
                  <c:v>4.1188386603607796E-6</c:v>
                </c:pt>
                <c:pt idx="25276">
                  <c:v>4.1177004277415108E-6</c:v>
                </c:pt>
                <c:pt idx="25277">
                  <c:v>4.1166417759086471E-6</c:v>
                </c:pt>
                <c:pt idx="25278">
                  <c:v>4.1155244616675191E-6</c:v>
                </c:pt>
                <c:pt idx="25279">
                  <c:v>4.1144107854051981E-6</c:v>
                </c:pt>
                <c:pt idx="25280">
                  <c:v>4.1132952901534736E-6</c:v>
                </c:pt>
                <c:pt idx="25281">
                  <c:v>4.1121852518699598E-6</c:v>
                </c:pt>
                <c:pt idx="25282">
                  <c:v>4.111118869332131E-6</c:v>
                </c:pt>
                <c:pt idx="25283">
                  <c:v>4.1100433918472854E-6</c:v>
                </c:pt>
                <c:pt idx="25284">
                  <c:v>4.1089410842687357E-6</c:v>
                </c:pt>
                <c:pt idx="25285">
                  <c:v>4.1078596950683277E-6</c:v>
                </c:pt>
                <c:pt idx="25286">
                  <c:v>4.1067423808271997E-6</c:v>
                </c:pt>
                <c:pt idx="25287">
                  <c:v>4.1056568989006337E-6</c:v>
                </c:pt>
                <c:pt idx="25288">
                  <c:v>4.1046014302992262E-6</c:v>
                </c:pt>
                <c:pt idx="25289">
                  <c:v>4.1034777495951857E-6</c:v>
                </c:pt>
                <c:pt idx="25290">
                  <c:v>4.1024213714990756E-6</c:v>
                </c:pt>
                <c:pt idx="25291">
                  <c:v>4.1013863665284589E-6</c:v>
                </c:pt>
                <c:pt idx="25292">
                  <c:v>4.1002826947078566E-6</c:v>
                </c:pt>
                <c:pt idx="25293">
                  <c:v>4.0992558751895558E-6</c:v>
                </c:pt>
                <c:pt idx="25294">
                  <c:v>4.0982208702189382E-6</c:v>
                </c:pt>
                <c:pt idx="25295">
                  <c:v>4.0971635826281272E-6</c:v>
                </c:pt>
                <c:pt idx="25296">
                  <c:v>4.096074917470105E-6</c:v>
                </c:pt>
                <c:pt idx="25297">
                  <c:v>4.0950221773528028E-6</c:v>
                </c:pt>
                <c:pt idx="25298">
                  <c:v>4.0939676182460971E-6</c:v>
                </c:pt>
                <c:pt idx="25299">
                  <c:v>4.0929116948973387E-6</c:v>
                </c:pt>
                <c:pt idx="25300">
                  <c:v>4.091905339009827E-6</c:v>
                </c:pt>
                <c:pt idx="25301">
                  <c:v>4.0908289520302787E-6</c:v>
                </c:pt>
                <c:pt idx="25302">
                  <c:v>4.0897934923123103E-6</c:v>
                </c:pt>
                <c:pt idx="25303">
                  <c:v>4.0888135117711499E-6</c:v>
                </c:pt>
                <c:pt idx="25304">
                  <c:v>4.0877112041926011E-6</c:v>
                </c:pt>
                <c:pt idx="25305">
                  <c:v>4.0867207644623696E-6</c:v>
                </c:pt>
                <c:pt idx="25306">
                  <c:v>4.0857180465536658E-6</c:v>
                </c:pt>
                <c:pt idx="25307">
                  <c:v>4.084635747858556E-6</c:v>
                </c:pt>
                <c:pt idx="25308">
                  <c:v>4.0836657717591152E-6</c:v>
                </c:pt>
                <c:pt idx="25309">
                  <c:v>4.0826407712302171E-6</c:v>
                </c:pt>
                <c:pt idx="25310">
                  <c:v>4.0816585169523023E-6</c:v>
                </c:pt>
                <c:pt idx="25311">
                  <c:v>4.080594408151228E-6</c:v>
                </c:pt>
                <c:pt idx="25312">
                  <c:v>4.0795985114527866E-6</c:v>
                </c:pt>
                <c:pt idx="25313">
                  <c:v>4.078587608091766E-6</c:v>
                </c:pt>
                <c:pt idx="25314">
                  <c:v>4.0776149035082199E-6</c:v>
                </c:pt>
                <c:pt idx="25315">
                  <c:v>4.0766099118627608E-6</c:v>
                </c:pt>
                <c:pt idx="25316">
                  <c:v>4.0756390262686182E-6</c:v>
                </c:pt>
                <c:pt idx="25317">
                  <c:v>4.0745808291831054E-6</c:v>
                </c:pt>
                <c:pt idx="25318">
                  <c:v>4.0736108530836654E-6</c:v>
                </c:pt>
                <c:pt idx="25319">
                  <c:v>4.0726604311203118E-6</c:v>
                </c:pt>
                <c:pt idx="25320">
                  <c:v>4.0716627154324669E-6</c:v>
                </c:pt>
                <c:pt idx="25321">
                  <c:v>4.0707118387217633E-6</c:v>
                </c:pt>
                <c:pt idx="25322">
                  <c:v>4.069691840413725E-6</c:v>
                </c:pt>
                <c:pt idx="25323">
                  <c:v>4.0686959437152836E-6</c:v>
                </c:pt>
                <c:pt idx="25324">
                  <c:v>4.0677750803297394E-6</c:v>
                </c:pt>
                <c:pt idx="25325">
                  <c:v>4.0668246583663858E-6</c:v>
                </c:pt>
                <c:pt idx="25326">
                  <c:v>4.0658046600583484E-6</c:v>
                </c:pt>
                <c:pt idx="25327">
                  <c:v>4.0647964851814322E-6</c:v>
                </c:pt>
                <c:pt idx="25328">
                  <c:v>4.0639033613842912E-6</c:v>
                </c:pt>
                <c:pt idx="25329">
                  <c:v>4.0629474824527279E-6</c:v>
                </c:pt>
                <c:pt idx="25330">
                  <c:v>4.0619620449433569E-6</c:v>
                </c:pt>
                <c:pt idx="25331">
                  <c:v>4.0610420910525144E-6</c:v>
                </c:pt>
                <c:pt idx="25332">
                  <c:v>4.0600421016279142E-6</c:v>
                </c:pt>
                <c:pt idx="25333">
                  <c:v>4.0591444303572644E-6</c:v>
                </c:pt>
                <c:pt idx="25334">
                  <c:v>4.058176727994578E-6</c:v>
                </c:pt>
                <c:pt idx="25335">
                  <c:v>4.0572167563368566E-6</c:v>
                </c:pt>
                <c:pt idx="25336">
                  <c:v>4.0562531467003282E-6</c:v>
                </c:pt>
                <c:pt idx="25337">
                  <c:v>4.0553695725975558E-6</c:v>
                </c:pt>
                <c:pt idx="25338">
                  <c:v>4.0544073272030801E-6</c:v>
                </c:pt>
                <c:pt idx="25339">
                  <c:v>4.053474185639061E-6</c:v>
                </c:pt>
                <c:pt idx="25340">
                  <c:v>4.0525437725591473E-6</c:v>
                </c:pt>
                <c:pt idx="25341">
                  <c:v>4.051619725942146E-6</c:v>
                </c:pt>
                <c:pt idx="25342">
                  <c:v>4.0507220546714962E-6</c:v>
                </c:pt>
                <c:pt idx="25343">
                  <c:v>4.0497716327081426E-6</c:v>
                </c:pt>
                <c:pt idx="25344">
                  <c:v>4.0488566810381599E-6</c:v>
                </c:pt>
                <c:pt idx="25345">
                  <c:v>4.0479480958310887E-6</c:v>
                </c:pt>
                <c:pt idx="25346">
                  <c:v>4.0470522435498424E-6</c:v>
                </c:pt>
                <c:pt idx="25347">
                  <c:v>4.04613274440635E-6</c:v>
                </c:pt>
                <c:pt idx="25348">
                  <c:v>4.0451968743582256E-6</c:v>
                </c:pt>
                <c:pt idx="25349">
                  <c:v>4.0442846511723474E-6</c:v>
                </c:pt>
                <c:pt idx="25350">
                  <c:v>4.0434051697957329E-6</c:v>
                </c:pt>
                <c:pt idx="25351">
                  <c:v>4.0425093175144866E-6</c:v>
                </c:pt>
                <c:pt idx="25352">
                  <c:v>4.0415834519080818E-6</c:v>
                </c:pt>
                <c:pt idx="25353">
                  <c:v>4.0407039705314673E-6</c:v>
                </c:pt>
                <c:pt idx="25354">
                  <c:v>4.0398067540081684E-6</c:v>
                </c:pt>
                <c:pt idx="25355">
                  <c:v>4.0389072637481149E-6</c:v>
                </c:pt>
                <c:pt idx="25356">
                  <c:v>4.0380382415605709E-6</c:v>
                </c:pt>
                <c:pt idx="25357">
                  <c:v>4.0371278373640962E-6</c:v>
                </c:pt>
                <c:pt idx="25358">
                  <c:v>4.0362601794186048E-6</c:v>
                </c:pt>
                <c:pt idx="25359">
                  <c:v>4.0353866097575519E-6</c:v>
                </c:pt>
                <c:pt idx="25360">
                  <c:v>4.0345307752431836E-6</c:v>
                </c:pt>
                <c:pt idx="25361">
                  <c:v>4.0336499296245174E-6</c:v>
                </c:pt>
                <c:pt idx="25362">
                  <c:v>4.0327317947230767E-6</c:v>
                </c:pt>
                <c:pt idx="25363">
                  <c:v>4.0318550418305676E-6</c:v>
                </c:pt>
                <c:pt idx="25364">
                  <c:v>4.0310451367986389E-6</c:v>
                </c:pt>
                <c:pt idx="25365">
                  <c:v>4.0301547414856032E-6</c:v>
                </c:pt>
                <c:pt idx="25366">
                  <c:v>4.0292893572768662E-6</c:v>
                </c:pt>
                <c:pt idx="25367">
                  <c:v>4.0284112401423036E-6</c:v>
                </c:pt>
                <c:pt idx="25368">
                  <c:v>4.0275563151226379E-6</c:v>
                </c:pt>
                <c:pt idx="25369">
                  <c:v>4.0267455005960073E-6</c:v>
                </c:pt>
                <c:pt idx="25370">
                  <c:v>4.0258405533677433E-6</c:v>
                </c:pt>
                <c:pt idx="25371">
                  <c:v>4.025036560051376E-6</c:v>
                </c:pt>
                <c:pt idx="25372">
                  <c:v>4.0241898204840254E-6</c:v>
                </c:pt>
                <c:pt idx="25373">
                  <c:v>4.0233280742540964E-6</c:v>
                </c:pt>
                <c:pt idx="25374">
                  <c:v>4.0224949771072724E-6</c:v>
                </c:pt>
                <c:pt idx="25375">
                  <c:v>4.0216141314886036E-6</c:v>
                </c:pt>
                <c:pt idx="25376">
                  <c:v>4.0207810343417796E-6</c:v>
                </c:pt>
                <c:pt idx="25377">
                  <c:v>4.0199302020482719E-6</c:v>
                </c:pt>
                <c:pt idx="25378">
                  <c:v>4.0191339394368697E-6</c:v>
                </c:pt>
                <c:pt idx="25379">
                  <c:v>4.0183099372370634E-6</c:v>
                </c:pt>
                <c:pt idx="25380">
                  <c:v>4.0174895730160642E-6</c:v>
                </c:pt>
                <c:pt idx="25381">
                  <c:v>4.0166742110159248E-6</c:v>
                </c:pt>
                <c:pt idx="25382">
                  <c:v>4.015832473669434E-6</c:v>
                </c:pt>
                <c:pt idx="25383">
                  <c:v>4.0150293898477676E-6</c:v>
                </c:pt>
                <c:pt idx="25384">
                  <c:v>4.0142012949218042E-6</c:v>
                </c:pt>
                <c:pt idx="25385">
                  <c:v>4.0133945731213316E-6</c:v>
                </c:pt>
                <c:pt idx="25386">
                  <c:v>4.0125632949639112E-6</c:v>
                </c:pt>
                <c:pt idx="25387">
                  <c:v>4.0117452044796656E-6</c:v>
                </c:pt>
                <c:pt idx="25388">
                  <c:v>4.010933935205685E-6</c:v>
                </c:pt>
                <c:pt idx="25389">
                  <c:v>4.0100871956383344E-6</c:v>
                </c:pt>
                <c:pt idx="25390">
                  <c:v>4.0092845665640198E-6</c:v>
                </c:pt>
                <c:pt idx="25391">
                  <c:v>4.0084855754685123E-6</c:v>
                </c:pt>
                <c:pt idx="25392">
                  <c:v>4.0077161429508124E-6</c:v>
                </c:pt>
                <c:pt idx="25393">
                  <c:v>4.0069035094347782E-6</c:v>
                </c:pt>
                <c:pt idx="25394">
                  <c:v>4.0061563595372718E-6</c:v>
                </c:pt>
                <c:pt idx="25395">
                  <c:v>4.0053459997579921E-6</c:v>
                </c:pt>
                <c:pt idx="25396">
                  <c:v>4.0045702007773798E-6</c:v>
                </c:pt>
                <c:pt idx="25397">
                  <c:v>4.0037593862507492E-6</c:v>
                </c:pt>
                <c:pt idx="25398">
                  <c:v>4.0029794945439789E-6</c:v>
                </c:pt>
                <c:pt idx="25399">
                  <c:v>4.0021850509219803E-6</c:v>
                </c:pt>
                <c:pt idx="25400">
                  <c:v>4.0014101614360698E-6</c:v>
                </c:pt>
                <c:pt idx="25401">
                  <c:v>4.0006466406339314E-6</c:v>
                </c:pt>
                <c:pt idx="25402">
                  <c:v>3.9998544707486872E-6</c:v>
                </c:pt>
                <c:pt idx="25403">
                  <c:v>3.9990759432839704E-6</c:v>
                </c:pt>
                <c:pt idx="25404">
                  <c:v>3.9982664929993916E-6</c:v>
                </c:pt>
                <c:pt idx="25405">
                  <c:v>3.9975575418793596E-6</c:v>
                </c:pt>
                <c:pt idx="25406">
                  <c:v>3.9967685552255716E-6</c:v>
                </c:pt>
                <c:pt idx="25407">
                  <c:v>3.9959645619092043E-6</c:v>
                </c:pt>
                <c:pt idx="25408">
                  <c:v>3.9952192310011006E-6</c:v>
                </c:pt>
                <c:pt idx="25409">
                  <c:v>3.9944934542290866E-6</c:v>
                </c:pt>
                <c:pt idx="25410">
                  <c:v>3.9937017390911933E-6</c:v>
                </c:pt>
                <c:pt idx="25411">
                  <c:v>3.9929432205099147E-6</c:v>
                </c:pt>
                <c:pt idx="25412">
                  <c:v>3.9922297219163738E-6</c:v>
                </c:pt>
                <c:pt idx="25413">
                  <c:v>3.991472112829797E-6</c:v>
                </c:pt>
                <c:pt idx="25414">
                  <c:v>3.9906849451654133E-6</c:v>
                </c:pt>
                <c:pt idx="25415">
                  <c:v>3.9899759940453813E-6</c:v>
                </c:pt>
                <c:pt idx="25416">
                  <c:v>3.9892047425382771E-6</c:v>
                </c:pt>
                <c:pt idx="25417">
                  <c:v>3.9884662328404366E-6</c:v>
                </c:pt>
                <c:pt idx="25418">
                  <c:v>3.9877186281955801E-6</c:v>
                </c:pt>
                <c:pt idx="25419">
                  <c:v>3.9869914871815126E-6</c:v>
                </c:pt>
                <c:pt idx="25420">
                  <c:v>3.9862543417257257E-6</c:v>
                </c:pt>
                <c:pt idx="25421">
                  <c:v>3.9855185605119914E-6</c:v>
                </c:pt>
                <c:pt idx="25422">
                  <c:v>3.9848164306022227E-6</c:v>
                </c:pt>
                <c:pt idx="25423">
                  <c:v>3.9840588215156458E-6</c:v>
                </c:pt>
                <c:pt idx="25424">
                  <c:v>3.9833280425227713E-6</c:v>
                </c:pt>
                <c:pt idx="25425">
                  <c:v>3.9826072679716162E-6</c:v>
                </c:pt>
                <c:pt idx="25426">
                  <c:v>3.9818546611058991E-6</c:v>
                </c:pt>
                <c:pt idx="25427">
                  <c:v>3.9811548049328849E-6</c:v>
                </c:pt>
                <c:pt idx="25428">
                  <c:v>3.9804367588658351E-6</c:v>
                </c:pt>
                <c:pt idx="25429">
                  <c:v>3.9797237150196452E-6</c:v>
                </c:pt>
                <c:pt idx="25430">
                  <c:v>3.9789902075426653E-6</c:v>
                </c:pt>
                <c:pt idx="25431">
                  <c:v>3.9782876228855457E-6</c:v>
                </c:pt>
                <c:pt idx="25432">
                  <c:v>3.9776200537744444E-6</c:v>
                </c:pt>
                <c:pt idx="25433">
                  <c:v>3.9768988244759376E-6</c:v>
                </c:pt>
                <c:pt idx="25434">
                  <c:v>3.9761625885148533E-6</c:v>
                </c:pt>
                <c:pt idx="25435">
                  <c:v>3.9754131648805924E-6</c:v>
                </c:pt>
                <c:pt idx="25436">
                  <c:v>3.9748101698933169E-6</c:v>
                </c:pt>
                <c:pt idx="25437">
                  <c:v>3.9740039028401952E-6</c:v>
                </c:pt>
                <c:pt idx="25438">
                  <c:v>3.973375896748621E-6</c:v>
                </c:pt>
                <c:pt idx="25439">
                  <c:v>3.9727042349113617E-6</c:v>
                </c:pt>
                <c:pt idx="25440">
                  <c:v>3.9719734559184872E-6</c:v>
                </c:pt>
                <c:pt idx="25441">
                  <c:v>3.9712485886411741E-6</c:v>
                </c:pt>
                <c:pt idx="25442">
                  <c:v>3.9705569179204758E-6</c:v>
                </c:pt>
                <c:pt idx="25443">
                  <c:v>3.9699043554719537E-6</c:v>
                </c:pt>
                <c:pt idx="25444">
                  <c:v>3.9692258724244311E-6</c:v>
                </c:pt>
                <c:pt idx="25445">
                  <c:v>3.9685273804934704E-6</c:v>
                </c:pt>
                <c:pt idx="25446">
                  <c:v>3.9678279790678062E-6</c:v>
                </c:pt>
                <c:pt idx="25447">
                  <c:v>3.9671463127888273E-6</c:v>
                </c:pt>
                <c:pt idx="25448">
                  <c:v>3.966446911363164E-6</c:v>
                </c:pt>
                <c:pt idx="25449">
                  <c:v>3.9658593777858187E-6</c:v>
                </c:pt>
                <c:pt idx="25450">
                  <c:v>3.9650990402151356E-6</c:v>
                </c:pt>
                <c:pt idx="25451">
                  <c:v>3.9644596654397901E-6</c:v>
                </c:pt>
                <c:pt idx="25452">
                  <c:v>3.9638107409700751E-6</c:v>
                </c:pt>
                <c:pt idx="25453">
                  <c:v>3.9631459003430791E-6</c:v>
                </c:pt>
                <c:pt idx="25454">
                  <c:v>3.962473329011118E-6</c:v>
                </c:pt>
                <c:pt idx="25455">
                  <c:v>3.9618043956579641E-6</c:v>
                </c:pt>
                <c:pt idx="25456">
                  <c:v>3.9611586544197053E-6</c:v>
                </c:pt>
                <c:pt idx="25457">
                  <c:v>3.9605074562132359E-6</c:v>
                </c:pt>
                <c:pt idx="25458">
                  <c:v>3.9598153307451867E-6</c:v>
                </c:pt>
                <c:pt idx="25459">
                  <c:v>3.9591800486959983E-6</c:v>
                </c:pt>
                <c:pt idx="25460">
                  <c:v>3.9585152080690023E-6</c:v>
                </c:pt>
                <c:pt idx="25461">
                  <c:v>3.9578699215780944E-6</c:v>
                </c:pt>
                <c:pt idx="25462">
                  <c:v>3.9571859815623611E-6</c:v>
                </c:pt>
                <c:pt idx="25463">
                  <c:v>3.9565629776916467E-6</c:v>
                </c:pt>
                <c:pt idx="25464">
                  <c:v>3.9559354263474233E-6</c:v>
                </c:pt>
                <c:pt idx="25465">
                  <c:v>3.9552505768369883E-6</c:v>
                </c:pt>
                <c:pt idx="25466">
                  <c:v>3.9546107473142911E-6</c:v>
                </c:pt>
                <c:pt idx="25467">
                  <c:v>3.9539991121273488E-6</c:v>
                </c:pt>
                <c:pt idx="25468">
                  <c:v>3.9533347262477037E-6</c:v>
                </c:pt>
                <c:pt idx="25469">
                  <c:v>3.952716724597849E-6</c:v>
                </c:pt>
                <c:pt idx="25470">
                  <c:v>3.9521110011264682E-6</c:v>
                </c:pt>
                <c:pt idx="25471">
                  <c:v>3.9514334275736474E-6</c:v>
                </c:pt>
                <c:pt idx="25472">
                  <c:v>3.9508222471340559E-6</c:v>
                </c:pt>
                <c:pt idx="25473">
                  <c:v>3.9501960600318853E-6</c:v>
                </c:pt>
                <c:pt idx="25474">
                  <c:v>3.9495157579949591E-6</c:v>
                </c:pt>
                <c:pt idx="25475">
                  <c:v>3.948943685827544E-6</c:v>
                </c:pt>
                <c:pt idx="25476">
                  <c:v>3.9483043110521976E-6</c:v>
                </c:pt>
                <c:pt idx="25477">
                  <c:v>3.9477063182857819E-6</c:v>
                </c:pt>
                <c:pt idx="25478">
                  <c:v>3.9471183299610857E-6</c:v>
                </c:pt>
                <c:pt idx="25479">
                  <c:v>3.9464180190407214E-6</c:v>
                </c:pt>
                <c:pt idx="25480">
                  <c:v>3.9458336686948306E-6</c:v>
                </c:pt>
                <c:pt idx="25481">
                  <c:v>3.9451929296774324E-6</c:v>
                </c:pt>
                <c:pt idx="25482">
                  <c:v>3.9446194932679654E-6</c:v>
                </c:pt>
                <c:pt idx="25483">
                  <c:v>3.9439987631340054E-6</c:v>
                </c:pt>
                <c:pt idx="25484">
                  <c:v>3.9434175960195716E-6</c:v>
                </c:pt>
                <c:pt idx="25485">
                  <c:v>3.9428009586117696E-6</c:v>
                </c:pt>
                <c:pt idx="25486">
                  <c:v>3.9422111512976699E-6</c:v>
                </c:pt>
                <c:pt idx="25487">
                  <c:v>3.9415822357113939E-6</c:v>
                </c:pt>
                <c:pt idx="25488">
                  <c:v>3.9410224417224526E-6</c:v>
                </c:pt>
                <c:pt idx="25489">
                  <c:v>3.940368060284527E-6</c:v>
                </c:pt>
                <c:pt idx="25490">
                  <c:v>3.9397382352035493E-6</c:v>
                </c:pt>
                <c:pt idx="25491">
                  <c:v>3.9392057260556612E-6</c:v>
                </c:pt>
                <c:pt idx="25492">
                  <c:v>3.9385781747114379E-6</c:v>
                </c:pt>
                <c:pt idx="25493">
                  <c:v>3.938005193049321E-6</c:v>
                </c:pt>
                <c:pt idx="25494">
                  <c:v>3.937412202503765E-6</c:v>
                </c:pt>
                <c:pt idx="25495">
                  <c:v>3.9368237594317179E-6</c:v>
                </c:pt>
                <c:pt idx="25496">
                  <c:v>3.9362057577818632E-6</c:v>
                </c:pt>
                <c:pt idx="25497">
                  <c:v>3.9356673369184136E-6</c:v>
                </c:pt>
                <c:pt idx="25498">
                  <c:v>3.9350779843516648E-6</c:v>
                </c:pt>
                <c:pt idx="25499">
                  <c:v>3.9344545257335986E-6</c:v>
                </c:pt>
                <c:pt idx="25500">
                  <c:v>3.9339220165857114E-6</c:v>
                </c:pt>
                <c:pt idx="25501">
                  <c:v>3.9332958294835407E-6</c:v>
                </c:pt>
                <c:pt idx="25502">
                  <c:v>3.9327769627561793E-6</c:v>
                </c:pt>
                <c:pt idx="25503">
                  <c:v>3.9321607800957281E-6</c:v>
                </c:pt>
                <c:pt idx="25504">
                  <c:v>3.9316237234743312E-6</c:v>
                </c:pt>
                <c:pt idx="25505">
                  <c:v>3.9310675674641971E-6</c:v>
                </c:pt>
                <c:pt idx="25506">
                  <c:v>3.9304873098444659E-6</c:v>
                </c:pt>
                <c:pt idx="25507">
                  <c:v>3.9298520277952784E-6</c:v>
                </c:pt>
                <c:pt idx="25508">
                  <c:v>3.9293436202569856E-6</c:v>
                </c:pt>
                <c:pt idx="25509">
                  <c:v>3.9287601794057991E-6</c:v>
                </c:pt>
                <c:pt idx="25510">
                  <c:v>3.9282163015741389E-6</c:v>
                </c:pt>
                <c:pt idx="25511">
                  <c:v>3.9276401366805658E-6</c:v>
                </c:pt>
                <c:pt idx="25512">
                  <c:v>3.9271194509638008E-6</c:v>
                </c:pt>
                <c:pt idx="25513">
                  <c:v>3.9265260056708939E-6</c:v>
                </c:pt>
                <c:pt idx="25514">
                  <c:v>3.9259825825865846E-6</c:v>
                </c:pt>
                <c:pt idx="25515">
                  <c:v>3.9253914110304322E-6</c:v>
                </c:pt>
                <c:pt idx="25516">
                  <c:v>3.9248411667358596E-6</c:v>
                </c:pt>
                <c:pt idx="25517">
                  <c:v>3.924370957975043E-6</c:v>
                </c:pt>
                <c:pt idx="25518">
                  <c:v>3.9237593227881007E-6</c:v>
                </c:pt>
                <c:pt idx="25519">
                  <c:v>3.9232309063663706E-6</c:v>
                </c:pt>
                <c:pt idx="25520">
                  <c:v>3.9226556509674992E-6</c:v>
                </c:pt>
                <c:pt idx="25521">
                  <c:v>3.9221481529239099E-6</c:v>
                </c:pt>
                <c:pt idx="25522">
                  <c:v>3.9215778997458983E-6</c:v>
                </c:pt>
                <c:pt idx="25523">
                  <c:v>3.9210444811033077E-6</c:v>
                </c:pt>
                <c:pt idx="25524">
                  <c:v>3.9204765016620513E-6</c:v>
                </c:pt>
                <c:pt idx="25525">
                  <c:v>3.919957180187339E-6</c:v>
                </c:pt>
                <c:pt idx="25526">
                  <c:v>3.9194615055748727E-6</c:v>
                </c:pt>
                <c:pt idx="25527">
                  <c:v>3.9188939808809664E-6</c:v>
                </c:pt>
                <c:pt idx="25528">
                  <c:v>3.9183573790069204E-6</c:v>
                </c:pt>
                <c:pt idx="25529">
                  <c:v>3.9178453334898222E-6</c:v>
                </c:pt>
                <c:pt idx="25530">
                  <c:v>3.9173046388896182E-6</c:v>
                </c:pt>
                <c:pt idx="25531">
                  <c:v>3.9167616705526598E-6</c:v>
                </c:pt>
                <c:pt idx="25532">
                  <c:v>3.9162323446362279E-6</c:v>
                </c:pt>
                <c:pt idx="25533">
                  <c:v>3.915711204172112E-6</c:v>
                </c:pt>
                <c:pt idx="25534">
                  <c:v>3.9152087083493834E-6</c:v>
                </c:pt>
                <c:pt idx="25535">
                  <c:v>3.9146666495071258E-6</c:v>
                </c:pt>
                <c:pt idx="25536">
                  <c:v>3.9140795706771314E-6</c:v>
                </c:pt>
                <c:pt idx="25537">
                  <c:v>3.9117430787882768E-6</c:v>
                </c:pt>
                <c:pt idx="25538">
                  <c:v>3.9125916373450309E-6</c:v>
                </c:pt>
                <c:pt idx="25539">
                  <c:v>3.9090300560928881E-6</c:v>
                </c:pt>
                <c:pt idx="25540">
                  <c:v>3.9105984797060964E-6</c:v>
                </c:pt>
                <c:pt idx="25541">
                  <c:v>3.9069832382665481E-6</c:v>
                </c:pt>
                <c:pt idx="25542">
                  <c:v>3.9080350688891494E-6</c:v>
                </c:pt>
                <c:pt idx="25543">
                  <c:v>3.905037374352105E-6</c:v>
                </c:pt>
                <c:pt idx="25544">
                  <c:v>3.9054370972735342E-6</c:v>
                </c:pt>
                <c:pt idx="25545">
                  <c:v>3.9037095120875156E-6</c:v>
                </c:pt>
                <c:pt idx="25546">
                  <c:v>3.9032915992720518E-6</c:v>
                </c:pt>
                <c:pt idx="25547">
                  <c:v>3.902453954651719E-6</c:v>
                </c:pt>
                <c:pt idx="25548">
                  <c:v>3.9012616070976947E-6</c:v>
                </c:pt>
                <c:pt idx="25549">
                  <c:v>3.9011206354189198E-6</c:v>
                </c:pt>
                <c:pt idx="25550">
                  <c:v>3.8996636249066796E-6</c:v>
                </c:pt>
                <c:pt idx="25551">
                  <c:v>3.8997868614387698E-6</c:v>
                </c:pt>
                <c:pt idx="25552">
                  <c:v>3.8982584555924396E-6</c:v>
                </c:pt>
                <c:pt idx="25553">
                  <c:v>3.8981984289421226E-6</c:v>
                </c:pt>
                <c:pt idx="25554">
                  <c:v>3.8968473745626397E-6</c:v>
                </c:pt>
                <c:pt idx="25555">
                  <c:v>3.8964963096077554E-6</c:v>
                </c:pt>
                <c:pt idx="25556">
                  <c:v>3.8954472074692603E-6</c:v>
                </c:pt>
                <c:pt idx="25557">
                  <c:v>3.8947705434111413E-6</c:v>
                </c:pt>
                <c:pt idx="25558">
                  <c:v>3.8939501791901421E-6</c:v>
                </c:pt>
                <c:pt idx="25559">
                  <c:v>3.8930984374019317E-6</c:v>
                </c:pt>
                <c:pt idx="25560">
                  <c:v>3.8924922591832001E-6</c:v>
                </c:pt>
                <c:pt idx="25561">
                  <c:v>3.8914449760341094E-6</c:v>
                </c:pt>
                <c:pt idx="25562">
                  <c:v>3.8908910937607288E-6</c:v>
                </c:pt>
                <c:pt idx="25563">
                  <c:v>3.8899120227142703E-6</c:v>
                </c:pt>
                <c:pt idx="25564">
                  <c:v>3.8893526834726799E-6</c:v>
                </c:pt>
                <c:pt idx="25565">
                  <c:v>3.8883918023202568E-6</c:v>
                </c:pt>
                <c:pt idx="25566">
                  <c:v>3.8877788028912619E-6</c:v>
                </c:pt>
                <c:pt idx="25567">
                  <c:v>3.886912963935174E-6</c:v>
                </c:pt>
                <c:pt idx="25568">
                  <c:v>3.8862444853293709E-6</c:v>
                </c:pt>
                <c:pt idx="25569">
                  <c:v>3.8854864214954432E-6</c:v>
                </c:pt>
                <c:pt idx="25570">
                  <c:v>3.8847192627144977E-6</c:v>
                </c:pt>
                <c:pt idx="25571">
                  <c:v>3.8840285014885012E-6</c:v>
                </c:pt>
                <c:pt idx="25572">
                  <c:v>3.8832290556456428E-6</c:v>
                </c:pt>
                <c:pt idx="25573">
                  <c:v>3.8825860428914893E-6</c:v>
                </c:pt>
                <c:pt idx="25574">
                  <c:v>3.8817597669549286E-6</c:v>
                </c:pt>
                <c:pt idx="25575">
                  <c:v>3.8810921978438273E-6</c:v>
                </c:pt>
                <c:pt idx="25576">
                  <c:v>3.8802886592748109E-6</c:v>
                </c:pt>
                <c:pt idx="25577">
                  <c:v>3.8795769796706736E-6</c:v>
                </c:pt>
                <c:pt idx="25578">
                  <c:v>3.8788211895735003E-6</c:v>
                </c:pt>
                <c:pt idx="25579">
                  <c:v>3.8780804061389063E-6</c:v>
                </c:pt>
                <c:pt idx="25580">
                  <c:v>3.8773346204834516E-6</c:v>
                </c:pt>
                <c:pt idx="25581">
                  <c:v>3.8766097532061386E-6</c:v>
                </c:pt>
                <c:pt idx="25582">
                  <c:v>3.8759058043069672E-6</c:v>
                </c:pt>
                <c:pt idx="25583">
                  <c:v>3.8751918509660746E-6</c:v>
                </c:pt>
                <c:pt idx="25584">
                  <c:v>3.8744678931834642E-6</c:v>
                </c:pt>
                <c:pt idx="25585">
                  <c:v>3.8737471186323091E-6</c:v>
                </c:pt>
                <c:pt idx="25586">
                  <c:v>3.8729854168195743E-6</c:v>
                </c:pt>
                <c:pt idx="25587">
                  <c:v>3.8722491808584891E-6</c:v>
                </c:pt>
                <c:pt idx="25588">
                  <c:v>3.8715093069185968E-6</c:v>
                </c:pt>
                <c:pt idx="25589">
                  <c:v>3.8708008105459157E-6</c:v>
                </c:pt>
                <c:pt idx="25590">
                  <c:v>3.8701391531503759E-6</c:v>
                </c:pt>
                <c:pt idx="25591">
                  <c:v>3.8693883652740624E-6</c:v>
                </c:pt>
                <c:pt idx="25592">
                  <c:v>3.8686671359755556E-6</c:v>
                </c:pt>
                <c:pt idx="25593">
                  <c:v>3.8679499994032076E-6</c:v>
                </c:pt>
                <c:pt idx="25594">
                  <c:v>3.8672260416205972E-6</c:v>
                </c:pt>
                <c:pt idx="25595">
                  <c:v>3.8664825297018979E-6</c:v>
                </c:pt>
                <c:pt idx="25596">
                  <c:v>3.8657735785818659E-6</c:v>
                </c:pt>
                <c:pt idx="25597">
                  <c:v>3.8651110116916243E-6</c:v>
                </c:pt>
                <c:pt idx="25598">
                  <c:v>3.8643802326987498E-6</c:v>
                </c:pt>
                <c:pt idx="25599">
                  <c:v>3.8636426324956119E-6</c:v>
                </c:pt>
                <c:pt idx="25600">
                  <c:v>3.8629482332908083E-6</c:v>
                </c:pt>
                <c:pt idx="25601">
                  <c:v>3.8622715692326892E-6</c:v>
                </c:pt>
                <c:pt idx="25602">
                  <c:v>3.8615376070083576E-6</c:v>
                </c:pt>
                <c:pt idx="25603">
                  <c:v>3.860890501528047E-6</c:v>
                </c:pt>
                <c:pt idx="25604">
                  <c:v>3.8601619962719269E-6</c:v>
                </c:pt>
                <c:pt idx="25605">
                  <c:v>3.8594412217207719E-6</c:v>
                </c:pt>
                <c:pt idx="25606">
                  <c:v>3.8587336348427934E-6</c:v>
                </c:pt>
                <c:pt idx="25607">
                  <c:v>3.8580301406909712E-6</c:v>
                </c:pt>
                <c:pt idx="25608">
                  <c:v>3.8573321035073596E-6</c:v>
                </c:pt>
                <c:pt idx="25609">
                  <c:v>3.8565985960303806E-6</c:v>
                </c:pt>
                <c:pt idx="25610">
                  <c:v>3.8559255699510686E-6</c:v>
                </c:pt>
                <c:pt idx="25611">
                  <c:v>3.8551906982320361E-6</c:v>
                </c:pt>
                <c:pt idx="25612">
                  <c:v>3.8545317693206016E-6</c:v>
                </c:pt>
                <c:pt idx="25613">
                  <c:v>3.8538437365787104E-6</c:v>
                </c:pt>
                <c:pt idx="25614">
                  <c:v>3.853100224660011E-6</c:v>
                </c:pt>
                <c:pt idx="25615">
                  <c:v>3.8524067349499092E-6</c:v>
                </c:pt>
                <c:pt idx="25616">
                  <c:v>3.8517541725013871E-6</c:v>
                </c:pt>
                <c:pt idx="25617">
                  <c:v>3.8510611375386361E-6</c:v>
                </c:pt>
                <c:pt idx="25618">
                  <c:v>3.8503421819768846E-6</c:v>
                </c:pt>
                <c:pt idx="25619">
                  <c:v>3.849635504593607E-6</c:v>
                </c:pt>
                <c:pt idx="25620">
                  <c:v>3.8489542930619791E-6</c:v>
                </c:pt>
                <c:pt idx="25621">
                  <c:v>3.848285814456176E-6</c:v>
                </c:pt>
                <c:pt idx="25622">
                  <c:v>3.8475732253573369E-6</c:v>
                </c:pt>
                <c:pt idx="25623">
                  <c:v>3.8469238461402711E-6</c:v>
                </c:pt>
                <c:pt idx="25624">
                  <c:v>3.8462121665361337E-6</c:v>
                </c:pt>
                <c:pt idx="25625">
                  <c:v>3.8455305002571549E-6</c:v>
                </c:pt>
                <c:pt idx="25626">
                  <c:v>3.8448420127679128E-6</c:v>
                </c:pt>
                <c:pt idx="25627">
                  <c:v>3.8441467040684074E-6</c:v>
                </c:pt>
                <c:pt idx="25628">
                  <c:v>3.8435118767665699E-6</c:v>
                </c:pt>
                <c:pt idx="25629">
                  <c:v>3.8428192965511698E-6</c:v>
                </c:pt>
                <c:pt idx="25630">
                  <c:v>3.8421126191678923E-6</c:v>
                </c:pt>
                <c:pt idx="25631">
                  <c:v>3.8414382288465276E-6</c:v>
                </c:pt>
                <c:pt idx="25632">
                  <c:v>3.8407670217566192E-6</c:v>
                </c:pt>
                <c:pt idx="25633">
                  <c:v>3.8400821722461842E-6</c:v>
                </c:pt>
                <c:pt idx="25634">
                  <c:v>3.8394045986933634E-6</c:v>
                </c:pt>
                <c:pt idx="25635">
                  <c:v>3.8387543099815957E-6</c:v>
                </c:pt>
                <c:pt idx="25636">
                  <c:v>3.838092197838705E-6</c:v>
                </c:pt>
                <c:pt idx="25637">
                  <c:v>3.8374078030756209E-6</c:v>
                </c:pt>
                <c:pt idx="25638">
                  <c:v>3.8367229535651859E-6</c:v>
                </c:pt>
                <c:pt idx="25639">
                  <c:v>3.8360349208232947E-6</c:v>
                </c:pt>
                <c:pt idx="25640">
                  <c:v>3.835392817563843E-6</c:v>
                </c:pt>
                <c:pt idx="25641">
                  <c:v>3.8346961446222849E-6</c:v>
                </c:pt>
                <c:pt idx="25642">
                  <c:v>3.8340654100466054E-6</c:v>
                </c:pt>
                <c:pt idx="25643">
                  <c:v>3.8333678276103464E-6</c:v>
                </c:pt>
                <c:pt idx="25644">
                  <c:v>3.832745278486982E-6</c:v>
                </c:pt>
                <c:pt idx="25645">
                  <c:v>3.8320931707858108E-6</c:v>
                </c:pt>
                <c:pt idx="25646">
                  <c:v>3.8314024095598143E-6</c:v>
                </c:pt>
                <c:pt idx="25647">
                  <c:v>3.830730747722555E-6</c:v>
                </c:pt>
                <c:pt idx="25648">
                  <c:v>3.8300454434647691E-6</c:v>
                </c:pt>
                <c:pt idx="25649">
                  <c:v>3.829384695563931E-6</c:v>
                </c:pt>
                <c:pt idx="25650">
                  <c:v>3.8287403185677249E-6</c:v>
                </c:pt>
                <c:pt idx="25651">
                  <c:v>3.8280759326880798E-6</c:v>
                </c:pt>
                <c:pt idx="25652">
                  <c:v>3.8274429243756458E-6</c:v>
                </c:pt>
                <c:pt idx="25653">
                  <c:v>3.8267871786956684E-6</c:v>
                </c:pt>
                <c:pt idx="25654">
                  <c:v>3.8261187000898636E-6</c:v>
                </c:pt>
                <c:pt idx="25655">
                  <c:v>3.825435669568833E-6</c:v>
                </c:pt>
                <c:pt idx="25656">
                  <c:v>3.8247931115620304E-6</c:v>
                </c:pt>
                <c:pt idx="25657">
                  <c:v>3.8241541915340349E-6</c:v>
                </c:pt>
                <c:pt idx="25658">
                  <c:v>3.8234820749494247E-6</c:v>
                </c:pt>
                <c:pt idx="25659">
                  <c:v>3.8228308767429553E-6</c:v>
                </c:pt>
                <c:pt idx="25660">
                  <c:v>3.8221842260099947E-6</c:v>
                </c:pt>
                <c:pt idx="25661">
                  <c:v>3.821550308202859E-6</c:v>
                </c:pt>
                <c:pt idx="25662">
                  <c:v>3.8209086596907582E-6</c:v>
                </c:pt>
                <c:pt idx="25663">
                  <c:v>3.8202683754207101E-6</c:v>
                </c:pt>
                <c:pt idx="25664">
                  <c:v>3.8195948945940472E-6</c:v>
                </c:pt>
                <c:pt idx="25665">
                  <c:v>3.8189291444723486E-6</c:v>
                </c:pt>
                <c:pt idx="25666">
                  <c:v>3.8183470678632148E-6</c:v>
                </c:pt>
                <c:pt idx="25667">
                  <c:v>3.8176785892574117E-6</c:v>
                </c:pt>
                <c:pt idx="25668">
                  <c:v>3.8170169318618719E-6</c:v>
                </c:pt>
                <c:pt idx="25669">
                  <c:v>3.816371645370964E-6</c:v>
                </c:pt>
                <c:pt idx="25670">
                  <c:v>3.815694526565494E-6</c:v>
                </c:pt>
                <c:pt idx="25671">
                  <c:v>3.8150524233060423E-6</c:v>
                </c:pt>
                <c:pt idx="25672">
                  <c:v>3.8144323752931091E-6</c:v>
                </c:pt>
                <c:pt idx="25673">
                  <c:v>3.813810508290771E-6</c:v>
                </c:pt>
                <c:pt idx="25674">
                  <c:v>3.8131956898723729E-6</c:v>
                </c:pt>
                <c:pt idx="25675">
                  <c:v>3.8125781429698691E-6</c:v>
                </c:pt>
                <c:pt idx="25676">
                  <c:v>3.811903297901154E-6</c:v>
                </c:pt>
                <c:pt idx="25677">
                  <c:v>3.8112596030259742E-6</c:v>
                </c:pt>
                <c:pt idx="25678">
                  <c:v>3.8106350075395308E-6</c:v>
                </c:pt>
                <c:pt idx="25679">
                  <c:v>3.809988811553922E-6</c:v>
                </c:pt>
                <c:pt idx="25680">
                  <c:v>3.8093435250630141E-6</c:v>
                </c:pt>
                <c:pt idx="25681">
                  <c:v>3.808757355727721E-6</c:v>
                </c:pt>
                <c:pt idx="25682">
                  <c:v>3.808104338531848E-6</c:v>
                </c:pt>
                <c:pt idx="25683">
                  <c:v>3.8074647363828258E-6</c:v>
                </c:pt>
                <c:pt idx="25684">
                  <c:v>3.806807171713444E-6</c:v>
                </c:pt>
                <c:pt idx="25685">
                  <c:v>3.8062125895521599E-6</c:v>
                </c:pt>
                <c:pt idx="25686">
                  <c:v>3.8055861750763138E-6</c:v>
                </c:pt>
                <c:pt idx="25687">
                  <c:v>3.8049447539378889E-6</c:v>
                </c:pt>
                <c:pt idx="25688">
                  <c:v>3.8043074255256219E-6</c:v>
                </c:pt>
                <c:pt idx="25689">
                  <c:v>3.8037278500269171E-6</c:v>
                </c:pt>
                <c:pt idx="25690">
                  <c:v>3.8030991618143162E-6</c:v>
                </c:pt>
                <c:pt idx="25691">
                  <c:v>3.8024884361220761E-6</c:v>
                </c:pt>
                <c:pt idx="25692">
                  <c:v>3.8018335999367991E-6</c:v>
                </c:pt>
                <c:pt idx="25693">
                  <c:v>3.8012337881809799E-6</c:v>
                </c:pt>
                <c:pt idx="25694">
                  <c:v>3.8005950955266599E-6</c:v>
                </c:pt>
                <c:pt idx="25695">
                  <c:v>3.8000398490112271E-6</c:v>
                </c:pt>
                <c:pt idx="25696">
                  <c:v>3.7993220303178532E-6</c:v>
                </c:pt>
                <c:pt idx="25697">
                  <c:v>3.7987683754181489E-6</c:v>
                </c:pt>
                <c:pt idx="25698">
                  <c:v>3.798122861553566E-6</c:v>
                </c:pt>
                <c:pt idx="25699">
                  <c:v>3.7975826217007121E-6</c:v>
                </c:pt>
                <c:pt idx="25700">
                  <c:v>3.7969273307680851E-6</c:v>
                </c:pt>
                <c:pt idx="25701">
                  <c:v>3.7963334307278269E-6</c:v>
                </c:pt>
                <c:pt idx="25702">
                  <c:v>3.7956667711114278E-6</c:v>
                </c:pt>
                <c:pt idx="25703">
                  <c:v>3.7950665046082581E-6</c:v>
                </c:pt>
                <c:pt idx="25704">
                  <c:v>3.794452823058236E-6</c:v>
                </c:pt>
                <c:pt idx="25705">
                  <c:v>3.793857331402251E-6</c:v>
                </c:pt>
                <c:pt idx="25706">
                  <c:v>3.7932559280307028E-6</c:v>
                </c:pt>
                <c:pt idx="25707">
                  <c:v>3.792665665969253E-6</c:v>
                </c:pt>
                <c:pt idx="25708">
                  <c:v>3.7920117392786779E-6</c:v>
                </c:pt>
                <c:pt idx="25709">
                  <c:v>3.7914710446784738E-6</c:v>
                </c:pt>
                <c:pt idx="25710">
                  <c:v>3.7908121157670389E-6</c:v>
                </c:pt>
                <c:pt idx="25711">
                  <c:v>3.7902207168372119E-6</c:v>
                </c:pt>
                <c:pt idx="25712">
                  <c:v>3.789539732679259E-6</c:v>
                </c:pt>
                <c:pt idx="25713">
                  <c:v>3.7889983559580291E-6</c:v>
                </c:pt>
                <c:pt idx="25714">
                  <c:v>3.7884208268224029E-6</c:v>
                </c:pt>
                <c:pt idx="25715">
                  <c:v>3.7878141938563199E-6</c:v>
                </c:pt>
                <c:pt idx="25716">
                  <c:v>3.787228706642054E-6</c:v>
                </c:pt>
                <c:pt idx="25717">
                  <c:v>3.7865872855036291E-6</c:v>
                </c:pt>
                <c:pt idx="25718">
                  <c:v>3.786019078688696E-6</c:v>
                </c:pt>
                <c:pt idx="25719">
                  <c:v>3.7854085803701309E-6</c:v>
                </c:pt>
                <c:pt idx="25720">
                  <c:v>3.7848021747777238E-6</c:v>
                </c:pt>
                <c:pt idx="25721">
                  <c:v>3.7842471556359669E-6</c:v>
                </c:pt>
                <c:pt idx="25722">
                  <c:v>3.7836048250028398E-6</c:v>
                </c:pt>
                <c:pt idx="25723">
                  <c:v>3.7830668588867411E-6</c:v>
                </c:pt>
                <c:pt idx="25724">
                  <c:v>3.782460453294334E-6</c:v>
                </c:pt>
                <c:pt idx="25725">
                  <c:v>3.7818065266037588E-6</c:v>
                </c:pt>
                <c:pt idx="25726">
                  <c:v>3.781272880587494E-6</c:v>
                </c:pt>
                <c:pt idx="25727">
                  <c:v>3.780666020247736E-6</c:v>
                </c:pt>
                <c:pt idx="25728">
                  <c:v>3.78012941837369E-6</c:v>
                </c:pt>
                <c:pt idx="25729">
                  <c:v>3.7794998206663881E-6</c:v>
                </c:pt>
                <c:pt idx="25730">
                  <c:v>3.7789106954733138E-6</c:v>
                </c:pt>
                <c:pt idx="25731">
                  <c:v>3.7782815525133628E-6</c:v>
                </c:pt>
                <c:pt idx="25732">
                  <c:v>3.7777015222673072E-6</c:v>
                </c:pt>
                <c:pt idx="25733">
                  <c:v>3.777154915951542E-6</c:v>
                </c:pt>
                <c:pt idx="25734">
                  <c:v>3.776576249947539E-6</c:v>
                </c:pt>
                <c:pt idx="25735">
                  <c:v>3.7759668884973512E-6</c:v>
                </c:pt>
                <c:pt idx="25736">
                  <c:v>3.775436880459893E-6</c:v>
                </c:pt>
                <c:pt idx="25737">
                  <c:v>3.7748154682049062E-6</c:v>
                </c:pt>
                <c:pt idx="25738">
                  <c:v>3.7742393033113331E-6</c:v>
                </c:pt>
                <c:pt idx="25739">
                  <c:v>3.773662456296734E-6</c:v>
                </c:pt>
                <c:pt idx="25740">
                  <c:v>3.7730592339357831E-6</c:v>
                </c:pt>
                <c:pt idx="25741">
                  <c:v>3.772509671762236E-6</c:v>
                </c:pt>
                <c:pt idx="25742">
                  <c:v>3.771956244236208E-6</c:v>
                </c:pt>
                <c:pt idx="25743">
                  <c:v>3.771357569348766E-6</c:v>
                </c:pt>
                <c:pt idx="25744">
                  <c:v>3.7707554838561919E-6</c:v>
                </c:pt>
                <c:pt idx="25745">
                  <c:v>3.7701759083574871E-6</c:v>
                </c:pt>
                <c:pt idx="25746">
                  <c:v>3.769595878111431E-6</c:v>
                </c:pt>
                <c:pt idx="25747">
                  <c:v>3.7690879253204912E-6</c:v>
                </c:pt>
                <c:pt idx="25748">
                  <c:v>3.768471515286365E-6</c:v>
                </c:pt>
                <c:pt idx="25749">
                  <c:v>3.767926727960003E-6</c:v>
                </c:pt>
                <c:pt idx="25750">
                  <c:v>3.7673094084311738E-6</c:v>
                </c:pt>
                <c:pt idx="25751">
                  <c:v>3.7667903143301369E-6</c:v>
                </c:pt>
                <c:pt idx="25752">
                  <c:v>3.7661473015759839E-6</c:v>
                </c:pt>
                <c:pt idx="25753">
                  <c:v>3.765600013139192E-6</c:v>
                </c:pt>
                <c:pt idx="25754">
                  <c:v>3.7650904687325242E-6</c:v>
                </c:pt>
                <c:pt idx="25755">
                  <c:v>3.7644888379873009E-6</c:v>
                </c:pt>
                <c:pt idx="25756">
                  <c:v>3.7639165384462099E-6</c:v>
                </c:pt>
                <c:pt idx="25757">
                  <c:v>3.7633465126418741E-6</c:v>
                </c:pt>
                <c:pt idx="25758">
                  <c:v>3.7628135487466352E-6</c:v>
                </c:pt>
                <c:pt idx="25759">
                  <c:v>3.762277174246265E-6</c:v>
                </c:pt>
                <c:pt idx="25760">
                  <c:v>3.7616923691530251E-6</c:v>
                </c:pt>
                <c:pt idx="25761">
                  <c:v>3.7611468997056359E-6</c:v>
                </c:pt>
                <c:pt idx="25762">
                  <c:v>3.7605336729029659E-6</c:v>
                </c:pt>
                <c:pt idx="25763">
                  <c:v>3.7600127598125251E-6</c:v>
                </c:pt>
                <c:pt idx="25764">
                  <c:v>3.7593997603835309E-6</c:v>
                </c:pt>
                <c:pt idx="25765">
                  <c:v>3.7588768009300111E-6</c:v>
                </c:pt>
                <c:pt idx="25766">
                  <c:v>3.7583329230983509E-6</c:v>
                </c:pt>
                <c:pt idx="25767">
                  <c:v>3.757757212952129E-6</c:v>
                </c:pt>
                <c:pt idx="25768">
                  <c:v>3.757224703804241E-6</c:v>
                </c:pt>
                <c:pt idx="25769">
                  <c:v>3.7566524042631499E-6</c:v>
                </c:pt>
                <c:pt idx="25770">
                  <c:v>3.75610352421063E-6</c:v>
                </c:pt>
                <c:pt idx="25771">
                  <c:v>3.7555332710326179E-6</c:v>
                </c:pt>
                <c:pt idx="25772">
                  <c:v>3.7549632452282822E-6</c:v>
                </c:pt>
                <c:pt idx="25773">
                  <c:v>3.7544646147580352E-6</c:v>
                </c:pt>
                <c:pt idx="25774">
                  <c:v>3.7538952710747249E-6</c:v>
                </c:pt>
                <c:pt idx="25775">
                  <c:v>3.7533268368861168E-6</c:v>
                </c:pt>
                <c:pt idx="25776">
                  <c:v>3.7528191114688521E-6</c:v>
                </c:pt>
                <c:pt idx="25777">
                  <c:v>3.7522495404118672E-6</c:v>
                </c:pt>
                <c:pt idx="25778">
                  <c:v>3.7517004329856718E-6</c:v>
                </c:pt>
                <c:pt idx="25779">
                  <c:v>3.7511795198952309E-6</c:v>
                </c:pt>
                <c:pt idx="25780">
                  <c:v>3.7506169974221848E-6</c:v>
                </c:pt>
                <c:pt idx="25781">
                  <c:v>3.7500471989915241E-6</c:v>
                </c:pt>
                <c:pt idx="25782">
                  <c:v>3.7495142350962851E-6</c:v>
                </c:pt>
                <c:pt idx="25783">
                  <c:v>3.7489787700906159E-6</c:v>
                </c:pt>
                <c:pt idx="25784">
                  <c:v>3.74842170458578E-6</c:v>
                </c:pt>
                <c:pt idx="25785">
                  <c:v>3.7478700960491551E-6</c:v>
                </c:pt>
                <c:pt idx="25786">
                  <c:v>3.7473967040568819E-6</c:v>
                </c:pt>
                <c:pt idx="25787">
                  <c:v>3.746783249880536E-6</c:v>
                </c:pt>
                <c:pt idx="25788">
                  <c:v>3.7462916679942282E-6</c:v>
                </c:pt>
                <c:pt idx="25789">
                  <c:v>3.745715503100655E-6</c:v>
                </c:pt>
                <c:pt idx="25790">
                  <c:v>3.7451857224368719E-6</c:v>
                </c:pt>
                <c:pt idx="25791">
                  <c:v>3.7446677652042131E-6</c:v>
                </c:pt>
                <c:pt idx="25792">
                  <c:v>3.7441143376781838E-6</c:v>
                </c:pt>
                <c:pt idx="25793">
                  <c:v>3.7435875128721818E-6</c:v>
                </c:pt>
                <c:pt idx="25794">
                  <c:v>3.7430575048347241E-6</c:v>
                </c:pt>
                <c:pt idx="25795">
                  <c:v>3.74249134438287E-6</c:v>
                </c:pt>
                <c:pt idx="25796">
                  <c:v>3.742014769159141E-6</c:v>
                </c:pt>
                <c:pt idx="25797">
                  <c:v>3.7414692997117531E-6</c:v>
                </c:pt>
                <c:pt idx="25798">
                  <c:v>3.7409281503641978E-6</c:v>
                </c:pt>
                <c:pt idx="25799">
                  <c:v>3.7404340673674601E-6</c:v>
                </c:pt>
                <c:pt idx="25800">
                  <c:v>3.739843577932334E-6</c:v>
                </c:pt>
                <c:pt idx="25801">
                  <c:v>3.739339035746525E-6</c:v>
                </c:pt>
                <c:pt idx="25802">
                  <c:v>3.7388374494184968E-6</c:v>
                </c:pt>
                <c:pt idx="25803">
                  <c:v>3.738247642104398E-6</c:v>
                </c:pt>
                <c:pt idx="25804">
                  <c:v>3.7377337775978958E-6</c:v>
                </c:pt>
                <c:pt idx="25805">
                  <c:v>3.7371808048192179E-6</c:v>
                </c:pt>
                <c:pt idx="25806">
                  <c:v>3.736675353138708E-6</c:v>
                </c:pt>
                <c:pt idx="25807">
                  <c:v>3.7361669456004169E-6</c:v>
                </c:pt>
                <c:pt idx="25808">
                  <c:v>3.7356351185735548E-6</c:v>
                </c:pt>
                <c:pt idx="25809">
                  <c:v>3.7351476294134049E-6</c:v>
                </c:pt>
                <c:pt idx="25810">
                  <c:v>3.7346462704590522E-6</c:v>
                </c:pt>
                <c:pt idx="25811">
                  <c:v>3.734069878191804E-6</c:v>
                </c:pt>
                <c:pt idx="25812">
                  <c:v>3.7335807974159252E-6</c:v>
                </c:pt>
                <c:pt idx="25813">
                  <c:v>3.7330332816054579E-6</c:v>
                </c:pt>
                <c:pt idx="25814">
                  <c:v>3.7324955428630351E-6</c:v>
                </c:pt>
                <c:pt idx="25815">
                  <c:v>3.7320082810765598E-6</c:v>
                </c:pt>
                <c:pt idx="25816">
                  <c:v>3.731478955160128E-6</c:v>
                </c:pt>
                <c:pt idx="25817">
                  <c:v>3.7309621347958451E-6</c:v>
                </c:pt>
                <c:pt idx="25818">
                  <c:v>3.730473736140993E-6</c:v>
                </c:pt>
                <c:pt idx="25819">
                  <c:v>3.729964419108001E-6</c:v>
                </c:pt>
                <c:pt idx="25820">
                  <c:v>3.7294464618753409E-6</c:v>
                </c:pt>
                <c:pt idx="25821">
                  <c:v>3.7289339616108919E-6</c:v>
                </c:pt>
                <c:pt idx="25822">
                  <c:v>3.7284173686202848E-6</c:v>
                </c:pt>
                <c:pt idx="25823">
                  <c:v>3.727893499672064E-6</c:v>
                </c:pt>
                <c:pt idx="25824">
                  <c:v>3.7274164697009841E-6</c:v>
                </c:pt>
                <c:pt idx="25825">
                  <c:v>3.726862587427604E-6</c:v>
                </c:pt>
                <c:pt idx="25826">
                  <c:v>3.7263648664520592E-6</c:v>
                </c:pt>
                <c:pt idx="25827">
                  <c:v>3.7258544125506891E-6</c:v>
                </c:pt>
                <c:pt idx="25828">
                  <c:v>3.7253282698657131E-6</c:v>
                </c:pt>
                <c:pt idx="25829">
                  <c:v>3.7248225908115269E-6</c:v>
                </c:pt>
                <c:pt idx="25830">
                  <c:v>3.7243262340780352E-6</c:v>
                </c:pt>
                <c:pt idx="25831">
                  <c:v>3.7238592085486739E-6</c:v>
                </c:pt>
                <c:pt idx="25832">
                  <c:v>3.7233139664749611E-6</c:v>
                </c:pt>
                <c:pt idx="25833">
                  <c:v>3.7228185192361711E-6</c:v>
                </c:pt>
                <c:pt idx="25834">
                  <c:v>3.7222905575617919E-6</c:v>
                </c:pt>
                <c:pt idx="25835">
                  <c:v>3.7218005672912109E-6</c:v>
                </c:pt>
                <c:pt idx="25836">
                  <c:v>3.7212953429843761E-6</c:v>
                </c:pt>
                <c:pt idx="25837">
                  <c:v>3.720838321896736E-6</c:v>
                </c:pt>
                <c:pt idx="25838">
                  <c:v>3.7203185456746719E-6</c:v>
                </c:pt>
                <c:pt idx="25839">
                  <c:v>3.719821052072803E-6</c:v>
                </c:pt>
                <c:pt idx="25840">
                  <c:v>3.7192951367615019E-6</c:v>
                </c:pt>
                <c:pt idx="25841">
                  <c:v>3.7188235637586331E-6</c:v>
                </c:pt>
                <c:pt idx="25842">
                  <c:v>3.7182944652158771E-6</c:v>
                </c:pt>
                <c:pt idx="25843">
                  <c:v>3.7178133425186388E-6</c:v>
                </c:pt>
                <c:pt idx="25844">
                  <c:v>3.7173565488046729E-6</c:v>
                </c:pt>
                <c:pt idx="25845">
                  <c:v>3.7168140352150658E-6</c:v>
                </c:pt>
                <c:pt idx="25846">
                  <c:v>3.7163842989684781E-6</c:v>
                </c:pt>
                <c:pt idx="25847">
                  <c:v>3.7158317809371511E-6</c:v>
                </c:pt>
                <c:pt idx="25848">
                  <c:v>3.7153445191506762E-6</c:v>
                </c:pt>
                <c:pt idx="25849">
                  <c:v>3.7148276987863942E-6</c:v>
                </c:pt>
                <c:pt idx="25850">
                  <c:v>3.7143349800317078E-6</c:v>
                </c:pt>
                <c:pt idx="25851">
                  <c:v>3.713855221576523E-6</c:v>
                </c:pt>
                <c:pt idx="25852">
                  <c:v>3.713406840688549E-6</c:v>
                </c:pt>
                <c:pt idx="25853">
                  <c:v>3.7128845633560559E-6</c:v>
                </c:pt>
                <c:pt idx="25854">
                  <c:v>3.7124200389371249E-6</c:v>
                </c:pt>
                <c:pt idx="25855">
                  <c:v>3.7118791169632459E-6</c:v>
                </c:pt>
                <c:pt idx="25856">
                  <c:v>3.711420276886201E-6</c:v>
                </c:pt>
                <c:pt idx="25857">
                  <c:v>3.7109512049937621E-6</c:v>
                </c:pt>
                <c:pt idx="25858">
                  <c:v>3.7104596231074538E-6</c:v>
                </c:pt>
                <c:pt idx="25859">
                  <c:v>3.7099975997989532E-6</c:v>
                </c:pt>
                <c:pt idx="25860">
                  <c:v>3.709505790538969E-6</c:v>
                </c:pt>
                <c:pt idx="25861">
                  <c:v>3.709000566232135E-6</c:v>
                </c:pt>
                <c:pt idx="25862">
                  <c:v>3.7085403619130371E-6</c:v>
                </c:pt>
                <c:pt idx="25863">
                  <c:v>3.7080726542626512E-6</c:v>
                </c:pt>
                <c:pt idx="25864">
                  <c:v>3.7075812997500179E-6</c:v>
                </c:pt>
                <c:pt idx="25865">
                  <c:v>3.7070617509016301E-6</c:v>
                </c:pt>
                <c:pt idx="25866">
                  <c:v>3.7065744891151549E-6</c:v>
                </c:pt>
                <c:pt idx="25867">
                  <c:v>3.706157485794392E-6</c:v>
                </c:pt>
                <c:pt idx="25868">
                  <c:v>3.705650215124479E-6</c:v>
                </c:pt>
                <c:pt idx="25869">
                  <c:v>3.705155904754065E-6</c:v>
                </c:pt>
                <c:pt idx="25870">
                  <c:v>3.7046725083200731E-6</c:v>
                </c:pt>
                <c:pt idx="25871">
                  <c:v>3.704228220158257E-6</c:v>
                </c:pt>
                <c:pt idx="25872">
                  <c:v>3.7037111724202991E-6</c:v>
                </c:pt>
                <c:pt idx="25873">
                  <c:v>3.703244829011965E-6</c:v>
                </c:pt>
                <c:pt idx="25874">
                  <c:v>3.702772346514394E-6</c:v>
                </c:pt>
                <c:pt idx="25875">
                  <c:v>3.7023246477474459E-6</c:v>
                </c:pt>
                <c:pt idx="25876">
                  <c:v>3.7018387502030241E-6</c:v>
                </c:pt>
                <c:pt idx="25877">
                  <c:v>3.701396963151637E-6</c:v>
                </c:pt>
                <c:pt idx="25878">
                  <c:v>3.700902198033873E-6</c:v>
                </c:pt>
                <c:pt idx="25879">
                  <c:v>3.7004765545134428E-6</c:v>
                </c:pt>
                <c:pt idx="25880">
                  <c:v>3.6999638268753192E-6</c:v>
                </c:pt>
                <c:pt idx="25881">
                  <c:v>3.699528406286845E-6</c:v>
                </c:pt>
                <c:pt idx="25882">
                  <c:v>3.699047738336958E-6</c:v>
                </c:pt>
                <c:pt idx="25883">
                  <c:v>3.6985436508984999E-6</c:v>
                </c:pt>
                <c:pt idx="25884">
                  <c:v>3.6980775348638421E-6</c:v>
                </c:pt>
                <c:pt idx="25885">
                  <c:v>3.6976571209379472E-6</c:v>
                </c:pt>
                <c:pt idx="25886">
                  <c:v>3.6971405279473402E-6</c:v>
                </c:pt>
                <c:pt idx="25887">
                  <c:v>3.696694875543471E-6</c:v>
                </c:pt>
                <c:pt idx="25888">
                  <c:v>3.6962226204195758E-6</c:v>
                </c:pt>
                <c:pt idx="25889">
                  <c:v>3.695749001053628E-6</c:v>
                </c:pt>
                <c:pt idx="25890">
                  <c:v>3.69532722288568E-6</c:v>
                </c:pt>
                <c:pt idx="25891">
                  <c:v>3.694834049383644E-6</c:v>
                </c:pt>
                <c:pt idx="25892">
                  <c:v>3.6943806662748102E-6</c:v>
                </c:pt>
                <c:pt idx="25893">
                  <c:v>3.6939468373020649E-6</c:v>
                </c:pt>
                <c:pt idx="25894">
                  <c:v>3.6934529816790018E-6</c:v>
                </c:pt>
                <c:pt idx="25895">
                  <c:v>3.692993232107256E-6</c:v>
                </c:pt>
                <c:pt idx="25896">
                  <c:v>3.6925443964719311E-6</c:v>
                </c:pt>
                <c:pt idx="25897">
                  <c:v>3.692104428409948E-6</c:v>
                </c:pt>
                <c:pt idx="25898">
                  <c:v>3.6916314911650261E-6</c:v>
                </c:pt>
                <c:pt idx="25899">
                  <c:v>3.6912081213813508E-6</c:v>
                </c:pt>
                <c:pt idx="25900">
                  <c:v>3.690692892632796E-6</c:v>
                </c:pt>
                <c:pt idx="25901">
                  <c:v>3.690247922349954E-6</c:v>
                </c:pt>
                <c:pt idx="25902">
                  <c:v>3.6898184134770422E-6</c:v>
                </c:pt>
                <c:pt idx="25903">
                  <c:v>3.689352752189734E-6</c:v>
                </c:pt>
                <c:pt idx="25904">
                  <c:v>3.6888861814077249E-6</c:v>
                </c:pt>
                <c:pt idx="25905">
                  <c:v>3.6884571272821631E-6</c:v>
                </c:pt>
                <c:pt idx="25906">
                  <c:v>3.6879901017528032E-6</c:v>
                </c:pt>
                <c:pt idx="25907">
                  <c:v>3.6875828755000839E-6</c:v>
                </c:pt>
                <c:pt idx="25908">
                  <c:v>3.6871344946121098E-6</c:v>
                </c:pt>
                <c:pt idx="25909">
                  <c:v>3.6866485970676881E-6</c:v>
                </c:pt>
                <c:pt idx="25910">
                  <c:v>3.686168383865152E-6</c:v>
                </c:pt>
                <c:pt idx="25911">
                  <c:v>3.6857402392342919E-6</c:v>
                </c:pt>
                <c:pt idx="25912">
                  <c:v>3.6853209621767751E-6</c:v>
                </c:pt>
                <c:pt idx="25913">
                  <c:v>3.6848775835096599E-6</c:v>
                </c:pt>
                <c:pt idx="25914">
                  <c:v>3.684404418891063E-6</c:v>
                </c:pt>
                <c:pt idx="25915">
                  <c:v>3.684015609906055E-6</c:v>
                </c:pt>
                <c:pt idx="25916">
                  <c:v>3.6835303944826592E-6</c:v>
                </c:pt>
                <c:pt idx="25917">
                  <c:v>3.683076101879124E-6</c:v>
                </c:pt>
                <c:pt idx="25918">
                  <c:v>3.6826206724072108E-6</c:v>
                </c:pt>
                <c:pt idx="25919">
                  <c:v>3.682213218780817E-6</c:v>
                </c:pt>
                <c:pt idx="25920">
                  <c:v>3.681692987811402E-6</c:v>
                </c:pt>
                <c:pt idx="25921">
                  <c:v>3.681326006699237E-6</c:v>
                </c:pt>
                <c:pt idx="25922">
                  <c:v>3.68087376045878E-6</c:v>
                </c:pt>
                <c:pt idx="25923">
                  <c:v>3.6803976399824019E-6</c:v>
                </c:pt>
                <c:pt idx="25924">
                  <c:v>3.67998859474028E-6</c:v>
                </c:pt>
                <c:pt idx="25925">
                  <c:v>3.6795427149627362E-6</c:v>
                </c:pt>
                <c:pt idx="25926">
                  <c:v>3.679113660837174E-6</c:v>
                </c:pt>
                <c:pt idx="25927">
                  <c:v>3.678678240248701E-6</c:v>
                </c:pt>
                <c:pt idx="25928">
                  <c:v>3.6782535062229731E-6</c:v>
                </c:pt>
                <c:pt idx="25929">
                  <c:v>3.6778405956283682E-6</c:v>
                </c:pt>
                <c:pt idx="25930">
                  <c:v>3.6773492411157349E-6</c:v>
                </c:pt>
                <c:pt idx="25931">
                  <c:v>3.6769649796042359E-6</c:v>
                </c:pt>
                <c:pt idx="25932">
                  <c:v>3.6765338791155951E-6</c:v>
                </c:pt>
                <c:pt idx="25933">
                  <c:v>3.6760279726877339E-6</c:v>
                </c:pt>
                <c:pt idx="25934">
                  <c:v>3.6756127883563749E-6</c:v>
                </c:pt>
                <c:pt idx="25935">
                  <c:v>3.6752310279553062E-6</c:v>
                </c:pt>
                <c:pt idx="25936">
                  <c:v>3.6747860576724629E-6</c:v>
                </c:pt>
                <c:pt idx="25937">
                  <c:v>3.6743456348631298E-6</c:v>
                </c:pt>
                <c:pt idx="25938">
                  <c:v>3.6739509141625599E-6</c:v>
                </c:pt>
                <c:pt idx="25939">
                  <c:v>3.673461833386682E-6</c:v>
                </c:pt>
                <c:pt idx="25940">
                  <c:v>3.6730705232912442E-6</c:v>
                </c:pt>
                <c:pt idx="25941">
                  <c:v>3.6726371490658489E-6</c:v>
                </c:pt>
                <c:pt idx="25942">
                  <c:v>3.67218603969377E-6</c:v>
                </c:pt>
                <c:pt idx="25943">
                  <c:v>3.6717995044455169E-6</c:v>
                </c:pt>
                <c:pt idx="25944">
                  <c:v>3.6713558984047272E-6</c:v>
                </c:pt>
                <c:pt idx="25945">
                  <c:v>3.6709514006361128E-6</c:v>
                </c:pt>
                <c:pt idx="25946">
                  <c:v>3.6704968806589018E-6</c:v>
                </c:pt>
                <c:pt idx="25947">
                  <c:v>3.6700932923849901E-6</c:v>
                </c:pt>
                <c:pt idx="25948">
                  <c:v>3.6696619645226751E-6</c:v>
                </c:pt>
                <c:pt idx="25949">
                  <c:v>3.6692326830234379E-6</c:v>
                </c:pt>
                <c:pt idx="25950">
                  <c:v>3.6688165891973772E-6</c:v>
                </c:pt>
                <c:pt idx="25951">
                  <c:v>3.668404588097474E-6</c:v>
                </c:pt>
                <c:pt idx="25952">
                  <c:v>3.6679527966043679E-6</c:v>
                </c:pt>
                <c:pt idx="25953">
                  <c:v>3.6675869523605802E-6</c:v>
                </c:pt>
                <c:pt idx="25954">
                  <c:v>3.6671576708613429E-6</c:v>
                </c:pt>
                <c:pt idx="25955">
                  <c:v>3.6667313452198869E-6</c:v>
                </c:pt>
                <c:pt idx="25956">
                  <c:v>3.6663002447312461E-6</c:v>
                </c:pt>
                <c:pt idx="25957">
                  <c:v>3.6659268971561691E-6</c:v>
                </c:pt>
                <c:pt idx="25958">
                  <c:v>3.6654630548582649E-6</c:v>
                </c:pt>
                <c:pt idx="25959">
                  <c:v>3.6650453694164749E-6</c:v>
                </c:pt>
                <c:pt idx="25960">
                  <c:v>3.664655878310441E-6</c:v>
                </c:pt>
                <c:pt idx="25961">
                  <c:v>3.664203632069984E-6</c:v>
                </c:pt>
                <c:pt idx="25962">
                  <c:v>3.6637877656175992E-6</c:v>
                </c:pt>
                <c:pt idx="25963">
                  <c:v>3.6634189655160299E-6</c:v>
                </c:pt>
                <c:pt idx="25964">
                  <c:v>3.6629792248277231E-6</c:v>
                </c:pt>
                <c:pt idx="25965">
                  <c:v>3.6625522170652398E-6</c:v>
                </c:pt>
                <c:pt idx="25966">
                  <c:v>3.66215454050689E-6</c:v>
                </c:pt>
                <c:pt idx="25967">
                  <c:v>3.6617741443478739E-6</c:v>
                </c:pt>
                <c:pt idx="25968">
                  <c:v>3.661347591332742E-6</c:v>
                </c:pt>
                <c:pt idx="25969">
                  <c:v>3.6609146718546981E-6</c:v>
                </c:pt>
                <c:pt idx="25970">
                  <c:v>3.6605335935746548E-6</c:v>
                </c:pt>
                <c:pt idx="25971">
                  <c:v>3.6601231840904802E-6</c:v>
                </c:pt>
                <c:pt idx="25972">
                  <c:v>3.659737330963253E-6</c:v>
                </c:pt>
                <c:pt idx="25973">
                  <c:v>3.6592696233128659E-6</c:v>
                </c:pt>
                <c:pt idx="25974">
                  <c:v>3.6588912735169292E-6</c:v>
                </c:pt>
                <c:pt idx="25975">
                  <c:v>3.6584901863534469E-6</c:v>
                </c:pt>
                <c:pt idx="25976">
                  <c:v>3.6580779578798679E-6</c:v>
                </c:pt>
                <c:pt idx="25977">
                  <c:v>3.657698925962904E-6</c:v>
                </c:pt>
                <c:pt idx="25978">
                  <c:v>3.6572748740582028E-6</c:v>
                </c:pt>
                <c:pt idx="25979">
                  <c:v>3.6568637824530011E-6</c:v>
                </c:pt>
                <c:pt idx="25980">
                  <c:v>3.6564895253832219E-6</c:v>
                </c:pt>
                <c:pt idx="25981">
                  <c:v>3.6560454645950809E-6</c:v>
                </c:pt>
                <c:pt idx="25982">
                  <c:v>3.6556614304572581E-6</c:v>
                </c:pt>
                <c:pt idx="25983">
                  <c:v>3.655281261671917E-6</c:v>
                </c:pt>
                <c:pt idx="25984">
                  <c:v>3.6548610751196971E-6</c:v>
                </c:pt>
                <c:pt idx="25985">
                  <c:v>3.6544149679684779E-6</c:v>
                </c:pt>
                <c:pt idx="25986">
                  <c:v>3.6540566270559789E-6</c:v>
                </c:pt>
                <c:pt idx="25987">
                  <c:v>3.6536680454446469E-6</c:v>
                </c:pt>
                <c:pt idx="25988">
                  <c:v>3.653289013527683E-6</c:v>
                </c:pt>
                <c:pt idx="25989">
                  <c:v>3.65287451131735E-6</c:v>
                </c:pt>
                <c:pt idx="25990">
                  <c:v>3.652458190117613E-6</c:v>
                </c:pt>
                <c:pt idx="25991">
                  <c:v>3.65206915375893E-6</c:v>
                </c:pt>
                <c:pt idx="25992">
                  <c:v>3.6516798900265708E-6</c:v>
                </c:pt>
                <c:pt idx="25993">
                  <c:v>3.651296765383449E-6</c:v>
                </c:pt>
                <c:pt idx="25994">
                  <c:v>3.6508588436845461E-6</c:v>
                </c:pt>
                <c:pt idx="25995">
                  <c:v>3.6505300613498548E-6</c:v>
                </c:pt>
                <c:pt idx="25996">
                  <c:v>3.6501094200502848E-6</c:v>
                </c:pt>
                <c:pt idx="25997">
                  <c:v>3.649734026112128E-6</c:v>
                </c:pt>
                <c:pt idx="25998">
                  <c:v>3.649307927844347E-6</c:v>
                </c:pt>
                <c:pt idx="25999">
                  <c:v>3.6489579997578399E-6</c:v>
                </c:pt>
                <c:pt idx="26000">
                  <c:v>3.648548499768367E-6</c:v>
                </c:pt>
                <c:pt idx="26001">
                  <c:v>3.648197889560834E-6</c:v>
                </c:pt>
                <c:pt idx="26002">
                  <c:v>3.6477695175562989E-6</c:v>
                </c:pt>
                <c:pt idx="26003">
                  <c:v>3.6473695672611939E-6</c:v>
                </c:pt>
                <c:pt idx="26004">
                  <c:v>3.6469893984758528E-6</c:v>
                </c:pt>
                <c:pt idx="26005">
                  <c:v>3.6465826269704849E-6</c:v>
                </c:pt>
                <c:pt idx="26006">
                  <c:v>3.6462338357523549E-6</c:v>
                </c:pt>
                <c:pt idx="26007">
                  <c:v>3.6458445720199961E-6</c:v>
                </c:pt>
                <c:pt idx="26008">
                  <c:v>3.6454412111197598E-6</c:v>
                </c:pt>
                <c:pt idx="26009">
                  <c:v>3.6450614970817701E-6</c:v>
                </c:pt>
                <c:pt idx="26010">
                  <c:v>3.6446942885959288E-6</c:v>
                </c:pt>
                <c:pt idx="26011">
                  <c:v>3.6442763757804642E-6</c:v>
                </c:pt>
                <c:pt idx="26012">
                  <c:v>3.6439112136577019E-6</c:v>
                </c:pt>
                <c:pt idx="26013">
                  <c:v>3.643525815277826E-6</c:v>
                </c:pt>
                <c:pt idx="26014">
                  <c:v>3.6431476928555639E-6</c:v>
                </c:pt>
                <c:pt idx="26015">
                  <c:v>3.6427793475013459E-6</c:v>
                </c:pt>
                <c:pt idx="26016">
                  <c:v>3.642338242570986E-6</c:v>
                </c:pt>
                <c:pt idx="26017">
                  <c:v>3.6419687603483912E-6</c:v>
                </c:pt>
                <c:pt idx="26018">
                  <c:v>3.6416340662981379E-6</c:v>
                </c:pt>
                <c:pt idx="26019">
                  <c:v>3.6412225199455861E-6</c:v>
                </c:pt>
                <c:pt idx="26020">
                  <c:v>3.640890554379439E-6</c:v>
                </c:pt>
                <c:pt idx="26021">
                  <c:v>3.6404669572220878E-6</c:v>
                </c:pt>
                <c:pt idx="26022">
                  <c:v>3.640117711256607E-6</c:v>
                </c:pt>
                <c:pt idx="26023">
                  <c:v>3.6397518670128189E-6</c:v>
                </c:pt>
                <c:pt idx="26024">
                  <c:v>3.6393639675225131E-6</c:v>
                </c:pt>
                <c:pt idx="26025">
                  <c:v>3.638973794295453E-6</c:v>
                </c:pt>
                <c:pt idx="26026">
                  <c:v>3.638613407019875E-6</c:v>
                </c:pt>
                <c:pt idx="26027">
                  <c:v>3.6382239159138412E-6</c:v>
                </c:pt>
                <c:pt idx="26028">
                  <c:v>3.6378921777213691E-6</c:v>
                </c:pt>
                <c:pt idx="26029">
                  <c:v>3.6375020044943081E-6</c:v>
                </c:pt>
                <c:pt idx="26030">
                  <c:v>3.6371125133882738E-6</c:v>
                </c:pt>
                <c:pt idx="26031">
                  <c:v>3.6367598568176622E-6</c:v>
                </c:pt>
                <c:pt idx="26032">
                  <c:v>3.6363810522743729E-6</c:v>
                </c:pt>
                <c:pt idx="26033">
                  <c:v>3.636012024799129E-6</c:v>
                </c:pt>
                <c:pt idx="26034">
                  <c:v>3.6356559576233849E-6</c:v>
                </c:pt>
                <c:pt idx="26035">
                  <c:v>3.635232815213385E-6</c:v>
                </c:pt>
                <c:pt idx="26036">
                  <c:v>3.63492222277273E-6</c:v>
                </c:pt>
                <c:pt idx="26037">
                  <c:v>3.6345429634820898E-6</c:v>
                </c:pt>
                <c:pt idx="26038">
                  <c:v>3.6341564282338372E-6</c:v>
                </c:pt>
                <c:pt idx="26039">
                  <c:v>3.633836968219839E-6</c:v>
                </c:pt>
                <c:pt idx="26040">
                  <c:v>3.6334522519609891E-6</c:v>
                </c:pt>
                <c:pt idx="26041">
                  <c:v>3.6330704915599199E-6</c:v>
                </c:pt>
                <c:pt idx="26042">
                  <c:v>3.6327530779090011E-6</c:v>
                </c:pt>
                <c:pt idx="26043">
                  <c:v>3.6323624499345901E-6</c:v>
                </c:pt>
                <c:pt idx="26044">
                  <c:v>3.63199819730653E-6</c:v>
                </c:pt>
                <c:pt idx="26045">
                  <c:v>3.6316198475105921E-6</c:v>
                </c:pt>
                <c:pt idx="26046">
                  <c:v>3.6312269457994262E-6</c:v>
                </c:pt>
                <c:pt idx="26047">
                  <c:v>3.6308601920609358E-6</c:v>
                </c:pt>
                <c:pt idx="26048">
                  <c:v>3.630486844485858E-6</c:v>
                </c:pt>
                <c:pt idx="26049">
                  <c:v>3.630150104072527E-6</c:v>
                </c:pt>
                <c:pt idx="26050">
                  <c:v>3.6297851693234411E-6</c:v>
                </c:pt>
                <c:pt idx="26051">
                  <c:v>3.62940545528545E-6</c:v>
                </c:pt>
                <c:pt idx="26052">
                  <c:v>3.6290716707299002E-6</c:v>
                </c:pt>
                <c:pt idx="26053">
                  <c:v>3.6287485727370949E-6</c:v>
                </c:pt>
                <c:pt idx="26054">
                  <c:v>3.628343847594806E-6</c:v>
                </c:pt>
                <c:pt idx="26055">
                  <c:v>3.628027343438589E-6</c:v>
                </c:pt>
                <c:pt idx="26056">
                  <c:v>3.6276380797062302E-6</c:v>
                </c:pt>
                <c:pt idx="26057">
                  <c:v>3.6272956549510131E-6</c:v>
                </c:pt>
                <c:pt idx="26058">
                  <c:v>3.6269368592911628E-6</c:v>
                </c:pt>
                <c:pt idx="26059">
                  <c:v>3.6265889775677351E-6</c:v>
                </c:pt>
                <c:pt idx="26060">
                  <c:v>3.6261876630305778E-6</c:v>
                </c:pt>
                <c:pt idx="26061">
                  <c:v>3.625862746048369E-6</c:v>
                </c:pt>
                <c:pt idx="26062">
                  <c:v>3.6254905353416689E-6</c:v>
                </c:pt>
                <c:pt idx="26063">
                  <c:v>3.6251731216907501E-6</c:v>
                </c:pt>
                <c:pt idx="26064">
                  <c:v>3.6248154628992779E-6</c:v>
                </c:pt>
                <c:pt idx="26065">
                  <c:v>3.6244712191546569E-6</c:v>
                </c:pt>
                <c:pt idx="26066">
                  <c:v>3.6240699046175E-6</c:v>
                </c:pt>
                <c:pt idx="26067">
                  <c:v>3.6237033782526851E-6</c:v>
                </c:pt>
                <c:pt idx="26068">
                  <c:v>3.623393695306731E-6</c:v>
                </c:pt>
                <c:pt idx="26069">
                  <c:v>3.6230178466212241E-6</c:v>
                </c:pt>
                <c:pt idx="26070">
                  <c:v>3.6226451811671718E-6</c:v>
                </c:pt>
                <c:pt idx="26071">
                  <c:v>3.6223514143785E-6</c:v>
                </c:pt>
                <c:pt idx="26072">
                  <c:v>3.6219923913449752E-6</c:v>
                </c:pt>
                <c:pt idx="26073">
                  <c:v>3.621646555984626E-6</c:v>
                </c:pt>
                <c:pt idx="26074">
                  <c:v>3.6213264138496019E-6</c:v>
                </c:pt>
                <c:pt idx="26075">
                  <c:v>3.6209539757692259E-6</c:v>
                </c:pt>
                <c:pt idx="26076">
                  <c:v>3.6206038203090429E-6</c:v>
                </c:pt>
                <c:pt idx="26077">
                  <c:v>3.6202443425281672E-6</c:v>
                </c:pt>
                <c:pt idx="26078">
                  <c:v>3.6199076021148362E-6</c:v>
                </c:pt>
                <c:pt idx="26079">
                  <c:v>3.6195824577589519E-6</c:v>
                </c:pt>
                <c:pt idx="26080">
                  <c:v>3.6192025163472859E-6</c:v>
                </c:pt>
                <c:pt idx="26081">
                  <c:v>3.6189019283483499E-6</c:v>
                </c:pt>
                <c:pt idx="26082">
                  <c:v>3.6185358567308872E-6</c:v>
                </c:pt>
                <c:pt idx="26083">
                  <c:v>3.618232540247845E-6</c:v>
                </c:pt>
                <c:pt idx="26084">
                  <c:v>3.6178591926727681E-6</c:v>
                </c:pt>
                <c:pt idx="26085">
                  <c:v>3.617537004174665E-6</c:v>
                </c:pt>
                <c:pt idx="26086">
                  <c:v>3.617161155489157E-6</c:v>
                </c:pt>
                <c:pt idx="26087">
                  <c:v>3.6168617043585978E-6</c:v>
                </c:pt>
                <c:pt idx="26088">
                  <c:v>3.6165106394037139E-6</c:v>
                </c:pt>
                <c:pt idx="26089">
                  <c:v>3.6162077776680231E-6</c:v>
                </c:pt>
                <c:pt idx="26090">
                  <c:v>3.615847390392446E-6</c:v>
                </c:pt>
                <c:pt idx="26091">
                  <c:v>3.61548245564336E-6</c:v>
                </c:pt>
                <c:pt idx="26092">
                  <c:v>3.6151307085674489E-6</c:v>
                </c:pt>
                <c:pt idx="26093">
                  <c:v>3.6148057915852409E-6</c:v>
                </c:pt>
                <c:pt idx="26094">
                  <c:v>3.6144788282399531E-6</c:v>
                </c:pt>
                <c:pt idx="26095">
                  <c:v>3.6141575492365519E-6</c:v>
                </c:pt>
                <c:pt idx="26096">
                  <c:v>3.6137864753982289E-6</c:v>
                </c:pt>
                <c:pt idx="26097">
                  <c:v>3.6134929359832309E-6</c:v>
                </c:pt>
                <c:pt idx="26098">
                  <c:v>3.6131532397121191E-6</c:v>
                </c:pt>
                <c:pt idx="26099">
                  <c:v>3.6128367355559021E-6</c:v>
                </c:pt>
                <c:pt idx="26100">
                  <c:v>3.612480441006483E-6</c:v>
                </c:pt>
                <c:pt idx="26101">
                  <c:v>3.6121614357398361E-6</c:v>
                </c:pt>
                <c:pt idx="26102">
                  <c:v>3.6118367461313028E-6</c:v>
                </c:pt>
                <c:pt idx="26103">
                  <c:v>3.6115047805651561E-6</c:v>
                </c:pt>
                <c:pt idx="26104">
                  <c:v>3.6111596273258328E-6</c:v>
                </c:pt>
                <c:pt idx="26105">
                  <c:v>3.610812655097106E-6</c:v>
                </c:pt>
                <c:pt idx="26106">
                  <c:v>3.6105088838667139E-6</c:v>
                </c:pt>
                <c:pt idx="26107">
                  <c:v>3.610145313359681E-6</c:v>
                </c:pt>
                <c:pt idx="26108">
                  <c:v>3.6098185773880691E-6</c:v>
                </c:pt>
                <c:pt idx="26109">
                  <c:v>3.6094738788960971E-6</c:v>
                </c:pt>
                <c:pt idx="26110">
                  <c:v>3.609170107665705E-6</c:v>
                </c:pt>
                <c:pt idx="26111">
                  <c:v>3.6088415527046891E-6</c:v>
                </c:pt>
                <c:pt idx="26112">
                  <c:v>3.608529368648306E-6</c:v>
                </c:pt>
                <c:pt idx="26113">
                  <c:v>3.6082158203498689E-6</c:v>
                </c:pt>
                <c:pt idx="26114">
                  <c:v>3.6078577068110458E-6</c:v>
                </c:pt>
                <c:pt idx="26115">
                  <c:v>3.607592361731804E-6</c:v>
                </c:pt>
                <c:pt idx="26116">
                  <c:v>3.6072169677936472E-6</c:v>
                </c:pt>
                <c:pt idx="26117">
                  <c:v>3.6069050111109391E-6</c:v>
                </c:pt>
                <c:pt idx="26118">
                  <c:v>3.6066192024009069E-6</c:v>
                </c:pt>
                <c:pt idx="26119">
                  <c:v>3.6062644994672159E-6</c:v>
                </c:pt>
                <c:pt idx="26120">
                  <c:v>3.6059293506696122E-6</c:v>
                </c:pt>
                <c:pt idx="26121">
                  <c:v>3.60559715772979E-6</c:v>
                </c:pt>
                <c:pt idx="26122">
                  <c:v>3.6052958876098269E-6</c:v>
                </c:pt>
                <c:pt idx="26123">
                  <c:v>3.6049736991117238E-6</c:v>
                </c:pt>
                <c:pt idx="26124">
                  <c:v>3.604679932323052E-6</c:v>
                </c:pt>
                <c:pt idx="26125">
                  <c:v>3.6043174986843951E-6</c:v>
                </c:pt>
                <c:pt idx="26126">
                  <c:v>3.6040082704857919E-6</c:v>
                </c:pt>
                <c:pt idx="26127">
                  <c:v>3.6036676647199779E-6</c:v>
                </c:pt>
                <c:pt idx="26128">
                  <c:v>3.603364802984288E-6</c:v>
                </c:pt>
                <c:pt idx="26129">
                  <c:v>3.6030714909429662E-6</c:v>
                </c:pt>
                <c:pt idx="26130">
                  <c:v>3.602738161134766E-6</c:v>
                </c:pt>
                <c:pt idx="26131">
                  <c:v>3.602419383241795E-6</c:v>
                </c:pt>
                <c:pt idx="26132">
                  <c:v>3.6021140203956752E-6</c:v>
                </c:pt>
                <c:pt idx="26133">
                  <c:v>3.6017736420035358E-6</c:v>
                </c:pt>
                <c:pt idx="26134">
                  <c:v>3.6014564557262929E-6</c:v>
                </c:pt>
                <c:pt idx="26135">
                  <c:v>3.601177922973875E-6</c:v>
                </c:pt>
                <c:pt idx="26136">
                  <c:v>3.600863692554412E-6</c:v>
                </c:pt>
                <c:pt idx="26137">
                  <c:v>3.60050057679473E-6</c:v>
                </c:pt>
                <c:pt idx="26138">
                  <c:v>3.6002181786898291E-6</c:v>
                </c:pt>
                <c:pt idx="26139">
                  <c:v>3.5998868952447079E-6</c:v>
                </c:pt>
                <c:pt idx="26140">
                  <c:v>3.5995865346194482E-6</c:v>
                </c:pt>
                <c:pt idx="26141">
                  <c:v>3.599293449951801E-6</c:v>
                </c:pt>
                <c:pt idx="26142">
                  <c:v>3.5989528441859871E-6</c:v>
                </c:pt>
                <c:pt idx="26143">
                  <c:v>3.598658850023639E-6</c:v>
                </c:pt>
                <c:pt idx="26144">
                  <c:v>3.5983391626359662E-6</c:v>
                </c:pt>
                <c:pt idx="26145">
                  <c:v>3.5980585835204688E-6</c:v>
                </c:pt>
                <c:pt idx="26146">
                  <c:v>3.5977232073491901E-6</c:v>
                </c:pt>
                <c:pt idx="26147">
                  <c:v>3.5973955618828768E-6</c:v>
                </c:pt>
                <c:pt idx="26148">
                  <c:v>3.5970899716630811E-6</c:v>
                </c:pt>
                <c:pt idx="26149">
                  <c:v>3.5968184874946019E-6</c:v>
                </c:pt>
                <c:pt idx="26150">
                  <c:v>3.596477654355112E-6</c:v>
                </c:pt>
                <c:pt idx="26151">
                  <c:v>3.5962084439233881E-6</c:v>
                </c:pt>
                <c:pt idx="26152">
                  <c:v>3.5958532862423449E-6</c:v>
                </c:pt>
                <c:pt idx="26153">
                  <c:v>3.5955636121798311E-6</c:v>
                </c:pt>
                <c:pt idx="26154">
                  <c:v>3.595261432565167E-6</c:v>
                </c:pt>
                <c:pt idx="26155">
                  <c:v>3.5949738048657309E-6</c:v>
                </c:pt>
                <c:pt idx="26156">
                  <c:v>3.5946591196989171E-6</c:v>
                </c:pt>
                <c:pt idx="26157">
                  <c:v>3.5943439797847532E-6</c:v>
                </c:pt>
                <c:pt idx="26158">
                  <c:v>3.594062491174554E-6</c:v>
                </c:pt>
                <c:pt idx="26159">
                  <c:v>3.593745987018337E-6</c:v>
                </c:pt>
                <c:pt idx="26160">
                  <c:v>3.593451310734963E-6</c:v>
                </c:pt>
                <c:pt idx="26161">
                  <c:v>3.593102746890509E-6</c:v>
                </c:pt>
                <c:pt idx="26162">
                  <c:v>3.5928401302953721E-6</c:v>
                </c:pt>
                <c:pt idx="26163">
                  <c:v>3.592536131691304E-6</c:v>
                </c:pt>
                <c:pt idx="26164">
                  <c:v>3.5922407732869029E-6</c:v>
                </c:pt>
                <c:pt idx="26165">
                  <c:v>3.5919199490308529E-6</c:v>
                </c:pt>
                <c:pt idx="26166">
                  <c:v>3.591650965972804E-6</c:v>
                </c:pt>
                <c:pt idx="26167">
                  <c:v>3.59137470695714E-6</c:v>
                </c:pt>
                <c:pt idx="26168">
                  <c:v>3.591026597860036E-6</c:v>
                </c:pt>
                <c:pt idx="26169">
                  <c:v>3.59074351763411E-6</c:v>
                </c:pt>
                <c:pt idx="26170">
                  <c:v>3.590451342461165E-6</c:v>
                </c:pt>
                <c:pt idx="26171">
                  <c:v>3.5901882711186768E-6</c:v>
                </c:pt>
                <c:pt idx="26172">
                  <c:v>3.5898681289836532E-6</c:v>
                </c:pt>
                <c:pt idx="26173">
                  <c:v>3.589570724216173E-6</c:v>
                </c:pt>
                <c:pt idx="26174">
                  <c:v>3.58928446075879E-6</c:v>
                </c:pt>
                <c:pt idx="26175">
                  <c:v>3.5889563605451258E-6</c:v>
                </c:pt>
                <c:pt idx="26176">
                  <c:v>3.588663048503804E-6</c:v>
                </c:pt>
                <c:pt idx="26177">
                  <c:v>3.588399067666614E-6</c:v>
                </c:pt>
                <c:pt idx="26178">
                  <c:v>3.5881012081517838E-6</c:v>
                </c:pt>
                <c:pt idx="26179">
                  <c:v>3.5878074413631111E-6</c:v>
                </c:pt>
                <c:pt idx="26180">
                  <c:v>3.58747320206021E-6</c:v>
                </c:pt>
                <c:pt idx="26181">
                  <c:v>3.5872142234438802E-6</c:v>
                </c:pt>
                <c:pt idx="26182">
                  <c:v>3.5869097700924608E-6</c:v>
                </c:pt>
                <c:pt idx="26183">
                  <c:v>3.5866141843143851E-6</c:v>
                </c:pt>
                <c:pt idx="26184">
                  <c:v>3.5863408811565019E-6</c:v>
                </c:pt>
                <c:pt idx="26185">
                  <c:v>3.586015282053268E-6</c:v>
                </c:pt>
                <c:pt idx="26186">
                  <c:v>3.585775402825675E-6</c:v>
                </c:pt>
                <c:pt idx="26187">
                  <c:v>3.585478907552897E-6</c:v>
                </c:pt>
                <c:pt idx="26188">
                  <c:v>3.585194690458593E-6</c:v>
                </c:pt>
                <c:pt idx="26189">
                  <c:v>3.584865908123902E-6</c:v>
                </c:pt>
                <c:pt idx="26190">
                  <c:v>3.58458760274516E-6</c:v>
                </c:pt>
                <c:pt idx="26191">
                  <c:v>3.5843461319018388E-6</c:v>
                </c:pt>
                <c:pt idx="26192">
                  <c:v>3.5840550935972711E-6</c:v>
                </c:pt>
                <c:pt idx="26193">
                  <c:v>3.5837620089296252E-6</c:v>
                </c:pt>
                <c:pt idx="26194">
                  <c:v>3.5834596019412861E-6</c:v>
                </c:pt>
                <c:pt idx="26195">
                  <c:v>3.583155375963543E-6</c:v>
                </c:pt>
                <c:pt idx="26196">
                  <c:v>3.582885028663441E-6</c:v>
                </c:pt>
                <c:pt idx="26197">
                  <c:v>3.5825780742015918E-6</c:v>
                </c:pt>
                <c:pt idx="26198">
                  <c:v>3.5823140933644031E-6</c:v>
                </c:pt>
                <c:pt idx="26199">
                  <c:v>3.582022372938809E-6</c:v>
                </c:pt>
                <c:pt idx="26200">
                  <c:v>3.581747932912549E-6</c:v>
                </c:pt>
                <c:pt idx="26201">
                  <c:v>3.5814571219816571E-6</c:v>
                </c:pt>
                <c:pt idx="26202">
                  <c:v>3.5811558518616948E-6</c:v>
                </c:pt>
                <c:pt idx="26203">
                  <c:v>3.5809207474812869E-6</c:v>
                </c:pt>
                <c:pt idx="26204">
                  <c:v>3.5806117466563592E-6</c:v>
                </c:pt>
                <c:pt idx="26205">
                  <c:v>3.580285920179449E-6</c:v>
                </c:pt>
                <c:pt idx="26206">
                  <c:v>3.5800567275146018E-6</c:v>
                </c:pt>
                <c:pt idx="26207">
                  <c:v>3.5797602322418238E-6</c:v>
                </c:pt>
                <c:pt idx="26208">
                  <c:v>3.5795362691715131E-6</c:v>
                </c:pt>
                <c:pt idx="26209">
                  <c:v>3.5792131711787079E-6</c:v>
                </c:pt>
                <c:pt idx="26210">
                  <c:v>3.5789155390375531E-6</c:v>
                </c:pt>
                <c:pt idx="26211">
                  <c:v>3.578673386073206E-6</c:v>
                </c:pt>
                <c:pt idx="26212">
                  <c:v>3.5784080409939629E-6</c:v>
                </c:pt>
                <c:pt idx="26213">
                  <c:v>3.578099267542711E-6</c:v>
                </c:pt>
                <c:pt idx="26214">
                  <c:v>3.5778439269051891E-6</c:v>
                </c:pt>
                <c:pt idx="26215">
                  <c:v>3.5775694868789292E-6</c:v>
                </c:pt>
                <c:pt idx="26216">
                  <c:v>3.5773105082625989E-6</c:v>
                </c:pt>
                <c:pt idx="26217">
                  <c:v>3.5769835449173119E-6</c:v>
                </c:pt>
                <c:pt idx="26218">
                  <c:v>3.5767413919529641E-6</c:v>
                </c:pt>
                <c:pt idx="26219">
                  <c:v>3.5764435324381338E-6</c:v>
                </c:pt>
                <c:pt idx="26220">
                  <c:v>3.5762295738095422E-6</c:v>
                </c:pt>
                <c:pt idx="26221">
                  <c:v>3.5759064758167369E-6</c:v>
                </c:pt>
                <c:pt idx="26222">
                  <c:v>3.5756431771005741E-6</c:v>
                </c:pt>
                <c:pt idx="26223">
                  <c:v>3.5753439533436899E-6</c:v>
                </c:pt>
                <c:pt idx="26224">
                  <c:v>3.575075197659316E-6</c:v>
                </c:pt>
                <c:pt idx="26225">
                  <c:v>3.5747959827858722E-6</c:v>
                </c:pt>
                <c:pt idx="26226">
                  <c:v>3.5745108561968659E-6</c:v>
                </c:pt>
                <c:pt idx="26227">
                  <c:v>3.5742821182793701E-6</c:v>
                </c:pt>
                <c:pt idx="26228">
                  <c:v>3.5739899431064259E-6</c:v>
                </c:pt>
                <c:pt idx="26229">
                  <c:v>3.5737443795369468E-6</c:v>
                </c:pt>
                <c:pt idx="26230">
                  <c:v>3.5734599350689682E-6</c:v>
                </c:pt>
                <c:pt idx="26231">
                  <c:v>3.5731775369640668E-6</c:v>
                </c:pt>
                <c:pt idx="26232">
                  <c:v>3.5729042338061841E-6</c:v>
                </c:pt>
                <c:pt idx="26233">
                  <c:v>3.5726370697375391E-6</c:v>
                </c:pt>
                <c:pt idx="26234">
                  <c:v>3.572395371520543E-6</c:v>
                </c:pt>
                <c:pt idx="26235">
                  <c:v>3.5721304811886512E-6</c:v>
                </c:pt>
                <c:pt idx="26236">
                  <c:v>3.571876959540532E-6</c:v>
                </c:pt>
                <c:pt idx="26237">
                  <c:v>3.5715529520530249E-6</c:v>
                </c:pt>
                <c:pt idx="26238">
                  <c:v>3.5713201214093711E-6</c:v>
                </c:pt>
                <c:pt idx="26239">
                  <c:v>3.571033857951988E-6</c:v>
                </c:pt>
                <c:pt idx="26240">
                  <c:v>3.5707564620679481E-6</c:v>
                </c:pt>
                <c:pt idx="26241">
                  <c:v>3.5705083973880392E-6</c:v>
                </c:pt>
                <c:pt idx="26242">
                  <c:v>3.570284661691403E-6</c:v>
                </c:pt>
                <c:pt idx="26243">
                  <c:v>3.5699929412658089E-6</c:v>
                </c:pt>
                <c:pt idx="26244">
                  <c:v>3.56972395820776E-6</c:v>
                </c:pt>
                <c:pt idx="26245">
                  <c:v>3.5694608868652722E-6</c:v>
                </c:pt>
                <c:pt idx="26246">
                  <c:v>3.5691955417860299E-6</c:v>
                </c:pt>
                <c:pt idx="26247">
                  <c:v>3.568941110643209E-6</c:v>
                </c:pt>
                <c:pt idx="26248">
                  <c:v>3.5686798582901251E-6</c:v>
                </c:pt>
                <c:pt idx="26249">
                  <c:v>3.5684365684574E-6</c:v>
                </c:pt>
                <c:pt idx="26250">
                  <c:v>3.568107331375359E-6</c:v>
                </c:pt>
                <c:pt idx="26251">
                  <c:v>3.567882004062994E-6</c:v>
                </c:pt>
                <c:pt idx="26252">
                  <c:v>3.567653720892849E-6</c:v>
                </c:pt>
                <c:pt idx="26253">
                  <c:v>3.5674017908604579E-6</c:v>
                </c:pt>
                <c:pt idx="26254">
                  <c:v>3.567132353055058E-6</c:v>
                </c:pt>
                <c:pt idx="26255">
                  <c:v>3.5668294913193681E-6</c:v>
                </c:pt>
                <c:pt idx="26256">
                  <c:v>3.5666078019858109E-6</c:v>
                </c:pt>
                <c:pt idx="26257">
                  <c:v>3.56634336640127E-6</c:v>
                </c:pt>
                <c:pt idx="26258">
                  <c:v>3.566081431927159E-6</c:v>
                </c:pt>
                <c:pt idx="26259">
                  <c:v>3.5658313208841719E-6</c:v>
                </c:pt>
                <c:pt idx="26260">
                  <c:v>3.5655748433782719E-6</c:v>
                </c:pt>
                <c:pt idx="26261">
                  <c:v>3.5653349641506789E-6</c:v>
                </c:pt>
                <c:pt idx="26262">
                  <c:v>3.5650382415042259E-6</c:v>
                </c:pt>
                <c:pt idx="26263">
                  <c:v>3.56480950358673E-6</c:v>
                </c:pt>
                <c:pt idx="26264">
                  <c:v>3.5645762181957248E-6</c:v>
                </c:pt>
                <c:pt idx="26265">
                  <c:v>3.56427108272328E-6</c:v>
                </c:pt>
                <c:pt idx="26266">
                  <c:v>3.5640618989418731E-6</c:v>
                </c:pt>
                <c:pt idx="26267">
                  <c:v>3.56379655386263E-6</c:v>
                </c:pt>
                <c:pt idx="26268">
                  <c:v>3.5635548556456338E-6</c:v>
                </c:pt>
                <c:pt idx="26269">
                  <c:v>3.563285190466559E-6</c:v>
                </c:pt>
                <c:pt idx="26270">
                  <c:v>3.5629961985250698E-6</c:v>
                </c:pt>
                <c:pt idx="26271">
                  <c:v>3.5627738270704872E-6</c:v>
                </c:pt>
                <c:pt idx="26272">
                  <c:v>3.562520305422368E-6</c:v>
                </c:pt>
                <c:pt idx="26273">
                  <c:v>3.562319761840627E-6</c:v>
                </c:pt>
                <c:pt idx="26274">
                  <c:v>3.5620287235360588E-6</c:v>
                </c:pt>
                <c:pt idx="26275">
                  <c:v>3.56178566107701E-6</c:v>
                </c:pt>
                <c:pt idx="26276">
                  <c:v>3.5615521483123298E-6</c:v>
                </c:pt>
                <c:pt idx="26277">
                  <c:v>3.561256335160579E-6</c:v>
                </c:pt>
                <c:pt idx="26278">
                  <c:v>3.561001904017758E-6</c:v>
                </c:pt>
                <c:pt idx="26279">
                  <c:v>3.5607781683211211E-6</c:v>
                </c:pt>
                <c:pt idx="26280">
                  <c:v>3.560516006473335E-6</c:v>
                </c:pt>
                <c:pt idx="26281">
                  <c:v>3.5602724892669362E-6</c:v>
                </c:pt>
                <c:pt idx="26282">
                  <c:v>3.5599998682300789E-6</c:v>
                </c:pt>
                <c:pt idx="26283">
                  <c:v>3.5597199712356091E-6</c:v>
                </c:pt>
                <c:pt idx="26284">
                  <c:v>3.559518290785491E-6</c:v>
                </c:pt>
                <c:pt idx="26285">
                  <c:v>3.559294555088854E-6</c:v>
                </c:pt>
                <c:pt idx="26286">
                  <c:v>3.5590542211139109E-6</c:v>
                </c:pt>
                <c:pt idx="26287">
                  <c:v>3.558759544830536E-6</c:v>
                </c:pt>
                <c:pt idx="26288">
                  <c:v>3.5585544537752871E-6</c:v>
                </c:pt>
                <c:pt idx="26289">
                  <c:v>3.5582813779910789E-6</c:v>
                </c:pt>
                <c:pt idx="26290">
                  <c:v>3.5580667372414609E-6</c:v>
                </c:pt>
                <c:pt idx="26291">
                  <c:v>3.5578152619564212E-6</c:v>
                </c:pt>
                <c:pt idx="26292">
                  <c:v>3.5575646961660819E-6</c:v>
                </c:pt>
                <c:pt idx="26293">
                  <c:v>3.5573166314861741E-6</c:v>
                </c:pt>
                <c:pt idx="26294">
                  <c:v>3.557099489626125E-6</c:v>
                </c:pt>
                <c:pt idx="26295">
                  <c:v>3.5568496059568129E-6</c:v>
                </c:pt>
                <c:pt idx="26296">
                  <c:v>3.5566035876399842E-6</c:v>
                </c:pt>
                <c:pt idx="26297">
                  <c:v>3.5563452911446798E-6</c:v>
                </c:pt>
                <c:pt idx="26298">
                  <c:v>3.5561151889851321E-6</c:v>
                </c:pt>
                <c:pt idx="26299">
                  <c:v>3.5558650779421441E-6</c:v>
                </c:pt>
                <c:pt idx="26300">
                  <c:v>3.5556504371925261E-6</c:v>
                </c:pt>
                <c:pt idx="26301">
                  <c:v>3.5553857742343098E-6</c:v>
                </c:pt>
                <c:pt idx="26302">
                  <c:v>3.555147031875094E-6</c:v>
                </c:pt>
                <c:pt idx="26303">
                  <c:v>3.554941940819845E-6</c:v>
                </c:pt>
                <c:pt idx="26304">
                  <c:v>3.5546634080674271E-6</c:v>
                </c:pt>
                <c:pt idx="26305">
                  <c:v>3.5544551337807211E-6</c:v>
                </c:pt>
                <c:pt idx="26306">
                  <c:v>3.5542327623261372E-6</c:v>
                </c:pt>
                <c:pt idx="26307">
                  <c:v>3.553988790372387E-6</c:v>
                </c:pt>
                <c:pt idx="26308">
                  <c:v>3.5537177609512578E-6</c:v>
                </c:pt>
                <c:pt idx="26309">
                  <c:v>3.5535078950488241E-6</c:v>
                </c:pt>
                <c:pt idx="26310">
                  <c:v>3.5532589208742138E-6</c:v>
                </c:pt>
                <c:pt idx="26311">
                  <c:v>3.5530640616343589E-6</c:v>
                </c:pt>
                <c:pt idx="26312">
                  <c:v>3.5528134958440209E-6</c:v>
                </c:pt>
                <c:pt idx="26313">
                  <c:v>3.552557473085471E-6</c:v>
                </c:pt>
                <c:pt idx="26314">
                  <c:v>3.552331236278405E-6</c:v>
                </c:pt>
                <c:pt idx="26315">
                  <c:v>3.5520697565516461E-6</c:v>
                </c:pt>
                <c:pt idx="26316">
                  <c:v>3.551802365109324E-6</c:v>
                </c:pt>
                <c:pt idx="26317">
                  <c:v>3.551637973941979E-6</c:v>
                </c:pt>
                <c:pt idx="26318">
                  <c:v>3.5513492093741661E-6</c:v>
                </c:pt>
                <c:pt idx="26319">
                  <c:v>3.55114343619789E-6</c:v>
                </c:pt>
                <c:pt idx="26320">
                  <c:v>3.5509183362592012E-6</c:v>
                </c:pt>
                <c:pt idx="26321">
                  <c:v>3.5507257507561012E-6</c:v>
                </c:pt>
                <c:pt idx="26322">
                  <c:v>3.5504731386026829E-6</c:v>
                </c:pt>
                <c:pt idx="26323">
                  <c:v>3.5502032460499322E-6</c:v>
                </c:pt>
                <c:pt idx="26324">
                  <c:v>3.5499467685440318E-6</c:v>
                </c:pt>
                <c:pt idx="26325">
                  <c:v>3.549728944562958E-6</c:v>
                </c:pt>
                <c:pt idx="26326">
                  <c:v>3.549537041180884E-6</c:v>
                </c:pt>
                <c:pt idx="26327">
                  <c:v>3.549312395989546E-6</c:v>
                </c:pt>
                <c:pt idx="26328">
                  <c:v>3.5490720620146021E-6</c:v>
                </c:pt>
                <c:pt idx="26329">
                  <c:v>3.5488155845087022E-6</c:v>
                </c:pt>
                <c:pt idx="26330">
                  <c:v>3.548598215274978E-6</c:v>
                </c:pt>
                <c:pt idx="26331">
                  <c:v>3.5483769806887722E-6</c:v>
                </c:pt>
                <c:pt idx="26332">
                  <c:v>3.548121640051249E-6</c:v>
                </c:pt>
                <c:pt idx="26333">
                  <c:v>3.5479433790897019E-6</c:v>
                </c:pt>
                <c:pt idx="26334">
                  <c:v>3.547670303305495E-6</c:v>
                </c:pt>
                <c:pt idx="26335">
                  <c:v>3.547484084265307E-6</c:v>
                </c:pt>
                <c:pt idx="26336">
                  <c:v>3.5472255603963281E-6</c:v>
                </c:pt>
                <c:pt idx="26337">
                  <c:v>3.5470550301397448E-6</c:v>
                </c:pt>
                <c:pt idx="26338">
                  <c:v>3.5467521684040548E-6</c:v>
                </c:pt>
                <c:pt idx="26339">
                  <c:v>3.546549351085559E-6</c:v>
                </c:pt>
                <c:pt idx="26340">
                  <c:v>3.5463376661937218E-6</c:v>
                </c:pt>
                <c:pt idx="26341">
                  <c:v>3.5461473544273758E-6</c:v>
                </c:pt>
                <c:pt idx="26342">
                  <c:v>3.5458888305583969E-6</c:v>
                </c:pt>
                <c:pt idx="26343">
                  <c:v>3.5456648674880849E-6</c:v>
                </c:pt>
                <c:pt idx="26344">
                  <c:v>3.545423851392115E-6</c:v>
                </c:pt>
                <c:pt idx="26345">
                  <c:v>3.545247636793647E-6</c:v>
                </c:pt>
                <c:pt idx="26346">
                  <c:v>3.5450086670607561E-6</c:v>
                </c:pt>
                <c:pt idx="26347">
                  <c:v>3.544750370565453E-6</c:v>
                </c:pt>
                <c:pt idx="26348">
                  <c:v>3.544590754245291E-6</c:v>
                </c:pt>
                <c:pt idx="26349">
                  <c:v>3.544321998560918E-6</c:v>
                </c:pt>
                <c:pt idx="26350">
                  <c:v>3.544091896401369E-6</c:v>
                </c:pt>
                <c:pt idx="26351">
                  <c:v>3.5438708891888382E-6</c:v>
                </c:pt>
                <c:pt idx="26352">
                  <c:v>3.543647835613228E-6</c:v>
                </c:pt>
                <c:pt idx="26353">
                  <c:v>3.5434384244581452E-6</c:v>
                </c:pt>
                <c:pt idx="26354">
                  <c:v>3.5431876312941309E-6</c:v>
                </c:pt>
                <c:pt idx="26355">
                  <c:v>3.5429920899332501E-6</c:v>
                </c:pt>
                <c:pt idx="26356">
                  <c:v>3.5427835882728691E-6</c:v>
                </c:pt>
                <c:pt idx="26357">
                  <c:v>3.5425862279225839E-6</c:v>
                </c:pt>
                <c:pt idx="26358">
                  <c:v>3.5423345252638678E-6</c:v>
                </c:pt>
                <c:pt idx="26359">
                  <c:v>3.5421157917880919E-6</c:v>
                </c:pt>
                <c:pt idx="26360">
                  <c:v>3.541907062754035E-6</c:v>
                </c:pt>
                <c:pt idx="26361">
                  <c:v>3.5416751416050829E-6</c:v>
                </c:pt>
                <c:pt idx="26362">
                  <c:v>3.541530759321176E-6</c:v>
                </c:pt>
                <c:pt idx="26363">
                  <c:v>3.541289743225207E-6</c:v>
                </c:pt>
                <c:pt idx="26364">
                  <c:v>3.5410248528933148E-6</c:v>
                </c:pt>
                <c:pt idx="26365">
                  <c:v>3.5408363601163728E-6</c:v>
                </c:pt>
                <c:pt idx="26366">
                  <c:v>3.5406055758357979E-6</c:v>
                </c:pt>
                <c:pt idx="26367">
                  <c:v>3.5403875244810479E-6</c:v>
                </c:pt>
                <c:pt idx="26368">
                  <c:v>3.540182888173149E-6</c:v>
                </c:pt>
                <c:pt idx="26369">
                  <c:v>3.5399521038925741E-6</c:v>
                </c:pt>
                <c:pt idx="26370">
                  <c:v>3.5397504234424559E-6</c:v>
                </c:pt>
                <c:pt idx="26371">
                  <c:v>3.5395135000726441E-6</c:v>
                </c:pt>
                <c:pt idx="26372">
                  <c:v>3.539315230227658E-6</c:v>
                </c:pt>
                <c:pt idx="26373">
                  <c:v>3.5391624351177602E-6</c:v>
                </c:pt>
                <c:pt idx="26374">
                  <c:v>3.538909140843316E-6</c:v>
                </c:pt>
                <c:pt idx="26375">
                  <c:v>3.538712689987733E-6</c:v>
                </c:pt>
                <c:pt idx="26376">
                  <c:v>3.538492819643579E-6</c:v>
                </c:pt>
                <c:pt idx="26377">
                  <c:v>3.53823384102725E-6</c:v>
                </c:pt>
                <c:pt idx="26378">
                  <c:v>3.5380369354243162E-6</c:v>
                </c:pt>
                <c:pt idx="26379">
                  <c:v>3.5378334359847941E-6</c:v>
                </c:pt>
                <c:pt idx="26380">
                  <c:v>3.537655629770597E-6</c:v>
                </c:pt>
                <c:pt idx="26381">
                  <c:v>3.5374102935747942E-6</c:v>
                </c:pt>
                <c:pt idx="26382">
                  <c:v>3.5372331694816239E-6</c:v>
                </c:pt>
                <c:pt idx="26383">
                  <c:v>3.5370053410588298E-6</c:v>
                </c:pt>
                <c:pt idx="26384">
                  <c:v>3.5367854707146762E-6</c:v>
                </c:pt>
                <c:pt idx="26385">
                  <c:v>3.536617896315875E-6</c:v>
                </c:pt>
                <c:pt idx="26386">
                  <c:v>3.5363946153665889E-6</c:v>
                </c:pt>
                <c:pt idx="26387">
                  <c:v>3.5361965728952778E-6</c:v>
                </c:pt>
                <c:pt idx="26388">
                  <c:v>3.535942823873484E-6</c:v>
                </c:pt>
                <c:pt idx="26389">
                  <c:v>3.5357584238226991E-6</c:v>
                </c:pt>
                <c:pt idx="26390">
                  <c:v>3.5354985357116679E-6</c:v>
                </c:pt>
                <c:pt idx="26391">
                  <c:v>3.535353926054086E-6</c:v>
                </c:pt>
                <c:pt idx="26392">
                  <c:v>3.5351251881365901E-6</c:v>
                </c:pt>
                <c:pt idx="26393">
                  <c:v>3.534927827786305E-6</c:v>
                </c:pt>
                <c:pt idx="26394">
                  <c:v>3.5347054563317219E-6</c:v>
                </c:pt>
                <c:pt idx="26395">
                  <c:v>3.534491270329454E-6</c:v>
                </c:pt>
                <c:pt idx="26396">
                  <c:v>3.534282768669073E-6</c:v>
                </c:pt>
                <c:pt idx="26397">
                  <c:v>3.53413270204328E-6</c:v>
                </c:pt>
                <c:pt idx="26398">
                  <c:v>3.5339153328095559E-6</c:v>
                </c:pt>
                <c:pt idx="26399">
                  <c:v>3.533724566295859E-6</c:v>
                </c:pt>
                <c:pt idx="26400">
                  <c:v>3.5334821859578369E-6</c:v>
                </c:pt>
                <c:pt idx="26401">
                  <c:v>3.53331938640622E-6</c:v>
                </c:pt>
                <c:pt idx="26402">
                  <c:v>3.5330519949638979E-6</c:v>
                </c:pt>
                <c:pt idx="26403">
                  <c:v>3.5328930607647639E-6</c:v>
                </c:pt>
                <c:pt idx="26404">
                  <c:v>3.5326722809259081E-6</c:v>
                </c:pt>
                <c:pt idx="26405">
                  <c:v>3.5324385407875521E-6</c:v>
                </c:pt>
                <c:pt idx="26406">
                  <c:v>3.5322391340741892E-6</c:v>
                </c:pt>
                <c:pt idx="26407">
                  <c:v>3.5320545066497289E-6</c:v>
                </c:pt>
                <c:pt idx="26408">
                  <c:v>3.5318385016580578E-6</c:v>
                </c:pt>
                <c:pt idx="26409">
                  <c:v>3.5316568300913791E-6</c:v>
                </c:pt>
                <c:pt idx="26410">
                  <c:v>3.531461061356822E-6</c:v>
                </c:pt>
                <c:pt idx="26411">
                  <c:v>3.5312466479808791E-6</c:v>
                </c:pt>
                <c:pt idx="26412">
                  <c:v>3.5310742987348931E-6</c:v>
                </c:pt>
                <c:pt idx="26413">
                  <c:v>3.530871936163749E-6</c:v>
                </c:pt>
                <c:pt idx="26414">
                  <c:v>3.5306550216773762E-6</c:v>
                </c:pt>
                <c:pt idx="26415">
                  <c:v>3.5304360608279239E-6</c:v>
                </c:pt>
                <c:pt idx="26416">
                  <c:v>3.530275762386736E-6</c:v>
                </c:pt>
                <c:pt idx="26417">
                  <c:v>3.5300706713314871E-6</c:v>
                </c:pt>
                <c:pt idx="26418">
                  <c:v>3.5298173770570429E-6</c:v>
                </c:pt>
                <c:pt idx="26419">
                  <c:v>3.5296861824463122E-6</c:v>
                </c:pt>
                <c:pt idx="26420">
                  <c:v>3.5294594908918948E-6</c:v>
                </c:pt>
                <c:pt idx="26421">
                  <c:v>3.5292712254886278E-6</c:v>
                </c:pt>
                <c:pt idx="26422">
                  <c:v>3.5290536288812291E-6</c:v>
                </c:pt>
                <c:pt idx="26423">
                  <c:v>3.52888991983491E-6</c:v>
                </c:pt>
                <c:pt idx="26424">
                  <c:v>3.528705065036775E-6</c:v>
                </c:pt>
                <c:pt idx="26425">
                  <c:v>3.5284826935821911E-6</c:v>
                </c:pt>
                <c:pt idx="26426">
                  <c:v>3.528296929289354E-6</c:v>
                </c:pt>
                <c:pt idx="26427">
                  <c:v>3.52809502146556E-6</c:v>
                </c:pt>
                <c:pt idx="26428">
                  <c:v>3.5279213079775218E-6</c:v>
                </c:pt>
                <c:pt idx="26429">
                  <c:v>3.5277471397421319E-6</c:v>
                </c:pt>
                <c:pt idx="26430">
                  <c:v>3.5275145364721538E-6</c:v>
                </c:pt>
                <c:pt idx="26431">
                  <c:v>3.5273023968329649E-6</c:v>
                </c:pt>
                <c:pt idx="26432">
                  <c:v>3.527095486788312E-6</c:v>
                </c:pt>
                <c:pt idx="26433">
                  <c:v>3.5269276850158349E-6</c:v>
                </c:pt>
                <c:pt idx="26434">
                  <c:v>3.5267112252768129E-6</c:v>
                </c:pt>
                <c:pt idx="26435">
                  <c:v>3.5265477436041688E-6</c:v>
                </c:pt>
                <c:pt idx="26436">
                  <c:v>3.5263615245639808E-6</c:v>
                </c:pt>
                <c:pt idx="26437">
                  <c:v>3.5261493849247931E-6</c:v>
                </c:pt>
                <c:pt idx="26438">
                  <c:v>3.5259831747680441E-6</c:v>
                </c:pt>
                <c:pt idx="26439">
                  <c:v>3.5257939998700749E-6</c:v>
                </c:pt>
                <c:pt idx="26440">
                  <c:v>3.5256264254712728E-6</c:v>
                </c:pt>
                <c:pt idx="26441">
                  <c:v>3.5254465728939981E-6</c:v>
                </c:pt>
                <c:pt idx="26442">
                  <c:v>3.52522442881309E-6</c:v>
                </c:pt>
                <c:pt idx="26443">
                  <c:v>3.5250193377578398E-6</c:v>
                </c:pt>
                <c:pt idx="26444">
                  <c:v>3.5248549465904939E-6</c:v>
                </c:pt>
                <c:pt idx="26445">
                  <c:v>3.5246305287728319E-6</c:v>
                </c:pt>
                <c:pt idx="26446">
                  <c:v>3.5244663649791619E-6</c:v>
                </c:pt>
                <c:pt idx="26447">
                  <c:v>3.5242806006863252E-6</c:v>
                </c:pt>
                <c:pt idx="26448">
                  <c:v>3.524081193972961E-6</c:v>
                </c:pt>
                <c:pt idx="26449">
                  <c:v>3.5239265798736601E-6</c:v>
                </c:pt>
                <c:pt idx="26450">
                  <c:v>3.523705345287453E-6</c:v>
                </c:pt>
                <c:pt idx="26451">
                  <c:v>3.5234988899901509E-6</c:v>
                </c:pt>
                <c:pt idx="26452">
                  <c:v>3.523318127918174E-6</c:v>
                </c:pt>
                <c:pt idx="26453">
                  <c:v>3.523151917761425E-6</c:v>
                </c:pt>
                <c:pt idx="26454">
                  <c:v>3.522948190948227E-6</c:v>
                </c:pt>
                <c:pt idx="26455">
                  <c:v>3.522761517160689E-6</c:v>
                </c:pt>
                <c:pt idx="26456">
                  <c:v>3.5225807550887112E-6</c:v>
                </c:pt>
                <c:pt idx="26457">
                  <c:v>3.5223965824116021E-6</c:v>
                </c:pt>
                <c:pt idx="26458">
                  <c:v>3.5222094538767119E-6</c:v>
                </c:pt>
                <c:pt idx="26459">
                  <c:v>3.5220139125158312E-6</c:v>
                </c:pt>
                <c:pt idx="26460">
                  <c:v>3.521838380038389E-6</c:v>
                </c:pt>
                <c:pt idx="26461">
                  <c:v>3.5216507967561479E-6</c:v>
                </c:pt>
                <c:pt idx="26462">
                  <c:v>3.5214545732742408E-6</c:v>
                </c:pt>
                <c:pt idx="26463">
                  <c:v>3.521295411701431E-6</c:v>
                </c:pt>
                <c:pt idx="26464">
                  <c:v>3.5210762234783029E-6</c:v>
                </c:pt>
                <c:pt idx="26465">
                  <c:v>3.5209375255362829E-6</c:v>
                </c:pt>
                <c:pt idx="26466">
                  <c:v>3.5207262953917962E-6</c:v>
                </c:pt>
                <c:pt idx="26467">
                  <c:v>3.52058441421832E-6</c:v>
                </c:pt>
                <c:pt idx="26468">
                  <c:v>3.5203534025640688E-6</c:v>
                </c:pt>
                <c:pt idx="26469">
                  <c:v>3.5202219805796631E-6</c:v>
                </c:pt>
                <c:pt idx="26470">
                  <c:v>3.5200243928557029E-6</c:v>
                </c:pt>
                <c:pt idx="26471">
                  <c:v>3.5197824672650309E-6</c:v>
                </c:pt>
                <c:pt idx="26472">
                  <c:v>3.519611482261098E-6</c:v>
                </c:pt>
                <c:pt idx="26473">
                  <c:v>3.5194889278500341E-6</c:v>
                </c:pt>
                <c:pt idx="26474">
                  <c:v>3.5192899758840208E-6</c:v>
                </c:pt>
                <c:pt idx="26475">
                  <c:v>3.519095116644166E-6</c:v>
                </c:pt>
                <c:pt idx="26476">
                  <c:v>3.5189318623451982E-6</c:v>
                </c:pt>
                <c:pt idx="26477">
                  <c:v>3.5187597404728881E-6</c:v>
                </c:pt>
                <c:pt idx="26478">
                  <c:v>3.518586026984849E-6</c:v>
                </c:pt>
                <c:pt idx="26479">
                  <c:v>3.5183634281565901E-6</c:v>
                </c:pt>
                <c:pt idx="26480">
                  <c:v>3.5181963085051389E-6</c:v>
                </c:pt>
                <c:pt idx="26481">
                  <c:v>3.517989171086811E-6</c:v>
                </c:pt>
                <c:pt idx="26482">
                  <c:v>3.5178245525457901E-6</c:v>
                </c:pt>
                <c:pt idx="26483">
                  <c:v>3.517664481478278E-6</c:v>
                </c:pt>
                <c:pt idx="26484">
                  <c:v>3.517497134453151E-6</c:v>
                </c:pt>
                <c:pt idx="26485">
                  <c:v>3.517342747727525E-6</c:v>
                </c:pt>
                <c:pt idx="26486">
                  <c:v>3.5170967294106958E-6</c:v>
                </c:pt>
                <c:pt idx="26487">
                  <c:v>3.5169407510693422E-6</c:v>
                </c:pt>
                <c:pt idx="26488">
                  <c:v>3.5167793157597771E-6</c:v>
                </c:pt>
                <c:pt idx="26489">
                  <c:v>3.516635842970572E-6</c:v>
                </c:pt>
                <c:pt idx="26490">
                  <c:v>3.516441438478068E-6</c:v>
                </c:pt>
                <c:pt idx="26491">
                  <c:v>3.5161995128873968E-6</c:v>
                </c:pt>
                <c:pt idx="26492">
                  <c:v>3.5160699098923942E-6</c:v>
                </c:pt>
                <c:pt idx="26493">
                  <c:v>3.5159139315510402E-6</c:v>
                </c:pt>
                <c:pt idx="26494">
                  <c:v>3.5157274851371771E-6</c:v>
                </c:pt>
                <c:pt idx="26495">
                  <c:v>3.5155142086296109E-6</c:v>
                </c:pt>
                <c:pt idx="26496">
                  <c:v>3.515393473207951E-6</c:v>
                </c:pt>
                <c:pt idx="26497">
                  <c:v>3.5152409054717282E-6</c:v>
                </c:pt>
                <c:pt idx="26498">
                  <c:v>3.5150546864315402E-6</c:v>
                </c:pt>
                <c:pt idx="26499">
                  <c:v>3.5148821098118792E-6</c:v>
                </c:pt>
                <c:pt idx="26500">
                  <c:v>3.5147027119819541E-6</c:v>
                </c:pt>
                <c:pt idx="26501">
                  <c:v>3.514534228088451E-6</c:v>
                </c:pt>
                <c:pt idx="26502">
                  <c:v>3.5143657441949472E-6</c:v>
                </c:pt>
                <c:pt idx="26503">
                  <c:v>3.51414405486139E-6</c:v>
                </c:pt>
                <c:pt idx="26504">
                  <c:v>3.5140112686349312E-6</c:v>
                </c:pt>
                <c:pt idx="26505">
                  <c:v>3.5138066323270319E-6</c:v>
                </c:pt>
                <c:pt idx="26506">
                  <c:v>3.5136438327754149E-6</c:v>
                </c:pt>
                <c:pt idx="26507">
                  <c:v>3.513465117066517E-6</c:v>
                </c:pt>
                <c:pt idx="26508">
                  <c:v>3.513319370540557E-6</c:v>
                </c:pt>
                <c:pt idx="26509">
                  <c:v>3.513111096253851E-6</c:v>
                </c:pt>
                <c:pt idx="26510">
                  <c:v>3.5129396565025668E-6</c:v>
                </c:pt>
                <c:pt idx="26511">
                  <c:v>3.5127927731082309E-6</c:v>
                </c:pt>
                <c:pt idx="26512">
                  <c:v>3.5126161037624119E-6</c:v>
                </c:pt>
                <c:pt idx="26513">
                  <c:v>3.5124608075420842E-6</c:v>
                </c:pt>
                <c:pt idx="26514">
                  <c:v>3.5122932331432821E-6</c:v>
                </c:pt>
                <c:pt idx="26515">
                  <c:v>3.512149305606727E-6</c:v>
                </c:pt>
                <c:pt idx="26516">
                  <c:v>3.5119403491989938E-6</c:v>
                </c:pt>
                <c:pt idx="26517">
                  <c:v>3.5117659535899288E-6</c:v>
                </c:pt>
                <c:pt idx="26518">
                  <c:v>3.5116236176691018E-6</c:v>
                </c:pt>
                <c:pt idx="26519">
                  <c:v>3.5114508136757649E-6</c:v>
                </c:pt>
                <c:pt idx="26520">
                  <c:v>3.5112877867504722E-6</c:v>
                </c:pt>
                <c:pt idx="26521">
                  <c:v>3.5111090710415742E-6</c:v>
                </c:pt>
                <c:pt idx="26522">
                  <c:v>3.5109408145217462E-6</c:v>
                </c:pt>
                <c:pt idx="26523">
                  <c:v>3.5107680105284089E-6</c:v>
                </c:pt>
                <c:pt idx="26524">
                  <c:v>3.5106188533973182E-6</c:v>
                </c:pt>
                <c:pt idx="26525">
                  <c:v>3.5103903428534981E-6</c:v>
                </c:pt>
                <c:pt idx="26526">
                  <c:v>3.5102582387480652E-6</c:v>
                </c:pt>
                <c:pt idx="26527">
                  <c:v>3.51015319211001E-6</c:v>
                </c:pt>
                <c:pt idx="26528">
                  <c:v>3.5099601518595591E-6</c:v>
                </c:pt>
                <c:pt idx="26529">
                  <c:v>3.5097793897875822E-6</c:v>
                </c:pt>
                <c:pt idx="26530">
                  <c:v>3.5096231840725518E-6</c:v>
                </c:pt>
                <c:pt idx="26531">
                  <c:v>3.509449470584514E-6</c:v>
                </c:pt>
                <c:pt idx="26532">
                  <c:v>3.5092712096229661E-6</c:v>
                </c:pt>
                <c:pt idx="26533">
                  <c:v>3.5091154586552879E-6</c:v>
                </c:pt>
                <c:pt idx="26534">
                  <c:v>3.5089467473881091E-6</c:v>
                </c:pt>
                <c:pt idx="26535">
                  <c:v>3.5087853120785439E-6</c:v>
                </c:pt>
                <c:pt idx="26536">
                  <c:v>3.5086322895949711E-6</c:v>
                </c:pt>
                <c:pt idx="26537">
                  <c:v>3.5084717637801081E-6</c:v>
                </c:pt>
                <c:pt idx="26538">
                  <c:v>3.5083066904917359E-6</c:v>
                </c:pt>
                <c:pt idx="26539">
                  <c:v>3.5081468467978989E-6</c:v>
                </c:pt>
                <c:pt idx="26540">
                  <c:v>3.5079835924989311E-6</c:v>
                </c:pt>
                <c:pt idx="26541">
                  <c:v>3.5077864595223218E-6</c:v>
                </c:pt>
                <c:pt idx="26542">
                  <c:v>3.5076661788480119E-6</c:v>
                </c:pt>
                <c:pt idx="26543">
                  <c:v>3.5074870083917631E-6</c:v>
                </c:pt>
                <c:pt idx="26544">
                  <c:v>3.507326709950576E-6</c:v>
                </c:pt>
                <c:pt idx="26545">
                  <c:v>3.5071141155640362E-6</c:v>
                </c:pt>
                <c:pt idx="26546">
                  <c:v>3.506964958432945E-6</c:v>
                </c:pt>
                <c:pt idx="26547">
                  <c:v>3.506836719679995E-6</c:v>
                </c:pt>
                <c:pt idx="26548">
                  <c:v>3.5066761938651329E-6</c:v>
                </c:pt>
                <c:pt idx="26549">
                  <c:v>3.5065604606643319E-6</c:v>
                </c:pt>
                <c:pt idx="26550">
                  <c:v>3.5063385439570989E-6</c:v>
                </c:pt>
                <c:pt idx="26551">
                  <c:v>3.5061889320786581E-6</c:v>
                </c:pt>
                <c:pt idx="26552">
                  <c:v>3.506059329083655E-6</c:v>
                </c:pt>
                <c:pt idx="26553">
                  <c:v>3.5058683351962831E-6</c:v>
                </c:pt>
                <c:pt idx="26554">
                  <c:v>3.5057073546340689E-6</c:v>
                </c:pt>
                <c:pt idx="26555">
                  <c:v>3.5055513762927148E-6</c:v>
                </c:pt>
                <c:pt idx="26556">
                  <c:v>3.505394715830334E-6</c:v>
                </c:pt>
                <c:pt idx="26557">
                  <c:v>3.5052410112257348E-6</c:v>
                </c:pt>
                <c:pt idx="26558">
                  <c:v>3.5050927635893459E-6</c:v>
                </c:pt>
                <c:pt idx="26559">
                  <c:v>3.504964070089045E-6</c:v>
                </c:pt>
                <c:pt idx="26560">
                  <c:v>3.5047444271185668E-6</c:v>
                </c:pt>
                <c:pt idx="26561">
                  <c:v>3.5046352877543541E-6</c:v>
                </c:pt>
                <c:pt idx="26562">
                  <c:v>3.5044163269049018E-6</c:v>
                </c:pt>
                <c:pt idx="26563">
                  <c:v>3.5042780837102332E-6</c:v>
                </c:pt>
                <c:pt idx="26564">
                  <c:v>3.5041464343521511E-6</c:v>
                </c:pt>
                <c:pt idx="26565">
                  <c:v>3.504002734189271E-6</c:v>
                </c:pt>
                <c:pt idx="26566">
                  <c:v>3.503796506265644E-6</c:v>
                </c:pt>
                <c:pt idx="26567">
                  <c:v>3.5036737244809051E-6</c:v>
                </c:pt>
                <c:pt idx="26568">
                  <c:v>3.5035045584663749E-6</c:v>
                </c:pt>
                <c:pt idx="26569">
                  <c:v>3.503388370518223E-6</c:v>
                </c:pt>
                <c:pt idx="26570">
                  <c:v>3.5032342111662729E-6</c:v>
                </c:pt>
                <c:pt idx="26571">
                  <c:v>3.503087555145612E-6</c:v>
                </c:pt>
                <c:pt idx="26572">
                  <c:v>3.5029163427680028E-6</c:v>
                </c:pt>
                <c:pt idx="26573">
                  <c:v>3.5027123885811311E-6</c:v>
                </c:pt>
                <c:pt idx="26574">
                  <c:v>3.5026127989112869E-6</c:v>
                </c:pt>
                <c:pt idx="26575">
                  <c:v>3.5024152111873259E-6</c:v>
                </c:pt>
                <c:pt idx="26576">
                  <c:v>3.502290383039508E-6</c:v>
                </c:pt>
                <c:pt idx="26577">
                  <c:v>3.502118715914548E-6</c:v>
                </c:pt>
                <c:pt idx="26578">
                  <c:v>3.5019952520087831E-6</c:v>
                </c:pt>
                <c:pt idx="26579">
                  <c:v>3.5018269954889551E-6</c:v>
                </c:pt>
                <c:pt idx="26580">
                  <c:v>3.5016544188692929E-6</c:v>
                </c:pt>
                <c:pt idx="26581">
                  <c:v>3.5015166304219751E-6</c:v>
                </c:pt>
                <c:pt idx="26582">
                  <c:v>3.5013583783438662E-6</c:v>
                </c:pt>
                <c:pt idx="26583">
                  <c:v>3.5012233183806529E-6</c:v>
                </c:pt>
                <c:pt idx="26584">
                  <c:v>3.5010600640816851E-6</c:v>
                </c:pt>
                <c:pt idx="26585">
                  <c:v>3.5009418297704542E-6</c:v>
                </c:pt>
                <c:pt idx="26586">
                  <c:v>3.500778575471486E-6</c:v>
                </c:pt>
                <c:pt idx="26587">
                  <c:v>3.5006005418836139E-6</c:v>
                </c:pt>
                <c:pt idx="26588">
                  <c:v>3.5004952678718841E-6</c:v>
                </c:pt>
                <c:pt idx="26589">
                  <c:v>3.500300181258353E-6</c:v>
                </c:pt>
                <c:pt idx="26590">
                  <c:v>3.5001369269593852E-6</c:v>
                </c:pt>
                <c:pt idx="26591">
                  <c:v>3.5000177831534529E-6</c:v>
                </c:pt>
                <c:pt idx="26592">
                  <c:v>3.4998743103642478E-6</c:v>
                </c:pt>
                <c:pt idx="26593">
                  <c:v>3.4997196962649468E-6</c:v>
                </c:pt>
                <c:pt idx="26594">
                  <c:v>3.4995657642866722E-6</c:v>
                </c:pt>
                <c:pt idx="26595">
                  <c:v>3.4994134239241248E-6</c:v>
                </c:pt>
                <c:pt idx="26596">
                  <c:v>3.4992804103239909E-6</c:v>
                </c:pt>
                <c:pt idx="26597">
                  <c:v>3.4991030588571452E-6</c:v>
                </c:pt>
                <c:pt idx="26598">
                  <c:v>3.4989586765732379E-6</c:v>
                </c:pt>
                <c:pt idx="26599">
                  <c:v>3.4988286188308848E-6</c:v>
                </c:pt>
                <c:pt idx="26600">
                  <c:v>3.4986596801900301E-6</c:v>
                </c:pt>
                <c:pt idx="26601">
                  <c:v>3.4985341699211858E-6</c:v>
                </c:pt>
                <c:pt idx="26602">
                  <c:v>3.4983502246177518E-6</c:v>
                </c:pt>
                <c:pt idx="26603">
                  <c:v>3.4982456327270479E-6</c:v>
                </c:pt>
                <c:pt idx="26604">
                  <c:v>3.4981162571057212E-6</c:v>
                </c:pt>
                <c:pt idx="26605">
                  <c:v>3.4979116207978218E-6</c:v>
                </c:pt>
                <c:pt idx="26606">
                  <c:v>3.497804982544039E-6</c:v>
                </c:pt>
                <c:pt idx="26607">
                  <c:v>3.4976410461240448E-6</c:v>
                </c:pt>
                <c:pt idx="26608">
                  <c:v>3.497491888992954E-6</c:v>
                </c:pt>
                <c:pt idx="26609">
                  <c:v>3.4973415949934861E-6</c:v>
                </c:pt>
                <c:pt idx="26610">
                  <c:v>3.497199259072659E-6</c:v>
                </c:pt>
                <c:pt idx="26611">
                  <c:v>3.497067837088252E-6</c:v>
                </c:pt>
                <c:pt idx="26612">
                  <c:v>3.4969161788467322E-6</c:v>
                </c:pt>
                <c:pt idx="26613">
                  <c:v>3.4968115869560279E-6</c:v>
                </c:pt>
                <c:pt idx="26614">
                  <c:v>3.4966171824635239E-6</c:v>
                </c:pt>
                <c:pt idx="26615">
                  <c:v>3.4964634778589239E-6</c:v>
                </c:pt>
                <c:pt idx="26616">
                  <c:v>3.4963338748639221E-6</c:v>
                </c:pt>
                <c:pt idx="26617">
                  <c:v>3.4961910841957429E-6</c:v>
                </c:pt>
                <c:pt idx="26618">
                  <c:v>3.4960614812007411E-6</c:v>
                </c:pt>
                <c:pt idx="26619">
                  <c:v>3.4959127788170008E-6</c:v>
                </c:pt>
                <c:pt idx="26620">
                  <c:v>3.495773853501305E-6</c:v>
                </c:pt>
                <c:pt idx="26621">
                  <c:v>3.4956065064761792E-6</c:v>
                </c:pt>
                <c:pt idx="26622">
                  <c:v>3.4954762213601498E-6</c:v>
                </c:pt>
                <c:pt idx="26623">
                  <c:v>3.4953359318024009E-6</c:v>
                </c:pt>
                <c:pt idx="26624">
                  <c:v>3.4952183796121972E-6</c:v>
                </c:pt>
                <c:pt idx="26625">
                  <c:v>3.4950435292557809E-6</c:v>
                </c:pt>
                <c:pt idx="26626">
                  <c:v>3.494918701107963E-6</c:v>
                </c:pt>
                <c:pt idx="26627">
                  <c:v>3.4947736367030302E-6</c:v>
                </c:pt>
                <c:pt idx="26628">
                  <c:v>3.4946190226037288E-6</c:v>
                </c:pt>
                <c:pt idx="26629">
                  <c:v>3.494526026770473E-6</c:v>
                </c:pt>
                <c:pt idx="26630">
                  <c:v>3.4943570881296182E-6</c:v>
                </c:pt>
                <c:pt idx="26631">
                  <c:v>3.4942424917971948E-6</c:v>
                </c:pt>
                <c:pt idx="26632">
                  <c:v>3.494059455988463E-6</c:v>
                </c:pt>
                <c:pt idx="26633">
                  <c:v>3.4939230317831971E-6</c:v>
                </c:pt>
                <c:pt idx="26634">
                  <c:v>3.493770918794326E-6</c:v>
                </c:pt>
                <c:pt idx="26635">
                  <c:v>3.4936224437842611E-6</c:v>
                </c:pt>
                <c:pt idx="26636">
                  <c:v>3.4934942050313111E-6</c:v>
                </c:pt>
                <c:pt idx="26637">
                  <c:v>3.4933773349621329E-6</c:v>
                </c:pt>
                <c:pt idx="26638">
                  <c:v>3.4932268135889899E-6</c:v>
                </c:pt>
                <c:pt idx="26639">
                  <c:v>3.4930851597891892E-6</c:v>
                </c:pt>
                <c:pt idx="26640">
                  <c:v>3.492955784167862E-6</c:v>
                </c:pt>
                <c:pt idx="26641">
                  <c:v>3.4927952583529991E-6</c:v>
                </c:pt>
                <c:pt idx="26642">
                  <c:v>3.492657242532005E-6</c:v>
                </c:pt>
                <c:pt idx="26643">
                  <c:v>3.4925365071103438E-6</c:v>
                </c:pt>
                <c:pt idx="26644">
                  <c:v>3.492383484626771E-6</c:v>
                </c:pt>
                <c:pt idx="26645">
                  <c:v>3.492250925773988E-6</c:v>
                </c:pt>
                <c:pt idx="26646">
                  <c:v>3.4921276892418969E-6</c:v>
                </c:pt>
                <c:pt idx="26647">
                  <c:v>3.4919930840260349E-6</c:v>
                </c:pt>
                <c:pt idx="26648">
                  <c:v>3.4917893572128382E-6</c:v>
                </c:pt>
                <c:pt idx="26649">
                  <c:v>3.4917100038001081E-6</c:v>
                </c:pt>
                <c:pt idx="26650">
                  <c:v>3.4915615287900441E-6</c:v>
                </c:pt>
                <c:pt idx="26651">
                  <c:v>3.4914387470053039E-6</c:v>
                </c:pt>
                <c:pt idx="26652">
                  <c:v>3.491289817247889E-6</c:v>
                </c:pt>
                <c:pt idx="26653">
                  <c:v>3.491163624858018E-6</c:v>
                </c:pt>
                <c:pt idx="26654">
                  <c:v>3.49102333530027E-6</c:v>
                </c:pt>
                <c:pt idx="26655">
                  <c:v>3.4908762245322582E-6</c:v>
                </c:pt>
                <c:pt idx="26656">
                  <c:v>3.4907527606264921E-6</c:v>
                </c:pt>
                <c:pt idx="26657">
                  <c:v>3.490598601274542E-6</c:v>
                </c:pt>
                <c:pt idx="26658">
                  <c:v>3.490434664854547E-6</c:v>
                </c:pt>
                <c:pt idx="26659">
                  <c:v>3.4903371215477819E-6</c:v>
                </c:pt>
                <c:pt idx="26660">
                  <c:v>3.490188191790367E-6</c:v>
                </c:pt>
                <c:pt idx="26661">
                  <c:v>3.490074050205294E-6</c:v>
                </c:pt>
                <c:pt idx="26662">
                  <c:v>3.4899405818578089E-6</c:v>
                </c:pt>
                <c:pt idx="26663">
                  <c:v>3.489798018563306E-6</c:v>
                </c:pt>
                <c:pt idx="26664">
                  <c:v>3.4896754641522421E-6</c:v>
                </c:pt>
                <c:pt idx="26665">
                  <c:v>3.4895367662102221E-6</c:v>
                </c:pt>
                <c:pt idx="26666">
                  <c:v>3.489395339784096E-6</c:v>
                </c:pt>
                <c:pt idx="26667">
                  <c:v>3.4892698295152509E-6</c:v>
                </c:pt>
                <c:pt idx="26668">
                  <c:v>3.4891299947048542E-6</c:v>
                </c:pt>
                <c:pt idx="26669">
                  <c:v>3.489000619083527E-6</c:v>
                </c:pt>
                <c:pt idx="26670">
                  <c:v>3.4888853406300768E-6</c:v>
                </c:pt>
                <c:pt idx="26671">
                  <c:v>3.4887448236986529E-6</c:v>
                </c:pt>
                <c:pt idx="26672">
                  <c:v>3.488604306767229E-6</c:v>
                </c:pt>
                <c:pt idx="26673">
                  <c:v>3.48844559994177E-6</c:v>
                </c:pt>
                <c:pt idx="26674">
                  <c:v>3.488345555524575E-6</c:v>
                </c:pt>
                <c:pt idx="26675">
                  <c:v>3.488207539703581E-6</c:v>
                </c:pt>
                <c:pt idx="26676">
                  <c:v>3.4880547445936831E-6</c:v>
                </c:pt>
                <c:pt idx="26677">
                  <c:v>3.4879019494837848E-6</c:v>
                </c:pt>
                <c:pt idx="26678">
                  <c:v>3.487795538603677E-6</c:v>
                </c:pt>
                <c:pt idx="26679">
                  <c:v>3.487645017230534E-6</c:v>
                </c:pt>
                <c:pt idx="26680">
                  <c:v>3.4875633900810499E-6</c:v>
                </c:pt>
                <c:pt idx="26681">
                  <c:v>3.4873978620453272E-6</c:v>
                </c:pt>
                <c:pt idx="26682">
                  <c:v>3.4872900869231671E-6</c:v>
                </c:pt>
                <c:pt idx="26683">
                  <c:v>3.4871807201852789E-6</c:v>
                </c:pt>
                <c:pt idx="26684">
                  <c:v>3.487078402031329E-6</c:v>
                </c:pt>
                <c:pt idx="26685">
                  <c:v>3.486936293484177E-6</c:v>
                </c:pt>
                <c:pt idx="26686">
                  <c:v>3.4868412512878422E-6</c:v>
                </c:pt>
                <c:pt idx="26687">
                  <c:v>3.4867164231400238E-6</c:v>
                </c:pt>
                <c:pt idx="26688">
                  <c:v>3.4867109661718132E-6</c:v>
                </c:pt>
                <c:pt idx="26689">
                  <c:v>3.4866557143686801E-6</c:v>
                </c:pt>
                <c:pt idx="26690">
                  <c:v>3.4867337035393579E-6</c:v>
                </c:pt>
                <c:pt idx="26691">
                  <c:v>3.4869638056989061E-6</c:v>
                </c:pt>
                <c:pt idx="26692">
                  <c:v>3.487344429231598E-6</c:v>
                </c:pt>
                <c:pt idx="26693">
                  <c:v>3.4880440580309369E-6</c:v>
                </c:pt>
                <c:pt idx="26694">
                  <c:v>3.4892182156909261E-6</c:v>
                </c:pt>
                <c:pt idx="26695">
                  <c:v>3.4906738619611129E-6</c:v>
                </c:pt>
                <c:pt idx="26696">
                  <c:v>3.4920803955174051E-6</c:v>
                </c:pt>
                <c:pt idx="26697">
                  <c:v>3.4923812108900169E-6</c:v>
                </c:pt>
                <c:pt idx="26698">
                  <c:v>3.4908234738395549E-6</c:v>
                </c:pt>
                <c:pt idx="26699">
                  <c:v>3.4878887618106091E-6</c:v>
                </c:pt>
                <c:pt idx="26700">
                  <c:v>3.4853910619858648E-6</c:v>
                </c:pt>
                <c:pt idx="26701">
                  <c:v>3.4850140764319799E-6</c:v>
                </c:pt>
                <c:pt idx="26702">
                  <c:v>3.4863464861700781E-6</c:v>
                </c:pt>
                <c:pt idx="26703">
                  <c:v>3.4876002246164721E-6</c:v>
                </c:pt>
                <c:pt idx="26704">
                  <c:v>3.4872771266236668E-6</c:v>
                </c:pt>
                <c:pt idx="26705">
                  <c:v>3.4856900583690731E-6</c:v>
                </c:pt>
                <c:pt idx="26706">
                  <c:v>3.4843355933844582E-6</c:v>
                </c:pt>
                <c:pt idx="26707">
                  <c:v>3.4843551475205459E-6</c:v>
                </c:pt>
                <c:pt idx="26708">
                  <c:v>3.485179604467703E-6</c:v>
                </c:pt>
                <c:pt idx="26709">
                  <c:v>3.4855252124543772E-6</c:v>
                </c:pt>
                <c:pt idx="26710">
                  <c:v>3.4848440009227488E-6</c:v>
                </c:pt>
                <c:pt idx="26711">
                  <c:v>3.4838428746297718E-6</c:v>
                </c:pt>
                <c:pt idx="26712">
                  <c:v>3.4834768030123091E-6</c:v>
                </c:pt>
                <c:pt idx="26713">
                  <c:v>3.483819455141202E-6</c:v>
                </c:pt>
                <c:pt idx="26714">
                  <c:v>3.484152784949401E-6</c:v>
                </c:pt>
                <c:pt idx="26715">
                  <c:v>3.4838731153286058E-6</c:v>
                </c:pt>
                <c:pt idx="26716">
                  <c:v>3.4832221444958118E-6</c:v>
                </c:pt>
                <c:pt idx="26717">
                  <c:v>3.4828715342882792E-6</c:v>
                </c:pt>
                <c:pt idx="26718">
                  <c:v>3.4829463402275E-6</c:v>
                </c:pt>
                <c:pt idx="26719">
                  <c:v>3.48310300068988E-6</c:v>
                </c:pt>
                <c:pt idx="26720">
                  <c:v>3.482970441837097E-6</c:v>
                </c:pt>
                <c:pt idx="26721">
                  <c:v>3.4825268357963068E-6</c:v>
                </c:pt>
                <c:pt idx="26722">
                  <c:v>3.4822166981030018E-6</c:v>
                </c:pt>
                <c:pt idx="26723">
                  <c:v>3.4821673580154311E-6</c:v>
                </c:pt>
                <c:pt idx="26724">
                  <c:v>3.4822871839423901E-6</c:v>
                </c:pt>
                <c:pt idx="26725">
                  <c:v>3.4821450753952381E-6</c:v>
                </c:pt>
                <c:pt idx="26726">
                  <c:v>3.4819047414202942E-6</c:v>
                </c:pt>
                <c:pt idx="26727">
                  <c:v>3.4815975595847699E-6</c:v>
                </c:pt>
                <c:pt idx="26728">
                  <c:v>3.4815004710253561E-6</c:v>
                </c:pt>
                <c:pt idx="26729">
                  <c:v>3.4815291201084619E-6</c:v>
                </c:pt>
                <c:pt idx="26730">
                  <c:v>3.4814599985111272E-6</c:v>
                </c:pt>
                <c:pt idx="26731">
                  <c:v>3.4812476314982628E-6</c:v>
                </c:pt>
                <c:pt idx="26732">
                  <c:v>3.4810302622645391E-6</c:v>
                </c:pt>
                <c:pt idx="26733">
                  <c:v>3.480920213405625E-6</c:v>
                </c:pt>
                <c:pt idx="26734">
                  <c:v>3.4808488180715358E-6</c:v>
                </c:pt>
                <c:pt idx="26735">
                  <c:v>3.4806928397301822E-6</c:v>
                </c:pt>
                <c:pt idx="26736">
                  <c:v>3.48059961652325E-6</c:v>
                </c:pt>
                <c:pt idx="26737">
                  <c:v>3.4804327242454751E-6</c:v>
                </c:pt>
                <c:pt idx="26738">
                  <c:v>3.480323130133911E-6</c:v>
                </c:pt>
                <c:pt idx="26739">
                  <c:v>3.4802285426849271E-6</c:v>
                </c:pt>
                <c:pt idx="26740">
                  <c:v>3.480147370282793E-6</c:v>
                </c:pt>
                <c:pt idx="26741">
                  <c:v>3.479999122646404E-6</c:v>
                </c:pt>
                <c:pt idx="26742">
                  <c:v>3.479826546026743E-6</c:v>
                </c:pt>
                <c:pt idx="26743">
                  <c:v>3.4796755699062491E-6</c:v>
                </c:pt>
                <c:pt idx="26744">
                  <c:v>3.4795195915648951E-6</c:v>
                </c:pt>
                <c:pt idx="26745">
                  <c:v>3.4794627481460338E-6</c:v>
                </c:pt>
                <c:pt idx="26746">
                  <c:v>3.4793179111147769E-6</c:v>
                </c:pt>
                <c:pt idx="26747">
                  <c:v>3.479161932773422E-6</c:v>
                </c:pt>
                <c:pt idx="26748">
                  <c:v>3.479093493297114E-6</c:v>
                </c:pt>
                <c:pt idx="26749">
                  <c:v>3.4789527489920151E-6</c:v>
                </c:pt>
                <c:pt idx="26750">
                  <c:v>3.4788758966897149E-6</c:v>
                </c:pt>
                <c:pt idx="26751">
                  <c:v>3.4787283311743522E-6</c:v>
                </c:pt>
                <c:pt idx="26752">
                  <c:v>3.4786303331202362E-6</c:v>
                </c:pt>
                <c:pt idx="26753">
                  <c:v>3.4785045954777161E-6</c:v>
                </c:pt>
                <c:pt idx="26754">
                  <c:v>3.478372718745959E-6</c:v>
                </c:pt>
                <c:pt idx="26755">
                  <c:v>3.4782797229127031E-6</c:v>
                </c:pt>
                <c:pt idx="26756">
                  <c:v>3.4781276099238312E-6</c:v>
                </c:pt>
                <c:pt idx="26757">
                  <c:v>3.478000053291908E-6</c:v>
                </c:pt>
                <c:pt idx="26758">
                  <c:v>3.4779131965478878E-6</c:v>
                </c:pt>
                <c:pt idx="26759">
                  <c:v>3.4777683595166309E-6</c:v>
                </c:pt>
                <c:pt idx="26760">
                  <c:v>3.4777031032717791E-6</c:v>
                </c:pt>
                <c:pt idx="26761">
                  <c:v>3.4775648600771092E-6</c:v>
                </c:pt>
                <c:pt idx="26762">
                  <c:v>3.4774684536387208E-6</c:v>
                </c:pt>
                <c:pt idx="26763">
                  <c:v>3.4773161132761739E-6</c:v>
                </c:pt>
                <c:pt idx="26764">
                  <c:v>3.47718309967604E-6</c:v>
                </c:pt>
                <c:pt idx="26765">
                  <c:v>3.4770596357702739E-6</c:v>
                </c:pt>
                <c:pt idx="26766">
                  <c:v>3.476966639937018E-6</c:v>
                </c:pt>
                <c:pt idx="26767">
                  <c:v>3.4768318073474802E-6</c:v>
                </c:pt>
                <c:pt idx="26768">
                  <c:v>3.476754727671505E-6</c:v>
                </c:pt>
                <c:pt idx="26769">
                  <c:v>3.476602387308958E-6</c:v>
                </c:pt>
                <c:pt idx="26770">
                  <c:v>3.476478013908491E-6</c:v>
                </c:pt>
                <c:pt idx="26771">
                  <c:v>3.4763806979754008E-6</c:v>
                </c:pt>
                <c:pt idx="26772">
                  <c:v>3.476286110526416E-6</c:v>
                </c:pt>
                <c:pt idx="26773">
                  <c:v>3.4761608276312468E-6</c:v>
                </c:pt>
                <c:pt idx="26774">
                  <c:v>3.476050096651306E-6</c:v>
                </c:pt>
                <c:pt idx="26775">
                  <c:v>3.475937774055637E-6</c:v>
                </c:pt>
                <c:pt idx="26776">
                  <c:v>3.4758302263071532E-6</c:v>
                </c:pt>
                <c:pt idx="26777">
                  <c:v>5.8882355690002441E-2</c:v>
                </c:pt>
                <c:pt idx="26778">
                  <c:v>7.3632998391985893E-3</c:v>
                </c:pt>
                <c:pt idx="26779">
                  <c:v>2.2900020703673359E-2</c:v>
                </c:pt>
                <c:pt idx="26780">
                  <c:v>4.2770475149154663E-2</c:v>
                </c:pt>
                <c:pt idx="26781">
                  <c:v>2.9108669608831409E-2</c:v>
                </c:pt>
                <c:pt idx="26782">
                  <c:v>4.4783651828765869E-3</c:v>
                </c:pt>
                <c:pt idx="26783">
                  <c:v>9.2993639409542084E-3</c:v>
                </c:pt>
                <c:pt idx="26784">
                  <c:v>2.377660758793354E-2</c:v>
                </c:pt>
                <c:pt idx="26785">
                  <c:v>1.704945974051952E-2</c:v>
                </c:pt>
                <c:pt idx="26786">
                  <c:v>4.5194621197879306E-3</c:v>
                </c:pt>
                <c:pt idx="26787">
                  <c:v>1.9378545694053171E-3</c:v>
                </c:pt>
                <c:pt idx="26788">
                  <c:v>8.7911719456315041E-3</c:v>
                </c:pt>
                <c:pt idx="26789">
                  <c:v>1.2613054364919661E-2</c:v>
                </c:pt>
                <c:pt idx="26790">
                  <c:v>8.2649979740381241E-3</c:v>
                </c:pt>
                <c:pt idx="26791">
                  <c:v>3.176080528646708E-3</c:v>
                </c:pt>
                <c:pt idx="26792">
                  <c:v>3.6488012410700321E-3</c:v>
                </c:pt>
                <c:pt idx="26793">
                  <c:v>7.3218191973865032E-3</c:v>
                </c:pt>
                <c:pt idx="26794">
                  <c:v>8.5581019520759583E-3</c:v>
                </c:pt>
                <c:pt idx="26795">
                  <c:v>5.904441699385643E-3</c:v>
                </c:pt>
                <c:pt idx="26796">
                  <c:v>2.7474185917526479E-3</c:v>
                </c:pt>
                <c:pt idx="26797">
                  <c:v>2.5321873836219311E-3</c:v>
                </c:pt>
                <c:pt idx="26798">
                  <c:v>4.5646149665117264E-3</c:v>
                </c:pt>
                <c:pt idx="26799">
                  <c:v>5.297431256622076E-3</c:v>
                </c:pt>
                <c:pt idx="26800">
                  <c:v>3.5065787378698592E-3</c:v>
                </c:pt>
                <c:pt idx="26801">
                  <c:v>1.584749785251915E-3</c:v>
                </c:pt>
                <c:pt idx="26802">
                  <c:v>1.6691428609192369E-3</c:v>
                </c:pt>
                <c:pt idx="26803">
                  <c:v>2.9831826686859131E-3</c:v>
                </c:pt>
                <c:pt idx="26804">
                  <c:v>3.377885557711124E-3</c:v>
                </c:pt>
                <c:pt idx="26805">
                  <c:v>2.2847023792564869E-3</c:v>
                </c:pt>
                <c:pt idx="26806">
                  <c:v>1.1362620862200861E-3</c:v>
                </c:pt>
                <c:pt idx="26807">
                  <c:v>1.2267957208678131E-3</c:v>
                </c:pt>
                <c:pt idx="26808">
                  <c:v>2.0064171403646469E-3</c:v>
                </c:pt>
                <c:pt idx="26809">
                  <c:v>2.083601662889123E-3</c:v>
                </c:pt>
                <c:pt idx="26810">
                  <c:v>1.274256850592792E-3</c:v>
                </c:pt>
                <c:pt idx="26811">
                  <c:v>6.045949412509799E-4</c:v>
                </c:pt>
                <c:pt idx="26812">
                  <c:v>8.5073529044166207E-4</c:v>
                </c:pt>
                <c:pt idx="26813">
                  <c:v>1.387582859024405E-3</c:v>
                </c:pt>
                <c:pt idx="26814">
                  <c:v>1.2918763095512991E-3</c:v>
                </c:pt>
                <c:pt idx="26815">
                  <c:v>7.4884464265778661E-4</c:v>
                </c:pt>
                <c:pt idx="26816">
                  <c:v>5.5528926895931363E-4</c:v>
                </c:pt>
                <c:pt idx="26817">
                  <c:v>8.8152044918388128E-4</c:v>
                </c:pt>
                <c:pt idx="26818">
                  <c:v>1.135484781116247E-3</c:v>
                </c:pt>
                <c:pt idx="26819">
                  <c:v>9.3397358432412148E-4</c:v>
                </c:pt>
                <c:pt idx="26820">
                  <c:v>6.058842409402132E-4</c:v>
                </c:pt>
                <c:pt idx="26821">
                  <c:v>5.900199175812304E-4</c:v>
                </c:pt>
                <c:pt idx="26822">
                  <c:v>8.0141611397266388E-4</c:v>
                </c:pt>
                <c:pt idx="26823">
                  <c:v>8.5810036398470402E-4</c:v>
                </c:pt>
                <c:pt idx="26824">
                  <c:v>6.7137612495571375E-4</c:v>
                </c:pt>
                <c:pt idx="26825">
                  <c:v>5.1560049178078771E-4</c:v>
                </c:pt>
                <c:pt idx="26826">
                  <c:v>5.7939090766012669E-4</c:v>
                </c:pt>
                <c:pt idx="26827">
                  <c:v>7.0865417364984751E-4</c:v>
                </c:pt>
                <c:pt idx="26828">
                  <c:v>6.8437156733125448E-4</c:v>
                </c:pt>
                <c:pt idx="26829">
                  <c:v>5.469963070936501E-4</c:v>
                </c:pt>
                <c:pt idx="26830">
                  <c:v>4.8969022464007139E-4</c:v>
                </c:pt>
                <c:pt idx="26831">
                  <c:v>5.5432994849979877E-4</c:v>
                </c:pt>
                <c:pt idx="26832">
                  <c:v>6.0358637711033225E-4</c:v>
                </c:pt>
                <c:pt idx="26833">
                  <c:v>5.5118324235081673E-4</c:v>
                </c:pt>
                <c:pt idx="26834">
                  <c:v>4.7530469601042569E-4</c:v>
                </c:pt>
                <c:pt idx="26835">
                  <c:v>4.7569011803716421E-4</c:v>
                </c:pt>
                <c:pt idx="26836">
                  <c:v>5.2940694149583578E-4</c:v>
                </c:pt>
                <c:pt idx="26837">
                  <c:v>5.442897672764957E-4</c:v>
                </c:pt>
                <c:pt idx="26838">
                  <c:v>5.0233339425176382E-4</c:v>
                </c:pt>
                <c:pt idx="26839">
                  <c:v>4.6974013093858957E-4</c:v>
                </c:pt>
                <c:pt idx="26840">
                  <c:v>4.862386267632246E-4</c:v>
                </c:pt>
                <c:pt idx="26841">
                  <c:v>5.1396392518654466E-4</c:v>
                </c:pt>
                <c:pt idx="26842">
                  <c:v>5.062163108959794E-4</c:v>
                </c:pt>
                <c:pt idx="26843">
                  <c:v>4.7543755499646068E-4</c:v>
                </c:pt>
                <c:pt idx="26844">
                  <c:v>4.6492688124999399E-4</c:v>
                </c:pt>
                <c:pt idx="26845">
                  <c:v>4.8192893154919147E-4</c:v>
                </c:pt>
                <c:pt idx="26846">
                  <c:v>4.936964251101017E-4</c:v>
                </c:pt>
                <c:pt idx="26847">
                  <c:v>4.8149537178687751E-4</c:v>
                </c:pt>
                <c:pt idx="26848">
                  <c:v>4.6456608106382191E-4</c:v>
                </c:pt>
                <c:pt idx="26849">
                  <c:v>4.6507440856657922E-4</c:v>
                </c:pt>
                <c:pt idx="26850">
                  <c:v>4.7575909411534672E-4</c:v>
                </c:pt>
                <c:pt idx="26851">
                  <c:v>4.7606698353774851E-4</c:v>
                </c:pt>
                <c:pt idx="26852">
                  <c:v>4.6417489647865301E-4</c:v>
                </c:pt>
                <c:pt idx="26853">
                  <c:v>4.5623924233950669E-4</c:v>
                </c:pt>
                <c:pt idx="26854">
                  <c:v>4.601525142788887E-4</c:v>
                </c:pt>
                <c:pt idx="26855">
                  <c:v>4.6589493285864592E-4</c:v>
                </c:pt>
                <c:pt idx="26856">
                  <c:v>4.6320408000610769E-4</c:v>
                </c:pt>
                <c:pt idx="26857">
                  <c:v>4.5619829325005412E-4</c:v>
                </c:pt>
                <c:pt idx="26858">
                  <c:v>4.5459586544893682E-4</c:v>
                </c:pt>
                <c:pt idx="26859">
                  <c:v>4.5862302067689598E-4</c:v>
                </c:pt>
                <c:pt idx="26860">
                  <c:v>4.6042224857956171E-4</c:v>
                </c:pt>
                <c:pt idx="26861">
                  <c:v>4.5676436275243759E-4</c:v>
                </c:pt>
                <c:pt idx="26862">
                  <c:v>4.5279305777512491E-4</c:v>
                </c:pt>
                <c:pt idx="26863">
                  <c:v>4.5315572060644632E-4</c:v>
                </c:pt>
                <c:pt idx="26864">
                  <c:v>4.5549939386546612E-4</c:v>
                </c:pt>
                <c:pt idx="26865">
                  <c:v>4.5517823309637612E-4</c:v>
                </c:pt>
                <c:pt idx="26866">
                  <c:v>4.5234072604216641E-4</c:v>
                </c:pt>
                <c:pt idx="26867">
                  <c:v>4.5079222763888538E-4</c:v>
                </c:pt>
                <c:pt idx="26868">
                  <c:v>4.5180294546298683E-4</c:v>
                </c:pt>
                <c:pt idx="26869">
                  <c:v>4.5273228897713119E-4</c:v>
                </c:pt>
                <c:pt idx="26870">
                  <c:v>4.5153169776313012E-4</c:v>
                </c:pt>
                <c:pt idx="26871">
                  <c:v>4.4957007048651581E-4</c:v>
                </c:pt>
                <c:pt idx="26872">
                  <c:v>4.4904238893650472E-4</c:v>
                </c:pt>
                <c:pt idx="26873">
                  <c:v>4.4968872680328792E-4</c:v>
                </c:pt>
                <c:pt idx="26874">
                  <c:v>4.4965342385694379E-4</c:v>
                </c:pt>
                <c:pt idx="26875">
                  <c:v>4.4847308890894061E-4</c:v>
                </c:pt>
                <c:pt idx="26876">
                  <c:v>4.4748489744961262E-4</c:v>
                </c:pt>
                <c:pt idx="26877">
                  <c:v>4.4755559065379202E-4</c:v>
                </c:pt>
                <c:pt idx="26878">
                  <c:v>4.4790166430175299E-4</c:v>
                </c:pt>
                <c:pt idx="26879">
                  <c:v>4.4751702807843691E-4</c:v>
                </c:pt>
                <c:pt idx="26880">
                  <c:v>4.4664624147117138E-4</c:v>
                </c:pt>
                <c:pt idx="26881">
                  <c:v>4.4619239633902907E-4</c:v>
                </c:pt>
                <c:pt idx="26882">
                  <c:v>4.4628919567912822E-4</c:v>
                </c:pt>
                <c:pt idx="26883">
                  <c:v>4.4625587179325521E-4</c:v>
                </c:pt>
                <c:pt idx="26884">
                  <c:v>4.4574029743671423E-4</c:v>
                </c:pt>
                <c:pt idx="26885">
                  <c:v>4.4517137575894589E-4</c:v>
                </c:pt>
                <c:pt idx="26886">
                  <c:v>4.4499084469862282E-4</c:v>
                </c:pt>
                <c:pt idx="26887">
                  <c:v>4.450099659152329E-4</c:v>
                </c:pt>
                <c:pt idx="26888">
                  <c:v>4.4479660573415458E-4</c:v>
                </c:pt>
                <c:pt idx="26889">
                  <c:v>4.4434043229557568E-4</c:v>
                </c:pt>
                <c:pt idx="26890">
                  <c:v>4.439865006133914E-4</c:v>
                </c:pt>
                <c:pt idx="26891">
                  <c:v>4.4386502122506499E-4</c:v>
                </c:pt>
                <c:pt idx="26892">
                  <c:v>4.4374589924700558E-4</c:v>
                </c:pt>
                <c:pt idx="26893">
                  <c:v>4.4344179332256323E-4</c:v>
                </c:pt>
                <c:pt idx="26894">
                  <c:v>4.4307741336524492E-4</c:v>
                </c:pt>
                <c:pt idx="26895">
                  <c:v>4.4285040348768229E-4</c:v>
                </c:pt>
                <c:pt idx="26896">
                  <c:v>4.4273291132412851E-4</c:v>
                </c:pt>
                <c:pt idx="26897">
                  <c:v>4.425526421982795E-4</c:v>
                </c:pt>
                <c:pt idx="26898">
                  <c:v>4.4227071339264512E-4</c:v>
                </c:pt>
                <c:pt idx="26899">
                  <c:v>4.4200953561812639E-4</c:v>
                </c:pt>
                <c:pt idx="26900">
                  <c:v>4.4184349826537073E-4</c:v>
                </c:pt>
                <c:pt idx="26901">
                  <c:v>4.4169873581267888E-4</c:v>
                </c:pt>
                <c:pt idx="26902">
                  <c:v>4.4148718006908888E-4</c:v>
                </c:pt>
                <c:pt idx="26903">
                  <c:v>4.4123947736807168E-4</c:v>
                </c:pt>
                <c:pt idx="26904">
                  <c:v>4.4103804975748062E-4</c:v>
                </c:pt>
                <c:pt idx="26905">
                  <c:v>4.4088662252761418E-4</c:v>
                </c:pt>
                <c:pt idx="26906">
                  <c:v>4.4072198215872049E-4</c:v>
                </c:pt>
                <c:pt idx="26907">
                  <c:v>4.4051592703908682E-4</c:v>
                </c:pt>
                <c:pt idx="26908">
                  <c:v>4.4031103607267141E-4</c:v>
                </c:pt>
                <c:pt idx="26909">
                  <c:v>4.401441547088325E-4</c:v>
                </c:pt>
                <c:pt idx="26910">
                  <c:v>4.399919998832047E-4</c:v>
                </c:pt>
                <c:pt idx="26911">
                  <c:v>4.3981792987324297E-4</c:v>
                </c:pt>
                <c:pt idx="26912">
                  <c:v>4.3962709605693823E-4</c:v>
                </c:pt>
                <c:pt idx="26913">
                  <c:v>4.3945084325969219E-4</c:v>
                </c:pt>
                <c:pt idx="26914">
                  <c:v>4.3929758248850698E-4</c:v>
                </c:pt>
                <c:pt idx="26915">
                  <c:v>4.3914414709433908E-4</c:v>
                </c:pt>
                <c:pt idx="26916">
                  <c:v>4.3897583964280779E-4</c:v>
                </c:pt>
                <c:pt idx="26917">
                  <c:v>4.3880738667212432E-4</c:v>
                </c:pt>
                <c:pt idx="26918">
                  <c:v>4.3865377665497363E-4</c:v>
                </c:pt>
                <c:pt idx="26919">
                  <c:v>4.3851014925166959E-4</c:v>
                </c:pt>
                <c:pt idx="26920">
                  <c:v>4.3836035183630878E-4</c:v>
                </c:pt>
                <c:pt idx="26921">
                  <c:v>4.3820406426675618E-4</c:v>
                </c:pt>
                <c:pt idx="26922">
                  <c:v>4.380528989713639E-4</c:v>
                </c:pt>
                <c:pt idx="26923">
                  <c:v>4.3791311327368021E-4</c:v>
                </c:pt>
                <c:pt idx="26924">
                  <c:v>4.377743462100625E-4</c:v>
                </c:pt>
                <c:pt idx="26925">
                  <c:v>4.3763197027146822E-4</c:v>
                </c:pt>
                <c:pt idx="26926">
                  <c:v>4.3748921598307788E-4</c:v>
                </c:pt>
                <c:pt idx="26927">
                  <c:v>4.3735365034081042E-4</c:v>
                </c:pt>
                <c:pt idx="26928">
                  <c:v>4.3722279951907689E-4</c:v>
                </c:pt>
                <c:pt idx="26929">
                  <c:v>4.3709113379009068E-4</c:v>
                </c:pt>
                <c:pt idx="26930">
                  <c:v>4.3695844942703838E-4</c:v>
                </c:pt>
                <c:pt idx="26931">
                  <c:v>4.3682803516276181E-4</c:v>
                </c:pt>
                <c:pt idx="26932">
                  <c:v>4.3670323793776328E-4</c:v>
                </c:pt>
                <c:pt idx="26933">
                  <c:v>4.3657998321577912E-4</c:v>
                </c:pt>
                <c:pt idx="26934">
                  <c:v>4.3645696132443851E-4</c:v>
                </c:pt>
                <c:pt idx="26935">
                  <c:v>4.3633303721435368E-4</c:v>
                </c:pt>
                <c:pt idx="26936">
                  <c:v>4.3621429358609021E-4</c:v>
                </c:pt>
                <c:pt idx="26937">
                  <c:v>4.3609636486507952E-4</c:v>
                </c:pt>
                <c:pt idx="26938">
                  <c:v>4.3597994954325259E-4</c:v>
                </c:pt>
                <c:pt idx="26939">
                  <c:v>4.3586344690993428E-4</c:v>
                </c:pt>
                <c:pt idx="26940">
                  <c:v>4.3574810842983419E-4</c:v>
                </c:pt>
                <c:pt idx="26941">
                  <c:v>4.3563655344769359E-4</c:v>
                </c:pt>
                <c:pt idx="26942">
                  <c:v>4.3552657007239759E-4</c:v>
                </c:pt>
                <c:pt idx="26943">
                  <c:v>4.354172560852021E-4</c:v>
                </c:pt>
                <c:pt idx="26944">
                  <c:v>4.3530846596695477E-4</c:v>
                </c:pt>
                <c:pt idx="26945">
                  <c:v>4.3520194594748318E-4</c:v>
                </c:pt>
                <c:pt idx="26946">
                  <c:v>4.3509819079190493E-4</c:v>
                </c:pt>
                <c:pt idx="26947">
                  <c:v>4.3499565799720591E-4</c:v>
                </c:pt>
                <c:pt idx="26948">
                  <c:v>4.3489434756338602E-4</c:v>
                </c:pt>
                <c:pt idx="26949">
                  <c:v>4.3479382293298841E-4</c:v>
                </c:pt>
                <c:pt idx="26950">
                  <c:v>4.3469609227031469E-4</c:v>
                </c:pt>
                <c:pt idx="26951">
                  <c:v>4.3459999142214661E-4</c:v>
                </c:pt>
                <c:pt idx="26952">
                  <c:v>4.3450499651953578E-4</c:v>
                </c:pt>
                <c:pt idx="26953">
                  <c:v>4.3441049638204282E-4</c:v>
                </c:pt>
                <c:pt idx="26954">
                  <c:v>4.3431905214674771E-4</c:v>
                </c:pt>
                <c:pt idx="26955">
                  <c:v>4.3422848102636641E-4</c:v>
                </c:pt>
                <c:pt idx="26956">
                  <c:v>4.341396561358124E-4</c:v>
                </c:pt>
                <c:pt idx="26957">
                  <c:v>4.3405115138739347E-4</c:v>
                </c:pt>
                <c:pt idx="26958">
                  <c:v>4.33965033153072E-4</c:v>
                </c:pt>
                <c:pt idx="26959">
                  <c:v>4.3388039921410382E-4</c:v>
                </c:pt>
                <c:pt idx="26960">
                  <c:v>4.3379704584367568E-4</c:v>
                </c:pt>
                <c:pt idx="26961">
                  <c:v>4.3371476931497449E-4</c:v>
                </c:pt>
                <c:pt idx="26962">
                  <c:v>4.3363420991227031E-4</c:v>
                </c:pt>
                <c:pt idx="26963">
                  <c:v>4.3355522211641068E-4</c:v>
                </c:pt>
                <c:pt idx="26964">
                  <c:v>4.3347760220058262E-4</c:v>
                </c:pt>
                <c:pt idx="26965">
                  <c:v>4.3340062256902462E-4</c:v>
                </c:pt>
                <c:pt idx="26966">
                  <c:v>4.333247197791934E-4</c:v>
                </c:pt>
                <c:pt idx="26967">
                  <c:v>4.3325137812644238E-4</c:v>
                </c:pt>
                <c:pt idx="26968">
                  <c:v>4.331786185503006E-4</c:v>
                </c:pt>
                <c:pt idx="26969">
                  <c:v>4.3310754699632531E-4</c:v>
                </c:pt>
                <c:pt idx="26970">
                  <c:v>4.3303694110363722E-4</c:v>
                </c:pt>
                <c:pt idx="26971">
                  <c:v>4.3296799412928522E-4</c:v>
                </c:pt>
                <c:pt idx="26972">
                  <c:v>4.32899862062186E-4</c:v>
                </c:pt>
                <c:pt idx="26973">
                  <c:v>4.3283321429044008E-4</c:v>
                </c:pt>
                <c:pt idx="26974">
                  <c:v>4.3276799260638649E-4</c:v>
                </c:pt>
                <c:pt idx="26975">
                  <c:v>4.3270378955639899E-4</c:v>
                </c:pt>
                <c:pt idx="26976">
                  <c:v>4.3264066334813828E-4</c:v>
                </c:pt>
                <c:pt idx="26977">
                  <c:v>4.3257855577394372E-4</c:v>
                </c:pt>
                <c:pt idx="26978">
                  <c:v>4.3251772876828909E-4</c:v>
                </c:pt>
                <c:pt idx="26979">
                  <c:v>4.324579203967005E-4</c:v>
                </c:pt>
                <c:pt idx="26980">
                  <c:v>4.3239965452812612E-4</c:v>
                </c:pt>
                <c:pt idx="26981">
                  <c:v>4.3234176700934768E-4</c:v>
                </c:pt>
                <c:pt idx="26982">
                  <c:v>4.322854510974139E-4</c:v>
                </c:pt>
                <c:pt idx="26983">
                  <c:v>4.3222933891229331E-4</c:v>
                </c:pt>
                <c:pt idx="26984">
                  <c:v>4.3217517668381328E-4</c:v>
                </c:pt>
                <c:pt idx="26985">
                  <c:v>4.3212159653194249E-4</c:v>
                </c:pt>
                <c:pt idx="26986">
                  <c:v>4.3206915142945951E-4</c:v>
                </c:pt>
                <c:pt idx="26987">
                  <c:v>4.3201789958402509E-4</c:v>
                </c:pt>
                <c:pt idx="26988">
                  <c:v>4.3196688056923449E-4</c:v>
                </c:pt>
                <c:pt idx="26989">
                  <c:v>4.3191737495362759E-4</c:v>
                </c:pt>
                <c:pt idx="26990">
                  <c:v>4.3186917901039118E-4</c:v>
                </c:pt>
                <c:pt idx="26991">
                  <c:v>4.3182118679396808E-4</c:v>
                </c:pt>
                <c:pt idx="26992">
                  <c:v>4.3177400948479772E-4</c:v>
                </c:pt>
                <c:pt idx="26993">
                  <c:v>4.3172785080969328E-4</c:v>
                </c:pt>
                <c:pt idx="26994">
                  <c:v>4.3168326374143362E-4</c:v>
                </c:pt>
                <c:pt idx="26995">
                  <c:v>4.3163864756934339E-4</c:v>
                </c:pt>
                <c:pt idx="26996">
                  <c:v>4.3159539927728469E-4</c:v>
                </c:pt>
                <c:pt idx="26997">
                  <c:v>4.3155287858098751E-4</c:v>
                </c:pt>
                <c:pt idx="26998">
                  <c:v>4.3151061981916428E-4</c:v>
                </c:pt>
                <c:pt idx="26999">
                  <c:v>4.3146967072971171E-4</c:v>
                </c:pt>
                <c:pt idx="27000">
                  <c:v>4.3142974027432501E-4</c:v>
                </c:pt>
                <c:pt idx="27001">
                  <c:v>4.3139024637639523E-4</c:v>
                </c:pt>
                <c:pt idx="27002">
                  <c:v>4.3135121813975269E-4</c:v>
                </c:pt>
                <c:pt idx="27003">
                  <c:v>4.3131399434059858E-4</c:v>
                </c:pt>
                <c:pt idx="27004">
                  <c:v>4.3127709068357939E-4</c:v>
                </c:pt>
                <c:pt idx="27005">
                  <c:v>4.3124053627252579E-4</c:v>
                </c:pt>
                <c:pt idx="27006">
                  <c:v>4.3120491318404669E-4</c:v>
                </c:pt>
                <c:pt idx="27007">
                  <c:v>4.3117027962580318E-4</c:v>
                </c:pt>
                <c:pt idx="27008">
                  <c:v>4.3113564606755972E-4</c:v>
                </c:pt>
                <c:pt idx="27009">
                  <c:v>4.3110206024721259E-4</c:v>
                </c:pt>
                <c:pt idx="27010">
                  <c:v>4.3106917291879649E-4</c:v>
                </c:pt>
                <c:pt idx="27011">
                  <c:v>4.3103698408231139E-4</c:v>
                </c:pt>
                <c:pt idx="27012">
                  <c:v>4.310054646339267E-4</c:v>
                </c:pt>
                <c:pt idx="27013">
                  <c:v>4.3097470188513398E-4</c:v>
                </c:pt>
                <c:pt idx="27014">
                  <c:v>4.3094437569379812E-4</c:v>
                </c:pt>
                <c:pt idx="27015">
                  <c:v>4.309149226173759E-4</c:v>
                </c:pt>
                <c:pt idx="27016">
                  <c:v>4.3088546954095358E-4</c:v>
                </c:pt>
                <c:pt idx="27017">
                  <c:v>4.3085694778710598E-4</c:v>
                </c:pt>
                <c:pt idx="27018">
                  <c:v>4.3082897900603712E-4</c:v>
                </c:pt>
                <c:pt idx="27019">
                  <c:v>4.3080170871689921E-4</c:v>
                </c:pt>
                <c:pt idx="27020">
                  <c:v>4.3077446753159171E-4</c:v>
                </c:pt>
                <c:pt idx="27021">
                  <c:v>4.307489434722811E-4</c:v>
                </c:pt>
                <c:pt idx="27022">
                  <c:v>4.3072347762063151E-4</c:v>
                </c:pt>
                <c:pt idx="27023">
                  <c:v>4.3069821549579501E-4</c:v>
                </c:pt>
                <c:pt idx="27024">
                  <c:v>4.3067234219051898E-4</c:v>
                </c:pt>
                <c:pt idx="27025">
                  <c:v>4.3064710916951299E-4</c:v>
                </c:pt>
                <c:pt idx="27026">
                  <c:v>4.306223127059639E-4</c:v>
                </c:pt>
                <c:pt idx="27027">
                  <c:v>4.3059774907305842E-4</c:v>
                </c:pt>
                <c:pt idx="27028">
                  <c:v>4.305741167627275E-4</c:v>
                </c:pt>
                <c:pt idx="27029">
                  <c:v>4.3055001879110932E-4</c:v>
                </c:pt>
                <c:pt idx="27030">
                  <c:v>4.3052670662291348E-4</c:v>
                </c:pt>
                <c:pt idx="27031">
                  <c:v>4.3050374370068312E-4</c:v>
                </c:pt>
                <c:pt idx="27032">
                  <c:v>4.3048115912824869E-4</c:v>
                </c:pt>
                <c:pt idx="27033">
                  <c:v>4.3045892380177969E-4</c:v>
                </c:pt>
                <c:pt idx="27034">
                  <c:v>4.304373287595809E-4</c:v>
                </c:pt>
                <c:pt idx="27035">
                  <c:v>4.3041590834036469E-4</c:v>
                </c:pt>
                <c:pt idx="27036">
                  <c:v>4.3039579759351909E-4</c:v>
                </c:pt>
                <c:pt idx="27037">
                  <c:v>4.3037458090111608E-4</c:v>
                </c:pt>
                <c:pt idx="27038">
                  <c:v>4.3035394628532231E-4</c:v>
                </c:pt>
                <c:pt idx="27039">
                  <c:v>4.3033476686105132E-4</c:v>
                </c:pt>
                <c:pt idx="27040">
                  <c:v>4.3031483073718851E-4</c:v>
                </c:pt>
                <c:pt idx="27041">
                  <c:v>4.3029652442783117E-4</c:v>
                </c:pt>
                <c:pt idx="27042">
                  <c:v>4.3027836363762623E-4</c:v>
                </c:pt>
                <c:pt idx="27043">
                  <c:v>4.3025950435549021E-4</c:v>
                </c:pt>
                <c:pt idx="27044">
                  <c:v>4.3024198384955531E-4</c:v>
                </c:pt>
                <c:pt idx="27045">
                  <c:v>4.3022449244745081E-4</c:v>
                </c:pt>
                <c:pt idx="27046">
                  <c:v>4.3020755401812488E-4</c:v>
                </c:pt>
                <c:pt idx="27047">
                  <c:v>4.3019079021178191E-4</c:v>
                </c:pt>
                <c:pt idx="27048">
                  <c:v>4.3017425923608238E-4</c:v>
                </c:pt>
                <c:pt idx="27049">
                  <c:v>4.3015883420594042E-4</c:v>
                </c:pt>
                <c:pt idx="27050">
                  <c:v>4.3014346738345921E-4</c:v>
                </c:pt>
                <c:pt idx="27051">
                  <c:v>4.3012783862650389E-4</c:v>
                </c:pt>
                <c:pt idx="27052">
                  <c:v>4.3011296656914061E-4</c:v>
                </c:pt>
                <c:pt idx="27053">
                  <c:v>4.3009838555008168E-4</c:v>
                </c:pt>
                <c:pt idx="27054">
                  <c:v>4.3008491047658032E-4</c:v>
                </c:pt>
                <c:pt idx="27055">
                  <c:v>4.3007053318433458E-4</c:v>
                </c:pt>
                <c:pt idx="27056">
                  <c:v>4.3005720362998551E-4</c:v>
                </c:pt>
                <c:pt idx="27057">
                  <c:v>4.3004457256756718E-4</c:v>
                </c:pt>
                <c:pt idx="27058">
                  <c:v>4.3003115570172668E-4</c:v>
                </c:pt>
                <c:pt idx="27059">
                  <c:v>4.3001913581974799E-4</c:v>
                </c:pt>
                <c:pt idx="27060">
                  <c:v>4.3000667938031262E-4</c:v>
                </c:pt>
                <c:pt idx="27061">
                  <c:v>4.2999471770599479E-4</c:v>
                </c:pt>
                <c:pt idx="27062">
                  <c:v>4.2998275603167713E-4</c:v>
                </c:pt>
                <c:pt idx="27063">
                  <c:v>4.2997155105695128E-4</c:v>
                </c:pt>
                <c:pt idx="27064">
                  <c:v>4.2996066622436052E-4</c:v>
                </c:pt>
                <c:pt idx="27065">
                  <c:v>4.2994908289983869E-4</c:v>
                </c:pt>
                <c:pt idx="27066">
                  <c:v>4.2993889655917877E-4</c:v>
                </c:pt>
                <c:pt idx="27067">
                  <c:v>4.2992804083041852E-4</c:v>
                </c:pt>
                <c:pt idx="27068">
                  <c:v>4.2991730151697988E-4</c:v>
                </c:pt>
                <c:pt idx="27069">
                  <c:v>4.2990758083760738E-4</c:v>
                </c:pt>
                <c:pt idx="27070">
                  <c:v>4.298972780816257E-4</c:v>
                </c:pt>
                <c:pt idx="27071">
                  <c:v>4.2988776112906629E-4</c:v>
                </c:pt>
                <c:pt idx="27072">
                  <c:v>4.2987777851521969E-4</c:v>
                </c:pt>
                <c:pt idx="27073">
                  <c:v>4.2986846528947348E-4</c:v>
                </c:pt>
                <c:pt idx="27074">
                  <c:v>4.2985915206372738E-4</c:v>
                </c:pt>
                <c:pt idx="27075">
                  <c:v>4.2984983883798122E-4</c:v>
                </c:pt>
                <c:pt idx="27076">
                  <c:v>4.2984128231182689E-4</c:v>
                </c:pt>
                <c:pt idx="27077">
                  <c:v>4.2983278399333358E-4</c:v>
                </c:pt>
                <c:pt idx="27078">
                  <c:v>4.2982416925951838E-4</c:v>
                </c:pt>
                <c:pt idx="27079">
                  <c:v>4.2981561273336411E-4</c:v>
                </c:pt>
                <c:pt idx="27080">
                  <c:v>4.2980798752978439E-4</c:v>
                </c:pt>
                <c:pt idx="27081">
                  <c:v>4.2980053694918752E-4</c:v>
                </c:pt>
                <c:pt idx="27082">
                  <c:v>4.2979168938472872E-4</c:v>
                </c:pt>
                <c:pt idx="27083">
                  <c:v>4.2978517012670642E-4</c:v>
                </c:pt>
                <c:pt idx="27084">
                  <c:v>4.2977725388482208E-4</c:v>
                </c:pt>
                <c:pt idx="27085">
                  <c:v>4.2976983240805572E-4</c:v>
                </c:pt>
                <c:pt idx="27086">
                  <c:v>4.2976316763088113E-4</c:v>
                </c:pt>
                <c:pt idx="27087">
                  <c:v>4.2975562973879278E-4</c:v>
                </c:pt>
                <c:pt idx="27088">
                  <c:v>4.2974855750799179E-4</c:v>
                </c:pt>
                <c:pt idx="27089">
                  <c:v>4.2974206735379988E-4</c:v>
                </c:pt>
                <c:pt idx="27090">
                  <c:v>4.2973537347279489E-4</c:v>
                </c:pt>
                <c:pt idx="27091">
                  <c:v>4.2972876690328121E-4</c:v>
                </c:pt>
                <c:pt idx="27092">
                  <c:v>4.297215782571584E-4</c:v>
                </c:pt>
                <c:pt idx="27093">
                  <c:v>4.2971613584086299E-4</c:v>
                </c:pt>
                <c:pt idx="27094">
                  <c:v>4.2970941285602748E-4</c:v>
                </c:pt>
                <c:pt idx="27095">
                  <c:v>4.2970370850525802E-4</c:v>
                </c:pt>
                <c:pt idx="27096">
                  <c:v>4.2969809146597981E-4</c:v>
                </c:pt>
                <c:pt idx="27097">
                  <c:v>4.2969256173819298E-4</c:v>
                </c:pt>
                <c:pt idx="27098">
                  <c:v>4.2968653724528849E-4</c:v>
                </c:pt>
                <c:pt idx="27099">
                  <c:v>4.2968100751750171E-4</c:v>
                </c:pt>
                <c:pt idx="27100">
                  <c:v>4.2967582703568041E-4</c:v>
                </c:pt>
                <c:pt idx="27101">
                  <c:v>4.2967041372321551E-4</c:v>
                </c:pt>
                <c:pt idx="27102">
                  <c:v>4.2966523324139422E-4</c:v>
                </c:pt>
                <c:pt idx="27103">
                  <c:v>4.2965964530594652E-4</c:v>
                </c:pt>
                <c:pt idx="27104">
                  <c:v>4.2965504690073431E-4</c:v>
                </c:pt>
                <c:pt idx="27105">
                  <c:v>4.2965018656104798E-4</c:v>
                </c:pt>
                <c:pt idx="27106">
                  <c:v>4.2964488966390491E-4</c:v>
                </c:pt>
                <c:pt idx="27107">
                  <c:v>4.2963982559740538E-4</c:v>
                </c:pt>
                <c:pt idx="27108">
                  <c:v>4.2963543091900652E-4</c:v>
                </c:pt>
                <c:pt idx="27109">
                  <c:v>4.2963106534443801E-4</c:v>
                </c:pt>
                <c:pt idx="27110">
                  <c:v>4.2962664156220848E-4</c:v>
                </c:pt>
                <c:pt idx="27111">
                  <c:v>4.2962218867614871E-4</c:v>
                </c:pt>
                <c:pt idx="27112">
                  <c:v>4.2961791041307151E-4</c:v>
                </c:pt>
                <c:pt idx="27113">
                  <c:v>4.2961322469636798E-4</c:v>
                </c:pt>
                <c:pt idx="27114">
                  <c:v>4.2960935388691718E-4</c:v>
                </c:pt>
                <c:pt idx="27115">
                  <c:v>4.2960565770044917E-4</c:v>
                </c:pt>
                <c:pt idx="27116">
                  <c:v>4.2960140854120249E-4</c:v>
                </c:pt>
                <c:pt idx="27117">
                  <c:v>4.2959782877005642E-4</c:v>
                </c:pt>
                <c:pt idx="27118">
                  <c:v>4.2959413258358842E-4</c:v>
                </c:pt>
                <c:pt idx="27119">
                  <c:v>4.295902035664767E-4</c:v>
                </c:pt>
                <c:pt idx="27120">
                  <c:v>4.2958691483363509E-4</c:v>
                </c:pt>
                <c:pt idx="27121">
                  <c:v>4.2958214180544019E-4</c:v>
                </c:pt>
                <c:pt idx="27122">
                  <c:v>4.2957928963005537E-4</c:v>
                </c:pt>
                <c:pt idx="27123">
                  <c:v>4.2957588448189199E-4</c:v>
                </c:pt>
                <c:pt idx="27124">
                  <c:v>4.2957250843755901E-4</c:v>
                </c:pt>
                <c:pt idx="27125">
                  <c:v>4.2956884135492151E-4</c:v>
                </c:pt>
                <c:pt idx="27126">
                  <c:v>4.2956543620675802E-4</c:v>
                </c:pt>
                <c:pt idx="27127">
                  <c:v>4.2956270044669509E-4</c:v>
                </c:pt>
                <c:pt idx="27128">
                  <c:v>4.295599355828017E-4</c:v>
                </c:pt>
                <c:pt idx="27129">
                  <c:v>4.2955647222697729E-4</c:v>
                </c:pt>
                <c:pt idx="27130">
                  <c:v>4.2955289245583122E-4</c:v>
                </c:pt>
                <c:pt idx="27131">
                  <c:v>4.2955018579959869E-4</c:v>
                </c:pt>
                <c:pt idx="27132">
                  <c:v>4.2954768287017941E-4</c:v>
                </c:pt>
                <c:pt idx="27133">
                  <c:v>4.2954477248713369E-4</c:v>
                </c:pt>
                <c:pt idx="27134">
                  <c:v>4.2954215314239258E-4</c:v>
                </c:pt>
                <c:pt idx="27135">
                  <c:v>4.2953909724019468E-4</c:v>
                </c:pt>
                <c:pt idx="27136">
                  <c:v>4.2953647789545363E-4</c:v>
                </c:pt>
                <c:pt idx="27137">
                  <c:v>4.2953397496603429E-4</c:v>
                </c:pt>
                <c:pt idx="27138">
                  <c:v>4.2953062802553182E-4</c:v>
                </c:pt>
                <c:pt idx="27139">
                  <c:v>4.2952861986123031E-4</c:v>
                </c:pt>
                <c:pt idx="27140">
                  <c:v>4.2952620424330229E-4</c:v>
                </c:pt>
                <c:pt idx="27141">
                  <c:v>4.295234102755785E-4</c:v>
                </c:pt>
                <c:pt idx="27142">
                  <c:v>4.2952157673425972E-4</c:v>
                </c:pt>
                <c:pt idx="27143">
                  <c:v>4.2951837531290948E-4</c:v>
                </c:pt>
                <c:pt idx="27144">
                  <c:v>4.2951598879881198E-4</c:v>
                </c:pt>
                <c:pt idx="27145">
                  <c:v>4.295136895962059E-4</c:v>
                </c:pt>
                <c:pt idx="27146">
                  <c:v>4.2951171053573489E-4</c:v>
                </c:pt>
                <c:pt idx="27147">
                  <c:v>4.2950885836035008E-4</c:v>
                </c:pt>
                <c:pt idx="27148">
                  <c:v>4.2950725764967501E-4</c:v>
                </c:pt>
                <c:pt idx="27149">
                  <c:v>4.2950498755089939E-4</c:v>
                </c:pt>
                <c:pt idx="27150">
                  <c:v>4.2950303759425879E-4</c:v>
                </c:pt>
                <c:pt idx="27151">
                  <c:v>4.2950053466483951E-4</c:v>
                </c:pt>
                <c:pt idx="27152">
                  <c:v>4.2949896305799479E-4</c:v>
                </c:pt>
                <c:pt idx="27153">
                  <c:v>4.2949710041284561E-4</c:v>
                </c:pt>
                <c:pt idx="27154">
                  <c:v>4.2949506314471359E-4</c:v>
                </c:pt>
                <c:pt idx="27155">
                  <c:v>4.2949285125359887E-4</c:v>
                </c:pt>
                <c:pt idx="27156">
                  <c:v>4.2949072667397559E-4</c:v>
                </c:pt>
                <c:pt idx="27157">
                  <c:v>4.2948938789777458E-4</c:v>
                </c:pt>
                <c:pt idx="27158">
                  <c:v>4.2948700138367712E-4</c:v>
                </c:pt>
                <c:pt idx="27159">
                  <c:v>4.2948542977683252E-4</c:v>
                </c:pt>
                <c:pt idx="27160">
                  <c:v>4.2948339250870049E-4</c:v>
                </c:pt>
                <c:pt idx="27161">
                  <c:v>4.29481704486534E-4</c:v>
                </c:pt>
                <c:pt idx="27162">
                  <c:v>4.2948097689077258E-4</c:v>
                </c:pt>
                <c:pt idx="27163">
                  <c:v>4.2947821202687919E-4</c:v>
                </c:pt>
                <c:pt idx="27164">
                  <c:v>4.2947719339281321E-4</c:v>
                </c:pt>
                <c:pt idx="27165">
                  <c:v>4.2947474867105479E-4</c:v>
                </c:pt>
                <c:pt idx="27166">
                  <c:v>4.2947364272549748E-4</c:v>
                </c:pt>
                <c:pt idx="27167">
                  <c:v>4.2947253677994007E-4</c:v>
                </c:pt>
                <c:pt idx="27168">
                  <c:v>4.2947052861563861E-4</c:v>
                </c:pt>
                <c:pt idx="27169">
                  <c:v>4.2946942267008131E-4</c:v>
                </c:pt>
                <c:pt idx="27170">
                  <c:v>4.2946767644025391E-4</c:v>
                </c:pt>
                <c:pt idx="27171">
                  <c:v>4.2946619214490061E-4</c:v>
                </c:pt>
                <c:pt idx="27172">
                  <c:v>4.2946400935761631E-4</c:v>
                </c:pt>
                <c:pt idx="27173">
                  <c:v>4.2946287430822849E-4</c:v>
                </c:pt>
                <c:pt idx="27174">
                  <c:v>4.2946127359755343E-4</c:v>
                </c:pt>
                <c:pt idx="27175">
                  <c:v>4.294605168979615E-4</c:v>
                </c:pt>
                <c:pt idx="27176">
                  <c:v>4.2945877066813409E-4</c:v>
                </c:pt>
                <c:pt idx="27177">
                  <c:v>4.2945705354213709E-4</c:v>
                </c:pt>
                <c:pt idx="27178">
                  <c:v>4.2945615132339299E-4</c:v>
                </c:pt>
                <c:pt idx="27179">
                  <c:v>4.2945501627400517E-4</c:v>
                </c:pt>
                <c:pt idx="27180">
                  <c:v>4.2945332825183868E-4</c:v>
                </c:pt>
                <c:pt idx="27181">
                  <c:v>4.2945172754116362E-4</c:v>
                </c:pt>
                <c:pt idx="27182">
                  <c:v>4.2945038876496261E-4</c:v>
                </c:pt>
                <c:pt idx="27183">
                  <c:v>4.294503596611321E-4</c:v>
                </c:pt>
                <c:pt idx="27184">
                  <c:v>4.2944855522364378E-4</c:v>
                </c:pt>
                <c:pt idx="27185">
                  <c:v>4.2944736196659511E-4</c:v>
                </c:pt>
                <c:pt idx="27186">
                  <c:v>4.2944590677507222E-4</c:v>
                </c:pt>
                <c:pt idx="27187">
                  <c:v>4.2944468441419298E-4</c:v>
                </c:pt>
                <c:pt idx="27188">
                  <c:v>4.2944392771460121E-4</c:v>
                </c:pt>
                <c:pt idx="27189">
                  <c:v>4.2944241431541741E-4</c:v>
                </c:pt>
                <c:pt idx="27190">
                  <c:v>4.2944165761582548E-4</c:v>
                </c:pt>
                <c:pt idx="27191">
                  <c:v>4.2944005690515041E-4</c:v>
                </c:pt>
                <c:pt idx="27192">
                  <c:v>4.2943900916725403E-4</c:v>
                </c:pt>
                <c:pt idx="27193">
                  <c:v>4.2943807784467941E-4</c:v>
                </c:pt>
                <c:pt idx="27194">
                  <c:v>4.2943694279529149E-4</c:v>
                </c:pt>
                <c:pt idx="27195">
                  <c:v>4.2943604057654738E-4</c:v>
                </c:pt>
                <c:pt idx="27196">
                  <c:v>4.2943443986587232E-4</c:v>
                </c:pt>
                <c:pt idx="27197">
                  <c:v>4.2943368316628039E-4</c:v>
                </c:pt>
                <c:pt idx="27198">
                  <c:v>4.2943216976709658E-4</c:v>
                </c:pt>
                <c:pt idx="27199">
                  <c:v>4.2943164589814842E-4</c:v>
                </c:pt>
                <c:pt idx="27200">
                  <c:v>4.2943059816025198E-4</c:v>
                </c:pt>
                <c:pt idx="27201">
                  <c:v>4.2942923028022051E-4</c:v>
                </c:pt>
                <c:pt idx="27202">
                  <c:v>4.294280952308327E-4</c:v>
                </c:pt>
                <c:pt idx="27203">
                  <c:v>4.2942760046571488E-4</c:v>
                </c:pt>
                <c:pt idx="27204">
                  <c:v>4.2942687286995351E-4</c:v>
                </c:pt>
                <c:pt idx="27205">
                  <c:v>4.2942579602822661E-4</c:v>
                </c:pt>
                <c:pt idx="27206">
                  <c:v>4.2942489380948251E-4</c:v>
                </c:pt>
                <c:pt idx="27207">
                  <c:v>4.2942390427924693E-4</c:v>
                </c:pt>
                <c:pt idx="27208">
                  <c:v>4.2942282743751997E-4</c:v>
                </c:pt>
                <c:pt idx="27209">
                  <c:v>4.294216341804713E-4</c:v>
                </c:pt>
                <c:pt idx="27210">
                  <c:v>4.2942116851918399E-4</c:v>
                </c:pt>
                <c:pt idx="27211">
                  <c:v>4.2941991705447441E-4</c:v>
                </c:pt>
                <c:pt idx="27212">
                  <c:v>4.2941889842040842E-4</c:v>
                </c:pt>
                <c:pt idx="27213">
                  <c:v>4.294179379940033E-4</c:v>
                </c:pt>
                <c:pt idx="27214">
                  <c:v>4.294175305403769E-4</c:v>
                </c:pt>
                <c:pt idx="27215">
                  <c:v>4.2941645369865E-4</c:v>
                </c:pt>
                <c:pt idx="27216">
                  <c:v>4.2941569699905807E-4</c:v>
                </c:pt>
                <c:pt idx="27217">
                  <c:v>4.2941462015733117E-4</c:v>
                </c:pt>
                <c:pt idx="27218">
                  <c:v>4.294140671845526E-4</c:v>
                </c:pt>
                <c:pt idx="27219">
                  <c:v>4.2941310675814748E-4</c:v>
                </c:pt>
                <c:pt idx="27220">
                  <c:v>4.294123500585556E-4</c:v>
                </c:pt>
                <c:pt idx="27221">
                  <c:v>4.2941115680150688E-4</c:v>
                </c:pt>
                <c:pt idx="27222">
                  <c:v>4.2941066203638911E-4</c:v>
                </c:pt>
                <c:pt idx="27223">
                  <c:v>4.2941010906361038E-4</c:v>
                </c:pt>
                <c:pt idx="27224">
                  <c:v>4.2940853745676583E-4</c:v>
                </c:pt>
                <c:pt idx="27225">
                  <c:v>4.294082464184612E-4</c:v>
                </c:pt>
                <c:pt idx="27226">
                  <c:v>4.2940731509588659E-4</c:v>
                </c:pt>
                <c:pt idx="27227">
                  <c:v>4.2940667481161649E-4</c:v>
                </c:pt>
                <c:pt idx="27228">
                  <c:v>4.2940545245073741E-4</c:v>
                </c:pt>
                <c:pt idx="27229">
                  <c:v>4.2940466664731503E-4</c:v>
                </c:pt>
                <c:pt idx="27230">
                  <c:v>4.2940405546687538E-4</c:v>
                </c:pt>
                <c:pt idx="27231">
                  <c:v>4.2940338607877487E-4</c:v>
                </c:pt>
                <c:pt idx="27232">
                  <c:v>4.2940265848301351E-4</c:v>
                </c:pt>
                <c:pt idx="27233">
                  <c:v>4.2940175626426941E-4</c:v>
                </c:pt>
                <c:pt idx="27234">
                  <c:v>4.2940067942254251E-4</c:v>
                </c:pt>
                <c:pt idx="27235">
                  <c:v>4.2940073763020342E-4</c:v>
                </c:pt>
                <c:pt idx="27236">
                  <c:v>4.293995734769851E-4</c:v>
                </c:pt>
                <c:pt idx="27237">
                  <c:v>4.2939896229654551E-4</c:v>
                </c:pt>
                <c:pt idx="27238">
                  <c:v>4.2939820559695358E-4</c:v>
                </c:pt>
                <c:pt idx="27239">
                  <c:v>4.2939733248203987E-4</c:v>
                </c:pt>
                <c:pt idx="27240">
                  <c:v>4.2939669219776988E-4</c:v>
                </c:pt>
                <c:pt idx="27241">
                  <c:v>4.2939581908285618E-4</c:v>
                </c:pt>
                <c:pt idx="27242">
                  <c:v>4.2939509148709481E-4</c:v>
                </c:pt>
                <c:pt idx="27243">
                  <c:v>4.2939462582580751E-4</c:v>
                </c:pt>
                <c:pt idx="27244">
                  <c:v>4.2939401464536792E-4</c:v>
                </c:pt>
                <c:pt idx="27245">
                  <c:v>4.2939279228448868E-4</c:v>
                </c:pt>
                <c:pt idx="27246">
                  <c:v>4.2939209379255772E-4</c:v>
                </c:pt>
                <c:pt idx="27247">
                  <c:v>4.2939186096191412E-4</c:v>
                </c:pt>
                <c:pt idx="27248">
                  <c:v>4.293909587431699E-4</c:v>
                </c:pt>
                <c:pt idx="27249">
                  <c:v>4.2939037666656082E-4</c:v>
                </c:pt>
                <c:pt idx="27250">
                  <c:v>4.2938970727846032E-4</c:v>
                </c:pt>
                <c:pt idx="27251">
                  <c:v>4.2938863043673342E-4</c:v>
                </c:pt>
                <c:pt idx="27252">
                  <c:v>4.2938831029459829E-4</c:v>
                </c:pt>
                <c:pt idx="27253">
                  <c:v>4.2938775732181972E-4</c:v>
                </c:pt>
                <c:pt idx="27254">
                  <c:v>4.2938691331073642E-4</c:v>
                </c:pt>
                <c:pt idx="27255">
                  <c:v>4.2938691331073642E-4</c:v>
                </c:pt>
                <c:pt idx="27256">
                  <c:v>4.2938545811921358E-4</c:v>
                </c:pt>
                <c:pt idx="27257">
                  <c:v>4.293846723157912E-4</c:v>
                </c:pt>
                <c:pt idx="27258">
                  <c:v>4.2938411934301263E-4</c:v>
                </c:pt>
                <c:pt idx="27259">
                  <c:v>4.2938321712426841E-4</c:v>
                </c:pt>
                <c:pt idx="27260">
                  <c:v>4.2938283877447248E-4</c:v>
                </c:pt>
                <c:pt idx="27261">
                  <c:v>4.2938263504765928E-4</c:v>
                </c:pt>
                <c:pt idx="27262">
                  <c:v>4.2938173282891512E-4</c:v>
                </c:pt>
                <c:pt idx="27263">
                  <c:v>4.2938083061017101E-4</c:v>
                </c:pt>
                <c:pt idx="27264">
                  <c:v>4.2938001570291823E-4</c:v>
                </c:pt>
                <c:pt idx="27265">
                  <c:v>4.2937940452247858E-4</c:v>
                </c:pt>
                <c:pt idx="27266">
                  <c:v>4.2937899706885219E-4</c:v>
                </c:pt>
                <c:pt idx="27267">
                  <c:v>4.2937826947309082E-4</c:v>
                </c:pt>
                <c:pt idx="27268">
                  <c:v>4.2937771650031209E-4</c:v>
                </c:pt>
                <c:pt idx="27269">
                  <c:v>4.2937681428156788E-4</c:v>
                </c:pt>
                <c:pt idx="27270">
                  <c:v>4.2937631951645022E-4</c:v>
                </c:pt>
                <c:pt idx="27271">
                  <c:v>4.2937547550536692E-4</c:v>
                </c:pt>
                <c:pt idx="27272">
                  <c:v>4.2937562102451921E-4</c:v>
                </c:pt>
                <c:pt idx="27273">
                  <c:v>4.293747479096055E-4</c:v>
                </c:pt>
                <c:pt idx="27274">
                  <c:v>4.2937425314448768E-4</c:v>
                </c:pt>
                <c:pt idx="27275">
                  <c:v>4.2937308899126952E-4</c:v>
                </c:pt>
                <c:pt idx="27276">
                  <c:v>4.2937256512232119E-4</c:v>
                </c:pt>
                <c:pt idx="27277">
                  <c:v>4.2937244870699942E-4</c:v>
                </c:pt>
                <c:pt idx="27278">
                  <c:v>4.2937145917676389E-4</c:v>
                </c:pt>
                <c:pt idx="27279">
                  <c:v>4.2937061516568059E-4</c:v>
                </c:pt>
                <c:pt idx="27280">
                  <c:v>4.2936988756991917E-4</c:v>
                </c:pt>
                <c:pt idx="27281">
                  <c:v>4.2936913087032741E-4</c:v>
                </c:pt>
                <c:pt idx="27282">
                  <c:v>4.293686943128705E-4</c:v>
                </c:pt>
                <c:pt idx="27283">
                  <c:v>4.2936802492477E-4</c:v>
                </c:pt>
                <c:pt idx="27284">
                  <c:v>4.2936735553666949E-4</c:v>
                </c:pt>
                <c:pt idx="27285">
                  <c:v>4.2936688987538218E-4</c:v>
                </c:pt>
                <c:pt idx="27286">
                  <c:v>4.2936595855280762E-4</c:v>
                </c:pt>
                <c:pt idx="27287">
                  <c:v>4.2936581303365529E-4</c:v>
                </c:pt>
                <c:pt idx="27288">
                  <c:v>4.2936482350341981E-4</c:v>
                </c:pt>
                <c:pt idx="27289">
                  <c:v>4.2936467798426747E-4</c:v>
                </c:pt>
                <c:pt idx="27290">
                  <c:v>4.2936383397318417E-4</c:v>
                </c:pt>
                <c:pt idx="27291">
                  <c:v>4.2936342651955778E-4</c:v>
                </c:pt>
                <c:pt idx="27292">
                  <c:v>4.293626407161355E-4</c:v>
                </c:pt>
                <c:pt idx="27293">
                  <c:v>4.2936194222420449E-4</c:v>
                </c:pt>
                <c:pt idx="27294">
                  <c:v>4.2936150566674769E-4</c:v>
                </c:pt>
                <c:pt idx="27295">
                  <c:v>4.2936098179779952E-4</c:v>
                </c:pt>
                <c:pt idx="27296">
                  <c:v>4.2936007957905531E-4</c:v>
                </c:pt>
                <c:pt idx="27297">
                  <c:v>4.2935996316373348E-4</c:v>
                </c:pt>
                <c:pt idx="27298">
                  <c:v>4.2935929377563298E-4</c:v>
                </c:pt>
                <c:pt idx="27299">
                  <c:v>4.2935856617987161E-4</c:v>
                </c:pt>
                <c:pt idx="27300">
                  <c:v>4.2935792589560151E-4</c:v>
                </c:pt>
                <c:pt idx="27301">
                  <c:v>4.293576639611274E-4</c:v>
                </c:pt>
                <c:pt idx="27302">
                  <c:v>4.2935705278068781E-4</c:v>
                </c:pt>
                <c:pt idx="27303">
                  <c:v>4.2935612145811319E-4</c:v>
                </c:pt>
                <c:pt idx="27304">
                  <c:v>4.2935580131597822E-4</c:v>
                </c:pt>
                <c:pt idx="27305">
                  <c:v>4.2935472447425132E-4</c:v>
                </c:pt>
                <c:pt idx="27306">
                  <c:v>4.2935457895509899E-4</c:v>
                </c:pt>
                <c:pt idx="27307">
                  <c:v>4.2935364763252443E-4</c:v>
                </c:pt>
                <c:pt idx="27308">
                  <c:v>4.2935283272527158E-4</c:v>
                </c:pt>
                <c:pt idx="27309">
                  <c:v>4.2935233796015382E-4</c:v>
                </c:pt>
                <c:pt idx="27310">
                  <c:v>4.2935195961035788E-4</c:v>
                </c:pt>
                <c:pt idx="27311">
                  <c:v>4.2935158126056189E-4</c:v>
                </c:pt>
                <c:pt idx="27312">
                  <c:v>4.2935091187246138E-4</c:v>
                </c:pt>
                <c:pt idx="27313">
                  <c:v>4.2935076635330921E-4</c:v>
                </c:pt>
                <c:pt idx="27314">
                  <c:v>4.2934992234222591E-4</c:v>
                </c:pt>
                <c:pt idx="27315">
                  <c:v>4.2934910743497312E-4</c:v>
                </c:pt>
                <c:pt idx="27316">
                  <c:v>4.2934835073538119E-4</c:v>
                </c:pt>
                <c:pt idx="27317">
                  <c:v>4.2934805969707668E-4</c:v>
                </c:pt>
                <c:pt idx="27318">
                  <c:v>4.293473029974848E-4</c:v>
                </c:pt>
                <c:pt idx="27319">
                  <c:v>4.2934648809023201E-4</c:v>
                </c:pt>
                <c:pt idx="27320">
                  <c:v>4.2934640077874059E-4</c:v>
                </c:pt>
                <c:pt idx="27321">
                  <c:v>4.2934573139064009E-4</c:v>
                </c:pt>
                <c:pt idx="27322">
                  <c:v>4.2934532393701369E-4</c:v>
                </c:pt>
                <c:pt idx="27323">
                  <c:v>4.293442761991173E-4</c:v>
                </c:pt>
                <c:pt idx="27324">
                  <c:v>4.2934424709528679E-4</c:v>
                </c:pt>
                <c:pt idx="27325">
                  <c:v>4.2934325756505132E-4</c:v>
                </c:pt>
                <c:pt idx="27326">
                  <c:v>4.293427336961031E-4</c:v>
                </c:pt>
                <c:pt idx="27327">
                  <c:v>4.2934168595820671E-4</c:v>
                </c:pt>
                <c:pt idx="27328">
                  <c:v>4.2934180237352848E-4</c:v>
                </c:pt>
                <c:pt idx="27329">
                  <c:v>4.2934063822031021E-4</c:v>
                </c:pt>
                <c:pt idx="27330">
                  <c:v>4.2934025987051427E-4</c:v>
                </c:pt>
                <c:pt idx="27331">
                  <c:v>4.2933944496326149E-4</c:v>
                </c:pt>
                <c:pt idx="27332">
                  <c:v>4.2933892109431332E-4</c:v>
                </c:pt>
                <c:pt idx="27333">
                  <c:v>4.293386300560087E-4</c:v>
                </c:pt>
                <c:pt idx="27334">
                  <c:v>4.2933819349855179E-4</c:v>
                </c:pt>
                <c:pt idx="27335">
                  <c:v>4.2933732038363809E-4</c:v>
                </c:pt>
                <c:pt idx="27336">
                  <c:v>4.2933653458021581E-4</c:v>
                </c:pt>
                <c:pt idx="27337">
                  <c:v>4.293366800993681E-4</c:v>
                </c:pt>
                <c:pt idx="27338">
                  <c:v>4.2933589429594582E-4</c:v>
                </c:pt>
                <c:pt idx="27339">
                  <c:v>4.2933557415381069E-4</c:v>
                </c:pt>
                <c:pt idx="27340">
                  <c:v>4.2933478835038841E-4</c:v>
                </c:pt>
                <c:pt idx="27341">
                  <c:v>4.2933426448144019E-4</c:v>
                </c:pt>
                <c:pt idx="27342">
                  <c:v>4.2933333315886563E-4</c:v>
                </c:pt>
                <c:pt idx="27343">
                  <c:v>4.2933301301673049E-4</c:v>
                </c:pt>
                <c:pt idx="27344">
                  <c:v>4.293319652788341E-4</c:v>
                </c:pt>
                <c:pt idx="27345">
                  <c:v>4.2933211079798639E-4</c:v>
                </c:pt>
                <c:pt idx="27346">
                  <c:v>4.2933068471029401E-4</c:v>
                </c:pt>
                <c:pt idx="27347">
                  <c:v>4.2933024815283721E-4</c:v>
                </c:pt>
                <c:pt idx="27348">
                  <c:v>4.2933013173751528E-4</c:v>
                </c:pt>
                <c:pt idx="27349">
                  <c:v>4.2932972428388888E-4</c:v>
                </c:pt>
                <c:pt idx="27350">
                  <c:v>4.2932908399961889E-4</c:v>
                </c:pt>
                <c:pt idx="27351">
                  <c:v>4.2932879296131432E-4</c:v>
                </c:pt>
                <c:pt idx="27352">
                  <c:v>4.2932771611958742E-4</c:v>
                </c:pt>
                <c:pt idx="27353">
                  <c:v>4.2932725045830011E-4</c:v>
                </c:pt>
                <c:pt idx="27354">
                  <c:v>4.2932684300467372E-4</c:v>
                </c:pt>
                <c:pt idx="27355">
                  <c:v>4.2932585347443819E-4</c:v>
                </c:pt>
                <c:pt idx="27356">
                  <c:v>4.2932559153996408E-4</c:v>
                </c:pt>
                <c:pt idx="27357">
                  <c:v>4.2932509677484632E-4</c:v>
                </c:pt>
                <c:pt idx="27358">
                  <c:v>4.2932466021738952E-4</c:v>
                </c:pt>
                <c:pt idx="27359">
                  <c:v>4.293243691790849E-4</c:v>
                </c:pt>
                <c:pt idx="27360">
                  <c:v>4.2932375799864531E-4</c:v>
                </c:pt>
                <c:pt idx="27361">
                  <c:v>4.2932218639180059E-4</c:v>
                </c:pt>
                <c:pt idx="27362">
                  <c:v>4.2932177893817419E-4</c:v>
                </c:pt>
                <c:pt idx="27363">
                  <c:v>4.2932142969220882E-4</c:v>
                </c:pt>
                <c:pt idx="27364">
                  <c:v>4.2932108044624329E-4</c:v>
                </c:pt>
                <c:pt idx="27365">
                  <c:v>4.2932049836963421E-4</c:v>
                </c:pt>
                <c:pt idx="27366">
                  <c:v>4.293196252547204E-4</c:v>
                </c:pt>
                <c:pt idx="27367">
                  <c:v>4.2931913048960268E-4</c:v>
                </c:pt>
                <c:pt idx="27368">
                  <c:v>4.2931869393214578E-4</c:v>
                </c:pt>
                <c:pt idx="27369">
                  <c:v>4.2931764619424939E-4</c:v>
                </c:pt>
                <c:pt idx="27370">
                  <c:v>4.29317238740623E-4</c:v>
                </c:pt>
                <c:pt idx="27371">
                  <c:v>4.2931738425977528E-4</c:v>
                </c:pt>
                <c:pt idx="27372">
                  <c:v>4.2931642383337021E-4</c:v>
                </c:pt>
                <c:pt idx="27373">
                  <c:v>4.2931613279506559E-4</c:v>
                </c:pt>
                <c:pt idx="27374">
                  <c:v>4.2931540519930422E-4</c:v>
                </c:pt>
                <c:pt idx="27375">
                  <c:v>4.2931427014991641E-4</c:v>
                </c:pt>
                <c:pt idx="27376">
                  <c:v>4.2931389180012047E-4</c:v>
                </c:pt>
                <c:pt idx="27377">
                  <c:v>4.2931336793117231E-4</c:v>
                </c:pt>
                <c:pt idx="27378">
                  <c:v>4.2931284406222398E-4</c:v>
                </c:pt>
                <c:pt idx="27379">
                  <c:v>4.2931229108944541E-4</c:v>
                </c:pt>
                <c:pt idx="27380">
                  <c:v>4.2931200005114079E-4</c:v>
                </c:pt>
                <c:pt idx="27381">
                  <c:v>4.2931167990900582E-4</c:v>
                </c:pt>
                <c:pt idx="27382">
                  <c:v>4.2931074858643109E-4</c:v>
                </c:pt>
                <c:pt idx="27383">
                  <c:v>4.2931031202897429E-4</c:v>
                </c:pt>
                <c:pt idx="27384">
                  <c:v>4.2930900235660369E-4</c:v>
                </c:pt>
                <c:pt idx="27385">
                  <c:v>4.293086240068078E-4</c:v>
                </c:pt>
                <c:pt idx="27386">
                  <c:v>4.2930780909955502E-4</c:v>
                </c:pt>
                <c:pt idx="27387">
                  <c:v>4.2930740164592862E-4</c:v>
                </c:pt>
                <c:pt idx="27388">
                  <c:v>4.2930722702294588E-4</c:v>
                </c:pt>
                <c:pt idx="27389">
                  <c:v>4.2930722702294588E-4</c:v>
                </c:pt>
                <c:pt idx="27390">
                  <c:v>4.293058009352535E-4</c:v>
                </c:pt>
                <c:pt idx="27391">
                  <c:v>4.2930565541610122E-4</c:v>
                </c:pt>
                <c:pt idx="27392">
                  <c:v>4.2930475319735711E-4</c:v>
                </c:pt>
                <c:pt idx="27393">
                  <c:v>4.293040547054261E-4</c:v>
                </c:pt>
                <c:pt idx="27394">
                  <c:v>4.2930347262881702E-4</c:v>
                </c:pt>
                <c:pt idx="27395">
                  <c:v>4.2930350173264742E-4</c:v>
                </c:pt>
                <c:pt idx="27396">
                  <c:v>4.293025704100728E-4</c:v>
                </c:pt>
                <c:pt idx="27397">
                  <c:v>4.2930187191814179E-4</c:v>
                </c:pt>
                <c:pt idx="27398">
                  <c:v>4.2930117342621088E-4</c:v>
                </c:pt>
                <c:pt idx="27399">
                  <c:v>4.2930070776492363E-4</c:v>
                </c:pt>
                <c:pt idx="27400">
                  <c:v>4.2930073686875398E-4</c:v>
                </c:pt>
                <c:pt idx="27401">
                  <c:v>4.2929989285767078E-4</c:v>
                </c:pt>
                <c:pt idx="27402">
                  <c:v>4.2929939809255302E-4</c:v>
                </c:pt>
                <c:pt idx="27403">
                  <c:v>4.292988742236048E-4</c:v>
                </c:pt>
                <c:pt idx="27404">
                  <c:v>4.2929803021252161E-4</c:v>
                </c:pt>
                <c:pt idx="27405">
                  <c:v>4.2929794290103018E-4</c:v>
                </c:pt>
                <c:pt idx="27406">
                  <c:v>4.2929709888994688E-4</c:v>
                </c:pt>
                <c:pt idx="27407">
                  <c:v>4.2929622577503318E-4</c:v>
                </c:pt>
                <c:pt idx="27408">
                  <c:v>4.2929567280225461E-4</c:v>
                </c:pt>
                <c:pt idx="27409">
                  <c:v>4.2929535266011948E-4</c:v>
                </c:pt>
                <c:pt idx="27410">
                  <c:v>4.2929471237584949E-4</c:v>
                </c:pt>
                <c:pt idx="27411">
                  <c:v>4.2929363553412259E-4</c:v>
                </c:pt>
                <c:pt idx="27412">
                  <c:v>4.2929357732646173E-4</c:v>
                </c:pt>
                <c:pt idx="27413">
                  <c:v>4.2929322808049619E-4</c:v>
                </c:pt>
                <c:pt idx="27414">
                  <c:v>4.2929264600388711E-4</c:v>
                </c:pt>
                <c:pt idx="27415">
                  <c:v>4.292921803425997E-4</c:v>
                </c:pt>
                <c:pt idx="27416">
                  <c:v>4.2929156916216021E-4</c:v>
                </c:pt>
                <c:pt idx="27417">
                  <c:v>4.2929063783958549E-4</c:v>
                </c:pt>
                <c:pt idx="27418">
                  <c:v>4.2929037590511138E-4</c:v>
                </c:pt>
                <c:pt idx="27419">
                  <c:v>4.2928970651701087E-4</c:v>
                </c:pt>
                <c:pt idx="27420">
                  <c:v>4.2928865877911448E-4</c:v>
                </c:pt>
                <c:pt idx="27421">
                  <c:v>4.2928865877911448E-4</c:v>
                </c:pt>
                <c:pt idx="27422">
                  <c:v>4.2928793118335312E-4</c:v>
                </c:pt>
                <c:pt idx="27423">
                  <c:v>4.2928758193738759E-4</c:v>
                </c:pt>
                <c:pt idx="27424">
                  <c:v>4.2928691254928708E-4</c:v>
                </c:pt>
                <c:pt idx="27425">
                  <c:v>4.2928650509566069E-4</c:v>
                </c:pt>
                <c:pt idx="27426">
                  <c:v>4.2928647599183018E-4</c:v>
                </c:pt>
                <c:pt idx="27427">
                  <c:v>4.2928534094244242E-4</c:v>
                </c:pt>
                <c:pt idx="27428">
                  <c:v>4.2928472976200283E-4</c:v>
                </c:pt>
                <c:pt idx="27429">
                  <c:v>4.29283973062411E-4</c:v>
                </c:pt>
                <c:pt idx="27430">
                  <c:v>4.2928330367431039E-4</c:v>
                </c:pt>
                <c:pt idx="27431">
                  <c:v>4.2928292532451451E-4</c:v>
                </c:pt>
                <c:pt idx="27432">
                  <c:v>4.2928193579427898E-4</c:v>
                </c:pt>
                <c:pt idx="27433">
                  <c:v>4.2928213952109218E-4</c:v>
                </c:pt>
                <c:pt idx="27434">
                  <c:v>4.2928091716021299E-4</c:v>
                </c:pt>
                <c:pt idx="27435">
                  <c:v>4.2928091716021299E-4</c:v>
                </c:pt>
                <c:pt idx="27436">
                  <c:v>4.2927992762997752E-4</c:v>
                </c:pt>
                <c:pt idx="27437">
                  <c:v>4.2927981121465558E-4</c:v>
                </c:pt>
                <c:pt idx="27438">
                  <c:v>4.2927905451506382E-4</c:v>
                </c:pt>
                <c:pt idx="27439">
                  <c:v>4.292787634767592E-4</c:v>
                </c:pt>
                <c:pt idx="27440">
                  <c:v>4.2927780305035412E-4</c:v>
                </c:pt>
                <c:pt idx="27441">
                  <c:v>4.2927730828523641E-4</c:v>
                </c:pt>
                <c:pt idx="27442">
                  <c:v>4.2927655158564448E-4</c:v>
                </c:pt>
                <c:pt idx="27443">
                  <c:v>4.2927608592435718E-4</c:v>
                </c:pt>
                <c:pt idx="27444">
                  <c:v>4.2927506729029119E-4</c:v>
                </c:pt>
                <c:pt idx="27445">
                  <c:v>4.2927547474391758E-4</c:v>
                </c:pt>
                <c:pt idx="27446">
                  <c:v>4.2927413596771657E-4</c:v>
                </c:pt>
                <c:pt idx="27447">
                  <c:v>4.2927399044856429E-4</c:v>
                </c:pt>
                <c:pt idx="27448">
                  <c:v>4.2927303002215922E-4</c:v>
                </c:pt>
                <c:pt idx="27449">
                  <c:v>4.2927241884171957E-4</c:v>
                </c:pt>
                <c:pt idx="27450">
                  <c:v>4.2927238973788922E-4</c:v>
                </c:pt>
                <c:pt idx="27451">
                  <c:v>4.2927169124595821E-4</c:v>
                </c:pt>
                <c:pt idx="27452">
                  <c:v>4.2927131289616233E-4</c:v>
                </c:pt>
                <c:pt idx="27453">
                  <c:v>4.2927026515826577E-4</c:v>
                </c:pt>
                <c:pt idx="27454">
                  <c:v>4.2926962487399578E-4</c:v>
                </c:pt>
                <c:pt idx="27455">
                  <c:v>4.2926889727823442E-4</c:v>
                </c:pt>
                <c:pt idx="27456">
                  <c:v>4.2926843161694711E-4</c:v>
                </c:pt>
                <c:pt idx="27457">
                  <c:v>4.2926773312501609E-4</c:v>
                </c:pt>
                <c:pt idx="27458">
                  <c:v>4.2926755850203341E-4</c:v>
                </c:pt>
                <c:pt idx="27459">
                  <c:v>4.2926680180244148E-4</c:v>
                </c:pt>
                <c:pt idx="27460">
                  <c:v>4.2926677269861102E-4</c:v>
                </c:pt>
                <c:pt idx="27461">
                  <c:v>4.2926549213007092E-4</c:v>
                </c:pt>
                <c:pt idx="27462">
                  <c:v>4.2926528840325767E-4</c:v>
                </c:pt>
                <c:pt idx="27463">
                  <c:v>4.2926470632664859E-4</c:v>
                </c:pt>
                <c:pt idx="27464">
                  <c:v>4.2926371679641312E-4</c:v>
                </c:pt>
                <c:pt idx="27465">
                  <c:v>4.2926368769258261E-4</c:v>
                </c:pt>
                <c:pt idx="27466">
                  <c:v>4.2926278547383839E-4</c:v>
                </c:pt>
                <c:pt idx="27467">
                  <c:v>4.2926229070872068E-4</c:v>
                </c:pt>
                <c:pt idx="27468">
                  <c:v>4.2926182504743338E-4</c:v>
                </c:pt>
                <c:pt idx="27469">
                  <c:v>4.2926118476316327E-4</c:v>
                </c:pt>
                <c:pt idx="27470">
                  <c:v>4.2926071910187602E-4</c:v>
                </c:pt>
                <c:pt idx="27471">
                  <c:v>4.2926036985591049E-4</c:v>
                </c:pt>
                <c:pt idx="27472">
                  <c:v>4.2925935122184461E-4</c:v>
                </c:pt>
                <c:pt idx="27473">
                  <c:v>4.2925885645672679E-4</c:v>
                </c:pt>
                <c:pt idx="27474">
                  <c:v>4.2925827438011771E-4</c:v>
                </c:pt>
                <c:pt idx="27475">
                  <c:v>4.29258041549474E-4</c:v>
                </c:pt>
                <c:pt idx="27476">
                  <c:v>4.292569647077471E-4</c:v>
                </c:pt>
                <c:pt idx="27477">
                  <c:v>4.2925708112306887E-4</c:v>
                </c:pt>
                <c:pt idx="27478">
                  <c:v>4.2925626621581609E-4</c:v>
                </c:pt>
                <c:pt idx="27479">
                  <c:v>4.2925533489324152E-4</c:v>
                </c:pt>
                <c:pt idx="27480">
                  <c:v>4.2925530578941112E-4</c:v>
                </c:pt>
                <c:pt idx="27481">
                  <c:v>4.2925486923195422E-4</c:v>
                </c:pt>
                <c:pt idx="27482">
                  <c:v>4.2925399611704051E-4</c:v>
                </c:pt>
                <c:pt idx="27483">
                  <c:v>4.292532685212791E-4</c:v>
                </c:pt>
                <c:pt idx="27484">
                  <c:v>4.2925230809487402E-4</c:v>
                </c:pt>
                <c:pt idx="27485">
                  <c:v>4.2925213347189128E-4</c:v>
                </c:pt>
                <c:pt idx="27486">
                  <c:v>4.2925126035697758E-4</c:v>
                </c:pt>
                <c:pt idx="27487">
                  <c:v>4.292507073841989E-4</c:v>
                </c:pt>
                <c:pt idx="27488">
                  <c:v>4.2925000889226789E-4</c:v>
                </c:pt>
                <c:pt idx="27489">
                  <c:v>4.2924954323098058E-4</c:v>
                </c:pt>
                <c:pt idx="27490">
                  <c:v>4.29249630542472E-4</c:v>
                </c:pt>
                <c:pt idx="27491">
                  <c:v>4.29248291766271E-4</c:v>
                </c:pt>
                <c:pt idx="27492">
                  <c:v>4.2924785520881409E-4</c:v>
                </c:pt>
                <c:pt idx="27493">
                  <c:v>4.2924736044369638E-4</c:v>
                </c:pt>
                <c:pt idx="27494">
                  <c:v>4.2924686567857862E-4</c:v>
                </c:pt>
                <c:pt idx="27495">
                  <c:v>4.2924657464027399E-4</c:v>
                </c:pt>
                <c:pt idx="27496">
                  <c:v>4.2924599256366491E-4</c:v>
                </c:pt>
                <c:pt idx="27497">
                  <c:v>4.2924474109895527E-4</c:v>
                </c:pt>
                <c:pt idx="27498">
                  <c:v>4.2924456647597248E-4</c:v>
                </c:pt>
                <c:pt idx="27499">
                  <c:v>4.2924375156871969E-4</c:v>
                </c:pt>
                <c:pt idx="27500">
                  <c:v>4.2924343142658472E-4</c:v>
                </c:pt>
                <c:pt idx="27501">
                  <c:v>4.2924284934997559E-4</c:v>
                </c:pt>
                <c:pt idx="27502">
                  <c:v>4.2924293666146701E-4</c:v>
                </c:pt>
                <c:pt idx="27503">
                  <c:v>4.292416269890964E-4</c:v>
                </c:pt>
                <c:pt idx="27504">
                  <c:v>4.2924101580865681E-4</c:v>
                </c:pt>
                <c:pt idx="27505">
                  <c:v>4.2924034642055631E-4</c:v>
                </c:pt>
                <c:pt idx="27506">
                  <c:v>4.2923956061713398E-4</c:v>
                </c:pt>
                <c:pt idx="27507">
                  <c:v>4.2923868750222027E-4</c:v>
                </c:pt>
                <c:pt idx="27508">
                  <c:v>4.2923912405967712E-4</c:v>
                </c:pt>
                <c:pt idx="27509">
                  <c:v>4.2923790169879789E-4</c:v>
                </c:pt>
                <c:pt idx="27510">
                  <c:v>4.2923737782984972E-4</c:v>
                </c:pt>
                <c:pt idx="27511">
                  <c:v>4.292368539609015E-4</c:v>
                </c:pt>
                <c:pt idx="27512">
                  <c:v>4.2923641740344459E-4</c:v>
                </c:pt>
                <c:pt idx="27513">
                  <c:v>4.2923595174215729E-4</c:v>
                </c:pt>
                <c:pt idx="27514">
                  <c:v>4.2923580622300511E-4</c:v>
                </c:pt>
                <c:pt idx="27515">
                  <c:v>4.2923484579659998E-4</c:v>
                </c:pt>
                <c:pt idx="27516">
                  <c:v>4.2923475848510861E-4</c:v>
                </c:pt>
                <c:pt idx="27517">
                  <c:v>4.2923344881273812E-4</c:v>
                </c:pt>
                <c:pt idx="27518">
                  <c:v>4.2923286673612893E-4</c:v>
                </c:pt>
                <c:pt idx="27519">
                  <c:v>4.2923219734802842E-4</c:v>
                </c:pt>
                <c:pt idx="27520">
                  <c:v>4.2923126602545381E-4</c:v>
                </c:pt>
                <c:pt idx="27521">
                  <c:v>4.2923074215650558E-4</c:v>
                </c:pt>
                <c:pt idx="27522">
                  <c:v>4.2923077126033599E-4</c:v>
                </c:pt>
                <c:pt idx="27523">
                  <c:v>4.2922957800328732E-4</c:v>
                </c:pt>
                <c:pt idx="27524">
                  <c:v>4.2922911234200001E-4</c:v>
                </c:pt>
                <c:pt idx="27525">
                  <c:v>4.2922835564240808E-4</c:v>
                </c:pt>
                <c:pt idx="27526">
                  <c:v>4.2922835564240808E-4</c:v>
                </c:pt>
                <c:pt idx="27527">
                  <c:v>4.2922791908495128E-4</c:v>
                </c:pt>
                <c:pt idx="27528">
                  <c:v>4.2922730790451169E-4</c:v>
                </c:pt>
                <c:pt idx="27529">
                  <c:v>4.2922678403556352E-4</c:v>
                </c:pt>
                <c:pt idx="27530">
                  <c:v>4.2922599823214108E-4</c:v>
                </c:pt>
                <c:pt idx="27531">
                  <c:v>4.2922512511722738E-4</c:v>
                </c:pt>
                <c:pt idx="27532">
                  <c:v>4.2922431020997459E-4</c:v>
                </c:pt>
                <c:pt idx="27533">
                  <c:v>4.2922419379465282E-4</c:v>
                </c:pt>
                <c:pt idx="27534">
                  <c:v>4.2922381544485688E-4</c:v>
                </c:pt>
                <c:pt idx="27535">
                  <c:v>4.292232624720782E-4</c:v>
                </c:pt>
                <c:pt idx="27536">
                  <c:v>4.2922253487631679E-4</c:v>
                </c:pt>
                <c:pt idx="27537">
                  <c:v>4.2922105058096349E-4</c:v>
                </c:pt>
                <c:pt idx="27538">
                  <c:v>4.2922116699628532E-4</c:v>
                </c:pt>
                <c:pt idx="27539">
                  <c:v>4.2922073043882852E-4</c:v>
                </c:pt>
                <c:pt idx="27540">
                  <c:v>4.2922009015455842E-4</c:v>
                </c:pt>
                <c:pt idx="27541">
                  <c:v>4.2921947897411877E-4</c:v>
                </c:pt>
                <c:pt idx="27542">
                  <c:v>4.2921927524730558E-4</c:v>
                </c:pt>
                <c:pt idx="27543">
                  <c:v>4.2921837302856153E-4</c:v>
                </c:pt>
                <c:pt idx="27544">
                  <c:v>4.2921758722513909E-4</c:v>
                </c:pt>
                <c:pt idx="27545">
                  <c:v>4.2921773274429142E-4</c:v>
                </c:pt>
                <c:pt idx="27546">
                  <c:v>4.2921662679873412E-4</c:v>
                </c:pt>
                <c:pt idx="27547">
                  <c:v>4.2921624844893808E-4</c:v>
                </c:pt>
                <c:pt idx="27548">
                  <c:v>4.2921581189148128E-4</c:v>
                </c:pt>
                <c:pt idx="27549">
                  <c:v>4.2921505519188941E-4</c:v>
                </c:pt>
                <c:pt idx="27550">
                  <c:v>4.2921412386931479E-4</c:v>
                </c:pt>
                <c:pt idx="27551">
                  <c:v>4.2921383283101022E-4</c:v>
                </c:pt>
                <c:pt idx="27552">
                  <c:v>4.2921301792375738E-4</c:v>
                </c:pt>
                <c:pt idx="27553">
                  <c:v>4.2921220301650459E-4</c:v>
                </c:pt>
                <c:pt idx="27554">
                  <c:v>4.2921255226247013E-4</c:v>
                </c:pt>
                <c:pt idx="27555">
                  <c:v>4.2921176645904779E-4</c:v>
                </c:pt>
                <c:pt idx="27556">
                  <c:v>4.292102821636945E-4</c:v>
                </c:pt>
                <c:pt idx="27557">
                  <c:v>4.2921002022922039E-4</c:v>
                </c:pt>
                <c:pt idx="27558">
                  <c:v>4.2920958367176349E-4</c:v>
                </c:pt>
                <c:pt idx="27559">
                  <c:v>4.2920891428366298E-4</c:v>
                </c:pt>
                <c:pt idx="27560">
                  <c:v>4.2920873966068029E-4</c:v>
                </c:pt>
                <c:pt idx="27561">
                  <c:v>4.2920824489556248E-4</c:v>
                </c:pt>
                <c:pt idx="27562">
                  <c:v>4.2920708074234431E-4</c:v>
                </c:pt>
                <c:pt idx="27563">
                  <c:v>4.2920676060020918E-4</c:v>
                </c:pt>
                <c:pt idx="27564">
                  <c:v>4.2920571286231279E-4</c:v>
                </c:pt>
                <c:pt idx="27565">
                  <c:v>4.2920489795506001E-4</c:v>
                </c:pt>
                <c:pt idx="27566">
                  <c:v>4.2920492705889052E-4</c:v>
                </c:pt>
                <c:pt idx="27567">
                  <c:v>4.2920431587845092E-4</c:v>
                </c:pt>
                <c:pt idx="27568">
                  <c:v>4.2920350097119808E-4</c:v>
                </c:pt>
                <c:pt idx="27569">
                  <c:v>4.2920320993289351E-4</c:v>
                </c:pt>
                <c:pt idx="27570">
                  <c:v>4.2920242412947118E-4</c:v>
                </c:pt>
                <c:pt idx="27571">
                  <c:v>4.2920230771414941E-4</c:v>
                </c:pt>
                <c:pt idx="27572">
                  <c:v>4.2920123087242251E-4</c:v>
                </c:pt>
                <c:pt idx="27573">
                  <c:v>4.29201201768592E-4</c:v>
                </c:pt>
                <c:pt idx="27574">
                  <c:v>4.2919997940771282E-4</c:v>
                </c:pt>
                <c:pt idx="27575">
                  <c:v>4.2919971747323871E-4</c:v>
                </c:pt>
                <c:pt idx="27576">
                  <c:v>4.291992518119514E-4</c:v>
                </c:pt>
                <c:pt idx="27577">
                  <c:v>4.2919823317788541E-4</c:v>
                </c:pt>
                <c:pt idx="27578">
                  <c:v>4.2919762199744582E-4</c:v>
                </c:pt>
                <c:pt idx="27579">
                  <c:v>4.291973018553108E-4</c:v>
                </c:pt>
                <c:pt idx="27580">
                  <c:v>4.2919712723232811E-4</c:v>
                </c:pt>
                <c:pt idx="27581">
                  <c:v>4.2919637053273618E-4</c:v>
                </c:pt>
                <c:pt idx="27582">
                  <c:v>4.2919549741782248E-4</c:v>
                </c:pt>
                <c:pt idx="27583">
                  <c:v>4.2919508996419609E-4</c:v>
                </c:pt>
                <c:pt idx="27584">
                  <c:v>4.291940713301301E-4</c:v>
                </c:pt>
                <c:pt idx="27585">
                  <c:v>4.2919357656501228E-4</c:v>
                </c:pt>
                <c:pt idx="27586">
                  <c:v>4.2919279076159E-4</c:v>
                </c:pt>
                <c:pt idx="27587">
                  <c:v>4.2919264524243772E-4</c:v>
                </c:pt>
                <c:pt idx="27588">
                  <c:v>4.2919188854284579E-4</c:v>
                </c:pt>
                <c:pt idx="27589">
                  <c:v>4.2919159750454128E-4</c:v>
                </c:pt>
                <c:pt idx="27590">
                  <c:v>4.2919113184325402E-4</c:v>
                </c:pt>
                <c:pt idx="27591">
                  <c:v>4.2919057887047529E-4</c:v>
                </c:pt>
                <c:pt idx="27592">
                  <c:v>4.2918979306705301E-4</c:v>
                </c:pt>
                <c:pt idx="27593">
                  <c:v>4.2918894905596972E-4</c:v>
                </c:pt>
                <c:pt idx="27594">
                  <c:v>4.2918857070617378E-4</c:v>
                </c:pt>
                <c:pt idx="27595">
                  <c:v>4.2918755207210779E-4</c:v>
                </c:pt>
                <c:pt idx="27596">
                  <c:v>4.2918726103380322E-4</c:v>
                </c:pt>
                <c:pt idx="27597">
                  <c:v>4.291869408916682E-4</c:v>
                </c:pt>
                <c:pt idx="27598">
                  <c:v>4.291860677767545E-4</c:v>
                </c:pt>
                <c:pt idx="27599">
                  <c:v>4.2918528197333222E-4</c:v>
                </c:pt>
                <c:pt idx="27600">
                  <c:v>4.2918487451970583E-4</c:v>
                </c:pt>
                <c:pt idx="27601">
                  <c:v>4.2918379767797887E-4</c:v>
                </c:pt>
                <c:pt idx="27602">
                  <c:v>4.2918336112052202E-4</c:v>
                </c:pt>
                <c:pt idx="27603">
                  <c:v>4.2918309918604791E-4</c:v>
                </c:pt>
                <c:pt idx="27604">
                  <c:v>4.2918202234432101E-4</c:v>
                </c:pt>
                <c:pt idx="27605">
                  <c:v>4.2918178951367741E-4</c:v>
                </c:pt>
                <c:pt idx="27606">
                  <c:v>4.291810910217464E-4</c:v>
                </c:pt>
                <c:pt idx="27607">
                  <c:v>4.2918062536045909E-4</c:v>
                </c:pt>
                <c:pt idx="27608">
                  <c:v>4.2918007238768041E-4</c:v>
                </c:pt>
                <c:pt idx="27609">
                  <c:v>4.2917949031107128E-4</c:v>
                </c:pt>
                <c:pt idx="27610">
                  <c:v>4.2917861719615757E-4</c:v>
                </c:pt>
                <c:pt idx="27611">
                  <c:v>4.2917777318507428E-4</c:v>
                </c:pt>
                <c:pt idx="27612">
                  <c:v>4.2917727841995662E-4</c:v>
                </c:pt>
                <c:pt idx="27613">
                  <c:v>4.2917713290080428E-4</c:v>
                </c:pt>
                <c:pt idx="27614">
                  <c:v>4.291765799280256E-4</c:v>
                </c:pt>
                <c:pt idx="27615">
                  <c:v>4.2917623068206012E-4</c:v>
                </c:pt>
                <c:pt idx="27616">
                  <c:v>4.2917451355606318E-4</c:v>
                </c:pt>
                <c:pt idx="27617">
                  <c:v>4.2917442624457181E-4</c:v>
                </c:pt>
                <c:pt idx="27618">
                  <c:v>4.2917401879094541E-4</c:v>
                </c:pt>
                <c:pt idx="27619">
                  <c:v>4.2917334940284491E-4</c:v>
                </c:pt>
                <c:pt idx="27620">
                  <c:v>4.2917311657220131E-4</c:v>
                </c:pt>
                <c:pt idx="27621">
                  <c:v>4.2917221435345709E-4</c:v>
                </c:pt>
                <c:pt idx="27622">
                  <c:v>4.2917122482322162E-4</c:v>
                </c:pt>
                <c:pt idx="27623">
                  <c:v>4.2917137034237379E-4</c:v>
                </c:pt>
                <c:pt idx="27624">
                  <c:v>4.2917020618915558E-4</c:v>
                </c:pt>
                <c:pt idx="27625">
                  <c:v>4.2916956590488548E-4</c:v>
                </c:pt>
                <c:pt idx="27626">
                  <c:v>4.2916901293210691E-4</c:v>
                </c:pt>
                <c:pt idx="27627">
                  <c:v>4.2916863458231091E-4</c:v>
                </c:pt>
                <c:pt idx="27628">
                  <c:v>4.2916799429804092E-4</c:v>
                </c:pt>
                <c:pt idx="27629">
                  <c:v>4.2916732490994042E-4</c:v>
                </c:pt>
                <c:pt idx="27630">
                  <c:v>4.291668301448226E-4</c:v>
                </c:pt>
                <c:pt idx="27631">
                  <c:v>4.2916610254906118E-4</c:v>
                </c:pt>
                <c:pt idx="27632">
                  <c:v>4.2916537495329982E-4</c:v>
                </c:pt>
                <c:pt idx="27633">
                  <c:v>4.291651130188257E-4</c:v>
                </c:pt>
                <c:pt idx="27634">
                  <c:v>4.2916473466902971E-4</c:v>
                </c:pt>
                <c:pt idx="27635">
                  <c:v>4.291642690077424E-4</c:v>
                </c:pt>
                <c:pt idx="27636">
                  <c:v>4.2916316306218499E-4</c:v>
                </c:pt>
                <c:pt idx="27637">
                  <c:v>4.29162522777915E-4</c:v>
                </c:pt>
                <c:pt idx="27638">
                  <c:v>4.2916147504001861E-4</c:v>
                </c:pt>
                <c:pt idx="27639">
                  <c:v>4.2916112579405308E-4</c:v>
                </c:pt>
                <c:pt idx="27640">
                  <c:v>4.2916071834042668E-4</c:v>
                </c:pt>
                <c:pt idx="27641">
                  <c:v>4.2915981612168252E-4</c:v>
                </c:pt>
                <c:pt idx="27642">
                  <c:v>4.2915993253700441E-4</c:v>
                </c:pt>
                <c:pt idx="27643">
                  <c:v>4.2915885569527751E-4</c:v>
                </c:pt>
                <c:pt idx="27644">
                  <c:v>4.2915833182632918E-4</c:v>
                </c:pt>
                <c:pt idx="27645">
                  <c:v>4.291577497497201E-4</c:v>
                </c:pt>
                <c:pt idx="27646">
                  <c:v>4.2915708036161959E-4</c:v>
                </c:pt>
                <c:pt idx="27647">
                  <c:v>4.2915632366202772E-4</c:v>
                </c:pt>
                <c:pt idx="27648">
                  <c:v>4.291555960662663E-4</c:v>
                </c:pt>
                <c:pt idx="27649">
                  <c:v>4.2915507219731808E-4</c:v>
                </c:pt>
                <c:pt idx="27650">
                  <c:v>4.2915507219731808E-4</c:v>
                </c:pt>
                <c:pt idx="27651">
                  <c:v>4.2915396625176072E-4</c:v>
                </c:pt>
                <c:pt idx="27652">
                  <c:v>4.2915335507132108E-4</c:v>
                </c:pt>
                <c:pt idx="27653">
                  <c:v>4.2915288941003382E-4</c:v>
                </c:pt>
                <c:pt idx="27654">
                  <c:v>4.2915224912576377E-4</c:v>
                </c:pt>
                <c:pt idx="27655">
                  <c:v>4.2915166704915459E-4</c:v>
                </c:pt>
                <c:pt idx="27656">
                  <c:v>4.2915120138786728E-4</c:v>
                </c:pt>
                <c:pt idx="27657">
                  <c:v>4.2915056110359728E-4</c:v>
                </c:pt>
                <c:pt idx="27658">
                  <c:v>4.2914994992315769E-4</c:v>
                </c:pt>
                <c:pt idx="27659">
                  <c:v>4.2914916411973541E-4</c:v>
                </c:pt>
                <c:pt idx="27660">
                  <c:v>4.2914808727800852E-4</c:v>
                </c:pt>
                <c:pt idx="27661">
                  <c:v>4.2914849473163491E-4</c:v>
                </c:pt>
                <c:pt idx="27662">
                  <c:v>4.2914744699373841E-4</c:v>
                </c:pt>
                <c:pt idx="27663">
                  <c:v>4.291465156711638E-4</c:v>
                </c:pt>
                <c:pt idx="27664">
                  <c:v>4.2914634104818111E-4</c:v>
                </c:pt>
                <c:pt idx="27665">
                  <c:v>4.2914570076391101E-4</c:v>
                </c:pt>
                <c:pt idx="27666">
                  <c:v>4.2914421646855772E-4</c:v>
                </c:pt>
                <c:pt idx="27667">
                  <c:v>4.2914447840303183E-4</c:v>
                </c:pt>
                <c:pt idx="27668">
                  <c:v>4.2914369259960949E-4</c:v>
                </c:pt>
                <c:pt idx="27669">
                  <c:v>4.2914354708045721E-4</c:v>
                </c:pt>
                <c:pt idx="27670">
                  <c:v>4.2914264486171311E-4</c:v>
                </c:pt>
                <c:pt idx="27671">
                  <c:v>4.2914188816212118E-4</c:v>
                </c:pt>
                <c:pt idx="27672">
                  <c:v>4.2914124787785107E-4</c:v>
                </c:pt>
                <c:pt idx="27673">
                  <c:v>4.2914075311273342E-4</c:v>
                </c:pt>
                <c:pt idx="27674">
                  <c:v>4.2914031655527651E-4</c:v>
                </c:pt>
                <c:pt idx="27675">
                  <c:v>4.2913932702504098E-4</c:v>
                </c:pt>
                <c:pt idx="27676">
                  <c:v>4.2913889046758408E-4</c:v>
                </c:pt>
                <c:pt idx="27677">
                  <c:v>4.2913825018331409E-4</c:v>
                </c:pt>
                <c:pt idx="27678">
                  <c:v>4.2913717334158719E-4</c:v>
                </c:pt>
                <c:pt idx="27679">
                  <c:v>4.2913708603009582E-4</c:v>
                </c:pt>
                <c:pt idx="27680">
                  <c:v>4.2913664947263902E-4</c:v>
                </c:pt>
                <c:pt idx="27681">
                  <c:v>4.2913577635772532E-4</c:v>
                </c:pt>
                <c:pt idx="27682">
                  <c:v>4.2913472861982882E-4</c:v>
                </c:pt>
                <c:pt idx="27683">
                  <c:v>4.2913391371257598E-4</c:v>
                </c:pt>
                <c:pt idx="27684">
                  <c:v>4.2913458310067648E-4</c:v>
                </c:pt>
                <c:pt idx="27685">
                  <c:v>4.2913298239000142E-4</c:v>
                </c:pt>
                <c:pt idx="27686">
                  <c:v>4.2913304059766228E-4</c:v>
                </c:pt>
                <c:pt idx="27687">
                  <c:v>4.2913237120956182E-4</c:v>
                </c:pt>
                <c:pt idx="27688">
                  <c:v>4.2913158540613949E-4</c:v>
                </c:pt>
                <c:pt idx="27689">
                  <c:v>4.2913068318739528E-4</c:v>
                </c:pt>
                <c:pt idx="27690">
                  <c:v>4.29129897383973E-4</c:v>
                </c:pt>
                <c:pt idx="27691">
                  <c:v>4.2912972276099032E-4</c:v>
                </c:pt>
                <c:pt idx="27692">
                  <c:v>4.2912905337288981E-4</c:v>
                </c:pt>
                <c:pt idx="27693">
                  <c:v>4.2912864591926342E-4</c:v>
                </c:pt>
                <c:pt idx="27694">
                  <c:v>4.2912759818136692E-4</c:v>
                </c:pt>
                <c:pt idx="27695">
                  <c:v>4.291266668587923E-4</c:v>
                </c:pt>
                <c:pt idx="27696">
                  <c:v>4.2912672506645322E-4</c:v>
                </c:pt>
                <c:pt idx="27697">
                  <c:v>4.2912608478218322E-4</c:v>
                </c:pt>
                <c:pt idx="27698">
                  <c:v>4.2912576464004809E-4</c:v>
                </c:pt>
                <c:pt idx="27699">
                  <c:v>4.291247169021517E-4</c:v>
                </c:pt>
                <c:pt idx="27700">
                  <c:v>4.2912422213703389E-4</c:v>
                </c:pt>
                <c:pt idx="27701">
                  <c:v>4.2912375647574658E-4</c:v>
                </c:pt>
                <c:pt idx="27702">
                  <c:v>4.2912288336083288E-4</c:v>
                </c:pt>
                <c:pt idx="27703">
                  <c:v>4.2912218486890202E-4</c:v>
                </c:pt>
                <c:pt idx="27704">
                  <c:v>4.291216901037842E-4</c:v>
                </c:pt>
                <c:pt idx="27705">
                  <c:v>4.2912107892334461E-4</c:v>
                </c:pt>
                <c:pt idx="27706">
                  <c:v>4.2911947821266949E-4</c:v>
                </c:pt>
                <c:pt idx="27707">
                  <c:v>4.2911988566629589E-4</c:v>
                </c:pt>
                <c:pt idx="27708">
                  <c:v>4.291190707590431E-4</c:v>
                </c:pt>
                <c:pt idx="27709">
                  <c:v>4.2911872151307762E-4</c:v>
                </c:pt>
                <c:pt idx="27710">
                  <c:v>4.2911857599392528E-4</c:v>
                </c:pt>
                <c:pt idx="27711">
                  <c:v>4.2911741184070712E-4</c:v>
                </c:pt>
                <c:pt idx="27712">
                  <c:v>4.2911633499898022E-4</c:v>
                </c:pt>
                <c:pt idx="27713">
                  <c:v>4.2911645141430199E-4</c:v>
                </c:pt>
                <c:pt idx="27714">
                  <c:v>4.2911482159979641E-4</c:v>
                </c:pt>
                <c:pt idx="27715">
                  <c:v>4.2911537457257509E-4</c:v>
                </c:pt>
                <c:pt idx="27716">
                  <c:v>4.2911377386190003E-4</c:v>
                </c:pt>
                <c:pt idx="27717">
                  <c:v>4.2911383206956089E-4</c:v>
                </c:pt>
                <c:pt idx="27718">
                  <c:v>4.2911310447379952E-4</c:v>
                </c:pt>
                <c:pt idx="27719">
                  <c:v>4.2911176569759851E-4</c:v>
                </c:pt>
                <c:pt idx="27720">
                  <c:v>4.2911164928227658E-4</c:v>
                </c:pt>
                <c:pt idx="27721">
                  <c:v>4.2911138734780252E-4</c:v>
                </c:pt>
                <c:pt idx="27722">
                  <c:v>4.291104560252279E-4</c:v>
                </c:pt>
                <c:pt idx="27723">
                  <c:v>4.2911010677926242E-4</c:v>
                </c:pt>
                <c:pt idx="27724">
                  <c:v>4.2910932097584009E-4</c:v>
                </c:pt>
                <c:pt idx="27725">
                  <c:v>4.2910824413411319E-4</c:v>
                </c:pt>
                <c:pt idx="27726">
                  <c:v>4.2910751653835177E-4</c:v>
                </c:pt>
                <c:pt idx="27727">
                  <c:v>4.2910716729238629E-4</c:v>
                </c:pt>
                <c:pt idx="27728">
                  <c:v>4.291069635655731E-4</c:v>
                </c:pt>
                <c:pt idx="27729">
                  <c:v>4.2910623596981168E-4</c:v>
                </c:pt>
                <c:pt idx="27730">
                  <c:v>4.2910539195872838E-4</c:v>
                </c:pt>
                <c:pt idx="27731">
                  <c:v>4.2910492629744112E-4</c:v>
                </c:pt>
                <c:pt idx="27732">
                  <c:v>4.2910419870167971E-4</c:v>
                </c:pt>
                <c:pt idx="27733">
                  <c:v>4.2910338379442692E-4</c:v>
                </c:pt>
                <c:pt idx="27734">
                  <c:v>4.2910291813313961E-4</c:v>
                </c:pt>
                <c:pt idx="27735">
                  <c:v>4.2910271440632641E-4</c:v>
                </c:pt>
                <c:pt idx="27736">
                  <c:v>4.2910195770673448E-4</c:v>
                </c:pt>
                <c:pt idx="27737">
                  <c:v>4.2910120100714272E-4</c:v>
                </c:pt>
                <c:pt idx="27738">
                  <c:v>4.2910093907266861E-4</c:v>
                </c:pt>
                <c:pt idx="27739">
                  <c:v>4.2909997864626348E-4</c:v>
                </c:pt>
                <c:pt idx="27740">
                  <c:v>4.2909994954243302E-4</c:v>
                </c:pt>
                <c:pt idx="27741">
                  <c:v>4.2909907642751932E-4</c:v>
                </c:pt>
                <c:pt idx="27742">
                  <c:v>4.2909840703941882E-4</c:v>
                </c:pt>
                <c:pt idx="27743">
                  <c:v>4.2909756302833563E-4</c:v>
                </c:pt>
                <c:pt idx="27744">
                  <c:v>4.2909721378237009E-4</c:v>
                </c:pt>
                <c:pt idx="27745">
                  <c:v>4.2909634066745639E-4</c:v>
                </c:pt>
                <c:pt idx="27746">
                  <c:v>4.2909622425213462E-4</c:v>
                </c:pt>
                <c:pt idx="27747">
                  <c:v>4.2909491457976401E-4</c:v>
                </c:pt>
                <c:pt idx="27748">
                  <c:v>4.2909441981464619E-4</c:v>
                </c:pt>
                <c:pt idx="27749">
                  <c:v>4.2909369221888483E-4</c:v>
                </c:pt>
                <c:pt idx="27750">
                  <c:v>4.2909302283078432E-4</c:v>
                </c:pt>
                <c:pt idx="27751">
                  <c:v>4.2909232433885341E-4</c:v>
                </c:pt>
                <c:pt idx="27752">
                  <c:v>4.2909139301627869E-4</c:v>
                </c:pt>
                <c:pt idx="27753">
                  <c:v>4.2909101466648281E-4</c:v>
                </c:pt>
                <c:pt idx="27754">
                  <c:v>4.2908976320177322E-4</c:v>
                </c:pt>
                <c:pt idx="27755">
                  <c:v>4.2908961768262088E-4</c:v>
                </c:pt>
                <c:pt idx="27756">
                  <c:v>4.2908935574814683E-4</c:v>
                </c:pt>
                <c:pt idx="27757">
                  <c:v>4.290885990485549E-4</c:v>
                </c:pt>
                <c:pt idx="27758">
                  <c:v>4.2908795876428479E-4</c:v>
                </c:pt>
                <c:pt idx="27759">
                  <c:v>4.2908723116852338E-4</c:v>
                </c:pt>
                <c:pt idx="27760">
                  <c:v>4.2908679461106658E-4</c:v>
                </c:pt>
                <c:pt idx="27761">
                  <c:v>4.2908542673103511E-4</c:v>
                </c:pt>
                <c:pt idx="27762">
                  <c:v>4.290855722501874E-4</c:v>
                </c:pt>
                <c:pt idx="27763">
                  <c:v>4.2908490286208689E-4</c:v>
                </c:pt>
                <c:pt idx="27764">
                  <c:v>4.2908402974717319E-4</c:v>
                </c:pt>
                <c:pt idx="27765">
                  <c:v>4.2908347677439451E-4</c:v>
                </c:pt>
                <c:pt idx="27766">
                  <c:v>4.2908280738629401E-4</c:v>
                </c:pt>
                <c:pt idx="27767">
                  <c:v>4.2908263276331132E-4</c:v>
                </c:pt>
                <c:pt idx="27768">
                  <c:v>4.2908181785605848E-4</c:v>
                </c:pt>
                <c:pt idx="27769">
                  <c:v>4.2908123577944929E-4</c:v>
                </c:pt>
                <c:pt idx="27770">
                  <c:v>4.2908050818368793E-4</c:v>
                </c:pt>
                <c:pt idx="27771">
                  <c:v>4.2907989700324828E-4</c:v>
                </c:pt>
                <c:pt idx="27772">
                  <c:v>4.2907934403046971E-4</c:v>
                </c:pt>
                <c:pt idx="27773">
                  <c:v>4.2907893657684332E-4</c:v>
                </c:pt>
                <c:pt idx="27774">
                  <c:v>4.2907809256576002E-4</c:v>
                </c:pt>
                <c:pt idx="27775">
                  <c:v>4.2907684110105038E-4</c:v>
                </c:pt>
                <c:pt idx="27776">
                  <c:v>4.2907625902444119E-4</c:v>
                </c:pt>
                <c:pt idx="27777">
                  <c:v>4.2907590977847582E-4</c:v>
                </c:pt>
                <c:pt idx="27778">
                  <c:v>4.2907544411718851E-4</c:v>
                </c:pt>
                <c:pt idx="27779">
                  <c:v>4.2907454189844429E-4</c:v>
                </c:pt>
                <c:pt idx="27780">
                  <c:v>4.290741344448179E-4</c:v>
                </c:pt>
                <c:pt idx="27781">
                  <c:v>4.290734650567174E-4</c:v>
                </c:pt>
                <c:pt idx="27782">
                  <c:v>4.2907311581075191E-4</c:v>
                </c:pt>
                <c:pt idx="27783">
                  <c:v>4.2907203896902502E-4</c:v>
                </c:pt>
                <c:pt idx="27784">
                  <c:v>4.2907174793072039E-4</c:v>
                </c:pt>
                <c:pt idx="27785">
                  <c:v>4.2907119495794182E-4</c:v>
                </c:pt>
                <c:pt idx="27786">
                  <c:v>4.2907040915451938E-4</c:v>
                </c:pt>
                <c:pt idx="27787">
                  <c:v>4.2906971066258848E-4</c:v>
                </c:pt>
                <c:pt idx="27788">
                  <c:v>4.290689539629966E-4</c:v>
                </c:pt>
                <c:pt idx="27789">
                  <c:v>4.2906869202852249E-4</c:v>
                </c:pt>
                <c:pt idx="27790">
                  <c:v>4.2906746966764331E-4</c:v>
                </c:pt>
                <c:pt idx="27791">
                  <c:v>4.2906694579869509E-4</c:v>
                </c:pt>
                <c:pt idx="27792">
                  <c:v>4.2906624730676413E-4</c:v>
                </c:pt>
                <c:pt idx="27793">
                  <c:v>4.2906624730676413E-4</c:v>
                </c:pt>
                <c:pt idx="27794">
                  <c:v>4.290648503229022E-4</c:v>
                </c:pt>
                <c:pt idx="27795">
                  <c:v>4.2906444286927581E-4</c:v>
                </c:pt>
                <c:pt idx="27796">
                  <c:v>4.2906432645395398E-4</c:v>
                </c:pt>
                <c:pt idx="27797">
                  <c:v>4.2906313319690531E-4</c:v>
                </c:pt>
                <c:pt idx="27798">
                  <c:v>4.2906243470497429E-4</c:v>
                </c:pt>
                <c:pt idx="27799">
                  <c:v>4.2906252201646572E-4</c:v>
                </c:pt>
                <c:pt idx="27800">
                  <c:v>4.2906164890155202E-4</c:v>
                </c:pt>
                <c:pt idx="27801">
                  <c:v>4.2906109592877328E-4</c:v>
                </c:pt>
                <c:pt idx="27802">
                  <c:v>4.290600772947073E-4</c:v>
                </c:pt>
                <c:pt idx="27803">
                  <c:v>4.2905981536023319E-4</c:v>
                </c:pt>
                <c:pt idx="27804">
                  <c:v>4.2905940790660679E-4</c:v>
                </c:pt>
                <c:pt idx="27805">
                  <c:v>4.2905801092274492E-4</c:v>
                </c:pt>
                <c:pt idx="27806">
                  <c:v>4.2905763257294888E-4</c:v>
                </c:pt>
                <c:pt idx="27807">
                  <c:v>4.2905675945803518E-4</c:v>
                </c:pt>
                <c:pt idx="27808">
                  <c:v>4.2905649752356112E-4</c:v>
                </c:pt>
                <c:pt idx="27809">
                  <c:v>4.2905565351247787E-4</c:v>
                </c:pt>
                <c:pt idx="27810">
                  <c:v>4.2905463487841189E-4</c:v>
                </c:pt>
                <c:pt idx="27811">
                  <c:v>4.2905463487841189E-4</c:v>
                </c:pt>
                <c:pt idx="27812">
                  <c:v>4.2905355803668499E-4</c:v>
                </c:pt>
                <c:pt idx="27813">
                  <c:v>4.2905323789455002E-4</c:v>
                </c:pt>
                <c:pt idx="27814">
                  <c:v>4.2905248119495809E-4</c:v>
                </c:pt>
                <c:pt idx="27815">
                  <c:v>4.2905210284516221E-4</c:v>
                </c:pt>
                <c:pt idx="27816">
                  <c:v>4.2905122973024851E-4</c:v>
                </c:pt>
                <c:pt idx="27817">
                  <c:v>4.2905021109618252E-4</c:v>
                </c:pt>
                <c:pt idx="27818">
                  <c:v>4.2905015288852161E-4</c:v>
                </c:pt>
                <c:pt idx="27819">
                  <c:v>4.2904962901957328E-4</c:v>
                </c:pt>
                <c:pt idx="27820">
                  <c:v>4.2904869769699872E-4</c:v>
                </c:pt>
                <c:pt idx="27821">
                  <c:v>4.2904802830889821E-4</c:v>
                </c:pt>
                <c:pt idx="27822">
                  <c:v>4.2904767906293268E-4</c:v>
                </c:pt>
                <c:pt idx="27823">
                  <c:v>4.290468932595104E-4</c:v>
                </c:pt>
                <c:pt idx="27824">
                  <c:v>4.2904607835225761E-4</c:v>
                </c:pt>
                <c:pt idx="27825">
                  <c:v>4.2904558358713979E-4</c:v>
                </c:pt>
                <c:pt idx="27826">
                  <c:v>4.2904488509520888E-4</c:v>
                </c:pt>
                <c:pt idx="27827">
                  <c:v>4.2904444853775198E-4</c:v>
                </c:pt>
                <c:pt idx="27828">
                  <c:v>4.2904392466880381E-4</c:v>
                </c:pt>
                <c:pt idx="27829">
                  <c:v>4.2904313886538148E-4</c:v>
                </c:pt>
                <c:pt idx="27830">
                  <c:v>4.2904232395812869E-4</c:v>
                </c:pt>
                <c:pt idx="27831">
                  <c:v>4.290417127776891E-4</c:v>
                </c:pt>
                <c:pt idx="27832">
                  <c:v>4.2904078145511448E-4</c:v>
                </c:pt>
                <c:pt idx="27833">
                  <c:v>4.2904046131297951E-4</c:v>
                </c:pt>
                <c:pt idx="27834">
                  <c:v>4.2903982102870941E-4</c:v>
                </c:pt>
                <c:pt idx="27835">
                  <c:v>4.2903932626359159E-4</c:v>
                </c:pt>
                <c:pt idx="27836">
                  <c:v>4.2903839494101698E-4</c:v>
                </c:pt>
                <c:pt idx="27837">
                  <c:v>4.2903758003376419E-4</c:v>
                </c:pt>
                <c:pt idx="27838">
                  <c:v>4.2903711437247688E-4</c:v>
                </c:pt>
                <c:pt idx="27839">
                  <c:v>4.2903624125756318E-4</c:v>
                </c:pt>
                <c:pt idx="27840">
                  <c:v>4.290356591809541E-4</c:v>
                </c:pt>
                <c:pt idx="27841">
                  <c:v>4.2903539724647999E-4</c:v>
                </c:pt>
                <c:pt idx="27842">
                  <c:v>4.2903464054688811E-4</c:v>
                </c:pt>
                <c:pt idx="27843">
                  <c:v>4.2903426219709218E-4</c:v>
                </c:pt>
                <c:pt idx="27844">
                  <c:v>4.2903347639366979E-4</c:v>
                </c:pt>
                <c:pt idx="27845">
                  <c:v>4.290333017706871E-4</c:v>
                </c:pt>
                <c:pt idx="27846">
                  <c:v>4.2903161374852061E-4</c:v>
                </c:pt>
                <c:pt idx="27847">
                  <c:v>4.2903106077574188E-4</c:v>
                </c:pt>
                <c:pt idx="27848">
                  <c:v>4.2903039138764138E-4</c:v>
                </c:pt>
                <c:pt idx="27849">
                  <c:v>4.2902992572635412E-4</c:v>
                </c:pt>
                <c:pt idx="27850">
                  <c:v>4.2902934364974499E-4</c:v>
                </c:pt>
                <c:pt idx="27851">
                  <c:v>4.2902899440377951E-4</c:v>
                </c:pt>
                <c:pt idx="27852">
                  <c:v>4.290281212888658E-4</c:v>
                </c:pt>
                <c:pt idx="27853">
                  <c:v>4.2902783025056118E-4</c:v>
                </c:pt>
                <c:pt idx="27854">
                  <c:v>4.2902718996629119E-4</c:v>
                </c:pt>
                <c:pt idx="27855">
                  <c:v>4.290263750590384E-4</c:v>
                </c:pt>
                <c:pt idx="27856">
                  <c:v>4.2902541463263327E-4</c:v>
                </c:pt>
                <c:pt idx="27857">
                  <c:v>4.2902480345219368E-4</c:v>
                </c:pt>
                <c:pt idx="27858">
                  <c:v>4.290242213755846E-4</c:v>
                </c:pt>
                <c:pt idx="27859">
                  <c:v>4.290233482606709E-4</c:v>
                </c:pt>
                <c:pt idx="27860">
                  <c:v>4.2902276618406182E-4</c:v>
                </c:pt>
                <c:pt idx="27861">
                  <c:v>4.2902221321128309E-4</c:v>
                </c:pt>
                <c:pt idx="27862">
                  <c:v>4.2902134009636939E-4</c:v>
                </c:pt>
                <c:pt idx="27863">
                  <c:v>4.2902067070826888E-4</c:v>
                </c:pt>
                <c:pt idx="27864">
                  <c:v>4.2902081622742122E-4</c:v>
                </c:pt>
                <c:pt idx="27865">
                  <c:v>4.2901997221633792E-4</c:v>
                </c:pt>
                <c:pt idx="27866">
                  <c:v>4.2901895358227188E-4</c:v>
                </c:pt>
                <c:pt idx="27867">
                  <c:v>4.2901874985545868E-4</c:v>
                </c:pt>
                <c:pt idx="27868">
                  <c:v>4.2901784763671458E-4</c:v>
                </c:pt>
                <c:pt idx="27869">
                  <c:v>4.2901712004095321E-4</c:v>
                </c:pt>
                <c:pt idx="27870">
                  <c:v>4.2901671258732682E-4</c:v>
                </c:pt>
                <c:pt idx="27871">
                  <c:v>4.2901618871837849E-4</c:v>
                </c:pt>
                <c:pt idx="27872">
                  <c:v>4.2901458800770342E-4</c:v>
                </c:pt>
                <c:pt idx="27873">
                  <c:v>4.2901423876173789E-4</c:v>
                </c:pt>
                <c:pt idx="27874">
                  <c:v>4.2901336564682419E-4</c:v>
                </c:pt>
                <c:pt idx="27875">
                  <c:v>4.2901365668512881E-4</c:v>
                </c:pt>
                <c:pt idx="27876">
                  <c:v>4.2901240522041922E-4</c:v>
                </c:pt>
                <c:pt idx="27877">
                  <c:v>4.2901129927486181E-4</c:v>
                </c:pt>
                <c:pt idx="27878">
                  <c:v>4.2901132837869232E-4</c:v>
                </c:pt>
                <c:pt idx="27879">
                  <c:v>4.2901039705611771E-4</c:v>
                </c:pt>
                <c:pt idx="27880">
                  <c:v>4.2900958214886492E-4</c:v>
                </c:pt>
                <c:pt idx="27881">
                  <c:v>4.2900937842205172E-4</c:v>
                </c:pt>
                <c:pt idx="27882">
                  <c:v>4.2900824337266391E-4</c:v>
                </c:pt>
                <c:pt idx="27883">
                  <c:v>4.2900777771137649E-4</c:v>
                </c:pt>
                <c:pt idx="27884">
                  <c:v>4.2900722473859792E-4</c:v>
                </c:pt>
                <c:pt idx="27885">
                  <c:v>4.2900667176581919E-4</c:v>
                </c:pt>
                <c:pt idx="27886">
                  <c:v>4.290056240279227E-4</c:v>
                </c:pt>
                <c:pt idx="27887">
                  <c:v>4.2900559492409229E-4</c:v>
                </c:pt>
                <c:pt idx="27888">
                  <c:v>4.2900428525172169E-4</c:v>
                </c:pt>
                <c:pt idx="27889">
                  <c:v>4.2900416883639991E-4</c:v>
                </c:pt>
                <c:pt idx="27890">
                  <c:v>4.2900280095636839E-4</c:v>
                </c:pt>
                <c:pt idx="27891">
                  <c:v>4.2900274274870748E-4</c:v>
                </c:pt>
                <c:pt idx="27892">
                  <c:v>4.2900233529508108E-4</c:v>
                </c:pt>
                <c:pt idx="27893">
                  <c:v>4.2900120024569333E-4</c:v>
                </c:pt>
                <c:pt idx="27894">
                  <c:v>4.2900035623461008E-4</c:v>
                </c:pt>
                <c:pt idx="27895">
                  <c:v>4.2899991967715318E-4</c:v>
                </c:pt>
                <c:pt idx="27896">
                  <c:v>4.2899919208139181E-4</c:v>
                </c:pt>
                <c:pt idx="27897">
                  <c:v>4.2899884283542628E-4</c:v>
                </c:pt>
                <c:pt idx="27898">
                  <c:v>4.2899802792817349E-4</c:v>
                </c:pt>
                <c:pt idx="27899">
                  <c:v>4.289969801902771E-4</c:v>
                </c:pt>
                <c:pt idx="27900">
                  <c:v>4.2899715481325979E-4</c:v>
                </c:pt>
                <c:pt idx="27901">
                  <c:v>4.289959033485502E-4</c:v>
                </c:pt>
                <c:pt idx="27902">
                  <c:v>4.28995699621737E-4</c:v>
                </c:pt>
                <c:pt idx="27903">
                  <c:v>4.2899456457234919E-4</c:v>
                </c:pt>
                <c:pt idx="27904">
                  <c:v>4.2899441905319691E-4</c:v>
                </c:pt>
                <c:pt idx="27905">
                  <c:v>4.289939533919096E-4</c:v>
                </c:pt>
                <c:pt idx="27906">
                  <c:v>4.2899249820038682E-4</c:v>
                </c:pt>
                <c:pt idx="27907">
                  <c:v>4.2899243999272579E-4</c:v>
                </c:pt>
                <c:pt idx="27908">
                  <c:v>4.2899139225482941E-4</c:v>
                </c:pt>
                <c:pt idx="27909">
                  <c:v>4.289911303203553E-4</c:v>
                </c:pt>
                <c:pt idx="27910">
                  <c:v>4.2899031541310251E-4</c:v>
                </c:pt>
                <c:pt idx="27911">
                  <c:v>4.2898967512883251E-4</c:v>
                </c:pt>
                <c:pt idx="27912">
                  <c:v>4.2898862739093602E-4</c:v>
                </c:pt>
                <c:pt idx="27913">
                  <c:v>4.2898807441815728E-4</c:v>
                </c:pt>
                <c:pt idx="27914">
                  <c:v>4.2898731771856552E-4</c:v>
                </c:pt>
                <c:pt idx="27915">
                  <c:v>4.2898638639599079E-4</c:v>
                </c:pt>
                <c:pt idx="27916">
                  <c:v>4.2898629908449948E-4</c:v>
                </c:pt>
                <c:pt idx="27917">
                  <c:v>4.2898565880022938E-4</c:v>
                </c:pt>
                <c:pt idx="27918">
                  <c:v>4.2898469837382441E-4</c:v>
                </c:pt>
                <c:pt idx="27919">
                  <c:v>4.2898408719338482E-4</c:v>
                </c:pt>
                <c:pt idx="27920">
                  <c:v>4.289837961550802E-4</c:v>
                </c:pt>
                <c:pt idx="27921">
                  <c:v>4.2898315587081021E-4</c:v>
                </c:pt>
                <c:pt idx="27922">
                  <c:v>4.2898196261376143E-4</c:v>
                </c:pt>
                <c:pt idx="27923">
                  <c:v>4.2898149695247412E-4</c:v>
                </c:pt>
                <c:pt idx="27924">
                  <c:v>4.2898114770650858E-4</c:v>
                </c:pt>
                <c:pt idx="27925">
                  <c:v>4.289803619030863E-4</c:v>
                </c:pt>
                <c:pt idx="27926">
                  <c:v>4.2897937237285078E-4</c:v>
                </c:pt>
                <c:pt idx="27927">
                  <c:v>4.2897887760773301E-4</c:v>
                </c:pt>
                <c:pt idx="27928">
                  <c:v>4.2897864477708941E-4</c:v>
                </c:pt>
                <c:pt idx="27929">
                  <c:v>4.2897765524685377E-4</c:v>
                </c:pt>
                <c:pt idx="27930">
                  <c:v>4.2897692765109241E-4</c:v>
                </c:pt>
                <c:pt idx="27931">
                  <c:v>4.289764619898051E-4</c:v>
                </c:pt>
                <c:pt idx="27932">
                  <c:v>4.2897570529021317E-4</c:v>
                </c:pt>
                <c:pt idx="27933">
                  <c:v>4.2897521052509552E-4</c:v>
                </c:pt>
                <c:pt idx="27934">
                  <c:v>4.2897448292933399E-4</c:v>
                </c:pt>
                <c:pt idx="27935">
                  <c:v>4.2897358071058989E-4</c:v>
                </c:pt>
                <c:pt idx="27936">
                  <c:v>4.2897253297269339E-4</c:v>
                </c:pt>
                <c:pt idx="27937">
                  <c:v>4.2897224193438888E-4</c:v>
                </c:pt>
                <c:pt idx="27938">
                  <c:v>4.2897101957350969E-4</c:v>
                </c:pt>
                <c:pt idx="27939">
                  <c:v>4.2897119419649238E-4</c:v>
                </c:pt>
                <c:pt idx="27940">
                  <c:v>4.289704083930701E-4</c:v>
                </c:pt>
                <c:pt idx="27941">
                  <c:v>4.2896904051303858E-4</c:v>
                </c:pt>
                <c:pt idx="27942">
                  <c:v>4.2896854574792092E-4</c:v>
                </c:pt>
                <c:pt idx="27943">
                  <c:v>4.2896822560578579E-4</c:v>
                </c:pt>
                <c:pt idx="27944">
                  <c:v>4.2896761442534631E-4</c:v>
                </c:pt>
                <c:pt idx="27945">
                  <c:v>4.289671778678894E-4</c:v>
                </c:pt>
                <c:pt idx="27946">
                  <c:v>4.2896642116829748E-4</c:v>
                </c:pt>
                <c:pt idx="27947">
                  <c:v>4.2896589729934931E-4</c:v>
                </c:pt>
                <c:pt idx="27948">
                  <c:v>4.2896473314613098E-4</c:v>
                </c:pt>
                <c:pt idx="27949">
                  <c:v>4.2896426748484368E-4</c:v>
                </c:pt>
                <c:pt idx="27950">
                  <c:v>4.2896345257759089E-4</c:v>
                </c:pt>
                <c:pt idx="27951">
                  <c:v>4.2896266677416861E-4</c:v>
                </c:pt>
                <c:pt idx="27952">
                  <c:v>4.2896263767033821E-4</c:v>
                </c:pt>
                <c:pt idx="27953">
                  <c:v>4.2896121158264577E-4</c:v>
                </c:pt>
                <c:pt idx="27954">
                  <c:v>4.289606586098671E-4</c:v>
                </c:pt>
                <c:pt idx="27955">
                  <c:v>4.2896051309071481E-4</c:v>
                </c:pt>
                <c:pt idx="27956">
                  <c:v>4.289598145987839E-4</c:v>
                </c:pt>
                <c:pt idx="27957">
                  <c:v>4.2895963997580111E-4</c:v>
                </c:pt>
                <c:pt idx="27958">
                  <c:v>4.2895815568044782E-4</c:v>
                </c:pt>
                <c:pt idx="27959">
                  <c:v>4.2895771912299102E-4</c:v>
                </c:pt>
                <c:pt idx="27960">
                  <c:v>4.2895652586594219E-4</c:v>
                </c:pt>
                <c:pt idx="27961">
                  <c:v>4.2895600199699402E-4</c:v>
                </c:pt>
                <c:pt idx="27962">
                  <c:v>4.2895524529740209E-4</c:v>
                </c:pt>
                <c:pt idx="27963">
                  <c:v>4.2895469232462352E-4</c:v>
                </c:pt>
                <c:pt idx="27964">
                  <c:v>4.2895390652120108E-4</c:v>
                </c:pt>
                <c:pt idx="27965">
                  <c:v>4.2895373189821839E-4</c:v>
                </c:pt>
                <c:pt idx="27966">
                  <c:v>4.2895280057564378E-4</c:v>
                </c:pt>
                <c:pt idx="27967">
                  <c:v>4.2895218939520419E-4</c:v>
                </c:pt>
                <c:pt idx="27968">
                  <c:v>4.2895152000710368E-4</c:v>
                </c:pt>
                <c:pt idx="27969">
                  <c:v>4.2895085061900318E-4</c:v>
                </c:pt>
                <c:pt idx="27970">
                  <c:v>4.2895038495771592E-4</c:v>
                </c:pt>
                <c:pt idx="27971">
                  <c:v>4.2894957005046308E-4</c:v>
                </c:pt>
                <c:pt idx="27972">
                  <c:v>4.2894846410490572E-4</c:v>
                </c:pt>
                <c:pt idx="27973">
                  <c:v>4.2894881335087121E-4</c:v>
                </c:pt>
                <c:pt idx="27974">
                  <c:v>4.2894732905551791E-4</c:v>
                </c:pt>
                <c:pt idx="27975">
                  <c:v>4.2894732905551791E-4</c:v>
                </c:pt>
                <c:pt idx="27976">
                  <c:v>4.2894631042145193E-4</c:v>
                </c:pt>
                <c:pt idx="27977">
                  <c:v>4.2894613579846919E-4</c:v>
                </c:pt>
                <c:pt idx="27978">
                  <c:v>4.2894456419162452E-4</c:v>
                </c:pt>
                <c:pt idx="27979">
                  <c:v>4.289451171644032E-4</c:v>
                </c:pt>
                <c:pt idx="27980">
                  <c:v>4.2894354555755848E-4</c:v>
                </c:pt>
                <c:pt idx="27981">
                  <c:v>4.2894252692349261E-4</c:v>
                </c:pt>
                <c:pt idx="27982">
                  <c:v>4.2894159560091788E-4</c:v>
                </c:pt>
                <c:pt idx="27983">
                  <c:v>4.289418866392225E-4</c:v>
                </c:pt>
                <c:pt idx="27984">
                  <c:v>4.2894072248600418E-4</c:v>
                </c:pt>
                <c:pt idx="27985">
                  <c:v>4.2894019861705601E-4</c:v>
                </c:pt>
                <c:pt idx="27986">
                  <c:v>4.2893915087915962E-4</c:v>
                </c:pt>
                <c:pt idx="27987">
                  <c:v>4.2893807403743272E-4</c:v>
                </c:pt>
                <c:pt idx="27988">
                  <c:v>4.2893801582977181E-4</c:v>
                </c:pt>
                <c:pt idx="27989">
                  <c:v>4.2893746285699308E-4</c:v>
                </c:pt>
                <c:pt idx="27990">
                  <c:v>4.2893629870377481E-4</c:v>
                </c:pt>
                <c:pt idx="27991">
                  <c:v>4.2893586214631801E-4</c:v>
                </c:pt>
                <c:pt idx="27992">
                  <c:v>4.2893536738120019E-4</c:v>
                </c:pt>
                <c:pt idx="27993">
                  <c:v>4.2893461068160832E-4</c:v>
                </c:pt>
                <c:pt idx="27994">
                  <c:v>4.2893356294371188E-4</c:v>
                </c:pt>
                <c:pt idx="27995">
                  <c:v>4.2893330100923782E-4</c:v>
                </c:pt>
                <c:pt idx="27996">
                  <c:v>4.2893257341347629E-4</c:v>
                </c:pt>
                <c:pt idx="27997">
                  <c:v>4.2893138015642762E-4</c:v>
                </c:pt>
                <c:pt idx="27998">
                  <c:v>4.2893164209090168E-4</c:v>
                </c:pt>
                <c:pt idx="27999">
                  <c:v>4.2893111822195351E-4</c:v>
                </c:pt>
                <c:pt idx="28000">
                  <c:v>4.2892966303043067E-4</c:v>
                </c:pt>
                <c:pt idx="28001">
                  <c:v>4.2892887722700829E-4</c:v>
                </c:pt>
                <c:pt idx="28002">
                  <c:v>4.2892844066955149E-4</c:v>
                </c:pt>
                <c:pt idx="28003">
                  <c:v>4.2892794590443367E-4</c:v>
                </c:pt>
                <c:pt idx="28004">
                  <c:v>4.289271601010114E-4</c:v>
                </c:pt>
                <c:pt idx="28005">
                  <c:v>4.2892637429758912E-4</c:v>
                </c:pt>
                <c:pt idx="28006">
                  <c:v>4.2892576311714953E-4</c:v>
                </c:pt>
                <c:pt idx="28007">
                  <c:v>4.2892550118267542E-4</c:v>
                </c:pt>
                <c:pt idx="28008">
                  <c:v>4.2892433702945709E-4</c:v>
                </c:pt>
                <c:pt idx="28009">
                  <c:v>4.2892378405667841E-4</c:v>
                </c:pt>
                <c:pt idx="28010">
                  <c:v>4.2892326018773019E-4</c:v>
                </c:pt>
                <c:pt idx="28011">
                  <c:v>4.289222124498338E-4</c:v>
                </c:pt>
                <c:pt idx="28012">
                  <c:v>4.2892165947705513E-4</c:v>
                </c:pt>
                <c:pt idx="28013">
                  <c:v>4.2892139754258102E-4</c:v>
                </c:pt>
                <c:pt idx="28014">
                  <c:v>4.2892023338936269E-4</c:v>
                </c:pt>
                <c:pt idx="28015">
                  <c:v>4.2891976772807539E-4</c:v>
                </c:pt>
                <c:pt idx="28016">
                  <c:v>4.2891904013231402E-4</c:v>
                </c:pt>
                <c:pt idx="28017">
                  <c:v>4.2891784687526519E-4</c:v>
                </c:pt>
                <c:pt idx="28018">
                  <c:v>4.2891819612123072E-4</c:v>
                </c:pt>
                <c:pt idx="28019">
                  <c:v>4.2891703196801251E-4</c:v>
                </c:pt>
                <c:pt idx="28020">
                  <c:v>4.2891644989140332E-4</c:v>
                </c:pt>
                <c:pt idx="28021">
                  <c:v>4.2891514021903282E-4</c:v>
                </c:pt>
                <c:pt idx="28022">
                  <c:v>4.2891502380371088E-4</c:v>
                </c:pt>
                <c:pt idx="28023">
                  <c:v>4.2891449993476272E-4</c:v>
                </c:pt>
                <c:pt idx="28024">
                  <c:v>4.289135686121881E-4</c:v>
                </c:pt>
                <c:pt idx="28025">
                  <c:v>4.2891278280876582E-4</c:v>
                </c:pt>
                <c:pt idx="28026">
                  <c:v>4.2891252087429171E-4</c:v>
                </c:pt>
                <c:pt idx="28027">
                  <c:v>4.2891132761724288E-4</c:v>
                </c:pt>
                <c:pt idx="28028">
                  <c:v>4.2891036719083791E-4</c:v>
                </c:pt>
                <c:pt idx="28029">
                  <c:v>4.2890993063338101E-4</c:v>
                </c:pt>
                <c:pt idx="28030">
                  <c:v>4.2890952317975461E-4</c:v>
                </c:pt>
                <c:pt idx="28031">
                  <c:v>4.2890859185718E-4</c:v>
                </c:pt>
                <c:pt idx="28032">
                  <c:v>4.2890795157291001E-4</c:v>
                </c:pt>
                <c:pt idx="28033">
                  <c:v>4.2890760232694452E-4</c:v>
                </c:pt>
                <c:pt idx="28034">
                  <c:v>4.2890652548521763E-4</c:v>
                </c:pt>
                <c:pt idx="28035">
                  <c:v>4.2890637996606529E-4</c:v>
                </c:pt>
                <c:pt idx="28036">
                  <c:v>4.2890521581284702E-4</c:v>
                </c:pt>
                <c:pt idx="28037">
                  <c:v>4.2890425538644189E-4</c:v>
                </c:pt>
                <c:pt idx="28038">
                  <c:v>4.2890373151749372E-4</c:v>
                </c:pt>
                <c:pt idx="28039">
                  <c:v>4.289036151021719E-4</c:v>
                </c:pt>
                <c:pt idx="28040">
                  <c:v>4.2890303302556282E-4</c:v>
                </c:pt>
                <c:pt idx="28041">
                  <c:v>4.2890172335319221E-4</c:v>
                </c:pt>
                <c:pt idx="28042">
                  <c:v>4.2890102486126119E-4</c:v>
                </c:pt>
                <c:pt idx="28043">
                  <c:v>4.289003845769912E-4</c:v>
                </c:pt>
                <c:pt idx="28044">
                  <c:v>4.2889922042377288E-4</c:v>
                </c:pt>
                <c:pt idx="28045">
                  <c:v>4.2889962787739933E-4</c:v>
                </c:pt>
                <c:pt idx="28046">
                  <c:v>4.2889825999736791E-4</c:v>
                </c:pt>
                <c:pt idx="28047">
                  <c:v>4.288973577786237E-4</c:v>
                </c:pt>
                <c:pt idx="28048">
                  <c:v>4.288971540518105E-4</c:v>
                </c:pt>
                <c:pt idx="28049">
                  <c:v>4.2889625183306629E-4</c:v>
                </c:pt>
                <c:pt idx="28050">
                  <c:v>4.2889555334113538E-4</c:v>
                </c:pt>
                <c:pt idx="28051">
                  <c:v>4.2889438918791711E-4</c:v>
                </c:pt>
                <c:pt idx="28052">
                  <c:v>4.2889418546110392E-4</c:v>
                </c:pt>
                <c:pt idx="28053">
                  <c:v>4.2889351607300341E-4</c:v>
                </c:pt>
                <c:pt idx="28054">
                  <c:v>4.2889296310022468E-4</c:v>
                </c:pt>
                <c:pt idx="28055">
                  <c:v>4.2889229371212417E-4</c:v>
                </c:pt>
                <c:pt idx="28056">
                  <c:v>4.2889144970104098E-4</c:v>
                </c:pt>
                <c:pt idx="28057">
                  <c:v>4.2889083852060139E-4</c:v>
                </c:pt>
                <c:pt idx="28058">
                  <c:v>4.2889028554782271E-4</c:v>
                </c:pt>
                <c:pt idx="28059">
                  <c:v>4.2888949974440038E-4</c:v>
                </c:pt>
                <c:pt idx="28060">
                  <c:v>4.2888891766779119E-4</c:v>
                </c:pt>
                <c:pt idx="28061">
                  <c:v>4.2888804455287749E-4</c:v>
                </c:pt>
                <c:pt idx="28062">
                  <c:v>4.288872005417943E-4</c:v>
                </c:pt>
                <c:pt idx="28063">
                  <c:v>4.2888644384220243E-4</c:v>
                </c:pt>
                <c:pt idx="28064">
                  <c:v>4.2888618190772831E-4</c:v>
                </c:pt>
                <c:pt idx="28065">
                  <c:v>4.2888519237749279E-4</c:v>
                </c:pt>
                <c:pt idx="28066">
                  <c:v>4.2888478492386639E-4</c:v>
                </c:pt>
                <c:pt idx="28067">
                  <c:v>4.2888364987447858E-4</c:v>
                </c:pt>
                <c:pt idx="28068">
                  <c:v>4.2888295138254762E-4</c:v>
                </c:pt>
                <c:pt idx="28069">
                  <c:v>4.2888228199444711E-4</c:v>
                </c:pt>
                <c:pt idx="28070">
                  <c:v>4.2888140887953341E-4</c:v>
                </c:pt>
                <c:pt idx="28071">
                  <c:v>4.2888071038760239E-4</c:v>
                </c:pt>
                <c:pt idx="28072">
                  <c:v>4.288802738301456E-4</c:v>
                </c:pt>
                <c:pt idx="28073">
                  <c:v>4.2887998279184098E-4</c:v>
                </c:pt>
                <c:pt idx="28074">
                  <c:v>4.2887846939265728E-4</c:v>
                </c:pt>
                <c:pt idx="28075">
                  <c:v>4.2887829476967449E-4</c:v>
                </c:pt>
                <c:pt idx="28076">
                  <c:v>4.2887765448540449E-4</c:v>
                </c:pt>
                <c:pt idx="28077">
                  <c:v>4.2887657764367759E-4</c:v>
                </c:pt>
                <c:pt idx="28078">
                  <c:v>4.2887561721727252E-4</c:v>
                </c:pt>
                <c:pt idx="28079">
                  <c:v>4.2887506424449379E-4</c:v>
                </c:pt>
                <c:pt idx="28080">
                  <c:v>4.2887459858320648E-4</c:v>
                </c:pt>
                <c:pt idx="28081">
                  <c:v>4.2887404561042791E-4</c:v>
                </c:pt>
                <c:pt idx="28082">
                  <c:v>4.2887346353381872E-4</c:v>
                </c:pt>
                <c:pt idx="28083">
                  <c:v>4.2887261952273548E-4</c:v>
                </c:pt>
                <c:pt idx="28084">
                  <c:v>4.2887218296527863E-4</c:v>
                </c:pt>
                <c:pt idx="28085">
                  <c:v>4.2887122253887361E-4</c:v>
                </c:pt>
                <c:pt idx="28086">
                  <c:v>4.2887049494311208E-4</c:v>
                </c:pt>
                <c:pt idx="28087">
                  <c:v>4.288694763090461E-4</c:v>
                </c:pt>
                <c:pt idx="28088">
                  <c:v>4.2886901064775879E-4</c:v>
                </c:pt>
                <c:pt idx="28089">
                  <c:v>4.288690397515893E-4</c:v>
                </c:pt>
                <c:pt idx="28090">
                  <c:v>4.2886807932518423E-4</c:v>
                </c:pt>
                <c:pt idx="28091">
                  <c:v>4.2886717710644012E-4</c:v>
                </c:pt>
                <c:pt idx="28092">
                  <c:v>4.28866216680035E-4</c:v>
                </c:pt>
                <c:pt idx="28093">
                  <c:v>4.2886589653790003E-4</c:v>
                </c:pt>
                <c:pt idx="28094">
                  <c:v>4.2886499431915581E-4</c:v>
                </c:pt>
                <c:pt idx="28095">
                  <c:v>4.2886438313871622E-4</c:v>
                </c:pt>
                <c:pt idx="28096">
                  <c:v>4.2886380106210709E-4</c:v>
                </c:pt>
                <c:pt idx="28097">
                  <c:v>4.288627824280411E-4</c:v>
                </c:pt>
                <c:pt idx="28098">
                  <c:v>4.288617055863142E-4</c:v>
                </c:pt>
                <c:pt idx="28099">
                  <c:v>4.2886167648248369E-4</c:v>
                </c:pt>
                <c:pt idx="28100">
                  <c:v>4.2886074515990907E-4</c:v>
                </c:pt>
                <c:pt idx="28101">
                  <c:v>4.2886007577180862E-4</c:v>
                </c:pt>
                <c:pt idx="28102">
                  <c:v>4.2885940638370812E-4</c:v>
                </c:pt>
                <c:pt idx="28103">
                  <c:v>4.2885859147645528E-4</c:v>
                </c:pt>
                <c:pt idx="28104">
                  <c:v>4.2885830043815082E-4</c:v>
                </c:pt>
                <c:pt idx="28105">
                  <c:v>4.2885768925771123E-4</c:v>
                </c:pt>
                <c:pt idx="28106">
                  <c:v>4.2885637958534062E-4</c:v>
                </c:pt>
                <c:pt idx="28107">
                  <c:v>4.2885539005510509E-4</c:v>
                </c:pt>
                <c:pt idx="28108">
                  <c:v>4.2885486618615692E-4</c:v>
                </c:pt>
                <c:pt idx="28109">
                  <c:v>4.2885448783636088E-4</c:v>
                </c:pt>
                <c:pt idx="28110">
                  <c:v>4.2885341099463398E-4</c:v>
                </c:pt>
                <c:pt idx="28111">
                  <c:v>4.2885288712568581E-4</c:v>
                </c:pt>
                <c:pt idx="28112">
                  <c:v>4.2885213042609388E-4</c:v>
                </c:pt>
                <c:pt idx="28113">
                  <c:v>4.2885178118012851E-4</c:v>
                </c:pt>
                <c:pt idx="28114">
                  <c:v>4.288506752345711E-4</c:v>
                </c:pt>
                <c:pt idx="28115">
                  <c:v>4.2885018046945328E-4</c:v>
                </c:pt>
                <c:pt idx="28116">
                  <c:v>4.2884971480816603E-4</c:v>
                </c:pt>
                <c:pt idx="28117">
                  <c:v>4.2884881258942192E-4</c:v>
                </c:pt>
                <c:pt idx="28118">
                  <c:v>4.2884849244728679E-4</c:v>
                </c:pt>
                <c:pt idx="28119">
                  <c:v>4.2884770664386451E-4</c:v>
                </c:pt>
                <c:pt idx="28120">
                  <c:v>4.2884648428298528E-4</c:v>
                </c:pt>
                <c:pt idx="28121">
                  <c:v>4.2884581489488482E-4</c:v>
                </c:pt>
                <c:pt idx="28122">
                  <c:v>4.2884517461061478E-4</c:v>
                </c:pt>
                <c:pt idx="28123">
                  <c:v>4.2884465074166661E-4</c:v>
                </c:pt>
                <c:pt idx="28124">
                  <c:v>4.2884401045739651E-4</c:v>
                </c:pt>
                <c:pt idx="28125">
                  <c:v>4.2884331196546549E-4</c:v>
                </c:pt>
                <c:pt idx="28126">
                  <c:v>4.2884264257736499E-4</c:v>
                </c:pt>
                <c:pt idx="28127">
                  <c:v>4.2884185677394271E-4</c:v>
                </c:pt>
                <c:pt idx="28128">
                  <c:v>4.2884115828201169E-4</c:v>
                </c:pt>
                <c:pt idx="28129">
                  <c:v>4.2884054710157221E-4</c:v>
                </c:pt>
                <c:pt idx="28130">
                  <c:v>4.2883973219431942E-4</c:v>
                </c:pt>
                <c:pt idx="28131">
                  <c:v>4.2883882997557521E-4</c:v>
                </c:pt>
                <c:pt idx="28132">
                  <c:v>4.2883813148364419E-4</c:v>
                </c:pt>
                <c:pt idx="28133">
                  <c:v>4.2883737478405243E-4</c:v>
                </c:pt>
                <c:pt idx="28134">
                  <c:v>4.2883722926490009E-4</c:v>
                </c:pt>
                <c:pt idx="28135">
                  <c:v>4.2883615242317319E-4</c:v>
                </c:pt>
                <c:pt idx="28136">
                  <c:v>4.2883562855422502E-4</c:v>
                </c:pt>
                <c:pt idx="28137">
                  <c:v>4.2883463902398938E-4</c:v>
                </c:pt>
                <c:pt idx="28138">
                  <c:v>4.2883434798568493E-4</c:v>
                </c:pt>
                <c:pt idx="28139">
                  <c:v>4.2883303831331432E-4</c:v>
                </c:pt>
                <c:pt idx="28140">
                  <c:v>4.2883303831331432E-4</c:v>
                </c:pt>
                <c:pt idx="28141">
                  <c:v>4.2883196147158742E-4</c:v>
                </c:pt>
                <c:pt idx="28142">
                  <c:v>4.2883091373369098E-4</c:v>
                </c:pt>
                <c:pt idx="28143">
                  <c:v>4.288305644877255E-4</c:v>
                </c:pt>
                <c:pt idx="28144">
                  <c:v>4.2882972047664231E-4</c:v>
                </c:pt>
                <c:pt idx="28145">
                  <c:v>4.2882919660769398E-4</c:v>
                </c:pt>
                <c:pt idx="28146">
                  <c:v>4.2882864363491541E-4</c:v>
                </c:pt>
                <c:pt idx="28147">
                  <c:v>4.2882759589701891E-4</c:v>
                </c:pt>
                <c:pt idx="28148">
                  <c:v>4.288266936782748E-4</c:v>
                </c:pt>
                <c:pt idx="28149">
                  <c:v>4.2882628622464841E-4</c:v>
                </c:pt>
                <c:pt idx="28150">
                  <c:v>4.2882552952505648E-4</c:v>
                </c:pt>
                <c:pt idx="28151">
                  <c:v>4.288245108909905E-4</c:v>
                </c:pt>
                <c:pt idx="28152">
                  <c:v>4.2882433626800781E-4</c:v>
                </c:pt>
                <c:pt idx="28153">
                  <c:v>4.2882387060672039E-4</c:v>
                </c:pt>
                <c:pt idx="28154">
                  <c:v>4.2882285197265452E-4</c:v>
                </c:pt>
                <c:pt idx="28155">
                  <c:v>4.2882192065007979E-4</c:v>
                </c:pt>
                <c:pt idx="28156">
                  <c:v>4.2882096022367477E-4</c:v>
                </c:pt>
                <c:pt idx="28157">
                  <c:v>4.2882026173174381E-4</c:v>
                </c:pt>
                <c:pt idx="28158">
                  <c:v>4.2881944682449102E-4</c:v>
                </c:pt>
                <c:pt idx="28159">
                  <c:v>4.2881924309767783E-4</c:v>
                </c:pt>
                <c:pt idx="28160">
                  <c:v>4.2881871922872961E-4</c:v>
                </c:pt>
                <c:pt idx="28161">
                  <c:v>4.2881764238700271E-4</c:v>
                </c:pt>
                <c:pt idx="28162">
                  <c:v>4.2881740955635911E-4</c:v>
                </c:pt>
                <c:pt idx="28163">
                  <c:v>4.2881642002612352E-4</c:v>
                </c:pt>
                <c:pt idx="28164">
                  <c:v>4.2881525587290531E-4</c:v>
                </c:pt>
                <c:pt idx="28165">
                  <c:v>4.288148193154484E-4</c:v>
                </c:pt>
                <c:pt idx="28166">
                  <c:v>4.2881420813500881E-4</c:v>
                </c:pt>
                <c:pt idx="28167">
                  <c:v>4.2881362605839968E-4</c:v>
                </c:pt>
                <c:pt idx="28168">
                  <c:v>4.2881254921667278E-4</c:v>
                </c:pt>
                <c:pt idx="28169">
                  <c:v>4.2881176341325039E-4</c:v>
                </c:pt>
                <c:pt idx="28170">
                  <c:v>4.2881135595962411E-4</c:v>
                </c:pt>
                <c:pt idx="28171">
                  <c:v>4.2881007539108401E-4</c:v>
                </c:pt>
                <c:pt idx="28172">
                  <c:v>4.2881013359874492E-4</c:v>
                </c:pt>
                <c:pt idx="28173">
                  <c:v>4.2880908586084843E-4</c:v>
                </c:pt>
                <c:pt idx="28174">
                  <c:v>4.2880806722678239E-4</c:v>
                </c:pt>
                <c:pt idx="28175">
                  <c:v>4.2880783439613879E-4</c:v>
                </c:pt>
                <c:pt idx="28176">
                  <c:v>4.2880696128122509E-4</c:v>
                </c:pt>
                <c:pt idx="28177">
                  <c:v>4.288061463739723E-4</c:v>
                </c:pt>
                <c:pt idx="28178">
                  <c:v>4.2880541877821088E-4</c:v>
                </c:pt>
                <c:pt idx="28179">
                  <c:v>4.2880498222075397E-4</c:v>
                </c:pt>
                <c:pt idx="28180">
                  <c:v>4.2880405089817941E-4</c:v>
                </c:pt>
                <c:pt idx="28181">
                  <c:v>4.2880343971773982E-4</c:v>
                </c:pt>
                <c:pt idx="28182">
                  <c:v>4.2880242108367378E-4</c:v>
                </c:pt>
                <c:pt idx="28183">
                  <c:v>4.2880215914919972E-4</c:v>
                </c:pt>
                <c:pt idx="28184">
                  <c:v>4.2880090768449008E-4</c:v>
                </c:pt>
                <c:pt idx="28185">
                  <c:v>4.2880070395767689E-4</c:v>
                </c:pt>
                <c:pt idx="28186">
                  <c:v>4.2879977263510233E-4</c:v>
                </c:pt>
                <c:pt idx="28187">
                  <c:v>4.2879898683167989E-4</c:v>
                </c:pt>
                <c:pt idx="28188">
                  <c:v>4.2879849206656218E-4</c:v>
                </c:pt>
                <c:pt idx="28189">
                  <c:v>4.2879750253632659E-4</c:v>
                </c:pt>
                <c:pt idx="28190">
                  <c:v>4.2879662942141289E-4</c:v>
                </c:pt>
                <c:pt idx="28191">
                  <c:v>4.2879619286395609E-4</c:v>
                </c:pt>
                <c:pt idx="28192">
                  <c:v>4.2879514512605971E-4</c:v>
                </c:pt>
                <c:pt idx="28193">
                  <c:v>4.2879485408775508E-4</c:v>
                </c:pt>
                <c:pt idx="28194">
                  <c:v>4.2879371903836733E-4</c:v>
                </c:pt>
                <c:pt idx="28195">
                  <c:v>4.2879287502728403E-4</c:v>
                </c:pt>
                <c:pt idx="28196">
                  <c:v>4.2879238026216632E-4</c:v>
                </c:pt>
                <c:pt idx="28197">
                  <c:v>4.2879194370470941E-4</c:v>
                </c:pt>
                <c:pt idx="28198">
                  <c:v>4.2879098327830428E-4</c:v>
                </c:pt>
                <c:pt idx="28199">
                  <c:v>4.287906049285084E-4</c:v>
                </c:pt>
                <c:pt idx="28200">
                  <c:v>4.2878964450210327E-4</c:v>
                </c:pt>
                <c:pt idx="28201">
                  <c:v>4.2878850945271552E-4</c:v>
                </c:pt>
                <c:pt idx="28202">
                  <c:v>4.2878862586803729E-4</c:v>
                </c:pt>
                <c:pt idx="28203">
                  <c:v>4.2878746171481907E-4</c:v>
                </c:pt>
                <c:pt idx="28204">
                  <c:v>4.28786501288414E-4</c:v>
                </c:pt>
                <c:pt idx="28205">
                  <c:v>4.2878594831563532E-4</c:v>
                </c:pt>
                <c:pt idx="28206">
                  <c:v>4.2878492968156928E-4</c:v>
                </c:pt>
                <c:pt idx="28207">
                  <c:v>4.2878487147390842E-4</c:v>
                </c:pt>
                <c:pt idx="28208">
                  <c:v>4.2878394015133381E-4</c:v>
                </c:pt>
                <c:pt idx="28209">
                  <c:v>4.2878289241343742E-4</c:v>
                </c:pt>
                <c:pt idx="28210">
                  <c:v>4.2878300882875919E-4</c:v>
                </c:pt>
                <c:pt idx="28211">
                  <c:v>4.2878196109086281E-4</c:v>
                </c:pt>
                <c:pt idx="28212">
                  <c:v>4.2878105887211859E-4</c:v>
                </c:pt>
                <c:pt idx="28213">
                  <c:v>4.2878053500317043E-4</c:v>
                </c:pt>
                <c:pt idx="28214">
                  <c:v>4.2877960368059581E-4</c:v>
                </c:pt>
                <c:pt idx="28215">
                  <c:v>4.2877875966951251E-4</c:v>
                </c:pt>
                <c:pt idx="28216">
                  <c:v>4.2877800296992058E-4</c:v>
                </c:pt>
                <c:pt idx="28217">
                  <c:v>4.2877759551629419E-4</c:v>
                </c:pt>
                <c:pt idx="28218">
                  <c:v>4.2877663508988922E-4</c:v>
                </c:pt>
                <c:pt idx="28219">
                  <c:v>4.2877625674009318E-4</c:v>
                </c:pt>
                <c:pt idx="28220">
                  <c:v>4.2877550004050141E-4</c:v>
                </c:pt>
                <c:pt idx="28221">
                  <c:v>4.2877503437921399E-4</c:v>
                </c:pt>
                <c:pt idx="28222">
                  <c:v>4.2877334635704761E-4</c:v>
                </c:pt>
                <c:pt idx="28223">
                  <c:v>4.2877267696894711E-4</c:v>
                </c:pt>
                <c:pt idx="28224">
                  <c:v>4.2877209489233792E-4</c:v>
                </c:pt>
                <c:pt idx="28225">
                  <c:v>4.2877130908891559E-4</c:v>
                </c:pt>
                <c:pt idx="28226">
                  <c:v>4.2877023224718869E-4</c:v>
                </c:pt>
                <c:pt idx="28227">
                  <c:v>4.2877037776634103E-4</c:v>
                </c:pt>
                <c:pt idx="28228">
                  <c:v>4.2876991210505372E-4</c:v>
                </c:pt>
                <c:pt idx="28229">
                  <c:v>4.2876836960203951E-4</c:v>
                </c:pt>
                <c:pt idx="28230">
                  <c:v>4.2876752559095621E-4</c:v>
                </c:pt>
                <c:pt idx="28231">
                  <c:v>4.2876708903349941E-4</c:v>
                </c:pt>
                <c:pt idx="28232">
                  <c:v>4.2876653606072068E-4</c:v>
                </c:pt>
                <c:pt idx="28233">
                  <c:v>4.2876609950326378E-4</c:v>
                </c:pt>
                <c:pt idx="28234">
                  <c:v>4.2876496445387602E-4</c:v>
                </c:pt>
                <c:pt idx="28235">
                  <c:v>4.2876426596194511E-4</c:v>
                </c:pt>
                <c:pt idx="28236">
                  <c:v>4.2876286897808308E-4</c:v>
                </c:pt>
                <c:pt idx="28237">
                  <c:v>4.2876269435510039E-4</c:v>
                </c:pt>
                <c:pt idx="28238">
                  <c:v>4.2876219958998257E-4</c:v>
                </c:pt>
                <c:pt idx="28239">
                  <c:v>4.2876144289039081E-4</c:v>
                </c:pt>
                <c:pt idx="28240">
                  <c:v>4.2876042425632482E-4</c:v>
                </c:pt>
                <c:pt idx="28241">
                  <c:v>4.2876001680269837E-4</c:v>
                </c:pt>
                <c:pt idx="28242">
                  <c:v>4.287592601031065E-4</c:v>
                </c:pt>
                <c:pt idx="28243">
                  <c:v>4.2875829967670143E-4</c:v>
                </c:pt>
                <c:pt idx="28244">
                  <c:v>4.2875765939243138E-4</c:v>
                </c:pt>
                <c:pt idx="28245">
                  <c:v>4.2875661165453488E-4</c:v>
                </c:pt>
                <c:pt idx="28246">
                  <c:v>4.2875626240856951E-4</c:v>
                </c:pt>
                <c:pt idx="28247">
                  <c:v>4.28755593020469E-4</c:v>
                </c:pt>
                <c:pt idx="28248">
                  <c:v>4.2875483632087708E-4</c:v>
                </c:pt>
                <c:pt idx="28249">
                  <c:v>4.287540796212852E-4</c:v>
                </c:pt>
                <c:pt idx="28250">
                  <c:v>4.2875381768681109E-4</c:v>
                </c:pt>
                <c:pt idx="28251">
                  <c:v>4.2875244980677962E-4</c:v>
                </c:pt>
                <c:pt idx="28252">
                  <c:v>4.2875195504166191E-4</c:v>
                </c:pt>
                <c:pt idx="28253">
                  <c:v>4.2875044164247811E-4</c:v>
                </c:pt>
                <c:pt idx="28254">
                  <c:v>4.2875032522715628E-4</c:v>
                </c:pt>
                <c:pt idx="28255">
                  <c:v>4.2874962673522532E-4</c:v>
                </c:pt>
                <c:pt idx="28256">
                  <c:v>4.2874834616668522E-4</c:v>
                </c:pt>
                <c:pt idx="28257">
                  <c:v>4.2874831706285482E-4</c:v>
                </c:pt>
                <c:pt idx="28258">
                  <c:v>4.2874741484411061E-4</c:v>
                </c:pt>
                <c:pt idx="28259">
                  <c:v>4.2874671635217959E-4</c:v>
                </c:pt>
                <c:pt idx="28260">
                  <c:v>4.2874595965258783E-4</c:v>
                </c:pt>
                <c:pt idx="28261">
                  <c:v>4.2874526116065681E-4</c:v>
                </c:pt>
                <c:pt idx="28262">
                  <c:v>4.2874444625340402E-4</c:v>
                </c:pt>
                <c:pt idx="28263">
                  <c:v>4.2874400969594722E-4</c:v>
                </c:pt>
                <c:pt idx="28264">
                  <c:v>4.2874331120401621E-4</c:v>
                </c:pt>
                <c:pt idx="28265">
                  <c:v>4.2874249629676342E-4</c:v>
                </c:pt>
                <c:pt idx="28266">
                  <c:v>4.2874165228568017E-4</c:v>
                </c:pt>
                <c:pt idx="28267">
                  <c:v>4.2874072096310561E-4</c:v>
                </c:pt>
                <c:pt idx="28268">
                  <c:v>4.2873993515968317E-4</c:v>
                </c:pt>
                <c:pt idx="28269">
                  <c:v>4.2873955680988729E-4</c:v>
                </c:pt>
                <c:pt idx="28270">
                  <c:v>4.2873862548731267E-4</c:v>
                </c:pt>
                <c:pt idx="28271">
                  <c:v>4.2873763595707709E-4</c:v>
                </c:pt>
                <c:pt idx="28272">
                  <c:v>4.287365882191807E-4</c:v>
                </c:pt>
                <c:pt idx="28273">
                  <c:v>4.2873638449236751E-4</c:v>
                </c:pt>
                <c:pt idx="28274">
                  <c:v>4.2873530765064061E-4</c:v>
                </c:pt>
                <c:pt idx="28275">
                  <c:v>4.2873492930084472E-4</c:v>
                </c:pt>
                <c:pt idx="28276">
                  <c:v>4.2873382335528731E-4</c:v>
                </c:pt>
                <c:pt idx="28277">
                  <c:v>4.2873370693996549E-4</c:v>
                </c:pt>
                <c:pt idx="28278">
                  <c:v>4.2873274651356041E-4</c:v>
                </c:pt>
                <c:pt idx="28279">
                  <c:v>4.2873204802162951E-4</c:v>
                </c:pt>
                <c:pt idx="28280">
                  <c:v>4.2873111669905478E-4</c:v>
                </c:pt>
                <c:pt idx="28281">
                  <c:v>4.2873050551861519E-4</c:v>
                </c:pt>
                <c:pt idx="28282">
                  <c:v>4.2872998164966702E-4</c:v>
                </c:pt>
                <c:pt idx="28283">
                  <c:v>4.2872849735431368E-4</c:v>
                </c:pt>
                <c:pt idx="28284">
                  <c:v>4.2872820631600922E-4</c:v>
                </c:pt>
                <c:pt idx="28285">
                  <c:v>4.287277115508914E-4</c:v>
                </c:pt>
                <c:pt idx="28286">
                  <c:v>4.2872666381299501E-4</c:v>
                </c:pt>
                <c:pt idx="28287">
                  <c:v>4.2872660560533399E-4</c:v>
                </c:pt>
                <c:pt idx="28288">
                  <c:v>4.2872547055594618E-4</c:v>
                </c:pt>
                <c:pt idx="28289">
                  <c:v>4.2872485937550659E-4</c:v>
                </c:pt>
                <c:pt idx="28290">
                  <c:v>4.2872343328781431E-4</c:v>
                </c:pt>
                <c:pt idx="28291">
                  <c:v>4.2872302583418792E-4</c:v>
                </c:pt>
                <c:pt idx="28292">
                  <c:v>4.287227347958833E-4</c:v>
                </c:pt>
                <c:pt idx="28293">
                  <c:v>4.2872148333117371E-4</c:v>
                </c:pt>
                <c:pt idx="28294">
                  <c:v>4.2872075573541219E-4</c:v>
                </c:pt>
                <c:pt idx="28295">
                  <c:v>4.2872011545114219E-4</c:v>
                </c:pt>
                <c:pt idx="28296">
                  <c:v>4.287193005438894E-4</c:v>
                </c:pt>
                <c:pt idx="28297">
                  <c:v>4.287186311557889E-4</c:v>
                </c:pt>
                <c:pt idx="28298">
                  <c:v>4.2871796176768839E-4</c:v>
                </c:pt>
                <c:pt idx="28299">
                  <c:v>4.2871682671830058E-4</c:v>
                </c:pt>
                <c:pt idx="28300">
                  <c:v>4.2871630284935241E-4</c:v>
                </c:pt>
                <c:pt idx="28301">
                  <c:v>4.287158080842346E-4</c:v>
                </c:pt>
                <c:pt idx="28302">
                  <c:v>4.287145275156945E-4</c:v>
                </c:pt>
                <c:pt idx="28303">
                  <c:v>4.2871426558122039E-4</c:v>
                </c:pt>
                <c:pt idx="28304">
                  <c:v>4.2871304322034121E-4</c:v>
                </c:pt>
                <c:pt idx="28305">
                  <c:v>4.2871234472841019E-4</c:v>
                </c:pt>
                <c:pt idx="28306">
                  <c:v>4.2871184996329248E-4</c:v>
                </c:pt>
                <c:pt idx="28307">
                  <c:v>4.287106276024133E-4</c:v>
                </c:pt>
                <c:pt idx="28308">
                  <c:v>4.2871016194112599E-4</c:v>
                </c:pt>
                <c:pt idx="28309">
                  <c:v>4.2870928882621229E-4</c:v>
                </c:pt>
                <c:pt idx="28310">
                  <c:v>4.2870864854194218E-4</c:v>
                </c:pt>
                <c:pt idx="28311">
                  <c:v>4.2870777542702848E-4</c:v>
                </c:pt>
                <c:pt idx="28312">
                  <c:v>4.2870768811553722E-4</c:v>
                </c:pt>
                <c:pt idx="28313">
                  <c:v>4.2870678589679301E-4</c:v>
                </c:pt>
                <c:pt idx="28314">
                  <c:v>4.28705447120592E-4</c:v>
                </c:pt>
                <c:pt idx="28315">
                  <c:v>4.2870530160143971E-4</c:v>
                </c:pt>
                <c:pt idx="28316">
                  <c:v>4.2870410834439099E-4</c:v>
                </c:pt>
                <c:pt idx="28317">
                  <c:v>4.2870399192906922E-4</c:v>
                </c:pt>
                <c:pt idx="28318">
                  <c:v>4.2870297329500318E-4</c:v>
                </c:pt>
                <c:pt idx="28319">
                  <c:v>4.2870210018008947E-4</c:v>
                </c:pt>
                <c:pt idx="28320">
                  <c:v>4.2870160541497171E-4</c:v>
                </c:pt>
                <c:pt idx="28321">
                  <c:v>4.2870038305409253E-4</c:v>
                </c:pt>
                <c:pt idx="28322">
                  <c:v>4.2869977187365288E-4</c:v>
                </c:pt>
                <c:pt idx="28323">
                  <c:v>4.2869913158938289E-4</c:v>
                </c:pt>
                <c:pt idx="28324">
                  <c:v>4.2869840399362152E-4</c:v>
                </c:pt>
                <c:pt idx="28325">
                  <c:v>4.286974435672164E-4</c:v>
                </c:pt>
                <c:pt idx="28326">
                  <c:v>4.2869686149060732E-4</c:v>
                </c:pt>
                <c:pt idx="28327">
                  <c:v>4.2869657045230269E-4</c:v>
                </c:pt>
                <c:pt idx="28328">
                  <c:v>4.2869540629908442E-4</c:v>
                </c:pt>
                <c:pt idx="28329">
                  <c:v>4.2869456228800118E-4</c:v>
                </c:pt>
                <c:pt idx="28330">
                  <c:v>4.2869339813478291E-4</c:v>
                </c:pt>
                <c:pt idx="28331">
                  <c:v>4.2869319440796971E-4</c:v>
                </c:pt>
                <c:pt idx="28332">
                  <c:v>4.2869240860454738E-4</c:v>
                </c:pt>
                <c:pt idx="28333">
                  <c:v>4.2869188473559921E-4</c:v>
                </c:pt>
                <c:pt idx="28334">
                  <c:v>4.2869106982834643E-4</c:v>
                </c:pt>
                <c:pt idx="28335">
                  <c:v>4.2869002209044988E-4</c:v>
                </c:pt>
                <c:pt idx="28336">
                  <c:v>4.2868897435255349E-4</c:v>
                </c:pt>
                <c:pt idx="28337">
                  <c:v>4.2868827586062253E-4</c:v>
                </c:pt>
                <c:pt idx="28338">
                  <c:v>4.2868778109550481E-4</c:v>
                </c:pt>
                <c:pt idx="28339">
                  <c:v>4.2868714081123471E-4</c:v>
                </c:pt>
                <c:pt idx="28340">
                  <c:v>4.2868629680015152E-4</c:v>
                </c:pt>
                <c:pt idx="28341">
                  <c:v>4.2868577293120319E-4</c:v>
                </c:pt>
                <c:pt idx="28342">
                  <c:v>4.2868460877798498E-4</c:v>
                </c:pt>
                <c:pt idx="28343">
                  <c:v>4.2868446325883269E-4</c:v>
                </c:pt>
                <c:pt idx="28344">
                  <c:v>4.2868312448263168E-4</c:v>
                </c:pt>
                <c:pt idx="28345">
                  <c:v>4.2868245509453118E-4</c:v>
                </c:pt>
                <c:pt idx="28346">
                  <c:v>4.286819021217525E-4</c:v>
                </c:pt>
                <c:pt idx="28347">
                  <c:v>4.286810290068388E-4</c:v>
                </c:pt>
                <c:pt idx="28348">
                  <c:v>4.2868047603406012E-4</c:v>
                </c:pt>
                <c:pt idx="28349">
                  <c:v>4.286799521651119E-4</c:v>
                </c:pt>
                <c:pt idx="28350">
                  <c:v>4.2867849697358912E-4</c:v>
                </c:pt>
                <c:pt idx="28351">
                  <c:v>4.2867838055826718E-4</c:v>
                </c:pt>
                <c:pt idx="28352">
                  <c:v>4.2867718730121851E-4</c:v>
                </c:pt>
                <c:pt idx="28353">
                  <c:v>4.2867660522460938E-4</c:v>
                </c:pt>
                <c:pt idx="28354">
                  <c:v>4.2867576121352608E-4</c:v>
                </c:pt>
                <c:pt idx="28355">
                  <c:v>4.28675179136917E-4</c:v>
                </c:pt>
                <c:pt idx="28356">
                  <c:v>4.286743351258337E-4</c:v>
                </c:pt>
                <c:pt idx="28357">
                  <c:v>4.2867346201091999E-4</c:v>
                </c:pt>
                <c:pt idx="28358">
                  <c:v>4.2867250158451498E-4</c:v>
                </c:pt>
                <c:pt idx="28359">
                  <c:v>4.2867206502705812E-4</c:v>
                </c:pt>
                <c:pt idx="28360">
                  <c:v>4.2867142474278808E-4</c:v>
                </c:pt>
                <c:pt idx="28361">
                  <c:v>4.2867072625085711E-4</c:v>
                </c:pt>
                <c:pt idx="28362">
                  <c:v>4.2867005686275661E-4</c:v>
                </c:pt>
                <c:pt idx="28363">
                  <c:v>4.2866924195550382E-4</c:v>
                </c:pt>
                <c:pt idx="28364">
                  <c:v>4.2866831063292921E-4</c:v>
                </c:pt>
                <c:pt idx="28365">
                  <c:v>4.2866767034865921E-4</c:v>
                </c:pt>
                <c:pt idx="28366">
                  <c:v>4.2866662261076272E-4</c:v>
                </c:pt>
                <c:pt idx="28367">
                  <c:v>4.2866627336479718E-4</c:v>
                </c:pt>
                <c:pt idx="28368">
                  <c:v>4.2866528383456171E-4</c:v>
                </c:pt>
                <c:pt idx="28369">
                  <c:v>4.2866409057751298E-4</c:v>
                </c:pt>
                <c:pt idx="28370">
                  <c:v>4.2866347939707339E-4</c:v>
                </c:pt>
                <c:pt idx="28371">
                  <c:v>4.286628682166338E-4</c:v>
                </c:pt>
                <c:pt idx="28372">
                  <c:v>4.2866193689405918E-4</c:v>
                </c:pt>
                <c:pt idx="28373">
                  <c:v>4.2866120929829782E-4</c:v>
                </c:pt>
                <c:pt idx="28374">
                  <c:v>4.2866077274084091E-4</c:v>
                </c:pt>
                <c:pt idx="28375">
                  <c:v>4.2865966679528361E-4</c:v>
                </c:pt>
                <c:pt idx="28376">
                  <c:v>4.2865925934165722E-4</c:v>
                </c:pt>
                <c:pt idx="28377">
                  <c:v>4.286585608497262E-4</c:v>
                </c:pt>
                <c:pt idx="28378">
                  <c:v>4.2865760042332107E-4</c:v>
                </c:pt>
                <c:pt idx="28379">
                  <c:v>4.2865666910074651E-4</c:v>
                </c:pt>
                <c:pt idx="28380">
                  <c:v>4.2865576688200241E-4</c:v>
                </c:pt>
                <c:pt idx="28381">
                  <c:v>4.2865506839007139E-4</c:v>
                </c:pt>
                <c:pt idx="28382">
                  <c:v>4.2865483555942768E-4</c:v>
                </c:pt>
                <c:pt idx="28383">
                  <c:v>4.2865375871770078E-4</c:v>
                </c:pt>
                <c:pt idx="28384">
                  <c:v>4.2865314753726119E-4</c:v>
                </c:pt>
                <c:pt idx="28385">
                  <c:v>4.2865224531851709E-4</c:v>
                </c:pt>
                <c:pt idx="28386">
                  <c:v>4.286514304112643E-4</c:v>
                </c:pt>
                <c:pt idx="28387">
                  <c:v>4.2865087743848562E-4</c:v>
                </c:pt>
                <c:pt idx="28388">
                  <c:v>4.2865003342740238E-4</c:v>
                </c:pt>
                <c:pt idx="28389">
                  <c:v>4.2864901479333639E-4</c:v>
                </c:pt>
                <c:pt idx="28390">
                  <c:v>4.2864869465120142E-4</c:v>
                </c:pt>
                <c:pt idx="28391">
                  <c:v>4.2864755960181361E-4</c:v>
                </c:pt>
                <c:pt idx="28392">
                  <c:v>4.2864680290222168E-4</c:v>
                </c:pt>
                <c:pt idx="28393">
                  <c:v>4.2864610441029072E-4</c:v>
                </c:pt>
                <c:pt idx="28394">
                  <c:v>4.2864560964517301E-4</c:v>
                </c:pt>
                <c:pt idx="28395">
                  <c:v>4.2864479473792022E-4</c:v>
                </c:pt>
                <c:pt idx="28396">
                  <c:v>4.2864397983066738E-4</c:v>
                </c:pt>
                <c:pt idx="28397">
                  <c:v>4.2864365968853241E-4</c:v>
                </c:pt>
                <c:pt idx="28398">
                  <c:v>4.2864229180850089E-4</c:v>
                </c:pt>
                <c:pt idx="28399">
                  <c:v>4.2864205897785718E-4</c:v>
                </c:pt>
                <c:pt idx="28400">
                  <c:v>4.2864066199399531E-4</c:v>
                </c:pt>
                <c:pt idx="28401">
                  <c:v>4.286397597752512E-4</c:v>
                </c:pt>
                <c:pt idx="28402">
                  <c:v>4.2863958515226841E-4</c:v>
                </c:pt>
                <c:pt idx="28403">
                  <c:v>4.2863842099905009E-4</c:v>
                </c:pt>
                <c:pt idx="28404">
                  <c:v>4.2863792623393238E-4</c:v>
                </c:pt>
                <c:pt idx="28405">
                  <c:v>4.2863722774200141E-4</c:v>
                </c:pt>
                <c:pt idx="28406">
                  <c:v>4.2863626731559629E-4</c:v>
                </c:pt>
                <c:pt idx="28407">
                  <c:v>4.2863574344664812E-4</c:v>
                </c:pt>
                <c:pt idx="28408">
                  <c:v>4.2863484122790402E-4</c:v>
                </c:pt>
                <c:pt idx="28409">
                  <c:v>4.2863411363214249E-4</c:v>
                </c:pt>
                <c:pt idx="28410">
                  <c:v>4.2863312410190701E-4</c:v>
                </c:pt>
                <c:pt idx="28411">
                  <c:v>4.2863265844061971E-4</c:v>
                </c:pt>
                <c:pt idx="28412">
                  <c:v>4.2863181442953652E-4</c:v>
                </c:pt>
                <c:pt idx="28413">
                  <c:v>4.2863047565333551E-4</c:v>
                </c:pt>
                <c:pt idx="28414">
                  <c:v>4.2863012640737003E-4</c:v>
                </c:pt>
                <c:pt idx="28415">
                  <c:v>4.2862925329245632E-4</c:v>
                </c:pt>
                <c:pt idx="28416">
                  <c:v>4.2862867121584708E-4</c:v>
                </c:pt>
                <c:pt idx="28417">
                  <c:v>4.2862773989327252E-4</c:v>
                </c:pt>
                <c:pt idx="28418">
                  <c:v>4.2862733243964612E-4</c:v>
                </c:pt>
                <c:pt idx="28419">
                  <c:v>4.286259354557842E-4</c:v>
                </c:pt>
                <c:pt idx="28420">
                  <c:v>4.2862581904046237E-4</c:v>
                </c:pt>
                <c:pt idx="28421">
                  <c:v>4.286248586140573E-4</c:v>
                </c:pt>
                <c:pt idx="28422">
                  <c:v>4.2862421832978731E-4</c:v>
                </c:pt>
                <c:pt idx="28423">
                  <c:v>4.2862314148806041E-4</c:v>
                </c:pt>
                <c:pt idx="28424">
                  <c:v>4.2862235568463802E-4</c:v>
                </c:pt>
                <c:pt idx="28425">
                  <c:v>4.2862174450419838E-4</c:v>
                </c:pt>
                <c:pt idx="28426">
                  <c:v>4.2862107511609793E-4</c:v>
                </c:pt>
                <c:pt idx="28427">
                  <c:v>4.2861994006671011E-4</c:v>
                </c:pt>
                <c:pt idx="28428">
                  <c:v>4.2861976544372737E-4</c:v>
                </c:pt>
                <c:pt idx="28429">
                  <c:v>4.2861831025220448E-4</c:v>
                </c:pt>
                <c:pt idx="28430">
                  <c:v>4.2861807742156088E-4</c:v>
                </c:pt>
                <c:pt idx="28431">
                  <c:v>4.2861697147600347E-4</c:v>
                </c:pt>
                <c:pt idx="28432">
                  <c:v>4.2861662223003799E-4</c:v>
                </c:pt>
                <c:pt idx="28433">
                  <c:v>4.2861537076532841E-4</c:v>
                </c:pt>
                <c:pt idx="28434">
                  <c:v>4.2861464316956699E-4</c:v>
                </c:pt>
                <c:pt idx="28435">
                  <c:v>4.2861397378146648E-4</c:v>
                </c:pt>
                <c:pt idx="28436">
                  <c:v>4.2861312977038318E-4</c:v>
                </c:pt>
                <c:pt idx="28437">
                  <c:v>4.2861263500526547E-4</c:v>
                </c:pt>
                <c:pt idx="28438">
                  <c:v>4.2861155816353858E-4</c:v>
                </c:pt>
                <c:pt idx="28439">
                  <c:v>4.2861036490648979E-4</c:v>
                </c:pt>
                <c:pt idx="28440">
                  <c:v>4.2861051042564208E-4</c:v>
                </c:pt>
                <c:pt idx="28441">
                  <c:v>4.2860925896093249E-4</c:v>
                </c:pt>
                <c:pt idx="28442">
                  <c:v>4.2860835674218828E-4</c:v>
                </c:pt>
                <c:pt idx="28443">
                  <c:v>4.2860806570388382E-4</c:v>
                </c:pt>
                <c:pt idx="28444">
                  <c:v>4.2860716348513961E-4</c:v>
                </c:pt>
                <c:pt idx="28445">
                  <c:v>4.2860634857788682E-4</c:v>
                </c:pt>
                <c:pt idx="28446">
                  <c:v>4.2860570829361683E-4</c:v>
                </c:pt>
                <c:pt idx="28447">
                  <c:v>4.2860460234805942E-4</c:v>
                </c:pt>
                <c:pt idx="28448">
                  <c:v>4.2860434041358531E-4</c:v>
                </c:pt>
                <c:pt idx="28449">
                  <c:v>4.2860343819484109E-4</c:v>
                </c:pt>
                <c:pt idx="28450">
                  <c:v>4.2860201210714882E-4</c:v>
                </c:pt>
                <c:pt idx="28451">
                  <c:v>4.2860143003053958E-4</c:v>
                </c:pt>
                <c:pt idx="28452">
                  <c:v>4.2860093526542192E-4</c:v>
                </c:pt>
                <c:pt idx="28453">
                  <c:v>4.2860023677349091E-4</c:v>
                </c:pt>
                <c:pt idx="28454">
                  <c:v>4.285995673853904E-4</c:v>
                </c:pt>
                <c:pt idx="28455">
                  <c:v>4.2859840323217208E-4</c:v>
                </c:pt>
                <c:pt idx="28456">
                  <c:v>4.2859753011725838E-4</c:v>
                </c:pt>
                <c:pt idx="28457">
                  <c:v>4.2859691893681878E-4</c:v>
                </c:pt>
                <c:pt idx="28458">
                  <c:v>4.2859555105678743E-4</c:v>
                </c:pt>
                <c:pt idx="28459">
                  <c:v>4.2859517270699138E-4</c:v>
                </c:pt>
                <c:pt idx="28460">
                  <c:v>4.2859450331889088E-4</c:v>
                </c:pt>
                <c:pt idx="28461">
                  <c:v>4.2859409586526448E-4</c:v>
                </c:pt>
                <c:pt idx="28462">
                  <c:v>4.2859357199631631E-4</c:v>
                </c:pt>
                <c:pt idx="28463">
                  <c:v>4.285920003894717E-4</c:v>
                </c:pt>
                <c:pt idx="28464">
                  <c:v>4.2859092354774481E-4</c:v>
                </c:pt>
                <c:pt idx="28465">
                  <c:v>4.2859042878262699E-4</c:v>
                </c:pt>
                <c:pt idx="28466">
                  <c:v>4.2858996312133968E-4</c:v>
                </c:pt>
                <c:pt idx="28467">
                  <c:v>4.2858894448727369E-4</c:v>
                </c:pt>
                <c:pt idx="28468">
                  <c:v>4.2858850792981679E-4</c:v>
                </c:pt>
                <c:pt idx="28469">
                  <c:v>4.285874601919204E-4</c:v>
                </c:pt>
                <c:pt idx="28470">
                  <c:v>4.2858690721914172E-4</c:v>
                </c:pt>
                <c:pt idx="28471">
                  <c:v>4.2858588858507568E-4</c:v>
                </c:pt>
                <c:pt idx="28472">
                  <c:v>4.2858533561229711E-4</c:v>
                </c:pt>
                <c:pt idx="28473">
                  <c:v>4.2858411325141788E-4</c:v>
                </c:pt>
                <c:pt idx="28474">
                  <c:v>4.2858361848630011E-4</c:v>
                </c:pt>
                <c:pt idx="28475">
                  <c:v>4.2858294909819961E-4</c:v>
                </c:pt>
                <c:pt idx="28476">
                  <c:v>4.2858219239860768E-4</c:v>
                </c:pt>
                <c:pt idx="28477">
                  <c:v>4.285818431526423E-4</c:v>
                </c:pt>
                <c:pt idx="28478">
                  <c:v>4.2858050437644119E-4</c:v>
                </c:pt>
                <c:pt idx="28479">
                  <c:v>4.2858000961132348E-4</c:v>
                </c:pt>
                <c:pt idx="28480">
                  <c:v>4.2857919470407069E-4</c:v>
                </c:pt>
                <c:pt idx="28481">
                  <c:v>4.2857771040871739E-4</c:v>
                </c:pt>
                <c:pt idx="28482">
                  <c:v>4.2857762309722602E-4</c:v>
                </c:pt>
                <c:pt idx="28483">
                  <c:v>4.2857640073634679E-4</c:v>
                </c:pt>
                <c:pt idx="28484">
                  <c:v>4.2857561493292451E-4</c:v>
                </c:pt>
                <c:pt idx="28485">
                  <c:v>4.285747127141804E-4</c:v>
                </c:pt>
                <c:pt idx="28486">
                  <c:v>4.2857445077970619E-4</c:v>
                </c:pt>
                <c:pt idx="28487">
                  <c:v>4.285734030418098E-4</c:v>
                </c:pt>
                <c:pt idx="28488">
                  <c:v>4.285725299268961E-4</c:v>
                </c:pt>
                <c:pt idx="28489">
                  <c:v>4.2857186053879559E-4</c:v>
                </c:pt>
                <c:pt idx="28490">
                  <c:v>4.2857139487750828E-4</c:v>
                </c:pt>
                <c:pt idx="28491">
                  <c:v>4.2857055086642498E-4</c:v>
                </c:pt>
                <c:pt idx="28492">
                  <c:v>4.2856961954385042E-4</c:v>
                </c:pt>
                <c:pt idx="28493">
                  <c:v>4.2856874642893672E-4</c:v>
                </c:pt>
                <c:pt idx="28494">
                  <c:v>4.2856813524849707E-4</c:v>
                </c:pt>
                <c:pt idx="28495">
                  <c:v>4.285671457182616E-4</c:v>
                </c:pt>
                <c:pt idx="28496">
                  <c:v>4.2856621439568698E-4</c:v>
                </c:pt>
                <c:pt idx="28497">
                  <c:v>4.2856601066887379E-4</c:v>
                </c:pt>
                <c:pt idx="28498">
                  <c:v>4.2856484651565552E-4</c:v>
                </c:pt>
                <c:pt idx="28499">
                  <c:v>4.2856382788158948E-4</c:v>
                </c:pt>
                <c:pt idx="28500">
                  <c:v>4.2856307118199771E-4</c:v>
                </c:pt>
                <c:pt idx="28501">
                  <c:v>4.2856257641687989E-4</c:v>
                </c:pt>
                <c:pt idx="28502">
                  <c:v>4.285617615096271E-4</c:v>
                </c:pt>
                <c:pt idx="28503">
                  <c:v>4.2856135405600071E-4</c:v>
                </c:pt>
                <c:pt idx="28504">
                  <c:v>4.2856030631810432E-4</c:v>
                </c:pt>
                <c:pt idx="28505">
                  <c:v>4.2855896754190331E-4</c:v>
                </c:pt>
                <c:pt idx="28506">
                  <c:v>4.285587347112596E-4</c:v>
                </c:pt>
                <c:pt idx="28507">
                  <c:v>4.2855774518102407E-4</c:v>
                </c:pt>
                <c:pt idx="28508">
                  <c:v>4.2855687206611043E-4</c:v>
                </c:pt>
                <c:pt idx="28509">
                  <c:v>4.2855623178184032E-4</c:v>
                </c:pt>
                <c:pt idx="28510">
                  <c:v>4.2855530045926571E-4</c:v>
                </c:pt>
                <c:pt idx="28511">
                  <c:v>4.2855471838265657E-4</c:v>
                </c:pt>
                <c:pt idx="28512">
                  <c:v>4.285537579562515E-4</c:v>
                </c:pt>
                <c:pt idx="28513">
                  <c:v>4.2855340871028602E-4</c:v>
                </c:pt>
                <c:pt idx="28514">
                  <c:v>4.2855230276472872E-4</c:v>
                </c:pt>
                <c:pt idx="28515">
                  <c:v>4.2855140054598451E-4</c:v>
                </c:pt>
                <c:pt idx="28516">
                  <c:v>4.2855070205405349E-4</c:v>
                </c:pt>
                <c:pt idx="28517">
                  <c:v>4.2855020728893578E-4</c:v>
                </c:pt>
                <c:pt idx="28518">
                  <c:v>4.285487812012434E-4</c:v>
                </c:pt>
                <c:pt idx="28519">
                  <c:v>4.285481118131429E-4</c:v>
                </c:pt>
                <c:pt idx="28520">
                  <c:v>4.2854715138673782E-4</c:v>
                </c:pt>
                <c:pt idx="28521">
                  <c:v>4.2854651110246778E-4</c:v>
                </c:pt>
                <c:pt idx="28522">
                  <c:v>4.2854587081819767E-4</c:v>
                </c:pt>
                <c:pt idx="28523">
                  <c:v>4.2854528874158859E-4</c:v>
                </c:pt>
                <c:pt idx="28524">
                  <c:v>4.2854418279603118E-4</c:v>
                </c:pt>
                <c:pt idx="28525">
                  <c:v>4.2854354251176119E-4</c:v>
                </c:pt>
                <c:pt idx="28526">
                  <c:v>4.2854278581216931E-4</c:v>
                </c:pt>
                <c:pt idx="28527">
                  <c:v>4.2854232015088201E-4</c:v>
                </c:pt>
                <c:pt idx="28528">
                  <c:v>4.2854106868617242E-4</c:v>
                </c:pt>
                <c:pt idx="28529">
                  <c:v>4.285407776478678E-4</c:v>
                </c:pt>
                <c:pt idx="28530">
                  <c:v>4.2853972990997141E-4</c:v>
                </c:pt>
                <c:pt idx="28531">
                  <c:v>4.2853885679505771E-4</c:v>
                </c:pt>
                <c:pt idx="28532">
                  <c:v>4.2853769264183939E-4</c:v>
                </c:pt>
                <c:pt idx="28533">
                  <c:v>4.2853748891502619E-4</c:v>
                </c:pt>
                <c:pt idx="28534">
                  <c:v>4.2853652848862112E-4</c:v>
                </c:pt>
                <c:pt idx="28535">
                  <c:v>4.2853588820435112E-4</c:v>
                </c:pt>
                <c:pt idx="28536">
                  <c:v>4.285353934392333E-4</c:v>
                </c:pt>
                <c:pt idx="28537">
                  <c:v>4.2853393824771052E-4</c:v>
                </c:pt>
                <c:pt idx="28538">
                  <c:v>4.2853326885961002E-4</c:v>
                </c:pt>
                <c:pt idx="28539">
                  <c:v>4.2853210470639169E-4</c:v>
                </c:pt>
                <c:pt idx="28540">
                  <c:v>4.2853175546042621E-4</c:v>
                </c:pt>
                <c:pt idx="28541">
                  <c:v>4.285314935259521E-4</c:v>
                </c:pt>
                <c:pt idx="28542">
                  <c:v>4.2853050399571663E-4</c:v>
                </c:pt>
                <c:pt idx="28543">
                  <c:v>4.2852910701185459E-4</c:v>
                </c:pt>
                <c:pt idx="28544">
                  <c:v>4.2852840851992369E-4</c:v>
                </c:pt>
                <c:pt idx="28545">
                  <c:v>4.2852788465097552E-4</c:v>
                </c:pt>
                <c:pt idx="28546">
                  <c:v>4.2852706974372268E-4</c:v>
                </c:pt>
                <c:pt idx="28547">
                  <c:v>4.2852596379816532E-4</c:v>
                </c:pt>
                <c:pt idx="28548">
                  <c:v>4.2852596379816532E-4</c:v>
                </c:pt>
                <c:pt idx="28549">
                  <c:v>4.2852453771047289E-4</c:v>
                </c:pt>
                <c:pt idx="28550">
                  <c:v>4.2852372280322021E-4</c:v>
                </c:pt>
                <c:pt idx="28551">
                  <c:v>4.2852357728406792E-4</c:v>
                </c:pt>
                <c:pt idx="28552">
                  <c:v>4.2852252954617143E-4</c:v>
                </c:pt>
                <c:pt idx="28553">
                  <c:v>4.2852095793932682E-4</c:v>
                </c:pt>
                <c:pt idx="28554">
                  <c:v>4.2852028855122631E-4</c:v>
                </c:pt>
                <c:pt idx="28555">
                  <c:v>4.2852049227803951E-4</c:v>
                </c:pt>
                <c:pt idx="28556">
                  <c:v>4.2851921170949941E-4</c:v>
                </c:pt>
                <c:pt idx="28557">
                  <c:v>4.285185132175684E-4</c:v>
                </c:pt>
                <c:pt idx="28558">
                  <c:v>4.2851731996051973E-4</c:v>
                </c:pt>
                <c:pt idx="28559">
                  <c:v>4.2851676698774099E-4</c:v>
                </c:pt>
                <c:pt idx="28560">
                  <c:v>4.2851592297665769E-4</c:v>
                </c:pt>
                <c:pt idx="28561">
                  <c:v>4.2851499165408308E-4</c:v>
                </c:pt>
                <c:pt idx="28562">
                  <c:v>4.28514409577474E-4</c:v>
                </c:pt>
                <c:pt idx="28563">
                  <c:v>4.2851344915106893E-4</c:v>
                </c:pt>
                <c:pt idx="28564">
                  <c:v>4.2851211037486792E-4</c:v>
                </c:pt>
                <c:pt idx="28565">
                  <c:v>4.2851147009059792E-4</c:v>
                </c:pt>
                <c:pt idx="28566">
                  <c:v>4.2851106263697147E-4</c:v>
                </c:pt>
                <c:pt idx="28567">
                  <c:v>4.2851004400290549E-4</c:v>
                </c:pt>
                <c:pt idx="28568">
                  <c:v>4.2850972386077052E-4</c:v>
                </c:pt>
                <c:pt idx="28569">
                  <c:v>4.2850853060372168E-4</c:v>
                </c:pt>
                <c:pt idx="28570">
                  <c:v>4.2850800673477352E-4</c:v>
                </c:pt>
                <c:pt idx="28571">
                  <c:v>4.2850719182752067E-4</c:v>
                </c:pt>
                <c:pt idx="28572">
                  <c:v>4.2850631871260703E-4</c:v>
                </c:pt>
                <c:pt idx="28573">
                  <c:v>4.2850527097471058E-4</c:v>
                </c:pt>
                <c:pt idx="28574">
                  <c:v>4.2850509635172779E-4</c:v>
                </c:pt>
                <c:pt idx="28575">
                  <c:v>4.2850419413298368E-4</c:v>
                </c:pt>
                <c:pt idx="28576">
                  <c:v>4.2850349564105272E-4</c:v>
                </c:pt>
                <c:pt idx="28577">
                  <c:v>4.28502302384004E-4</c:v>
                </c:pt>
                <c:pt idx="28578">
                  <c:v>4.2850160389207298E-4</c:v>
                </c:pt>
                <c:pt idx="28579">
                  <c:v>4.2850055615417659E-4</c:v>
                </c:pt>
                <c:pt idx="28580">
                  <c:v>4.2850043973885482E-4</c:v>
                </c:pt>
                <c:pt idx="28581">
                  <c:v>4.2849889723584061E-4</c:v>
                </c:pt>
                <c:pt idx="28582">
                  <c:v>4.2849857709370548E-4</c:v>
                </c:pt>
                <c:pt idx="28583">
                  <c:v>4.284971219021827E-4</c:v>
                </c:pt>
                <c:pt idx="28584">
                  <c:v>4.284971219021827E-4</c:v>
                </c:pt>
                <c:pt idx="28585">
                  <c:v>4.2849581222981209E-4</c:v>
                </c:pt>
                <c:pt idx="28586">
                  <c:v>4.2849508463405073E-4</c:v>
                </c:pt>
                <c:pt idx="28587">
                  <c:v>4.2849380406551058E-4</c:v>
                </c:pt>
                <c:pt idx="28588">
                  <c:v>4.2849354213103652E-4</c:v>
                </c:pt>
                <c:pt idx="28589">
                  <c:v>4.2849255260080099E-4</c:v>
                </c:pt>
                <c:pt idx="28590">
                  <c:v>4.2849217425100511E-4</c:v>
                </c:pt>
                <c:pt idx="28591">
                  <c:v>4.2849077726714308E-4</c:v>
                </c:pt>
                <c:pt idx="28592">
                  <c:v>4.2849031160585582E-4</c:v>
                </c:pt>
                <c:pt idx="28593">
                  <c:v>4.2848943849094212E-4</c:v>
                </c:pt>
                <c:pt idx="28594">
                  <c:v>4.2848850716836751E-4</c:v>
                </c:pt>
                <c:pt idx="28595">
                  <c:v>4.2848818702623248E-4</c:v>
                </c:pt>
                <c:pt idx="28596">
                  <c:v>4.2848743032664061E-4</c:v>
                </c:pt>
                <c:pt idx="28597">
                  <c:v>4.2848585871979589E-4</c:v>
                </c:pt>
                <c:pt idx="28598">
                  <c:v>4.2848582961596549E-4</c:v>
                </c:pt>
                <c:pt idx="28599">
                  <c:v>4.2848466546274722E-4</c:v>
                </c:pt>
                <c:pt idx="28600">
                  <c:v>4.2848390876315529E-4</c:v>
                </c:pt>
                <c:pt idx="28601">
                  <c:v>4.2848312295973301E-4</c:v>
                </c:pt>
                <c:pt idx="28602">
                  <c:v>4.2848219163715839E-4</c:v>
                </c:pt>
                <c:pt idx="28603">
                  <c:v>4.2848160956054931E-4</c:v>
                </c:pt>
                <c:pt idx="28604">
                  <c:v>4.2848064913414419E-4</c:v>
                </c:pt>
                <c:pt idx="28605">
                  <c:v>4.2847954318858678E-4</c:v>
                </c:pt>
                <c:pt idx="28606">
                  <c:v>4.2847893200814719E-4</c:v>
                </c:pt>
                <c:pt idx="28607">
                  <c:v>4.2847773875109851E-4</c:v>
                </c:pt>
                <c:pt idx="28608">
                  <c:v>4.2847756412811577E-4</c:v>
                </c:pt>
                <c:pt idx="28609">
                  <c:v>4.2847666190937161E-4</c:v>
                </c:pt>
                <c:pt idx="28610">
                  <c:v>4.2847570148296649E-4</c:v>
                </c:pt>
                <c:pt idx="28611">
                  <c:v>4.284746537450701E-4</c:v>
                </c:pt>
                <c:pt idx="28612">
                  <c:v>4.2847383883781731E-4</c:v>
                </c:pt>
                <c:pt idx="28613">
                  <c:v>4.2847366421483463E-4</c:v>
                </c:pt>
                <c:pt idx="28614">
                  <c:v>4.2847215081565082E-4</c:v>
                </c:pt>
                <c:pt idx="28615">
                  <c:v>4.2847180156968529E-4</c:v>
                </c:pt>
                <c:pt idx="28616">
                  <c:v>4.284703463781625E-4</c:v>
                </c:pt>
                <c:pt idx="28617">
                  <c:v>4.2846985161304468E-4</c:v>
                </c:pt>
                <c:pt idx="28618">
                  <c:v>4.2846932774409652E-4</c:v>
                </c:pt>
                <c:pt idx="28619">
                  <c:v>4.2846810538321728E-4</c:v>
                </c:pt>
                <c:pt idx="28620">
                  <c:v>4.2846723226830358E-4</c:v>
                </c:pt>
                <c:pt idx="28621">
                  <c:v>4.2846679571084678E-4</c:v>
                </c:pt>
                <c:pt idx="28622">
                  <c:v>4.2846609721891582E-4</c:v>
                </c:pt>
                <c:pt idx="28623">
                  <c:v>4.2846534051932389E-4</c:v>
                </c:pt>
                <c:pt idx="28624">
                  <c:v>4.2846452561207121E-4</c:v>
                </c:pt>
                <c:pt idx="28625">
                  <c:v>4.2846333235502238E-4</c:v>
                </c:pt>
                <c:pt idx="28626">
                  <c:v>4.284627502784133E-4</c:v>
                </c:pt>
                <c:pt idx="28627">
                  <c:v>4.284619062673301E-4</c:v>
                </c:pt>
                <c:pt idx="28628">
                  <c:v>4.2846123687922949E-4</c:v>
                </c:pt>
                <c:pt idx="28629">
                  <c:v>4.2846030555665488E-4</c:v>
                </c:pt>
                <c:pt idx="28630">
                  <c:v>4.2845937423408031E-4</c:v>
                </c:pt>
                <c:pt idx="28631">
                  <c:v>4.2845879215747118E-4</c:v>
                </c:pt>
                <c:pt idx="28632">
                  <c:v>4.2845774441957468E-4</c:v>
                </c:pt>
                <c:pt idx="28633">
                  <c:v>4.2845652205869561E-4</c:v>
                </c:pt>
                <c:pt idx="28634">
                  <c:v>4.2845617281273007E-4</c:v>
                </c:pt>
                <c:pt idx="28635">
                  <c:v>4.2845535790547729E-4</c:v>
                </c:pt>
                <c:pt idx="28636">
                  <c:v>4.2845457210205501E-4</c:v>
                </c:pt>
                <c:pt idx="28637">
                  <c:v>4.2845343705266709E-4</c:v>
                </c:pt>
                <c:pt idx="28638">
                  <c:v>4.2845308780670171E-4</c:v>
                </c:pt>
                <c:pt idx="28639">
                  <c:v>4.2845215648412699E-4</c:v>
                </c:pt>
                <c:pt idx="28640">
                  <c:v>4.2845113785006111E-4</c:v>
                </c:pt>
                <c:pt idx="28641">
                  <c:v>4.2845058487728238E-4</c:v>
                </c:pt>
                <c:pt idx="28642">
                  <c:v>4.2844959534704691E-4</c:v>
                </c:pt>
                <c:pt idx="28643">
                  <c:v>4.2844924610108143E-4</c:v>
                </c:pt>
                <c:pt idx="28644">
                  <c:v>4.2844749987125402E-4</c:v>
                </c:pt>
                <c:pt idx="28645">
                  <c:v>4.2844712152145798E-4</c:v>
                </c:pt>
                <c:pt idx="28646">
                  <c:v>4.2844668496400118E-4</c:v>
                </c:pt>
                <c:pt idx="28647">
                  <c:v>4.2844560812227428E-4</c:v>
                </c:pt>
                <c:pt idx="28648">
                  <c:v>4.2844470590353012E-4</c:v>
                </c:pt>
                <c:pt idx="28649">
                  <c:v>4.2844400741159921E-4</c:v>
                </c:pt>
                <c:pt idx="28650">
                  <c:v>4.2844336712732911E-4</c:v>
                </c:pt>
                <c:pt idx="28651">
                  <c:v>4.2844205745495861E-4</c:v>
                </c:pt>
                <c:pt idx="28652">
                  <c:v>4.2844121344387531E-4</c:v>
                </c:pt>
                <c:pt idx="28653">
                  <c:v>4.2844100971706212E-4</c:v>
                </c:pt>
                <c:pt idx="28654">
                  <c:v>4.2843990377150481E-4</c:v>
                </c:pt>
                <c:pt idx="28655">
                  <c:v>4.2843903065659111E-4</c:v>
                </c:pt>
                <c:pt idx="28656">
                  <c:v>4.2843804112635547E-4</c:v>
                </c:pt>
                <c:pt idx="28657">
                  <c:v>4.2843754636123782E-4</c:v>
                </c:pt>
                <c:pt idx="28658">
                  <c:v>4.2843649862334132E-4</c:v>
                </c:pt>
                <c:pt idx="28659">
                  <c:v>4.2843594565056259E-4</c:v>
                </c:pt>
                <c:pt idx="28660">
                  <c:v>4.2843463597819209E-4</c:v>
                </c:pt>
                <c:pt idx="28661">
                  <c:v>4.2843390838243073E-4</c:v>
                </c:pt>
                <c:pt idx="28662">
                  <c:v>4.2843303526751702E-4</c:v>
                </c:pt>
                <c:pt idx="28663">
                  <c:v>4.2843283154070377E-4</c:v>
                </c:pt>
                <c:pt idx="28664">
                  <c:v>4.2843149276450282E-4</c:v>
                </c:pt>
                <c:pt idx="28665">
                  <c:v>4.2843059054575861E-4</c:v>
                </c:pt>
                <c:pt idx="28666">
                  <c:v>4.284297174308449E-4</c:v>
                </c:pt>
                <c:pt idx="28667">
                  <c:v>4.2842936818487942E-4</c:v>
                </c:pt>
                <c:pt idx="28668">
                  <c:v>4.2842843686230481E-4</c:v>
                </c:pt>
                <c:pt idx="28669">
                  <c:v>4.2842768016271288E-4</c:v>
                </c:pt>
                <c:pt idx="28670">
                  <c:v>4.2842674884013832E-4</c:v>
                </c:pt>
                <c:pt idx="28671">
                  <c:v>4.2842605034820741E-4</c:v>
                </c:pt>
                <c:pt idx="28672">
                  <c:v>4.2842488619498909E-4</c:v>
                </c:pt>
                <c:pt idx="28673">
                  <c:v>4.284240712877363E-4</c:v>
                </c:pt>
                <c:pt idx="28674">
                  <c:v>4.2842340189963579E-4</c:v>
                </c:pt>
                <c:pt idx="28675">
                  <c:v>4.2842252878472209E-4</c:v>
                </c:pt>
                <c:pt idx="28676">
                  <c:v>4.2842168477363879E-4</c:v>
                </c:pt>
                <c:pt idx="28677">
                  <c:v>4.284206370357424E-4</c:v>
                </c:pt>
                <c:pt idx="28678">
                  <c:v>4.2841990943998098E-4</c:v>
                </c:pt>
                <c:pt idx="28679">
                  <c:v>4.2841918184421962E-4</c:v>
                </c:pt>
                <c:pt idx="28680">
                  <c:v>4.284182505216449E-4</c:v>
                </c:pt>
                <c:pt idx="28681">
                  <c:v>4.2841734830290079E-4</c:v>
                </c:pt>
                <c:pt idx="28682">
                  <c:v>4.2841659160330892E-4</c:v>
                </c:pt>
                <c:pt idx="28683">
                  <c:v>4.2841580579988658E-4</c:v>
                </c:pt>
                <c:pt idx="28684">
                  <c:v>4.2841504910029471E-4</c:v>
                </c:pt>
                <c:pt idx="28685">
                  <c:v>4.2841446702368557E-4</c:v>
                </c:pt>
                <c:pt idx="28686">
                  <c:v>4.2841304093599319E-4</c:v>
                </c:pt>
                <c:pt idx="28687">
                  <c:v>4.2841245885938411E-4</c:v>
                </c:pt>
                <c:pt idx="28688">
                  <c:v>4.284119640942663E-4</c:v>
                </c:pt>
                <c:pt idx="28689">
                  <c:v>4.2841033427976072E-4</c:v>
                </c:pt>
                <c:pt idx="28690">
                  <c:v>4.2840995592996478E-4</c:v>
                </c:pt>
                <c:pt idx="28691">
                  <c:v>4.2840882088057702E-4</c:v>
                </c:pt>
                <c:pt idx="28692">
                  <c:v>4.2840841342695057E-4</c:v>
                </c:pt>
                <c:pt idx="28693">
                  <c:v>4.2840733658522367E-4</c:v>
                </c:pt>
                <c:pt idx="28694">
                  <c:v>4.2840716196224088E-4</c:v>
                </c:pt>
                <c:pt idx="28695">
                  <c:v>4.2840585228987038E-4</c:v>
                </c:pt>
                <c:pt idx="28696">
                  <c:v>4.2840503738261759E-4</c:v>
                </c:pt>
                <c:pt idx="28697">
                  <c:v>4.284039896447212E-4</c:v>
                </c:pt>
                <c:pt idx="28698">
                  <c:v>4.2840314563363791E-4</c:v>
                </c:pt>
                <c:pt idx="28699">
                  <c:v>4.284022725187242E-4</c:v>
                </c:pt>
                <c:pt idx="28700">
                  <c:v>4.2840177775360638E-4</c:v>
                </c:pt>
                <c:pt idx="28701">
                  <c:v>4.2840078822337091E-4</c:v>
                </c:pt>
                <c:pt idx="28702">
                  <c:v>4.2840023525059218E-4</c:v>
                </c:pt>
                <c:pt idx="28703">
                  <c:v>4.2839880916289991E-4</c:v>
                </c:pt>
                <c:pt idx="28704">
                  <c:v>4.2839802335947752E-4</c:v>
                </c:pt>
                <c:pt idx="28705">
                  <c:v>4.283972957637161E-4</c:v>
                </c:pt>
                <c:pt idx="28706">
                  <c:v>4.2839665547944611E-4</c:v>
                </c:pt>
                <c:pt idx="28707">
                  <c:v>4.2839508387260139E-4</c:v>
                </c:pt>
                <c:pt idx="28708">
                  <c:v>4.2839505476877088E-4</c:v>
                </c:pt>
                <c:pt idx="28709">
                  <c:v>4.2839415255002677E-4</c:v>
                </c:pt>
                <c:pt idx="28710">
                  <c:v>4.2839263915084302E-4</c:v>
                </c:pt>
                <c:pt idx="28711">
                  <c:v>4.2839214438572531E-4</c:v>
                </c:pt>
                <c:pt idx="28712">
                  <c:v>4.2839132947847253E-4</c:v>
                </c:pt>
                <c:pt idx="28713">
                  <c:v>4.2839013622142369E-4</c:v>
                </c:pt>
                <c:pt idx="28714">
                  <c:v>4.2838987428694958E-4</c:v>
                </c:pt>
                <c:pt idx="28715">
                  <c:v>4.2838894296437502E-4</c:v>
                </c:pt>
                <c:pt idx="28716">
                  <c:v>4.2838838999159629E-4</c:v>
                </c:pt>
                <c:pt idx="28717">
                  <c:v>4.2838678928092122E-4</c:v>
                </c:pt>
                <c:pt idx="28718">
                  <c:v>4.283860616851598E-4</c:v>
                </c:pt>
                <c:pt idx="28719">
                  <c:v>4.2838577064685518E-4</c:v>
                </c:pt>
                <c:pt idx="28720">
                  <c:v>4.2838495573960239E-4</c:v>
                </c:pt>
                <c:pt idx="28721">
                  <c:v>4.2838376248255372E-4</c:v>
                </c:pt>
                <c:pt idx="28722">
                  <c:v>4.2838315130211407E-4</c:v>
                </c:pt>
                <c:pt idx="28723">
                  <c:v>4.283819580450654E-4</c:v>
                </c:pt>
                <c:pt idx="28724">
                  <c:v>4.2838123044930398E-4</c:v>
                </c:pt>
                <c:pt idx="28725">
                  <c:v>4.2838061926886439E-4</c:v>
                </c:pt>
                <c:pt idx="28726">
                  <c:v>4.2837968794628978E-4</c:v>
                </c:pt>
                <c:pt idx="28727">
                  <c:v>4.2837922228500252E-4</c:v>
                </c:pt>
                <c:pt idx="28728">
                  <c:v>4.2837788350880151E-4</c:v>
                </c:pt>
                <c:pt idx="28729">
                  <c:v>4.2837689397856588E-4</c:v>
                </c:pt>
                <c:pt idx="28730">
                  <c:v>4.2837619548663502E-4</c:v>
                </c:pt>
                <c:pt idx="28731">
                  <c:v>4.2837567161768669E-4</c:v>
                </c:pt>
                <c:pt idx="28732">
                  <c:v>4.2837450746446848E-4</c:v>
                </c:pt>
                <c:pt idx="28733">
                  <c:v>4.2837366345338518E-4</c:v>
                </c:pt>
                <c:pt idx="28734">
                  <c:v>4.2837311048060661E-4</c:v>
                </c:pt>
                <c:pt idx="28735">
                  <c:v>4.2837247019633651E-4</c:v>
                </c:pt>
                <c:pt idx="28736">
                  <c:v>4.2837116052396601E-4</c:v>
                </c:pt>
                <c:pt idx="28737">
                  <c:v>4.2837008368223911E-4</c:v>
                </c:pt>
                <c:pt idx="28738">
                  <c:v>4.2836926877498632E-4</c:v>
                </c:pt>
                <c:pt idx="28739">
                  <c:v>4.2836848297156388E-4</c:v>
                </c:pt>
                <c:pt idx="28740">
                  <c:v>4.2836740612983698E-4</c:v>
                </c:pt>
                <c:pt idx="28741">
                  <c:v>4.2836659122258419E-4</c:v>
                </c:pt>
                <c:pt idx="28742">
                  <c:v>4.283663874957711E-4</c:v>
                </c:pt>
                <c:pt idx="28743">
                  <c:v>4.2836519423872232E-4</c:v>
                </c:pt>
                <c:pt idx="28744">
                  <c:v>4.2836426291614771E-4</c:v>
                </c:pt>
                <c:pt idx="28745">
                  <c:v>4.2836353532038629E-4</c:v>
                </c:pt>
                <c:pt idx="28746">
                  <c:v>4.2836225475184619E-4</c:v>
                </c:pt>
                <c:pt idx="28747">
                  <c:v>4.2836173088289797E-4</c:v>
                </c:pt>
                <c:pt idx="28748">
                  <c:v>4.2836152715608478E-4</c:v>
                </c:pt>
                <c:pt idx="28749">
                  <c:v>4.2835998465307062E-4</c:v>
                </c:pt>
                <c:pt idx="28750">
                  <c:v>4.2835899512283499E-4</c:v>
                </c:pt>
                <c:pt idx="28751">
                  <c:v>4.2835800559259951E-4</c:v>
                </c:pt>
                <c:pt idx="28752">
                  <c:v>4.2835797648876911E-4</c:v>
                </c:pt>
                <c:pt idx="28753">
                  <c:v>4.2835681233555079E-4</c:v>
                </c:pt>
                <c:pt idx="28754">
                  <c:v>4.2835573549382389E-4</c:v>
                </c:pt>
                <c:pt idx="28755">
                  <c:v>4.2835486237891018E-4</c:v>
                </c:pt>
                <c:pt idx="28756">
                  <c:v>4.2835419299080968E-4</c:v>
                </c:pt>
                <c:pt idx="28757">
                  <c:v>4.2835314525291318E-4</c:v>
                </c:pt>
                <c:pt idx="28758">
                  <c:v>4.2835285421460872E-4</c:v>
                </c:pt>
                <c:pt idx="28759">
                  <c:v>4.283516900613904E-4</c:v>
                </c:pt>
                <c:pt idx="28760">
                  <c:v>4.283508169464767E-4</c:v>
                </c:pt>
                <c:pt idx="28761">
                  <c:v>4.2834988562390208E-4</c:v>
                </c:pt>
                <c:pt idx="28762">
                  <c:v>4.2834904161281878E-4</c:v>
                </c:pt>
                <c:pt idx="28763">
                  <c:v>4.2834834312088788E-4</c:v>
                </c:pt>
                <c:pt idx="28764">
                  <c:v>4.2834744090214372E-4</c:v>
                </c:pt>
                <c:pt idx="28765">
                  <c:v>4.2834648047573859E-4</c:v>
                </c:pt>
                <c:pt idx="28766">
                  <c:v>4.2834549094550312E-4</c:v>
                </c:pt>
                <c:pt idx="28767">
                  <c:v>4.2834447231143708E-4</c:v>
                </c:pt>
                <c:pt idx="28768">
                  <c:v>4.283432790543884E-4</c:v>
                </c:pt>
                <c:pt idx="28769">
                  <c:v>4.2834228952415287E-4</c:v>
                </c:pt>
                <c:pt idx="28770">
                  <c:v>4.2834223131649202E-4</c:v>
                </c:pt>
                <c:pt idx="28771">
                  <c:v>4.2834124178625638E-4</c:v>
                </c:pt>
                <c:pt idx="28772">
                  <c:v>4.2834016494452948E-4</c:v>
                </c:pt>
                <c:pt idx="28773">
                  <c:v>4.2833908810280258E-4</c:v>
                </c:pt>
                <c:pt idx="28774">
                  <c:v>4.283385060261935E-4</c:v>
                </c:pt>
                <c:pt idx="28775">
                  <c:v>4.2833777843043208E-4</c:v>
                </c:pt>
                <c:pt idx="28776">
                  <c:v>4.2833716724999249E-4</c:v>
                </c:pt>
                <c:pt idx="28777">
                  <c:v>4.2833597399294382E-4</c:v>
                </c:pt>
                <c:pt idx="28778">
                  <c:v>4.2833498446270818E-4</c:v>
                </c:pt>
                <c:pt idx="28779">
                  <c:v>4.2833422776311641E-4</c:v>
                </c:pt>
                <c:pt idx="28780">
                  <c:v>4.2833347106352448E-4</c:v>
                </c:pt>
                <c:pt idx="28781">
                  <c:v>4.283322487026453E-4</c:v>
                </c:pt>
                <c:pt idx="28782">
                  <c:v>4.2833178304135799E-4</c:v>
                </c:pt>
                <c:pt idx="28783">
                  <c:v>4.2833105544559658E-4</c:v>
                </c:pt>
                <c:pt idx="28784">
                  <c:v>4.2832971666939562E-4</c:v>
                </c:pt>
                <c:pt idx="28785">
                  <c:v>4.2832930921576923E-4</c:v>
                </c:pt>
                <c:pt idx="28786">
                  <c:v>4.2832770850509411E-4</c:v>
                </c:pt>
                <c:pt idx="28787">
                  <c:v>4.2832779581658542E-4</c:v>
                </c:pt>
                <c:pt idx="28788">
                  <c:v>4.2832680628634989E-4</c:v>
                </c:pt>
                <c:pt idx="28789">
                  <c:v>4.2832567123696208E-4</c:v>
                </c:pt>
                <c:pt idx="28790">
                  <c:v>4.2832407052628701E-4</c:v>
                </c:pt>
                <c:pt idx="28791">
                  <c:v>4.2832415783777828E-4</c:v>
                </c:pt>
                <c:pt idx="28792">
                  <c:v>4.2832293547689909E-4</c:v>
                </c:pt>
                <c:pt idx="28793">
                  <c:v>4.2832174221985042E-4</c:v>
                </c:pt>
                <c:pt idx="28794">
                  <c:v>4.283216549083591E-4</c:v>
                </c:pt>
                <c:pt idx="28795">
                  <c:v>4.2832028702832758E-4</c:v>
                </c:pt>
                <c:pt idx="28796">
                  <c:v>4.2831912287510931E-4</c:v>
                </c:pt>
                <c:pt idx="28797">
                  <c:v>4.2831859900616109E-4</c:v>
                </c:pt>
                <c:pt idx="28798">
                  <c:v>4.2831801692955201E-4</c:v>
                </c:pt>
                <c:pt idx="28799">
                  <c:v>4.2831688188016409E-4</c:v>
                </c:pt>
                <c:pt idx="28800">
                  <c:v>4.2831615428440267E-4</c:v>
                </c:pt>
                <c:pt idx="28801">
                  <c:v>4.2831522296182811E-4</c:v>
                </c:pt>
                <c:pt idx="28802">
                  <c:v>4.2831382597796619E-4</c:v>
                </c:pt>
                <c:pt idx="28803">
                  <c:v>4.2831362225115299E-4</c:v>
                </c:pt>
                <c:pt idx="28804">
                  <c:v>4.2831242899410432E-4</c:v>
                </c:pt>
                <c:pt idx="28805">
                  <c:v>4.2831152677536011E-4</c:v>
                </c:pt>
                <c:pt idx="28806">
                  <c:v>4.2831050814129412E-4</c:v>
                </c:pt>
                <c:pt idx="28807">
                  <c:v>4.2830975144170219E-4</c:v>
                </c:pt>
                <c:pt idx="28808">
                  <c:v>4.2830943129956722E-4</c:v>
                </c:pt>
                <c:pt idx="28809">
                  <c:v>4.2830829625017941E-4</c:v>
                </c:pt>
                <c:pt idx="28810">
                  <c:v>4.2830713209696109E-4</c:v>
                </c:pt>
                <c:pt idx="28811">
                  <c:v>4.2830631718970841E-4</c:v>
                </c:pt>
                <c:pt idx="28812">
                  <c:v>4.2830556049011648E-4</c:v>
                </c:pt>
                <c:pt idx="28813">
                  <c:v>4.2830486199818552E-4</c:v>
                </c:pt>
                <c:pt idx="28814">
                  <c:v>4.2830378515645862E-4</c:v>
                </c:pt>
                <c:pt idx="28815">
                  <c:v>4.2830256279557938E-4</c:v>
                </c:pt>
                <c:pt idx="28816">
                  <c:v>4.2830224265344441E-4</c:v>
                </c:pt>
                <c:pt idx="28817">
                  <c:v>4.2830116581171751E-4</c:v>
                </c:pt>
                <c:pt idx="28818">
                  <c:v>4.2829979793168599E-4</c:v>
                </c:pt>
                <c:pt idx="28819">
                  <c:v>4.2829953599721188E-4</c:v>
                </c:pt>
                <c:pt idx="28820">
                  <c:v>4.2829813901335001E-4</c:v>
                </c:pt>
                <c:pt idx="28821">
                  <c:v>4.2829755693674088E-4</c:v>
                </c:pt>
                <c:pt idx="28822">
                  <c:v>4.28296800237149E-4</c:v>
                </c:pt>
                <c:pt idx="28823">
                  <c:v>4.2829578160308301E-4</c:v>
                </c:pt>
                <c:pt idx="28824">
                  <c:v>4.2829511221498251E-4</c:v>
                </c:pt>
                <c:pt idx="28825">
                  <c:v>4.2829423910006881E-4</c:v>
                </c:pt>
                <c:pt idx="28826">
                  <c:v>4.2829359881579881E-4</c:v>
                </c:pt>
                <c:pt idx="28827">
                  <c:v>4.2829266749322409E-4</c:v>
                </c:pt>
                <c:pt idx="28828">
                  <c:v>4.282918234821409E-4</c:v>
                </c:pt>
                <c:pt idx="28829">
                  <c:v>4.282905429136008E-4</c:v>
                </c:pt>
                <c:pt idx="28830">
                  <c:v>4.2828969890251761E-4</c:v>
                </c:pt>
                <c:pt idx="28831">
                  <c:v>4.2828894220292568E-4</c:v>
                </c:pt>
                <c:pt idx="28832">
                  <c:v>4.2828809819184238E-4</c:v>
                </c:pt>
                <c:pt idx="28833">
                  <c:v>4.2828719597309828E-4</c:v>
                </c:pt>
                <c:pt idx="28834">
                  <c:v>4.2828623554669321E-4</c:v>
                </c:pt>
                <c:pt idx="28835">
                  <c:v>4.2828571167774498E-4</c:v>
                </c:pt>
                <c:pt idx="28836">
                  <c:v>4.2828466393984849E-4</c:v>
                </c:pt>
                <c:pt idx="28837">
                  <c:v>4.2828399455174798E-4</c:v>
                </c:pt>
                <c:pt idx="28838">
                  <c:v>4.2828227742575109E-4</c:v>
                </c:pt>
                <c:pt idx="28839">
                  <c:v>4.2828230652958149E-4</c:v>
                </c:pt>
                <c:pt idx="28840">
                  <c:v>4.282807931303978E-4</c:v>
                </c:pt>
                <c:pt idx="28841">
                  <c:v>4.2827997822314501E-4</c:v>
                </c:pt>
                <c:pt idx="28842">
                  <c:v>4.2827922152355308E-4</c:v>
                </c:pt>
                <c:pt idx="28843">
                  <c:v>4.2827840661630029E-4</c:v>
                </c:pt>
                <c:pt idx="28844">
                  <c:v>4.2827764991670852E-4</c:v>
                </c:pt>
                <c:pt idx="28845">
                  <c:v>4.2827680590562522E-4</c:v>
                </c:pt>
                <c:pt idx="28846">
                  <c:v>4.2827555444091558E-4</c:v>
                </c:pt>
                <c:pt idx="28847">
                  <c:v>4.2827508877962828E-4</c:v>
                </c:pt>
                <c:pt idx="28848">
                  <c:v>4.2827404104173178E-4</c:v>
                </c:pt>
                <c:pt idx="28849">
                  <c:v>4.2827299330383539E-4</c:v>
                </c:pt>
                <c:pt idx="28850">
                  <c:v>4.2827229481190438E-4</c:v>
                </c:pt>
                <c:pt idx="28851">
                  <c:v>4.2827118886634707E-4</c:v>
                </c:pt>
                <c:pt idx="28852">
                  <c:v>4.2827017023228109E-4</c:v>
                </c:pt>
                <c:pt idx="28853">
                  <c:v>4.2826909339055419E-4</c:v>
                </c:pt>
                <c:pt idx="28854">
                  <c:v>4.2826897697523242E-4</c:v>
                </c:pt>
                <c:pt idx="28855">
                  <c:v>4.2826775461435318E-4</c:v>
                </c:pt>
                <c:pt idx="28856">
                  <c:v>4.2826682329177862E-4</c:v>
                </c:pt>
                <c:pt idx="28857">
                  <c:v>4.2826600838452578E-4</c:v>
                </c:pt>
                <c:pt idx="28858">
                  <c:v>4.2826533899642533E-4</c:v>
                </c:pt>
                <c:pt idx="28859">
                  <c:v>4.2826429125852877E-4</c:v>
                </c:pt>
                <c:pt idx="28860">
                  <c:v>4.2826274875551462E-4</c:v>
                </c:pt>
                <c:pt idx="28861">
                  <c:v>4.2826219578273589E-4</c:v>
                </c:pt>
                <c:pt idx="28862">
                  <c:v>4.2826123535633093E-4</c:v>
                </c:pt>
                <c:pt idx="28863">
                  <c:v>4.2826085700653488E-4</c:v>
                </c:pt>
                <c:pt idx="28864">
                  <c:v>4.2825986747629941E-4</c:v>
                </c:pt>
                <c:pt idx="28865">
                  <c:v>4.282589943613857E-4</c:v>
                </c:pt>
                <c:pt idx="28866">
                  <c:v>4.282572481315583E-4</c:v>
                </c:pt>
                <c:pt idx="28867">
                  <c:v>4.2825686978176242E-4</c:v>
                </c:pt>
                <c:pt idx="28868">
                  <c:v>4.282552981749177E-4</c:v>
                </c:pt>
                <c:pt idx="28869">
                  <c:v>4.282555019017309E-4</c:v>
                </c:pt>
                <c:pt idx="28870">
                  <c:v>4.2825462878681719E-4</c:v>
                </c:pt>
                <c:pt idx="28871">
                  <c:v>4.2825340642593801E-4</c:v>
                </c:pt>
                <c:pt idx="28872">
                  <c:v>4.2825250420719391E-4</c:v>
                </c:pt>
                <c:pt idx="28873">
                  <c:v>4.28252067649737E-4</c:v>
                </c:pt>
                <c:pt idx="28874">
                  <c:v>4.2825061245821422E-4</c:v>
                </c:pt>
                <c:pt idx="28875">
                  <c:v>4.2825023410841823E-4</c:v>
                </c:pt>
                <c:pt idx="28876">
                  <c:v>4.2824874981306488E-4</c:v>
                </c:pt>
                <c:pt idx="28877">
                  <c:v>4.2824834235943848E-4</c:v>
                </c:pt>
                <c:pt idx="28878">
                  <c:v>4.2824723641388118E-4</c:v>
                </c:pt>
                <c:pt idx="28879">
                  <c:v>4.2824604315683251E-4</c:v>
                </c:pt>
                <c:pt idx="28880">
                  <c:v>4.2824549018405378E-4</c:v>
                </c:pt>
                <c:pt idx="28881">
                  <c:v>4.2824464617297048E-4</c:v>
                </c:pt>
                <c:pt idx="28882">
                  <c:v>4.2824351112358272E-4</c:v>
                </c:pt>
                <c:pt idx="28883">
                  <c:v>4.2824272532016039E-4</c:v>
                </c:pt>
                <c:pt idx="28884">
                  <c:v>4.282419104129076E-4</c:v>
                </c:pt>
                <c:pt idx="28885">
                  <c:v>4.2824109550565481E-4</c:v>
                </c:pt>
                <c:pt idx="28886">
                  <c:v>4.2824057163670659E-4</c:v>
                </c:pt>
                <c:pt idx="28887">
                  <c:v>4.2823932017199701E-4</c:v>
                </c:pt>
                <c:pt idx="28888">
                  <c:v>4.2823911644518381E-4</c:v>
                </c:pt>
                <c:pt idx="28889">
                  <c:v>4.2823710828088219E-4</c:v>
                </c:pt>
                <c:pt idx="28890">
                  <c:v>4.2823643889278168E-4</c:v>
                </c:pt>
                <c:pt idx="28891">
                  <c:v>4.2823559488169849E-4</c:v>
                </c:pt>
                <c:pt idx="28892">
                  <c:v>4.2823466355912387E-4</c:v>
                </c:pt>
                <c:pt idx="28893">
                  <c:v>4.2823405237868428E-4</c:v>
                </c:pt>
                <c:pt idx="28894">
                  <c:v>4.2823250987567008E-4</c:v>
                </c:pt>
                <c:pt idx="28895">
                  <c:v>4.2823152034543449E-4</c:v>
                </c:pt>
                <c:pt idx="28896">
                  <c:v>4.2823090916499501E-4</c:v>
                </c:pt>
                <c:pt idx="28897">
                  <c:v>4.282302397768945E-4</c:v>
                </c:pt>
                <c:pt idx="28898">
                  <c:v>4.2822968680411583E-4</c:v>
                </c:pt>
                <c:pt idx="28899">
                  <c:v>4.2822823161259288E-4</c:v>
                </c:pt>
                <c:pt idx="28900">
                  <c:v>4.2822695104405279E-4</c:v>
                </c:pt>
                <c:pt idx="28901">
                  <c:v>4.2822648538276548E-4</c:v>
                </c:pt>
                <c:pt idx="28902">
                  <c:v>4.2822526302188629E-4</c:v>
                </c:pt>
                <c:pt idx="28903">
                  <c:v>4.282244190108031E-4</c:v>
                </c:pt>
                <c:pt idx="28904">
                  <c:v>4.2822363320738083E-4</c:v>
                </c:pt>
                <c:pt idx="28905">
                  <c:v>4.2822290561161941E-4</c:v>
                </c:pt>
                <c:pt idx="28906">
                  <c:v>4.2822182876989251E-4</c:v>
                </c:pt>
                <c:pt idx="28907">
                  <c:v>4.2822110117413098E-4</c:v>
                </c:pt>
                <c:pt idx="28908">
                  <c:v>4.2822034447453921E-4</c:v>
                </c:pt>
                <c:pt idx="28909">
                  <c:v>4.2821932584047318E-4</c:v>
                </c:pt>
                <c:pt idx="28910">
                  <c:v>4.2821848182938988E-4</c:v>
                </c:pt>
                <c:pt idx="28911">
                  <c:v>4.2821737588383257E-4</c:v>
                </c:pt>
                <c:pt idx="28912">
                  <c:v>4.2821676470339298E-4</c:v>
                </c:pt>
                <c:pt idx="28913">
                  <c:v>4.2821586248464882E-4</c:v>
                </c:pt>
                <c:pt idx="28914">
                  <c:v>4.2821452370844781E-4</c:v>
                </c:pt>
                <c:pt idx="28915">
                  <c:v>4.2821399983949959E-4</c:v>
                </c:pt>
                <c:pt idx="28916">
                  <c:v>4.2821263195946813E-4</c:v>
                </c:pt>
                <c:pt idx="28917">
                  <c:v>4.2821199167519808E-4</c:v>
                </c:pt>
                <c:pt idx="28918">
                  <c:v>4.2821103124879301E-4</c:v>
                </c:pt>
                <c:pt idx="28919">
                  <c:v>4.282101581338793E-4</c:v>
                </c:pt>
                <c:pt idx="28920">
                  <c:v>4.2820919770747418E-4</c:v>
                </c:pt>
                <c:pt idx="28921">
                  <c:v>4.282084119040519E-4</c:v>
                </c:pt>
                <c:pt idx="28922">
                  <c:v>4.2820765520446002E-4</c:v>
                </c:pt>
                <c:pt idx="28923">
                  <c:v>4.282062582205981E-4</c:v>
                </c:pt>
                <c:pt idx="28924">
                  <c:v>4.2820544331334531E-4</c:v>
                </c:pt>
                <c:pt idx="28925">
                  <c:v>4.2820457019843161E-4</c:v>
                </c:pt>
                <c:pt idx="28926">
                  <c:v>4.2820398812182248E-4</c:v>
                </c:pt>
                <c:pt idx="28927">
                  <c:v>4.2820253293029959E-4</c:v>
                </c:pt>
                <c:pt idx="28928">
                  <c:v>4.2820186354219908E-4</c:v>
                </c:pt>
                <c:pt idx="28929">
                  <c:v>4.2820069938898092E-4</c:v>
                </c:pt>
                <c:pt idx="28930">
                  <c:v>4.2820005910471082E-4</c:v>
                </c:pt>
                <c:pt idx="28931">
                  <c:v>4.2819924419745797E-4</c:v>
                </c:pt>
                <c:pt idx="28932">
                  <c:v>4.2819860391318798E-4</c:v>
                </c:pt>
                <c:pt idx="28933">
                  <c:v>4.281973815523088E-4</c:v>
                </c:pt>
                <c:pt idx="28934">
                  <c:v>4.2819639202207332E-4</c:v>
                </c:pt>
                <c:pt idx="28935">
                  <c:v>4.2819580994546408E-4</c:v>
                </c:pt>
                <c:pt idx="28936">
                  <c:v>4.2819482041522861E-4</c:v>
                </c:pt>
                <c:pt idx="28937">
                  <c:v>4.2819403461180627E-4</c:v>
                </c:pt>
                <c:pt idx="28938">
                  <c:v>4.2819266673177481E-4</c:v>
                </c:pt>
                <c:pt idx="28939">
                  <c:v>4.2819202644750481E-4</c:v>
                </c:pt>
                <c:pt idx="28940">
                  <c:v>4.2819129885174329E-4</c:v>
                </c:pt>
                <c:pt idx="28941">
                  <c:v>4.2819001828320319E-4</c:v>
                </c:pt>
                <c:pt idx="28942">
                  <c:v>4.2818908696062857E-4</c:v>
                </c:pt>
                <c:pt idx="28943">
                  <c:v>4.2818801011890168E-4</c:v>
                </c:pt>
                <c:pt idx="28944">
                  <c:v>4.2818710790015763E-4</c:v>
                </c:pt>
                <c:pt idx="28945">
                  <c:v>4.2818603105843073E-4</c:v>
                </c:pt>
                <c:pt idx="28946">
                  <c:v>4.2818562360480428E-4</c:v>
                </c:pt>
                <c:pt idx="28947">
                  <c:v>4.2818498332053418E-4</c:v>
                </c:pt>
                <c:pt idx="28948">
                  <c:v>4.281841975171119E-4</c:v>
                </c:pt>
                <c:pt idx="28949">
                  <c:v>4.2818242218345398E-4</c:v>
                </c:pt>
                <c:pt idx="28950">
                  <c:v>4.2818151996470988E-4</c:v>
                </c:pt>
                <c:pt idx="28951">
                  <c:v>4.2818085057660937E-4</c:v>
                </c:pt>
                <c:pt idx="28952">
                  <c:v>4.2818018118850892E-4</c:v>
                </c:pt>
                <c:pt idx="28953">
                  <c:v>4.2817939538508648E-4</c:v>
                </c:pt>
                <c:pt idx="28954">
                  <c:v>4.281779401935637E-4</c:v>
                </c:pt>
                <c:pt idx="28955">
                  <c:v>4.281768633518368E-4</c:v>
                </c:pt>
                <c:pt idx="28956">
                  <c:v>4.2817631037905812E-4</c:v>
                </c:pt>
                <c:pt idx="28957">
                  <c:v>4.2817517532967031E-4</c:v>
                </c:pt>
                <c:pt idx="28958">
                  <c:v>4.2817444773390889E-4</c:v>
                </c:pt>
                <c:pt idx="28959">
                  <c:v>4.2817386565729981E-4</c:v>
                </c:pt>
                <c:pt idx="28960">
                  <c:v>4.2817249777726829E-4</c:v>
                </c:pt>
                <c:pt idx="28961">
                  <c:v>4.2817197390832012E-4</c:v>
                </c:pt>
                <c:pt idx="28962">
                  <c:v>4.2817066423594952E-4</c:v>
                </c:pt>
                <c:pt idx="28963">
                  <c:v>4.2817019857466221E-4</c:v>
                </c:pt>
                <c:pt idx="28964">
                  <c:v>4.2816894710995262E-4</c:v>
                </c:pt>
                <c:pt idx="28965">
                  <c:v>4.2816853965632617E-4</c:v>
                </c:pt>
                <c:pt idx="28966">
                  <c:v>4.2816743371076882E-4</c:v>
                </c:pt>
                <c:pt idx="28967">
                  <c:v>4.2816612403839832E-4</c:v>
                </c:pt>
                <c:pt idx="28968">
                  <c:v>4.2816565837711101E-4</c:v>
                </c:pt>
                <c:pt idx="28969">
                  <c:v>4.2816437780857092E-4</c:v>
                </c:pt>
                <c:pt idx="28970">
                  <c:v>4.281634755898267E-4</c:v>
                </c:pt>
                <c:pt idx="28971">
                  <c:v>4.2816268978640443E-4</c:v>
                </c:pt>
                <c:pt idx="28972">
                  <c:v>4.2816158384084702E-4</c:v>
                </c:pt>
                <c:pt idx="28973">
                  <c:v>4.2816041968762869E-4</c:v>
                </c:pt>
                <c:pt idx="28974">
                  <c:v>4.2816039058379829E-4</c:v>
                </c:pt>
                <c:pt idx="28975">
                  <c:v>4.2815867345780129E-4</c:v>
                </c:pt>
                <c:pt idx="28976">
                  <c:v>4.2815750930458313E-4</c:v>
                </c:pt>
                <c:pt idx="28977">
                  <c:v>4.2815692722797388E-4</c:v>
                </c:pt>
                <c:pt idx="28978">
                  <c:v>4.2815596680156892E-4</c:v>
                </c:pt>
                <c:pt idx="28979">
                  <c:v>4.2815515189431608E-4</c:v>
                </c:pt>
                <c:pt idx="28980">
                  <c:v>4.2815401684492832E-4</c:v>
                </c:pt>
                <c:pt idx="28981">
                  <c:v>4.2815334745682781E-4</c:v>
                </c:pt>
                <c:pt idx="28982">
                  <c:v>4.2815212509594858E-4</c:v>
                </c:pt>
                <c:pt idx="28983">
                  <c:v>4.281513683963567E-4</c:v>
                </c:pt>
                <c:pt idx="28984">
                  <c:v>4.2815055348910391E-4</c:v>
                </c:pt>
                <c:pt idx="28985">
                  <c:v>4.2814938933588559E-4</c:v>
                </c:pt>
                <c:pt idx="28986">
                  <c:v>4.2814775952138012E-4</c:v>
                </c:pt>
                <c:pt idx="28987">
                  <c:v>4.2814778862521052E-4</c:v>
                </c:pt>
                <c:pt idx="28988">
                  <c:v>4.2814711923711002E-4</c:v>
                </c:pt>
                <c:pt idx="28989">
                  <c:v>4.281455185264349E-4</c:v>
                </c:pt>
                <c:pt idx="28990">
                  <c:v>4.2814490734599531E-4</c:v>
                </c:pt>
                <c:pt idx="28991">
                  <c:v>4.2814359767362481E-4</c:v>
                </c:pt>
                <c:pt idx="28992">
                  <c:v>4.2814281187020242E-4</c:v>
                </c:pt>
                <c:pt idx="28993">
                  <c:v>4.2814205517061049E-4</c:v>
                </c:pt>
                <c:pt idx="28994">
                  <c:v>4.2814109474420547E-4</c:v>
                </c:pt>
                <c:pt idx="28995">
                  <c:v>4.2813990148715669E-4</c:v>
                </c:pt>
                <c:pt idx="28996">
                  <c:v>4.2813949403353041E-4</c:v>
                </c:pt>
                <c:pt idx="28997">
                  <c:v>4.2813827167265123E-4</c:v>
                </c:pt>
                <c:pt idx="28998">
                  <c:v>4.2813734035007661E-4</c:v>
                </c:pt>
                <c:pt idx="28999">
                  <c:v>4.2813605978153651E-4</c:v>
                </c:pt>
                <c:pt idx="29000">
                  <c:v>4.2813559412024921E-4</c:v>
                </c:pt>
                <c:pt idx="29001">
                  <c:v>4.2813434265553951E-4</c:v>
                </c:pt>
                <c:pt idx="29002">
                  <c:v>4.281338769942522E-4</c:v>
                </c:pt>
                <c:pt idx="29003">
                  <c:v>4.2813262552954262E-4</c:v>
                </c:pt>
                <c:pt idx="29004">
                  <c:v>4.2813189793378109E-4</c:v>
                </c:pt>
                <c:pt idx="29005">
                  <c:v>4.2813055915758008E-4</c:v>
                </c:pt>
                <c:pt idx="29006">
                  <c:v>4.2812968604266638E-4</c:v>
                </c:pt>
                <c:pt idx="29007">
                  <c:v>4.2812858009710908E-4</c:v>
                </c:pt>
                <c:pt idx="29008">
                  <c:v>4.281278233975172E-4</c:v>
                </c:pt>
                <c:pt idx="29009">
                  <c:v>4.2812657193280762E-4</c:v>
                </c:pt>
                <c:pt idx="29010">
                  <c:v>4.2812633910216391E-4</c:v>
                </c:pt>
                <c:pt idx="29011">
                  <c:v>4.2812561150640249E-4</c:v>
                </c:pt>
                <c:pt idx="29012">
                  <c:v>4.2812369065359229E-4</c:v>
                </c:pt>
                <c:pt idx="29013">
                  <c:v>4.2812316678464413E-4</c:v>
                </c:pt>
                <c:pt idx="29014">
                  <c:v>4.2812255560420448E-4</c:v>
                </c:pt>
                <c:pt idx="29015">
                  <c:v>4.2812165338546038E-4</c:v>
                </c:pt>
                <c:pt idx="29016">
                  <c:v>4.2812057654373348E-4</c:v>
                </c:pt>
                <c:pt idx="29017">
                  <c:v>4.2811952880583698E-4</c:v>
                </c:pt>
                <c:pt idx="29018">
                  <c:v>4.2811897583305841E-4</c:v>
                </c:pt>
                <c:pt idx="29019">
                  <c:v>4.2811772436834872E-4</c:v>
                </c:pt>
                <c:pt idx="29020">
                  <c:v>4.2811653111129999E-4</c:v>
                </c:pt>
                <c:pt idx="29021">
                  <c:v>4.2811586172319949E-4</c:v>
                </c:pt>
                <c:pt idx="29022">
                  <c:v>4.281148430891335E-4</c:v>
                </c:pt>
                <c:pt idx="29023">
                  <c:v>4.2811364983208477E-4</c:v>
                </c:pt>
                <c:pt idx="29024">
                  <c:v>4.2811251478269702E-4</c:v>
                </c:pt>
                <c:pt idx="29025">
                  <c:v>4.2811158346012229E-4</c:v>
                </c:pt>
                <c:pt idx="29026">
                  <c:v>4.281109431758523E-4</c:v>
                </c:pt>
                <c:pt idx="29027">
                  <c:v>4.2810995364561682E-4</c:v>
                </c:pt>
                <c:pt idx="29028">
                  <c:v>4.2810928425751632E-4</c:v>
                </c:pt>
                <c:pt idx="29029">
                  <c:v>4.2810756713151932E-4</c:v>
                </c:pt>
                <c:pt idx="29030">
                  <c:v>4.2810672312043613E-4</c:v>
                </c:pt>
                <c:pt idx="29031">
                  <c:v>4.2810614104382688E-4</c:v>
                </c:pt>
                <c:pt idx="29032">
                  <c:v>4.2810520972125232E-4</c:v>
                </c:pt>
                <c:pt idx="29033">
                  <c:v>4.281040164642036E-4</c:v>
                </c:pt>
                <c:pt idx="29034">
                  <c:v>4.2810331797227258E-4</c:v>
                </c:pt>
                <c:pt idx="29035">
                  <c:v>4.2810227023437619E-4</c:v>
                </c:pt>
                <c:pt idx="29036">
                  <c:v>4.2810206650756299E-4</c:v>
                </c:pt>
                <c:pt idx="29037">
                  <c:v>4.2810029117390508E-4</c:v>
                </c:pt>
                <c:pt idx="29038">
                  <c:v>4.2809930164366961E-4</c:v>
                </c:pt>
                <c:pt idx="29039">
                  <c:v>4.2809837032109499E-4</c:v>
                </c:pt>
                <c:pt idx="29040">
                  <c:v>4.280975554138422E-4</c:v>
                </c:pt>
                <c:pt idx="29041">
                  <c:v>4.2809708975255489E-4</c:v>
                </c:pt>
                <c:pt idx="29042">
                  <c:v>4.2809537262655789E-4</c:v>
                </c:pt>
                <c:pt idx="29043">
                  <c:v>4.2809449951164419E-4</c:v>
                </c:pt>
                <c:pt idx="29044">
                  <c:v>4.2809371370822191E-4</c:v>
                </c:pt>
                <c:pt idx="29045">
                  <c:v>4.2809275328181679E-4</c:v>
                </c:pt>
                <c:pt idx="29046">
                  <c:v>4.2809161823242897E-4</c:v>
                </c:pt>
                <c:pt idx="29047">
                  <c:v>4.28091298090294E-4</c:v>
                </c:pt>
                <c:pt idx="29048">
                  <c:v>4.2808990110643208E-4</c:v>
                </c:pt>
                <c:pt idx="29049">
                  <c:v>4.2808949365280569E-4</c:v>
                </c:pt>
                <c:pt idx="29050">
                  <c:v>4.2808835860341787E-4</c:v>
                </c:pt>
                <c:pt idx="29051">
                  <c:v>4.2808725265786052E-4</c:v>
                </c:pt>
                <c:pt idx="29052">
                  <c:v>4.2808637954294682E-4</c:v>
                </c:pt>
                <c:pt idx="29053">
                  <c:v>4.2808530270121992E-4</c:v>
                </c:pt>
                <c:pt idx="29054">
                  <c:v>4.280843713786453E-4</c:v>
                </c:pt>
                <c:pt idx="29055">
                  <c:v>4.2808358557522302E-4</c:v>
                </c:pt>
                <c:pt idx="29056">
                  <c:v>4.2808259604498739E-4</c:v>
                </c:pt>
                <c:pt idx="29057">
                  <c:v>4.2808163561858242E-4</c:v>
                </c:pt>
                <c:pt idx="29058">
                  <c:v>4.2808012221939862E-4</c:v>
                </c:pt>
                <c:pt idx="29059">
                  <c:v>4.2807951103895903E-4</c:v>
                </c:pt>
                <c:pt idx="29060">
                  <c:v>4.28079190896824E-4</c:v>
                </c:pt>
                <c:pt idx="29061">
                  <c:v>4.2807712452486157E-4</c:v>
                </c:pt>
                <c:pt idx="29062">
                  <c:v>4.2807630961760879E-4</c:v>
                </c:pt>
                <c:pt idx="29063">
                  <c:v>4.2807607678696508E-4</c:v>
                </c:pt>
                <c:pt idx="29064">
                  <c:v>4.2807499994523818E-4</c:v>
                </c:pt>
                <c:pt idx="29065">
                  <c:v>4.2807363206520682E-4</c:v>
                </c:pt>
                <c:pt idx="29066">
                  <c:v>4.2807267163880169E-4</c:v>
                </c:pt>
                <c:pt idx="29067">
                  <c:v>4.2807168210856622E-4</c:v>
                </c:pt>
                <c:pt idx="29068">
                  <c:v>4.280709836166352E-4</c:v>
                </c:pt>
                <c:pt idx="29069">
                  <c:v>4.2807016870938241E-4</c:v>
                </c:pt>
                <c:pt idx="29070">
                  <c:v>4.2806947021745151E-4</c:v>
                </c:pt>
                <c:pt idx="29071">
                  <c:v>4.2806781129911542E-4</c:v>
                </c:pt>
                <c:pt idx="29072">
                  <c:v>4.2806714191101491E-4</c:v>
                </c:pt>
                <c:pt idx="29073">
                  <c:v>4.2806632700376213E-4</c:v>
                </c:pt>
                <c:pt idx="29074">
                  <c:v>4.2806510464288289E-4</c:v>
                </c:pt>
                <c:pt idx="29075">
                  <c:v>4.2806437704712152E-4</c:v>
                </c:pt>
                <c:pt idx="29076">
                  <c:v>4.2806324199773371E-4</c:v>
                </c:pt>
                <c:pt idx="29077">
                  <c:v>4.2806216515600681E-4</c:v>
                </c:pt>
                <c:pt idx="29078">
                  <c:v>4.2806149576790631E-4</c:v>
                </c:pt>
                <c:pt idx="29079">
                  <c:v>4.2806062265299261E-4</c:v>
                </c:pt>
                <c:pt idx="29080">
                  <c:v>4.2805931298062211E-4</c:v>
                </c:pt>
                <c:pt idx="29081">
                  <c:v>4.2805838165804738E-4</c:v>
                </c:pt>
                <c:pt idx="29082">
                  <c:v>4.2805727571249008E-4</c:v>
                </c:pt>
                <c:pt idx="29083">
                  <c:v>4.2805657722055912E-4</c:v>
                </c:pt>
                <c:pt idx="29084">
                  <c:v>4.2805544217117131E-4</c:v>
                </c:pt>
                <c:pt idx="29085">
                  <c:v>4.2805483099073172E-4</c:v>
                </c:pt>
                <c:pt idx="29086">
                  <c:v>4.2805352131836122E-4</c:v>
                </c:pt>
                <c:pt idx="29087">
                  <c:v>4.2805218254216021E-4</c:v>
                </c:pt>
                <c:pt idx="29088">
                  <c:v>4.2805168777704239E-4</c:v>
                </c:pt>
                <c:pt idx="29089">
                  <c:v>4.2805151315405959E-4</c:v>
                </c:pt>
                <c:pt idx="29090">
                  <c:v>4.2805040720850229E-4</c:v>
                </c:pt>
                <c:pt idx="29091">
                  <c:v>4.2804889380931849E-4</c:v>
                </c:pt>
                <c:pt idx="29092">
                  <c:v>4.2804746772162622E-4</c:v>
                </c:pt>
                <c:pt idx="29093">
                  <c:v>4.2804703116416931E-4</c:v>
                </c:pt>
                <c:pt idx="29094">
                  <c:v>4.2804583790712059E-4</c:v>
                </c:pt>
                <c:pt idx="29095">
                  <c:v>4.2804490658454602E-4</c:v>
                </c:pt>
                <c:pt idx="29096">
                  <c:v>4.2804380063898861E-4</c:v>
                </c:pt>
                <c:pt idx="29097">
                  <c:v>4.2804316035471862E-4</c:v>
                </c:pt>
                <c:pt idx="29098">
                  <c:v>4.2804225813597441E-4</c:v>
                </c:pt>
                <c:pt idx="29099">
                  <c:v>4.2804080294445162E-4</c:v>
                </c:pt>
                <c:pt idx="29100">
                  <c:v>4.2804033728316432E-4</c:v>
                </c:pt>
                <c:pt idx="29101">
                  <c:v>4.2803987162187701E-4</c:v>
                </c:pt>
                <c:pt idx="29102">
                  <c:v>4.2803850374184549E-4</c:v>
                </c:pt>
                <c:pt idx="29103">
                  <c:v>4.2803687392733991E-4</c:v>
                </c:pt>
                <c:pt idx="29104">
                  <c:v>4.2803602991625672E-4</c:v>
                </c:pt>
                <c:pt idx="29105">
                  <c:v>4.2803544783964748E-4</c:v>
                </c:pt>
                <c:pt idx="29106">
                  <c:v>4.2803381802514201E-4</c:v>
                </c:pt>
                <c:pt idx="29107">
                  <c:v>4.2803349788300688E-4</c:v>
                </c:pt>
                <c:pt idx="29108">
                  <c:v>4.2803256656043231E-4</c:v>
                </c:pt>
                <c:pt idx="29109">
                  <c:v>4.2803169344551861E-4</c:v>
                </c:pt>
                <c:pt idx="29110">
                  <c:v>4.2803084943443542E-4</c:v>
                </c:pt>
                <c:pt idx="29111">
                  <c:v>4.2802971438504761E-4</c:v>
                </c:pt>
                <c:pt idx="29112">
                  <c:v>4.2802817188203329E-4</c:v>
                </c:pt>
                <c:pt idx="29113">
                  <c:v>4.2802729876711959E-4</c:v>
                </c:pt>
                <c:pt idx="29114">
                  <c:v>4.2802587267942732E-4</c:v>
                </c:pt>
                <c:pt idx="29115">
                  <c:v>4.2802531970664859E-4</c:v>
                </c:pt>
                <c:pt idx="29116">
                  <c:v>4.2802505777217448E-4</c:v>
                </c:pt>
                <c:pt idx="29117">
                  <c:v>4.2802336975000799E-4</c:v>
                </c:pt>
                <c:pt idx="29118">
                  <c:v>4.2802272946573788E-4</c:v>
                </c:pt>
                <c:pt idx="29119">
                  <c:v>4.2802165262401099E-4</c:v>
                </c:pt>
                <c:pt idx="29120">
                  <c:v>4.2802109965123242E-4</c:v>
                </c:pt>
                <c:pt idx="29121">
                  <c:v>4.2801964445970953E-4</c:v>
                </c:pt>
                <c:pt idx="29122">
                  <c:v>4.2801839299499989E-4</c:v>
                </c:pt>
                <c:pt idx="29123">
                  <c:v>4.2801711242645979E-4</c:v>
                </c:pt>
                <c:pt idx="29124">
                  <c:v>4.2801647214218969E-4</c:v>
                </c:pt>
                <c:pt idx="29125">
                  <c:v>4.2801603558473289E-4</c:v>
                </c:pt>
                <c:pt idx="29126">
                  <c:v>4.2801405652426178E-4</c:v>
                </c:pt>
                <c:pt idx="29127">
                  <c:v>4.280130669940263E-4</c:v>
                </c:pt>
                <c:pt idx="29128">
                  <c:v>4.2801268864423042E-4</c:v>
                </c:pt>
                <c:pt idx="29129">
                  <c:v>4.280119901522994E-4</c:v>
                </c:pt>
                <c:pt idx="29130">
                  <c:v>4.2801108793355519E-4</c:v>
                </c:pt>
                <c:pt idx="29131">
                  <c:v>4.2800992378033698E-4</c:v>
                </c:pt>
                <c:pt idx="29132">
                  <c:v>4.2800881783477962E-4</c:v>
                </c:pt>
                <c:pt idx="29133">
                  <c:v>4.2800756637006998E-4</c:v>
                </c:pt>
                <c:pt idx="29134">
                  <c:v>4.2800727533176541E-4</c:v>
                </c:pt>
                <c:pt idx="29135">
                  <c:v>4.2800608207471669E-4</c:v>
                </c:pt>
                <c:pt idx="29136">
                  <c:v>4.2800515075214213E-4</c:v>
                </c:pt>
                <c:pt idx="29137">
                  <c:v>4.2800366645678878E-4</c:v>
                </c:pt>
                <c:pt idx="29138">
                  <c:v>4.2800258961506188E-4</c:v>
                </c:pt>
                <c:pt idx="29139">
                  <c:v>4.2800241499207908E-4</c:v>
                </c:pt>
                <c:pt idx="29140">
                  <c:v>4.2800081428140402E-4</c:v>
                </c:pt>
                <c:pt idx="29141">
                  <c:v>4.2799970833584672E-4</c:v>
                </c:pt>
                <c:pt idx="29142">
                  <c:v>4.2799924267455941E-4</c:v>
                </c:pt>
                <c:pt idx="29143">
                  <c:v>4.2799851507879788E-4</c:v>
                </c:pt>
                <c:pt idx="29144">
                  <c:v>4.2799729271791881E-4</c:v>
                </c:pt>
                <c:pt idx="29145">
                  <c:v>4.2799583752639592E-4</c:v>
                </c:pt>
                <c:pt idx="29146">
                  <c:v>4.279951099306345E-4</c:v>
                </c:pt>
                <c:pt idx="29147">
                  <c:v>4.2799377115443349E-4</c:v>
                </c:pt>
                <c:pt idx="29148">
                  <c:v>4.2799318907782441E-4</c:v>
                </c:pt>
                <c:pt idx="29149">
                  <c:v>4.2799249058589339E-4</c:v>
                </c:pt>
                <c:pt idx="29150">
                  <c:v>4.2799126822501421E-4</c:v>
                </c:pt>
                <c:pt idx="29151">
                  <c:v>4.279899294488132E-4</c:v>
                </c:pt>
                <c:pt idx="29152">
                  <c:v>4.2798893991857773E-4</c:v>
                </c:pt>
                <c:pt idx="29153">
                  <c:v>4.2798809590749443E-4</c:v>
                </c:pt>
                <c:pt idx="29154">
                  <c:v>4.2798745562322438E-4</c:v>
                </c:pt>
                <c:pt idx="29155">
                  <c:v>4.2798608774319291E-4</c:v>
                </c:pt>
                <c:pt idx="29156">
                  <c:v>4.279851564206183E-4</c:v>
                </c:pt>
                <c:pt idx="29157">
                  <c:v>4.2798463255167007E-4</c:v>
                </c:pt>
                <c:pt idx="29158">
                  <c:v>4.279838758520782E-4</c:v>
                </c:pt>
                <c:pt idx="29159">
                  <c:v>4.2798247886821628E-4</c:v>
                </c:pt>
                <c:pt idx="29160">
                  <c:v>4.2798102367669339E-4</c:v>
                </c:pt>
                <c:pt idx="29161">
                  <c:v>4.2798052891157568E-4</c:v>
                </c:pt>
                <c:pt idx="29162">
                  <c:v>4.2797930655069649E-4</c:v>
                </c:pt>
                <c:pt idx="29163">
                  <c:v>4.2797854985110462E-4</c:v>
                </c:pt>
                <c:pt idx="29164">
                  <c:v>4.279774148017168E-4</c:v>
                </c:pt>
                <c:pt idx="29165">
                  <c:v>4.2797607602551579E-4</c:v>
                </c:pt>
                <c:pt idx="29166">
                  <c:v>4.2797508649528032E-4</c:v>
                </c:pt>
                <c:pt idx="29167">
                  <c:v>4.2797430069185788E-4</c:v>
                </c:pt>
                <c:pt idx="29168">
                  <c:v>4.2797331116162241E-4</c:v>
                </c:pt>
                <c:pt idx="29169">
                  <c:v>4.2797223431989551E-4</c:v>
                </c:pt>
                <c:pt idx="29170">
                  <c:v>4.2797200148925191E-4</c:v>
                </c:pt>
                <c:pt idx="29171">
                  <c:v>4.279702843632549E-4</c:v>
                </c:pt>
                <c:pt idx="29172">
                  <c:v>4.2796946945600212E-4</c:v>
                </c:pt>
                <c:pt idx="29173">
                  <c:v>4.2796856723725801E-4</c:v>
                </c:pt>
                <c:pt idx="29174">
                  <c:v>4.2796749039553111E-4</c:v>
                </c:pt>
                <c:pt idx="29175">
                  <c:v>4.2796612251549959E-4</c:v>
                </c:pt>
                <c:pt idx="29176">
                  <c:v>4.2796490015462041E-4</c:v>
                </c:pt>
                <c:pt idx="29177">
                  <c:v>4.279644344933331E-4</c:v>
                </c:pt>
                <c:pt idx="29178">
                  <c:v>4.279633576516062E-4</c:v>
                </c:pt>
                <c:pt idx="29179">
                  <c:v>4.2796277557499712E-4</c:v>
                </c:pt>
                <c:pt idx="29180">
                  <c:v>4.2796158231794829E-4</c:v>
                </c:pt>
                <c:pt idx="29181">
                  <c:v>4.2796044726856047E-4</c:v>
                </c:pt>
                <c:pt idx="29182">
                  <c:v>4.2795948684215551E-4</c:v>
                </c:pt>
                <c:pt idx="29183">
                  <c:v>4.2795867193490272E-4</c:v>
                </c:pt>
                <c:pt idx="29184">
                  <c:v>4.2795718763954937E-4</c:v>
                </c:pt>
                <c:pt idx="29185">
                  <c:v>4.2795640183612699E-4</c:v>
                </c:pt>
                <c:pt idx="29186">
                  <c:v>4.279553540982306E-4</c:v>
                </c:pt>
                <c:pt idx="29187">
                  <c:v>4.279546847101301E-4</c:v>
                </c:pt>
                <c:pt idx="29188">
                  <c:v>4.2795354966074228E-4</c:v>
                </c:pt>
                <c:pt idx="29189">
                  <c:v>4.2795279296115041E-4</c:v>
                </c:pt>
                <c:pt idx="29190">
                  <c:v>4.2795159970410168E-4</c:v>
                </c:pt>
                <c:pt idx="29191">
                  <c:v>4.2795055196620519E-4</c:v>
                </c:pt>
                <c:pt idx="29192">
                  <c:v>4.2794953333213931E-4</c:v>
                </c:pt>
                <c:pt idx="29193">
                  <c:v>4.2794831097126013E-4</c:v>
                </c:pt>
                <c:pt idx="29194">
                  <c:v>4.2794720502570271E-4</c:v>
                </c:pt>
                <c:pt idx="29195">
                  <c:v>4.2794679757207632E-4</c:v>
                </c:pt>
                <c:pt idx="29196">
                  <c:v>4.2794586624950171E-4</c:v>
                </c:pt>
                <c:pt idx="29197">
                  <c:v>4.2794487671926618E-4</c:v>
                </c:pt>
                <c:pt idx="29198">
                  <c:v>4.2794350883923471E-4</c:v>
                </c:pt>
                <c:pt idx="29199">
                  <c:v>4.2794289765879512E-4</c:v>
                </c:pt>
                <c:pt idx="29200">
                  <c:v>4.2794115142896771E-4</c:v>
                </c:pt>
                <c:pt idx="29201">
                  <c:v>4.2794051114469772E-4</c:v>
                </c:pt>
                <c:pt idx="29202">
                  <c:v>4.2793966713361442E-4</c:v>
                </c:pt>
                <c:pt idx="29203">
                  <c:v>4.2793795000761747E-4</c:v>
                </c:pt>
                <c:pt idx="29204">
                  <c:v>4.2793777538463468E-4</c:v>
                </c:pt>
                <c:pt idx="29205">
                  <c:v>4.2793617467395961E-4</c:v>
                </c:pt>
                <c:pt idx="29206">
                  <c:v>4.2793565080501139E-4</c:v>
                </c:pt>
                <c:pt idx="29207">
                  <c:v>4.2793419561348861E-4</c:v>
                </c:pt>
                <c:pt idx="29208">
                  <c:v>4.2793314787559211E-4</c:v>
                </c:pt>
                <c:pt idx="29209">
                  <c:v>4.2793195461854339E-4</c:v>
                </c:pt>
                <c:pt idx="29210">
                  <c:v>4.2793137254193431E-4</c:v>
                </c:pt>
                <c:pt idx="29211">
                  <c:v>4.2793044121935958E-4</c:v>
                </c:pt>
                <c:pt idx="29212">
                  <c:v>4.2792916065081949E-4</c:v>
                </c:pt>
                <c:pt idx="29213">
                  <c:v>4.2792793828994041E-4</c:v>
                </c:pt>
                <c:pt idx="29214">
                  <c:v>4.2792767635546619E-4</c:v>
                </c:pt>
                <c:pt idx="29215">
                  <c:v>4.2792566819116468E-4</c:v>
                </c:pt>
                <c:pt idx="29216">
                  <c:v>4.2792540625669062E-4</c:v>
                </c:pt>
                <c:pt idx="29217">
                  <c:v>4.2792438762262458E-4</c:v>
                </c:pt>
                <c:pt idx="29218">
                  <c:v>4.2792366002686322E-4</c:v>
                </c:pt>
                <c:pt idx="29219">
                  <c:v>4.2792237945832312E-4</c:v>
                </c:pt>
                <c:pt idx="29220">
                  <c:v>4.2792121530510491E-4</c:v>
                </c:pt>
                <c:pt idx="29221">
                  <c:v>4.2792060412466531E-4</c:v>
                </c:pt>
                <c:pt idx="29222">
                  <c:v>4.2791935265995562E-4</c:v>
                </c:pt>
                <c:pt idx="29223">
                  <c:v>4.2791813029907638E-4</c:v>
                </c:pt>
                <c:pt idx="29224">
                  <c:v>4.2791693704202771E-4</c:v>
                </c:pt>
                <c:pt idx="29225">
                  <c:v>4.2791629675775772E-4</c:v>
                </c:pt>
                <c:pt idx="29226">
                  <c:v>4.2791519081220031E-4</c:v>
                </c:pt>
                <c:pt idx="29227">
                  <c:v>4.2791420128196478E-4</c:v>
                </c:pt>
                <c:pt idx="29228">
                  <c:v>4.279132117517292E-4</c:v>
                </c:pt>
                <c:pt idx="29229">
                  <c:v>4.2791196028701961E-4</c:v>
                </c:pt>
                <c:pt idx="29230">
                  <c:v>4.2791161104105408E-4</c:v>
                </c:pt>
                <c:pt idx="29231">
                  <c:v>4.2791065061464911E-4</c:v>
                </c:pt>
                <c:pt idx="29232">
                  <c:v>4.2790902080014348E-4</c:v>
                </c:pt>
                <c:pt idx="29233">
                  <c:v>4.2790835141204298E-4</c:v>
                </c:pt>
                <c:pt idx="29234">
                  <c:v>4.2790744919329882E-4</c:v>
                </c:pt>
                <c:pt idx="29235">
                  <c:v>4.2790611041709781E-4</c:v>
                </c:pt>
                <c:pt idx="29236">
                  <c:v>4.2790491716004908E-4</c:v>
                </c:pt>
                <c:pt idx="29237">
                  <c:v>4.2790346196852619E-4</c:v>
                </c:pt>
                <c:pt idx="29238">
                  <c:v>4.2790255974978209E-4</c:v>
                </c:pt>
                <c:pt idx="29239">
                  <c:v>4.2790212319232518E-4</c:v>
                </c:pt>
                <c:pt idx="29240">
                  <c:v>4.2790098814293742E-4</c:v>
                </c:pt>
                <c:pt idx="29241">
                  <c:v>4.2789996950887138E-4</c:v>
                </c:pt>
                <c:pt idx="29242">
                  <c:v>4.2789883445948362E-4</c:v>
                </c:pt>
                <c:pt idx="29243">
                  <c:v>4.2789784492924809E-4</c:v>
                </c:pt>
                <c:pt idx="29244">
                  <c:v>4.2789726285263901E-4</c:v>
                </c:pt>
                <c:pt idx="29245">
                  <c:v>4.2789618601091211E-4</c:v>
                </c:pt>
                <c:pt idx="29246">
                  <c:v>4.2789481813088059E-4</c:v>
                </c:pt>
                <c:pt idx="29247">
                  <c:v>4.278937412891537E-4</c:v>
                </c:pt>
                <c:pt idx="29248">
                  <c:v>4.2789283907040948E-4</c:v>
                </c:pt>
                <c:pt idx="29249">
                  <c:v>4.2789173312485218E-4</c:v>
                </c:pt>
                <c:pt idx="29250">
                  <c:v>4.2789097642526031E-4</c:v>
                </c:pt>
                <c:pt idx="29251">
                  <c:v>4.2789021972566838E-4</c:v>
                </c:pt>
                <c:pt idx="29252">
                  <c:v>4.2788893915712828E-4</c:v>
                </c:pt>
                <c:pt idx="29253">
                  <c:v>4.2788792052306229E-4</c:v>
                </c:pt>
                <c:pt idx="29254">
                  <c:v>4.2788626160472631E-4</c:v>
                </c:pt>
                <c:pt idx="29255">
                  <c:v>4.2788582504726952E-4</c:v>
                </c:pt>
                <c:pt idx="29256">
                  <c:v>4.2788489372469479E-4</c:v>
                </c:pt>
                <c:pt idx="29257">
                  <c:v>4.2788326391018933E-4</c:v>
                </c:pt>
                <c:pt idx="29258">
                  <c:v>4.2788244900293648E-4</c:v>
                </c:pt>
                <c:pt idx="29259">
                  <c:v>4.278818960301578E-4</c:v>
                </c:pt>
                <c:pt idx="29260">
                  <c:v>4.2788096470758319E-4</c:v>
                </c:pt>
                <c:pt idx="29261">
                  <c:v>4.2787953861989081E-4</c:v>
                </c:pt>
                <c:pt idx="29262">
                  <c:v>4.2787860729731619E-4</c:v>
                </c:pt>
                <c:pt idx="29263">
                  <c:v>4.2787729762494559E-4</c:v>
                </c:pt>
                <c:pt idx="29264">
                  <c:v>4.2787700658664107E-4</c:v>
                </c:pt>
                <c:pt idx="29265">
                  <c:v>4.278753767721355E-4</c:v>
                </c:pt>
                <c:pt idx="29266">
                  <c:v>4.2787403799593449E-4</c:v>
                </c:pt>
                <c:pt idx="29267">
                  <c:v>4.2787351412698632E-4</c:v>
                </c:pt>
                <c:pt idx="29268">
                  <c:v>4.2787159327417612E-4</c:v>
                </c:pt>
                <c:pt idx="29269">
                  <c:v>4.2787182610481977E-4</c:v>
                </c:pt>
                <c:pt idx="29270">
                  <c:v>4.278701962903142E-4</c:v>
                </c:pt>
                <c:pt idx="29271">
                  <c:v>4.2786923586390913E-4</c:v>
                </c:pt>
                <c:pt idx="29272">
                  <c:v>4.2786850826814771E-4</c:v>
                </c:pt>
                <c:pt idx="29273">
                  <c:v>4.2786690755747259E-4</c:v>
                </c:pt>
                <c:pt idx="29274">
                  <c:v>4.2786652920767659E-4</c:v>
                </c:pt>
                <c:pt idx="29275">
                  <c:v>4.2786527774296701E-4</c:v>
                </c:pt>
                <c:pt idx="29276">
                  <c:v>4.27863938966766E-4</c:v>
                </c:pt>
                <c:pt idx="29277">
                  <c:v>4.2786277481354768E-4</c:v>
                </c:pt>
                <c:pt idx="29278">
                  <c:v>4.2786169797182078E-4</c:v>
                </c:pt>
                <c:pt idx="29279">
                  <c:v>4.2786050471477211E-4</c:v>
                </c:pt>
                <c:pt idx="29280">
                  <c:v>4.2785971891134977E-4</c:v>
                </c:pt>
                <c:pt idx="29281">
                  <c:v>4.278587584849447E-4</c:v>
                </c:pt>
                <c:pt idx="29282">
                  <c:v>4.2785762343555689E-4</c:v>
                </c:pt>
                <c:pt idx="29283">
                  <c:v>4.2785727418959141E-4</c:v>
                </c:pt>
                <c:pt idx="29284">
                  <c:v>4.2785625555552542E-4</c:v>
                </c:pt>
                <c:pt idx="29285">
                  <c:v>4.2785526602528989E-4</c:v>
                </c:pt>
                <c:pt idx="29286">
                  <c:v>4.2785413097590208E-4</c:v>
                </c:pt>
                <c:pt idx="29287">
                  <c:v>4.2785255936905742E-4</c:v>
                </c:pt>
                <c:pt idx="29288">
                  <c:v>4.2785186087712651E-4</c:v>
                </c:pt>
                <c:pt idx="29289">
                  <c:v>4.2785049299709499E-4</c:v>
                </c:pt>
                <c:pt idx="29290">
                  <c:v>4.2784970719367271E-4</c:v>
                </c:pt>
                <c:pt idx="29291">
                  <c:v>4.2784822289831942E-4</c:v>
                </c:pt>
                <c:pt idx="29292">
                  <c:v>4.278473206795752E-4</c:v>
                </c:pt>
                <c:pt idx="29293">
                  <c:v>4.2784670949913561E-4</c:v>
                </c:pt>
                <c:pt idx="29294">
                  <c:v>4.2784569086506957E-4</c:v>
                </c:pt>
                <c:pt idx="29295">
                  <c:v>4.2784417746588588E-4</c:v>
                </c:pt>
                <c:pt idx="29296">
                  <c:v>4.2784336255863309E-4</c:v>
                </c:pt>
                <c:pt idx="29297">
                  <c:v>4.278421110939234E-4</c:v>
                </c:pt>
                <c:pt idx="29298">
                  <c:v>4.2784170364029711E-4</c:v>
                </c:pt>
                <c:pt idx="29299">
                  <c:v>4.2784036486409599E-4</c:v>
                </c:pt>
                <c:pt idx="29300">
                  <c:v>4.2783946264535189E-4</c:v>
                </c:pt>
                <c:pt idx="29301">
                  <c:v>4.2783829849213362E-4</c:v>
                </c:pt>
                <c:pt idx="29302">
                  <c:v>4.2783713433891529E-4</c:v>
                </c:pt>
                <c:pt idx="29303">
                  <c:v>4.2783637763932347E-4</c:v>
                </c:pt>
                <c:pt idx="29304">
                  <c:v>4.2783486424013972E-4</c:v>
                </c:pt>
                <c:pt idx="29305">
                  <c:v>4.2783378739841282E-4</c:v>
                </c:pt>
                <c:pt idx="29306">
                  <c:v>4.278325941413641E-4</c:v>
                </c:pt>
                <c:pt idx="29307">
                  <c:v>4.2783198296092451E-4</c:v>
                </c:pt>
                <c:pt idx="29308">
                  <c:v>4.2783105163834989E-4</c:v>
                </c:pt>
                <c:pt idx="29309">
                  <c:v>4.2782994569279248E-4</c:v>
                </c:pt>
                <c:pt idx="29310">
                  <c:v>4.2782886885106558E-4</c:v>
                </c:pt>
                <c:pt idx="29311">
                  <c:v>4.278280830476433E-4</c:v>
                </c:pt>
                <c:pt idx="29312">
                  <c:v>4.2782709351740777E-4</c:v>
                </c:pt>
                <c:pt idx="29313">
                  <c:v>4.278261330910027E-4</c:v>
                </c:pt>
                <c:pt idx="29314">
                  <c:v>4.2782441596500581E-4</c:v>
                </c:pt>
                <c:pt idx="29315">
                  <c:v>4.2782354285009211E-4</c:v>
                </c:pt>
                <c:pt idx="29316">
                  <c:v>4.2782229138538241E-4</c:v>
                </c:pt>
                <c:pt idx="29317">
                  <c:v>4.2782130185514688E-4</c:v>
                </c:pt>
                <c:pt idx="29318">
                  <c:v>4.278204869478941E-4</c:v>
                </c:pt>
                <c:pt idx="29319">
                  <c:v>4.2781926458701491E-4</c:v>
                </c:pt>
                <c:pt idx="29320">
                  <c:v>4.2781810043379659E-4</c:v>
                </c:pt>
                <c:pt idx="29321">
                  <c:v>4.2781681986525649E-4</c:v>
                </c:pt>
                <c:pt idx="29322">
                  <c:v>4.2781620868481701E-4</c:v>
                </c:pt>
                <c:pt idx="29323">
                  <c:v>4.278148990124464E-4</c:v>
                </c:pt>
                <c:pt idx="29324">
                  <c:v>4.2781454976648092E-4</c:v>
                </c:pt>
                <c:pt idx="29325">
                  <c:v>4.2781350202858448E-4</c:v>
                </c:pt>
                <c:pt idx="29326">
                  <c:v>4.2781193042173982E-4</c:v>
                </c:pt>
                <c:pt idx="29327">
                  <c:v>4.2781064985319972E-4</c:v>
                </c:pt>
                <c:pt idx="29328">
                  <c:v>4.2781003867276007E-4</c:v>
                </c:pt>
                <c:pt idx="29329">
                  <c:v>4.2780846706591552E-4</c:v>
                </c:pt>
                <c:pt idx="29330">
                  <c:v>4.2780768126249308E-4</c:v>
                </c:pt>
                <c:pt idx="29331">
                  <c:v>4.27807099185884E-4</c:v>
                </c:pt>
                <c:pt idx="29332">
                  <c:v>4.2780558578670019E-4</c:v>
                </c:pt>
                <c:pt idx="29333">
                  <c:v>4.2780503281392162E-4</c:v>
                </c:pt>
                <c:pt idx="29334">
                  <c:v>4.2780392686836421E-4</c:v>
                </c:pt>
                <c:pt idx="29335">
                  <c:v>4.2780252988450229E-4</c:v>
                </c:pt>
                <c:pt idx="29336">
                  <c:v>4.2780183139257128E-4</c:v>
                </c:pt>
                <c:pt idx="29337">
                  <c:v>4.2780113290064042E-4</c:v>
                </c:pt>
                <c:pt idx="29338">
                  <c:v>4.2779973591677839E-4</c:v>
                </c:pt>
                <c:pt idx="29339">
                  <c:v>4.2779839714057738E-4</c:v>
                </c:pt>
                <c:pt idx="29340">
                  <c:v>4.2779734940268099E-4</c:v>
                </c:pt>
                <c:pt idx="29341">
                  <c:v>4.2779621435329318E-4</c:v>
                </c:pt>
                <c:pt idx="29342">
                  <c:v>4.2779601062647998E-4</c:v>
                </c:pt>
                <c:pt idx="29343">
                  <c:v>4.2779420618899172E-4</c:v>
                </c:pt>
                <c:pt idx="29344">
                  <c:v>4.277932748664171E-4</c:v>
                </c:pt>
                <c:pt idx="29345">
                  <c:v>4.2779184877872472E-4</c:v>
                </c:pt>
                <c:pt idx="29346">
                  <c:v>4.2779077193699783E-4</c:v>
                </c:pt>
                <c:pt idx="29347">
                  <c:v>4.2779007344506681E-4</c:v>
                </c:pt>
                <c:pt idx="29348">
                  <c:v>4.2778876377269631E-4</c:v>
                </c:pt>
                <c:pt idx="29349">
                  <c:v>4.2778794886544352E-4</c:v>
                </c:pt>
                <c:pt idx="29350">
                  <c:v>4.2778757051564748E-4</c:v>
                </c:pt>
                <c:pt idx="29351">
                  <c:v>4.2778596980497241E-4</c:v>
                </c:pt>
                <c:pt idx="29352">
                  <c:v>4.277846310287714E-4</c:v>
                </c:pt>
                <c:pt idx="29353">
                  <c:v>4.2778369970619678E-4</c:v>
                </c:pt>
                <c:pt idx="29354">
                  <c:v>4.2778256465680903E-4</c:v>
                </c:pt>
                <c:pt idx="29355">
                  <c:v>4.2778172064572573E-4</c:v>
                </c:pt>
                <c:pt idx="29356">
                  <c:v>4.2778058559633791E-4</c:v>
                </c:pt>
                <c:pt idx="29357">
                  <c:v>4.2777936323545868E-4</c:v>
                </c:pt>
                <c:pt idx="29358">
                  <c:v>4.2777843191288412E-4</c:v>
                </c:pt>
                <c:pt idx="29359">
                  <c:v>4.2777787894010538E-4</c:v>
                </c:pt>
                <c:pt idx="29360">
                  <c:v>4.2777645285241311E-4</c:v>
                </c:pt>
                <c:pt idx="29361">
                  <c:v>4.2777520138770342E-4</c:v>
                </c:pt>
                <c:pt idx="29362">
                  <c:v>4.2777456110343342E-4</c:v>
                </c:pt>
                <c:pt idx="29363">
                  <c:v>4.2777345515787601E-4</c:v>
                </c:pt>
                <c:pt idx="29364">
                  <c:v>4.27772116381675E-4</c:v>
                </c:pt>
                <c:pt idx="29365">
                  <c:v>4.2777066119015222E-4</c:v>
                </c:pt>
                <c:pt idx="29366">
                  <c:v>4.2777039925567811E-4</c:v>
                </c:pt>
                <c:pt idx="29367">
                  <c:v>4.2776853661052883E-4</c:v>
                </c:pt>
                <c:pt idx="29368">
                  <c:v>4.2776792543008918E-4</c:v>
                </c:pt>
                <c:pt idx="29369">
                  <c:v>4.2776655755005782E-4</c:v>
                </c:pt>
                <c:pt idx="29370">
                  <c:v>4.2776542250067001E-4</c:v>
                </c:pt>
                <c:pt idx="29371">
                  <c:v>4.2776495683938259E-4</c:v>
                </c:pt>
                <c:pt idx="29372">
                  <c:v>4.2776350164785981E-4</c:v>
                </c:pt>
                <c:pt idx="29373">
                  <c:v>4.2776321060955519E-4</c:v>
                </c:pt>
                <c:pt idx="29374">
                  <c:v>4.277621628716588E-4</c:v>
                </c:pt>
                <c:pt idx="29375">
                  <c:v>4.2776018381118769E-4</c:v>
                </c:pt>
                <c:pt idx="29376">
                  <c:v>4.2775922338478273E-4</c:v>
                </c:pt>
                <c:pt idx="29377">
                  <c:v>4.277580592315644E-4</c:v>
                </c:pt>
                <c:pt idx="29378">
                  <c:v>4.2775721522048121E-4</c:v>
                </c:pt>
                <c:pt idx="29379">
                  <c:v>4.2775587644428009E-4</c:v>
                </c:pt>
                <c:pt idx="29380">
                  <c:v>4.277552361600101E-4</c:v>
                </c:pt>
                <c:pt idx="29381">
                  <c:v>4.2775395559147E-4</c:v>
                </c:pt>
                <c:pt idx="29382">
                  <c:v>4.277530824765563E-4</c:v>
                </c:pt>
                <c:pt idx="29383">
                  <c:v>4.2775215115398169E-4</c:v>
                </c:pt>
                <c:pt idx="29384">
                  <c:v>4.2775101610459387E-4</c:v>
                </c:pt>
                <c:pt idx="29385">
                  <c:v>4.2774996836669738E-4</c:v>
                </c:pt>
                <c:pt idx="29386">
                  <c:v>4.2774874600581819E-4</c:v>
                </c:pt>
                <c:pt idx="29387">
                  <c:v>4.2774772737175232E-4</c:v>
                </c:pt>
                <c:pt idx="29388">
                  <c:v>4.2774699977599079E-4</c:v>
                </c:pt>
                <c:pt idx="29389">
                  <c:v>4.2774583562277257E-4</c:v>
                </c:pt>
                <c:pt idx="29390">
                  <c:v>4.27744205808267E-4</c:v>
                </c:pt>
                <c:pt idx="29391">
                  <c:v>4.2774327448569238E-4</c:v>
                </c:pt>
                <c:pt idx="29392">
                  <c:v>4.2774193570949143E-4</c:v>
                </c:pt>
                <c:pt idx="29393">
                  <c:v>4.2774155735969538E-4</c:v>
                </c:pt>
                <c:pt idx="29394">
                  <c:v>4.2774033499881631E-4</c:v>
                </c:pt>
                <c:pt idx="29395">
                  <c:v>4.2773919994942838E-4</c:v>
                </c:pt>
                <c:pt idx="29396">
                  <c:v>4.2773800669237971E-4</c:v>
                </c:pt>
                <c:pt idx="29397">
                  <c:v>4.2773660970851779E-4</c:v>
                </c:pt>
                <c:pt idx="29398">
                  <c:v>4.277362022548914E-4</c:v>
                </c:pt>
                <c:pt idx="29399">
                  <c:v>4.2773503810167313E-4</c:v>
                </c:pt>
                <c:pt idx="29400">
                  <c:v>4.2773410677909851E-4</c:v>
                </c:pt>
                <c:pt idx="29401">
                  <c:v>4.2773236054927111E-4</c:v>
                </c:pt>
                <c:pt idx="29402">
                  <c:v>4.2773186578415329E-4</c:v>
                </c:pt>
                <c:pt idx="29403">
                  <c:v>4.2773038148879999E-4</c:v>
                </c:pt>
                <c:pt idx="29404">
                  <c:v>4.2772942106239498E-4</c:v>
                </c:pt>
                <c:pt idx="29405">
                  <c:v>4.2772854794748127E-4</c:v>
                </c:pt>
                <c:pt idx="29406">
                  <c:v>4.277275875210762E-4</c:v>
                </c:pt>
                <c:pt idx="29407">
                  <c:v>4.2772616143338382E-4</c:v>
                </c:pt>
                <c:pt idx="29408">
                  <c:v>4.2772444430738688E-4</c:v>
                </c:pt>
                <c:pt idx="29409">
                  <c:v>4.2772426968440408E-4</c:v>
                </c:pt>
                <c:pt idx="29410">
                  <c:v>4.2772310553118592E-4</c:v>
                </c:pt>
                <c:pt idx="29411">
                  <c:v>4.2772185406647623E-4</c:v>
                </c:pt>
                <c:pt idx="29412">
                  <c:v>4.2772068991325801E-4</c:v>
                </c:pt>
                <c:pt idx="29413">
                  <c:v>4.2771970038302237E-4</c:v>
                </c:pt>
                <c:pt idx="29414">
                  <c:v>4.2771906009875238E-4</c:v>
                </c:pt>
                <c:pt idx="29415">
                  <c:v>4.2771751759573823E-4</c:v>
                </c:pt>
                <c:pt idx="29416">
                  <c:v>4.2771614971570671E-4</c:v>
                </c:pt>
                <c:pt idx="29417">
                  <c:v>4.2771536391228437E-4</c:v>
                </c:pt>
                <c:pt idx="29418">
                  <c:v>4.2771437438204879E-4</c:v>
                </c:pt>
                <c:pt idx="29419">
                  <c:v>4.2771312291733921E-4</c:v>
                </c:pt>
                <c:pt idx="29420">
                  <c:v>4.2771271546371281E-4</c:v>
                </c:pt>
                <c:pt idx="29421">
                  <c:v>4.2771099833771592E-4</c:v>
                </c:pt>
                <c:pt idx="29422">
                  <c:v>4.2770997970364988E-4</c:v>
                </c:pt>
                <c:pt idx="29423">
                  <c:v>4.2770919390022749E-4</c:v>
                </c:pt>
                <c:pt idx="29424">
                  <c:v>4.2770762229338288E-4</c:v>
                </c:pt>
                <c:pt idx="29425">
                  <c:v>4.277066036593169E-4</c:v>
                </c:pt>
                <c:pt idx="29426">
                  <c:v>4.2770578875206411E-4</c:v>
                </c:pt>
                <c:pt idx="29427">
                  <c:v>4.2770456639118493E-4</c:v>
                </c:pt>
                <c:pt idx="29428">
                  <c:v>4.2770389700308442E-4</c:v>
                </c:pt>
                <c:pt idx="29429">
                  <c:v>4.2770235450007021E-4</c:v>
                </c:pt>
                <c:pt idx="29430">
                  <c:v>4.2770148138515651E-4</c:v>
                </c:pt>
                <c:pt idx="29431">
                  <c:v>4.2770069558173418E-4</c:v>
                </c:pt>
                <c:pt idx="29432">
                  <c:v>4.2769929859787231E-4</c:v>
                </c:pt>
                <c:pt idx="29433">
                  <c:v>4.276977560948581E-4</c:v>
                </c:pt>
                <c:pt idx="29434">
                  <c:v>4.2769682477228338E-4</c:v>
                </c:pt>
                <c:pt idx="29435">
                  <c:v>4.2769615538418288E-4</c:v>
                </c:pt>
                <c:pt idx="29436">
                  <c:v>4.2769507854245598E-4</c:v>
                </c:pt>
                <c:pt idx="29437">
                  <c:v>4.2769403080455959E-4</c:v>
                </c:pt>
                <c:pt idx="29438">
                  <c:v>4.2769260471686721E-4</c:v>
                </c:pt>
                <c:pt idx="29439">
                  <c:v>4.2769216815941041E-4</c:v>
                </c:pt>
                <c:pt idx="29440">
                  <c:v>4.2769048013724392E-4</c:v>
                </c:pt>
                <c:pt idx="29441">
                  <c:v>4.2768928688019509E-4</c:v>
                </c:pt>
                <c:pt idx="29442">
                  <c:v>4.276889085303992E-4</c:v>
                </c:pt>
                <c:pt idx="29443">
                  <c:v>4.2768756975419819E-4</c:v>
                </c:pt>
                <c:pt idx="29444">
                  <c:v>4.2768605635501439E-4</c:v>
                </c:pt>
                <c:pt idx="29445">
                  <c:v>4.27685008617118E-4</c:v>
                </c:pt>
                <c:pt idx="29446">
                  <c:v>4.2768369894474739E-4</c:v>
                </c:pt>
                <c:pt idx="29447">
                  <c:v>4.2768276762217278E-4</c:v>
                </c:pt>
                <c:pt idx="29448">
                  <c:v>4.2768195271491999E-4</c:v>
                </c:pt>
                <c:pt idx="29449">
                  <c:v>4.2768038110807538E-4</c:v>
                </c:pt>
                <c:pt idx="29450">
                  <c:v>4.2767968261614442E-4</c:v>
                </c:pt>
                <c:pt idx="29451">
                  <c:v>4.276787512935698E-4</c:v>
                </c:pt>
                <c:pt idx="29452">
                  <c:v>4.276774416211993E-4</c:v>
                </c:pt>
                <c:pt idx="29453">
                  <c:v>4.2767566628754139E-4</c:v>
                </c:pt>
                <c:pt idx="29454">
                  <c:v>4.2767520062625408E-4</c:v>
                </c:pt>
                <c:pt idx="29455">
                  <c:v>4.276739782653749E-4</c:v>
                </c:pt>
                <c:pt idx="29456">
                  <c:v>4.27672901423648E-4</c:v>
                </c:pt>
                <c:pt idx="29457">
                  <c:v>4.2767159175127739E-4</c:v>
                </c:pt>
                <c:pt idx="29458">
                  <c:v>4.2767106788232923E-4</c:v>
                </c:pt>
                <c:pt idx="29459">
                  <c:v>4.2766984552144999E-4</c:v>
                </c:pt>
                <c:pt idx="29460">
                  <c:v>4.276690015103668E-4</c:v>
                </c:pt>
                <c:pt idx="29461">
                  <c:v>4.2766760452650487E-4</c:v>
                </c:pt>
                <c:pt idx="29462">
                  <c:v>4.2766655678860838E-4</c:v>
                </c:pt>
                <c:pt idx="29463">
                  <c:v>4.2766553815454239E-4</c:v>
                </c:pt>
                <c:pt idx="29464">
                  <c:v>4.276642575860023E-4</c:v>
                </c:pt>
                <c:pt idx="29465">
                  <c:v>4.2766320984810591E-4</c:v>
                </c:pt>
                <c:pt idx="29466">
                  <c:v>4.2766201659105718E-4</c:v>
                </c:pt>
                <c:pt idx="29467">
                  <c:v>4.2766091064549983E-4</c:v>
                </c:pt>
                <c:pt idx="29468">
                  <c:v>4.2765995021909481E-4</c:v>
                </c:pt>
                <c:pt idx="29469">
                  <c:v>4.2765916441567242E-4</c:v>
                </c:pt>
                <c:pt idx="29470">
                  <c:v>4.2765762191265821E-4</c:v>
                </c:pt>
                <c:pt idx="29471">
                  <c:v>4.2765651596710091E-4</c:v>
                </c:pt>
                <c:pt idx="29472">
                  <c:v>4.2765523539856082E-4</c:v>
                </c:pt>
                <c:pt idx="29473">
                  <c:v>4.2765468242578208E-4</c:v>
                </c:pt>
                <c:pt idx="29474">
                  <c:v>4.2765334364958107E-4</c:v>
                </c:pt>
                <c:pt idx="29475">
                  <c:v>4.2765226680785418E-4</c:v>
                </c:pt>
                <c:pt idx="29476">
                  <c:v>4.2765095713548362E-4</c:v>
                </c:pt>
                <c:pt idx="29477">
                  <c:v>4.2765017133206129E-4</c:v>
                </c:pt>
                <c:pt idx="29478">
                  <c:v>4.2764894897118211E-4</c:v>
                </c:pt>
                <c:pt idx="29479">
                  <c:v>4.2764819227159018E-4</c:v>
                </c:pt>
                <c:pt idx="29480">
                  <c:v>4.2764705722220242E-4</c:v>
                </c:pt>
                <c:pt idx="29481">
                  <c:v>4.2764536920003588E-4</c:v>
                </c:pt>
                <c:pt idx="29482">
                  <c:v>4.2764432146213949E-4</c:v>
                </c:pt>
                <c:pt idx="29483">
                  <c:v>4.2764336103573442E-4</c:v>
                </c:pt>
                <c:pt idx="29484">
                  <c:v>4.2764216777868569E-4</c:v>
                </c:pt>
                <c:pt idx="29485">
                  <c:v>4.2764164390973752E-4</c:v>
                </c:pt>
                <c:pt idx="29486">
                  <c:v>4.2764039244502777E-4</c:v>
                </c:pt>
                <c:pt idx="29487">
                  <c:v>4.2763925739564002E-4</c:v>
                </c:pt>
                <c:pt idx="29488">
                  <c:v>4.2763759847730398E-4</c:v>
                </c:pt>
                <c:pt idx="29489">
                  <c:v>4.2763698729686439E-4</c:v>
                </c:pt>
                <c:pt idx="29490">
                  <c:v>4.2763535748235881E-4</c:v>
                </c:pt>
                <c:pt idx="29491">
                  <c:v>4.2763468809425831E-4</c:v>
                </c:pt>
                <c:pt idx="29492">
                  <c:v>4.2763352394103998E-4</c:v>
                </c:pt>
                <c:pt idx="29493">
                  <c:v>4.276327090337873E-4</c:v>
                </c:pt>
                <c:pt idx="29494">
                  <c:v>4.2763157398439938E-4</c:v>
                </c:pt>
                <c:pt idx="29495">
                  <c:v>4.2763055535033351E-4</c:v>
                </c:pt>
                <c:pt idx="29496">
                  <c:v>4.276290419511497E-4</c:v>
                </c:pt>
                <c:pt idx="29497">
                  <c:v>4.2762793600559229E-4</c:v>
                </c:pt>
                <c:pt idx="29498">
                  <c:v>4.2762674274854362E-4</c:v>
                </c:pt>
                <c:pt idx="29499">
                  <c:v>4.2762566590681672E-4</c:v>
                </c:pt>
                <c:pt idx="29500">
                  <c:v>4.2762464727275068E-4</c:v>
                </c:pt>
                <c:pt idx="29501">
                  <c:v>4.2762371595017612E-4</c:v>
                </c:pt>
                <c:pt idx="29502">
                  <c:v>4.2762223165482283E-4</c:v>
                </c:pt>
                <c:pt idx="29503">
                  <c:v>4.2762127122841781E-4</c:v>
                </c:pt>
                <c:pt idx="29504">
                  <c:v>4.2762039811350411E-4</c:v>
                </c:pt>
                <c:pt idx="29505">
                  <c:v>4.276195249985904E-4</c:v>
                </c:pt>
                <c:pt idx="29506">
                  <c:v>4.2761792428791518E-4</c:v>
                </c:pt>
                <c:pt idx="29507">
                  <c:v>4.2761699296534061E-4</c:v>
                </c:pt>
                <c:pt idx="29508">
                  <c:v>4.2761620716191828E-4</c:v>
                </c:pt>
                <c:pt idx="29509">
                  <c:v>4.2761446093209088E-4</c:v>
                </c:pt>
                <c:pt idx="29510">
                  <c:v>4.27613704232499E-4</c:v>
                </c:pt>
                <c:pt idx="29511">
                  <c:v>4.276123945601285E-4</c:v>
                </c:pt>
                <c:pt idx="29512">
                  <c:v>4.2761143413372338E-4</c:v>
                </c:pt>
                <c:pt idx="29513">
                  <c:v>4.2761009535752242E-4</c:v>
                </c:pt>
                <c:pt idx="29514">
                  <c:v>4.2760875658132141E-4</c:v>
                </c:pt>
                <c:pt idx="29515">
                  <c:v>4.2760846554301679E-4</c:v>
                </c:pt>
                <c:pt idx="29516">
                  <c:v>4.276067775208503E-4</c:v>
                </c:pt>
                <c:pt idx="29517">
                  <c:v>4.2760587530210609E-4</c:v>
                </c:pt>
                <c:pt idx="29518">
                  <c:v>4.2760479846037919E-4</c:v>
                </c:pt>
                <c:pt idx="29519">
                  <c:v>4.2760316864587372E-4</c:v>
                </c:pt>
                <c:pt idx="29520">
                  <c:v>4.2760235373862088E-4</c:v>
                </c:pt>
                <c:pt idx="29521">
                  <c:v>4.2760162614285951E-4</c:v>
                </c:pt>
                <c:pt idx="29522">
                  <c:v>4.2760078213177621E-4</c:v>
                </c:pt>
                <c:pt idx="29523">
                  <c:v>4.2759894859045739E-4</c:v>
                </c:pt>
                <c:pt idx="29524">
                  <c:v>4.2759775533340871E-4</c:v>
                </c:pt>
                <c:pt idx="29525">
                  <c:v>4.275968240108341E-4</c:v>
                </c:pt>
                <c:pt idx="29526">
                  <c:v>4.2759560164995492E-4</c:v>
                </c:pt>
                <c:pt idx="29527">
                  <c:v>4.2759493226185441E-4</c:v>
                </c:pt>
                <c:pt idx="29528">
                  <c:v>4.2759411735460162E-4</c:v>
                </c:pt>
                <c:pt idx="29529">
                  <c:v>4.275923129171133E-4</c:v>
                </c:pt>
                <c:pt idx="29530">
                  <c:v>4.2759091593325138E-4</c:v>
                </c:pt>
                <c:pt idx="29531">
                  <c:v>4.2759030475281179E-4</c:v>
                </c:pt>
                <c:pt idx="29532">
                  <c:v>4.2758916970342398E-4</c:v>
                </c:pt>
                <c:pt idx="29533">
                  <c:v>4.2758803465403622E-4</c:v>
                </c:pt>
                <c:pt idx="29534">
                  <c:v>4.2758713243529201E-4</c:v>
                </c:pt>
                <c:pt idx="29535">
                  <c:v>4.2758591007441282E-4</c:v>
                </c:pt>
                <c:pt idx="29536">
                  <c:v>4.2758428025990719E-4</c:v>
                </c:pt>
                <c:pt idx="29537">
                  <c:v>4.2758349445648491E-4</c:v>
                </c:pt>
                <c:pt idx="29538">
                  <c:v>4.2758186464197928E-4</c:v>
                </c:pt>
                <c:pt idx="29539">
                  <c:v>4.2758136987686163E-4</c:v>
                </c:pt>
                <c:pt idx="29540">
                  <c:v>4.2758043855428701E-4</c:v>
                </c:pt>
                <c:pt idx="29541">
                  <c:v>4.2757901246659458E-4</c:v>
                </c:pt>
                <c:pt idx="29542">
                  <c:v>4.2757761548273271E-4</c:v>
                </c:pt>
                <c:pt idx="29543">
                  <c:v>4.2757720802910631E-4</c:v>
                </c:pt>
                <c:pt idx="29544">
                  <c:v>4.2757540359161789E-4</c:v>
                </c:pt>
                <c:pt idx="29545">
                  <c:v>4.2757418123073881E-4</c:v>
                </c:pt>
                <c:pt idx="29546">
                  <c:v>4.2757377377711242E-4</c:v>
                </c:pt>
                <c:pt idx="29547">
                  <c:v>4.275722021702677E-4</c:v>
                </c:pt>
                <c:pt idx="29548">
                  <c:v>4.2757089249789709E-4</c:v>
                </c:pt>
                <c:pt idx="29549">
                  <c:v>4.2756975744850928E-4</c:v>
                </c:pt>
                <c:pt idx="29550">
                  <c:v>4.2756844777613878E-4</c:v>
                </c:pt>
                <c:pt idx="29551">
                  <c:v>4.2756731272675102E-4</c:v>
                </c:pt>
                <c:pt idx="29552">
                  <c:v>4.2756687616929412E-4</c:v>
                </c:pt>
                <c:pt idx="29553">
                  <c:v>4.2756510083563631E-4</c:v>
                </c:pt>
                <c:pt idx="29554">
                  <c:v>4.2756457696668798E-4</c:v>
                </c:pt>
                <c:pt idx="29555">
                  <c:v>4.2756315087899571E-4</c:v>
                </c:pt>
                <c:pt idx="29556">
                  <c:v>4.2756216134876007E-4</c:v>
                </c:pt>
                <c:pt idx="29557">
                  <c:v>4.2756073526106769E-4</c:v>
                </c:pt>
                <c:pt idx="29558">
                  <c:v>4.2755971662700182E-4</c:v>
                </c:pt>
                <c:pt idx="29559">
                  <c:v>4.275583487469703E-4</c:v>
                </c:pt>
                <c:pt idx="29560">
                  <c:v>4.275579412933439E-4</c:v>
                </c:pt>
                <c:pt idx="29561">
                  <c:v>4.2755625327117741E-4</c:v>
                </c:pt>
                <c:pt idx="29562">
                  <c:v>4.2755570029839868E-4</c:v>
                </c:pt>
                <c:pt idx="29563">
                  <c:v>4.2755473987199372E-4</c:v>
                </c:pt>
                <c:pt idx="29564">
                  <c:v>4.2755334288813168E-4</c:v>
                </c:pt>
                <c:pt idx="29565">
                  <c:v>4.2755191680043941E-4</c:v>
                </c:pt>
                <c:pt idx="29566">
                  <c:v>4.2755092727020377E-4</c:v>
                </c:pt>
                <c:pt idx="29567">
                  <c:v>4.2754985042847688E-4</c:v>
                </c:pt>
                <c:pt idx="29568">
                  <c:v>4.2754824971780181E-4</c:v>
                </c:pt>
                <c:pt idx="29569">
                  <c:v>4.2754720197990542E-4</c:v>
                </c:pt>
                <c:pt idx="29570">
                  <c:v>4.2754635796882212E-4</c:v>
                </c:pt>
                <c:pt idx="29571">
                  <c:v>4.2754554306156928E-4</c:v>
                </c:pt>
                <c:pt idx="29572">
                  <c:v>4.2754400055855513E-4</c:v>
                </c:pt>
                <c:pt idx="29573">
                  <c:v>4.2754277819767589E-4</c:v>
                </c:pt>
                <c:pt idx="29574">
                  <c:v>4.2754135210998362E-4</c:v>
                </c:pt>
                <c:pt idx="29575">
                  <c:v>4.2754077003337437E-4</c:v>
                </c:pt>
                <c:pt idx="29576">
                  <c:v>4.2753919842652982E-4</c:v>
                </c:pt>
                <c:pt idx="29577">
                  <c:v>4.2753829620778561E-4</c:v>
                </c:pt>
                <c:pt idx="29578">
                  <c:v>4.275371902622283E-4</c:v>
                </c:pt>
                <c:pt idx="29579">
                  <c:v>4.2753637535497552E-4</c:v>
                </c:pt>
                <c:pt idx="29580">
                  <c:v>4.275348037481308E-4</c:v>
                </c:pt>
                <c:pt idx="29581">
                  <c:v>4.2753384332172573E-4</c:v>
                </c:pt>
                <c:pt idx="29582">
                  <c:v>4.2753270827233791E-4</c:v>
                </c:pt>
                <c:pt idx="29583">
                  <c:v>4.2753125308081508E-4</c:v>
                </c:pt>
                <c:pt idx="29584">
                  <c:v>4.2753058369271463E-4</c:v>
                </c:pt>
                <c:pt idx="29585">
                  <c:v>4.2752939043566579E-4</c:v>
                </c:pt>
                <c:pt idx="29586">
                  <c:v>4.2752837180159991E-4</c:v>
                </c:pt>
                <c:pt idx="29587">
                  <c:v>4.2752656736411149E-4</c:v>
                </c:pt>
                <c:pt idx="29588">
                  <c:v>4.2752592707984149E-4</c:v>
                </c:pt>
                <c:pt idx="29589">
                  <c:v>4.2752505396492779E-4</c:v>
                </c:pt>
                <c:pt idx="29590">
                  <c:v>4.2752362787723541E-4</c:v>
                </c:pt>
                <c:pt idx="29591">
                  <c:v>4.2752225999720389E-4</c:v>
                </c:pt>
                <c:pt idx="29592">
                  <c:v>4.2752127046696842E-4</c:v>
                </c:pt>
                <c:pt idx="29593">
                  <c:v>4.2752019362524152E-4</c:v>
                </c:pt>
                <c:pt idx="29594">
                  <c:v>4.2751894216053188E-4</c:v>
                </c:pt>
                <c:pt idx="29595">
                  <c:v>4.2751789442263538E-4</c:v>
                </c:pt>
                <c:pt idx="29596">
                  <c:v>4.2751673026941722E-4</c:v>
                </c:pt>
                <c:pt idx="29597">
                  <c:v>4.2751512955874199E-4</c:v>
                </c:pt>
                <c:pt idx="29598">
                  <c:v>4.2751393630169332E-4</c:v>
                </c:pt>
                <c:pt idx="29599">
                  <c:v>4.2751347064040601E-4</c:v>
                </c:pt>
                <c:pt idx="29600">
                  <c:v>4.2751207365654409E-4</c:v>
                </c:pt>
                <c:pt idx="29601">
                  <c:v>4.2751096771098668E-4</c:v>
                </c:pt>
                <c:pt idx="29602">
                  <c:v>4.2750968714244658E-4</c:v>
                </c:pt>
                <c:pt idx="29603">
                  <c:v>4.2750805732794111E-4</c:v>
                </c:pt>
                <c:pt idx="29604">
                  <c:v>4.2750730062834918E-4</c:v>
                </c:pt>
                <c:pt idx="29605">
                  <c:v>4.275067185517401E-4</c:v>
                </c:pt>
                <c:pt idx="29606">
                  <c:v>4.2750535067170858E-4</c:v>
                </c:pt>
                <c:pt idx="29607">
                  <c:v>4.2750450666062528E-4</c:v>
                </c:pt>
                <c:pt idx="29608">
                  <c:v>4.2750313878059393E-4</c:v>
                </c:pt>
                <c:pt idx="29609">
                  <c:v>4.2750212014652789E-4</c:v>
                </c:pt>
                <c:pt idx="29610">
                  <c:v>4.2750113061629241E-4</c:v>
                </c:pt>
                <c:pt idx="29611">
                  <c:v>4.2749996646307409E-4</c:v>
                </c:pt>
                <c:pt idx="29612">
                  <c:v>4.2749819112941617E-4</c:v>
                </c:pt>
                <c:pt idx="29613">
                  <c:v>4.274974053259939E-4</c:v>
                </c:pt>
                <c:pt idx="29614">
                  <c:v>4.2749618296511471E-4</c:v>
                </c:pt>
                <c:pt idx="29615">
                  <c:v>4.2749472777359188E-4</c:v>
                </c:pt>
                <c:pt idx="29616">
                  <c:v>4.274941748008132E-4</c:v>
                </c:pt>
                <c:pt idx="29617">
                  <c:v>4.2749263229779899E-4</c:v>
                </c:pt>
                <c:pt idx="29618">
                  <c:v>4.2749126441776752E-4</c:v>
                </c:pt>
                <c:pt idx="29619">
                  <c:v>4.2749021667987108E-4</c:v>
                </c:pt>
                <c:pt idx="29620">
                  <c:v>4.2748902342282241E-4</c:v>
                </c:pt>
                <c:pt idx="29621">
                  <c:v>4.2748783016577358E-4</c:v>
                </c:pt>
                <c:pt idx="29622">
                  <c:v>4.2748730629682541E-4</c:v>
                </c:pt>
                <c:pt idx="29623">
                  <c:v>4.2748547275550658E-4</c:v>
                </c:pt>
                <c:pt idx="29624">
                  <c:v>4.2748465784825379E-4</c:v>
                </c:pt>
                <c:pt idx="29625">
                  <c:v>4.274836101103574E-4</c:v>
                </c:pt>
                <c:pt idx="29626">
                  <c:v>4.2748235864564782E-4</c:v>
                </c:pt>
                <c:pt idx="29627">
                  <c:v>4.2748093255795538E-4</c:v>
                </c:pt>
                <c:pt idx="29628">
                  <c:v>4.2748008854687208E-4</c:v>
                </c:pt>
                <c:pt idx="29629">
                  <c:v>4.2747880797833199E-4</c:v>
                </c:pt>
                <c:pt idx="29630">
                  <c:v>4.2747764382511377E-4</c:v>
                </c:pt>
                <c:pt idx="29631">
                  <c:v>4.2747677071020013E-4</c:v>
                </c:pt>
                <c:pt idx="29632">
                  <c:v>4.2747554834932089E-4</c:v>
                </c:pt>
                <c:pt idx="29633">
                  <c:v>4.2747450061142439E-4</c:v>
                </c:pt>
                <c:pt idx="29634">
                  <c:v>4.2747289990074933E-4</c:v>
                </c:pt>
                <c:pt idx="29635">
                  <c:v>4.2747196857817471E-4</c:v>
                </c:pt>
                <c:pt idx="29636">
                  <c:v>4.2747057159431279E-4</c:v>
                </c:pt>
                <c:pt idx="29637">
                  <c:v>4.2746987310238183E-4</c:v>
                </c:pt>
                <c:pt idx="29638">
                  <c:v>4.2746859253384167E-4</c:v>
                </c:pt>
                <c:pt idx="29639">
                  <c:v>4.2746748658828437E-4</c:v>
                </c:pt>
                <c:pt idx="29640">
                  <c:v>4.2746579856611788E-4</c:v>
                </c:pt>
                <c:pt idx="29641">
                  <c:v>4.2746469262056053E-4</c:v>
                </c:pt>
                <c:pt idx="29642">
                  <c:v>4.2746352846734231E-4</c:v>
                </c:pt>
                <c:pt idx="29643">
                  <c:v>4.2746256804093719E-4</c:v>
                </c:pt>
                <c:pt idx="29644">
                  <c:v>4.2746172402985389E-4</c:v>
                </c:pt>
                <c:pt idx="29645">
                  <c:v>4.2746079270727932E-4</c:v>
                </c:pt>
                <c:pt idx="29646">
                  <c:v>4.2745901737362152E-4</c:v>
                </c:pt>
                <c:pt idx="29647">
                  <c:v>4.2745779501274228E-4</c:v>
                </c:pt>
                <c:pt idx="29648">
                  <c:v>4.2745654354803259E-4</c:v>
                </c:pt>
                <c:pt idx="29649">
                  <c:v>4.274554958101362E-4</c:v>
                </c:pt>
                <c:pt idx="29650">
                  <c:v>4.2745444807223981E-4</c:v>
                </c:pt>
                <c:pt idx="29651">
                  <c:v>4.2745374958030879E-4</c:v>
                </c:pt>
                <c:pt idx="29652">
                  <c:v>4.2745261453092098E-4</c:v>
                </c:pt>
                <c:pt idx="29653">
                  <c:v>4.2745124665088952E-4</c:v>
                </c:pt>
                <c:pt idx="29654">
                  <c:v>4.2744996608234942E-4</c:v>
                </c:pt>
                <c:pt idx="29655">
                  <c:v>4.2744848178699613E-4</c:v>
                </c:pt>
                <c:pt idx="29656">
                  <c:v>4.2744792881421739E-4</c:v>
                </c:pt>
                <c:pt idx="29657">
                  <c:v>4.2744659003801638E-4</c:v>
                </c:pt>
                <c:pt idx="29658">
                  <c:v>4.2744539678096771E-4</c:v>
                </c:pt>
                <c:pt idx="29659">
                  <c:v>4.2744382517412299E-4</c:v>
                </c:pt>
                <c:pt idx="29660">
                  <c:v>4.2744283564388752E-4</c:v>
                </c:pt>
                <c:pt idx="29661">
                  <c:v>4.2744216625578701E-4</c:v>
                </c:pt>
                <c:pt idx="29662">
                  <c:v>4.2744056554511189E-4</c:v>
                </c:pt>
                <c:pt idx="29663">
                  <c:v>4.2743922676891088E-4</c:v>
                </c:pt>
                <c:pt idx="29664">
                  <c:v>4.2743832455016673E-4</c:v>
                </c:pt>
                <c:pt idx="29665">
                  <c:v>4.2743745143525302E-4</c:v>
                </c:pt>
                <c:pt idx="29666">
                  <c:v>4.2743596713989968E-4</c:v>
                </c:pt>
                <c:pt idx="29667">
                  <c:v>4.2743471567519009E-4</c:v>
                </c:pt>
                <c:pt idx="29668">
                  <c:v>4.2743358062580228E-4</c:v>
                </c:pt>
                <c:pt idx="29669">
                  <c:v>4.2743227095343173E-4</c:v>
                </c:pt>
                <c:pt idx="29670">
                  <c:v>4.2743113590404391E-4</c:v>
                </c:pt>
                <c:pt idx="29671">
                  <c:v>4.2743032099679112E-4</c:v>
                </c:pt>
                <c:pt idx="29672">
                  <c:v>4.27428720286116E-4</c:v>
                </c:pt>
                <c:pt idx="29673">
                  <c:v>4.2742787627503281E-4</c:v>
                </c:pt>
                <c:pt idx="29674">
                  <c:v>4.2742700316011911E-4</c:v>
                </c:pt>
                <c:pt idx="29675">
                  <c:v>4.2742543155327439E-4</c:v>
                </c:pt>
                <c:pt idx="29676">
                  <c:v>4.2742348159663379E-4</c:v>
                </c:pt>
                <c:pt idx="29677">
                  <c:v>4.2742339428514242E-4</c:v>
                </c:pt>
                <c:pt idx="29678">
                  <c:v>4.274222010280937E-4</c:v>
                </c:pt>
                <c:pt idx="29679">
                  <c:v>4.2742100777104502E-4</c:v>
                </c:pt>
                <c:pt idx="29680">
                  <c:v>4.2741931974887848E-4</c:v>
                </c:pt>
                <c:pt idx="29681">
                  <c:v>4.2741801007650793E-4</c:v>
                </c:pt>
                <c:pt idx="29682">
                  <c:v>4.2741742799989879E-4</c:v>
                </c:pt>
                <c:pt idx="29683">
                  <c:v>4.2741635115817189E-4</c:v>
                </c:pt>
                <c:pt idx="29684">
                  <c:v>4.2741504148580128E-4</c:v>
                </c:pt>
                <c:pt idx="29685">
                  <c:v>4.2741384822875261E-4</c:v>
                </c:pt>
                <c:pt idx="29686">
                  <c:v>4.2741282959468657E-4</c:v>
                </c:pt>
                <c:pt idx="29687">
                  <c:v>4.2741160723380739E-4</c:v>
                </c:pt>
                <c:pt idx="29688">
                  <c:v>4.2741070501506329E-4</c:v>
                </c:pt>
                <c:pt idx="29689">
                  <c:v>4.2740898788906628E-4</c:v>
                </c:pt>
                <c:pt idx="29690">
                  <c:v>4.2740826029330492E-4</c:v>
                </c:pt>
                <c:pt idx="29691">
                  <c:v>4.2740671779029071E-4</c:v>
                </c:pt>
                <c:pt idx="29692">
                  <c:v>4.2740584467537701E-4</c:v>
                </c:pt>
                <c:pt idx="29693">
                  <c:v>4.274040693417192E-4</c:v>
                </c:pt>
                <c:pt idx="29694">
                  <c:v>4.2740319622680539E-4</c:v>
                </c:pt>
                <c:pt idx="29695">
                  <c:v>4.2740238131955271E-4</c:v>
                </c:pt>
                <c:pt idx="29696">
                  <c:v>4.274006059858948E-4</c:v>
                </c:pt>
                <c:pt idx="29697">
                  <c:v>4.2739993659779429E-4</c:v>
                </c:pt>
                <c:pt idx="29698">
                  <c:v>4.2739891796372831E-4</c:v>
                </c:pt>
                <c:pt idx="29699">
                  <c:v>4.2739746277220553E-4</c:v>
                </c:pt>
                <c:pt idx="29700">
                  <c:v>4.2739632772281771E-4</c:v>
                </c:pt>
                <c:pt idx="29701">
                  <c:v>4.2739481432363391E-4</c:v>
                </c:pt>
                <c:pt idx="29702">
                  <c:v>4.2739388300105929E-4</c:v>
                </c:pt>
                <c:pt idx="29703">
                  <c:v>4.2739306809380651E-4</c:v>
                </c:pt>
                <c:pt idx="29704">
                  <c:v>4.2739120544865727E-4</c:v>
                </c:pt>
                <c:pt idx="29705">
                  <c:v>4.2739027412608271E-4</c:v>
                </c:pt>
                <c:pt idx="29706">
                  <c:v>4.2738943011499941E-4</c:v>
                </c:pt>
                <c:pt idx="29707">
                  <c:v>4.273882950656116E-4</c:v>
                </c:pt>
                <c:pt idx="29708">
                  <c:v>4.2738695628941059E-4</c:v>
                </c:pt>
                <c:pt idx="29709">
                  <c:v>4.2738553020171821E-4</c:v>
                </c:pt>
                <c:pt idx="29710">
                  <c:v>4.2738468619063502E-4</c:v>
                </c:pt>
                <c:pt idx="29711">
                  <c:v>4.2738302727229888E-4</c:v>
                </c:pt>
                <c:pt idx="29712">
                  <c:v>4.2738165939226752E-4</c:v>
                </c:pt>
                <c:pt idx="29713">
                  <c:v>4.2738113552331919E-4</c:v>
                </c:pt>
                <c:pt idx="29714">
                  <c:v>4.2737976764328778E-4</c:v>
                </c:pt>
                <c:pt idx="29715">
                  <c:v>4.2737874900922179E-4</c:v>
                </c:pt>
                <c:pt idx="29716">
                  <c:v>4.2737723561003799E-4</c:v>
                </c:pt>
                <c:pt idx="29717">
                  <c:v>4.273763915989548E-4</c:v>
                </c:pt>
                <c:pt idx="29718">
                  <c:v>4.2737484909594059E-4</c:v>
                </c:pt>
                <c:pt idx="29719">
                  <c:v>4.2737385956570512E-4</c:v>
                </c:pt>
                <c:pt idx="29720">
                  <c:v>4.2737240437418222E-4</c:v>
                </c:pt>
                <c:pt idx="29721">
                  <c:v>4.273714148439467E-4</c:v>
                </c:pt>
                <c:pt idx="29722">
                  <c:v>4.2737045441754162E-4</c:v>
                </c:pt>
                <c:pt idx="29723">
                  <c:v>4.2736862087622279E-4</c:v>
                </c:pt>
                <c:pt idx="29724">
                  <c:v>4.2736760224215692E-4</c:v>
                </c:pt>
                <c:pt idx="29725">
                  <c:v>4.2736652540043002E-4</c:v>
                </c:pt>
                <c:pt idx="29726">
                  <c:v>4.2736541945487261E-4</c:v>
                </c:pt>
                <c:pt idx="29727">
                  <c:v>4.2736402247101068E-4</c:v>
                </c:pt>
                <c:pt idx="29728">
                  <c:v>4.2736288742162293E-4</c:v>
                </c:pt>
                <c:pt idx="29729">
                  <c:v>4.273619269952178E-4</c:v>
                </c:pt>
                <c:pt idx="29730">
                  <c:v>4.273610538803041E-4</c:v>
                </c:pt>
                <c:pt idx="29731">
                  <c:v>4.2736000614240771E-4</c:v>
                </c:pt>
                <c:pt idx="29732">
                  <c:v>4.2735855095088482E-4</c:v>
                </c:pt>
                <c:pt idx="29733">
                  <c:v>4.273571539670229E-4</c:v>
                </c:pt>
                <c:pt idx="29734">
                  <c:v>4.2735628085210919E-4</c:v>
                </c:pt>
                <c:pt idx="29735">
                  <c:v>4.2735465103760362E-4</c:v>
                </c:pt>
                <c:pt idx="29736">
                  <c:v>4.2735377792268991E-4</c:v>
                </c:pt>
                <c:pt idx="29737">
                  <c:v>4.2735217721201479E-4</c:v>
                </c:pt>
                <c:pt idx="29738">
                  <c:v>4.2735133320093149E-4</c:v>
                </c:pt>
                <c:pt idx="29739">
                  <c:v>4.2735011084005242E-4</c:v>
                </c:pt>
                <c:pt idx="29740">
                  <c:v>4.2734862654469913E-4</c:v>
                </c:pt>
                <c:pt idx="29741">
                  <c:v>4.2734731687232852E-4</c:v>
                </c:pt>
                <c:pt idx="29742">
                  <c:v>4.2734676389954979E-4</c:v>
                </c:pt>
                <c:pt idx="29743">
                  <c:v>4.2734519229270518E-4</c:v>
                </c:pt>
                <c:pt idx="29744">
                  <c:v>4.2734373710118229E-4</c:v>
                </c:pt>
                <c:pt idx="29745">
                  <c:v>4.2734242742881179E-4</c:v>
                </c:pt>
                <c:pt idx="29746">
                  <c:v>4.2734184535220271E-4</c:v>
                </c:pt>
                <c:pt idx="29747">
                  <c:v>4.273405356798321E-4</c:v>
                </c:pt>
                <c:pt idx="29748">
                  <c:v>4.2733937152661378E-4</c:v>
                </c:pt>
                <c:pt idx="29749">
                  <c:v>4.2733774171210831E-4</c:v>
                </c:pt>
                <c:pt idx="29750">
                  <c:v>4.2733710142783821E-4</c:v>
                </c:pt>
                <c:pt idx="29751">
                  <c:v>4.2733608279377222E-4</c:v>
                </c:pt>
                <c:pt idx="29752">
                  <c:v>4.273346858099103E-4</c:v>
                </c:pt>
                <c:pt idx="29753">
                  <c:v>4.273336089681834E-4</c:v>
                </c:pt>
                <c:pt idx="29754">
                  <c:v>4.2733206646516919E-4</c:v>
                </c:pt>
                <c:pt idx="29755">
                  <c:v>4.2733096051961178E-4</c:v>
                </c:pt>
                <c:pt idx="29756">
                  <c:v>4.2732973815873271E-4</c:v>
                </c:pt>
                <c:pt idx="29757">
                  <c:v>4.2732819565571839E-4</c:v>
                </c:pt>
                <c:pt idx="29758">
                  <c:v>4.273273516446352E-4</c:v>
                </c:pt>
                <c:pt idx="29759">
                  <c:v>4.273264785297215E-4</c:v>
                </c:pt>
                <c:pt idx="29760">
                  <c:v>4.2732487781904638E-4</c:v>
                </c:pt>
                <c:pt idx="29761">
                  <c:v>4.2732368456199771E-4</c:v>
                </c:pt>
                <c:pt idx="29762">
                  <c:v>4.2732249130494893E-4</c:v>
                </c:pt>
                <c:pt idx="29763">
                  <c:v>4.2732176370918751E-4</c:v>
                </c:pt>
                <c:pt idx="29764">
                  <c:v>4.2732033762149507E-4</c:v>
                </c:pt>
                <c:pt idx="29765">
                  <c:v>4.2731859139166772E-4</c:v>
                </c:pt>
                <c:pt idx="29766">
                  <c:v>4.2731742723844951E-4</c:v>
                </c:pt>
                <c:pt idx="29767">
                  <c:v>4.2731629218906159E-4</c:v>
                </c:pt>
                <c:pt idx="29768">
                  <c:v>4.2731559369713068E-4</c:v>
                </c:pt>
                <c:pt idx="29769">
                  <c:v>4.2731390567496419E-4</c:v>
                </c:pt>
                <c:pt idx="29770">
                  <c:v>4.2731338180601602E-4</c:v>
                </c:pt>
                <c:pt idx="29771">
                  <c:v>4.2731146095320582E-4</c:v>
                </c:pt>
                <c:pt idx="29772">
                  <c:v>4.2731023859232659E-4</c:v>
                </c:pt>
                <c:pt idx="29773">
                  <c:v>4.2731000576168299E-4</c:v>
                </c:pt>
                <c:pt idx="29774">
                  <c:v>4.2730808490887279E-4</c:v>
                </c:pt>
                <c:pt idx="29775">
                  <c:v>4.2730665882118052E-4</c:v>
                </c:pt>
                <c:pt idx="29776">
                  <c:v>4.2730578570626682E-4</c:v>
                </c:pt>
                <c:pt idx="29777">
                  <c:v>4.3230532901361579E-4</c:v>
                </c:pt>
                <c:pt idx="29778">
                  <c:v>2.2533701849170029E-4</c:v>
                </c:pt>
                <c:pt idx="29779">
                  <c:v>8.9694331109058112E-5</c:v>
                </c:pt>
                <c:pt idx="29780">
                  <c:v>1.0322807793272661E-4</c:v>
                </c:pt>
                <c:pt idx="29781">
                  <c:v>1.978857762878761E-4</c:v>
                </c:pt>
                <c:pt idx="29782">
                  <c:v>2.8062463388778269E-4</c:v>
                </c:pt>
                <c:pt idx="29783">
                  <c:v>2.1693849703297019E-4</c:v>
                </c:pt>
                <c:pt idx="29784">
                  <c:v>1.7731472325976941E-4</c:v>
                </c:pt>
                <c:pt idx="29785">
                  <c:v>5.6332639360334717E-5</c:v>
                </c:pt>
                <c:pt idx="29786">
                  <c:v>6.2712031649425626E-5</c:v>
                </c:pt>
                <c:pt idx="29787">
                  <c:v>9.7702541097532958E-5</c:v>
                </c:pt>
                <c:pt idx="29788">
                  <c:v>1.549745647935197E-4</c:v>
                </c:pt>
                <c:pt idx="29789">
                  <c:v>1.17684576252941E-4</c:v>
                </c:pt>
                <c:pt idx="29790">
                  <c:v>8.3279570390004665E-5</c:v>
                </c:pt>
                <c:pt idx="29791">
                  <c:v>2.9562443160102699E-5</c:v>
                </c:pt>
                <c:pt idx="29792">
                  <c:v>5.6640194088686258E-5</c:v>
                </c:pt>
                <c:pt idx="29793">
                  <c:v>5.8116867876378819E-5</c:v>
                </c:pt>
                <c:pt idx="29794">
                  <c:v>8.9839515567291528E-5</c:v>
                </c:pt>
                <c:pt idx="29795">
                  <c:v>6.1883634771220386E-5</c:v>
                </c:pt>
                <c:pt idx="29796">
                  <c:v>4.9721707910066471E-5</c:v>
                </c:pt>
                <c:pt idx="29797">
                  <c:v>2.2521991922985759E-5</c:v>
                </c:pt>
                <c:pt idx="29798">
                  <c:v>3.0692059226566932E-5</c:v>
                </c:pt>
                <c:pt idx="29799">
                  <c:v>3.7701029214076698E-5</c:v>
                </c:pt>
                <c:pt idx="29800">
                  <c:v>5.0312541134189808E-5</c:v>
                </c:pt>
                <c:pt idx="29801">
                  <c:v>3.699912122101523E-5</c:v>
                </c:pt>
                <c:pt idx="29802">
                  <c:v>2.8755199309671301E-5</c:v>
                </c:pt>
                <c:pt idx="29803">
                  <c:v>1.50668784044683E-5</c:v>
                </c:pt>
                <c:pt idx="29804">
                  <c:v>2.283391950186342E-5</c:v>
                </c:pt>
                <c:pt idx="29805">
                  <c:v>2.3845419491408389E-5</c:v>
                </c:pt>
                <c:pt idx="29806">
                  <c:v>3.0634677386842668E-5</c:v>
                </c:pt>
                <c:pt idx="29807">
                  <c:v>2.404795850452501E-5</c:v>
                </c:pt>
                <c:pt idx="29808">
                  <c:v>1.9252849597251039E-5</c:v>
                </c:pt>
                <c:pt idx="29809">
                  <c:v>1.3183549526729619E-5</c:v>
                </c:pt>
                <c:pt idx="29810">
                  <c:v>1.4318718967842869E-5</c:v>
                </c:pt>
                <c:pt idx="29811">
                  <c:v>1.6949947166722271E-5</c:v>
                </c:pt>
                <c:pt idx="29812">
                  <c:v>1.933892781380564E-5</c:v>
                </c:pt>
                <c:pt idx="29813">
                  <c:v>1.7056794604286551E-5</c:v>
                </c:pt>
                <c:pt idx="29814">
                  <c:v>1.368382982036564E-5</c:v>
                </c:pt>
                <c:pt idx="29815">
                  <c:v>1.0765609658847101E-5</c:v>
                </c:pt>
                <c:pt idx="29816">
                  <c:v>1.11427116280538E-5</c:v>
                </c:pt>
                <c:pt idx="29817">
                  <c:v>1.263055855815765E-5</c:v>
                </c:pt>
                <c:pt idx="29818">
                  <c:v>1.338743004453136E-5</c:v>
                </c:pt>
                <c:pt idx="29819">
                  <c:v>1.306906324316515E-5</c:v>
                </c:pt>
                <c:pt idx="29820">
                  <c:v>1.072316445061006E-5</c:v>
                </c:pt>
                <c:pt idx="29821">
                  <c:v>9.8508226074045524E-6</c:v>
                </c:pt>
                <c:pt idx="29822">
                  <c:v>8.9249297161586583E-6</c:v>
                </c:pt>
                <c:pt idx="29823">
                  <c:v>1.032999080052832E-5</c:v>
                </c:pt>
                <c:pt idx="29824">
                  <c:v>1.026923837343929E-5</c:v>
                </c:pt>
                <c:pt idx="29825">
                  <c:v>1.0706982720876109E-5</c:v>
                </c:pt>
                <c:pt idx="29826">
                  <c:v>9.2634745669784024E-6</c:v>
                </c:pt>
                <c:pt idx="29827">
                  <c:v>8.9434497567708604E-6</c:v>
                </c:pt>
                <c:pt idx="29828">
                  <c:v>8.1042617239290848E-6</c:v>
                </c:pt>
                <c:pt idx="29829">
                  <c:v>8.8641536422073841E-6</c:v>
                </c:pt>
                <c:pt idx="29830">
                  <c:v>8.7594844444538467E-6</c:v>
                </c:pt>
                <c:pt idx="29831">
                  <c:v>9.197580766340252E-6</c:v>
                </c:pt>
                <c:pt idx="29832">
                  <c:v>8.4226830949774012E-6</c:v>
                </c:pt>
                <c:pt idx="29833">
                  <c:v>8.2635615399340168E-6</c:v>
                </c:pt>
                <c:pt idx="29834">
                  <c:v>7.7382628660416231E-6</c:v>
                </c:pt>
                <c:pt idx="29835">
                  <c:v>8.0537365647614934E-6</c:v>
                </c:pt>
                <c:pt idx="29836">
                  <c:v>8.0603213064023294E-6</c:v>
                </c:pt>
                <c:pt idx="29837">
                  <c:v>8.2581236711121164E-6</c:v>
                </c:pt>
                <c:pt idx="29838">
                  <c:v>7.9745541370357387E-6</c:v>
                </c:pt>
                <c:pt idx="29839">
                  <c:v>7.7794184107915498E-6</c:v>
                </c:pt>
                <c:pt idx="29840">
                  <c:v>7.566567091998877E-6</c:v>
                </c:pt>
                <c:pt idx="29841">
                  <c:v>7.5894718065683256E-6</c:v>
                </c:pt>
                <c:pt idx="29842">
                  <c:v>7.6915302997804247E-6</c:v>
                </c:pt>
                <c:pt idx="29843">
                  <c:v>7.7160539149190299E-6</c:v>
                </c:pt>
                <c:pt idx="29844">
                  <c:v>7.6800452006864361E-6</c:v>
                </c:pt>
                <c:pt idx="29845">
                  <c:v>7.4927957030013204E-6</c:v>
                </c:pt>
                <c:pt idx="29846">
                  <c:v>7.4374884206918068E-6</c:v>
                </c:pt>
                <c:pt idx="29847">
                  <c:v>7.363200893450994E-6</c:v>
                </c:pt>
                <c:pt idx="29848">
                  <c:v>7.4651820796134416E-6</c:v>
                </c:pt>
                <c:pt idx="29849">
                  <c:v>7.4395902629476041E-6</c:v>
                </c:pt>
                <c:pt idx="29850">
                  <c:v>7.4665085776359774E-6</c:v>
                </c:pt>
                <c:pt idx="29851">
                  <c:v>7.3416676968918182E-6</c:v>
                </c:pt>
                <c:pt idx="29852">
                  <c:v>7.322162673517596E-6</c:v>
                </c:pt>
                <c:pt idx="29853">
                  <c:v>7.2590696618135553E-6</c:v>
                </c:pt>
                <c:pt idx="29854">
                  <c:v>7.3124701884808019E-6</c:v>
                </c:pt>
                <c:pt idx="29855">
                  <c:v>7.3011374297493603E-6</c:v>
                </c:pt>
                <c:pt idx="29856">
                  <c:v>7.3162659646186512E-6</c:v>
                </c:pt>
                <c:pt idx="29857">
                  <c:v>7.2600187195348553E-6</c:v>
                </c:pt>
                <c:pt idx="29858">
                  <c:v>7.2351476774201728E-6</c:v>
                </c:pt>
                <c:pt idx="29859">
                  <c:v>7.2080192694556899E-6</c:v>
                </c:pt>
                <c:pt idx="29860">
                  <c:v>7.2183611337095499E-6</c:v>
                </c:pt>
                <c:pt idx="29861">
                  <c:v>7.2264483605977148E-6</c:v>
                </c:pt>
                <c:pt idx="29862">
                  <c:v>7.2222969720314723E-6</c:v>
                </c:pt>
                <c:pt idx="29863">
                  <c:v>7.2070688474923372E-6</c:v>
                </c:pt>
                <c:pt idx="29864">
                  <c:v>7.1792669587011906E-6</c:v>
                </c:pt>
                <c:pt idx="29865">
                  <c:v>7.173044650699012E-6</c:v>
                </c:pt>
                <c:pt idx="29866">
                  <c:v>7.1656950240139849E-6</c:v>
                </c:pt>
                <c:pt idx="29867">
                  <c:v>7.1781250881031164E-6</c:v>
                </c:pt>
                <c:pt idx="29868">
                  <c:v>7.169639957282925E-6</c:v>
                </c:pt>
                <c:pt idx="29869">
                  <c:v>7.1678082349535543E-6</c:v>
                </c:pt>
                <c:pt idx="29870">
                  <c:v>7.1480949372926261E-6</c:v>
                </c:pt>
                <c:pt idx="29871">
                  <c:v>7.145808467612369E-6</c:v>
                </c:pt>
                <c:pt idx="29872">
                  <c:v>7.1385643423127476E-6</c:v>
                </c:pt>
                <c:pt idx="29873">
                  <c:v>7.145047220546985E-6</c:v>
                </c:pt>
                <c:pt idx="29874">
                  <c:v>7.1409995143767446E-6</c:v>
                </c:pt>
                <c:pt idx="29875">
                  <c:v>7.1391432356904261E-6</c:v>
                </c:pt>
                <c:pt idx="29876">
                  <c:v>7.1297386057267431E-6</c:v>
                </c:pt>
                <c:pt idx="29877">
                  <c:v>7.1256686169363093E-6</c:v>
                </c:pt>
                <c:pt idx="29878">
                  <c:v>7.1229601417144286E-6</c:v>
                </c:pt>
                <c:pt idx="29879">
                  <c:v>7.1236486292036716E-6</c:v>
                </c:pt>
                <c:pt idx="29880">
                  <c:v>7.1238114287552889E-6</c:v>
                </c:pt>
                <c:pt idx="29881">
                  <c:v>7.120626833057031E-6</c:v>
                </c:pt>
                <c:pt idx="29882">
                  <c:v>7.117482709873002E-6</c:v>
                </c:pt>
                <c:pt idx="29883">
                  <c:v>7.1128511081042234E-6</c:v>
                </c:pt>
                <c:pt idx="29884">
                  <c:v>7.1124168243841268E-6</c:v>
                </c:pt>
                <c:pt idx="29885">
                  <c:v>7.1110712269728538E-6</c:v>
                </c:pt>
                <c:pt idx="29886">
                  <c:v>7.1120089160103817E-6</c:v>
                </c:pt>
                <c:pt idx="29887">
                  <c:v>7.1094032136898022E-6</c:v>
                </c:pt>
                <c:pt idx="29888">
                  <c:v>7.1082845352066224E-6</c:v>
                </c:pt>
                <c:pt idx="29889">
                  <c:v>7.1051208578865044E-6</c:v>
                </c:pt>
                <c:pt idx="29890">
                  <c:v>7.1046174525690731E-6</c:v>
                </c:pt>
                <c:pt idx="29891">
                  <c:v>7.103732514224248E-6</c:v>
                </c:pt>
                <c:pt idx="29892">
                  <c:v>7.103900770744076E-6</c:v>
                </c:pt>
                <c:pt idx="29893">
                  <c:v>7.1028089223545976E-6</c:v>
                </c:pt>
                <c:pt idx="29894">
                  <c:v>7.1016729634720832E-6</c:v>
                </c:pt>
                <c:pt idx="29895">
                  <c:v>7.1001791184244212E-6</c:v>
                </c:pt>
                <c:pt idx="29896">
                  <c:v>7.0992405198921924E-6</c:v>
                </c:pt>
                <c:pt idx="29897">
                  <c:v>7.0990731728670653E-6</c:v>
                </c:pt>
                <c:pt idx="29898">
                  <c:v>7.0985906859277748E-6</c:v>
                </c:pt>
                <c:pt idx="29899">
                  <c:v>7.0982737270242069E-6</c:v>
                </c:pt>
                <c:pt idx="29900">
                  <c:v>7.0973342189972746E-6</c:v>
                </c:pt>
                <c:pt idx="29901">
                  <c:v>7.0966839302855078E-6</c:v>
                </c:pt>
                <c:pt idx="29902">
                  <c:v>7.0959313234197907E-6</c:v>
                </c:pt>
                <c:pt idx="29903">
                  <c:v>7.0957821662887E-6</c:v>
                </c:pt>
                <c:pt idx="29904">
                  <c:v>7.0953728936729021E-6</c:v>
                </c:pt>
                <c:pt idx="29905">
                  <c:v>7.0951982706901617E-6</c:v>
                </c:pt>
                <c:pt idx="29906">
                  <c:v>7.0945434345048852E-6</c:v>
                </c:pt>
                <c:pt idx="29907">
                  <c:v>7.0941505327937193E-6</c:v>
                </c:pt>
                <c:pt idx="29908">
                  <c:v>7.09373534846236E-6</c:v>
                </c:pt>
                <c:pt idx="29909">
                  <c:v>7.0934561335889157E-6</c:v>
                </c:pt>
                <c:pt idx="29910">
                  <c:v>7.093338808772387E-6</c:v>
                </c:pt>
                <c:pt idx="29911">
                  <c:v>7.0931009759078734E-6</c:v>
                </c:pt>
                <c:pt idx="29912">
                  <c:v>7.0927749220572878E-6</c:v>
                </c:pt>
                <c:pt idx="29913">
                  <c:v>7.0924302235653158E-6</c:v>
                </c:pt>
                <c:pt idx="29914">
                  <c:v>7.0922351369517864E-6</c:v>
                </c:pt>
                <c:pt idx="29915">
                  <c:v>7.0920696089160629E-6</c:v>
                </c:pt>
                <c:pt idx="29916">
                  <c:v>7.0919109020906026E-6</c:v>
                </c:pt>
                <c:pt idx="29917">
                  <c:v>7.0917276389081962E-6</c:v>
                </c:pt>
                <c:pt idx="29918">
                  <c:v>7.0916253207542468E-6</c:v>
                </c:pt>
                <c:pt idx="29919">
                  <c:v>7.0913242780079599E-6</c:v>
                </c:pt>
                <c:pt idx="29920">
                  <c:v>7.0911219154368146E-6</c:v>
                </c:pt>
                <c:pt idx="29921">
                  <c:v>7.0910386966716032E-6</c:v>
                </c:pt>
                <c:pt idx="29922">
                  <c:v>7.0908749876252841E-6</c:v>
                </c:pt>
                <c:pt idx="29923">
                  <c:v>7.0908399720792659E-6</c:v>
                </c:pt>
                <c:pt idx="29924">
                  <c:v>7.0907021836319473E-6</c:v>
                </c:pt>
                <c:pt idx="29925">
                  <c:v>7.0906021392147522E-6</c:v>
                </c:pt>
                <c:pt idx="29926">
                  <c:v>7.0903820414969232E-6</c:v>
                </c:pt>
                <c:pt idx="29927">
                  <c:v>7.0903288360568686E-6</c:v>
                </c:pt>
                <c:pt idx="29928">
                  <c:v>7.0902542574913241E-6</c:v>
                </c:pt>
                <c:pt idx="29929">
                  <c:v>7.0901637627684977E-6</c:v>
                </c:pt>
                <c:pt idx="29930">
                  <c:v>7.0900696300668642E-6</c:v>
                </c:pt>
                <c:pt idx="29931">
                  <c:v>7.090018243616214E-6</c:v>
                </c:pt>
                <c:pt idx="29932">
                  <c:v>7.0899372985877562E-6</c:v>
                </c:pt>
                <c:pt idx="29933">
                  <c:v>7.0898645390116144E-6</c:v>
                </c:pt>
                <c:pt idx="29934">
                  <c:v>7.0898286139708944E-6</c:v>
                </c:pt>
                <c:pt idx="29935">
                  <c:v>7.0897644945944194E-6</c:v>
                </c:pt>
                <c:pt idx="29936">
                  <c:v>7.0897049226914532E-6</c:v>
                </c:pt>
                <c:pt idx="29937">
                  <c:v>7.0896335273573641E-6</c:v>
                </c:pt>
                <c:pt idx="29938">
                  <c:v>7.0896239776629946E-6</c:v>
                </c:pt>
                <c:pt idx="29939">
                  <c:v>7.0895907811063807E-6</c:v>
                </c:pt>
                <c:pt idx="29940">
                  <c:v>7.08951347405673E-6</c:v>
                </c:pt>
                <c:pt idx="29941">
                  <c:v>7.0894911914365366E-6</c:v>
                </c:pt>
                <c:pt idx="29942">
                  <c:v>7.0893993324716584E-6</c:v>
                </c:pt>
                <c:pt idx="29943">
                  <c:v>7.089377504598815E-6</c:v>
                </c:pt>
                <c:pt idx="29944">
                  <c:v>7.0893356678425326E-6</c:v>
                </c:pt>
                <c:pt idx="29945">
                  <c:v>7.0892965595703572E-6</c:v>
                </c:pt>
                <c:pt idx="29946">
                  <c:v>7.0893079282541294E-6</c:v>
                </c:pt>
                <c:pt idx="29947">
                  <c:v>7.0892747316975147E-6</c:v>
                </c:pt>
                <c:pt idx="29948">
                  <c:v>7.0892674557398996E-6</c:v>
                </c:pt>
                <c:pt idx="29949">
                  <c:v>7.0892142502998468E-6</c:v>
                </c:pt>
                <c:pt idx="29950">
                  <c:v>7.0892065195948817E-6</c:v>
                </c:pt>
                <c:pt idx="29951">
                  <c:v>7.0891237555770203E-6</c:v>
                </c:pt>
                <c:pt idx="29952">
                  <c:v>7.0891187533561606E-6</c:v>
                </c:pt>
                <c:pt idx="29953">
                  <c:v>7.0891483119339682E-6</c:v>
                </c:pt>
                <c:pt idx="29954">
                  <c:v>7.0891314862819854E-6</c:v>
                </c:pt>
                <c:pt idx="29955">
                  <c:v>7.0891073846723876E-6</c:v>
                </c:pt>
                <c:pt idx="29956">
                  <c:v>7.0890946517465636E-6</c:v>
                </c:pt>
                <c:pt idx="29957">
                  <c:v>7.0890710048843184E-6</c:v>
                </c:pt>
                <c:pt idx="29958">
                  <c:v>7.0890573624637909E-6</c:v>
                </c:pt>
                <c:pt idx="29959">
                  <c:v>7.0890237111598253E-6</c:v>
                </c:pt>
                <c:pt idx="29960">
                  <c:v>7.0890073402551934E-6</c:v>
                </c:pt>
                <c:pt idx="29961">
                  <c:v>7.0890478127694223E-6</c:v>
                </c:pt>
                <c:pt idx="29962">
                  <c:v>7.0890496317588259E-6</c:v>
                </c:pt>
                <c:pt idx="29963">
                  <c:v>7.0889982453081757E-6</c:v>
                </c:pt>
                <c:pt idx="29964">
                  <c:v>7.0889864218770526E-6</c:v>
                </c:pt>
                <c:pt idx="29965">
                  <c:v>7.0889509515836826E-6</c:v>
                </c:pt>
                <c:pt idx="29966">
                  <c:v>7.0888813752389979E-6</c:v>
                </c:pt>
                <c:pt idx="29967">
                  <c:v>7.088868642313173E-6</c:v>
                </c:pt>
                <c:pt idx="29968">
                  <c:v>7.0889263952267356E-6</c:v>
                </c:pt>
                <c:pt idx="29969">
                  <c:v>7.0889359449211042E-6</c:v>
                </c:pt>
                <c:pt idx="29970">
                  <c:v>7.0889036578591913E-6</c:v>
                </c:pt>
                <c:pt idx="29971">
                  <c:v>7.0888590926188036E-6</c:v>
                </c:pt>
                <c:pt idx="29972">
                  <c:v>7.0888518166611902E-6</c:v>
                </c:pt>
                <c:pt idx="29973">
                  <c:v>7.0888718255446292E-6</c:v>
                </c:pt>
                <c:pt idx="29974">
                  <c:v>7.0889159360376652E-6</c:v>
                </c:pt>
                <c:pt idx="29975">
                  <c:v>7.0889150265429626E-6</c:v>
                </c:pt>
                <c:pt idx="29976">
                  <c:v>7.0888431764615234E-6</c:v>
                </c:pt>
                <c:pt idx="29977">
                  <c:v>7.0889659582462627E-6</c:v>
                </c:pt>
                <c:pt idx="29978">
                  <c:v>7.0888490881770849E-6</c:v>
                </c:pt>
                <c:pt idx="29979">
                  <c:v>7.088808615662856E-6</c:v>
                </c:pt>
                <c:pt idx="29980">
                  <c:v>7.0888800109969452E-6</c:v>
                </c:pt>
                <c:pt idx="29981">
                  <c:v>7.0888463596929796E-6</c:v>
                </c:pt>
                <c:pt idx="29982">
                  <c:v>7.0889036578591913E-6</c:v>
                </c:pt>
                <c:pt idx="29983">
                  <c:v>7.0888218033360317E-6</c:v>
                </c:pt>
                <c:pt idx="29984">
                  <c:v>7.0888227128307344E-6</c:v>
                </c:pt>
                <c:pt idx="29985">
                  <c:v>7.0888136178837158E-6</c:v>
                </c:pt>
                <c:pt idx="29986">
                  <c:v>7.0887858782953117E-6</c:v>
                </c:pt>
                <c:pt idx="29987">
                  <c:v>7.0887940637476277E-6</c:v>
                </c:pt>
                <c:pt idx="29988">
                  <c:v>7.0888199843466282E-6</c:v>
                </c:pt>
                <c:pt idx="29989">
                  <c:v>7.0887281253817491E-6</c:v>
                </c:pt>
                <c:pt idx="29990">
                  <c:v>7.0887454057810828E-6</c:v>
                </c:pt>
                <c:pt idx="29991">
                  <c:v>7.0887649599171709E-6</c:v>
                </c:pt>
                <c:pt idx="29992">
                  <c:v>7.0887945184949794E-6</c:v>
                </c:pt>
                <c:pt idx="29993">
                  <c:v>7.0888113441469613E-6</c:v>
                </c:pt>
                <c:pt idx="29994">
                  <c:v>7.0886871981201693E-6</c:v>
                </c:pt>
                <c:pt idx="29995">
                  <c:v>7.0887535912333988E-6</c:v>
                </c:pt>
                <c:pt idx="29996">
                  <c:v>7.0888231675780844E-6</c:v>
                </c:pt>
                <c:pt idx="29997">
                  <c:v>7.08876450516982E-6</c:v>
                </c:pt>
                <c:pt idx="29998">
                  <c:v>7.0886940193304326E-6</c:v>
                </c:pt>
                <c:pt idx="29999">
                  <c:v>7.0887995207158383E-6</c:v>
                </c:pt>
                <c:pt idx="30000">
                  <c:v>7.0887890615267679E-6</c:v>
                </c:pt>
                <c:pt idx="30001">
                  <c:v>7.0887226684135376E-6</c:v>
                </c:pt>
                <c:pt idx="30002">
                  <c:v>7.0887440415390301E-6</c:v>
                </c:pt>
                <c:pt idx="30003">
                  <c:v>7.0887008405406959E-6</c:v>
                </c:pt>
                <c:pt idx="30004">
                  <c:v>7.0887654146645218E-6</c:v>
                </c:pt>
                <c:pt idx="30005">
                  <c:v>7.0887354013393633E-6</c:v>
                </c:pt>
                <c:pt idx="30006">
                  <c:v>7.0886917455936782E-6</c:v>
                </c:pt>
                <c:pt idx="30007">
                  <c:v>7.0886922003410291E-6</c:v>
                </c:pt>
                <c:pt idx="30008">
                  <c:v>7.0887667789065736E-6</c:v>
                </c:pt>
                <c:pt idx="30009">
                  <c:v>7.0886871981201693E-6</c:v>
                </c:pt>
                <c:pt idx="30010">
                  <c:v>7.0886517278268002E-6</c:v>
                </c:pt>
                <c:pt idx="30011">
                  <c:v>7.0886972025618888E-6</c:v>
                </c:pt>
                <c:pt idx="30012">
                  <c:v>7.0886972025618888E-6</c:v>
                </c:pt>
                <c:pt idx="30013">
                  <c:v>7.0886599132791162E-6</c:v>
                </c:pt>
                <c:pt idx="30014">
                  <c:v>7.0886781031731516E-6</c:v>
                </c:pt>
                <c:pt idx="30015">
                  <c:v>7.0886676439840812E-6</c:v>
                </c:pt>
                <c:pt idx="30016">
                  <c:v>7.0886744651943454E-6</c:v>
                </c:pt>
                <c:pt idx="30017">
                  <c:v>7.0886489993426949E-6</c:v>
                </c:pt>
                <c:pt idx="30018">
                  <c:v>7.0886517278268002E-6</c:v>
                </c:pt>
                <c:pt idx="30019">
                  <c:v>7.0886571847950108E-6</c:v>
                </c:pt>
                <c:pt idx="30020">
                  <c:v>7.088624442985747E-6</c:v>
                </c:pt>
                <c:pt idx="30021">
                  <c:v>7.0886862886254684E-6</c:v>
                </c:pt>
                <c:pt idx="30022">
                  <c:v>7.0886749199416954E-6</c:v>
                </c:pt>
                <c:pt idx="30023">
                  <c:v>7.08860034137615E-6</c:v>
                </c:pt>
                <c:pt idx="30024">
                  <c:v>7.0887022047827486E-6</c:v>
                </c:pt>
                <c:pt idx="30025">
                  <c:v>7.0885907916817814E-6</c:v>
                </c:pt>
                <c:pt idx="30026">
                  <c:v>7.0886530920688529E-6</c:v>
                </c:pt>
                <c:pt idx="30027">
                  <c:v>7.0886144385440284E-6</c:v>
                </c:pt>
                <c:pt idx="30028">
                  <c:v>7.0885889726923779E-6</c:v>
                </c:pt>
                <c:pt idx="30029">
                  <c:v>7.0887081164983101E-6</c:v>
                </c:pt>
                <c:pt idx="30030">
                  <c:v>7.0886271714698523E-6</c:v>
                </c:pt>
                <c:pt idx="30031">
                  <c:v>7.0885694185562897E-6</c:v>
                </c:pt>
                <c:pt idx="30032">
                  <c:v>7.0885548666410614E-6</c:v>
                </c:pt>
                <c:pt idx="30033">
                  <c:v>7.0886530920688529E-6</c:v>
                </c:pt>
                <c:pt idx="30034">
                  <c:v>7.0886408138903789E-6</c:v>
                </c:pt>
                <c:pt idx="30035">
                  <c:v>7.0886112553125713E-6</c:v>
                </c:pt>
                <c:pt idx="30036">
                  <c:v>7.0886635512579232E-6</c:v>
                </c:pt>
                <c:pt idx="30037">
                  <c:v>7.0885580498725176E-6</c:v>
                </c:pt>
                <c:pt idx="30038">
                  <c:v>7.0886048888496589E-6</c:v>
                </c:pt>
                <c:pt idx="30039">
                  <c:v>7.0886439971218351E-6</c:v>
                </c:pt>
                <c:pt idx="30040">
                  <c:v>7.0886408138903789E-6</c:v>
                </c:pt>
                <c:pt idx="30041">
                  <c:v>7.0886421781324316E-6</c:v>
                </c:pt>
                <c:pt idx="30042">
                  <c:v>7.0885594141145702E-6</c:v>
                </c:pt>
                <c:pt idx="30043">
                  <c:v>7.0885821514821154E-6</c:v>
                </c:pt>
                <c:pt idx="30044">
                  <c:v>7.0886144385440284E-6</c:v>
                </c:pt>
                <c:pt idx="30045">
                  <c:v>7.08852849129471E-6</c:v>
                </c:pt>
                <c:pt idx="30046">
                  <c:v>7.0885580498725176E-6</c:v>
                </c:pt>
                <c:pt idx="30047">
                  <c:v>7.0884934757486917E-6</c:v>
                </c:pt>
                <c:pt idx="30048">
                  <c:v>7.08860034137615E-6</c:v>
                </c:pt>
                <c:pt idx="30049">
                  <c:v>7.0884793785808142E-6</c:v>
                </c:pt>
                <c:pt idx="30050">
                  <c:v>7.088516213116236E-6</c:v>
                </c:pt>
                <c:pt idx="30051">
                  <c:v>7.0885630520933773E-6</c:v>
                </c:pt>
                <c:pt idx="30052">
                  <c:v>7.0885230343264993E-6</c:v>
                </c:pt>
                <c:pt idx="30053">
                  <c:v>7.088496204232797E-6</c:v>
                </c:pt>
                <c:pt idx="30054">
                  <c:v>7.0885230343264993E-6</c:v>
                </c:pt>
                <c:pt idx="30055">
                  <c:v>7.0884743763599536E-6</c:v>
                </c:pt>
                <c:pt idx="30056">
                  <c:v>7.0884948399907444E-6</c:v>
                </c:pt>
                <c:pt idx="30057">
                  <c:v>7.0885339482629206E-6</c:v>
                </c:pt>
                <c:pt idx="30058">
                  <c:v>7.0885112108953763E-6</c:v>
                </c:pt>
                <c:pt idx="30059">
                  <c:v>7.0885303102841144E-6</c:v>
                </c:pt>
                <c:pt idx="30060">
                  <c:v>7.088520305842394E-6</c:v>
                </c:pt>
                <c:pt idx="30061">
                  <c:v>7.0885143941268316E-6</c:v>
                </c:pt>
                <c:pt idx="30062">
                  <c:v>7.0885212153370958E-6</c:v>
                </c:pt>
                <c:pt idx="30063">
                  <c:v>7.0885025706957086E-6</c:v>
                </c:pt>
                <c:pt idx="30064">
                  <c:v>7.0885662353248344E-6</c:v>
                </c:pt>
                <c:pt idx="30065">
                  <c:v>7.0885612331039738E-6</c:v>
                </c:pt>
                <c:pt idx="30066">
                  <c:v>7.0885148488741834E-6</c:v>
                </c:pt>
                <c:pt idx="30067">
                  <c:v>7.0885389504837804E-6</c:v>
                </c:pt>
                <c:pt idx="30068">
                  <c:v>7.0885189416003413E-6</c:v>
                </c:pt>
                <c:pt idx="30069">
                  <c:v>7.0884771048440598E-6</c:v>
                </c:pt>
                <c:pt idx="30070">
                  <c:v>7.0884207161725499E-6</c:v>
                </c:pt>
                <c:pt idx="30071">
                  <c:v>7.0884689193917438E-6</c:v>
                </c:pt>
                <c:pt idx="30072">
                  <c:v>7.0884548222238664E-6</c:v>
                </c:pt>
                <c:pt idx="30073">
                  <c:v>7.0884934757486917E-6</c:v>
                </c:pt>
                <c:pt idx="30074">
                  <c:v>7.0885107561480254E-6</c:v>
                </c:pt>
                <c:pt idx="30075">
                  <c:v>7.0884339038457256E-6</c:v>
                </c:pt>
                <c:pt idx="30076">
                  <c:v>7.0884857450437266E-6</c:v>
                </c:pt>
                <c:pt idx="30077">
                  <c:v>7.0883834268897772E-6</c:v>
                </c:pt>
                <c:pt idx="30078">
                  <c:v>7.0884721026232E-6</c:v>
                </c:pt>
                <c:pt idx="30079">
                  <c:v>7.088416168699041E-6</c:v>
                </c:pt>
                <c:pt idx="30080">
                  <c:v>7.0884157139516901E-6</c:v>
                </c:pt>
                <c:pt idx="30081">
                  <c:v>7.0884366323298309E-6</c:v>
                </c:pt>
                <c:pt idx="30082">
                  <c:v>7.0884598244447261E-6</c:v>
                </c:pt>
                <c:pt idx="30083">
                  <c:v>7.0885107561480254E-6</c:v>
                </c:pt>
                <c:pt idx="30084">
                  <c:v>7.0884498200030066E-6</c:v>
                </c:pt>
                <c:pt idx="30085">
                  <c:v>7.0884898377698846E-6</c:v>
                </c:pt>
                <c:pt idx="30086">
                  <c:v>7.0883820626477254E-6</c:v>
                </c:pt>
                <c:pt idx="30087">
                  <c:v>7.0884416345506907E-6</c:v>
                </c:pt>
                <c:pt idx="30088">
                  <c:v>7.0884061642573224E-6</c:v>
                </c:pt>
                <c:pt idx="30089">
                  <c:v>7.0883997977944091E-6</c:v>
                </c:pt>
                <c:pt idx="30090">
                  <c:v>7.0884466367715504E-6</c:v>
                </c:pt>
                <c:pt idx="30091">
                  <c:v>7.0884348133404274E-6</c:v>
                </c:pt>
                <c:pt idx="30092">
                  <c:v>7.0884639171708841E-6</c:v>
                </c:pt>
                <c:pt idx="30093">
                  <c:v>7.088420261425199E-6</c:v>
                </c:pt>
                <c:pt idx="30094">
                  <c:v>7.0884007072891109E-6</c:v>
                </c:pt>
                <c:pt idx="30095">
                  <c:v>7.0884307206142694E-6</c:v>
                </c:pt>
                <c:pt idx="30096">
                  <c:v>7.088392067089444E-6</c:v>
                </c:pt>
                <c:pt idx="30097">
                  <c:v>7.0883716034586541E-6</c:v>
                </c:pt>
                <c:pt idx="30098">
                  <c:v>7.0884125307202339E-6</c:v>
                </c:pt>
                <c:pt idx="30099">
                  <c:v>7.0884107117308304E-6</c:v>
                </c:pt>
                <c:pt idx="30100">
                  <c:v>7.0883593252801802E-6</c:v>
                </c:pt>
                <c:pt idx="30101">
                  <c:v>7.0883575062907767E-6</c:v>
                </c:pt>
                <c:pt idx="30102">
                  <c:v>7.088356142048724E-6</c:v>
                </c:pt>
                <c:pt idx="30103">
                  <c:v>7.0883670559851453E-6</c:v>
                </c:pt>
                <c:pt idx="30104">
                  <c:v>7.0883806984056719E-6</c:v>
                </c:pt>
                <c:pt idx="30105">
                  <c:v>7.0884702836337957E-6</c:v>
                </c:pt>
                <c:pt idx="30106">
                  <c:v>7.0883270382182673E-6</c:v>
                </c:pt>
                <c:pt idx="30107">
                  <c:v>7.0883806984056719E-6</c:v>
                </c:pt>
                <c:pt idx="30108">
                  <c:v>7.0883588705328293E-6</c:v>
                </c:pt>
                <c:pt idx="30109">
                  <c:v>7.0884275373828132E-6</c:v>
                </c:pt>
                <c:pt idx="30110">
                  <c:v>7.0883593252801802E-6</c:v>
                </c:pt>
                <c:pt idx="30111">
                  <c:v>7.0883593252801802E-6</c:v>
                </c:pt>
                <c:pt idx="30112">
                  <c:v>7.0883543230593196E-6</c:v>
                </c:pt>
                <c:pt idx="30113">
                  <c:v>7.0883138505450924E-6</c:v>
                </c:pt>
                <c:pt idx="30114">
                  <c:v>7.0882947511563543E-6</c:v>
                </c:pt>
                <c:pt idx="30115">
                  <c:v>7.088336133165285E-6</c:v>
                </c:pt>
                <c:pt idx="30116">
                  <c:v>7.0883024818613194E-6</c:v>
                </c:pt>
                <c:pt idx="30117">
                  <c:v>7.0883352236705832E-6</c:v>
                </c:pt>
                <c:pt idx="30118">
                  <c:v>7.0882974796404596E-6</c:v>
                </c:pt>
                <c:pt idx="30119">
                  <c:v>7.0883456828596536E-6</c:v>
                </c:pt>
                <c:pt idx="30120">
                  <c:v>7.08823608874809E-6</c:v>
                </c:pt>
                <c:pt idx="30121">
                  <c:v>7.0883393163967412E-6</c:v>
                </c:pt>
                <c:pt idx="30122">
                  <c:v>7.0882733780308627E-6</c:v>
                </c:pt>
                <c:pt idx="30123">
                  <c:v>7.0883315856917761E-6</c:v>
                </c:pt>
                <c:pt idx="30124">
                  <c:v>7.0882474574318621E-6</c:v>
                </c:pt>
                <c:pt idx="30125">
                  <c:v>7.0882847467146348E-6</c:v>
                </c:pt>
                <c:pt idx="30126">
                  <c:v>7.0882997533772141E-6</c:v>
                </c:pt>
                <c:pt idx="30127">
                  <c:v>7.0882765612623189E-6</c:v>
                </c:pt>
                <c:pt idx="30128">
                  <c:v>7.0882956606510561E-6</c:v>
                </c:pt>
                <c:pt idx="30129">
                  <c:v>7.0882138061278974E-6</c:v>
                </c:pt>
                <c:pt idx="30130">
                  <c:v>7.0882665568205994E-6</c:v>
                </c:pt>
                <c:pt idx="30131">
                  <c:v>7.0882833824725822E-6</c:v>
                </c:pt>
                <c:pt idx="30132">
                  <c:v>7.088260190357687E-6</c:v>
                </c:pt>
                <c:pt idx="30133">
                  <c:v>7.0882542786421246E-6</c:v>
                </c:pt>
                <c:pt idx="30134">
                  <c:v>7.0882656473258976E-6</c:v>
                </c:pt>
                <c:pt idx="30135">
                  <c:v>7.0882265390537214E-6</c:v>
                </c:pt>
                <c:pt idx="30136">
                  <c:v>7.0881924330024049E-6</c:v>
                </c:pt>
                <c:pt idx="30137">
                  <c:v>7.0882415457163006E-6</c:v>
                </c:pt>
                <c:pt idx="30138">
                  <c:v>7.088211987138493E-6</c:v>
                </c:pt>
                <c:pt idx="30139">
                  <c:v>7.0882756517676171E-6</c:v>
                </c:pt>
                <c:pt idx="30140">
                  <c:v>7.088243819453055E-6</c:v>
                </c:pt>
                <c:pt idx="30141">
                  <c:v>7.0882979343878114E-6</c:v>
                </c:pt>
                <c:pt idx="30142">
                  <c:v>7.0882351792533882E-6</c:v>
                </c:pt>
                <c:pt idx="30143">
                  <c:v>7.0881669671507552E-6</c:v>
                </c:pt>
                <c:pt idx="30144">
                  <c:v>7.0882442742004059E-6</c:v>
                </c:pt>
                <c:pt idx="30145">
                  <c:v>7.0881828833080363E-6</c:v>
                </c:pt>
                <c:pt idx="30146">
                  <c:v>7.0882397267268971E-6</c:v>
                </c:pt>
                <c:pt idx="30147">
                  <c:v>7.088256097631529E-6</c:v>
                </c:pt>
                <c:pt idx="30148">
                  <c:v>7.0882670115679502E-6</c:v>
                </c:pt>
                <c:pt idx="30149">
                  <c:v>7.0882206273381598E-6</c:v>
                </c:pt>
                <c:pt idx="30150">
                  <c:v>7.088171969371615E-6</c:v>
                </c:pt>
                <c:pt idx="30151">
                  <c:v>7.0882133513805456E-6</c:v>
                </c:pt>
                <c:pt idx="30152">
                  <c:v>7.0882088039070368E-6</c:v>
                </c:pt>
                <c:pt idx="30153">
                  <c:v>7.0881214924156666E-6</c:v>
                </c:pt>
                <c:pt idx="30154">
                  <c:v>7.0882310865272302E-6</c:v>
                </c:pt>
                <c:pt idx="30155">
                  <c:v>7.088187885528896E-6</c:v>
                </c:pt>
                <c:pt idx="30156">
                  <c:v>7.088171969371615E-6</c:v>
                </c:pt>
                <c:pt idx="30157">
                  <c:v>7.0882588261156343E-6</c:v>
                </c:pt>
                <c:pt idx="30158">
                  <c:v>7.0881956162338611E-6</c:v>
                </c:pt>
                <c:pt idx="30159">
                  <c:v>7.0882056206755814E-6</c:v>
                </c:pt>
                <c:pt idx="30160">
                  <c:v>7.0881592364457902E-6</c:v>
                </c:pt>
                <c:pt idx="30161">
                  <c:v>7.0881746978557203E-6</c:v>
                </c:pt>
                <c:pt idx="30162">
                  <c:v>7.0881947067391593E-6</c:v>
                </c:pt>
                <c:pt idx="30163">
                  <c:v>7.0881405918044038E-6</c:v>
                </c:pt>
                <c:pt idx="30164">
                  <c:v>7.0881574174563866E-6</c:v>
                </c:pt>
                <c:pt idx="30165">
                  <c:v>7.0882019826967726E-6</c:v>
                </c:pt>
                <c:pt idx="30166">
                  <c:v>7.0881601459404919E-6</c:v>
                </c:pt>
                <c:pt idx="30167">
                  <c:v>7.0881101237318944E-6</c:v>
                </c:pt>
                <c:pt idx="30168">
                  <c:v>7.0880514613236301E-6</c:v>
                </c:pt>
                <c:pt idx="30169">
                  <c:v>7.0881505962461233E-6</c:v>
                </c:pt>
                <c:pt idx="30170">
                  <c:v>7.0881374085729476E-6</c:v>
                </c:pt>
                <c:pt idx="30171">
                  <c:v>7.0881424107938074E-6</c:v>
                </c:pt>
                <c:pt idx="30172">
                  <c:v>7.0881583269510884E-6</c:v>
                </c:pt>
                <c:pt idx="30173">
                  <c:v>7.0880892053537536E-6</c:v>
                </c:pt>
                <c:pt idx="30174">
                  <c:v>7.0881101237318944E-6</c:v>
                </c:pt>
                <c:pt idx="30175">
                  <c:v>7.0880441853660159E-6</c:v>
                </c:pt>
                <c:pt idx="30176">
                  <c:v>7.08817970007658E-6</c:v>
                </c:pt>
                <c:pt idx="30177">
                  <c:v>7.0881537794775804E-6</c:v>
                </c:pt>
                <c:pt idx="30178">
                  <c:v>7.0881155807001051E-6</c:v>
                </c:pt>
                <c:pt idx="30179">
                  <c:v>7.0881392275623512E-6</c:v>
                </c:pt>
                <c:pt idx="30180">
                  <c:v>7.0880682869756129E-6</c:v>
                </c:pt>
                <c:pt idx="30181">
                  <c:v>7.0881183091842104E-6</c:v>
                </c:pt>
                <c:pt idx="30182">
                  <c:v>7.0880314524401911E-6</c:v>
                </c:pt>
                <c:pt idx="30183">
                  <c:v>7.0880109888094012E-6</c:v>
                </c:pt>
                <c:pt idx="30184">
                  <c:v>7.0881178544368586E-6</c:v>
                </c:pt>
                <c:pt idx="30185">
                  <c:v>7.0881264946365263E-6</c:v>
                </c:pt>
                <c:pt idx="30186">
                  <c:v>7.0880732891964726E-6</c:v>
                </c:pt>
                <c:pt idx="30187">
                  <c:v>7.0881064857530873E-6</c:v>
                </c:pt>
                <c:pt idx="30188">
                  <c:v>7.0880532803130336E-6</c:v>
                </c:pt>
                <c:pt idx="30189">
                  <c:v>7.0880923885852098E-6</c:v>
                </c:pt>
                <c:pt idx="30190">
                  <c:v>7.0880619205126996E-6</c:v>
                </c:pt>
                <c:pt idx="30191">
                  <c:v>7.0879887061892077E-6</c:v>
                </c:pt>
                <c:pt idx="30192">
                  <c:v>7.0880973908060696E-6</c:v>
                </c:pt>
                <c:pt idx="30193">
                  <c:v>7.0880500970815774E-6</c:v>
                </c:pt>
                <c:pt idx="30194">
                  <c:v>7.0880651037441567E-6</c:v>
                </c:pt>
                <c:pt idx="30195">
                  <c:v>7.0880369094084017E-6</c:v>
                </c:pt>
                <c:pt idx="30196">
                  <c:v>7.088007805577945E-6</c:v>
                </c:pt>
                <c:pt idx="30197">
                  <c:v>7.0880046223464888E-6</c:v>
                </c:pt>
                <c:pt idx="30198">
                  <c:v>7.0880337261769446E-6</c:v>
                </c:pt>
                <c:pt idx="30199">
                  <c:v>7.0880128077988047E-6</c:v>
                </c:pt>
                <c:pt idx="30200">
                  <c:v>7.0880146267882083E-6</c:v>
                </c:pt>
                <c:pt idx="30201">
                  <c:v>7.0880005296203308E-6</c:v>
                </c:pt>
                <c:pt idx="30202">
                  <c:v>7.0880309976928402E-6</c:v>
                </c:pt>
                <c:pt idx="30203">
                  <c:v>7.0880005296203308E-6</c:v>
                </c:pt>
                <c:pt idx="30204">
                  <c:v>7.0880241764825769E-6</c:v>
                </c:pt>
                <c:pt idx="30205">
                  <c:v>7.0880182647670154E-6</c:v>
                </c:pt>
                <c:pt idx="30206">
                  <c:v>7.0880023486097343E-6</c:v>
                </c:pt>
                <c:pt idx="30207">
                  <c:v>7.0879659688216634E-6</c:v>
                </c:pt>
                <c:pt idx="30208">
                  <c:v>7.0880296334507884E-6</c:v>
                </c:pt>
                <c:pt idx="30209">
                  <c:v>7.088019629009068E-6</c:v>
                </c:pt>
                <c:pt idx="30210">
                  <c:v>7.0879887061892077E-6</c:v>
                </c:pt>
                <c:pt idx="30211">
                  <c:v>7.0880159910302609E-6</c:v>
                </c:pt>
                <c:pt idx="30212">
                  <c:v>7.0879614213481554E-6</c:v>
                </c:pt>
                <c:pt idx="30213">
                  <c:v>7.0879391387279611E-6</c:v>
                </c:pt>
                <c:pt idx="30214">
                  <c:v>7.0879432314541191E-6</c:v>
                </c:pt>
                <c:pt idx="30215">
                  <c:v>7.0879887061892077E-6</c:v>
                </c:pt>
                <c:pt idx="30216">
                  <c:v>7.0879787017474882E-6</c:v>
                </c:pt>
                <c:pt idx="30217">
                  <c:v>7.0879827944736462E-6</c:v>
                </c:pt>
                <c:pt idx="30218">
                  <c:v>7.0878973019716804E-6</c:v>
                </c:pt>
                <c:pt idx="30219">
                  <c:v>7.0879277700441889E-6</c:v>
                </c:pt>
                <c:pt idx="30220">
                  <c:v>7.0879323175176978E-6</c:v>
                </c:pt>
                <c:pt idx="30221">
                  <c:v>7.0879327722650487E-6</c:v>
                </c:pt>
                <c:pt idx="30222">
                  <c:v>7.0879696068004713E-6</c:v>
                </c:pt>
                <c:pt idx="30223">
                  <c:v>7.0878518272365909E-6</c:v>
                </c:pt>
                <c:pt idx="30224">
                  <c:v>7.0879227678233292E-6</c:v>
                </c:pt>
                <c:pt idx="30225">
                  <c:v>7.0879568738746457E-6</c:v>
                </c:pt>
                <c:pt idx="30226">
                  <c:v>7.0879550548852421E-6</c:v>
                </c:pt>
                <c:pt idx="30227">
                  <c:v>7.0879164013604168E-6</c:v>
                </c:pt>
                <c:pt idx="30228">
                  <c:v>7.087859557941556E-6</c:v>
                </c:pt>
                <c:pt idx="30229">
                  <c:v>7.087951416906435E-6</c:v>
                </c:pt>
                <c:pt idx="30230">
                  <c:v>7.0879659688216634E-6</c:v>
                </c:pt>
                <c:pt idx="30231">
                  <c:v>7.0879441409488209E-6</c:v>
                </c:pt>
                <c:pt idx="30232">
                  <c:v>7.0878945734875742E-6</c:v>
                </c:pt>
                <c:pt idx="30233">
                  <c:v>7.0879664235690143E-6</c:v>
                </c:pt>
                <c:pt idx="30234">
                  <c:v>7.0878645601624157E-6</c:v>
                </c:pt>
                <c:pt idx="30235">
                  <c:v>7.0878800215723459E-6</c:v>
                </c:pt>
                <c:pt idx="30236">
                  <c:v>7.0878568294574507E-6</c:v>
                </c:pt>
                <c:pt idx="30237">
                  <c:v>7.0878372753213634E-6</c:v>
                </c:pt>
                <c:pt idx="30238">
                  <c:v>7.0878982114663813E-6</c:v>
                </c:pt>
                <c:pt idx="30239">
                  <c:v>7.0878945734875742E-6</c:v>
                </c:pt>
                <c:pt idx="30240">
                  <c:v>7.0878822953091003E-6</c:v>
                </c:pt>
                <c:pt idx="30241">
                  <c:v>7.0878691076359246E-6</c:v>
                </c:pt>
                <c:pt idx="30242">
                  <c:v>7.0878777478355906E-6</c:v>
                </c:pt>
                <c:pt idx="30243">
                  <c:v>7.0878804763196968E-6</c:v>
                </c:pt>
                <c:pt idx="30244">
                  <c:v>7.0878477345104329E-6</c:v>
                </c:pt>
                <c:pt idx="30245">
                  <c:v>7.087867288646521E-6</c:v>
                </c:pt>
                <c:pt idx="30246">
                  <c:v>7.087807261996204E-6</c:v>
                </c:pt>
                <c:pt idx="30247">
                  <c:v>7.0878259066375904E-6</c:v>
                </c:pt>
                <c:pt idx="30248">
                  <c:v>7.0878577389521516E-6</c:v>
                </c:pt>
                <c:pt idx="30249">
                  <c:v>7.0878259066375904E-6</c:v>
                </c:pt>
                <c:pt idx="30250">
                  <c:v>7.08785137248924E-6</c:v>
                </c:pt>
                <c:pt idx="30251">
                  <c:v>7.0878304541110992E-6</c:v>
                </c:pt>
                <c:pt idx="30252">
                  <c:v>7.0878290898690466E-6</c:v>
                </c:pt>
                <c:pt idx="30253">
                  <c:v>7.0878677433938719E-6</c:v>
                </c:pt>
                <c:pt idx="30254">
                  <c:v>7.0878368205740117E-6</c:v>
                </c:pt>
                <c:pt idx="30255">
                  <c:v>7.0878495534998356E-6</c:v>
                </c:pt>
                <c:pt idx="30256">
                  <c:v>7.0878099904803094E-6</c:v>
                </c:pt>
                <c:pt idx="30257">
                  <c:v>7.0878277256269939E-6</c:v>
                </c:pt>
                <c:pt idx="30258">
                  <c:v>7.0877185862627812E-6</c:v>
                </c:pt>
                <c:pt idx="30259">
                  <c:v>7.0877736106922376E-6</c:v>
                </c:pt>
                <c:pt idx="30260">
                  <c:v>7.0878336373425546E-6</c:v>
                </c:pt>
                <c:pt idx="30261">
                  <c:v>7.0877363214094657E-6</c:v>
                </c:pt>
                <c:pt idx="30262">
                  <c:v>7.0877526923140977E-6</c:v>
                </c:pt>
                <c:pt idx="30263">
                  <c:v>7.0877608777664136E-6</c:v>
                </c:pt>
                <c:pt idx="30264">
                  <c:v>7.0877349571674131E-6</c:v>
                </c:pt>
                <c:pt idx="30265">
                  <c:v>7.0878058977541514E-6</c:v>
                </c:pt>
                <c:pt idx="30266">
                  <c:v>7.0877663347346243E-6</c:v>
                </c:pt>
                <c:pt idx="30267">
                  <c:v>7.0877185862627812E-6</c:v>
                </c:pt>
                <c:pt idx="30268">
                  <c:v>7.0877608777664136E-6</c:v>
                </c:pt>
                <c:pt idx="30269">
                  <c:v>7.0877572397876074E-6</c:v>
                </c:pt>
                <c:pt idx="30270">
                  <c:v>7.087775429681642E-6</c:v>
                </c:pt>
                <c:pt idx="30271">
                  <c:v>7.087767244229326E-6</c:v>
                </c:pt>
                <c:pt idx="30272">
                  <c:v>7.0877608777664136E-6</c:v>
                </c:pt>
                <c:pt idx="30273">
                  <c:v>7.087743142619729E-6</c:v>
                </c:pt>
                <c:pt idx="30274">
                  <c:v>7.0877090365684134E-6</c:v>
                </c:pt>
                <c:pt idx="30275">
                  <c:v>7.0877126745472196E-6</c:v>
                </c:pt>
                <c:pt idx="30276">
                  <c:v>7.0877417783776764E-6</c:v>
                </c:pt>
                <c:pt idx="30277">
                  <c:v>7.0877199505048338E-6</c:v>
                </c:pt>
                <c:pt idx="30278">
                  <c:v>7.0877053985896046E-6</c:v>
                </c:pt>
                <c:pt idx="30279">
                  <c:v>7.0876749305170961E-6</c:v>
                </c:pt>
                <c:pt idx="30280">
                  <c:v>7.0877676989766769E-6</c:v>
                </c:pt>
                <c:pt idx="30281">
                  <c:v>7.087767244229326E-6</c:v>
                </c:pt>
                <c:pt idx="30282">
                  <c:v>7.0876908466743771E-6</c:v>
                </c:pt>
                <c:pt idx="30283">
                  <c:v>7.087751328072045E-6</c:v>
                </c:pt>
                <c:pt idx="30284">
                  <c:v>7.0877126745472196E-6</c:v>
                </c:pt>
                <c:pt idx="30285">
                  <c:v>7.0877167672733776E-6</c:v>
                </c:pt>
                <c:pt idx="30286">
                  <c:v>7.0877040343475528E-6</c:v>
                </c:pt>
                <c:pt idx="30287">
                  <c:v>7.0876749305170961E-6</c:v>
                </c:pt>
                <c:pt idx="30288">
                  <c:v>7.0877572397876074E-6</c:v>
                </c:pt>
                <c:pt idx="30289">
                  <c:v>7.0877290454518524E-6</c:v>
                </c:pt>
                <c:pt idx="30290">
                  <c:v>7.087715403031325E-6</c:v>
                </c:pt>
                <c:pt idx="30291">
                  <c:v>7.0877176767680794E-6</c:v>
                </c:pt>
                <c:pt idx="30292">
                  <c:v>7.0876862992008682E-6</c:v>
                </c:pt>
                <c:pt idx="30293">
                  <c:v>7.0876494646654456E-6</c:v>
                </c:pt>
                <c:pt idx="30294">
                  <c:v>7.0876835707167629E-6</c:v>
                </c:pt>
                <c:pt idx="30295">
                  <c:v>7.087655376381008E-6</c:v>
                </c:pt>
                <c:pt idx="30296">
                  <c:v>7.0876376412343234E-6</c:v>
                </c:pt>
                <c:pt idx="30297">
                  <c:v>7.0877040343475528E-6</c:v>
                </c:pt>
                <c:pt idx="30298">
                  <c:v>7.0876717472856399E-6</c:v>
                </c:pt>
                <c:pt idx="30299">
                  <c:v>7.0876667450647801E-6</c:v>
                </c:pt>
                <c:pt idx="30300">
                  <c:v>7.0876185418455862E-6</c:v>
                </c:pt>
                <c:pt idx="30301">
                  <c:v>7.0877076723263599E-6</c:v>
                </c:pt>
                <c:pt idx="30302">
                  <c:v>7.0876203608349897E-6</c:v>
                </c:pt>
                <c:pt idx="30303">
                  <c:v>7.0876626523386221E-6</c:v>
                </c:pt>
                <c:pt idx="30304">
                  <c:v>7.0875794335734099E-6</c:v>
                </c:pt>
                <c:pt idx="30305">
                  <c:v>7.0876026256883051E-6</c:v>
                </c:pt>
                <c:pt idx="30306">
                  <c:v>7.0876385507290252E-6</c:v>
                </c:pt>
                <c:pt idx="30307">
                  <c:v>7.0876544668863062E-6</c:v>
                </c:pt>
                <c:pt idx="30308">
                  <c:v>7.0875307756068651E-6</c:v>
                </c:pt>
                <c:pt idx="30309">
                  <c:v>7.0876280915399548E-6</c:v>
                </c:pt>
                <c:pt idx="30310">
                  <c:v>7.0875621531740762E-6</c:v>
                </c:pt>
                <c:pt idx="30311">
                  <c:v>7.0876026256883051E-6</c:v>
                </c:pt>
                <c:pt idx="30312">
                  <c:v>7.0876103563932702E-6</c:v>
                </c:pt>
                <c:pt idx="30313">
                  <c:v>7.0875848905416214E-6</c:v>
                </c:pt>
                <c:pt idx="30314">
                  <c:v>7.0875576057005674E-6</c:v>
                </c:pt>
                <c:pt idx="30315">
                  <c:v>7.0875962592253927E-6</c:v>
                </c:pt>
                <c:pt idx="30316">
                  <c:v>7.0875876190257259E-6</c:v>
                </c:pt>
                <c:pt idx="30317">
                  <c:v>7.0875657911528833E-6</c:v>
                </c:pt>
                <c:pt idx="30318">
                  <c:v>7.087567155394936E-6</c:v>
                </c:pt>
                <c:pt idx="30319">
                  <c:v>7.0876412792131296E-6</c:v>
                </c:pt>
                <c:pt idx="30320">
                  <c:v>7.0875812525628126E-6</c:v>
                </c:pt>
                <c:pt idx="30321">
                  <c:v>7.0876012614462516E-6</c:v>
                </c:pt>
                <c:pt idx="30322">
                  <c:v>7.0875685196369886E-6</c:v>
                </c:pt>
                <c:pt idx="30323">
                  <c:v>7.08755896994262E-6</c:v>
                </c:pt>
                <c:pt idx="30324">
                  <c:v>7.0875457822694443E-6</c:v>
                </c:pt>
                <c:pt idx="30325">
                  <c:v>7.08755896994262E-6</c:v>
                </c:pt>
                <c:pt idx="30326">
                  <c:v>7.0875412347959346E-6</c:v>
                </c:pt>
                <c:pt idx="30327">
                  <c:v>7.087538961059181E-6</c:v>
                </c:pt>
                <c:pt idx="30328">
                  <c:v>7.087538961059181E-6</c:v>
                </c:pt>
                <c:pt idx="30329">
                  <c:v>7.087551239237655E-6</c:v>
                </c:pt>
                <c:pt idx="30330">
                  <c:v>7.0875494202482514E-6</c:v>
                </c:pt>
                <c:pt idx="30331">
                  <c:v>7.0875439632800408E-6</c:v>
                </c:pt>
                <c:pt idx="30332">
                  <c:v>7.0875826168048661E-6</c:v>
                </c:pt>
                <c:pt idx="30333">
                  <c:v>7.0876021709409542E-6</c:v>
                </c:pt>
                <c:pt idx="30334">
                  <c:v>3.6103629972785711E-3</c:v>
                </c:pt>
                <c:pt idx="30335">
                  <c:v>1.047314726747572E-3</c:v>
                </c:pt>
                <c:pt idx="30336">
                  <c:v>3.5684446338564162E-3</c:v>
                </c:pt>
                <c:pt idx="30337">
                  <c:v>1.143598114140332E-3</c:v>
                </c:pt>
                <c:pt idx="30338">
                  <c:v>8.4593228530138731E-4</c:v>
                </c:pt>
                <c:pt idx="30339">
                  <c:v>2.17997026629746E-3</c:v>
                </c:pt>
                <c:pt idx="30340">
                  <c:v>6.4475339604541659E-4</c:v>
                </c:pt>
                <c:pt idx="30341">
                  <c:v>4.305942275095731E-4</c:v>
                </c:pt>
                <c:pt idx="30342">
                  <c:v>1.5119648305699229E-3</c:v>
                </c:pt>
                <c:pt idx="30343">
                  <c:v>8.1829959526658058E-4</c:v>
                </c:pt>
                <c:pt idx="30344">
                  <c:v>2.6951494510285562E-4</c:v>
                </c:pt>
                <c:pt idx="30345">
                  <c:v>1.0032167192548509E-3</c:v>
                </c:pt>
                <c:pt idx="30346">
                  <c:v>9.4937020912766457E-4</c:v>
                </c:pt>
                <c:pt idx="30347">
                  <c:v>2.7954700635746121E-4</c:v>
                </c:pt>
                <c:pt idx="30348">
                  <c:v>4.8969214549288154E-4</c:v>
                </c:pt>
                <c:pt idx="30349">
                  <c:v>8.0869597150012851E-4</c:v>
                </c:pt>
                <c:pt idx="30350">
                  <c:v>3.9465006557293242E-4</c:v>
                </c:pt>
                <c:pt idx="30351">
                  <c:v>1.8880832067225131E-4</c:v>
                </c:pt>
                <c:pt idx="30352">
                  <c:v>5.0198589451611042E-4</c:v>
                </c:pt>
                <c:pt idx="30353">
                  <c:v>4.6457239659503102E-4</c:v>
                </c:pt>
                <c:pt idx="30354">
                  <c:v>1.5024089952930811E-4</c:v>
                </c:pt>
                <c:pt idx="30355">
                  <c:v>2.2458705643657589E-4</c:v>
                </c:pt>
                <c:pt idx="30356">
                  <c:v>3.9612338878214359E-4</c:v>
                </c:pt>
                <c:pt idx="30357">
                  <c:v>2.3090683680493379E-4</c:v>
                </c:pt>
                <c:pt idx="30358">
                  <c:v>1.081428345059976E-4</c:v>
                </c:pt>
                <c:pt idx="30359">
                  <c:v>2.4870657944120472E-4</c:v>
                </c:pt>
                <c:pt idx="30360">
                  <c:v>2.7141344617120922E-4</c:v>
                </c:pt>
                <c:pt idx="30361">
                  <c:v>1.2289398000575599E-4</c:v>
                </c:pt>
                <c:pt idx="30362">
                  <c:v>1.2573953426908699E-4</c:v>
                </c:pt>
                <c:pt idx="30363">
                  <c:v>2.193774125771597E-4</c:v>
                </c:pt>
                <c:pt idx="30364">
                  <c:v>1.6470102127641439E-4</c:v>
                </c:pt>
                <c:pt idx="30365">
                  <c:v>8.3508188254199922E-5</c:v>
                </c:pt>
                <c:pt idx="30366">
                  <c:v>1.310412771999836E-4</c:v>
                </c:pt>
                <c:pt idx="30367">
                  <c:v>1.6433189739473159E-4</c:v>
                </c:pt>
                <c:pt idx="30368">
                  <c:v>1.005110680125654E-4</c:v>
                </c:pt>
                <c:pt idx="30369">
                  <c:v>7.7877928561065346E-5</c:v>
                </c:pt>
                <c:pt idx="30370">
                  <c:v>1.241780701093376E-4</c:v>
                </c:pt>
                <c:pt idx="30371">
                  <c:v>1.212573261000216E-4</c:v>
                </c:pt>
                <c:pt idx="30372">
                  <c:v>7.7859309385530651E-5</c:v>
                </c:pt>
                <c:pt idx="30373">
                  <c:v>8.5893254436086863E-5</c:v>
                </c:pt>
                <c:pt idx="30374">
                  <c:v>1.1456247011665249E-4</c:v>
                </c:pt>
                <c:pt idx="30375">
                  <c:v>9.7154283139389008E-5</c:v>
                </c:pt>
                <c:pt idx="30376">
                  <c:v>7.465301314368844E-5</c:v>
                </c:pt>
                <c:pt idx="30377">
                  <c:v>9.0416673629079014E-5</c:v>
                </c:pt>
                <c:pt idx="30378">
                  <c:v>1.008787730825134E-4</c:v>
                </c:pt>
                <c:pt idx="30379">
                  <c:v>8.1422847870271653E-5</c:v>
                </c:pt>
                <c:pt idx="30380">
                  <c:v>7.3053626692853868E-5</c:v>
                </c:pt>
                <c:pt idx="30381">
                  <c:v>8.6170315626077354E-5</c:v>
                </c:pt>
                <c:pt idx="30382">
                  <c:v>8.5286184912547469E-5</c:v>
                </c:pt>
                <c:pt idx="30383">
                  <c:v>7.0488473284058273E-5</c:v>
                </c:pt>
                <c:pt idx="30384">
                  <c:v>7.0654765295330435E-5</c:v>
                </c:pt>
                <c:pt idx="30385">
                  <c:v>7.9036981333047152E-5</c:v>
                </c:pt>
                <c:pt idx="30386">
                  <c:v>7.3893126682378352E-5</c:v>
                </c:pt>
                <c:pt idx="30387">
                  <c:v>6.5817272115964442E-5</c:v>
                </c:pt>
                <c:pt idx="30388">
                  <c:v>6.9926245487295091E-5</c:v>
                </c:pt>
                <c:pt idx="30389">
                  <c:v>7.3978670116048306E-5</c:v>
                </c:pt>
                <c:pt idx="30390">
                  <c:v>6.8525056121870875E-5</c:v>
                </c:pt>
                <c:pt idx="30391">
                  <c:v>6.5652675402816385E-5</c:v>
                </c:pt>
                <c:pt idx="30392">
                  <c:v>6.9888541474938393E-5</c:v>
                </c:pt>
                <c:pt idx="30393">
                  <c:v>7.038759213173762E-5</c:v>
                </c:pt>
                <c:pt idx="30394">
                  <c:v>6.589054100913927E-5</c:v>
                </c:pt>
                <c:pt idx="30395">
                  <c:v>6.556869630003348E-5</c:v>
                </c:pt>
                <c:pt idx="30396">
                  <c:v>6.8219589593354613E-5</c:v>
                </c:pt>
                <c:pt idx="30397">
                  <c:v>6.6702930780593306E-5</c:v>
                </c:pt>
                <c:pt idx="30398">
                  <c:v>6.3736217271070927E-5</c:v>
                </c:pt>
                <c:pt idx="30399">
                  <c:v>6.4466490584891289E-5</c:v>
                </c:pt>
                <c:pt idx="30400">
                  <c:v>6.5483036451041698E-5</c:v>
                </c:pt>
                <c:pt idx="30401">
                  <c:v>6.3469757151324302E-5</c:v>
                </c:pt>
                <c:pt idx="30402">
                  <c:v>6.2004561186768115E-5</c:v>
                </c:pt>
                <c:pt idx="30403">
                  <c:v>6.2929786508902907E-5</c:v>
                </c:pt>
                <c:pt idx="30404">
                  <c:v>6.2913939473219216E-5</c:v>
                </c:pt>
                <c:pt idx="30405">
                  <c:v>6.1260812799446285E-5</c:v>
                </c:pt>
                <c:pt idx="30406">
                  <c:v>6.0827089328085997E-5</c:v>
                </c:pt>
                <c:pt idx="30407">
                  <c:v>6.1485799960792065E-5</c:v>
                </c:pt>
                <c:pt idx="30408">
                  <c:v>6.0943188145756721E-5</c:v>
                </c:pt>
                <c:pt idx="30409">
                  <c:v>5.9836915170308203E-5</c:v>
                </c:pt>
                <c:pt idx="30410">
                  <c:v>5.986445103189908E-5</c:v>
                </c:pt>
                <c:pt idx="30411">
                  <c:v>6.0098402173025527E-5</c:v>
                </c:pt>
                <c:pt idx="30412">
                  <c:v>5.938055255683139E-5</c:v>
                </c:pt>
                <c:pt idx="30413">
                  <c:v>5.8739344240166247E-5</c:v>
                </c:pt>
                <c:pt idx="30414">
                  <c:v>5.886887083761394E-5</c:v>
                </c:pt>
                <c:pt idx="30415">
                  <c:v>5.8773028285941109E-5</c:v>
                </c:pt>
                <c:pt idx="30416">
                  <c:v>5.8130812249146402E-5</c:v>
                </c:pt>
                <c:pt idx="30417">
                  <c:v>5.7789333368418738E-5</c:v>
                </c:pt>
                <c:pt idx="30418">
                  <c:v>5.7720990298548713E-5</c:v>
                </c:pt>
                <c:pt idx="30419">
                  <c:v>5.7297031162306673E-5</c:v>
                </c:pt>
                <c:pt idx="30420">
                  <c:v>5.667850564350374E-5</c:v>
                </c:pt>
                <c:pt idx="30421">
                  <c:v>5.6407796364510432E-5</c:v>
                </c:pt>
                <c:pt idx="30422">
                  <c:v>5.6225595471914858E-5</c:v>
                </c:pt>
                <c:pt idx="30423">
                  <c:v>5.5756096116965643E-5</c:v>
                </c:pt>
                <c:pt idx="30424">
                  <c:v>5.5301978136412799E-5</c:v>
                </c:pt>
                <c:pt idx="30425">
                  <c:v>5.5091779358917847E-5</c:v>
                </c:pt>
                <c:pt idx="30426">
                  <c:v>5.4823984100949019E-5</c:v>
                </c:pt>
                <c:pt idx="30427">
                  <c:v>5.4386415285989642E-5</c:v>
                </c:pt>
                <c:pt idx="30428">
                  <c:v>5.4051935876486823E-5</c:v>
                </c:pt>
                <c:pt idx="30429">
                  <c:v>5.3844683861825622E-5</c:v>
                </c:pt>
                <c:pt idx="30430">
                  <c:v>5.3538897191174328E-5</c:v>
                </c:pt>
                <c:pt idx="30431">
                  <c:v>5.3172898333286873E-5</c:v>
                </c:pt>
                <c:pt idx="30432">
                  <c:v>5.292146306601353E-5</c:v>
                </c:pt>
                <c:pt idx="30433">
                  <c:v>5.2711329772137112E-5</c:v>
                </c:pt>
                <c:pt idx="30434">
                  <c:v>5.241998951532878E-5</c:v>
                </c:pt>
                <c:pt idx="30435">
                  <c:v>5.2136576414341107E-5</c:v>
                </c:pt>
                <c:pt idx="30436">
                  <c:v>5.1916857046308003E-5</c:v>
                </c:pt>
                <c:pt idx="30437">
                  <c:v>5.1609895308502018E-5</c:v>
                </c:pt>
                <c:pt idx="30438">
                  <c:v>5.1243834604974843E-5</c:v>
                </c:pt>
                <c:pt idx="30439">
                  <c:v>5.090224658488296E-5</c:v>
                </c:pt>
                <c:pt idx="30440">
                  <c:v>5.0606060540303588E-5</c:v>
                </c:pt>
                <c:pt idx="30441">
                  <c:v>5.0285332690691582E-5</c:v>
                </c:pt>
                <c:pt idx="30442">
                  <c:v>4.9943850171985098E-5</c:v>
                </c:pt>
                <c:pt idx="30443">
                  <c:v>4.9640064389677718E-5</c:v>
                </c:pt>
                <c:pt idx="30444">
                  <c:v>4.9358182877767831E-5</c:v>
                </c:pt>
                <c:pt idx="30445">
                  <c:v>4.9056634452426813E-5</c:v>
                </c:pt>
                <c:pt idx="30446">
                  <c:v>4.8758738557808101E-5</c:v>
                </c:pt>
                <c:pt idx="30447">
                  <c:v>4.8493129725102342E-5</c:v>
                </c:pt>
                <c:pt idx="30448">
                  <c:v>4.8232905101031058E-5</c:v>
                </c:pt>
                <c:pt idx="30449">
                  <c:v>4.7961169912014163E-5</c:v>
                </c:pt>
                <c:pt idx="30450">
                  <c:v>4.770271698362194E-5</c:v>
                </c:pt>
                <c:pt idx="30451">
                  <c:v>4.746429476654157E-5</c:v>
                </c:pt>
                <c:pt idx="30452">
                  <c:v>4.7222405555658042E-5</c:v>
                </c:pt>
                <c:pt idx="30453">
                  <c:v>4.6977747842902318E-5</c:v>
                </c:pt>
                <c:pt idx="30454">
                  <c:v>4.6747423766646527E-5</c:v>
                </c:pt>
                <c:pt idx="30455">
                  <c:v>4.6527104132110253E-5</c:v>
                </c:pt>
                <c:pt idx="30456">
                  <c:v>4.6265973651316017E-5</c:v>
                </c:pt>
                <c:pt idx="30457">
                  <c:v>4.5995911932550371E-5</c:v>
                </c:pt>
                <c:pt idx="30458">
                  <c:v>4.5736840547760949E-5</c:v>
                </c:pt>
                <c:pt idx="30459">
                  <c:v>4.5478875108528882E-5</c:v>
                </c:pt>
                <c:pt idx="30460">
                  <c:v>4.5217519073048613E-5</c:v>
                </c:pt>
                <c:pt idx="30461">
                  <c:v>4.4962478568777442E-5</c:v>
                </c:pt>
                <c:pt idx="30462">
                  <c:v>4.4716067350236699E-5</c:v>
                </c:pt>
                <c:pt idx="30463">
                  <c:v>4.4469845306593918E-5</c:v>
                </c:pt>
                <c:pt idx="30464">
                  <c:v>4.4224681914784007E-5</c:v>
                </c:pt>
                <c:pt idx="30465">
                  <c:v>4.3987351091345772E-5</c:v>
                </c:pt>
                <c:pt idx="30466">
                  <c:v>4.3755066144512973E-5</c:v>
                </c:pt>
                <c:pt idx="30467">
                  <c:v>4.3523516069399193E-5</c:v>
                </c:pt>
                <c:pt idx="30468">
                  <c:v>4.3295531213516369E-5</c:v>
                </c:pt>
                <c:pt idx="30469">
                  <c:v>4.3073869164800271E-5</c:v>
                </c:pt>
                <c:pt idx="30470">
                  <c:v>4.2855070205405348E-5</c:v>
                </c:pt>
                <c:pt idx="30471">
                  <c:v>4.2637875594664372E-5</c:v>
                </c:pt>
                <c:pt idx="30472">
                  <c:v>4.2424955609021708E-5</c:v>
                </c:pt>
                <c:pt idx="30473">
                  <c:v>4.2216724978061393E-5</c:v>
                </c:pt>
                <c:pt idx="30474">
                  <c:v>4.2010407923953608E-5</c:v>
                </c:pt>
                <c:pt idx="30475">
                  <c:v>4.1806517401710153E-5</c:v>
                </c:pt>
                <c:pt idx="30476">
                  <c:v>4.1606395825510838E-5</c:v>
                </c:pt>
                <c:pt idx="30477">
                  <c:v>4.1410206904402003E-5</c:v>
                </c:pt>
                <c:pt idx="30478">
                  <c:v>4.1215593228116632E-5</c:v>
                </c:pt>
                <c:pt idx="30479">
                  <c:v>4.1023780795512721E-5</c:v>
                </c:pt>
                <c:pt idx="30480">
                  <c:v>4.0836028347257518E-5</c:v>
                </c:pt>
                <c:pt idx="30481">
                  <c:v>4.0650458686286577E-5</c:v>
                </c:pt>
                <c:pt idx="30482">
                  <c:v>4.0467195503879339E-5</c:v>
                </c:pt>
                <c:pt idx="30483">
                  <c:v>4.0285802242578939E-5</c:v>
                </c:pt>
                <c:pt idx="30484">
                  <c:v>4.0098344470607117E-5</c:v>
                </c:pt>
                <c:pt idx="30485">
                  <c:v>3.9912225474836298E-5</c:v>
                </c:pt>
                <c:pt idx="30486">
                  <c:v>3.9727881812723347E-5</c:v>
                </c:pt>
                <c:pt idx="30487">
                  <c:v>3.9545928302686661E-5</c:v>
                </c:pt>
                <c:pt idx="30488">
                  <c:v>3.9366233977489167E-5</c:v>
                </c:pt>
                <c:pt idx="30489">
                  <c:v>3.9188184018712491E-5</c:v>
                </c:pt>
                <c:pt idx="30490">
                  <c:v>3.9012538763927303E-5</c:v>
                </c:pt>
                <c:pt idx="30491">
                  <c:v>3.8839392800582573E-5</c:v>
                </c:pt>
                <c:pt idx="30492">
                  <c:v>3.8667942135361948E-5</c:v>
                </c:pt>
                <c:pt idx="30493">
                  <c:v>3.8498197682201862E-5</c:v>
                </c:pt>
                <c:pt idx="30494">
                  <c:v>3.8330777897499502E-5</c:v>
                </c:pt>
                <c:pt idx="30495">
                  <c:v>3.8165504520293332E-5</c:v>
                </c:pt>
                <c:pt idx="30496">
                  <c:v>3.8002039218554273E-5</c:v>
                </c:pt>
                <c:pt idx="30497">
                  <c:v>3.7839996366528787E-5</c:v>
                </c:pt>
                <c:pt idx="30498">
                  <c:v>3.7680518289562308E-5</c:v>
                </c:pt>
                <c:pt idx="30499">
                  <c:v>3.7522677303059033E-5</c:v>
                </c:pt>
                <c:pt idx="30500">
                  <c:v>3.7367084587458521E-5</c:v>
                </c:pt>
                <c:pt idx="30501">
                  <c:v>3.7213085306575522E-5</c:v>
                </c:pt>
                <c:pt idx="30502">
                  <c:v>3.7061414332129061E-5</c:v>
                </c:pt>
                <c:pt idx="30503">
                  <c:v>3.6911525967298082E-5</c:v>
                </c:pt>
                <c:pt idx="30504">
                  <c:v>3.6763587559107691E-5</c:v>
                </c:pt>
                <c:pt idx="30505">
                  <c:v>3.6617409932659939E-5</c:v>
                </c:pt>
                <c:pt idx="30506">
                  <c:v>3.6472934880293913E-5</c:v>
                </c:pt>
                <c:pt idx="30507">
                  <c:v>3.6330180591903627E-5</c:v>
                </c:pt>
                <c:pt idx="30508">
                  <c:v>3.6189416277920827E-5</c:v>
                </c:pt>
                <c:pt idx="30509">
                  <c:v>3.6050329072168097E-5</c:v>
                </c:pt>
                <c:pt idx="30510">
                  <c:v>3.591270069591701E-5</c:v>
                </c:pt>
                <c:pt idx="30511">
                  <c:v>3.5776993172476068E-5</c:v>
                </c:pt>
                <c:pt idx="30512">
                  <c:v>3.5643104638438672E-5</c:v>
                </c:pt>
                <c:pt idx="30513">
                  <c:v>3.5510653106030077E-5</c:v>
                </c:pt>
                <c:pt idx="30514">
                  <c:v>3.5379925975576043E-5</c:v>
                </c:pt>
                <c:pt idx="30515">
                  <c:v>3.5250915971118957E-5</c:v>
                </c:pt>
                <c:pt idx="30516">
                  <c:v>3.5123401175951592E-5</c:v>
                </c:pt>
                <c:pt idx="30517">
                  <c:v>3.4997294278582558E-5</c:v>
                </c:pt>
                <c:pt idx="30518">
                  <c:v>3.4873028198489919E-5</c:v>
                </c:pt>
                <c:pt idx="30519">
                  <c:v>3.4750009945128113E-5</c:v>
                </c:pt>
                <c:pt idx="30520">
                  <c:v>3.4628606954356662E-5</c:v>
                </c:pt>
                <c:pt idx="30521">
                  <c:v>3.4508706448832527E-5</c:v>
                </c:pt>
                <c:pt idx="30522">
                  <c:v>3.4390232031000778E-5</c:v>
                </c:pt>
                <c:pt idx="30523">
                  <c:v>3.4273190976819017E-5</c:v>
                </c:pt>
                <c:pt idx="30524">
                  <c:v>3.4157648769905791E-5</c:v>
                </c:pt>
                <c:pt idx="30525">
                  <c:v>3.4043416235363111E-5</c:v>
                </c:pt>
                <c:pt idx="30526">
                  <c:v>3.3930671634152532E-5</c:v>
                </c:pt>
                <c:pt idx="30527">
                  <c:v>3.3819153031799942E-5</c:v>
                </c:pt>
                <c:pt idx="30528">
                  <c:v>3.3708991395542398E-5</c:v>
                </c:pt>
                <c:pt idx="30529">
                  <c:v>3.3600204915273928E-5</c:v>
                </c:pt>
                <c:pt idx="30530">
                  <c:v>3.3492615330032998E-5</c:v>
                </c:pt>
                <c:pt idx="30531">
                  <c:v>3.338641909067519E-5</c:v>
                </c:pt>
                <c:pt idx="30532">
                  <c:v>3.3281485229963437E-5</c:v>
                </c:pt>
                <c:pt idx="30533">
                  <c:v>3.3177770092152059E-5</c:v>
                </c:pt>
                <c:pt idx="30534">
                  <c:v>3.3075386454584077E-5</c:v>
                </c:pt>
                <c:pt idx="30535">
                  <c:v>3.29741851601284E-5</c:v>
                </c:pt>
                <c:pt idx="30536">
                  <c:v>3.2874137104954571E-5</c:v>
                </c:pt>
                <c:pt idx="30537">
                  <c:v>3.277519135735929E-5</c:v>
                </c:pt>
                <c:pt idx="30538">
                  <c:v>3.2678515708539628E-5</c:v>
                </c:pt>
                <c:pt idx="30539">
                  <c:v>3.2583655411144719E-5</c:v>
                </c:pt>
                <c:pt idx="30540">
                  <c:v>3.2489562727278098E-5</c:v>
                </c:pt>
                <c:pt idx="30541">
                  <c:v>3.2396616006735712E-5</c:v>
                </c:pt>
                <c:pt idx="30542">
                  <c:v>3.2304211345035583E-5</c:v>
                </c:pt>
                <c:pt idx="30543">
                  <c:v>3.2213101803790778E-5</c:v>
                </c:pt>
                <c:pt idx="30544">
                  <c:v>3.2122799893841147E-5</c:v>
                </c:pt>
                <c:pt idx="30545">
                  <c:v>3.2033160096034408E-5</c:v>
                </c:pt>
                <c:pt idx="30546">
                  <c:v>3.1944600777933367E-5</c:v>
                </c:pt>
                <c:pt idx="30547">
                  <c:v>3.1856860005063943E-5</c:v>
                </c:pt>
                <c:pt idx="30548">
                  <c:v>3.1769857741892338E-5</c:v>
                </c:pt>
                <c:pt idx="30549">
                  <c:v>3.1683470297139138E-5</c:v>
                </c:pt>
                <c:pt idx="30550">
                  <c:v>3.1597963243257248E-5</c:v>
                </c:pt>
                <c:pt idx="30551">
                  <c:v>3.1513231078861281E-5</c:v>
                </c:pt>
                <c:pt idx="30552">
                  <c:v>3.1429131922777742E-5</c:v>
                </c:pt>
                <c:pt idx="30553">
                  <c:v>3.1345713068731129E-5</c:v>
                </c:pt>
                <c:pt idx="30554">
                  <c:v>3.1262970878742642E-5</c:v>
                </c:pt>
                <c:pt idx="30555">
                  <c:v>3.1180854421108961E-5</c:v>
                </c:pt>
                <c:pt idx="30556">
                  <c:v>3.1099225452635437E-5</c:v>
                </c:pt>
                <c:pt idx="30557">
                  <c:v>3.1018480513012037E-5</c:v>
                </c:pt>
                <c:pt idx="30558">
                  <c:v>3.0938244890421629E-5</c:v>
                </c:pt>
                <c:pt idx="30559">
                  <c:v>3.0858747777529061E-5</c:v>
                </c:pt>
                <c:pt idx="30560">
                  <c:v>3.0779672670178122E-5</c:v>
                </c:pt>
                <c:pt idx="30561">
                  <c:v>3.0701226933160797E-5</c:v>
                </c:pt>
                <c:pt idx="30562">
                  <c:v>3.06232541333884E-5</c:v>
                </c:pt>
                <c:pt idx="30563">
                  <c:v>3.0545968911610537E-5</c:v>
                </c:pt>
                <c:pt idx="30564">
                  <c:v>3.0469052944681611E-5</c:v>
                </c:pt>
                <c:pt idx="30565">
                  <c:v>3.039272996829823E-5</c:v>
                </c:pt>
                <c:pt idx="30566">
                  <c:v>3.0317090931930579E-5</c:v>
                </c:pt>
                <c:pt idx="30567">
                  <c:v>3.0241759304772131E-5</c:v>
                </c:pt>
                <c:pt idx="30568">
                  <c:v>3.0167300792527388E-5</c:v>
                </c:pt>
                <c:pt idx="30569">
                  <c:v>3.009299689438194E-5</c:v>
                </c:pt>
                <c:pt idx="30570">
                  <c:v>3.0019320547580719E-5</c:v>
                </c:pt>
                <c:pt idx="30571">
                  <c:v>2.99462590191979E-5</c:v>
                </c:pt>
                <c:pt idx="30572">
                  <c:v>2.9873561288695779E-5</c:v>
                </c:pt>
                <c:pt idx="30573">
                  <c:v>2.9801518394378949E-5</c:v>
                </c:pt>
                <c:pt idx="30574">
                  <c:v>2.9729812013101761E-5</c:v>
                </c:pt>
                <c:pt idx="30575">
                  <c:v>2.965873864013702E-5</c:v>
                </c:pt>
                <c:pt idx="30576">
                  <c:v>2.9588049073936421E-5</c:v>
                </c:pt>
                <c:pt idx="30577">
                  <c:v>2.9517759685404599E-5</c:v>
                </c:pt>
                <c:pt idx="30578">
                  <c:v>2.9448152417899109E-5</c:v>
                </c:pt>
                <c:pt idx="30579">
                  <c:v>2.9378752515185621E-5</c:v>
                </c:pt>
                <c:pt idx="30580">
                  <c:v>2.9310080208233561E-5</c:v>
                </c:pt>
                <c:pt idx="30581">
                  <c:v>2.9241762604215179E-5</c:v>
                </c:pt>
                <c:pt idx="30582">
                  <c:v>2.9173857910791409E-5</c:v>
                </c:pt>
                <c:pt idx="30583">
                  <c:v>2.91063952317927E-5</c:v>
                </c:pt>
                <c:pt idx="30584">
                  <c:v>2.903952554333955E-5</c:v>
                </c:pt>
                <c:pt idx="30585">
                  <c:v>2.8972921427339319E-5</c:v>
                </c:pt>
                <c:pt idx="30586">
                  <c:v>2.8906863008160141E-5</c:v>
                </c:pt>
                <c:pt idx="30587">
                  <c:v>2.8841232051490809E-5</c:v>
                </c:pt>
                <c:pt idx="30588">
                  <c:v>2.8776114049833271E-5</c:v>
                </c:pt>
                <c:pt idx="30589">
                  <c:v>2.87110833596671E-5</c:v>
                </c:pt>
                <c:pt idx="30590">
                  <c:v>2.8646871214732531E-5</c:v>
                </c:pt>
                <c:pt idx="30591">
                  <c:v>2.8582919185282659E-5</c:v>
                </c:pt>
                <c:pt idx="30592">
                  <c:v>2.8519394618342631E-5</c:v>
                </c:pt>
                <c:pt idx="30593">
                  <c:v>2.845631388481706E-5</c:v>
                </c:pt>
                <c:pt idx="30594">
                  <c:v>2.839362605300266E-5</c:v>
                </c:pt>
                <c:pt idx="30595">
                  <c:v>2.8331414796411991E-5</c:v>
                </c:pt>
                <c:pt idx="30596">
                  <c:v>2.8269372705835849E-5</c:v>
                </c:pt>
                <c:pt idx="30597">
                  <c:v>2.82080945908092E-5</c:v>
                </c:pt>
                <c:pt idx="30598">
                  <c:v>2.814692561514676E-5</c:v>
                </c:pt>
                <c:pt idx="30599">
                  <c:v>2.808624776662327E-5</c:v>
                </c:pt>
                <c:pt idx="30600">
                  <c:v>2.8026181098539379E-5</c:v>
                </c:pt>
                <c:pt idx="30601">
                  <c:v>2.7966234483756122E-5</c:v>
                </c:pt>
                <c:pt idx="30602">
                  <c:v>2.7906804461963471E-5</c:v>
                </c:pt>
                <c:pt idx="30603">
                  <c:v>2.784773096209392E-5</c:v>
                </c:pt>
                <c:pt idx="30604">
                  <c:v>2.778893576760311E-5</c:v>
                </c:pt>
                <c:pt idx="30605">
                  <c:v>2.773076630546711E-5</c:v>
                </c:pt>
                <c:pt idx="30606">
                  <c:v>2.7672802389133722E-5</c:v>
                </c:pt>
                <c:pt idx="30607">
                  <c:v>2.761527321126778E-5</c:v>
                </c:pt>
                <c:pt idx="30608">
                  <c:v>2.7558082365430892E-5</c:v>
                </c:pt>
                <c:pt idx="30609">
                  <c:v>2.750123712758068E-5</c:v>
                </c:pt>
                <c:pt idx="30610">
                  <c:v>2.744488847383764E-5</c:v>
                </c:pt>
                <c:pt idx="30611">
                  <c:v>2.738888724707067E-5</c:v>
                </c:pt>
                <c:pt idx="30612">
                  <c:v>2.7333235266269181E-5</c:v>
                </c:pt>
                <c:pt idx="30613">
                  <c:v>2.7277897970634509E-5</c:v>
                </c:pt>
                <c:pt idx="30614">
                  <c:v>2.7222971766605039E-5</c:v>
                </c:pt>
                <c:pt idx="30615">
                  <c:v>2.7168391170562242E-5</c:v>
                </c:pt>
                <c:pt idx="30616">
                  <c:v>2.711408706090879E-5</c:v>
                </c:pt>
                <c:pt idx="30617">
                  <c:v>2.7060224965680391E-5</c:v>
                </c:pt>
                <c:pt idx="30618">
                  <c:v>2.7006648451788351E-5</c:v>
                </c:pt>
                <c:pt idx="30619">
                  <c:v>2.695351759030018E-5</c:v>
                </c:pt>
                <c:pt idx="30620">
                  <c:v>2.690065412025433E-5</c:v>
                </c:pt>
                <c:pt idx="30621">
                  <c:v>2.6848252673516981E-5</c:v>
                </c:pt>
                <c:pt idx="30622">
                  <c:v>2.6796122256200761E-5</c:v>
                </c:pt>
                <c:pt idx="30623">
                  <c:v>2.674427560123149E-5</c:v>
                </c:pt>
                <c:pt idx="30624">
                  <c:v>2.6692823666962792E-5</c:v>
                </c:pt>
                <c:pt idx="30625">
                  <c:v>2.664176645339467E-5</c:v>
                </c:pt>
                <c:pt idx="30626">
                  <c:v>2.659087658685166E-5</c:v>
                </c:pt>
                <c:pt idx="30627">
                  <c:v>2.654049058037344E-5</c:v>
                </c:pt>
                <c:pt idx="30628">
                  <c:v>2.6490450181881901E-5</c:v>
                </c:pt>
                <c:pt idx="30629">
                  <c:v>2.6440569854457859E-5</c:v>
                </c:pt>
                <c:pt idx="30630">
                  <c:v>2.639119156810921E-5</c:v>
                </c:pt>
                <c:pt idx="30631">
                  <c:v>2.6342011551605541E-5</c:v>
                </c:pt>
                <c:pt idx="30632">
                  <c:v>2.6293211703887209E-5</c:v>
                </c:pt>
                <c:pt idx="30633">
                  <c:v>2.624465741973836E-5</c:v>
                </c:pt>
                <c:pt idx="30634">
                  <c:v>2.6196605176664889E-5</c:v>
                </c:pt>
                <c:pt idx="30635">
                  <c:v>2.6148558390559629E-5</c:v>
                </c:pt>
                <c:pt idx="30636">
                  <c:v>2.6101115508936349E-5</c:v>
                </c:pt>
                <c:pt idx="30637">
                  <c:v>2.6053980036522258E-5</c:v>
                </c:pt>
                <c:pt idx="30638">
                  <c:v>2.6007082851720039E-5</c:v>
                </c:pt>
                <c:pt idx="30639">
                  <c:v>2.5960465791285969E-5</c:v>
                </c:pt>
                <c:pt idx="30640">
                  <c:v>2.591411248431541E-5</c:v>
                </c:pt>
                <c:pt idx="30641">
                  <c:v>2.586817390692886E-5</c:v>
                </c:pt>
                <c:pt idx="30642">
                  <c:v>2.5822428142419082E-5</c:v>
                </c:pt>
                <c:pt idx="30643">
                  <c:v>2.5776984330150299E-5</c:v>
                </c:pt>
                <c:pt idx="30644">
                  <c:v>2.57319461525185E-5</c:v>
                </c:pt>
                <c:pt idx="30645">
                  <c:v>2.5687168090371418E-5</c:v>
                </c:pt>
                <c:pt idx="30646">
                  <c:v>2.564270107541233E-5</c:v>
                </c:pt>
                <c:pt idx="30647">
                  <c:v>2.5598334104870449E-5</c:v>
                </c:pt>
                <c:pt idx="30648">
                  <c:v>2.5554511012160219E-5</c:v>
                </c:pt>
                <c:pt idx="30649">
                  <c:v>2.551080615376122E-5</c:v>
                </c:pt>
                <c:pt idx="30650">
                  <c:v>2.5467734303674661E-5</c:v>
                </c:pt>
                <c:pt idx="30651">
                  <c:v>2.542450238252059E-5</c:v>
                </c:pt>
                <c:pt idx="30652">
                  <c:v>2.5381781597388912E-5</c:v>
                </c:pt>
                <c:pt idx="30653">
                  <c:v>2.5339310013805519E-5</c:v>
                </c:pt>
                <c:pt idx="30654">
                  <c:v>2.529717494326178E-5</c:v>
                </c:pt>
                <c:pt idx="30655">
                  <c:v>2.525520540075377E-5</c:v>
                </c:pt>
                <c:pt idx="30656">
                  <c:v>2.5213710614480082E-5</c:v>
                </c:pt>
                <c:pt idx="30657">
                  <c:v>2.5172341338475231E-5</c:v>
                </c:pt>
                <c:pt idx="30658">
                  <c:v>2.513121580705047E-5</c:v>
                </c:pt>
                <c:pt idx="30659">
                  <c:v>2.50902467087144E-5</c:v>
                </c:pt>
                <c:pt idx="30660">
                  <c:v>2.5049837859114629E-5</c:v>
                </c:pt>
                <c:pt idx="30661">
                  <c:v>2.5009523596963849E-5</c:v>
                </c:pt>
                <c:pt idx="30662">
                  <c:v>2.4969700461952019E-5</c:v>
                </c:pt>
                <c:pt idx="30663">
                  <c:v>2.492988096491899E-5</c:v>
                </c:pt>
                <c:pt idx="30664">
                  <c:v>2.489045255060773E-5</c:v>
                </c:pt>
                <c:pt idx="30665">
                  <c:v>2.485125332896132E-5</c:v>
                </c:pt>
                <c:pt idx="30666">
                  <c:v>2.4812330593704249E-5</c:v>
                </c:pt>
                <c:pt idx="30667">
                  <c:v>2.4773686163825911E-5</c:v>
                </c:pt>
                <c:pt idx="30668">
                  <c:v>2.4735261831665412E-5</c:v>
                </c:pt>
                <c:pt idx="30669">
                  <c:v>2.4697033950360488E-5</c:v>
                </c:pt>
                <c:pt idx="30670">
                  <c:v>2.4659055270603861E-5</c:v>
                </c:pt>
                <c:pt idx="30671">
                  <c:v>2.4621393095003441E-5</c:v>
                </c:pt>
                <c:pt idx="30672">
                  <c:v>2.4583994672866542E-5</c:v>
                </c:pt>
                <c:pt idx="30673">
                  <c:v>2.4546823624405079E-5</c:v>
                </c:pt>
                <c:pt idx="30674">
                  <c:v>2.4509898139513101E-5</c:v>
                </c:pt>
                <c:pt idx="30675">
                  <c:v>2.4473292796756141E-5</c:v>
                </c:pt>
                <c:pt idx="30676">
                  <c:v>2.4436867533950138E-5</c:v>
                </c:pt>
                <c:pt idx="30677">
                  <c:v>2.440064417896792E-5</c:v>
                </c:pt>
                <c:pt idx="30678">
                  <c:v>2.4364740966120731E-5</c:v>
                </c:pt>
                <c:pt idx="30679">
                  <c:v>2.43291196966311E-5</c:v>
                </c:pt>
                <c:pt idx="30680">
                  <c:v>2.4293736714753319E-5</c:v>
                </c:pt>
                <c:pt idx="30681">
                  <c:v>2.425851380394306E-5</c:v>
                </c:pt>
                <c:pt idx="30682">
                  <c:v>2.4223423679359261E-5</c:v>
                </c:pt>
                <c:pt idx="30683">
                  <c:v>2.418869371467736E-5</c:v>
                </c:pt>
                <c:pt idx="30684">
                  <c:v>2.4154274797183461E-5</c:v>
                </c:pt>
                <c:pt idx="30685">
                  <c:v>2.4121127353282649E-5</c:v>
                </c:pt>
                <c:pt idx="30686">
                  <c:v>2.4087832571240139E-5</c:v>
                </c:pt>
                <c:pt idx="30687">
                  <c:v>2.40544668486109E-5</c:v>
                </c:pt>
                <c:pt idx="30688">
                  <c:v>2.4021248464123349E-5</c:v>
                </c:pt>
                <c:pt idx="30689">
                  <c:v>2.3988546672626399E-5</c:v>
                </c:pt>
                <c:pt idx="30690">
                  <c:v>2.3956108634592969E-5</c:v>
                </c:pt>
                <c:pt idx="30691">
                  <c:v>2.3924314518808391E-5</c:v>
                </c:pt>
                <c:pt idx="30692">
                  <c:v>2.3892735043773431E-5</c:v>
                </c:pt>
                <c:pt idx="30693">
                  <c:v>2.3861428417149E-5</c:v>
                </c:pt>
                <c:pt idx="30694">
                  <c:v>2.3830032660043798E-5</c:v>
                </c:pt>
                <c:pt idx="30695">
                  <c:v>2.3799024347681549E-5</c:v>
                </c:pt>
                <c:pt idx="30696">
                  <c:v>2.3768126993672919E-5</c:v>
                </c:pt>
                <c:pt idx="30697">
                  <c:v>2.373752431594767E-5</c:v>
                </c:pt>
                <c:pt idx="30698">
                  <c:v>2.3707145373919051E-5</c:v>
                </c:pt>
                <c:pt idx="30699">
                  <c:v>2.3676939235883762E-5</c:v>
                </c:pt>
                <c:pt idx="30700">
                  <c:v>2.3647266061743721E-5</c:v>
                </c:pt>
                <c:pt idx="30701">
                  <c:v>2.3617480110260661E-5</c:v>
                </c:pt>
                <c:pt idx="30702">
                  <c:v>2.3587930627400059E-5</c:v>
                </c:pt>
                <c:pt idx="30703">
                  <c:v>2.3558361135656011E-5</c:v>
                </c:pt>
                <c:pt idx="30704">
                  <c:v>2.3528775273007341E-5</c:v>
                </c:pt>
                <c:pt idx="30705">
                  <c:v>2.34994131460553E-5</c:v>
                </c:pt>
                <c:pt idx="30706">
                  <c:v>2.347013651160523E-5</c:v>
                </c:pt>
                <c:pt idx="30707">
                  <c:v>2.3440943550667729E-5</c:v>
                </c:pt>
                <c:pt idx="30708">
                  <c:v>2.3411803340422921E-5</c:v>
                </c:pt>
                <c:pt idx="30709">
                  <c:v>2.3382861400023099E-5</c:v>
                </c:pt>
                <c:pt idx="30710">
                  <c:v>2.335413591936231E-5</c:v>
                </c:pt>
                <c:pt idx="30711">
                  <c:v>2.332525946258102E-5</c:v>
                </c:pt>
                <c:pt idx="30712">
                  <c:v>2.3296715880860571E-5</c:v>
                </c:pt>
                <c:pt idx="30713">
                  <c:v>2.3268043150892481E-5</c:v>
                </c:pt>
                <c:pt idx="30714">
                  <c:v>2.323975604667794E-5</c:v>
                </c:pt>
                <c:pt idx="30715">
                  <c:v>2.321145439054817E-5</c:v>
                </c:pt>
                <c:pt idx="30716">
                  <c:v>2.3183365556178611E-5</c:v>
                </c:pt>
                <c:pt idx="30717">
                  <c:v>2.3155331291491169E-5</c:v>
                </c:pt>
                <c:pt idx="30718">
                  <c:v>2.312737888132688E-5</c:v>
                </c:pt>
                <c:pt idx="30719">
                  <c:v>2.309947558387648E-5</c:v>
                </c:pt>
                <c:pt idx="30720">
                  <c:v>2.3071761461324058E-5</c:v>
                </c:pt>
                <c:pt idx="30721">
                  <c:v>2.30441855819663E-5</c:v>
                </c:pt>
                <c:pt idx="30722">
                  <c:v>2.3016673367237669E-5</c:v>
                </c:pt>
                <c:pt idx="30723">
                  <c:v>2.2989159333519641E-5</c:v>
                </c:pt>
                <c:pt idx="30724">
                  <c:v>2.2961798094911501E-5</c:v>
                </c:pt>
                <c:pt idx="30725">
                  <c:v>2.2934586013434451E-5</c:v>
                </c:pt>
                <c:pt idx="30726">
                  <c:v>2.2907446691533551E-5</c:v>
                </c:pt>
                <c:pt idx="30727">
                  <c:v>2.2880456526763741E-5</c:v>
                </c:pt>
                <c:pt idx="30728">
                  <c:v>2.28534008783754E-5</c:v>
                </c:pt>
                <c:pt idx="30729">
                  <c:v>2.2826514396001581E-5</c:v>
                </c:pt>
                <c:pt idx="30730">
                  <c:v>2.279985164932441E-5</c:v>
                </c:pt>
                <c:pt idx="30731">
                  <c:v>2.2773116143071089E-5</c:v>
                </c:pt>
                <c:pt idx="30732">
                  <c:v>2.2746493414160799E-5</c:v>
                </c:pt>
                <c:pt idx="30733">
                  <c:v>2.272016718052328E-5</c:v>
                </c:pt>
                <c:pt idx="30734">
                  <c:v>2.2693677237839441E-5</c:v>
                </c:pt>
                <c:pt idx="30735">
                  <c:v>2.2667367375106551E-5</c:v>
                </c:pt>
                <c:pt idx="30736">
                  <c:v>2.2641161194769669E-5</c:v>
                </c:pt>
                <c:pt idx="30737">
                  <c:v>2.2614996851189059E-5</c:v>
                </c:pt>
                <c:pt idx="30738">
                  <c:v>2.2589030777453442E-5</c:v>
                </c:pt>
                <c:pt idx="30739">
                  <c:v>2.256302286696155E-5</c:v>
                </c:pt>
                <c:pt idx="30740">
                  <c:v>2.2537187760462981E-5</c:v>
                </c:pt>
                <c:pt idx="30741">
                  <c:v>2.25114436034346E-5</c:v>
                </c:pt>
                <c:pt idx="30742">
                  <c:v>2.2485715817310851E-5</c:v>
                </c:pt>
                <c:pt idx="30743">
                  <c:v>2.246031544927973E-5</c:v>
                </c:pt>
                <c:pt idx="30744">
                  <c:v>2.2434824131778441E-5</c:v>
                </c:pt>
                <c:pt idx="30745">
                  <c:v>2.2409352823160589E-5</c:v>
                </c:pt>
                <c:pt idx="30746">
                  <c:v>2.238409069832414E-5</c:v>
                </c:pt>
                <c:pt idx="30747">
                  <c:v>2.2358590285875831E-5</c:v>
                </c:pt>
                <c:pt idx="30748">
                  <c:v>2.2333601009449922E-5</c:v>
                </c:pt>
                <c:pt idx="30749">
                  <c:v>2.23084534809459E-5</c:v>
                </c:pt>
                <c:pt idx="30750">
                  <c:v>2.2283484213403429E-5</c:v>
                </c:pt>
                <c:pt idx="30751">
                  <c:v>2.2258653189055622E-5</c:v>
                </c:pt>
                <c:pt idx="30752">
                  <c:v>2.2233965864870701E-5</c:v>
                </c:pt>
                <c:pt idx="30753">
                  <c:v>2.2209203962120231E-5</c:v>
                </c:pt>
                <c:pt idx="30754">
                  <c:v>2.2184523913892921E-5</c:v>
                </c:pt>
                <c:pt idx="30755">
                  <c:v>2.2159989384817891E-5</c:v>
                </c:pt>
                <c:pt idx="30756">
                  <c:v>2.2135651306598451E-5</c:v>
                </c:pt>
                <c:pt idx="30757">
                  <c:v>2.211120045103598E-5</c:v>
                </c:pt>
                <c:pt idx="30758">
                  <c:v>2.2086884200689379E-5</c:v>
                </c:pt>
                <c:pt idx="30759">
                  <c:v>2.2062757125240751E-5</c:v>
                </c:pt>
                <c:pt idx="30760">
                  <c:v>2.2038513634470291E-5</c:v>
                </c:pt>
                <c:pt idx="30761">
                  <c:v>2.201445022365078E-5</c:v>
                </c:pt>
                <c:pt idx="30762">
                  <c:v>2.1990606910549101E-5</c:v>
                </c:pt>
                <c:pt idx="30763">
                  <c:v>2.1966698113828901E-5</c:v>
                </c:pt>
                <c:pt idx="30764">
                  <c:v>2.1943029423709959E-5</c:v>
                </c:pt>
                <c:pt idx="30765">
                  <c:v>2.1919307982898321E-5</c:v>
                </c:pt>
                <c:pt idx="30766">
                  <c:v>2.189568112953566E-5</c:v>
                </c:pt>
                <c:pt idx="30767">
                  <c:v>2.1872067009098831E-5</c:v>
                </c:pt>
                <c:pt idx="30768">
                  <c:v>2.1848589312867261E-5</c:v>
                </c:pt>
                <c:pt idx="30769">
                  <c:v>2.182530079153366E-5</c:v>
                </c:pt>
                <c:pt idx="30770">
                  <c:v>2.180195951950736E-5</c:v>
                </c:pt>
                <c:pt idx="30771">
                  <c:v>2.17787383007817E-5</c:v>
                </c:pt>
                <c:pt idx="30772">
                  <c:v>2.1755631678388451E-5</c:v>
                </c:pt>
                <c:pt idx="30773">
                  <c:v>2.1732535969931629E-5</c:v>
                </c:pt>
                <c:pt idx="30774">
                  <c:v>2.1709623979404569E-5</c:v>
                </c:pt>
                <c:pt idx="30775">
                  <c:v>2.1686655600205999E-5</c:v>
                </c:pt>
                <c:pt idx="30776">
                  <c:v>2.166387639590539E-5</c:v>
                </c:pt>
                <c:pt idx="30777">
                  <c:v>2.1641011699102819E-5</c:v>
                </c:pt>
                <c:pt idx="30778">
                  <c:v>2.1618345272145231E-5</c:v>
                </c:pt>
                <c:pt idx="30779">
                  <c:v>2.1595791622530669E-5</c:v>
                </c:pt>
                <c:pt idx="30780">
                  <c:v>2.157343260478228E-5</c:v>
                </c:pt>
                <c:pt idx="30781">
                  <c:v>2.155098081857432E-5</c:v>
                </c:pt>
                <c:pt idx="30782">
                  <c:v>2.1528681827476252E-5</c:v>
                </c:pt>
                <c:pt idx="30783">
                  <c:v>2.1506428311113272E-5</c:v>
                </c:pt>
                <c:pt idx="30784">
                  <c:v>2.1484356693690639E-5</c:v>
                </c:pt>
                <c:pt idx="30785">
                  <c:v>2.1462032236740921E-5</c:v>
                </c:pt>
                <c:pt idx="30786">
                  <c:v>2.1440062482724901E-5</c:v>
                </c:pt>
                <c:pt idx="30787">
                  <c:v>2.141820004908368E-5</c:v>
                </c:pt>
                <c:pt idx="30788">
                  <c:v>2.1396332158474252E-5</c:v>
                </c:pt>
                <c:pt idx="30789">
                  <c:v>2.137454976036679E-5</c:v>
                </c:pt>
                <c:pt idx="30790">
                  <c:v>2.1352745534386489E-5</c:v>
                </c:pt>
                <c:pt idx="30791">
                  <c:v>2.1331254174583592E-5</c:v>
                </c:pt>
                <c:pt idx="30792">
                  <c:v>2.1309630028554238E-5</c:v>
                </c:pt>
                <c:pt idx="30793">
                  <c:v>2.1288064090185799E-5</c:v>
                </c:pt>
                <c:pt idx="30794">
                  <c:v>2.1266683688736521E-5</c:v>
                </c:pt>
                <c:pt idx="30795">
                  <c:v>2.124536149494816E-5</c:v>
                </c:pt>
                <c:pt idx="30796">
                  <c:v>2.1224072042969059E-5</c:v>
                </c:pt>
                <c:pt idx="30797">
                  <c:v>2.1202951757004481E-5</c:v>
                </c:pt>
                <c:pt idx="30798">
                  <c:v>2.1181773263379E-5</c:v>
                </c:pt>
                <c:pt idx="30799">
                  <c:v>2.1160763935768049E-5</c:v>
                </c:pt>
                <c:pt idx="30800">
                  <c:v>2.1139761884114708E-5</c:v>
                </c:pt>
                <c:pt idx="30801">
                  <c:v>2.1118896256666631E-5</c:v>
                </c:pt>
                <c:pt idx="30802">
                  <c:v>2.109815250150859E-5</c:v>
                </c:pt>
                <c:pt idx="30803">
                  <c:v>2.1077365090604872E-5</c:v>
                </c:pt>
                <c:pt idx="30804">
                  <c:v>2.105669591401238E-5</c:v>
                </c:pt>
                <c:pt idx="30805">
                  <c:v>2.1036117686890069E-5</c:v>
                </c:pt>
                <c:pt idx="30806">
                  <c:v>2.1015563106630001E-5</c:v>
                </c:pt>
                <c:pt idx="30807">
                  <c:v>2.0995197701267901E-5</c:v>
                </c:pt>
                <c:pt idx="30808">
                  <c:v>2.097470132866874E-5</c:v>
                </c:pt>
                <c:pt idx="30809">
                  <c:v>2.0954403225914579E-5</c:v>
                </c:pt>
                <c:pt idx="30810">
                  <c:v>2.0934236090397459E-5</c:v>
                </c:pt>
                <c:pt idx="30811">
                  <c:v>2.091410351567902E-5</c:v>
                </c:pt>
                <c:pt idx="30812">
                  <c:v>2.0893940018140711E-5</c:v>
                </c:pt>
                <c:pt idx="30813">
                  <c:v>2.0873951143585149E-5</c:v>
                </c:pt>
                <c:pt idx="30814">
                  <c:v>2.0854015019722279E-5</c:v>
                </c:pt>
                <c:pt idx="30815">
                  <c:v>2.0834166207350791E-5</c:v>
                </c:pt>
                <c:pt idx="30816">
                  <c:v>2.0814348317799158E-5</c:v>
                </c:pt>
                <c:pt idx="30817">
                  <c:v>2.0794577721972018E-5</c:v>
                </c:pt>
                <c:pt idx="30818">
                  <c:v>2.077499266306404E-5</c:v>
                </c:pt>
                <c:pt idx="30819">
                  <c:v>2.0755423975060691E-5</c:v>
                </c:pt>
                <c:pt idx="30820">
                  <c:v>2.0735911675728861E-5</c:v>
                </c:pt>
                <c:pt idx="30821">
                  <c:v>2.0716413928312249E-5</c:v>
                </c:pt>
                <c:pt idx="30822">
                  <c:v>2.0696999854408201E-5</c:v>
                </c:pt>
                <c:pt idx="30823">
                  <c:v>2.067764580715448E-5</c:v>
                </c:pt>
                <c:pt idx="30824">
                  <c:v>2.065844273602124E-5</c:v>
                </c:pt>
                <c:pt idx="30825">
                  <c:v>2.0639290596591309E-5</c:v>
                </c:pt>
                <c:pt idx="30826">
                  <c:v>2.0620191207854081E-5</c:v>
                </c:pt>
                <c:pt idx="30827">
                  <c:v>2.0601219148375091E-5</c:v>
                </c:pt>
                <c:pt idx="30828">
                  <c:v>2.0582278011715971E-5</c:v>
                </c:pt>
                <c:pt idx="30829">
                  <c:v>2.056326775345951E-5</c:v>
                </c:pt>
                <c:pt idx="30830">
                  <c:v>2.054446485999506E-5</c:v>
                </c:pt>
                <c:pt idx="30831">
                  <c:v>2.0525643776636571E-5</c:v>
                </c:pt>
                <c:pt idx="30832">
                  <c:v>2.0506986402324401E-5</c:v>
                </c:pt>
                <c:pt idx="30833">
                  <c:v>2.0488396330620159E-5</c:v>
                </c:pt>
                <c:pt idx="30834">
                  <c:v>2.0469789888011292E-5</c:v>
                </c:pt>
                <c:pt idx="30835">
                  <c:v>2.0451279851840809E-5</c:v>
                </c:pt>
                <c:pt idx="30836">
                  <c:v>2.0432813471416011E-5</c:v>
                </c:pt>
                <c:pt idx="30837">
                  <c:v>2.04145453608362E-5</c:v>
                </c:pt>
                <c:pt idx="30838">
                  <c:v>2.039630817307625E-5</c:v>
                </c:pt>
                <c:pt idx="30839">
                  <c:v>2.0377876353450119E-5</c:v>
                </c:pt>
                <c:pt idx="30840">
                  <c:v>2.035993384197354E-5</c:v>
                </c:pt>
                <c:pt idx="30841">
                  <c:v>2.034170574916061E-5</c:v>
                </c:pt>
                <c:pt idx="30842">
                  <c:v>2.0323650460341011E-5</c:v>
                </c:pt>
                <c:pt idx="30843">
                  <c:v>2.0305802536313419E-5</c:v>
                </c:pt>
                <c:pt idx="30844">
                  <c:v>2.0287799998186529E-5</c:v>
                </c:pt>
                <c:pt idx="30845">
                  <c:v>2.027006303251255E-5</c:v>
                </c:pt>
                <c:pt idx="30846">
                  <c:v>2.025220601353794E-5</c:v>
                </c:pt>
                <c:pt idx="30847">
                  <c:v>2.0234414478181861E-5</c:v>
                </c:pt>
                <c:pt idx="30848">
                  <c:v>2.0216833945596591E-5</c:v>
                </c:pt>
                <c:pt idx="30849">
                  <c:v>2.019922612817027E-5</c:v>
                </c:pt>
                <c:pt idx="30850">
                  <c:v>2.018178929574788E-5</c:v>
                </c:pt>
                <c:pt idx="30851">
                  <c:v>2.016433245444205E-5</c:v>
                </c:pt>
                <c:pt idx="30852">
                  <c:v>2.0146999304415662E-5</c:v>
                </c:pt>
                <c:pt idx="30853">
                  <c:v>2.012969707720913E-5</c:v>
                </c:pt>
                <c:pt idx="30854">
                  <c:v>2.0112373022129759E-5</c:v>
                </c:pt>
                <c:pt idx="30855">
                  <c:v>2.0095158106414601E-5</c:v>
                </c:pt>
                <c:pt idx="30856">
                  <c:v>2.007808870985173E-5</c:v>
                </c:pt>
                <c:pt idx="30857">
                  <c:v>2.006091381190345E-5</c:v>
                </c:pt>
                <c:pt idx="30858">
                  <c:v>2.0044015400344509E-5</c:v>
                </c:pt>
                <c:pt idx="30859">
                  <c:v>2.0026996935484931E-5</c:v>
                </c:pt>
                <c:pt idx="30860">
                  <c:v>2.001012944674585E-5</c:v>
                </c:pt>
                <c:pt idx="30861">
                  <c:v>1.999329651880544E-5</c:v>
                </c:pt>
                <c:pt idx="30862">
                  <c:v>1.9976563635282218E-5</c:v>
                </c:pt>
                <c:pt idx="30863">
                  <c:v>1.9959863493568261E-5</c:v>
                </c:pt>
                <c:pt idx="30864">
                  <c:v>1.9943096049246382E-5</c:v>
                </c:pt>
                <c:pt idx="30865">
                  <c:v>1.9926490494981412E-5</c:v>
                </c:pt>
                <c:pt idx="30866">
                  <c:v>1.9910086848540232E-5</c:v>
                </c:pt>
                <c:pt idx="30867">
                  <c:v>1.9893646822310981E-5</c:v>
                </c:pt>
                <c:pt idx="30868">
                  <c:v>1.98772377189016E-5</c:v>
                </c:pt>
                <c:pt idx="30869">
                  <c:v>1.9860766769852489E-5</c:v>
                </c:pt>
                <c:pt idx="30870">
                  <c:v>1.984462323889602E-5</c:v>
                </c:pt>
                <c:pt idx="30871">
                  <c:v>1.9828399672405791E-5</c:v>
                </c:pt>
                <c:pt idx="30872">
                  <c:v>1.9812316168099638E-5</c:v>
                </c:pt>
                <c:pt idx="30873">
                  <c:v>1.9796141714323309E-5</c:v>
                </c:pt>
                <c:pt idx="30874">
                  <c:v>1.9780029106186699E-5</c:v>
                </c:pt>
                <c:pt idx="30875">
                  <c:v>1.9764158423640769E-5</c:v>
                </c:pt>
                <c:pt idx="30876">
                  <c:v>1.9748145859921351E-5</c:v>
                </c:pt>
                <c:pt idx="30877">
                  <c:v>1.973235885088798E-5</c:v>
                </c:pt>
                <c:pt idx="30878">
                  <c:v>1.9716619135579091E-5</c:v>
                </c:pt>
                <c:pt idx="30879">
                  <c:v>1.970083394553512E-5</c:v>
                </c:pt>
                <c:pt idx="30880">
                  <c:v>1.968514152395073E-5</c:v>
                </c:pt>
                <c:pt idx="30881">
                  <c:v>1.9669605535455051E-5</c:v>
                </c:pt>
                <c:pt idx="30882">
                  <c:v>1.965384581126273E-5</c:v>
                </c:pt>
                <c:pt idx="30883">
                  <c:v>1.9638417143141851E-5</c:v>
                </c:pt>
                <c:pt idx="30884">
                  <c:v>1.962291753443424E-5</c:v>
                </c:pt>
                <c:pt idx="30885">
                  <c:v>1.9607468857429922E-5</c:v>
                </c:pt>
                <c:pt idx="30886">
                  <c:v>1.9592205717344768E-5</c:v>
                </c:pt>
                <c:pt idx="30887">
                  <c:v>1.9576904378482141E-5</c:v>
                </c:pt>
                <c:pt idx="30888">
                  <c:v>1.9561657609301619E-5</c:v>
                </c:pt>
                <c:pt idx="30889">
                  <c:v>1.9546645489754159E-5</c:v>
                </c:pt>
                <c:pt idx="30890">
                  <c:v>1.9531458747223951E-5</c:v>
                </c:pt>
                <c:pt idx="30891">
                  <c:v>1.9516368411132131E-5</c:v>
                </c:pt>
                <c:pt idx="30892">
                  <c:v>1.9501401766319759E-5</c:v>
                </c:pt>
                <c:pt idx="30893">
                  <c:v>1.9486382370814681E-5</c:v>
                </c:pt>
                <c:pt idx="30894">
                  <c:v>1.94715667021228E-5</c:v>
                </c:pt>
                <c:pt idx="30895">
                  <c:v>1.9456652808003131E-5</c:v>
                </c:pt>
                <c:pt idx="30896">
                  <c:v>1.94418116734596E-5</c:v>
                </c:pt>
                <c:pt idx="30897">
                  <c:v>1.942719973158091E-5</c:v>
                </c:pt>
                <c:pt idx="30898">
                  <c:v>1.9412414985708889E-5</c:v>
                </c:pt>
                <c:pt idx="30899">
                  <c:v>1.9397923097130839E-5</c:v>
                </c:pt>
                <c:pt idx="30900">
                  <c:v>1.938329478434753E-5</c:v>
                </c:pt>
                <c:pt idx="30901">
                  <c:v>1.9368731955182739E-5</c:v>
                </c:pt>
                <c:pt idx="30902">
                  <c:v>1.9354320102138441E-5</c:v>
                </c:pt>
                <c:pt idx="30903">
                  <c:v>1.9339944628882218E-5</c:v>
                </c:pt>
                <c:pt idx="30904">
                  <c:v>1.9325627363286909E-5</c:v>
                </c:pt>
                <c:pt idx="30905">
                  <c:v>1.9311382857267741E-5</c:v>
                </c:pt>
                <c:pt idx="30906">
                  <c:v>1.9297203834867101E-5</c:v>
                </c:pt>
                <c:pt idx="30907">
                  <c:v>1.9282904759165831E-5</c:v>
                </c:pt>
                <c:pt idx="30908">
                  <c:v>1.9268874893896278E-5</c:v>
                </c:pt>
                <c:pt idx="30909">
                  <c:v>1.9254715880379081E-5</c:v>
                </c:pt>
                <c:pt idx="30910">
                  <c:v>1.9240722394897599E-5</c:v>
                </c:pt>
                <c:pt idx="30911">
                  <c:v>1.922672163345851E-5</c:v>
                </c:pt>
                <c:pt idx="30912">
                  <c:v>1.9212802726542581E-5</c:v>
                </c:pt>
                <c:pt idx="30913">
                  <c:v>1.9198927475372329E-5</c:v>
                </c:pt>
                <c:pt idx="30914">
                  <c:v>1.9185132259735841E-5</c:v>
                </c:pt>
                <c:pt idx="30915">
                  <c:v>1.9171475287294019E-5</c:v>
                </c:pt>
                <c:pt idx="30916">
                  <c:v>1.9157658243784681E-5</c:v>
                </c:pt>
                <c:pt idx="30917">
                  <c:v>1.9144035832141529E-5</c:v>
                </c:pt>
                <c:pt idx="30918">
                  <c:v>1.913045889523346E-5</c:v>
                </c:pt>
                <c:pt idx="30919">
                  <c:v>1.911691288114525E-5</c:v>
                </c:pt>
                <c:pt idx="30920">
                  <c:v>1.910324499476701E-5</c:v>
                </c:pt>
                <c:pt idx="30921">
                  <c:v>1.9090073692495931E-5</c:v>
                </c:pt>
                <c:pt idx="30922">
                  <c:v>1.9076474927715029E-5</c:v>
                </c:pt>
                <c:pt idx="30923">
                  <c:v>1.9063174477196299E-5</c:v>
                </c:pt>
                <c:pt idx="30924">
                  <c:v>1.9049924958380871E-5</c:v>
                </c:pt>
                <c:pt idx="30925">
                  <c:v>1.9036646335734989E-5</c:v>
                </c:pt>
                <c:pt idx="30926">
                  <c:v>1.9023380446014929E-5</c:v>
                </c:pt>
                <c:pt idx="30927">
                  <c:v>1.9010258256457749E-5</c:v>
                </c:pt>
                <c:pt idx="30928">
                  <c:v>1.899716880870983E-5</c:v>
                </c:pt>
                <c:pt idx="30929">
                  <c:v>1.8984164853463881E-5</c:v>
                </c:pt>
                <c:pt idx="30930">
                  <c:v>1.8971213648910631E-5</c:v>
                </c:pt>
                <c:pt idx="30931">
                  <c:v>1.8958236978505741E-5</c:v>
                </c:pt>
                <c:pt idx="30932">
                  <c:v>1.8945236661238599E-5</c:v>
                </c:pt>
                <c:pt idx="30933">
                  <c:v>1.8932481907540929E-5</c:v>
                </c:pt>
                <c:pt idx="30934">
                  <c:v>1.8919690774055201E-5</c:v>
                </c:pt>
                <c:pt idx="30935">
                  <c:v>1.890692692541052E-5</c:v>
                </c:pt>
                <c:pt idx="30936">
                  <c:v>1.889420309453271E-5</c:v>
                </c:pt>
                <c:pt idx="30937">
                  <c:v>1.8881464711739682E-5</c:v>
                </c:pt>
                <c:pt idx="30938">
                  <c:v>1.8868873667088341E-5</c:v>
                </c:pt>
                <c:pt idx="30939">
                  <c:v>1.8856328097172081E-5</c:v>
                </c:pt>
                <c:pt idx="30940">
                  <c:v>1.8843897123588249E-5</c:v>
                </c:pt>
                <c:pt idx="30941">
                  <c:v>1.8831395209417678E-5</c:v>
                </c:pt>
                <c:pt idx="30942">
                  <c:v>1.881896787381265E-5</c:v>
                </c:pt>
                <c:pt idx="30943">
                  <c:v>1.880658601294272E-5</c:v>
                </c:pt>
                <c:pt idx="30944">
                  <c:v>1.8794335119309839E-5</c:v>
                </c:pt>
                <c:pt idx="30945">
                  <c:v>1.878205330285709E-5</c:v>
                </c:pt>
                <c:pt idx="30946">
                  <c:v>1.8769682355923582E-5</c:v>
                </c:pt>
                <c:pt idx="30947">
                  <c:v>1.875760426628403E-5</c:v>
                </c:pt>
                <c:pt idx="30948">
                  <c:v>1.874544614111073E-5</c:v>
                </c:pt>
                <c:pt idx="30949">
                  <c:v>1.8733389879344031E-5</c:v>
                </c:pt>
                <c:pt idx="30950">
                  <c:v>1.8721346350503151E-5</c:v>
                </c:pt>
                <c:pt idx="30951">
                  <c:v>1.8709401047090068E-5</c:v>
                </c:pt>
                <c:pt idx="30952">
                  <c:v>1.8697470295592211E-5</c:v>
                </c:pt>
                <c:pt idx="30953">
                  <c:v>1.8685326722334139E-5</c:v>
                </c:pt>
                <c:pt idx="30954">
                  <c:v>1.8673646991373971E-5</c:v>
                </c:pt>
                <c:pt idx="30955">
                  <c:v>1.8661818103282709E-5</c:v>
                </c:pt>
                <c:pt idx="30956">
                  <c:v>1.865009835455567E-5</c:v>
                </c:pt>
                <c:pt idx="30957">
                  <c:v>1.8638387700775642E-5</c:v>
                </c:pt>
                <c:pt idx="30958">
                  <c:v>1.862670615082607E-5</c:v>
                </c:pt>
                <c:pt idx="30959">
                  <c:v>1.861500822997186E-5</c:v>
                </c:pt>
                <c:pt idx="30960">
                  <c:v>1.8603497665026229E-5</c:v>
                </c:pt>
                <c:pt idx="30961">
                  <c:v>1.859192525444087E-5</c:v>
                </c:pt>
                <c:pt idx="30962">
                  <c:v>1.85804019565694E-5</c:v>
                </c:pt>
                <c:pt idx="30963">
                  <c:v>1.8568995074019771E-5</c:v>
                </c:pt>
                <c:pt idx="30964">
                  <c:v>1.855760638136417E-5</c:v>
                </c:pt>
                <c:pt idx="30965">
                  <c:v>1.854628135333769E-5</c:v>
                </c:pt>
                <c:pt idx="30966">
                  <c:v>1.8534910850576128E-5</c:v>
                </c:pt>
                <c:pt idx="30967">
                  <c:v>1.8523776816437021E-5</c:v>
                </c:pt>
                <c:pt idx="30968">
                  <c:v>1.851246815931518E-5</c:v>
                </c:pt>
                <c:pt idx="30969">
                  <c:v>1.8501168597140349E-5</c:v>
                </c:pt>
                <c:pt idx="30970">
                  <c:v>1.849019099608995E-5</c:v>
                </c:pt>
                <c:pt idx="30971">
                  <c:v>1.8479080608813089E-5</c:v>
                </c:pt>
                <c:pt idx="30972">
                  <c:v>1.8467913832864721E-5</c:v>
                </c:pt>
                <c:pt idx="30973">
                  <c:v>1.8456998077454049E-5</c:v>
                </c:pt>
                <c:pt idx="30974">
                  <c:v>1.8445953173795712E-5</c:v>
                </c:pt>
                <c:pt idx="30975">
                  <c:v>1.8434995581628751E-5</c:v>
                </c:pt>
                <c:pt idx="30976">
                  <c:v>1.8424188965582289E-5</c:v>
                </c:pt>
                <c:pt idx="30977">
                  <c:v>1.8413313227938492E-5</c:v>
                </c:pt>
                <c:pt idx="30978">
                  <c:v>1.8402608475298621E-5</c:v>
                </c:pt>
                <c:pt idx="30979">
                  <c:v>1.8391800040262751E-5</c:v>
                </c:pt>
                <c:pt idx="30980">
                  <c:v>1.838103344198316E-5</c:v>
                </c:pt>
                <c:pt idx="30981">
                  <c:v>1.837036143115256E-5</c:v>
                </c:pt>
                <c:pt idx="30982">
                  <c:v>1.8359762179898101E-5</c:v>
                </c:pt>
                <c:pt idx="30983">
                  <c:v>1.834925387811381E-5</c:v>
                </c:pt>
                <c:pt idx="30984">
                  <c:v>1.8338541849516329E-5</c:v>
                </c:pt>
                <c:pt idx="30985">
                  <c:v>1.8328033547732051E-5</c:v>
                </c:pt>
                <c:pt idx="30986">
                  <c:v>1.8317598005523909E-5</c:v>
                </c:pt>
                <c:pt idx="30987">
                  <c:v>1.8307260688743551E-5</c:v>
                </c:pt>
                <c:pt idx="30988">
                  <c:v>1.8296776033821519E-5</c:v>
                </c:pt>
                <c:pt idx="30989">
                  <c:v>1.8286502381670289E-5</c:v>
                </c:pt>
                <c:pt idx="30990">
                  <c:v>1.8276203263667409E-5</c:v>
                </c:pt>
                <c:pt idx="30991">
                  <c:v>1.8266069673700262E-5</c:v>
                </c:pt>
                <c:pt idx="30992">
                  <c:v>1.8255799659527842E-5</c:v>
                </c:pt>
                <c:pt idx="30993">
                  <c:v>1.8245638784719631E-5</c:v>
                </c:pt>
                <c:pt idx="30994">
                  <c:v>1.8235461539006789E-5</c:v>
                </c:pt>
                <c:pt idx="30995">
                  <c:v>1.822534250095487E-5</c:v>
                </c:pt>
                <c:pt idx="30996">
                  <c:v>1.8215252566733401E-5</c:v>
                </c:pt>
                <c:pt idx="30997">
                  <c:v>1.820522811613046E-5</c:v>
                </c:pt>
                <c:pt idx="30998">
                  <c:v>1.8195285520050671E-5</c:v>
                </c:pt>
                <c:pt idx="30999">
                  <c:v>1.8185244698543102E-5</c:v>
                </c:pt>
                <c:pt idx="31000">
                  <c:v>1.8175398508901711E-5</c:v>
                </c:pt>
                <c:pt idx="31001">
                  <c:v>1.816560325096361E-5</c:v>
                </c:pt>
                <c:pt idx="31002">
                  <c:v>1.8155687939724882E-5</c:v>
                </c:pt>
                <c:pt idx="31003">
                  <c:v>1.8145958165405322E-5</c:v>
                </c:pt>
                <c:pt idx="31004">
                  <c:v>1.813618473534007E-5</c:v>
                </c:pt>
                <c:pt idx="31005">
                  <c:v>1.8126473150914532E-5</c:v>
                </c:pt>
                <c:pt idx="31006">
                  <c:v>1.8116881619789641E-5</c:v>
                </c:pt>
                <c:pt idx="31007">
                  <c:v>1.810717185435351E-5</c:v>
                </c:pt>
                <c:pt idx="31008">
                  <c:v>1.8097713109455071E-5</c:v>
                </c:pt>
                <c:pt idx="31009">
                  <c:v>1.8088074284605679E-5</c:v>
                </c:pt>
                <c:pt idx="31010">
                  <c:v>1.807853004720528E-5</c:v>
                </c:pt>
                <c:pt idx="31011">
                  <c:v>1.8068963981932029E-5</c:v>
                </c:pt>
                <c:pt idx="31012">
                  <c:v>1.8059658032143489E-5</c:v>
                </c:pt>
                <c:pt idx="31013">
                  <c:v>1.8050206563202661E-5</c:v>
                </c:pt>
                <c:pt idx="31014">
                  <c:v>1.804081330192275E-5</c:v>
                </c:pt>
                <c:pt idx="31015">
                  <c:v>1.8031558283837509E-5</c:v>
                </c:pt>
                <c:pt idx="31016">
                  <c:v>1.8022317817667499E-5</c:v>
                </c:pt>
                <c:pt idx="31017">
                  <c:v>1.8012973669101481E-5</c:v>
                </c:pt>
                <c:pt idx="31018">
                  <c:v>1.8003789591602981E-5</c:v>
                </c:pt>
                <c:pt idx="31019">
                  <c:v>1.799462370399851E-5</c:v>
                </c:pt>
                <c:pt idx="31020">
                  <c:v>1.7985419617616571E-5</c:v>
                </c:pt>
                <c:pt idx="31021">
                  <c:v>1.7976413801079619E-5</c:v>
                </c:pt>
                <c:pt idx="31022">
                  <c:v>1.7967242456506941E-5</c:v>
                </c:pt>
                <c:pt idx="31023">
                  <c:v>1.7958242096938189E-5</c:v>
                </c:pt>
                <c:pt idx="31024">
                  <c:v>1.7949303583009169E-5</c:v>
                </c:pt>
                <c:pt idx="31025">
                  <c:v>1.794027048163116E-5</c:v>
                </c:pt>
                <c:pt idx="31026">
                  <c:v>1.793128831195645E-5</c:v>
                </c:pt>
                <c:pt idx="31027">
                  <c:v>1.792241164366715E-5</c:v>
                </c:pt>
                <c:pt idx="31028">
                  <c:v>1.7913574993144721E-5</c:v>
                </c:pt>
                <c:pt idx="31029">
                  <c:v>1.7904716514749449E-5</c:v>
                </c:pt>
                <c:pt idx="31030">
                  <c:v>1.7895887140184641E-5</c:v>
                </c:pt>
                <c:pt idx="31031">
                  <c:v>1.788720692275092E-5</c:v>
                </c:pt>
                <c:pt idx="31032">
                  <c:v>1.7878524886327799E-5</c:v>
                </c:pt>
                <c:pt idx="31033">
                  <c:v>1.7869782823254351E-5</c:v>
                </c:pt>
                <c:pt idx="31034">
                  <c:v>1.7861180822364989E-5</c:v>
                </c:pt>
                <c:pt idx="31035">
                  <c:v>1.785271524568088E-5</c:v>
                </c:pt>
                <c:pt idx="31036">
                  <c:v>1.7844078683992851E-5</c:v>
                </c:pt>
                <c:pt idx="31037">
                  <c:v>1.7835547623690221E-5</c:v>
                </c:pt>
                <c:pt idx="31038">
                  <c:v>1.7827027477324009E-5</c:v>
                </c:pt>
                <c:pt idx="31039">
                  <c:v>1.7818556443671699E-5</c:v>
                </c:pt>
                <c:pt idx="31040">
                  <c:v>1.781006540113594E-5</c:v>
                </c:pt>
                <c:pt idx="31041">
                  <c:v>1.7801725334720689E-5</c:v>
                </c:pt>
                <c:pt idx="31042">
                  <c:v>1.779333979357034E-5</c:v>
                </c:pt>
                <c:pt idx="31043">
                  <c:v>1.778501246008091E-5</c:v>
                </c:pt>
                <c:pt idx="31044">
                  <c:v>1.7776781533029858E-5</c:v>
                </c:pt>
                <c:pt idx="31045">
                  <c:v>1.7768417819752361E-5</c:v>
                </c:pt>
                <c:pt idx="31046">
                  <c:v>1.776013232301921E-5</c:v>
                </c:pt>
                <c:pt idx="31047">
                  <c:v>1.7752041458152231E-5</c:v>
                </c:pt>
                <c:pt idx="31048">
                  <c:v>1.774387237674091E-5</c:v>
                </c:pt>
                <c:pt idx="31049">
                  <c:v>1.7735734218149449E-5</c:v>
                </c:pt>
                <c:pt idx="31050">
                  <c:v>1.7727623344399032E-5</c:v>
                </c:pt>
                <c:pt idx="31051">
                  <c:v>1.7719465176924128E-5</c:v>
                </c:pt>
                <c:pt idx="31052">
                  <c:v>1.77115489350399E-5</c:v>
                </c:pt>
                <c:pt idx="31053">
                  <c:v>1.770355447661132E-5</c:v>
                </c:pt>
                <c:pt idx="31054">
                  <c:v>1.769551272445824E-5</c:v>
                </c:pt>
                <c:pt idx="31055">
                  <c:v>1.7687563740764741E-5</c:v>
                </c:pt>
                <c:pt idx="31056">
                  <c:v>1.7679725715424869E-5</c:v>
                </c:pt>
                <c:pt idx="31057">
                  <c:v>1.7671927707851861E-5</c:v>
                </c:pt>
                <c:pt idx="31058">
                  <c:v>1.7663995095063001E-5</c:v>
                </c:pt>
                <c:pt idx="31059">
                  <c:v>1.7656153431744311E-5</c:v>
                </c:pt>
                <c:pt idx="31060">
                  <c:v>1.7648402717895809E-5</c:v>
                </c:pt>
                <c:pt idx="31061">
                  <c:v>1.7640662917983722E-5</c:v>
                </c:pt>
                <c:pt idx="31062">
                  <c:v>1.7632981325732541E-5</c:v>
                </c:pt>
                <c:pt idx="31063">
                  <c:v>1.7625237887841649E-5</c:v>
                </c:pt>
                <c:pt idx="31064">
                  <c:v>1.7617690900806341E-5</c:v>
                </c:pt>
                <c:pt idx="31065">
                  <c:v>1.76099783857353E-5</c:v>
                </c:pt>
                <c:pt idx="31066">
                  <c:v>1.7602487787371501E-5</c:v>
                </c:pt>
                <c:pt idx="31067">
                  <c:v>1.7594824385014359E-5</c:v>
                </c:pt>
                <c:pt idx="31068">
                  <c:v>1.758732469170354E-5</c:v>
                </c:pt>
                <c:pt idx="31069">
                  <c:v>1.7579788618604649E-5</c:v>
                </c:pt>
                <c:pt idx="31070">
                  <c:v>1.7572396245668639E-5</c:v>
                </c:pt>
                <c:pt idx="31071">
                  <c:v>1.7564856534590941E-5</c:v>
                </c:pt>
                <c:pt idx="31072">
                  <c:v>1.7557611499796622E-5</c:v>
                </c:pt>
                <c:pt idx="31073">
                  <c:v>1.755006996972952E-5</c:v>
                </c:pt>
                <c:pt idx="31074">
                  <c:v>1.7542870409670289E-5</c:v>
                </c:pt>
                <c:pt idx="31075">
                  <c:v>1.7535567167215049E-5</c:v>
                </c:pt>
                <c:pt idx="31076">
                  <c:v>1.7528262105770409E-5</c:v>
                </c:pt>
                <c:pt idx="31077">
                  <c:v>1.752099342411384E-5</c:v>
                </c:pt>
                <c:pt idx="31078">
                  <c:v>1.7513759303255941E-5</c:v>
                </c:pt>
                <c:pt idx="31079">
                  <c:v>1.7506632502772849E-5</c:v>
                </c:pt>
                <c:pt idx="31080">
                  <c:v>1.7499363821116279E-5</c:v>
                </c:pt>
                <c:pt idx="31081">
                  <c:v>1.7492195183876898E-5</c:v>
                </c:pt>
                <c:pt idx="31082">
                  <c:v>1.748518843669444E-5</c:v>
                </c:pt>
                <c:pt idx="31083">
                  <c:v>1.74781398527557E-5</c:v>
                </c:pt>
                <c:pt idx="31084">
                  <c:v>1.747101123328321E-5</c:v>
                </c:pt>
                <c:pt idx="31085">
                  <c:v>1.7464122720411979E-5</c:v>
                </c:pt>
                <c:pt idx="31086">
                  <c:v>1.7457095964346081E-5</c:v>
                </c:pt>
                <c:pt idx="31087">
                  <c:v>1.745026565913577E-5</c:v>
                </c:pt>
                <c:pt idx="31088">
                  <c:v>1.7443340766476471E-5</c:v>
                </c:pt>
                <c:pt idx="31089">
                  <c:v>1.743660141073633E-5</c:v>
                </c:pt>
                <c:pt idx="31090">
                  <c:v>1.7429892977816049E-5</c:v>
                </c:pt>
                <c:pt idx="31091">
                  <c:v>1.7423148165107701E-5</c:v>
                </c:pt>
                <c:pt idx="31092">
                  <c:v>1.7416510672774169E-5</c:v>
                </c:pt>
                <c:pt idx="31093">
                  <c:v>1.7409864085493609E-5</c:v>
                </c:pt>
                <c:pt idx="31094">
                  <c:v>1.7403355741407719E-5</c:v>
                </c:pt>
                <c:pt idx="31095">
                  <c:v>1.7396792827639729E-5</c:v>
                </c:pt>
                <c:pt idx="31096">
                  <c:v>1.7390291759511459E-5</c:v>
                </c:pt>
                <c:pt idx="31097">
                  <c:v>1.7383927115588449E-5</c:v>
                </c:pt>
                <c:pt idx="31098">
                  <c:v>1.7377566109644249E-5</c:v>
                </c:pt>
                <c:pt idx="31099">
                  <c:v>1.7371197827742438E-5</c:v>
                </c:pt>
                <c:pt idx="31100">
                  <c:v>1.736496415105648E-5</c:v>
                </c:pt>
                <c:pt idx="31101">
                  <c:v>1.7358615878038108E-5</c:v>
                </c:pt>
                <c:pt idx="31102">
                  <c:v>1.735226760501973E-5</c:v>
                </c:pt>
                <c:pt idx="31103">
                  <c:v>1.7346066670143049E-5</c:v>
                </c:pt>
                <c:pt idx="31104">
                  <c:v>1.733980388962664E-5</c:v>
                </c:pt>
                <c:pt idx="31105">
                  <c:v>1.7333541109110229E-5</c:v>
                </c:pt>
                <c:pt idx="31106">
                  <c:v>1.7327254681731571E-5</c:v>
                </c:pt>
                <c:pt idx="31107">
                  <c:v>1.732108466967475E-5</c:v>
                </c:pt>
                <c:pt idx="31108">
                  <c:v>1.731480915623251E-5</c:v>
                </c:pt>
                <c:pt idx="31109">
                  <c:v>1.7308633687207479E-5</c:v>
                </c:pt>
                <c:pt idx="31110">
                  <c:v>1.7302498235949319E-5</c:v>
                </c:pt>
                <c:pt idx="31111">
                  <c:v>1.7296333680860702E-5</c:v>
                </c:pt>
                <c:pt idx="31112">
                  <c:v>1.728998358885292E-5</c:v>
                </c:pt>
                <c:pt idx="31113">
                  <c:v>1.728388451738283E-5</c:v>
                </c:pt>
                <c:pt idx="31114">
                  <c:v>1.727777816995513E-5</c:v>
                </c:pt>
                <c:pt idx="31115">
                  <c:v>1.7271624528802931E-5</c:v>
                </c:pt>
                <c:pt idx="31116">
                  <c:v>1.7265474525629539E-5</c:v>
                </c:pt>
                <c:pt idx="31117">
                  <c:v>1.7259379092138261E-5</c:v>
                </c:pt>
                <c:pt idx="31118">
                  <c:v>1.7253178157261569E-5</c:v>
                </c:pt>
                <c:pt idx="31119">
                  <c:v>1.724704634398222E-5</c:v>
                </c:pt>
                <c:pt idx="31120">
                  <c:v>1.7240961824427359E-5</c:v>
                </c:pt>
                <c:pt idx="31121">
                  <c:v>1.723486820992548E-5</c:v>
                </c:pt>
                <c:pt idx="31122">
                  <c:v>1.7228800061275251E-5</c:v>
                </c:pt>
                <c:pt idx="31123">
                  <c:v>1.722262823022902E-5</c:v>
                </c:pt>
                <c:pt idx="31124">
                  <c:v>1.721657645248342E-5</c:v>
                </c:pt>
                <c:pt idx="31125">
                  <c:v>1.7210408259415999E-5</c:v>
                </c:pt>
                <c:pt idx="31126">
                  <c:v>1.720445470709819E-5</c:v>
                </c:pt>
                <c:pt idx="31127">
                  <c:v>1.7198412024299611E-5</c:v>
                </c:pt>
                <c:pt idx="31128">
                  <c:v>1.7192369341501031E-5</c:v>
                </c:pt>
                <c:pt idx="31129">
                  <c:v>1.718627936497796E-5</c:v>
                </c:pt>
                <c:pt idx="31130">
                  <c:v>1.718023304420058E-5</c:v>
                </c:pt>
                <c:pt idx="31131">
                  <c:v>1.7174150343635119E-5</c:v>
                </c:pt>
                <c:pt idx="31132">
                  <c:v>1.7168227714137171E-5</c:v>
                </c:pt>
                <c:pt idx="31133">
                  <c:v>1.7162135918624699E-5</c:v>
                </c:pt>
                <c:pt idx="31134">
                  <c:v>1.7156138710561208E-5</c:v>
                </c:pt>
                <c:pt idx="31135">
                  <c:v>1.7150119674624879E-5</c:v>
                </c:pt>
                <c:pt idx="31136">
                  <c:v>1.714405880193226E-5</c:v>
                </c:pt>
                <c:pt idx="31137">
                  <c:v>1.7138057955889959E-5</c:v>
                </c:pt>
                <c:pt idx="31138">
                  <c:v>1.713210076559335E-5</c:v>
                </c:pt>
                <c:pt idx="31139">
                  <c:v>1.7126118109445091E-5</c:v>
                </c:pt>
                <c:pt idx="31140">
                  <c:v>1.712011908239219E-5</c:v>
                </c:pt>
                <c:pt idx="31141">
                  <c:v>1.7114090951508839E-5</c:v>
                </c:pt>
                <c:pt idx="31142">
                  <c:v>1.7108151951106269E-5</c:v>
                </c:pt>
                <c:pt idx="31143">
                  <c:v>1.7102223864640109E-5</c:v>
                </c:pt>
                <c:pt idx="31144">
                  <c:v>1.709615571598988E-5</c:v>
                </c:pt>
                <c:pt idx="31145">
                  <c:v>1.709027856122702E-5</c:v>
                </c:pt>
                <c:pt idx="31146">
                  <c:v>1.7084248611354269E-5</c:v>
                </c:pt>
                <c:pt idx="31147">
                  <c:v>1.7078447854146361E-5</c:v>
                </c:pt>
                <c:pt idx="31148">
                  <c:v>1.70724124473054E-5</c:v>
                </c:pt>
                <c:pt idx="31149">
                  <c:v>1.706642615317833E-5</c:v>
                </c:pt>
                <c:pt idx="31150">
                  <c:v>1.706057810224593E-5</c:v>
                </c:pt>
                <c:pt idx="31151">
                  <c:v>1.705458453216124E-5</c:v>
                </c:pt>
                <c:pt idx="31152">
                  <c:v>1.7048636436811648E-5</c:v>
                </c:pt>
                <c:pt idx="31153">
                  <c:v>1.7042682884493839E-5</c:v>
                </c:pt>
                <c:pt idx="31154">
                  <c:v>1.703678390185814E-5</c:v>
                </c:pt>
                <c:pt idx="31155">
                  <c:v>1.7030897652148269E-5</c:v>
                </c:pt>
                <c:pt idx="31156">
                  <c:v>1.7024991393554959E-5</c:v>
                </c:pt>
                <c:pt idx="31157">
                  <c:v>1.701912697171792E-5</c:v>
                </c:pt>
                <c:pt idx="31158">
                  <c:v>1.7013178876368329E-5</c:v>
                </c:pt>
                <c:pt idx="31159">
                  <c:v>1.700731081655249E-5</c:v>
                </c:pt>
                <c:pt idx="31160">
                  <c:v>1.7001426385832019E-5</c:v>
                </c:pt>
                <c:pt idx="31161">
                  <c:v>1.699561107670888E-5</c:v>
                </c:pt>
                <c:pt idx="31162">
                  <c:v>1.698970845609438E-5</c:v>
                </c:pt>
                <c:pt idx="31163">
                  <c:v>1.6983904060907659E-5</c:v>
                </c:pt>
                <c:pt idx="31164">
                  <c:v>1.6977995983324942E-5</c:v>
                </c:pt>
                <c:pt idx="31165">
                  <c:v>1.6972120647551488E-5</c:v>
                </c:pt>
                <c:pt idx="31166">
                  <c:v>1.6966267139650881E-5</c:v>
                </c:pt>
                <c:pt idx="31167">
                  <c:v>1.6960459106485359E-5</c:v>
                </c:pt>
                <c:pt idx="31168">
                  <c:v>1.695455830486026E-5</c:v>
                </c:pt>
                <c:pt idx="31169">
                  <c:v>1.69486811500974E-5</c:v>
                </c:pt>
                <c:pt idx="31170">
                  <c:v>1.6942869478953071E-5</c:v>
                </c:pt>
                <c:pt idx="31171">
                  <c:v>1.6937059626798149E-5</c:v>
                </c:pt>
                <c:pt idx="31172">
                  <c:v>1.6931291611399502E-5</c:v>
                </c:pt>
                <c:pt idx="31173">
                  <c:v>1.6925434465520081E-5</c:v>
                </c:pt>
                <c:pt idx="31174">
                  <c:v>1.6919620975386351E-5</c:v>
                </c:pt>
                <c:pt idx="31175">
                  <c:v>1.69138475030195E-5</c:v>
                </c:pt>
                <c:pt idx="31176">
                  <c:v>1.6908014004002329E-5</c:v>
                </c:pt>
                <c:pt idx="31177">
                  <c:v>1.6902251445571889E-5</c:v>
                </c:pt>
                <c:pt idx="31178">
                  <c:v>1.6896461602300409E-5</c:v>
                </c:pt>
                <c:pt idx="31179">
                  <c:v>1.6890704500838179E-5</c:v>
                </c:pt>
                <c:pt idx="31180">
                  <c:v>1.6884967408259399E-5</c:v>
                </c:pt>
                <c:pt idx="31181">
                  <c:v>1.687909571046475E-5</c:v>
                </c:pt>
                <c:pt idx="31182">
                  <c:v>1.6873289496288631E-5</c:v>
                </c:pt>
                <c:pt idx="31183">
                  <c:v>1.6867554222699251E-5</c:v>
                </c:pt>
                <c:pt idx="31184">
                  <c:v>1.6861771655385379E-5</c:v>
                </c:pt>
                <c:pt idx="31185">
                  <c:v>1.6856000002007931E-5</c:v>
                </c:pt>
                <c:pt idx="31186">
                  <c:v>1.685025563347153E-5</c:v>
                </c:pt>
                <c:pt idx="31187">
                  <c:v>1.6844565834617239E-5</c:v>
                </c:pt>
                <c:pt idx="31188">
                  <c:v>1.6838826923049058E-5</c:v>
                </c:pt>
                <c:pt idx="31189">
                  <c:v>1.6833035260788168E-5</c:v>
                </c:pt>
                <c:pt idx="31190">
                  <c:v>1.6827389117679559E-5</c:v>
                </c:pt>
                <c:pt idx="31191">
                  <c:v>1.68216629390372E-5</c:v>
                </c:pt>
                <c:pt idx="31192">
                  <c:v>1.6815916751511392E-5</c:v>
                </c:pt>
                <c:pt idx="31193">
                  <c:v>1.6810150555102151E-5</c:v>
                </c:pt>
                <c:pt idx="31194">
                  <c:v>1.6804498955025341E-5</c:v>
                </c:pt>
                <c:pt idx="31195">
                  <c:v>1.6798761862446551E-5</c:v>
                </c:pt>
                <c:pt idx="31196">
                  <c:v>1.679313209024258E-5</c:v>
                </c:pt>
                <c:pt idx="31197">
                  <c:v>1.6787440472398881E-5</c:v>
                </c:pt>
                <c:pt idx="31198">
                  <c:v>1.6781763406470421E-5</c:v>
                </c:pt>
                <c:pt idx="31199">
                  <c:v>1.6776033589849249E-5</c:v>
                </c:pt>
                <c:pt idx="31200">
                  <c:v>1.677037107583601E-5</c:v>
                </c:pt>
                <c:pt idx="31201">
                  <c:v>1.6764683095971119E-5</c:v>
                </c:pt>
                <c:pt idx="31202">
                  <c:v>1.6758966012275781E-5</c:v>
                </c:pt>
                <c:pt idx="31203">
                  <c:v>1.6753489035181701E-5</c:v>
                </c:pt>
                <c:pt idx="31204">
                  <c:v>1.6747708286857229E-5</c:v>
                </c:pt>
                <c:pt idx="31205">
                  <c:v>1.6742103980504911E-5</c:v>
                </c:pt>
                <c:pt idx="31206">
                  <c:v>1.673641418165062E-5</c:v>
                </c:pt>
                <c:pt idx="31207">
                  <c:v>1.6730833522160541E-5</c:v>
                </c:pt>
                <c:pt idx="31208">
                  <c:v>1.6725120076444E-5</c:v>
                </c:pt>
                <c:pt idx="31209">
                  <c:v>1.6719490304240029E-5</c:v>
                </c:pt>
                <c:pt idx="31210">
                  <c:v>1.6713865989004258E-5</c:v>
                </c:pt>
                <c:pt idx="31211">
                  <c:v>1.670829078648239E-5</c:v>
                </c:pt>
                <c:pt idx="31212">
                  <c:v>1.670263554842677E-5</c:v>
                </c:pt>
                <c:pt idx="31213">
                  <c:v>1.6697002138243992E-5</c:v>
                </c:pt>
                <c:pt idx="31214">
                  <c:v>1.6691388736944649E-5</c:v>
                </c:pt>
                <c:pt idx="31215">
                  <c:v>1.6685797163518149E-5</c:v>
                </c:pt>
                <c:pt idx="31216">
                  <c:v>1.6680136468494311E-5</c:v>
                </c:pt>
                <c:pt idx="31217">
                  <c:v>1.6674530343152579E-5</c:v>
                </c:pt>
                <c:pt idx="31218">
                  <c:v>1.6669040633132681E-5</c:v>
                </c:pt>
                <c:pt idx="31219">
                  <c:v>1.666341267991811E-5</c:v>
                </c:pt>
                <c:pt idx="31220">
                  <c:v>1.6657861124258488E-5</c:v>
                </c:pt>
                <c:pt idx="31221">
                  <c:v>1.6652216800139289E-5</c:v>
                </c:pt>
                <c:pt idx="31222">
                  <c:v>1.664674528001342E-5</c:v>
                </c:pt>
                <c:pt idx="31223">
                  <c:v>1.6641084584989582E-5</c:v>
                </c:pt>
                <c:pt idx="31224">
                  <c:v>1.6635523934382949E-5</c:v>
                </c:pt>
                <c:pt idx="31225">
                  <c:v>1.6629952369839881E-5</c:v>
                </c:pt>
                <c:pt idx="31226">
                  <c:v>1.6624457202851769E-5</c:v>
                </c:pt>
                <c:pt idx="31227">
                  <c:v>1.661899113969412E-5</c:v>
                </c:pt>
                <c:pt idx="31228">
                  <c:v>1.6613461411907341E-5</c:v>
                </c:pt>
                <c:pt idx="31229">
                  <c:v>1.660797715885565E-5</c:v>
                </c:pt>
                <c:pt idx="31230">
                  <c:v>1.660238194745034E-5</c:v>
                </c:pt>
                <c:pt idx="31231">
                  <c:v>1.659685221966356E-5</c:v>
                </c:pt>
                <c:pt idx="31232">
                  <c:v>1.6591349776717831E-5</c:v>
                </c:pt>
                <c:pt idx="31233">
                  <c:v>1.6585681805736389E-5</c:v>
                </c:pt>
                <c:pt idx="31234">
                  <c:v>1.6580312149017121E-5</c:v>
                </c:pt>
                <c:pt idx="31235">
                  <c:v>1.657485518080648E-5</c:v>
                </c:pt>
                <c:pt idx="31236">
                  <c:v>1.6569354556850161E-5</c:v>
                </c:pt>
                <c:pt idx="31237">
                  <c:v>1.6563806639169339E-5</c:v>
                </c:pt>
                <c:pt idx="31238">
                  <c:v>1.6558375136810352E-5</c:v>
                </c:pt>
                <c:pt idx="31239">
                  <c:v>1.6552805391256701E-5</c:v>
                </c:pt>
                <c:pt idx="31240">
                  <c:v>1.6547441191505641E-5</c:v>
                </c:pt>
                <c:pt idx="31241">
                  <c:v>1.6541942386538722E-5</c:v>
                </c:pt>
                <c:pt idx="31242">
                  <c:v>1.653650542721152E-5</c:v>
                </c:pt>
                <c:pt idx="31243">
                  <c:v>1.6531039364053871E-5</c:v>
                </c:pt>
                <c:pt idx="31244">
                  <c:v>1.6525556929991581E-5</c:v>
                </c:pt>
                <c:pt idx="31245">
                  <c:v>1.6520054487045851E-5</c:v>
                </c:pt>
                <c:pt idx="31246">
                  <c:v>1.6514717572135851E-5</c:v>
                </c:pt>
                <c:pt idx="31247">
                  <c:v>1.6509222405147739E-5</c:v>
                </c:pt>
                <c:pt idx="31248">
                  <c:v>1.6503858205396679E-5</c:v>
                </c:pt>
                <c:pt idx="31249">
                  <c:v>1.6498399418196641E-5</c:v>
                </c:pt>
                <c:pt idx="31250">
                  <c:v>1.6492898794240322E-5</c:v>
                </c:pt>
                <c:pt idx="31251">
                  <c:v>1.6487419998156842E-5</c:v>
                </c:pt>
                <c:pt idx="31252">
                  <c:v>1.648212492000312E-5</c:v>
                </c:pt>
                <c:pt idx="31253">
                  <c:v>1.6476644304930229E-5</c:v>
                </c:pt>
                <c:pt idx="31254">
                  <c:v>1.6471305571030829E-5</c:v>
                </c:pt>
                <c:pt idx="31255">
                  <c:v>1.6465888620587069E-5</c:v>
                </c:pt>
                <c:pt idx="31256">
                  <c:v>1.6460455299238671E-5</c:v>
                </c:pt>
                <c:pt idx="31257">
                  <c:v>1.6455063814646561E-5</c:v>
                </c:pt>
                <c:pt idx="31258">
                  <c:v>1.644965959712863E-5</c:v>
                </c:pt>
                <c:pt idx="31259">
                  <c:v>1.6444395441794771E-5</c:v>
                </c:pt>
                <c:pt idx="31260">
                  <c:v>1.643890391278546E-5</c:v>
                </c:pt>
                <c:pt idx="31261">
                  <c:v>1.643359973968472E-5</c:v>
                </c:pt>
                <c:pt idx="31262">
                  <c:v>1.642829010961577E-5</c:v>
                </c:pt>
                <c:pt idx="31263">
                  <c:v>1.642292772885412E-5</c:v>
                </c:pt>
                <c:pt idx="31264">
                  <c:v>1.6417552615166638E-5</c:v>
                </c:pt>
                <c:pt idx="31265">
                  <c:v>1.641223207116127E-5</c:v>
                </c:pt>
                <c:pt idx="31266">
                  <c:v>1.64068078447599E-5</c:v>
                </c:pt>
                <c:pt idx="31267">
                  <c:v>1.640153277548961E-5</c:v>
                </c:pt>
                <c:pt idx="31268">
                  <c:v>1.6396144928876311E-5</c:v>
                </c:pt>
                <c:pt idx="31269">
                  <c:v>1.6390884411521259E-5</c:v>
                </c:pt>
                <c:pt idx="31270">
                  <c:v>1.638550202187616E-5</c:v>
                </c:pt>
                <c:pt idx="31271">
                  <c:v>1.6380114175262861E-5</c:v>
                </c:pt>
                <c:pt idx="31272">
                  <c:v>1.6374924598494541E-5</c:v>
                </c:pt>
                <c:pt idx="31273">
                  <c:v>1.6369504010071981E-5</c:v>
                </c:pt>
                <c:pt idx="31274">
                  <c:v>1.636429806239903E-5</c:v>
                </c:pt>
                <c:pt idx="31275">
                  <c:v>1.6359086657757871E-5</c:v>
                </c:pt>
                <c:pt idx="31276">
                  <c:v>1.6353591490769759E-5</c:v>
                </c:pt>
                <c:pt idx="31277">
                  <c:v>1.6348418284906071E-5</c:v>
                </c:pt>
                <c:pt idx="31278">
                  <c:v>1.6343172319466252E-5</c:v>
                </c:pt>
                <c:pt idx="31279">
                  <c:v>1.6337893612217161E-5</c:v>
                </c:pt>
                <c:pt idx="31280">
                  <c:v>1.6332589439116418E-5</c:v>
                </c:pt>
                <c:pt idx="31281">
                  <c:v>1.632727071410045E-5</c:v>
                </c:pt>
                <c:pt idx="31282">
                  <c:v>1.6321970178978521E-5</c:v>
                </c:pt>
                <c:pt idx="31283">
                  <c:v>1.6316751498379741E-5</c:v>
                </c:pt>
                <c:pt idx="31284">
                  <c:v>1.6311525541823361E-5</c:v>
                </c:pt>
                <c:pt idx="31285">
                  <c:v>1.6306199540849778E-5</c:v>
                </c:pt>
                <c:pt idx="31286">
                  <c:v>1.6300946299452331E-5</c:v>
                </c:pt>
                <c:pt idx="31287">
                  <c:v>1.6295833120238971E-5</c:v>
                </c:pt>
                <c:pt idx="31288">
                  <c:v>1.6290478015434932E-5</c:v>
                </c:pt>
                <c:pt idx="31289">
                  <c:v>1.62853830261156E-5</c:v>
                </c:pt>
                <c:pt idx="31290">
                  <c:v>1.6280126146739349E-5</c:v>
                </c:pt>
                <c:pt idx="31291">
                  <c:v>1.627485653443728E-5</c:v>
                </c:pt>
                <c:pt idx="31292">
                  <c:v>1.6269686966552399E-5</c:v>
                </c:pt>
                <c:pt idx="31293">
                  <c:v>1.626453376957215E-5</c:v>
                </c:pt>
                <c:pt idx="31294">
                  <c:v>1.6259333278867419E-5</c:v>
                </c:pt>
                <c:pt idx="31295">
                  <c:v>1.6254152797046121E-5</c:v>
                </c:pt>
                <c:pt idx="31296">
                  <c:v>1.6248945030383769E-5</c:v>
                </c:pt>
                <c:pt idx="31297">
                  <c:v>1.6243668142124079E-5</c:v>
                </c:pt>
                <c:pt idx="31298">
                  <c:v>1.623848402232397E-5</c:v>
                </c:pt>
                <c:pt idx="31299">
                  <c:v>1.6233301721513271E-5</c:v>
                </c:pt>
                <c:pt idx="31300">
                  <c:v>1.6228168533416462E-5</c:v>
                </c:pt>
                <c:pt idx="31301">
                  <c:v>1.6222926205955449E-5</c:v>
                </c:pt>
                <c:pt idx="31302">
                  <c:v>1.621779483684804E-5</c:v>
                </c:pt>
                <c:pt idx="31303">
                  <c:v>1.621255069039762E-5</c:v>
                </c:pt>
                <c:pt idx="31304">
                  <c:v>1.6207566659431901E-5</c:v>
                </c:pt>
                <c:pt idx="31305">
                  <c:v>1.6202302504098039E-5</c:v>
                </c:pt>
                <c:pt idx="31306">
                  <c:v>1.6197187505895269E-5</c:v>
                </c:pt>
                <c:pt idx="31307">
                  <c:v>1.6192043403862041E-5</c:v>
                </c:pt>
                <c:pt idx="31308">
                  <c:v>1.618689930182882E-5</c:v>
                </c:pt>
                <c:pt idx="31309">
                  <c:v>1.618178976059426E-5</c:v>
                </c:pt>
                <c:pt idx="31310">
                  <c:v>1.617668749531731E-5</c:v>
                </c:pt>
                <c:pt idx="31311">
                  <c:v>1.617157795408275E-5</c:v>
                </c:pt>
                <c:pt idx="31312">
                  <c:v>1.616641384316608E-5</c:v>
                </c:pt>
                <c:pt idx="31313">
                  <c:v>1.616136978555005E-5</c:v>
                </c:pt>
                <c:pt idx="31314">
                  <c:v>1.6156236597453241E-5</c:v>
                </c:pt>
                <c:pt idx="31315">
                  <c:v>1.6151157979038541E-5</c:v>
                </c:pt>
                <c:pt idx="31316">
                  <c:v>1.6146030247909952E-5</c:v>
                </c:pt>
                <c:pt idx="31317">
                  <c:v>1.6141068044817079E-5</c:v>
                </c:pt>
                <c:pt idx="31318">
                  <c:v>1.613586391613353E-5</c:v>
                </c:pt>
                <c:pt idx="31319">
                  <c:v>1.6130878066178411E-5</c:v>
                </c:pt>
                <c:pt idx="31320">
                  <c:v>1.6125710317282941E-5</c:v>
                </c:pt>
                <c:pt idx="31321">
                  <c:v>1.6120693544507961E-5</c:v>
                </c:pt>
                <c:pt idx="31322">
                  <c:v>1.6115711332531649E-5</c:v>
                </c:pt>
                <c:pt idx="31323">
                  <c:v>1.6110541764646769E-5</c:v>
                </c:pt>
                <c:pt idx="31324">
                  <c:v>1.610555955267046E-5</c:v>
                </c:pt>
                <c:pt idx="31325">
                  <c:v>1.6100388165796179E-5</c:v>
                </c:pt>
                <c:pt idx="31326">
                  <c:v>1.60953713930212E-5</c:v>
                </c:pt>
                <c:pt idx="31327">
                  <c:v>1.6090460121631619E-5</c:v>
                </c:pt>
                <c:pt idx="31328">
                  <c:v>1.6085345123428851E-5</c:v>
                </c:pt>
                <c:pt idx="31329">
                  <c:v>1.6080306522781029E-5</c:v>
                </c:pt>
                <c:pt idx="31330">
                  <c:v>1.6075244275270961E-5</c:v>
                </c:pt>
                <c:pt idx="31331">
                  <c:v>1.6070305719040331E-5</c:v>
                </c:pt>
                <c:pt idx="31332">
                  <c:v>1.6065258023445491E-5</c:v>
                </c:pt>
                <c:pt idx="31333">
                  <c:v>1.6060206689871851E-5</c:v>
                </c:pt>
                <c:pt idx="31334">
                  <c:v>1.6055309970397499E-5</c:v>
                </c:pt>
                <c:pt idx="31335">
                  <c:v>1.6050236808951009E-5</c:v>
                </c:pt>
                <c:pt idx="31336">
                  <c:v>1.6045252777985301E-5</c:v>
                </c:pt>
                <c:pt idx="31337">
                  <c:v>1.604033786861692E-5</c:v>
                </c:pt>
                <c:pt idx="31338">
                  <c:v>1.6035286535043269E-5</c:v>
                </c:pt>
                <c:pt idx="31339">
                  <c:v>1.60303261509398E-5</c:v>
                </c:pt>
                <c:pt idx="31340">
                  <c:v>1.60254512593383E-5</c:v>
                </c:pt>
                <c:pt idx="31341">
                  <c:v>1.6020414477679878E-5</c:v>
                </c:pt>
                <c:pt idx="31342">
                  <c:v>1.6015426808735359E-5</c:v>
                </c:pt>
                <c:pt idx="31343">
                  <c:v>1.601049734745175E-5</c:v>
                </c:pt>
                <c:pt idx="31344">
                  <c:v>1.600553514435887E-5</c:v>
                </c:pt>
                <c:pt idx="31345">
                  <c:v>1.6000572941266E-5</c:v>
                </c:pt>
                <c:pt idx="31346">
                  <c:v>1.599557799636386E-5</c:v>
                </c:pt>
                <c:pt idx="31347">
                  <c:v>1.5990677638910711E-5</c:v>
                </c:pt>
                <c:pt idx="31348">
                  <c:v>1.5985719073796641E-5</c:v>
                </c:pt>
                <c:pt idx="31349">
                  <c:v>1.5980851458152759E-5</c:v>
                </c:pt>
                <c:pt idx="31350">
                  <c:v>1.5975942005752589E-5</c:v>
                </c:pt>
                <c:pt idx="31351">
                  <c:v>1.597095979377627E-5</c:v>
                </c:pt>
                <c:pt idx="31352">
                  <c:v>1.5966041246429089E-5</c:v>
                </c:pt>
                <c:pt idx="31353">
                  <c:v>1.5961137250997129E-5</c:v>
                </c:pt>
                <c:pt idx="31354">
                  <c:v>1.595632238604594E-5</c:v>
                </c:pt>
                <c:pt idx="31355">
                  <c:v>1.5951332898112011E-5</c:v>
                </c:pt>
                <c:pt idx="31356">
                  <c:v>1.5946454368531701E-5</c:v>
                </c:pt>
                <c:pt idx="31357">
                  <c:v>1.5941619494697079E-5</c:v>
                </c:pt>
                <c:pt idx="31358">
                  <c:v>1.5936642739688981E-5</c:v>
                </c:pt>
                <c:pt idx="31359">
                  <c:v>1.593172419234179E-5</c:v>
                </c:pt>
                <c:pt idx="31360">
                  <c:v>1.5926892956485968E-5</c:v>
                </c:pt>
                <c:pt idx="31361">
                  <c:v>1.5922094462439421E-5</c:v>
                </c:pt>
                <c:pt idx="31362">
                  <c:v>1.591709587955847E-5</c:v>
                </c:pt>
                <c:pt idx="31363">
                  <c:v>1.5912255548755642E-5</c:v>
                </c:pt>
                <c:pt idx="31364">
                  <c:v>1.5907557099126279E-5</c:v>
                </c:pt>
                <c:pt idx="31365">
                  <c:v>1.5902585801086389E-5</c:v>
                </c:pt>
                <c:pt idx="31366">
                  <c:v>1.5897752746241171E-5</c:v>
                </c:pt>
                <c:pt idx="31367">
                  <c:v>1.58928942255443E-5</c:v>
                </c:pt>
                <c:pt idx="31368">
                  <c:v>1.5888068446656689E-5</c:v>
                </c:pt>
                <c:pt idx="31369">
                  <c:v>1.5883289961493571E-5</c:v>
                </c:pt>
                <c:pt idx="31370">
                  <c:v>1.5878442354733121E-5</c:v>
                </c:pt>
                <c:pt idx="31371">
                  <c:v>1.587358019605745E-5</c:v>
                </c:pt>
                <c:pt idx="31372">
                  <c:v>1.5868852642597631E-5</c:v>
                </c:pt>
                <c:pt idx="31373">
                  <c:v>1.5863981388974931E-5</c:v>
                </c:pt>
                <c:pt idx="31374">
                  <c:v>1.585917743796017E-5</c:v>
                </c:pt>
                <c:pt idx="31375">
                  <c:v>1.5854455341468569E-5</c:v>
                </c:pt>
                <c:pt idx="31376">
                  <c:v>1.5849633200559768E-5</c:v>
                </c:pt>
                <c:pt idx="31377">
                  <c:v>1.584480014571454E-5</c:v>
                </c:pt>
                <c:pt idx="31378">
                  <c:v>1.5840025298530239E-5</c:v>
                </c:pt>
                <c:pt idx="31379">
                  <c:v>1.583521225256845E-5</c:v>
                </c:pt>
                <c:pt idx="31380">
                  <c:v>1.5830451957299371E-5</c:v>
                </c:pt>
                <c:pt idx="31381">
                  <c:v>1.5825724403839558E-5</c:v>
                </c:pt>
                <c:pt idx="31382">
                  <c:v>1.5820985936443321E-5</c:v>
                </c:pt>
                <c:pt idx="31383">
                  <c:v>1.5816101949894801E-5</c:v>
                </c:pt>
                <c:pt idx="31384">
                  <c:v>1.581136166350916E-5</c:v>
                </c:pt>
                <c:pt idx="31385">
                  <c:v>1.580662501510233E-5</c:v>
                </c:pt>
                <c:pt idx="31386">
                  <c:v>1.5801981135155071E-5</c:v>
                </c:pt>
                <c:pt idx="31387">
                  <c:v>1.5797160813235681E-5</c:v>
                </c:pt>
                <c:pt idx="31388">
                  <c:v>1.5792422345839441E-5</c:v>
                </c:pt>
                <c:pt idx="31389">
                  <c:v>1.5787667507538569E-5</c:v>
                </c:pt>
                <c:pt idx="31390">
                  <c:v>1.5782841728650961E-5</c:v>
                </c:pt>
                <c:pt idx="31391">
                  <c:v>1.5778299712110311E-5</c:v>
                </c:pt>
                <c:pt idx="31392">
                  <c:v>1.5773521226947199E-5</c:v>
                </c:pt>
                <c:pt idx="31393">
                  <c:v>1.576876093167812E-5</c:v>
                </c:pt>
                <c:pt idx="31394">
                  <c:v>1.5764180716359991E-5</c:v>
                </c:pt>
                <c:pt idx="31395">
                  <c:v>1.575937312736642E-5</c:v>
                </c:pt>
                <c:pt idx="31396">
                  <c:v>1.5754709238535721E-5</c:v>
                </c:pt>
                <c:pt idx="31397">
                  <c:v>1.5750070815556679E-5</c:v>
                </c:pt>
                <c:pt idx="31398">
                  <c:v>1.574534326209687E-5</c:v>
                </c:pt>
                <c:pt idx="31399">
                  <c:v>1.574068664922379E-5</c:v>
                </c:pt>
                <c:pt idx="31400">
                  <c:v>1.5735909983050082E-5</c:v>
                </c:pt>
                <c:pt idx="31401">
                  <c:v>1.5731355233583599E-5</c:v>
                </c:pt>
                <c:pt idx="31402">
                  <c:v>1.5726614947197959E-5</c:v>
                </c:pt>
                <c:pt idx="31403">
                  <c:v>1.572188921272755E-5</c:v>
                </c:pt>
                <c:pt idx="31404">
                  <c:v>1.5717345377197489E-5</c:v>
                </c:pt>
                <c:pt idx="31405">
                  <c:v>1.571267421240918E-5</c:v>
                </c:pt>
                <c:pt idx="31406">
                  <c:v>1.570799577166326E-5</c:v>
                </c:pt>
                <c:pt idx="31407">
                  <c:v>1.5703331882832568E-5</c:v>
                </c:pt>
                <c:pt idx="31408">
                  <c:v>1.5698622519266792E-5</c:v>
                </c:pt>
                <c:pt idx="31409">
                  <c:v>1.5694116882514209E-5</c:v>
                </c:pt>
                <c:pt idx="31410">
                  <c:v>1.5689402061980221E-5</c:v>
                </c:pt>
                <c:pt idx="31411">
                  <c:v>1.5684821846662089E-5</c:v>
                </c:pt>
                <c:pt idx="31412">
                  <c:v>1.568020343256649E-5</c:v>
                </c:pt>
                <c:pt idx="31413">
                  <c:v>1.567570325278211E-5</c:v>
                </c:pt>
                <c:pt idx="31414">
                  <c:v>1.5670995708205741E-5</c:v>
                </c:pt>
                <c:pt idx="31415">
                  <c:v>1.5666413673898209E-5</c:v>
                </c:pt>
                <c:pt idx="31416">
                  <c:v>1.5661815268686041E-5</c:v>
                </c:pt>
                <c:pt idx="31417">
                  <c:v>1.5657200492569249E-5</c:v>
                </c:pt>
                <c:pt idx="31418">
                  <c:v>1.5652691217837859E-5</c:v>
                </c:pt>
                <c:pt idx="31419">
                  <c:v>1.5648003682144921E-5</c:v>
                </c:pt>
                <c:pt idx="31420">
                  <c:v>1.5643410733900961E-5</c:v>
                </c:pt>
                <c:pt idx="31421">
                  <c:v>1.563884143251926E-5</c:v>
                </c:pt>
                <c:pt idx="31422">
                  <c:v>1.5634221199434251E-5</c:v>
                </c:pt>
                <c:pt idx="31423">
                  <c:v>1.5629617337253879E-5</c:v>
                </c:pt>
                <c:pt idx="31424">
                  <c:v>1.5625073501723818E-5</c:v>
                </c:pt>
                <c:pt idx="31425">
                  <c:v>1.5620564226992432E-5</c:v>
                </c:pt>
                <c:pt idx="31426">
                  <c:v>1.561610042699613E-5</c:v>
                </c:pt>
                <c:pt idx="31427">
                  <c:v>1.561150384077337E-5</c:v>
                </c:pt>
                <c:pt idx="31428">
                  <c:v>1.5606952729285691E-5</c:v>
                </c:pt>
                <c:pt idx="31429">
                  <c:v>1.560237797093578E-5</c:v>
                </c:pt>
                <c:pt idx="31430">
                  <c:v>1.5597859601257369E-5</c:v>
                </c:pt>
                <c:pt idx="31431">
                  <c:v>1.5593368516420011E-5</c:v>
                </c:pt>
                <c:pt idx="31432">
                  <c:v>1.5588897440466098E-5</c:v>
                </c:pt>
                <c:pt idx="31433">
                  <c:v>1.5584360880893659E-5</c:v>
                </c:pt>
                <c:pt idx="31434">
                  <c:v>1.5579815226374191E-5</c:v>
                </c:pt>
                <c:pt idx="31435">
                  <c:v>1.5575335055473261E-5</c:v>
                </c:pt>
                <c:pt idx="31436">
                  <c:v>1.5570789400953799E-5</c:v>
                </c:pt>
                <c:pt idx="31437">
                  <c:v>1.5566296497127041E-5</c:v>
                </c:pt>
                <c:pt idx="31438">
                  <c:v>1.556177448946983E-5</c:v>
                </c:pt>
                <c:pt idx="31439">
                  <c:v>1.5557236110907979E-5</c:v>
                </c:pt>
                <c:pt idx="31440">
                  <c:v>1.555284870846663E-5</c:v>
                </c:pt>
                <c:pt idx="31441">
                  <c:v>1.5548304872936569E-5</c:v>
                </c:pt>
                <c:pt idx="31442">
                  <c:v>1.5543895642622371E-5</c:v>
                </c:pt>
                <c:pt idx="31443">
                  <c:v>1.553938636789098E-5</c:v>
                </c:pt>
                <c:pt idx="31444">
                  <c:v>1.5534951671725139E-5</c:v>
                </c:pt>
                <c:pt idx="31445">
                  <c:v>1.5530458767898381E-5</c:v>
                </c:pt>
                <c:pt idx="31446">
                  <c:v>1.5525951312156391E-5</c:v>
                </c:pt>
                <c:pt idx="31447">
                  <c:v>1.5521574823651459E-5</c:v>
                </c:pt>
                <c:pt idx="31448">
                  <c:v>1.5517180145252499E-5</c:v>
                </c:pt>
                <c:pt idx="31449">
                  <c:v>1.5512743630097251E-5</c:v>
                </c:pt>
                <c:pt idx="31450">
                  <c:v>1.550828164909035E-5</c:v>
                </c:pt>
                <c:pt idx="31451">
                  <c:v>1.5503765098401349E-5</c:v>
                </c:pt>
                <c:pt idx="31452">
                  <c:v>1.5499450455536131E-5</c:v>
                </c:pt>
                <c:pt idx="31453">
                  <c:v>1.549496300867759E-5</c:v>
                </c:pt>
                <c:pt idx="31454">
                  <c:v>1.549056651128922E-5</c:v>
                </c:pt>
                <c:pt idx="31455">
                  <c:v>1.5486102711292918E-5</c:v>
                </c:pt>
                <c:pt idx="31456">
                  <c:v>1.548175350762904E-5</c:v>
                </c:pt>
                <c:pt idx="31457">
                  <c:v>1.5477346096304249E-5</c:v>
                </c:pt>
                <c:pt idx="31458">
                  <c:v>1.5472931409021839E-5</c:v>
                </c:pt>
                <c:pt idx="31459">
                  <c:v>1.5468500350834798E-5</c:v>
                </c:pt>
                <c:pt idx="31460">
                  <c:v>1.5464100215467621E-5</c:v>
                </c:pt>
                <c:pt idx="31461">
                  <c:v>1.545975283079315E-5</c:v>
                </c:pt>
                <c:pt idx="31462">
                  <c:v>1.5455323591595519E-5</c:v>
                </c:pt>
                <c:pt idx="31463">
                  <c:v>1.5450983482878659E-5</c:v>
                </c:pt>
                <c:pt idx="31464">
                  <c:v>1.5446568795596249E-5</c:v>
                </c:pt>
                <c:pt idx="31465">
                  <c:v>1.5442339645233009E-5</c:v>
                </c:pt>
                <c:pt idx="31466">
                  <c:v>1.543795769975986E-5</c:v>
                </c:pt>
                <c:pt idx="31467">
                  <c:v>1.5433526641572829E-5</c:v>
                </c:pt>
                <c:pt idx="31468">
                  <c:v>1.5429186532855969E-5</c:v>
                </c:pt>
                <c:pt idx="31469">
                  <c:v>1.5424924640683461E-5</c:v>
                </c:pt>
                <c:pt idx="31470">
                  <c:v>1.5420562704093751E-5</c:v>
                </c:pt>
                <c:pt idx="31471">
                  <c:v>1.541613346489612E-5</c:v>
                </c:pt>
                <c:pt idx="31472">
                  <c:v>1.541182064102031E-5</c:v>
                </c:pt>
                <c:pt idx="31473">
                  <c:v>1.540759876661468E-5</c:v>
                </c:pt>
                <c:pt idx="31474">
                  <c:v>1.5403218640130941E-5</c:v>
                </c:pt>
                <c:pt idx="31475">
                  <c:v>1.5398851246573031E-5</c:v>
                </c:pt>
                <c:pt idx="31476">
                  <c:v>1.539453478471842E-5</c:v>
                </c:pt>
                <c:pt idx="31477">
                  <c:v>1.5390269254567102E-5</c:v>
                </c:pt>
                <c:pt idx="31478">
                  <c:v>1.5385987353511151E-5</c:v>
                </c:pt>
                <c:pt idx="31479">
                  <c:v>1.5381643606815491E-5</c:v>
                </c:pt>
                <c:pt idx="31480">
                  <c:v>1.5377398085547611E-5</c:v>
                </c:pt>
                <c:pt idx="31481">
                  <c:v>1.53730834426824E-5</c:v>
                </c:pt>
                <c:pt idx="31482">
                  <c:v>1.536871423013508E-5</c:v>
                </c:pt>
                <c:pt idx="31483">
                  <c:v>1.5364536011475138E-5</c:v>
                </c:pt>
                <c:pt idx="31484">
                  <c:v>1.5360259567387399E-5</c:v>
                </c:pt>
                <c:pt idx="31485">
                  <c:v>1.5356010408140719E-5</c:v>
                </c:pt>
                <c:pt idx="31486">
                  <c:v>1.5351677575381469E-5</c:v>
                </c:pt>
                <c:pt idx="31487">
                  <c:v>1.5347397493314929E-5</c:v>
                </c:pt>
                <c:pt idx="31488">
                  <c:v>1.5343173799919899E-5</c:v>
                </c:pt>
                <c:pt idx="31489">
                  <c:v>1.5338964658440091E-5</c:v>
                </c:pt>
                <c:pt idx="31490">
                  <c:v>1.5334646377596069E-5</c:v>
                </c:pt>
                <c:pt idx="31491">
                  <c:v>1.5330435417126861E-5</c:v>
                </c:pt>
                <c:pt idx="31492">
                  <c:v>1.532620808575302E-5</c:v>
                </c:pt>
                <c:pt idx="31493">
                  <c:v>1.532201349618845E-5</c:v>
                </c:pt>
                <c:pt idx="31494">
                  <c:v>1.5317667930503379E-5</c:v>
                </c:pt>
                <c:pt idx="31495">
                  <c:v>1.5313438780140128E-5</c:v>
                </c:pt>
                <c:pt idx="31496">
                  <c:v>1.530931149318349E-5</c:v>
                </c:pt>
                <c:pt idx="31497">
                  <c:v>1.5305136912502348E-5</c:v>
                </c:pt>
                <c:pt idx="31498">
                  <c:v>1.5300887753255669E-5</c:v>
                </c:pt>
                <c:pt idx="31499">
                  <c:v>1.5296653145924211E-5</c:v>
                </c:pt>
                <c:pt idx="31500">
                  <c:v>1.5292473108274859E-5</c:v>
                </c:pt>
                <c:pt idx="31501">
                  <c:v>1.5288242138922211E-5</c:v>
                </c:pt>
                <c:pt idx="31502">
                  <c:v>1.5284051187336441E-5</c:v>
                </c:pt>
                <c:pt idx="31503">
                  <c:v>1.527993299532682E-5</c:v>
                </c:pt>
                <c:pt idx="31504">
                  <c:v>1.5275696569005959E-5</c:v>
                </c:pt>
                <c:pt idx="31505">
                  <c:v>1.5271591109922159E-5</c:v>
                </c:pt>
                <c:pt idx="31506">
                  <c:v>1.5267423805198629E-5</c:v>
                </c:pt>
                <c:pt idx="31507">
                  <c:v>1.5263256500475109E-5</c:v>
                </c:pt>
                <c:pt idx="31508">
                  <c:v>1.5258976418408569E-5</c:v>
                </c:pt>
                <c:pt idx="31509">
                  <c:v>1.5254902791639319E-5</c:v>
                </c:pt>
                <c:pt idx="31510">
                  <c:v>1.525074458186282E-5</c:v>
                </c:pt>
                <c:pt idx="31511">
                  <c:v>1.5246613656927369E-5</c:v>
                </c:pt>
                <c:pt idx="31512">
                  <c:v>1.524251001683297E-5</c:v>
                </c:pt>
                <c:pt idx="31513">
                  <c:v>1.523838727734983E-5</c:v>
                </c:pt>
                <c:pt idx="31514">
                  <c:v>1.523412629467202E-5</c:v>
                </c:pt>
                <c:pt idx="31515">
                  <c:v>1.523010087112198E-5</c:v>
                </c:pt>
                <c:pt idx="31516">
                  <c:v>1.522591173852561E-5</c:v>
                </c:pt>
                <c:pt idx="31517">
                  <c:v>1.5221776266116651E-5</c:v>
                </c:pt>
                <c:pt idx="31518">
                  <c:v>1.5217699910863299E-5</c:v>
                </c:pt>
                <c:pt idx="31519">
                  <c:v>1.52135426105815E-5</c:v>
                </c:pt>
                <c:pt idx="31520">
                  <c:v>1.520936348242685E-5</c:v>
                </c:pt>
                <c:pt idx="31521">
                  <c:v>1.5205431736831089E-5</c:v>
                </c:pt>
                <c:pt idx="31522">
                  <c:v>1.52012853504857E-5</c:v>
                </c:pt>
                <c:pt idx="31523">
                  <c:v>1.51972326420946E-5</c:v>
                </c:pt>
                <c:pt idx="31524">
                  <c:v>1.5193120816547889E-5</c:v>
                </c:pt>
                <c:pt idx="31525">
                  <c:v>1.5189039004326331E-5</c:v>
                </c:pt>
                <c:pt idx="31526">
                  <c:v>1.518490626040148E-5</c:v>
                </c:pt>
                <c:pt idx="31527">
                  <c:v>1.5180840819084549E-5</c:v>
                </c:pt>
                <c:pt idx="31528">
                  <c:v>1.5176846318354359E-5</c:v>
                </c:pt>
                <c:pt idx="31529">
                  <c:v>1.517272903583944E-5</c:v>
                </c:pt>
                <c:pt idx="31530">
                  <c:v>1.5168668141996021E-5</c:v>
                </c:pt>
                <c:pt idx="31531">
                  <c:v>1.516460088168969E-5</c:v>
                </c:pt>
                <c:pt idx="31532">
                  <c:v>1.516057545813965E-5</c:v>
                </c:pt>
                <c:pt idx="31533">
                  <c:v>1.515652547823265E-5</c:v>
                </c:pt>
                <c:pt idx="31534">
                  <c:v>1.515247276984155E-5</c:v>
                </c:pt>
                <c:pt idx="31535">
                  <c:v>1.5148452803259721E-5</c:v>
                </c:pt>
                <c:pt idx="31536">
                  <c:v>1.514437008154346E-5</c:v>
                </c:pt>
                <c:pt idx="31537">
                  <c:v>1.514034829597222E-5</c:v>
                </c:pt>
                <c:pt idx="31538">
                  <c:v>1.513632378191687E-5</c:v>
                </c:pt>
                <c:pt idx="31539">
                  <c:v>1.513235474703833E-5</c:v>
                </c:pt>
                <c:pt idx="31540">
                  <c:v>1.5128326595004181E-5</c:v>
                </c:pt>
                <c:pt idx="31541">
                  <c:v>1.5124334822758099E-5</c:v>
                </c:pt>
                <c:pt idx="31542">
                  <c:v>1.5120355783437839E-5</c:v>
                </c:pt>
                <c:pt idx="31543">
                  <c:v>1.511633763584541E-5</c:v>
                </c:pt>
                <c:pt idx="31544">
                  <c:v>1.5112323126231789E-5</c:v>
                </c:pt>
                <c:pt idx="31545">
                  <c:v>1.510832225903869E-5</c:v>
                </c:pt>
                <c:pt idx="31546">
                  <c:v>1.5104304111446251E-5</c:v>
                </c:pt>
                <c:pt idx="31547">
                  <c:v>1.510038873675512E-5</c:v>
                </c:pt>
                <c:pt idx="31548">
                  <c:v>1.5096403330971951E-5</c:v>
                </c:pt>
                <c:pt idx="31549">
                  <c:v>1.5092380635906009E-5</c:v>
                </c:pt>
                <c:pt idx="31550">
                  <c:v>1.5088477084646E-5</c:v>
                </c:pt>
                <c:pt idx="31551">
                  <c:v>1.5084431652212521E-5</c:v>
                </c:pt>
                <c:pt idx="31552">
                  <c:v>1.5080580851645211E-5</c:v>
                </c:pt>
                <c:pt idx="31553">
                  <c:v>1.5076431736815721E-5</c:v>
                </c:pt>
                <c:pt idx="31554">
                  <c:v>1.507261549704708E-5</c:v>
                </c:pt>
                <c:pt idx="31555">
                  <c:v>1.5068717402755279E-5</c:v>
                </c:pt>
                <c:pt idx="31556">
                  <c:v>1.506486023572506E-5</c:v>
                </c:pt>
                <c:pt idx="31557">
                  <c:v>1.506076660007238E-5</c:v>
                </c:pt>
                <c:pt idx="31558">
                  <c:v>1.505685122538125E-5</c:v>
                </c:pt>
                <c:pt idx="31559">
                  <c:v>1.50529276652378E-5</c:v>
                </c:pt>
                <c:pt idx="31560">
                  <c:v>1.5049072317196989E-5</c:v>
                </c:pt>
                <c:pt idx="31561">
                  <c:v>1.504511692473898E-5</c:v>
                </c:pt>
                <c:pt idx="31562">
                  <c:v>1.504118699813262E-5</c:v>
                </c:pt>
                <c:pt idx="31563">
                  <c:v>1.5037287994346121E-5</c:v>
                </c:pt>
                <c:pt idx="31564">
                  <c:v>1.5033263480290771E-5</c:v>
                </c:pt>
                <c:pt idx="31565">
                  <c:v>1.5029485439299609E-5</c:v>
                </c:pt>
                <c:pt idx="31566">
                  <c:v>1.5025560969661461E-5</c:v>
                </c:pt>
                <c:pt idx="31567">
                  <c:v>1.5021627405076289E-5</c:v>
                </c:pt>
                <c:pt idx="31568">
                  <c:v>1.501784026913811E-5</c:v>
                </c:pt>
                <c:pt idx="31569">
                  <c:v>1.5013964002719151E-5</c:v>
                </c:pt>
                <c:pt idx="31570">
                  <c:v>1.5010028619144579E-5</c:v>
                </c:pt>
                <c:pt idx="31571">
                  <c:v>1.5006159628683241E-5</c:v>
                </c:pt>
                <c:pt idx="31572">
                  <c:v>1.500236066931393E-5</c:v>
                </c:pt>
                <c:pt idx="31573">
                  <c:v>1.499844165664399E-5</c:v>
                </c:pt>
                <c:pt idx="31574">
                  <c:v>1.499453173892107E-5</c:v>
                </c:pt>
                <c:pt idx="31575">
                  <c:v>1.4990754607424611E-5</c:v>
                </c:pt>
                <c:pt idx="31576">
                  <c:v>1.4986920177761929E-5</c:v>
                </c:pt>
                <c:pt idx="31577">
                  <c:v>1.4983066648710521E-5</c:v>
                </c:pt>
                <c:pt idx="31578">
                  <c:v>1.4979284060245851E-5</c:v>
                </c:pt>
                <c:pt idx="31579">
                  <c:v>1.497536868555471E-5</c:v>
                </c:pt>
                <c:pt idx="31580">
                  <c:v>1.497148969065165E-5</c:v>
                </c:pt>
                <c:pt idx="31581">
                  <c:v>1.496762615715852E-5</c:v>
                </c:pt>
                <c:pt idx="31582">
                  <c:v>1.49639745359309E-5</c:v>
                </c:pt>
                <c:pt idx="31583">
                  <c:v>1.4960084627091421E-5</c:v>
                </c:pt>
                <c:pt idx="31584">
                  <c:v>1.4956264749343969E-5</c:v>
                </c:pt>
                <c:pt idx="31585">
                  <c:v>1.4952536730561411E-5</c:v>
                </c:pt>
                <c:pt idx="31586">
                  <c:v>1.4948604075470939E-5</c:v>
                </c:pt>
                <c:pt idx="31587">
                  <c:v>1.4944892427593001E-5</c:v>
                </c:pt>
                <c:pt idx="31588">
                  <c:v>1.494110347266542E-5</c:v>
                </c:pt>
                <c:pt idx="31589">
                  <c:v>1.493736635893583E-5</c:v>
                </c:pt>
                <c:pt idx="31590">
                  <c:v>1.4933540114725469E-5</c:v>
                </c:pt>
                <c:pt idx="31591">
                  <c:v>1.492977571615484E-5</c:v>
                </c:pt>
                <c:pt idx="31592">
                  <c:v>1.492595583840739E-5</c:v>
                </c:pt>
                <c:pt idx="31593">
                  <c:v>1.492217779741623E-5</c:v>
                </c:pt>
                <c:pt idx="31594">
                  <c:v>1.4918431588739621E-5</c:v>
                </c:pt>
                <c:pt idx="31595">
                  <c:v>1.4914653547748459E-5</c:v>
                </c:pt>
                <c:pt idx="31596">
                  <c:v>1.4910885511199011E-5</c:v>
                </c:pt>
                <c:pt idx="31597">
                  <c:v>1.490716658736346E-5</c:v>
                </c:pt>
                <c:pt idx="31598">
                  <c:v>1.490340582677163E-5</c:v>
                </c:pt>
                <c:pt idx="31599">
                  <c:v>1.48995932249818E-5</c:v>
                </c:pt>
                <c:pt idx="31600">
                  <c:v>1.4895881577103859E-5</c:v>
                </c:pt>
                <c:pt idx="31601">
                  <c:v>1.4892183571646461E-5</c:v>
                </c:pt>
                <c:pt idx="31602">
                  <c:v>1.4888391888234759E-5</c:v>
                </c:pt>
                <c:pt idx="31603">
                  <c:v>1.488477391831111E-5</c:v>
                </c:pt>
                <c:pt idx="31604">
                  <c:v>1.4880988601362329E-5</c:v>
                </c:pt>
                <c:pt idx="31605">
                  <c:v>1.4877218745823481E-5</c:v>
                </c:pt>
                <c:pt idx="31606">
                  <c:v>1.487357803853229E-5</c:v>
                </c:pt>
                <c:pt idx="31607">
                  <c:v>1.486980909248814E-5</c:v>
                </c:pt>
                <c:pt idx="31608">
                  <c:v>1.4866081073705569E-5</c:v>
                </c:pt>
                <c:pt idx="31609">
                  <c:v>1.4862443094898479E-5</c:v>
                </c:pt>
                <c:pt idx="31610">
                  <c:v>1.485869506723247E-5</c:v>
                </c:pt>
                <c:pt idx="31611">
                  <c:v>1.485505890741479E-5</c:v>
                </c:pt>
                <c:pt idx="31612">
                  <c:v>1.4851403648208359E-5</c:v>
                </c:pt>
                <c:pt idx="31613">
                  <c:v>1.484773838456022E-5</c:v>
                </c:pt>
                <c:pt idx="31614">
                  <c:v>1.4844013094261749E-5</c:v>
                </c:pt>
                <c:pt idx="31615">
                  <c:v>1.4840371477475861E-5</c:v>
                </c:pt>
                <c:pt idx="31616">
                  <c:v>1.4836638001725079E-5</c:v>
                </c:pt>
                <c:pt idx="31617">
                  <c:v>1.483306641603122E-5</c:v>
                </c:pt>
                <c:pt idx="31618">
                  <c:v>1.482934112573275E-5</c:v>
                </c:pt>
                <c:pt idx="31619">
                  <c:v>1.482570314692566E-5</c:v>
                </c:pt>
                <c:pt idx="31620">
                  <c:v>1.482202424085699E-5</c:v>
                </c:pt>
                <c:pt idx="31621">
                  <c:v>1.481833169236779E-5</c:v>
                </c:pt>
                <c:pt idx="31622">
                  <c:v>1.481473464082228E-5</c:v>
                </c:pt>
                <c:pt idx="31623">
                  <c:v>1.4811115761403931E-5</c:v>
                </c:pt>
                <c:pt idx="31624">
                  <c:v>1.480757146055112E-5</c:v>
                </c:pt>
                <c:pt idx="31625">
                  <c:v>1.480386345065199E-5</c:v>
                </c:pt>
                <c:pt idx="31626">
                  <c:v>1.480025639466476E-5</c:v>
                </c:pt>
                <c:pt idx="31627">
                  <c:v>1.47966338772676E-5</c:v>
                </c:pt>
                <c:pt idx="31628">
                  <c:v>1.4792941328778401E-5</c:v>
                </c:pt>
                <c:pt idx="31629">
                  <c:v>1.478936974308454E-5</c:v>
                </c:pt>
                <c:pt idx="31630">
                  <c:v>1.4785783605475439E-5</c:v>
                </c:pt>
                <c:pt idx="31631">
                  <c:v>1.478225476603257E-5</c:v>
                </c:pt>
                <c:pt idx="31632">
                  <c:v>1.477858404541621E-5</c:v>
                </c:pt>
                <c:pt idx="31633">
                  <c:v>1.477499063184951E-5</c:v>
                </c:pt>
                <c:pt idx="31634">
                  <c:v>1.4771371752431151E-5</c:v>
                </c:pt>
                <c:pt idx="31635">
                  <c:v>1.4767863831366411E-5</c:v>
                </c:pt>
                <c:pt idx="31636">
                  <c:v>1.476421039114939E-5</c:v>
                </c:pt>
                <c:pt idx="31637">
                  <c:v>1.4760577869310509E-5</c:v>
                </c:pt>
                <c:pt idx="31638">
                  <c:v>1.475708995712921E-5</c:v>
                </c:pt>
                <c:pt idx="31639">
                  <c:v>1.47535974974744E-5</c:v>
                </c:pt>
                <c:pt idx="31640">
                  <c:v>1.4749988622497771E-5</c:v>
                </c:pt>
                <c:pt idx="31641">
                  <c:v>1.47464161273092E-5</c:v>
                </c:pt>
                <c:pt idx="31642">
                  <c:v>1.474291002523387E-5</c:v>
                </c:pt>
                <c:pt idx="31643">
                  <c:v>1.473934571549762E-5</c:v>
                </c:pt>
                <c:pt idx="31644">
                  <c:v>1.473577594879316E-5</c:v>
                </c:pt>
                <c:pt idx="31645">
                  <c:v>1.473223528591916E-5</c:v>
                </c:pt>
                <c:pt idx="31646">
                  <c:v>1.47287173604127E-5</c:v>
                </c:pt>
                <c:pt idx="31647">
                  <c:v>1.472520489187445E-5</c:v>
                </c:pt>
                <c:pt idx="31648">
                  <c:v>1.4721631487191191E-5</c:v>
                </c:pt>
                <c:pt idx="31649">
                  <c:v>1.4718121747137051E-5</c:v>
                </c:pt>
                <c:pt idx="31650">
                  <c:v>1.4714555618411401E-5</c:v>
                </c:pt>
                <c:pt idx="31651">
                  <c:v>1.471108407713473E-5</c:v>
                </c:pt>
                <c:pt idx="31652">
                  <c:v>1.470760525990045E-5</c:v>
                </c:pt>
                <c:pt idx="31653">
                  <c:v>1.470400457037613E-5</c:v>
                </c:pt>
                <c:pt idx="31654">
                  <c:v>1.470059669372858E-5</c:v>
                </c:pt>
                <c:pt idx="31655">
                  <c:v>1.469710605306318E-5</c:v>
                </c:pt>
                <c:pt idx="31656">
                  <c:v>1.469353446736932E-5</c:v>
                </c:pt>
                <c:pt idx="31657">
                  <c:v>1.4690061107103251E-5</c:v>
                </c:pt>
                <c:pt idx="31658">
                  <c:v>1.468661594117293E-5</c:v>
                </c:pt>
                <c:pt idx="31659">
                  <c:v>1.468308437324595E-5</c:v>
                </c:pt>
                <c:pt idx="31660">
                  <c:v>1.467961465095868E-5</c:v>
                </c:pt>
                <c:pt idx="31661">
                  <c:v>1.467616129957605E-5</c:v>
                </c:pt>
                <c:pt idx="31662">
                  <c:v>1.4672715224151031E-5</c:v>
                </c:pt>
                <c:pt idx="31663">
                  <c:v>1.466919820813928E-5</c:v>
                </c:pt>
                <c:pt idx="31664">
                  <c:v>1.4665719390905E-5</c:v>
                </c:pt>
                <c:pt idx="31665">
                  <c:v>1.466231151425745E-5</c:v>
                </c:pt>
                <c:pt idx="31666">
                  <c:v>1.465884452045429E-5</c:v>
                </c:pt>
                <c:pt idx="31667">
                  <c:v>1.465540299250279E-5</c:v>
                </c:pt>
                <c:pt idx="31668">
                  <c:v>1.4652030586148611E-5</c:v>
                </c:pt>
                <c:pt idx="31669">
                  <c:v>1.464857450628188E-5</c:v>
                </c:pt>
                <c:pt idx="31670">
                  <c:v>1.4645216651842929E-5</c:v>
                </c:pt>
                <c:pt idx="31671">
                  <c:v>1.4641692359873559E-5</c:v>
                </c:pt>
                <c:pt idx="31672">
                  <c:v>1.4638324500992891E-5</c:v>
                </c:pt>
                <c:pt idx="31673">
                  <c:v>1.46348920679884E-5</c:v>
                </c:pt>
                <c:pt idx="31674">
                  <c:v>1.4631550584454089E-5</c:v>
                </c:pt>
                <c:pt idx="31675">
                  <c:v>1.4628013559558889E-5</c:v>
                </c:pt>
                <c:pt idx="31676">
                  <c:v>1.462456202716567E-5</c:v>
                </c:pt>
                <c:pt idx="31677">
                  <c:v>1.462118598283269E-5</c:v>
                </c:pt>
                <c:pt idx="31678">
                  <c:v>1.461788997403346E-5</c:v>
                </c:pt>
                <c:pt idx="31679">
                  <c:v>1.4614445717597849E-5</c:v>
                </c:pt>
                <c:pt idx="31680">
                  <c:v>1.461102874600329E-5</c:v>
                </c:pt>
                <c:pt idx="31681">
                  <c:v>1.4607710909331221E-5</c:v>
                </c:pt>
                <c:pt idx="31682">
                  <c:v>1.4604273019358521E-5</c:v>
                </c:pt>
                <c:pt idx="31683">
                  <c:v>1.460096882510697E-5</c:v>
                </c:pt>
                <c:pt idx="31684">
                  <c:v>1.459750910726143E-5</c:v>
                </c:pt>
                <c:pt idx="31685">
                  <c:v>1.4594160347769499E-5</c:v>
                </c:pt>
                <c:pt idx="31686">
                  <c:v>1.4590805221814661E-5</c:v>
                </c:pt>
                <c:pt idx="31687">
                  <c:v>1.4587441000912801E-5</c:v>
                </c:pt>
                <c:pt idx="31688">
                  <c:v>1.4584133168682459E-5</c:v>
                </c:pt>
                <c:pt idx="31689">
                  <c:v>1.458078986615874E-5</c:v>
                </c:pt>
                <c:pt idx="31690">
                  <c:v>1.457738108001649E-5</c:v>
                </c:pt>
                <c:pt idx="31691">
                  <c:v>1.4574045962945091E-5</c:v>
                </c:pt>
                <c:pt idx="31692">
                  <c:v>1.4570694474969059E-5</c:v>
                </c:pt>
                <c:pt idx="31693">
                  <c:v>1.4567353900929451E-5</c:v>
                </c:pt>
                <c:pt idx="31694">
                  <c:v>1.4564087905455381E-5</c:v>
                </c:pt>
                <c:pt idx="31695">
                  <c:v>1.4560720046574721E-5</c:v>
                </c:pt>
                <c:pt idx="31696">
                  <c:v>1.455734945920995E-5</c:v>
                </c:pt>
                <c:pt idx="31697">
                  <c:v>1.4554148037859699E-5</c:v>
                </c:pt>
                <c:pt idx="31698">
                  <c:v>1.4550850210071081E-5</c:v>
                </c:pt>
                <c:pt idx="31699">
                  <c:v>1.454750508855795E-5</c:v>
                </c:pt>
                <c:pt idx="31700">
                  <c:v>1.454421453672694E-5</c:v>
                </c:pt>
                <c:pt idx="31701">
                  <c:v>1.454082848795224E-5</c:v>
                </c:pt>
                <c:pt idx="31702">
                  <c:v>1.4537587958329819E-5</c:v>
                </c:pt>
                <c:pt idx="31703">
                  <c:v>1.4534286492562391E-5</c:v>
                </c:pt>
                <c:pt idx="31704">
                  <c:v>1.4531037777487649E-5</c:v>
                </c:pt>
                <c:pt idx="31705">
                  <c:v>1.452773722121492E-5</c:v>
                </c:pt>
                <c:pt idx="31706">
                  <c:v>1.452448395866668E-5</c:v>
                </c:pt>
                <c:pt idx="31707">
                  <c:v>1.4521191587846261E-5</c:v>
                </c:pt>
                <c:pt idx="31708">
                  <c:v>1.451793741580332E-5</c:v>
                </c:pt>
                <c:pt idx="31709">
                  <c:v>1.4514631402562371E-5</c:v>
                </c:pt>
                <c:pt idx="31710">
                  <c:v>1.451138723496115E-5</c:v>
                </c:pt>
                <c:pt idx="31711">
                  <c:v>1.4508100321108939E-5</c:v>
                </c:pt>
                <c:pt idx="31712">
                  <c:v>1.450492800358916E-5</c:v>
                </c:pt>
                <c:pt idx="31713">
                  <c:v>1.450162744731642E-5</c:v>
                </c:pt>
                <c:pt idx="31714">
                  <c:v>1.4498414202535059E-5</c:v>
                </c:pt>
                <c:pt idx="31715">
                  <c:v>1.449520004825899E-5</c:v>
                </c:pt>
                <c:pt idx="31716">
                  <c:v>1.4491908586933279E-5</c:v>
                </c:pt>
                <c:pt idx="31717">
                  <c:v>1.4488680790236691E-5</c:v>
                </c:pt>
                <c:pt idx="31718">
                  <c:v>1.4485519386653319E-5</c:v>
                </c:pt>
                <c:pt idx="31719">
                  <c:v>1.4482233382295821E-5</c:v>
                </c:pt>
                <c:pt idx="31720">
                  <c:v>1.447903559892438E-5</c:v>
                </c:pt>
                <c:pt idx="31721">
                  <c:v>1.4475791431323159E-5</c:v>
                </c:pt>
                <c:pt idx="31722">
                  <c:v>1.447254180675372E-5</c:v>
                </c:pt>
                <c:pt idx="31723">
                  <c:v>1.4469386769633269E-5</c:v>
                </c:pt>
                <c:pt idx="31724">
                  <c:v>1.446619626221946E-5</c:v>
                </c:pt>
                <c:pt idx="31725">
                  <c:v>1.4463049410551321E-5</c:v>
                </c:pt>
                <c:pt idx="31726">
                  <c:v>1.445981706638122E-5</c:v>
                </c:pt>
                <c:pt idx="31727">
                  <c:v>1.445668203814421E-5</c:v>
                </c:pt>
                <c:pt idx="31728">
                  <c:v>1.4453478797804559E-5</c:v>
                </c:pt>
                <c:pt idx="31729">
                  <c:v>1.445028829039074E-5</c:v>
                </c:pt>
                <c:pt idx="31730">
                  <c:v>1.4447086869040501E-5</c:v>
                </c:pt>
                <c:pt idx="31731">
                  <c:v>1.4443893633142579E-5</c:v>
                </c:pt>
                <c:pt idx="31732">
                  <c:v>1.444068857381353E-5</c:v>
                </c:pt>
                <c:pt idx="31733">
                  <c:v>1.4437588106375189E-5</c:v>
                </c:pt>
                <c:pt idx="31734">
                  <c:v>1.4434349395742169E-5</c:v>
                </c:pt>
                <c:pt idx="31735">
                  <c:v>1.443124256184092E-5</c:v>
                </c:pt>
                <c:pt idx="31736">
                  <c:v>1.4428086615225769E-5</c:v>
                </c:pt>
                <c:pt idx="31737">
                  <c:v>1.4424931578105321E-5</c:v>
                </c:pt>
                <c:pt idx="31738">
                  <c:v>1.442183292965638E-5</c:v>
                </c:pt>
                <c:pt idx="31739">
                  <c:v>1.4418629689316729E-5</c:v>
                </c:pt>
                <c:pt idx="31740">
                  <c:v>1.441552285541547E-5</c:v>
                </c:pt>
                <c:pt idx="31741">
                  <c:v>1.441240328858839E-5</c:v>
                </c:pt>
                <c:pt idx="31742">
                  <c:v>1.4409299183171241E-5</c:v>
                </c:pt>
                <c:pt idx="31743">
                  <c:v>1.4406120499188549E-5</c:v>
                </c:pt>
                <c:pt idx="31744">
                  <c:v>1.4402996384887959E-5</c:v>
                </c:pt>
                <c:pt idx="31745">
                  <c:v>1.4399885003513189E-5</c:v>
                </c:pt>
                <c:pt idx="31746">
                  <c:v>1.4396858205145691E-5</c:v>
                </c:pt>
                <c:pt idx="31747">
                  <c:v>1.43937322718557E-5</c:v>
                </c:pt>
                <c:pt idx="31748">
                  <c:v>1.439057541574584E-5</c:v>
                </c:pt>
                <c:pt idx="31749">
                  <c:v>1.4387533155968409E-5</c:v>
                </c:pt>
                <c:pt idx="31750">
                  <c:v>1.4384407222678419E-5</c:v>
                </c:pt>
                <c:pt idx="31751">
                  <c:v>1.438136496290099E-5</c:v>
                </c:pt>
                <c:pt idx="31752">
                  <c:v>1.43782408486004E-5</c:v>
                </c:pt>
                <c:pt idx="31753">
                  <c:v>1.4375179489434229E-5</c:v>
                </c:pt>
                <c:pt idx="31754">
                  <c:v>1.437204537069192E-5</c:v>
                </c:pt>
                <c:pt idx="31755">
                  <c:v>1.4369007658388E-5</c:v>
                </c:pt>
                <c:pt idx="31756">
                  <c:v>1.436592629033839E-5</c:v>
                </c:pt>
                <c:pt idx="31757">
                  <c:v>1.4362849469762301E-5</c:v>
                </c:pt>
                <c:pt idx="31758">
                  <c:v>1.435983176634181E-5</c:v>
                </c:pt>
                <c:pt idx="31759">
                  <c:v>1.435674130334519E-5</c:v>
                </c:pt>
                <c:pt idx="31760">
                  <c:v>1.435362901247572E-5</c:v>
                </c:pt>
                <c:pt idx="31761">
                  <c:v>1.435066224075854E-5</c:v>
                </c:pt>
                <c:pt idx="31762">
                  <c:v>1.434752721252153E-5</c:v>
                </c:pt>
                <c:pt idx="31763">
                  <c:v>1.434458408766659E-5</c:v>
                </c:pt>
                <c:pt idx="31764">
                  <c:v>1.434148816770175E-5</c:v>
                </c:pt>
                <c:pt idx="31765">
                  <c:v>1.433849411114352E-5</c:v>
                </c:pt>
                <c:pt idx="31766">
                  <c:v>1.433544093742967E-5</c:v>
                </c:pt>
                <c:pt idx="31767">
                  <c:v>1.433243596693501E-5</c:v>
                </c:pt>
                <c:pt idx="31768">
                  <c:v>1.4329487385111859E-5</c:v>
                </c:pt>
                <c:pt idx="31769">
                  <c:v>1.432634144293843E-5</c:v>
                </c:pt>
                <c:pt idx="31770">
                  <c:v>1.4323395589599389E-5</c:v>
                </c:pt>
                <c:pt idx="31771">
                  <c:v>1.4320398804557041E-5</c:v>
                </c:pt>
                <c:pt idx="31772">
                  <c:v>1.43173519973061E-5</c:v>
                </c:pt>
                <c:pt idx="31773">
                  <c:v>1.431434793630615E-5</c:v>
                </c:pt>
                <c:pt idx="31774">
                  <c:v>1.431139116903068E-5</c:v>
                </c:pt>
                <c:pt idx="31775">
                  <c:v>1.430836528015789E-5</c:v>
                </c:pt>
                <c:pt idx="31776">
                  <c:v>1.430540305591421E-5</c:v>
                </c:pt>
                <c:pt idx="31777">
                  <c:v>1.430240354238776E-5</c:v>
                </c:pt>
                <c:pt idx="31778">
                  <c:v>1.4299457689048721E-5</c:v>
                </c:pt>
                <c:pt idx="31779">
                  <c:v>1.4296459994511681E-5</c:v>
                </c:pt>
                <c:pt idx="31780">
                  <c:v>1.429353142157197E-5</c:v>
                </c:pt>
                <c:pt idx="31781">
                  <c:v>1.4290570106823001E-5</c:v>
                </c:pt>
                <c:pt idx="31782">
                  <c:v>1.428751238563564E-5</c:v>
                </c:pt>
                <c:pt idx="31783">
                  <c:v>1.428462746844161E-5</c:v>
                </c:pt>
                <c:pt idx="31784">
                  <c:v>1.4281567928264851E-5</c:v>
                </c:pt>
                <c:pt idx="31785">
                  <c:v>1.4278631169872821E-5</c:v>
                </c:pt>
                <c:pt idx="31786">
                  <c:v>1.427575625712052E-5</c:v>
                </c:pt>
                <c:pt idx="31787">
                  <c:v>1.4272711268858981E-5</c:v>
                </c:pt>
                <c:pt idx="31788">
                  <c:v>1.426986364094773E-5</c:v>
                </c:pt>
                <c:pt idx="31789">
                  <c:v>1.4266905964177569E-5</c:v>
                </c:pt>
                <c:pt idx="31790">
                  <c:v>1.426400194759481E-5</c:v>
                </c:pt>
                <c:pt idx="31791">
                  <c:v>1.426105245627696E-5</c:v>
                </c:pt>
                <c:pt idx="31792">
                  <c:v>1.425813661626307E-5</c:v>
                </c:pt>
                <c:pt idx="31793">
                  <c:v>1.4255208952818069E-5</c:v>
                </c:pt>
                <c:pt idx="31794">
                  <c:v>1.4252285836846569E-5</c:v>
                </c:pt>
                <c:pt idx="31795">
                  <c:v>1.424929359927773E-5</c:v>
                </c:pt>
                <c:pt idx="31796">
                  <c:v>1.424641232006252E-5</c:v>
                </c:pt>
                <c:pt idx="31797">
                  <c:v>1.424367928848369E-5</c:v>
                </c:pt>
                <c:pt idx="31798">
                  <c:v>1.4240670680010231E-5</c:v>
                </c:pt>
                <c:pt idx="31799">
                  <c:v>1.423780940967845E-5</c:v>
                </c:pt>
                <c:pt idx="31800">
                  <c:v>1.423484354745597E-5</c:v>
                </c:pt>
                <c:pt idx="31801">
                  <c:v>1.423205139872152E-5</c:v>
                </c:pt>
                <c:pt idx="31802">
                  <c:v>1.422909917891957E-5</c:v>
                </c:pt>
                <c:pt idx="31803">
                  <c:v>1.422635432390962E-5</c:v>
                </c:pt>
                <c:pt idx="31804">
                  <c:v>1.4223381185729521E-5</c:v>
                </c:pt>
                <c:pt idx="31805">
                  <c:v>1.4220470802683851E-5</c:v>
                </c:pt>
                <c:pt idx="31806">
                  <c:v>1.4217594070942139E-5</c:v>
                </c:pt>
                <c:pt idx="31807">
                  <c:v>1.421477099938784E-5</c:v>
                </c:pt>
                <c:pt idx="31808">
                  <c:v>1.42119324664236E-5</c:v>
                </c:pt>
                <c:pt idx="31809">
                  <c:v>1.4209033906809049E-5</c:v>
                </c:pt>
                <c:pt idx="31810">
                  <c:v>1.4206134437699801E-5</c:v>
                </c:pt>
                <c:pt idx="31811">
                  <c:v>1.4203341379470659E-5</c:v>
                </c:pt>
                <c:pt idx="31812">
                  <c:v>1.4200443729350811E-5</c:v>
                </c:pt>
                <c:pt idx="31813">
                  <c:v>1.4197634300217031E-5</c:v>
                </c:pt>
                <c:pt idx="31814">
                  <c:v>1.41948476084508E-5</c:v>
                </c:pt>
                <c:pt idx="31815">
                  <c:v>1.4191941772878641E-5</c:v>
                </c:pt>
                <c:pt idx="31816">
                  <c:v>1.4189189641911071E-5</c:v>
                </c:pt>
                <c:pt idx="31817">
                  <c:v>1.418634201399982E-5</c:v>
                </c:pt>
                <c:pt idx="31818">
                  <c:v>1.4183527127897829E-5</c:v>
                </c:pt>
                <c:pt idx="31819">
                  <c:v>1.4180761354509739E-5</c:v>
                </c:pt>
                <c:pt idx="31820">
                  <c:v>1.417794192093424E-5</c:v>
                </c:pt>
                <c:pt idx="31821">
                  <c:v>1.4175096112012399E-5</c:v>
                </c:pt>
                <c:pt idx="31822">
                  <c:v>1.417223666067002E-5</c:v>
                </c:pt>
                <c:pt idx="31823">
                  <c:v>1.4169507267069999E-5</c:v>
                </c:pt>
                <c:pt idx="31824">
                  <c:v>1.416673239873489E-5</c:v>
                </c:pt>
                <c:pt idx="31825">
                  <c:v>1.416389568476006E-5</c:v>
                </c:pt>
                <c:pt idx="31826">
                  <c:v>1.4161105355015019E-5</c:v>
                </c:pt>
                <c:pt idx="31827">
                  <c:v>1.415838232787792E-5</c:v>
                </c:pt>
                <c:pt idx="31828">
                  <c:v>1.415552833350375E-5</c:v>
                </c:pt>
                <c:pt idx="31829">
                  <c:v>1.4152779840515E-5</c:v>
                </c:pt>
                <c:pt idx="31830">
                  <c:v>1.415002316207392E-5</c:v>
                </c:pt>
                <c:pt idx="31831">
                  <c:v>1.4147249203233511E-5</c:v>
                </c:pt>
                <c:pt idx="31832">
                  <c:v>1.414445887348847E-5</c:v>
                </c:pt>
                <c:pt idx="31833">
                  <c:v>1.414169673807919E-5</c:v>
                </c:pt>
                <c:pt idx="31834">
                  <c:v>1.4138933693175201E-5</c:v>
                </c:pt>
                <c:pt idx="31835">
                  <c:v>1.413618701917585E-5</c:v>
                </c:pt>
                <c:pt idx="31836">
                  <c:v>1.413337940903148E-5</c:v>
                </c:pt>
                <c:pt idx="31837">
                  <c:v>1.4130686395219531E-5</c:v>
                </c:pt>
                <c:pt idx="31838">
                  <c:v>1.4127894246485079E-5</c:v>
                </c:pt>
                <c:pt idx="31839">
                  <c:v>1.4125184861768499E-5</c:v>
                </c:pt>
                <c:pt idx="31840">
                  <c:v>1.412249366694596E-5</c:v>
                </c:pt>
                <c:pt idx="31841">
                  <c:v>1.4119745173957201E-5</c:v>
                </c:pt>
                <c:pt idx="31842">
                  <c:v>1.4117025784798899E-5</c:v>
                </c:pt>
                <c:pt idx="31843">
                  <c:v>1.411431640008232E-5</c:v>
                </c:pt>
                <c:pt idx="31844">
                  <c:v>1.411165612807963E-5</c:v>
                </c:pt>
                <c:pt idx="31845">
                  <c:v>1.410885488439817E-5</c:v>
                </c:pt>
                <c:pt idx="31846">
                  <c:v>1.410614640917629E-5</c:v>
                </c:pt>
                <c:pt idx="31847">
                  <c:v>1.4103460671321949E-5</c:v>
                </c:pt>
                <c:pt idx="31848">
                  <c:v>1.4100791304372249E-5</c:v>
                </c:pt>
                <c:pt idx="31849">
                  <c:v>1.4098038263909979E-5</c:v>
                </c:pt>
                <c:pt idx="31850">
                  <c:v>1.4095271581027189E-5</c:v>
                </c:pt>
                <c:pt idx="31851">
                  <c:v>1.409262313245563E-5</c:v>
                </c:pt>
                <c:pt idx="31852">
                  <c:v>1.408993102813838E-5</c:v>
                </c:pt>
                <c:pt idx="31853">
                  <c:v>1.408721800544299E-5</c:v>
                </c:pt>
                <c:pt idx="31854">
                  <c:v>1.4084586837270759E-5</c:v>
                </c:pt>
                <c:pt idx="31855">
                  <c:v>1.408188290952239E-5</c:v>
                </c:pt>
                <c:pt idx="31856">
                  <c:v>1.407925810781308E-5</c:v>
                </c:pt>
                <c:pt idx="31857">
                  <c:v>1.407652143825544E-5</c:v>
                </c:pt>
                <c:pt idx="31858">
                  <c:v>1.4073842066864021E-5</c:v>
                </c:pt>
                <c:pt idx="31859">
                  <c:v>1.407124182151165E-5</c:v>
                </c:pt>
                <c:pt idx="31860">
                  <c:v>1.4068550626689101E-5</c:v>
                </c:pt>
                <c:pt idx="31861">
                  <c:v>1.406587762176059E-5</c:v>
                </c:pt>
                <c:pt idx="31862">
                  <c:v>1.406329465680756E-5</c:v>
                </c:pt>
                <c:pt idx="31863">
                  <c:v>1.406062710884726E-5</c:v>
                </c:pt>
                <c:pt idx="31864">
                  <c:v>1.405795774189755E-5</c:v>
                </c:pt>
                <c:pt idx="31865">
                  <c:v>1.405536022502929E-5</c:v>
                </c:pt>
                <c:pt idx="31866">
                  <c:v>1.405276270816103E-5</c:v>
                </c:pt>
                <c:pt idx="31867">
                  <c:v>1.405005878041266E-5</c:v>
                </c:pt>
                <c:pt idx="31868">
                  <c:v>1.404747581545962E-5</c:v>
                </c:pt>
                <c:pt idx="31869">
                  <c:v>1.4044856470718511E-5</c:v>
                </c:pt>
                <c:pt idx="31870">
                  <c:v>1.404226350132376E-5</c:v>
                </c:pt>
                <c:pt idx="31871">
                  <c:v>1.403961232426809E-5</c:v>
                </c:pt>
                <c:pt idx="31872">
                  <c:v>1.4036936590855481E-5</c:v>
                </c:pt>
                <c:pt idx="31873">
                  <c:v>1.403436726832297E-5</c:v>
                </c:pt>
                <c:pt idx="31874">
                  <c:v>1.4031749742571259E-5</c:v>
                </c:pt>
                <c:pt idx="31875">
                  <c:v>1.402918405801756E-5</c:v>
                </c:pt>
                <c:pt idx="31876">
                  <c:v>1.402660655003274E-5</c:v>
                </c:pt>
                <c:pt idx="31877">
                  <c:v>1.4023969924892301E-5</c:v>
                </c:pt>
                <c:pt idx="31878">
                  <c:v>1.4021416973264421E-5</c:v>
                </c:pt>
                <c:pt idx="31879">
                  <c:v>1.40187876240816E-5</c:v>
                </c:pt>
                <c:pt idx="31880">
                  <c:v>1.401615099894116E-5</c:v>
                </c:pt>
                <c:pt idx="31881">
                  <c:v>1.401372355758213E-5</c:v>
                </c:pt>
                <c:pt idx="31882">
                  <c:v>1.40110942083993E-5</c:v>
                </c:pt>
                <c:pt idx="31883">
                  <c:v>1.400844303134363E-5</c:v>
                </c:pt>
                <c:pt idx="31884">
                  <c:v>1.4005969205754811E-5</c:v>
                </c:pt>
                <c:pt idx="31885">
                  <c:v>1.4003342585056091E-5</c:v>
                </c:pt>
                <c:pt idx="31886">
                  <c:v>1.400066685164347E-5</c:v>
                </c:pt>
                <c:pt idx="31887">
                  <c:v>1.3998211215948689E-5</c:v>
                </c:pt>
                <c:pt idx="31888">
                  <c:v>1.3995642802910879E-5</c:v>
                </c:pt>
                <c:pt idx="31889">
                  <c:v>1.3993171705806161E-5</c:v>
                </c:pt>
                <c:pt idx="31890">
                  <c:v>1.3990591469337231E-5</c:v>
                </c:pt>
                <c:pt idx="31891">
                  <c:v>1.3988041246193459E-5</c:v>
                </c:pt>
                <c:pt idx="31892">
                  <c:v>1.398556560161524E-5</c:v>
                </c:pt>
                <c:pt idx="31893">
                  <c:v>1.3983032658870799E-5</c:v>
                </c:pt>
                <c:pt idx="31894">
                  <c:v>1.398042604705552E-5</c:v>
                </c:pt>
                <c:pt idx="31895">
                  <c:v>1.397791766066803E-5</c:v>
                </c:pt>
                <c:pt idx="31896">
                  <c:v>1.397545383952092E-5</c:v>
                </c:pt>
                <c:pt idx="31897">
                  <c:v>1.3972971828479791E-5</c:v>
                </c:pt>
                <c:pt idx="31898">
                  <c:v>1.397032610839233E-5</c:v>
                </c:pt>
                <c:pt idx="31899">
                  <c:v>1.396790503349621E-5</c:v>
                </c:pt>
                <c:pt idx="31900">
                  <c:v>1.3965428479423281E-5</c:v>
                </c:pt>
                <c:pt idx="31901">
                  <c:v>1.396294192090863E-5</c:v>
                </c:pt>
                <c:pt idx="31902">
                  <c:v>1.396037441736553E-5</c:v>
                </c:pt>
                <c:pt idx="31903">
                  <c:v>1.395785966451513E-5</c:v>
                </c:pt>
                <c:pt idx="31904">
                  <c:v>1.395540493831504E-5</c:v>
                </c:pt>
                <c:pt idx="31905">
                  <c:v>1.395286471961299E-5</c:v>
                </c:pt>
                <c:pt idx="31906">
                  <c:v>1.3950380889582449E-5</c:v>
                </c:pt>
                <c:pt idx="31907">
                  <c:v>1.394790433550952E-5</c:v>
                </c:pt>
                <c:pt idx="31908">
                  <c:v>1.394543869537301E-5</c:v>
                </c:pt>
                <c:pt idx="31909">
                  <c:v>1.3942947589384859E-5</c:v>
                </c:pt>
                <c:pt idx="31910">
                  <c:v>1.3940468306827819E-5</c:v>
                </c:pt>
                <c:pt idx="31911">
                  <c:v>1.3938027223048269E-5</c:v>
                </c:pt>
                <c:pt idx="31912">
                  <c:v>1.3935517927166069E-5</c:v>
                </c:pt>
                <c:pt idx="31913">
                  <c:v>1.393303591612494E-5</c:v>
                </c:pt>
                <c:pt idx="31914">
                  <c:v>1.39305575430626E-5</c:v>
                </c:pt>
                <c:pt idx="31915">
                  <c:v>1.392820649925852E-5</c:v>
                </c:pt>
                <c:pt idx="31916">
                  <c:v>1.3925741768616721E-5</c:v>
                </c:pt>
                <c:pt idx="31917">
                  <c:v>1.3923329788667621E-5</c:v>
                </c:pt>
                <c:pt idx="31918">
                  <c:v>1.392084686813178E-5</c:v>
                </c:pt>
                <c:pt idx="31919">
                  <c:v>1.391840305586811E-5</c:v>
                </c:pt>
                <c:pt idx="31920">
                  <c:v>1.3915941053710411E-5</c:v>
                </c:pt>
                <c:pt idx="31921">
                  <c:v>1.391349269397324E-5</c:v>
                </c:pt>
                <c:pt idx="31922">
                  <c:v>1.3911050700698979E-5</c:v>
                </c:pt>
                <c:pt idx="31923">
                  <c:v>1.390874240314588E-5</c:v>
                </c:pt>
                <c:pt idx="31924">
                  <c:v>1.390624856867362E-5</c:v>
                </c:pt>
                <c:pt idx="31925">
                  <c:v>1.3903817489335781E-5</c:v>
                </c:pt>
                <c:pt idx="31926">
                  <c:v>1.3901437341701239E-5</c:v>
                </c:pt>
                <c:pt idx="31927">
                  <c:v>1.389901717629982E-5</c:v>
                </c:pt>
                <c:pt idx="31928">
                  <c:v>1.389663611917058E-5</c:v>
                </c:pt>
                <c:pt idx="31929">
                  <c:v>1.389425142406253E-5</c:v>
                </c:pt>
                <c:pt idx="31930">
                  <c:v>1.389176031807438E-5</c:v>
                </c:pt>
                <c:pt idx="31931">
                  <c:v>1.388937380397692E-5</c:v>
                </c:pt>
                <c:pt idx="31932">
                  <c:v>1.3886999113310591E-5</c:v>
                </c:pt>
                <c:pt idx="31933">
                  <c:v>1.388458440487739E-5</c:v>
                </c:pt>
                <c:pt idx="31934">
                  <c:v>1.38822315420839E-5</c:v>
                </c:pt>
                <c:pt idx="31935">
                  <c:v>1.387987776979571E-5</c:v>
                </c:pt>
                <c:pt idx="31936">
                  <c:v>1.3877468518330721E-5</c:v>
                </c:pt>
                <c:pt idx="31937">
                  <c:v>1.3875173863198141E-5</c:v>
                </c:pt>
                <c:pt idx="31938">
                  <c:v>1.387273096042918E-5</c:v>
                </c:pt>
                <c:pt idx="31939">
                  <c:v>1.387038992106682E-5</c:v>
                </c:pt>
                <c:pt idx="31940">
                  <c:v>1.386799340252765E-5</c:v>
                </c:pt>
                <c:pt idx="31941">
                  <c:v>1.386569874739507E-5</c:v>
                </c:pt>
                <c:pt idx="31942">
                  <c:v>1.3863264939573129E-5</c:v>
                </c:pt>
                <c:pt idx="31943">
                  <c:v>1.386097483191406E-5</c:v>
                </c:pt>
                <c:pt idx="31944">
                  <c:v>1.38585319291451E-5</c:v>
                </c:pt>
                <c:pt idx="31945">
                  <c:v>1.385628092975821E-5</c:v>
                </c:pt>
                <c:pt idx="31946">
                  <c:v>1.38539153340389E-5</c:v>
                </c:pt>
                <c:pt idx="31947">
                  <c:v>1.3851592484570571E-5</c:v>
                </c:pt>
                <c:pt idx="31948">
                  <c:v>1.384926235914463E-5</c:v>
                </c:pt>
                <c:pt idx="31949">
                  <c:v>1.384691131534055E-5</c:v>
                </c:pt>
                <c:pt idx="31950">
                  <c:v>1.384460028930334E-5</c:v>
                </c:pt>
                <c:pt idx="31951">
                  <c:v>1.384228289680323E-5</c:v>
                </c:pt>
                <c:pt idx="31952">
                  <c:v>1.3839870916854119E-5</c:v>
                </c:pt>
                <c:pt idx="31953">
                  <c:v>1.383767539664404E-5</c:v>
                </c:pt>
                <c:pt idx="31954">
                  <c:v>1.383527978759957E-5</c:v>
                </c:pt>
                <c:pt idx="31955">
                  <c:v>1.383297421853058E-5</c:v>
                </c:pt>
                <c:pt idx="31956">
                  <c:v>1.383061407977948E-5</c:v>
                </c:pt>
                <c:pt idx="31957">
                  <c:v>1.3828444025421049E-5</c:v>
                </c:pt>
                <c:pt idx="31958">
                  <c:v>1.382602113153553E-5</c:v>
                </c:pt>
                <c:pt idx="31959">
                  <c:v>1.38238010549685E-5</c:v>
                </c:pt>
                <c:pt idx="31960">
                  <c:v>1.3821477296005471E-5</c:v>
                </c:pt>
                <c:pt idx="31961">
                  <c:v>1.3819138985127211E-5</c:v>
                </c:pt>
                <c:pt idx="31962">
                  <c:v>1.381692436552839E-5</c:v>
                </c:pt>
                <c:pt idx="31963">
                  <c:v>1.381465153826866E-5</c:v>
                </c:pt>
                <c:pt idx="31964">
                  <c:v>1.381235779263079E-5</c:v>
                </c:pt>
                <c:pt idx="31965">
                  <c:v>1.381012043566443E-5</c:v>
                </c:pt>
                <c:pt idx="31966">
                  <c:v>1.380785215587821E-5</c:v>
                </c:pt>
                <c:pt idx="31967">
                  <c:v>1.380556932417676E-5</c:v>
                </c:pt>
                <c:pt idx="31968">
                  <c:v>1.380318281007931E-5</c:v>
                </c:pt>
                <c:pt idx="31969">
                  <c:v>1.380095818603877E-5</c:v>
                </c:pt>
                <c:pt idx="31970">
                  <c:v>1.379883269692073E-5</c:v>
                </c:pt>
                <c:pt idx="31971">
                  <c:v>1.3796548046229869E-5</c:v>
                </c:pt>
                <c:pt idx="31972">
                  <c:v>1.3794292499369479E-5</c:v>
                </c:pt>
                <c:pt idx="31973">
                  <c:v>1.3792050594929611E-5</c:v>
                </c:pt>
                <c:pt idx="31974">
                  <c:v>1.3789715012535449E-5</c:v>
                </c:pt>
                <c:pt idx="31975">
                  <c:v>1.378751130687306E-5</c:v>
                </c:pt>
                <c:pt idx="31976">
                  <c:v>1.3785302144242451E-5</c:v>
                </c:pt>
                <c:pt idx="31977">
                  <c:v>1.3783006579615181E-5</c:v>
                </c:pt>
                <c:pt idx="31978">
                  <c:v>1.37808638100978E-5</c:v>
                </c:pt>
                <c:pt idx="31979">
                  <c:v>1.377863191009965E-5</c:v>
                </c:pt>
                <c:pt idx="31980">
                  <c:v>1.37763499878929E-5</c:v>
                </c:pt>
                <c:pt idx="31981">
                  <c:v>1.3774161743640431E-5</c:v>
                </c:pt>
                <c:pt idx="31982">
                  <c:v>1.377194621454692E-5</c:v>
                </c:pt>
                <c:pt idx="31983">
                  <c:v>1.37697343234322E-5</c:v>
                </c:pt>
                <c:pt idx="31984">
                  <c:v>1.3767586096946621E-5</c:v>
                </c:pt>
                <c:pt idx="31985">
                  <c:v>1.3765360563411381E-5</c:v>
                </c:pt>
                <c:pt idx="31986">
                  <c:v>1.376320324197877E-5</c:v>
                </c:pt>
                <c:pt idx="31987">
                  <c:v>1.376087857352104E-5</c:v>
                </c:pt>
                <c:pt idx="31988">
                  <c:v>1.37587057906785E-5</c:v>
                </c:pt>
                <c:pt idx="31989">
                  <c:v>1.3756515727436641E-5</c:v>
                </c:pt>
                <c:pt idx="31990">
                  <c:v>1.375431565975305E-5</c:v>
                </c:pt>
                <c:pt idx="31991">
                  <c:v>1.375216379528865E-5</c:v>
                </c:pt>
                <c:pt idx="31992">
                  <c:v>1.374998828396201E-5</c:v>
                </c:pt>
                <c:pt idx="31993">
                  <c:v>1.374781277263537E-5</c:v>
                </c:pt>
                <c:pt idx="31994">
                  <c:v>1.3745633623329919E-5</c:v>
                </c:pt>
                <c:pt idx="31995">
                  <c:v>1.374352996208472E-5</c:v>
                </c:pt>
                <c:pt idx="31996">
                  <c:v>1.374132807541173E-5</c:v>
                </c:pt>
                <c:pt idx="31997">
                  <c:v>1.373915165459039E-5</c:v>
                </c:pt>
                <c:pt idx="31998">
                  <c:v>1.373699979012599E-5</c:v>
                </c:pt>
                <c:pt idx="31999">
                  <c:v>1.373478426103247E-5</c:v>
                </c:pt>
                <c:pt idx="32000">
                  <c:v>1.373272880300647E-5</c:v>
                </c:pt>
                <c:pt idx="32001">
                  <c:v>1.373045142827323E-5</c:v>
                </c:pt>
                <c:pt idx="32002">
                  <c:v>1.3728315934713461E-5</c:v>
                </c:pt>
                <c:pt idx="32003">
                  <c:v>1.3726219549425879E-5</c:v>
                </c:pt>
                <c:pt idx="32004">
                  <c:v>1.37240258482052E-5</c:v>
                </c:pt>
                <c:pt idx="32005">
                  <c:v>1.372183123748982E-5</c:v>
                </c:pt>
                <c:pt idx="32006">
                  <c:v>1.3719812159251891E-5</c:v>
                </c:pt>
                <c:pt idx="32007">
                  <c:v>1.371767939417623E-5</c:v>
                </c:pt>
                <c:pt idx="32008">
                  <c:v>1.3715535715164149E-5</c:v>
                </c:pt>
                <c:pt idx="32009">
                  <c:v>1.371337748423684E-5</c:v>
                </c:pt>
                <c:pt idx="32010">
                  <c:v>1.3711268366023431E-5</c:v>
                </c:pt>
                <c:pt idx="32011">
                  <c:v>1.370915197185241E-5</c:v>
                </c:pt>
                <c:pt idx="32012">
                  <c:v>1.370715108350851E-5</c:v>
                </c:pt>
                <c:pt idx="32013">
                  <c:v>1.3704934644920289E-5</c:v>
                </c:pt>
                <c:pt idx="32014">
                  <c:v>1.370283280266449E-5</c:v>
                </c:pt>
                <c:pt idx="32015">
                  <c:v>1.370072277495638E-5</c:v>
                </c:pt>
                <c:pt idx="32016">
                  <c:v>1.369859000988072E-5</c:v>
                </c:pt>
                <c:pt idx="32017">
                  <c:v>1.3696488167624921E-5</c:v>
                </c:pt>
                <c:pt idx="32018">
                  <c:v>1.3694423614651899E-5</c:v>
                </c:pt>
                <c:pt idx="32019">
                  <c:v>1.3692340871784839E-5</c:v>
                </c:pt>
                <c:pt idx="32020">
                  <c:v>1.369017627439462E-5</c:v>
                </c:pt>
                <c:pt idx="32021">
                  <c:v>1.368819084746065E-5</c:v>
                </c:pt>
                <c:pt idx="32022">
                  <c:v>1.368615539831808E-5</c:v>
                </c:pt>
                <c:pt idx="32023">
                  <c:v>1.3683953511645089E-5</c:v>
                </c:pt>
                <c:pt idx="32024">
                  <c:v>1.368198627460515E-5</c:v>
                </c:pt>
                <c:pt idx="32025">
                  <c:v>1.3679815310752019E-5</c:v>
                </c:pt>
                <c:pt idx="32026">
                  <c:v>1.367788445350016E-5</c:v>
                </c:pt>
                <c:pt idx="32027">
                  <c:v>1.3675722584594039E-5</c:v>
                </c:pt>
                <c:pt idx="32028">
                  <c:v>1.3673664398083931E-5</c:v>
                </c:pt>
                <c:pt idx="32029">
                  <c:v>1.367161712551024E-5</c:v>
                </c:pt>
                <c:pt idx="32030">
                  <c:v>1.366961805615574E-5</c:v>
                </c:pt>
                <c:pt idx="32031">
                  <c:v>1.3667545317730401E-5</c:v>
                </c:pt>
                <c:pt idx="32032">
                  <c:v>1.366545347991632E-5</c:v>
                </c:pt>
                <c:pt idx="32033">
                  <c:v>1.3663381650985679E-5</c:v>
                </c:pt>
                <c:pt idx="32034">
                  <c:v>1.366135984426364E-5</c:v>
                </c:pt>
                <c:pt idx="32035">
                  <c:v>1.365929438179592E-5</c:v>
                </c:pt>
                <c:pt idx="32036">
                  <c:v>1.365728076052619E-5</c:v>
                </c:pt>
                <c:pt idx="32037">
                  <c:v>1.3655304428539241E-5</c:v>
                </c:pt>
                <c:pt idx="32038">
                  <c:v>1.3653298083227129E-5</c:v>
                </c:pt>
                <c:pt idx="32039">
                  <c:v>1.3651281733473301E-5</c:v>
                </c:pt>
                <c:pt idx="32040">
                  <c:v>1.364922718494199E-5</c:v>
                </c:pt>
                <c:pt idx="32041">
                  <c:v>1.364719810226234E-5</c:v>
                </c:pt>
                <c:pt idx="32042">
                  <c:v>1.364513263979461E-5</c:v>
                </c:pt>
                <c:pt idx="32043">
                  <c:v>1.3643094462167941E-5</c:v>
                </c:pt>
                <c:pt idx="32044">
                  <c:v>1.364118998026242E-5</c:v>
                </c:pt>
                <c:pt idx="32045">
                  <c:v>1.3639117241837079E-5</c:v>
                </c:pt>
                <c:pt idx="32046">
                  <c:v>1.3637145457323641E-5</c:v>
                </c:pt>
                <c:pt idx="32047">
                  <c:v>1.363516003038967E-5</c:v>
                </c:pt>
                <c:pt idx="32048">
                  <c:v>1.363314186164644E-5</c:v>
                </c:pt>
                <c:pt idx="32049">
                  <c:v>1.36311218739138E-5</c:v>
                </c:pt>
                <c:pt idx="32050">
                  <c:v>1.3629116438096389E-5</c:v>
                </c:pt>
                <c:pt idx="32051">
                  <c:v>1.36272228701273E-5</c:v>
                </c:pt>
                <c:pt idx="32052">
                  <c:v>1.3625163774122481E-5</c:v>
                </c:pt>
                <c:pt idx="32053">
                  <c:v>1.362321927445009E-5</c:v>
                </c:pt>
                <c:pt idx="32054">
                  <c:v>1.36213220685022E-5</c:v>
                </c:pt>
                <c:pt idx="32055">
                  <c:v>1.3619245692098049E-5</c:v>
                </c:pt>
                <c:pt idx="32056">
                  <c:v>1.36173257487826E-5</c:v>
                </c:pt>
                <c:pt idx="32057">
                  <c:v>1.361534305033274E-5</c:v>
                </c:pt>
                <c:pt idx="32058">
                  <c:v>1.36133739943034E-5</c:v>
                </c:pt>
                <c:pt idx="32059">
                  <c:v>1.3611414033221079E-5</c:v>
                </c:pt>
                <c:pt idx="32060">
                  <c:v>1.360943588224472E-5</c:v>
                </c:pt>
                <c:pt idx="32061">
                  <c:v>1.360751502943458E-5</c:v>
                </c:pt>
                <c:pt idx="32062">
                  <c:v>1.3605563253804581E-5</c:v>
                </c:pt>
                <c:pt idx="32063">
                  <c:v>1.360364967695205E-5</c:v>
                </c:pt>
                <c:pt idx="32064">
                  <c:v>1.3601657883555159E-5</c:v>
                </c:pt>
                <c:pt idx="32065">
                  <c:v>1.3599658814200669E-5</c:v>
                </c:pt>
                <c:pt idx="32066">
                  <c:v>1.359780708298786E-5</c:v>
                </c:pt>
                <c:pt idx="32067">
                  <c:v>1.3595808923128059E-5</c:v>
                </c:pt>
                <c:pt idx="32068">
                  <c:v>1.359394900646294E-5</c:v>
                </c:pt>
                <c:pt idx="32069">
                  <c:v>1.3591958122560749E-5</c:v>
                </c:pt>
                <c:pt idx="32070">
                  <c:v>1.3589987247542011E-5</c:v>
                </c:pt>
                <c:pt idx="32071">
                  <c:v>1.3588147339760329E-5</c:v>
                </c:pt>
                <c:pt idx="32072">
                  <c:v>1.3586206478066741E-5</c:v>
                </c:pt>
                <c:pt idx="32073">
                  <c:v>1.358435656584334E-5</c:v>
                </c:pt>
                <c:pt idx="32074">
                  <c:v>1.358241934212856E-5</c:v>
                </c:pt>
                <c:pt idx="32075">
                  <c:v>1.3580456652562131E-5</c:v>
                </c:pt>
                <c:pt idx="32076">
                  <c:v>1.3578600373875821E-5</c:v>
                </c:pt>
                <c:pt idx="32077">
                  <c:v>1.3576677702076271E-5</c:v>
                </c:pt>
                <c:pt idx="32078">
                  <c:v>1.357472774543567E-5</c:v>
                </c:pt>
                <c:pt idx="32079">
                  <c:v>1.357283781544538E-5</c:v>
                </c:pt>
                <c:pt idx="32080">
                  <c:v>1.357092151010875E-5</c:v>
                </c:pt>
                <c:pt idx="32081">
                  <c:v>1.3569117982115129E-5</c:v>
                </c:pt>
                <c:pt idx="32082">
                  <c:v>1.356713164568646E-5</c:v>
                </c:pt>
                <c:pt idx="32083">
                  <c:v>1.356534630758688E-5</c:v>
                </c:pt>
                <c:pt idx="32084">
                  <c:v>1.356343454972375E-5</c:v>
                </c:pt>
                <c:pt idx="32085">
                  <c:v>1.356157463305863E-5</c:v>
                </c:pt>
                <c:pt idx="32086">
                  <c:v>1.3559704711951779E-5</c:v>
                </c:pt>
                <c:pt idx="32087">
                  <c:v>1.3557831152866131E-5</c:v>
                </c:pt>
                <c:pt idx="32088">
                  <c:v>1.355597578367451E-5</c:v>
                </c:pt>
                <c:pt idx="32089">
                  <c:v>1.3554041288443839E-5</c:v>
                </c:pt>
                <c:pt idx="32090">
                  <c:v>1.3552258678828369E-5</c:v>
                </c:pt>
                <c:pt idx="32091">
                  <c:v>1.35503260025871E-5</c:v>
                </c:pt>
                <c:pt idx="32092">
                  <c:v>1.3548532479035201E-5</c:v>
                </c:pt>
                <c:pt idx="32093">
                  <c:v>1.354660435026744E-5</c:v>
                </c:pt>
                <c:pt idx="32094">
                  <c:v>1.3544798093789719E-5</c:v>
                </c:pt>
                <c:pt idx="32095">
                  <c:v>1.354295909550274E-5</c:v>
                </c:pt>
                <c:pt idx="32096">
                  <c:v>1.3541088264901189E-5</c:v>
                </c:pt>
                <c:pt idx="32097">
                  <c:v>1.353919924440561E-5</c:v>
                </c:pt>
                <c:pt idx="32098">
                  <c:v>1.353745938104112E-5</c:v>
                </c:pt>
                <c:pt idx="32099">
                  <c:v>1.3535592188418381E-5</c:v>
                </c:pt>
                <c:pt idx="32100">
                  <c:v>1.353380412183469E-5</c:v>
                </c:pt>
                <c:pt idx="32101">
                  <c:v>1.3531956028600691E-5</c:v>
                </c:pt>
                <c:pt idx="32102">
                  <c:v>1.3530167962017E-5</c:v>
                </c:pt>
                <c:pt idx="32103">
                  <c:v>1.352834078716114E-5</c:v>
                </c:pt>
                <c:pt idx="32104">
                  <c:v>1.3526478142011911E-5</c:v>
                </c:pt>
                <c:pt idx="32105">
                  <c:v>1.352461913484149E-5</c:v>
                </c:pt>
                <c:pt idx="32106">
                  <c:v>1.3522842891688919E-5</c:v>
                </c:pt>
                <c:pt idx="32107">
                  <c:v>1.3521032087737689E-5</c:v>
                </c:pt>
                <c:pt idx="32108">
                  <c:v>1.351922401227057E-5</c:v>
                </c:pt>
                <c:pt idx="32109">
                  <c:v>1.351735863863723E-5</c:v>
                </c:pt>
                <c:pt idx="32110">
                  <c:v>1.351554146822309E-5</c:v>
                </c:pt>
                <c:pt idx="32111">
                  <c:v>1.351387891190825E-5</c:v>
                </c:pt>
                <c:pt idx="32112">
                  <c:v>1.351209448330337E-5</c:v>
                </c:pt>
                <c:pt idx="32113">
                  <c:v>1.3510217286238911E-5</c:v>
                </c:pt>
                <c:pt idx="32114">
                  <c:v>1.3508464689948599E-5</c:v>
                </c:pt>
                <c:pt idx="32115">
                  <c:v>1.350664479105035E-5</c:v>
                </c:pt>
                <c:pt idx="32116">
                  <c:v>1.350485035800375E-5</c:v>
                </c:pt>
                <c:pt idx="32117">
                  <c:v>1.350314596493263E-5</c:v>
                </c:pt>
                <c:pt idx="32118">
                  <c:v>1.350123966403771E-5</c:v>
                </c:pt>
                <c:pt idx="32119">
                  <c:v>1.349955255136592E-5</c:v>
                </c:pt>
                <c:pt idx="32120">
                  <c:v>1.3497780855686869E-5</c:v>
                </c:pt>
                <c:pt idx="32121">
                  <c:v>1.349598460365087E-5</c:v>
                </c:pt>
                <c:pt idx="32122">
                  <c:v>1.34941010401235E-5</c:v>
                </c:pt>
                <c:pt idx="32123">
                  <c:v>1.34924111989676E-5</c:v>
                </c:pt>
                <c:pt idx="32124">
                  <c:v>1.3490758647094481E-5</c:v>
                </c:pt>
                <c:pt idx="32125">
                  <c:v>1.348891055386048E-5</c:v>
                </c:pt>
                <c:pt idx="32126">
                  <c:v>1.34872270791675E-5</c:v>
                </c:pt>
                <c:pt idx="32127">
                  <c:v>1.348540081380634E-5</c:v>
                </c:pt>
                <c:pt idx="32128">
                  <c:v>1.3483753718901431E-5</c:v>
                </c:pt>
                <c:pt idx="32129">
                  <c:v>1.348193563899258E-5</c:v>
                </c:pt>
                <c:pt idx="32130">
                  <c:v>1.348014302493539E-5</c:v>
                </c:pt>
                <c:pt idx="32131">
                  <c:v>1.347851139144041E-5</c:v>
                </c:pt>
                <c:pt idx="32132">
                  <c:v>1.347674515272956E-5</c:v>
                </c:pt>
                <c:pt idx="32133">
                  <c:v>1.347497982351342E-5</c:v>
                </c:pt>
                <c:pt idx="32134">
                  <c:v>1.347324723610654E-5</c:v>
                </c:pt>
                <c:pt idx="32135">
                  <c:v>1.3471514648699671E-5</c:v>
                </c:pt>
                <c:pt idx="32136">
                  <c:v>1.346970202575903E-5</c:v>
                </c:pt>
                <c:pt idx="32137">
                  <c:v>1.346808676316869E-5</c:v>
                </c:pt>
                <c:pt idx="32138">
                  <c:v>1.3466396012518089E-5</c:v>
                </c:pt>
                <c:pt idx="32139">
                  <c:v>1.346467342955293E-5</c:v>
                </c:pt>
                <c:pt idx="32140">
                  <c:v>1.3462983588397041E-5</c:v>
                </c:pt>
                <c:pt idx="32141">
                  <c:v>1.3461205526255069E-5</c:v>
                </c:pt>
                <c:pt idx="32142">
                  <c:v>1.345952478004619E-5</c:v>
                </c:pt>
                <c:pt idx="32143">
                  <c:v>1.345785403827904E-5</c:v>
                </c:pt>
                <c:pt idx="32144">
                  <c:v>1.345611963188276E-5</c:v>
                </c:pt>
                <c:pt idx="32145">
                  <c:v>1.345448072243016E-5</c:v>
                </c:pt>
                <c:pt idx="32146">
                  <c:v>1.345274722552858E-5</c:v>
                </c:pt>
                <c:pt idx="32147">
                  <c:v>1.3451073755277321E-5</c:v>
                </c:pt>
                <c:pt idx="32148">
                  <c:v>1.3449392099573739E-5</c:v>
                </c:pt>
                <c:pt idx="32149">
                  <c:v>1.3447765923046969E-5</c:v>
                </c:pt>
                <c:pt idx="32150">
                  <c:v>1.3445980584947391E-5</c:v>
                </c:pt>
                <c:pt idx="32151">
                  <c:v>1.344435167993652E-5</c:v>
                </c:pt>
                <c:pt idx="32152">
                  <c:v>1.3442670933727641E-5</c:v>
                </c:pt>
                <c:pt idx="32153">
                  <c:v>1.344108477496775E-5</c:v>
                </c:pt>
                <c:pt idx="32154">
                  <c:v>1.3439289432426451E-5</c:v>
                </c:pt>
                <c:pt idx="32155">
                  <c:v>1.3437620509648701E-5</c:v>
                </c:pt>
                <c:pt idx="32156">
                  <c:v>1.3436008885037151E-5</c:v>
                </c:pt>
                <c:pt idx="32157">
                  <c:v>1.343433814327E-5</c:v>
                </c:pt>
                <c:pt idx="32158">
                  <c:v>1.34326483021141E-5</c:v>
                </c:pt>
                <c:pt idx="32159">
                  <c:v>1.3431063962343609E-5</c:v>
                </c:pt>
                <c:pt idx="32160">
                  <c:v>1.342925406788709E-5</c:v>
                </c:pt>
                <c:pt idx="32161">
                  <c:v>1.3427706107904671E-5</c:v>
                </c:pt>
                <c:pt idx="32162">
                  <c:v>1.34261326820706E-5</c:v>
                </c:pt>
                <c:pt idx="32163">
                  <c:v>1.34243882712326E-5</c:v>
                </c:pt>
                <c:pt idx="32164">
                  <c:v>1.3422813935903831E-5</c:v>
                </c:pt>
                <c:pt idx="32165">
                  <c:v>1.3421192306850569E-5</c:v>
                </c:pt>
                <c:pt idx="32166">
                  <c:v>1.341948427580064E-5</c:v>
                </c:pt>
                <c:pt idx="32167">
                  <c:v>1.341785991826328E-5</c:v>
                </c:pt>
                <c:pt idx="32168">
                  <c:v>1.3416240108199419E-5</c:v>
                </c:pt>
                <c:pt idx="32169">
                  <c:v>1.341464576398721E-5</c:v>
                </c:pt>
                <c:pt idx="32170">
                  <c:v>1.3412947737379E-5</c:v>
                </c:pt>
                <c:pt idx="32171">
                  <c:v>1.341135066468269E-5</c:v>
                </c:pt>
                <c:pt idx="32172">
                  <c:v>1.3409763596428089E-5</c:v>
                </c:pt>
                <c:pt idx="32173">
                  <c:v>1.34081255964702E-5</c:v>
                </c:pt>
                <c:pt idx="32174">
                  <c:v>1.340648759651231E-5</c:v>
                </c:pt>
                <c:pt idx="32175">
                  <c:v>1.3404839592112691E-5</c:v>
                </c:pt>
                <c:pt idx="32176">
                  <c:v>1.3403257980826311E-5</c:v>
                </c:pt>
                <c:pt idx="32177">
                  <c:v>1.3401717296801509E-5</c:v>
                </c:pt>
                <c:pt idx="32178">
                  <c:v>1.3400050193013159E-5</c:v>
                </c:pt>
                <c:pt idx="32179">
                  <c:v>1.3398506780504251E-5</c:v>
                </c:pt>
                <c:pt idx="32180">
                  <c:v>1.339677692158148E-5</c:v>
                </c:pt>
                <c:pt idx="32181">
                  <c:v>1.339532991551096E-5</c:v>
                </c:pt>
                <c:pt idx="32182">
                  <c:v>1.339373375230934E-5</c:v>
                </c:pt>
                <c:pt idx="32183">
                  <c:v>1.339212758466601E-5</c:v>
                </c:pt>
                <c:pt idx="32184">
                  <c:v>1.3390521417022679E-5</c:v>
                </c:pt>
                <c:pt idx="32185">
                  <c:v>1.338897254754556E-5</c:v>
                </c:pt>
                <c:pt idx="32186">
                  <c:v>1.338731271971483E-5</c:v>
                </c:pt>
                <c:pt idx="32187">
                  <c:v>1.3385782949626449E-5</c:v>
                </c:pt>
                <c:pt idx="32188">
                  <c:v>1.3384299563767851E-5</c:v>
                </c:pt>
                <c:pt idx="32189">
                  <c:v>1.3382602446654349E-5</c:v>
                </c:pt>
                <c:pt idx="32190">
                  <c:v>1.338109905191232E-5</c:v>
                </c:pt>
                <c:pt idx="32191">
                  <c:v>1.337944013357628E-5</c:v>
                </c:pt>
                <c:pt idx="32192">
                  <c:v>1.3377921277424321E-5</c:v>
                </c:pt>
                <c:pt idx="32193">
                  <c:v>1.337636058451608E-5</c:v>
                </c:pt>
                <c:pt idx="32194">
                  <c:v>1.337482080998598E-5</c:v>
                </c:pt>
                <c:pt idx="32195">
                  <c:v>1.337324920314131E-5</c:v>
                </c:pt>
                <c:pt idx="32196">
                  <c:v>1.337170670012711E-5</c:v>
                </c:pt>
                <c:pt idx="32197">
                  <c:v>1.337009962298907E-5</c:v>
                </c:pt>
                <c:pt idx="32198">
                  <c:v>1.3368552572501359E-5</c:v>
                </c:pt>
                <c:pt idx="32199">
                  <c:v>1.336707100563217E-5</c:v>
                </c:pt>
                <c:pt idx="32200">
                  <c:v>1.336556488240603E-5</c:v>
                </c:pt>
                <c:pt idx="32201">
                  <c:v>1.336404784524348E-5</c:v>
                </c:pt>
                <c:pt idx="32202">
                  <c:v>1.3362474419409409E-5</c:v>
                </c:pt>
                <c:pt idx="32203">
                  <c:v>1.33608800751972E-5</c:v>
                </c:pt>
                <c:pt idx="32204">
                  <c:v>1.335937395197107E-5</c:v>
                </c:pt>
                <c:pt idx="32205">
                  <c:v>1.335788874712307E-5</c:v>
                </c:pt>
                <c:pt idx="32206">
                  <c:v>1.3356409908737991E-5</c:v>
                </c:pt>
                <c:pt idx="32207">
                  <c:v>1.335485103481915E-5</c:v>
                </c:pt>
                <c:pt idx="32208">
                  <c:v>1.335332672169898E-5</c:v>
                </c:pt>
                <c:pt idx="32209">
                  <c:v>1.335175693384372E-5</c:v>
                </c:pt>
                <c:pt idx="32210">
                  <c:v>1.335031629423611E-5</c:v>
                </c:pt>
                <c:pt idx="32211">
                  <c:v>1.3348764696274881E-5</c:v>
                </c:pt>
                <c:pt idx="32212">
                  <c:v>1.334718854195671E-5</c:v>
                </c:pt>
                <c:pt idx="32213">
                  <c:v>1.3345784282137171E-5</c:v>
                </c:pt>
                <c:pt idx="32214">
                  <c:v>1.3344286344363351E-5</c:v>
                </c:pt>
                <c:pt idx="32215">
                  <c:v>1.3342774764169009E-5</c:v>
                </c:pt>
                <c:pt idx="32216">
                  <c:v>1.3341192243387919E-5</c:v>
                </c:pt>
                <c:pt idx="32217">
                  <c:v>1.333976888417965E-5</c:v>
                </c:pt>
                <c:pt idx="32218">
                  <c:v>1.333824548055418E-5</c:v>
                </c:pt>
                <c:pt idx="32219">
                  <c:v>1.333680756943068E-5</c:v>
                </c:pt>
                <c:pt idx="32220">
                  <c:v>1.3335358744370749E-5</c:v>
                </c:pt>
                <c:pt idx="32221">
                  <c:v>1.333381260337774E-5</c:v>
                </c:pt>
                <c:pt idx="32222">
                  <c:v>1.333230011368869E-5</c:v>
                </c:pt>
                <c:pt idx="32223">
                  <c:v>1.333085492660757E-5</c:v>
                </c:pt>
                <c:pt idx="32224">
                  <c:v>1.33293297039927E-5</c:v>
                </c:pt>
                <c:pt idx="32225">
                  <c:v>1.332792999164667E-5</c:v>
                </c:pt>
                <c:pt idx="32226">
                  <c:v>1.332644478679867E-5</c:v>
                </c:pt>
                <c:pt idx="32227">
                  <c:v>1.3324956853466571E-5</c:v>
                </c:pt>
                <c:pt idx="32228">
                  <c:v>1.332344163529342E-5</c:v>
                </c:pt>
                <c:pt idx="32229">
                  <c:v>1.332205465587322E-5</c:v>
                </c:pt>
                <c:pt idx="32230">
                  <c:v>1.3320606740307991E-5</c:v>
                </c:pt>
                <c:pt idx="32231">
                  <c:v>1.3319136996869931E-5</c:v>
                </c:pt>
                <c:pt idx="32232">
                  <c:v>1.331758630840341E-5</c:v>
                </c:pt>
                <c:pt idx="32233">
                  <c:v>1.3316211152414331E-5</c:v>
                </c:pt>
                <c:pt idx="32234">
                  <c:v>1.331464864051668E-5</c:v>
                </c:pt>
                <c:pt idx="32235">
                  <c:v>1.3313274394022301E-5</c:v>
                </c:pt>
                <c:pt idx="32236">
                  <c:v>1.331189560005441E-5</c:v>
                </c:pt>
                <c:pt idx="32237">
                  <c:v>1.331045950792031E-5</c:v>
                </c:pt>
                <c:pt idx="32238">
                  <c:v>1.330900249740807E-5</c:v>
                </c:pt>
                <c:pt idx="32239">
                  <c:v>1.330759278062033E-5</c:v>
                </c:pt>
                <c:pt idx="32240">
                  <c:v>1.3306096661835911E-5</c:v>
                </c:pt>
                <c:pt idx="32241">
                  <c:v>1.3304670574143531E-5</c:v>
                </c:pt>
                <c:pt idx="32242">
                  <c:v>1.3303247214935249E-5</c:v>
                </c:pt>
                <c:pt idx="32243">
                  <c:v>1.3301833860168699E-5</c:v>
                </c:pt>
                <c:pt idx="32244">
                  <c:v>1.330038594460348E-5</c:v>
                </c:pt>
                <c:pt idx="32245">
                  <c:v>1.3299009879119691E-5</c:v>
                </c:pt>
                <c:pt idx="32246">
                  <c:v>1.3297485565999519E-5</c:v>
                </c:pt>
                <c:pt idx="32247">
                  <c:v>1.329608039668528E-5</c:v>
                </c:pt>
                <c:pt idx="32248">
                  <c:v>1.329474071098957E-5</c:v>
                </c:pt>
                <c:pt idx="32249">
                  <c:v>1.3293361917021679E-5</c:v>
                </c:pt>
                <c:pt idx="32250">
                  <c:v>1.3291917639435271E-5</c:v>
                </c:pt>
                <c:pt idx="32251">
                  <c:v>1.32904988277005E-5</c:v>
                </c:pt>
                <c:pt idx="32252">
                  <c:v>1.3289107300806791E-5</c:v>
                </c:pt>
                <c:pt idx="32253">
                  <c:v>1.328770485997666E-5</c:v>
                </c:pt>
                <c:pt idx="32254">
                  <c:v>1.3286342436913399E-5</c:v>
                </c:pt>
                <c:pt idx="32255">
                  <c:v>1.328493453911506E-5</c:v>
                </c:pt>
                <c:pt idx="32256">
                  <c:v>1.3283548469189549E-5</c:v>
                </c:pt>
                <c:pt idx="32257">
                  <c:v>1.3282093277666719E-5</c:v>
                </c:pt>
                <c:pt idx="32258">
                  <c:v>1.328075995843392E-5</c:v>
                </c:pt>
                <c:pt idx="32259">
                  <c:v>1.327929930994287E-5</c:v>
                </c:pt>
                <c:pt idx="32260">
                  <c:v>1.3278009646455761E-5</c:v>
                </c:pt>
                <c:pt idx="32261">
                  <c:v>1.327671634498984E-5</c:v>
                </c:pt>
                <c:pt idx="32262">
                  <c:v>1.327523932559416E-5</c:v>
                </c:pt>
                <c:pt idx="32263">
                  <c:v>1.327378413407132E-5</c:v>
                </c:pt>
                <c:pt idx="32264">
                  <c:v>1.3272448995849119E-5</c:v>
                </c:pt>
                <c:pt idx="32265">
                  <c:v>1.327112659055274E-5</c:v>
                </c:pt>
                <c:pt idx="32266">
                  <c:v>1.3269734154164331E-5</c:v>
                </c:pt>
                <c:pt idx="32267">
                  <c:v>1.3268409929878541E-5</c:v>
                </c:pt>
                <c:pt idx="32268">
                  <c:v>1.326702113146894E-5</c:v>
                </c:pt>
                <c:pt idx="32269">
                  <c:v>1.326566143688979E-5</c:v>
                </c:pt>
                <c:pt idx="32270">
                  <c:v>1.326426263403846E-5</c:v>
                </c:pt>
                <c:pt idx="32271">
                  <c:v>1.32629511426785E-5</c:v>
                </c:pt>
                <c:pt idx="32272">
                  <c:v>1.3261549611343069E-5</c:v>
                </c:pt>
                <c:pt idx="32273">
                  <c:v>1.326027177128708E-5</c:v>
                </c:pt>
                <c:pt idx="32274">
                  <c:v>1.325884932157351E-5</c:v>
                </c:pt>
                <c:pt idx="32275">
                  <c:v>1.32576169562526E-5</c:v>
                </c:pt>
                <c:pt idx="32276">
                  <c:v>1.3256327292765491E-5</c:v>
                </c:pt>
                <c:pt idx="32277">
                  <c:v>1.325485209235922E-5</c:v>
                </c:pt>
                <c:pt idx="32278">
                  <c:v>1.325353969150456E-5</c:v>
                </c:pt>
                <c:pt idx="32279">
                  <c:v>1.325218727288302E-5</c:v>
                </c:pt>
                <c:pt idx="32280">
                  <c:v>1.325091488979524E-5</c:v>
                </c:pt>
                <c:pt idx="32281">
                  <c:v>1.324958793702535E-5</c:v>
                </c:pt>
                <c:pt idx="32282">
                  <c:v>1.324823278991971E-5</c:v>
                </c:pt>
                <c:pt idx="32283">
                  <c:v>1.32469467644114E-5</c:v>
                </c:pt>
                <c:pt idx="32284">
                  <c:v>1.324555069004418E-5</c:v>
                </c:pt>
                <c:pt idx="32285">
                  <c:v>1.324427103099879E-5</c:v>
                </c:pt>
                <c:pt idx="32286">
                  <c:v>1.3242963177617639E-5</c:v>
                </c:pt>
                <c:pt idx="32287">
                  <c:v>1.3241689885035161E-5</c:v>
                </c:pt>
                <c:pt idx="32288">
                  <c:v>1.3240320186014291E-5</c:v>
                </c:pt>
                <c:pt idx="32289">
                  <c:v>1.3239051440905311E-5</c:v>
                </c:pt>
                <c:pt idx="32290">
                  <c:v>1.3237739949545361E-5</c:v>
                </c:pt>
                <c:pt idx="32291">
                  <c:v>1.323642391071189E-5</c:v>
                </c:pt>
                <c:pt idx="32292">
                  <c:v>1.3235128790256571E-5</c:v>
                </c:pt>
                <c:pt idx="32293">
                  <c:v>1.323389460594626E-5</c:v>
                </c:pt>
                <c:pt idx="32294">
                  <c:v>1.32325303638936E-5</c:v>
                </c:pt>
                <c:pt idx="32295">
                  <c:v>1.323117157880915E-5</c:v>
                </c:pt>
                <c:pt idx="32296">
                  <c:v>1.32299137476366E-5</c:v>
                </c:pt>
                <c:pt idx="32297">
                  <c:v>1.322872140008258E-5</c:v>
                </c:pt>
                <c:pt idx="32298">
                  <c:v>1.322735988651402E-5</c:v>
                </c:pt>
                <c:pt idx="32299">
                  <c:v>1.3226114788267299E-5</c:v>
                </c:pt>
                <c:pt idx="32300">
                  <c:v>1.3224804206402039E-5</c:v>
                </c:pt>
                <c:pt idx="32301">
                  <c:v>1.322357184108114E-5</c:v>
                </c:pt>
                <c:pt idx="32302">
                  <c:v>1.3222250345279459E-5</c:v>
                </c:pt>
                <c:pt idx="32303">
                  <c:v>1.3221022527432069E-5</c:v>
                </c:pt>
                <c:pt idx="32304">
                  <c:v>1.3219680113252251E-5</c:v>
                </c:pt>
                <c:pt idx="32305">
                  <c:v>1.3218443200457839E-5</c:v>
                </c:pt>
                <c:pt idx="32306">
                  <c:v>1.3217184459790591E-5</c:v>
                </c:pt>
                <c:pt idx="32307">
                  <c:v>1.3215930266596839E-5</c:v>
                </c:pt>
                <c:pt idx="32308">
                  <c:v>1.321466788795078E-5</c:v>
                </c:pt>
                <c:pt idx="32309">
                  <c:v>1.321337276749546E-5</c:v>
                </c:pt>
                <c:pt idx="32310">
                  <c:v>1.3212089470471261E-5</c:v>
                </c:pt>
                <c:pt idx="32311">
                  <c:v>1.321090167039074E-5</c:v>
                </c:pt>
                <c:pt idx="32312">
                  <c:v>1.3209608368924821E-5</c:v>
                </c:pt>
                <c:pt idx="32313">
                  <c:v>1.320833507634234E-5</c:v>
                </c:pt>
                <c:pt idx="32314">
                  <c:v>1.320701812801417E-5</c:v>
                </c:pt>
                <c:pt idx="32315">
                  <c:v>1.320592673437204E-5</c:v>
                </c:pt>
                <c:pt idx="32316">
                  <c:v>1.320456613029819E-5</c:v>
                </c:pt>
                <c:pt idx="32317">
                  <c:v>1.320335559285013E-5</c:v>
                </c:pt>
                <c:pt idx="32318">
                  <c:v>1.320215596933849E-5</c:v>
                </c:pt>
                <c:pt idx="32319">
                  <c:v>1.320091814704938E-5</c:v>
                </c:pt>
                <c:pt idx="32320">
                  <c:v>1.319967122981325E-5</c:v>
                </c:pt>
                <c:pt idx="32321">
                  <c:v>1.319833154411754E-5</c:v>
                </c:pt>
                <c:pt idx="32322">
                  <c:v>1.3197199223213831E-5</c:v>
                </c:pt>
                <c:pt idx="32323">
                  <c:v>1.319596412940882E-5</c:v>
                </c:pt>
                <c:pt idx="32324">
                  <c:v>1.319476450589718E-5</c:v>
                </c:pt>
                <c:pt idx="32325">
                  <c:v>1.3193416634749161E-5</c:v>
                </c:pt>
                <c:pt idx="32326">
                  <c:v>1.319228886131896E-5</c:v>
                </c:pt>
                <c:pt idx="32327">
                  <c:v>1.3191094694775529E-5</c:v>
                </c:pt>
                <c:pt idx="32328">
                  <c:v>1.318990689469501E-5</c:v>
                </c:pt>
                <c:pt idx="32329">
                  <c:v>1.318867180089001E-5</c:v>
                </c:pt>
                <c:pt idx="32330">
                  <c:v>1.318745307798963E-5</c:v>
                </c:pt>
                <c:pt idx="32331">
                  <c:v>1.318625345447799E-5</c:v>
                </c:pt>
                <c:pt idx="32332">
                  <c:v>1.31850265461253E-5</c:v>
                </c:pt>
                <c:pt idx="32333">
                  <c:v>1.318382419412956E-5</c:v>
                </c:pt>
                <c:pt idx="32334">
                  <c:v>1.318262366112322E-5</c:v>
                </c:pt>
                <c:pt idx="32335">
                  <c:v>1.3181349459046031E-5</c:v>
                </c:pt>
                <c:pt idx="32336">
                  <c:v>1.3180238056520471E-5</c:v>
                </c:pt>
                <c:pt idx="32337">
                  <c:v>1.317902115260949E-5</c:v>
                </c:pt>
                <c:pt idx="32338">
                  <c:v>1.317780424869852E-5</c:v>
                </c:pt>
                <c:pt idx="32339">
                  <c:v>1.3176601896702779E-5</c:v>
                </c:pt>
                <c:pt idx="32340">
                  <c:v>1.317547139478847E-5</c:v>
                </c:pt>
                <c:pt idx="32341">
                  <c:v>1.3174264495319219E-5</c:v>
                </c:pt>
                <c:pt idx="32342">
                  <c:v>1.3173106708563861E-5</c:v>
                </c:pt>
                <c:pt idx="32343">
                  <c:v>1.317195437877672E-5</c:v>
                </c:pt>
                <c:pt idx="32344">
                  <c:v>1.3170779311622031E-5</c:v>
                </c:pt>
                <c:pt idx="32345">
                  <c:v>1.316955149377463E-5</c:v>
                </c:pt>
                <c:pt idx="32346">
                  <c:v>1.316843281529145E-5</c:v>
                </c:pt>
                <c:pt idx="32347">
                  <c:v>1.3167230463295709E-5</c:v>
                </c:pt>
                <c:pt idx="32348">
                  <c:v>1.3166088137950279E-5</c:v>
                </c:pt>
                <c:pt idx="32349">
                  <c:v>1.316494308412075E-5</c:v>
                </c:pt>
                <c:pt idx="32350">
                  <c:v>1.316374255111441E-5</c:v>
                </c:pt>
                <c:pt idx="32351">
                  <c:v>1.3162578397896141E-5</c:v>
                </c:pt>
                <c:pt idx="32352">
                  <c:v>1.316147063334938E-5</c:v>
                </c:pt>
                <c:pt idx="32353">
                  <c:v>1.316020188824041E-5</c:v>
                </c:pt>
                <c:pt idx="32354">
                  <c:v>1.315910685661947E-5</c:v>
                </c:pt>
                <c:pt idx="32355">
                  <c:v>1.315797999268398E-5</c:v>
                </c:pt>
                <c:pt idx="32356">
                  <c:v>1.3156815839465709E-5</c:v>
                </c:pt>
                <c:pt idx="32357">
                  <c:v>1.3155728993297091E-5</c:v>
                </c:pt>
                <c:pt idx="32358">
                  <c:v>1.31545530166477E-5</c:v>
                </c:pt>
                <c:pt idx="32359">
                  <c:v>1.315335885010427E-5</c:v>
                </c:pt>
                <c:pt idx="32360">
                  <c:v>1.3152278370398561E-5</c:v>
                </c:pt>
                <c:pt idx="32361">
                  <c:v>1.315108602284454E-5</c:v>
                </c:pt>
                <c:pt idx="32362">
                  <c:v>1.314990822720574E-5</c:v>
                </c:pt>
                <c:pt idx="32363">
                  <c:v>1.314890778303379E-5</c:v>
                </c:pt>
                <c:pt idx="32364">
                  <c:v>1.3147668141755281E-5</c:v>
                </c:pt>
                <c:pt idx="32365">
                  <c:v>1.3146472156222441E-5</c:v>
                </c:pt>
                <c:pt idx="32366">
                  <c:v>1.31454216898419E-5</c:v>
                </c:pt>
                <c:pt idx="32367">
                  <c:v>1.3144331205694471E-5</c:v>
                </c:pt>
                <c:pt idx="32368">
                  <c:v>1.3143180694896729E-5</c:v>
                </c:pt>
                <c:pt idx="32369">
                  <c:v>1.314206201641355E-5</c:v>
                </c:pt>
                <c:pt idx="32370">
                  <c:v>1.314086421189131E-5</c:v>
                </c:pt>
                <c:pt idx="32371">
                  <c:v>1.313980465056375E-5</c:v>
                </c:pt>
                <c:pt idx="32372">
                  <c:v>1.3138756912667299E-5</c:v>
                </c:pt>
                <c:pt idx="32373">
                  <c:v>1.313763641519472E-5</c:v>
                </c:pt>
                <c:pt idx="32374">
                  <c:v>1.3136446796124799E-5</c:v>
                </c:pt>
                <c:pt idx="32375">
                  <c:v>1.3135402696207171E-5</c:v>
                </c:pt>
                <c:pt idx="32376">
                  <c:v>1.313429766014451E-5</c:v>
                </c:pt>
                <c:pt idx="32377">
                  <c:v>1.3133248103258671E-5</c:v>
                </c:pt>
                <c:pt idx="32378">
                  <c:v>1.3132105777913241E-5</c:v>
                </c:pt>
                <c:pt idx="32379">
                  <c:v>1.313100074185058E-5</c:v>
                </c:pt>
                <c:pt idx="32380">
                  <c:v>1.3129927538102489E-5</c:v>
                </c:pt>
                <c:pt idx="32381">
                  <c:v>1.3128797036188191E-5</c:v>
                </c:pt>
                <c:pt idx="32382">
                  <c:v>1.312776203121757E-5</c:v>
                </c:pt>
                <c:pt idx="32383">
                  <c:v>1.31266979224165E-5</c:v>
                </c:pt>
                <c:pt idx="32384">
                  <c:v>1.312547829002142E-5</c:v>
                </c:pt>
                <c:pt idx="32385">
                  <c:v>1.3124422366672659E-5</c:v>
                </c:pt>
                <c:pt idx="32386">
                  <c:v>1.31234164655325E-5</c:v>
                </c:pt>
                <c:pt idx="32387">
                  <c:v>1.312231233896455E-5</c:v>
                </c:pt>
                <c:pt idx="32388">
                  <c:v>1.312120548391249E-5</c:v>
                </c:pt>
                <c:pt idx="32389">
                  <c:v>1.3120113180775659E-5</c:v>
                </c:pt>
                <c:pt idx="32390">
                  <c:v>1.3119026334607041E-5</c:v>
                </c:pt>
                <c:pt idx="32391">
                  <c:v>1.3117984963173511E-5</c:v>
                </c:pt>
                <c:pt idx="32392">
                  <c:v>1.311688083660556E-5</c:v>
                </c:pt>
                <c:pt idx="32393">
                  <c:v>1.3115875844960099E-5</c:v>
                </c:pt>
                <c:pt idx="32394">
                  <c:v>1.311482719756896E-5</c:v>
                </c:pt>
                <c:pt idx="32395">
                  <c:v>1.311376672674669E-5</c:v>
                </c:pt>
                <c:pt idx="32396">
                  <c:v>1.311266987613635E-5</c:v>
                </c:pt>
                <c:pt idx="32397">
                  <c:v>1.311156938754721E-5</c:v>
                </c:pt>
                <c:pt idx="32398">
                  <c:v>1.311051619268255E-5</c:v>
                </c:pt>
                <c:pt idx="32399">
                  <c:v>1.3109442988934459E-5</c:v>
                </c:pt>
                <c:pt idx="32400">
                  <c:v>1.3108417078910859E-5</c:v>
                </c:pt>
                <c:pt idx="32401">
                  <c:v>1.310742300120182E-5</c:v>
                </c:pt>
                <c:pt idx="32402">
                  <c:v>1.31062843138352E-5</c:v>
                </c:pt>
                <c:pt idx="32403">
                  <c:v>1.3105277503200339E-5</c:v>
                </c:pt>
                <c:pt idx="32404">
                  <c:v>1.3104305253364151E-5</c:v>
                </c:pt>
                <c:pt idx="32405">
                  <c:v>1.3103204764775001E-5</c:v>
                </c:pt>
                <c:pt idx="32406">
                  <c:v>1.310218704020372E-5</c:v>
                </c:pt>
                <c:pt idx="32407">
                  <c:v>1.310115658270661E-5</c:v>
                </c:pt>
                <c:pt idx="32408">
                  <c:v>1.310014795308234E-5</c:v>
                </c:pt>
                <c:pt idx="32409">
                  <c:v>1.3099041098030281E-5</c:v>
                </c:pt>
                <c:pt idx="32410">
                  <c:v>1.3098013369017281E-5</c:v>
                </c:pt>
                <c:pt idx="32411">
                  <c:v>1.3097061128064519E-5</c:v>
                </c:pt>
                <c:pt idx="32412">
                  <c:v>1.3095930626150221E-5</c:v>
                </c:pt>
                <c:pt idx="32413">
                  <c:v>1.309493109147297E-5</c:v>
                </c:pt>
                <c:pt idx="32414">
                  <c:v>1.3093894267512949E-5</c:v>
                </c:pt>
                <c:pt idx="32415">
                  <c:v>1.309294020757079E-5</c:v>
                </c:pt>
                <c:pt idx="32416">
                  <c:v>1.30919206640101E-5</c:v>
                </c:pt>
                <c:pt idx="32417">
                  <c:v>1.309083381784149E-5</c:v>
                </c:pt>
                <c:pt idx="32418">
                  <c:v>1.308980790781789E-5</c:v>
                </c:pt>
                <c:pt idx="32419">
                  <c:v>1.3088758350932039E-5</c:v>
                </c:pt>
                <c:pt idx="32420">
                  <c:v>1.3087829756841529E-5</c:v>
                </c:pt>
                <c:pt idx="32421">
                  <c:v>1.308683567913249E-5</c:v>
                </c:pt>
                <c:pt idx="32422">
                  <c:v>1.3085833415971139E-5</c:v>
                </c:pt>
                <c:pt idx="32423">
                  <c:v>1.3084776583127681E-5</c:v>
                </c:pt>
                <c:pt idx="32424">
                  <c:v>1.3083751582598779E-5</c:v>
                </c:pt>
                <c:pt idx="32425">
                  <c:v>1.308271566813346E-5</c:v>
                </c:pt>
                <c:pt idx="32426">
                  <c:v>1.308177252212772E-5</c:v>
                </c:pt>
                <c:pt idx="32427">
                  <c:v>1.308077662542928E-5</c:v>
                </c:pt>
                <c:pt idx="32428">
                  <c:v>1.307979437115137E-5</c:v>
                </c:pt>
                <c:pt idx="32429">
                  <c:v>1.307883121626219E-5</c:v>
                </c:pt>
                <c:pt idx="32430">
                  <c:v>1.307788170379354E-5</c:v>
                </c:pt>
                <c:pt idx="32431">
                  <c:v>1.3076801224087831E-5</c:v>
                </c:pt>
                <c:pt idx="32432">
                  <c:v>1.3075900824333081E-5</c:v>
                </c:pt>
                <c:pt idx="32433">
                  <c:v>1.307482853007969E-5</c:v>
                </c:pt>
                <c:pt idx="32434">
                  <c:v>1.30739108499256E-5</c:v>
                </c:pt>
                <c:pt idx="32435">
                  <c:v>1.3072852198092729E-5</c:v>
                </c:pt>
                <c:pt idx="32436">
                  <c:v>1.30718617583625E-5</c:v>
                </c:pt>
                <c:pt idx="32437">
                  <c:v>1.3070925888314379E-5</c:v>
                </c:pt>
                <c:pt idx="32438">
                  <c:v>1.3069970918877519E-5</c:v>
                </c:pt>
                <c:pt idx="32439">
                  <c:v>1.3068903172097629E-5</c:v>
                </c:pt>
                <c:pt idx="32440">
                  <c:v>1.306794001720846E-5</c:v>
                </c:pt>
                <c:pt idx="32441">
                  <c:v>1.3067038707959E-5</c:v>
                </c:pt>
                <c:pt idx="32442">
                  <c:v>1.306611011386849E-5</c:v>
                </c:pt>
                <c:pt idx="32443">
                  <c:v>1.306515878241044E-5</c:v>
                </c:pt>
                <c:pt idx="32444">
                  <c:v>1.306418653257424E-5</c:v>
                </c:pt>
                <c:pt idx="32445">
                  <c:v>1.3063251572020819E-5</c:v>
                </c:pt>
                <c:pt idx="32446">
                  <c:v>1.3062212019576689E-5</c:v>
                </c:pt>
                <c:pt idx="32447">
                  <c:v>1.306130616285373E-5</c:v>
                </c:pt>
                <c:pt idx="32448">
                  <c:v>1.3060372111794999E-5</c:v>
                </c:pt>
                <c:pt idx="32449">
                  <c:v>1.305936166318133E-5</c:v>
                </c:pt>
                <c:pt idx="32450">
                  <c:v>1.3058374861429909E-5</c:v>
                </c:pt>
                <c:pt idx="32451">
                  <c:v>1.305750629398972E-5</c:v>
                </c:pt>
                <c:pt idx="32452">
                  <c:v>1.3056444004178051E-5</c:v>
                </c:pt>
                <c:pt idx="32453">
                  <c:v>1.3055520867055749E-5</c:v>
                </c:pt>
                <c:pt idx="32454">
                  <c:v>1.305455589317717E-5</c:v>
                </c:pt>
                <c:pt idx="32455">
                  <c:v>1.305363275605487E-5</c:v>
                </c:pt>
                <c:pt idx="32456">
                  <c:v>1.3052769645582879E-5</c:v>
                </c:pt>
                <c:pt idx="32457">
                  <c:v>1.305182013311423E-5</c:v>
                </c:pt>
                <c:pt idx="32458">
                  <c:v>1.3050926099822391E-5</c:v>
                </c:pt>
                <c:pt idx="32459">
                  <c:v>1.3050012057647111E-5</c:v>
                </c:pt>
                <c:pt idx="32460">
                  <c:v>1.3049083463556601E-5</c:v>
                </c:pt>
                <c:pt idx="32461">
                  <c:v>1.304818215430714E-5</c:v>
                </c:pt>
                <c:pt idx="32462">
                  <c:v>1.3047086213191511E-5</c:v>
                </c:pt>
                <c:pt idx="32463">
                  <c:v>1.30462130982778E-5</c:v>
                </c:pt>
                <c:pt idx="32464">
                  <c:v>1.304536999668926E-5</c:v>
                </c:pt>
                <c:pt idx="32465">
                  <c:v>1.304437409999082E-5</c:v>
                </c:pt>
                <c:pt idx="32466">
                  <c:v>1.304351371800294E-5</c:v>
                </c:pt>
                <c:pt idx="32467">
                  <c:v>1.3042594218859451E-5</c:v>
                </c:pt>
                <c:pt idx="32468">
                  <c:v>1.304170382354641E-5</c:v>
                </c:pt>
                <c:pt idx="32469">
                  <c:v>1.304073612118373E-5</c:v>
                </c:pt>
                <c:pt idx="32470">
                  <c:v>1.3039812074566731E-5</c:v>
                </c:pt>
                <c:pt idx="32471">
                  <c:v>1.303892258874839E-5</c:v>
                </c:pt>
                <c:pt idx="32472">
                  <c:v>1.3037987628194971E-5</c:v>
                </c:pt>
                <c:pt idx="32473">
                  <c:v>1.3037103599344849E-5</c:v>
                </c:pt>
                <c:pt idx="32474">
                  <c:v>1.303619410464307E-5</c:v>
                </c:pt>
                <c:pt idx="32475">
                  <c:v>1.303531735175056E-5</c:v>
                </c:pt>
                <c:pt idx="32476">
                  <c:v>1.3034348739893181E-5</c:v>
                </c:pt>
                <c:pt idx="32477">
                  <c:v>1.303351564274635E-5</c:v>
                </c:pt>
                <c:pt idx="32478">
                  <c:v>1.303264798480086E-5</c:v>
                </c:pt>
                <c:pt idx="32479">
                  <c:v>1.3031737580604391E-5</c:v>
                </c:pt>
                <c:pt idx="32480">
                  <c:v>1.3030923582846301E-5</c:v>
                </c:pt>
                <c:pt idx="32481">
                  <c:v>1.30299495140207E-5</c:v>
                </c:pt>
                <c:pt idx="32482">
                  <c:v>1.3028983630647421E-5</c:v>
                </c:pt>
                <c:pt idx="32483">
                  <c:v>1.3028271496295931E-5</c:v>
                </c:pt>
                <c:pt idx="32484">
                  <c:v>1.302723921980942E-5</c:v>
                </c:pt>
                <c:pt idx="32485">
                  <c:v>1.302634154853877E-5</c:v>
                </c:pt>
                <c:pt idx="32486">
                  <c:v>1.302550208492903E-5</c:v>
                </c:pt>
                <c:pt idx="32487">
                  <c:v>1.3024651707382869E-5</c:v>
                </c:pt>
                <c:pt idx="32488">
                  <c:v>1.302373129874468E-5</c:v>
                </c:pt>
                <c:pt idx="32489">
                  <c:v>1.302289911109256E-5</c:v>
                </c:pt>
                <c:pt idx="32490">
                  <c:v>1.302196324104443E-5</c:v>
                </c:pt>
                <c:pt idx="32491">
                  <c:v>1.3021101040067149E-5</c:v>
                </c:pt>
                <c:pt idx="32492">
                  <c:v>1.3020242477068679E-5</c:v>
                </c:pt>
                <c:pt idx="32493">
                  <c:v>1.3019370271649681E-5</c:v>
                </c:pt>
                <c:pt idx="32494">
                  <c:v>1.301857628277503E-5</c:v>
                </c:pt>
                <c:pt idx="32495">
                  <c:v>1.301766769756796E-5</c:v>
                </c:pt>
                <c:pt idx="32496">
                  <c:v>1.301685279031517E-5</c:v>
                </c:pt>
                <c:pt idx="32497">
                  <c:v>1.3015965123486239E-5</c:v>
                </c:pt>
                <c:pt idx="32498">
                  <c:v>1.3015037438890429E-5</c:v>
                </c:pt>
                <c:pt idx="32499">
                  <c:v>1.301418524235487E-5</c:v>
                </c:pt>
                <c:pt idx="32500">
                  <c:v>1.3013424904784189E-5</c:v>
                </c:pt>
                <c:pt idx="32501">
                  <c:v>1.301246174989501E-5</c:v>
                </c:pt>
                <c:pt idx="32502">
                  <c:v>1.3011713235755449E-5</c:v>
                </c:pt>
                <c:pt idx="32503">
                  <c:v>1.3010829206905329E-5</c:v>
                </c:pt>
                <c:pt idx="32504">
                  <c:v>1.3009941540076401E-5</c:v>
                </c:pt>
                <c:pt idx="32505">
                  <c:v>1.300917756452691E-5</c:v>
                </c:pt>
                <c:pt idx="32506">
                  <c:v>1.3008300811634401E-5</c:v>
                </c:pt>
                <c:pt idx="32507">
                  <c:v>1.30074813569081E-5</c:v>
                </c:pt>
                <c:pt idx="32508">
                  <c:v>1.300662552239373E-5</c:v>
                </c:pt>
                <c:pt idx="32509">
                  <c:v>1.300572876061779E-5</c:v>
                </c:pt>
                <c:pt idx="32510">
                  <c:v>1.300496114708949E-5</c:v>
                </c:pt>
                <c:pt idx="32511">
                  <c:v>1.300409167015459E-5</c:v>
                </c:pt>
                <c:pt idx="32512">
                  <c:v>1.3003279491385911E-5</c:v>
                </c:pt>
                <c:pt idx="32513">
                  <c:v>1.3002396372030491E-5</c:v>
                </c:pt>
                <c:pt idx="32514">
                  <c:v>1.3001614206586959E-5</c:v>
                </c:pt>
                <c:pt idx="32515">
                  <c:v>1.3000827493669931E-5</c:v>
                </c:pt>
                <c:pt idx="32516">
                  <c:v>1.299996438319795E-5</c:v>
                </c:pt>
                <c:pt idx="32517">
                  <c:v>1.2999113096157091E-5</c:v>
                </c:pt>
                <c:pt idx="32518">
                  <c:v>1.299834093515528E-5</c:v>
                </c:pt>
                <c:pt idx="32519">
                  <c:v>1.2997501471545551E-5</c:v>
                </c:pt>
                <c:pt idx="32520">
                  <c:v>1.2996691111766269E-5</c:v>
                </c:pt>
                <c:pt idx="32521">
                  <c:v>1.2995863471587651E-5</c:v>
                </c:pt>
                <c:pt idx="32522">
                  <c:v>1.299508676311234E-5</c:v>
                </c:pt>
                <c:pt idx="32523">
                  <c:v>1.299421273870394E-5</c:v>
                </c:pt>
                <c:pt idx="32524">
                  <c:v>1.299339965044055E-5</c:v>
                </c:pt>
                <c:pt idx="32525">
                  <c:v>1.299257291975664E-5</c:v>
                </c:pt>
                <c:pt idx="32526">
                  <c:v>1.299182167713298E-5</c:v>
                </c:pt>
                <c:pt idx="32527">
                  <c:v>1.2991011317353701E-5</c:v>
                </c:pt>
                <c:pt idx="32528">
                  <c:v>1.2990171853743959E-5</c:v>
                </c:pt>
                <c:pt idx="32529">
                  <c:v>1.298939059779514E-5</c:v>
                </c:pt>
                <c:pt idx="32530">
                  <c:v>1.2988557500648311E-5</c:v>
                </c:pt>
                <c:pt idx="32531">
                  <c:v>1.298779534408823E-5</c:v>
                </c:pt>
                <c:pt idx="32532">
                  <c:v>1.2986930414626841E-5</c:v>
                </c:pt>
                <c:pt idx="32533">
                  <c:v>1.2986146430193911E-5</c:v>
                </c:pt>
                <c:pt idx="32534">
                  <c:v>1.2985377907170911E-5</c:v>
                </c:pt>
                <c:pt idx="32535">
                  <c:v>1.2984653039893599E-5</c:v>
                </c:pt>
                <c:pt idx="32536">
                  <c:v>1.2983722626813691E-5</c:v>
                </c:pt>
                <c:pt idx="32537">
                  <c:v>1.298297593166353E-5</c:v>
                </c:pt>
                <c:pt idx="32538">
                  <c:v>1.298224833590211E-5</c:v>
                </c:pt>
                <c:pt idx="32539">
                  <c:v>1.2981438885617541E-5</c:v>
                </c:pt>
                <c:pt idx="32540">
                  <c:v>1.298066035815282E-5</c:v>
                </c:pt>
                <c:pt idx="32541">
                  <c:v>1.297997641813708E-5</c:v>
                </c:pt>
                <c:pt idx="32542">
                  <c:v>1.297915423492668E-5</c:v>
                </c:pt>
                <c:pt idx="32543">
                  <c:v>1.297829930990702E-5</c:v>
                </c:pt>
                <c:pt idx="32544">
                  <c:v>1.2977533515368119E-5</c:v>
                </c:pt>
                <c:pt idx="32545">
                  <c:v>1.2976778634765649E-5</c:v>
                </c:pt>
                <c:pt idx="32546">
                  <c:v>1.297587095905328E-5</c:v>
                </c:pt>
                <c:pt idx="32547">
                  <c:v>1.2975190657016361E-5</c:v>
                </c:pt>
                <c:pt idx="32548">
                  <c:v>1.297448307013838E-5</c:v>
                </c:pt>
                <c:pt idx="32549">
                  <c:v>1.297374274145113E-5</c:v>
                </c:pt>
                <c:pt idx="32550">
                  <c:v>1.297298967983807E-5</c:v>
                </c:pt>
                <c:pt idx="32551">
                  <c:v>1.297210837947205E-5</c:v>
                </c:pt>
                <c:pt idx="32552">
                  <c:v>1.297135167988017E-5</c:v>
                </c:pt>
                <c:pt idx="32553">
                  <c:v>1.297060680371942E-5</c:v>
                </c:pt>
                <c:pt idx="32554">
                  <c:v>1.2969829185749401E-5</c:v>
                </c:pt>
                <c:pt idx="32555">
                  <c:v>1.296911159442971E-5</c:v>
                </c:pt>
                <c:pt idx="32556">
                  <c:v>1.2968333976459689E-5</c:v>
                </c:pt>
                <c:pt idx="32557">
                  <c:v>1.2967620023118799E-5</c:v>
                </c:pt>
                <c:pt idx="32558">
                  <c:v>1.2966790563950781E-5</c:v>
                </c:pt>
                <c:pt idx="32559">
                  <c:v>1.296615482715424E-5</c:v>
                </c:pt>
                <c:pt idx="32560">
                  <c:v>1.296534537686966E-5</c:v>
                </c:pt>
                <c:pt idx="32561">
                  <c:v>1.296459959121421E-5</c:v>
                </c:pt>
                <c:pt idx="32562">
                  <c:v>1.2963864719495181E-5</c:v>
                </c:pt>
                <c:pt idx="32563">
                  <c:v>1.296308892051456E-5</c:v>
                </c:pt>
                <c:pt idx="32564">
                  <c:v>1.2962400433025319E-5</c:v>
                </c:pt>
                <c:pt idx="32565">
                  <c:v>1.296170830755727E-5</c:v>
                </c:pt>
                <c:pt idx="32566">
                  <c:v>1.296090613323031E-5</c:v>
                </c:pt>
                <c:pt idx="32567">
                  <c:v>1.296012487728149E-5</c:v>
                </c:pt>
                <c:pt idx="32568">
                  <c:v>1.295944002777105E-5</c:v>
                </c:pt>
                <c:pt idx="32569">
                  <c:v>1.295862148253946E-5</c:v>
                </c:pt>
                <c:pt idx="32570">
                  <c:v>1.2957963917870069E-5</c:v>
                </c:pt>
                <c:pt idx="32571">
                  <c:v>1.2957231774635151E-5</c:v>
                </c:pt>
                <c:pt idx="32572">
                  <c:v>1.2956564205524049E-5</c:v>
                </c:pt>
                <c:pt idx="32573">
                  <c:v>1.2955752936250059E-5</c:v>
                </c:pt>
                <c:pt idx="32574">
                  <c:v>1.295502534048865E-5</c:v>
                </c:pt>
                <c:pt idx="32575">
                  <c:v>1.295420042879414E-5</c:v>
                </c:pt>
                <c:pt idx="32576">
                  <c:v>1.295357560593402E-5</c:v>
                </c:pt>
                <c:pt idx="32577">
                  <c:v>1.295287074754015E-5</c:v>
                </c:pt>
                <c:pt idx="32578">
                  <c:v>1.2952127690368799E-5</c:v>
                </c:pt>
                <c:pt idx="32579">
                  <c:v>1.2951440112374261E-5</c:v>
                </c:pt>
                <c:pt idx="32580">
                  <c:v>1.2950758900842629E-5</c:v>
                </c:pt>
                <c:pt idx="32581">
                  <c:v>1.2950057680427561E-5</c:v>
                </c:pt>
                <c:pt idx="32582">
                  <c:v>1.2949244592164181E-5</c:v>
                </c:pt>
                <c:pt idx="32583">
                  <c:v>1.2948628864251081E-5</c:v>
                </c:pt>
                <c:pt idx="32584">
                  <c:v>1.294786670769099E-5</c:v>
                </c:pt>
                <c:pt idx="32585">
                  <c:v>1.294714093091898E-5</c:v>
                </c:pt>
                <c:pt idx="32586">
                  <c:v>1.294643152505159E-5</c:v>
                </c:pt>
                <c:pt idx="32587">
                  <c:v>1.294578578381334E-5</c:v>
                </c:pt>
                <c:pt idx="32588">
                  <c:v>1.294506910198834E-5</c:v>
                </c:pt>
                <c:pt idx="32589">
                  <c:v>1.294434514420573E-5</c:v>
                </c:pt>
                <c:pt idx="32590">
                  <c:v>1.294363391934894E-5</c:v>
                </c:pt>
                <c:pt idx="32591">
                  <c:v>1.2942952707817311E-5</c:v>
                </c:pt>
                <c:pt idx="32592">
                  <c:v>1.2942154171469161E-5</c:v>
                </c:pt>
                <c:pt idx="32593">
                  <c:v>1.2941543900524269E-5</c:v>
                </c:pt>
                <c:pt idx="32594">
                  <c:v>1.294085268455092E-5</c:v>
                </c:pt>
                <c:pt idx="32595">
                  <c:v>1.294023695663782E-5</c:v>
                </c:pt>
                <c:pt idx="32596">
                  <c:v>1.293941022595391E-5</c:v>
                </c:pt>
                <c:pt idx="32597">
                  <c:v>1.2938790860061999E-5</c:v>
                </c:pt>
                <c:pt idx="32598">
                  <c:v>1.293808327318402E-5</c:v>
                </c:pt>
                <c:pt idx="32599">
                  <c:v>1.2937476640217939E-5</c:v>
                </c:pt>
                <c:pt idx="32600">
                  <c:v>1.2936735402035989E-5</c:v>
                </c:pt>
                <c:pt idx="32601">
                  <c:v>1.293602872465272E-5</c:v>
                </c:pt>
                <c:pt idx="32602">
                  <c:v>1.2935323866258839E-5</c:v>
                </c:pt>
                <c:pt idx="32603">
                  <c:v>1.2934709047840441E-5</c:v>
                </c:pt>
                <c:pt idx="32604">
                  <c:v>1.2934009646414781E-5</c:v>
                </c:pt>
                <c:pt idx="32605">
                  <c:v>1.2933336620335471E-5</c:v>
                </c:pt>
                <c:pt idx="32606">
                  <c:v>1.293264540436212E-5</c:v>
                </c:pt>
                <c:pt idx="32607">
                  <c:v>1.293195964535698E-5</c:v>
                </c:pt>
                <c:pt idx="32608">
                  <c:v>1.2931254786963111E-5</c:v>
                </c:pt>
                <c:pt idx="32609">
                  <c:v>1.293060813623015E-5</c:v>
                </c:pt>
                <c:pt idx="32610">
                  <c:v>1.29299660329707E-5</c:v>
                </c:pt>
                <c:pt idx="32611">
                  <c:v>1.292929300689138E-5</c:v>
                </c:pt>
                <c:pt idx="32612">
                  <c:v>1.2928616342833271E-5</c:v>
                </c:pt>
                <c:pt idx="32613">
                  <c:v>1.292788601858774E-5</c:v>
                </c:pt>
                <c:pt idx="32614">
                  <c:v>1.29273021229892E-5</c:v>
                </c:pt>
                <c:pt idx="32615">
                  <c:v>1.2926649105793331E-5</c:v>
                </c:pt>
                <c:pt idx="32616">
                  <c:v>1.2925993360113351E-5</c:v>
                </c:pt>
                <c:pt idx="32617">
                  <c:v>1.292531669605523E-5</c:v>
                </c:pt>
                <c:pt idx="32618">
                  <c:v>1.292469823965803E-5</c:v>
                </c:pt>
                <c:pt idx="32619">
                  <c:v>1.292404795094626E-5</c:v>
                </c:pt>
                <c:pt idx="32620">
                  <c:v>1.2923368558404039E-5</c:v>
                </c:pt>
                <c:pt idx="32621">
                  <c:v>1.29227328216075E-5</c:v>
                </c:pt>
                <c:pt idx="32622">
                  <c:v>1.292202068725601E-5</c:v>
                </c:pt>
                <c:pt idx="32623">
                  <c:v>1.292136312258663E-5</c:v>
                </c:pt>
                <c:pt idx="32624">
                  <c:v>1.29207346617477E-5</c:v>
                </c:pt>
                <c:pt idx="32625">
                  <c:v>1.2920170775032601E-5</c:v>
                </c:pt>
                <c:pt idx="32626">
                  <c:v>1.291950684390031E-5</c:v>
                </c:pt>
                <c:pt idx="32627">
                  <c:v>1.291879834752763E-5</c:v>
                </c:pt>
                <c:pt idx="32628">
                  <c:v>1.291824173677014E-5</c:v>
                </c:pt>
                <c:pt idx="32629">
                  <c:v>1.2917476851725951E-5</c:v>
                </c:pt>
                <c:pt idx="32630">
                  <c:v>1.291692751692608E-5</c:v>
                </c:pt>
                <c:pt idx="32631">
                  <c:v>1.2916334526380521E-5</c:v>
                </c:pt>
                <c:pt idx="32632">
                  <c:v>1.2915619663544931E-5</c:v>
                </c:pt>
                <c:pt idx="32633">
                  <c:v>1.2915006664115941E-5</c:v>
                </c:pt>
                <c:pt idx="32634">
                  <c:v>1.291430362471147E-5</c:v>
                </c:pt>
                <c:pt idx="32635">
                  <c:v>1.291371972911293E-5</c:v>
                </c:pt>
                <c:pt idx="32636">
                  <c:v>1.2913052160001831E-5</c:v>
                </c:pt>
                <c:pt idx="32637">
                  <c:v>1.2912415513710579E-5</c:v>
                </c:pt>
                <c:pt idx="32638">
                  <c:v>1.291182434215443E-5</c:v>
                </c:pt>
                <c:pt idx="32639">
                  <c:v>1.2911158592032729E-5</c:v>
                </c:pt>
                <c:pt idx="32640">
                  <c:v>1.291066200792557E-5</c:v>
                </c:pt>
                <c:pt idx="32641">
                  <c:v>1.2910000805277381E-5</c:v>
                </c:pt>
                <c:pt idx="32642">
                  <c:v>1.2909373253933151E-5</c:v>
                </c:pt>
                <c:pt idx="32643">
                  <c:v>1.290879936277634E-5</c:v>
                </c:pt>
                <c:pt idx="32644">
                  <c:v>1.290803629672155E-5</c:v>
                </c:pt>
                <c:pt idx="32645">
                  <c:v>1.290746877202764E-5</c:v>
                </c:pt>
                <c:pt idx="32646">
                  <c:v>1.290684213017812E-5</c:v>
                </c:pt>
                <c:pt idx="32647">
                  <c:v>1.290632917516632E-5</c:v>
                </c:pt>
                <c:pt idx="32648">
                  <c:v>1.290569889533799E-5</c:v>
                </c:pt>
                <c:pt idx="32649">
                  <c:v>1.29049840325024E-5</c:v>
                </c:pt>
                <c:pt idx="32650">
                  <c:v>1.2904364666610491E-5</c:v>
                </c:pt>
                <c:pt idx="32651">
                  <c:v>1.29038580780616E-5</c:v>
                </c:pt>
                <c:pt idx="32652">
                  <c:v>1.2903340575576291E-5</c:v>
                </c:pt>
                <c:pt idx="32653">
                  <c:v>1.290266482101288E-5</c:v>
                </c:pt>
                <c:pt idx="32654">
                  <c:v>1.290206728299381E-5</c:v>
                </c:pt>
                <c:pt idx="32655">
                  <c:v>1.2901415175292639E-5</c:v>
                </c:pt>
                <c:pt idx="32656">
                  <c:v>1.290080399485305E-5</c:v>
                </c:pt>
                <c:pt idx="32657">
                  <c:v>1.290022373723332E-5</c:v>
                </c:pt>
                <c:pt idx="32658">
                  <c:v>1.289965712203411E-5</c:v>
                </c:pt>
                <c:pt idx="32659">
                  <c:v>1.289903957513161E-5</c:v>
                </c:pt>
                <c:pt idx="32660">
                  <c:v>1.289844385610195E-5</c:v>
                </c:pt>
                <c:pt idx="32661">
                  <c:v>1.289784086111467E-5</c:v>
                </c:pt>
                <c:pt idx="32662">
                  <c:v>1.2897292435809499E-5</c:v>
                </c:pt>
                <c:pt idx="32663">
                  <c:v>1.289665669901296E-5</c:v>
                </c:pt>
                <c:pt idx="32664">
                  <c:v>1.2896121916128321E-5</c:v>
                </c:pt>
                <c:pt idx="32665">
                  <c:v>1.2895454347017219E-5</c:v>
                </c:pt>
                <c:pt idx="32666">
                  <c:v>1.2894935935037211E-5</c:v>
                </c:pt>
                <c:pt idx="32667">
                  <c:v>1.289425836148439E-5</c:v>
                </c:pt>
                <c:pt idx="32668">
                  <c:v>1.289368810830638E-5</c:v>
                </c:pt>
                <c:pt idx="32669">
                  <c:v>1.289314968744293E-5</c:v>
                </c:pt>
                <c:pt idx="32670">
                  <c:v>1.289256397285499E-5</c:v>
                </c:pt>
                <c:pt idx="32671">
                  <c:v>1.289197552978294E-5</c:v>
                </c:pt>
                <c:pt idx="32672">
                  <c:v>1.2891441656393001E-5</c:v>
                </c:pt>
                <c:pt idx="32673">
                  <c:v>1.2890803191112349E-5</c:v>
                </c:pt>
                <c:pt idx="32674">
                  <c:v>1.289027841266943E-5</c:v>
                </c:pt>
                <c:pt idx="32675">
                  <c:v>1.288970634050202E-5</c:v>
                </c:pt>
                <c:pt idx="32676">
                  <c:v>1.288905605179025E-5</c:v>
                </c:pt>
                <c:pt idx="32677">
                  <c:v>1.288850035052747E-5</c:v>
                </c:pt>
                <c:pt idx="32678">
                  <c:v>1.288799649046268E-5</c:v>
                </c:pt>
                <c:pt idx="32679">
                  <c:v>1.2887318007415161E-5</c:v>
                </c:pt>
                <c:pt idx="32680">
                  <c:v>1.288683961320203E-5</c:v>
                </c:pt>
                <c:pt idx="32681">
                  <c:v>1.288627117901342E-5</c:v>
                </c:pt>
                <c:pt idx="32682">
                  <c:v>1.288569092139369E-5</c:v>
                </c:pt>
                <c:pt idx="32683">
                  <c:v>1.2885180694865991E-5</c:v>
                </c:pt>
                <c:pt idx="32684">
                  <c:v>1.2884636817034331E-5</c:v>
                </c:pt>
                <c:pt idx="32685">
                  <c:v>1.288396197196562E-5</c:v>
                </c:pt>
                <c:pt idx="32686">
                  <c:v>1.288345174543792E-5</c:v>
                </c:pt>
                <c:pt idx="32687">
                  <c:v>1.288293060497381E-5</c:v>
                </c:pt>
                <c:pt idx="32688">
                  <c:v>1.288232306251302E-5</c:v>
                </c:pt>
                <c:pt idx="32689">
                  <c:v>1.2881786460638979E-5</c:v>
                </c:pt>
                <c:pt idx="32690">
                  <c:v>1.288117709918879E-5</c:v>
                </c:pt>
                <c:pt idx="32691">
                  <c:v>1.288068051508162E-5</c:v>
                </c:pt>
                <c:pt idx="32692">
                  <c:v>1.2880146641691679E-5</c:v>
                </c:pt>
                <c:pt idx="32693">
                  <c:v>1.2879530004283881E-5</c:v>
                </c:pt>
                <c:pt idx="32694">
                  <c:v>1.2879090718342919E-5</c:v>
                </c:pt>
                <c:pt idx="32695">
                  <c:v>1.287842223973712E-5</c:v>
                </c:pt>
                <c:pt idx="32696">
                  <c:v>1.287792747461936E-5</c:v>
                </c:pt>
                <c:pt idx="32697">
                  <c:v>1.287734630750492E-5</c:v>
                </c:pt>
                <c:pt idx="32698">
                  <c:v>1.287685699935537E-5</c:v>
                </c:pt>
                <c:pt idx="32699">
                  <c:v>1.2876295841124369E-5</c:v>
                </c:pt>
                <c:pt idx="32700">
                  <c:v>1.287575742026092E-5</c:v>
                </c:pt>
                <c:pt idx="32701">
                  <c:v>1.287520080950344E-5</c:v>
                </c:pt>
                <c:pt idx="32702">
                  <c:v>1.287472787225852E-5</c:v>
                </c:pt>
                <c:pt idx="32703">
                  <c:v>1.287409031647258E-5</c:v>
                </c:pt>
                <c:pt idx="32704">
                  <c:v>1.287360646529123E-5</c:v>
                </c:pt>
                <c:pt idx="32705">
                  <c:v>1.287303712160792E-5</c:v>
                </c:pt>
                <c:pt idx="32706">
                  <c:v>1.287252325710142E-5</c:v>
                </c:pt>
                <c:pt idx="32707">
                  <c:v>1.2871943908976389E-5</c:v>
                </c:pt>
                <c:pt idx="32708">
                  <c:v>1.287148188566789E-5</c:v>
                </c:pt>
                <c:pt idx="32709">
                  <c:v>1.287095255975146E-5</c:v>
                </c:pt>
                <c:pt idx="32710">
                  <c:v>1.287033865082776E-5</c:v>
                </c:pt>
                <c:pt idx="32711">
                  <c:v>1.286988117499277E-5</c:v>
                </c:pt>
                <c:pt idx="32712">
                  <c:v>1.2869347301602829E-5</c:v>
                </c:pt>
                <c:pt idx="32713">
                  <c:v>1.2868834346591029E-5</c:v>
                </c:pt>
                <c:pt idx="32714">
                  <c:v>1.2868278645328249E-5</c:v>
                </c:pt>
                <c:pt idx="32715">
                  <c:v>1.2867818441009151E-5</c:v>
                </c:pt>
                <c:pt idx="32716">
                  <c:v>1.286725273530465E-5</c:v>
                </c:pt>
                <c:pt idx="32717">
                  <c:v>1.2866838005720639E-5</c:v>
                </c:pt>
                <c:pt idx="32718">
                  <c:v>1.2866234101238661E-5</c:v>
                </c:pt>
                <c:pt idx="32719">
                  <c:v>1.2865690223407E-5</c:v>
                </c:pt>
                <c:pt idx="32720">
                  <c:v>1.286528549826471E-5</c:v>
                </c:pt>
                <c:pt idx="32721">
                  <c:v>1.2864693417213861E-5</c:v>
                </c:pt>
                <c:pt idx="32722">
                  <c:v>1.2864226846431849E-5</c:v>
                </c:pt>
                <c:pt idx="32723">
                  <c:v>1.286363112740219E-5</c:v>
                </c:pt>
                <c:pt idx="32724">
                  <c:v>1.2863195479440041E-5</c:v>
                </c:pt>
                <c:pt idx="32725">
                  <c:v>1.286274891754147E-5</c:v>
                </c:pt>
                <c:pt idx="32726">
                  <c:v>1.286216775042703E-5</c:v>
                </c:pt>
                <c:pt idx="32727">
                  <c:v>1.286158931179671E-5</c:v>
                </c:pt>
                <c:pt idx="32728">
                  <c:v>1.2861128197982911E-5</c:v>
                </c:pt>
                <c:pt idx="32729">
                  <c:v>1.286065162275918E-5</c:v>
                </c:pt>
                <c:pt idx="32730">
                  <c:v>1.28601504911785E-5</c:v>
                </c:pt>
                <c:pt idx="32731">
                  <c:v>1.28595838759793E-5</c:v>
                </c:pt>
                <c:pt idx="32732">
                  <c:v>1.285913003812311E-5</c:v>
                </c:pt>
                <c:pt idx="32733">
                  <c:v>1.285862617805833E-5</c:v>
                </c:pt>
                <c:pt idx="32734">
                  <c:v>1.2858103218604811E-5</c:v>
                </c:pt>
                <c:pt idx="32735">
                  <c:v>1.285763028135989E-5</c:v>
                </c:pt>
                <c:pt idx="32736">
                  <c:v>1.285713005927391E-5</c:v>
                </c:pt>
                <c:pt idx="32737">
                  <c:v>1.285667167394422E-5</c:v>
                </c:pt>
                <c:pt idx="32738">
                  <c:v>1.2856180546805259E-5</c:v>
                </c:pt>
                <c:pt idx="32739">
                  <c:v>1.28556330309948E-5</c:v>
                </c:pt>
                <c:pt idx="32740">
                  <c:v>1.285524467675714E-5</c:v>
                </c:pt>
                <c:pt idx="32741">
                  <c:v>1.285464441025397E-5</c:v>
                </c:pt>
                <c:pt idx="32742">
                  <c:v>1.2854127817263359E-5</c:v>
                </c:pt>
                <c:pt idx="32743">
                  <c:v>1.2853742191509809E-5</c:v>
                </c:pt>
                <c:pt idx="32744">
                  <c:v>1.285326288780198E-5</c:v>
                </c:pt>
                <c:pt idx="32745">
                  <c:v>1.285280268348288E-5</c:v>
                </c:pt>
                <c:pt idx="32746">
                  <c:v>1.2852244253735989E-5</c:v>
                </c:pt>
                <c:pt idx="32747">
                  <c:v>1.28518368001096E-5</c:v>
                </c:pt>
                <c:pt idx="32748">
                  <c:v>1.28513238450978E-5</c:v>
                </c:pt>
                <c:pt idx="32749">
                  <c:v>1.2850770872319121E-5</c:v>
                </c:pt>
                <c:pt idx="32750">
                  <c:v>1.2850346138293389E-5</c:v>
                </c:pt>
                <c:pt idx="32751">
                  <c:v>1.2849872291553771E-5</c:v>
                </c:pt>
                <c:pt idx="32752">
                  <c:v>1.2849402992287651E-5</c:v>
                </c:pt>
                <c:pt idx="32753">
                  <c:v>1.284892368857982E-5</c:v>
                </c:pt>
                <c:pt idx="32754">
                  <c:v>1.284848440263886E-5</c:v>
                </c:pt>
                <c:pt idx="32755">
                  <c:v>1.284798327105818E-5</c:v>
                </c:pt>
                <c:pt idx="32756">
                  <c:v>1.2847476682509301E-5</c:v>
                </c:pt>
                <c:pt idx="32757">
                  <c:v>1.284698373638093E-5</c:v>
                </c:pt>
                <c:pt idx="32758">
                  <c:v>1.284660356759559E-5</c:v>
                </c:pt>
                <c:pt idx="32759">
                  <c:v>1.2846081517636779E-5</c:v>
                </c:pt>
                <c:pt idx="32760">
                  <c:v>1.284557674807729E-5</c:v>
                </c:pt>
                <c:pt idx="32761">
                  <c:v>1.284514746657806E-5</c:v>
                </c:pt>
                <c:pt idx="32762">
                  <c:v>1.2844710909121201E-5</c:v>
                </c:pt>
                <c:pt idx="32763">
                  <c:v>1.284423706238158E-5</c:v>
                </c:pt>
                <c:pt idx="32764">
                  <c:v>1.284376321564196E-5</c:v>
                </c:pt>
                <c:pt idx="32765">
                  <c:v>1.2843315744248679E-5</c:v>
                </c:pt>
                <c:pt idx="32766">
                  <c:v>1.284283189306734E-5</c:v>
                </c:pt>
                <c:pt idx="32767">
                  <c:v>1.284246354771312E-5</c:v>
                </c:pt>
                <c:pt idx="32768">
                  <c:v>1.2841942407249011E-5</c:v>
                </c:pt>
                <c:pt idx="32769">
                  <c:v>1.284145128011005E-5</c:v>
                </c:pt>
                <c:pt idx="32770">
                  <c:v>1.284101108467439E-5</c:v>
                </c:pt>
                <c:pt idx="32771">
                  <c:v>1.284063728235196E-5</c:v>
                </c:pt>
                <c:pt idx="32772">
                  <c:v>1.28401925394428E-5</c:v>
                </c:pt>
                <c:pt idx="32773">
                  <c:v>1.2839703231293241E-5</c:v>
                </c:pt>
                <c:pt idx="32774">
                  <c:v>1.283921301364899E-5</c:v>
                </c:pt>
                <c:pt idx="32775">
                  <c:v>1.283878009417094E-5</c:v>
                </c:pt>
                <c:pt idx="32776">
                  <c:v>1.283828714804258E-5</c:v>
                </c:pt>
                <c:pt idx="32777">
                  <c:v>1.283791789319366E-5</c:v>
                </c:pt>
                <c:pt idx="32778">
                  <c:v>1.283748406422092E-5</c:v>
                </c:pt>
                <c:pt idx="32779">
                  <c:v>1.2837022040912419E-5</c:v>
                </c:pt>
                <c:pt idx="32780">
                  <c:v>1.2836608220823111E-5</c:v>
                </c:pt>
                <c:pt idx="32781">
                  <c:v>1.283610254176892E-5</c:v>
                </c:pt>
                <c:pt idx="32782">
                  <c:v>1.283564688492334E-5</c:v>
                </c:pt>
                <c:pt idx="32783">
                  <c:v>1.283523306483403E-5</c:v>
                </c:pt>
                <c:pt idx="32784">
                  <c:v>1.283474466617918E-5</c:v>
                </c:pt>
                <c:pt idx="32785">
                  <c:v>1.283440360566601E-5</c:v>
                </c:pt>
                <c:pt idx="32786">
                  <c:v>1.283391793549526E-5</c:v>
                </c:pt>
                <c:pt idx="32787">
                  <c:v>1.283354959014105E-5</c:v>
                </c:pt>
                <c:pt idx="32788">
                  <c:v>1.283310575672658E-5</c:v>
                </c:pt>
                <c:pt idx="32789">
                  <c:v>1.283264919038629E-5</c:v>
                </c:pt>
                <c:pt idx="32790">
                  <c:v>1.28321935335407E-5</c:v>
                </c:pt>
                <c:pt idx="32791">
                  <c:v>1.283175151911564E-5</c:v>
                </c:pt>
                <c:pt idx="32792">
                  <c:v>1.283133497054223E-5</c:v>
                </c:pt>
                <c:pt idx="32793">
                  <c:v>1.283095662074629E-5</c:v>
                </c:pt>
                <c:pt idx="32794">
                  <c:v>1.2830519153794739E-5</c:v>
                </c:pt>
                <c:pt idx="32795">
                  <c:v>1.283009987673722E-5</c:v>
                </c:pt>
                <c:pt idx="32796">
                  <c:v>1.282958510273602E-5</c:v>
                </c:pt>
                <c:pt idx="32797">
                  <c:v>1.2829188563046051E-5</c:v>
                </c:pt>
                <c:pt idx="32798">
                  <c:v>1.282878565689316E-5</c:v>
                </c:pt>
                <c:pt idx="32799">
                  <c:v>1.282841367356014E-5</c:v>
                </c:pt>
                <c:pt idx="32800">
                  <c:v>1.282798166357679E-5</c:v>
                </c:pt>
                <c:pt idx="32801">
                  <c:v>1.282752964471001E-5</c:v>
                </c:pt>
                <c:pt idx="32802">
                  <c:v>1.2827094906242559E-5</c:v>
                </c:pt>
                <c:pt idx="32803">
                  <c:v>1.282667562918505E-5</c:v>
                </c:pt>
                <c:pt idx="32804">
                  <c:v>1.2826210877392439E-5</c:v>
                </c:pt>
                <c:pt idx="32805">
                  <c:v>1.282590164919384E-5</c:v>
                </c:pt>
                <c:pt idx="32806">
                  <c:v>1.282540506508667E-5</c:v>
                </c:pt>
                <c:pt idx="32807">
                  <c:v>1.2825056728615889E-5</c:v>
                </c:pt>
                <c:pt idx="32808">
                  <c:v>1.282457924389746E-5</c:v>
                </c:pt>
                <c:pt idx="32809">
                  <c:v>1.282416178582935E-5</c:v>
                </c:pt>
                <c:pt idx="32810">
                  <c:v>1.282382163481088E-5</c:v>
                </c:pt>
                <c:pt idx="32811">
                  <c:v>1.282340963371098E-5</c:v>
                </c:pt>
                <c:pt idx="32812">
                  <c:v>1.282299126614816E-5</c:v>
                </c:pt>
                <c:pt idx="32813">
                  <c:v>1.2822629287256859E-5</c:v>
                </c:pt>
                <c:pt idx="32814">
                  <c:v>1.2822158169001339E-5</c:v>
                </c:pt>
                <c:pt idx="32815">
                  <c:v>1.282175253436435E-5</c:v>
                </c:pt>
                <c:pt idx="32816">
                  <c:v>1.2821346899727359E-5</c:v>
                </c:pt>
                <c:pt idx="32817">
                  <c:v>1.28209076137864E-5</c:v>
                </c:pt>
                <c:pt idx="32818">
                  <c:v>1.282060748053482E-5</c:v>
                </c:pt>
                <c:pt idx="32819">
                  <c:v>1.2820118172385261E-5</c:v>
                </c:pt>
                <c:pt idx="32820">
                  <c:v>1.281968707189662E-5</c:v>
                </c:pt>
                <c:pt idx="32821">
                  <c:v>1.2819368748751E-5</c:v>
                </c:pt>
                <c:pt idx="32822">
                  <c:v>1.281889763049548E-5</c:v>
                </c:pt>
                <c:pt idx="32823">
                  <c:v>1.2818562936445231E-5</c:v>
                </c:pt>
                <c:pt idx="32824">
                  <c:v>1.281819822906982E-5</c:v>
                </c:pt>
                <c:pt idx="32825">
                  <c:v>1.2817790775443431E-5</c:v>
                </c:pt>
                <c:pt idx="32826">
                  <c:v>1.281727327295812E-5</c:v>
                </c:pt>
                <c:pt idx="32827">
                  <c:v>1.2817006791010501E-5</c:v>
                </c:pt>
                <c:pt idx="32828">
                  <c:v>1.281648928852519E-5</c:v>
                </c:pt>
                <c:pt idx="32829">
                  <c:v>1.2816211892641149E-5</c:v>
                </c:pt>
                <c:pt idx="32830">
                  <c:v>1.281576169276377E-5</c:v>
                </c:pt>
                <c:pt idx="32831">
                  <c:v>1.2815383342967829E-5</c:v>
                </c:pt>
                <c:pt idx="32832">
                  <c:v>1.28150604723487E-5</c:v>
                </c:pt>
                <c:pt idx="32833">
                  <c:v>1.281477852899116E-5</c:v>
                </c:pt>
                <c:pt idx="32834">
                  <c:v>1.2814239198633001E-5</c:v>
                </c:pt>
                <c:pt idx="32835">
                  <c:v>1.2813827197533101E-5</c:v>
                </c:pt>
                <c:pt idx="32836">
                  <c:v>1.2813516150345089E-5</c:v>
                </c:pt>
                <c:pt idx="32837">
                  <c:v>1.2813087778340559E-5</c:v>
                </c:pt>
                <c:pt idx="32838">
                  <c:v>1.2812730346922759E-5</c:v>
                </c:pt>
                <c:pt idx="32839">
                  <c:v>1.2812361092073839E-5</c:v>
                </c:pt>
                <c:pt idx="32840">
                  <c:v>1.281201002711896E-5</c:v>
                </c:pt>
                <c:pt idx="32841">
                  <c:v>1.281160984945018E-5</c:v>
                </c:pt>
                <c:pt idx="32842">
                  <c:v>1.281122240470722E-5</c:v>
                </c:pt>
                <c:pt idx="32843">
                  <c:v>1.2810903172066899E-5</c:v>
                </c:pt>
                <c:pt idx="32844">
                  <c:v>1.2810462067136539E-5</c:v>
                </c:pt>
                <c:pt idx="32845">
                  <c:v>1.281012282561278E-5</c:v>
                </c:pt>
                <c:pt idx="32846">
                  <c:v>1.280969627259765E-5</c:v>
                </c:pt>
                <c:pt idx="32847">
                  <c:v>1.2809317922801711E-5</c:v>
                </c:pt>
                <c:pt idx="32848">
                  <c:v>1.280896867683623E-5</c:v>
                </c:pt>
                <c:pt idx="32849">
                  <c:v>1.2808622159354849E-5</c:v>
                </c:pt>
                <c:pt idx="32850">
                  <c:v>1.28082856463152E-5</c:v>
                </c:pt>
                <c:pt idx="32851">
                  <c:v>1.280791457247688E-5</c:v>
                </c:pt>
                <c:pt idx="32852">
                  <c:v>1.280755714105908E-5</c:v>
                </c:pt>
                <c:pt idx="32853">
                  <c:v>1.280714786844328E-5</c:v>
                </c:pt>
                <c:pt idx="32854">
                  <c:v>1.2806735867343381E-5</c:v>
                </c:pt>
                <c:pt idx="32855">
                  <c:v>1.280643482459709E-5</c:v>
                </c:pt>
                <c:pt idx="32856">
                  <c:v>1.2806039194401819E-5</c:v>
                </c:pt>
                <c:pt idx="32857">
                  <c:v>1.280567812500522E-5</c:v>
                </c:pt>
                <c:pt idx="32858">
                  <c:v>1.280533615499735E-5</c:v>
                </c:pt>
                <c:pt idx="32859">
                  <c:v>1.280495962419081E-5</c:v>
                </c:pt>
                <c:pt idx="32860">
                  <c:v>1.280457763641607E-5</c:v>
                </c:pt>
                <c:pt idx="32861">
                  <c:v>1.2804269317712171E-5</c:v>
                </c:pt>
                <c:pt idx="32862">
                  <c:v>1.2803915524273179E-5</c:v>
                </c:pt>
                <c:pt idx="32863">
                  <c:v>1.280357719224412E-5</c:v>
                </c:pt>
                <c:pt idx="32864">
                  <c:v>1.2803187019017059E-5</c:v>
                </c:pt>
                <c:pt idx="32865">
                  <c:v>1.280286596738733E-5</c:v>
                </c:pt>
                <c:pt idx="32866">
                  <c:v>1.2802414858015251E-5</c:v>
                </c:pt>
                <c:pt idx="32867">
                  <c:v>1.280212654819479E-5</c:v>
                </c:pt>
                <c:pt idx="32868">
                  <c:v>1.280168453376973E-5</c:v>
                </c:pt>
                <c:pt idx="32869">
                  <c:v>1.280142714676913E-5</c:v>
                </c:pt>
                <c:pt idx="32870">
                  <c:v>1.2801089724234769E-5</c:v>
                </c:pt>
                <c:pt idx="32871">
                  <c:v>1.280073956877459E-5</c:v>
                </c:pt>
                <c:pt idx="32872">
                  <c:v>1.28003375721164E-5</c:v>
                </c:pt>
                <c:pt idx="32873">
                  <c:v>1.2799973774235701E-5</c:v>
                </c:pt>
                <c:pt idx="32874">
                  <c:v>1.2799705473298669E-5</c:v>
                </c:pt>
                <c:pt idx="32875">
                  <c:v>1.279940897802589E-5</c:v>
                </c:pt>
                <c:pt idx="32876">
                  <c:v>1.2798948773706799E-5</c:v>
                </c:pt>
                <c:pt idx="32877">
                  <c:v>1.279859679925721E-5</c:v>
                </c:pt>
                <c:pt idx="32878">
                  <c:v>1.279832486034138E-5</c:v>
                </c:pt>
                <c:pt idx="32879">
                  <c:v>1.2797948329534851E-5</c:v>
                </c:pt>
                <c:pt idx="32880">
                  <c:v>1.2797620001947511E-5</c:v>
                </c:pt>
                <c:pt idx="32881">
                  <c:v>1.2797221643268131E-5</c:v>
                </c:pt>
                <c:pt idx="32882">
                  <c:v>1.279700518352911E-5</c:v>
                </c:pt>
                <c:pt idx="32883">
                  <c:v>1.279652860830538E-5</c:v>
                </c:pt>
                <c:pt idx="32884">
                  <c:v>1.279634579987032E-5</c:v>
                </c:pt>
                <c:pt idx="32885">
                  <c:v>1.2795908332918771E-5</c:v>
                </c:pt>
                <c:pt idx="32886">
                  <c:v>1.2795568181900309E-5</c:v>
                </c:pt>
                <c:pt idx="32887">
                  <c:v>1.279526168218581E-5</c:v>
                </c:pt>
                <c:pt idx="32888">
                  <c:v>1.279489424632629E-5</c:v>
                </c:pt>
                <c:pt idx="32889">
                  <c:v>1.279465868719853E-5</c:v>
                </c:pt>
                <c:pt idx="32890">
                  <c:v>1.2794258509529749E-5</c:v>
                </c:pt>
                <c:pt idx="32891">
                  <c:v>1.2793941095878839E-5</c:v>
                </c:pt>
                <c:pt idx="32892">
                  <c:v>1.2793629139196129E-5</c:v>
                </c:pt>
                <c:pt idx="32893">
                  <c:v>1.279326716030482E-5</c:v>
                </c:pt>
                <c:pt idx="32894">
                  <c:v>1.2792872439604249E-5</c:v>
                </c:pt>
                <c:pt idx="32895">
                  <c:v>1.279263597098179E-5</c:v>
                </c:pt>
                <c:pt idx="32896">
                  <c:v>1.279235038964543E-5</c:v>
                </c:pt>
                <c:pt idx="32897">
                  <c:v>1.279193656955613E-5</c:v>
                </c:pt>
                <c:pt idx="32898">
                  <c:v>1.2791660083166789E-5</c:v>
                </c:pt>
                <c:pt idx="32899">
                  <c:v>1.279132629861124E-5</c:v>
                </c:pt>
                <c:pt idx="32900">
                  <c:v>1.2790929758921271E-5</c:v>
                </c:pt>
                <c:pt idx="32901">
                  <c:v>1.2790633263648489E-5</c:v>
                </c:pt>
                <c:pt idx="32902">
                  <c:v>1.279032130696578E-5</c:v>
                </c:pt>
                <c:pt idx="32903">
                  <c:v>1.2790091204806229E-5</c:v>
                </c:pt>
                <c:pt idx="32904">
                  <c:v>1.2789708307536779E-5</c:v>
                </c:pt>
                <c:pt idx="32905">
                  <c:v>1.278950185223948E-5</c:v>
                </c:pt>
                <c:pt idx="32906">
                  <c:v>1.2789118954970041E-5</c:v>
                </c:pt>
                <c:pt idx="32907">
                  <c:v>1.278878789889859E-5</c:v>
                </c:pt>
                <c:pt idx="32908">
                  <c:v>1.2788433195964901E-5</c:v>
                </c:pt>
                <c:pt idx="32909">
                  <c:v>1.27881276057451E-5</c:v>
                </c:pt>
                <c:pt idx="32910">
                  <c:v>1.278782747249352E-5</c:v>
                </c:pt>
                <c:pt idx="32911">
                  <c:v>1.2787505511369091E-5</c:v>
                </c:pt>
                <c:pt idx="32912">
                  <c:v>1.2787124433089049E-5</c:v>
                </c:pt>
                <c:pt idx="32913">
                  <c:v>1.2786909792339429E-5</c:v>
                </c:pt>
                <c:pt idx="32914">
                  <c:v>1.2786581464752089E-5</c:v>
                </c:pt>
                <c:pt idx="32915">
                  <c:v>1.278629952139454E-5</c:v>
                </c:pt>
                <c:pt idx="32916">
                  <c:v>1.278594936593436E-5</c:v>
                </c:pt>
                <c:pt idx="32917">
                  <c:v>1.278568925044965E-5</c:v>
                </c:pt>
                <c:pt idx="32918">
                  <c:v>1.278533000004245E-5</c:v>
                </c:pt>
                <c:pt idx="32919">
                  <c:v>1.2785014405380929E-5</c:v>
                </c:pt>
                <c:pt idx="32920">
                  <c:v>1.2784656973963139E-5</c:v>
                </c:pt>
                <c:pt idx="32921">
                  <c:v>1.2784453247149941E-5</c:v>
                </c:pt>
                <c:pt idx="32922">
                  <c:v>1.278416584682418E-5</c:v>
                </c:pt>
                <c:pt idx="32923">
                  <c:v>1.2783800229954069E-5</c:v>
                </c:pt>
                <c:pt idx="32924">
                  <c:v>1.2783499187207781E-5</c:v>
                </c:pt>
                <c:pt idx="32925">
                  <c:v>1.2783156307705211E-5</c:v>
                </c:pt>
                <c:pt idx="32926">
                  <c:v>1.2782814337697351E-5</c:v>
                </c:pt>
                <c:pt idx="32927">
                  <c:v>1.278264880966162E-5</c:v>
                </c:pt>
                <c:pt idx="32928">
                  <c:v>1.278231047763256E-5</c:v>
                </c:pt>
                <c:pt idx="32929">
                  <c:v>1.2782003977918069E-5</c:v>
                </c:pt>
                <c:pt idx="32930">
                  <c:v>1.278177842323203E-5</c:v>
                </c:pt>
                <c:pt idx="32931">
                  <c:v>1.2781458281097001E-5</c:v>
                </c:pt>
                <c:pt idx="32932">
                  <c:v>1.278110721614212E-5</c:v>
                </c:pt>
                <c:pt idx="32933">
                  <c:v>1.278080890187994E-5</c:v>
                </c:pt>
                <c:pt idx="32934">
                  <c:v>1.278059426113032E-5</c:v>
                </c:pt>
                <c:pt idx="32935">
                  <c:v>1.278025320061715E-5</c:v>
                </c:pt>
                <c:pt idx="32936">
                  <c:v>1.2780019460478799E-5</c:v>
                </c:pt>
                <c:pt idx="32937">
                  <c:v>1.277969931834377E-5</c:v>
                </c:pt>
                <c:pt idx="32938">
                  <c:v>1.2779346434399491E-5</c:v>
                </c:pt>
                <c:pt idx="32939">
                  <c:v>1.2779134522133971E-5</c:v>
                </c:pt>
                <c:pt idx="32940">
                  <c:v>1.2778808013536039E-5</c:v>
                </c:pt>
                <c:pt idx="32941">
                  <c:v>1.2778521522704979E-5</c:v>
                </c:pt>
                <c:pt idx="32942">
                  <c:v>1.2778320524375891E-5</c:v>
                </c:pt>
                <c:pt idx="32943">
                  <c:v>1.277792762266472E-5</c:v>
                </c:pt>
                <c:pt idx="32944">
                  <c:v>1.2777692063536961E-5</c:v>
                </c:pt>
                <c:pt idx="32945">
                  <c:v>1.2777421034115831E-5</c:v>
                </c:pt>
                <c:pt idx="32946">
                  <c:v>1.277713090530597E-5</c:v>
                </c:pt>
                <c:pt idx="32947">
                  <c:v>1.277684532396961E-5</c:v>
                </c:pt>
                <c:pt idx="32948">
                  <c:v>1.277658702747431E-5</c:v>
                </c:pt>
                <c:pt idx="32949">
                  <c:v>1.277631599805318E-5</c:v>
                </c:pt>
                <c:pt idx="32950">
                  <c:v>1.277593310078373E-5</c:v>
                </c:pt>
                <c:pt idx="32951">
                  <c:v>1.2775653885910289E-5</c:v>
                </c:pt>
                <c:pt idx="32952">
                  <c:v>1.277542833122425E-5</c:v>
                </c:pt>
                <c:pt idx="32953">
                  <c:v>1.2775196410075301E-5</c:v>
                </c:pt>
                <c:pt idx="32954">
                  <c:v>1.2774813512805849E-5</c:v>
                </c:pt>
                <c:pt idx="32955">
                  <c:v>1.2774554306815841E-5</c:v>
                </c:pt>
                <c:pt idx="32956">
                  <c:v>1.277431874768808E-5</c:v>
                </c:pt>
                <c:pt idx="32957">
                  <c:v>1.277397586818552E-5</c:v>
                </c:pt>
                <c:pt idx="32958">
                  <c:v>1.2773782145814041E-5</c:v>
                </c:pt>
                <c:pt idx="32959">
                  <c:v>1.277342471439624E-5</c:v>
                </c:pt>
                <c:pt idx="32960">
                  <c:v>1.2773240996466481E-5</c:v>
                </c:pt>
                <c:pt idx="32961">
                  <c:v>1.277289447898511E-5</c:v>
                </c:pt>
                <c:pt idx="32962">
                  <c:v>1.2772674381267279E-5</c:v>
                </c:pt>
                <c:pt idx="32963">
                  <c:v>1.277238334296271E-5</c:v>
                </c:pt>
                <c:pt idx="32964">
                  <c:v>1.277209230465814E-5</c:v>
                </c:pt>
                <c:pt idx="32965">
                  <c:v>1.2771875844919119E-5</c:v>
                </c:pt>
                <c:pt idx="32966">
                  <c:v>1.2771616638929119E-5</c:v>
                </c:pt>
                <c:pt idx="32967">
                  <c:v>1.277134015253978E-5</c:v>
                </c:pt>
                <c:pt idx="32968">
                  <c:v>1.277111277886434E-5</c:v>
                </c:pt>
                <c:pt idx="32969">
                  <c:v>1.277077262784587E-5</c:v>
                </c:pt>
                <c:pt idx="32970">
                  <c:v>1.277059436688432E-5</c:v>
                </c:pt>
                <c:pt idx="32971">
                  <c:v>1.2770292414643339E-5</c:v>
                </c:pt>
                <c:pt idx="32972">
                  <c:v>1.276992406928912E-5</c:v>
                </c:pt>
                <c:pt idx="32973">
                  <c:v>1.276969851460308E-5</c:v>
                </c:pt>
                <c:pt idx="32974">
                  <c:v>1.276952571060974E-5</c:v>
                </c:pt>
                <c:pt idx="32975">
                  <c:v>1.276914099435089E-5</c:v>
                </c:pt>
                <c:pt idx="32976">
                  <c:v>1.276898456126219E-5</c:v>
                </c:pt>
                <c:pt idx="32977">
                  <c:v>1.2768694432452319E-5</c:v>
                </c:pt>
                <c:pt idx="32978">
                  <c:v>1.276841885555768E-5</c:v>
                </c:pt>
                <c:pt idx="32979">
                  <c:v>1.276812599826371E-5</c:v>
                </c:pt>
                <c:pt idx="32980">
                  <c:v>1.2767924999934619E-5</c:v>
                </c:pt>
                <c:pt idx="32981">
                  <c:v>1.2767653970513489E-5</c:v>
                </c:pt>
                <c:pt idx="32982">
                  <c:v>1.276738385058707E-5</c:v>
                </c:pt>
                <c:pt idx="32983">
                  <c:v>1.276712737308117E-5</c:v>
                </c:pt>
                <c:pt idx="32984">
                  <c:v>1.276692910323618E-5</c:v>
                </c:pt>
                <c:pt idx="32985">
                  <c:v>1.276660077564884E-5</c:v>
                </c:pt>
                <c:pt idx="32986">
                  <c:v>1.2766350664605851E-5</c:v>
                </c:pt>
                <c:pt idx="32987">
                  <c:v>1.2766141480824439E-5</c:v>
                </c:pt>
                <c:pt idx="32988">
                  <c:v>1.276592865906423E-5</c:v>
                </c:pt>
                <c:pt idx="32989">
                  <c:v>1.2765640349243769E-5</c:v>
                </c:pt>
                <c:pt idx="32990">
                  <c:v>1.276534476346569E-5</c:v>
                </c:pt>
                <c:pt idx="32991">
                  <c:v>1.276512102776906E-5</c:v>
                </c:pt>
                <c:pt idx="32992">
                  <c:v>1.2764897292072421E-5</c:v>
                </c:pt>
                <c:pt idx="32993">
                  <c:v>1.2764623534167191E-5</c:v>
                </c:pt>
                <c:pt idx="32994">
                  <c:v>1.2764297935063951E-5</c:v>
                </c:pt>
                <c:pt idx="32995">
                  <c:v>1.276415059692226E-5</c:v>
                </c:pt>
                <c:pt idx="32996">
                  <c:v>1.27638595586177E-5</c:v>
                </c:pt>
                <c:pt idx="32997">
                  <c:v>1.276367493119324E-5</c:v>
                </c:pt>
                <c:pt idx="32998">
                  <c:v>1.276342209166614E-5</c:v>
                </c:pt>
                <c:pt idx="32999">
                  <c:v>1.276317652809666E-5</c:v>
                </c:pt>
                <c:pt idx="33000">
                  <c:v>1.276292459806427E-5</c:v>
                </c:pt>
                <c:pt idx="33001">
                  <c:v>1.276270631933585E-5</c:v>
                </c:pt>
                <c:pt idx="33002">
                  <c:v>1.2762425285473E-5</c:v>
                </c:pt>
                <c:pt idx="33003">
                  <c:v>1.276223792956444E-5</c:v>
                </c:pt>
                <c:pt idx="33004">
                  <c:v>1.276194052479696E-5</c:v>
                </c:pt>
                <c:pt idx="33005">
                  <c:v>1.2761701327690391E-5</c:v>
                </c:pt>
                <c:pt idx="33006">
                  <c:v>1.2761474863509649E-5</c:v>
                </c:pt>
                <c:pt idx="33007">
                  <c:v>1.2761161087837539E-5</c:v>
                </c:pt>
                <c:pt idx="33008">
                  <c:v>1.276095645152964E-5</c:v>
                </c:pt>
                <c:pt idx="33009">
                  <c:v>1.2760789104504511E-5</c:v>
                </c:pt>
                <c:pt idx="33010">
                  <c:v>1.276053626497742E-5</c:v>
                </c:pt>
                <c:pt idx="33011">
                  <c:v>1.2760305253323169E-5</c:v>
                </c:pt>
                <c:pt idx="33012">
                  <c:v>1.2760050594806669E-5</c:v>
                </c:pt>
                <c:pt idx="33013">
                  <c:v>1.2759818673657721E-5</c:v>
                </c:pt>
                <c:pt idx="33014">
                  <c:v>1.2759607670886909E-5</c:v>
                </c:pt>
                <c:pt idx="33015">
                  <c:v>1.275935937883332E-5</c:v>
                </c:pt>
                <c:pt idx="33016">
                  <c:v>1.275911472475855E-5</c:v>
                </c:pt>
                <c:pt idx="33017">
                  <c:v>1.2758861885231451E-5</c:v>
                </c:pt>
                <c:pt idx="33018">
                  <c:v>1.275867089134408E-5</c:v>
                </c:pt>
                <c:pt idx="33019">
                  <c:v>1.2758436241711021E-5</c:v>
                </c:pt>
                <c:pt idx="33020">
                  <c:v>1.275827162317E-5</c:v>
                </c:pt>
                <c:pt idx="33021">
                  <c:v>1.275794329558266E-5</c:v>
                </c:pt>
                <c:pt idx="33022">
                  <c:v>1.275777231057873E-5</c:v>
                </c:pt>
                <c:pt idx="33023">
                  <c:v>1.275754038942978E-5</c:v>
                </c:pt>
                <c:pt idx="33024">
                  <c:v>1.2757263903040441E-5</c:v>
                </c:pt>
                <c:pt idx="33025">
                  <c:v>1.2757051081280221E-5</c:v>
                </c:pt>
                <c:pt idx="33026">
                  <c:v>1.275685735890875E-5</c:v>
                </c:pt>
                <c:pt idx="33027">
                  <c:v>1.275663453270681E-5</c:v>
                </c:pt>
                <c:pt idx="33028">
                  <c:v>1.2756422620441301E-5</c:v>
                </c:pt>
                <c:pt idx="33029">
                  <c:v>1.2756195246765861E-5</c:v>
                </c:pt>
                <c:pt idx="33030">
                  <c:v>1.275591876037652E-5</c:v>
                </c:pt>
                <c:pt idx="33031">
                  <c:v>1.275570775760571E-5</c:v>
                </c:pt>
                <c:pt idx="33032">
                  <c:v>1.27554503706051E-5</c:v>
                </c:pt>
                <c:pt idx="33033">
                  <c:v>1.2755298484989909E-5</c:v>
                </c:pt>
                <c:pt idx="33034">
                  <c:v>1.275502108910587E-5</c:v>
                </c:pt>
                <c:pt idx="33035">
                  <c:v>1.2754871022480069E-5</c:v>
                </c:pt>
                <c:pt idx="33036">
                  <c:v>1.275461727345828E-5</c:v>
                </c:pt>
                <c:pt idx="33037">
                  <c:v>1.275444901693845E-5</c:v>
                </c:pt>
                <c:pt idx="33038">
                  <c:v>1.275420709134778E-5</c:v>
                </c:pt>
                <c:pt idx="33039">
                  <c:v>1.275397971767234E-5</c:v>
                </c:pt>
                <c:pt idx="33040">
                  <c:v>1.275379599974258E-5</c:v>
                </c:pt>
                <c:pt idx="33041">
                  <c:v>1.275356135010952E-5</c:v>
                </c:pt>
                <c:pt idx="33042">
                  <c:v>1.2753369446727451E-5</c:v>
                </c:pt>
                <c:pt idx="33043">
                  <c:v>1.275308022741228E-5</c:v>
                </c:pt>
                <c:pt idx="33044">
                  <c:v>1.275286558666267E-5</c:v>
                </c:pt>
                <c:pt idx="33045">
                  <c:v>1.2752731890941499E-5</c:v>
                </c:pt>
                <c:pt idx="33046">
                  <c:v>1.275252179766539E-5</c:v>
                </c:pt>
                <c:pt idx="33047">
                  <c:v>1.27522671391489E-5</c:v>
                </c:pt>
                <c:pt idx="33048">
                  <c:v>1.2751989743264859E-5</c:v>
                </c:pt>
                <c:pt idx="33049">
                  <c:v>1.275189333682647E-5</c:v>
                </c:pt>
                <c:pt idx="33050">
                  <c:v>1.2751676877087449E-5</c:v>
                </c:pt>
                <c:pt idx="33051">
                  <c:v>1.2751404028676919E-5</c:v>
                </c:pt>
                <c:pt idx="33052">
                  <c:v>1.2751203030347821E-5</c:v>
                </c:pt>
                <c:pt idx="33053">
                  <c:v>1.2750960195262451E-5</c:v>
                </c:pt>
                <c:pt idx="33054">
                  <c:v>1.2750773748848591E-5</c:v>
                </c:pt>
                <c:pt idx="33055">
                  <c:v>1.2750631867675111E-5</c:v>
                </c:pt>
                <c:pt idx="33056">
                  <c:v>1.275042905035662E-5</c:v>
                </c:pt>
                <c:pt idx="33057">
                  <c:v>1.2750203495670581E-5</c:v>
                </c:pt>
                <c:pt idx="33058">
                  <c:v>1.2749963389069309E-5</c:v>
                </c:pt>
                <c:pt idx="33059">
                  <c:v>1.274979877052829E-5</c:v>
                </c:pt>
                <c:pt idx="33060">
                  <c:v>1.274957048735814E-5</c:v>
                </c:pt>
                <c:pt idx="33061">
                  <c:v>1.274935402761912E-5</c:v>
                </c:pt>
                <c:pt idx="33062">
                  <c:v>1.2749194866046309E-5</c:v>
                </c:pt>
                <c:pt idx="33063">
                  <c:v>1.27488819998689E-5</c:v>
                </c:pt>
                <c:pt idx="33064">
                  <c:v>1.2748780136462299E-5</c:v>
                </c:pt>
                <c:pt idx="33065">
                  <c:v>1.274864007427823E-5</c:v>
                </c:pt>
                <c:pt idx="33066">
                  <c:v>1.2748339031531939E-5</c:v>
                </c:pt>
                <c:pt idx="33067">
                  <c:v>1.274816986551741E-5</c:v>
                </c:pt>
                <c:pt idx="33068">
                  <c:v>1.274794431083137E-5</c:v>
                </c:pt>
                <c:pt idx="33069">
                  <c:v>1.2747853361361189E-5</c:v>
                </c:pt>
                <c:pt idx="33070">
                  <c:v>1.2747524124279149E-5</c:v>
                </c:pt>
                <c:pt idx="33071">
                  <c:v>1.274731857847655E-5</c:v>
                </c:pt>
                <c:pt idx="33072">
                  <c:v>1.2747163964377251E-5</c:v>
                </c:pt>
                <c:pt idx="33073">
                  <c:v>1.274694477615412E-5</c:v>
                </c:pt>
                <c:pt idx="33074">
                  <c:v>1.2746753782266749E-5</c:v>
                </c:pt>
                <c:pt idx="33075">
                  <c:v>1.274660644412506E-5</c:v>
                </c:pt>
                <c:pt idx="33076">
                  <c:v>1.2746410902764181E-5</c:v>
                </c:pt>
                <c:pt idx="33077">
                  <c:v>1.27461635202053E-5</c:v>
                </c:pt>
                <c:pt idx="33078">
                  <c:v>1.274596343137091E-5</c:v>
                </c:pt>
                <c:pt idx="33079">
                  <c:v>1.274581973120803E-5</c:v>
                </c:pt>
                <c:pt idx="33080">
                  <c:v>1.2745669664582239E-5</c:v>
                </c:pt>
                <c:pt idx="33081">
                  <c:v>1.274541864404455E-5</c:v>
                </c:pt>
                <c:pt idx="33082">
                  <c:v>1.2745213098241949E-5</c:v>
                </c:pt>
                <c:pt idx="33083">
                  <c:v>1.2745042113238009E-5</c:v>
                </c:pt>
                <c:pt idx="33084">
                  <c:v>1.274484839086654E-5</c:v>
                </c:pt>
                <c:pt idx="33085">
                  <c:v>1.2744671948894389E-5</c:v>
                </c:pt>
                <c:pt idx="33086">
                  <c:v>1.27444191093673E-5</c:v>
                </c:pt>
                <c:pt idx="33087">
                  <c:v>1.2744264495268E-5</c:v>
                </c:pt>
                <c:pt idx="33088">
                  <c:v>1.274410351470578E-5</c:v>
                </c:pt>
                <c:pt idx="33089">
                  <c:v>1.2743983461405151E-5</c:v>
                </c:pt>
                <c:pt idx="33090">
                  <c:v>1.274377882509725E-5</c:v>
                </c:pt>
                <c:pt idx="33091">
                  <c:v>1.2743583283736371E-5</c:v>
                </c:pt>
                <c:pt idx="33092">
                  <c:v>1.2743357729050331E-5</c:v>
                </c:pt>
                <c:pt idx="33093">
                  <c:v>1.274314854526892E-5</c:v>
                </c:pt>
                <c:pt idx="33094">
                  <c:v>1.274305122933583E-5</c:v>
                </c:pt>
                <c:pt idx="33095">
                  <c:v>1.2742802027787549E-5</c:v>
                </c:pt>
                <c:pt idx="33096">
                  <c:v>1.2742686521960421E-5</c:v>
                </c:pt>
                <c:pt idx="33097">
                  <c:v>1.274242185900221E-5</c:v>
                </c:pt>
                <c:pt idx="33098">
                  <c:v>1.274231908610091E-5</c:v>
                </c:pt>
                <c:pt idx="33099">
                  <c:v>1.2742115359287711E-5</c:v>
                </c:pt>
                <c:pt idx="33100">
                  <c:v>1.2741933460347349E-5</c:v>
                </c:pt>
                <c:pt idx="33101">
                  <c:v>1.2741747923428189E-5</c:v>
                </c:pt>
                <c:pt idx="33102">
                  <c:v>1.2741548744088499E-5</c:v>
                </c:pt>
                <c:pt idx="33103">
                  <c:v>1.274146325158654E-5</c:v>
                </c:pt>
                <c:pt idx="33104">
                  <c:v>1.2741234058921689E-5</c:v>
                </c:pt>
                <c:pt idx="33105">
                  <c:v>1.274108217330649E-5</c:v>
                </c:pt>
                <c:pt idx="33106">
                  <c:v>1.2740872989525091E-5</c:v>
                </c:pt>
                <c:pt idx="33107">
                  <c:v>1.2740720194415189E-5</c:v>
                </c:pt>
                <c:pt idx="33108">
                  <c:v>1.274042369914241E-5</c:v>
                </c:pt>
                <c:pt idx="33109">
                  <c:v>1.274035275855567E-5</c:v>
                </c:pt>
                <c:pt idx="33110">
                  <c:v>1.274011447094381E-5</c:v>
                </c:pt>
                <c:pt idx="33111">
                  <c:v>1.273995258088689E-5</c:v>
                </c:pt>
                <c:pt idx="33112">
                  <c:v>1.273979796678759E-5</c:v>
                </c:pt>
                <c:pt idx="33113">
                  <c:v>1.273962789127836E-5</c:v>
                </c:pt>
                <c:pt idx="33114">
                  <c:v>1.273943144042278E-5</c:v>
                </c:pt>
                <c:pt idx="33115">
                  <c:v>1.273932866752148E-5</c:v>
                </c:pt>
                <c:pt idx="33116">
                  <c:v>1.2739177691400981E-5</c:v>
                </c:pt>
                <c:pt idx="33117">
                  <c:v>1.2738980331050699E-5</c:v>
                </c:pt>
                <c:pt idx="33118">
                  <c:v>1.2738736586470619E-5</c:v>
                </c:pt>
                <c:pt idx="33119">
                  <c:v>1.27385710584349E-5</c:v>
                </c:pt>
                <c:pt idx="33120">
                  <c:v>1.2738451005134269E-5</c:v>
                </c:pt>
                <c:pt idx="33121">
                  <c:v>1.2738223631458819E-5</c:v>
                </c:pt>
                <c:pt idx="33122">
                  <c:v>1.2738066288875419E-5</c:v>
                </c:pt>
                <c:pt idx="33123">
                  <c:v>1.2737921679217831E-5</c:v>
                </c:pt>
                <c:pt idx="33124">
                  <c:v>1.273778798349667E-5</c:v>
                </c:pt>
                <c:pt idx="33125">
                  <c:v>1.2737539691443089E-5</c:v>
                </c:pt>
                <c:pt idx="33126">
                  <c:v>1.273742691410007E-5</c:v>
                </c:pt>
                <c:pt idx="33127">
                  <c:v>1.2737278666463681E-5</c:v>
                </c:pt>
                <c:pt idx="33128">
                  <c:v>1.273711313842796E-5</c:v>
                </c:pt>
                <c:pt idx="33129">
                  <c:v>1.273698671866441E-5</c:v>
                </c:pt>
                <c:pt idx="33130">
                  <c:v>1.273666293855058E-5</c:v>
                </c:pt>
                <c:pt idx="33131">
                  <c:v>1.2736694770865141E-5</c:v>
                </c:pt>
                <c:pt idx="33132">
                  <c:v>1.27365201478824E-5</c:v>
                </c:pt>
                <c:pt idx="33133">
                  <c:v>1.2736270036839409E-5</c:v>
                </c:pt>
                <c:pt idx="33134">
                  <c:v>1.27361072372878E-5</c:v>
                </c:pt>
                <c:pt idx="33135">
                  <c:v>1.273594898520969E-5</c:v>
                </c:pt>
                <c:pt idx="33136">
                  <c:v>1.2735897144011689E-5</c:v>
                </c:pt>
                <c:pt idx="33137">
                  <c:v>1.273566522286274E-5</c:v>
                </c:pt>
                <c:pt idx="33138">
                  <c:v>1.273540692636743E-5</c:v>
                </c:pt>
                <c:pt idx="33139">
                  <c:v>1.2735266864183361E-5</c:v>
                </c:pt>
                <c:pt idx="33140">
                  <c:v>1.2735154086840341E-5</c:v>
                </c:pt>
                <c:pt idx="33141">
                  <c:v>1.273499401577283E-5</c:v>
                </c:pt>
                <c:pt idx="33142">
                  <c:v>1.2734824849758301E-5</c:v>
                </c:pt>
                <c:pt idx="33143">
                  <c:v>1.273465113627026E-5</c:v>
                </c:pt>
                <c:pt idx="33144">
                  <c:v>1.2734555639326571E-5</c:v>
                </c:pt>
                <c:pt idx="33145">
                  <c:v>1.2734387382806739E-5</c:v>
                </c:pt>
                <c:pt idx="33146">
                  <c:v>1.2734126357827341E-5</c:v>
                </c:pt>
                <c:pt idx="33147">
                  <c:v>1.273400994250551E-5</c:v>
                </c:pt>
                <c:pt idx="33148">
                  <c:v>1.2733957191812809E-5</c:v>
                </c:pt>
                <c:pt idx="33149">
                  <c:v>1.273366888199234E-5</c:v>
                </c:pt>
                <c:pt idx="33150">
                  <c:v>1.2733574294543359E-5</c:v>
                </c:pt>
                <c:pt idx="33151">
                  <c:v>1.273340512852883E-5</c:v>
                </c:pt>
                <c:pt idx="33152">
                  <c:v>1.273328234674409E-5</c:v>
                </c:pt>
                <c:pt idx="33153">
                  <c:v>1.273316593142226E-5</c:v>
                </c:pt>
                <c:pt idx="33154">
                  <c:v>1.273300586035475E-5</c:v>
                </c:pt>
                <c:pt idx="33155">
                  <c:v>1.2732815775962081E-5</c:v>
                </c:pt>
                <c:pt idx="33156">
                  <c:v>1.273268298973562E-5</c:v>
                </c:pt>
                <c:pt idx="33157">
                  <c:v>1.273248108191183E-5</c:v>
                </c:pt>
                <c:pt idx="33158">
                  <c:v>1.2732389222946949E-5</c:v>
                </c:pt>
                <c:pt idx="33159">
                  <c:v>1.273226644116221E-5</c:v>
                </c:pt>
                <c:pt idx="33160">
                  <c:v>1.273212728847284E-5</c:v>
                </c:pt>
                <c:pt idx="33161">
                  <c:v>1.2731976312352339E-5</c:v>
                </c:pt>
                <c:pt idx="33162">
                  <c:v>1.273181169381132E-5</c:v>
                </c:pt>
                <c:pt idx="33163">
                  <c:v>1.2731616152450441E-5</c:v>
                </c:pt>
                <c:pt idx="33164">
                  <c:v>1.273148427571869E-5</c:v>
                </c:pt>
                <c:pt idx="33165">
                  <c:v>1.2731390597764399E-5</c:v>
                </c:pt>
                <c:pt idx="33166">
                  <c:v>1.273122325073928E-5</c:v>
                </c:pt>
                <c:pt idx="33167">
                  <c:v>1.2731135029753199E-5</c:v>
                </c:pt>
                <c:pt idx="33168">
                  <c:v>1.273092311748769E-5</c:v>
                </c:pt>
                <c:pt idx="33169">
                  <c:v>1.2730821254081089E-5</c:v>
                </c:pt>
                <c:pt idx="33170">
                  <c:v>1.2730632988677829E-5</c:v>
                </c:pt>
                <c:pt idx="33171">
                  <c:v>1.273053749173414E-5</c:v>
                </c:pt>
                <c:pt idx="33172">
                  <c:v>1.2730290109175261E-5</c:v>
                </c:pt>
                <c:pt idx="33173">
                  <c:v>1.273012640012894E-5</c:v>
                </c:pt>
                <c:pt idx="33174">
                  <c:v>1.273005273105809E-5</c:v>
                </c:pt>
                <c:pt idx="33175">
                  <c:v>1.272984263778199E-5</c:v>
                </c:pt>
                <c:pt idx="33176">
                  <c:v>1.2729833542834971E-5</c:v>
                </c:pt>
                <c:pt idx="33177">
                  <c:v>1.272966892429395E-5</c:v>
                </c:pt>
                <c:pt idx="33178">
                  <c:v>1.272951067221584E-5</c:v>
                </c:pt>
                <c:pt idx="33179">
                  <c:v>1.272932968277019E-5</c:v>
                </c:pt>
                <c:pt idx="33180">
                  <c:v>1.2729179616144389E-5</c:v>
                </c:pt>
                <c:pt idx="33181">
                  <c:v>1.272902682103449E-5</c:v>
                </c:pt>
                <c:pt idx="33182">
                  <c:v>1.2728876754408701E-5</c:v>
                </c:pt>
                <c:pt idx="33183">
                  <c:v>1.27287712530233E-5</c:v>
                </c:pt>
                <c:pt idx="33184">
                  <c:v>1.272861572942929E-5</c:v>
                </c:pt>
                <c:pt idx="33185">
                  <c:v>1.272850022360217E-5</c:v>
                </c:pt>
                <c:pt idx="33186">
                  <c:v>1.272832651011413E-5</c:v>
                </c:pt>
                <c:pt idx="33187">
                  <c:v>1.272833196708234E-5</c:v>
                </c:pt>
                <c:pt idx="33188">
                  <c:v>1.272814824915258E-5</c:v>
                </c:pt>
                <c:pt idx="33189">
                  <c:v>1.272791359951952E-5</c:v>
                </c:pt>
                <c:pt idx="33190">
                  <c:v>1.2727853572869209E-5</c:v>
                </c:pt>
                <c:pt idx="33191">
                  <c:v>1.2727638022624889E-5</c:v>
                </c:pt>
                <c:pt idx="33192">
                  <c:v>1.272749886993552E-5</c:v>
                </c:pt>
                <c:pt idx="33193">
                  <c:v>1.272742792934878E-5</c:v>
                </c:pt>
                <c:pt idx="33194">
                  <c:v>1.272730241907993E-5</c:v>
                </c:pt>
                <c:pt idx="33195">
                  <c:v>1.2727151442959441E-5</c:v>
                </c:pt>
                <c:pt idx="33196">
                  <c:v>1.27269777294714E-5</c:v>
                </c:pt>
                <c:pt idx="33197">
                  <c:v>1.2726922250294591E-5</c:v>
                </c:pt>
                <c:pt idx="33198">
                  <c:v>1.272674853680655E-5</c:v>
                </c:pt>
                <c:pt idx="33199">
                  <c:v>1.272667486773571E-5</c:v>
                </c:pt>
                <c:pt idx="33200">
                  <c:v>1.272647205041721E-5</c:v>
                </c:pt>
                <c:pt idx="33201">
                  <c:v>1.2726326531264929E-5</c:v>
                </c:pt>
                <c:pt idx="33202">
                  <c:v>1.2726253771688791E-5</c:v>
                </c:pt>
                <c:pt idx="33203">
                  <c:v>1.272609006264247E-5</c:v>
                </c:pt>
                <c:pt idx="33204">
                  <c:v>1.272597910428885E-5</c:v>
                </c:pt>
                <c:pt idx="33205">
                  <c:v>1.2725894521281591E-5</c:v>
                </c:pt>
                <c:pt idx="33206">
                  <c:v>1.272573717869818E-5</c:v>
                </c:pt>
                <c:pt idx="33207">
                  <c:v>1.272557528864127E-5</c:v>
                </c:pt>
                <c:pt idx="33208">
                  <c:v>1.2725453416351231E-5</c:v>
                </c:pt>
                <c:pt idx="33209">
                  <c:v>1.272536155738635E-5</c:v>
                </c:pt>
                <c:pt idx="33210">
                  <c:v>1.272524968953803E-5</c:v>
                </c:pt>
                <c:pt idx="33211">
                  <c:v>1.2725085070997009E-5</c:v>
                </c:pt>
                <c:pt idx="33212">
                  <c:v>1.2724941370834131E-5</c:v>
                </c:pt>
                <c:pt idx="33213">
                  <c:v>1.272478948521893E-5</c:v>
                </c:pt>
                <c:pt idx="33214">
                  <c:v>1.272469216928585E-5</c:v>
                </c:pt>
                <c:pt idx="33215">
                  <c:v>1.2724625776172621E-5</c:v>
                </c:pt>
                <c:pt idx="33216">
                  <c:v>1.2724453881673981E-5</c:v>
                </c:pt>
                <c:pt idx="33217">
                  <c:v>1.272437657462433E-5</c:v>
                </c:pt>
                <c:pt idx="33218">
                  <c:v>1.2724198313662781E-5</c:v>
                </c:pt>
                <c:pt idx="33219">
                  <c:v>1.2724070984404531E-5</c:v>
                </c:pt>
                <c:pt idx="33220">
                  <c:v>1.2723973668471439E-5</c:v>
                </c:pt>
                <c:pt idx="33221">
                  <c:v>1.272382360184565E-5</c:v>
                </c:pt>
                <c:pt idx="33222">
                  <c:v>1.2723728104901971E-5</c:v>
                </c:pt>
                <c:pt idx="33223">
                  <c:v>1.2723615327558949E-5</c:v>
                </c:pt>
                <c:pt idx="33224">
                  <c:v>1.272347890335368E-5</c:v>
                </c:pt>
                <c:pt idx="33225">
                  <c:v>1.2723301551886831E-5</c:v>
                </c:pt>
                <c:pt idx="33226">
                  <c:v>1.2723229701805391E-5</c:v>
                </c:pt>
                <c:pt idx="33227">
                  <c:v>1.27230796351796E-5</c:v>
                </c:pt>
                <c:pt idx="33228">
                  <c:v>1.272293957299553E-5</c:v>
                </c:pt>
                <c:pt idx="33229">
                  <c:v>1.272287772735581E-5</c:v>
                </c:pt>
                <c:pt idx="33230">
                  <c:v>1.272277859243331E-5</c:v>
                </c:pt>
                <c:pt idx="33231">
                  <c:v>1.2722699466394261E-5</c:v>
                </c:pt>
                <c:pt idx="33232">
                  <c:v>1.272249301109696E-5</c:v>
                </c:pt>
                <c:pt idx="33233">
                  <c:v>1.272243571293075E-5</c:v>
                </c:pt>
                <c:pt idx="33234">
                  <c:v>1.272228473681025E-5</c:v>
                </c:pt>
                <c:pt idx="33235">
                  <c:v>1.272219378734007E-5</c:v>
                </c:pt>
                <c:pt idx="33236">
                  <c:v>1.272199733648449E-5</c:v>
                </c:pt>
                <c:pt idx="33237">
                  <c:v>1.2721990060526879E-5</c:v>
                </c:pt>
                <c:pt idx="33238">
                  <c:v>1.272175450139912E-5</c:v>
                </c:pt>
                <c:pt idx="33239">
                  <c:v>1.2721705388685219E-5</c:v>
                </c:pt>
                <c:pt idx="33240">
                  <c:v>1.27215380416601E-5</c:v>
                </c:pt>
                <c:pt idx="33241">
                  <c:v>1.272147892450448E-5</c:v>
                </c:pt>
                <c:pt idx="33242">
                  <c:v>1.272142253583297E-5</c:v>
                </c:pt>
                <c:pt idx="33243">
                  <c:v>1.2721217899525071E-5</c:v>
                </c:pt>
                <c:pt idx="33244">
                  <c:v>1.2721202438115141E-5</c:v>
                </c:pt>
                <c:pt idx="33245">
                  <c:v>1.2721073289867491E-5</c:v>
                </c:pt>
                <c:pt idx="33246">
                  <c:v>1.272088047699071E-5</c:v>
                </c:pt>
                <c:pt idx="33247">
                  <c:v>1.27208222693298E-5</c:v>
                </c:pt>
                <c:pt idx="33248">
                  <c:v>1.272062945645303E-5</c:v>
                </c:pt>
                <c:pt idx="33249">
                  <c:v>1.272057215828681E-5</c:v>
                </c:pt>
                <c:pt idx="33250">
                  <c:v>1.2720446648017971E-5</c:v>
                </c:pt>
                <c:pt idx="33251">
                  <c:v>1.272038480237825E-5</c:v>
                </c:pt>
                <c:pt idx="33252">
                  <c:v>1.2720219274342531E-5</c:v>
                </c:pt>
                <c:pt idx="33253">
                  <c:v>1.2720161976176311E-5</c:v>
                </c:pt>
                <c:pt idx="33254">
                  <c:v>1.271999462915119E-5</c:v>
                </c:pt>
                <c:pt idx="33255">
                  <c:v>1.271995733986842E-5</c:v>
                </c:pt>
                <c:pt idx="33256">
                  <c:v>1.271972905669827E-5</c:v>
                </c:pt>
                <c:pt idx="33257">
                  <c:v>1.271968176297378E-5</c:v>
                </c:pt>
                <c:pt idx="33258">
                  <c:v>1.2719520782411561E-5</c:v>
                </c:pt>
                <c:pt idx="33259">
                  <c:v>1.2719438927888399E-5</c:v>
                </c:pt>
                <c:pt idx="33260">
                  <c:v>1.271941800951026E-5</c:v>
                </c:pt>
                <c:pt idx="33261">
                  <c:v>1.271924702450633E-5</c:v>
                </c:pt>
                <c:pt idx="33262">
                  <c:v>1.2719151527562639E-5</c:v>
                </c:pt>
                <c:pt idx="33263">
                  <c:v>1.2719050573650749E-5</c:v>
                </c:pt>
                <c:pt idx="33264">
                  <c:v>1.2718991456495131E-5</c:v>
                </c:pt>
                <c:pt idx="33265">
                  <c:v>1.271884775633225E-5</c:v>
                </c:pt>
                <c:pt idx="33266">
                  <c:v>1.271867586183362E-5</c:v>
                </c:pt>
                <c:pt idx="33267">
                  <c:v>1.2718621292151511E-5</c:v>
                </c:pt>
                <c:pt idx="33268">
                  <c:v>1.2718539437628349E-5</c:v>
                </c:pt>
                <c:pt idx="33269">
                  <c:v>1.271837118110852E-5</c:v>
                </c:pt>
                <c:pt idx="33270">
                  <c:v>1.271827113669133E-5</c:v>
                </c:pt>
                <c:pt idx="33271">
                  <c:v>1.2718163816316521E-5</c:v>
                </c:pt>
                <c:pt idx="33272">
                  <c:v>1.271811925107613E-5</c:v>
                </c:pt>
                <c:pt idx="33273">
                  <c:v>1.2718007383227811E-5</c:v>
                </c:pt>
                <c:pt idx="33274">
                  <c:v>1.271787459700136E-5</c:v>
                </c:pt>
                <c:pt idx="33275">
                  <c:v>1.271776272915304E-5</c:v>
                </c:pt>
                <c:pt idx="33276">
                  <c:v>1.2717697245534509E-5</c:v>
                </c:pt>
                <c:pt idx="33277">
                  <c:v>1.271763358090539E-5</c:v>
                </c:pt>
                <c:pt idx="33278">
                  <c:v>1.2717496247205419E-5</c:v>
                </c:pt>
                <c:pt idx="33279">
                  <c:v>1.271741984965047E-5</c:v>
                </c:pt>
                <c:pt idx="33280">
                  <c:v>1.271724613616243E-5</c:v>
                </c:pt>
                <c:pt idx="33281">
                  <c:v>1.271719065698562E-5</c:v>
                </c:pt>
                <c:pt idx="33282">
                  <c:v>1.271708606509492E-5</c:v>
                </c:pt>
                <c:pt idx="33283">
                  <c:v>1.2717008758045271E-5</c:v>
                </c:pt>
                <c:pt idx="33284">
                  <c:v>1.271685778192477E-5</c:v>
                </c:pt>
                <c:pt idx="33285">
                  <c:v>1.2716769560938699E-5</c:v>
                </c:pt>
                <c:pt idx="33286">
                  <c:v>1.2716724086203611E-5</c:v>
                </c:pt>
                <c:pt idx="33287">
                  <c:v>1.271660585189238E-5</c:v>
                </c:pt>
                <c:pt idx="33288">
                  <c:v>1.271657492907252E-5</c:v>
                </c:pt>
                <c:pt idx="33289">
                  <c:v>1.2716381206701041E-5</c:v>
                </c:pt>
                <c:pt idx="33290">
                  <c:v>1.271628570975736E-5</c:v>
                </c:pt>
                <c:pt idx="33291">
                  <c:v>1.2716238416032871E-5</c:v>
                </c:pt>
                <c:pt idx="33292">
                  <c:v>1.271604560315609E-5</c:v>
                </c:pt>
                <c:pt idx="33293">
                  <c:v>1.2716068340523631E-5</c:v>
                </c:pt>
                <c:pt idx="33294">
                  <c:v>1.2716011042357421E-5</c:v>
                </c:pt>
                <c:pt idx="33295">
                  <c:v>1.27158436953323E-5</c:v>
                </c:pt>
                <c:pt idx="33296">
                  <c:v>1.2715727280010469E-5</c:v>
                </c:pt>
                <c:pt idx="33297">
                  <c:v>1.271564451599261E-5</c:v>
                </c:pt>
                <c:pt idx="33298">
                  <c:v>1.271555902349064E-5</c:v>
                </c:pt>
                <c:pt idx="33299">
                  <c:v>1.2715398952423129E-5</c:v>
                </c:pt>
                <c:pt idx="33300">
                  <c:v>1.2715400771412529E-5</c:v>
                </c:pt>
                <c:pt idx="33301">
                  <c:v>1.271523615287151E-5</c:v>
                </c:pt>
                <c:pt idx="33302">
                  <c:v>1.2715128832496699E-5</c:v>
                </c:pt>
                <c:pt idx="33303">
                  <c:v>1.271500423172256E-5</c:v>
                </c:pt>
                <c:pt idx="33304">
                  <c:v>1.2715024240606E-5</c:v>
                </c:pt>
                <c:pt idx="33305">
                  <c:v>1.2714899639831859E-5</c:v>
                </c:pt>
                <c:pt idx="33306">
                  <c:v>1.271483142772922E-5</c:v>
                </c:pt>
                <c:pt idx="33307">
                  <c:v>1.271472137887031E-5</c:v>
                </c:pt>
                <c:pt idx="33308">
                  <c:v>1.271459495910676E-5</c:v>
                </c:pt>
                <c:pt idx="33309">
                  <c:v>1.271460860152729E-5</c:v>
                </c:pt>
                <c:pt idx="33310">
                  <c:v>1.2714401236735279E-5</c:v>
                </c:pt>
                <c:pt idx="33311">
                  <c:v>1.2714385775325351E-5</c:v>
                </c:pt>
                <c:pt idx="33312">
                  <c:v>1.2714244803646579E-5</c:v>
                </c:pt>
                <c:pt idx="33313">
                  <c:v>1.271417841053335E-5</c:v>
                </c:pt>
                <c:pt idx="33314">
                  <c:v>1.2714058357232719E-5</c:v>
                </c:pt>
                <c:pt idx="33315">
                  <c:v>1.2713987416645979E-5</c:v>
                </c:pt>
                <c:pt idx="33316">
                  <c:v>1.2713871001324151E-5</c:v>
                </c:pt>
                <c:pt idx="33317">
                  <c:v>1.2713883734249981E-5</c:v>
                </c:pt>
                <c:pt idx="33318">
                  <c:v>1.27136900118785E-5</c:v>
                </c:pt>
                <c:pt idx="33319">
                  <c:v>1.2713647265627509E-5</c:v>
                </c:pt>
                <c:pt idx="33320">
                  <c:v>1.2713587238977199E-5</c:v>
                </c:pt>
                <c:pt idx="33321">
                  <c:v>1.2713517207885159E-5</c:v>
                </c:pt>
                <c:pt idx="33322">
                  <c:v>1.2713499927485831E-5</c:v>
                </c:pt>
                <c:pt idx="33323">
                  <c:v>1.2713287105725611E-5</c:v>
                </c:pt>
                <c:pt idx="33324">
                  <c:v>1.271325527341105E-5</c:v>
                </c:pt>
                <c:pt idx="33325">
                  <c:v>1.2713075193460099E-5</c:v>
                </c:pt>
                <c:pt idx="33326">
                  <c:v>1.271305336558726E-5</c:v>
                </c:pt>
                <c:pt idx="33327">
                  <c:v>1.2713000614894551E-5</c:v>
                </c:pt>
                <c:pt idx="33328">
                  <c:v>1.271282326342771E-5</c:v>
                </c:pt>
                <c:pt idx="33329">
                  <c:v>1.271279597858666E-5</c:v>
                </c:pt>
                <c:pt idx="33330">
                  <c:v>1.271266773983371E-5</c:v>
                </c:pt>
                <c:pt idx="33331">
                  <c:v>1.271259952773107E-5</c:v>
                </c:pt>
                <c:pt idx="33332">
                  <c:v>1.271248311240925E-5</c:v>
                </c:pt>
                <c:pt idx="33333">
                  <c:v>1.271250584977679E-5</c:v>
                </c:pt>
                <c:pt idx="33334">
                  <c:v>3.5700113512575631E-3</c:v>
                </c:pt>
                <c:pt idx="33335">
                  <c:v>2.9535556677728891E-3</c:v>
                </c:pt>
                <c:pt idx="33336">
                  <c:v>1.549194916151464E-3</c:v>
                </c:pt>
                <c:pt idx="33337">
                  <c:v>1.756847370415926E-3</c:v>
                </c:pt>
                <c:pt idx="33338">
                  <c:v>1.1973017826676371E-3</c:v>
                </c:pt>
                <c:pt idx="33339">
                  <c:v>5.9990084264427423E-4</c:v>
                </c:pt>
                <c:pt idx="33340">
                  <c:v>1.473385957069695E-3</c:v>
                </c:pt>
                <c:pt idx="33341">
                  <c:v>3.8363770727301023E-5</c:v>
                </c:pt>
                <c:pt idx="33342">
                  <c:v>1.0917461477220061E-3</c:v>
                </c:pt>
                <c:pt idx="33343">
                  <c:v>7.0658134063705802E-4</c:v>
                </c:pt>
                <c:pt idx="33344">
                  <c:v>1.8498902500141409E-4</c:v>
                </c:pt>
                <c:pt idx="33345">
                  <c:v>9.527200018055737E-4</c:v>
                </c:pt>
                <c:pt idx="33346">
                  <c:v>3.2586674205958838E-4</c:v>
                </c:pt>
                <c:pt idx="33347">
                  <c:v>1.984196860576048E-4</c:v>
                </c:pt>
                <c:pt idx="33348">
                  <c:v>6.6411209991201758E-4</c:v>
                </c:pt>
                <c:pt idx="33349">
                  <c:v>1.052709994837642E-4</c:v>
                </c:pt>
                <c:pt idx="33350">
                  <c:v>2.369876456214115E-4</c:v>
                </c:pt>
                <c:pt idx="33351">
                  <c:v>4.6237595961429179E-4</c:v>
                </c:pt>
                <c:pt idx="33352">
                  <c:v>5.3004601795691997E-5</c:v>
                </c:pt>
                <c:pt idx="33353">
                  <c:v>2.5021689361892641E-4</c:v>
                </c:pt>
                <c:pt idx="33354">
                  <c:v>3.0374914058484142E-4</c:v>
                </c:pt>
                <c:pt idx="33355">
                  <c:v>1.2969475392310409E-5</c:v>
                </c:pt>
                <c:pt idx="33356">
                  <c:v>1.936891203513369E-4</c:v>
                </c:pt>
                <c:pt idx="33357">
                  <c:v>1.927511038957164E-4</c:v>
                </c:pt>
                <c:pt idx="33358">
                  <c:v>1.428346331522334E-5</c:v>
                </c:pt>
                <c:pt idx="33359">
                  <c:v>1.578259689267725E-4</c:v>
                </c:pt>
                <c:pt idx="33360">
                  <c:v>1.4605117030441761E-4</c:v>
                </c:pt>
                <c:pt idx="33361">
                  <c:v>1.460657676943811E-5</c:v>
                </c:pt>
                <c:pt idx="33362">
                  <c:v>1.128791409428231E-4</c:v>
                </c:pt>
                <c:pt idx="33363">
                  <c:v>1.014278022921644E-4</c:v>
                </c:pt>
                <c:pt idx="33364">
                  <c:v>6.88201407683664E-6</c:v>
                </c:pt>
                <c:pt idx="33365">
                  <c:v>8.5053936345502734E-5</c:v>
                </c:pt>
                <c:pt idx="33366">
                  <c:v>7.708157500019297E-5</c:v>
                </c:pt>
                <c:pt idx="33367">
                  <c:v>9.8044156402465887E-6</c:v>
                </c:pt>
                <c:pt idx="33368">
                  <c:v>6.8108849518466741E-5</c:v>
                </c:pt>
                <c:pt idx="33369">
                  <c:v>5.6086813856381923E-5</c:v>
                </c:pt>
                <c:pt idx="33370">
                  <c:v>7.3397391133767087E-6</c:v>
                </c:pt>
                <c:pt idx="33371">
                  <c:v>4.9933565605897463E-5</c:v>
                </c:pt>
                <c:pt idx="33372">
                  <c:v>3.9884893340058618E-5</c:v>
                </c:pt>
                <c:pt idx="33373">
                  <c:v>6.9289385464799116E-6</c:v>
                </c:pt>
                <c:pt idx="33374">
                  <c:v>3.8089408917585388E-5</c:v>
                </c:pt>
                <c:pt idx="33375">
                  <c:v>3.2885873224586248E-5</c:v>
                </c:pt>
                <c:pt idx="33376">
                  <c:v>8.2075230238842778E-6</c:v>
                </c:pt>
                <c:pt idx="33377">
                  <c:v>2.9240980438771661E-5</c:v>
                </c:pt>
                <c:pt idx="33378">
                  <c:v>2.6268755391356539E-5</c:v>
                </c:pt>
                <c:pt idx="33379">
                  <c:v>6.3031538957147859E-6</c:v>
                </c:pt>
                <c:pt idx="33380">
                  <c:v>2.175055124098435E-5</c:v>
                </c:pt>
                <c:pt idx="33381">
                  <c:v>1.999583582801279E-5</c:v>
                </c:pt>
                <c:pt idx="33382">
                  <c:v>6.5882777562364936E-6</c:v>
                </c:pt>
                <c:pt idx="33383">
                  <c:v>1.8557988369138911E-5</c:v>
                </c:pt>
                <c:pt idx="33384">
                  <c:v>1.6871632396942001E-5</c:v>
                </c:pt>
                <c:pt idx="33385">
                  <c:v>6.6240449996257666E-6</c:v>
                </c:pt>
                <c:pt idx="33386">
                  <c:v>1.478805552324047E-5</c:v>
                </c:pt>
                <c:pt idx="33387">
                  <c:v>1.304883971897652E-5</c:v>
                </c:pt>
                <c:pt idx="33388">
                  <c:v>5.8321302276453926E-6</c:v>
                </c:pt>
                <c:pt idx="33389">
                  <c:v>1.226390486408491E-5</c:v>
                </c:pt>
                <c:pt idx="33390">
                  <c:v>1.1260651263000909E-5</c:v>
                </c:pt>
                <c:pt idx="33391">
                  <c:v>6.1957539401191752E-6</c:v>
                </c:pt>
                <c:pt idx="33392">
                  <c:v>1.077296474250033E-5</c:v>
                </c:pt>
                <c:pt idx="33393">
                  <c:v>9.6716912594274618E-6</c:v>
                </c:pt>
                <c:pt idx="33394">
                  <c:v>5.8056230045622206E-6</c:v>
                </c:pt>
                <c:pt idx="33395">
                  <c:v>9.1395713752717711E-6</c:v>
                </c:pt>
                <c:pt idx="33396">
                  <c:v>8.4099501691525802E-6</c:v>
                </c:pt>
                <c:pt idx="33397">
                  <c:v>5.8376904235046823E-6</c:v>
                </c:pt>
                <c:pt idx="33398">
                  <c:v>8.4337161752046086E-6</c:v>
                </c:pt>
                <c:pt idx="33399">
                  <c:v>7.8431530710076913E-6</c:v>
                </c:pt>
                <c:pt idx="33400">
                  <c:v>5.8968789744540118E-6</c:v>
                </c:pt>
                <c:pt idx="33401">
                  <c:v>7.676100722164847E-6</c:v>
                </c:pt>
                <c:pt idx="33402">
                  <c:v>7.1169874900078867E-6</c:v>
                </c:pt>
                <c:pt idx="33403">
                  <c:v>5.7417355492361821E-6</c:v>
                </c:pt>
                <c:pt idx="33404">
                  <c:v>7.1300942181551363E-6</c:v>
                </c:pt>
                <c:pt idx="33405">
                  <c:v>6.7615033003676217E-6</c:v>
                </c:pt>
                <c:pt idx="33406">
                  <c:v>5.8195237215841189E-6</c:v>
                </c:pt>
                <c:pt idx="33407">
                  <c:v>6.8179911068000374E-6</c:v>
                </c:pt>
                <c:pt idx="33408">
                  <c:v>6.4563041632936802E-6</c:v>
                </c:pt>
                <c:pt idx="33409">
                  <c:v>5.7391625887248674E-6</c:v>
                </c:pt>
                <c:pt idx="33410">
                  <c:v>6.4601144913467579E-6</c:v>
                </c:pt>
                <c:pt idx="33411">
                  <c:v>6.1912633100291714E-6</c:v>
                </c:pt>
                <c:pt idx="33412">
                  <c:v>5.730272732762387E-6</c:v>
                </c:pt>
                <c:pt idx="33413">
                  <c:v>6.2943195189291154E-6</c:v>
                </c:pt>
                <c:pt idx="33414">
                  <c:v>6.0806646615674254E-6</c:v>
                </c:pt>
                <c:pt idx="33415">
                  <c:v>5.7430906963418238E-6</c:v>
                </c:pt>
                <c:pt idx="33416">
                  <c:v>6.1315859056776389E-6</c:v>
                </c:pt>
                <c:pt idx="33417">
                  <c:v>5.9395406424300754E-6</c:v>
                </c:pt>
                <c:pt idx="33418">
                  <c:v>5.7090064728981824E-6</c:v>
                </c:pt>
                <c:pt idx="33419">
                  <c:v>6.0095103435742203E-6</c:v>
                </c:pt>
                <c:pt idx="33420">
                  <c:v>5.8721989262267016E-6</c:v>
                </c:pt>
                <c:pt idx="33421">
                  <c:v>5.7247839322371874E-6</c:v>
                </c:pt>
                <c:pt idx="33422">
                  <c:v>5.9407075241324492E-6</c:v>
                </c:pt>
                <c:pt idx="33423">
                  <c:v>5.8171062846668056E-6</c:v>
                </c:pt>
                <c:pt idx="33424">
                  <c:v>5.7078400459431577E-6</c:v>
                </c:pt>
                <c:pt idx="33425">
                  <c:v>5.8606751736078877E-6</c:v>
                </c:pt>
                <c:pt idx="33426">
                  <c:v>5.7656216085888454E-6</c:v>
                </c:pt>
                <c:pt idx="33427">
                  <c:v>5.7022589317057282E-6</c:v>
                </c:pt>
                <c:pt idx="33428">
                  <c:v>5.8198174883727924E-6</c:v>
                </c:pt>
                <c:pt idx="33429">
                  <c:v>5.7454421948932577E-6</c:v>
                </c:pt>
                <c:pt idx="33430">
                  <c:v>5.7023144108825363E-6</c:v>
                </c:pt>
                <c:pt idx="33431">
                  <c:v>5.7813972489384469E-6</c:v>
                </c:pt>
                <c:pt idx="33432">
                  <c:v>5.7184488468919881E-6</c:v>
                </c:pt>
                <c:pt idx="33433">
                  <c:v>5.6923813644971233E-6</c:v>
                </c:pt>
                <c:pt idx="33434">
                  <c:v>5.7519123402016703E-6</c:v>
                </c:pt>
                <c:pt idx="33435">
                  <c:v>5.7062438827415463E-6</c:v>
                </c:pt>
                <c:pt idx="33436">
                  <c:v>5.6933808991743717E-6</c:v>
                </c:pt>
                <c:pt idx="33437">
                  <c:v>5.7348061091033742E-6</c:v>
                </c:pt>
                <c:pt idx="33438">
                  <c:v>5.6963381211971864E-6</c:v>
                </c:pt>
                <c:pt idx="33439">
                  <c:v>5.6878379837144166E-6</c:v>
                </c:pt>
                <c:pt idx="33440">
                  <c:v>5.7156757975462824E-6</c:v>
                </c:pt>
                <c:pt idx="33441">
                  <c:v>5.6864537327783182E-6</c:v>
                </c:pt>
                <c:pt idx="33442">
                  <c:v>5.6843250604288187E-6</c:v>
                </c:pt>
                <c:pt idx="33443">
                  <c:v>5.7047673180932179E-6</c:v>
                </c:pt>
                <c:pt idx="33444">
                  <c:v>5.6824546845746227E-6</c:v>
                </c:pt>
                <c:pt idx="33445">
                  <c:v>5.6820872487151064E-6</c:v>
                </c:pt>
                <c:pt idx="33446">
                  <c:v>5.6945746109704487E-6</c:v>
                </c:pt>
                <c:pt idx="33447">
                  <c:v>5.6766525631246623E-6</c:v>
                </c:pt>
                <c:pt idx="33448">
                  <c:v>5.677835360984318E-6</c:v>
                </c:pt>
                <c:pt idx="33449">
                  <c:v>5.6865733313316014E-6</c:v>
                </c:pt>
                <c:pt idx="33450">
                  <c:v>5.6736498663667589E-6</c:v>
                </c:pt>
                <c:pt idx="33451">
                  <c:v>5.6760636653052643E-6</c:v>
                </c:pt>
                <c:pt idx="33452">
                  <c:v>5.6812973525666166E-6</c:v>
                </c:pt>
                <c:pt idx="33453">
                  <c:v>5.6711191973590758E-6</c:v>
                </c:pt>
                <c:pt idx="33454">
                  <c:v>5.6730386859271684E-6</c:v>
                </c:pt>
                <c:pt idx="33455">
                  <c:v>5.6759322433208581E-6</c:v>
                </c:pt>
                <c:pt idx="33456">
                  <c:v>5.6683725233597224E-6</c:v>
                </c:pt>
                <c:pt idx="33457">
                  <c:v>5.6706549003138207E-6</c:v>
                </c:pt>
                <c:pt idx="33458">
                  <c:v>5.6722665249253623E-6</c:v>
                </c:pt>
                <c:pt idx="33459">
                  <c:v>5.6666699492780026E-6</c:v>
                </c:pt>
                <c:pt idx="33460">
                  <c:v>5.6684120863792486E-6</c:v>
                </c:pt>
                <c:pt idx="33461">
                  <c:v>5.6687808864808184E-6</c:v>
                </c:pt>
                <c:pt idx="33462">
                  <c:v>5.6644385040272027E-6</c:v>
                </c:pt>
                <c:pt idx="33463">
                  <c:v>5.6659450820006896E-6</c:v>
                </c:pt>
                <c:pt idx="33464">
                  <c:v>5.6657258937775623E-6</c:v>
                </c:pt>
                <c:pt idx="33465">
                  <c:v>5.6627354751981329E-6</c:v>
                </c:pt>
                <c:pt idx="33466">
                  <c:v>5.6637991292518564E-6</c:v>
                </c:pt>
                <c:pt idx="33467">
                  <c:v>5.6633311942277942E-6</c:v>
                </c:pt>
                <c:pt idx="33468">
                  <c:v>5.6609364946780261E-6</c:v>
                </c:pt>
                <c:pt idx="33469">
                  <c:v>5.6616386245877948E-6</c:v>
                </c:pt>
                <c:pt idx="33470">
                  <c:v>5.6607977967360057E-6</c:v>
                </c:pt>
                <c:pt idx="33471">
                  <c:v>5.6590965868963386E-6</c:v>
                </c:pt>
                <c:pt idx="33472">
                  <c:v>5.6596236390760168E-6</c:v>
                </c:pt>
                <c:pt idx="33473">
                  <c:v>5.6587732615298592E-6</c:v>
                </c:pt>
                <c:pt idx="33474">
                  <c:v>5.6574504014861296E-6</c:v>
                </c:pt>
                <c:pt idx="33475">
                  <c:v>5.6576432143629063E-6</c:v>
                </c:pt>
                <c:pt idx="33476">
                  <c:v>5.6567200772406068E-6</c:v>
                </c:pt>
                <c:pt idx="33477">
                  <c:v>5.6556700656074099E-6</c:v>
                </c:pt>
                <c:pt idx="33478">
                  <c:v>5.6556586969236378E-6</c:v>
                </c:pt>
                <c:pt idx="33479">
                  <c:v>5.6547992244304623E-6</c:v>
                </c:pt>
                <c:pt idx="33480">
                  <c:v>5.6539574870839723E-6</c:v>
                </c:pt>
                <c:pt idx="33481">
                  <c:v>5.6538447097409517E-6</c:v>
                </c:pt>
                <c:pt idx="33482">
                  <c:v>5.6529488574597053E-6</c:v>
                </c:pt>
                <c:pt idx="33483">
                  <c:v>5.6522717386542354E-6</c:v>
                </c:pt>
                <c:pt idx="33484">
                  <c:v>5.6519243116781581E-6</c:v>
                </c:pt>
                <c:pt idx="33485">
                  <c:v>5.6511062211939134E-6</c:v>
                </c:pt>
                <c:pt idx="33486">
                  <c:v>5.6505323300370947E-6</c:v>
                </c:pt>
                <c:pt idx="33487">
                  <c:v>5.6501412473153323E-6</c:v>
                </c:pt>
                <c:pt idx="33488">
                  <c:v>5.6493176998628769E-6</c:v>
                </c:pt>
                <c:pt idx="33489">
                  <c:v>5.6487529036530759E-6</c:v>
                </c:pt>
                <c:pt idx="33490">
                  <c:v>5.6482954278180841E-6</c:v>
                </c:pt>
                <c:pt idx="33491">
                  <c:v>5.6474891607649616E-6</c:v>
                </c:pt>
                <c:pt idx="33492">
                  <c:v>5.6469707487849519E-6</c:v>
                </c:pt>
                <c:pt idx="33493">
                  <c:v>5.6465041780029424E-6</c:v>
                </c:pt>
                <c:pt idx="33494">
                  <c:v>5.6458015933458228E-6</c:v>
                </c:pt>
                <c:pt idx="33495">
                  <c:v>5.6452195167366881E-6</c:v>
                </c:pt>
                <c:pt idx="33496">
                  <c:v>5.6447074712195899E-6</c:v>
                </c:pt>
                <c:pt idx="33497">
                  <c:v>5.644014436256839E-6</c:v>
                </c:pt>
                <c:pt idx="33498">
                  <c:v>5.6434300859109499E-6</c:v>
                </c:pt>
                <c:pt idx="33499">
                  <c:v>5.6428752941428684E-6</c:v>
                </c:pt>
                <c:pt idx="33500">
                  <c:v>5.64224001209368E-6</c:v>
                </c:pt>
                <c:pt idx="33501">
                  <c:v>5.6417361520288978E-6</c:v>
                </c:pt>
                <c:pt idx="33502">
                  <c:v>5.6411672630929388E-6</c:v>
                </c:pt>
                <c:pt idx="33503">
                  <c:v>5.6405542636639439E-6</c:v>
                </c:pt>
                <c:pt idx="33504">
                  <c:v>5.6400012908852659E-6</c:v>
                </c:pt>
                <c:pt idx="33505">
                  <c:v>5.6394223975075866E-6</c:v>
                </c:pt>
                <c:pt idx="33506">
                  <c:v>5.638723450829275E-6</c:v>
                </c:pt>
                <c:pt idx="33507">
                  <c:v>5.6381954891548958E-6</c:v>
                </c:pt>
                <c:pt idx="33508">
                  <c:v>5.6376616157649551E-6</c:v>
                </c:pt>
                <c:pt idx="33509">
                  <c:v>5.6370899983448908E-6</c:v>
                </c:pt>
                <c:pt idx="33510">
                  <c:v>5.6365238378930371E-6</c:v>
                </c:pt>
                <c:pt idx="33511">
                  <c:v>5.6359294831054294E-6</c:v>
                </c:pt>
                <c:pt idx="33512">
                  <c:v>5.6352714636886958E-6</c:v>
                </c:pt>
                <c:pt idx="33513">
                  <c:v>5.6347284953517374E-6</c:v>
                </c:pt>
                <c:pt idx="33514">
                  <c:v>5.6341232266277066E-6</c:v>
                </c:pt>
                <c:pt idx="33515">
                  <c:v>5.6335388762818184E-6</c:v>
                </c:pt>
                <c:pt idx="33516">
                  <c:v>5.6330368352064397E-6</c:v>
                </c:pt>
                <c:pt idx="33517">
                  <c:v>5.6324156503251288E-6</c:v>
                </c:pt>
                <c:pt idx="33518">
                  <c:v>5.631802196148783E-6</c:v>
                </c:pt>
                <c:pt idx="33519">
                  <c:v>5.6312046581297182E-6</c:v>
                </c:pt>
                <c:pt idx="33520">
                  <c:v>5.6306625992874606E-6</c:v>
                </c:pt>
                <c:pt idx="33521">
                  <c:v>5.630039595416747E-6</c:v>
                </c:pt>
                <c:pt idx="33522">
                  <c:v>5.6295066315215081E-6</c:v>
                </c:pt>
                <c:pt idx="33523">
                  <c:v>5.6289268286491279E-6</c:v>
                </c:pt>
                <c:pt idx="33524">
                  <c:v>5.6283279263880104E-6</c:v>
                </c:pt>
                <c:pt idx="33525">
                  <c:v>5.6277576732099988E-6</c:v>
                </c:pt>
                <c:pt idx="33526">
                  <c:v>5.627131940855179E-6</c:v>
                </c:pt>
                <c:pt idx="33527">
                  <c:v>5.6265548664669041E-6</c:v>
                </c:pt>
                <c:pt idx="33528">
                  <c:v>5.625994162983261E-6</c:v>
                </c:pt>
                <c:pt idx="33529">
                  <c:v>5.6254225455631968E-6</c:v>
                </c:pt>
                <c:pt idx="33530">
                  <c:v>5.6248109103762536E-6</c:v>
                </c:pt>
                <c:pt idx="33531">
                  <c:v>5.624232016998576E-6</c:v>
                </c:pt>
                <c:pt idx="33532">
                  <c:v>5.6236963246192317E-6</c:v>
                </c:pt>
                <c:pt idx="33533">
                  <c:v>5.6230737754958682E-6</c:v>
                </c:pt>
                <c:pt idx="33534">
                  <c:v>5.6224907893920317E-6</c:v>
                </c:pt>
                <c:pt idx="33535">
                  <c:v>5.6218932513729669E-6</c:v>
                </c:pt>
                <c:pt idx="33536">
                  <c:v>5.6212747949757613E-6</c:v>
                </c:pt>
                <c:pt idx="33537">
                  <c:v>5.6207536545116446E-6</c:v>
                </c:pt>
                <c:pt idx="33538">
                  <c:v>5.6201511142717209E-6</c:v>
                </c:pt>
                <c:pt idx="33539">
                  <c:v>5.6195967772509903E-6</c:v>
                </c:pt>
                <c:pt idx="33540">
                  <c:v>5.618985142064048E-6</c:v>
                </c:pt>
                <c:pt idx="33541">
                  <c:v>5.6184176173701417E-6</c:v>
                </c:pt>
                <c:pt idx="33542">
                  <c:v>5.6177650549216196E-6</c:v>
                </c:pt>
                <c:pt idx="33543">
                  <c:v>5.6172002587118186E-6</c:v>
                </c:pt>
                <c:pt idx="33544">
                  <c:v>5.6166954891523346E-6</c:v>
                </c:pt>
                <c:pt idx="33545">
                  <c:v>5.6160720305342693E-6</c:v>
                </c:pt>
                <c:pt idx="33546">
                  <c:v>5.6155258789658546E-6</c:v>
                </c:pt>
                <c:pt idx="33547">
                  <c:v>5.6148296607716466E-6</c:v>
                </c:pt>
                <c:pt idx="33548">
                  <c:v>5.6142657740565483E-6</c:v>
                </c:pt>
                <c:pt idx="33549">
                  <c:v>5.6137282626877996E-6</c:v>
                </c:pt>
                <c:pt idx="33550">
                  <c:v>5.6131234487111206E-6</c:v>
                </c:pt>
                <c:pt idx="33551">
                  <c:v>5.6125904848158834E-6</c:v>
                </c:pt>
                <c:pt idx="33552">
                  <c:v>5.611951564787887E-6</c:v>
                </c:pt>
                <c:pt idx="33553">
                  <c:v>5.6113372011168386E-6</c:v>
                </c:pt>
                <c:pt idx="33554">
                  <c:v>5.6108196986315306E-6</c:v>
                </c:pt>
                <c:pt idx="33555">
                  <c:v>5.6101898735505529E-6</c:v>
                </c:pt>
                <c:pt idx="33556">
                  <c:v>5.6096268963301546E-6</c:v>
                </c:pt>
                <c:pt idx="33557">
                  <c:v>5.6090807447617408E-6</c:v>
                </c:pt>
                <c:pt idx="33558">
                  <c:v>5.6084650168486414E-6</c:v>
                </c:pt>
                <c:pt idx="33559">
                  <c:v>5.6078401939885234E-6</c:v>
                </c:pt>
                <c:pt idx="33560">
                  <c:v>5.6072572078846861E-6</c:v>
                </c:pt>
                <c:pt idx="33561">
                  <c:v>5.6067037803586572E-6</c:v>
                </c:pt>
                <c:pt idx="33562">
                  <c:v>5.6061498980852784E-6</c:v>
                </c:pt>
                <c:pt idx="33563">
                  <c:v>5.6055382628983352E-6</c:v>
                </c:pt>
                <c:pt idx="33564">
                  <c:v>5.6048961596388844E-6</c:v>
                </c:pt>
                <c:pt idx="33565">
                  <c:v>5.6043500080704689E-6</c:v>
                </c:pt>
                <c:pt idx="33566">
                  <c:v>5.6037492868199479E-6</c:v>
                </c:pt>
                <c:pt idx="33567">
                  <c:v>5.6031308304227423E-6</c:v>
                </c:pt>
                <c:pt idx="33568">
                  <c:v>5.6025905905698892E-6</c:v>
                </c:pt>
                <c:pt idx="33569">
                  <c:v>5.6019762268988424E-6</c:v>
                </c:pt>
                <c:pt idx="33570">
                  <c:v>5.6013886933214962E-6</c:v>
                </c:pt>
                <c:pt idx="33571">
                  <c:v>5.6007897910603788E-6</c:v>
                </c:pt>
                <c:pt idx="33572">
                  <c:v>5.600155873253243E-6</c:v>
                </c:pt>
                <c:pt idx="33573">
                  <c:v>5.599671567324549E-6</c:v>
                </c:pt>
                <c:pt idx="33574">
                  <c:v>5.5990662986005191E-6</c:v>
                </c:pt>
                <c:pt idx="33575">
                  <c:v>5.5984160098887506E-6</c:v>
                </c:pt>
                <c:pt idx="33576">
                  <c:v>5.5978557611524593E-6</c:v>
                </c:pt>
                <c:pt idx="33577">
                  <c:v>5.5972373047552537E-6</c:v>
                </c:pt>
                <c:pt idx="33578">
                  <c:v>5.5966711443034001E-6</c:v>
                </c:pt>
                <c:pt idx="33579">
                  <c:v>5.5961272664717399E-6</c:v>
                </c:pt>
                <c:pt idx="33580">
                  <c:v>5.5955765674298164E-6</c:v>
                </c:pt>
                <c:pt idx="33581">
                  <c:v>5.5949381021491718E-6</c:v>
                </c:pt>
                <c:pt idx="33582">
                  <c:v>5.594284175458597E-6</c:v>
                </c:pt>
                <c:pt idx="33583">
                  <c:v>5.5937812248885166E-6</c:v>
                </c:pt>
                <c:pt idx="33584">
                  <c:v>5.593202786258189E-6</c:v>
                </c:pt>
                <c:pt idx="33585">
                  <c:v>5.5926002460182636E-6</c:v>
                </c:pt>
                <c:pt idx="33586">
                  <c:v>5.5919417718541808E-6</c:v>
                </c:pt>
                <c:pt idx="33587">
                  <c:v>5.5914247241162229E-6</c:v>
                </c:pt>
                <c:pt idx="33588">
                  <c:v>5.5908394642756321E-6</c:v>
                </c:pt>
                <c:pt idx="33589">
                  <c:v>5.5901923587953206E-6</c:v>
                </c:pt>
                <c:pt idx="33590">
                  <c:v>5.5896807680255733E-6</c:v>
                </c:pt>
                <c:pt idx="33591">
                  <c:v>5.5890145631565247E-6</c:v>
                </c:pt>
                <c:pt idx="33592">
                  <c:v>5.5885307119751806E-6</c:v>
                </c:pt>
                <c:pt idx="33593">
                  <c:v>5.5878749662952032E-6</c:v>
                </c:pt>
                <c:pt idx="33594">
                  <c:v>5.5873206292744726E-6</c:v>
                </c:pt>
                <c:pt idx="33595">
                  <c:v>5.5867585615487769E-6</c:v>
                </c:pt>
                <c:pt idx="33596">
                  <c:v>5.5861296459625009E-6</c:v>
                </c:pt>
                <c:pt idx="33597">
                  <c:v>5.5854879974504001E-6</c:v>
                </c:pt>
                <c:pt idx="33598">
                  <c:v>5.5848904594313353E-6</c:v>
                </c:pt>
                <c:pt idx="33599">
                  <c:v>5.5843224799900781E-6</c:v>
                </c:pt>
                <c:pt idx="33600">
                  <c:v>5.5837972467998043E-6</c:v>
                </c:pt>
                <c:pt idx="33601">
                  <c:v>5.583181518886704E-6</c:v>
                </c:pt>
                <c:pt idx="33602">
                  <c:v>5.5825835261202883E-6</c:v>
                </c:pt>
                <c:pt idx="33603">
                  <c:v>5.5819332374085207E-6</c:v>
                </c:pt>
                <c:pt idx="33604">
                  <c:v>5.5813557082728948E-6</c:v>
                </c:pt>
                <c:pt idx="33605">
                  <c:v>5.5808027354942169E-6</c:v>
                </c:pt>
                <c:pt idx="33606">
                  <c:v>5.5802202041377313E-6</c:v>
                </c:pt>
                <c:pt idx="33607">
                  <c:v>5.579624939855421E-6</c:v>
                </c:pt>
                <c:pt idx="33608">
                  <c:v>5.579031949309865E-6</c:v>
                </c:pt>
                <c:pt idx="33609">
                  <c:v>5.5784585129003972E-6</c:v>
                </c:pt>
                <c:pt idx="33610">
                  <c:v>5.5778577916498762E-6</c:v>
                </c:pt>
                <c:pt idx="33611">
                  <c:v>5.5772811720089521E-6</c:v>
                </c:pt>
                <c:pt idx="33612">
                  <c:v>5.576680905505782E-6</c:v>
                </c:pt>
                <c:pt idx="33613">
                  <c:v>5.5760742725396986E-6</c:v>
                </c:pt>
                <c:pt idx="33614">
                  <c:v>5.5754726417944767E-6</c:v>
                </c:pt>
                <c:pt idx="33615">
                  <c:v>5.5749287639628156E-6</c:v>
                </c:pt>
                <c:pt idx="33616">
                  <c:v>5.5743075790815064E-6</c:v>
                </c:pt>
                <c:pt idx="33617">
                  <c:v>5.5737268667144244E-6</c:v>
                </c:pt>
                <c:pt idx="33618">
                  <c:v>5.5731597967678681E-6</c:v>
                </c:pt>
                <c:pt idx="33619">
                  <c:v>5.5724690355418724E-6</c:v>
                </c:pt>
                <c:pt idx="33620">
                  <c:v>5.5718955991324037E-6</c:v>
                </c:pt>
                <c:pt idx="33621">
                  <c:v>5.5713380788802169E-6</c:v>
                </c:pt>
                <c:pt idx="33622">
                  <c:v>5.570829216594575E-6</c:v>
                </c:pt>
                <c:pt idx="33623">
                  <c:v>5.5701261771901037E-6</c:v>
                </c:pt>
                <c:pt idx="33624">
                  <c:v>5.5695477385597769E-6</c:v>
                </c:pt>
                <c:pt idx="33625">
                  <c:v>5.5690093176963273E-6</c:v>
                </c:pt>
                <c:pt idx="33626">
                  <c:v>5.5683267419226468E-6</c:v>
                </c:pt>
                <c:pt idx="33627">
                  <c:v>5.5677646741969511E-6</c:v>
                </c:pt>
                <c:pt idx="33628">
                  <c:v>5.567264452110976E-6</c:v>
                </c:pt>
                <c:pt idx="33629">
                  <c:v>5.5665959735051729E-6</c:v>
                </c:pt>
                <c:pt idx="33630">
                  <c:v>5.5660202633589506E-6</c:v>
                </c:pt>
                <c:pt idx="33631">
                  <c:v>5.5654286370554473E-6</c:v>
                </c:pt>
                <c:pt idx="33632">
                  <c:v>5.5648119996476453E-6</c:v>
                </c:pt>
                <c:pt idx="33633">
                  <c:v>5.5642713050474413E-6</c:v>
                </c:pt>
                <c:pt idx="33634">
                  <c:v>5.5636278375459369E-6</c:v>
                </c:pt>
                <c:pt idx="33635">
                  <c:v>5.5630453061894514E-6</c:v>
                </c:pt>
                <c:pt idx="33636">
                  <c:v>5.5624186643399298E-6</c:v>
                </c:pt>
                <c:pt idx="33637">
                  <c:v>5.561861144087743E-6</c:v>
                </c:pt>
                <c:pt idx="33638">
                  <c:v>5.5613022595935044E-6</c:v>
                </c:pt>
                <c:pt idx="33639">
                  <c:v>5.5606892601645086E-6</c:v>
                </c:pt>
                <c:pt idx="33640">
                  <c:v>5.560139015869936E-6</c:v>
                </c:pt>
                <c:pt idx="33641">
                  <c:v>5.5595505727978889E-6</c:v>
                </c:pt>
                <c:pt idx="33642">
                  <c:v>5.558897100854665E-6</c:v>
                </c:pt>
                <c:pt idx="33643">
                  <c:v>5.5583550420124084E-6</c:v>
                </c:pt>
                <c:pt idx="33644">
                  <c:v>5.5576633712917101E-6</c:v>
                </c:pt>
                <c:pt idx="33645">
                  <c:v>5.55713495486998E-6</c:v>
                </c:pt>
                <c:pt idx="33646">
                  <c:v>5.5565592447237577E-6</c:v>
                </c:pt>
                <c:pt idx="33647">
                  <c:v>5.555901225307025E-6</c:v>
                </c:pt>
                <c:pt idx="33648">
                  <c:v>5.5553227866766966E-6</c:v>
                </c:pt>
                <c:pt idx="33649">
                  <c:v>5.5547507145092823E-6</c:v>
                </c:pt>
                <c:pt idx="33650">
                  <c:v>5.5541472647746559E-6</c:v>
                </c:pt>
                <c:pt idx="33651">
                  <c:v>5.5535865612910129E-6</c:v>
                </c:pt>
                <c:pt idx="33652">
                  <c:v>5.5529426390421577E-6</c:v>
                </c:pt>
                <c:pt idx="33653">
                  <c:v>5.5523209994134959E-6</c:v>
                </c:pt>
                <c:pt idx="33654">
                  <c:v>5.5517589316878002E-6</c:v>
                </c:pt>
                <c:pt idx="33655">
                  <c:v>5.5511964092147537E-6</c:v>
                </c:pt>
                <c:pt idx="33656">
                  <c:v>5.550610239879461E-6</c:v>
                </c:pt>
                <c:pt idx="33657">
                  <c:v>5.5499986046925187E-6</c:v>
                </c:pt>
                <c:pt idx="33658">
                  <c:v>5.5493978834419977E-6</c:v>
                </c:pt>
                <c:pt idx="33659">
                  <c:v>5.5487848840130027E-6</c:v>
                </c:pt>
                <c:pt idx="33660">
                  <c:v>5.5482259995187633E-6</c:v>
                </c:pt>
                <c:pt idx="33661">
                  <c:v>5.5476380111940671E-6</c:v>
                </c:pt>
                <c:pt idx="33662">
                  <c:v>5.5470745792263187E-6</c:v>
                </c:pt>
                <c:pt idx="33663">
                  <c:v>5.5464697652496397E-6</c:v>
                </c:pt>
                <c:pt idx="33664">
                  <c:v>5.5458167480537668E-6</c:v>
                </c:pt>
                <c:pt idx="33665">
                  <c:v>5.5453156164730899E-6</c:v>
                </c:pt>
                <c:pt idx="33666">
                  <c:v>5.5446607802878134E-6</c:v>
                </c:pt>
                <c:pt idx="33667">
                  <c:v>5.5440154937969063E-6</c:v>
                </c:pt>
                <c:pt idx="33668">
                  <c:v>5.5434675232390873E-6</c:v>
                </c:pt>
                <c:pt idx="33669">
                  <c:v>5.5428658924938654E-6</c:v>
                </c:pt>
                <c:pt idx="33670">
                  <c:v>5.5422906370949931E-6</c:v>
                </c:pt>
                <c:pt idx="33671">
                  <c:v>5.541674454434542E-6</c:v>
                </c:pt>
                <c:pt idx="33672">
                  <c:v>5.5410091590601951E-6</c:v>
                </c:pt>
                <c:pt idx="33673">
                  <c:v>5.5404771046596579E-6</c:v>
                </c:pt>
                <c:pt idx="33674">
                  <c:v>5.539871835935628E-6</c:v>
                </c:pt>
                <c:pt idx="33675">
                  <c:v>5.5392479225702118E-6</c:v>
                </c:pt>
                <c:pt idx="33676">
                  <c:v>5.5387085922120596E-6</c:v>
                </c:pt>
                <c:pt idx="33677">
                  <c:v>5.5381165111612063E-6</c:v>
                </c:pt>
                <c:pt idx="33678">
                  <c:v>5.5374839575961232E-6</c:v>
                </c:pt>
                <c:pt idx="33679">
                  <c:v>5.5368932407873217E-6</c:v>
                </c:pt>
                <c:pt idx="33680">
                  <c:v>5.5363075261993799E-6</c:v>
                </c:pt>
                <c:pt idx="33681">
                  <c:v>5.5356758821289986E-6</c:v>
                </c:pt>
                <c:pt idx="33682">
                  <c:v>5.5350992624880746E-6</c:v>
                </c:pt>
                <c:pt idx="33683">
                  <c:v>5.5344971769955009E-6</c:v>
                </c:pt>
                <c:pt idx="33684">
                  <c:v>5.5338950915029272E-6</c:v>
                </c:pt>
                <c:pt idx="33685">
                  <c:v>5.5332843658106867E-6</c:v>
                </c:pt>
                <c:pt idx="33686">
                  <c:v>5.5327473091892898E-6</c:v>
                </c:pt>
                <c:pt idx="33687">
                  <c:v>5.5321197578450656E-6</c:v>
                </c:pt>
                <c:pt idx="33688">
                  <c:v>5.5315476856776513E-6</c:v>
                </c:pt>
                <c:pt idx="33689">
                  <c:v>5.5309174058493227E-6</c:v>
                </c:pt>
                <c:pt idx="33690">
                  <c:v>5.5303030421782751E-6</c:v>
                </c:pt>
                <c:pt idx="33691">
                  <c:v>5.5297250582952984E-6</c:v>
                </c:pt>
                <c:pt idx="33692">
                  <c:v>5.5291170610871632E-6</c:v>
                </c:pt>
                <c:pt idx="33693">
                  <c:v>5.528492692974396E-6</c:v>
                </c:pt>
                <c:pt idx="33694">
                  <c:v>5.5279283515119459E-6</c:v>
                </c:pt>
                <c:pt idx="33695">
                  <c:v>5.5273544603551272E-6</c:v>
                </c:pt>
                <c:pt idx="33696">
                  <c:v>5.526682343770517E-6</c:v>
                </c:pt>
                <c:pt idx="33697">
                  <c:v>5.5261193665501196E-6</c:v>
                </c:pt>
                <c:pt idx="33698">
                  <c:v>5.5255814004340209E-6</c:v>
                </c:pt>
                <c:pt idx="33699">
                  <c:v>5.5249729484785348E-6</c:v>
                </c:pt>
                <c:pt idx="33700">
                  <c:v>5.5243640417756978E-6</c:v>
                </c:pt>
                <c:pt idx="33701">
                  <c:v>5.523730578715913E-6</c:v>
                </c:pt>
                <c:pt idx="33702">
                  <c:v>5.5231671467481647E-6</c:v>
                </c:pt>
                <c:pt idx="33703">
                  <c:v>5.5225818869075738E-6</c:v>
                </c:pt>
                <c:pt idx="33704">
                  <c:v>5.5219547903107014E-6</c:v>
                </c:pt>
                <c:pt idx="33705">
                  <c:v>5.5214231906575151E-6</c:v>
                </c:pt>
                <c:pt idx="33706">
                  <c:v>5.5207697187142912E-6</c:v>
                </c:pt>
                <c:pt idx="33707">
                  <c:v>5.5201207942445762E-6</c:v>
                </c:pt>
                <c:pt idx="33708">
                  <c:v>5.5195828281284784E-6</c:v>
                </c:pt>
                <c:pt idx="33709">
                  <c:v>5.518952093552798E-6</c:v>
                </c:pt>
                <c:pt idx="33710">
                  <c:v>5.5183732001751204E-6</c:v>
                </c:pt>
                <c:pt idx="33711">
                  <c:v>5.5177811191242654E-6</c:v>
                </c:pt>
                <c:pt idx="33712">
                  <c:v>5.5171421990962699E-6</c:v>
                </c:pt>
                <c:pt idx="33713">
                  <c:v>5.5165091907838359E-6</c:v>
                </c:pt>
                <c:pt idx="33714">
                  <c:v>5.5160126066766679E-6</c:v>
                </c:pt>
                <c:pt idx="33715">
                  <c:v>5.5153486755443737E-6</c:v>
                </c:pt>
                <c:pt idx="33716">
                  <c:v>5.5147493185359053E-6</c:v>
                </c:pt>
                <c:pt idx="33717">
                  <c:v>5.5141222219390329E-6</c:v>
                </c:pt>
                <c:pt idx="33718">
                  <c:v>5.5135760703706183E-6</c:v>
                </c:pt>
                <c:pt idx="33719">
                  <c:v>5.5130303735495536E-6</c:v>
                </c:pt>
                <c:pt idx="33720">
                  <c:v>5.5123527999967337E-6</c:v>
                </c:pt>
                <c:pt idx="33721">
                  <c:v>5.5117729971243526E-6</c:v>
                </c:pt>
                <c:pt idx="33722">
                  <c:v>5.5111363508331124E-6</c:v>
                </c:pt>
                <c:pt idx="33723">
                  <c:v>5.5105847422964871E-6</c:v>
                </c:pt>
                <c:pt idx="33724">
                  <c:v>5.5099835662986152E-6</c:v>
                </c:pt>
                <c:pt idx="33725">
                  <c:v>5.5093710216169711E-6</c:v>
                </c:pt>
                <c:pt idx="33726">
                  <c:v>5.508814865606837E-6</c:v>
                </c:pt>
                <c:pt idx="33727">
                  <c:v>5.5082277867768434E-6</c:v>
                </c:pt>
                <c:pt idx="33728">
                  <c:v>5.5075524869607762E-6</c:v>
                </c:pt>
                <c:pt idx="33729">
                  <c:v>5.5069840527721681E-6</c:v>
                </c:pt>
                <c:pt idx="33730">
                  <c:v>5.50637969354284E-6</c:v>
                </c:pt>
                <c:pt idx="33731">
                  <c:v>5.5058021644072141E-6</c:v>
                </c:pt>
                <c:pt idx="33732">
                  <c:v>5.5051709750841837E-6</c:v>
                </c:pt>
                <c:pt idx="33733">
                  <c:v>5.5045020417310297E-6</c:v>
                </c:pt>
                <c:pt idx="33734">
                  <c:v>5.5039467952155974E-6</c:v>
                </c:pt>
                <c:pt idx="33735">
                  <c:v>5.5033483477018308E-6</c:v>
                </c:pt>
                <c:pt idx="33736">
                  <c:v>5.5027553571562748E-6</c:v>
                </c:pt>
                <c:pt idx="33737">
                  <c:v>5.5021678235789304E-6</c:v>
                </c:pt>
                <c:pt idx="33738">
                  <c:v>5.501601208379725E-6</c:v>
                </c:pt>
                <c:pt idx="33739">
                  <c:v>5.5010277719702572E-6</c:v>
                </c:pt>
                <c:pt idx="33740">
                  <c:v>5.5003565648803487E-6</c:v>
                </c:pt>
                <c:pt idx="33741">
                  <c:v>5.4997531151457224E-6</c:v>
                </c:pt>
                <c:pt idx="33742">
                  <c:v>5.4991191973385867E-6</c:v>
                </c:pt>
                <c:pt idx="33743">
                  <c:v>5.4985671340546114E-6</c:v>
                </c:pt>
                <c:pt idx="33744">
                  <c:v>5.4979377637209836E-6</c:v>
                </c:pt>
                <c:pt idx="33745">
                  <c:v>5.497363417816814E-6</c:v>
                </c:pt>
                <c:pt idx="33746">
                  <c:v>5.4967781579762232E-6</c:v>
                </c:pt>
                <c:pt idx="33747">
                  <c:v>5.4961501518846489E-6</c:v>
                </c:pt>
                <c:pt idx="33748">
                  <c:v>5.4955694395175669E-6</c:v>
                </c:pt>
                <c:pt idx="33749">
                  <c:v>5.4949450714047998E-6</c:v>
                </c:pt>
                <c:pt idx="33750">
                  <c:v>5.4943252507655424E-6</c:v>
                </c:pt>
                <c:pt idx="33751">
                  <c:v>5.4937104323471431E-6</c:v>
                </c:pt>
                <c:pt idx="33752">
                  <c:v>5.4931192607909907E-6</c:v>
                </c:pt>
                <c:pt idx="33753">
                  <c:v>5.4925108088355046E-6</c:v>
                </c:pt>
                <c:pt idx="33754">
                  <c:v>5.4919328249525279E-6</c:v>
                </c:pt>
                <c:pt idx="33755">
                  <c:v>5.4913307394599542E-6</c:v>
                </c:pt>
                <c:pt idx="33756">
                  <c:v>5.490722742251819E-6</c:v>
                </c:pt>
                <c:pt idx="33757">
                  <c:v>5.4901129260542803E-6</c:v>
                </c:pt>
                <c:pt idx="33758">
                  <c:v>5.4895449466130231E-6</c:v>
                </c:pt>
                <c:pt idx="33759">
                  <c:v>5.4890037972654682E-6</c:v>
                </c:pt>
                <c:pt idx="33760">
                  <c:v>5.4882998483662959E-6</c:v>
                </c:pt>
                <c:pt idx="33761">
                  <c:v>5.4877045840839864E-6</c:v>
                </c:pt>
                <c:pt idx="33762">
                  <c:v>5.4871075008122716E-6</c:v>
                </c:pt>
                <c:pt idx="33763">
                  <c:v>5.4865304264239967E-6</c:v>
                </c:pt>
                <c:pt idx="33764">
                  <c:v>5.4859210649738088E-6</c:v>
                </c:pt>
                <c:pt idx="33765">
                  <c:v>5.4853176152391816E-6</c:v>
                </c:pt>
                <c:pt idx="33766">
                  <c:v>5.484702796820784E-6</c:v>
                </c:pt>
                <c:pt idx="33767">
                  <c:v>5.4840725169924553E-6</c:v>
                </c:pt>
                <c:pt idx="33768">
                  <c:v>5.4834831644257056E-6</c:v>
                </c:pt>
                <c:pt idx="33769">
                  <c:v>5.4829106375109396E-6</c:v>
                </c:pt>
                <c:pt idx="33770">
                  <c:v>5.4823112805024721E-6</c:v>
                </c:pt>
                <c:pt idx="33771">
                  <c:v>5.4816709962324239E-6</c:v>
                </c:pt>
                <c:pt idx="33772">
                  <c:v>5.4810302572150249E-6</c:v>
                </c:pt>
                <c:pt idx="33773">
                  <c:v>5.4804922910989262E-6</c:v>
                </c:pt>
                <c:pt idx="33774">
                  <c:v>5.4798533710709307E-6</c:v>
                </c:pt>
                <c:pt idx="33775">
                  <c:v>5.4792781156720594E-6</c:v>
                </c:pt>
                <c:pt idx="33776">
                  <c:v>5.4786360124126077E-6</c:v>
                </c:pt>
                <c:pt idx="33777">
                  <c:v>5.4780643949925434E-6</c:v>
                </c:pt>
                <c:pt idx="33778">
                  <c:v>5.4774504860688467E-6</c:v>
                </c:pt>
                <c:pt idx="33779">
                  <c:v>5.4768493100709748E-6</c:v>
                </c:pt>
                <c:pt idx="33780">
                  <c:v>5.4762517720519099E-6</c:v>
                </c:pt>
                <c:pt idx="33781">
                  <c:v>5.4756619647378102E-6</c:v>
                </c:pt>
                <c:pt idx="33782">
                  <c:v>5.4750585150031839E-6</c:v>
                </c:pt>
                <c:pt idx="33783">
                  <c:v>5.4744368753745221E-6</c:v>
                </c:pt>
                <c:pt idx="33784">
                  <c:v>5.4737938626203686E-6</c:v>
                </c:pt>
                <c:pt idx="33785">
                  <c:v>5.4732081480324268E-6</c:v>
                </c:pt>
                <c:pt idx="33786">
                  <c:v>5.4725710469938349E-6</c:v>
                </c:pt>
                <c:pt idx="33787">
                  <c:v>5.4720344451197889E-6</c:v>
                </c:pt>
                <c:pt idx="33788">
                  <c:v>5.4714505495212507E-6</c:v>
                </c:pt>
                <c:pt idx="33789">
                  <c:v>5.4708625611965536E-6</c:v>
                </c:pt>
                <c:pt idx="33790">
                  <c:v>5.4702172747056474E-6</c:v>
                </c:pt>
                <c:pt idx="33791">
                  <c:v>5.469594725582283E-6</c:v>
                </c:pt>
                <c:pt idx="33792">
                  <c:v>5.4690285651304293E-6</c:v>
                </c:pt>
                <c:pt idx="33793">
                  <c:v>5.4683741836925037E-6</c:v>
                </c:pt>
                <c:pt idx="33794">
                  <c:v>5.4677275329595432E-6</c:v>
                </c:pt>
                <c:pt idx="33795">
                  <c:v>5.4672068472427782E-6</c:v>
                </c:pt>
                <c:pt idx="33796">
                  <c:v>5.4665601965098176E-6</c:v>
                </c:pt>
                <c:pt idx="33797">
                  <c:v>5.4660185924149118E-6</c:v>
                </c:pt>
                <c:pt idx="33798">
                  <c:v>5.4653182814945467E-6</c:v>
                </c:pt>
                <c:pt idx="33799">
                  <c:v>5.4647175602440257E-6</c:v>
                </c:pt>
                <c:pt idx="33800">
                  <c:v>5.464179594127927E-6</c:v>
                </c:pt>
                <c:pt idx="33801">
                  <c:v>5.4635352171317209E-6</c:v>
                </c:pt>
                <c:pt idx="33802">
                  <c:v>5.4628912948828656E-6</c:v>
                </c:pt>
                <c:pt idx="33803">
                  <c:v>5.4623915275442414E-6</c:v>
                </c:pt>
                <c:pt idx="33804">
                  <c:v>5.4617639762000181E-6</c:v>
                </c:pt>
                <c:pt idx="33805">
                  <c:v>5.4611373343504974E-6</c:v>
                </c:pt>
                <c:pt idx="33806">
                  <c:v>5.4604615797870792E-6</c:v>
                </c:pt>
                <c:pt idx="33807">
                  <c:v>5.4598822316620499E-6</c:v>
                </c:pt>
                <c:pt idx="33808">
                  <c:v>5.4592974265688099E-6</c:v>
                </c:pt>
                <c:pt idx="33809">
                  <c:v>5.4587058002653066E-6</c:v>
                </c:pt>
                <c:pt idx="33810">
                  <c:v>5.4580627875111531E-6</c:v>
                </c:pt>
                <c:pt idx="33811">
                  <c:v>5.4574820751440711E-6</c:v>
                </c:pt>
                <c:pt idx="33812">
                  <c:v>5.4569254643865861E-6</c:v>
                </c:pt>
                <c:pt idx="33813">
                  <c:v>5.4562265177082736E-6</c:v>
                </c:pt>
                <c:pt idx="33814">
                  <c:v>5.455672180687543E-6</c:v>
                </c:pt>
                <c:pt idx="33815">
                  <c:v>5.4551105677091982E-6</c:v>
                </c:pt>
                <c:pt idx="33816">
                  <c:v>5.4544716476812027E-6</c:v>
                </c:pt>
                <c:pt idx="33817">
                  <c:v>5.4538631957257167E-6</c:v>
                </c:pt>
                <c:pt idx="33818">
                  <c:v>5.45322882317123E-6</c:v>
                </c:pt>
                <c:pt idx="33819">
                  <c:v>5.4527176871488336E-6</c:v>
                </c:pt>
                <c:pt idx="33820">
                  <c:v>5.4520101002708543E-6</c:v>
                </c:pt>
                <c:pt idx="33821">
                  <c:v>5.4514152907358948E-6</c:v>
                </c:pt>
                <c:pt idx="33822">
                  <c:v>5.4507768254552502E-6</c:v>
                </c:pt>
                <c:pt idx="33823">
                  <c:v>5.4502452258020639E-6</c:v>
                </c:pt>
                <c:pt idx="33824">
                  <c:v>5.4496094890055247E-6</c:v>
                </c:pt>
                <c:pt idx="33825">
                  <c:v>5.4490146794705652E-6</c:v>
                </c:pt>
                <c:pt idx="33826">
                  <c:v>5.448378487926675E-6</c:v>
                </c:pt>
                <c:pt idx="33827">
                  <c:v>5.4477641242556274E-6</c:v>
                </c:pt>
                <c:pt idx="33828">
                  <c:v>5.4471856856252998E-6</c:v>
                </c:pt>
                <c:pt idx="33829">
                  <c:v>5.4465517678181641E-6</c:v>
                </c:pt>
                <c:pt idx="33830">
                  <c:v>5.4459842431242578E-6</c:v>
                </c:pt>
                <c:pt idx="33831">
                  <c:v>5.4453835218737368E-6</c:v>
                </c:pt>
                <c:pt idx="33832">
                  <c:v>5.4447882575914264E-6</c:v>
                </c:pt>
                <c:pt idx="33833">
                  <c:v>5.4440633903141133E-6</c:v>
                </c:pt>
                <c:pt idx="33834">
                  <c:v>5.4435345191450324E-6</c:v>
                </c:pt>
                <c:pt idx="33835">
                  <c:v>5.4428742259915452E-6</c:v>
                </c:pt>
                <c:pt idx="33836">
                  <c:v>5.4423312576545868E-6</c:v>
                </c:pt>
                <c:pt idx="33837">
                  <c:v>5.4416882449004333E-6</c:v>
                </c:pt>
                <c:pt idx="33838">
                  <c:v>5.4410920711234212E-6</c:v>
                </c:pt>
                <c:pt idx="33839">
                  <c:v>5.440464065031847E-6</c:v>
                </c:pt>
                <c:pt idx="33840">
                  <c:v>5.4398174142988856E-6</c:v>
                </c:pt>
                <c:pt idx="33841">
                  <c:v>5.4392435231420677E-6</c:v>
                </c:pt>
                <c:pt idx="33842">
                  <c:v>5.4386359806812834E-6</c:v>
                </c:pt>
                <c:pt idx="33843">
                  <c:v>5.4380816436605528E-6</c:v>
                </c:pt>
                <c:pt idx="33844">
                  <c:v>5.4374718274630141E-6</c:v>
                </c:pt>
                <c:pt idx="33845">
                  <c:v>5.4368560995499138E-6</c:v>
                </c:pt>
                <c:pt idx="33846">
                  <c:v>5.4362121773010594E-6</c:v>
                </c:pt>
                <c:pt idx="33847">
                  <c:v>5.4356269174604677E-6</c:v>
                </c:pt>
                <c:pt idx="33848">
                  <c:v>5.4349957281374373E-6</c:v>
                </c:pt>
                <c:pt idx="33849">
                  <c:v>5.4344104682968464E-6</c:v>
                </c:pt>
                <c:pt idx="33850">
                  <c:v>5.4337633628165349E-6</c:v>
                </c:pt>
                <c:pt idx="33851">
                  <c:v>5.4331658247974701E-6</c:v>
                </c:pt>
                <c:pt idx="33852">
                  <c:v>5.4326260396919679E-6</c:v>
                </c:pt>
                <c:pt idx="33853">
                  <c:v>5.4319898481480777E-6</c:v>
                </c:pt>
                <c:pt idx="33854">
                  <c:v>5.4313668442773633E-6</c:v>
                </c:pt>
                <c:pt idx="33855">
                  <c:v>5.4307502068695612E-6</c:v>
                </c:pt>
                <c:pt idx="33856">
                  <c:v>5.430158125818707E-6</c:v>
                </c:pt>
                <c:pt idx="33857">
                  <c:v>5.4295446716423612E-6</c:v>
                </c:pt>
                <c:pt idx="33858">
                  <c:v>5.4289562285703141E-6</c:v>
                </c:pt>
                <c:pt idx="33859">
                  <c:v>5.4282504606817383E-6</c:v>
                </c:pt>
                <c:pt idx="33860">
                  <c:v>5.4276738410408143E-6</c:v>
                </c:pt>
                <c:pt idx="33861">
                  <c:v>5.4271345106826629E-6</c:v>
                </c:pt>
                <c:pt idx="33862">
                  <c:v>5.4264569371298421E-6</c:v>
                </c:pt>
                <c:pt idx="33863">
                  <c:v>5.4259035096038133E-6</c:v>
                </c:pt>
                <c:pt idx="33864">
                  <c:v>5.4252495829132394E-6</c:v>
                </c:pt>
                <c:pt idx="33865">
                  <c:v>5.4246606850938406E-6</c:v>
                </c:pt>
                <c:pt idx="33866">
                  <c:v>5.4240194913290907E-6</c:v>
                </c:pt>
                <c:pt idx="33867">
                  <c:v>5.4234105846262537E-6</c:v>
                </c:pt>
                <c:pt idx="33868">
                  <c:v>5.4228789849730674E-6</c:v>
                </c:pt>
                <c:pt idx="33869">
                  <c:v>5.422235972218914E-6</c:v>
                </c:pt>
                <c:pt idx="33870">
                  <c:v>5.4216366152104456E-6</c:v>
                </c:pt>
                <c:pt idx="33871">
                  <c:v>5.4210186135605909E-6</c:v>
                </c:pt>
                <c:pt idx="33872">
                  <c:v>5.4202964747673832E-6</c:v>
                </c:pt>
                <c:pt idx="33873">
                  <c:v>5.4197807912714779E-6</c:v>
                </c:pt>
                <c:pt idx="33874">
                  <c:v>5.4191400522540789E-6</c:v>
                </c:pt>
                <c:pt idx="33875">
                  <c:v>5.4185939006856643E-6</c:v>
                </c:pt>
                <c:pt idx="33876">
                  <c:v>5.4179163271328426E-6</c:v>
                </c:pt>
                <c:pt idx="33877">
                  <c:v>5.4173310672922534E-6</c:v>
                </c:pt>
                <c:pt idx="33878">
                  <c:v>5.4167239795788191E-6</c:v>
                </c:pt>
                <c:pt idx="33879">
                  <c:v>5.4160982472239994E-6</c:v>
                </c:pt>
                <c:pt idx="33880">
                  <c:v>5.4154929784999686E-6</c:v>
                </c:pt>
                <c:pt idx="33881">
                  <c:v>5.4148731578607112E-6</c:v>
                </c:pt>
                <c:pt idx="33882">
                  <c:v>5.4142683438840322E-6</c:v>
                </c:pt>
                <c:pt idx="33883">
                  <c:v>5.4136949074745644E-6</c:v>
                </c:pt>
                <c:pt idx="33884">
                  <c:v>5.4130746320879553E-6</c:v>
                </c:pt>
                <c:pt idx="33885">
                  <c:v>5.412418886407977E-6</c:v>
                </c:pt>
                <c:pt idx="33886">
                  <c:v>5.4118036132422276E-6</c:v>
                </c:pt>
                <c:pt idx="33887">
                  <c:v>5.4112097132019699E-6</c:v>
                </c:pt>
                <c:pt idx="33888">
                  <c:v>5.4105908020574134E-6</c:v>
                </c:pt>
                <c:pt idx="33889">
                  <c:v>5.4098882174002938E-6</c:v>
                </c:pt>
                <c:pt idx="33890">
                  <c:v>5.4093807193567054E-6</c:v>
                </c:pt>
                <c:pt idx="33891">
                  <c:v>5.4087572607386392E-6</c:v>
                </c:pt>
                <c:pt idx="33892">
                  <c:v>5.4081783673609607E-6</c:v>
                </c:pt>
                <c:pt idx="33893">
                  <c:v>5.4075248954177368E-6</c:v>
                </c:pt>
                <c:pt idx="33894">
                  <c:v>5.4069478210294619E-6</c:v>
                </c:pt>
                <c:pt idx="33895">
                  <c:v>5.4063634706835728E-6</c:v>
                </c:pt>
                <c:pt idx="33896">
                  <c:v>5.4056922635936644E-6</c:v>
                </c:pt>
                <c:pt idx="33897">
                  <c:v>5.4050615290179849E-6</c:v>
                </c:pt>
                <c:pt idx="33898">
                  <c:v>5.4044385251472704E-6</c:v>
                </c:pt>
                <c:pt idx="33899">
                  <c:v>5.4038414418755556E-6</c:v>
                </c:pt>
                <c:pt idx="33900">
                  <c:v>5.403266641224036E-6</c:v>
                </c:pt>
                <c:pt idx="33901">
                  <c:v>5.4026359066483556E-6</c:v>
                </c:pt>
                <c:pt idx="33902">
                  <c:v>5.4020679272070993E-6</c:v>
                </c:pt>
                <c:pt idx="33903">
                  <c:v>5.4014458328310866E-6</c:v>
                </c:pt>
                <c:pt idx="33904">
                  <c:v>5.4007978178560734E-6</c:v>
                </c:pt>
                <c:pt idx="33905">
                  <c:v>5.4001570788386744E-6</c:v>
                </c:pt>
                <c:pt idx="33906">
                  <c:v>5.3995854614186101E-6</c:v>
                </c:pt>
                <c:pt idx="33907">
                  <c:v>5.3989501793694217E-6</c:v>
                </c:pt>
                <c:pt idx="33908">
                  <c:v>5.3983972065907437E-6</c:v>
                </c:pt>
                <c:pt idx="33909">
                  <c:v>5.3977778406988364E-6</c:v>
                </c:pt>
                <c:pt idx="33910">
                  <c:v>5.3971216402715072E-6</c:v>
                </c:pt>
                <c:pt idx="33911">
                  <c:v>5.3965381994203199E-6</c:v>
                </c:pt>
                <c:pt idx="33912">
                  <c:v>5.3958569878886919E-6</c:v>
                </c:pt>
                <c:pt idx="33913">
                  <c:v>5.3953308452037163E-6</c:v>
                </c:pt>
                <c:pt idx="33914">
                  <c:v>5.3946487241773866E-6</c:v>
                </c:pt>
                <c:pt idx="33915">
                  <c:v>5.3940552788844798E-6</c:v>
                </c:pt>
                <c:pt idx="33916">
                  <c:v>5.3934631978336256E-6</c:v>
                </c:pt>
                <c:pt idx="33917">
                  <c:v>5.3928265515423854E-6</c:v>
                </c:pt>
                <c:pt idx="33918">
                  <c:v>5.3922572078590747E-6</c:v>
                </c:pt>
                <c:pt idx="33919">
                  <c:v>5.391586910263868E-6</c:v>
                </c:pt>
                <c:pt idx="33920">
                  <c:v>5.3910089263808914E-6</c:v>
                </c:pt>
                <c:pt idx="33921">
                  <c:v>5.3904068408883177E-6</c:v>
                </c:pt>
                <c:pt idx="33922">
                  <c:v>5.3898111218586564E-6</c:v>
                </c:pt>
                <c:pt idx="33923">
                  <c:v>5.3891762945568189E-6</c:v>
                </c:pt>
                <c:pt idx="33924">
                  <c:v>5.3885842135059647E-6</c:v>
                </c:pt>
                <c:pt idx="33925">
                  <c:v>5.3879607548878994E-6</c:v>
                </c:pt>
                <c:pt idx="33926">
                  <c:v>5.387289547797991E-6</c:v>
                </c:pt>
                <c:pt idx="33927">
                  <c:v>5.3867793212702964E-6</c:v>
                </c:pt>
                <c:pt idx="33928">
                  <c:v>5.386131761042634E-6</c:v>
                </c:pt>
                <c:pt idx="33929">
                  <c:v>5.3855146688874811E-6</c:v>
                </c:pt>
                <c:pt idx="33930">
                  <c:v>5.3848275456402916E-6</c:v>
                </c:pt>
                <c:pt idx="33931">
                  <c:v>5.3842545639781747E-6</c:v>
                </c:pt>
                <c:pt idx="33932">
                  <c:v>5.3836747611057936E-6</c:v>
                </c:pt>
                <c:pt idx="33933">
                  <c:v>5.3830176511837644E-6</c:v>
                </c:pt>
                <c:pt idx="33934">
                  <c:v>5.3824569477001214E-6</c:v>
                </c:pt>
                <c:pt idx="33935">
                  <c:v>5.3817848311155103E-6</c:v>
                </c:pt>
                <c:pt idx="33936">
                  <c:v>5.3811609177500941E-6</c:v>
                </c:pt>
                <c:pt idx="33937">
                  <c:v>5.3806120376975741E-6</c:v>
                </c:pt>
                <c:pt idx="33938">
                  <c:v>5.3799726629222278E-6</c:v>
                </c:pt>
                <c:pt idx="33939">
                  <c:v>5.3793196457263548E-6</c:v>
                </c:pt>
                <c:pt idx="33940">
                  <c:v>5.378713922254974E-6</c:v>
                </c:pt>
                <c:pt idx="33941">
                  <c:v>5.3781673159392076E-6</c:v>
                </c:pt>
                <c:pt idx="33942">
                  <c:v>5.3774615480506327E-6</c:v>
                </c:pt>
                <c:pt idx="33943">
                  <c:v>5.3768953875987791E-6</c:v>
                </c:pt>
                <c:pt idx="33944">
                  <c:v>5.3762319112138357E-6</c:v>
                </c:pt>
                <c:pt idx="33945">
                  <c:v>5.3756230045109987E-6</c:v>
                </c:pt>
                <c:pt idx="33946">
                  <c:v>5.3750632105220566E-6</c:v>
                </c:pt>
                <c:pt idx="33947">
                  <c:v>5.3744956858281512E-6</c:v>
                </c:pt>
                <c:pt idx="33948">
                  <c:v>5.3738162932859268E-6</c:v>
                </c:pt>
                <c:pt idx="33949">
                  <c:v>5.3732264859718271E-6</c:v>
                </c:pt>
                <c:pt idx="33950">
                  <c:v>5.3726030273537617E-6</c:v>
                </c:pt>
                <c:pt idx="33951">
                  <c:v>5.3719377319794148E-6</c:v>
                </c:pt>
                <c:pt idx="33952">
                  <c:v>5.3713420129497544E-6</c:v>
                </c:pt>
                <c:pt idx="33953">
                  <c:v>5.3707726692664437E-6</c:v>
                </c:pt>
                <c:pt idx="33954">
                  <c:v>5.3701296565122902E-6</c:v>
                </c:pt>
                <c:pt idx="33955">
                  <c:v>5.369509835873032E-6</c:v>
                </c:pt>
                <c:pt idx="33956">
                  <c:v>5.3688099797000177E-6</c:v>
                </c:pt>
                <c:pt idx="33957">
                  <c:v>5.3682865654991474E-6</c:v>
                </c:pt>
                <c:pt idx="33958">
                  <c:v>5.3676517381973099E-6</c:v>
                </c:pt>
                <c:pt idx="33959">
                  <c:v>5.3671074056182988E-6</c:v>
                </c:pt>
                <c:pt idx="33960">
                  <c:v>5.3664730330638122E-6</c:v>
                </c:pt>
                <c:pt idx="33961">
                  <c:v>5.3658040997106582E-6</c:v>
                </c:pt>
                <c:pt idx="33962">
                  <c:v>5.3651947382604703E-6</c:v>
                </c:pt>
                <c:pt idx="33963">
                  <c:v>5.364643129723845E-6</c:v>
                </c:pt>
                <c:pt idx="33964">
                  <c:v>5.364010576158762E-6</c:v>
                </c:pt>
                <c:pt idx="33965">
                  <c:v>5.3633912102668546E-6</c:v>
                </c:pt>
                <c:pt idx="33966">
                  <c:v>5.3628273235517554E-6</c:v>
                </c:pt>
                <c:pt idx="33967">
                  <c:v>5.3621697588823744E-6</c:v>
                </c:pt>
                <c:pt idx="33968">
                  <c:v>5.3614521675626747E-6</c:v>
                </c:pt>
                <c:pt idx="33969">
                  <c:v>5.3608891903422773E-6</c:v>
                </c:pt>
                <c:pt idx="33970">
                  <c:v>5.3602961997967213E-6</c:v>
                </c:pt>
                <c:pt idx="33971">
                  <c:v>5.3596631914842874E-6</c:v>
                </c:pt>
                <c:pt idx="33972">
                  <c:v>5.359076112654293E-6</c:v>
                </c:pt>
                <c:pt idx="33973">
                  <c:v>5.3584426495945081E-6</c:v>
                </c:pt>
                <c:pt idx="33974">
                  <c:v>5.3578387451125309E-6</c:v>
                </c:pt>
                <c:pt idx="33975">
                  <c:v>5.3571793614537464E-6</c:v>
                </c:pt>
                <c:pt idx="33976">
                  <c:v>5.3565840971714351E-6</c:v>
                </c:pt>
                <c:pt idx="33977">
                  <c:v>5.3559324442176148E-6</c:v>
                </c:pt>
                <c:pt idx="33978">
                  <c:v>5.3553740144707263E-6</c:v>
                </c:pt>
                <c:pt idx="33979">
                  <c:v>5.3547619245364331E-6</c:v>
                </c:pt>
                <c:pt idx="33980">
                  <c:v>5.354133463697508E-6</c:v>
                </c:pt>
                <c:pt idx="33981">
                  <c:v>5.3534799917542841E-6</c:v>
                </c:pt>
                <c:pt idx="33982">
                  <c:v>5.352891548682237E-6</c:v>
                </c:pt>
                <c:pt idx="33983">
                  <c:v>5.3522712732956279E-6</c:v>
                </c:pt>
                <c:pt idx="33984">
                  <c:v>5.3516600928560357E-6</c:v>
                </c:pt>
                <c:pt idx="33985">
                  <c:v>5.3510802899836563E-6</c:v>
                </c:pt>
                <c:pt idx="33986">
                  <c:v>5.350376341084484E-6</c:v>
                </c:pt>
                <c:pt idx="33987">
                  <c:v>5.3498056331591207E-6</c:v>
                </c:pt>
                <c:pt idx="33988">
                  <c:v>5.3492258302867413E-6</c:v>
                </c:pt>
                <c:pt idx="33989">
                  <c:v>5.348601916921325E-6</c:v>
                </c:pt>
                <c:pt idx="33990">
                  <c:v>5.3479675443668384E-6</c:v>
                </c:pt>
                <c:pt idx="33991">
                  <c:v>5.3473295338335447E-6</c:v>
                </c:pt>
                <c:pt idx="33992">
                  <c:v>5.3467538236873216E-6</c:v>
                </c:pt>
                <c:pt idx="33993">
                  <c:v>5.3460703384189401E-6</c:v>
                </c:pt>
                <c:pt idx="33994">
                  <c:v>5.3455114539247006E-6</c:v>
                </c:pt>
                <c:pt idx="33995">
                  <c:v>5.3448716244020034E-6</c:v>
                </c:pt>
                <c:pt idx="33996">
                  <c:v>5.3443150136445183E-6</c:v>
                </c:pt>
                <c:pt idx="33997">
                  <c:v>5.3436301641340833E-6</c:v>
                </c:pt>
                <c:pt idx="33998">
                  <c:v>5.3430003390531064E-6</c:v>
                </c:pt>
                <c:pt idx="33999">
                  <c:v>5.3423823374032509E-6</c:v>
                </c:pt>
                <c:pt idx="34000">
                  <c:v>5.3417666094901506E-6</c:v>
                </c:pt>
                <c:pt idx="34001">
                  <c:v>5.3411486078402959E-6</c:v>
                </c:pt>
                <c:pt idx="34002">
                  <c:v>5.3405406106321607E-6</c:v>
                </c:pt>
                <c:pt idx="34003">
                  <c:v>5.3399430726130959E-6</c:v>
                </c:pt>
                <c:pt idx="34004">
                  <c:v>5.3393214329844341E-6</c:v>
                </c:pt>
                <c:pt idx="34005">
                  <c:v>5.3386779654829297E-6</c:v>
                </c:pt>
                <c:pt idx="34006">
                  <c:v>5.3380695135274436E-6</c:v>
                </c:pt>
                <c:pt idx="34007">
                  <c:v>5.3374869821709581E-6</c:v>
                </c:pt>
                <c:pt idx="34008">
                  <c:v>5.3368580665846821E-6</c:v>
                </c:pt>
                <c:pt idx="34009">
                  <c:v>5.3362150538305286E-6</c:v>
                </c:pt>
                <c:pt idx="34010">
                  <c:v>5.3356238822743762E-6</c:v>
                </c:pt>
                <c:pt idx="34011">
                  <c:v>5.3350217967818034E-6</c:v>
                </c:pt>
                <c:pt idx="34012">
                  <c:v>5.3343651416071216E-6</c:v>
                </c:pt>
                <c:pt idx="34013">
                  <c:v>5.3337880672188484E-6</c:v>
                </c:pt>
                <c:pt idx="34014">
                  <c:v>5.3331632443587304E-6</c:v>
                </c:pt>
                <c:pt idx="34015">
                  <c:v>5.3325420594774187E-6</c:v>
                </c:pt>
                <c:pt idx="34016">
                  <c:v>5.3319427024689503E-6</c:v>
                </c:pt>
                <c:pt idx="34017">
                  <c:v>5.3313196985982358E-6</c:v>
                </c:pt>
                <c:pt idx="34018">
                  <c:v>5.3306016525311861E-6</c:v>
                </c:pt>
                <c:pt idx="34019">
                  <c:v>5.3300586841942277E-6</c:v>
                </c:pt>
                <c:pt idx="34020">
                  <c:v>5.3294920689950231E-6</c:v>
                </c:pt>
                <c:pt idx="34021">
                  <c:v>5.3288022172637284E-6</c:v>
                </c:pt>
                <c:pt idx="34022">
                  <c:v>5.328222869138699E-6</c:v>
                </c:pt>
                <c:pt idx="34023">
                  <c:v>5.3275916798156686E-6</c:v>
                </c:pt>
                <c:pt idx="34024">
                  <c:v>5.3269236559572164E-6</c:v>
                </c:pt>
                <c:pt idx="34025">
                  <c:v>5.3263906920619766E-6</c:v>
                </c:pt>
                <c:pt idx="34026">
                  <c:v>5.3257704166753683E-6</c:v>
                </c:pt>
                <c:pt idx="34027">
                  <c:v>5.3251246754371104E-6</c:v>
                </c:pt>
                <c:pt idx="34028">
                  <c:v>5.3244948503561318E-6</c:v>
                </c:pt>
                <c:pt idx="34029">
                  <c:v>5.323881396179786E-6</c:v>
                </c:pt>
                <c:pt idx="34030">
                  <c:v>5.3232452046358958E-6</c:v>
                </c:pt>
                <c:pt idx="34031">
                  <c:v>5.3226349336910062E-6</c:v>
                </c:pt>
                <c:pt idx="34032">
                  <c:v>5.3220055633573793E-6</c:v>
                </c:pt>
                <c:pt idx="34033">
                  <c:v>5.3213934734230861E-6</c:v>
                </c:pt>
                <c:pt idx="34034">
                  <c:v>5.320793206919916E-6</c:v>
                </c:pt>
                <c:pt idx="34035">
                  <c:v>5.3201620175968864E-6</c:v>
                </c:pt>
                <c:pt idx="34036">
                  <c:v>5.3195058171695564E-6</c:v>
                </c:pt>
                <c:pt idx="34037">
                  <c:v>5.3189460231806152E-6</c:v>
                </c:pt>
                <c:pt idx="34038">
                  <c:v>5.3183075578999714E-6</c:v>
                </c:pt>
                <c:pt idx="34039">
                  <c:v>5.3177059271547478E-6</c:v>
                </c:pt>
                <c:pt idx="34040">
                  <c:v>5.3170338105701384E-6</c:v>
                </c:pt>
                <c:pt idx="34041">
                  <c:v>5.3164658311288804E-6</c:v>
                </c:pt>
                <c:pt idx="34042">
                  <c:v>5.3158205446379716E-6</c:v>
                </c:pt>
                <c:pt idx="34043">
                  <c:v>5.3152284635871183E-6</c:v>
                </c:pt>
                <c:pt idx="34044">
                  <c:v>5.3146095524425618E-6</c:v>
                </c:pt>
                <c:pt idx="34045">
                  <c:v>5.3139697229198646E-6</c:v>
                </c:pt>
                <c:pt idx="34046">
                  <c:v>5.3133571782382214E-6</c:v>
                </c:pt>
                <c:pt idx="34047">
                  <c:v>5.3127569117350504E-6</c:v>
                </c:pt>
                <c:pt idx="34048">
                  <c:v>5.3120961638342123E-6</c:v>
                </c:pt>
                <c:pt idx="34049">
                  <c:v>5.3114949878363396E-6</c:v>
                </c:pt>
                <c:pt idx="34050">
                  <c:v>5.3108947213331703E-6</c:v>
                </c:pt>
                <c:pt idx="34051">
                  <c:v>5.3102144192962442E-6</c:v>
                </c:pt>
                <c:pt idx="34052">
                  <c:v>5.3096459851076361E-6</c:v>
                </c:pt>
                <c:pt idx="34053">
                  <c:v>5.3090129767952021E-6</c:v>
                </c:pt>
                <c:pt idx="34054">
                  <c:v>5.3084418141224887E-6</c:v>
                </c:pt>
                <c:pt idx="34055">
                  <c:v>5.307755600370001E-6</c:v>
                </c:pt>
                <c:pt idx="34056">
                  <c:v>5.3071144066052511E-6</c:v>
                </c:pt>
                <c:pt idx="34057">
                  <c:v>5.3065155043441337E-6</c:v>
                </c:pt>
                <c:pt idx="34058">
                  <c:v>5.3059357014717534E-6</c:v>
                </c:pt>
                <c:pt idx="34059">
                  <c:v>5.3053136070957407E-6</c:v>
                </c:pt>
                <c:pt idx="34060">
                  <c:v>5.3046883294882718E-6</c:v>
                </c:pt>
                <c:pt idx="34061">
                  <c:v>5.3040298553241882E-6</c:v>
                </c:pt>
                <c:pt idx="34062">
                  <c:v>5.3033841140859286E-6</c:v>
                </c:pt>
                <c:pt idx="34063">
                  <c:v>5.3028511501906914E-6</c:v>
                </c:pt>
                <c:pt idx="34064">
                  <c:v>5.3022126849100459E-6</c:v>
                </c:pt>
                <c:pt idx="34065">
                  <c:v>5.3015742196294013E-6</c:v>
                </c:pt>
                <c:pt idx="34066">
                  <c:v>5.3009898692835122E-6</c:v>
                </c:pt>
                <c:pt idx="34067">
                  <c:v>5.3003386710770428E-6</c:v>
                </c:pt>
                <c:pt idx="34068">
                  <c:v>5.2997424973000307E-6</c:v>
                </c:pt>
                <c:pt idx="34069">
                  <c:v>5.2991217671660706E-6</c:v>
                </c:pt>
                <c:pt idx="34070">
                  <c:v>5.2984323701821268E-6</c:v>
                </c:pt>
                <c:pt idx="34071">
                  <c:v>5.2978698477090802E-6</c:v>
                </c:pt>
                <c:pt idx="34072">
                  <c:v>5.2972754929214716E-6</c:v>
                </c:pt>
                <c:pt idx="34073">
                  <c:v>5.2966634029871784E-6</c:v>
                </c:pt>
                <c:pt idx="34074">
                  <c:v>5.296004019328393E-6</c:v>
                </c:pt>
                <c:pt idx="34075">
                  <c:v>5.2953801059629768E-6</c:v>
                </c:pt>
                <c:pt idx="34076">
                  <c:v>5.294778475217754E-6</c:v>
                </c:pt>
                <c:pt idx="34077">
                  <c:v>5.2940986279281788E-6</c:v>
                </c:pt>
                <c:pt idx="34078">
                  <c:v>5.2935397434339393E-6</c:v>
                </c:pt>
                <c:pt idx="34079">
                  <c:v>5.292948117130436E-6</c:v>
                </c:pt>
                <c:pt idx="34080">
                  <c:v>5.2922623581252992E-6</c:v>
                </c:pt>
                <c:pt idx="34081">
                  <c:v>5.2916730055585504E-6</c:v>
                </c:pt>
                <c:pt idx="34082">
                  <c:v>5.2910595513822054E-6</c:v>
                </c:pt>
                <c:pt idx="34083">
                  <c:v>5.2904133553965949E-6</c:v>
                </c:pt>
                <c:pt idx="34084">
                  <c:v>5.2898590183758643E-6</c:v>
                </c:pt>
                <c:pt idx="34085">
                  <c:v>5.2892419262207113E-6</c:v>
                </c:pt>
                <c:pt idx="34086">
                  <c:v>5.2885447985318024E-6</c:v>
                </c:pt>
                <c:pt idx="34087">
                  <c:v>5.2879263421345968E-6</c:v>
                </c:pt>
                <c:pt idx="34088">
                  <c:v>5.2873001550324261E-6</c:v>
                </c:pt>
                <c:pt idx="34089">
                  <c:v>5.286671694193501E-6</c:v>
                </c:pt>
                <c:pt idx="34090">
                  <c:v>5.2861264521197882E-6</c:v>
                </c:pt>
                <c:pt idx="34091">
                  <c:v>5.2854325076623354E-6</c:v>
                </c:pt>
                <c:pt idx="34092">
                  <c:v>5.2848745326627977E-6</c:v>
                </c:pt>
                <c:pt idx="34093">
                  <c:v>5.2842219702142756E-6</c:v>
                </c:pt>
                <c:pt idx="34094">
                  <c:v>5.2835912356385961E-6</c:v>
                </c:pt>
                <c:pt idx="34095">
                  <c:v>5.2829700507572852E-6</c:v>
                </c:pt>
                <c:pt idx="34096">
                  <c:v>5.2823493206233252E-6</c:v>
                </c:pt>
                <c:pt idx="34097">
                  <c:v>5.2817390496784364E-6</c:v>
                </c:pt>
                <c:pt idx="34098">
                  <c:v>5.2810769375355449E-6</c:v>
                </c:pt>
                <c:pt idx="34099">
                  <c:v>5.280447567201918E-6</c:v>
                </c:pt>
                <c:pt idx="34100">
                  <c:v>5.2798809520027126E-6</c:v>
                </c:pt>
                <c:pt idx="34101">
                  <c:v>5.2792552196478937E-6</c:v>
                </c:pt>
                <c:pt idx="34102">
                  <c:v>5.2785844673053361E-6</c:v>
                </c:pt>
                <c:pt idx="34103">
                  <c:v>5.2779655561607797E-6</c:v>
                </c:pt>
                <c:pt idx="34104">
                  <c:v>5.2773389143112581E-6</c:v>
                </c:pt>
                <c:pt idx="34105">
                  <c:v>5.2767404667974924E-6</c:v>
                </c:pt>
                <c:pt idx="34106">
                  <c:v>5.2761147344426718E-6</c:v>
                </c:pt>
                <c:pt idx="34107">
                  <c:v>5.2755217438971158E-6</c:v>
                </c:pt>
                <c:pt idx="34108">
                  <c:v>5.2748891903320327E-6</c:v>
                </c:pt>
                <c:pt idx="34109">
                  <c:v>5.2742470870725811E-6</c:v>
                </c:pt>
                <c:pt idx="34110">
                  <c:v>5.273638635117095E-6</c:v>
                </c:pt>
                <c:pt idx="34111">
                  <c:v>5.2730265451828018E-6</c:v>
                </c:pt>
                <c:pt idx="34112">
                  <c:v>5.2724262786796317E-6</c:v>
                </c:pt>
                <c:pt idx="34113">
                  <c:v>5.2717296057380736E-6</c:v>
                </c:pt>
                <c:pt idx="34114">
                  <c:v>5.2711397984239738E-6</c:v>
                </c:pt>
                <c:pt idx="34115">
                  <c:v>5.2705313464684878E-6</c:v>
                </c:pt>
                <c:pt idx="34116">
                  <c:v>5.2699206207762472E-6</c:v>
                </c:pt>
                <c:pt idx="34117">
                  <c:v>5.2693503675982356E-6</c:v>
                </c:pt>
                <c:pt idx="34118">
                  <c:v>5.2686782510136254E-6</c:v>
                </c:pt>
                <c:pt idx="34119">
                  <c:v>5.2680761655210517E-6</c:v>
                </c:pt>
                <c:pt idx="34120">
                  <c:v>5.2674536163976882E-6</c:v>
                </c:pt>
                <c:pt idx="34121">
                  <c:v>5.2668383432319388E-6</c:v>
                </c:pt>
                <c:pt idx="34122">
                  <c:v>5.2662016969406977E-6</c:v>
                </c:pt>
                <c:pt idx="34123">
                  <c:v>5.2655527724709827E-6</c:v>
                </c:pt>
                <c:pt idx="34124">
                  <c:v>5.2648993005277589E-6</c:v>
                </c:pt>
                <c:pt idx="34125">
                  <c:v>5.2643349590653088E-6</c:v>
                </c:pt>
                <c:pt idx="34126">
                  <c:v>5.2637233238783673E-6</c:v>
                </c:pt>
                <c:pt idx="34127">
                  <c:v>5.2630457503255457E-6</c:v>
                </c:pt>
                <c:pt idx="34128">
                  <c:v>5.2624604904849548E-6</c:v>
                </c:pt>
                <c:pt idx="34129">
                  <c:v>5.2618529480241696E-6</c:v>
                </c:pt>
                <c:pt idx="34130">
                  <c:v>5.261205842543859E-6</c:v>
                </c:pt>
                <c:pt idx="34131">
                  <c:v>5.2606478675443213E-6</c:v>
                </c:pt>
                <c:pt idx="34132">
                  <c:v>5.2599875743908342E-6</c:v>
                </c:pt>
                <c:pt idx="34133">
                  <c:v>5.2593841246562079E-6</c:v>
                </c:pt>
                <c:pt idx="34134">
                  <c:v>5.2587552090699319E-6</c:v>
                </c:pt>
                <c:pt idx="34135">
                  <c:v>5.2581294767151121E-6</c:v>
                </c:pt>
                <c:pt idx="34136">
                  <c:v>5.2574200708477292E-6</c:v>
                </c:pt>
                <c:pt idx="34137">
                  <c:v>5.2568734645319637E-6</c:v>
                </c:pt>
                <c:pt idx="34138">
                  <c:v>5.2561977099685464E-6</c:v>
                </c:pt>
                <c:pt idx="34139">
                  <c:v>5.2556579248630442E-6</c:v>
                </c:pt>
                <c:pt idx="34140">
                  <c:v>5.2549880820151884E-6</c:v>
                </c:pt>
                <c:pt idx="34141">
                  <c:v>5.2543741730914917E-6</c:v>
                </c:pt>
                <c:pt idx="34142">
                  <c:v>5.253703875496285E-6</c:v>
                </c:pt>
                <c:pt idx="34143">
                  <c:v>5.2530972425302016E-6</c:v>
                </c:pt>
                <c:pt idx="34144">
                  <c:v>5.2525069804687519E-6</c:v>
                </c:pt>
                <c:pt idx="34145">
                  <c:v>5.2519403652695473E-6</c:v>
                </c:pt>
                <c:pt idx="34146">
                  <c:v>5.2512218644551467E-6</c:v>
                </c:pt>
                <c:pt idx="34147">
                  <c:v>5.250583853921853E-6</c:v>
                </c:pt>
                <c:pt idx="34148">
                  <c:v>5.2499976845865604E-6</c:v>
                </c:pt>
                <c:pt idx="34149">
                  <c:v>5.2493769544526003E-6</c:v>
                </c:pt>
                <c:pt idx="34150">
                  <c:v>5.2487325774563942E-6</c:v>
                </c:pt>
                <c:pt idx="34151">
                  <c:v>5.2481241255009081E-6</c:v>
                </c:pt>
                <c:pt idx="34152">
                  <c:v>5.2474820222414556E-6</c:v>
                </c:pt>
                <c:pt idx="34153">
                  <c:v>5.2468935791694093E-6</c:v>
                </c:pt>
                <c:pt idx="34154">
                  <c:v>5.2462396524788346E-6</c:v>
                </c:pt>
                <c:pt idx="34155">
                  <c:v>5.2456557568802964E-6</c:v>
                </c:pt>
                <c:pt idx="34156">
                  <c:v>5.2450059229158796E-6</c:v>
                </c:pt>
                <c:pt idx="34157">
                  <c:v>5.2444279390329029E-6</c:v>
                </c:pt>
                <c:pt idx="34158">
                  <c:v>5.2437849262787486E-6</c:v>
                </c:pt>
                <c:pt idx="34159">
                  <c:v>5.2431387302931398E-6</c:v>
                </c:pt>
                <c:pt idx="34160">
                  <c:v>5.2425143621803727E-6</c:v>
                </c:pt>
                <c:pt idx="34161">
                  <c:v>5.2419254643609747E-6</c:v>
                </c:pt>
                <c:pt idx="34162">
                  <c:v>5.2412888180697337E-6</c:v>
                </c:pt>
                <c:pt idx="34163">
                  <c:v>5.240710834186757E-6</c:v>
                </c:pt>
                <c:pt idx="34164">
                  <c:v>5.2400014283193741E-6</c:v>
                </c:pt>
                <c:pt idx="34165">
                  <c:v>5.2394193517102386E-6</c:v>
                </c:pt>
                <c:pt idx="34166">
                  <c:v>5.2387867981451564E-6</c:v>
                </c:pt>
                <c:pt idx="34167">
                  <c:v>5.2381501518539153E-6</c:v>
                </c:pt>
                <c:pt idx="34168">
                  <c:v>5.2375007726368486E-6</c:v>
                </c:pt>
                <c:pt idx="34169">
                  <c:v>5.2369282457220834E-6</c:v>
                </c:pt>
                <c:pt idx="34170">
                  <c:v>5.2363120630616322E-6</c:v>
                </c:pt>
                <c:pt idx="34171">
                  <c:v>5.2357218010001816E-6</c:v>
                </c:pt>
                <c:pt idx="34172">
                  <c:v>5.2350846999615896E-6</c:v>
                </c:pt>
                <c:pt idx="34173">
                  <c:v>5.2344153118610848E-6</c:v>
                </c:pt>
                <c:pt idx="34174">
                  <c:v>5.2338086788950022E-6</c:v>
                </c:pt>
                <c:pt idx="34175">
                  <c:v>5.2332229643070596E-6</c:v>
                </c:pt>
                <c:pt idx="34176">
                  <c:v>5.2325931392260827E-6</c:v>
                </c:pt>
                <c:pt idx="34177">
                  <c:v>5.2319901442388073E-6</c:v>
                </c:pt>
                <c:pt idx="34178">
                  <c:v>5.2312739171611611E-6</c:v>
                </c:pt>
                <c:pt idx="34179">
                  <c:v>5.2306918405520264E-6</c:v>
                </c:pt>
                <c:pt idx="34180">
                  <c:v>5.2300542847660836E-6</c:v>
                </c:pt>
                <c:pt idx="34181">
                  <c:v>5.2294658416940357E-6</c:v>
                </c:pt>
                <c:pt idx="34182">
                  <c:v>5.2288201004557777E-6</c:v>
                </c:pt>
                <c:pt idx="34183">
                  <c:v>5.2281789066910278E-6</c:v>
                </c:pt>
                <c:pt idx="34184">
                  <c:v>5.2275681809987873E-6</c:v>
                </c:pt>
                <c:pt idx="34185">
                  <c:v>5.2269715524744242E-6</c:v>
                </c:pt>
                <c:pt idx="34186">
                  <c:v>5.2263599172874819E-6</c:v>
                </c:pt>
                <c:pt idx="34187">
                  <c:v>5.2256823437346611E-6</c:v>
                </c:pt>
                <c:pt idx="34188">
                  <c:v>5.2250879889470534E-6</c:v>
                </c:pt>
                <c:pt idx="34189">
                  <c:v>5.2244699872971978E-6</c:v>
                </c:pt>
                <c:pt idx="34190">
                  <c:v>5.2238347052480094E-6</c:v>
                </c:pt>
                <c:pt idx="34191">
                  <c:v>5.2232016969355746E-6</c:v>
                </c:pt>
                <c:pt idx="34192">
                  <c:v>5.222606887400616E-6</c:v>
                </c:pt>
                <c:pt idx="34193">
                  <c:v>5.2219807002984453E-6</c:v>
                </c:pt>
                <c:pt idx="34194">
                  <c:v>5.2213190429029046E-6</c:v>
                </c:pt>
                <c:pt idx="34195">
                  <c:v>5.2206924010533839E-6</c:v>
                </c:pt>
                <c:pt idx="34196">
                  <c:v>5.2201021389919333E-6</c:v>
                </c:pt>
                <c:pt idx="34197">
                  <c:v>5.2194573072483763E-6</c:v>
                </c:pt>
                <c:pt idx="34198">
                  <c:v>5.2188879635650656E-6</c:v>
                </c:pt>
                <c:pt idx="34199">
                  <c:v>5.2182413128321059E-6</c:v>
                </c:pt>
                <c:pt idx="34200">
                  <c:v>5.2176233111822512E-6</c:v>
                </c:pt>
                <c:pt idx="34201">
                  <c:v>5.2169962145853788E-6</c:v>
                </c:pt>
                <c:pt idx="34202">
                  <c:v>5.2163231885060668E-6</c:v>
                </c:pt>
                <c:pt idx="34203">
                  <c:v>5.2157165555399843E-6</c:v>
                </c:pt>
                <c:pt idx="34204">
                  <c:v>5.2150780902593397E-6</c:v>
                </c:pt>
                <c:pt idx="34205">
                  <c:v>5.2144923756713979E-6</c:v>
                </c:pt>
                <c:pt idx="34206">
                  <c:v>5.2138448154437364E-6</c:v>
                </c:pt>
                <c:pt idx="34207">
                  <c:v>5.2131936172372662E-6</c:v>
                </c:pt>
                <c:pt idx="34208">
                  <c:v>5.2126292757748161E-6</c:v>
                </c:pt>
                <c:pt idx="34209">
                  <c:v>5.2120280997769441E-6</c:v>
                </c:pt>
                <c:pt idx="34210">
                  <c:v>5.2113355195615441E-6</c:v>
                </c:pt>
                <c:pt idx="34211">
                  <c:v>5.2107320698269177E-6</c:v>
                </c:pt>
                <c:pt idx="34212">
                  <c:v>5.2101286200922914E-6</c:v>
                </c:pt>
                <c:pt idx="34213">
                  <c:v>5.2095174396527E-6</c:v>
                </c:pt>
                <c:pt idx="34214">
                  <c:v>5.2089026212343006E-6</c:v>
                </c:pt>
                <c:pt idx="34215">
                  <c:v>5.2082809816056397E-6</c:v>
                </c:pt>
                <c:pt idx="34216">
                  <c:v>5.2075683925068006E-6</c:v>
                </c:pt>
                <c:pt idx="34217">
                  <c:v>5.2070154197281227E-6</c:v>
                </c:pt>
                <c:pt idx="34218">
                  <c:v>5.2063442126382142E-6</c:v>
                </c:pt>
                <c:pt idx="34219">
                  <c:v>5.205796242080396E-6</c:v>
                </c:pt>
                <c:pt idx="34220">
                  <c:v>5.2051536840735926E-6</c:v>
                </c:pt>
                <c:pt idx="34221">
                  <c:v>5.204470653552562E-6</c:v>
                </c:pt>
                <c:pt idx="34222">
                  <c:v>5.2038690228073392E-6</c:v>
                </c:pt>
                <c:pt idx="34223">
                  <c:v>5.2032578423677478E-6</c:v>
                </c:pt>
                <c:pt idx="34224">
                  <c:v>5.2025884542672429E-6</c:v>
                </c:pt>
                <c:pt idx="34225">
                  <c:v>5.2019645409018267E-6</c:v>
                </c:pt>
                <c:pt idx="34226">
                  <c:v>5.201322437642375E-6</c:v>
                </c:pt>
                <c:pt idx="34227">
                  <c:v>5.200721716391854E-6</c:v>
                </c:pt>
                <c:pt idx="34228">
                  <c:v>5.2000668802065766E-6</c:v>
                </c:pt>
                <c:pt idx="34229">
                  <c:v>5.1994743444083724E-6</c:v>
                </c:pt>
                <c:pt idx="34230">
                  <c:v>5.1989081839565188E-6</c:v>
                </c:pt>
                <c:pt idx="34231">
                  <c:v>5.1982297009089962E-6</c:v>
                </c:pt>
                <c:pt idx="34232">
                  <c:v>5.1976248869323172E-6</c:v>
                </c:pt>
                <c:pt idx="34233">
                  <c:v>5.1969977903354447E-6</c:v>
                </c:pt>
                <c:pt idx="34234">
                  <c:v>5.1963284022349399E-6</c:v>
                </c:pt>
                <c:pt idx="34235">
                  <c:v>5.1957804316771217E-6</c:v>
                </c:pt>
                <c:pt idx="34236">
                  <c:v>5.1950851229776163E-6</c:v>
                </c:pt>
                <c:pt idx="34237">
                  <c:v>5.1944844017270952E-6</c:v>
                </c:pt>
                <c:pt idx="34238">
                  <c:v>5.1938263823103634E-6</c:v>
                </c:pt>
                <c:pt idx="34239">
                  <c:v>5.1932775022578434E-6</c:v>
                </c:pt>
                <c:pt idx="34240">
                  <c:v>5.1926363084930927E-6</c:v>
                </c:pt>
                <c:pt idx="34241">
                  <c:v>5.19201421411708E-6</c:v>
                </c:pt>
                <c:pt idx="34242">
                  <c:v>5.1913716561102774E-6</c:v>
                </c:pt>
                <c:pt idx="34243">
                  <c:v>5.1907309170928784E-6</c:v>
                </c:pt>
                <c:pt idx="34244">
                  <c:v>5.1901215556426914E-6</c:v>
                </c:pt>
                <c:pt idx="34245">
                  <c:v>5.1894899115723092E-6</c:v>
                </c:pt>
                <c:pt idx="34246">
                  <c:v>5.188917839404894E-6</c:v>
                </c:pt>
                <c:pt idx="34247">
                  <c:v>5.1882366278732661E-6</c:v>
                </c:pt>
                <c:pt idx="34248">
                  <c:v>5.1876254474336747E-6</c:v>
                </c:pt>
                <c:pt idx="34249">
                  <c:v>5.1870447350665927E-6</c:v>
                </c:pt>
                <c:pt idx="34250">
                  <c:v>5.1863953558495268E-6</c:v>
                </c:pt>
                <c:pt idx="34251">
                  <c:v>5.1857432481483556E-6</c:v>
                </c:pt>
                <c:pt idx="34252">
                  <c:v>5.1851197895302903E-6</c:v>
                </c:pt>
                <c:pt idx="34253">
                  <c:v>5.1845072448486462E-6</c:v>
                </c:pt>
                <c:pt idx="34254">
                  <c:v>5.1839292609656704E-6</c:v>
                </c:pt>
                <c:pt idx="34255">
                  <c:v>5.1832389544870239E-6</c:v>
                </c:pt>
                <c:pt idx="34256">
                  <c:v>5.1826027629431337E-6</c:v>
                </c:pt>
                <c:pt idx="34257">
                  <c:v>5.1820170483551919E-6</c:v>
                </c:pt>
                <c:pt idx="34258">
                  <c:v>5.1814095058944076E-6</c:v>
                </c:pt>
                <c:pt idx="34259">
                  <c:v>5.1807228373945691E-6</c:v>
                </c:pt>
                <c:pt idx="34260">
                  <c:v>5.1801448535115924E-6</c:v>
                </c:pt>
                <c:pt idx="34261">
                  <c:v>5.1794745559163857E-6</c:v>
                </c:pt>
                <c:pt idx="34262">
                  <c:v>5.178872470423812E-6</c:v>
                </c:pt>
                <c:pt idx="34263">
                  <c:v>5.1783022172458004E-6</c:v>
                </c:pt>
                <c:pt idx="34264">
                  <c:v>5.1776473810605239E-6</c:v>
                </c:pt>
                <c:pt idx="34265">
                  <c:v>5.1770120990113364E-6</c:v>
                </c:pt>
                <c:pt idx="34266">
                  <c:v>5.1763672672677794E-6</c:v>
                </c:pt>
                <c:pt idx="34267">
                  <c:v>5.1758343033725396E-6</c:v>
                </c:pt>
                <c:pt idx="34268">
                  <c:v>5.1750907914538402E-6</c:v>
                </c:pt>
                <c:pt idx="34269">
                  <c:v>5.1744832489930559E-6</c:v>
                </c:pt>
                <c:pt idx="34270">
                  <c:v>5.1738566071435343E-6</c:v>
                </c:pt>
                <c:pt idx="34271">
                  <c:v>5.1732617976085749E-6</c:v>
                </c:pt>
                <c:pt idx="34272">
                  <c:v>5.1726556193898432E-6</c:v>
                </c:pt>
                <c:pt idx="34273">
                  <c:v>5.1720039664360229E-6</c:v>
                </c:pt>
                <c:pt idx="34274">
                  <c:v>5.1714218898268882E-6</c:v>
                </c:pt>
                <c:pt idx="34275">
                  <c:v>5.17080206918763E-6</c:v>
                </c:pt>
                <c:pt idx="34276">
                  <c:v>5.1701858865271788E-6</c:v>
                </c:pt>
                <c:pt idx="34277">
                  <c:v>5.1694910325750243E-6</c:v>
                </c:pt>
                <c:pt idx="34278">
                  <c:v>5.1688816711248356E-6</c:v>
                </c:pt>
                <c:pt idx="34279">
                  <c:v>5.1682577577594202E-6</c:v>
                </c:pt>
                <c:pt idx="34280">
                  <c:v>5.1676247494469862E-6</c:v>
                </c:pt>
                <c:pt idx="34281">
                  <c:v>5.1669917411345523E-6</c:v>
                </c:pt>
                <c:pt idx="34282">
                  <c:v>5.1663828344317153E-6</c:v>
                </c:pt>
                <c:pt idx="34283">
                  <c:v>5.1657580115715973E-6</c:v>
                </c:pt>
                <c:pt idx="34284">
                  <c:v>5.1651427384058479E-6</c:v>
                </c:pt>
                <c:pt idx="34285">
                  <c:v>5.1645470193761867E-6</c:v>
                </c:pt>
                <c:pt idx="34286">
                  <c:v>5.1638512559293304E-6</c:v>
                </c:pt>
                <c:pt idx="34287">
                  <c:v>5.1632146096380893E-6</c:v>
                </c:pt>
                <c:pt idx="34288">
                  <c:v>5.1625997912196908E-6</c:v>
                </c:pt>
                <c:pt idx="34289">
                  <c:v>5.1620127123896964E-6</c:v>
                </c:pt>
                <c:pt idx="34290">
                  <c:v>5.1613887990242802E-6</c:v>
                </c:pt>
                <c:pt idx="34291">
                  <c:v>5.1607780733320396E-6</c:v>
                </c:pt>
                <c:pt idx="34292">
                  <c:v>5.1601646191556938E-6</c:v>
                </c:pt>
                <c:pt idx="34293">
                  <c:v>5.1594720389402937E-6</c:v>
                </c:pt>
                <c:pt idx="34294">
                  <c:v>5.1588845053629484E-6</c:v>
                </c:pt>
                <c:pt idx="34295">
                  <c:v>5.158237399882637E-6</c:v>
                </c:pt>
                <c:pt idx="34296">
                  <c:v>5.1576103032857654E-6</c:v>
                </c:pt>
                <c:pt idx="34297">
                  <c:v>5.1570541472756304E-6</c:v>
                </c:pt>
                <c:pt idx="34298">
                  <c:v>5.1564152272476349E-6</c:v>
                </c:pt>
                <c:pt idx="34299">
                  <c:v>5.1557126425905153E-6</c:v>
                </c:pt>
                <c:pt idx="34300">
                  <c:v>5.1551223805290647E-6</c:v>
                </c:pt>
                <c:pt idx="34301">
                  <c:v>5.1544839152484201E-6</c:v>
                </c:pt>
                <c:pt idx="34302">
                  <c:v>5.1538368097681087E-6</c:v>
                </c:pt>
                <c:pt idx="34303">
                  <c:v>5.1532310862967279E-6</c:v>
                </c:pt>
                <c:pt idx="34304">
                  <c:v>5.1526249080779962E-6</c:v>
                </c:pt>
                <c:pt idx="34305">
                  <c:v>5.1519905355235096E-6</c:v>
                </c:pt>
                <c:pt idx="34306">
                  <c:v>5.1513502512534606E-6</c:v>
                </c:pt>
                <c:pt idx="34307">
                  <c:v>5.1507818170648534E-6</c:v>
                </c:pt>
                <c:pt idx="34308">
                  <c:v>5.1500815061444882E-6</c:v>
                </c:pt>
                <c:pt idx="34309">
                  <c:v>5.1495244406396523E-6</c:v>
                </c:pt>
                <c:pt idx="34310">
                  <c:v>5.1488877943484113E-6</c:v>
                </c:pt>
                <c:pt idx="34311">
                  <c:v>5.1482265917002223E-6</c:v>
                </c:pt>
                <c:pt idx="34312">
                  <c:v>5.1476372391334726E-6</c:v>
                </c:pt>
                <c:pt idx="34313">
                  <c:v>5.1470283324306374E-6</c:v>
                </c:pt>
                <c:pt idx="34314">
                  <c:v>5.1463821364450268E-6</c:v>
                </c:pt>
                <c:pt idx="34315">
                  <c:v>5.1457350309647154E-6</c:v>
                </c:pt>
                <c:pt idx="34316">
                  <c:v>5.145152044860879E-6</c:v>
                </c:pt>
                <c:pt idx="34317">
                  <c:v>5.1444735618133564E-6</c:v>
                </c:pt>
                <c:pt idx="34318">
                  <c:v>5.1438378250168171E-6</c:v>
                </c:pt>
                <c:pt idx="34319">
                  <c:v>5.1432448344712611E-6</c:v>
                </c:pt>
                <c:pt idx="34320">
                  <c:v>5.1426522986730561E-6</c:v>
                </c:pt>
                <c:pt idx="34321">
                  <c:v>5.1419865485513583E-6</c:v>
                </c:pt>
                <c:pt idx="34322">
                  <c:v>5.1413626351859421E-6</c:v>
                </c:pt>
                <c:pt idx="34323">
                  <c:v>5.1407637329248246E-6</c:v>
                </c:pt>
                <c:pt idx="34324">
                  <c:v>5.140173470863374E-6</c:v>
                </c:pt>
                <c:pt idx="34325">
                  <c:v>5.1394476940913592E-6</c:v>
                </c:pt>
                <c:pt idx="34326">
                  <c:v>5.1389260988798924E-6</c:v>
                </c:pt>
                <c:pt idx="34327">
                  <c:v>5.138234882906545E-6</c:v>
                </c:pt>
                <c:pt idx="34328">
                  <c:v>5.137630068929866E-6</c:v>
                </c:pt>
                <c:pt idx="34329">
                  <c:v>5.1369911489018696E-6</c:v>
                </c:pt>
                <c:pt idx="34330">
                  <c:v>5.1363604143261909E-6</c:v>
                </c:pt>
                <c:pt idx="34331">
                  <c:v>5.1357378652028274E-6</c:v>
                </c:pt>
                <c:pt idx="34332">
                  <c:v>5.1350903049751651E-6</c:v>
                </c:pt>
                <c:pt idx="34333">
                  <c:v>5.1344986786716618E-6</c:v>
                </c:pt>
                <c:pt idx="34334">
                  <c:v>5.1338784032850526E-6</c:v>
                </c:pt>
                <c:pt idx="34335">
                  <c:v>5.133248123456724E-6</c:v>
                </c:pt>
                <c:pt idx="34336">
                  <c:v>5.1326205721125007E-6</c:v>
                </c:pt>
                <c:pt idx="34337">
                  <c:v>5.1319680096639786E-6</c:v>
                </c:pt>
                <c:pt idx="34338">
                  <c:v>5.1314077609276856E-6</c:v>
                </c:pt>
                <c:pt idx="34339">
                  <c:v>5.1306883506185841E-6</c:v>
                </c:pt>
                <c:pt idx="34340">
                  <c:v>5.1301071835041512E-6</c:v>
                </c:pt>
                <c:pt idx="34341">
                  <c:v>5.1295101002324373E-6</c:v>
                </c:pt>
                <c:pt idx="34342">
                  <c:v>5.1288598115206696E-6</c:v>
                </c:pt>
                <c:pt idx="34343">
                  <c:v>5.1282113417983064E-6</c:v>
                </c:pt>
                <c:pt idx="34344">
                  <c:v>5.1276347221573806E-6</c:v>
                </c:pt>
                <c:pt idx="34345">
                  <c:v>5.1269962568767369E-6</c:v>
                </c:pt>
                <c:pt idx="34346">
                  <c:v>5.1263205023133196E-6</c:v>
                </c:pt>
                <c:pt idx="34347">
                  <c:v>5.1257684390293426E-6</c:v>
                </c:pt>
                <c:pt idx="34348">
                  <c:v>5.1251390686957174E-6</c:v>
                </c:pt>
                <c:pt idx="34349">
                  <c:v>5.1244692258478608E-6</c:v>
                </c:pt>
                <c:pt idx="34350">
                  <c:v>5.123839400766883E-6</c:v>
                </c:pt>
                <c:pt idx="34351">
                  <c:v>5.1232673285994679E-6</c:v>
                </c:pt>
                <c:pt idx="34352">
                  <c:v>5.122577931615524E-6</c:v>
                </c:pt>
                <c:pt idx="34353">
                  <c:v>5.1220044952060562E-6</c:v>
                </c:pt>
                <c:pt idx="34354">
                  <c:v>5.1213792175985873E-6</c:v>
                </c:pt>
                <c:pt idx="34355">
                  <c:v>5.1207175602030466E-6</c:v>
                </c:pt>
                <c:pt idx="34356">
                  <c:v>5.1201232054154389E-6</c:v>
                </c:pt>
                <c:pt idx="34357">
                  <c:v>5.1195047490182333E-6</c:v>
                </c:pt>
                <c:pt idx="34358">
                  <c:v>5.118833087180974E-6</c:v>
                </c:pt>
                <c:pt idx="34359">
                  <c:v>5.1182551032979973E-6</c:v>
                </c:pt>
                <c:pt idx="34360">
                  <c:v>5.1176443776057567E-6</c:v>
                </c:pt>
                <c:pt idx="34361">
                  <c:v>5.11699454364134E-6</c:v>
                </c:pt>
                <c:pt idx="34362">
                  <c:v>5.116333795740502E-6</c:v>
                </c:pt>
                <c:pt idx="34363">
                  <c:v>5.1157662710465956E-6</c:v>
                </c:pt>
                <c:pt idx="34364">
                  <c:v>5.1151164370821789E-6</c:v>
                </c:pt>
                <c:pt idx="34365">
                  <c:v>5.1145120778528508E-6</c:v>
                </c:pt>
                <c:pt idx="34366">
                  <c:v>5.1138495109626092E-6</c:v>
                </c:pt>
                <c:pt idx="34367">
                  <c:v>5.1132074077031584E-6</c:v>
                </c:pt>
                <c:pt idx="34368">
                  <c:v>5.1126094149367418E-6</c:v>
                </c:pt>
                <c:pt idx="34369">
                  <c:v>5.1119736781402034E-6</c:v>
                </c:pt>
                <c:pt idx="34370">
                  <c:v>5.1113302106386982E-6</c:v>
                </c:pt>
                <c:pt idx="34371">
                  <c:v>5.1107308536302298E-6</c:v>
                </c:pt>
                <c:pt idx="34372">
                  <c:v>5.1101078497595154E-6</c:v>
                </c:pt>
                <c:pt idx="34373">
                  <c:v>5.109456651553046E-6</c:v>
                </c:pt>
                <c:pt idx="34374">
                  <c:v>5.1088641157548409E-6</c:v>
                </c:pt>
                <c:pt idx="34375">
                  <c:v>5.1082060963381082E-6</c:v>
                </c:pt>
                <c:pt idx="34376">
                  <c:v>5.1075835472147446E-6</c:v>
                </c:pt>
                <c:pt idx="34377">
                  <c:v>5.1069614528387319E-6</c:v>
                </c:pt>
                <c:pt idx="34378">
                  <c:v>5.1063457249256317E-6</c:v>
                </c:pt>
                <c:pt idx="34379">
                  <c:v>5.105691343487706E-6</c:v>
                </c:pt>
                <c:pt idx="34380">
                  <c:v>5.105106538394466E-6</c:v>
                </c:pt>
                <c:pt idx="34381">
                  <c:v>5.104469892103225E-6</c:v>
                </c:pt>
                <c:pt idx="34382">
                  <c:v>5.1038518904533703E-6</c:v>
                </c:pt>
                <c:pt idx="34383">
                  <c:v>5.103220246382989E-6</c:v>
                </c:pt>
                <c:pt idx="34384">
                  <c:v>5.1026022447331343E-6</c:v>
                </c:pt>
                <c:pt idx="34385">
                  <c:v>5.1019815145991743E-6</c:v>
                </c:pt>
                <c:pt idx="34386">
                  <c:v>5.1013266784138978E-6</c:v>
                </c:pt>
                <c:pt idx="34387">
                  <c:v>5.1007514230150264E-6</c:v>
                </c:pt>
                <c:pt idx="34388">
                  <c:v>5.1001029532926623E-6</c:v>
                </c:pt>
                <c:pt idx="34389">
                  <c:v>5.099531335872598E-6</c:v>
                </c:pt>
                <c:pt idx="34390">
                  <c:v>5.0988810471608303E-6</c:v>
                </c:pt>
                <c:pt idx="34391">
                  <c:v>5.098237579659326E-6</c:v>
                </c:pt>
                <c:pt idx="34392">
                  <c:v>5.097588655189611E-6</c:v>
                </c:pt>
                <c:pt idx="34393">
                  <c:v>5.0969829317182302E-6</c:v>
                </c:pt>
                <c:pt idx="34394">
                  <c:v>5.0963508329004981E-6</c:v>
                </c:pt>
                <c:pt idx="34395">
                  <c:v>5.0957291932718363E-6</c:v>
                </c:pt>
                <c:pt idx="34396">
                  <c:v>5.0951193770742984E-6</c:v>
                </c:pt>
                <c:pt idx="34397">
                  <c:v>5.0944940994668286E-6</c:v>
                </c:pt>
                <c:pt idx="34398">
                  <c:v>5.0938620006490956E-6</c:v>
                </c:pt>
                <c:pt idx="34399">
                  <c:v>5.0932458179886453E-6</c:v>
                </c:pt>
                <c:pt idx="34400">
                  <c:v>5.0926055337185971E-6</c:v>
                </c:pt>
                <c:pt idx="34401">
                  <c:v>5.0919470595545144E-6</c:v>
                </c:pt>
                <c:pt idx="34402">
                  <c:v>5.0913640734506771E-6</c:v>
                </c:pt>
                <c:pt idx="34403">
                  <c:v>5.0907669901789632E-6</c:v>
                </c:pt>
                <c:pt idx="34404">
                  <c:v>5.0900903261208441E-6</c:v>
                </c:pt>
                <c:pt idx="34405">
                  <c:v>5.0894595915451646E-6</c:v>
                </c:pt>
                <c:pt idx="34406">
                  <c:v>5.0888697842310648E-6</c:v>
                </c:pt>
                <c:pt idx="34407">
                  <c:v>5.0882517825812101E-6</c:v>
                </c:pt>
                <c:pt idx="34408">
                  <c:v>5.0875901251856703E-6</c:v>
                </c:pt>
                <c:pt idx="34409">
                  <c:v>5.0869630285887979E-6</c:v>
                </c:pt>
                <c:pt idx="34410">
                  <c:v>5.0863104661402758E-6</c:v>
                </c:pt>
                <c:pt idx="34411">
                  <c:v>5.0857320275099482E-6</c:v>
                </c:pt>
                <c:pt idx="34412">
                  <c:v>5.0851613195845857E-6</c:v>
                </c:pt>
                <c:pt idx="34413">
                  <c:v>5.084455096948659E-6</c:v>
                </c:pt>
                <c:pt idx="34414">
                  <c:v>5.0837816161219962E-6</c:v>
                </c:pt>
                <c:pt idx="34415">
                  <c:v>5.0831886255764402E-6</c:v>
                </c:pt>
                <c:pt idx="34416">
                  <c:v>5.0826365622924641E-6</c:v>
                </c:pt>
                <c:pt idx="34417">
                  <c:v>5.0820012802432757E-6</c:v>
                </c:pt>
                <c:pt idx="34418">
                  <c:v>5.0813996494980529E-6</c:v>
                </c:pt>
                <c:pt idx="34419">
                  <c:v>5.0807134357455652E-6</c:v>
                </c:pt>
                <c:pt idx="34420">
                  <c:v>5.0801440920622554E-6</c:v>
                </c:pt>
                <c:pt idx="34421">
                  <c:v>5.0794619710359257E-6</c:v>
                </c:pt>
                <c:pt idx="34422">
                  <c:v>5.0788121370715089E-6</c:v>
                </c:pt>
                <c:pt idx="34423">
                  <c:v>5.0782055041054264E-6</c:v>
                </c:pt>
                <c:pt idx="34424">
                  <c:v>5.0776402531482736E-6</c:v>
                </c:pt>
                <c:pt idx="34425">
                  <c:v>5.0769745030265767E-6</c:v>
                </c:pt>
                <c:pt idx="34426">
                  <c:v>5.0763178478518967E-6</c:v>
                </c:pt>
                <c:pt idx="34427">
                  <c:v>5.0757348617480602E-6</c:v>
                </c:pt>
                <c:pt idx="34428">
                  <c:v>5.0750772970786784E-6</c:v>
                </c:pt>
                <c:pt idx="34429">
                  <c:v>5.0745047701639123E-6</c:v>
                </c:pt>
                <c:pt idx="34430">
                  <c:v>5.0739049584080931E-6</c:v>
                </c:pt>
                <c:pt idx="34431">
                  <c:v>5.0732319323287811E-6</c:v>
                </c:pt>
                <c:pt idx="34432">
                  <c:v>5.0725548135233112E-6</c:v>
                </c:pt>
                <c:pt idx="34433">
                  <c:v>5.0719904720608611E-6</c:v>
                </c:pt>
                <c:pt idx="34434">
                  <c:v>5.0713651944533922E-6</c:v>
                </c:pt>
                <c:pt idx="34435">
                  <c:v>5.0707403715932742E-6</c:v>
                </c:pt>
                <c:pt idx="34436">
                  <c:v>5.0700946303550154E-6</c:v>
                </c:pt>
                <c:pt idx="34437">
                  <c:v>5.069459348305827E-6</c:v>
                </c:pt>
                <c:pt idx="34438">
                  <c:v>5.068834525445709E-6</c:v>
                </c:pt>
                <c:pt idx="34439">
                  <c:v>5.0682342589425389E-6</c:v>
                </c:pt>
                <c:pt idx="34440">
                  <c:v>5.0676176215347368E-6</c:v>
                </c:pt>
                <c:pt idx="34441">
                  <c:v>5.0670541895669877E-6</c:v>
                </c:pt>
                <c:pt idx="34442">
                  <c:v>5.0663479669310618E-6</c:v>
                </c:pt>
                <c:pt idx="34443">
                  <c:v>5.0657549763855059E-6</c:v>
                </c:pt>
                <c:pt idx="34444">
                  <c:v>5.0651319725147914E-6</c:v>
                </c:pt>
                <c:pt idx="34445">
                  <c:v>5.0644812290556729E-6</c:v>
                </c:pt>
                <c:pt idx="34446">
                  <c:v>5.0638595894270111E-6</c:v>
                </c:pt>
                <c:pt idx="34447">
                  <c:v>5.0632661441341043E-6</c:v>
                </c:pt>
                <c:pt idx="34448">
                  <c:v>5.0626454140001442E-6</c:v>
                </c:pt>
                <c:pt idx="34449">
                  <c:v>5.0619914873095686E-6</c:v>
                </c:pt>
                <c:pt idx="34450">
                  <c:v>5.0614075917110313E-6</c:v>
                </c:pt>
                <c:pt idx="34451">
                  <c:v>5.0607386583578773E-6</c:v>
                </c:pt>
                <c:pt idx="34452">
                  <c:v>5.0601347538759001E-6</c:v>
                </c:pt>
                <c:pt idx="34453">
                  <c:v>5.0595281209098184E-6</c:v>
                </c:pt>
                <c:pt idx="34454">
                  <c:v>5.0589223974384367E-6</c:v>
                </c:pt>
                <c:pt idx="34455">
                  <c:v>5.0581902542035104E-6</c:v>
                </c:pt>
                <c:pt idx="34456">
                  <c:v>5.0576063586049713E-6</c:v>
                </c:pt>
                <c:pt idx="34457">
                  <c:v>5.0569487939355886E-6</c:v>
                </c:pt>
                <c:pt idx="34458">
                  <c:v>5.0562875912874014E-6</c:v>
                </c:pt>
                <c:pt idx="34459">
                  <c:v>5.0556673159007906E-6</c:v>
                </c:pt>
                <c:pt idx="34460">
                  <c:v>5.0549892876006197E-6</c:v>
                </c:pt>
                <c:pt idx="34461">
                  <c:v>5.0543703764560632E-6</c:v>
                </c:pt>
                <c:pt idx="34462">
                  <c:v>5.0537205424916456E-6</c:v>
                </c:pt>
                <c:pt idx="34463">
                  <c:v>5.0530838962004046E-6</c:v>
                </c:pt>
                <c:pt idx="34464">
                  <c:v>5.0524281505204272E-6</c:v>
                </c:pt>
                <c:pt idx="34465">
                  <c:v>5.0517674026195891E-6</c:v>
                </c:pt>
                <c:pt idx="34466">
                  <c:v>5.0511976041889284E-6</c:v>
                </c:pt>
                <c:pt idx="34467">
                  <c:v>5.0505245781096164E-6</c:v>
                </c:pt>
                <c:pt idx="34468">
                  <c:v>5.0498729251557961E-6</c:v>
                </c:pt>
                <c:pt idx="34469">
                  <c:v>5.0491867114033076E-6</c:v>
                </c:pt>
                <c:pt idx="34470">
                  <c:v>5.0485509746067692E-6</c:v>
                </c:pt>
                <c:pt idx="34471">
                  <c:v>5.0479138735681772E-6</c:v>
                </c:pt>
                <c:pt idx="34472">
                  <c:v>5.047205831942847E-6</c:v>
                </c:pt>
                <c:pt idx="34473">
                  <c:v>5.0466242100810632E-6</c:v>
                </c:pt>
                <c:pt idx="34474">
                  <c:v>5.0459311751183122E-6</c:v>
                </c:pt>
                <c:pt idx="34475">
                  <c:v>5.0452972573111774E-6</c:v>
                </c:pt>
                <c:pt idx="34476">
                  <c:v>5.0446560635464266E-6</c:v>
                </c:pt>
                <c:pt idx="34477">
                  <c:v>5.0440680752217304E-6</c:v>
                </c:pt>
                <c:pt idx="34478">
                  <c:v>5.0433382057235576E-6</c:v>
                </c:pt>
                <c:pt idx="34479">
                  <c:v>5.0427333917468786E-6</c:v>
                </c:pt>
                <c:pt idx="34480">
                  <c:v>5.0420539992046542E-6</c:v>
                </c:pt>
                <c:pt idx="34481">
                  <c:v>5.0413923418091136E-6</c:v>
                </c:pt>
                <c:pt idx="34482">
                  <c:v>5.0407152230036436E-6</c:v>
                </c:pt>
                <c:pt idx="34483">
                  <c:v>5.0401094995322637E-6</c:v>
                </c:pt>
                <c:pt idx="34484">
                  <c:v>5.0394810386933386E-6</c:v>
                </c:pt>
                <c:pt idx="34485">
                  <c:v>5.0388161980663426E-6</c:v>
                </c:pt>
                <c:pt idx="34486">
                  <c:v>5.0381117944198186E-6</c:v>
                </c:pt>
                <c:pt idx="34487">
                  <c:v>5.0375151658954556E-6</c:v>
                </c:pt>
                <c:pt idx="34488">
                  <c:v>5.0369003474770579E-6</c:v>
                </c:pt>
                <c:pt idx="34489">
                  <c:v>5.0361973080725866E-6</c:v>
                </c:pt>
                <c:pt idx="34490">
                  <c:v>5.0355870371276978E-6</c:v>
                </c:pt>
                <c:pt idx="34491">
                  <c:v>5.0349412958894391E-6</c:v>
                </c:pt>
                <c:pt idx="34492">
                  <c:v>5.0342155191174243E-6</c:v>
                </c:pt>
                <c:pt idx="34493">
                  <c:v>5.0336016101937284E-6</c:v>
                </c:pt>
                <c:pt idx="34494">
                  <c:v>5.0329881560173817E-6</c:v>
                </c:pt>
                <c:pt idx="34495">
                  <c:v>5.032277840655297E-6</c:v>
                </c:pt>
                <c:pt idx="34496">
                  <c:v>5.0316903070779517E-6</c:v>
                </c:pt>
                <c:pt idx="34497">
                  <c:v>5.0310059123148676E-6</c:v>
                </c:pt>
                <c:pt idx="34498">
                  <c:v>5.0303565330978017E-6</c:v>
                </c:pt>
                <c:pt idx="34499">
                  <c:v>5.0296525841986286E-6</c:v>
                </c:pt>
                <c:pt idx="34500">
                  <c:v>5.0291077968722667E-6</c:v>
                </c:pt>
                <c:pt idx="34501">
                  <c:v>5.0284406825085171E-6</c:v>
                </c:pt>
                <c:pt idx="34502">
                  <c:v>5.0277458285563634E-6</c:v>
                </c:pt>
                <c:pt idx="34503">
                  <c:v>5.0271000873181038E-6</c:v>
                </c:pt>
                <c:pt idx="34504">
                  <c:v>5.0264748097106349E-6</c:v>
                </c:pt>
                <c:pt idx="34505">
                  <c:v>5.0257681323273573E-6</c:v>
                </c:pt>
                <c:pt idx="34506">
                  <c:v>5.0251874199602753E-6</c:v>
                </c:pt>
                <c:pt idx="34507">
                  <c:v>5.0245430429640692E-6</c:v>
                </c:pt>
                <c:pt idx="34508">
                  <c:v>5.0238654694112483E-6</c:v>
                </c:pt>
                <c:pt idx="34509">
                  <c:v>5.0232733883603942E-6</c:v>
                </c:pt>
                <c:pt idx="34510">
                  <c:v>5.0225553422933436E-6</c:v>
                </c:pt>
                <c:pt idx="34511">
                  <c:v>5.02196826346335E-6</c:v>
                </c:pt>
                <c:pt idx="34512">
                  <c:v>5.0212765927426517E-6</c:v>
                </c:pt>
                <c:pt idx="34513">
                  <c:v>5.0206094783789013E-6</c:v>
                </c:pt>
                <c:pt idx="34514">
                  <c:v>5.0199982979393099E-6</c:v>
                </c:pt>
                <c:pt idx="34515">
                  <c:v>5.0193034439871553E-6</c:v>
                </c:pt>
                <c:pt idx="34516">
                  <c:v>5.0186908993055113E-6</c:v>
                </c:pt>
                <c:pt idx="34517">
                  <c:v>5.01809518027585E-6</c:v>
                </c:pt>
                <c:pt idx="34518">
                  <c:v>5.0173648560303263E-6</c:v>
                </c:pt>
                <c:pt idx="34519">
                  <c:v>5.0167395784228566E-6</c:v>
                </c:pt>
                <c:pt idx="34520">
                  <c:v>5.0161097533418797E-6</c:v>
                </c:pt>
                <c:pt idx="34521">
                  <c:v>5.0154721975559369E-6</c:v>
                </c:pt>
                <c:pt idx="34522">
                  <c:v>5.014782800571993E-6</c:v>
                </c:pt>
                <c:pt idx="34523">
                  <c:v>5.014133876102278E-6</c:v>
                </c:pt>
                <c:pt idx="34524">
                  <c:v>5.0135367928305641E-6</c:v>
                </c:pt>
                <c:pt idx="34525">
                  <c:v>5.0128364819101989E-6</c:v>
                </c:pt>
                <c:pt idx="34526">
                  <c:v>5.0121943786507472E-6</c:v>
                </c:pt>
                <c:pt idx="34527">
                  <c:v>5.0115572776121553E-6</c:v>
                </c:pt>
                <c:pt idx="34528">
                  <c:v>5.0109088078897912E-6</c:v>
                </c:pt>
                <c:pt idx="34529">
                  <c:v>5.0102562454412691E-6</c:v>
                </c:pt>
                <c:pt idx="34530">
                  <c:v>5.0095864025934134E-6</c:v>
                </c:pt>
                <c:pt idx="34531">
                  <c:v>5.0089765863958746E-6</c:v>
                </c:pt>
                <c:pt idx="34532">
                  <c:v>5.0083672249456868E-6</c:v>
                </c:pt>
                <c:pt idx="34533">
                  <c:v>5.0076496336259879E-6</c:v>
                </c:pt>
                <c:pt idx="34534">
                  <c:v>5.0070398174284492E-6</c:v>
                </c:pt>
                <c:pt idx="34535">
                  <c:v>5.0063267735822592E-6</c:v>
                </c:pt>
                <c:pt idx="34536">
                  <c:v>5.005694674764527E-6</c:v>
                </c:pt>
                <c:pt idx="34537">
                  <c:v>5.0050707613991108E-6</c:v>
                </c:pt>
                <c:pt idx="34538">
                  <c:v>5.0044391173287286E-6</c:v>
                </c:pt>
                <c:pt idx="34539">
                  <c:v>5.0038033805321902E-6</c:v>
                </c:pt>
                <c:pt idx="34540">
                  <c:v>5.0031626415147912E-6</c:v>
                </c:pt>
                <c:pt idx="34541">
                  <c:v>5.0024923439195854E-6</c:v>
                </c:pt>
                <c:pt idx="34542">
                  <c:v>5.0018393267237124E-6</c:v>
                </c:pt>
                <c:pt idx="34543">
                  <c:v>5.001200861443067E-6</c:v>
                </c:pt>
                <c:pt idx="34544">
                  <c:v>5.0005305638478603E-6</c:v>
                </c:pt>
                <c:pt idx="34545">
                  <c:v>4.9998984650301281E-6</c:v>
                </c:pt>
                <c:pt idx="34546">
                  <c:v>4.9992681852017986E-6</c:v>
                </c:pt>
                <c:pt idx="34547">
                  <c:v>4.9985837904387154E-6</c:v>
                </c:pt>
                <c:pt idx="34548">
                  <c:v>4.9980108087765976E-6</c:v>
                </c:pt>
                <c:pt idx="34549">
                  <c:v>4.9972381930274423E-6</c:v>
                </c:pt>
                <c:pt idx="34550">
                  <c:v>4.9966774895437993E-6</c:v>
                </c:pt>
                <c:pt idx="34551">
                  <c:v>4.9959826355916448E-6</c:v>
                </c:pt>
                <c:pt idx="34552">
                  <c:v>4.9953910092881424E-6</c:v>
                </c:pt>
                <c:pt idx="34553">
                  <c:v>4.9947575462283567E-6</c:v>
                </c:pt>
                <c:pt idx="34554">
                  <c:v>4.9940786084334832E-6</c:v>
                </c:pt>
                <c:pt idx="34555">
                  <c:v>4.9934683374885944E-6</c:v>
                </c:pt>
                <c:pt idx="34556">
                  <c:v>4.9927766667678952E-6</c:v>
                </c:pt>
                <c:pt idx="34557">
                  <c:v>4.9921409299713559E-6</c:v>
                </c:pt>
                <c:pt idx="34558">
                  <c:v>4.9915101953956764E-6</c:v>
                </c:pt>
                <c:pt idx="34559">
                  <c:v>4.9908135224541184E-6</c:v>
                </c:pt>
                <c:pt idx="34560">
                  <c:v>4.99021416544565E-6</c:v>
                </c:pt>
                <c:pt idx="34561">
                  <c:v>4.9895397751242854E-6</c:v>
                </c:pt>
                <c:pt idx="34562">
                  <c:v>4.988980435882695E-6</c:v>
                </c:pt>
                <c:pt idx="34563">
                  <c:v>4.9882546591106802E-6</c:v>
                </c:pt>
                <c:pt idx="34564">
                  <c:v>4.9876007324201046E-6</c:v>
                </c:pt>
                <c:pt idx="34565">
                  <c:v>4.9869800022861446E-6</c:v>
                </c:pt>
                <c:pt idx="34566">
                  <c:v>4.9862960622704122E-6</c:v>
                </c:pt>
                <c:pt idx="34567">
                  <c:v>4.9857085286930669E-6</c:v>
                </c:pt>
                <c:pt idx="34568">
                  <c:v>4.9850586947286502E-6</c:v>
                </c:pt>
                <c:pt idx="34569">
                  <c:v>4.9844297791423742E-6</c:v>
                </c:pt>
                <c:pt idx="34570">
                  <c:v>4.9837831284094136E-6</c:v>
                </c:pt>
                <c:pt idx="34571">
                  <c:v>4.9830823627416976E-6</c:v>
                </c:pt>
                <c:pt idx="34572">
                  <c:v>4.982499831385212E-6</c:v>
                </c:pt>
                <c:pt idx="34573">
                  <c:v>4.9818522711575497E-6</c:v>
                </c:pt>
                <c:pt idx="34574">
                  <c:v>4.9812197175924666E-6</c:v>
                </c:pt>
                <c:pt idx="34575">
                  <c:v>4.9805248636403121E-6</c:v>
                </c:pt>
                <c:pt idx="34576">
                  <c:v>4.9798859436123166E-6</c:v>
                </c:pt>
                <c:pt idx="34577">
                  <c:v>4.9792843128670938E-6</c:v>
                </c:pt>
                <c:pt idx="34578">
                  <c:v>4.978558536095079E-6</c:v>
                </c:pt>
                <c:pt idx="34579">
                  <c:v>4.9779355322243646E-6</c:v>
                </c:pt>
                <c:pt idx="34580">
                  <c:v>4.9773543651099317E-6</c:v>
                </c:pt>
                <c:pt idx="34581">
                  <c:v>4.9767036216508131E-6</c:v>
                </c:pt>
                <c:pt idx="34582">
                  <c:v>4.9760328693082556E-6</c:v>
                </c:pt>
                <c:pt idx="34583">
                  <c:v>4.9754244173527704E-6</c:v>
                </c:pt>
                <c:pt idx="34584">
                  <c:v>4.9747950470191427E-6</c:v>
                </c:pt>
                <c:pt idx="34585">
                  <c:v>4.9741479415388312E-6</c:v>
                </c:pt>
                <c:pt idx="34586">
                  <c:v>4.9734535423340276E-6</c:v>
                </c:pt>
                <c:pt idx="34587">
                  <c:v>4.9727841542335227E-6</c:v>
                </c:pt>
                <c:pt idx="34588">
                  <c:v>4.9721465984475799E-6</c:v>
                </c:pt>
                <c:pt idx="34589">
                  <c:v>4.9715663408278488E-6</c:v>
                </c:pt>
                <c:pt idx="34590">
                  <c:v>4.9708637561707292E-6</c:v>
                </c:pt>
                <c:pt idx="34591">
                  <c:v>4.9701948228175752E-6</c:v>
                </c:pt>
                <c:pt idx="34592">
                  <c:v>4.9695977395458613E-6</c:v>
                </c:pt>
                <c:pt idx="34593">
                  <c:v>4.9689670049701817E-6</c:v>
                </c:pt>
                <c:pt idx="34594">
                  <c:v>4.9683462748362217E-6</c:v>
                </c:pt>
                <c:pt idx="34595">
                  <c:v>4.9676659727992964E-6</c:v>
                </c:pt>
                <c:pt idx="34596">
                  <c:v>4.9670197768136859E-6</c:v>
                </c:pt>
                <c:pt idx="34597">
                  <c:v>4.966398591932375E-6</c:v>
                </c:pt>
                <c:pt idx="34598">
                  <c:v>4.9657087402010802E-6</c:v>
                </c:pt>
                <c:pt idx="34599">
                  <c:v>4.9651125664240681E-6</c:v>
                </c:pt>
                <c:pt idx="34600">
                  <c:v>4.964435902365949E-6</c:v>
                </c:pt>
                <c:pt idx="34601">
                  <c:v>4.9638015298114624E-6</c:v>
                </c:pt>
                <c:pt idx="34602">
                  <c:v>4.9632394620857667E-6</c:v>
                </c:pt>
                <c:pt idx="34603">
                  <c:v>4.9625327847024892E-6</c:v>
                </c:pt>
                <c:pt idx="34604">
                  <c:v>4.9619029596215114E-6</c:v>
                </c:pt>
                <c:pt idx="34605">
                  <c:v>4.9612499424256376E-6</c:v>
                </c:pt>
                <c:pt idx="34606">
                  <c:v>4.9606064749241341E-6</c:v>
                </c:pt>
                <c:pt idx="34607">
                  <c:v>4.9599302656133659E-6</c:v>
                </c:pt>
                <c:pt idx="34608">
                  <c:v>4.9593209041631781E-6</c:v>
                </c:pt>
                <c:pt idx="34609">
                  <c:v>4.9586792556510773E-6</c:v>
                </c:pt>
                <c:pt idx="34610">
                  <c:v>4.9580485210753977E-6</c:v>
                </c:pt>
                <c:pt idx="34611">
                  <c:v>4.9574164222576664E-6</c:v>
                </c:pt>
                <c:pt idx="34612">
                  <c:v>4.9566847337700892E-6</c:v>
                </c:pt>
                <c:pt idx="34613">
                  <c:v>4.9561413106857799E-6</c:v>
                </c:pt>
                <c:pt idx="34614">
                  <c:v>4.9555019359104344E-6</c:v>
                </c:pt>
                <c:pt idx="34615">
                  <c:v>4.9548129936738414E-6</c:v>
                </c:pt>
                <c:pt idx="34616">
                  <c:v>4.9542077249498107E-6</c:v>
                </c:pt>
                <c:pt idx="34617">
                  <c:v>4.9535706239112187E-6</c:v>
                </c:pt>
                <c:pt idx="34618">
                  <c:v>4.9529562602401711E-6</c:v>
                </c:pt>
                <c:pt idx="34619">
                  <c:v>4.9523537200002474E-6</c:v>
                </c:pt>
                <c:pt idx="34620">
                  <c:v>4.9516720537212677E-6</c:v>
                </c:pt>
                <c:pt idx="34621">
                  <c:v>4.9509771997691132E-6</c:v>
                </c:pt>
                <c:pt idx="34622">
                  <c:v>4.9503350965096624E-6</c:v>
                </c:pt>
                <c:pt idx="34623">
                  <c:v>4.9496952669869643E-6</c:v>
                </c:pt>
                <c:pt idx="34624">
                  <c:v>4.9490495257487046E-6</c:v>
                </c:pt>
                <c:pt idx="34625">
                  <c:v>4.9484374358144123E-6</c:v>
                </c:pt>
                <c:pt idx="34626">
                  <c:v>4.9477653192298021E-6</c:v>
                </c:pt>
                <c:pt idx="34627">
                  <c:v>4.9471113925392274E-6</c:v>
                </c:pt>
                <c:pt idx="34628">
                  <c:v>4.9464529183751438E-6</c:v>
                </c:pt>
                <c:pt idx="34629">
                  <c:v>4.945867203787202E-6</c:v>
                </c:pt>
                <c:pt idx="34630">
                  <c:v>4.9452110033598728E-6</c:v>
                </c:pt>
                <c:pt idx="34631">
                  <c:v>4.944597549183527E-6</c:v>
                </c:pt>
                <c:pt idx="34632">
                  <c:v>4.9439113354310393E-6</c:v>
                </c:pt>
                <c:pt idx="34633">
                  <c:v>4.9432710511609912E-6</c:v>
                </c:pt>
                <c:pt idx="34634">
                  <c:v>4.9426712394051719E-6</c:v>
                </c:pt>
                <c:pt idx="34635">
                  <c:v>4.9420486902818084E-6</c:v>
                </c:pt>
                <c:pt idx="34636">
                  <c:v>4.9413274609833016E-6</c:v>
                </c:pt>
                <c:pt idx="34637">
                  <c:v>4.9407153710490093E-6</c:v>
                </c:pt>
                <c:pt idx="34638">
                  <c:v>4.9400550778955221E-6</c:v>
                </c:pt>
                <c:pt idx="34639">
                  <c:v>4.9394816414860543E-6</c:v>
                </c:pt>
                <c:pt idx="34640">
                  <c:v>4.9388117986381994E-6</c:v>
                </c:pt>
                <c:pt idx="34641">
                  <c:v>4.9381628741684844E-6</c:v>
                </c:pt>
                <c:pt idx="34642">
                  <c:v>4.9375498747394886E-6</c:v>
                </c:pt>
                <c:pt idx="34643">
                  <c:v>4.9368850341124934E-6</c:v>
                </c:pt>
                <c:pt idx="34644">
                  <c:v>4.9362697609467432E-6</c:v>
                </c:pt>
                <c:pt idx="34645">
                  <c:v>4.9356490308127832E-6</c:v>
                </c:pt>
                <c:pt idx="34646">
                  <c:v>4.9350205699738581E-6</c:v>
                </c:pt>
                <c:pt idx="34647">
                  <c:v>4.934392109134933E-6</c:v>
                </c:pt>
                <c:pt idx="34648">
                  <c:v>4.9337268137605861E-6</c:v>
                </c:pt>
                <c:pt idx="34649">
                  <c:v>4.9330546971759759E-6</c:v>
                </c:pt>
                <c:pt idx="34650">
                  <c:v>4.9324353312840694E-6</c:v>
                </c:pt>
                <c:pt idx="34651">
                  <c:v>4.9318696255795658E-6</c:v>
                </c:pt>
                <c:pt idx="34652">
                  <c:v>4.9311179282085496E-6</c:v>
                </c:pt>
                <c:pt idx="34653">
                  <c:v>4.9304962885798886E-6</c:v>
                </c:pt>
                <c:pt idx="34654">
                  <c:v>4.9298746489512268E-6</c:v>
                </c:pt>
                <c:pt idx="34655">
                  <c:v>4.9292780204268638E-6</c:v>
                </c:pt>
                <c:pt idx="34656">
                  <c:v>4.9285981731372894E-6</c:v>
                </c:pt>
                <c:pt idx="34657">
                  <c:v>4.9279738050245206E-6</c:v>
                </c:pt>
                <c:pt idx="34658">
                  <c:v>4.9273294280283153E-6</c:v>
                </c:pt>
                <c:pt idx="34659">
                  <c:v>4.9266745918430388E-6</c:v>
                </c:pt>
                <c:pt idx="34660">
                  <c:v>4.9260438572673593E-6</c:v>
                </c:pt>
                <c:pt idx="34661">
                  <c:v>4.9254472287429962E-6</c:v>
                </c:pt>
                <c:pt idx="34662">
                  <c:v>4.9247569222643506E-6</c:v>
                </c:pt>
                <c:pt idx="34663">
                  <c:v>4.9241339183936361E-6</c:v>
                </c:pt>
                <c:pt idx="34664">
                  <c:v>4.9234731704927981E-6</c:v>
                </c:pt>
                <c:pt idx="34665">
                  <c:v>4.9228701755055226E-6</c:v>
                </c:pt>
                <c:pt idx="34666">
                  <c:v>4.9222521738556679E-6</c:v>
                </c:pt>
                <c:pt idx="34667">
                  <c:v>4.9215182116313372E-6</c:v>
                </c:pt>
                <c:pt idx="34668">
                  <c:v>4.9209320422960454E-6</c:v>
                </c:pt>
                <c:pt idx="34669">
                  <c:v>4.9202953960048026E-6</c:v>
                </c:pt>
                <c:pt idx="34670">
                  <c:v>4.9196960389963351E-6</c:v>
                </c:pt>
                <c:pt idx="34671">
                  <c:v>4.9190625759365503E-6</c:v>
                </c:pt>
                <c:pt idx="34672">
                  <c:v>4.9184000090463087E-6</c:v>
                </c:pt>
                <c:pt idx="34673">
                  <c:v>4.9177688197232783E-6</c:v>
                </c:pt>
                <c:pt idx="34674">
                  <c:v>4.9170903366757557E-6</c:v>
                </c:pt>
                <c:pt idx="34675">
                  <c:v>4.9164818847202696E-6</c:v>
                </c:pt>
                <c:pt idx="34676">
                  <c:v>4.915867521049222E-6</c:v>
                </c:pt>
                <c:pt idx="34677">
                  <c:v>4.9152126848639446E-6</c:v>
                </c:pt>
                <c:pt idx="34678">
                  <c:v>4.9145860430144239E-6</c:v>
                </c:pt>
                <c:pt idx="34679">
                  <c:v>4.9139694056066219E-6</c:v>
                </c:pt>
                <c:pt idx="34680">
                  <c:v>4.9133427637571003E-6</c:v>
                </c:pt>
                <c:pt idx="34681">
                  <c:v>4.9126656449516304E-6</c:v>
                </c:pt>
                <c:pt idx="34682">
                  <c:v>4.9119894356408622E-6</c:v>
                </c:pt>
                <c:pt idx="34683">
                  <c:v>4.911409632768482E-6</c:v>
                </c:pt>
                <c:pt idx="34684">
                  <c:v>4.9107547965832046E-6</c:v>
                </c:pt>
                <c:pt idx="34685">
                  <c:v>4.9101295189757374E-6</c:v>
                </c:pt>
                <c:pt idx="34686">
                  <c:v>4.9095160647993907E-6</c:v>
                </c:pt>
                <c:pt idx="34687">
                  <c:v>4.908858045382658E-6</c:v>
                </c:pt>
                <c:pt idx="34688">
                  <c:v>4.9082636905950494E-6</c:v>
                </c:pt>
                <c:pt idx="34689">
                  <c:v>4.9076270443038084E-6</c:v>
                </c:pt>
                <c:pt idx="34690">
                  <c:v>4.9070058594224966E-6</c:v>
                </c:pt>
                <c:pt idx="34691">
                  <c:v>4.9063578444474842E-6</c:v>
                </c:pt>
                <c:pt idx="34692">
                  <c:v>4.9057025535148568E-6</c:v>
                </c:pt>
                <c:pt idx="34693">
                  <c:v>4.905113200948108E-6</c:v>
                </c:pt>
                <c:pt idx="34694">
                  <c:v>4.9044606384995859E-6</c:v>
                </c:pt>
                <c:pt idx="34695">
                  <c:v>4.9038071665563621E-6</c:v>
                </c:pt>
                <c:pt idx="34696">
                  <c:v>4.9032355491362978E-6</c:v>
                </c:pt>
                <c:pt idx="34697">
                  <c:v>4.9025024964066688E-6</c:v>
                </c:pt>
                <c:pt idx="34698">
                  <c:v>4.9019113248505164E-6</c:v>
                </c:pt>
                <c:pt idx="34699">
                  <c:v>4.9012733143172227E-6</c:v>
                </c:pt>
                <c:pt idx="34700">
                  <c:v>4.9006707740772981E-6</c:v>
                </c:pt>
                <c:pt idx="34701">
                  <c:v>4.900010480923811E-6</c:v>
                </c:pt>
                <c:pt idx="34702">
                  <c:v>4.8994043027050793E-6</c:v>
                </c:pt>
                <c:pt idx="34703">
                  <c:v>4.8987221816787496E-6</c:v>
                </c:pt>
                <c:pt idx="34704">
                  <c:v>4.8981087275024038E-6</c:v>
                </c:pt>
                <c:pt idx="34705">
                  <c:v>4.8974261517287232E-6</c:v>
                </c:pt>
                <c:pt idx="34706">
                  <c:v>4.8968449846142903E-6</c:v>
                </c:pt>
                <c:pt idx="34707">
                  <c:v>4.8962233449856293E-6</c:v>
                </c:pt>
                <c:pt idx="34708">
                  <c:v>4.8955530473904219E-6</c:v>
                </c:pt>
                <c:pt idx="34709">
                  <c:v>4.8949709707812872E-6</c:v>
                </c:pt>
                <c:pt idx="34710">
                  <c:v>4.8943265937850811E-6</c:v>
                </c:pt>
                <c:pt idx="34711">
                  <c:v>4.8936512939690147E-6</c:v>
                </c:pt>
                <c:pt idx="34712">
                  <c:v>4.8930619414022658E-6</c:v>
                </c:pt>
                <c:pt idx="34713">
                  <c:v>4.8924052862275857E-6</c:v>
                </c:pt>
                <c:pt idx="34714">
                  <c:v>4.8917563617578708E-6</c:v>
                </c:pt>
                <c:pt idx="34715">
                  <c:v>4.8911042540567004E-6</c:v>
                </c:pt>
                <c:pt idx="34716">
                  <c:v>4.8905671974353027E-6</c:v>
                </c:pt>
                <c:pt idx="34717">
                  <c:v>4.8898891691351309E-6</c:v>
                </c:pt>
                <c:pt idx="34718">
                  <c:v>4.8892547965806443E-6</c:v>
                </c:pt>
                <c:pt idx="34719">
                  <c:v>4.8885785872698762E-6</c:v>
                </c:pt>
                <c:pt idx="34720">
                  <c:v>4.8879919631872326E-6</c:v>
                </c:pt>
                <c:pt idx="34721">
                  <c:v>4.8874103413254488E-6</c:v>
                </c:pt>
                <c:pt idx="34722">
                  <c:v>4.8867077566683292E-6</c:v>
                </c:pt>
                <c:pt idx="34723">
                  <c:v>4.886083843302913E-6</c:v>
                </c:pt>
                <c:pt idx="34724">
                  <c:v>4.8854199121706188E-6</c:v>
                </c:pt>
                <c:pt idx="34725">
                  <c:v>4.8848332880879752E-6</c:v>
                </c:pt>
                <c:pt idx="34726">
                  <c:v>4.8841861826076638E-6</c:v>
                </c:pt>
                <c:pt idx="34727">
                  <c:v>4.8835345296538426E-6</c:v>
                </c:pt>
                <c:pt idx="34728">
                  <c:v>4.8828924263943918E-6</c:v>
                </c:pt>
                <c:pt idx="34729">
                  <c:v>4.8823303586686961E-6</c:v>
                </c:pt>
                <c:pt idx="34730">
                  <c:v>4.8816650632943492E-6</c:v>
                </c:pt>
                <c:pt idx="34731">
                  <c:v>4.8810447879077401E-6</c:v>
                </c:pt>
                <c:pt idx="34732">
                  <c:v>4.8804249672684819E-6</c:v>
                </c:pt>
                <c:pt idx="34733">
                  <c:v>4.8797410272527486E-6</c:v>
                </c:pt>
                <c:pt idx="34734">
                  <c:v>4.8791243898449474E-6</c:v>
                </c:pt>
                <c:pt idx="34735">
                  <c:v>4.8784845603222493E-6</c:v>
                </c:pt>
                <c:pt idx="34736">
                  <c:v>4.8778788368508694E-6</c:v>
                </c:pt>
                <c:pt idx="34737">
                  <c:v>4.8772421905596266E-6</c:v>
                </c:pt>
                <c:pt idx="34738">
                  <c:v>4.876579168922035E-6</c:v>
                </c:pt>
                <c:pt idx="34739">
                  <c:v>4.8759757191874087E-6</c:v>
                </c:pt>
                <c:pt idx="34740">
                  <c:v>4.8753954615676784E-6</c:v>
                </c:pt>
                <c:pt idx="34741">
                  <c:v>4.8747119762992952E-6</c:v>
                </c:pt>
                <c:pt idx="34742">
                  <c:v>4.8740739657660006E-6</c:v>
                </c:pt>
                <c:pt idx="34743">
                  <c:v>4.8734468691691291E-6</c:v>
                </c:pt>
                <c:pt idx="34744">
                  <c:v>4.8727965804573614E-6</c:v>
                </c:pt>
                <c:pt idx="34745">
                  <c:v>4.8722154133429294E-6</c:v>
                </c:pt>
                <c:pt idx="34746">
                  <c:v>4.8716119636083022E-6</c:v>
                </c:pt>
                <c:pt idx="34747">
                  <c:v>4.8709789552958682E-6</c:v>
                </c:pt>
                <c:pt idx="34748">
                  <c:v>4.8703386710258201E-6</c:v>
                </c:pt>
                <c:pt idx="34749">
                  <c:v>4.8697411330067553E-6</c:v>
                </c:pt>
                <c:pt idx="34750">
                  <c:v>4.8690103540138807E-6</c:v>
                </c:pt>
                <c:pt idx="34751">
                  <c:v>4.8684510147722904E-6</c:v>
                </c:pt>
                <c:pt idx="34752">
                  <c:v>4.8678380153432954E-6</c:v>
                </c:pt>
                <c:pt idx="34753">
                  <c:v>4.8671258809918072E-6</c:v>
                </c:pt>
                <c:pt idx="34754">
                  <c:v>4.8665897338651121E-6</c:v>
                </c:pt>
                <c:pt idx="34755">
                  <c:v>4.8659208005119581E-6</c:v>
                </c:pt>
                <c:pt idx="34756">
                  <c:v>4.8653137127985246E-6</c:v>
                </c:pt>
                <c:pt idx="34757">
                  <c:v>4.8646579671185464E-6</c:v>
                </c:pt>
                <c:pt idx="34758">
                  <c:v>4.8640285967849203E-6</c:v>
                </c:pt>
                <c:pt idx="34759">
                  <c:v>4.8634356062393644E-6</c:v>
                </c:pt>
                <c:pt idx="34760">
                  <c:v>4.8627871365169986E-6</c:v>
                </c:pt>
                <c:pt idx="34761">
                  <c:v>4.8621782298141616E-6</c:v>
                </c:pt>
                <c:pt idx="34762">
                  <c:v>4.8615697778586764E-6</c:v>
                </c:pt>
                <c:pt idx="34763">
                  <c:v>4.8609076657157857E-6</c:v>
                </c:pt>
                <c:pt idx="34764">
                  <c:v>4.8602719289192464E-6</c:v>
                </c:pt>
                <c:pt idx="34765">
                  <c:v>4.8596680244372692E-6</c:v>
                </c:pt>
                <c:pt idx="34766">
                  <c:v>4.8589786274533253E-6</c:v>
                </c:pt>
                <c:pt idx="34767">
                  <c:v>4.8584074647806119E-6</c:v>
                </c:pt>
                <c:pt idx="34768">
                  <c:v>4.8578031055512838E-6</c:v>
                </c:pt>
                <c:pt idx="34769">
                  <c:v>4.8571569095656741E-6</c:v>
                </c:pt>
                <c:pt idx="34770">
                  <c:v>4.8565198085270822E-6</c:v>
                </c:pt>
                <c:pt idx="34771">
                  <c:v>4.8558890739514027E-6</c:v>
                </c:pt>
                <c:pt idx="34772">
                  <c:v>4.8553220040048473E-6</c:v>
                </c:pt>
                <c:pt idx="34773">
                  <c:v>4.8546135076321661E-6</c:v>
                </c:pt>
                <c:pt idx="34774">
                  <c:v>4.8539741328568198E-6</c:v>
                </c:pt>
                <c:pt idx="34775">
                  <c:v>4.8534257075516507E-6</c:v>
                </c:pt>
                <c:pt idx="34776">
                  <c:v>4.8528072511544451E-6</c:v>
                </c:pt>
                <c:pt idx="34777">
                  <c:v>4.8521660573896952E-6</c:v>
                </c:pt>
                <c:pt idx="34778">
                  <c:v>4.8515153139305767E-6</c:v>
                </c:pt>
                <c:pt idx="34779">
                  <c:v>4.8508709369343714E-6</c:v>
                </c:pt>
                <c:pt idx="34780">
                  <c:v>4.8503211473871488E-6</c:v>
                </c:pt>
                <c:pt idx="34781">
                  <c:v>4.8496658564545214E-6</c:v>
                </c:pt>
                <c:pt idx="34782">
                  <c:v>4.8490364861208954E-6</c:v>
                </c:pt>
                <c:pt idx="34783">
                  <c:v>4.8483784667041618E-6</c:v>
                </c:pt>
                <c:pt idx="34784">
                  <c:v>4.8477904783794656E-6</c:v>
                </c:pt>
                <c:pt idx="34785">
                  <c:v>4.8471174523001537E-6</c:v>
                </c:pt>
                <c:pt idx="34786">
                  <c:v>4.8464826249983162E-6</c:v>
                </c:pt>
                <c:pt idx="34787">
                  <c:v>4.8459273784828838E-6</c:v>
                </c:pt>
                <c:pt idx="34788">
                  <c:v>4.8452952796651516E-6</c:v>
                </c:pt>
                <c:pt idx="34789">
                  <c:v>4.8446549953951026E-6</c:v>
                </c:pt>
                <c:pt idx="34790">
                  <c:v>4.8439833335578442E-6</c:v>
                </c:pt>
                <c:pt idx="34791">
                  <c:v>4.8433939809910953E-6</c:v>
                </c:pt>
                <c:pt idx="34792">
                  <c:v>4.8427605179313096E-6</c:v>
                </c:pt>
                <c:pt idx="34793">
                  <c:v>4.8421470637549646E-6</c:v>
                </c:pt>
                <c:pt idx="34794">
                  <c:v>4.841560894419672E-6</c:v>
                </c:pt>
                <c:pt idx="34795">
                  <c:v>4.8408924158138689E-6</c:v>
                </c:pt>
                <c:pt idx="34796">
                  <c:v>4.8403185246570501E-6</c:v>
                </c:pt>
                <c:pt idx="34797">
                  <c:v>4.8396968850283884E-6</c:v>
                </c:pt>
                <c:pt idx="34798">
                  <c:v>4.8390170377388131E-6</c:v>
                </c:pt>
                <c:pt idx="34799">
                  <c:v>4.8383462853962564E-6</c:v>
                </c:pt>
                <c:pt idx="34800">
                  <c:v>4.8377924031228758E-6</c:v>
                </c:pt>
                <c:pt idx="34801">
                  <c:v>4.8371266530011781E-6</c:v>
                </c:pt>
                <c:pt idx="34802">
                  <c:v>4.836505922867218E-6</c:v>
                </c:pt>
                <c:pt idx="34803">
                  <c:v>4.8359138418163639E-6</c:v>
                </c:pt>
                <c:pt idx="34804">
                  <c:v>4.835288564208895E-6</c:v>
                </c:pt>
                <c:pt idx="34805">
                  <c:v>4.834683750232216E-6</c:v>
                </c:pt>
                <c:pt idx="34806">
                  <c:v>4.8340257308154833E-6</c:v>
                </c:pt>
                <c:pt idx="34807">
                  <c:v>4.8334495659219101E-6</c:v>
                </c:pt>
                <c:pt idx="34808">
                  <c:v>4.8328347475035116E-6</c:v>
                </c:pt>
                <c:pt idx="34809">
                  <c:v>4.8321621761715514E-6</c:v>
                </c:pt>
                <c:pt idx="34810">
                  <c:v>4.831539627048187E-6</c:v>
                </c:pt>
                <c:pt idx="34811">
                  <c:v>4.8309761950804386E-6</c:v>
                </c:pt>
                <c:pt idx="34812">
                  <c:v>4.8302754294127226E-6</c:v>
                </c:pt>
                <c:pt idx="34813">
                  <c:v>4.8296947170456414E-6</c:v>
                </c:pt>
                <c:pt idx="34814">
                  <c:v>4.8290371523762587E-6</c:v>
                </c:pt>
                <c:pt idx="34815">
                  <c:v>4.8284564400091767E-6</c:v>
                </c:pt>
                <c:pt idx="34816">
                  <c:v>4.8278234316967428E-6</c:v>
                </c:pt>
                <c:pt idx="34817">
                  <c:v>4.8271845116687473E-6</c:v>
                </c:pt>
                <c:pt idx="34818">
                  <c:v>4.8265656005241908E-6</c:v>
                </c:pt>
                <c:pt idx="34819">
                  <c:v>4.8259416871587746E-6</c:v>
                </c:pt>
                <c:pt idx="34820">
                  <c:v>4.8253018576360773E-6</c:v>
                </c:pt>
                <c:pt idx="34821">
                  <c:v>4.8247020458802581E-6</c:v>
                </c:pt>
                <c:pt idx="34822">
                  <c:v>4.8241363401757553E-6</c:v>
                </c:pt>
                <c:pt idx="34823">
                  <c:v>4.8235096983262338E-6</c:v>
                </c:pt>
                <c:pt idx="34824">
                  <c:v>4.822883965971414E-6</c:v>
                </c:pt>
                <c:pt idx="34825">
                  <c:v>4.8222327677649446E-6</c:v>
                </c:pt>
                <c:pt idx="34826">
                  <c:v>4.8216052164207213E-6</c:v>
                </c:pt>
                <c:pt idx="34827">
                  <c:v>4.8209903980023228E-6</c:v>
                </c:pt>
                <c:pt idx="34828">
                  <c:v>4.8203546612057826E-6</c:v>
                </c:pt>
                <c:pt idx="34829">
                  <c:v>4.8197616706602284E-6</c:v>
                </c:pt>
                <c:pt idx="34830">
                  <c:v>4.8190695451921783E-6</c:v>
                </c:pt>
                <c:pt idx="34831">
                  <c:v>4.818534307560185E-6</c:v>
                </c:pt>
                <c:pt idx="34832">
                  <c:v>4.8179290388361551E-6</c:v>
                </c:pt>
                <c:pt idx="34833">
                  <c:v>4.8173055802180897E-6</c:v>
                </c:pt>
                <c:pt idx="34834">
                  <c:v>4.8166652959480416E-6</c:v>
                </c:pt>
                <c:pt idx="34835">
                  <c:v>4.8160400183405727E-6</c:v>
                </c:pt>
                <c:pt idx="34836">
                  <c:v>4.8154606702155434E-6</c:v>
                </c:pt>
                <c:pt idx="34837">
                  <c:v>4.8148031055461624E-6</c:v>
                </c:pt>
                <c:pt idx="34838">
                  <c:v>4.8141869228857104E-6</c:v>
                </c:pt>
                <c:pt idx="34839">
                  <c:v>4.8135339056898374E-6</c:v>
                </c:pt>
                <c:pt idx="34840">
                  <c:v>4.8129531933227554E-6</c:v>
                </c:pt>
                <c:pt idx="34841">
                  <c:v>4.812322003999725E-6</c:v>
                </c:pt>
                <c:pt idx="34842">
                  <c:v>4.8117285587068181E-6</c:v>
                </c:pt>
                <c:pt idx="34843">
                  <c:v>4.8111369324033149E-6</c:v>
                </c:pt>
                <c:pt idx="34844">
                  <c:v>4.8104725465236697E-6</c:v>
                </c:pt>
                <c:pt idx="34845">
                  <c:v>4.8098477236635517E-6</c:v>
                </c:pt>
                <c:pt idx="34846">
                  <c:v>4.8092806537169963E-6</c:v>
                </c:pt>
                <c:pt idx="34847">
                  <c:v>4.8086585593409836E-6</c:v>
                </c:pt>
                <c:pt idx="34848">
                  <c:v>4.8080378292070236E-6</c:v>
                </c:pt>
                <c:pt idx="34849">
                  <c:v>4.8073998186737299E-6</c:v>
                </c:pt>
                <c:pt idx="34850">
                  <c:v>4.8068200158013497E-6</c:v>
                </c:pt>
                <c:pt idx="34851">
                  <c:v>4.8061247071018443E-6</c:v>
                </c:pt>
                <c:pt idx="34852">
                  <c:v>4.8055321713036392E-6</c:v>
                </c:pt>
                <c:pt idx="34853">
                  <c:v>4.8049573706521187E-6</c:v>
                </c:pt>
                <c:pt idx="34854">
                  <c:v>4.8042929847724744E-6</c:v>
                </c:pt>
                <c:pt idx="34855">
                  <c:v>4.803686351806391E-6</c:v>
                </c:pt>
                <c:pt idx="34856">
                  <c:v>4.8030692596512381E-6</c:v>
                </c:pt>
                <c:pt idx="34857">
                  <c:v>4.8024458010331728E-6</c:v>
                </c:pt>
                <c:pt idx="34858">
                  <c:v>4.8018173401942477E-6</c:v>
                </c:pt>
                <c:pt idx="34859">
                  <c:v>4.8012038860179018E-6</c:v>
                </c:pt>
                <c:pt idx="34860">
                  <c:v>4.8005940698203631E-6</c:v>
                </c:pt>
                <c:pt idx="34861">
                  <c:v>4.8000019887695089E-6</c:v>
                </c:pt>
                <c:pt idx="34862">
                  <c:v>4.7993835323723033E-6</c:v>
                </c:pt>
                <c:pt idx="34863">
                  <c:v>4.7987527977966238E-6</c:v>
                </c:pt>
                <c:pt idx="34864">
                  <c:v>4.7981043280742597E-6</c:v>
                </c:pt>
                <c:pt idx="34865">
                  <c:v>4.7975004235922816E-6</c:v>
                </c:pt>
                <c:pt idx="34866">
                  <c:v>4.7969124352675863E-6</c:v>
                </c:pt>
                <c:pt idx="34867">
                  <c:v>4.7962876124074683E-6</c:v>
                </c:pt>
                <c:pt idx="34868">
                  <c:v>4.7956773414625786E-6</c:v>
                </c:pt>
                <c:pt idx="34869">
                  <c:v>4.7950306907296181E-6</c:v>
                </c:pt>
                <c:pt idx="34870">
                  <c:v>4.7944172365532722E-6</c:v>
                </c:pt>
                <c:pt idx="34871">
                  <c:v>4.7938224270183127E-6</c:v>
                </c:pt>
                <c:pt idx="34872">
                  <c:v>4.7932358029356692E-6</c:v>
                </c:pt>
                <c:pt idx="34873">
                  <c:v>4.7926346269377973E-6</c:v>
                </c:pt>
                <c:pt idx="34874">
                  <c:v>4.791967057826696E-6</c:v>
                </c:pt>
                <c:pt idx="34875">
                  <c:v>4.7913949856592808E-6</c:v>
                </c:pt>
                <c:pt idx="34876">
                  <c:v>4.7908010856190231E-6</c:v>
                </c:pt>
                <c:pt idx="34877">
                  <c:v>4.7901703510433444E-6</c:v>
                </c:pt>
                <c:pt idx="34878">
                  <c:v>4.7894886847643647E-6</c:v>
                </c:pt>
                <c:pt idx="34879">
                  <c:v>4.7888870540191419E-6</c:v>
                </c:pt>
                <c:pt idx="34880">
                  <c:v>4.7882954277156387E-6</c:v>
                </c:pt>
                <c:pt idx="34881">
                  <c:v>4.7876378630462568E-6</c:v>
                </c:pt>
                <c:pt idx="34882">
                  <c:v>4.7870621529000354E-6</c:v>
                </c:pt>
                <c:pt idx="34883">
                  <c:v>4.7864550651866011E-6</c:v>
                </c:pt>
                <c:pt idx="34884">
                  <c:v>4.7858497964625712E-6</c:v>
                </c:pt>
                <c:pt idx="34885">
                  <c:v>4.7851995077508036E-6</c:v>
                </c:pt>
                <c:pt idx="34886">
                  <c:v>4.7845605877228081E-6</c:v>
                </c:pt>
                <c:pt idx="34887">
                  <c:v>4.783976237376919E-6</c:v>
                </c:pt>
                <c:pt idx="34888">
                  <c:v>4.7833927965257317E-6</c:v>
                </c:pt>
                <c:pt idx="34889">
                  <c:v>4.7827611524553504E-6</c:v>
                </c:pt>
                <c:pt idx="34890">
                  <c:v>4.782149972015759E-6</c:v>
                </c:pt>
                <c:pt idx="34891">
                  <c:v>4.7815829020692044E-6</c:v>
                </c:pt>
                <c:pt idx="34892">
                  <c:v>4.7809057832637336E-6</c:v>
                </c:pt>
                <c:pt idx="34893">
                  <c:v>4.7803277993807569E-6</c:v>
                </c:pt>
                <c:pt idx="34894">
                  <c:v>4.7797038860153407E-6</c:v>
                </c:pt>
                <c:pt idx="34895">
                  <c:v>4.7791149881959427E-6</c:v>
                </c:pt>
                <c:pt idx="34896">
                  <c:v>4.7784678827156313E-6</c:v>
                </c:pt>
                <c:pt idx="34897">
                  <c:v>4.777880349138286E-6</c:v>
                </c:pt>
                <c:pt idx="34898">
                  <c:v>4.777271442435449E-6</c:v>
                </c:pt>
                <c:pt idx="34899">
                  <c:v>4.7766479838173836E-6</c:v>
                </c:pt>
                <c:pt idx="34900">
                  <c:v>4.775985871674493E-6</c:v>
                </c:pt>
                <c:pt idx="34901">
                  <c:v>4.7754124352650251E-6</c:v>
                </c:pt>
                <c:pt idx="34902">
                  <c:v>4.7748571887495928E-6</c:v>
                </c:pt>
                <c:pt idx="34903">
                  <c:v>4.7742209972057026E-6</c:v>
                </c:pt>
                <c:pt idx="34904">
                  <c:v>4.7736079977767076E-6</c:v>
                </c:pt>
                <c:pt idx="34905">
                  <c:v>4.7730159167258526E-6</c:v>
                </c:pt>
                <c:pt idx="34906">
                  <c:v>4.7724247451697011E-6</c:v>
                </c:pt>
                <c:pt idx="34907">
                  <c:v>4.7717658162582674E-6</c:v>
                </c:pt>
                <c:pt idx="34908">
                  <c:v>4.7711146180517972E-6</c:v>
                </c:pt>
                <c:pt idx="34909">
                  <c:v>4.7705589167890139E-6</c:v>
                </c:pt>
                <c:pt idx="34910">
                  <c:v>4.7699286369606853E-6</c:v>
                </c:pt>
                <c:pt idx="34911">
                  <c:v>4.7692910811747416E-6</c:v>
                </c:pt>
                <c:pt idx="34912">
                  <c:v>4.7687353799119592E-6</c:v>
                </c:pt>
                <c:pt idx="34913">
                  <c:v>4.7681364776508417E-6</c:v>
                </c:pt>
                <c:pt idx="34914">
                  <c:v>4.7675171117589343E-6</c:v>
                </c:pt>
                <c:pt idx="34915">
                  <c:v>4.7668841034465004E-6</c:v>
                </c:pt>
                <c:pt idx="34916">
                  <c:v>4.7662638280598912E-6</c:v>
                </c:pt>
                <c:pt idx="34917">
                  <c:v>4.7657076720497571E-6</c:v>
                </c:pt>
                <c:pt idx="34918">
                  <c:v>4.7651060413045343E-6</c:v>
                </c:pt>
                <c:pt idx="34919">
                  <c:v>4.7644657570344862E-6</c:v>
                </c:pt>
                <c:pt idx="34920">
                  <c:v>4.7638181968068238E-6</c:v>
                </c:pt>
                <c:pt idx="34921">
                  <c:v>4.7632706809963574E-6</c:v>
                </c:pt>
                <c:pt idx="34922">
                  <c:v>4.7626222112739916E-6</c:v>
                </c:pt>
                <c:pt idx="34923">
                  <c:v>4.762011030834401E-6</c:v>
                </c:pt>
                <c:pt idx="34924">
                  <c:v>4.7614230425097048E-6</c:v>
                </c:pt>
                <c:pt idx="34925">
                  <c:v>4.7607877604605156E-6</c:v>
                </c:pt>
                <c:pt idx="34926">
                  <c:v>4.7602261474821717E-6</c:v>
                </c:pt>
                <c:pt idx="34927">
                  <c:v>4.7595667638233863E-6</c:v>
                </c:pt>
                <c:pt idx="34928">
                  <c:v>4.7589560381311458E-6</c:v>
                </c:pt>
                <c:pt idx="34929">
                  <c:v>4.758354407385923E-6</c:v>
                </c:pt>
                <c:pt idx="34930">
                  <c:v>4.757773695018841E-6</c:v>
                </c:pt>
                <c:pt idx="34931">
                  <c:v>4.757160695589846E-6</c:v>
                </c:pt>
                <c:pt idx="34932">
                  <c:v>4.7565945351379924E-6</c:v>
                </c:pt>
                <c:pt idx="34933">
                  <c:v>4.755906957143452E-6</c:v>
                </c:pt>
                <c:pt idx="34934">
                  <c:v>4.755294412461808E-6</c:v>
                </c:pt>
                <c:pt idx="34935">
                  <c:v>4.7547146095894277E-6</c:v>
                </c:pt>
                <c:pt idx="34936">
                  <c:v>4.7540761443087831E-6</c:v>
                </c:pt>
                <c:pt idx="34937">
                  <c:v>4.7535449994029477E-6</c:v>
                </c:pt>
                <c:pt idx="34938">
                  <c:v>4.752891072712373E-6</c:v>
                </c:pt>
                <c:pt idx="34939">
                  <c:v>4.7522553359158337E-6</c:v>
                </c:pt>
                <c:pt idx="34940">
                  <c:v>4.7516668928437866E-6</c:v>
                </c:pt>
                <c:pt idx="34941">
                  <c:v>4.7511175580439158E-6</c:v>
                </c:pt>
                <c:pt idx="34942">
                  <c:v>4.7505095608357814E-6</c:v>
                </c:pt>
                <c:pt idx="34943">
                  <c:v>4.7499233915004879E-6</c:v>
                </c:pt>
                <c:pt idx="34944">
                  <c:v>4.7493072088400368E-6</c:v>
                </c:pt>
                <c:pt idx="34945">
                  <c:v>4.7486914809269356E-6</c:v>
                </c:pt>
                <c:pt idx="34946">
                  <c:v>4.7480230023211334E-6</c:v>
                </c:pt>
                <c:pt idx="34947">
                  <c:v>4.7474372877331916E-6</c:v>
                </c:pt>
                <c:pt idx="34948">
                  <c:v>4.7468656703131273E-6</c:v>
                </c:pt>
                <c:pt idx="34949">
                  <c:v>4.7462126531172544E-6</c:v>
                </c:pt>
                <c:pt idx="34950">
                  <c:v>4.7456310312554706E-6</c:v>
                </c:pt>
                <c:pt idx="34951">
                  <c:v>4.7450462261622306E-6</c:v>
                </c:pt>
                <c:pt idx="34952">
                  <c:v>4.744411853607744E-6</c:v>
                </c:pt>
                <c:pt idx="34953">
                  <c:v>4.7438156798307318E-6</c:v>
                </c:pt>
                <c:pt idx="34954">
                  <c:v>4.7431667553610168E-6</c:v>
                </c:pt>
                <c:pt idx="34955">
                  <c:v>4.7425742195628118E-6</c:v>
                </c:pt>
                <c:pt idx="34956">
                  <c:v>4.7419971451745369E-6</c:v>
                </c:pt>
                <c:pt idx="34957">
                  <c:v>4.7413714128197171E-6</c:v>
                </c:pt>
                <c:pt idx="34958">
                  <c:v>4.740858912555268E-6</c:v>
                </c:pt>
                <c:pt idx="34959">
                  <c:v>4.740206350106746E-6</c:v>
                </c:pt>
                <c:pt idx="34960">
                  <c:v>4.7395869842148386E-6</c:v>
                </c:pt>
                <c:pt idx="34961">
                  <c:v>4.7389571591338608E-6</c:v>
                </c:pt>
                <c:pt idx="34962">
                  <c:v>4.7383960009028669E-6</c:v>
                </c:pt>
                <c:pt idx="34963">
                  <c:v>4.7378330236824703E-6</c:v>
                </c:pt>
                <c:pt idx="34964">
                  <c:v>4.7371445361932274E-6</c:v>
                </c:pt>
                <c:pt idx="34965">
                  <c:v>4.736621576739708E-6</c:v>
                </c:pt>
                <c:pt idx="34966">
                  <c:v>4.7360131247842219E-6</c:v>
                </c:pt>
                <c:pt idx="34967">
                  <c:v>4.7354146772704553E-6</c:v>
                </c:pt>
                <c:pt idx="34968">
                  <c:v>4.734803042083513E-6</c:v>
                </c:pt>
                <c:pt idx="34969">
                  <c:v>4.7341864046757109E-6</c:v>
                </c:pt>
                <c:pt idx="34970">
                  <c:v>4.7335911403934014E-6</c:v>
                </c:pt>
                <c:pt idx="34971">
                  <c:v>4.7329594963230193E-6</c:v>
                </c:pt>
                <c:pt idx="34972">
                  <c:v>4.7323628677986562E-6</c:v>
                </c:pt>
                <c:pt idx="34973">
                  <c:v>4.7318008000729614E-6</c:v>
                </c:pt>
                <c:pt idx="34974">
                  <c:v>4.7311768867075443E-6</c:v>
                </c:pt>
                <c:pt idx="34975">
                  <c:v>4.7306029955507256E-6</c:v>
                </c:pt>
                <c:pt idx="34976">
                  <c:v>4.7299186007876406E-6</c:v>
                </c:pt>
                <c:pt idx="34977">
                  <c:v>4.7293765419453848E-6</c:v>
                </c:pt>
                <c:pt idx="34978">
                  <c:v>4.7287462621170562E-6</c:v>
                </c:pt>
                <c:pt idx="34979">
                  <c:v>4.7281610022764653E-6</c:v>
                </c:pt>
                <c:pt idx="34980">
                  <c:v>4.7275680117309093E-6</c:v>
                </c:pt>
                <c:pt idx="34981">
                  <c:v>4.726972747448599E-6</c:v>
                </c:pt>
                <c:pt idx="34982">
                  <c:v>4.7263552005460951E-6</c:v>
                </c:pt>
                <c:pt idx="34983">
                  <c:v>4.7257340156647842E-6</c:v>
                </c:pt>
                <c:pt idx="34984">
                  <c:v>4.7251892283384223E-6</c:v>
                </c:pt>
                <c:pt idx="34985">
                  <c:v>4.7245821406249888E-6</c:v>
                </c:pt>
                <c:pt idx="34986">
                  <c:v>4.7238968363672029E-6</c:v>
                </c:pt>
                <c:pt idx="34987">
                  <c:v>4.723343863588525E-6</c:v>
                </c:pt>
                <c:pt idx="34988">
                  <c:v>4.722754965769127E-6</c:v>
                </c:pt>
                <c:pt idx="34989">
                  <c:v>4.7222201828844854E-6</c:v>
                </c:pt>
                <c:pt idx="34990">
                  <c:v>4.7215580707415938E-6</c:v>
                </c:pt>
                <c:pt idx="34991">
                  <c:v>4.7209609874698799E-6</c:v>
                </c:pt>
                <c:pt idx="34992">
                  <c:v>4.7203948270180263E-6</c:v>
                </c:pt>
                <c:pt idx="34993">
                  <c:v>4.7197599997161888E-6</c:v>
                </c:pt>
                <c:pt idx="34994">
                  <c:v>4.719146090792492E-6</c:v>
                </c:pt>
                <c:pt idx="34995">
                  <c:v>4.7185517360048834E-6</c:v>
                </c:pt>
                <c:pt idx="34996">
                  <c:v>4.717956471722573E-6</c:v>
                </c:pt>
                <c:pt idx="34997">
                  <c:v>4.7173707571346313E-6</c:v>
                </c:pt>
                <c:pt idx="34998">
                  <c:v>4.7168000492092688E-6</c:v>
                </c:pt>
                <c:pt idx="34999">
                  <c:v>4.7161734073597472E-6</c:v>
                </c:pt>
                <c:pt idx="35000">
                  <c:v>4.7155276661214876E-6</c:v>
                </c:pt>
                <c:pt idx="35001">
                  <c:v>4.7149587771855286E-6</c:v>
                </c:pt>
                <c:pt idx="35002">
                  <c:v>4.7144048949121498E-6</c:v>
                </c:pt>
                <c:pt idx="35003">
                  <c:v>4.7138041736616287E-6</c:v>
                </c:pt>
                <c:pt idx="35004">
                  <c:v>4.7131516112131067E-6</c:v>
                </c:pt>
                <c:pt idx="35005">
                  <c:v>4.7125158744165674E-6</c:v>
                </c:pt>
                <c:pt idx="35006">
                  <c:v>4.7119810915319249E-6</c:v>
                </c:pt>
                <c:pt idx="35007">
                  <c:v>4.7113776417972994E-6</c:v>
                </c:pt>
                <c:pt idx="35008">
                  <c:v>4.7107646423683036E-6</c:v>
                </c:pt>
                <c:pt idx="35009">
                  <c:v>4.71019848191645E-6</c:v>
                </c:pt>
                <c:pt idx="35010">
                  <c:v>4.7095877562242086E-6</c:v>
                </c:pt>
                <c:pt idx="35011">
                  <c:v>4.7090193220356014E-6</c:v>
                </c:pt>
                <c:pt idx="35012">
                  <c:v>4.7083981371542896E-6</c:v>
                </c:pt>
                <c:pt idx="35013">
                  <c:v>4.7077905946935061E-6</c:v>
                </c:pt>
                <c:pt idx="35014">
                  <c:v>4.7072253437363543E-6</c:v>
                </c:pt>
                <c:pt idx="35015">
                  <c:v>4.7065950639080256E-6</c:v>
                </c:pt>
                <c:pt idx="35016">
                  <c:v>4.7060070755833286E-6</c:v>
                </c:pt>
                <c:pt idx="35017">
                  <c:v>4.705440005636774E-6</c:v>
                </c:pt>
                <c:pt idx="35018">
                  <c:v>4.7048374653968486E-6</c:v>
                </c:pt>
                <c:pt idx="35019">
                  <c:v>4.7041949073900469E-6</c:v>
                </c:pt>
                <c:pt idx="35020">
                  <c:v>4.7035887291713152E-6</c:v>
                </c:pt>
                <c:pt idx="35021">
                  <c:v>4.7030835048644803E-6</c:v>
                </c:pt>
                <c:pt idx="35022">
                  <c:v>4.702468231698731E-6</c:v>
                </c:pt>
                <c:pt idx="35023">
                  <c:v>4.7018706936796661E-6</c:v>
                </c:pt>
                <c:pt idx="35024">
                  <c:v>4.7012517825351097E-6</c:v>
                </c:pt>
                <c:pt idx="35025">
                  <c:v>4.7006428758322727E-6</c:v>
                </c:pt>
                <c:pt idx="35026">
                  <c:v>4.7000235099403653E-6</c:v>
                </c:pt>
                <c:pt idx="35027">
                  <c:v>4.69947190140374E-6</c:v>
                </c:pt>
                <c:pt idx="35028">
                  <c:v>4.6988543545012362E-6</c:v>
                </c:pt>
                <c:pt idx="35029">
                  <c:v>4.698290467786137E-6</c:v>
                </c:pt>
                <c:pt idx="35030">
                  <c:v>4.6976060730230529E-6</c:v>
                </c:pt>
                <c:pt idx="35031">
                  <c:v>4.6969939830887597E-6</c:v>
                </c:pt>
                <c:pt idx="35032">
                  <c:v>4.6963614295236766E-6</c:v>
                </c:pt>
                <c:pt idx="35033">
                  <c:v>4.695731149695348E-6</c:v>
                </c:pt>
                <c:pt idx="35034">
                  <c:v>4.695078132499475E-6</c:v>
                </c:pt>
                <c:pt idx="35035">
                  <c:v>4.6944714995333916E-6</c:v>
                </c:pt>
                <c:pt idx="35036">
                  <c:v>4.6938580453570466E-6</c:v>
                </c:pt>
                <c:pt idx="35037">
                  <c:v>4.693211849371437E-6</c:v>
                </c:pt>
                <c:pt idx="35038">
                  <c:v>4.6925242713768966E-6</c:v>
                </c:pt>
                <c:pt idx="35039">
                  <c:v>4.6918412408558652E-6</c:v>
                </c:pt>
                <c:pt idx="35040">
                  <c:v>4.6912045945646241E-6</c:v>
                </c:pt>
                <c:pt idx="35041">
                  <c:v>4.6906388888601214E-6</c:v>
                </c:pt>
                <c:pt idx="35042">
                  <c:v>4.6899485823814757E-6</c:v>
                </c:pt>
                <c:pt idx="35043">
                  <c:v>4.6892964746803054E-6</c:v>
                </c:pt>
                <c:pt idx="35044">
                  <c:v>4.688653916673502E-6</c:v>
                </c:pt>
                <c:pt idx="35045">
                  <c:v>4.6879831643309444E-6</c:v>
                </c:pt>
                <c:pt idx="35046">
                  <c:v>4.6873528845026158E-6</c:v>
                </c:pt>
                <c:pt idx="35047">
                  <c:v>4.6867144192219712E-6</c:v>
                </c:pt>
                <c:pt idx="35048">
                  <c:v>4.6860300244588871E-6</c:v>
                </c:pt>
                <c:pt idx="35049">
                  <c:v>4.6853469939378556E-6</c:v>
                </c:pt>
                <c:pt idx="35050">
                  <c:v>4.6847690100548789E-6</c:v>
                </c:pt>
                <c:pt idx="35051">
                  <c:v>4.6840859795338474E-6</c:v>
                </c:pt>
                <c:pt idx="35052">
                  <c:v>4.6833533815515693E-6</c:v>
                </c:pt>
                <c:pt idx="35053">
                  <c:v>4.6827276491967504E-6</c:v>
                </c:pt>
                <c:pt idx="35054">
                  <c:v>4.6821005525998771E-6</c:v>
                </c:pt>
                <c:pt idx="35055">
                  <c:v>4.6814857341814786E-6</c:v>
                </c:pt>
                <c:pt idx="35056">
                  <c:v>4.6808104343654122E-6</c:v>
                </c:pt>
                <c:pt idx="35057">
                  <c:v>4.6801769713056274E-6</c:v>
                </c:pt>
                <c:pt idx="35058">
                  <c:v>4.6795130401733331E-6</c:v>
                </c:pt>
                <c:pt idx="35059">
                  <c:v>4.6787840801698621E-6</c:v>
                </c:pt>
                <c:pt idx="35060">
                  <c:v>4.678243840317009E-6</c:v>
                </c:pt>
                <c:pt idx="35061">
                  <c:v>4.6775535338383634E-6</c:v>
                </c:pt>
                <c:pt idx="35062">
                  <c:v>4.676910066336859E-6</c:v>
                </c:pt>
                <c:pt idx="35063">
                  <c:v>4.6762488636886701E-6</c:v>
                </c:pt>
                <c:pt idx="35064">
                  <c:v>4.6756222218391494E-6</c:v>
                </c:pt>
                <c:pt idx="35065">
                  <c:v>4.6749428292969242E-6</c:v>
                </c:pt>
                <c:pt idx="35066">
                  <c:v>4.6742648009967516E-6</c:v>
                </c:pt>
                <c:pt idx="35067">
                  <c:v>4.6737077354919174E-6</c:v>
                </c:pt>
                <c:pt idx="35068">
                  <c:v>4.6729946916457274E-6</c:v>
                </c:pt>
                <c:pt idx="35069">
                  <c:v>4.6723512241442222E-6</c:v>
                </c:pt>
                <c:pt idx="35070">
                  <c:v>4.6716609176655774E-6</c:v>
                </c:pt>
                <c:pt idx="35071">
                  <c:v>4.6710015340067912E-6</c:v>
                </c:pt>
                <c:pt idx="35072">
                  <c:v>4.6703980842721649E-6</c:v>
                </c:pt>
                <c:pt idx="35073">
                  <c:v>4.6697409743501339E-6</c:v>
                </c:pt>
                <c:pt idx="35074">
                  <c:v>4.6690543058502953E-6</c:v>
                </c:pt>
                <c:pt idx="35075">
                  <c:v>4.6683853724971414E-6</c:v>
                </c:pt>
                <c:pt idx="35076">
                  <c:v>4.6677805585204624E-6</c:v>
                </c:pt>
                <c:pt idx="35077">
                  <c:v>4.6671680138388183E-6</c:v>
                </c:pt>
                <c:pt idx="35078">
                  <c:v>4.6665013542224187E-6</c:v>
                </c:pt>
                <c:pt idx="35079">
                  <c:v>4.6658228711748961E-6</c:v>
                </c:pt>
                <c:pt idx="35080">
                  <c:v>4.6651816774101462E-6</c:v>
                </c:pt>
                <c:pt idx="35081">
                  <c:v>4.6644950089103077E-6</c:v>
                </c:pt>
                <c:pt idx="35082">
                  <c:v>4.6639001993753482E-6</c:v>
                </c:pt>
                <c:pt idx="35083">
                  <c:v>4.6632171688543167E-6</c:v>
                </c:pt>
                <c:pt idx="35084">
                  <c:v>4.662575065594865E-6</c:v>
                </c:pt>
                <c:pt idx="35085">
                  <c:v>4.66192614112515E-6</c:v>
                </c:pt>
                <c:pt idx="35086">
                  <c:v>4.6612490223196801E-6</c:v>
                </c:pt>
                <c:pt idx="35087">
                  <c:v>4.660612376028439E-6</c:v>
                </c:pt>
                <c:pt idx="35088">
                  <c:v>4.6599748202424962E-6</c:v>
                </c:pt>
                <c:pt idx="35089">
                  <c:v>4.6593354454671498E-6</c:v>
                </c:pt>
                <c:pt idx="35090">
                  <c:v>4.6586796997871724E-6</c:v>
                </c:pt>
                <c:pt idx="35091">
                  <c:v>4.6580626076320186E-6</c:v>
                </c:pt>
                <c:pt idx="35092">
                  <c:v>4.6573863983212496E-6</c:v>
                </c:pt>
                <c:pt idx="35093">
                  <c:v>4.6567865865654312E-6</c:v>
                </c:pt>
                <c:pt idx="35094">
                  <c:v>4.6561394810851198E-6</c:v>
                </c:pt>
                <c:pt idx="35095">
                  <c:v>4.6554873733839486E-6</c:v>
                </c:pt>
                <c:pt idx="35096">
                  <c:v>4.6548066165996724E-6</c:v>
                </c:pt>
                <c:pt idx="35097">
                  <c:v>4.6541913434339222E-6</c:v>
                </c:pt>
                <c:pt idx="35098">
                  <c:v>4.6535205910913646E-6</c:v>
                </c:pt>
                <c:pt idx="35099">
                  <c:v>4.652874395105755E-6</c:v>
                </c:pt>
                <c:pt idx="35100">
                  <c:v>4.6523059609171469E-6</c:v>
                </c:pt>
                <c:pt idx="35101">
                  <c:v>4.6516061047441326E-6</c:v>
                </c:pt>
                <c:pt idx="35102">
                  <c:v>4.6509753701684531E-6</c:v>
                </c:pt>
                <c:pt idx="35103">
                  <c:v>4.6503555495291948E-6</c:v>
                </c:pt>
                <c:pt idx="35104">
                  <c:v>4.6496602408296886E-6</c:v>
                </c:pt>
                <c:pt idx="35105">
                  <c:v>4.6490549721056604E-6</c:v>
                </c:pt>
                <c:pt idx="35106">
                  <c:v>4.6483964979415759E-6</c:v>
                </c:pt>
                <c:pt idx="35107">
                  <c:v>4.6478344302158803E-6</c:v>
                </c:pt>
                <c:pt idx="35108">
                  <c:v>4.6471100176859181E-6</c:v>
                </c:pt>
                <c:pt idx="35109">
                  <c:v>4.6464765546261333E-6</c:v>
                </c:pt>
                <c:pt idx="35110">
                  <c:v>4.6457885218842421E-6</c:v>
                </c:pt>
                <c:pt idx="35111">
                  <c:v>4.6452246351691429E-6</c:v>
                </c:pt>
                <c:pt idx="35112">
                  <c:v>4.6445225052593742E-6</c:v>
                </c:pt>
                <c:pt idx="35113">
                  <c:v>4.6439340621873271E-6</c:v>
                </c:pt>
                <c:pt idx="35114">
                  <c:v>4.6432801354967523E-6</c:v>
                </c:pt>
                <c:pt idx="35115">
                  <c:v>4.6426594053627923E-6</c:v>
                </c:pt>
                <c:pt idx="35116">
                  <c:v>4.6420341277553226E-6</c:v>
                </c:pt>
                <c:pt idx="35117">
                  <c:v>4.6414183998422232E-6</c:v>
                </c:pt>
                <c:pt idx="35118">
                  <c:v>4.6407171794271562E-6</c:v>
                </c:pt>
                <c:pt idx="35119">
                  <c:v>4.6400969040405471E-6</c:v>
                </c:pt>
                <c:pt idx="35120">
                  <c:v>4.6394488890655339E-6</c:v>
                </c:pt>
                <c:pt idx="35121">
                  <c:v>4.6388227019633632E-6</c:v>
                </c:pt>
                <c:pt idx="35122">
                  <c:v>4.6382142500078771E-6</c:v>
                </c:pt>
                <c:pt idx="35123">
                  <c:v>4.6375862439163029E-6</c:v>
                </c:pt>
                <c:pt idx="35124">
                  <c:v>4.6369405026780441E-6</c:v>
                </c:pt>
                <c:pt idx="35125">
                  <c:v>4.6363074943656102E-6</c:v>
                </c:pt>
                <c:pt idx="35126">
                  <c:v>4.6356690290849656E-6</c:v>
                </c:pt>
                <c:pt idx="35127">
                  <c:v>4.6350187403731979E-6</c:v>
                </c:pt>
                <c:pt idx="35128">
                  <c:v>4.6344061956915539E-6</c:v>
                </c:pt>
                <c:pt idx="35129">
                  <c:v>4.633765001926804E-6</c:v>
                </c:pt>
                <c:pt idx="35130">
                  <c:v>4.63309606857365E-6</c:v>
                </c:pt>
                <c:pt idx="35131">
                  <c:v>4.6324857976287603E-6</c:v>
                </c:pt>
                <c:pt idx="35132">
                  <c:v>4.6318400563905024E-6</c:v>
                </c:pt>
                <c:pt idx="35133">
                  <c:v>4.6312484300869983E-6</c:v>
                </c:pt>
                <c:pt idx="35134">
                  <c:v>4.6305804062285461E-6</c:v>
                </c:pt>
                <c:pt idx="35135">
                  <c:v>4.6299142013594974E-6</c:v>
                </c:pt>
                <c:pt idx="35136">
                  <c:v>4.6293234845506959E-6</c:v>
                </c:pt>
                <c:pt idx="35137">
                  <c:v>4.6286727410915773E-6</c:v>
                </c:pt>
                <c:pt idx="35138">
                  <c:v>4.6280861170089338E-6</c:v>
                </c:pt>
                <c:pt idx="35139">
                  <c:v>4.627428552339552E-6</c:v>
                </c:pt>
                <c:pt idx="35140">
                  <c:v>4.626827831089031E-6</c:v>
                </c:pt>
                <c:pt idx="35141">
                  <c:v>4.6261638999567367E-6</c:v>
                </c:pt>
                <c:pt idx="35142">
                  <c:v>4.6255327106337063E-6</c:v>
                </c:pt>
                <c:pt idx="35143">
                  <c:v>4.6249242586782202E-6</c:v>
                </c:pt>
                <c:pt idx="35144">
                  <c:v>4.6242862481449274E-6</c:v>
                </c:pt>
                <c:pt idx="35145">
                  <c:v>4.6236459638748784E-6</c:v>
                </c:pt>
                <c:pt idx="35146">
                  <c:v>4.6230629777710419E-6</c:v>
                </c:pt>
                <c:pt idx="35147">
                  <c:v>4.6224085963331163E-6</c:v>
                </c:pt>
                <c:pt idx="35148">
                  <c:v>4.6217824092309456E-6</c:v>
                </c:pt>
                <c:pt idx="35149">
                  <c:v>4.6211134758777916E-6</c:v>
                </c:pt>
                <c:pt idx="35150">
                  <c:v>4.6205004764487967E-6</c:v>
                </c:pt>
                <c:pt idx="35151">
                  <c:v>4.6199247663025736E-6</c:v>
                </c:pt>
                <c:pt idx="35152">
                  <c:v>4.6192844820325263E-6</c:v>
                </c:pt>
                <c:pt idx="35153">
                  <c:v>4.6186346480681104E-6</c:v>
                </c:pt>
                <c:pt idx="35154">
                  <c:v>4.6179934543033596E-6</c:v>
                </c:pt>
                <c:pt idx="35155">
                  <c:v>4.6173900045687333E-6</c:v>
                </c:pt>
                <c:pt idx="35156">
                  <c:v>4.6167533582774922E-6</c:v>
                </c:pt>
                <c:pt idx="35157">
                  <c:v>4.6161617319739889E-6</c:v>
                </c:pt>
                <c:pt idx="35158">
                  <c:v>4.6154818846844137E-6</c:v>
                </c:pt>
                <c:pt idx="35159">
                  <c:v>4.614859790308401E-6</c:v>
                </c:pt>
                <c:pt idx="35160">
                  <c:v>4.6142936298565473E-6</c:v>
                </c:pt>
                <c:pt idx="35161">
                  <c:v>4.61367426396464E-6</c:v>
                </c:pt>
                <c:pt idx="35162">
                  <c:v>4.6130148803058546E-6</c:v>
                </c:pt>
                <c:pt idx="35163">
                  <c:v>4.6124041546136141E-6</c:v>
                </c:pt>
                <c:pt idx="35164">
                  <c:v>4.6117179408611264E-6</c:v>
                </c:pt>
                <c:pt idx="35165">
                  <c:v>4.6111740630294662E-6</c:v>
                </c:pt>
                <c:pt idx="35166">
                  <c:v>4.6105360524961716E-6</c:v>
                </c:pt>
                <c:pt idx="35167">
                  <c:v>4.6098994062049306E-6</c:v>
                </c:pt>
                <c:pt idx="35168">
                  <c:v>4.6092759475868661E-6</c:v>
                </c:pt>
                <c:pt idx="35169">
                  <c:v>4.6086365728115197E-6</c:v>
                </c:pt>
                <c:pt idx="35170">
                  <c:v>4.6080313040874898E-6</c:v>
                </c:pt>
                <c:pt idx="35171">
                  <c:v>4.6074396777839874E-6</c:v>
                </c:pt>
                <c:pt idx="35172">
                  <c:v>4.606817128660623E-6</c:v>
                </c:pt>
                <c:pt idx="35173">
                  <c:v>4.6061450120760128E-6</c:v>
                </c:pt>
                <c:pt idx="35174">
                  <c:v>4.6055924940446857E-6</c:v>
                </c:pt>
                <c:pt idx="35175">
                  <c:v>4.6049949560256209E-6</c:v>
                </c:pt>
                <c:pt idx="35176">
                  <c:v>4.6043628572078887E-6</c:v>
                </c:pt>
                <c:pt idx="35177">
                  <c:v>4.6037193897063844E-6</c:v>
                </c:pt>
                <c:pt idx="35178">
                  <c:v>4.6030813791730907E-6</c:v>
                </c:pt>
                <c:pt idx="35179">
                  <c:v>4.602503395290114E-6</c:v>
                </c:pt>
                <c:pt idx="35180">
                  <c:v>4.6018612920306623E-6</c:v>
                </c:pt>
                <c:pt idx="35181">
                  <c:v>4.6012501115910709E-6</c:v>
                </c:pt>
                <c:pt idx="35182">
                  <c:v>4.6006584852875676E-6</c:v>
                </c:pt>
                <c:pt idx="35183">
                  <c:v>4.599991825671168E-6</c:v>
                </c:pt>
                <c:pt idx="35184">
                  <c:v>4.5993824642209802E-6</c:v>
                </c:pt>
                <c:pt idx="35185">
                  <c:v>4.5987835619598627E-6</c:v>
                </c:pt>
                <c:pt idx="35186">
                  <c:v>4.5981623770785518E-6</c:v>
                </c:pt>
                <c:pt idx="35187">
                  <c:v>4.5975498323969077E-6</c:v>
                </c:pt>
                <c:pt idx="35188">
                  <c:v>4.5969582060934036E-6</c:v>
                </c:pt>
                <c:pt idx="35189">
                  <c:v>4.596351118379971E-6</c:v>
                </c:pt>
                <c:pt idx="35190">
                  <c:v>4.5957322072354154E-6</c:v>
                </c:pt>
                <c:pt idx="35191">
                  <c:v>4.5951305764901917E-6</c:v>
                </c:pt>
                <c:pt idx="35192">
                  <c:v>4.5945139390823897E-6</c:v>
                </c:pt>
                <c:pt idx="35193">
                  <c:v>4.5938932089484297E-6</c:v>
                </c:pt>
                <c:pt idx="35194">
                  <c:v>4.5932611101306966E-6</c:v>
                </c:pt>
                <c:pt idx="35195">
                  <c:v>4.5926790335215628E-6</c:v>
                </c:pt>
                <c:pt idx="35196">
                  <c:v>4.5921069613541476E-6</c:v>
                </c:pt>
                <c:pt idx="35197">
                  <c:v>4.5914521251688711E-6</c:v>
                </c:pt>
                <c:pt idx="35198">
                  <c:v>4.5908432184660342E-6</c:v>
                </c:pt>
                <c:pt idx="35199">
                  <c:v>4.5901733756181784E-6</c:v>
                </c:pt>
                <c:pt idx="35200">
                  <c:v>4.5895535549789201E-6</c:v>
                </c:pt>
                <c:pt idx="35201">
                  <c:v>4.5889996727055396E-6</c:v>
                </c:pt>
                <c:pt idx="35202">
                  <c:v>4.5884194150858093E-6</c:v>
                </c:pt>
                <c:pt idx="35203">
                  <c:v>4.5878005039412528E-6</c:v>
                </c:pt>
                <c:pt idx="35204">
                  <c:v>4.58716294815531E-6</c:v>
                </c:pt>
                <c:pt idx="35205">
                  <c:v>4.5865990614402108E-6</c:v>
                </c:pt>
                <c:pt idx="35206">
                  <c:v>4.5859719648433384E-6</c:v>
                </c:pt>
                <c:pt idx="35207">
                  <c:v>4.5853353185520973E-6</c:v>
                </c:pt>
                <c:pt idx="35208">
                  <c:v>4.5847650653740857E-6</c:v>
                </c:pt>
                <c:pt idx="35209">
                  <c:v>4.5841320570616517E-6</c:v>
                </c:pt>
                <c:pt idx="35210">
                  <c:v>4.5835295168217272E-6</c:v>
                </c:pt>
                <c:pt idx="35211">
                  <c:v>4.5829119699192233E-6</c:v>
                </c:pt>
                <c:pt idx="35212">
                  <c:v>4.5822798711014912E-6</c:v>
                </c:pt>
                <c:pt idx="35213">
                  <c:v>4.5816923375241458E-6</c:v>
                </c:pt>
                <c:pt idx="35214">
                  <c:v>4.581090706778923E-6</c:v>
                </c:pt>
                <c:pt idx="35215">
                  <c:v>4.5805427362211049E-6</c:v>
                </c:pt>
                <c:pt idx="35216">
                  <c:v>4.5799060899298638E-6</c:v>
                </c:pt>
                <c:pt idx="35217">
                  <c:v>4.5793062781740454E-6</c:v>
                </c:pt>
                <c:pt idx="35218">
                  <c:v>4.5786578084516796E-6</c:v>
                </c:pt>
                <c:pt idx="35219">
                  <c:v>4.5780939217365813E-6</c:v>
                </c:pt>
                <c:pt idx="35220">
                  <c:v>4.577494109980762E-6</c:v>
                </c:pt>
                <c:pt idx="35221">
                  <c:v>4.5768383643007837E-6</c:v>
                </c:pt>
                <c:pt idx="35222">
                  <c:v>4.5762772060697898E-6</c:v>
                </c:pt>
                <c:pt idx="35223">
                  <c:v>4.5757092266285326E-6</c:v>
                </c:pt>
                <c:pt idx="35224">
                  <c:v>4.5750725803372916E-6</c:v>
                </c:pt>
                <c:pt idx="35225">
                  <c:v>4.5745168790745083E-6</c:v>
                </c:pt>
                <c:pt idx="35226">
                  <c:v>4.5738793232885663E-6</c:v>
                </c:pt>
                <c:pt idx="35227">
                  <c:v>4.5732963371847291E-6</c:v>
                </c:pt>
                <c:pt idx="35228">
                  <c:v>4.5726783355348743E-6</c:v>
                </c:pt>
                <c:pt idx="35229">
                  <c:v>4.5720921661995817E-6</c:v>
                </c:pt>
                <c:pt idx="35230">
                  <c:v>4.5714477892033756E-6</c:v>
                </c:pt>
                <c:pt idx="35231">
                  <c:v>4.570873443299206E-6</c:v>
                </c:pt>
                <c:pt idx="35232">
                  <c:v>4.5702890929533169E-6</c:v>
                </c:pt>
                <c:pt idx="35233">
                  <c:v>4.5696615416090944E-6</c:v>
                </c:pt>
                <c:pt idx="35234">
                  <c:v>4.5690649130847314E-6</c:v>
                </c:pt>
                <c:pt idx="35235">
                  <c:v>4.5684905671805609E-6</c:v>
                </c:pt>
                <c:pt idx="35236">
                  <c:v>4.5678616515942849E-6</c:v>
                </c:pt>
                <c:pt idx="35237">
                  <c:v>4.5672663873119754E-6</c:v>
                </c:pt>
                <c:pt idx="35238">
                  <c:v>4.5667143240279984E-6</c:v>
                </c:pt>
                <c:pt idx="35239">
                  <c:v>4.5660995056095999E-6</c:v>
                </c:pt>
                <c:pt idx="35240">
                  <c:v>4.5654510358872358E-6</c:v>
                </c:pt>
                <c:pt idx="35241">
                  <c:v>4.5648557716049254E-6</c:v>
                </c:pt>
                <c:pt idx="35242">
                  <c:v>4.5643228077096856E-6</c:v>
                </c:pt>
                <c:pt idx="35243">
                  <c:v>4.5637139010068486E-6</c:v>
                </c:pt>
                <c:pt idx="35244">
                  <c:v>4.5630740714841522E-6</c:v>
                </c:pt>
                <c:pt idx="35245">
                  <c:v>4.5624888116435613E-6</c:v>
                </c:pt>
                <c:pt idx="35246">
                  <c:v>4.5618726289831102E-6</c:v>
                </c:pt>
                <c:pt idx="35247">
                  <c:v>4.5613342081196606E-6</c:v>
                </c:pt>
                <c:pt idx="35248">
                  <c:v>4.560763954941649E-6</c:v>
                </c:pt>
                <c:pt idx="35249">
                  <c:v>4.5601263991557062E-6</c:v>
                </c:pt>
                <c:pt idx="35250">
                  <c:v>4.559558419714449E-6</c:v>
                </c:pt>
                <c:pt idx="35251">
                  <c:v>4.558941327559296E-6</c:v>
                </c:pt>
                <c:pt idx="35252">
                  <c:v>4.5583797145809513E-6</c:v>
                </c:pt>
                <c:pt idx="35253">
                  <c:v>4.5577794480777811E-6</c:v>
                </c:pt>
                <c:pt idx="35254">
                  <c:v>4.5571578084491193E-6</c:v>
                </c:pt>
                <c:pt idx="35255">
                  <c:v>4.5566430344479159E-6</c:v>
                </c:pt>
                <c:pt idx="35256">
                  <c:v>4.5560059334093239E-6</c:v>
                </c:pt>
                <c:pt idx="35257">
                  <c:v>4.5554374992207158E-6</c:v>
                </c:pt>
                <c:pt idx="35258">
                  <c:v>4.5547944864665624E-6</c:v>
                </c:pt>
                <c:pt idx="35259">
                  <c:v>4.5542005864263047E-6</c:v>
                </c:pt>
                <c:pt idx="35260">
                  <c:v>4.5536266952694859E-6</c:v>
                </c:pt>
                <c:pt idx="35261">
                  <c:v>4.5530591705755796E-6</c:v>
                </c:pt>
                <c:pt idx="35262">
                  <c:v>4.5524143388320226E-6</c:v>
                </c:pt>
                <c:pt idx="35263">
                  <c:v>4.5517035687225871E-6</c:v>
                </c:pt>
                <c:pt idx="35264">
                  <c:v>4.551075107883662E-6</c:v>
                </c:pt>
                <c:pt idx="35265">
                  <c:v>4.550426183413947E-6</c:v>
                </c:pt>
                <c:pt idx="35266">
                  <c:v>4.5498309191316366E-6</c:v>
                </c:pt>
                <c:pt idx="35267">
                  <c:v>4.5490833144867793E-6</c:v>
                </c:pt>
                <c:pt idx="35268">
                  <c:v>4.5483930080081336E-6</c:v>
                </c:pt>
                <c:pt idx="35269">
                  <c:v>4.5477609091904006E-6</c:v>
                </c:pt>
                <c:pt idx="35270">
                  <c:v>4.5471015255316161E-6</c:v>
                </c:pt>
                <c:pt idx="35271">
                  <c:v>4.5464180402632337E-6</c:v>
                </c:pt>
                <c:pt idx="35272">
                  <c:v>4.5457491069100797E-6</c:v>
                </c:pt>
                <c:pt idx="35273">
                  <c:v>4.5450624384102412E-6</c:v>
                </c:pt>
                <c:pt idx="35274">
                  <c:v>4.544386229099473E-6</c:v>
                </c:pt>
                <c:pt idx="35275">
                  <c:v>4.5436736400006339E-6</c:v>
                </c:pt>
                <c:pt idx="35276">
                  <c:v>4.5429619603964966E-6</c:v>
                </c:pt>
                <c:pt idx="35277">
                  <c:v>4.5423175834002896E-6</c:v>
                </c:pt>
                <c:pt idx="35278">
                  <c:v>4.5416813918564003E-6</c:v>
                </c:pt>
                <c:pt idx="35279">
                  <c:v>4.5409187805489637E-6</c:v>
                </c:pt>
                <c:pt idx="35280">
                  <c:v>4.5402466639643543E-6</c:v>
                </c:pt>
                <c:pt idx="35281">
                  <c:v>4.5395654524327256E-6</c:v>
                </c:pt>
                <c:pt idx="35282">
                  <c:v>4.5388578655547462E-6</c:v>
                </c:pt>
                <c:pt idx="35283">
                  <c:v>4.5381616473605391E-6</c:v>
                </c:pt>
                <c:pt idx="35284">
                  <c:v>4.5375027184491046E-6</c:v>
                </c:pt>
                <c:pt idx="35285">
                  <c:v>4.5367646634986158E-6</c:v>
                </c:pt>
                <c:pt idx="35286">
                  <c:v>4.5361698539636564E-6</c:v>
                </c:pt>
                <c:pt idx="35287">
                  <c:v>4.5353613131737802E-6</c:v>
                </c:pt>
                <c:pt idx="35288">
                  <c:v>4.5347387640504166E-6</c:v>
                </c:pt>
                <c:pt idx="35289">
                  <c:v>4.5340743781707724E-6</c:v>
                </c:pt>
                <c:pt idx="35290">
                  <c:v>4.5333440539252479E-6</c:v>
                </c:pt>
                <c:pt idx="35291">
                  <c:v>4.5326537474466022E-6</c:v>
                </c:pt>
                <c:pt idx="35292">
                  <c:v>4.5319579839997459E-6</c:v>
                </c:pt>
                <c:pt idx="35293">
                  <c:v>4.5313013288250659E-6</c:v>
                </c:pt>
                <c:pt idx="35294">
                  <c:v>4.5306451283977367E-6</c:v>
                </c:pt>
                <c:pt idx="35295">
                  <c:v>4.5299520934349857E-6</c:v>
                </c:pt>
                <c:pt idx="35296">
                  <c:v>4.5292608774616383E-6</c:v>
                </c:pt>
                <c:pt idx="35297">
                  <c:v>4.5285346459422726E-6</c:v>
                </c:pt>
                <c:pt idx="35298">
                  <c:v>4.5278816287463997E-6</c:v>
                </c:pt>
                <c:pt idx="35299">
                  <c:v>4.5271945054992102E-6</c:v>
                </c:pt>
                <c:pt idx="35300">
                  <c:v>4.5264564505487206E-6</c:v>
                </c:pt>
                <c:pt idx="35301">
                  <c:v>4.5258088903210592E-6</c:v>
                </c:pt>
                <c:pt idx="35302">
                  <c:v>4.5251385927258534E-6</c:v>
                </c:pt>
                <c:pt idx="35303">
                  <c:v>4.5243950808071531E-6</c:v>
                </c:pt>
                <c:pt idx="35304">
                  <c:v>4.5238102757139131E-6</c:v>
                </c:pt>
                <c:pt idx="35305">
                  <c:v>4.5230767682369333E-6</c:v>
                </c:pt>
                <c:pt idx="35306">
                  <c:v>4.5224433051771476E-6</c:v>
                </c:pt>
                <c:pt idx="35307">
                  <c:v>4.5216775106382556E-6</c:v>
                </c:pt>
                <c:pt idx="35308">
                  <c:v>4.5210476855572779E-6</c:v>
                </c:pt>
                <c:pt idx="35309">
                  <c:v>4.5203564695839296E-6</c:v>
                </c:pt>
                <c:pt idx="35310">
                  <c:v>4.5197011786513031E-6</c:v>
                </c:pt>
                <c:pt idx="35311">
                  <c:v>4.518968580669025E-6</c:v>
                </c:pt>
                <c:pt idx="35312">
                  <c:v>4.5183551264926791E-6</c:v>
                </c:pt>
                <c:pt idx="35313">
                  <c:v>4.5176298044680152E-6</c:v>
                </c:pt>
                <c:pt idx="35314">
                  <c:v>4.5169731492933352E-6</c:v>
                </c:pt>
                <c:pt idx="35315">
                  <c:v>4.5162801143305842E-6</c:v>
                </c:pt>
                <c:pt idx="35316">
                  <c:v>4.5156339183449754E-6</c:v>
                </c:pt>
                <c:pt idx="35317">
                  <c:v>4.5149904508434702E-6</c:v>
                </c:pt>
                <c:pt idx="35318">
                  <c:v>4.5143174247641582E-6</c:v>
                </c:pt>
                <c:pt idx="35319">
                  <c:v>4.5136084736441262E-6</c:v>
                </c:pt>
                <c:pt idx="35320">
                  <c:v>4.5129186219128306E-6</c:v>
                </c:pt>
                <c:pt idx="35321">
                  <c:v>4.5122465053282212E-6</c:v>
                </c:pt>
                <c:pt idx="35322">
                  <c:v>4.5116248656995586E-6</c:v>
                </c:pt>
                <c:pt idx="35323">
                  <c:v>4.5109463826520368E-6</c:v>
                </c:pt>
                <c:pt idx="35324">
                  <c:v>4.5102751755621276E-6</c:v>
                </c:pt>
                <c:pt idx="35325">
                  <c:v>4.509623977355659E-6</c:v>
                </c:pt>
                <c:pt idx="35326">
                  <c:v>4.5089518607710488E-6</c:v>
                </c:pt>
                <c:pt idx="35327">
                  <c:v>4.5082488213665783E-6</c:v>
                </c:pt>
                <c:pt idx="35328">
                  <c:v>4.5076417336531449E-6</c:v>
                </c:pt>
                <c:pt idx="35329">
                  <c:v>4.5069386942486736E-6</c:v>
                </c:pt>
                <c:pt idx="35330">
                  <c:v>4.5062638491799589E-6</c:v>
                </c:pt>
                <c:pt idx="35331">
                  <c:v>4.5056285671307714E-6</c:v>
                </c:pt>
                <c:pt idx="35332">
                  <c:v>4.5049328036839142E-6</c:v>
                </c:pt>
                <c:pt idx="35333">
                  <c:v>4.5042806959827431E-6</c:v>
                </c:pt>
                <c:pt idx="35334">
                  <c:v>4.503664058574941E-6</c:v>
                </c:pt>
                <c:pt idx="35335">
                  <c:v>4.5030187720840331E-6</c:v>
                </c:pt>
                <c:pt idx="35336">
                  <c:v>4.5022920858173174E-6</c:v>
                </c:pt>
                <c:pt idx="35337">
                  <c:v>4.5016554395260747E-6</c:v>
                </c:pt>
                <c:pt idx="35338">
                  <c:v>4.5010065150563614E-6</c:v>
                </c:pt>
                <c:pt idx="35339">
                  <c:v>4.5003621380601544E-6</c:v>
                </c:pt>
                <c:pt idx="35340">
                  <c:v>4.4996927499596504E-6</c:v>
                </c:pt>
                <c:pt idx="35341">
                  <c:v>4.4989969865127932E-6</c:v>
                </c:pt>
                <c:pt idx="35342">
                  <c:v>4.4984262785874307E-6</c:v>
                </c:pt>
                <c:pt idx="35343">
                  <c:v>4.4977182369620996E-6</c:v>
                </c:pt>
                <c:pt idx="35344">
                  <c:v>4.497095233091386E-6</c:v>
                </c:pt>
                <c:pt idx="35345">
                  <c:v>4.4964281187276356E-6</c:v>
                </c:pt>
                <c:pt idx="35346">
                  <c:v>4.4958155740459924E-6</c:v>
                </c:pt>
                <c:pt idx="35347">
                  <c:v>4.4951120798941702E-6</c:v>
                </c:pt>
                <c:pt idx="35348">
                  <c:v>4.4944886212761048E-6</c:v>
                </c:pt>
                <c:pt idx="35349">
                  <c:v>4.4938224164070562E-6</c:v>
                </c:pt>
                <c:pt idx="35350">
                  <c:v>4.4932203309144816E-6</c:v>
                </c:pt>
                <c:pt idx="35351">
                  <c:v>4.4925536712980829E-6</c:v>
                </c:pt>
                <c:pt idx="35352">
                  <c:v>4.4919033825863153E-6</c:v>
                </c:pt>
                <c:pt idx="35353">
                  <c:v>4.4912335397384604E-6</c:v>
                </c:pt>
                <c:pt idx="35354">
                  <c:v>4.4906419134349562E-6</c:v>
                </c:pt>
                <c:pt idx="35355">
                  <c:v>4.4899816202814691E-6</c:v>
                </c:pt>
                <c:pt idx="35356">
                  <c:v>4.4893308768223514E-6</c:v>
                </c:pt>
                <c:pt idx="35357">
                  <c:v>4.4886669456900563E-6</c:v>
                </c:pt>
                <c:pt idx="35358">
                  <c:v>4.4880725909024477E-6</c:v>
                </c:pt>
                <c:pt idx="35359">
                  <c:v>4.4874445848108726E-6</c:v>
                </c:pt>
                <c:pt idx="35360">
                  <c:v>4.4867101678391919E-6</c:v>
                </c:pt>
                <c:pt idx="35361">
                  <c:v>4.4861312744615134E-6</c:v>
                </c:pt>
                <c:pt idx="35362">
                  <c:v>4.4854787120129913E-6</c:v>
                </c:pt>
                <c:pt idx="35363">
                  <c:v>4.4848225115856621E-6</c:v>
                </c:pt>
                <c:pt idx="35364">
                  <c:v>4.4842236093245447E-6</c:v>
                </c:pt>
                <c:pt idx="35365">
                  <c:v>4.4836115193902506E-6</c:v>
                </c:pt>
                <c:pt idx="35366">
                  <c:v>4.4829657781519927E-6</c:v>
                </c:pt>
                <c:pt idx="35367">
                  <c:v>4.4823163989349268E-6</c:v>
                </c:pt>
                <c:pt idx="35368">
                  <c:v>4.4817152229370549E-6</c:v>
                </c:pt>
                <c:pt idx="35369">
                  <c:v>4.481089945329586E-6</c:v>
                </c:pt>
                <c:pt idx="35370">
                  <c:v>4.4804110075347134E-6</c:v>
                </c:pt>
                <c:pt idx="35371">
                  <c:v>4.4797852751798928E-6</c:v>
                </c:pt>
                <c:pt idx="35372">
                  <c:v>4.4791909203922842E-6</c:v>
                </c:pt>
                <c:pt idx="35373">
                  <c:v>4.4785415411752183E-6</c:v>
                </c:pt>
                <c:pt idx="35374">
                  <c:v>4.4779121708415906E-6</c:v>
                </c:pt>
                <c:pt idx="35375">
                  <c:v>4.4772914407076314E-6</c:v>
                </c:pt>
                <c:pt idx="35376">
                  <c:v>4.4766429709852673E-6</c:v>
                </c:pt>
                <c:pt idx="35377">
                  <c:v>4.4760486161976587E-6</c:v>
                </c:pt>
                <c:pt idx="35378">
                  <c:v>4.4754156078852247E-6</c:v>
                </c:pt>
                <c:pt idx="35379">
                  <c:v>4.4748230720870197E-6</c:v>
                </c:pt>
                <c:pt idx="35380">
                  <c:v>4.4741673264070414E-6</c:v>
                </c:pt>
                <c:pt idx="35381">
                  <c:v>4.4735329538525548E-6</c:v>
                </c:pt>
                <c:pt idx="35382">
                  <c:v>4.4729617911798414E-6</c:v>
                </c:pt>
                <c:pt idx="35383">
                  <c:v>4.4723115024680737E-6</c:v>
                </c:pt>
                <c:pt idx="35384">
                  <c:v>4.471681677387096E-6</c:v>
                </c:pt>
                <c:pt idx="35385">
                  <c:v>4.470956810109783E-6</c:v>
                </c:pt>
                <c:pt idx="35386">
                  <c:v>4.470279691304313E-6</c:v>
                </c:pt>
                <c:pt idx="35387">
                  <c:v>4.4695116230286658E-6</c:v>
                </c:pt>
                <c:pt idx="35388">
                  <c:v>4.4687844820145983E-6</c:v>
                </c:pt>
                <c:pt idx="35389">
                  <c:v>4.4679595703200903E-6</c:v>
                </c:pt>
                <c:pt idx="35390">
                  <c:v>4.4671310206467751E-6</c:v>
                </c:pt>
                <c:pt idx="35391">
                  <c:v>4.466398422664497E-6</c:v>
                </c:pt>
                <c:pt idx="35392">
                  <c:v>4.4655903366219718E-6</c:v>
                </c:pt>
                <c:pt idx="35393">
                  <c:v>4.4647908907791134E-6</c:v>
                </c:pt>
                <c:pt idx="35394">
                  <c:v>4.4639814404945346E-6</c:v>
                </c:pt>
                <c:pt idx="35395">
                  <c:v>4.4631378841586411E-6</c:v>
                </c:pt>
                <c:pt idx="35396">
                  <c:v>4.4622420318773948E-6</c:v>
                </c:pt>
                <c:pt idx="35397">
                  <c:v>4.4614766920858528E-6</c:v>
                </c:pt>
                <c:pt idx="35398">
                  <c:v>4.46067497250624E-6</c:v>
                </c:pt>
                <c:pt idx="35399">
                  <c:v>4.4597368287213612E-6</c:v>
                </c:pt>
                <c:pt idx="35400">
                  <c:v>4.4589610297407489E-6</c:v>
                </c:pt>
                <c:pt idx="35401">
                  <c:v>4.4581538531929246E-6</c:v>
                </c:pt>
                <c:pt idx="35402">
                  <c:v>4.457238446775591E-6</c:v>
                </c:pt>
                <c:pt idx="35403">
                  <c:v>4.4564490053744521E-6</c:v>
                </c:pt>
                <c:pt idx="35404">
                  <c:v>4.455564067029627E-6</c:v>
                </c:pt>
                <c:pt idx="35405">
                  <c:v>4.4546782191901002E-6</c:v>
                </c:pt>
                <c:pt idx="35406">
                  <c:v>4.4538569454743993E-6</c:v>
                </c:pt>
                <c:pt idx="35407">
                  <c:v>4.4529933802550659E-6</c:v>
                </c:pt>
                <c:pt idx="35408">
                  <c:v>4.4521370909933466E-6</c:v>
                </c:pt>
                <c:pt idx="35409">
                  <c:v>4.4513258217193652E-6</c:v>
                </c:pt>
                <c:pt idx="35410">
                  <c:v>4.4504217839858029E-6</c:v>
                </c:pt>
                <c:pt idx="35411">
                  <c:v>4.4496168811747339E-6</c:v>
                </c:pt>
                <c:pt idx="35412">
                  <c:v>4.4487078412203118E-6</c:v>
                </c:pt>
                <c:pt idx="35413">
                  <c:v>4.447890205483418E-6</c:v>
                </c:pt>
                <c:pt idx="35414">
                  <c:v>4.4469961721915752E-6</c:v>
                </c:pt>
                <c:pt idx="35415">
                  <c:v>4.4461858124122946E-6</c:v>
                </c:pt>
                <c:pt idx="35416">
                  <c:v>4.4453126974985926E-6</c:v>
                </c:pt>
                <c:pt idx="35417">
                  <c:v>4.4444582272262778E-6</c:v>
                </c:pt>
                <c:pt idx="35418">
                  <c:v>4.443612397153629E-6</c:v>
                </c:pt>
                <c:pt idx="35419">
                  <c:v>4.4427747525332961E-6</c:v>
                </c:pt>
                <c:pt idx="35420">
                  <c:v>4.4419016376195941E-6</c:v>
                </c:pt>
                <c:pt idx="35421">
                  <c:v>4.4411158341972623E-6</c:v>
                </c:pt>
                <c:pt idx="35422">
                  <c:v>4.4402709136193153E-6</c:v>
                </c:pt>
                <c:pt idx="35423">
                  <c:v>4.4394705582817551E-6</c:v>
                </c:pt>
                <c:pt idx="35424">
                  <c:v>4.4385478759068056E-6</c:v>
                </c:pt>
                <c:pt idx="35425">
                  <c:v>4.4376761252351571E-6</c:v>
                </c:pt>
                <c:pt idx="35426">
                  <c:v>4.4368912313075271E-6</c:v>
                </c:pt>
                <c:pt idx="35427">
                  <c:v>4.4360294850775972E-6</c:v>
                </c:pt>
                <c:pt idx="35428">
                  <c:v>4.4352859731588978E-6</c:v>
                </c:pt>
                <c:pt idx="35429">
                  <c:v>4.434396032593213E-6</c:v>
                </c:pt>
                <c:pt idx="35430">
                  <c:v>4.4335743041301612E-6</c:v>
                </c:pt>
                <c:pt idx="35431">
                  <c:v>4.4327675823296886E-6</c:v>
                </c:pt>
                <c:pt idx="35432">
                  <c:v>4.4319335756881628E-6</c:v>
                </c:pt>
                <c:pt idx="35433">
                  <c:v>4.431147772265831E-6</c:v>
                </c:pt>
                <c:pt idx="35434">
                  <c:v>4.4303119466349017E-6</c:v>
                </c:pt>
                <c:pt idx="35435">
                  <c:v>4.4294661165622529E-6</c:v>
                </c:pt>
                <c:pt idx="35436">
                  <c:v>4.428644388099201E-6</c:v>
                </c:pt>
                <c:pt idx="35437">
                  <c:v>4.427795374795096E-6</c:v>
                </c:pt>
                <c:pt idx="35438">
                  <c:v>4.4270191210671328E-6</c:v>
                </c:pt>
                <c:pt idx="35439">
                  <c:v>4.4263147174206097E-6</c:v>
                </c:pt>
                <c:pt idx="35440">
                  <c:v>4.4254543354327316E-6</c:v>
                </c:pt>
                <c:pt idx="35441">
                  <c:v>4.4246266952541191E-6</c:v>
                </c:pt>
                <c:pt idx="35442">
                  <c:v>4.4238613554625772E-6</c:v>
                </c:pt>
                <c:pt idx="35443">
                  <c:v>4.4230719140614383E-6</c:v>
                </c:pt>
                <c:pt idx="35444">
                  <c:v>4.4222101678315076E-6</c:v>
                </c:pt>
                <c:pt idx="35445">
                  <c:v>4.4214707486389671E-6</c:v>
                </c:pt>
                <c:pt idx="35446">
                  <c:v>4.4206844904692844E-6</c:v>
                </c:pt>
                <c:pt idx="35447">
                  <c:v>4.4197431634529494E-6</c:v>
                </c:pt>
                <c:pt idx="35448">
                  <c:v>4.4187299863551743E-6</c:v>
                </c:pt>
                <c:pt idx="35449">
                  <c:v>4.4177477320772604E-6</c:v>
                </c:pt>
                <c:pt idx="35450">
                  <c:v>4.4167900341562927E-6</c:v>
                </c:pt>
                <c:pt idx="35451">
                  <c:v>4.4156927287986036E-6</c:v>
                </c:pt>
                <c:pt idx="35452">
                  <c:v>4.4147000153316176E-6</c:v>
                </c:pt>
                <c:pt idx="35453">
                  <c:v>4.4136259020888247E-6</c:v>
                </c:pt>
                <c:pt idx="35454">
                  <c:v>4.412554972077487E-6</c:v>
                </c:pt>
                <c:pt idx="35455">
                  <c:v>4.4114481170254294E-6</c:v>
                </c:pt>
                <c:pt idx="35456">
                  <c:v>4.4103785512561444E-6</c:v>
                </c:pt>
                <c:pt idx="35457">
                  <c:v>4.4093330870964556E-6</c:v>
                </c:pt>
                <c:pt idx="35458">
                  <c:v>4.4081966734665912E-6</c:v>
                </c:pt>
                <c:pt idx="35459">
                  <c:v>4.4071371121390257E-6</c:v>
                </c:pt>
                <c:pt idx="35460">
                  <c:v>4.4060720938432496E-6</c:v>
                </c:pt>
                <c:pt idx="35461">
                  <c:v>4.4048788367945244E-6</c:v>
                </c:pt>
                <c:pt idx="35462">
                  <c:v>4.4037919906259049E-6</c:v>
                </c:pt>
                <c:pt idx="35463">
                  <c:v>4.4027055992046371E-6</c:v>
                </c:pt>
                <c:pt idx="35464">
                  <c:v>4.4016010178893339E-6</c:v>
                </c:pt>
                <c:pt idx="35465">
                  <c:v>4.4004918891005218E-6</c:v>
                </c:pt>
                <c:pt idx="35466">
                  <c:v>4.3994477891828856E-6</c:v>
                </c:pt>
                <c:pt idx="35467">
                  <c:v>4.398332293931162E-6</c:v>
                </c:pt>
                <c:pt idx="35468">
                  <c:v>4.397182692628121E-6</c:v>
                </c:pt>
                <c:pt idx="35469">
                  <c:v>4.3960721995972563E-6</c:v>
                </c:pt>
                <c:pt idx="35470">
                  <c:v>4.3949667087872513E-6</c:v>
                </c:pt>
                <c:pt idx="35471">
                  <c:v>4.3938712224189658E-6</c:v>
                </c:pt>
                <c:pt idx="35472">
                  <c:v>4.3927420847467147E-6</c:v>
                </c:pt>
                <c:pt idx="35473">
                  <c:v>4.3915997594012879E-6</c:v>
                </c:pt>
                <c:pt idx="35474">
                  <c:v>4.3905833990720566E-6</c:v>
                </c:pt>
                <c:pt idx="35475">
                  <c:v>4.389488367451122E-6</c:v>
                </c:pt>
                <c:pt idx="35476">
                  <c:v>4.3883947000722401E-6</c:v>
                </c:pt>
                <c:pt idx="35477">
                  <c:v>4.3872996684513046E-6</c:v>
                </c:pt>
                <c:pt idx="35478">
                  <c:v>4.3862414713657927E-6</c:v>
                </c:pt>
                <c:pt idx="35479">
                  <c:v>4.3852073758898769E-6</c:v>
                </c:pt>
                <c:pt idx="35480">
                  <c:v>4.3841005208378192E-6</c:v>
                </c:pt>
                <c:pt idx="35481">
                  <c:v>4.3829641072079539E-6</c:v>
                </c:pt>
                <c:pt idx="35482">
                  <c:v>4.3819727579830206E-6</c:v>
                </c:pt>
                <c:pt idx="35483">
                  <c:v>4.3808886402985081E-6</c:v>
                </c:pt>
                <c:pt idx="35484">
                  <c:v>4.3798472688649781E-6</c:v>
                </c:pt>
                <c:pt idx="35485">
                  <c:v>4.3785162233689326E-6</c:v>
                </c:pt>
                <c:pt idx="35486">
                  <c:v>4.377096047392115E-6</c:v>
                </c:pt>
                <c:pt idx="35487">
                  <c:v>4.3756572267739102E-6</c:v>
                </c:pt>
                <c:pt idx="35488">
                  <c:v>4.3742566049331799E-6</c:v>
                </c:pt>
                <c:pt idx="35489">
                  <c:v>4.3728045966417986E-6</c:v>
                </c:pt>
                <c:pt idx="35490">
                  <c:v>4.3713257582567167E-6</c:v>
                </c:pt>
                <c:pt idx="35491">
                  <c:v>4.3698018998838961E-6</c:v>
                </c:pt>
                <c:pt idx="35492">
                  <c:v>4.368264399090549E-6</c:v>
                </c:pt>
                <c:pt idx="35493">
                  <c:v>4.3668242142302924E-6</c:v>
                </c:pt>
                <c:pt idx="35494">
                  <c:v>4.3652830754581373E-6</c:v>
                </c:pt>
                <c:pt idx="35495">
                  <c:v>4.3637360249704224E-6</c:v>
                </c:pt>
                <c:pt idx="35496">
                  <c:v>4.3622035263979342E-6</c:v>
                </c:pt>
                <c:pt idx="35497">
                  <c:v>4.3606291910691652E-6</c:v>
                </c:pt>
                <c:pt idx="35498">
                  <c:v>4.3590853238129057E-6</c:v>
                </c:pt>
                <c:pt idx="35499">
                  <c:v>4.3575828385655768E-6</c:v>
                </c:pt>
                <c:pt idx="35500">
                  <c:v>4.3561135498748627E-6</c:v>
                </c:pt>
                <c:pt idx="35501">
                  <c:v>4.3545005610212684E-6</c:v>
                </c:pt>
                <c:pt idx="35502">
                  <c:v>4.352983978606062E-6</c:v>
                </c:pt>
                <c:pt idx="35503">
                  <c:v>4.3514423850865569E-6</c:v>
                </c:pt>
                <c:pt idx="35504">
                  <c:v>4.3498985178302974E-6</c:v>
                </c:pt>
                <c:pt idx="35505">
                  <c:v>4.3484183152031619E-6</c:v>
                </c:pt>
                <c:pt idx="35506">
                  <c:v>4.3468485273479018E-6</c:v>
                </c:pt>
                <c:pt idx="35507">
                  <c:v>4.3453555917949424E-6</c:v>
                </c:pt>
                <c:pt idx="35508">
                  <c:v>4.3438876673462801E-6</c:v>
                </c:pt>
                <c:pt idx="35509">
                  <c:v>4.342041393101681E-6</c:v>
                </c:pt>
                <c:pt idx="35510">
                  <c:v>4.3400982576713432E-6</c:v>
                </c:pt>
                <c:pt idx="35511">
                  <c:v>4.3381601244618651E-6</c:v>
                </c:pt>
                <c:pt idx="35512">
                  <c:v>4.3361515054130004E-6</c:v>
                </c:pt>
                <c:pt idx="35513">
                  <c:v>4.334162895247573E-6</c:v>
                </c:pt>
                <c:pt idx="35514">
                  <c:v>4.332064236223232E-6</c:v>
                </c:pt>
                <c:pt idx="35515">
                  <c:v>4.3299805838614702E-6</c:v>
                </c:pt>
                <c:pt idx="35516">
                  <c:v>4.3278919292788487E-6</c:v>
                </c:pt>
                <c:pt idx="35517">
                  <c:v>4.325743702793261E-6</c:v>
                </c:pt>
                <c:pt idx="35518">
                  <c:v>4.3236627789156054E-6</c:v>
                </c:pt>
                <c:pt idx="35519">
                  <c:v>4.3215318328293506E-6</c:v>
                </c:pt>
                <c:pt idx="35520">
                  <c:v>4.3194422687520273E-6</c:v>
                </c:pt>
                <c:pt idx="35521">
                  <c:v>4.3173231460968964E-6</c:v>
                </c:pt>
                <c:pt idx="35522">
                  <c:v>4.3151349018444307E-6</c:v>
                </c:pt>
                <c:pt idx="35523">
                  <c:v>4.3130721678608097E-6</c:v>
                </c:pt>
                <c:pt idx="35524">
                  <c:v>4.3109794205520302E-6</c:v>
                </c:pt>
                <c:pt idx="35525">
                  <c:v>4.3088548409286886E-6</c:v>
                </c:pt>
                <c:pt idx="35526">
                  <c:v>4.3066270336566959E-6</c:v>
                </c:pt>
                <c:pt idx="35527">
                  <c:v>4.3035715862060897E-6</c:v>
                </c:pt>
                <c:pt idx="35528">
                  <c:v>4.300378350308165E-6</c:v>
                </c:pt>
                <c:pt idx="35529">
                  <c:v>4.2971732909791172E-6</c:v>
                </c:pt>
                <c:pt idx="35530">
                  <c:v>4.2937908801832236E-6</c:v>
                </c:pt>
                <c:pt idx="35531">
                  <c:v>4.2902970562863629E-6</c:v>
                </c:pt>
                <c:pt idx="35532">
                  <c:v>4.2869023673119946E-6</c:v>
                </c:pt>
                <c:pt idx="35533">
                  <c:v>4.2834244595724158E-6</c:v>
                </c:pt>
                <c:pt idx="35534">
                  <c:v>4.2798715185199399E-6</c:v>
                </c:pt>
                <c:pt idx="35535">
                  <c:v>4.2763090277730953E-6</c:v>
                </c:pt>
                <c:pt idx="35536">
                  <c:v>4.2728124753921293E-6</c:v>
                </c:pt>
                <c:pt idx="35537">
                  <c:v>4.2691717681009322E-6</c:v>
                </c:pt>
                <c:pt idx="35538">
                  <c:v>4.2651304283936042E-6</c:v>
                </c:pt>
                <c:pt idx="35539">
                  <c:v>4.2610372474882752E-6</c:v>
                </c:pt>
                <c:pt idx="35540">
                  <c:v>4.2568458411551546E-6</c:v>
                </c:pt>
                <c:pt idx="35541">
                  <c:v>4.2527099139988422E-6</c:v>
                </c:pt>
                <c:pt idx="35542">
                  <c:v>4.2485526137170382E-6</c:v>
                </c:pt>
                <c:pt idx="35543">
                  <c:v>4.2444194150448311E-6</c:v>
                </c:pt>
                <c:pt idx="35544">
                  <c:v>4.2403230509080458E-6</c:v>
                </c:pt>
                <c:pt idx="35545">
                  <c:v>4.2362071326351716E-6</c:v>
                </c:pt>
                <c:pt idx="35546">
                  <c:v>4.2321357796026859E-6</c:v>
                </c:pt>
                <c:pt idx="35547">
                  <c:v>4.2278288674424402E-6</c:v>
                </c:pt>
                <c:pt idx="35548">
                  <c:v>4.2234655666106846E-6</c:v>
                </c:pt>
                <c:pt idx="35549">
                  <c:v>4.2191395550617017E-6</c:v>
                </c:pt>
                <c:pt idx="35550">
                  <c:v>4.2148067223024546E-6</c:v>
                </c:pt>
                <c:pt idx="35551">
                  <c:v>4.2105884858756326E-6</c:v>
                </c:pt>
                <c:pt idx="35552">
                  <c:v>4.2063688852067571E-6</c:v>
                </c:pt>
                <c:pt idx="35553">
                  <c:v>4.2021470108011272E-6</c:v>
                </c:pt>
                <c:pt idx="35554">
                  <c:v>4.198038368485868E-6</c:v>
                </c:pt>
                <c:pt idx="35555">
                  <c:v>4.1939783841371536E-6</c:v>
                </c:pt>
                <c:pt idx="35556">
                  <c:v>4.189851551927859E-6</c:v>
                </c:pt>
                <c:pt idx="35557">
                  <c:v>4.1858265831251629E-6</c:v>
                </c:pt>
                <c:pt idx="35558">
                  <c:v>4.1817570490820799E-6</c:v>
                </c:pt>
                <c:pt idx="35559">
                  <c:v>4.1777921069297008E-6</c:v>
                </c:pt>
                <c:pt idx="35560">
                  <c:v>4.1738512663869187E-6</c:v>
                </c:pt>
                <c:pt idx="35561">
                  <c:v>4.1698835957504343E-6</c:v>
                </c:pt>
                <c:pt idx="35562">
                  <c:v>4.1659864109533373E-6</c:v>
                </c:pt>
                <c:pt idx="35563">
                  <c:v>4.1621260606916621E-6</c:v>
                </c:pt>
                <c:pt idx="35564">
                  <c:v>4.1582570702303201E-6</c:v>
                </c:pt>
                <c:pt idx="35565">
                  <c:v>4.1544308260199614E-6</c:v>
                </c:pt>
                <c:pt idx="35566">
                  <c:v>4.1506013985781456E-6</c:v>
                </c:pt>
                <c:pt idx="35567">
                  <c:v>4.1467910705250688E-6</c:v>
                </c:pt>
                <c:pt idx="35568">
                  <c:v>4.1429975681239739E-6</c:v>
                </c:pt>
                <c:pt idx="35569">
                  <c:v>4.1392095226910897E-6</c:v>
                </c:pt>
                <c:pt idx="35570">
                  <c:v>4.1348630475113168E-6</c:v>
                </c:pt>
                <c:pt idx="35571">
                  <c:v>4.13039651903091E-6</c:v>
                </c:pt>
                <c:pt idx="35572">
                  <c:v>4.1256635086028837E-6</c:v>
                </c:pt>
                <c:pt idx="35573">
                  <c:v>4.1208791117242072E-6</c:v>
                </c:pt>
                <c:pt idx="35574">
                  <c:v>4.1159728425554931E-6</c:v>
                </c:pt>
                <c:pt idx="35575">
                  <c:v>4.1110256461251993E-6</c:v>
                </c:pt>
                <c:pt idx="35576">
                  <c:v>4.1061193769564852E-6</c:v>
                </c:pt>
                <c:pt idx="35577">
                  <c:v>4.1012558540387536E-6</c:v>
                </c:pt>
                <c:pt idx="35578">
                  <c:v>4.0964719119074289E-6</c:v>
                </c:pt>
                <c:pt idx="35579">
                  <c:v>4.0918257582234219E-6</c:v>
                </c:pt>
                <c:pt idx="35580">
                  <c:v>4.0872414501791346E-6</c:v>
                </c:pt>
                <c:pt idx="35581">
                  <c:v>4.0832551349012647E-6</c:v>
                </c:pt>
                <c:pt idx="35582">
                  <c:v>4.0796053326630499E-6</c:v>
                </c:pt>
                <c:pt idx="35583">
                  <c:v>4.0758814066066407E-6</c:v>
                </c:pt>
                <c:pt idx="35584">
                  <c:v>4.0718700802244712E-6</c:v>
                </c:pt>
                <c:pt idx="35585">
                  <c:v>4.0676736716704909E-6</c:v>
                </c:pt>
                <c:pt idx="35586">
                  <c:v>4.0633190110384021E-6</c:v>
                </c:pt>
                <c:pt idx="35587">
                  <c:v>4.0589325180917513E-6</c:v>
                </c:pt>
                <c:pt idx="35588">
                  <c:v>4.0544923649576958E-6</c:v>
                </c:pt>
                <c:pt idx="35589">
                  <c:v>4.0502427509636618E-6</c:v>
                </c:pt>
                <c:pt idx="35590">
                  <c:v>4.0460672607878223E-6</c:v>
                </c:pt>
                <c:pt idx="35591">
                  <c:v>4.0420341065328103E-6</c:v>
                </c:pt>
                <c:pt idx="35592">
                  <c:v>4.0381214603257831E-6</c:v>
                </c:pt>
                <c:pt idx="35593">
                  <c:v>4.0347149479202926E-6</c:v>
                </c:pt>
                <c:pt idx="35594">
                  <c:v>4.0311228985956396E-6</c:v>
                </c:pt>
                <c:pt idx="35595">
                  <c:v>4.0273580452776514E-6</c:v>
                </c:pt>
                <c:pt idx="35596">
                  <c:v>4.0235163396573634E-6</c:v>
                </c:pt>
                <c:pt idx="35597">
                  <c:v>4.0198019632953219E-6</c:v>
                </c:pt>
                <c:pt idx="35598">
                  <c:v>4.0160921344067901E-6</c:v>
                </c:pt>
                <c:pt idx="35599">
                  <c:v>4.0125087252818048E-6</c:v>
                </c:pt>
                <c:pt idx="35600">
                  <c:v>4.0088680179906078E-6</c:v>
                </c:pt>
                <c:pt idx="35601">
                  <c:v>4.0052836993709207E-6</c:v>
                </c:pt>
                <c:pt idx="35602">
                  <c:v>4.0018167055677623E-6</c:v>
                </c:pt>
                <c:pt idx="35603">
                  <c:v>3.9983356145967264E-6</c:v>
                </c:pt>
                <c:pt idx="35604">
                  <c:v>3.9948340599949006E-6</c:v>
                </c:pt>
                <c:pt idx="35605">
                  <c:v>3.991339781350689E-6</c:v>
                </c:pt>
                <c:pt idx="35606">
                  <c:v>3.9880069380160421E-6</c:v>
                </c:pt>
                <c:pt idx="35607">
                  <c:v>3.984622708230745E-6</c:v>
                </c:pt>
                <c:pt idx="35608">
                  <c:v>3.9812775867176242E-6</c:v>
                </c:pt>
                <c:pt idx="35609">
                  <c:v>3.9779233702574857E-6</c:v>
                </c:pt>
                <c:pt idx="35610">
                  <c:v>3.9745914364175414E-6</c:v>
                </c:pt>
                <c:pt idx="35611">
                  <c:v>3.9712458601570688E-6</c:v>
                </c:pt>
                <c:pt idx="35612">
                  <c:v>3.9679998735664412E-6</c:v>
                </c:pt>
                <c:pt idx="35613">
                  <c:v>3.9646620280109346E-6</c:v>
                </c:pt>
                <c:pt idx="35614">
                  <c:v>3.9614651541342027E-6</c:v>
                </c:pt>
                <c:pt idx="35615">
                  <c:v>3.9582755562150851E-6</c:v>
                </c:pt>
                <c:pt idx="35616">
                  <c:v>3.9549950088257901E-6</c:v>
                </c:pt>
                <c:pt idx="35617">
                  <c:v>3.9518040466646198E-6</c:v>
                </c:pt>
                <c:pt idx="35618">
                  <c:v>3.9486685636802576E-6</c:v>
                </c:pt>
                <c:pt idx="35619">
                  <c:v>3.9455258047382813E-6</c:v>
                </c:pt>
                <c:pt idx="35620">
                  <c:v>3.9424271562893409E-6</c:v>
                </c:pt>
                <c:pt idx="35621">
                  <c:v>3.9393239603668917E-6</c:v>
                </c:pt>
                <c:pt idx="35622">
                  <c:v>3.936222583433846E-6</c:v>
                </c:pt>
                <c:pt idx="35623">
                  <c:v>3.9331412153842393E-6</c:v>
                </c:pt>
                <c:pt idx="35624">
                  <c:v>3.9300844036915814E-6</c:v>
                </c:pt>
                <c:pt idx="35625">
                  <c:v>3.9270776142075192E-6</c:v>
                </c:pt>
                <c:pt idx="35626">
                  <c:v>3.9240526348294216E-6</c:v>
                </c:pt>
                <c:pt idx="35627">
                  <c:v>3.9210922295751516E-6</c:v>
                </c:pt>
                <c:pt idx="35628">
                  <c:v>3.9180531530291773E-6</c:v>
                </c:pt>
                <c:pt idx="35629">
                  <c:v>3.9151177588792052E-6</c:v>
                </c:pt>
                <c:pt idx="35630">
                  <c:v>3.9122155612858478E-6</c:v>
                </c:pt>
                <c:pt idx="35631">
                  <c:v>3.9092278711905237E-6</c:v>
                </c:pt>
                <c:pt idx="35632">
                  <c:v>3.9063779695425183E-6</c:v>
                </c:pt>
                <c:pt idx="35633">
                  <c:v>3.903507149516372E-6</c:v>
                </c:pt>
                <c:pt idx="35634">
                  <c:v>3.9006536098895586E-6</c:v>
                </c:pt>
                <c:pt idx="35635">
                  <c:v>3.8977159420028329E-6</c:v>
                </c:pt>
                <c:pt idx="35636">
                  <c:v>3.8949124245846178E-6</c:v>
                </c:pt>
                <c:pt idx="35637">
                  <c:v>3.8921302802918936E-6</c:v>
                </c:pt>
                <c:pt idx="35638">
                  <c:v>3.8893049350008368E-6</c:v>
                </c:pt>
                <c:pt idx="35639">
                  <c:v>3.8865509850438684E-6</c:v>
                </c:pt>
                <c:pt idx="35640">
                  <c:v>3.8837551983306176E-6</c:v>
                </c:pt>
                <c:pt idx="35641">
                  <c:v>3.8810312616988094E-6</c:v>
                </c:pt>
                <c:pt idx="35642">
                  <c:v>3.8783023228461388E-6</c:v>
                </c:pt>
                <c:pt idx="35643">
                  <c:v>3.8755119931011004E-6</c:v>
                </c:pt>
                <c:pt idx="35644">
                  <c:v>3.8728358049411327E-6</c:v>
                </c:pt>
                <c:pt idx="35645">
                  <c:v>3.8702241909049917E-6</c:v>
                </c:pt>
                <c:pt idx="35646">
                  <c:v>3.8675248106301297E-6</c:v>
                </c:pt>
                <c:pt idx="35647">
                  <c:v>3.8648613553959876E-6</c:v>
                </c:pt>
                <c:pt idx="35648">
                  <c:v>3.8622838474111632E-6</c:v>
                </c:pt>
                <c:pt idx="35649">
                  <c:v>3.8596458580286708E-6</c:v>
                </c:pt>
                <c:pt idx="35650">
                  <c:v>3.857061528833583E-6</c:v>
                </c:pt>
                <c:pt idx="35651">
                  <c:v>3.8544726521649864E-6</c:v>
                </c:pt>
                <c:pt idx="35652">
                  <c:v>3.8518742258020211E-6</c:v>
                </c:pt>
                <c:pt idx="35653">
                  <c:v>3.8493276406370569E-6</c:v>
                </c:pt>
                <c:pt idx="35654">
                  <c:v>3.846759682346601E-6</c:v>
                </c:pt>
                <c:pt idx="35655">
                  <c:v>3.8442967706941999E-6</c:v>
                </c:pt>
                <c:pt idx="35656">
                  <c:v>3.8419138945755549E-6</c:v>
                </c:pt>
                <c:pt idx="35657">
                  <c:v>3.8394487091863994E-6</c:v>
                </c:pt>
                <c:pt idx="35658">
                  <c:v>3.8369839785445947E-6</c:v>
                </c:pt>
                <c:pt idx="35659">
                  <c:v>3.8345242501236498E-6</c:v>
                </c:pt>
                <c:pt idx="35660">
                  <c:v>3.8320577004924417E-6</c:v>
                </c:pt>
                <c:pt idx="35661">
                  <c:v>3.8297325772873592E-6</c:v>
                </c:pt>
                <c:pt idx="35662">
                  <c:v>3.8273165046120994E-6</c:v>
                </c:pt>
                <c:pt idx="35663">
                  <c:v>3.8250632314884569E-6</c:v>
                </c:pt>
                <c:pt idx="35664">
                  <c:v>3.8229077290452551E-6</c:v>
                </c:pt>
                <c:pt idx="35665">
                  <c:v>3.820721303782193E-6</c:v>
                </c:pt>
                <c:pt idx="35666">
                  <c:v>3.8183407014003024E-6</c:v>
                </c:pt>
                <c:pt idx="35667">
                  <c:v>3.8160051190061486E-6</c:v>
                </c:pt>
                <c:pt idx="35668">
                  <c:v>3.8136529383336888E-6</c:v>
                </c:pt>
                <c:pt idx="35669">
                  <c:v>3.8113748814794231E-6</c:v>
                </c:pt>
                <c:pt idx="35670">
                  <c:v>3.809215741057415E-6</c:v>
                </c:pt>
                <c:pt idx="35671">
                  <c:v>3.8070704704296081E-6</c:v>
                </c:pt>
                <c:pt idx="35672">
                  <c:v>3.8049795421102321E-6</c:v>
                </c:pt>
                <c:pt idx="35673">
                  <c:v>3.8028049402782931E-6</c:v>
                </c:pt>
                <c:pt idx="35674">
                  <c:v>3.8008138290024358E-6</c:v>
                </c:pt>
                <c:pt idx="35675">
                  <c:v>3.7987147152307439E-6</c:v>
                </c:pt>
                <c:pt idx="35676">
                  <c:v>3.796620831053588E-6</c:v>
                </c:pt>
                <c:pt idx="35677">
                  <c:v>3.7945710573694669E-6</c:v>
                </c:pt>
                <c:pt idx="35678">
                  <c:v>3.7924885418760819E-6</c:v>
                </c:pt>
                <c:pt idx="35679">
                  <c:v>3.790494929489796E-6</c:v>
                </c:pt>
                <c:pt idx="35680">
                  <c:v>3.7884976791247031E-6</c:v>
                </c:pt>
                <c:pt idx="35681">
                  <c:v>3.786421757467906E-6</c:v>
                </c:pt>
                <c:pt idx="35682">
                  <c:v>3.7843835798412329E-6</c:v>
                </c:pt>
                <c:pt idx="35683">
                  <c:v>3.782387921091868E-6</c:v>
                </c:pt>
                <c:pt idx="35684">
                  <c:v>3.7804652492923201E-6</c:v>
                </c:pt>
                <c:pt idx="35685">
                  <c:v>3.7784504911542172E-6</c:v>
                </c:pt>
                <c:pt idx="35686">
                  <c:v>3.7765221350127831E-6</c:v>
                </c:pt>
                <c:pt idx="35687">
                  <c:v>3.7745173813164001E-6</c:v>
                </c:pt>
                <c:pt idx="35688">
                  <c:v>3.7725208130723331E-6</c:v>
                </c:pt>
                <c:pt idx="35689">
                  <c:v>3.7706431612605229E-6</c:v>
                </c:pt>
                <c:pt idx="35690">
                  <c:v>3.7686991163354828E-6</c:v>
                </c:pt>
                <c:pt idx="35691">
                  <c:v>3.7667507513106098E-6</c:v>
                </c:pt>
                <c:pt idx="35692">
                  <c:v>3.7648007946700091E-6</c:v>
                </c:pt>
                <c:pt idx="35693">
                  <c:v>3.7629692997143138E-6</c:v>
                </c:pt>
                <c:pt idx="35694">
                  <c:v>3.761048446904169E-6</c:v>
                </c:pt>
                <c:pt idx="35695">
                  <c:v>3.759163519134745E-6</c:v>
                </c:pt>
                <c:pt idx="35696">
                  <c:v>3.7571751363429939E-6</c:v>
                </c:pt>
                <c:pt idx="35697">
                  <c:v>3.7553204492724031E-6</c:v>
                </c:pt>
                <c:pt idx="35698">
                  <c:v>3.7534682633122429E-6</c:v>
                </c:pt>
                <c:pt idx="35699">
                  <c:v>3.7516147131100301E-6</c:v>
                </c:pt>
                <c:pt idx="35700">
                  <c:v>3.749712504941272E-6</c:v>
                </c:pt>
                <c:pt idx="35701">
                  <c:v>3.747892378669349E-6</c:v>
                </c:pt>
                <c:pt idx="35702">
                  <c:v>3.7459747090906599E-6</c:v>
                </c:pt>
                <c:pt idx="35703">
                  <c:v>3.7441404856508602E-6</c:v>
                </c:pt>
                <c:pt idx="35704">
                  <c:v>3.7423151297844019E-6</c:v>
                </c:pt>
                <c:pt idx="35705">
                  <c:v>3.740432703125407E-6</c:v>
                </c:pt>
                <c:pt idx="35706">
                  <c:v>3.7385987070592819E-6</c:v>
                </c:pt>
                <c:pt idx="35707">
                  <c:v>3.7367929053289122E-6</c:v>
                </c:pt>
                <c:pt idx="35708">
                  <c:v>3.7349648209783481E-6</c:v>
                </c:pt>
                <c:pt idx="35709">
                  <c:v>3.733160838237382E-6</c:v>
                </c:pt>
                <c:pt idx="35710">
                  <c:v>3.73138254872174E-6</c:v>
                </c:pt>
                <c:pt idx="35711">
                  <c:v>3.7295189940778069E-6</c:v>
                </c:pt>
                <c:pt idx="35712">
                  <c:v>3.727777539097588E-6</c:v>
                </c:pt>
                <c:pt idx="35713">
                  <c:v>3.7259485452523218E-6</c:v>
                </c:pt>
                <c:pt idx="35714">
                  <c:v>3.724190946741146E-6</c:v>
                </c:pt>
                <c:pt idx="35715">
                  <c:v>3.7224015159154078E-6</c:v>
                </c:pt>
                <c:pt idx="35716">
                  <c:v>3.7206295928626791E-6</c:v>
                </c:pt>
                <c:pt idx="35717">
                  <c:v>3.7188738133409061E-6</c:v>
                </c:pt>
                <c:pt idx="35718">
                  <c:v>3.7170909763517561E-6</c:v>
                </c:pt>
                <c:pt idx="35719">
                  <c:v>3.715345428645378E-6</c:v>
                </c:pt>
                <c:pt idx="35720">
                  <c:v>3.713560545293149E-6</c:v>
                </c:pt>
                <c:pt idx="35721">
                  <c:v>3.7118011277925689E-6</c:v>
                </c:pt>
                <c:pt idx="35722">
                  <c:v>3.7101297039043861E-6</c:v>
                </c:pt>
                <c:pt idx="35723">
                  <c:v>3.7083871120557892E-6</c:v>
                </c:pt>
                <c:pt idx="35724">
                  <c:v>3.7066247386974278E-6</c:v>
                </c:pt>
                <c:pt idx="35725">
                  <c:v>3.704873051901814E-6</c:v>
                </c:pt>
                <c:pt idx="35726">
                  <c:v>3.7031838928669458E-6</c:v>
                </c:pt>
                <c:pt idx="35727">
                  <c:v>3.701460855154437E-6</c:v>
                </c:pt>
                <c:pt idx="35728">
                  <c:v>3.6997059851273661E-6</c:v>
                </c:pt>
                <c:pt idx="35729">
                  <c:v>3.6980691220378499E-6</c:v>
                </c:pt>
                <c:pt idx="35730">
                  <c:v>3.69635813513014E-6</c:v>
                </c:pt>
                <c:pt idx="35731">
                  <c:v>3.6946569252904742E-6</c:v>
                </c:pt>
                <c:pt idx="35732">
                  <c:v>3.6929263842466749E-6</c:v>
                </c:pt>
                <c:pt idx="35733">
                  <c:v>3.6912738323735539E-6</c:v>
                </c:pt>
                <c:pt idx="35734">
                  <c:v>3.6896169604005991E-6</c:v>
                </c:pt>
                <c:pt idx="35735">
                  <c:v>3.687892785819713E-6</c:v>
                </c:pt>
                <c:pt idx="35736">
                  <c:v>3.6863007153442599E-6</c:v>
                </c:pt>
                <c:pt idx="35737">
                  <c:v>3.6846040529781021E-6</c:v>
                </c:pt>
                <c:pt idx="35738">
                  <c:v>3.6829242162639279E-6</c:v>
                </c:pt>
                <c:pt idx="35739">
                  <c:v>3.6812452890444551E-6</c:v>
                </c:pt>
                <c:pt idx="35740">
                  <c:v>3.6796691347262822E-6</c:v>
                </c:pt>
                <c:pt idx="35741">
                  <c:v>3.67798816114373E-6</c:v>
                </c:pt>
                <c:pt idx="35742">
                  <c:v>3.676365167848417E-6</c:v>
                </c:pt>
                <c:pt idx="35743">
                  <c:v>3.674719891932909E-6</c:v>
                </c:pt>
                <c:pt idx="35744">
                  <c:v>3.6731121326738499E-6</c:v>
                </c:pt>
                <c:pt idx="35745">
                  <c:v>3.6714998259412819E-6</c:v>
                </c:pt>
                <c:pt idx="35746">
                  <c:v>3.6698695566883539E-6</c:v>
                </c:pt>
                <c:pt idx="35747">
                  <c:v>3.668260433187243E-6</c:v>
                </c:pt>
                <c:pt idx="35748">
                  <c:v>3.6666656342276842E-6</c:v>
                </c:pt>
                <c:pt idx="35749">
                  <c:v>3.665012627607211E-6</c:v>
                </c:pt>
                <c:pt idx="35750">
                  <c:v>3.663472625703434E-6</c:v>
                </c:pt>
                <c:pt idx="35751">
                  <c:v>3.6618594094761652E-6</c:v>
                </c:pt>
                <c:pt idx="35752">
                  <c:v>3.6602934869733872E-6</c:v>
                </c:pt>
                <c:pt idx="35753">
                  <c:v>3.6586625355994329E-6</c:v>
                </c:pt>
                <c:pt idx="35754">
                  <c:v>3.6570879728969889E-6</c:v>
                </c:pt>
                <c:pt idx="35755">
                  <c:v>3.6555218230205359E-6</c:v>
                </c:pt>
                <c:pt idx="35756">
                  <c:v>3.6540066048473818E-6</c:v>
                </c:pt>
                <c:pt idx="35757">
                  <c:v>3.6524227198242438E-6</c:v>
                </c:pt>
                <c:pt idx="35758">
                  <c:v>3.650843837021966E-6</c:v>
                </c:pt>
                <c:pt idx="35759">
                  <c:v>3.6493026982498118E-6</c:v>
                </c:pt>
                <c:pt idx="35760">
                  <c:v>3.64778588846093E-6</c:v>
                </c:pt>
                <c:pt idx="35761">
                  <c:v>3.646241793830995E-6</c:v>
                </c:pt>
                <c:pt idx="35762">
                  <c:v>3.6446544982027258E-6</c:v>
                </c:pt>
                <c:pt idx="35763">
                  <c:v>3.6431767966860211E-6</c:v>
                </c:pt>
                <c:pt idx="35764">
                  <c:v>3.6415917747945059E-6</c:v>
                </c:pt>
                <c:pt idx="35765">
                  <c:v>3.6400763292476772E-6</c:v>
                </c:pt>
                <c:pt idx="35766">
                  <c:v>3.6385770272318041E-6</c:v>
                </c:pt>
                <c:pt idx="35767">
                  <c:v>3.637089093899704E-6</c:v>
                </c:pt>
                <c:pt idx="35768">
                  <c:v>3.635573648352874E-6</c:v>
                </c:pt>
                <c:pt idx="35769">
                  <c:v>3.6340788938105111E-6</c:v>
                </c:pt>
                <c:pt idx="35770">
                  <c:v>3.632615289461683E-6</c:v>
                </c:pt>
                <c:pt idx="35771">
                  <c:v>3.6311344047135212E-6</c:v>
                </c:pt>
                <c:pt idx="35772">
                  <c:v>3.6297444694355359E-6</c:v>
                </c:pt>
                <c:pt idx="35773">
                  <c:v>3.6283304325479548E-6</c:v>
                </c:pt>
                <c:pt idx="35774">
                  <c:v>3.6270203054300509E-6</c:v>
                </c:pt>
                <c:pt idx="35775">
                  <c:v>3.6258313684811579E-6</c:v>
                </c:pt>
                <c:pt idx="35776">
                  <c:v>3.6248354717827169E-6</c:v>
                </c:pt>
                <c:pt idx="35777">
                  <c:v>3.6243814065528572E-6</c:v>
                </c:pt>
                <c:pt idx="35778">
                  <c:v>3.6246999570721532E-6</c:v>
                </c:pt>
                <c:pt idx="35779">
                  <c:v>3.6266412735130871E-6</c:v>
                </c:pt>
                <c:pt idx="35780">
                  <c:v>3.6316287150839339E-6</c:v>
                </c:pt>
                <c:pt idx="35781">
                  <c:v>3.6426756651053438E-6</c:v>
                </c:pt>
                <c:pt idx="35782">
                  <c:v>3.6657106647908222E-6</c:v>
                </c:pt>
                <c:pt idx="35783">
                  <c:v>3.7128713756828802E-6</c:v>
                </c:pt>
                <c:pt idx="35784">
                  <c:v>3.8056766697991411E-6</c:v>
                </c:pt>
                <c:pt idx="35785">
                  <c:v>3.9884789657662623E-6</c:v>
                </c:pt>
                <c:pt idx="35786">
                  <c:v>4.3211034608248164E-6</c:v>
                </c:pt>
                <c:pt idx="35787">
                  <c:v>5.1028441703238059E-6</c:v>
                </c:pt>
                <c:pt idx="35788">
                  <c:v>6.1012642618152313E-6</c:v>
                </c:pt>
                <c:pt idx="35789">
                  <c:v>7.0257742663670797E-6</c:v>
                </c:pt>
                <c:pt idx="35790">
                  <c:v>6.8273971010057721E-6</c:v>
                </c:pt>
                <c:pt idx="35791">
                  <c:v>5.8435371101950304E-6</c:v>
                </c:pt>
                <c:pt idx="35792">
                  <c:v>4.4083953980589294E-6</c:v>
                </c:pt>
                <c:pt idx="35793">
                  <c:v>3.6613291740650311E-6</c:v>
                </c:pt>
                <c:pt idx="35794">
                  <c:v>3.8881330510776016E-6</c:v>
                </c:pt>
                <c:pt idx="35795">
                  <c:v>4.6719505917280912E-6</c:v>
                </c:pt>
                <c:pt idx="35796">
                  <c:v>5.3217199820210226E-6</c:v>
                </c:pt>
                <c:pt idx="35797">
                  <c:v>5.3131770982872686E-6</c:v>
                </c:pt>
                <c:pt idx="35798">
                  <c:v>4.7032040129124653E-6</c:v>
                </c:pt>
                <c:pt idx="35799">
                  <c:v>3.9495266719313804E-6</c:v>
                </c:pt>
                <c:pt idx="35800">
                  <c:v>3.611217380239395E-6</c:v>
                </c:pt>
                <c:pt idx="35801">
                  <c:v>3.7532149690377992E-6</c:v>
                </c:pt>
                <c:pt idx="35802">
                  <c:v>4.1397474888071883E-6</c:v>
                </c:pt>
                <c:pt idx="35803">
                  <c:v>4.479972631088458E-6</c:v>
                </c:pt>
                <c:pt idx="35804">
                  <c:v>4.4514158616948407E-6</c:v>
                </c:pt>
                <c:pt idx="35805">
                  <c:v>4.0956351767817978E-6</c:v>
                </c:pt>
                <c:pt idx="35806">
                  <c:v>3.7215127122181002E-6</c:v>
                </c:pt>
                <c:pt idx="35807">
                  <c:v>3.6042790725332452E-6</c:v>
                </c:pt>
                <c:pt idx="35808">
                  <c:v>3.7552372305071908E-6</c:v>
                </c:pt>
                <c:pt idx="35809">
                  <c:v>3.9817800825403538E-6</c:v>
                </c:pt>
                <c:pt idx="35810">
                  <c:v>4.07317247663741E-6</c:v>
                </c:pt>
                <c:pt idx="35811">
                  <c:v>3.9550368455820717E-6</c:v>
                </c:pt>
                <c:pt idx="35812">
                  <c:v>3.7422519199026279E-6</c:v>
                </c:pt>
                <c:pt idx="35813">
                  <c:v>3.6022624954057392E-6</c:v>
                </c:pt>
                <c:pt idx="35814">
                  <c:v>3.6121671200817218E-6</c:v>
                </c:pt>
                <c:pt idx="35815">
                  <c:v>3.7223217077553268E-6</c:v>
                </c:pt>
                <c:pt idx="35816">
                  <c:v>3.8201701499929186E-6</c:v>
                </c:pt>
                <c:pt idx="35817">
                  <c:v>3.8232788028835776E-6</c:v>
                </c:pt>
                <c:pt idx="35818">
                  <c:v>3.7354275264078751E-6</c:v>
                </c:pt>
                <c:pt idx="35819">
                  <c:v>3.6318294860393512E-6</c:v>
                </c:pt>
                <c:pt idx="35820">
                  <c:v>3.581497821869561E-6</c:v>
                </c:pt>
                <c:pt idx="35821">
                  <c:v>3.6020455809193659E-6</c:v>
                </c:pt>
                <c:pt idx="35822">
                  <c:v>3.659645471998374E-6</c:v>
                </c:pt>
                <c:pt idx="35823">
                  <c:v>3.6999001622461951E-6</c:v>
                </c:pt>
                <c:pt idx="35824">
                  <c:v>3.692028258228675E-6</c:v>
                </c:pt>
                <c:pt idx="35825">
                  <c:v>3.6461087802308612E-6</c:v>
                </c:pt>
                <c:pt idx="35826">
                  <c:v>3.596789838411496E-6</c:v>
                </c:pt>
                <c:pt idx="35827">
                  <c:v>3.572944706320413E-6</c:v>
                </c:pt>
                <c:pt idx="35828">
                  <c:v>3.5823272810375779E-6</c:v>
                </c:pt>
                <c:pt idx="35829">
                  <c:v>3.6089170407649358E-6</c:v>
                </c:pt>
                <c:pt idx="35830">
                  <c:v>3.6284643556427909E-6</c:v>
                </c:pt>
                <c:pt idx="35831">
                  <c:v>3.6273522709961981E-6</c:v>
                </c:pt>
                <c:pt idx="35832">
                  <c:v>3.607694225138403E-6</c:v>
                </c:pt>
                <c:pt idx="35833">
                  <c:v>3.5826378734782338E-6</c:v>
                </c:pt>
                <c:pt idx="35834">
                  <c:v>3.5663260860019359E-6</c:v>
                </c:pt>
                <c:pt idx="35835">
                  <c:v>3.564943199307891E-6</c:v>
                </c:pt>
                <c:pt idx="35836">
                  <c:v>3.5743253192777051E-6</c:v>
                </c:pt>
                <c:pt idx="35837">
                  <c:v>3.585178319553961E-6</c:v>
                </c:pt>
                <c:pt idx="35838">
                  <c:v>3.5897096495318688E-6</c:v>
                </c:pt>
                <c:pt idx="35839">
                  <c:v>3.584718342608539E-6</c:v>
                </c:pt>
                <c:pt idx="35840">
                  <c:v>3.5736884456127882E-6</c:v>
                </c:pt>
                <c:pt idx="35841">
                  <c:v>3.5623761505121369E-6</c:v>
                </c:pt>
                <c:pt idx="35842">
                  <c:v>3.555563353074831E-6</c:v>
                </c:pt>
                <c:pt idx="35843">
                  <c:v>3.554775958036771E-6</c:v>
                </c:pt>
                <c:pt idx="35844">
                  <c:v>3.5583034332375969E-6</c:v>
                </c:pt>
                <c:pt idx="35845">
                  <c:v>3.5624434531200681E-6</c:v>
                </c:pt>
                <c:pt idx="35846">
                  <c:v>3.5641137401398741E-6</c:v>
                </c:pt>
                <c:pt idx="35847">
                  <c:v>3.5622767882159678E-6</c:v>
                </c:pt>
                <c:pt idx="35848">
                  <c:v>3.557533773346222E-6</c:v>
                </c:pt>
                <c:pt idx="35849">
                  <c:v>3.5517787182470779E-6</c:v>
                </c:pt>
                <c:pt idx="35850">
                  <c:v>3.54723192685924E-6</c:v>
                </c:pt>
                <c:pt idx="35851">
                  <c:v>3.5448194921627869E-6</c:v>
                </c:pt>
                <c:pt idx="35852">
                  <c:v>3.544472292560386E-6</c:v>
                </c:pt>
                <c:pt idx="35853">
                  <c:v>3.545394065440632E-6</c:v>
                </c:pt>
                <c:pt idx="35854">
                  <c:v>3.546316747815581E-6</c:v>
                </c:pt>
                <c:pt idx="35855">
                  <c:v>3.546256493791589E-6</c:v>
                </c:pt>
                <c:pt idx="35856">
                  <c:v>3.545088929968188E-6</c:v>
                </c:pt>
                <c:pt idx="35857">
                  <c:v>3.542708554959972E-6</c:v>
                </c:pt>
                <c:pt idx="35858">
                  <c:v>3.5399255011725468E-6</c:v>
                </c:pt>
                <c:pt idx="35859">
                  <c:v>3.5373298032936869E-6</c:v>
                </c:pt>
                <c:pt idx="35860">
                  <c:v>3.5351715723663801E-6</c:v>
                </c:pt>
                <c:pt idx="35861">
                  <c:v>3.5338077850610721E-6</c:v>
                </c:pt>
                <c:pt idx="35862">
                  <c:v>3.5329771890246779E-6</c:v>
                </c:pt>
                <c:pt idx="35863">
                  <c:v>3.53252448803687E-6</c:v>
                </c:pt>
                <c:pt idx="35864">
                  <c:v>3.532129767336301E-6</c:v>
                </c:pt>
                <c:pt idx="35865">
                  <c:v>3.5315727018314651E-6</c:v>
                </c:pt>
                <c:pt idx="35866">
                  <c:v>3.5306950394442542E-6</c:v>
                </c:pt>
                <c:pt idx="35867">
                  <c:v>3.5294922327011591E-6</c:v>
                </c:pt>
                <c:pt idx="35868">
                  <c:v>3.528079105308279E-6</c:v>
                </c:pt>
                <c:pt idx="35869">
                  <c:v>3.5264690723124659E-6</c:v>
                </c:pt>
                <c:pt idx="35870">
                  <c:v>3.5248849599156529E-6</c:v>
                </c:pt>
                <c:pt idx="35871">
                  <c:v>3.5233965718362011E-6</c:v>
                </c:pt>
                <c:pt idx="35872">
                  <c:v>3.522088945828727E-6</c:v>
                </c:pt>
                <c:pt idx="35873">
                  <c:v>3.5209488942200551E-6</c:v>
                </c:pt>
                <c:pt idx="35874">
                  <c:v>3.519961637721281E-6</c:v>
                </c:pt>
                <c:pt idx="35875">
                  <c:v>3.5190180369681912E-6</c:v>
                </c:pt>
                <c:pt idx="35876">
                  <c:v>3.5181624298274978E-6</c:v>
                </c:pt>
                <c:pt idx="35877">
                  <c:v>3.5173093237972348E-6</c:v>
                </c:pt>
                <c:pt idx="35878">
                  <c:v>3.5164357541361819E-6</c:v>
                </c:pt>
                <c:pt idx="35879">
                  <c:v>3.515494427119847E-6</c:v>
                </c:pt>
                <c:pt idx="35880">
                  <c:v>3.5145599213137761E-6</c:v>
                </c:pt>
                <c:pt idx="35881">
                  <c:v>3.5135258258378599E-6</c:v>
                </c:pt>
                <c:pt idx="35882">
                  <c:v>3.5124726309732068E-6</c:v>
                </c:pt>
                <c:pt idx="35883">
                  <c:v>3.5114217098453078E-6</c:v>
                </c:pt>
                <c:pt idx="35884">
                  <c:v>3.5103273603453999E-6</c:v>
                </c:pt>
                <c:pt idx="35885">
                  <c:v>3.5092225516564209E-6</c:v>
                </c:pt>
                <c:pt idx="35886">
                  <c:v>3.5081404803349869E-6</c:v>
                </c:pt>
                <c:pt idx="35887">
                  <c:v>3.507056362650474E-6</c:v>
                </c:pt>
                <c:pt idx="35888">
                  <c:v>3.506025450406014E-6</c:v>
                </c:pt>
                <c:pt idx="35889">
                  <c:v>3.5049415600951761E-6</c:v>
                </c:pt>
                <c:pt idx="35890">
                  <c:v>3.5038970054301899E-6</c:v>
                </c:pt>
                <c:pt idx="35891">
                  <c:v>3.502864728943678E-6</c:v>
                </c:pt>
                <c:pt idx="35892">
                  <c:v>3.5018681501242099E-6</c:v>
                </c:pt>
                <c:pt idx="35893">
                  <c:v>3.5008872600883478E-6</c:v>
                </c:pt>
                <c:pt idx="35894">
                  <c:v>3.4999384297407228E-6</c:v>
                </c:pt>
                <c:pt idx="35895">
                  <c:v>3.4989752748515461E-6</c:v>
                </c:pt>
                <c:pt idx="35896">
                  <c:v>3.498043042782228E-6</c:v>
                </c:pt>
                <c:pt idx="35897">
                  <c:v>3.4971283184859199E-6</c:v>
                </c:pt>
                <c:pt idx="35898">
                  <c:v>3.4962406516569899E-6</c:v>
                </c:pt>
                <c:pt idx="35899">
                  <c:v>3.4954307466250611E-6</c:v>
                </c:pt>
                <c:pt idx="35900">
                  <c:v>3.4946751839015629E-6</c:v>
                </c:pt>
                <c:pt idx="35901">
                  <c:v>3.4940346722578401E-6</c:v>
                </c:pt>
                <c:pt idx="35902">
                  <c:v>3.493528993203654E-6</c:v>
                </c:pt>
                <c:pt idx="35903">
                  <c:v>3.4932475045934548E-6</c:v>
                </c:pt>
                <c:pt idx="35904">
                  <c:v>3.4932870676129819E-6</c:v>
                </c:pt>
                <c:pt idx="35905">
                  <c:v>3.4937584132421762E-6</c:v>
                </c:pt>
                <c:pt idx="35906">
                  <c:v>3.495024884614395E-6</c:v>
                </c:pt>
                <c:pt idx="35907">
                  <c:v>3.4973334095411701E-6</c:v>
                </c:pt>
                <c:pt idx="35908">
                  <c:v>3.5015279991057469E-6</c:v>
                </c:pt>
                <c:pt idx="35909">
                  <c:v>3.5084556202491508E-6</c:v>
                </c:pt>
                <c:pt idx="35910">
                  <c:v>3.5200030197302108E-6</c:v>
                </c:pt>
                <c:pt idx="35911">
                  <c:v>3.539553745213198E-6</c:v>
                </c:pt>
                <c:pt idx="35912">
                  <c:v>3.5885980196326268E-6</c:v>
                </c:pt>
                <c:pt idx="35913">
                  <c:v>3.6672618080046959E-6</c:v>
                </c:pt>
                <c:pt idx="35914">
                  <c:v>3.8390198824345134E-6</c:v>
                </c:pt>
                <c:pt idx="35915">
                  <c:v>4.1098601286648773E-6</c:v>
                </c:pt>
                <c:pt idx="35916">
                  <c:v>4.6689488044648897E-6</c:v>
                </c:pt>
                <c:pt idx="35917">
                  <c:v>5.5053897085599601E-6</c:v>
                </c:pt>
                <c:pt idx="35918">
                  <c:v>7.041513981675962E-6</c:v>
                </c:pt>
                <c:pt idx="35919">
                  <c:v>8.9022369138547219E-6</c:v>
                </c:pt>
                <c:pt idx="35920">
                  <c:v>1.1389022802177349E-5</c:v>
                </c:pt>
                <c:pt idx="35921">
                  <c:v>1.221848197019426E-5</c:v>
                </c:pt>
                <c:pt idx="35922">
                  <c:v>1.1314386028971061E-5</c:v>
                </c:pt>
                <c:pt idx="35923">
                  <c:v>8.3247887232573703E-6</c:v>
                </c:pt>
                <c:pt idx="35924">
                  <c:v>5.3295102588890586E-6</c:v>
                </c:pt>
                <c:pt idx="35925">
                  <c:v>3.6789997466257769E-6</c:v>
                </c:pt>
                <c:pt idx="35926">
                  <c:v>4.0186750993598253E-6</c:v>
                </c:pt>
                <c:pt idx="35927">
                  <c:v>5.6452249737048987E-6</c:v>
                </c:pt>
                <c:pt idx="35928">
                  <c:v>7.3004648584173992E-6</c:v>
                </c:pt>
                <c:pt idx="35929">
                  <c:v>4.7106739657465369E-5</c:v>
                </c:pt>
                <c:pt idx="35930">
                  <c:v>2.153340901713818E-4</c:v>
                </c:pt>
                <c:pt idx="35931">
                  <c:v>6.8398466100916266E-4</c:v>
                </c:pt>
                <c:pt idx="35932">
                  <c:v>7.8898522770032287E-4</c:v>
                </c:pt>
                <c:pt idx="35933">
                  <c:v>7.163316331570968E-5</c:v>
                </c:pt>
                <c:pt idx="35934">
                  <c:v>3.6277552135288721E-4</c:v>
                </c:pt>
                <c:pt idx="35935">
                  <c:v>3.7481344770640129E-4</c:v>
                </c:pt>
                <c:pt idx="35936">
                  <c:v>5.3518306231126189E-5</c:v>
                </c:pt>
                <c:pt idx="35937">
                  <c:v>3.9782642852514982E-4</c:v>
                </c:pt>
                <c:pt idx="35938">
                  <c:v>3.2964526326395571E-5</c:v>
                </c:pt>
                <c:pt idx="35939">
                  <c:v>2.8272901545278728E-4</c:v>
                </c:pt>
                <c:pt idx="35940">
                  <c:v>8.6427375208586454E-5</c:v>
                </c:pt>
                <c:pt idx="35941">
                  <c:v>1.6629583842586729E-4</c:v>
                </c:pt>
                <c:pt idx="35942">
                  <c:v>1.212612696690485E-4</c:v>
                </c:pt>
                <c:pt idx="35943">
                  <c:v>9.5992254500743002E-5</c:v>
                </c:pt>
                <c:pt idx="35944">
                  <c:v>1.3106963888276371E-4</c:v>
                </c:pt>
                <c:pt idx="35945">
                  <c:v>5.6313198001589633E-5</c:v>
                </c:pt>
                <c:pt idx="35946">
                  <c:v>1.2361269909888509E-4</c:v>
                </c:pt>
                <c:pt idx="35947">
                  <c:v>3.5719578590942547E-5</c:v>
                </c:pt>
                <c:pt idx="35948">
                  <c:v>1.132185061578639E-4</c:v>
                </c:pt>
                <c:pt idx="35949">
                  <c:v>2.6281562895746902E-5</c:v>
                </c:pt>
                <c:pt idx="35950">
                  <c:v>9.8233351309318095E-5</c:v>
                </c:pt>
                <c:pt idx="35951">
                  <c:v>2.091185342578683E-5</c:v>
                </c:pt>
                <c:pt idx="35952">
                  <c:v>8.4824023360852152E-5</c:v>
                </c:pt>
                <c:pt idx="35953">
                  <c:v>1.9190274542779658E-5</c:v>
                </c:pt>
                <c:pt idx="35954">
                  <c:v>7.1978283813223243E-5</c:v>
                </c:pt>
                <c:pt idx="35955">
                  <c:v>1.701606561255176E-5</c:v>
                </c:pt>
                <c:pt idx="35956">
                  <c:v>6.1200553318485618E-5</c:v>
                </c:pt>
                <c:pt idx="35957">
                  <c:v>1.6802843674668111E-5</c:v>
                </c:pt>
                <c:pt idx="35958">
                  <c:v>5.278546450426802E-5</c:v>
                </c:pt>
                <c:pt idx="35959">
                  <c:v>1.614404391148128E-5</c:v>
                </c:pt>
                <c:pt idx="35960">
                  <c:v>4.5365119149209931E-5</c:v>
                </c:pt>
                <c:pt idx="35961">
                  <c:v>1.6187177607207559E-5</c:v>
                </c:pt>
                <c:pt idx="35962">
                  <c:v>4.004353831987828E-5</c:v>
                </c:pt>
                <c:pt idx="35963">
                  <c:v>1.6054154912126251E-5</c:v>
                </c:pt>
                <c:pt idx="35964">
                  <c:v>3.5146262234775349E-5</c:v>
                </c:pt>
                <c:pt idx="35965">
                  <c:v>1.582850563863758E-5</c:v>
                </c:pt>
                <c:pt idx="35966">
                  <c:v>3.1522929930360988E-5</c:v>
                </c:pt>
                <c:pt idx="35967">
                  <c:v>1.5833740690140982E-5</c:v>
                </c:pt>
                <c:pt idx="35968">
                  <c:v>2.834595397871453E-5</c:v>
                </c:pt>
                <c:pt idx="35969">
                  <c:v>1.5585703295073469E-5</c:v>
                </c:pt>
                <c:pt idx="35970">
                  <c:v>2.5912577257258821E-5</c:v>
                </c:pt>
                <c:pt idx="35971">
                  <c:v>1.5693236491642889E-5</c:v>
                </c:pt>
                <c:pt idx="35972">
                  <c:v>2.4036618924583308E-5</c:v>
                </c:pt>
                <c:pt idx="35973">
                  <c:v>1.5616647942806591E-5</c:v>
                </c:pt>
                <c:pt idx="35974">
                  <c:v>2.2419655579142269E-5</c:v>
                </c:pt>
                <c:pt idx="35975">
                  <c:v>1.5692232409492138E-5</c:v>
                </c:pt>
                <c:pt idx="35976">
                  <c:v>2.1213538275333121E-5</c:v>
                </c:pt>
                <c:pt idx="35977">
                  <c:v>1.5673778761993159E-5</c:v>
                </c:pt>
                <c:pt idx="35978">
                  <c:v>2.009383752010763E-5</c:v>
                </c:pt>
                <c:pt idx="35979">
                  <c:v>1.5651576177333482E-5</c:v>
                </c:pt>
                <c:pt idx="35980">
                  <c:v>1.926523509609979E-5</c:v>
                </c:pt>
                <c:pt idx="35981">
                  <c:v>1.5641877325833778E-5</c:v>
                </c:pt>
                <c:pt idx="35982">
                  <c:v>1.8514221665100191E-5</c:v>
                </c:pt>
                <c:pt idx="35983">
                  <c:v>1.559076554258354E-5</c:v>
                </c:pt>
                <c:pt idx="35984">
                  <c:v>1.79544513230212E-5</c:v>
                </c:pt>
                <c:pt idx="35985">
                  <c:v>1.5605159205733798E-5</c:v>
                </c:pt>
                <c:pt idx="35986">
                  <c:v>1.7477699657320042E-5</c:v>
                </c:pt>
                <c:pt idx="35987">
                  <c:v>1.5574201825074852E-5</c:v>
                </c:pt>
                <c:pt idx="35988">
                  <c:v>1.7108222891693E-5</c:v>
                </c:pt>
                <c:pt idx="35989">
                  <c:v>1.5587409507134001E-5</c:v>
                </c:pt>
                <c:pt idx="35990">
                  <c:v>1.6817437426652759E-5</c:v>
                </c:pt>
                <c:pt idx="35991">
                  <c:v>1.5568381058983501E-5</c:v>
                </c:pt>
                <c:pt idx="35992">
                  <c:v>1.6561192751396451E-5</c:v>
                </c:pt>
                <c:pt idx="35993">
                  <c:v>1.5566958609269929E-5</c:v>
                </c:pt>
                <c:pt idx="35994">
                  <c:v>1.6372478057746779E-5</c:v>
                </c:pt>
                <c:pt idx="35995">
                  <c:v>1.556089409859851E-5</c:v>
                </c:pt>
                <c:pt idx="35996">
                  <c:v>1.6203110135393221E-5</c:v>
                </c:pt>
                <c:pt idx="35997">
                  <c:v>1.5557703591184691E-5</c:v>
                </c:pt>
                <c:pt idx="35998">
                  <c:v>1.6082960428320799E-5</c:v>
                </c:pt>
                <c:pt idx="35999">
                  <c:v>1.556286042614374E-5</c:v>
                </c:pt>
                <c:pt idx="36000">
                  <c:v>1.5976911527104679E-5</c:v>
                </c:pt>
                <c:pt idx="36001">
                  <c:v>1.5559195162495602E-5</c:v>
                </c:pt>
                <c:pt idx="36002">
                  <c:v>1.5894735042820681E-5</c:v>
                </c:pt>
                <c:pt idx="36003">
                  <c:v>1.556266579427756E-5</c:v>
                </c:pt>
                <c:pt idx="36004">
                  <c:v>1.5824956790311259E-5</c:v>
                </c:pt>
                <c:pt idx="36005">
                  <c:v>1.5556690414086919E-5</c:v>
                </c:pt>
                <c:pt idx="36006">
                  <c:v>1.576565409777686E-5</c:v>
                </c:pt>
                <c:pt idx="36007">
                  <c:v>1.5555919162579809E-5</c:v>
                </c:pt>
                <c:pt idx="36008">
                  <c:v>1.5720244846306741E-5</c:v>
                </c:pt>
                <c:pt idx="36009">
                  <c:v>1.5551946489722471E-5</c:v>
                </c:pt>
                <c:pt idx="36010">
                  <c:v>1.5680388969485651E-5</c:v>
                </c:pt>
                <c:pt idx="36011">
                  <c:v>1.555059861857444E-5</c:v>
                </c:pt>
                <c:pt idx="36012">
                  <c:v>1.565181810292415E-5</c:v>
                </c:pt>
                <c:pt idx="36013">
                  <c:v>1.5549301679129709E-5</c:v>
                </c:pt>
                <c:pt idx="36014">
                  <c:v>1.5625948435626921E-5</c:v>
                </c:pt>
                <c:pt idx="36015">
                  <c:v>1.55471425387077E-5</c:v>
                </c:pt>
                <c:pt idx="36016">
                  <c:v>1.5606725355610251E-5</c:v>
                </c:pt>
                <c:pt idx="36017">
                  <c:v>1.5546167560387399E-5</c:v>
                </c:pt>
                <c:pt idx="36018">
                  <c:v>1.558988515171222E-5</c:v>
                </c:pt>
                <c:pt idx="36019">
                  <c:v>1.5543600966339E-5</c:v>
                </c:pt>
                <c:pt idx="36020">
                  <c:v>1.557649738970213E-5</c:v>
                </c:pt>
                <c:pt idx="36021">
                  <c:v>1.5542715118499469E-5</c:v>
                </c:pt>
                <c:pt idx="36022">
                  <c:v>1.556614006403834E-5</c:v>
                </c:pt>
                <c:pt idx="36023">
                  <c:v>1.5540765161858872E-5</c:v>
                </c:pt>
                <c:pt idx="36024">
                  <c:v>1.555738163006026E-5</c:v>
                </c:pt>
                <c:pt idx="36025">
                  <c:v>1.5539846572210081E-5</c:v>
                </c:pt>
                <c:pt idx="36026">
                  <c:v>1.5550931493635289E-5</c:v>
                </c:pt>
                <c:pt idx="36027">
                  <c:v>1.553841320856009E-5</c:v>
                </c:pt>
                <c:pt idx="36028">
                  <c:v>1.554489062982611E-5</c:v>
                </c:pt>
                <c:pt idx="36029">
                  <c:v>1.5536819773842581E-5</c:v>
                </c:pt>
                <c:pt idx="36030">
                  <c:v>1.5540517779299989E-5</c:v>
                </c:pt>
                <c:pt idx="36031">
                  <c:v>1.5535379134234969E-5</c:v>
                </c:pt>
                <c:pt idx="36032">
                  <c:v>1.5536399587290362E-5</c:v>
                </c:pt>
                <c:pt idx="36033">
                  <c:v>1.5533634723396968E-5</c:v>
                </c:pt>
                <c:pt idx="36034">
                  <c:v>1.5533298210357319E-5</c:v>
                </c:pt>
                <c:pt idx="36035">
                  <c:v>1.5532241377513859E-5</c:v>
                </c:pt>
                <c:pt idx="36036">
                  <c:v>1.5530526070506309E-5</c:v>
                </c:pt>
                <c:pt idx="36037">
                  <c:v>1.5530646123806949E-5</c:v>
                </c:pt>
                <c:pt idx="36038">
                  <c:v>1.5528305084444579E-5</c:v>
                </c:pt>
                <c:pt idx="36039">
                  <c:v>1.5529230950050991E-5</c:v>
                </c:pt>
                <c:pt idx="36040">
                  <c:v>1.5526557035627772E-5</c:v>
                </c:pt>
                <c:pt idx="36041">
                  <c:v>1.5527793948422189E-5</c:v>
                </c:pt>
                <c:pt idx="36042">
                  <c:v>1.5524903574259948E-5</c:v>
                </c:pt>
                <c:pt idx="36043">
                  <c:v>1.5526471543125812E-5</c:v>
                </c:pt>
                <c:pt idx="36044">
                  <c:v>1.5523623005719859E-5</c:v>
                </c:pt>
                <c:pt idx="36045">
                  <c:v>1.5525132766924798E-5</c:v>
                </c:pt>
                <c:pt idx="36046">
                  <c:v>1.5522242392762561E-5</c:v>
                </c:pt>
                <c:pt idx="36047">
                  <c:v>1.5523970432695929E-5</c:v>
                </c:pt>
                <c:pt idx="36048">
                  <c:v>1.5521229215664789E-5</c:v>
                </c:pt>
                <c:pt idx="36049">
                  <c:v>1.5522709873039279E-5</c:v>
                </c:pt>
                <c:pt idx="36050">
                  <c:v>1.5520225133514028E-5</c:v>
                </c:pt>
                <c:pt idx="36051">
                  <c:v>1.5521569366683249E-5</c:v>
                </c:pt>
                <c:pt idx="36052">
                  <c:v>1.5519362932536751E-5</c:v>
                </c:pt>
                <c:pt idx="36053">
                  <c:v>1.552037974761333E-5</c:v>
                </c:pt>
                <c:pt idx="36054">
                  <c:v>1.5518429790972729E-5</c:v>
                </c:pt>
                <c:pt idx="36055">
                  <c:v>1.5519315638812259E-5</c:v>
                </c:pt>
                <c:pt idx="36056">
                  <c:v>1.5517609426751729E-5</c:v>
                </c:pt>
                <c:pt idx="36057">
                  <c:v>1.5518226064159531E-5</c:v>
                </c:pt>
                <c:pt idx="36058">
                  <c:v>1.5516712664975781E-5</c:v>
                </c:pt>
                <c:pt idx="36059">
                  <c:v>1.551724562887102E-5</c:v>
                </c:pt>
                <c:pt idx="36060">
                  <c:v>1.5515897757723E-5</c:v>
                </c:pt>
                <c:pt idx="36061">
                  <c:v>1.5516192434006371E-5</c:v>
                </c:pt>
                <c:pt idx="36062">
                  <c:v>1.5515030099777501E-5</c:v>
                </c:pt>
                <c:pt idx="36063">
                  <c:v>1.5515211998717859E-5</c:v>
                </c:pt>
                <c:pt idx="36064">
                  <c:v>1.5514264305238609E-5</c:v>
                </c:pt>
                <c:pt idx="36065">
                  <c:v>1.551427885715384E-5</c:v>
                </c:pt>
                <c:pt idx="36066">
                  <c:v>1.5513549442403018E-5</c:v>
                </c:pt>
                <c:pt idx="36067">
                  <c:v>1.5513442122028209E-5</c:v>
                </c:pt>
                <c:pt idx="36068">
                  <c:v>1.551264722365886E-5</c:v>
                </c:pt>
                <c:pt idx="36069">
                  <c:v>1.5512552636209879E-5</c:v>
                </c:pt>
                <c:pt idx="36070">
                  <c:v>1.5511926903855059E-5</c:v>
                </c:pt>
                <c:pt idx="36071">
                  <c:v>1.5511610399698839E-5</c:v>
                </c:pt>
                <c:pt idx="36072">
                  <c:v>1.5511113815591671E-5</c:v>
                </c:pt>
                <c:pt idx="36073">
                  <c:v>1.5510728189838119E-5</c:v>
                </c:pt>
                <c:pt idx="36074">
                  <c:v>1.551022796775214E-5</c:v>
                </c:pt>
                <c:pt idx="36075">
                  <c:v>1.550988417875487E-5</c:v>
                </c:pt>
                <c:pt idx="36076">
                  <c:v>1.5509443983319219E-5</c:v>
                </c:pt>
                <c:pt idx="36077">
                  <c:v>1.5509041986661028E-5</c:v>
                </c:pt>
                <c:pt idx="36078">
                  <c:v>1.5508585420320738E-5</c:v>
                </c:pt>
                <c:pt idx="36079">
                  <c:v>1.5508185242651958E-5</c:v>
                </c:pt>
                <c:pt idx="36080">
                  <c:v>1.5507835996686481E-5</c:v>
                </c:pt>
                <c:pt idx="36081">
                  <c:v>1.5507390344282609E-5</c:v>
                </c:pt>
                <c:pt idx="36082">
                  <c:v>1.5507010175497271E-5</c:v>
                </c:pt>
                <c:pt idx="36083">
                  <c:v>1.5506579075008631E-5</c:v>
                </c:pt>
                <c:pt idx="36084">
                  <c:v>1.550617344037164E-5</c:v>
                </c:pt>
                <c:pt idx="36085">
                  <c:v>1.5505738701904189E-5</c:v>
                </c:pt>
                <c:pt idx="36086">
                  <c:v>1.5505447663599629E-5</c:v>
                </c:pt>
                <c:pt idx="36087">
                  <c:v>1.5504991097259339E-5</c:v>
                </c:pt>
                <c:pt idx="36088">
                  <c:v>1.5504665498156101E-5</c:v>
                </c:pt>
                <c:pt idx="36089">
                  <c:v>1.5504152543144301E-5</c:v>
                </c:pt>
                <c:pt idx="36090">
                  <c:v>1.5503770555369559E-5</c:v>
                </c:pt>
                <c:pt idx="36091">
                  <c:v>1.5503330359933901E-5</c:v>
                </c:pt>
                <c:pt idx="36092">
                  <c:v>1.5502992027904838E-5</c:v>
                </c:pt>
                <c:pt idx="36093">
                  <c:v>1.5502500900765881E-5</c:v>
                </c:pt>
                <c:pt idx="36094">
                  <c:v>1.550223350932356E-5</c:v>
                </c:pt>
                <c:pt idx="36095">
                  <c:v>1.550180604681373E-5</c:v>
                </c:pt>
                <c:pt idx="36096">
                  <c:v>1.5501431334996599E-5</c:v>
                </c:pt>
                <c:pt idx="36097">
                  <c:v>1.550089291413315E-5</c:v>
                </c:pt>
                <c:pt idx="36098">
                  <c:v>1.5500449080718681E-5</c:v>
                </c:pt>
                <c:pt idx="36099">
                  <c:v>1.550015804241411E-5</c:v>
                </c:pt>
                <c:pt idx="36100">
                  <c:v>1.549969238112681E-5</c:v>
                </c:pt>
                <c:pt idx="36101">
                  <c:v>1.5499337678193111E-5</c:v>
                </c:pt>
                <c:pt idx="36102">
                  <c:v>1.549895569041837E-5</c:v>
                </c:pt>
                <c:pt idx="36103">
                  <c:v>1.5498535503866151E-5</c:v>
                </c:pt>
                <c:pt idx="36104">
                  <c:v>1.5498142602154988E-5</c:v>
                </c:pt>
                <c:pt idx="36105">
                  <c:v>1.5497769709327262E-5</c:v>
                </c:pt>
                <c:pt idx="36106">
                  <c:v>1.549738954054192E-5</c:v>
                </c:pt>
                <c:pt idx="36107">
                  <c:v>1.549698936287314E-5</c:v>
                </c:pt>
                <c:pt idx="36108">
                  <c:v>1.5496549167437479E-5</c:v>
                </c:pt>
                <c:pt idx="36109">
                  <c:v>1.5496205378440209E-5</c:v>
                </c:pt>
                <c:pt idx="36110">
                  <c:v>1.549575790704694E-5</c:v>
                </c:pt>
                <c:pt idx="36111">
                  <c:v>1.5495365005335771E-5</c:v>
                </c:pt>
                <c:pt idx="36112">
                  <c:v>1.5495059415115971E-5</c:v>
                </c:pt>
                <c:pt idx="36113">
                  <c:v>1.5494606486754489E-5</c:v>
                </c:pt>
                <c:pt idx="36114">
                  <c:v>1.5494253602810201E-5</c:v>
                </c:pt>
                <c:pt idx="36115">
                  <c:v>1.5493829778279181E-5</c:v>
                </c:pt>
                <c:pt idx="36116">
                  <c:v>1.5493396858801131E-5</c:v>
                </c:pt>
                <c:pt idx="36117">
                  <c:v>1.5492969396291301E-5</c:v>
                </c:pt>
                <c:pt idx="36118">
                  <c:v>1.549262560729403E-5</c:v>
                </c:pt>
                <c:pt idx="36119">
                  <c:v>1.549222542962525E-5</c:v>
                </c:pt>
                <c:pt idx="36120">
                  <c:v>1.5491867088712748E-5</c:v>
                </c:pt>
                <c:pt idx="36121">
                  <c:v>1.549145235912874E-5</c:v>
                </c:pt>
                <c:pt idx="36122">
                  <c:v>1.5491033991565931E-5</c:v>
                </c:pt>
                <c:pt idx="36123">
                  <c:v>1.5490631994907741E-5</c:v>
                </c:pt>
                <c:pt idx="36124">
                  <c:v>1.5490266378037632E-5</c:v>
                </c:pt>
                <c:pt idx="36125">
                  <c:v>1.5489840734517198E-5</c:v>
                </c:pt>
                <c:pt idx="36126">
                  <c:v>1.5489429642912E-5</c:v>
                </c:pt>
                <c:pt idx="36127">
                  <c:v>1.548905311210547E-5</c:v>
                </c:pt>
                <c:pt idx="36128">
                  <c:v>1.5488762073800899E-5</c:v>
                </c:pt>
                <c:pt idx="36129">
                  <c:v>1.548834552522749E-5</c:v>
                </c:pt>
                <c:pt idx="36130">
                  <c:v>1.5487899872823618E-5</c:v>
                </c:pt>
                <c:pt idx="36131">
                  <c:v>1.5487468772334981E-5</c:v>
                </c:pt>
                <c:pt idx="36132">
                  <c:v>1.5487119526369501E-5</c:v>
                </c:pt>
                <c:pt idx="36133">
                  <c:v>1.5486710253753699E-5</c:v>
                </c:pt>
                <c:pt idx="36134">
                  <c:v>1.5486357369809411E-5</c:v>
                </c:pt>
                <c:pt idx="36135">
                  <c:v>1.5485957192140631E-5</c:v>
                </c:pt>
                <c:pt idx="36136">
                  <c:v>1.548560430819634E-5</c:v>
                </c:pt>
                <c:pt idx="36137">
                  <c:v>1.5485240510315631E-5</c:v>
                </c:pt>
                <c:pt idx="36138">
                  <c:v>1.5484758478123691E-5</c:v>
                </c:pt>
                <c:pt idx="36139">
                  <c:v>1.5484323739656251E-5</c:v>
                </c:pt>
                <c:pt idx="36140">
                  <c:v>1.5484083633054979E-5</c:v>
                </c:pt>
                <c:pt idx="36141">
                  <c:v>1.548355248814914E-5</c:v>
                </c:pt>
                <c:pt idx="36142">
                  <c:v>1.5483215975109491E-5</c:v>
                </c:pt>
                <c:pt idx="36143">
                  <c:v>1.5482764865737408E-5</c:v>
                </c:pt>
                <c:pt idx="36144">
                  <c:v>1.5482475646422241E-5</c:v>
                </c:pt>
                <c:pt idx="36145">
                  <c:v>1.5482028175028969E-5</c:v>
                </c:pt>
                <c:pt idx="36146">
                  <c:v>1.5481742593692619E-5</c:v>
                </c:pt>
                <c:pt idx="36147">
                  <c:v>1.5481356967939061E-5</c:v>
                </c:pt>
                <c:pt idx="36148">
                  <c:v>1.5480931324418631E-5</c:v>
                </c:pt>
                <c:pt idx="36149">
                  <c:v>1.5480503861908801E-5</c:v>
                </c:pt>
                <c:pt idx="36150">
                  <c:v>1.548010004626121E-5</c:v>
                </c:pt>
                <c:pt idx="36151">
                  <c:v>1.5479688954656009E-5</c:v>
                </c:pt>
                <c:pt idx="36152">
                  <c:v>1.5479376088478599E-5</c:v>
                </c:pt>
                <c:pt idx="36153">
                  <c:v>1.5479034118470739E-5</c:v>
                </c:pt>
                <c:pt idx="36154">
                  <c:v>1.5478621207876131E-5</c:v>
                </c:pt>
                <c:pt idx="36155">
                  <c:v>1.5478177374461669E-5</c:v>
                </c:pt>
                <c:pt idx="36156">
                  <c:v>1.5477822671527971E-5</c:v>
                </c:pt>
                <c:pt idx="36157">
                  <c:v>1.5477451597689651E-5</c:v>
                </c:pt>
                <c:pt idx="36158">
                  <c:v>1.5477111446671191E-5</c:v>
                </c:pt>
                <c:pt idx="36159">
                  <c:v>1.5476687622140162E-5</c:v>
                </c:pt>
                <c:pt idx="36160">
                  <c:v>1.5476309272344221E-5</c:v>
                </c:pt>
                <c:pt idx="36161">
                  <c:v>1.5475947293452919E-5</c:v>
                </c:pt>
                <c:pt idx="36162">
                  <c:v>1.5475565305678171E-5</c:v>
                </c:pt>
                <c:pt idx="36163">
                  <c:v>1.547513238620013E-5</c:v>
                </c:pt>
                <c:pt idx="36164">
                  <c:v>1.5474737665499561E-5</c:v>
                </c:pt>
                <c:pt idx="36165">
                  <c:v>1.5474382962565869E-5</c:v>
                </c:pt>
                <c:pt idx="36166">
                  <c:v>1.547401916468516E-5</c:v>
                </c:pt>
                <c:pt idx="36167">
                  <c:v>1.5473544408450831E-5</c:v>
                </c:pt>
                <c:pt idx="36168">
                  <c:v>1.5473235180252232E-5</c:v>
                </c:pt>
                <c:pt idx="36169">
                  <c:v>1.547293322801124E-5</c:v>
                </c:pt>
                <c:pt idx="36170">
                  <c:v>1.5472529412363659E-5</c:v>
                </c:pt>
                <c:pt idx="36171">
                  <c:v>1.5472125596716069E-5</c:v>
                </c:pt>
                <c:pt idx="36172">
                  <c:v>1.5471752703888338E-5</c:v>
                </c:pt>
                <c:pt idx="36173">
                  <c:v>1.5471287042601031E-5</c:v>
                </c:pt>
                <c:pt idx="36174">
                  <c:v>1.5470979633391831E-5</c:v>
                </c:pt>
                <c:pt idx="36175">
                  <c:v>1.5470495782210492E-5</c:v>
                </c:pt>
                <c:pt idx="36176">
                  <c:v>1.5470235666725781E-5</c:v>
                </c:pt>
                <c:pt idx="36177">
                  <c:v>1.546982639410999E-5</c:v>
                </c:pt>
                <c:pt idx="36178">
                  <c:v>1.546945532027166E-5</c:v>
                </c:pt>
                <c:pt idx="36179">
                  <c:v>1.5469100617337969E-5</c:v>
                </c:pt>
                <c:pt idx="36180">
                  <c:v>1.5468776837224141E-5</c:v>
                </c:pt>
                <c:pt idx="36181">
                  <c:v>1.5468243873328898E-5</c:v>
                </c:pt>
                <c:pt idx="36182">
                  <c:v>1.546791099826805E-5</c:v>
                </c:pt>
                <c:pt idx="36183">
                  <c:v>1.5467479897779409E-5</c:v>
                </c:pt>
                <c:pt idx="36184">
                  <c:v>1.5467148841707971E-5</c:v>
                </c:pt>
                <c:pt idx="36185">
                  <c:v>1.5466825061594139E-5</c:v>
                </c:pt>
                <c:pt idx="36186">
                  <c:v>1.546637213323265E-5</c:v>
                </c:pt>
                <c:pt idx="36187">
                  <c:v>1.5465990145457909E-5</c:v>
                </c:pt>
                <c:pt idx="36188">
                  <c:v>1.546571365906857E-5</c:v>
                </c:pt>
                <c:pt idx="36189">
                  <c:v>1.5465247997781258E-5</c:v>
                </c:pt>
                <c:pt idx="36190">
                  <c:v>1.5464924217667431E-5</c:v>
                </c:pt>
                <c:pt idx="36191">
                  <c:v>1.5464529496966861E-5</c:v>
                </c:pt>
                <c:pt idx="36192">
                  <c:v>1.5464098396478221E-5</c:v>
                </c:pt>
                <c:pt idx="36193">
                  <c:v>1.54638310050359E-5</c:v>
                </c:pt>
                <c:pt idx="36194">
                  <c:v>1.5463328963960521E-5</c:v>
                </c:pt>
                <c:pt idx="36195">
                  <c:v>1.5462999726878479E-5</c:v>
                </c:pt>
                <c:pt idx="36196">
                  <c:v>1.5462683222722259E-5</c:v>
                </c:pt>
                <c:pt idx="36197">
                  <c:v>1.5462223018403168E-5</c:v>
                </c:pt>
                <c:pt idx="36198">
                  <c:v>1.546189923828933E-5</c:v>
                </c:pt>
                <c:pt idx="36199">
                  <c:v>1.5461462680832479E-5</c:v>
                </c:pt>
                <c:pt idx="36200">
                  <c:v>1.5461173461517319E-5</c:v>
                </c:pt>
                <c:pt idx="36201">
                  <c:v>1.546083694847766E-5</c:v>
                </c:pt>
                <c:pt idx="36202">
                  <c:v>1.546035673527513E-5</c:v>
                </c:pt>
                <c:pt idx="36203">
                  <c:v>1.5459989299415611E-5</c:v>
                </c:pt>
                <c:pt idx="36204">
                  <c:v>1.5459654605365362E-5</c:v>
                </c:pt>
                <c:pt idx="36205">
                  <c:v>1.545932536828332E-5</c:v>
                </c:pt>
                <c:pt idx="36206">
                  <c:v>1.54589597514132E-5</c:v>
                </c:pt>
                <c:pt idx="36207">
                  <c:v>1.5458543202839788E-5</c:v>
                </c:pt>
                <c:pt idx="36208">
                  <c:v>1.5458117559319359E-5</c:v>
                </c:pt>
                <c:pt idx="36209">
                  <c:v>1.5457766494364481E-5</c:v>
                </c:pt>
                <c:pt idx="36210">
                  <c:v>1.5457439076271839E-5</c:v>
                </c:pt>
                <c:pt idx="36211">
                  <c:v>1.5456978871952739E-5</c:v>
                </c:pt>
                <c:pt idx="36212">
                  <c:v>1.545678424008656E-5</c:v>
                </c:pt>
                <c:pt idx="36213">
                  <c:v>1.545630584587343E-5</c:v>
                </c:pt>
                <c:pt idx="36214">
                  <c:v>1.5455949323950339E-5</c:v>
                </c:pt>
                <c:pt idx="36215">
                  <c:v>1.545555824122857E-5</c:v>
                </c:pt>
                <c:pt idx="36216">
                  <c:v>1.5455163520528E-5</c:v>
                </c:pt>
                <c:pt idx="36217">
                  <c:v>1.5454814274562519E-5</c:v>
                </c:pt>
                <c:pt idx="36218">
                  <c:v>1.545444865769241E-5</c:v>
                </c:pt>
                <c:pt idx="36219">
                  <c:v>1.5454006643267348E-5</c:v>
                </c:pt>
                <c:pt idx="36220">
                  <c:v>1.545373561384622E-5</c:v>
                </c:pt>
                <c:pt idx="36221">
                  <c:v>1.5453289961442351E-5</c:v>
                </c:pt>
                <c:pt idx="36222">
                  <c:v>1.545302075101063E-5</c:v>
                </c:pt>
                <c:pt idx="36223">
                  <c:v>1.5452560546691529E-5</c:v>
                </c:pt>
                <c:pt idx="36224">
                  <c:v>1.545230588817503E-5</c:v>
                </c:pt>
                <c:pt idx="36225">
                  <c:v>1.545182385598309E-5</c:v>
                </c:pt>
                <c:pt idx="36226">
                  <c:v>1.5451545550604351E-5</c:v>
                </c:pt>
                <c:pt idx="36227">
                  <c:v>1.545113809697796E-5</c:v>
                </c:pt>
                <c:pt idx="36228">
                  <c:v>1.545088343846146E-5</c:v>
                </c:pt>
                <c:pt idx="36229">
                  <c:v>1.5450435967068191E-5</c:v>
                </c:pt>
                <c:pt idx="36230">
                  <c:v>1.545007944514509E-5</c:v>
                </c:pt>
                <c:pt idx="36231">
                  <c:v>1.5449701095349159E-5</c:v>
                </c:pt>
                <c:pt idx="36232">
                  <c:v>1.54493118316168E-5</c:v>
                </c:pt>
                <c:pt idx="36233">
                  <c:v>1.5448951671714891E-5</c:v>
                </c:pt>
                <c:pt idx="36234">
                  <c:v>1.544857514090836E-5</c:v>
                </c:pt>
                <c:pt idx="36235">
                  <c:v>1.5448191334144209E-5</c:v>
                </c:pt>
                <c:pt idx="36236">
                  <c:v>1.544782935525291E-5</c:v>
                </c:pt>
                <c:pt idx="36237">
                  <c:v>1.544748920423444E-5</c:v>
                </c:pt>
                <c:pt idx="36238">
                  <c:v>1.5447134501300749E-5</c:v>
                </c:pt>
                <c:pt idx="36239">
                  <c:v>1.5446768884430639E-5</c:v>
                </c:pt>
                <c:pt idx="36240">
                  <c:v>1.54464923980413E-5</c:v>
                </c:pt>
                <c:pt idx="36241">
                  <c:v>1.544606129755266E-5</c:v>
                </c:pt>
                <c:pt idx="36242">
                  <c:v>1.544568476674613E-5</c:v>
                </c:pt>
                <c:pt idx="36243">
                  <c:v>1.5445359167642891E-5</c:v>
                </c:pt>
                <c:pt idx="36244">
                  <c:v>1.5444955351995301E-5</c:v>
                </c:pt>
                <c:pt idx="36245">
                  <c:v>1.5444669770658951E-5</c:v>
                </c:pt>
                <c:pt idx="36246">
                  <c:v>1.5444162272615362E-5</c:v>
                </c:pt>
                <c:pt idx="36247">
                  <c:v>1.5443853044416759E-5</c:v>
                </c:pt>
                <c:pt idx="36248">
                  <c:v>1.5443480151589029E-5</c:v>
                </c:pt>
                <c:pt idx="36249">
                  <c:v>1.5443076335941441E-5</c:v>
                </c:pt>
                <c:pt idx="36250">
                  <c:v>1.5442799849552099E-5</c:v>
                </c:pt>
                <c:pt idx="36251">
                  <c:v>1.5442472431459461E-5</c:v>
                </c:pt>
                <c:pt idx="36252">
                  <c:v>1.5442028598044999E-5</c:v>
                </c:pt>
                <c:pt idx="36253">
                  <c:v>1.5441621144418601E-5</c:v>
                </c:pt>
                <c:pt idx="36254">
                  <c:v>1.5441368304891508E-5</c:v>
                </c:pt>
                <c:pt idx="36255">
                  <c:v>1.544095721328631E-5</c:v>
                </c:pt>
                <c:pt idx="36256">
                  <c:v>1.5440655261045318E-5</c:v>
                </c:pt>
                <c:pt idx="36257">
                  <c:v>1.5440169590874578E-5</c:v>
                </c:pt>
                <c:pt idx="36258">
                  <c:v>1.5439874914591201E-5</c:v>
                </c:pt>
                <c:pt idx="36259">
                  <c:v>1.5439547496498559E-5</c:v>
                </c:pt>
                <c:pt idx="36260">
                  <c:v>1.543913094792515E-5</c:v>
                </c:pt>
                <c:pt idx="36261">
                  <c:v>1.5438819900737141E-5</c:v>
                </c:pt>
                <c:pt idx="36262">
                  <c:v>1.543849612062331E-5</c:v>
                </c:pt>
                <c:pt idx="36263">
                  <c:v>1.5438039554283019E-5</c:v>
                </c:pt>
                <c:pt idx="36264">
                  <c:v>1.5437719412147999E-5</c:v>
                </c:pt>
                <c:pt idx="36265">
                  <c:v>1.5437391994055361E-5</c:v>
                </c:pt>
                <c:pt idx="36266">
                  <c:v>1.5437064575962719E-5</c:v>
                </c:pt>
                <c:pt idx="36267">
                  <c:v>1.5436709873029031E-5</c:v>
                </c:pt>
                <c:pt idx="36268">
                  <c:v>1.5436309695360251E-5</c:v>
                </c:pt>
                <c:pt idx="36269">
                  <c:v>1.543593680253252E-5</c:v>
                </c:pt>
                <c:pt idx="36270">
                  <c:v>1.5435538443853151E-5</c:v>
                </c:pt>
                <c:pt idx="36271">
                  <c:v>1.543524740554858E-5</c:v>
                </c:pt>
                <c:pt idx="36272">
                  <c:v>1.5434912711498331E-5</c:v>
                </c:pt>
                <c:pt idx="36273">
                  <c:v>1.5434612578246739E-5</c:v>
                </c:pt>
                <c:pt idx="36274">
                  <c:v>1.5434157830895859E-5</c:v>
                </c:pt>
                <c:pt idx="36275">
                  <c:v>1.5433775843121111E-5</c:v>
                </c:pt>
                <c:pt idx="36276">
                  <c:v>1.5433461157954301E-5</c:v>
                </c:pt>
                <c:pt idx="36277">
                  <c:v>1.5433068256243129E-5</c:v>
                </c:pt>
                <c:pt idx="36278">
                  <c:v>1.5432746295118701E-5</c:v>
                </c:pt>
                <c:pt idx="36279">
                  <c:v>1.5432377040269781E-5</c:v>
                </c:pt>
                <c:pt idx="36280">
                  <c:v>1.5432042346219529E-5</c:v>
                </c:pt>
                <c:pt idx="36281">
                  <c:v>1.5431640349561349E-5</c:v>
                </c:pt>
                <c:pt idx="36282">
                  <c:v>1.5431360225193199E-5</c:v>
                </c:pt>
                <c:pt idx="36283">
                  <c:v>1.5430934581672769E-5</c:v>
                </c:pt>
                <c:pt idx="36284">
                  <c:v>1.5430676285177469E-5</c:v>
                </c:pt>
                <c:pt idx="36285">
                  <c:v>1.5430245184688829E-5</c:v>
                </c:pt>
                <c:pt idx="36286">
                  <c:v>1.5429954146384262E-5</c:v>
                </c:pt>
                <c:pt idx="36287">
                  <c:v>1.542956670164131E-5</c:v>
                </c:pt>
                <c:pt idx="36288">
                  <c:v>1.542922655062284E-5</c:v>
                </c:pt>
                <c:pt idx="36289">
                  <c:v>1.5428835467901081E-5</c:v>
                </c:pt>
                <c:pt idx="36290">
                  <c:v>1.5428500773850828E-5</c:v>
                </c:pt>
                <c:pt idx="36291">
                  <c:v>1.54280260176165E-5</c:v>
                </c:pt>
                <c:pt idx="36292">
                  <c:v>1.5427805919898671E-5</c:v>
                </c:pt>
                <c:pt idx="36293">
                  <c:v>1.542751670058351E-5</c:v>
                </c:pt>
                <c:pt idx="36294">
                  <c:v>1.5427123798872341E-5</c:v>
                </c:pt>
                <c:pt idx="36295">
                  <c:v>1.542671816423535E-5</c:v>
                </c:pt>
                <c:pt idx="36296">
                  <c:v>1.5426303434651348E-5</c:v>
                </c:pt>
                <c:pt idx="36297">
                  <c:v>1.5426050595124249E-5</c:v>
                </c:pt>
                <c:pt idx="36298">
                  <c:v>1.5425735909957439E-5</c:v>
                </c:pt>
                <c:pt idx="36299">
                  <c:v>1.5425333913299258E-5</c:v>
                </c:pt>
                <c:pt idx="36300">
                  <c:v>1.542500649520662E-5</c:v>
                </c:pt>
                <c:pt idx="36301">
                  <c:v>1.5424715456902049E-5</c:v>
                </c:pt>
                <c:pt idx="36302">
                  <c:v>1.5424300727318041E-5</c:v>
                </c:pt>
                <c:pt idx="36303">
                  <c:v>1.5424013326992281E-5</c:v>
                </c:pt>
                <c:pt idx="36304">
                  <c:v>1.5423705917783082E-5</c:v>
                </c:pt>
                <c:pt idx="36305">
                  <c:v>1.5423269360326231E-5</c:v>
                </c:pt>
                <c:pt idx="36306">
                  <c:v>1.5422974684042859E-5</c:v>
                </c:pt>
                <c:pt idx="36307">
                  <c:v>1.5422681826748889E-5</c:v>
                </c:pt>
                <c:pt idx="36308">
                  <c:v>1.542223617434502E-5</c:v>
                </c:pt>
                <c:pt idx="36309">
                  <c:v>1.5421888747368939E-5</c:v>
                </c:pt>
                <c:pt idx="36310">
                  <c:v>1.542155223432928E-5</c:v>
                </c:pt>
                <c:pt idx="36311">
                  <c:v>1.5421219359268431E-5</c:v>
                </c:pt>
                <c:pt idx="36312">
                  <c:v>1.5420861018355939E-5</c:v>
                </c:pt>
                <c:pt idx="36313">
                  <c:v>1.542049540148582E-5</c:v>
                </c:pt>
                <c:pt idx="36314">
                  <c:v>1.5420246199937541E-5</c:v>
                </c:pt>
                <c:pt idx="36315">
                  <c:v>1.541992969578132E-5</c:v>
                </c:pt>
                <c:pt idx="36316">
                  <c:v>1.5419538613059561E-5</c:v>
                </c:pt>
                <c:pt idx="36317">
                  <c:v>1.5419194824062291E-5</c:v>
                </c:pt>
                <c:pt idx="36318">
                  <c:v>1.541878737043589E-5</c:v>
                </c:pt>
                <c:pt idx="36319">
                  <c:v>1.5418372640851888E-5</c:v>
                </c:pt>
                <c:pt idx="36320">
                  <c:v>1.5418117982335389E-5</c:v>
                </c:pt>
                <c:pt idx="36321">
                  <c:v>1.5417690519825559E-5</c:v>
                </c:pt>
                <c:pt idx="36322">
                  <c:v>1.5417434042319659E-5</c:v>
                </c:pt>
                <c:pt idx="36323">
                  <c:v>1.5417028407682661E-5</c:v>
                </c:pt>
                <c:pt idx="36324">
                  <c:v>1.541667916171718E-5</c:v>
                </c:pt>
                <c:pt idx="36325">
                  <c:v>1.5416369933518581E-5</c:v>
                </c:pt>
                <c:pt idx="36326">
                  <c:v>1.5416128007927909E-5</c:v>
                </c:pt>
                <c:pt idx="36327">
                  <c:v>1.541576057206839E-5</c:v>
                </c:pt>
                <c:pt idx="36328">
                  <c:v>1.5415347661473788E-5</c:v>
                </c:pt>
                <c:pt idx="36329">
                  <c:v>1.541501842439175E-5</c:v>
                </c:pt>
                <c:pt idx="36330">
                  <c:v>1.5414714653161351E-5</c:v>
                </c:pt>
                <c:pt idx="36331">
                  <c:v>1.5414345398312431E-5</c:v>
                </c:pt>
                <c:pt idx="36332">
                  <c:v>1.5413997971336361E-5</c:v>
                </c:pt>
                <c:pt idx="36333">
                  <c:v>1.5413657820317891E-5</c:v>
                </c:pt>
                <c:pt idx="36334">
                  <c:v>1.5413315850310031E-5</c:v>
                </c:pt>
                <c:pt idx="36335">
                  <c:v>1.5412982975249179E-5</c:v>
                </c:pt>
                <c:pt idx="36336">
                  <c:v>1.5412671928061169E-5</c:v>
                </c:pt>
                <c:pt idx="36337">
                  <c:v>1.541233723401092E-5</c:v>
                </c:pt>
                <c:pt idx="36338">
                  <c:v>1.5411927961395119E-5</c:v>
                </c:pt>
                <c:pt idx="36339">
                  <c:v>1.5411669664899819E-5</c:v>
                </c:pt>
                <c:pt idx="36340">
                  <c:v>1.541122765047476E-5</c:v>
                </c:pt>
                <c:pt idx="36341">
                  <c:v>1.5410962078021839E-5</c:v>
                </c:pt>
                <c:pt idx="36342">
                  <c:v>1.5410661944770251E-5</c:v>
                </c:pt>
                <c:pt idx="36343">
                  <c:v>1.5410192645504139E-5</c:v>
                </c:pt>
                <c:pt idx="36344">
                  <c:v>1.5409988918690939E-5</c:v>
                </c:pt>
                <c:pt idx="36345">
                  <c:v>1.5409534171340059E-5</c:v>
                </c:pt>
                <c:pt idx="36346">
                  <c:v>1.5409292245749381E-5</c:v>
                </c:pt>
                <c:pt idx="36347">
                  <c:v>1.5408948456752111E-5</c:v>
                </c:pt>
                <c:pt idx="36348">
                  <c:v>1.5408591934829019E-5</c:v>
                </c:pt>
                <c:pt idx="36349">
                  <c:v>1.540828998258803E-5</c:v>
                </c:pt>
                <c:pt idx="36350">
                  <c:v>1.5407937098643739E-5</c:v>
                </c:pt>
                <c:pt idx="36351">
                  <c:v>1.540757330076303E-5</c:v>
                </c:pt>
                <c:pt idx="36352">
                  <c:v>1.540728953841608E-5</c:v>
                </c:pt>
                <c:pt idx="36353">
                  <c:v>1.5406929378514181E-5</c:v>
                </c:pt>
                <c:pt idx="36354">
                  <c:v>1.5406638340209611E-5</c:v>
                </c:pt>
                <c:pt idx="36355">
                  <c:v>1.540626362839248E-5</c:v>
                </c:pt>
                <c:pt idx="36356">
                  <c:v>1.5405958038172681E-5</c:v>
                </c:pt>
                <c:pt idx="36357">
                  <c:v>1.5405583326355551E-5</c:v>
                </c:pt>
                <c:pt idx="36358">
                  <c:v>1.540520497655962E-5</c:v>
                </c:pt>
                <c:pt idx="36359">
                  <c:v>1.540495031804312E-5</c:v>
                </c:pt>
                <c:pt idx="36360">
                  <c:v>1.5404611986014061E-5</c:v>
                </c:pt>
                <c:pt idx="36361">
                  <c:v>1.5404268197016791E-5</c:v>
                </c:pt>
                <c:pt idx="36362">
                  <c:v>1.540394987387117E-5</c:v>
                </c:pt>
                <c:pt idx="36363">
                  <c:v>1.5403562429128211E-5</c:v>
                </c:pt>
                <c:pt idx="36364">
                  <c:v>1.540320954518393E-5</c:v>
                </c:pt>
                <c:pt idx="36365">
                  <c:v>1.5402942153741609E-5</c:v>
                </c:pt>
                <c:pt idx="36366">
                  <c:v>1.54025801748503E-5</c:v>
                </c:pt>
                <c:pt idx="36367">
                  <c:v>1.5402334611280821E-5</c:v>
                </c:pt>
                <c:pt idx="36368">
                  <c:v>1.540189805382397E-5</c:v>
                </c:pt>
                <c:pt idx="36369">
                  <c:v>1.540161065349821E-5</c:v>
                </c:pt>
                <c:pt idx="36370">
                  <c:v>1.5401312339236028E-5</c:v>
                </c:pt>
                <c:pt idx="36371">
                  <c:v>1.540098674013279E-5</c:v>
                </c:pt>
                <c:pt idx="36372">
                  <c:v>1.5400561096612361E-5</c:v>
                </c:pt>
                <c:pt idx="36373">
                  <c:v>1.5400286429212429E-5</c:v>
                </c:pt>
                <c:pt idx="36374">
                  <c:v>1.54000135808019E-5</c:v>
                </c:pt>
                <c:pt idx="36375">
                  <c:v>1.5399620679090731E-5</c:v>
                </c:pt>
                <c:pt idx="36376">
                  <c:v>1.5399209587485529E-5</c:v>
                </c:pt>
                <c:pt idx="36377">
                  <c:v>1.539896038593724E-5</c:v>
                </c:pt>
                <c:pt idx="36378">
                  <c:v>1.5398578398162499E-5</c:v>
                </c:pt>
                <c:pt idx="36379">
                  <c:v>1.539830191177316E-5</c:v>
                </c:pt>
                <c:pt idx="36380">
                  <c:v>1.5397994502563961E-5</c:v>
                </c:pt>
                <c:pt idx="36381">
                  <c:v>1.5397621609736231E-5</c:v>
                </c:pt>
                <c:pt idx="36382">
                  <c:v>1.5397383322124369E-5</c:v>
                </c:pt>
                <c:pt idx="36383">
                  <c:v>1.5396972230519171E-5</c:v>
                </c:pt>
                <c:pt idx="36384">
                  <c:v>1.539667755423579E-5</c:v>
                </c:pt>
                <c:pt idx="36385">
                  <c:v>1.5396346498164352E-5</c:v>
                </c:pt>
                <c:pt idx="36386">
                  <c:v>1.5396022718050521E-5</c:v>
                </c:pt>
                <c:pt idx="36387">
                  <c:v>1.539567711006384E-5</c:v>
                </c:pt>
                <c:pt idx="36388">
                  <c:v>1.539539516670629E-5</c:v>
                </c:pt>
                <c:pt idx="36389">
                  <c:v>1.539499135105871E-5</c:v>
                </c:pt>
                <c:pt idx="36390">
                  <c:v>1.539476397738326E-5</c:v>
                </c:pt>
                <c:pt idx="36391">
                  <c:v>1.5394511137856171E-5</c:v>
                </c:pt>
                <c:pt idx="36392">
                  <c:v>1.5394040019600649E-5</c:v>
                </c:pt>
                <c:pt idx="36393">
                  <c:v>1.5393836292787458E-5</c:v>
                </c:pt>
                <c:pt idx="36394">
                  <c:v>1.5393381545436569E-5</c:v>
                </c:pt>
                <c:pt idx="36395">
                  <c:v>1.5393119610962461E-5</c:v>
                </c:pt>
                <c:pt idx="36396">
                  <c:v>1.539273944217712E-5</c:v>
                </c:pt>
                <c:pt idx="36397">
                  <c:v>1.5392437489936132E-5</c:v>
                </c:pt>
                <c:pt idx="36398">
                  <c:v>1.5392086424981241E-5</c:v>
                </c:pt>
                <c:pt idx="36399">
                  <c:v>1.539179902465548E-5</c:v>
                </c:pt>
                <c:pt idx="36400">
                  <c:v>1.5391469787573438E-5</c:v>
                </c:pt>
                <c:pt idx="36401">
                  <c:v>1.5391173292300661E-5</c:v>
                </c:pt>
                <c:pt idx="36402">
                  <c:v>1.5390849512186829E-5</c:v>
                </c:pt>
                <c:pt idx="36403">
                  <c:v>1.539051481813658E-5</c:v>
                </c:pt>
                <c:pt idx="36404">
                  <c:v>1.5390261978609491E-5</c:v>
                </c:pt>
                <c:pt idx="36405">
                  <c:v>1.5389872714877129E-5</c:v>
                </c:pt>
                <c:pt idx="36406">
                  <c:v>1.5389518011943441E-5</c:v>
                </c:pt>
                <c:pt idx="36407">
                  <c:v>1.5389217878691849E-5</c:v>
                </c:pt>
                <c:pt idx="36408">
                  <c:v>1.5388986867037598E-5</c:v>
                </c:pt>
                <c:pt idx="36409">
                  <c:v>1.538859942229465E-5</c:v>
                </c:pt>
                <c:pt idx="36410">
                  <c:v>1.538834294478875E-5</c:v>
                </c:pt>
                <c:pt idx="36411">
                  <c:v>1.538791366328951E-5</c:v>
                </c:pt>
                <c:pt idx="36412">
                  <c:v>1.5387617168016728E-5</c:v>
                </c:pt>
                <c:pt idx="36413">
                  <c:v>1.5387329767690971E-5</c:v>
                </c:pt>
                <c:pt idx="36414">
                  <c:v>1.5387016901513562E-5</c:v>
                </c:pt>
                <c:pt idx="36415">
                  <c:v>1.5386647646664638E-5</c:v>
                </c:pt>
                <c:pt idx="36416">
                  <c:v>1.5386382074211721E-5</c:v>
                </c:pt>
                <c:pt idx="36417">
                  <c:v>1.538608557893895E-5</c:v>
                </c:pt>
                <c:pt idx="36418">
                  <c:v>1.5385647202492692E-5</c:v>
                </c:pt>
                <c:pt idx="36419">
                  <c:v>1.5385388905997391E-5</c:v>
                </c:pt>
                <c:pt idx="36420">
                  <c:v>1.538500873721205E-5</c:v>
                </c:pt>
                <c:pt idx="36421">
                  <c:v>1.538475225970615E-5</c:v>
                </c:pt>
                <c:pt idx="36422">
                  <c:v>1.5384477592306212E-5</c:v>
                </c:pt>
                <c:pt idx="36423">
                  <c:v>1.5384144717245359E-5</c:v>
                </c:pt>
                <c:pt idx="36424">
                  <c:v>1.538369360787328E-5</c:v>
                </c:pt>
                <c:pt idx="36425">
                  <c:v>1.5383460777229629E-5</c:v>
                </c:pt>
                <c:pt idx="36426">
                  <c:v>1.5383135178126391E-5</c:v>
                </c:pt>
                <c:pt idx="36427">
                  <c:v>1.5382880519609898E-5</c:v>
                </c:pt>
                <c:pt idx="36428">
                  <c:v>1.5382585843326521E-5</c:v>
                </c:pt>
                <c:pt idx="36429">
                  <c:v>1.5382285710074939E-5</c:v>
                </c:pt>
                <c:pt idx="36430">
                  <c:v>1.538189826533198E-5</c:v>
                </c:pt>
                <c:pt idx="36431">
                  <c:v>1.5381629054900259E-5</c:v>
                </c:pt>
                <c:pt idx="36432">
                  <c:v>1.5381274351966571E-5</c:v>
                </c:pt>
                <c:pt idx="36433">
                  <c:v>1.53809814946726E-5</c:v>
                </c:pt>
                <c:pt idx="36434">
                  <c:v>1.538058495498262E-5</c:v>
                </c:pt>
                <c:pt idx="36435">
                  <c:v>1.538044307380915E-5</c:v>
                </c:pt>
                <c:pt idx="36436">
                  <c:v>1.5379933756776151E-5</c:v>
                </c:pt>
                <c:pt idx="36437">
                  <c:v>1.537967182230204E-5</c:v>
                </c:pt>
                <c:pt idx="36438">
                  <c:v>1.537943899165839E-5</c:v>
                </c:pt>
                <c:pt idx="36439">
                  <c:v>1.537906973680947E-5</c:v>
                </c:pt>
                <c:pt idx="36440">
                  <c:v>1.5378767784568481E-5</c:v>
                </c:pt>
                <c:pt idx="36441">
                  <c:v>1.5378511307062581E-5</c:v>
                </c:pt>
                <c:pt idx="36442">
                  <c:v>1.537810021545738E-5</c:v>
                </c:pt>
                <c:pt idx="36443">
                  <c:v>1.5377867384813729E-5</c:v>
                </c:pt>
                <c:pt idx="36444">
                  <c:v>1.5377489035017788E-5</c:v>
                </c:pt>
                <c:pt idx="36445">
                  <c:v>1.5377154340967539E-5</c:v>
                </c:pt>
                <c:pt idx="36446">
                  <c:v>1.5376897863461639E-5</c:v>
                </c:pt>
                <c:pt idx="36447">
                  <c:v>1.537656316941138E-5</c:v>
                </c:pt>
                <c:pt idx="36448">
                  <c:v>1.5376252122223381E-5</c:v>
                </c:pt>
                <c:pt idx="36449">
                  <c:v>1.537590833322611E-5</c:v>
                </c:pt>
                <c:pt idx="36450">
                  <c:v>1.5375744624179791E-5</c:v>
                </c:pt>
                <c:pt idx="36451">
                  <c:v>1.5375340808532201E-5</c:v>
                </c:pt>
                <c:pt idx="36452">
                  <c:v>1.5374984286609109E-5</c:v>
                </c:pt>
                <c:pt idx="36453">
                  <c:v>1.5374640497611839E-5</c:v>
                </c:pt>
                <c:pt idx="36454">
                  <c:v>1.5374429494841021E-5</c:v>
                </c:pt>
                <c:pt idx="36455">
                  <c:v>1.5374096619780179E-5</c:v>
                </c:pt>
                <c:pt idx="36456">
                  <c:v>1.5373776477645151E-5</c:v>
                </c:pt>
                <c:pt idx="36457">
                  <c:v>1.5373501810245219E-5</c:v>
                </c:pt>
                <c:pt idx="36458">
                  <c:v>1.5373161659226749E-5</c:v>
                </c:pt>
                <c:pt idx="36459">
                  <c:v>1.5372916095657271E-5</c:v>
                </c:pt>
                <c:pt idx="36460">
                  <c:v>1.5372525012935508E-5</c:v>
                </c:pt>
                <c:pt idx="36461">
                  <c:v>1.537228308734484E-5</c:v>
                </c:pt>
                <c:pt idx="36462">
                  <c:v>1.5371984773082659E-5</c:v>
                </c:pt>
                <c:pt idx="36463">
                  <c:v>1.537162461318076E-5</c:v>
                </c:pt>
                <c:pt idx="36464">
                  <c:v>1.5371306290035139E-5</c:v>
                </c:pt>
                <c:pt idx="36465">
                  <c:v>1.5371060726465661E-5</c:v>
                </c:pt>
                <c:pt idx="36466">
                  <c:v>1.537076968816109E-5</c:v>
                </c:pt>
                <c:pt idx="36467">
                  <c:v>1.5370475011877719E-5</c:v>
                </c:pt>
                <c:pt idx="36468">
                  <c:v>1.5370174878626131E-5</c:v>
                </c:pt>
                <c:pt idx="36469">
                  <c:v>1.5369922039099041E-5</c:v>
                </c:pt>
                <c:pt idx="36470">
                  <c:v>1.5369549146271311E-5</c:v>
                </c:pt>
                <c:pt idx="36471">
                  <c:v>1.536917443445418E-5</c:v>
                </c:pt>
                <c:pt idx="36472">
                  <c:v>1.5368952517746951E-5</c:v>
                </c:pt>
                <c:pt idx="36473">
                  <c:v>1.5368670574389401E-5</c:v>
                </c:pt>
                <c:pt idx="36474">
                  <c:v>1.536828858661465E-5</c:v>
                </c:pt>
                <c:pt idx="36475">
                  <c:v>1.5367935702670369E-5</c:v>
                </c:pt>
                <c:pt idx="36476">
                  <c:v>1.536774288979359E-5</c:v>
                </c:pt>
                <c:pt idx="36477">
                  <c:v>1.5367422747658569E-5</c:v>
                </c:pt>
                <c:pt idx="36478">
                  <c:v>1.536708623461891E-5</c:v>
                </c:pt>
                <c:pt idx="36479">
                  <c:v>1.5366782463388521E-5</c:v>
                </c:pt>
                <c:pt idx="36480">
                  <c:v>1.536645868327469E-5</c:v>
                </c:pt>
                <c:pt idx="36481">
                  <c:v>1.5366105799330398E-5</c:v>
                </c:pt>
                <c:pt idx="36482">
                  <c:v>1.5365925719379451E-5</c:v>
                </c:pt>
                <c:pt idx="36483">
                  <c:v>1.536555282655172E-5</c:v>
                </c:pt>
                <c:pt idx="36484">
                  <c:v>1.5365221770480279E-5</c:v>
                </c:pt>
                <c:pt idx="36485">
                  <c:v>1.5364972568931989E-5</c:v>
                </c:pt>
                <c:pt idx="36486">
                  <c:v>1.536468880658504E-5</c:v>
                </c:pt>
                <c:pt idx="36487">
                  <c:v>1.5364395949291069E-5</c:v>
                </c:pt>
                <c:pt idx="36488">
                  <c:v>1.536409399705008E-5</c:v>
                </c:pt>
                <c:pt idx="36489">
                  <c:v>1.5363830243586559E-5</c:v>
                </c:pt>
                <c:pt idx="36490">
                  <c:v>1.536346644570585E-5</c:v>
                </c:pt>
                <c:pt idx="36491">
                  <c:v>1.5363166312454268E-5</c:v>
                </c:pt>
                <c:pt idx="36492">
                  <c:v>1.536295349069405E-5</c:v>
                </c:pt>
                <c:pt idx="36493">
                  <c:v>1.5362626072601419E-5</c:v>
                </c:pt>
                <c:pt idx="36494">
                  <c:v>1.536229319754057E-5</c:v>
                </c:pt>
                <c:pt idx="36495">
                  <c:v>1.5361971236416139E-5</c:v>
                </c:pt>
                <c:pt idx="36496">
                  <c:v>1.5361734767793681E-5</c:v>
                </c:pt>
                <c:pt idx="36497">
                  <c:v>1.53613873408176E-5</c:v>
                </c:pt>
                <c:pt idx="36498">
                  <c:v>1.536112722533289E-5</c:v>
                </c:pt>
                <c:pt idx="36499">
                  <c:v>1.5360836187028329E-5</c:v>
                </c:pt>
                <c:pt idx="36500">
                  <c:v>1.5360481484094631E-5</c:v>
                </c:pt>
                <c:pt idx="36501">
                  <c:v>1.5360152247012589E-5</c:v>
                </c:pt>
                <c:pt idx="36502">
                  <c:v>1.53598994074855E-5</c:v>
                </c:pt>
                <c:pt idx="36503">
                  <c:v>1.5359606550191529E-5</c:v>
                </c:pt>
                <c:pt idx="36504">
                  <c:v>1.5359310054918751E-5</c:v>
                </c:pt>
                <c:pt idx="36505">
                  <c:v>1.5359086319222112E-5</c:v>
                </c:pt>
                <c:pt idx="36506">
                  <c:v>1.5358678865595721E-5</c:v>
                </c:pt>
                <c:pt idx="36507">
                  <c:v>1.5358426026068631E-5</c:v>
                </c:pt>
                <c:pt idx="36508">
                  <c:v>1.535809860797599E-5</c:v>
                </c:pt>
                <c:pt idx="36509">
                  <c:v>1.5357707525254231E-5</c:v>
                </c:pt>
                <c:pt idx="36510">
                  <c:v>1.5357536540250291E-5</c:v>
                </c:pt>
                <c:pt idx="36511">
                  <c:v>1.535727642476559E-5</c:v>
                </c:pt>
                <c:pt idx="36512">
                  <c:v>1.5356999938376251E-5</c:v>
                </c:pt>
                <c:pt idx="36513">
                  <c:v>1.5356696167145859E-5</c:v>
                </c:pt>
                <c:pt idx="36514">
                  <c:v>1.5356403309851881E-5</c:v>
                </c:pt>
                <c:pt idx="36515">
                  <c:v>1.5356137737398971E-5</c:v>
                </c:pt>
                <c:pt idx="36516">
                  <c:v>1.5355768482550051E-5</c:v>
                </c:pt>
                <c:pt idx="36517">
                  <c:v>1.535539558972232E-5</c:v>
                </c:pt>
                <c:pt idx="36518">
                  <c:v>1.5355200957856141E-5</c:v>
                </c:pt>
                <c:pt idx="36519">
                  <c:v>1.5354915376519781E-5</c:v>
                </c:pt>
                <c:pt idx="36520">
                  <c:v>1.5354580682469529E-5</c:v>
                </c:pt>
                <c:pt idx="36521">
                  <c:v>1.535433511890005E-5</c:v>
                </c:pt>
                <c:pt idx="36522">
                  <c:v>1.5354027709690851E-5</c:v>
                </c:pt>
                <c:pt idx="36523">
                  <c:v>1.535370756755583E-5</c:v>
                </c:pt>
                <c:pt idx="36524">
                  <c:v>1.535345109004993E-5</c:v>
                </c:pt>
                <c:pt idx="36525">
                  <c:v>1.5353132766904309E-5</c:v>
                </c:pt>
                <c:pt idx="36526">
                  <c:v>1.5352838090620932E-5</c:v>
                </c:pt>
                <c:pt idx="36527">
                  <c:v>1.5352561604231599E-5</c:v>
                </c:pt>
                <c:pt idx="36528">
                  <c:v>1.5352326954598539E-5</c:v>
                </c:pt>
                <c:pt idx="36529">
                  <c:v>1.5351979527622461E-5</c:v>
                </c:pt>
                <c:pt idx="36530">
                  <c:v>1.5351612091762948E-5</c:v>
                </c:pt>
                <c:pt idx="36531">
                  <c:v>1.53514865814941E-5</c:v>
                </c:pt>
                <c:pt idx="36532">
                  <c:v>1.5351150068454441E-5</c:v>
                </c:pt>
                <c:pt idx="36533">
                  <c:v>1.5350820831372399E-5</c:v>
                </c:pt>
                <c:pt idx="36534">
                  <c:v>1.5350547982961871E-5</c:v>
                </c:pt>
                <c:pt idx="36535">
                  <c:v>1.5350291505455971E-5</c:v>
                </c:pt>
                <c:pt idx="36536">
                  <c:v>1.5350071407738138E-5</c:v>
                </c:pt>
                <c:pt idx="36537">
                  <c:v>1.534962575533427E-5</c:v>
                </c:pt>
                <c:pt idx="36538">
                  <c:v>1.5349420209531669E-5</c:v>
                </c:pt>
                <c:pt idx="36539">
                  <c:v>1.5349045497714538E-5</c:v>
                </c:pt>
                <c:pt idx="36540">
                  <c:v>1.534882721898612E-5</c:v>
                </c:pt>
                <c:pt idx="36541">
                  <c:v>1.534851980977692E-5</c:v>
                </c:pt>
                <c:pt idx="36542">
                  <c:v>1.5348277884186249E-5</c:v>
                </c:pt>
                <c:pt idx="36543">
                  <c:v>1.5347848602687009E-5</c:v>
                </c:pt>
                <c:pt idx="36544">
                  <c:v>1.5347679436672479E-5</c:v>
                </c:pt>
                <c:pt idx="36545">
                  <c:v>1.5347470252891071E-5</c:v>
                </c:pt>
                <c:pt idx="36546">
                  <c:v>1.5347128282883201E-5</c:v>
                </c:pt>
                <c:pt idx="36547">
                  <c:v>1.5346759028034281E-5</c:v>
                </c:pt>
                <c:pt idx="36548">
                  <c:v>1.5346558939199891E-5</c:v>
                </c:pt>
                <c:pt idx="36549">
                  <c:v>1.534634429845028E-5</c:v>
                </c:pt>
                <c:pt idx="36550">
                  <c:v>1.534597504360136E-5</c:v>
                </c:pt>
                <c:pt idx="36551">
                  <c:v>1.53456367115723E-5</c:v>
                </c:pt>
                <c:pt idx="36552">
                  <c:v>1.5345332940341901E-5</c:v>
                </c:pt>
                <c:pt idx="36553">
                  <c:v>1.5345134670496922E-5</c:v>
                </c:pt>
                <c:pt idx="36554">
                  <c:v>1.5344743587775159E-5</c:v>
                </c:pt>
                <c:pt idx="36555">
                  <c:v>1.534454713691957E-5</c:v>
                </c:pt>
                <c:pt idx="36556">
                  <c:v>1.534429429739248E-5</c:v>
                </c:pt>
                <c:pt idx="36557">
                  <c:v>1.5344030543928969E-5</c:v>
                </c:pt>
                <c:pt idx="36558">
                  <c:v>1.5343763152486641E-5</c:v>
                </c:pt>
                <c:pt idx="36559">
                  <c:v>1.534344119136222E-5</c:v>
                </c:pt>
                <c:pt idx="36560">
                  <c:v>1.5343081031460312E-5</c:v>
                </c:pt>
                <c:pt idx="36561">
                  <c:v>1.534283728688024E-5</c:v>
                </c:pt>
                <c:pt idx="36562">
                  <c:v>1.5342564438469711E-5</c:v>
                </c:pt>
                <c:pt idx="36563">
                  <c:v>1.5342253391281702E-5</c:v>
                </c:pt>
                <c:pt idx="36564">
                  <c:v>1.5341995094786402E-5</c:v>
                </c:pt>
                <c:pt idx="36565">
                  <c:v>1.534181501483545E-5</c:v>
                </c:pt>
                <c:pt idx="36566">
                  <c:v>1.534146758785937E-5</c:v>
                </c:pt>
                <c:pt idx="36567">
                  <c:v>1.5341171092586588E-5</c:v>
                </c:pt>
                <c:pt idx="36568">
                  <c:v>1.5340850950451571E-5</c:v>
                </c:pt>
                <c:pt idx="36569">
                  <c:v>1.5340603567892689E-5</c:v>
                </c:pt>
                <c:pt idx="36570">
                  <c:v>1.534029797767289E-5</c:v>
                </c:pt>
                <c:pt idx="36571">
                  <c:v>1.5340090612880889E-5</c:v>
                </c:pt>
                <c:pt idx="36572">
                  <c:v>1.533978320367169E-5</c:v>
                </c:pt>
                <c:pt idx="36573">
                  <c:v>1.5339435776695609E-5</c:v>
                </c:pt>
                <c:pt idx="36574">
                  <c:v>1.5339266610681079E-5</c:v>
                </c:pt>
                <c:pt idx="36575">
                  <c:v>1.5338935554609631E-5</c:v>
                </c:pt>
                <c:pt idx="36576">
                  <c:v>1.5338739103754051E-5</c:v>
                </c:pt>
                <c:pt idx="36577">
                  <c:v>1.5338406228693199E-5</c:v>
                </c:pt>
                <c:pt idx="36578">
                  <c:v>1.533801878395025E-5</c:v>
                </c:pt>
                <c:pt idx="36579">
                  <c:v>1.5337753211497329E-5</c:v>
                </c:pt>
                <c:pt idx="36580">
                  <c:v>1.53375331137795E-5</c:v>
                </c:pt>
                <c:pt idx="36581">
                  <c:v>1.5337293007178229E-5</c:v>
                </c:pt>
                <c:pt idx="36582">
                  <c:v>1.5336985597969029E-5</c:v>
                </c:pt>
                <c:pt idx="36583">
                  <c:v>1.5336681826738641E-5</c:v>
                </c:pt>
                <c:pt idx="36584">
                  <c:v>1.5336414435296319E-5</c:v>
                </c:pt>
                <c:pt idx="36585">
                  <c:v>1.5336099750129509E-5</c:v>
                </c:pt>
                <c:pt idx="36586">
                  <c:v>1.533596332592424E-5</c:v>
                </c:pt>
                <c:pt idx="36587">
                  <c:v>1.533562317490578E-5</c:v>
                </c:pt>
                <c:pt idx="36588">
                  <c:v>1.5335330317611809E-5</c:v>
                </c:pt>
                <c:pt idx="36589">
                  <c:v>1.5335159332607869E-5</c:v>
                </c:pt>
                <c:pt idx="36590">
                  <c:v>1.533481736260001E-5</c:v>
                </c:pt>
                <c:pt idx="36591">
                  <c:v>1.5334599083871581E-5</c:v>
                </c:pt>
                <c:pt idx="36592">
                  <c:v>1.533425347588491E-5</c:v>
                </c:pt>
                <c:pt idx="36593">
                  <c:v>1.533396607555915E-5</c:v>
                </c:pt>
                <c:pt idx="36594">
                  <c:v>1.5333667761296969E-5</c:v>
                </c:pt>
                <c:pt idx="36595">
                  <c:v>1.5333522242144682E-5</c:v>
                </c:pt>
                <c:pt idx="36596">
                  <c:v>1.533305112388916E-5</c:v>
                </c:pt>
                <c:pt idx="36597">
                  <c:v>1.5332872862927619E-5</c:v>
                </c:pt>
                <c:pt idx="36598">
                  <c:v>1.5332700058934279E-5</c:v>
                </c:pt>
                <c:pt idx="36599">
                  <c:v>1.533228532935027E-5</c:v>
                </c:pt>
                <c:pt idx="36600">
                  <c:v>1.5332119801314551E-5</c:v>
                </c:pt>
                <c:pt idx="36601">
                  <c:v>1.533179784019012E-5</c:v>
                </c:pt>
                <c:pt idx="36602">
                  <c:v>1.5331532267737199E-5</c:v>
                </c:pt>
                <c:pt idx="36603">
                  <c:v>1.5331248505390249E-5</c:v>
                </c:pt>
                <c:pt idx="36604">
                  <c:v>1.533097020001151E-5</c:v>
                </c:pt>
                <c:pt idx="36605">
                  <c:v>1.5330664609791711E-5</c:v>
                </c:pt>
                <c:pt idx="36606">
                  <c:v>1.5330473615904339E-5</c:v>
                </c:pt>
                <c:pt idx="36607">
                  <c:v>1.5330091628129591E-5</c:v>
                </c:pt>
                <c:pt idx="36608">
                  <c:v>1.5329898815252822E-5</c:v>
                </c:pt>
                <c:pt idx="36609">
                  <c:v>1.5329642337746922E-5</c:v>
                </c:pt>
                <c:pt idx="36610">
                  <c:v>1.5329356756410562E-5</c:v>
                </c:pt>
                <c:pt idx="36611">
                  <c:v>1.532902751932852E-5</c:v>
                </c:pt>
                <c:pt idx="36612">
                  <c:v>1.5328869267250411E-5</c:v>
                </c:pt>
                <c:pt idx="36613">
                  <c:v>1.532854730612598E-5</c:v>
                </c:pt>
                <c:pt idx="36614">
                  <c:v>1.532825808681082E-5</c:v>
                </c:pt>
                <c:pt idx="36615">
                  <c:v>1.5328067092923451E-5</c:v>
                </c:pt>
                <c:pt idx="36616">
                  <c:v>1.5327730579883792E-5</c:v>
                </c:pt>
                <c:pt idx="36617">
                  <c:v>1.5327485016314309E-5</c:v>
                </c:pt>
                <c:pt idx="36618">
                  <c:v>1.5327246728702448E-5</c:v>
                </c:pt>
                <c:pt idx="36619">
                  <c:v>1.532695205241907E-5</c:v>
                </c:pt>
                <c:pt idx="36620">
                  <c:v>1.532677924842574E-5</c:v>
                </c:pt>
                <c:pt idx="36621">
                  <c:v>1.5326389984693382E-5</c:v>
                </c:pt>
                <c:pt idx="36622">
                  <c:v>1.5326162611017932E-5</c:v>
                </c:pt>
                <c:pt idx="36623">
                  <c:v>1.5325926142395471E-5</c:v>
                </c:pt>
                <c:pt idx="36624">
                  <c:v>1.5325671483878981E-5</c:v>
                </c:pt>
                <c:pt idx="36625">
                  <c:v>1.5325358617701571E-5</c:v>
                </c:pt>
                <c:pt idx="36626">
                  <c:v>1.5325085769291039E-5</c:v>
                </c:pt>
                <c:pt idx="36627">
                  <c:v>1.5324907508329488E-5</c:v>
                </c:pt>
                <c:pt idx="36628">
                  <c:v>1.5324487321777269E-5</c:v>
                </c:pt>
                <c:pt idx="36629">
                  <c:v>1.5324339983635579E-5</c:v>
                </c:pt>
                <c:pt idx="36630">
                  <c:v>1.5324072592193261E-5</c:v>
                </c:pt>
                <c:pt idx="36631">
                  <c:v>1.532372152723838E-5</c:v>
                </c:pt>
                <c:pt idx="36632">
                  <c:v>1.5323477782658301E-5</c:v>
                </c:pt>
                <c:pt idx="36633">
                  <c:v>1.5323217667173591E-5</c:v>
                </c:pt>
                <c:pt idx="36634">
                  <c:v>1.5322999388445169E-5</c:v>
                </c:pt>
                <c:pt idx="36635">
                  <c:v>1.5322748367907479E-5</c:v>
                </c:pt>
                <c:pt idx="36636">
                  <c:v>1.5322504623327401E-5</c:v>
                </c:pt>
                <c:pt idx="36637">
                  <c:v>1.5322175386245359E-5</c:v>
                </c:pt>
                <c:pt idx="36638">
                  <c:v>1.5321931641665291E-5</c:v>
                </c:pt>
                <c:pt idx="36639">
                  <c:v>1.5321684259106408E-5</c:v>
                </c:pt>
                <c:pt idx="36640">
                  <c:v>1.532138594484422E-5</c:v>
                </c:pt>
                <c:pt idx="36641">
                  <c:v>1.5321144019253549E-5</c:v>
                </c:pt>
                <c:pt idx="36642">
                  <c:v>1.532089845568407E-5</c:v>
                </c:pt>
                <c:pt idx="36643">
                  <c:v>1.532061287434772E-5</c:v>
                </c:pt>
                <c:pt idx="36644">
                  <c:v>1.532043825136498E-5</c:v>
                </c:pt>
                <c:pt idx="36645">
                  <c:v>1.5320143575081598E-5</c:v>
                </c:pt>
                <c:pt idx="36646">
                  <c:v>1.5319830708904188E-5</c:v>
                </c:pt>
                <c:pt idx="36647">
                  <c:v>1.5319621525122781E-5</c:v>
                </c:pt>
                <c:pt idx="36648">
                  <c:v>1.5319346857722849E-5</c:v>
                </c:pt>
                <c:pt idx="36649">
                  <c:v>1.5319084923248741E-5</c:v>
                </c:pt>
                <c:pt idx="36650">
                  <c:v>1.5318828445742841E-5</c:v>
                </c:pt>
                <c:pt idx="36651">
                  <c:v>1.5318564692279321E-5</c:v>
                </c:pt>
                <c:pt idx="36652">
                  <c:v>1.531827183498535E-5</c:v>
                </c:pt>
                <c:pt idx="36653">
                  <c:v>1.53179880726384E-5</c:v>
                </c:pt>
                <c:pt idx="36654">
                  <c:v>1.531776433694176E-5</c:v>
                </c:pt>
                <c:pt idx="36655">
                  <c:v>1.5317456927732561E-5</c:v>
                </c:pt>
                <c:pt idx="36656">
                  <c:v>1.5317196812247861E-5</c:v>
                </c:pt>
                <c:pt idx="36657">
                  <c:v>1.531701673229691E-5</c:v>
                </c:pt>
                <c:pt idx="36658">
                  <c:v>1.5316803910536692E-5</c:v>
                </c:pt>
                <c:pt idx="36659">
                  <c:v>1.5316449207603E-5</c:v>
                </c:pt>
                <c:pt idx="36660">
                  <c:v>1.531622001493815E-5</c:v>
                </c:pt>
                <c:pt idx="36661">
                  <c:v>1.5315956261474639E-5</c:v>
                </c:pt>
                <c:pt idx="36662">
                  <c:v>1.531570887891576E-5</c:v>
                </c:pt>
                <c:pt idx="36663">
                  <c:v>1.531553607492242E-5</c:v>
                </c:pt>
                <c:pt idx="36664">
                  <c:v>1.531525413156487E-5</c:v>
                </c:pt>
                <c:pt idx="36665">
                  <c:v>1.531502493890002E-5</c:v>
                </c:pt>
                <c:pt idx="36666">
                  <c:v>1.5314724805648439E-5</c:v>
                </c:pt>
                <c:pt idx="36667">
                  <c:v>1.5314475604100149E-5</c:v>
                </c:pt>
                <c:pt idx="36668">
                  <c:v>1.5314184565795589E-5</c:v>
                </c:pt>
                <c:pt idx="36669">
                  <c:v>1.5313929907279089E-5</c:v>
                </c:pt>
                <c:pt idx="36670">
                  <c:v>1.5313717085518871E-5</c:v>
                </c:pt>
                <c:pt idx="36671">
                  <c:v>1.5313518815673891E-5</c:v>
                </c:pt>
                <c:pt idx="36672">
                  <c:v>1.5313211406464688E-5</c:v>
                </c:pt>
                <c:pt idx="36673">
                  <c:v>1.531294037704356E-5</c:v>
                </c:pt>
                <c:pt idx="36674">
                  <c:v>1.5312696632463488E-5</c:v>
                </c:pt>
                <c:pt idx="36675">
                  <c:v>1.5312500181607899E-5</c:v>
                </c:pt>
                <c:pt idx="36676">
                  <c:v>1.531228190287948E-5</c:v>
                </c:pt>
                <c:pt idx="36677">
                  <c:v>1.5311989045585509E-5</c:v>
                </c:pt>
                <c:pt idx="36678">
                  <c:v>1.5311781680793501E-5</c:v>
                </c:pt>
                <c:pt idx="36679">
                  <c:v>1.5311436072806831E-5</c:v>
                </c:pt>
                <c:pt idx="36680">
                  <c:v>1.531119960418437E-5</c:v>
                </c:pt>
                <c:pt idx="36681">
                  <c:v>1.531097404949833E-5</c:v>
                </c:pt>
                <c:pt idx="36682">
                  <c:v>1.5310766684706319E-5</c:v>
                </c:pt>
                <c:pt idx="36683">
                  <c:v>1.5310462913475931E-5</c:v>
                </c:pt>
                <c:pt idx="36684">
                  <c:v>1.531029010948259E-5</c:v>
                </c:pt>
                <c:pt idx="36685">
                  <c:v>1.531002635601908E-5</c:v>
                </c:pt>
                <c:pt idx="36686">
                  <c:v>1.5309818991227079E-5</c:v>
                </c:pt>
                <c:pt idx="36687">
                  <c:v>1.5309520676964891E-5</c:v>
                </c:pt>
                <c:pt idx="36688">
                  <c:v>1.5309273294406008E-5</c:v>
                </c:pt>
                <c:pt idx="36689">
                  <c:v>1.5308994989027269E-5</c:v>
                </c:pt>
                <c:pt idx="36690">
                  <c:v>1.5308767615351829E-5</c:v>
                </c:pt>
                <c:pt idx="36691">
                  <c:v>1.530848749098368E-5</c:v>
                </c:pt>
                <c:pt idx="36692">
                  <c:v>1.5308351066778411E-5</c:v>
                </c:pt>
                <c:pt idx="36693">
                  <c:v>1.5307990906876508E-5</c:v>
                </c:pt>
                <c:pt idx="36694">
                  <c:v>1.5307823559851389E-5</c:v>
                </c:pt>
                <c:pt idx="36695">
                  <c:v>1.530754343548324E-5</c:v>
                </c:pt>
                <c:pt idx="36696">
                  <c:v>1.5307283319998529E-5</c:v>
                </c:pt>
                <c:pt idx="36697">
                  <c:v>1.5307103240047581E-5</c:v>
                </c:pt>
                <c:pt idx="36698">
                  <c:v>1.530680856376421E-5</c:v>
                </c:pt>
                <c:pt idx="36699">
                  <c:v>1.5306601198972199E-5</c:v>
                </c:pt>
                <c:pt idx="36700">
                  <c:v>1.5306357454392131E-5</c:v>
                </c:pt>
                <c:pt idx="36701">
                  <c:v>1.5306106433854438E-5</c:v>
                </c:pt>
                <c:pt idx="36702">
                  <c:v>1.5305855413316749E-5</c:v>
                </c:pt>
                <c:pt idx="36703">
                  <c:v>1.530563531559892E-5</c:v>
                </c:pt>
                <c:pt idx="36704">
                  <c:v>1.5305420674849302E-5</c:v>
                </c:pt>
                <c:pt idx="36705">
                  <c:v>1.5305080523830839E-5</c:v>
                </c:pt>
                <c:pt idx="36706">
                  <c:v>1.530488952994347E-5</c:v>
                </c:pt>
                <c:pt idx="36707">
                  <c:v>1.5304622138501142E-5</c:v>
                </c:pt>
                <c:pt idx="36708">
                  <c:v>1.5304447515518401E-5</c:v>
                </c:pt>
                <c:pt idx="36709">
                  <c:v>1.5304138287319798E-5</c:v>
                </c:pt>
                <c:pt idx="36710">
                  <c:v>1.5303889085771519E-5</c:v>
                </c:pt>
                <c:pt idx="36711">
                  <c:v>1.5303647160180841E-5</c:v>
                </c:pt>
                <c:pt idx="36712">
                  <c:v>1.5303447071346451E-5</c:v>
                </c:pt>
                <c:pt idx="36713">
                  <c:v>1.5303186955861751E-5</c:v>
                </c:pt>
                <c:pt idx="36714">
                  <c:v>1.5302905012504201E-5</c:v>
                </c:pt>
                <c:pt idx="36715">
                  <c:v>1.5302686733775769E-5</c:v>
                </c:pt>
                <c:pt idx="36716">
                  <c:v>1.530247209302615E-5</c:v>
                </c:pt>
                <c:pt idx="36717">
                  <c:v>1.5302262909244749E-5</c:v>
                </c:pt>
                <c:pt idx="36718">
                  <c:v>1.5302006431738849E-5</c:v>
                </c:pt>
                <c:pt idx="36719">
                  <c:v>1.530180816189386E-5</c:v>
                </c:pt>
                <c:pt idx="36720">
                  <c:v>1.5301511666621082E-5</c:v>
                </c:pt>
                <c:pt idx="36721">
                  <c:v>1.5301222447305921E-5</c:v>
                </c:pt>
                <c:pt idx="36722">
                  <c:v>1.5301053281291391E-5</c:v>
                </c:pt>
                <c:pt idx="36723">
                  <c:v>1.530075496702921E-5</c:v>
                </c:pt>
                <c:pt idx="36724">
                  <c:v>1.530053123133257E-5</c:v>
                </c:pt>
                <c:pt idx="36725">
                  <c:v>1.5300343875424008E-5</c:v>
                </c:pt>
                <c:pt idx="36726">
                  <c:v>1.5300105587812141E-5</c:v>
                </c:pt>
                <c:pt idx="36727">
                  <c:v>1.529982000647578E-5</c:v>
                </c:pt>
                <c:pt idx="36728">
                  <c:v>1.5299629012588412E-5</c:v>
                </c:pt>
                <c:pt idx="36729">
                  <c:v>1.5299288861569948E-5</c:v>
                </c:pt>
                <c:pt idx="36730">
                  <c:v>1.5299146980396469E-5</c:v>
                </c:pt>
                <c:pt idx="36731">
                  <c:v>1.529893233964685E-5</c:v>
                </c:pt>
                <c:pt idx="36732">
                  <c:v>1.529867768113036E-5</c:v>
                </c:pt>
                <c:pt idx="36733">
                  <c:v>1.5298410289688039E-5</c:v>
                </c:pt>
                <c:pt idx="36734">
                  <c:v>1.5298204743885439E-5</c:v>
                </c:pt>
                <c:pt idx="36735">
                  <c:v>1.5297977370209989E-5</c:v>
                </c:pt>
                <c:pt idx="36736">
                  <c:v>1.5297608115361069E-5</c:v>
                </c:pt>
                <c:pt idx="36737">
                  <c:v>1.5297488062060441E-5</c:v>
                </c:pt>
                <c:pt idx="36738">
                  <c:v>1.5297251593437981E-5</c:v>
                </c:pt>
                <c:pt idx="36739">
                  <c:v>1.5296978745027449E-5</c:v>
                </c:pt>
                <c:pt idx="36740">
                  <c:v>1.5296775018214252E-5</c:v>
                </c:pt>
                <c:pt idx="36741">
                  <c:v>1.5296491255867292E-5</c:v>
                </c:pt>
                <c:pt idx="36742">
                  <c:v>1.5296285710064691E-5</c:v>
                </c:pt>
                <c:pt idx="36743">
                  <c:v>1.529610563011374E-5</c:v>
                </c:pt>
                <c:pt idx="36744">
                  <c:v>1.5295787306968119E-5</c:v>
                </c:pt>
                <c:pt idx="36745">
                  <c:v>1.5295614502974789E-5</c:v>
                </c:pt>
                <c:pt idx="36746">
                  <c:v>1.5295376215362921E-5</c:v>
                </c:pt>
                <c:pt idx="36747">
                  <c:v>1.5295114280888811E-5</c:v>
                </c:pt>
                <c:pt idx="36748">
                  <c:v>1.52948541654041E-5</c:v>
                </c:pt>
                <c:pt idx="36749">
                  <c:v>1.529470500827301E-5</c:v>
                </c:pt>
                <c:pt idx="36750">
                  <c:v>1.5294417607947249E-5</c:v>
                </c:pt>
                <c:pt idx="36751">
                  <c:v>1.529416840639897E-5</c:v>
                </c:pt>
                <c:pt idx="36752">
                  <c:v>1.5293931937776509E-5</c:v>
                </c:pt>
                <c:pt idx="36753">
                  <c:v>1.529368273622822E-5</c:v>
                </c:pt>
                <c:pt idx="36754">
                  <c:v>1.5293522665160712E-5</c:v>
                </c:pt>
                <c:pt idx="36755">
                  <c:v>1.5293244359781969E-5</c:v>
                </c:pt>
                <c:pt idx="36756">
                  <c:v>1.529302244307473E-5</c:v>
                </c:pt>
                <c:pt idx="36757">
                  <c:v>1.5292735042748969E-5</c:v>
                </c:pt>
                <c:pt idx="36758">
                  <c:v>1.5292534953914579E-5</c:v>
                </c:pt>
                <c:pt idx="36759">
                  <c:v>1.5292356692953039E-5</c:v>
                </c:pt>
                <c:pt idx="36760">
                  <c:v>1.5292156604118649E-5</c:v>
                </c:pt>
                <c:pt idx="36761">
                  <c:v>1.529179826320615E-5</c:v>
                </c:pt>
                <c:pt idx="36762">
                  <c:v>1.5291519957827401E-5</c:v>
                </c:pt>
                <c:pt idx="36763">
                  <c:v>1.5291328963940028E-5</c:v>
                </c:pt>
                <c:pt idx="36764">
                  <c:v>1.5291179806808941E-5</c:v>
                </c:pt>
                <c:pt idx="36765">
                  <c:v>1.5290934243239459E-5</c:v>
                </c:pt>
                <c:pt idx="36766">
                  <c:v>1.5290675946744159E-5</c:v>
                </c:pt>
                <c:pt idx="36767">
                  <c:v>1.5290472219930958E-5</c:v>
                </c:pt>
                <c:pt idx="36768">
                  <c:v>1.5290206647478041E-5</c:v>
                </c:pt>
                <c:pt idx="36769">
                  <c:v>1.5290013834601272E-5</c:v>
                </c:pt>
                <c:pt idx="36770">
                  <c:v>1.5289755538105961E-5</c:v>
                </c:pt>
                <c:pt idx="36771">
                  <c:v>1.5289466318790801E-5</c:v>
                </c:pt>
                <c:pt idx="36772">
                  <c:v>1.528931898064911E-5</c:v>
                </c:pt>
                <c:pt idx="36773">
                  <c:v>1.528908433101606E-5</c:v>
                </c:pt>
                <c:pt idx="36774">
                  <c:v>1.5288796930690299E-5</c:v>
                </c:pt>
                <c:pt idx="36775">
                  <c:v>1.5288616850739342E-5</c:v>
                </c:pt>
                <c:pt idx="36776">
                  <c:v>1.5288438589777801E-5</c:v>
                </c:pt>
                <c:pt idx="36777">
                  <c:v>1.5288127542589791E-5</c:v>
                </c:pt>
                <c:pt idx="36778">
                  <c:v>1.5287954738596451E-5</c:v>
                </c:pt>
                <c:pt idx="36779">
                  <c:v>1.5287650967366059E-5</c:v>
                </c:pt>
                <c:pt idx="36780">
                  <c:v>1.528745815448929E-5</c:v>
                </c:pt>
                <c:pt idx="36781">
                  <c:v>1.528717984911054E-5</c:v>
                </c:pt>
                <c:pt idx="36782">
                  <c:v>1.528708889964037E-5</c:v>
                </c:pt>
                <c:pt idx="36783">
                  <c:v>1.5286714187823239E-5</c:v>
                </c:pt>
                <c:pt idx="36784">
                  <c:v>1.5286512279999439E-5</c:v>
                </c:pt>
                <c:pt idx="36785">
                  <c:v>1.52862321556313E-5</c:v>
                </c:pt>
                <c:pt idx="36786">
                  <c:v>1.528609027445782E-5</c:v>
                </c:pt>
                <c:pt idx="36787">
                  <c:v>1.5285842891898941E-5</c:v>
                </c:pt>
                <c:pt idx="36788">
                  <c:v>1.528555367258377E-5</c:v>
                </c:pt>
                <c:pt idx="36789">
                  <c:v>1.528534630779177E-5</c:v>
                </c:pt>
                <c:pt idx="36790">
                  <c:v>1.5285195331671279E-5</c:v>
                </c:pt>
                <c:pt idx="36791">
                  <c:v>1.5284960682038221E-5</c:v>
                </c:pt>
                <c:pt idx="36792">
                  <c:v>1.528461143607274E-5</c:v>
                </c:pt>
                <c:pt idx="36793">
                  <c:v>1.528443499410059E-5</c:v>
                </c:pt>
                <c:pt idx="36794">
                  <c:v>1.52841803355841E-5</c:v>
                </c:pt>
                <c:pt idx="36795">
                  <c:v>1.5284023902495392E-5</c:v>
                </c:pt>
                <c:pt idx="36796">
                  <c:v>1.5283803804777559E-5</c:v>
                </c:pt>
                <c:pt idx="36797">
                  <c:v>1.5283447282854471E-5</c:v>
                </c:pt>
                <c:pt idx="36798">
                  <c:v>1.5283305401680991E-5</c:v>
                </c:pt>
                <c:pt idx="36799">
                  <c:v>1.5283032553270459E-5</c:v>
                </c:pt>
                <c:pt idx="36800">
                  <c:v>1.5282887034118179E-5</c:v>
                </c:pt>
                <c:pt idx="36801">
                  <c:v>1.528267239336856E-5</c:v>
                </c:pt>
                <c:pt idx="36802">
                  <c:v>1.528240863990504E-5</c:v>
                </c:pt>
                <c:pt idx="36803">
                  <c:v>1.5282086678780619E-5</c:v>
                </c:pt>
                <c:pt idx="36804">
                  <c:v>1.528201573819388E-5</c:v>
                </c:pt>
                <c:pt idx="36805">
                  <c:v>1.5281792002497241E-5</c:v>
                </c:pt>
                <c:pt idx="36806">
                  <c:v>1.5281486412277449E-5</c:v>
                </c:pt>
                <c:pt idx="36807">
                  <c:v>1.528121538285632E-5</c:v>
                </c:pt>
                <c:pt idx="36808">
                  <c:v>1.5281018932000731E-5</c:v>
                </c:pt>
                <c:pt idx="36809">
                  <c:v>1.5280795196304101E-5</c:v>
                </c:pt>
                <c:pt idx="36810">
                  <c:v>1.5280606021406129E-5</c:v>
                </c:pt>
                <c:pt idx="36811">
                  <c:v>1.5280456864275042E-5</c:v>
                </c:pt>
                <c:pt idx="36812">
                  <c:v>1.5280120351235379E-5</c:v>
                </c:pt>
                <c:pt idx="36813">
                  <c:v>1.5279891158570539E-5</c:v>
                </c:pt>
                <c:pt idx="36814">
                  <c:v>1.5279687431757338E-5</c:v>
                </c:pt>
                <c:pt idx="36815">
                  <c:v>1.5279454601113681E-5</c:v>
                </c:pt>
                <c:pt idx="36816">
                  <c:v>1.5279221770470031E-5</c:v>
                </c:pt>
                <c:pt idx="36817">
                  <c:v>1.527899257780518E-5</c:v>
                </c:pt>
                <c:pt idx="36818">
                  <c:v>1.5278834325727079E-5</c:v>
                </c:pt>
                <c:pt idx="36819">
                  <c:v>1.5278545106411912E-5</c:v>
                </c:pt>
                <c:pt idx="36820">
                  <c:v>1.5278341379598711E-5</c:v>
                </c:pt>
                <c:pt idx="36821">
                  <c:v>1.527819040347822E-5</c:v>
                </c:pt>
                <c:pt idx="36822">
                  <c:v>1.5277841157512739E-5</c:v>
                </c:pt>
                <c:pt idx="36823">
                  <c:v>1.5277686543413441E-5</c:v>
                </c:pt>
                <c:pt idx="36824">
                  <c:v>1.5277402781066481E-5</c:v>
                </c:pt>
                <c:pt idx="36825">
                  <c:v>1.5277208149200309E-5</c:v>
                </c:pt>
                <c:pt idx="36826">
                  <c:v>1.527702261228114E-5</c:v>
                </c:pt>
                <c:pt idx="36827">
                  <c:v>1.5276713384082541E-5</c:v>
                </c:pt>
                <c:pt idx="36828">
                  <c:v>1.5276516933226961E-5</c:v>
                </c:pt>
                <c:pt idx="36829">
                  <c:v>1.527630229247734E-5</c:v>
                </c:pt>
                <c:pt idx="36830">
                  <c:v>1.527610402263235E-5</c:v>
                </c:pt>
                <c:pt idx="36831">
                  <c:v>1.527590939076617E-5</c:v>
                </c:pt>
                <c:pt idx="36832">
                  <c:v>1.5275638361345049E-5</c:v>
                </c:pt>
                <c:pt idx="36833">
                  <c:v>1.5275443729478869E-5</c:v>
                </c:pt>
                <c:pt idx="36834">
                  <c:v>1.5275205441867001E-5</c:v>
                </c:pt>
                <c:pt idx="36835">
                  <c:v>1.5274970792233941E-5</c:v>
                </c:pt>
                <c:pt idx="36836">
                  <c:v>1.5274747056537311E-5</c:v>
                </c:pt>
                <c:pt idx="36837">
                  <c:v>1.5274437828338708E-5</c:v>
                </c:pt>
                <c:pt idx="36838">
                  <c:v>1.5274241377483119E-5</c:v>
                </c:pt>
                <c:pt idx="36839">
                  <c:v>1.5274092220352031E-5</c:v>
                </c:pt>
                <c:pt idx="36840">
                  <c:v>1.52738211909309E-5</c:v>
                </c:pt>
                <c:pt idx="36841">
                  <c:v>1.5273666576831602E-5</c:v>
                </c:pt>
                <c:pt idx="36842">
                  <c:v>1.527339918538928E-5</c:v>
                </c:pt>
                <c:pt idx="36843">
                  <c:v>1.5273180906660851E-5</c:v>
                </c:pt>
                <c:pt idx="36844">
                  <c:v>1.5273004464688711E-5</c:v>
                </c:pt>
                <c:pt idx="36845">
                  <c:v>1.5272698874468919E-5</c:v>
                </c:pt>
                <c:pt idx="36846">
                  <c:v>1.527242784504779E-5</c:v>
                </c:pt>
                <c:pt idx="36847">
                  <c:v>1.5272236851160411E-5</c:v>
                </c:pt>
                <c:pt idx="36848">
                  <c:v>1.5272065866156481E-5</c:v>
                </c:pt>
                <c:pt idx="36849">
                  <c:v>1.5271894881152551E-5</c:v>
                </c:pt>
                <c:pt idx="36850">
                  <c:v>1.5271676602424119E-5</c:v>
                </c:pt>
                <c:pt idx="36851">
                  <c:v>1.527143103885464E-5</c:v>
                </c:pt>
                <c:pt idx="36852">
                  <c:v>1.5271185475285168E-5</c:v>
                </c:pt>
                <c:pt idx="36853">
                  <c:v>1.527094354969449E-5</c:v>
                </c:pt>
                <c:pt idx="36854">
                  <c:v>1.5270674339262769E-5</c:v>
                </c:pt>
                <c:pt idx="36855">
                  <c:v>1.527051426819526E-5</c:v>
                </c:pt>
                <c:pt idx="36856">
                  <c:v>1.5270366930053569E-5</c:v>
                </c:pt>
                <c:pt idx="36857">
                  <c:v>1.527005770185497E-5</c:v>
                </c:pt>
                <c:pt idx="36858">
                  <c:v>1.5269923096639101E-5</c:v>
                </c:pt>
                <c:pt idx="36859">
                  <c:v>1.5269728464772921E-5</c:v>
                </c:pt>
                <c:pt idx="36860">
                  <c:v>1.5269421055563729E-5</c:v>
                </c:pt>
                <c:pt idx="36861">
                  <c:v>1.5269251889549199E-5</c:v>
                </c:pt>
                <c:pt idx="36862">
                  <c:v>1.5268966308212839E-5</c:v>
                </c:pt>
                <c:pt idx="36863">
                  <c:v>1.5268811694113541E-5</c:v>
                </c:pt>
                <c:pt idx="36864">
                  <c:v>1.5268626157194379E-5</c:v>
                </c:pt>
                <c:pt idx="36865">
                  <c:v>1.5268387869582511E-5</c:v>
                </c:pt>
                <c:pt idx="36866">
                  <c:v>1.526812229712959E-5</c:v>
                </c:pt>
                <c:pt idx="36867">
                  <c:v>1.5267871276591901E-5</c:v>
                </c:pt>
                <c:pt idx="36868">
                  <c:v>1.5267738490365449E-5</c:v>
                </c:pt>
                <c:pt idx="36869">
                  <c:v>1.5267447452060882E-5</c:v>
                </c:pt>
                <c:pt idx="36870">
                  <c:v>1.5267216440406631E-5</c:v>
                </c:pt>
                <c:pt idx="36871">
                  <c:v>1.5267012713593431E-5</c:v>
                </c:pt>
                <c:pt idx="36872">
                  <c:v>1.5266798072843809E-5</c:v>
                </c:pt>
                <c:pt idx="36873">
                  <c:v>1.5266685295500789E-5</c:v>
                </c:pt>
                <c:pt idx="36874">
                  <c:v>1.526646701677237E-5</c:v>
                </c:pt>
                <c:pt idx="36875">
                  <c:v>1.526609048596583E-5</c:v>
                </c:pt>
                <c:pt idx="36876">
                  <c:v>1.5265886759152639E-5</c:v>
                </c:pt>
                <c:pt idx="36877">
                  <c:v>1.5265730326063931E-5</c:v>
                </c:pt>
                <c:pt idx="36878">
                  <c:v>1.526552659925073E-5</c:v>
                </c:pt>
                <c:pt idx="36879">
                  <c:v>1.5265275578713041E-5</c:v>
                </c:pt>
                <c:pt idx="36880">
                  <c:v>1.526506093796343E-5</c:v>
                </c:pt>
                <c:pt idx="36881">
                  <c:v>1.5264900866895911E-5</c:v>
                </c:pt>
                <c:pt idx="36882">
                  <c:v>1.5264649846358221E-5</c:v>
                </c:pt>
                <c:pt idx="36883">
                  <c:v>1.5264387911884111E-5</c:v>
                </c:pt>
                <c:pt idx="36884">
                  <c:v>1.5264220564858991E-5</c:v>
                </c:pt>
                <c:pt idx="36885">
                  <c:v>1.5263987734215331E-5</c:v>
                </c:pt>
                <c:pt idx="36886">
                  <c:v>1.5263771274476309E-5</c:v>
                </c:pt>
                <c:pt idx="36887">
                  <c:v>1.5263540262822058E-5</c:v>
                </c:pt>
                <c:pt idx="36888">
                  <c:v>1.526332380308304E-5</c:v>
                </c:pt>
                <c:pt idx="36889">
                  <c:v>1.526309461041819E-5</c:v>
                </c:pt>
                <c:pt idx="36890">
                  <c:v>1.5262939996318892E-5</c:v>
                </c:pt>
                <c:pt idx="36891">
                  <c:v>1.5262710803654041E-5</c:v>
                </c:pt>
                <c:pt idx="36892">
                  <c:v>1.5262561646522951E-5</c:v>
                </c:pt>
                <c:pt idx="36893">
                  <c:v>1.526226878922898E-5</c:v>
                </c:pt>
                <c:pt idx="36894">
                  <c:v>1.526204505353235E-5</c:v>
                </c:pt>
                <c:pt idx="36895">
                  <c:v>1.5261886801454239E-5</c:v>
                </c:pt>
                <c:pt idx="36896">
                  <c:v>1.526164487586357E-5</c:v>
                </c:pt>
                <c:pt idx="36897">
                  <c:v>1.5261406588251699E-5</c:v>
                </c:pt>
                <c:pt idx="36898">
                  <c:v>1.526121377537493E-5</c:v>
                </c:pt>
                <c:pt idx="36899">
                  <c:v>1.5261024600476961E-5</c:v>
                </c:pt>
                <c:pt idx="36900">
                  <c:v>1.5260775398928669E-5</c:v>
                </c:pt>
                <c:pt idx="36901">
                  <c:v>1.5260524378390979E-5</c:v>
                </c:pt>
                <c:pt idx="36902">
                  <c:v>1.5260315194609572E-5</c:v>
                </c:pt>
                <c:pt idx="36903">
                  <c:v>1.526010237284936E-5</c:v>
                </c:pt>
                <c:pt idx="36904">
                  <c:v>1.5259918654919599E-5</c:v>
                </c:pt>
                <c:pt idx="36905">
                  <c:v>1.5259744031936862E-5</c:v>
                </c:pt>
                <c:pt idx="36906">
                  <c:v>1.5259480278473351E-5</c:v>
                </c:pt>
                <c:pt idx="36907">
                  <c:v>1.525924380985089E-5</c:v>
                </c:pt>
                <c:pt idx="36908">
                  <c:v>1.5259083738783371E-5</c:v>
                </c:pt>
                <c:pt idx="36909">
                  <c:v>1.5258838175213899E-5</c:v>
                </c:pt>
                <c:pt idx="36910">
                  <c:v>1.525857260276098E-5</c:v>
                </c:pt>
                <c:pt idx="36911">
                  <c:v>1.5258439816534519E-5</c:v>
                </c:pt>
                <c:pt idx="36912">
                  <c:v>1.5258238818205431E-5</c:v>
                </c:pt>
                <c:pt idx="36913">
                  <c:v>1.525813331682002E-5</c:v>
                </c:pt>
                <c:pt idx="36914">
                  <c:v>1.525777952338103E-5</c:v>
                </c:pt>
                <c:pt idx="36915">
                  <c:v>1.525759307696717E-5</c:v>
                </c:pt>
                <c:pt idx="36916">
                  <c:v>1.525734933238709E-5</c:v>
                </c:pt>
                <c:pt idx="36917">
                  <c:v>1.525712377770105E-5</c:v>
                </c:pt>
                <c:pt idx="36918">
                  <c:v>1.5256958249665329E-5</c:v>
                </c:pt>
                <c:pt idx="36919">
                  <c:v>1.52567363329581E-5</c:v>
                </c:pt>
                <c:pt idx="36920">
                  <c:v>1.5256554434017741E-5</c:v>
                </c:pt>
                <c:pt idx="36921">
                  <c:v>1.525638981547672E-5</c:v>
                </c:pt>
                <c:pt idx="36922">
                  <c:v>1.525610423414037E-5</c:v>
                </c:pt>
                <c:pt idx="36923">
                  <c:v>1.5255926882673521E-5</c:v>
                </c:pt>
                <c:pt idx="36924">
                  <c:v>1.525565130577888E-5</c:v>
                </c:pt>
                <c:pt idx="36925">
                  <c:v>1.5255503058142489E-5</c:v>
                </c:pt>
                <c:pt idx="36926">
                  <c:v>1.5255287507898171E-5</c:v>
                </c:pt>
                <c:pt idx="36927">
                  <c:v>1.5255015568982341E-5</c:v>
                </c:pt>
                <c:pt idx="36928">
                  <c:v>1.52548918777029E-5</c:v>
                </c:pt>
                <c:pt idx="36929">
                  <c:v>1.525466814200627E-5</c:v>
                </c:pt>
                <c:pt idx="36930">
                  <c:v>1.5254388927132819E-5</c:v>
                </c:pt>
                <c:pt idx="36931">
                  <c:v>1.525423613202292E-5</c:v>
                </c:pt>
                <c:pt idx="36932">
                  <c:v>1.525409334135475E-5</c:v>
                </c:pt>
                <c:pt idx="36933">
                  <c:v>1.525380957900779E-5</c:v>
                </c:pt>
                <c:pt idx="36934">
                  <c:v>1.5253546735038981E-5</c:v>
                </c:pt>
                <c:pt idx="36935">
                  <c:v>1.5253434867190659E-5</c:v>
                </c:pt>
                <c:pt idx="36936">
                  <c:v>1.525315292383311E-5</c:v>
                </c:pt>
                <c:pt idx="36937">
                  <c:v>1.5252991033776199E-5</c:v>
                </c:pt>
                <c:pt idx="36938">
                  <c:v>1.5252760931616651E-5</c:v>
                </c:pt>
                <c:pt idx="36939">
                  <c:v>1.525256720924517E-5</c:v>
                </c:pt>
                <c:pt idx="36940">
                  <c:v>1.5252418052114081E-5</c:v>
                </c:pt>
                <c:pt idx="36941">
                  <c:v>1.5252204320859161E-5</c:v>
                </c:pt>
                <c:pt idx="36942">
                  <c:v>1.525193056295393E-5</c:v>
                </c:pt>
                <c:pt idx="36943">
                  <c:v>1.525177140138112E-5</c:v>
                </c:pt>
                <c:pt idx="36944">
                  <c:v>1.5251577679009641E-5</c:v>
                </c:pt>
                <c:pt idx="36945">
                  <c:v>1.5251222976075949E-5</c:v>
                </c:pt>
                <c:pt idx="36946">
                  <c:v>1.525114112155279E-5</c:v>
                </c:pt>
                <c:pt idx="36947">
                  <c:v>1.5250908290909139E-5</c:v>
                </c:pt>
                <c:pt idx="36948">
                  <c:v>1.5250723663484679E-5</c:v>
                </c:pt>
                <c:pt idx="36949">
                  <c:v>1.525047264294699E-5</c:v>
                </c:pt>
                <c:pt idx="36950">
                  <c:v>1.5250293472490741E-5</c:v>
                </c:pt>
                <c:pt idx="36951">
                  <c:v>1.52500169861014E-5</c:v>
                </c:pt>
                <c:pt idx="36952">
                  <c:v>1.5249825082719329E-5</c:v>
                </c:pt>
                <c:pt idx="36953">
                  <c:v>1.524979052192066E-5</c:v>
                </c:pt>
                <c:pt idx="36954">
                  <c:v>1.5249410353135319E-5</c:v>
                </c:pt>
                <c:pt idx="36955">
                  <c:v>1.524919207440689E-5</c:v>
                </c:pt>
                <c:pt idx="36956">
                  <c:v>1.524903018434998E-5</c:v>
                </c:pt>
                <c:pt idx="36957">
                  <c:v>1.524879280623281E-5</c:v>
                </c:pt>
                <c:pt idx="36958">
                  <c:v>1.524857634649379E-5</c:v>
                </c:pt>
                <c:pt idx="36959">
                  <c:v>1.524841445643688E-5</c:v>
                </c:pt>
                <c:pt idx="36960">
                  <c:v>1.524818799225613E-5</c:v>
                </c:pt>
                <c:pt idx="36961">
                  <c:v>1.524794697616016E-5</c:v>
                </c:pt>
                <c:pt idx="36962">
                  <c:v>1.524774506833637E-5</c:v>
                </c:pt>
                <c:pt idx="36963">
                  <c:v>1.524753770354437E-5</c:v>
                </c:pt>
                <c:pt idx="36964">
                  <c:v>1.5247354895109311E-5</c:v>
                </c:pt>
                <c:pt idx="36965">
                  <c:v>1.524714753031731E-5</c:v>
                </c:pt>
                <c:pt idx="36966">
                  <c:v>1.5246986549755089E-5</c:v>
                </c:pt>
                <c:pt idx="36967">
                  <c:v>1.5246797374857121E-5</c:v>
                </c:pt>
                <c:pt idx="36968">
                  <c:v>1.5246556358761151E-5</c:v>
                </c:pt>
                <c:pt idx="36969">
                  <c:v>1.5246356269926761E-5</c:v>
                </c:pt>
                <c:pt idx="36970">
                  <c:v>1.524612343928311E-5</c:v>
                </c:pt>
                <c:pt idx="36971">
                  <c:v>1.524602248537121E-5</c:v>
                </c:pt>
                <c:pt idx="36972">
                  <c:v>1.524582148704212E-5</c:v>
                </c:pt>
                <c:pt idx="36973">
                  <c:v>1.5245602298818989E-5</c:v>
                </c:pt>
                <c:pt idx="36974">
                  <c:v>1.5245343092828991E-5</c:v>
                </c:pt>
                <c:pt idx="36975">
                  <c:v>1.5245216673065439E-5</c:v>
                </c:pt>
                <c:pt idx="36976">
                  <c:v>1.524494109617081E-5</c:v>
                </c:pt>
                <c:pt idx="36977">
                  <c:v>1.524479284853442E-5</c:v>
                </c:pt>
                <c:pt idx="36978">
                  <c:v>1.5244560927385459E-5</c:v>
                </c:pt>
                <c:pt idx="36979">
                  <c:v>1.5244360838551069E-5</c:v>
                </c:pt>
                <c:pt idx="36980">
                  <c:v>1.524411345599219E-5</c:v>
                </c:pt>
                <c:pt idx="36981">
                  <c:v>1.5243963389366399E-5</c:v>
                </c:pt>
                <c:pt idx="36982">
                  <c:v>1.524369963590289E-5</c:v>
                </c:pt>
                <c:pt idx="36983">
                  <c:v>1.5243545021803581E-5</c:v>
                </c:pt>
                <c:pt idx="36984">
                  <c:v>1.524330855318112E-5</c:v>
                </c:pt>
                <c:pt idx="36985">
                  <c:v>1.524312210676726E-5</c:v>
                </c:pt>
                <c:pt idx="36986">
                  <c:v>1.524289746157592E-5</c:v>
                </c:pt>
                <c:pt idx="36987">
                  <c:v>1.5242776498780589E-5</c:v>
                </c:pt>
                <c:pt idx="36988">
                  <c:v>1.5242491826938929E-5</c:v>
                </c:pt>
                <c:pt idx="36989">
                  <c:v>1.524232538940851E-5</c:v>
                </c:pt>
                <c:pt idx="36990">
                  <c:v>1.524221534054959E-5</c:v>
                </c:pt>
                <c:pt idx="36991">
                  <c:v>1.524196704849601E-5</c:v>
                </c:pt>
                <c:pt idx="36992">
                  <c:v>1.524174422229407E-5</c:v>
                </c:pt>
                <c:pt idx="36993">
                  <c:v>1.524153049103916E-5</c:v>
                </c:pt>
                <c:pt idx="36994">
                  <c:v>1.524131039332133E-5</c:v>
                </c:pt>
                <c:pt idx="36995">
                  <c:v>1.524112940387568E-5</c:v>
                </c:pt>
                <c:pt idx="36996">
                  <c:v>1.5241065739246549E-5</c:v>
                </c:pt>
                <c:pt idx="36997">
                  <c:v>1.5240792890836021E-5</c:v>
                </c:pt>
                <c:pt idx="36998">
                  <c:v>1.524045910628047E-5</c:v>
                </c:pt>
                <c:pt idx="36999">
                  <c:v>1.524031540611759E-5</c:v>
                </c:pt>
                <c:pt idx="37000">
                  <c:v>1.524008712294744E-5</c:v>
                </c:pt>
                <c:pt idx="37001">
                  <c:v>1.5239907952491191E-5</c:v>
                </c:pt>
                <c:pt idx="37002">
                  <c:v>1.5239709682646209E-5</c:v>
                </c:pt>
                <c:pt idx="37003">
                  <c:v>1.523950595583301E-5</c:v>
                </c:pt>
                <c:pt idx="37004">
                  <c:v>1.5239309504977431E-5</c:v>
                </c:pt>
                <c:pt idx="37005">
                  <c:v>1.5239111235132439E-5</c:v>
                </c:pt>
                <c:pt idx="37006">
                  <c:v>1.523891478427686E-5</c:v>
                </c:pt>
                <c:pt idx="37007">
                  <c:v>1.5238752894219941E-5</c:v>
                </c:pt>
                <c:pt idx="37008">
                  <c:v>1.5238580999721311E-5</c:v>
                </c:pt>
                <c:pt idx="37009">
                  <c:v>1.523838636785513E-5</c:v>
                </c:pt>
                <c:pt idx="37010">
                  <c:v>1.5238179912557831E-5</c:v>
                </c:pt>
                <c:pt idx="37011">
                  <c:v>1.523795981484E-5</c:v>
                </c:pt>
                <c:pt idx="37012">
                  <c:v>1.5237782463373151E-5</c:v>
                </c:pt>
                <c:pt idx="37013">
                  <c:v>1.5237582374538761E-5</c:v>
                </c:pt>
                <c:pt idx="37014">
                  <c:v>1.523740957054542E-5</c:v>
                </c:pt>
                <c:pt idx="37015">
                  <c:v>1.5237168554449451E-5</c:v>
                </c:pt>
                <c:pt idx="37016">
                  <c:v>1.523696028016275E-5</c:v>
                </c:pt>
                <c:pt idx="37017">
                  <c:v>1.523680657555815E-5</c:v>
                </c:pt>
                <c:pt idx="37018">
                  <c:v>1.523660921520786E-5</c:v>
                </c:pt>
                <c:pt idx="37019">
                  <c:v>1.523634728073375E-5</c:v>
                </c:pt>
                <c:pt idx="37020">
                  <c:v>1.523611990705831E-5</c:v>
                </c:pt>
                <c:pt idx="37021">
                  <c:v>1.5235932551149739E-5</c:v>
                </c:pt>
                <c:pt idx="37022">
                  <c:v>1.523576793260872E-5</c:v>
                </c:pt>
                <c:pt idx="37023">
                  <c:v>1.523560513305711E-5</c:v>
                </c:pt>
                <c:pt idx="37024">
                  <c:v>1.523545142845251E-5</c:v>
                </c:pt>
                <c:pt idx="37025">
                  <c:v>1.523522132629296E-5</c:v>
                </c:pt>
                <c:pt idx="37026">
                  <c:v>1.523498303868109E-5</c:v>
                </c:pt>
                <c:pt idx="37027">
                  <c:v>1.523479386378312E-5</c:v>
                </c:pt>
                <c:pt idx="37028">
                  <c:v>1.52346810864401E-5</c:v>
                </c:pt>
                <c:pt idx="37029">
                  <c:v>1.5234388229146131E-5</c:v>
                </c:pt>
                <c:pt idx="37030">
                  <c:v>1.52342672663508E-5</c:v>
                </c:pt>
                <c:pt idx="37031">
                  <c:v>1.5234072634484621E-5</c:v>
                </c:pt>
                <c:pt idx="37032">
                  <c:v>1.5233877093123739E-5</c:v>
                </c:pt>
                <c:pt idx="37033">
                  <c:v>1.523365699540591E-5</c:v>
                </c:pt>
                <c:pt idx="37034">
                  <c:v>1.5233390513458289E-5</c:v>
                </c:pt>
                <c:pt idx="37035">
                  <c:v>1.5233203157549721E-5</c:v>
                </c:pt>
                <c:pt idx="37036">
                  <c:v>1.523305854789214E-5</c:v>
                </c:pt>
                <c:pt idx="37037">
                  <c:v>1.523286937299417E-5</c:v>
                </c:pt>
                <c:pt idx="37038">
                  <c:v>1.523268201708561E-5</c:v>
                </c:pt>
                <c:pt idx="37039">
                  <c:v>1.523245555290487E-5</c:v>
                </c:pt>
                <c:pt idx="37040">
                  <c:v>1.5232347323035361E-5</c:v>
                </c:pt>
                <c:pt idx="37041">
                  <c:v>1.5232104487949981E-5</c:v>
                </c:pt>
                <c:pt idx="37042">
                  <c:v>1.523186892882222E-5</c:v>
                </c:pt>
                <c:pt idx="37043">
                  <c:v>1.5231804354698401E-5</c:v>
                </c:pt>
                <c:pt idx="37044">
                  <c:v>1.523144328530179E-5</c:v>
                </c:pt>
                <c:pt idx="37045">
                  <c:v>1.52313432408846E-5</c:v>
                </c:pt>
                <c:pt idx="37046">
                  <c:v>1.5231105862767441E-5</c:v>
                </c:pt>
                <c:pt idx="37047">
                  <c:v>1.523091123090126E-5</c:v>
                </c:pt>
                <c:pt idx="37048">
                  <c:v>1.5230707504088061E-5</c:v>
                </c:pt>
                <c:pt idx="37049">
                  <c:v>1.523052924312651E-5</c:v>
                </c:pt>
                <c:pt idx="37050">
                  <c:v>1.5230339158733839E-5</c:v>
                </c:pt>
                <c:pt idx="37051">
                  <c:v>1.523018636362394E-5</c:v>
                </c:pt>
                <c:pt idx="37052">
                  <c:v>1.523001537862001E-5</c:v>
                </c:pt>
                <c:pt idx="37053">
                  <c:v>1.522984257462667E-5</c:v>
                </c:pt>
                <c:pt idx="37054">
                  <c:v>1.522961520095123E-5</c:v>
                </c:pt>
                <c:pt idx="37055">
                  <c:v>1.5229384189296979E-5</c:v>
                </c:pt>
                <c:pt idx="37056">
                  <c:v>1.5229166820063261E-5</c:v>
                </c:pt>
                <c:pt idx="37057">
                  <c:v>1.5229010386974551E-5</c:v>
                </c:pt>
                <c:pt idx="37058">
                  <c:v>1.5228864867822271E-5</c:v>
                </c:pt>
                <c:pt idx="37059">
                  <c:v>1.5228582014970021E-5</c:v>
                </c:pt>
                <c:pt idx="37060">
                  <c:v>1.5228423762891911E-5</c:v>
                </c:pt>
                <c:pt idx="37061">
                  <c:v>1.5228242773446249E-5</c:v>
                </c:pt>
                <c:pt idx="37062">
                  <c:v>1.522803268017014E-5</c:v>
                </c:pt>
                <c:pt idx="37063">
                  <c:v>1.522789079899667E-5</c:v>
                </c:pt>
                <c:pt idx="37064">
                  <c:v>1.522763159300666E-5</c:v>
                </c:pt>
                <c:pt idx="37065">
                  <c:v>1.522749334981199E-5</c:v>
                </c:pt>
                <c:pt idx="37066">
                  <c:v>1.5227314179355739E-5</c:v>
                </c:pt>
                <c:pt idx="37067">
                  <c:v>1.5227181393129291E-5</c:v>
                </c:pt>
                <c:pt idx="37068">
                  <c:v>1.5226925825118091E-5</c:v>
                </c:pt>
                <c:pt idx="37069">
                  <c:v>1.5226688447000919E-5</c:v>
                </c:pt>
                <c:pt idx="37070">
                  <c:v>1.5226513824018181E-5</c:v>
                </c:pt>
                <c:pt idx="37071">
                  <c:v>1.522633465356193E-5</c:v>
                </c:pt>
                <c:pt idx="37072">
                  <c:v>1.522619277238846E-5</c:v>
                </c:pt>
                <c:pt idx="37073">
                  <c:v>1.522599450254347E-5</c:v>
                </c:pt>
                <c:pt idx="37074">
                  <c:v>1.5225746210489889E-5</c:v>
                </c:pt>
                <c:pt idx="37075">
                  <c:v>1.522561160527403E-5</c:v>
                </c:pt>
                <c:pt idx="37076">
                  <c:v>1.522536877018865E-5</c:v>
                </c:pt>
                <c:pt idx="37077">
                  <c:v>1.5225262359308539E-5</c:v>
                </c:pt>
                <c:pt idx="37078">
                  <c:v>1.522515503893374E-5</c:v>
                </c:pt>
                <c:pt idx="37079">
                  <c:v>1.522479487903183E-5</c:v>
                </c:pt>
                <c:pt idx="37080">
                  <c:v>1.522473485238152E-5</c:v>
                </c:pt>
                <c:pt idx="37081">
                  <c:v>1.5224503840727269E-5</c:v>
                </c:pt>
                <c:pt idx="37082">
                  <c:v>1.522432103229221E-5</c:v>
                </c:pt>
                <c:pt idx="37083">
                  <c:v>1.522418187960284E-5</c:v>
                </c:pt>
                <c:pt idx="37084">
                  <c:v>1.52239554154221E-5</c:v>
                </c:pt>
                <c:pt idx="37085">
                  <c:v>1.522370894235792E-5</c:v>
                </c:pt>
                <c:pt idx="37086">
                  <c:v>1.522358252259437E-5</c:v>
                </c:pt>
                <c:pt idx="37087">
                  <c:v>1.5223276932374569E-5</c:v>
                </c:pt>
                <c:pt idx="37088">
                  <c:v>1.52231859829044E-5</c:v>
                </c:pt>
                <c:pt idx="37089">
                  <c:v>1.52229813465965E-5</c:v>
                </c:pt>
                <c:pt idx="37090">
                  <c:v>1.5222851288854139E-5</c:v>
                </c:pt>
                <c:pt idx="37091">
                  <c:v>1.522258025943302E-5</c:v>
                </c:pt>
                <c:pt idx="37092">
                  <c:v>1.5222491128952241E-5</c:v>
                </c:pt>
                <c:pt idx="37093">
                  <c:v>1.522227012173971E-5</c:v>
                </c:pt>
                <c:pt idx="37094">
                  <c:v>1.522205366200069E-5</c:v>
                </c:pt>
                <c:pt idx="37095">
                  <c:v>1.5221849025692791E-5</c:v>
                </c:pt>
                <c:pt idx="37096">
                  <c:v>1.5221609828586219E-5</c:v>
                </c:pt>
                <c:pt idx="37097">
                  <c:v>1.5221480680338569E-5</c:v>
                </c:pt>
                <c:pt idx="37098">
                  <c:v>1.522127513453597E-5</c:v>
                </c:pt>
                <c:pt idx="37099">
                  <c:v>1.522116053820355E-5</c:v>
                </c:pt>
                <c:pt idx="37100">
                  <c:v>1.522087040939368E-5</c:v>
                </c:pt>
                <c:pt idx="37101">
                  <c:v>1.522075763205066E-5</c:v>
                </c:pt>
                <c:pt idx="37102">
                  <c:v>1.522059756098315E-5</c:v>
                </c:pt>
                <c:pt idx="37103">
                  <c:v>1.5220439308905039E-5</c:v>
                </c:pt>
                <c:pt idx="37104">
                  <c:v>1.522024831501767E-5</c:v>
                </c:pt>
                <c:pt idx="37105">
                  <c:v>1.5220069144561419E-5</c:v>
                </c:pt>
                <c:pt idx="37106">
                  <c:v>1.521987178421114E-5</c:v>
                </c:pt>
                <c:pt idx="37107">
                  <c:v>1.521966350992443E-5</c:v>
                </c:pt>
                <c:pt idx="37108">
                  <c:v>1.521945796412183E-5</c:v>
                </c:pt>
                <c:pt idx="37109">
                  <c:v>1.521924241387751E-5</c:v>
                </c:pt>
                <c:pt idx="37110">
                  <c:v>1.521912054158747E-5</c:v>
                </c:pt>
                <c:pt idx="37111">
                  <c:v>1.521889316791203E-5</c:v>
                </c:pt>
                <c:pt idx="37112">
                  <c:v>1.521870308351936E-5</c:v>
                </c:pt>
                <c:pt idx="37113">
                  <c:v>1.521850390417967E-5</c:v>
                </c:pt>
                <c:pt idx="37114">
                  <c:v>1.521833110018633E-5</c:v>
                </c:pt>
                <c:pt idx="37115">
                  <c:v>1.521829290140886E-5</c:v>
                </c:pt>
                <c:pt idx="37116">
                  <c:v>1.521806279924931E-5</c:v>
                </c:pt>
                <c:pt idx="37117">
                  <c:v>1.5217899090202989E-5</c:v>
                </c:pt>
                <c:pt idx="37118">
                  <c:v>1.521765170764411E-5</c:v>
                </c:pt>
                <c:pt idx="37119">
                  <c:v>1.5217568034131551E-5</c:v>
                </c:pt>
                <c:pt idx="37120">
                  <c:v>1.5217254258459431E-5</c:v>
                </c:pt>
                <c:pt idx="37121">
                  <c:v>1.521707690699259E-5</c:v>
                </c:pt>
                <c:pt idx="37122">
                  <c:v>1.52168795466423E-5</c:v>
                </c:pt>
                <c:pt idx="37123">
                  <c:v>1.5216744031931739E-5</c:v>
                </c:pt>
                <c:pt idx="37124">
                  <c:v>1.5216517567751E-5</c:v>
                </c:pt>
                <c:pt idx="37125">
                  <c:v>1.521640751889208E-5</c:v>
                </c:pt>
                <c:pt idx="37126">
                  <c:v>1.52162610902451E-5</c:v>
                </c:pt>
                <c:pt idx="37127">
                  <c:v>1.521596459497232E-5</c:v>
                </c:pt>
                <c:pt idx="37128">
                  <c:v>1.521580998087302E-5</c:v>
                </c:pt>
                <c:pt idx="37129">
                  <c:v>1.5215630810416769E-5</c:v>
                </c:pt>
                <c:pt idx="37130">
                  <c:v>1.521549529570621E-5</c:v>
                </c:pt>
                <c:pt idx="37131">
                  <c:v>1.5215272469504271E-5</c:v>
                </c:pt>
                <c:pt idx="37132">
                  <c:v>1.5215100575005641E-5</c:v>
                </c:pt>
                <c:pt idx="37133">
                  <c:v>1.521493595646461E-5</c:v>
                </c:pt>
                <c:pt idx="37134">
                  <c:v>1.5214676750474609E-5</c:v>
                </c:pt>
                <c:pt idx="37135">
                  <c:v>1.521456306363689E-5</c:v>
                </c:pt>
                <c:pt idx="37136">
                  <c:v>1.521429658168927E-5</c:v>
                </c:pt>
                <c:pt idx="37137">
                  <c:v>1.521432477602502E-5</c:v>
                </c:pt>
                <c:pt idx="37138">
                  <c:v>1.5213949154713189E-5</c:v>
                </c:pt>
                <c:pt idx="37139">
                  <c:v>1.521379454061389E-5</c:v>
                </c:pt>
                <c:pt idx="37140">
                  <c:v>1.521361082268413E-5</c:v>
                </c:pt>
                <c:pt idx="37141">
                  <c:v>1.521347348898416E-5</c:v>
                </c:pt>
                <c:pt idx="37142">
                  <c:v>1.521336980658816E-5</c:v>
                </c:pt>
                <c:pt idx="37143">
                  <c:v>1.5213190636131911E-5</c:v>
                </c:pt>
                <c:pt idx="37144">
                  <c:v>1.521294052508892E-5</c:v>
                </c:pt>
                <c:pt idx="37145">
                  <c:v>1.521278136351611E-5</c:v>
                </c:pt>
                <c:pt idx="37146">
                  <c:v>1.521257217973471E-5</c:v>
                </c:pt>
                <c:pt idx="37147">
                  <c:v>1.521248759672744E-5</c:v>
                </c:pt>
                <c:pt idx="37148">
                  <c:v>1.521222839073744E-5</c:v>
                </c:pt>
                <c:pt idx="37149">
                  <c:v>1.5212047401291781E-5</c:v>
                </c:pt>
                <c:pt idx="37150">
                  <c:v>1.5211934623948761E-5</c:v>
                </c:pt>
                <c:pt idx="37151">
                  <c:v>1.5211647223623E-5</c:v>
                </c:pt>
                <c:pt idx="37152">
                  <c:v>1.52115417222376E-5</c:v>
                </c:pt>
                <c:pt idx="37153">
                  <c:v>1.5211324353003869E-5</c:v>
                </c:pt>
                <c:pt idx="37154">
                  <c:v>1.521125977888005E-5</c:v>
                </c:pt>
                <c:pt idx="37155">
                  <c:v>1.521101239632117E-5</c:v>
                </c:pt>
                <c:pt idx="37156">
                  <c:v>1.5210866877168879E-5</c:v>
                </c:pt>
                <c:pt idx="37157">
                  <c:v>1.521064586995635E-5</c:v>
                </c:pt>
                <c:pt idx="37158">
                  <c:v>1.521048852737295E-5</c:v>
                </c:pt>
                <c:pt idx="37159">
                  <c:v>1.521027206763392E-5</c:v>
                </c:pt>
                <c:pt idx="37160">
                  <c:v>1.521007197879953E-5</c:v>
                </c:pt>
                <c:pt idx="37161">
                  <c:v>1.5209970115392929E-5</c:v>
                </c:pt>
                <c:pt idx="37162">
                  <c:v>1.5209868251986339E-5</c:v>
                </c:pt>
                <c:pt idx="37163">
                  <c:v>1.520961995993275E-5</c:v>
                </c:pt>
                <c:pt idx="37164">
                  <c:v>1.520943169452948E-5</c:v>
                </c:pt>
                <c:pt idx="37165">
                  <c:v>1.520924797659973E-5</c:v>
                </c:pt>
                <c:pt idx="37166">
                  <c:v>1.5209137927740811E-5</c:v>
                </c:pt>
                <c:pt idx="37167">
                  <c:v>1.520888963568723E-5</c:v>
                </c:pt>
                <c:pt idx="37168">
                  <c:v>1.520873047411442E-5</c:v>
                </c:pt>
                <c:pt idx="37169">
                  <c:v>1.520859404990915E-5</c:v>
                </c:pt>
                <c:pt idx="37170">
                  <c:v>1.5208340300887361E-5</c:v>
                </c:pt>
                <c:pt idx="37171">
                  <c:v>1.5208242075459569E-5</c:v>
                </c:pt>
                <c:pt idx="37172">
                  <c:v>1.5208024706225841E-5</c:v>
                </c:pt>
                <c:pt idx="37173">
                  <c:v>1.520780460850801E-5</c:v>
                </c:pt>
                <c:pt idx="37174">
                  <c:v>1.5207715478027239E-5</c:v>
                </c:pt>
                <c:pt idx="37175">
                  <c:v>1.52074362631538E-5</c:v>
                </c:pt>
                <c:pt idx="37176">
                  <c:v>1.520725163572934E-5</c:v>
                </c:pt>
                <c:pt idx="37177">
                  <c:v>1.52070815602201E-5</c:v>
                </c:pt>
                <c:pt idx="37178">
                  <c:v>1.520699606771814E-5</c:v>
                </c:pt>
                <c:pt idx="37179">
                  <c:v>1.520686055300757E-5</c:v>
                </c:pt>
                <c:pt idx="37180">
                  <c:v>1.5206669559120201E-5</c:v>
                </c:pt>
                <c:pt idx="37181">
                  <c:v>1.520642490504542E-5</c:v>
                </c:pt>
                <c:pt idx="37182">
                  <c:v>1.5206273019430229E-5</c:v>
                </c:pt>
                <c:pt idx="37183">
                  <c:v>1.520603927929187E-5</c:v>
                </c:pt>
                <c:pt idx="37184">
                  <c:v>1.520587738923496E-5</c:v>
                </c:pt>
                <c:pt idx="37185">
                  <c:v>1.520573823654559E-5</c:v>
                </c:pt>
                <c:pt idx="37186">
                  <c:v>1.5205586350930391E-5</c:v>
                </c:pt>
                <c:pt idx="37187">
                  <c:v>1.5205399904516531E-5</c:v>
                </c:pt>
                <c:pt idx="37188">
                  <c:v>1.5205247109406629E-5</c:v>
                </c:pt>
                <c:pt idx="37189">
                  <c:v>1.5205073395918591E-5</c:v>
                </c:pt>
                <c:pt idx="37190">
                  <c:v>1.5205002455331851E-5</c:v>
                </c:pt>
                <c:pt idx="37191">
                  <c:v>1.520475598226767E-5</c:v>
                </c:pt>
                <c:pt idx="37192">
                  <c:v>1.5204432202153839E-5</c:v>
                </c:pt>
                <c:pt idx="37193">
                  <c:v>1.520437126600882E-5</c:v>
                </c:pt>
                <c:pt idx="37194">
                  <c:v>1.5204218470898921E-5</c:v>
                </c:pt>
                <c:pt idx="37195">
                  <c:v>1.5204073861241341E-5</c:v>
                </c:pt>
                <c:pt idx="37196">
                  <c:v>1.5203931980067861E-5</c:v>
                </c:pt>
                <c:pt idx="37197">
                  <c:v>1.5203718248812951E-5</c:v>
                </c:pt>
                <c:pt idx="37198">
                  <c:v>1.520342993899249E-5</c:v>
                </c:pt>
                <c:pt idx="37199">
                  <c:v>1.520335263194283E-5</c:v>
                </c:pt>
                <c:pt idx="37200">
                  <c:v>1.520321256975876E-5</c:v>
                </c:pt>
                <c:pt idx="37201">
                  <c:v>1.520297155366279E-5</c:v>
                </c:pt>
                <c:pt idx="37202">
                  <c:v>1.5202832400973421E-5</c:v>
                </c:pt>
                <c:pt idx="37203">
                  <c:v>1.5202651411527769E-5</c:v>
                </c:pt>
                <c:pt idx="37204">
                  <c:v>1.520253772469005E-5</c:v>
                </c:pt>
                <c:pt idx="37205">
                  <c:v>1.5202393115032459E-5</c:v>
                </c:pt>
                <c:pt idx="37206">
                  <c:v>1.5202223039523229E-5</c:v>
                </c:pt>
                <c:pt idx="37207">
                  <c:v>1.5202022950688839E-5</c:v>
                </c:pt>
                <c:pt idx="37208">
                  <c:v>1.520181103842333E-5</c:v>
                </c:pt>
                <c:pt idx="37209">
                  <c:v>1.5201636415440589E-5</c:v>
                </c:pt>
                <c:pt idx="37210">
                  <c:v>1.520148452982539E-5</c:v>
                </c:pt>
                <c:pt idx="37211">
                  <c:v>1.5201291716948621E-5</c:v>
                </c:pt>
                <c:pt idx="37212">
                  <c:v>1.52012335092877E-5</c:v>
                </c:pt>
                <c:pt idx="37213">
                  <c:v>1.5201008864096369E-5</c:v>
                </c:pt>
                <c:pt idx="37214">
                  <c:v>1.5200923371594399E-5</c:v>
                </c:pt>
                <c:pt idx="37215">
                  <c:v>1.520057594461832E-5</c:v>
                </c:pt>
                <c:pt idx="37216">
                  <c:v>1.5200494999589861E-5</c:v>
                </c:pt>
                <c:pt idx="37217">
                  <c:v>1.520027763035614E-5</c:v>
                </c:pt>
                <c:pt idx="37218">
                  <c:v>1.520017758593895E-5</c:v>
                </c:pt>
                <c:pt idx="37219">
                  <c:v>1.5199982954072769E-5</c:v>
                </c:pt>
                <c:pt idx="37220">
                  <c:v>1.5199792869680101E-5</c:v>
                </c:pt>
                <c:pt idx="37221">
                  <c:v>1.5199666449916551E-5</c:v>
                </c:pt>
                <c:pt idx="37222">
                  <c:v>1.519957186246756E-5</c:v>
                </c:pt>
                <c:pt idx="37223">
                  <c:v>1.519935904070735E-5</c:v>
                </c:pt>
                <c:pt idx="37224">
                  <c:v>1.5199177141767E-5</c:v>
                </c:pt>
                <c:pt idx="37225">
                  <c:v>1.5199013432720679E-5</c:v>
                </c:pt>
                <c:pt idx="37226">
                  <c:v>1.5198719665932E-5</c:v>
                </c:pt>
                <c:pt idx="37227">
                  <c:v>1.5198582332232041E-5</c:v>
                </c:pt>
                <c:pt idx="37228">
                  <c:v>1.5198495930235371E-5</c:v>
                </c:pt>
                <c:pt idx="37229">
                  <c:v>1.519831675977912E-5</c:v>
                </c:pt>
                <c:pt idx="37230">
                  <c:v>1.519809029559838E-5</c:v>
                </c:pt>
                <c:pt idx="37231">
                  <c:v>1.5198071196209639E-5</c:v>
                </c:pt>
                <c:pt idx="37232">
                  <c:v>1.519783199910307E-5</c:v>
                </c:pt>
                <c:pt idx="37233">
                  <c:v>1.5197600077954119E-5</c:v>
                </c:pt>
                <c:pt idx="37234">
                  <c:v>1.5197513675957451E-5</c:v>
                </c:pt>
                <c:pt idx="37235">
                  <c:v>1.519732450105948E-5</c:v>
                </c:pt>
                <c:pt idx="37236">
                  <c:v>1.5197031643765509E-5</c:v>
                </c:pt>
                <c:pt idx="37237">
                  <c:v>1.519700253993506E-5</c:v>
                </c:pt>
                <c:pt idx="37238">
                  <c:v>1.519672332506161E-5</c:v>
                </c:pt>
                <c:pt idx="37239">
                  <c:v>1.519660963822389E-5</c:v>
                </c:pt>
                <c:pt idx="37240">
                  <c:v>1.5196470485534521E-5</c:v>
                </c:pt>
                <c:pt idx="37241">
                  <c:v>1.5196316780929919E-5</c:v>
                </c:pt>
                <c:pt idx="37242">
                  <c:v>1.519613397249486E-5</c:v>
                </c:pt>
                <c:pt idx="37243">
                  <c:v>1.51959966387949E-5</c:v>
                </c:pt>
                <c:pt idx="37244">
                  <c:v>1.5195791092992289E-5</c:v>
                </c:pt>
                <c:pt idx="37245">
                  <c:v>1.5195628293440681E-5</c:v>
                </c:pt>
                <c:pt idx="37246">
                  <c:v>1.5195500054687731E-5</c:v>
                </c:pt>
                <c:pt idx="37247">
                  <c:v>1.519531087978976E-5</c:v>
                </c:pt>
                <c:pt idx="37248">
                  <c:v>1.519524903415004E-5</c:v>
                </c:pt>
                <c:pt idx="37249">
                  <c:v>1.5195102605503051E-5</c:v>
                </c:pt>
                <c:pt idx="37250">
                  <c:v>1.5194801562756771E-5</c:v>
                </c:pt>
                <c:pt idx="37251">
                  <c:v>1.519462875876343E-5</c:v>
                </c:pt>
                <c:pt idx="37252">
                  <c:v>1.519448233011644E-5</c:v>
                </c:pt>
                <c:pt idx="37253">
                  <c:v>1.519434044894297E-5</c:v>
                </c:pt>
                <c:pt idx="37254">
                  <c:v>1.5194162187981419E-5</c:v>
                </c:pt>
                <c:pt idx="37255">
                  <c:v>1.519403849670198E-5</c:v>
                </c:pt>
                <c:pt idx="37256">
                  <c:v>1.5193859326245731E-5</c:v>
                </c:pt>
                <c:pt idx="37257">
                  <c:v>1.519367106084246E-5</c:v>
                </c:pt>
                <c:pt idx="37258">
                  <c:v>1.5193561011983551E-5</c:v>
                </c:pt>
                <c:pt idx="37259">
                  <c:v>1.519336910860147E-5</c:v>
                </c:pt>
                <c:pt idx="37260">
                  <c:v>1.519319539511343E-5</c:v>
                </c:pt>
                <c:pt idx="37261">
                  <c:v>1.519309898867505E-5</c:v>
                </c:pt>
                <c:pt idx="37262">
                  <c:v>1.519291345175589E-5</c:v>
                </c:pt>
                <c:pt idx="37263">
                  <c:v>1.5192748833214861E-5</c:v>
                </c:pt>
                <c:pt idx="37264">
                  <c:v>1.519258967164205E-5</c:v>
                </c:pt>
                <c:pt idx="37265">
                  <c:v>1.519238776381826E-5</c:v>
                </c:pt>
                <c:pt idx="37266">
                  <c:v>1.519221223134082E-5</c:v>
                </c:pt>
                <c:pt idx="37267">
                  <c:v>1.519211309641832E-5</c:v>
                </c:pt>
                <c:pt idx="37268">
                  <c:v>1.519198940513888E-5</c:v>
                </c:pt>
                <c:pt idx="37269">
                  <c:v>1.51916892718873E-5</c:v>
                </c:pt>
                <c:pt idx="37270">
                  <c:v>1.519161196483765E-5</c:v>
                </c:pt>
                <c:pt idx="37271">
                  <c:v>1.519145553174894E-5</c:v>
                </c:pt>
                <c:pt idx="37272">
                  <c:v>1.519120269222185E-5</c:v>
                </c:pt>
                <c:pt idx="37273">
                  <c:v>1.5191167221928479E-5</c:v>
                </c:pt>
                <c:pt idx="37274">
                  <c:v>1.51909198393696E-5</c:v>
                </c:pt>
                <c:pt idx="37275">
                  <c:v>1.519089073553914E-5</c:v>
                </c:pt>
                <c:pt idx="37276">
                  <c:v>1.5190620615612721E-5</c:v>
                </c:pt>
                <c:pt idx="37277">
                  <c:v>1.519049146736506E-5</c:v>
                </c:pt>
                <c:pt idx="37278">
                  <c:v>1.5190292288025381E-5</c:v>
                </c:pt>
                <c:pt idx="37279">
                  <c:v>1.519017223472474E-5</c:v>
                </c:pt>
                <c:pt idx="37280">
                  <c:v>1.518998760730028E-5</c:v>
                </c:pt>
                <c:pt idx="37281">
                  <c:v>1.5189824807748661E-5</c:v>
                </c:pt>
                <c:pt idx="37282">
                  <c:v>1.518971839686856E-5</c:v>
                </c:pt>
                <c:pt idx="37283">
                  <c:v>1.5189481018751391E-5</c:v>
                </c:pt>
                <c:pt idx="37284">
                  <c:v>1.5189370060397779E-5</c:v>
                </c:pt>
                <c:pt idx="37285">
                  <c:v>1.5189310943242161E-5</c:v>
                </c:pt>
                <c:pt idx="37286">
                  <c:v>1.5188938959909141E-5</c:v>
                </c:pt>
                <c:pt idx="37287">
                  <c:v>1.518886165285949E-5</c:v>
                </c:pt>
                <c:pt idx="37288">
                  <c:v>1.5188671568466819E-5</c:v>
                </c:pt>
                <c:pt idx="37289">
                  <c:v>1.51885587911238E-5</c:v>
                </c:pt>
                <c:pt idx="37290">
                  <c:v>1.518828958069207E-5</c:v>
                </c:pt>
                <c:pt idx="37291">
                  <c:v>1.51882513819146E-5</c:v>
                </c:pt>
                <c:pt idx="37292">
                  <c:v>1.5188101315288799E-5</c:v>
                </c:pt>
                <c:pt idx="37293">
                  <c:v>1.5187938515737191E-5</c:v>
                </c:pt>
                <c:pt idx="37294">
                  <c:v>1.518773478892399E-5</c:v>
                </c:pt>
                <c:pt idx="37295">
                  <c:v>1.518747740192339E-5</c:v>
                </c:pt>
                <c:pt idx="37296">
                  <c:v>1.5187358258117459E-5</c:v>
                </c:pt>
                <c:pt idx="37297">
                  <c:v>1.5187259123194959E-5</c:v>
                </c:pt>
                <c:pt idx="37298">
                  <c:v>1.518718181614531E-5</c:v>
                </c:pt>
                <c:pt idx="37299">
                  <c:v>1.5186957170953971E-5</c:v>
                </c:pt>
                <c:pt idx="37300">
                  <c:v>1.51868189277593E-5</c:v>
                </c:pt>
                <c:pt idx="37301">
                  <c:v>1.518670615041628E-5</c:v>
                </c:pt>
                <c:pt idx="37302">
                  <c:v>1.518646877229912E-5</c:v>
                </c:pt>
                <c:pt idx="37303">
                  <c:v>1.5186358723440209E-5</c:v>
                </c:pt>
                <c:pt idx="37304">
                  <c:v>1.518622684670845E-5</c:v>
                </c:pt>
                <c:pt idx="37305">
                  <c:v>1.5186101336439609E-5</c:v>
                </c:pt>
                <c:pt idx="37306">
                  <c:v>1.518586486781714E-5</c:v>
                </c:pt>
                <c:pt idx="37307">
                  <c:v>1.518570661573904E-5</c:v>
                </c:pt>
                <c:pt idx="37308">
                  <c:v>1.518559201940661E-5</c:v>
                </c:pt>
                <c:pt idx="37309">
                  <c:v>1.5185315533017271E-5</c:v>
                </c:pt>
                <c:pt idx="37310">
                  <c:v>1.51852791532292E-5</c:v>
                </c:pt>
                <c:pt idx="37311">
                  <c:v>1.518509543529944E-5</c:v>
                </c:pt>
                <c:pt idx="37312">
                  <c:v>1.5185014490270991E-5</c:v>
                </c:pt>
                <c:pt idx="37313">
                  <c:v>1.5184868061624E-5</c:v>
                </c:pt>
                <c:pt idx="37314">
                  <c:v>1.518469616712537E-5</c:v>
                </c:pt>
                <c:pt idx="37315">
                  <c:v>1.518453973403666E-5</c:v>
                </c:pt>
                <c:pt idx="37316">
                  <c:v>1.518432145530824E-5</c:v>
                </c:pt>
                <c:pt idx="37317">
                  <c:v>1.5184230505838061E-5</c:v>
                </c:pt>
                <c:pt idx="37318">
                  <c:v>1.5184049516392409E-5</c:v>
                </c:pt>
                <c:pt idx="37319">
                  <c:v>1.518390854471363E-5</c:v>
                </c:pt>
                <c:pt idx="37320">
                  <c:v>1.518383760412689E-5</c:v>
                </c:pt>
                <c:pt idx="37321">
                  <c:v>1.518360022600973E-5</c:v>
                </c:pt>
                <c:pt idx="37322">
                  <c:v>1.518344470241573E-5</c:v>
                </c:pt>
                <c:pt idx="37323">
                  <c:v>1.518329918326344E-5</c:v>
                </c:pt>
                <c:pt idx="37324">
                  <c:v>1.5183051800704559E-5</c:v>
                </c:pt>
                <c:pt idx="37325">
                  <c:v>1.518294357083505E-5</c:v>
                </c:pt>
                <c:pt idx="37326">
                  <c:v>1.518285625934368E-5</c:v>
                </c:pt>
                <c:pt idx="37327">
                  <c:v>1.5182660717982801E-5</c:v>
                </c:pt>
                <c:pt idx="37328">
                  <c:v>1.518250064691529E-5</c:v>
                </c:pt>
                <c:pt idx="37329">
                  <c:v>1.518234057584777E-5</c:v>
                </c:pt>
                <c:pt idx="37330">
                  <c:v>1.5182205061137211E-5</c:v>
                </c:pt>
                <c:pt idx="37331">
                  <c:v>1.518214321549749E-5</c:v>
                </c:pt>
                <c:pt idx="37332">
                  <c:v>1.5181922208284959E-5</c:v>
                </c:pt>
                <c:pt idx="37333">
                  <c:v>1.5181819435383661E-5</c:v>
                </c:pt>
                <c:pt idx="37334">
                  <c:v>1.518165481684264E-5</c:v>
                </c:pt>
                <c:pt idx="37335">
                  <c:v>1.5181467460934069E-5</c:v>
                </c:pt>
                <c:pt idx="37336">
                  <c:v>1.518134286015993E-5</c:v>
                </c:pt>
                <c:pt idx="37337">
                  <c:v>1.518116914667189E-5</c:v>
                </c:pt>
                <c:pt idx="37338">
                  <c:v>1.518106182629708E-5</c:v>
                </c:pt>
                <c:pt idx="37339">
                  <c:v>1.518090448371368E-5</c:v>
                </c:pt>
                <c:pt idx="37340">
                  <c:v>1.5180825357674619E-5</c:v>
                </c:pt>
                <c:pt idx="37341">
                  <c:v>1.518083263363224E-5</c:v>
                </c:pt>
                <c:pt idx="37342">
                  <c:v>1.5180664377112411E-5</c:v>
                </c:pt>
                <c:pt idx="37343">
                  <c:v>1.5180765331024301E-5</c:v>
                </c:pt>
                <c:pt idx="37344">
                  <c:v>1.5180764421529601E-5</c:v>
                </c:pt>
                <c:pt idx="37345">
                  <c:v>1.5180980881268621E-5</c:v>
                </c:pt>
                <c:pt idx="37346">
                  <c:v>1.518147655588109E-5</c:v>
                </c:pt>
                <c:pt idx="37347">
                  <c:v>1.518205408501672E-5</c:v>
                </c:pt>
                <c:pt idx="37348">
                  <c:v>1.5183445611910431E-5</c:v>
                </c:pt>
                <c:pt idx="37349">
                  <c:v>1.5185547454166229E-5</c:v>
                </c:pt>
                <c:pt idx="37350">
                  <c:v>1.5188955330813769E-5</c:v>
                </c:pt>
                <c:pt idx="37351">
                  <c:v>1.519472152722301E-5</c:v>
                </c:pt>
                <c:pt idx="37352">
                  <c:v>1.5204174815153241E-5</c:v>
                </c:pt>
                <c:pt idx="37353">
                  <c:v>1.5219878150674051E-5</c:v>
                </c:pt>
                <c:pt idx="37354">
                  <c:v>1.5245903341565279E-5</c:v>
                </c:pt>
                <c:pt idx="37355">
                  <c:v>1.5289419025066309E-5</c:v>
                </c:pt>
                <c:pt idx="37356">
                  <c:v>1.5362516933237199E-5</c:v>
                </c:pt>
                <c:pt idx="37357">
                  <c:v>1.5485702533624132E-5</c:v>
                </c:pt>
                <c:pt idx="37358">
                  <c:v>1.569478808960412E-5</c:v>
                </c:pt>
                <c:pt idx="37359">
                  <c:v>1.6050904378062111E-5</c:v>
                </c:pt>
                <c:pt idx="37360">
                  <c:v>1.665815943852067E-5</c:v>
                </c:pt>
                <c:pt idx="37361">
                  <c:v>1.76950306922663E-5</c:v>
                </c:pt>
                <c:pt idx="37362">
                  <c:v>1.9450266336207281E-5</c:v>
                </c:pt>
                <c:pt idx="37363">
                  <c:v>2.2391548554878679E-5</c:v>
                </c:pt>
                <c:pt idx="37364">
                  <c:v>2.7156149371876381E-5</c:v>
                </c:pt>
                <c:pt idx="37365">
                  <c:v>3.4522501664469019E-5</c:v>
                </c:pt>
                <c:pt idx="37366">
                  <c:v>4.4626845919992768E-5</c:v>
                </c:pt>
                <c:pt idx="37367">
                  <c:v>5.4639673180645332E-5</c:v>
                </c:pt>
                <c:pt idx="37368">
                  <c:v>3.6419180687516932E-3</c:v>
                </c:pt>
                <c:pt idx="37369">
                  <c:v>6.3239620067179203E-3</c:v>
                </c:pt>
                <c:pt idx="37370">
                  <c:v>5.971198552288115E-4</c:v>
                </c:pt>
                <c:pt idx="37371">
                  <c:v>8.3859451115131378E-3</c:v>
                </c:pt>
                <c:pt idx="37372">
                  <c:v>1.159500025096349E-4</c:v>
                </c:pt>
                <c:pt idx="37373">
                  <c:v>4.8432876355946064E-3</c:v>
                </c:pt>
                <c:pt idx="37374">
                  <c:v>2.7895250823348761E-3</c:v>
                </c:pt>
                <c:pt idx="37375">
                  <c:v>3.8875694735907018E-4</c:v>
                </c:pt>
                <c:pt idx="37376">
                  <c:v>3.687342861667275E-3</c:v>
                </c:pt>
                <c:pt idx="37377">
                  <c:v>2.1089201327413321E-3</c:v>
                </c:pt>
                <c:pt idx="37378">
                  <c:v>4.6110199764370918E-4</c:v>
                </c:pt>
                <c:pt idx="37379">
                  <c:v>2.2998461499810219E-3</c:v>
                </c:pt>
                <c:pt idx="37380">
                  <c:v>2.0532945636659861E-3</c:v>
                </c:pt>
                <c:pt idx="37381">
                  <c:v>2.309894189238548E-4</c:v>
                </c:pt>
                <c:pt idx="37382">
                  <c:v>1.0609728051349521E-3</c:v>
                </c:pt>
                <c:pt idx="37383">
                  <c:v>1.696184743195772E-3</c:v>
                </c:pt>
                <c:pt idx="37384">
                  <c:v>2.5325987371616071E-4</c:v>
                </c:pt>
                <c:pt idx="37385">
                  <c:v>5.1702599739655852E-4</c:v>
                </c:pt>
                <c:pt idx="37386">
                  <c:v>1.295493682846427E-3</c:v>
                </c:pt>
                <c:pt idx="37387">
                  <c:v>4.9765931908041239E-4</c:v>
                </c:pt>
                <c:pt idx="37388">
                  <c:v>1.5866559988353399E-4</c:v>
                </c:pt>
                <c:pt idx="37389">
                  <c:v>8.6697284132242203E-4</c:v>
                </c:pt>
                <c:pt idx="37390">
                  <c:v>5.6457152822986245E-4</c:v>
                </c:pt>
                <c:pt idx="37391">
                  <c:v>6.0147980548208579E-5</c:v>
                </c:pt>
                <c:pt idx="37392">
                  <c:v>4.5426186989061529E-4</c:v>
                </c:pt>
                <c:pt idx="37393">
                  <c:v>5.7865172857418656E-4</c:v>
                </c:pt>
                <c:pt idx="37394">
                  <c:v>1.65141886100173E-4</c:v>
                </c:pt>
                <c:pt idx="37395">
                  <c:v>1.5367059677373621E-4</c:v>
                </c:pt>
                <c:pt idx="37396">
                  <c:v>4.4948075083084399E-4</c:v>
                </c:pt>
                <c:pt idx="37397">
                  <c:v>2.7990227681584662E-4</c:v>
                </c:pt>
                <c:pt idx="37398">
                  <c:v>5.7268422096967697E-5</c:v>
                </c:pt>
                <c:pt idx="37399">
                  <c:v>2.2588459250982851E-4</c:v>
                </c:pt>
                <c:pt idx="37400">
                  <c:v>2.861861430574208E-4</c:v>
                </c:pt>
                <c:pt idx="37401">
                  <c:v>8.2396931247785687E-5</c:v>
                </c:pt>
                <c:pt idx="37402">
                  <c:v>8.2437712990213186E-5</c:v>
                </c:pt>
                <c:pt idx="37403">
                  <c:v>2.2562714002560819E-4</c:v>
                </c:pt>
                <c:pt idx="37404">
                  <c:v>1.356443244731054E-4</c:v>
                </c:pt>
                <c:pt idx="37405">
                  <c:v>4.0378996345680207E-5</c:v>
                </c:pt>
                <c:pt idx="37406">
                  <c:v>1.343363546766341E-4</c:v>
                </c:pt>
                <c:pt idx="37407">
                  <c:v>1.4804041711613541E-4</c:v>
                </c:pt>
                <c:pt idx="37408">
                  <c:v>4.6299912355607382E-5</c:v>
                </c:pt>
                <c:pt idx="37409">
                  <c:v>5.89494920859579E-5</c:v>
                </c:pt>
                <c:pt idx="37410">
                  <c:v>1.208316825795919E-4</c:v>
                </c:pt>
                <c:pt idx="37411">
                  <c:v>7.1125999966170639E-5</c:v>
                </c:pt>
                <c:pt idx="37412">
                  <c:v>3.3381762477802113E-5</c:v>
                </c:pt>
                <c:pt idx="37413">
                  <c:v>8.0157158663496375E-5</c:v>
                </c:pt>
                <c:pt idx="37414">
                  <c:v>8.4536099166143686E-5</c:v>
                </c:pt>
                <c:pt idx="37415">
                  <c:v>3.6978257412556559E-5</c:v>
                </c:pt>
                <c:pt idx="37416">
                  <c:v>4.2872045014519238E-5</c:v>
                </c:pt>
                <c:pt idx="37417">
                  <c:v>7.1112473960965872E-5</c:v>
                </c:pt>
                <c:pt idx="37418">
                  <c:v>4.6401899453485378E-5</c:v>
                </c:pt>
                <c:pt idx="37419">
                  <c:v>2.7502643206389621E-5</c:v>
                </c:pt>
                <c:pt idx="37420">
                  <c:v>5.0190297770313919E-5</c:v>
                </c:pt>
                <c:pt idx="37421">
                  <c:v>5.1863233238691457E-5</c:v>
                </c:pt>
                <c:pt idx="37422">
                  <c:v>2.9052178433630619E-5</c:v>
                </c:pt>
                <c:pt idx="37423">
                  <c:v>3.3831762266345322E-5</c:v>
                </c:pt>
                <c:pt idx="37424">
                  <c:v>4.6787226892774918E-5</c:v>
                </c:pt>
                <c:pt idx="37425">
                  <c:v>3.3717438782332472E-5</c:v>
                </c:pt>
                <c:pt idx="37426">
                  <c:v>2.548910015320871E-5</c:v>
                </c:pt>
                <c:pt idx="37427">
                  <c:v>3.6354791518533602E-5</c:v>
                </c:pt>
                <c:pt idx="37428">
                  <c:v>3.5614139051176608E-5</c:v>
                </c:pt>
                <c:pt idx="37429">
                  <c:v>2.4803286578389819E-5</c:v>
                </c:pt>
                <c:pt idx="37430">
                  <c:v>2.777047302515712E-5</c:v>
                </c:pt>
                <c:pt idx="37431">
                  <c:v>3.3604341297177598E-5</c:v>
                </c:pt>
                <c:pt idx="37432">
                  <c:v>2.697680065466557E-5</c:v>
                </c:pt>
                <c:pt idx="37433">
                  <c:v>2.3572325517307039E-5</c:v>
                </c:pt>
                <c:pt idx="37434">
                  <c:v>2.8645823476836089E-5</c:v>
                </c:pt>
                <c:pt idx="37435">
                  <c:v>2.7786210921476598E-5</c:v>
                </c:pt>
                <c:pt idx="37436">
                  <c:v>2.2391091988538389E-5</c:v>
                </c:pt>
                <c:pt idx="37437">
                  <c:v>2.3796688765287399E-5</c:v>
                </c:pt>
                <c:pt idx="37438">
                  <c:v>2.6352423446951431E-5</c:v>
                </c:pt>
                <c:pt idx="37439">
                  <c:v>2.2931011699256491E-5</c:v>
                </c:pt>
                <c:pt idx="37440">
                  <c:v>2.1429084881674498E-5</c:v>
                </c:pt>
                <c:pt idx="37441">
                  <c:v>2.3954629796207879E-5</c:v>
                </c:pt>
                <c:pt idx="37442">
                  <c:v>2.3221364244818691E-5</c:v>
                </c:pt>
                <c:pt idx="37443">
                  <c:v>2.061576378764585E-5</c:v>
                </c:pt>
                <c:pt idx="37444">
                  <c:v>2.147902523574885E-5</c:v>
                </c:pt>
                <c:pt idx="37445">
                  <c:v>2.239649620605633E-5</c:v>
                </c:pt>
                <c:pt idx="37446">
                  <c:v>2.051710725936573E-5</c:v>
                </c:pt>
                <c:pt idx="37447">
                  <c:v>1.9955363313783891E-5</c:v>
                </c:pt>
                <c:pt idx="37448">
                  <c:v>2.1067726265755479E-5</c:v>
                </c:pt>
                <c:pt idx="37449">
                  <c:v>2.0578396288328801E-5</c:v>
                </c:pt>
                <c:pt idx="37450">
                  <c:v>1.9381248421268541E-5</c:v>
                </c:pt>
                <c:pt idx="37451">
                  <c:v>1.9766101104323749E-5</c:v>
                </c:pt>
                <c:pt idx="37452">
                  <c:v>2.0102013877476569E-5</c:v>
                </c:pt>
                <c:pt idx="37453">
                  <c:v>1.9181736206519421E-5</c:v>
                </c:pt>
                <c:pt idx="37454">
                  <c:v>1.8819262550096031E-5</c:v>
                </c:pt>
                <c:pt idx="37455">
                  <c:v>1.9286473616375591E-5</c:v>
                </c:pt>
                <c:pt idx="37456">
                  <c:v>1.900593088066671E-5</c:v>
                </c:pt>
                <c:pt idx="37457">
                  <c:v>1.8383878341410309E-5</c:v>
                </c:pt>
                <c:pt idx="37458">
                  <c:v>1.8527971406001601E-5</c:v>
                </c:pt>
                <c:pt idx="37459">
                  <c:v>1.8653761799214411E-5</c:v>
                </c:pt>
                <c:pt idx="37460">
                  <c:v>1.8169926988775839E-5</c:v>
                </c:pt>
                <c:pt idx="37461">
                  <c:v>1.7950305846170519E-5</c:v>
                </c:pt>
                <c:pt idx="37462">
                  <c:v>1.8123128029401411E-5</c:v>
                </c:pt>
                <c:pt idx="37463">
                  <c:v>1.7932174159795981E-5</c:v>
                </c:pt>
                <c:pt idx="37464">
                  <c:v>1.7585543901077472E-5</c:v>
                </c:pt>
                <c:pt idx="37465">
                  <c:v>1.7614525859244171E-5</c:v>
                </c:pt>
                <c:pt idx="37466">
                  <c:v>1.7631144146434959E-5</c:v>
                </c:pt>
                <c:pt idx="37467">
                  <c:v>1.7360503989038989E-5</c:v>
                </c:pt>
                <c:pt idx="37468">
                  <c:v>1.722616616461892E-5</c:v>
                </c:pt>
                <c:pt idx="37469">
                  <c:v>1.7273370758630339E-5</c:v>
                </c:pt>
                <c:pt idx="37470">
                  <c:v>1.713820711302105E-5</c:v>
                </c:pt>
                <c:pt idx="37471">
                  <c:v>1.6935720850597139E-5</c:v>
                </c:pt>
                <c:pt idx="37472">
                  <c:v>1.6915264495764859E-5</c:v>
                </c:pt>
                <c:pt idx="37473">
                  <c:v>1.688140400801785E-5</c:v>
                </c:pt>
                <c:pt idx="37474">
                  <c:v>1.6713940567569811E-5</c:v>
                </c:pt>
                <c:pt idx="37475">
                  <c:v>1.6621908798697401E-5</c:v>
                </c:pt>
                <c:pt idx="37476">
                  <c:v>1.6613163097645159E-5</c:v>
                </c:pt>
                <c:pt idx="37477">
                  <c:v>1.651134334679227E-5</c:v>
                </c:pt>
                <c:pt idx="37478">
                  <c:v>1.63829063239973E-5</c:v>
                </c:pt>
                <c:pt idx="37479">
                  <c:v>1.6343166862498041E-5</c:v>
                </c:pt>
                <c:pt idx="37480">
                  <c:v>1.6289392078761011E-5</c:v>
                </c:pt>
                <c:pt idx="37481">
                  <c:v>1.617377711227164E-5</c:v>
                </c:pt>
                <c:pt idx="37482">
                  <c:v>1.6100586435641159E-5</c:v>
                </c:pt>
                <c:pt idx="37483">
                  <c:v>1.6064512237790041E-5</c:v>
                </c:pt>
                <c:pt idx="37484">
                  <c:v>1.598291055415757E-5</c:v>
                </c:pt>
                <c:pt idx="37485">
                  <c:v>1.5895393516984772E-5</c:v>
                </c:pt>
                <c:pt idx="37486">
                  <c:v>1.5851117495913059E-5</c:v>
                </c:pt>
                <c:pt idx="37487">
                  <c:v>1.5796329535078261E-5</c:v>
                </c:pt>
                <c:pt idx="37488">
                  <c:v>1.5713918401161209E-5</c:v>
                </c:pt>
                <c:pt idx="37489">
                  <c:v>1.5655323295504789E-5</c:v>
                </c:pt>
                <c:pt idx="37490">
                  <c:v>1.5611909475410361E-5</c:v>
                </c:pt>
                <c:pt idx="37491">
                  <c:v>1.5546193026239049E-5</c:v>
                </c:pt>
                <c:pt idx="37492">
                  <c:v>1.548160616948735E-5</c:v>
                </c:pt>
                <c:pt idx="37493">
                  <c:v>1.5438023183378391E-5</c:v>
                </c:pt>
                <c:pt idx="37494">
                  <c:v>1.5387749954243191E-5</c:v>
                </c:pt>
                <c:pt idx="37495">
                  <c:v>1.5326186257880181E-5</c:v>
                </c:pt>
                <c:pt idx="37496">
                  <c:v>1.5277950296876949E-5</c:v>
                </c:pt>
                <c:pt idx="37497">
                  <c:v>1.5235446880978999E-5</c:v>
                </c:pt>
                <c:pt idx="37498">
                  <c:v>1.5182094102783589E-5</c:v>
                </c:pt>
                <c:pt idx="37499">
                  <c:v>1.5131622603803411E-5</c:v>
                </c:pt>
                <c:pt idx="37500">
                  <c:v>1.509118646936258E-5</c:v>
                </c:pt>
                <c:pt idx="37501">
                  <c:v>1.504658121120883E-5</c:v>
                </c:pt>
                <c:pt idx="37502">
                  <c:v>1.4998377082520159E-5</c:v>
                </c:pt>
                <c:pt idx="37503">
                  <c:v>1.495759352110326E-5</c:v>
                </c:pt>
                <c:pt idx="37504">
                  <c:v>1.4918758097337561E-5</c:v>
                </c:pt>
                <c:pt idx="37505">
                  <c:v>1.487527060817229E-5</c:v>
                </c:pt>
                <c:pt idx="37506">
                  <c:v>1.483424875914352E-5</c:v>
                </c:pt>
                <c:pt idx="37507">
                  <c:v>1.4798019947193101E-5</c:v>
                </c:pt>
                <c:pt idx="37508">
                  <c:v>1.475958833907498E-5</c:v>
                </c:pt>
                <c:pt idx="37509">
                  <c:v>1.4720361832587511E-5</c:v>
                </c:pt>
                <c:pt idx="37510">
                  <c:v>1.468524533265736E-5</c:v>
                </c:pt>
                <c:pt idx="37511">
                  <c:v>1.465082823415287E-5</c:v>
                </c:pt>
                <c:pt idx="37512">
                  <c:v>1.4614630345022309E-5</c:v>
                </c:pt>
                <c:pt idx="37513">
                  <c:v>1.4580615243176E-5</c:v>
                </c:pt>
                <c:pt idx="37514">
                  <c:v>1.4548539184033871E-5</c:v>
                </c:pt>
                <c:pt idx="37515">
                  <c:v>1.4515671864501201E-5</c:v>
                </c:pt>
                <c:pt idx="37516">
                  <c:v>1.448300099582411E-5</c:v>
                </c:pt>
                <c:pt idx="37517">
                  <c:v>1.445278485334711E-5</c:v>
                </c:pt>
                <c:pt idx="37518">
                  <c:v>1.442267603124492E-5</c:v>
                </c:pt>
                <c:pt idx="37519">
                  <c:v>1.439211519027594E-5</c:v>
                </c:pt>
                <c:pt idx="37520">
                  <c:v>1.436307411495363E-5</c:v>
                </c:pt>
                <c:pt idx="37521">
                  <c:v>1.433516990800854E-5</c:v>
                </c:pt>
                <c:pt idx="37522">
                  <c:v>1.430698011972709E-5</c:v>
                </c:pt>
                <c:pt idx="37523">
                  <c:v>1.427924962627003E-5</c:v>
                </c:pt>
                <c:pt idx="37524">
                  <c:v>1.425300706614507E-5</c:v>
                </c:pt>
                <c:pt idx="37525">
                  <c:v>1.4226892744773069E-5</c:v>
                </c:pt>
                <c:pt idx="37526">
                  <c:v>1.4200862096913619E-5</c:v>
                </c:pt>
                <c:pt idx="37527">
                  <c:v>1.4175951946526769E-5</c:v>
                </c:pt>
                <c:pt idx="37528">
                  <c:v>1.4151490177027879E-5</c:v>
                </c:pt>
                <c:pt idx="37529">
                  <c:v>1.412733399774879E-5</c:v>
                </c:pt>
                <c:pt idx="37530">
                  <c:v>1.410357708664378E-5</c:v>
                </c:pt>
                <c:pt idx="37531">
                  <c:v>1.4080676919547839E-5</c:v>
                </c:pt>
                <c:pt idx="37532">
                  <c:v>1.4057895896257829E-5</c:v>
                </c:pt>
                <c:pt idx="37533">
                  <c:v>1.403560236212797E-5</c:v>
                </c:pt>
                <c:pt idx="37534">
                  <c:v>1.401388180966023E-5</c:v>
                </c:pt>
                <c:pt idx="37535">
                  <c:v>1.399272241542349E-5</c:v>
                </c:pt>
                <c:pt idx="37536">
                  <c:v>1.3971607586427129E-5</c:v>
                </c:pt>
                <c:pt idx="37537">
                  <c:v>1.3951148503110741E-5</c:v>
                </c:pt>
                <c:pt idx="37538">
                  <c:v>1.393124421156244E-5</c:v>
                </c:pt>
                <c:pt idx="37539">
                  <c:v>1.391131354466779E-5</c:v>
                </c:pt>
                <c:pt idx="37540">
                  <c:v>1.389195585943526E-5</c:v>
                </c:pt>
                <c:pt idx="37541">
                  <c:v>1.3873159332433721E-5</c:v>
                </c:pt>
                <c:pt idx="37542">
                  <c:v>1.38545819936553E-5</c:v>
                </c:pt>
                <c:pt idx="37543">
                  <c:v>1.383624930895166E-5</c:v>
                </c:pt>
                <c:pt idx="37544">
                  <c:v>1.381840593239758E-5</c:v>
                </c:pt>
                <c:pt idx="37545">
                  <c:v>1.3800899068883149E-5</c:v>
                </c:pt>
                <c:pt idx="37546">
                  <c:v>1.3783618669549471E-5</c:v>
                </c:pt>
                <c:pt idx="37547">
                  <c:v>1.376670934405411E-5</c:v>
                </c:pt>
                <c:pt idx="37548">
                  <c:v>1.375023020955268E-5</c:v>
                </c:pt>
                <c:pt idx="37549">
                  <c:v>1.3733952073380349E-5</c:v>
                </c:pt>
                <c:pt idx="37550">
                  <c:v>1.3717985893890731E-5</c:v>
                </c:pt>
                <c:pt idx="37551">
                  <c:v>1.370228983432753E-5</c:v>
                </c:pt>
                <c:pt idx="37552">
                  <c:v>1.368697212456027E-5</c:v>
                </c:pt>
                <c:pt idx="37553">
                  <c:v>1.367187905998435E-5</c:v>
                </c:pt>
                <c:pt idx="37554">
                  <c:v>1.3657031558977911E-5</c:v>
                </c:pt>
                <c:pt idx="37555">
                  <c:v>1.3642540579894559E-5</c:v>
                </c:pt>
                <c:pt idx="37556">
                  <c:v>1.3628176930069459E-5</c:v>
                </c:pt>
                <c:pt idx="37557">
                  <c:v>1.3614207091450231E-5</c:v>
                </c:pt>
                <c:pt idx="37558">
                  <c:v>1.360038277198328E-5</c:v>
                </c:pt>
                <c:pt idx="37559">
                  <c:v>1.358701047138311E-5</c:v>
                </c:pt>
                <c:pt idx="37560">
                  <c:v>1.3573710020864381E-5</c:v>
                </c:pt>
                <c:pt idx="37561">
                  <c:v>1.356059419777011E-5</c:v>
                </c:pt>
                <c:pt idx="37562">
                  <c:v>1.3547792150347959E-5</c:v>
                </c:pt>
                <c:pt idx="37563">
                  <c:v>1.3535164725908541E-5</c:v>
                </c:pt>
                <c:pt idx="37564">
                  <c:v>1.352290928480215E-5</c:v>
                </c:pt>
                <c:pt idx="37565">
                  <c:v>1.35107220557984E-5</c:v>
                </c:pt>
                <c:pt idx="37566">
                  <c:v>1.34987694764277E-5</c:v>
                </c:pt>
                <c:pt idx="37567">
                  <c:v>1.348704427073244E-5</c:v>
                </c:pt>
                <c:pt idx="37568">
                  <c:v>1.3475454579747749E-5</c:v>
                </c:pt>
                <c:pt idx="37569">
                  <c:v>1.3464228686643759E-5</c:v>
                </c:pt>
                <c:pt idx="37570">
                  <c:v>1.345310283795698E-5</c:v>
                </c:pt>
                <c:pt idx="37571">
                  <c:v>1.3442159797705239E-5</c:v>
                </c:pt>
                <c:pt idx="37572">
                  <c:v>1.3431417755782601E-5</c:v>
                </c:pt>
                <c:pt idx="37573">
                  <c:v>1.3420791219687089E-5</c:v>
                </c:pt>
                <c:pt idx="37574">
                  <c:v>1.3410462088359051E-5</c:v>
                </c:pt>
                <c:pt idx="37575">
                  <c:v>1.340028211416211E-5</c:v>
                </c:pt>
                <c:pt idx="37576">
                  <c:v>1.3390160347626081E-5</c:v>
                </c:pt>
                <c:pt idx="37577">
                  <c:v>1.338030051556416E-5</c:v>
                </c:pt>
                <c:pt idx="37578">
                  <c:v>1.337071262241807E-5</c:v>
                </c:pt>
                <c:pt idx="37579">
                  <c:v>1.3361145647650121E-5</c:v>
                </c:pt>
                <c:pt idx="37580">
                  <c:v>1.3351720554055649E-5</c:v>
                </c:pt>
                <c:pt idx="37581">
                  <c:v>1.334252283413662E-5</c:v>
                </c:pt>
                <c:pt idx="37582">
                  <c:v>1.333341151621426E-5</c:v>
                </c:pt>
                <c:pt idx="37583">
                  <c:v>1.3324574865691829E-5</c:v>
                </c:pt>
                <c:pt idx="37584">
                  <c:v>1.331576459051576E-5</c:v>
                </c:pt>
                <c:pt idx="37585">
                  <c:v>1.330713621428004E-5</c:v>
                </c:pt>
                <c:pt idx="37586">
                  <c:v>1.329864971921779E-5</c:v>
                </c:pt>
                <c:pt idx="37587">
                  <c:v>1.3290323295223059E-5</c:v>
                </c:pt>
                <c:pt idx="37588">
                  <c:v>1.3282104191603141E-5</c:v>
                </c:pt>
                <c:pt idx="37589">
                  <c:v>1.327402515016729E-5</c:v>
                </c:pt>
                <c:pt idx="37590">
                  <c:v>1.326599431195064E-5</c:v>
                </c:pt>
                <c:pt idx="37591">
                  <c:v>1.32581772049889E-5</c:v>
                </c:pt>
                <c:pt idx="37592">
                  <c:v>1.325050016021123E-5</c:v>
                </c:pt>
                <c:pt idx="37593">
                  <c:v>1.324287222814746E-5</c:v>
                </c:pt>
                <c:pt idx="37594">
                  <c:v>1.3235414371592921E-5</c:v>
                </c:pt>
                <c:pt idx="37595">
                  <c:v>1.322809021075955E-5</c:v>
                </c:pt>
                <c:pt idx="37596">
                  <c:v>1.322081698162947E-5</c:v>
                </c:pt>
                <c:pt idx="37597">
                  <c:v>1.321368654316757E-5</c:v>
                </c:pt>
                <c:pt idx="37598">
                  <c:v>1.320674982707715E-5</c:v>
                </c:pt>
                <c:pt idx="37599">
                  <c:v>1.3199794011597991E-5</c:v>
                </c:pt>
                <c:pt idx="37600">
                  <c:v>1.319297371082939E-5</c:v>
                </c:pt>
                <c:pt idx="37601">
                  <c:v>1.3186369869799821E-5</c:v>
                </c:pt>
                <c:pt idx="37602">
                  <c:v>1.317964324698551E-5</c:v>
                </c:pt>
                <c:pt idx="37603">
                  <c:v>1.317321220994927E-5</c:v>
                </c:pt>
                <c:pt idx="37604">
                  <c:v>1.316687576036202E-5</c:v>
                </c:pt>
                <c:pt idx="37605">
                  <c:v>1.3160496564523779E-5</c:v>
                </c:pt>
                <c:pt idx="37606">
                  <c:v>1.315434383286629E-5</c:v>
                </c:pt>
                <c:pt idx="37607">
                  <c:v>1.314820838160813E-5</c:v>
                </c:pt>
                <c:pt idx="37608">
                  <c:v>1.314220207859762E-5</c:v>
                </c:pt>
                <c:pt idx="37609">
                  <c:v>1.313631037191954E-5</c:v>
                </c:pt>
                <c:pt idx="37610">
                  <c:v>1.313042957917787E-5</c:v>
                </c:pt>
                <c:pt idx="37611">
                  <c:v>1.3124704310030211E-5</c:v>
                </c:pt>
                <c:pt idx="37612">
                  <c:v>1.311899359279778E-5</c:v>
                </c:pt>
                <c:pt idx="37613">
                  <c:v>1.311341566179181E-5</c:v>
                </c:pt>
                <c:pt idx="37614">
                  <c:v>1.3107800441503061E-5</c:v>
                </c:pt>
                <c:pt idx="37615">
                  <c:v>1.3102422599331479E-5</c:v>
                </c:pt>
                <c:pt idx="37616">
                  <c:v>1.309697927354136E-5</c:v>
                </c:pt>
                <c:pt idx="37617">
                  <c:v>1.3091708751744591E-5</c:v>
                </c:pt>
                <c:pt idx="37618">
                  <c:v>1.3086303624731951E-5</c:v>
                </c:pt>
                <c:pt idx="37619">
                  <c:v>1.3081297765893399E-5</c:v>
                </c:pt>
                <c:pt idx="37620">
                  <c:v>1.30760654428741E-5</c:v>
                </c:pt>
                <c:pt idx="37621">
                  <c:v>1.30710923258448E-5</c:v>
                </c:pt>
                <c:pt idx="37622">
                  <c:v>1.306615649809828E-5</c:v>
                </c:pt>
                <c:pt idx="37623">
                  <c:v>1.306116428168025E-5</c:v>
                </c:pt>
                <c:pt idx="37624">
                  <c:v>1.3056348507234359E-5</c:v>
                </c:pt>
                <c:pt idx="37625">
                  <c:v>1.305156274611363E-5</c:v>
                </c:pt>
                <c:pt idx="37626">
                  <c:v>1.3046917956671679E-5</c:v>
                </c:pt>
                <c:pt idx="37627">
                  <c:v>1.3042365935689301E-5</c:v>
                </c:pt>
                <c:pt idx="37628">
                  <c:v>1.3037690223427489E-5</c:v>
                </c:pt>
                <c:pt idx="37629">
                  <c:v>1.3033225513936489E-5</c:v>
                </c:pt>
                <c:pt idx="37630">
                  <c:v>1.302877990383422E-5</c:v>
                </c:pt>
                <c:pt idx="37631">
                  <c:v>1.3024336112721359E-5</c:v>
                </c:pt>
                <c:pt idx="37632">
                  <c:v>1.302000873693032E-5</c:v>
                </c:pt>
                <c:pt idx="37633">
                  <c:v>1.301571410294855E-5</c:v>
                </c:pt>
                <c:pt idx="37634">
                  <c:v>1.301146403420717E-5</c:v>
                </c:pt>
                <c:pt idx="37635">
                  <c:v>1.300731400988298E-5</c:v>
                </c:pt>
                <c:pt idx="37636">
                  <c:v>1.300326039199717E-5</c:v>
                </c:pt>
                <c:pt idx="37637">
                  <c:v>1.2999284990655721E-5</c:v>
                </c:pt>
                <c:pt idx="37638">
                  <c:v>1.299522500630701E-5</c:v>
                </c:pt>
                <c:pt idx="37639">
                  <c:v>1.299126506637549E-5</c:v>
                </c:pt>
                <c:pt idx="37640">
                  <c:v>1.2987319678359199E-5</c:v>
                </c:pt>
                <c:pt idx="37641">
                  <c:v>1.2983597116544839E-5</c:v>
                </c:pt>
                <c:pt idx="37642">
                  <c:v>1.297974995395634E-5</c:v>
                </c:pt>
                <c:pt idx="37643">
                  <c:v>1.297596827498637E-5</c:v>
                </c:pt>
                <c:pt idx="37644">
                  <c:v>1.29721884150058E-5</c:v>
                </c:pt>
                <c:pt idx="37645">
                  <c:v>1.2968658666068221E-5</c:v>
                </c:pt>
                <c:pt idx="37646">
                  <c:v>1.296492973779095E-5</c:v>
                </c:pt>
                <c:pt idx="37647">
                  <c:v>1.2961440006620251E-5</c:v>
                </c:pt>
                <c:pt idx="37648">
                  <c:v>1.295788297284162E-5</c:v>
                </c:pt>
                <c:pt idx="37649">
                  <c:v>1.2954380508745089E-5</c:v>
                </c:pt>
                <c:pt idx="37650">
                  <c:v>1.29509508042247E-5</c:v>
                </c:pt>
                <c:pt idx="37651">
                  <c:v>1.294755111302948E-5</c:v>
                </c:pt>
                <c:pt idx="37652">
                  <c:v>1.29441759781912E-5</c:v>
                </c:pt>
                <c:pt idx="37653">
                  <c:v>1.294081812375225E-5</c:v>
                </c:pt>
                <c:pt idx="37654">
                  <c:v>1.2937536666868249E-5</c:v>
                </c:pt>
                <c:pt idx="37655">
                  <c:v>1.2934394362673631E-5</c:v>
                </c:pt>
                <c:pt idx="37656">
                  <c:v>1.2931113815284331E-5</c:v>
                </c:pt>
                <c:pt idx="37657">
                  <c:v>1.2927930583828131E-5</c:v>
                </c:pt>
                <c:pt idx="37658">
                  <c:v>1.2924796465085819E-5</c:v>
                </c:pt>
                <c:pt idx="37659">
                  <c:v>1.2921713278046811E-5</c:v>
                </c:pt>
                <c:pt idx="37660">
                  <c:v>1.2918631909997201E-5</c:v>
                </c:pt>
                <c:pt idx="37661">
                  <c:v>1.2915595107187979E-5</c:v>
                </c:pt>
                <c:pt idx="37662">
                  <c:v>1.291255102842115E-5</c:v>
                </c:pt>
                <c:pt idx="37663">
                  <c:v>1.290957789024105E-5</c:v>
                </c:pt>
                <c:pt idx="37664">
                  <c:v>1.290672480536159E-5</c:v>
                </c:pt>
                <c:pt idx="37665">
                  <c:v>1.2903739843750371E-5</c:v>
                </c:pt>
                <c:pt idx="37666">
                  <c:v>1.290087857341859E-5</c:v>
                </c:pt>
                <c:pt idx="37667">
                  <c:v>1.289803094550734E-5</c:v>
                </c:pt>
                <c:pt idx="37668">
                  <c:v>1.2895240615762299E-5</c:v>
                </c:pt>
                <c:pt idx="37669">
                  <c:v>1.289236570301E-5</c:v>
                </c:pt>
                <c:pt idx="37670">
                  <c:v>1.288968178414507E-5</c:v>
                </c:pt>
                <c:pt idx="37671">
                  <c:v>1.288690327783115E-5</c:v>
                </c:pt>
                <c:pt idx="37672">
                  <c:v>1.28841056721285E-5</c:v>
                </c:pt>
                <c:pt idx="37673">
                  <c:v>1.2881460861535739E-5</c:v>
                </c:pt>
                <c:pt idx="37674">
                  <c:v>1.287889608647674E-5</c:v>
                </c:pt>
                <c:pt idx="37675">
                  <c:v>1.287624399992637E-5</c:v>
                </c:pt>
                <c:pt idx="37676">
                  <c:v>1.287366285396274E-5</c:v>
                </c:pt>
                <c:pt idx="37677">
                  <c:v>1.2870957107224971E-5</c:v>
                </c:pt>
                <c:pt idx="37678">
                  <c:v>1.2868450539826879E-5</c:v>
                </c:pt>
                <c:pt idx="37679">
                  <c:v>1.28659476104076E-5</c:v>
                </c:pt>
                <c:pt idx="37680">
                  <c:v>1.2863467418355871E-5</c:v>
                </c:pt>
                <c:pt idx="37681">
                  <c:v>1.2860916285717391E-5</c:v>
                </c:pt>
                <c:pt idx="37682">
                  <c:v>1.285844155063387E-5</c:v>
                </c:pt>
                <c:pt idx="37683">
                  <c:v>1.2856095963797999E-5</c:v>
                </c:pt>
                <c:pt idx="37684">
                  <c:v>1.285360849578865E-5</c:v>
                </c:pt>
                <c:pt idx="37685">
                  <c:v>1.285114012716804E-5</c:v>
                </c:pt>
                <c:pt idx="37686">
                  <c:v>1.284880909224739E-5</c:v>
                </c:pt>
                <c:pt idx="37687">
                  <c:v>1.2846491699747281E-5</c:v>
                </c:pt>
                <c:pt idx="37688">
                  <c:v>1.284410154767102E-5</c:v>
                </c:pt>
                <c:pt idx="37689">
                  <c:v>1.2841785974160301E-5</c:v>
                </c:pt>
                <c:pt idx="37690">
                  <c:v>1.2839517694374081E-5</c:v>
                </c:pt>
                <c:pt idx="37691">
                  <c:v>1.2837234862672631E-5</c:v>
                </c:pt>
                <c:pt idx="37692">
                  <c:v>1.2834908375225501E-5</c:v>
                </c:pt>
                <c:pt idx="37693">
                  <c:v>1.283273650187766E-5</c:v>
                </c:pt>
                <c:pt idx="37694">
                  <c:v>1.2830430023313971E-5</c:v>
                </c:pt>
                <c:pt idx="37695">
                  <c:v>1.282823177461978E-5</c:v>
                </c:pt>
                <c:pt idx="37696">
                  <c:v>1.282601533603156E-5</c:v>
                </c:pt>
                <c:pt idx="37697">
                  <c:v>1.2823867109545971E-5</c:v>
                </c:pt>
                <c:pt idx="37698">
                  <c:v>1.282166249438887E-5</c:v>
                </c:pt>
                <c:pt idx="37699">
                  <c:v>1.2819559742638381E-5</c:v>
                </c:pt>
                <c:pt idx="37700">
                  <c:v>1.2817320566682611E-5</c:v>
                </c:pt>
                <c:pt idx="37701">
                  <c:v>1.2815368791052609E-5</c:v>
                </c:pt>
                <c:pt idx="37702">
                  <c:v>1.281317963730544E-5</c:v>
                </c:pt>
                <c:pt idx="37703">
                  <c:v>1.281111326534301E-5</c:v>
                </c:pt>
                <c:pt idx="37704">
                  <c:v>1.2809061445295811E-5</c:v>
                </c:pt>
                <c:pt idx="37705">
                  <c:v>1.2806910490326119E-5</c:v>
                </c:pt>
                <c:pt idx="37706">
                  <c:v>1.280487413168885E-5</c:v>
                </c:pt>
                <c:pt idx="37707">
                  <c:v>1.2802883247786671E-5</c:v>
                </c:pt>
                <c:pt idx="37708">
                  <c:v>1.2800843251170591E-5</c:v>
                </c:pt>
                <c:pt idx="37709">
                  <c:v>1.279881416849094E-5</c:v>
                </c:pt>
                <c:pt idx="37710">
                  <c:v>1.2796852388419209E-5</c:v>
                </c:pt>
                <c:pt idx="37711">
                  <c:v>1.2794800568372009E-5</c:v>
                </c:pt>
                <c:pt idx="37712">
                  <c:v>1.27929488371592E-5</c:v>
                </c:pt>
                <c:pt idx="37713">
                  <c:v>1.279093794437358E-5</c:v>
                </c:pt>
                <c:pt idx="37714">
                  <c:v>1.278897434531245E-5</c:v>
                </c:pt>
                <c:pt idx="37715">
                  <c:v>1.2787077139364561E-5</c:v>
                </c:pt>
                <c:pt idx="37716">
                  <c:v>1.2785167200490831E-5</c:v>
                </c:pt>
                <c:pt idx="37717">
                  <c:v>1.2783259990101209E-5</c:v>
                </c:pt>
                <c:pt idx="37718">
                  <c:v>1.2781290934071879E-5</c:v>
                </c:pt>
                <c:pt idx="37719">
                  <c:v>1.277941646549152E-5</c:v>
                </c:pt>
                <c:pt idx="37720">
                  <c:v>1.277748651773436E-5</c:v>
                </c:pt>
                <c:pt idx="37721">
                  <c:v>1.2775765753758611E-5</c:v>
                </c:pt>
                <c:pt idx="37722">
                  <c:v>1.2773769412888211E-5</c:v>
                </c:pt>
                <c:pt idx="37723">
                  <c:v>1.2771986803272741E-5</c:v>
                </c:pt>
                <c:pt idx="37724">
                  <c:v>1.2770146895491051E-5</c:v>
                </c:pt>
                <c:pt idx="37725">
                  <c:v>1.276828152185772E-5</c:v>
                </c:pt>
                <c:pt idx="37726">
                  <c:v>1.2766498002747539E-5</c:v>
                </c:pt>
                <c:pt idx="37727">
                  <c:v>1.2764783605234699E-5</c:v>
                </c:pt>
                <c:pt idx="37728">
                  <c:v>1.2762916412611959E-5</c:v>
                </c:pt>
                <c:pt idx="37729">
                  <c:v>1.2761086509271991E-5</c:v>
                </c:pt>
                <c:pt idx="37730">
                  <c:v>1.275929935218301E-5</c:v>
                </c:pt>
                <c:pt idx="37731">
                  <c:v>1.275750491913641E-5</c:v>
                </c:pt>
                <c:pt idx="37732">
                  <c:v>1.2755752322846091E-5</c:v>
                </c:pt>
                <c:pt idx="37733">
                  <c:v>1.275394970434718E-5</c:v>
                </c:pt>
                <c:pt idx="37734">
                  <c:v>1.275229351449525E-5</c:v>
                </c:pt>
                <c:pt idx="37735">
                  <c:v>1.2750505447911559E-5</c:v>
                </c:pt>
                <c:pt idx="37736">
                  <c:v>1.274885653401725E-5</c:v>
                </c:pt>
                <c:pt idx="37737">
                  <c:v>1.2747035725624301E-5</c:v>
                </c:pt>
                <c:pt idx="37738">
                  <c:v>1.274540863960283E-5</c:v>
                </c:pt>
                <c:pt idx="37739">
                  <c:v>1.274356236535823E-5</c:v>
                </c:pt>
                <c:pt idx="37740">
                  <c:v>1.2741907085001E-5</c:v>
                </c:pt>
                <c:pt idx="37741">
                  <c:v>1.2740318197757011E-5</c:v>
                </c:pt>
                <c:pt idx="37742">
                  <c:v>1.273854013561504E-5</c:v>
                </c:pt>
                <c:pt idx="37743">
                  <c:v>1.2736938515445219E-5</c:v>
                </c:pt>
                <c:pt idx="37744">
                  <c:v>1.2735138625430411E-5</c:v>
                </c:pt>
                <c:pt idx="37745">
                  <c:v>1.273351881536655E-5</c:v>
                </c:pt>
                <c:pt idx="37746">
                  <c:v>1.2731877177429849E-5</c:v>
                </c:pt>
                <c:pt idx="37747">
                  <c:v>1.2730219168588521E-5</c:v>
                </c:pt>
                <c:pt idx="37748">
                  <c:v>1.272856115974719E-5</c:v>
                </c:pt>
                <c:pt idx="37749">
                  <c:v>1.272691861231579E-5</c:v>
                </c:pt>
                <c:pt idx="37750">
                  <c:v>1.2725256056000941E-5</c:v>
                </c:pt>
                <c:pt idx="37751">
                  <c:v>1.272366534976754E-5</c:v>
                </c:pt>
                <c:pt idx="37752">
                  <c:v>1.272198187507456E-5</c:v>
                </c:pt>
                <c:pt idx="37753">
                  <c:v>1.2720423001155719E-5</c:v>
                </c:pt>
                <c:pt idx="37754">
                  <c:v>1.271875862585148E-5</c:v>
                </c:pt>
                <c:pt idx="37755">
                  <c:v>1.2717236131720711E-5</c:v>
                </c:pt>
                <c:pt idx="37756">
                  <c:v>1.2715481716440991E-5</c:v>
                </c:pt>
                <c:pt idx="37757">
                  <c:v>1.2713926480500961E-5</c:v>
                </c:pt>
                <c:pt idx="37758">
                  <c:v>1.271234305022517E-5</c:v>
                </c:pt>
                <c:pt idx="37759">
                  <c:v>1.2710735063592439E-5</c:v>
                </c:pt>
                <c:pt idx="37760">
                  <c:v>1.2709165275737179E-5</c:v>
                </c:pt>
                <c:pt idx="37761">
                  <c:v>1.2707667337963359E-5</c:v>
                </c:pt>
                <c:pt idx="37762">
                  <c:v>1.2705995686701501E-5</c:v>
                </c:pt>
                <c:pt idx="37763">
                  <c:v>1.270443317480385E-5</c:v>
                </c:pt>
                <c:pt idx="37764">
                  <c:v>1.2702831554634029E-5</c:v>
                </c:pt>
                <c:pt idx="37765">
                  <c:v>1.2701205378107259E-5</c:v>
                </c:pt>
                <c:pt idx="37766">
                  <c:v>1.2699739272648E-5</c:v>
                </c:pt>
                <c:pt idx="37767">
                  <c:v>1.269812673854176E-5</c:v>
                </c:pt>
                <c:pt idx="37768">
                  <c:v>1.2696609701379201E-5</c:v>
                </c:pt>
                <c:pt idx="37769">
                  <c:v>1.2695087207248429E-5</c:v>
                </c:pt>
                <c:pt idx="37770">
                  <c:v>1.2693516509898469E-5</c:v>
                </c:pt>
                <c:pt idx="37771">
                  <c:v>1.269197036890546E-5</c:v>
                </c:pt>
                <c:pt idx="37772">
                  <c:v>1.269043059437536E-5</c:v>
                </c:pt>
                <c:pt idx="37773">
                  <c:v>1.268888536287704E-5</c:v>
                </c:pt>
                <c:pt idx="37774">
                  <c:v>1.26874283523648E-5</c:v>
                </c:pt>
                <c:pt idx="37775">
                  <c:v>1.2685897672781721E-5</c:v>
                </c:pt>
                <c:pt idx="37776">
                  <c:v>1.2684416105912529E-5</c:v>
                </c:pt>
                <c:pt idx="37777">
                  <c:v>1.2682819942710919E-5</c:v>
                </c:pt>
                <c:pt idx="37778">
                  <c:v>1.2681388398050331E-5</c:v>
                </c:pt>
                <c:pt idx="37779">
                  <c:v>1.2679819519689771E-5</c:v>
                </c:pt>
                <c:pt idx="37780">
                  <c:v>1.2678311577474229E-5</c:v>
                </c:pt>
                <c:pt idx="37781">
                  <c:v>1.2676850928983191E-5</c:v>
                </c:pt>
                <c:pt idx="37782">
                  <c:v>1.2675313882937189E-5</c:v>
                </c:pt>
                <c:pt idx="37783">
                  <c:v>1.267380412173225E-5</c:v>
                </c:pt>
                <c:pt idx="37784">
                  <c:v>1.2672392585955089E-5</c:v>
                </c:pt>
                <c:pt idx="37785">
                  <c:v>1.2670833712036261E-5</c:v>
                </c:pt>
                <c:pt idx="37786">
                  <c:v>1.26693184938631E-5</c:v>
                </c:pt>
                <c:pt idx="37787">
                  <c:v>1.2667939699895209E-5</c:v>
                </c:pt>
                <c:pt idx="37788">
                  <c:v>1.2666426300711461E-5</c:v>
                </c:pt>
                <c:pt idx="37789">
                  <c:v>1.266487561224494E-5</c:v>
                </c:pt>
                <c:pt idx="37790">
                  <c:v>1.2663384950428741E-5</c:v>
                </c:pt>
                <c:pt idx="37791">
                  <c:v>1.2661958862736361E-5</c:v>
                </c:pt>
                <c:pt idx="37792">
                  <c:v>1.266045819647843E-5</c:v>
                </c:pt>
                <c:pt idx="37793">
                  <c:v>1.265903028979665E-5</c:v>
                </c:pt>
                <c:pt idx="37794">
                  <c:v>1.265752871404402E-5</c:v>
                </c:pt>
                <c:pt idx="37795">
                  <c:v>1.2655968930630481E-5</c:v>
                </c:pt>
                <c:pt idx="37796">
                  <c:v>1.265466653421754E-5</c:v>
                </c:pt>
                <c:pt idx="37797">
                  <c:v>1.2653187695832461E-5</c:v>
                </c:pt>
                <c:pt idx="37798">
                  <c:v>1.265165701624937E-5</c:v>
                </c:pt>
                <c:pt idx="37799">
                  <c:v>1.2650303688133141E-5</c:v>
                </c:pt>
                <c:pt idx="37800">
                  <c:v>1.264877300855005E-5</c:v>
                </c:pt>
                <c:pt idx="37801">
                  <c:v>1.264731690753251E-5</c:v>
                </c:pt>
                <c:pt idx="37802">
                  <c:v>1.264586717297789E-5</c:v>
                </c:pt>
                <c:pt idx="37803">
                  <c:v>1.2644430171349089E-5</c:v>
                </c:pt>
                <c:pt idx="37804">
                  <c:v>1.2642957699426921E-5</c:v>
                </c:pt>
                <c:pt idx="37805">
                  <c:v>1.2641534340218639E-5</c:v>
                </c:pt>
                <c:pt idx="37806">
                  <c:v>1.26401291709044E-5</c:v>
                </c:pt>
                <c:pt idx="37807">
                  <c:v>1.263859940081602E-5</c:v>
                </c:pt>
                <c:pt idx="37808">
                  <c:v>1.263719241251238E-5</c:v>
                </c:pt>
                <c:pt idx="37809">
                  <c:v>1.263573358301073E-5</c:v>
                </c:pt>
                <c:pt idx="37810">
                  <c:v>1.26342793009826E-5</c:v>
                </c:pt>
                <c:pt idx="37811">
                  <c:v>1.2632933248823969E-5</c:v>
                </c:pt>
                <c:pt idx="37812">
                  <c:v>1.263148806174286E-5</c:v>
                </c:pt>
                <c:pt idx="37813">
                  <c:v>1.263010199181736E-5</c:v>
                </c:pt>
                <c:pt idx="37814">
                  <c:v>1.2628654985746829E-5</c:v>
                </c:pt>
                <c:pt idx="37815">
                  <c:v>1.262721525563393E-5</c:v>
                </c:pt>
                <c:pt idx="37816">
                  <c:v>1.2625756426132281E-5</c:v>
                </c:pt>
                <c:pt idx="37817">
                  <c:v>1.2624287592188921E-5</c:v>
                </c:pt>
                <c:pt idx="37818">
                  <c:v>1.2622933354577979E-5</c:v>
                </c:pt>
                <c:pt idx="37819">
                  <c:v>1.2621434507309461E-5</c:v>
                </c:pt>
                <c:pt idx="37820">
                  <c:v>1.2620035704458131E-5</c:v>
                </c:pt>
                <c:pt idx="37821">
                  <c:v>1.2618624168680981E-5</c:v>
                </c:pt>
                <c:pt idx="37822">
                  <c:v>1.2617215361387929E-5</c:v>
                </c:pt>
                <c:pt idx="37823">
                  <c:v>1.2615856576303489E-5</c:v>
                </c:pt>
                <c:pt idx="37824">
                  <c:v>1.2614428669621701E-5</c:v>
                </c:pt>
                <c:pt idx="37825">
                  <c:v>1.261299530597171E-5</c:v>
                </c:pt>
                <c:pt idx="37826">
                  <c:v>1.2611607417056799E-5</c:v>
                </c:pt>
                <c:pt idx="37827">
                  <c:v>1.2610152225533969E-5</c:v>
                </c:pt>
                <c:pt idx="37828">
                  <c:v>1.2608823453774681E-5</c:v>
                </c:pt>
                <c:pt idx="37829">
                  <c:v>1.2607312783075029E-5</c:v>
                </c:pt>
                <c:pt idx="37830">
                  <c:v>1.2605957635969389E-5</c:v>
                </c:pt>
                <c:pt idx="37831">
                  <c:v>1.260456701857038E-5</c:v>
                </c:pt>
                <c:pt idx="37832">
                  <c:v>1.260315093531972E-5</c:v>
                </c:pt>
                <c:pt idx="37833">
                  <c:v>1.2601763955899509E-5</c:v>
                </c:pt>
                <c:pt idx="37834">
                  <c:v>1.260033150174422E-5</c:v>
                </c:pt>
                <c:pt idx="37835">
                  <c:v>1.2598952707776331E-5</c:v>
                </c:pt>
                <c:pt idx="37836">
                  <c:v>1.259751752513694E-5</c:v>
                </c:pt>
                <c:pt idx="37837">
                  <c:v>1.2596185115398841E-5</c:v>
                </c:pt>
                <c:pt idx="37838">
                  <c:v>1.2594671716215091E-5</c:v>
                </c:pt>
                <c:pt idx="37839">
                  <c:v>1.2593332030519381E-5</c:v>
                </c:pt>
                <c:pt idx="37840">
                  <c:v>1.25920105347177E-5</c:v>
                </c:pt>
                <c:pt idx="37841">
                  <c:v>1.2590609003382269E-5</c:v>
                </c:pt>
                <c:pt idx="37842">
                  <c:v>1.258917836821638E-5</c:v>
                </c:pt>
                <c:pt idx="37843">
                  <c:v>1.258778775081737E-5</c:v>
                </c:pt>
                <c:pt idx="37844">
                  <c:v>1.2586414413817689E-5</c:v>
                </c:pt>
                <c:pt idx="37845">
                  <c:v>1.2585004697029939E-5</c:v>
                </c:pt>
                <c:pt idx="37846">
                  <c:v>1.2583733223436869E-5</c:v>
                </c:pt>
                <c:pt idx="37847">
                  <c:v>1.258220254385378E-5</c:v>
                </c:pt>
                <c:pt idx="37848">
                  <c:v>1.258080283150775E-5</c:v>
                </c:pt>
                <c:pt idx="37849">
                  <c:v>1.257945859833853E-5</c:v>
                </c:pt>
                <c:pt idx="37850">
                  <c:v>1.257802978216205E-5</c:v>
                </c:pt>
                <c:pt idx="37851">
                  <c:v>1.2576711924339181E-5</c:v>
                </c:pt>
                <c:pt idx="37852">
                  <c:v>1.2575317668961359E-5</c:v>
                </c:pt>
                <c:pt idx="37853">
                  <c:v>1.257386429642793E-5</c:v>
                </c:pt>
                <c:pt idx="37854">
                  <c:v>1.257252370123751E-5</c:v>
                </c:pt>
                <c:pt idx="37855">
                  <c:v>1.25711849250365E-5</c:v>
                </c:pt>
                <c:pt idx="37856">
                  <c:v>1.2569725186040159E-5</c:v>
                </c:pt>
                <c:pt idx="37857">
                  <c:v>1.256835821550339E-5</c:v>
                </c:pt>
                <c:pt idx="37858">
                  <c:v>1.256698942597723E-5</c:v>
                </c:pt>
                <c:pt idx="37859">
                  <c:v>1.256562518392457E-5</c:v>
                </c:pt>
                <c:pt idx="37860">
                  <c:v>1.256425093743019E-5</c:v>
                </c:pt>
                <c:pt idx="37861">
                  <c:v>1.2562807569338469E-5</c:v>
                </c:pt>
                <c:pt idx="37862">
                  <c:v>1.2561393305077219E-5</c:v>
                </c:pt>
                <c:pt idx="37863">
                  <c:v>1.2560008144646421E-5</c:v>
                </c:pt>
                <c:pt idx="37864">
                  <c:v>1.2558768503367899E-5</c:v>
                </c:pt>
                <c:pt idx="37865">
                  <c:v>1.2557326954265591E-5</c:v>
                </c:pt>
                <c:pt idx="37866">
                  <c:v>1.255597999261227E-5</c:v>
                </c:pt>
                <c:pt idx="37867">
                  <c:v>1.2554591194202659E-5</c:v>
                </c:pt>
                <c:pt idx="37868">
                  <c:v>1.25532278616447E-5</c:v>
                </c:pt>
                <c:pt idx="37869">
                  <c:v>1.2551804502436431E-5</c:v>
                </c:pt>
                <c:pt idx="37870">
                  <c:v>1.255041570402682E-5</c:v>
                </c:pt>
                <c:pt idx="37871">
                  <c:v>1.254903054359602E-5</c:v>
                </c:pt>
                <c:pt idx="37872">
                  <c:v>1.25476371977129E-5</c:v>
                </c:pt>
                <c:pt idx="37873">
                  <c:v>1.254637663805624E-5</c:v>
                </c:pt>
                <c:pt idx="37874">
                  <c:v>1.254501148650888E-5</c:v>
                </c:pt>
                <c:pt idx="37875">
                  <c:v>1.254356811841717E-5</c:v>
                </c:pt>
                <c:pt idx="37876">
                  <c:v>1.25421447592089E-5</c:v>
                </c:pt>
                <c:pt idx="37877">
                  <c:v>1.254080052603967E-5</c:v>
                </c:pt>
                <c:pt idx="37878">
                  <c:v>1.253945811185986E-5</c:v>
                </c:pt>
                <c:pt idx="37879">
                  <c:v>1.253805203305092E-5</c:v>
                </c:pt>
                <c:pt idx="37880">
                  <c:v>1.2536713256849911E-5</c:v>
                </c:pt>
                <c:pt idx="37881">
                  <c:v>1.2535375390143599E-5</c:v>
                </c:pt>
                <c:pt idx="37882">
                  <c:v>1.253398750122869E-5</c:v>
                </c:pt>
                <c:pt idx="37883">
                  <c:v>1.2532566870504519E-5</c:v>
                </c:pt>
                <c:pt idx="37884">
                  <c:v>1.2531237189250531E-5</c:v>
                </c:pt>
                <c:pt idx="37885">
                  <c:v>1.2529754712886639E-5</c:v>
                </c:pt>
                <c:pt idx="37886">
                  <c:v>1.2528512343124021E-5</c:v>
                </c:pt>
                <c:pt idx="37887">
                  <c:v>1.25271672004601E-5</c:v>
                </c:pt>
                <c:pt idx="37888">
                  <c:v>1.252578022103989E-5</c:v>
                </c:pt>
                <c:pt idx="37889">
                  <c:v>1.252438232768327E-5</c:v>
                </c:pt>
                <c:pt idx="37890">
                  <c:v>1.2522978977358429E-5</c:v>
                </c:pt>
                <c:pt idx="37891">
                  <c:v>1.252160018339055E-5</c:v>
                </c:pt>
                <c:pt idx="37892">
                  <c:v>1.2520284144557079E-5</c:v>
                </c:pt>
                <c:pt idx="37893">
                  <c:v>1.2518866242317021E-5</c:v>
                </c:pt>
                <c:pt idx="37894">
                  <c:v>1.25175256471266E-5</c:v>
                </c:pt>
                <c:pt idx="37895">
                  <c:v>1.2516130482254081E-5</c:v>
                </c:pt>
                <c:pt idx="37896">
                  <c:v>1.2514815352915321E-5</c:v>
                </c:pt>
                <c:pt idx="37897">
                  <c:v>1.251345929631498E-5</c:v>
                </c:pt>
                <c:pt idx="37898">
                  <c:v>1.251213052455569E-5</c:v>
                </c:pt>
                <c:pt idx="37899">
                  <c:v>1.2510679880506361E-5</c:v>
                </c:pt>
                <c:pt idx="37900">
                  <c:v>1.250935110874707E-5</c:v>
                </c:pt>
                <c:pt idx="37901">
                  <c:v>1.2507897736213641E-5</c:v>
                </c:pt>
                <c:pt idx="37902">
                  <c:v>1.250659079232719E-5</c:v>
                </c:pt>
                <c:pt idx="37903">
                  <c:v>1.250519380846526E-5</c:v>
                </c:pt>
                <c:pt idx="37904">
                  <c:v>1.250384320883313E-5</c:v>
                </c:pt>
                <c:pt idx="37905">
                  <c:v>1.250249624717981E-5</c:v>
                </c:pt>
                <c:pt idx="37906">
                  <c:v>1.2501168384915219E-5</c:v>
                </c:pt>
                <c:pt idx="37907">
                  <c:v>1.2499795047915541E-5</c:v>
                </c:pt>
                <c:pt idx="37908">
                  <c:v>1.249840715900064E-5</c:v>
                </c:pt>
                <c:pt idx="37909">
                  <c:v>1.249692013516324E-5</c:v>
                </c:pt>
                <c:pt idx="37910">
                  <c:v>1.2495744158513841E-5</c:v>
                </c:pt>
                <c:pt idx="37911">
                  <c:v>1.2494250768213529E-5</c:v>
                </c:pt>
                <c:pt idx="37912">
                  <c:v>1.2492938367358869E-5</c:v>
                </c:pt>
                <c:pt idx="37913">
                  <c:v>1.2491635061451231E-5</c:v>
                </c:pt>
                <c:pt idx="37914">
                  <c:v>1.2490165318013171E-5</c:v>
                </c:pt>
                <c:pt idx="37915">
                  <c:v>1.248883745574858E-5</c:v>
                </c:pt>
                <c:pt idx="37916">
                  <c:v>1.2487514140957501E-5</c:v>
                </c:pt>
                <c:pt idx="37917">
                  <c:v>1.2486072591855191E-5</c:v>
                </c:pt>
                <c:pt idx="37918">
                  <c:v>1.2484774742915761E-5</c:v>
                </c:pt>
                <c:pt idx="37919">
                  <c:v>1.248343960469356E-5</c:v>
                </c:pt>
                <c:pt idx="37920">
                  <c:v>1.248201533599058E-5</c:v>
                </c:pt>
                <c:pt idx="37921">
                  <c:v>1.2480665645853151E-5</c:v>
                </c:pt>
                <c:pt idx="37922">
                  <c:v>1.247936143045081E-5</c:v>
                </c:pt>
                <c:pt idx="37923">
                  <c:v>1.247799355041934E-5</c:v>
                </c:pt>
                <c:pt idx="37924">
                  <c:v>1.2476515621528961E-5</c:v>
                </c:pt>
                <c:pt idx="37925">
                  <c:v>1.2475132280087561E-5</c:v>
                </c:pt>
                <c:pt idx="37926">
                  <c:v>1.247384261660045E-5</c:v>
                </c:pt>
                <c:pt idx="37927">
                  <c:v>1.2472438356780909E-5</c:v>
                </c:pt>
                <c:pt idx="37928">
                  <c:v>1.247104137291899E-5</c:v>
                </c:pt>
                <c:pt idx="37929">
                  <c:v>1.246975716640009E-5</c:v>
                </c:pt>
                <c:pt idx="37930">
                  <c:v>1.2468369277485181E-5</c:v>
                </c:pt>
                <c:pt idx="37931">
                  <c:v>1.2467046872188799E-5</c:v>
                </c:pt>
                <c:pt idx="37932">
                  <c:v>1.246564261236927E-5</c:v>
                </c:pt>
                <c:pt idx="37933">
                  <c:v>1.2464349310903339E-5</c:v>
                </c:pt>
                <c:pt idx="37934">
                  <c:v>1.246295869350433E-5</c:v>
                </c:pt>
                <c:pt idx="37935">
                  <c:v>1.2461640835681459E-5</c:v>
                </c:pt>
                <c:pt idx="37936">
                  <c:v>1.246018564415863E-5</c:v>
                </c:pt>
                <c:pt idx="37937">
                  <c:v>1.245891689904965E-5</c:v>
                </c:pt>
                <c:pt idx="37938">
                  <c:v>1.245750991074601E-5</c:v>
                </c:pt>
                <c:pt idx="37939">
                  <c:v>1.245610837941058E-5</c:v>
                </c:pt>
                <c:pt idx="37940">
                  <c:v>1.245475777977845E-5</c:v>
                </c:pt>
                <c:pt idx="37941">
                  <c:v>1.245335988642182E-5</c:v>
                </c:pt>
                <c:pt idx="37942">
                  <c:v>1.2452068403945299E-5</c:v>
                </c:pt>
                <c:pt idx="37943">
                  <c:v>1.245070598088205E-5</c:v>
                </c:pt>
                <c:pt idx="37944">
                  <c:v>1.244936629518634E-5</c:v>
                </c:pt>
                <c:pt idx="37945">
                  <c:v>1.244793747900985E-5</c:v>
                </c:pt>
                <c:pt idx="37946">
                  <c:v>1.244664053956512E-5</c:v>
                </c:pt>
                <c:pt idx="37947">
                  <c:v>1.2445190805010499E-5</c:v>
                </c:pt>
                <c:pt idx="37948">
                  <c:v>1.2443865671230009E-5</c:v>
                </c:pt>
                <c:pt idx="37949">
                  <c:v>1.2442524166544899E-5</c:v>
                </c:pt>
                <c:pt idx="37950">
                  <c:v>1.244121449417435E-5</c:v>
                </c:pt>
                <c:pt idx="37951">
                  <c:v>1.243976021214621E-5</c:v>
                </c:pt>
                <c:pt idx="37952">
                  <c:v>1.2438458725227969E-5</c:v>
                </c:pt>
                <c:pt idx="37953">
                  <c:v>1.2437059922376649E-5</c:v>
                </c:pt>
                <c:pt idx="37954">
                  <c:v>1.243567112396704E-5</c:v>
                </c:pt>
                <c:pt idx="37955">
                  <c:v>1.243438691744814E-5</c:v>
                </c:pt>
                <c:pt idx="37956">
                  <c:v>1.2433007213985551E-5</c:v>
                </c:pt>
                <c:pt idx="37957">
                  <c:v>1.243165752384812E-5</c:v>
                </c:pt>
                <c:pt idx="37958">
                  <c:v>1.2430255083017979E-5</c:v>
                </c:pt>
                <c:pt idx="37959">
                  <c:v>1.242883172380971E-5</c:v>
                </c:pt>
                <c:pt idx="37960">
                  <c:v>1.242756206920603E-5</c:v>
                </c:pt>
                <c:pt idx="37961">
                  <c:v>1.2426176908775229E-5</c:v>
                </c:pt>
                <c:pt idx="37962">
                  <c:v>1.2424817214196081E-5</c:v>
                </c:pt>
                <c:pt idx="37963">
                  <c:v>1.242336929863086E-5</c:v>
                </c:pt>
                <c:pt idx="37964">
                  <c:v>1.2422139661794059E-5</c:v>
                </c:pt>
                <c:pt idx="37965">
                  <c:v>1.2420740858942739E-5</c:v>
                </c:pt>
                <c:pt idx="37966">
                  <c:v>1.241935206053313E-5</c:v>
                </c:pt>
                <c:pt idx="37967">
                  <c:v>1.2417999641911591E-5</c:v>
                </c:pt>
                <c:pt idx="37968">
                  <c:v>1.241665449924767E-5</c:v>
                </c:pt>
                <c:pt idx="37969">
                  <c:v>1.241523750650231E-5</c:v>
                </c:pt>
                <c:pt idx="37970">
                  <c:v>1.2413917829690041E-5</c:v>
                </c:pt>
                <c:pt idx="37971">
                  <c:v>1.2412510841386389E-5</c:v>
                </c:pt>
                <c:pt idx="37972">
                  <c:v>1.2411123861966191E-5</c:v>
                </c:pt>
                <c:pt idx="37973">
                  <c:v>1.240982965100557E-5</c:v>
                </c:pt>
                <c:pt idx="37974">
                  <c:v>1.240843266714364E-5</c:v>
                </c:pt>
                <c:pt idx="37975">
                  <c:v>1.240709389094263E-5</c:v>
                </c:pt>
                <c:pt idx="37976">
                  <c:v>1.240571418748004E-5</c:v>
                </c:pt>
                <c:pt idx="37977">
                  <c:v>1.240428173332475E-5</c:v>
                </c:pt>
                <c:pt idx="37978">
                  <c:v>1.240298752236413E-5</c:v>
                </c:pt>
                <c:pt idx="37979">
                  <c:v>1.240164328919491E-5</c:v>
                </c:pt>
                <c:pt idx="37980">
                  <c:v>1.240036181116011E-5</c:v>
                </c:pt>
                <c:pt idx="37981">
                  <c:v>1.2398927538015411E-5</c:v>
                </c:pt>
                <c:pt idx="37982">
                  <c:v>1.239756602444686E-5</c:v>
                </c:pt>
                <c:pt idx="37983">
                  <c:v>1.239624089066638E-5</c:v>
                </c:pt>
                <c:pt idx="37984">
                  <c:v>1.2394834811857439E-5</c:v>
                </c:pt>
                <c:pt idx="37985">
                  <c:v>1.239351695403457E-5</c:v>
                </c:pt>
                <c:pt idx="37986">
                  <c:v>1.2392123608151451E-5</c:v>
                </c:pt>
                <c:pt idx="37987">
                  <c:v>1.2390794836392161E-5</c:v>
                </c:pt>
                <c:pt idx="37988">
                  <c:v>1.238938966707792E-5</c:v>
                </c:pt>
                <c:pt idx="37989">
                  <c:v>1.238810727954842E-5</c:v>
                </c:pt>
                <c:pt idx="37990">
                  <c:v>1.238668392034015E-5</c:v>
                </c:pt>
                <c:pt idx="37991">
                  <c:v>1.238528057001531E-5</c:v>
                </c:pt>
                <c:pt idx="37992">
                  <c:v>1.238391359947855E-5</c:v>
                </c:pt>
                <c:pt idx="37993">
                  <c:v>1.238258482771926E-5</c:v>
                </c:pt>
                <c:pt idx="37994">
                  <c:v>1.238124332303414E-5</c:v>
                </c:pt>
                <c:pt idx="37995">
                  <c:v>1.237990454683313E-5</c:v>
                </c:pt>
                <c:pt idx="37996">
                  <c:v>1.237853939528577E-5</c:v>
                </c:pt>
                <c:pt idx="37997">
                  <c:v>1.237706965184771E-5</c:v>
                </c:pt>
                <c:pt idx="37998">
                  <c:v>1.237576725543477E-5</c:v>
                </c:pt>
                <c:pt idx="37999">
                  <c:v>1.237434025824768E-5</c:v>
                </c:pt>
                <c:pt idx="38000">
                  <c:v>1.2373024219414219E-5</c:v>
                </c:pt>
                <c:pt idx="38001">
                  <c:v>1.2371656339382749E-5</c:v>
                </c:pt>
                <c:pt idx="38002">
                  <c:v>1.2370310287224131E-5</c:v>
                </c:pt>
                <c:pt idx="38003">
                  <c:v>1.23689642350655E-5</c:v>
                </c:pt>
                <c:pt idx="38004">
                  <c:v>1.236755088029895E-5</c:v>
                </c:pt>
                <c:pt idx="38005">
                  <c:v>1.236617936228868E-5</c:v>
                </c:pt>
                <c:pt idx="38006">
                  <c:v>1.236477055499563E-5</c:v>
                </c:pt>
                <c:pt idx="38007">
                  <c:v>1.236344633070985E-5</c:v>
                </c:pt>
                <c:pt idx="38008">
                  <c:v>1.23620884551201E-5</c:v>
                </c:pt>
                <c:pt idx="38009">
                  <c:v>1.2360771506791929E-5</c:v>
                </c:pt>
                <c:pt idx="38010">
                  <c:v>1.2359384527371731E-5</c:v>
                </c:pt>
                <c:pt idx="38011">
                  <c:v>1.2358019375824369E-5</c:v>
                </c:pt>
                <c:pt idx="38012">
                  <c:v>1.235667059518164E-5</c:v>
                </c:pt>
                <c:pt idx="38013">
                  <c:v>1.2355333637970031E-5</c:v>
                </c:pt>
                <c:pt idx="38014">
                  <c:v>1.235397394339088E-5</c:v>
                </c:pt>
                <c:pt idx="38015">
                  <c:v>1.2352610610832929E-5</c:v>
                </c:pt>
                <c:pt idx="38016">
                  <c:v>1.23512636491796E-5</c:v>
                </c:pt>
                <c:pt idx="38017">
                  <c:v>1.234984574693954E-5</c:v>
                </c:pt>
                <c:pt idx="38018">
                  <c:v>1.2348531527095469E-5</c:v>
                </c:pt>
                <c:pt idx="38019">
                  <c:v>1.234711362485541E-5</c:v>
                </c:pt>
                <c:pt idx="38020">
                  <c:v>1.234575847774977E-5</c:v>
                </c:pt>
                <c:pt idx="38021">
                  <c:v>1.2344477909209671E-5</c:v>
                </c:pt>
                <c:pt idx="38022">
                  <c:v>1.2342979061941151E-5</c:v>
                </c:pt>
                <c:pt idx="38023">
                  <c:v>1.2341738511167931E-5</c:v>
                </c:pt>
                <c:pt idx="38024">
                  <c:v>1.2340343346295409E-5</c:v>
                </c:pt>
                <c:pt idx="38025">
                  <c:v>1.2338888154772579E-5</c:v>
                </c:pt>
                <c:pt idx="38026">
                  <c:v>1.2337561202002689E-5</c:v>
                </c:pt>
                <c:pt idx="38027">
                  <c:v>1.2336260624579151E-5</c:v>
                </c:pt>
                <c:pt idx="38028">
                  <c:v>1.233492548635695E-5</c:v>
                </c:pt>
                <c:pt idx="38029">
                  <c:v>1.233347484230762E-5</c:v>
                </c:pt>
                <c:pt idx="38030">
                  <c:v>1.2332053302088751E-5</c:v>
                </c:pt>
                <c:pt idx="38031">
                  <c:v>1.2330754543654621E-5</c:v>
                </c:pt>
                <c:pt idx="38032">
                  <c:v>1.232944759976817E-5</c:v>
                </c:pt>
                <c:pt idx="38033">
                  <c:v>1.2328087905189021E-5</c:v>
                </c:pt>
                <c:pt idx="38034">
                  <c:v>1.232668637385359E-5</c:v>
                </c:pt>
                <c:pt idx="38035">
                  <c:v>1.2325279385549949E-5</c:v>
                </c:pt>
                <c:pt idx="38036">
                  <c:v>1.2323865121288691E-5</c:v>
                </c:pt>
                <c:pt idx="38037">
                  <c:v>1.232254817296052E-5</c:v>
                </c:pt>
                <c:pt idx="38038">
                  <c:v>1.2321204849286E-5</c:v>
                </c:pt>
                <c:pt idx="38039">
                  <c:v>1.231983969773864E-5</c:v>
                </c:pt>
                <c:pt idx="38040">
                  <c:v>1.2318442713876721E-5</c:v>
                </c:pt>
                <c:pt idx="38041">
                  <c:v>1.2317049367993599E-5</c:v>
                </c:pt>
                <c:pt idx="38042">
                  <c:v>1.231579608429456E-5</c:v>
                </c:pt>
                <c:pt idx="38043">
                  <c:v>1.231431633641478E-5</c:v>
                </c:pt>
                <c:pt idx="38044">
                  <c:v>1.231301666848594E-5</c:v>
                </c:pt>
                <c:pt idx="38045">
                  <c:v>1.231167971127434E-5</c:v>
                </c:pt>
                <c:pt idx="38046">
                  <c:v>1.2310256352066061E-5</c:v>
                </c:pt>
                <c:pt idx="38047">
                  <c:v>1.230890848091803E-5</c:v>
                </c:pt>
                <c:pt idx="38048">
                  <c:v>1.230756970471703E-5</c:v>
                </c:pt>
                <c:pt idx="38049">
                  <c:v>1.230624002346303E-5</c:v>
                </c:pt>
                <c:pt idx="38050">
                  <c:v>1.230482939718058E-5</c:v>
                </c:pt>
                <c:pt idx="38051">
                  <c:v>1.230339148605708E-5</c:v>
                </c:pt>
                <c:pt idx="38052">
                  <c:v>1.230207817570772E-5</c:v>
                </c:pt>
                <c:pt idx="38053">
                  <c:v>1.230073939950671E-5</c:v>
                </c:pt>
                <c:pt idx="38054">
                  <c:v>1.2299296031415E-5</c:v>
                </c:pt>
                <c:pt idx="38055">
                  <c:v>1.2297971807129221E-5</c:v>
                </c:pt>
                <c:pt idx="38056">
                  <c:v>1.229661211255006E-5</c:v>
                </c:pt>
                <c:pt idx="38057">
                  <c:v>1.229520421475172E-5</c:v>
                </c:pt>
                <c:pt idx="38058">
                  <c:v>1.2293950021557981E-5</c:v>
                </c:pt>
                <c:pt idx="38059">
                  <c:v>1.229255030921195E-5</c:v>
                </c:pt>
                <c:pt idx="38060">
                  <c:v>1.2291196981095711E-5</c:v>
                </c:pt>
                <c:pt idx="38061">
                  <c:v>1.2289843652979471E-5</c:v>
                </c:pt>
                <c:pt idx="38062">
                  <c:v>1.228835117217386E-5</c:v>
                </c:pt>
                <c:pt idx="38063">
                  <c:v>1.228711334988475E-5</c:v>
                </c:pt>
                <c:pt idx="38064">
                  <c:v>1.228578639711486E-5</c:v>
                </c:pt>
                <c:pt idx="38065">
                  <c:v>1.2284278454899321E-5</c:v>
                </c:pt>
                <c:pt idx="38066">
                  <c:v>1.228299242939102E-5</c:v>
                </c:pt>
                <c:pt idx="38067">
                  <c:v>1.2281612725928429E-5</c:v>
                </c:pt>
                <c:pt idx="38068">
                  <c:v>1.2280215742066499E-5</c:v>
                </c:pt>
                <c:pt idx="38069">
                  <c:v>1.2278844224056231E-5</c:v>
                </c:pt>
                <c:pt idx="38070">
                  <c:v>1.2277462701604239E-5</c:v>
                </c:pt>
                <c:pt idx="38071">
                  <c:v>1.227613029186614E-5</c:v>
                </c:pt>
                <c:pt idx="38072">
                  <c:v>1.2274735126993621E-5</c:v>
                </c:pt>
                <c:pt idx="38073">
                  <c:v>1.2273327229195269E-5</c:v>
                </c:pt>
                <c:pt idx="38074">
                  <c:v>1.227204847964458E-5</c:v>
                </c:pt>
                <c:pt idx="38075">
                  <c:v>1.2270574188733009E-5</c:v>
                </c:pt>
                <c:pt idx="38076">
                  <c:v>1.226929907716112E-5</c:v>
                </c:pt>
                <c:pt idx="38077">
                  <c:v>1.226792755915085E-5</c:v>
                </c:pt>
                <c:pt idx="38078">
                  <c:v>1.226652602781542E-5</c:v>
                </c:pt>
                <c:pt idx="38079">
                  <c:v>1.226518907060381E-5</c:v>
                </c:pt>
                <c:pt idx="38080">
                  <c:v>1.226380663865712E-5</c:v>
                </c:pt>
                <c:pt idx="38081">
                  <c:v>1.22624160212581E-5</c:v>
                </c:pt>
                <c:pt idx="38082">
                  <c:v>1.226111817231867E-5</c:v>
                </c:pt>
                <c:pt idx="38083">
                  <c:v>1.225964842888061E-5</c:v>
                </c:pt>
                <c:pt idx="38084">
                  <c:v>1.225829782924848E-5</c:v>
                </c:pt>
                <c:pt idx="38085">
                  <c:v>1.225704363605473E-5</c:v>
                </c:pt>
                <c:pt idx="38086">
                  <c:v>1.2255663023097441E-5</c:v>
                </c:pt>
                <c:pt idx="38087">
                  <c:v>1.2254251487320291E-5</c:v>
                </c:pt>
                <c:pt idx="38088">
                  <c:v>1.2252826309122611E-5</c:v>
                </c:pt>
                <c:pt idx="38089">
                  <c:v>1.225156029249774E-5</c:v>
                </c:pt>
                <c:pt idx="38090">
                  <c:v>1.225016239914112E-5</c:v>
                </c:pt>
                <c:pt idx="38091">
                  <c:v>1.224882817041362E-5</c:v>
                </c:pt>
                <c:pt idx="38092">
                  <c:v>1.224744119099341E-5</c:v>
                </c:pt>
                <c:pt idx="38093">
                  <c:v>1.2245964171597731E-5</c:v>
                </c:pt>
                <c:pt idx="38094">
                  <c:v>1.2244680874573531E-5</c:v>
                </c:pt>
                <c:pt idx="38095">
                  <c:v>1.2243298442626839E-5</c:v>
                </c:pt>
                <c:pt idx="38096">
                  <c:v>1.224193511006888E-5</c:v>
                </c:pt>
                <c:pt idx="38097">
                  <c:v>1.224060542881489E-5</c:v>
                </c:pt>
                <c:pt idx="38098">
                  <c:v>1.2239129318913911E-5</c:v>
                </c:pt>
                <c:pt idx="38099">
                  <c:v>1.223787057824666E-5</c:v>
                </c:pt>
                <c:pt idx="38100">
                  <c:v>1.223642993863905E-5</c:v>
                </c:pt>
                <c:pt idx="38101">
                  <c:v>1.22350720630493E-5</c:v>
                </c:pt>
                <c:pt idx="38102">
                  <c:v>1.223363142344169E-5</c:v>
                </c:pt>
                <c:pt idx="38103">
                  <c:v>1.223229537572479E-5</c:v>
                </c:pt>
                <c:pt idx="38104">
                  <c:v>1.223096387548139E-5</c:v>
                </c:pt>
                <c:pt idx="38105">
                  <c:v>1.2229630556248591E-5</c:v>
                </c:pt>
                <c:pt idx="38106">
                  <c:v>1.2228245395817791E-5</c:v>
                </c:pt>
                <c:pt idx="38107">
                  <c:v>1.222685477841878E-5</c:v>
                </c:pt>
                <c:pt idx="38108">
                  <c:v>1.222538776346482E-5</c:v>
                </c:pt>
                <c:pt idx="38109">
                  <c:v>1.2224080819578381E-5</c:v>
                </c:pt>
                <c:pt idx="38110">
                  <c:v>1.2222698387631681E-5</c:v>
                </c:pt>
                <c:pt idx="38111">
                  <c:v>1.2221426914038601E-5</c:v>
                </c:pt>
                <c:pt idx="38112">
                  <c:v>1.2220015378261451E-5</c:v>
                </c:pt>
                <c:pt idx="38113">
                  <c:v>1.221862657985184E-5</c:v>
                </c:pt>
                <c:pt idx="38114">
                  <c:v>1.2217219591548201E-5</c:v>
                </c:pt>
                <c:pt idx="38115">
                  <c:v>1.2215905371704141E-5</c:v>
                </c:pt>
                <c:pt idx="38116">
                  <c:v>1.221440106746741E-5</c:v>
                </c:pt>
                <c:pt idx="38117">
                  <c:v>1.221324873768026E-5</c:v>
                </c:pt>
                <c:pt idx="38118">
                  <c:v>1.2211769899295181E-5</c:v>
                </c:pt>
                <c:pt idx="38119">
                  <c:v>1.221053480549017E-5</c:v>
                </c:pt>
                <c:pt idx="38120">
                  <c:v>1.2209076885483229E-5</c:v>
                </c:pt>
                <c:pt idx="38121">
                  <c:v>1.220768263010541E-5</c:v>
                </c:pt>
                <c:pt idx="38122">
                  <c:v>1.220636841026135E-5</c:v>
                </c:pt>
                <c:pt idx="38123">
                  <c:v>1.220490139530739E-5</c:v>
                </c:pt>
                <c:pt idx="38124">
                  <c:v>1.2203568076074591E-5</c:v>
                </c:pt>
                <c:pt idx="38125">
                  <c:v>1.2202199286548421E-5</c:v>
                </c:pt>
                <c:pt idx="38126">
                  <c:v>1.220086323883152E-5</c:v>
                </c:pt>
                <c:pt idx="38127">
                  <c:v>1.219942259922391E-5</c:v>
                </c:pt>
                <c:pt idx="38128">
                  <c:v>1.219804107677191E-5</c:v>
                </c:pt>
                <c:pt idx="38129">
                  <c:v>1.2196765965200029E-5</c:v>
                </c:pt>
                <c:pt idx="38130">
                  <c:v>1.2195368981338109E-5</c:v>
                </c:pt>
                <c:pt idx="38131">
                  <c:v>1.219399018737022E-5</c:v>
                </c:pt>
                <c:pt idx="38132">
                  <c:v>1.2192531357868569E-5</c:v>
                </c:pt>
                <c:pt idx="38133">
                  <c:v>1.2191300811537079E-5</c:v>
                </c:pt>
                <c:pt idx="38134">
                  <c:v>1.2189874723844699E-5</c:v>
                </c:pt>
                <c:pt idx="38135">
                  <c:v>1.2188535947643689E-5</c:v>
                </c:pt>
                <c:pt idx="38136">
                  <c:v>1.218712714035064E-5</c:v>
                </c:pt>
                <c:pt idx="38137">
                  <c:v>1.2185750165372161E-5</c:v>
                </c:pt>
                <c:pt idx="38138">
                  <c:v>1.2184385013824789E-5</c:v>
                </c:pt>
                <c:pt idx="38139">
                  <c:v>1.218303714267677E-5</c:v>
                </c:pt>
                <c:pt idx="38140">
                  <c:v>1.218163833982544E-5</c:v>
                </c:pt>
                <c:pt idx="38141">
                  <c:v>1.2180287740193311E-5</c:v>
                </c:pt>
                <c:pt idx="38142">
                  <c:v>1.217887256643735E-5</c:v>
                </c:pt>
                <c:pt idx="38143">
                  <c:v>1.217758472193964E-5</c:v>
                </c:pt>
                <c:pt idx="38144">
                  <c:v>1.2176180462120099E-5</c:v>
                </c:pt>
                <c:pt idx="38145">
                  <c:v>1.217478984472109E-5</c:v>
                </c:pt>
                <c:pt idx="38146">
                  <c:v>1.217345106852008E-5</c:v>
                </c:pt>
                <c:pt idx="38147">
                  <c:v>1.2172085916972721E-5</c:v>
                </c:pt>
                <c:pt idx="38148">
                  <c:v>1.217067801917437E-5</c:v>
                </c:pt>
                <c:pt idx="38149">
                  <c:v>1.2169321053079329E-5</c:v>
                </c:pt>
                <c:pt idx="38150">
                  <c:v>1.216795863001607E-5</c:v>
                </c:pt>
                <c:pt idx="38151">
                  <c:v>1.216659984493162E-5</c:v>
                </c:pt>
                <c:pt idx="38152">
                  <c:v>1.216523287439486E-5</c:v>
                </c:pt>
                <c:pt idx="38153">
                  <c:v>1.216376222146209E-5</c:v>
                </c:pt>
                <c:pt idx="38154">
                  <c:v>1.2162370694568381E-5</c:v>
                </c:pt>
                <c:pt idx="38155">
                  <c:v>1.216106738866074E-5</c:v>
                </c:pt>
                <c:pt idx="38156">
                  <c:v>1.2159703146608081E-5</c:v>
                </c:pt>
                <c:pt idx="38157">
                  <c:v>1.215831343870377E-5</c:v>
                </c:pt>
                <c:pt idx="38158">
                  <c:v>1.215701649925904E-5</c:v>
                </c:pt>
                <c:pt idx="38159">
                  <c:v>1.215567772305803E-5</c:v>
                </c:pt>
                <c:pt idx="38160">
                  <c:v>1.215421889355639E-5</c:v>
                </c:pt>
                <c:pt idx="38161">
                  <c:v>1.2152857379987839E-5</c:v>
                </c:pt>
                <c:pt idx="38162">
                  <c:v>1.2151472219557041E-5</c:v>
                </c:pt>
                <c:pt idx="38163">
                  <c:v>1.21500697787269E-5</c:v>
                </c:pt>
                <c:pt idx="38164">
                  <c:v>1.214870917465305E-5</c:v>
                </c:pt>
                <c:pt idx="38165">
                  <c:v>1.2147319466748741E-5</c:v>
                </c:pt>
                <c:pt idx="38166">
                  <c:v>1.214597705256892E-5</c:v>
                </c:pt>
                <c:pt idx="38167">
                  <c:v>1.214460553455865E-5</c:v>
                </c:pt>
                <c:pt idx="38168">
                  <c:v>1.214322037412785E-5</c:v>
                </c:pt>
                <c:pt idx="38169">
                  <c:v>1.2141788829467259E-5</c:v>
                </c:pt>
                <c:pt idx="38170">
                  <c:v>1.2140558283135761E-5</c:v>
                </c:pt>
                <c:pt idx="38171">
                  <c:v>1.213909945363412E-5</c:v>
                </c:pt>
                <c:pt idx="38172">
                  <c:v>1.213769974128809E-5</c:v>
                </c:pt>
                <c:pt idx="38173">
                  <c:v>1.2136340046708939E-5</c:v>
                </c:pt>
                <c:pt idx="38174">
                  <c:v>1.213499035657151E-5</c:v>
                </c:pt>
                <c:pt idx="38175">
                  <c:v>1.2133642485423479E-5</c:v>
                </c:pt>
                <c:pt idx="38176">
                  <c:v>1.213227824337082E-5</c:v>
                </c:pt>
                <c:pt idx="38177">
                  <c:v>1.213084033224732E-5</c:v>
                </c:pt>
                <c:pt idx="38178">
                  <c:v>1.212954248330789E-5</c:v>
                </c:pt>
                <c:pt idx="38179">
                  <c:v>1.2128136404498949E-5</c:v>
                </c:pt>
                <c:pt idx="38180">
                  <c:v>1.2126707588322461E-5</c:v>
                </c:pt>
                <c:pt idx="38181">
                  <c:v>1.212543338624528E-5</c:v>
                </c:pt>
                <c:pt idx="38182">
                  <c:v>1.212397546623833E-5</c:v>
                </c:pt>
                <c:pt idx="38183">
                  <c:v>1.212259212479694E-5</c:v>
                </c:pt>
                <c:pt idx="38184">
                  <c:v>1.2121332474634979E-5</c:v>
                </c:pt>
                <c:pt idx="38185">
                  <c:v>1.211992639582604E-5</c:v>
                </c:pt>
                <c:pt idx="38186">
                  <c:v>1.211853032145882E-5</c:v>
                </c:pt>
                <c:pt idx="38187">
                  <c:v>1.2117197002226019E-5</c:v>
                </c:pt>
                <c:pt idx="38188">
                  <c:v>1.2115770005038939E-5</c:v>
                </c:pt>
                <c:pt idx="38189">
                  <c:v>1.2114352102798881E-5</c:v>
                </c:pt>
                <c:pt idx="38190">
                  <c:v>1.2113112461520361E-5</c:v>
                </c:pt>
                <c:pt idx="38191">
                  <c:v>1.211166909342865E-5</c:v>
                </c:pt>
                <c:pt idx="38192">
                  <c:v>1.211033941217465E-5</c:v>
                </c:pt>
                <c:pt idx="38193">
                  <c:v>1.210898608405842E-5</c:v>
                </c:pt>
                <c:pt idx="38194">
                  <c:v>1.2107554539397819E-5</c:v>
                </c:pt>
                <c:pt idx="38195">
                  <c:v>1.2106223948649131E-5</c:v>
                </c:pt>
                <c:pt idx="38196">
                  <c:v>1.210474511026405E-5</c:v>
                </c:pt>
                <c:pt idx="38197">
                  <c:v>1.2103401786589529E-5</c:v>
                </c:pt>
                <c:pt idx="38198">
                  <c:v>1.2102085747756061E-5</c:v>
                </c:pt>
                <c:pt idx="38199">
                  <c:v>1.210068330692593E-5</c:v>
                </c:pt>
                <c:pt idx="38200">
                  <c:v>1.20992835945799E-5</c:v>
                </c:pt>
                <c:pt idx="38201">
                  <c:v>1.209792935696896E-5</c:v>
                </c:pt>
                <c:pt idx="38202">
                  <c:v>1.2096594218746761E-5</c:v>
                </c:pt>
                <c:pt idx="38203">
                  <c:v>1.209519086842192E-5</c:v>
                </c:pt>
                <c:pt idx="38204">
                  <c:v>1.209386482514674E-5</c:v>
                </c:pt>
                <c:pt idx="38205">
                  <c:v>1.209243873745436E-5</c:v>
                </c:pt>
                <c:pt idx="38206">
                  <c:v>1.20911781777977E-5</c:v>
                </c:pt>
                <c:pt idx="38207">
                  <c:v>1.2089676602045071E-5</c:v>
                </c:pt>
                <c:pt idx="38208">
                  <c:v>1.208831599797122E-5</c:v>
                </c:pt>
                <c:pt idx="38209">
                  <c:v>1.208698904520134E-5</c:v>
                </c:pt>
                <c:pt idx="38210">
                  <c:v>1.208559024235001E-5</c:v>
                </c:pt>
                <c:pt idx="38211">
                  <c:v>1.208423600473907E-5</c:v>
                </c:pt>
                <c:pt idx="38212">
                  <c:v>1.2082889043085739E-5</c:v>
                </c:pt>
                <c:pt idx="38213">
                  <c:v>1.2081547538400629E-5</c:v>
                </c:pt>
                <c:pt idx="38214">
                  <c:v>1.2080018677806951E-5</c:v>
                </c:pt>
                <c:pt idx="38215">
                  <c:v>1.207868626806885E-5</c:v>
                </c:pt>
                <c:pt idx="38216">
                  <c:v>1.2077380233677101E-5</c:v>
                </c:pt>
                <c:pt idx="38217">
                  <c:v>1.207596142194234E-5</c:v>
                </c:pt>
                <c:pt idx="38218">
                  <c:v>1.2074643564119469E-5</c:v>
                </c:pt>
                <c:pt idx="38219">
                  <c:v>1.2073201105522459E-5</c:v>
                </c:pt>
                <c:pt idx="38220">
                  <c:v>1.207189325214131E-5</c:v>
                </c:pt>
                <c:pt idx="38221">
                  <c:v>1.207049990625819E-5</c:v>
                </c:pt>
                <c:pt idx="38222">
                  <c:v>1.206907290907111E-5</c:v>
                </c:pt>
                <c:pt idx="38223">
                  <c:v>1.20677341328701E-5</c:v>
                </c:pt>
                <c:pt idx="38224">
                  <c:v>1.206637898576446E-5</c:v>
                </c:pt>
                <c:pt idx="38225">
                  <c:v>1.206496017402969E-5</c:v>
                </c:pt>
                <c:pt idx="38226">
                  <c:v>1.206363594974391E-5</c:v>
                </c:pt>
                <c:pt idx="38227">
                  <c:v>1.206225078931311E-5</c:v>
                </c:pt>
                <c:pt idx="38228">
                  <c:v>1.206085198646178E-5</c:v>
                </c:pt>
                <c:pt idx="38229">
                  <c:v>1.2059465916536279E-5</c:v>
                </c:pt>
                <c:pt idx="38230">
                  <c:v>1.205811804538826E-5</c:v>
                </c:pt>
                <c:pt idx="38231">
                  <c:v>1.2056794730597181E-5</c:v>
                </c:pt>
                <c:pt idx="38232">
                  <c:v>1.205541502713459E-5</c:v>
                </c:pt>
                <c:pt idx="38233">
                  <c:v>1.205407625093358E-5</c:v>
                </c:pt>
                <c:pt idx="38234">
                  <c:v>1.205258286063327E-5</c:v>
                </c:pt>
                <c:pt idx="38235">
                  <c:v>1.205128410219913E-5</c:v>
                </c:pt>
                <c:pt idx="38236">
                  <c:v>1.204981163027696E-5</c:v>
                </c:pt>
                <c:pt idx="38237">
                  <c:v>1.2048538337694479E-5</c:v>
                </c:pt>
                <c:pt idx="38238">
                  <c:v>1.204720501846168E-5</c:v>
                </c:pt>
                <c:pt idx="38239">
                  <c:v>1.204572981805541E-5</c:v>
                </c:pt>
                <c:pt idx="38240">
                  <c:v>1.2044359209539829E-5</c:v>
                </c:pt>
                <c:pt idx="38241">
                  <c:v>1.204299587698188E-5</c:v>
                </c:pt>
                <c:pt idx="38242">
                  <c:v>1.204155250889016E-5</c:v>
                </c:pt>
                <c:pt idx="38243">
                  <c:v>1.2040265573887149E-5</c:v>
                </c:pt>
                <c:pt idx="38244">
                  <c:v>1.203898955282057E-5</c:v>
                </c:pt>
                <c:pt idx="38245">
                  <c:v>1.203753254230833E-5</c:v>
                </c:pt>
                <c:pt idx="38246">
                  <c:v>1.2036137377435811E-5</c:v>
                </c:pt>
                <c:pt idx="38247">
                  <c:v>1.2034754945489111E-5</c:v>
                </c:pt>
                <c:pt idx="38248">
                  <c:v>1.203329520649277E-5</c:v>
                </c:pt>
                <c:pt idx="38249">
                  <c:v>1.203195733978646E-5</c:v>
                </c:pt>
                <c:pt idx="38250">
                  <c:v>1.20306449389318E-5</c:v>
                </c:pt>
                <c:pt idx="38251">
                  <c:v>1.202927160193212E-5</c:v>
                </c:pt>
                <c:pt idx="38252">
                  <c:v>1.202784733322915E-5</c:v>
                </c:pt>
                <c:pt idx="38253">
                  <c:v>1.202649400511291E-5</c:v>
                </c:pt>
                <c:pt idx="38254">
                  <c:v>1.2025182513752951E-5</c:v>
                </c:pt>
                <c:pt idx="38255">
                  <c:v>1.202380826725857E-5</c:v>
                </c:pt>
                <c:pt idx="38256">
                  <c:v>1.202239673148142E-5</c:v>
                </c:pt>
                <c:pt idx="38257">
                  <c:v>1.2020988833683081E-5</c:v>
                </c:pt>
                <c:pt idx="38258">
                  <c:v>1.2019622772641009E-5</c:v>
                </c:pt>
                <c:pt idx="38259">
                  <c:v>1.201832765218569E-5</c:v>
                </c:pt>
                <c:pt idx="38260">
                  <c:v>1.201687337015755E-5</c:v>
                </c:pt>
                <c:pt idx="38261">
                  <c:v>1.201551731355721E-5</c:v>
                </c:pt>
                <c:pt idx="38262">
                  <c:v>1.2014213098154871E-5</c:v>
                </c:pt>
                <c:pt idx="38263">
                  <c:v>1.201282793772407E-5</c:v>
                </c:pt>
                <c:pt idx="38264">
                  <c:v>1.2011390026600571E-5</c:v>
                </c:pt>
                <c:pt idx="38265">
                  <c:v>1.201004579343135E-5</c:v>
                </c:pt>
                <c:pt idx="38266">
                  <c:v>1.2008667908958159E-5</c:v>
                </c:pt>
                <c:pt idx="38267">
                  <c:v>1.200728911499027E-5</c:v>
                </c:pt>
                <c:pt idx="38268">
                  <c:v>1.200597398565151E-5</c:v>
                </c:pt>
                <c:pt idx="38269">
                  <c:v>1.2004544259980319E-5</c:v>
                </c:pt>
                <c:pt idx="38270">
                  <c:v>1.200305177917471E-5</c:v>
                </c:pt>
                <c:pt idx="38271">
                  <c:v>1.2001816685369701E-5</c:v>
                </c:pt>
                <c:pt idx="38272">
                  <c:v>1.2000464266748169E-5</c:v>
                </c:pt>
                <c:pt idx="38273">
                  <c:v>1.199906182591803E-5</c:v>
                </c:pt>
                <c:pt idx="38274">
                  <c:v>1.1997693945886571E-5</c:v>
                </c:pt>
                <c:pt idx="38275">
                  <c:v>1.199628786707763E-5</c:v>
                </c:pt>
                <c:pt idx="38276">
                  <c:v>1.1994942724413701E-5</c:v>
                </c:pt>
                <c:pt idx="38277">
                  <c:v>1.1993529369647151E-5</c:v>
                </c:pt>
                <c:pt idx="38278">
                  <c:v>1.1992145118711051E-5</c:v>
                </c:pt>
                <c:pt idx="38279">
                  <c:v>1.199082726088818E-5</c:v>
                </c:pt>
                <c:pt idx="38280">
                  <c:v>1.19893993542064E-5</c:v>
                </c:pt>
                <c:pt idx="38281">
                  <c:v>1.198798690893454E-5</c:v>
                </c:pt>
                <c:pt idx="38282">
                  <c:v>1.1986694516963331E-5</c:v>
                </c:pt>
                <c:pt idx="38283">
                  <c:v>1.198528934764909E-5</c:v>
                </c:pt>
                <c:pt idx="38284">
                  <c:v>1.198392510559643E-5</c:v>
                </c:pt>
                <c:pt idx="38285">
                  <c:v>1.1982462638115979E-5</c:v>
                </c:pt>
                <c:pt idx="38286">
                  <c:v>1.1981150237261319E-5</c:v>
                </c:pt>
                <c:pt idx="38287">
                  <c:v>1.1979790542682171E-5</c:v>
                </c:pt>
                <c:pt idx="38288">
                  <c:v>1.197840538225137E-5</c:v>
                </c:pt>
                <c:pt idx="38289">
                  <c:v>1.197707570099737E-5</c:v>
                </c:pt>
                <c:pt idx="38290">
                  <c:v>1.1975655979767911E-5</c:v>
                </c:pt>
                <c:pt idx="38291">
                  <c:v>1.197427627630532E-5</c:v>
                </c:pt>
                <c:pt idx="38292">
                  <c:v>1.197289384435862E-5</c:v>
                </c:pt>
                <c:pt idx="38293">
                  <c:v>1.197151414089603E-5</c:v>
                </c:pt>
                <c:pt idx="38294">
                  <c:v>1.197017536469502E-5</c:v>
                </c:pt>
                <c:pt idx="38295">
                  <c:v>1.1968709259235769E-5</c:v>
                </c:pt>
                <c:pt idx="38296">
                  <c:v>1.196744779008441E-5</c:v>
                </c:pt>
                <c:pt idx="38297">
                  <c:v>1.1966084457526451E-5</c:v>
                </c:pt>
                <c:pt idx="38298">
                  <c:v>1.19647238534526E-5</c:v>
                </c:pt>
                <c:pt idx="38299">
                  <c:v>1.196331049868604E-5</c:v>
                </c:pt>
                <c:pt idx="38300">
                  <c:v>1.1961904419877101E-5</c:v>
                </c:pt>
                <c:pt idx="38301">
                  <c:v>1.196061475638999E-5</c:v>
                </c:pt>
                <c:pt idx="38302">
                  <c:v>1.19591850307188E-5</c:v>
                </c:pt>
                <c:pt idx="38303">
                  <c:v>1.195777804241516E-5</c:v>
                </c:pt>
                <c:pt idx="38304">
                  <c:v>1.195644654217176E-5</c:v>
                </c:pt>
                <c:pt idx="38305">
                  <c:v>1.1955117770412469E-5</c:v>
                </c:pt>
                <c:pt idx="38306">
                  <c:v>1.1953743523918091E-5</c:v>
                </c:pt>
                <c:pt idx="38307">
                  <c:v>1.195235472550848E-5</c:v>
                </c:pt>
                <c:pt idx="38308">
                  <c:v>1.195090226246975E-5</c:v>
                </c:pt>
                <c:pt idx="38309">
                  <c:v>1.194957258121576E-5</c:v>
                </c:pt>
                <c:pt idx="38310">
                  <c:v>1.1948122846661141E-5</c:v>
                </c:pt>
                <c:pt idx="38311">
                  <c:v>1.194681772176409E-5</c:v>
                </c:pt>
                <c:pt idx="38312">
                  <c:v>1.1945500773435921E-5</c:v>
                </c:pt>
                <c:pt idx="38313">
                  <c:v>1.1944074685743539E-5</c:v>
                </c:pt>
                <c:pt idx="38314">
                  <c:v>1.194258493342204E-5</c:v>
                </c:pt>
                <c:pt idx="38315">
                  <c:v>1.1941348020627631E-5</c:v>
                </c:pt>
                <c:pt idx="38316">
                  <c:v>1.193997104564914E-5</c:v>
                </c:pt>
                <c:pt idx="38317">
                  <c:v>1.1938610441575291E-5</c:v>
                </c:pt>
                <c:pt idx="38318">
                  <c:v>1.1937142517126629E-5</c:v>
                </c:pt>
                <c:pt idx="38319">
                  <c:v>1.19357919174945E-5</c:v>
                </c:pt>
                <c:pt idx="38320">
                  <c:v>1.193446587421931E-5</c:v>
                </c:pt>
                <c:pt idx="38321">
                  <c:v>1.193303614854813E-5</c:v>
                </c:pt>
                <c:pt idx="38322">
                  <c:v>1.1931693734368309E-5</c:v>
                </c:pt>
                <c:pt idx="38323">
                  <c:v>1.1930277651117651E-5</c:v>
                </c:pt>
                <c:pt idx="38324">
                  <c:v>1.192894978885306E-5</c:v>
                </c:pt>
                <c:pt idx="38325">
                  <c:v>1.192764557345072E-5</c:v>
                </c:pt>
                <c:pt idx="38326">
                  <c:v>1.192623676615767E-5</c:v>
                </c:pt>
                <c:pt idx="38327">
                  <c:v>1.192485433421098E-5</c:v>
                </c:pt>
                <c:pt idx="38328">
                  <c:v>1.1923591046070209E-5</c:v>
                </c:pt>
                <c:pt idx="38329">
                  <c:v>1.1922163139388429E-5</c:v>
                </c:pt>
                <c:pt idx="38330">
                  <c:v>1.192078616440995E-5</c:v>
                </c:pt>
                <c:pt idx="38331">
                  <c:v>1.191934279631823E-5</c:v>
                </c:pt>
                <c:pt idx="38332">
                  <c:v>1.19179921966861E-5</c:v>
                </c:pt>
                <c:pt idx="38333">
                  <c:v>1.191664705402218E-5</c:v>
                </c:pt>
                <c:pt idx="38334">
                  <c:v>1.191519550047815E-5</c:v>
                </c:pt>
                <c:pt idx="38335">
                  <c:v>1.1913886737602301E-5</c:v>
                </c:pt>
                <c:pt idx="38336">
                  <c:v>1.1912502486666201E-5</c:v>
                </c:pt>
                <c:pt idx="38337">
                  <c:v>1.191104274766985E-5</c:v>
                </c:pt>
                <c:pt idx="38338">
                  <c:v>1.1909750355698631E-5</c:v>
                </c:pt>
                <c:pt idx="38339">
                  <c:v>1.190833518194268E-5</c:v>
                </c:pt>
                <c:pt idx="38340">
                  <c:v>1.1906916370207909E-5</c:v>
                </c:pt>
                <c:pt idx="38341">
                  <c:v>1.1905628525710201E-5</c:v>
                </c:pt>
                <c:pt idx="38342">
                  <c:v>1.1904261555173429E-5</c:v>
                </c:pt>
                <c:pt idx="38343">
                  <c:v>1.1902818187081721E-5</c:v>
                </c:pt>
                <c:pt idx="38344">
                  <c:v>1.1901508514711169E-5</c:v>
                </c:pt>
                <c:pt idx="38345">
                  <c:v>1.1900149729626721E-5</c:v>
                </c:pt>
                <c:pt idx="38346">
                  <c:v>1.189877275464823E-5</c:v>
                </c:pt>
                <c:pt idx="38347">
                  <c:v>1.1897401236637959E-5</c:v>
                </c:pt>
                <c:pt idx="38348">
                  <c:v>1.1896016076207159E-5</c:v>
                </c:pt>
                <c:pt idx="38349">
                  <c:v>1.1894685485458471E-5</c:v>
                </c:pt>
                <c:pt idx="38350">
                  <c:v>1.1893233022419739E-5</c:v>
                </c:pt>
                <c:pt idx="38351">
                  <c:v>1.189184604299953E-5</c:v>
                </c:pt>
                <c:pt idx="38352">
                  <c:v>1.189052909467136E-5</c:v>
                </c:pt>
                <c:pt idx="38353">
                  <c:v>1.1889165762113411E-5</c:v>
                </c:pt>
                <c:pt idx="38354">
                  <c:v>1.188773694593692E-5</c:v>
                </c:pt>
                <c:pt idx="38355">
                  <c:v>1.1886345419043209E-5</c:v>
                </c:pt>
                <c:pt idx="38356">
                  <c:v>1.188505484606139E-5</c:v>
                </c:pt>
                <c:pt idx="38357">
                  <c:v>1.1883705155923959E-5</c:v>
                </c:pt>
                <c:pt idx="38358">
                  <c:v>1.18822872536839E-5</c:v>
                </c:pt>
                <c:pt idx="38359">
                  <c:v>1.188093119708356E-5</c:v>
                </c:pt>
                <c:pt idx="38360">
                  <c:v>1.1879481462528931E-5</c:v>
                </c:pt>
                <c:pt idx="38361">
                  <c:v>1.187817633763188E-5</c:v>
                </c:pt>
                <c:pt idx="38362">
                  <c:v>1.1876729331561361E-5</c:v>
                </c:pt>
                <c:pt idx="38363">
                  <c:v>1.1875445125042459E-5</c:v>
                </c:pt>
                <c:pt idx="38364">
                  <c:v>1.1874046322191131E-5</c:v>
                </c:pt>
                <c:pt idx="38365">
                  <c:v>1.1872661161760331E-5</c:v>
                </c:pt>
                <c:pt idx="38366">
                  <c:v>1.187134148494806E-5</c:v>
                </c:pt>
                <c:pt idx="38367">
                  <c:v>1.1869881745951719E-5</c:v>
                </c:pt>
                <c:pt idx="38368">
                  <c:v>1.186860572488513E-5</c:v>
                </c:pt>
                <c:pt idx="38369">
                  <c:v>1.186717781820334E-5</c:v>
                </c:pt>
                <c:pt idx="38370">
                  <c:v>1.1865814485645391E-5</c:v>
                </c:pt>
                <c:pt idx="38371">
                  <c:v>1.186439840239473E-5</c:v>
                </c:pt>
                <c:pt idx="38372">
                  <c:v>1.186307326861424E-5</c:v>
                </c:pt>
                <c:pt idx="38373">
                  <c:v>1.186170356959337E-5</c:v>
                </c:pt>
                <c:pt idx="38374">
                  <c:v>1.1860334780067211E-5</c:v>
                </c:pt>
                <c:pt idx="38375">
                  <c:v>1.1858981451950971E-5</c:v>
                </c:pt>
                <c:pt idx="38376">
                  <c:v>1.1857629033329429E-5</c:v>
                </c:pt>
                <c:pt idx="38377">
                  <c:v>1.185619021271123E-5</c:v>
                </c:pt>
                <c:pt idx="38378">
                  <c:v>1.1854801414301621E-5</c:v>
                </c:pt>
                <c:pt idx="38379">
                  <c:v>1.185345081466949E-5</c:v>
                </c:pt>
                <c:pt idx="38380">
                  <c:v>1.185208475362742E-5</c:v>
                </c:pt>
                <c:pt idx="38381">
                  <c:v>1.185070141218603E-5</c:v>
                </c:pt>
                <c:pt idx="38382">
                  <c:v>1.184927532449365E-5</c:v>
                </c:pt>
                <c:pt idx="38383">
                  <c:v>1.184796201414429E-5</c:v>
                </c:pt>
                <c:pt idx="38384">
                  <c:v>1.184655047836713E-5</c:v>
                </c:pt>
                <c:pt idx="38385">
                  <c:v>1.1845134395116469E-5</c:v>
                </c:pt>
                <c:pt idx="38386">
                  <c:v>1.1843891115859149E-5</c:v>
                </c:pt>
                <c:pt idx="38387">
                  <c:v>1.184242501039989E-5</c:v>
                </c:pt>
                <c:pt idx="38388">
                  <c:v>1.184111715701874E-5</c:v>
                </c:pt>
                <c:pt idx="38389">
                  <c:v>1.1839769285870719E-5</c:v>
                </c:pt>
                <c:pt idx="38390">
                  <c:v>1.183836502605118E-5</c:v>
                </c:pt>
                <c:pt idx="38391">
                  <c:v>1.1836960766231639E-5</c:v>
                </c:pt>
                <c:pt idx="38392">
                  <c:v>1.183561016659951E-5</c:v>
                </c:pt>
                <c:pt idx="38393">
                  <c:v>1.1834222277684599E-5</c:v>
                </c:pt>
                <c:pt idx="38394">
                  <c:v>1.183281619887566E-5</c:v>
                </c:pt>
                <c:pt idx="38395">
                  <c:v>1.183141375804553E-5</c:v>
                </c:pt>
                <c:pt idx="38396">
                  <c:v>1.183013318950543E-5</c:v>
                </c:pt>
                <c:pt idx="38397">
                  <c:v>1.182873620564351E-5</c:v>
                </c:pt>
                <c:pt idx="38398">
                  <c:v>1.182741925731534E-5</c:v>
                </c:pt>
                <c:pt idx="38399">
                  <c:v>1.1826003174064679E-5</c:v>
                </c:pt>
                <c:pt idx="38400">
                  <c:v>1.1824632565549111E-5</c:v>
                </c:pt>
                <c:pt idx="38401">
                  <c:v>1.1823262866528241E-5</c:v>
                </c:pt>
                <c:pt idx="38402">
                  <c:v>1.182183132186765E-5</c:v>
                </c:pt>
                <c:pt idx="38403">
                  <c:v>1.1820497093140149E-5</c:v>
                </c:pt>
                <c:pt idx="38404">
                  <c:v>1.181926290882984E-5</c:v>
                </c:pt>
                <c:pt idx="38405">
                  <c:v>1.1817813174275221E-5</c:v>
                </c:pt>
                <c:pt idx="38406">
                  <c:v>1.181642346637091E-5</c:v>
                </c:pt>
                <c:pt idx="38407">
                  <c:v>1.1815005564130839E-5</c:v>
                </c:pt>
                <c:pt idx="38408">
                  <c:v>1.1813619494205341E-5</c:v>
                </c:pt>
                <c:pt idx="38409">
                  <c:v>1.1812278899014931E-5</c:v>
                </c:pt>
                <c:pt idx="38410">
                  <c:v>1.181091647595167E-5</c:v>
                </c:pt>
                <c:pt idx="38411">
                  <c:v>1.180950857815333E-5</c:v>
                </c:pt>
                <c:pt idx="38412">
                  <c:v>1.18081625259947E-5</c:v>
                </c:pt>
                <c:pt idx="38413">
                  <c:v>1.1806775546574499E-5</c:v>
                </c:pt>
                <c:pt idx="38414">
                  <c:v>1.1805460417235739E-5</c:v>
                </c:pt>
                <c:pt idx="38415">
                  <c:v>1.180401523015462E-5</c:v>
                </c:pt>
                <c:pt idx="38416">
                  <c:v>1.180272920464631E-5</c:v>
                </c:pt>
                <c:pt idx="38417">
                  <c:v>1.1801321306847971E-5</c:v>
                </c:pt>
                <c:pt idx="38418">
                  <c:v>1.1799938874901271E-5</c:v>
                </c:pt>
                <c:pt idx="38419">
                  <c:v>1.1798544619523449E-5</c:v>
                </c:pt>
                <c:pt idx="38420">
                  <c:v>1.1797231309174089E-5</c:v>
                </c:pt>
                <c:pt idx="38421">
                  <c:v>1.179590799438301E-5</c:v>
                </c:pt>
                <c:pt idx="38422">
                  <c:v>1.1794391866715159E-5</c:v>
                </c:pt>
                <c:pt idx="38423">
                  <c:v>1.1793093108281029E-5</c:v>
                </c:pt>
                <c:pt idx="38424">
                  <c:v>1.1791679753514471E-5</c:v>
                </c:pt>
                <c:pt idx="38425">
                  <c:v>1.179039009002736E-5</c:v>
                </c:pt>
                <c:pt idx="38426">
                  <c:v>1.178905040433165E-5</c:v>
                </c:pt>
                <c:pt idx="38427">
                  <c:v>1.17875924843247E-5</c:v>
                </c:pt>
                <c:pt idx="38428">
                  <c:v>1.1786290997406469E-5</c:v>
                </c:pt>
                <c:pt idx="38429">
                  <c:v>1.1784962225647179E-5</c:v>
                </c:pt>
                <c:pt idx="38430">
                  <c:v>1.1783535228460099E-5</c:v>
                </c:pt>
                <c:pt idx="38431">
                  <c:v>1.1782110050262419E-5</c:v>
                </c:pt>
                <c:pt idx="38432">
                  <c:v>1.178077582153492E-5</c:v>
                </c:pt>
                <c:pt idx="38433">
                  <c:v>1.1779356100305449E-5</c:v>
                </c:pt>
                <c:pt idx="38434">
                  <c:v>1.1777970030379951E-5</c:v>
                </c:pt>
                <c:pt idx="38435">
                  <c:v>1.1776647625083569E-5</c:v>
                </c:pt>
                <c:pt idx="38436">
                  <c:v>1.177528247353621E-5</c:v>
                </c:pt>
                <c:pt idx="38437">
                  <c:v>1.17739436973352E-5</c:v>
                </c:pt>
                <c:pt idx="38438">
                  <c:v>1.177253216155805E-5</c:v>
                </c:pt>
                <c:pt idx="38439">
                  <c:v>1.177116064354777E-5</c:v>
                </c:pt>
                <c:pt idx="38440">
                  <c:v>1.176977548311697E-5</c:v>
                </c:pt>
                <c:pt idx="38441">
                  <c:v>1.176856130769011E-5</c:v>
                </c:pt>
                <c:pt idx="38442">
                  <c:v>1.1767062460421579E-5</c:v>
                </c:pt>
                <c:pt idx="38443">
                  <c:v>1.176571004180005E-5</c:v>
                </c:pt>
                <c:pt idx="38444">
                  <c:v>1.176433852378977E-5</c:v>
                </c:pt>
                <c:pt idx="38445">
                  <c:v>1.176300338556757E-5</c:v>
                </c:pt>
                <c:pt idx="38446">
                  <c:v>1.1761610949179159E-5</c:v>
                </c:pt>
                <c:pt idx="38447">
                  <c:v>1.176029400085099E-5</c:v>
                </c:pt>
                <c:pt idx="38448">
                  <c:v>1.175883608084405E-5</c:v>
                </c:pt>
                <c:pt idx="38449">
                  <c:v>1.1757501852116549E-5</c:v>
                </c:pt>
                <c:pt idx="38450">
                  <c:v>1.1756120329664549E-5</c:v>
                </c:pt>
                <c:pt idx="38451">
                  <c:v>1.175473062176025E-5</c:v>
                </c:pt>
                <c:pt idx="38452">
                  <c:v>1.175339002656983E-5</c:v>
                </c:pt>
                <c:pt idx="38453">
                  <c:v>1.175196030089865E-5</c:v>
                </c:pt>
                <c:pt idx="38454">
                  <c:v>1.1750656994990999E-5</c:v>
                </c:pt>
                <c:pt idx="38455">
                  <c:v>1.174926546809729E-5</c:v>
                </c:pt>
                <c:pt idx="38456">
                  <c:v>1.1747856660804251E-5</c:v>
                </c:pt>
                <c:pt idx="38457">
                  <c:v>1.1746488780772781E-5</c:v>
                </c:pt>
                <c:pt idx="38458">
                  <c:v>1.1745160009013491E-5</c:v>
                </c:pt>
                <c:pt idx="38459">
                  <c:v>1.174370117951185E-5</c:v>
                </c:pt>
                <c:pt idx="38460">
                  <c:v>1.1742497008526699E-5</c:v>
                </c:pt>
                <c:pt idx="38461">
                  <c:v>1.174102999357274E-5</c:v>
                </c:pt>
                <c:pt idx="38462">
                  <c:v>1.173963755718432E-5</c:v>
                </c:pt>
                <c:pt idx="38463">
                  <c:v>1.1738286957552189E-5</c:v>
                </c:pt>
                <c:pt idx="38464">
                  <c:v>1.173692635347834E-5</c:v>
                </c:pt>
                <c:pt idx="38465">
                  <c:v>1.173561395262368E-5</c:v>
                </c:pt>
                <c:pt idx="38466">
                  <c:v>1.173422697320348E-5</c:v>
                </c:pt>
                <c:pt idx="38467">
                  <c:v>1.1732878192560751E-5</c:v>
                </c:pt>
                <c:pt idx="38468">
                  <c:v>1.173148575617233E-5</c:v>
                </c:pt>
                <c:pt idx="38469">
                  <c:v>1.17301351565402E-5</c:v>
                </c:pt>
                <c:pt idx="38470">
                  <c:v>1.172872453025775E-5</c:v>
                </c:pt>
                <c:pt idx="38471">
                  <c:v>1.1727400305971971E-5</c:v>
                </c:pt>
                <c:pt idx="38472">
                  <c:v>1.172603606391931E-5</c:v>
                </c:pt>
                <c:pt idx="38473">
                  <c:v>1.172466727439314E-5</c:v>
                </c:pt>
                <c:pt idx="38474">
                  <c:v>1.172331667476101E-5</c:v>
                </c:pt>
                <c:pt idx="38475">
                  <c:v>1.1721898772520939E-5</c:v>
                </c:pt>
                <c:pt idx="38476">
                  <c:v>1.172058637166629E-5</c:v>
                </c:pt>
                <c:pt idx="38477">
                  <c:v>1.1719154827005701E-5</c:v>
                </c:pt>
                <c:pt idx="38478">
                  <c:v>1.17177696665749E-5</c:v>
                </c:pt>
                <c:pt idx="38479">
                  <c:v>1.1716448170773219E-5</c:v>
                </c:pt>
                <c:pt idx="38480">
                  <c:v>1.171509757114109E-5</c:v>
                </c:pt>
                <c:pt idx="38481">
                  <c:v>1.171377334685531E-5</c:v>
                </c:pt>
                <c:pt idx="38482">
                  <c:v>1.171235908259405E-5</c:v>
                </c:pt>
                <c:pt idx="38483">
                  <c:v>1.17109475468169E-5</c:v>
                </c:pt>
                <c:pt idx="38484">
                  <c:v>1.170963787444634E-5</c:v>
                </c:pt>
                <c:pt idx="38485">
                  <c:v>1.1708284546330111E-5</c:v>
                </c:pt>
                <c:pt idx="38486">
                  <c:v>1.1706917575793341E-5</c:v>
                </c:pt>
                <c:pt idx="38487">
                  <c:v>1.1705531505867841E-5</c:v>
                </c:pt>
                <c:pt idx="38488">
                  <c:v>1.170414088846883E-5</c:v>
                </c:pt>
                <c:pt idx="38489">
                  <c:v>1.170282848761417E-5</c:v>
                </c:pt>
                <c:pt idx="38490">
                  <c:v>1.170149243989727E-5</c:v>
                </c:pt>
                <c:pt idx="38491">
                  <c:v>1.170011000795057E-5</c:v>
                </c:pt>
                <c:pt idx="38492">
                  <c:v>1.1698755770339631E-5</c:v>
                </c:pt>
                <c:pt idx="38493">
                  <c:v>1.169733513961546E-5</c:v>
                </c:pt>
                <c:pt idx="38494">
                  <c:v>1.1696006367856169E-5</c:v>
                </c:pt>
                <c:pt idx="38495">
                  <c:v>1.169455299532274E-5</c:v>
                </c:pt>
                <c:pt idx="38496">
                  <c:v>1.169325878436211E-5</c:v>
                </c:pt>
                <c:pt idx="38497">
                  <c:v>1.169188726635184E-5</c:v>
                </c:pt>
                <c:pt idx="38498">
                  <c:v>1.1690473002090579E-5</c:v>
                </c:pt>
                <c:pt idx="38499">
                  <c:v>1.16891496872995E-5</c:v>
                </c:pt>
                <c:pt idx="38500">
                  <c:v>1.168773815152235E-5</c:v>
                </c:pt>
                <c:pt idx="38501">
                  <c:v>1.1686476682370989E-5</c:v>
                </c:pt>
                <c:pt idx="38502">
                  <c:v>1.1685050594678609E-5</c:v>
                </c:pt>
                <c:pt idx="38503">
                  <c:v>1.1683654520311389E-5</c:v>
                </c:pt>
                <c:pt idx="38504">
                  <c:v>1.168231574411038E-5</c:v>
                </c:pt>
                <c:pt idx="38505">
                  <c:v>1.1680869647534561E-5</c:v>
                </c:pt>
                <c:pt idx="38506">
                  <c:v>1.1679559065669309E-5</c:v>
                </c:pt>
                <c:pt idx="38507">
                  <c:v>1.167816299130209E-5</c:v>
                </c:pt>
                <c:pt idx="38508">
                  <c:v>1.1676820577122269E-5</c:v>
                </c:pt>
                <c:pt idx="38509">
                  <c:v>1.1675534551613961E-5</c:v>
                </c:pt>
                <c:pt idx="38510">
                  <c:v>1.1674095730995759E-5</c:v>
                </c:pt>
                <c:pt idx="38511">
                  <c:v>1.1672793334582821E-5</c:v>
                </c:pt>
                <c:pt idx="38512">
                  <c:v>1.167144455394009E-5</c:v>
                </c:pt>
                <c:pt idx="38513">
                  <c:v>1.166996571555501E-5</c:v>
                </c:pt>
                <c:pt idx="38514">
                  <c:v>1.1668686966004321E-5</c:v>
                </c:pt>
                <c:pt idx="38515">
                  <c:v>1.1667289982142389E-5</c:v>
                </c:pt>
                <c:pt idx="38516">
                  <c:v>1.1665894817269869E-5</c:v>
                </c:pt>
                <c:pt idx="38517">
                  <c:v>1.166451602330199E-5</c:v>
                </c:pt>
                <c:pt idx="38518">
                  <c:v>1.166320089396322E-5</c:v>
                </c:pt>
                <c:pt idx="38519">
                  <c:v>1.1661855751299299E-5</c:v>
                </c:pt>
                <c:pt idx="38520">
                  <c:v>1.1660426935122811E-5</c:v>
                </c:pt>
                <c:pt idx="38521">
                  <c:v>1.16591390906251E-5</c:v>
                </c:pt>
                <c:pt idx="38522">
                  <c:v>1.165772482636385E-5</c:v>
                </c:pt>
                <c:pt idx="38523">
                  <c:v>1.165637240774231E-5</c:v>
                </c:pt>
                <c:pt idx="38524">
                  <c:v>1.165495814348105E-5</c:v>
                </c:pt>
                <c:pt idx="38525">
                  <c:v>1.165361663879594E-5</c:v>
                </c:pt>
                <c:pt idx="38526">
                  <c:v>1.1652253306237981E-5</c:v>
                </c:pt>
                <c:pt idx="38527">
                  <c:v>1.165095909527736E-5</c:v>
                </c:pt>
                <c:pt idx="38528">
                  <c:v>1.164949571830221E-5</c:v>
                </c:pt>
                <c:pt idx="38529">
                  <c:v>1.164819695986807E-5</c:v>
                </c:pt>
                <c:pt idx="38530">
                  <c:v>1.164688455901342E-5</c:v>
                </c:pt>
                <c:pt idx="38531">
                  <c:v>1.1645449376374021E-5</c:v>
                </c:pt>
                <c:pt idx="38532">
                  <c:v>1.164412788057234E-5</c:v>
                </c:pt>
                <c:pt idx="38533">
                  <c:v>1.164279001386603E-5</c:v>
                </c:pt>
                <c:pt idx="38534">
                  <c:v>1.164142213383457E-5</c:v>
                </c:pt>
                <c:pt idx="38535">
                  <c:v>1.164003333542496E-5</c:v>
                </c:pt>
                <c:pt idx="38536">
                  <c:v>1.163869819720276E-5</c:v>
                </c:pt>
                <c:pt idx="38537">
                  <c:v>1.163728666142561E-5</c:v>
                </c:pt>
                <c:pt idx="38538">
                  <c:v>1.163595516118221E-5</c:v>
                </c:pt>
                <c:pt idx="38539">
                  <c:v>1.16346145659918E-5</c:v>
                </c:pt>
                <c:pt idx="38540">
                  <c:v>1.163320303021464E-5</c:v>
                </c:pt>
                <c:pt idx="38541">
                  <c:v>1.1631841516646089E-5</c:v>
                </c:pt>
                <c:pt idx="38542">
                  <c:v>1.163049000751926E-5</c:v>
                </c:pt>
                <c:pt idx="38543">
                  <c:v>1.16291766971699E-5</c:v>
                </c:pt>
                <c:pt idx="38544">
                  <c:v>1.162786884378875E-5</c:v>
                </c:pt>
                <c:pt idx="38545">
                  <c:v>1.162632906925865E-5</c:v>
                </c:pt>
                <c:pt idx="38546">
                  <c:v>1.1625023944361599E-5</c:v>
                </c:pt>
                <c:pt idx="38547">
                  <c:v>1.162376156571554E-5</c:v>
                </c:pt>
                <c:pt idx="38548">
                  <c:v>1.1622338206507271E-5</c:v>
                </c:pt>
                <c:pt idx="38549">
                  <c:v>1.162095213658176E-5</c:v>
                </c:pt>
                <c:pt idx="38550">
                  <c:v>1.161965155915823E-5</c:v>
                </c:pt>
                <c:pt idx="38551">
                  <c:v>1.161829186457908E-5</c:v>
                </c:pt>
                <c:pt idx="38552">
                  <c:v>1.1616903975664171E-5</c:v>
                </c:pt>
                <c:pt idx="38553">
                  <c:v>1.161550153483404E-5</c:v>
                </c:pt>
                <c:pt idx="38554">
                  <c:v>1.161420641437871E-5</c:v>
                </c:pt>
                <c:pt idx="38555">
                  <c:v>1.161280306405388E-5</c:v>
                </c:pt>
                <c:pt idx="38556">
                  <c:v>1.161140880867606E-5</c:v>
                </c:pt>
                <c:pt idx="38557">
                  <c:v>1.161003820016049E-5</c:v>
                </c:pt>
                <c:pt idx="38558">
                  <c:v>1.160875035566278E-5</c:v>
                </c:pt>
                <c:pt idx="38559">
                  <c:v>1.160738429462072E-5</c:v>
                </c:pt>
                <c:pt idx="38560">
                  <c:v>1.160598185379058E-5</c:v>
                </c:pt>
                <c:pt idx="38561">
                  <c:v>1.16046576295048E-5</c:v>
                </c:pt>
                <c:pt idx="38562">
                  <c:v>1.160330066340975E-5</c:v>
                </c:pt>
                <c:pt idx="38563">
                  <c:v>1.160191641247366E-5</c:v>
                </c:pt>
                <c:pt idx="38564">
                  <c:v>1.1600640391407071E-5</c:v>
                </c:pt>
                <c:pt idx="38565">
                  <c:v>1.159919247584185E-5</c:v>
                </c:pt>
                <c:pt idx="38566">
                  <c:v>1.1597861885093151E-5</c:v>
                </c:pt>
                <c:pt idx="38567">
                  <c:v>1.15965003715246E-5</c:v>
                </c:pt>
                <c:pt idx="38568">
                  <c:v>1.1595081559789829E-5</c:v>
                </c:pt>
                <c:pt idx="38569">
                  <c:v>1.1593723684200091E-5</c:v>
                </c:pt>
                <c:pt idx="38570">
                  <c:v>1.159239127446199E-5</c:v>
                </c:pt>
                <c:pt idx="38571">
                  <c:v>1.15910652311868E-5</c:v>
                </c:pt>
                <c:pt idx="38572">
                  <c:v>1.158970644610235E-5</c:v>
                </c:pt>
                <c:pt idx="38573">
                  <c:v>1.158835038950201E-5</c:v>
                </c:pt>
                <c:pt idx="38574">
                  <c:v>1.1586977961997039E-5</c:v>
                </c:pt>
                <c:pt idx="38575">
                  <c:v>1.1585580978135109E-5</c:v>
                </c:pt>
                <c:pt idx="38576">
                  <c:v>1.158430313807912E-5</c:v>
                </c:pt>
                <c:pt idx="38577">
                  <c:v>1.158284794655629E-5</c:v>
                </c:pt>
                <c:pt idx="38578">
                  <c:v>1.158159557235194E-5</c:v>
                </c:pt>
                <c:pt idx="38579">
                  <c:v>1.1580170394154271E-5</c:v>
                </c:pt>
                <c:pt idx="38580">
                  <c:v>1.157881251856452E-5</c:v>
                </c:pt>
                <c:pt idx="38581">
                  <c:v>1.1577433724596631E-5</c:v>
                </c:pt>
                <c:pt idx="38582">
                  <c:v>1.1576076758501591E-5</c:v>
                </c:pt>
                <c:pt idx="38583">
                  <c:v>1.1574739801289979E-5</c:v>
                </c:pt>
                <c:pt idx="38584">
                  <c:v>1.1573367373785001E-5</c:v>
                </c:pt>
                <c:pt idx="38585">
                  <c:v>1.1572142284421719E-5</c:v>
                </c:pt>
                <c:pt idx="38586">
                  <c:v>1.1570713468245231E-5</c:v>
                </c:pt>
                <c:pt idx="38587">
                  <c:v>1.156932466983562E-5</c:v>
                </c:pt>
                <c:pt idx="38588">
                  <c:v>1.156798407464521E-5</c:v>
                </c:pt>
                <c:pt idx="38589">
                  <c:v>1.1566608009161429E-5</c:v>
                </c:pt>
                <c:pt idx="38590">
                  <c:v>1.1565237400645859E-5</c:v>
                </c:pt>
                <c:pt idx="38591">
                  <c:v>1.1563926818780599E-5</c:v>
                </c:pt>
                <c:pt idx="38592">
                  <c:v>1.1562599866010709E-5</c:v>
                </c:pt>
                <c:pt idx="38593">
                  <c:v>1.156127927970374E-5</c:v>
                </c:pt>
                <c:pt idx="38594">
                  <c:v>1.1559844097064341E-5</c:v>
                </c:pt>
                <c:pt idx="38595">
                  <c:v>1.155850713985274E-5</c:v>
                </c:pt>
                <c:pt idx="38596">
                  <c:v>1.1557108337001409E-5</c:v>
                </c:pt>
                <c:pt idx="38597">
                  <c:v>1.15557686513057E-5</c:v>
                </c:pt>
                <c:pt idx="38598">
                  <c:v>1.155438894784311E-5</c:v>
                </c:pt>
                <c:pt idx="38599">
                  <c:v>1.155309200839838E-5</c:v>
                </c:pt>
                <c:pt idx="38600">
                  <c:v>1.1551703209988769E-5</c:v>
                </c:pt>
                <c:pt idx="38601">
                  <c:v>1.155033623945201E-5</c:v>
                </c:pt>
                <c:pt idx="38602">
                  <c:v>1.154895380750531E-5</c:v>
                </c:pt>
                <c:pt idx="38603">
                  <c:v>1.154757137555862E-5</c:v>
                </c:pt>
                <c:pt idx="38604">
                  <c:v>1.1546266250661569E-5</c:v>
                </c:pt>
                <c:pt idx="38605">
                  <c:v>1.154499113908969E-5</c:v>
                </c:pt>
                <c:pt idx="38606">
                  <c:v>1.154354595200857E-5</c:v>
                </c:pt>
                <c:pt idx="38607">
                  <c:v>1.1542244465090329E-5</c:v>
                </c:pt>
                <c:pt idx="38608">
                  <c:v>1.154083383880788E-5</c:v>
                </c:pt>
                <c:pt idx="38609">
                  <c:v>1.153945049736649E-5</c:v>
                </c:pt>
                <c:pt idx="38610">
                  <c:v>1.153811444964958E-5</c:v>
                </c:pt>
                <c:pt idx="38611">
                  <c:v>1.153671837528236E-5</c:v>
                </c:pt>
                <c:pt idx="38612">
                  <c:v>1.153547782450914E-5</c:v>
                </c:pt>
                <c:pt idx="38613">
                  <c:v>1.153405992226908E-5</c:v>
                </c:pt>
                <c:pt idx="38614">
                  <c:v>1.1532757525856139E-5</c:v>
                </c:pt>
                <c:pt idx="38615">
                  <c:v>1.1531387826835269E-5</c:v>
                </c:pt>
                <c:pt idx="38616">
                  <c:v>1.152997992903693E-5</c:v>
                </c:pt>
                <c:pt idx="38617">
                  <c:v>1.152864388132002E-5</c:v>
                </c:pt>
                <c:pt idx="38618">
                  <c:v>1.1527378774189859E-5</c:v>
                </c:pt>
                <c:pt idx="38619">
                  <c:v>1.152606273535639E-5</c:v>
                </c:pt>
                <c:pt idx="38620">
                  <c:v>1.152458753495011E-5</c:v>
                </c:pt>
                <c:pt idx="38621">
                  <c:v>1.1523239663802091E-5</c:v>
                </c:pt>
                <c:pt idx="38622">
                  <c:v>1.1521899978106379E-5</c:v>
                </c:pt>
                <c:pt idx="38623">
                  <c:v>1.152052118413849E-5</c:v>
                </c:pt>
                <c:pt idx="38624">
                  <c:v>1.1519235158630179E-5</c:v>
                </c:pt>
                <c:pt idx="38625">
                  <c:v>1.15178581836517E-5</c:v>
                </c:pt>
                <c:pt idx="38626">
                  <c:v>1.1516479389683811E-5</c:v>
                </c:pt>
                <c:pt idx="38627">
                  <c:v>1.1515196092659609E-5</c:v>
                </c:pt>
                <c:pt idx="38628">
                  <c:v>1.151384549302747E-5</c:v>
                </c:pt>
                <c:pt idx="38629">
                  <c:v>1.15124239528086E-5</c:v>
                </c:pt>
                <c:pt idx="38630">
                  <c:v>1.1511042430356611E-5</c:v>
                </c:pt>
                <c:pt idx="38631">
                  <c:v>1.150976368080592E-5</c:v>
                </c:pt>
                <c:pt idx="38632">
                  <c:v>1.150840216723736E-5</c:v>
                </c:pt>
                <c:pt idx="38633">
                  <c:v>1.1506981536513189E-5</c:v>
                </c:pt>
                <c:pt idx="38634">
                  <c:v>1.150561638496583E-5</c:v>
                </c:pt>
                <c:pt idx="38635">
                  <c:v>1.150437128671911E-5</c:v>
                </c:pt>
                <c:pt idx="38636">
                  <c:v>1.1503029782033989E-5</c:v>
                </c:pt>
                <c:pt idx="38637">
                  <c:v>1.150162370322505E-5</c:v>
                </c:pt>
                <c:pt idx="38638">
                  <c:v>1.1500389518914739E-5</c:v>
                </c:pt>
                <c:pt idx="38639">
                  <c:v>1.149894160334952E-5</c:v>
                </c:pt>
                <c:pt idx="38640">
                  <c:v>1.149753188656177E-5</c:v>
                </c:pt>
                <c:pt idx="38641">
                  <c:v>1.149624677054817E-5</c:v>
                </c:pt>
                <c:pt idx="38642">
                  <c:v>1.149483523477102E-5</c:v>
                </c:pt>
                <c:pt idx="38643">
                  <c:v>1.149347554019187E-5</c:v>
                </c:pt>
                <c:pt idx="38644">
                  <c:v>1.149223589891335E-5</c:v>
                </c:pt>
                <c:pt idx="38645">
                  <c:v>1.149085528595606E-5</c:v>
                </c:pt>
                <c:pt idx="38646">
                  <c:v>1.1489520147733859E-5</c:v>
                </c:pt>
                <c:pt idx="38647">
                  <c:v>1.148809769802028E-5</c:v>
                </c:pt>
                <c:pt idx="38648">
                  <c:v>1.1486795301607339E-5</c:v>
                </c:pt>
                <c:pt idx="38649">
                  <c:v>1.148544743045932E-5</c:v>
                </c:pt>
                <c:pt idx="38650">
                  <c:v>1.1484013157314619E-5</c:v>
                </c:pt>
                <c:pt idx="38651">
                  <c:v>1.148276169260498E-5</c:v>
                </c:pt>
                <c:pt idx="38652">
                  <c:v>1.148139745055232E-5</c:v>
                </c:pt>
                <c:pt idx="38653">
                  <c:v>1.148009960161289E-5</c:v>
                </c:pt>
                <c:pt idx="38654">
                  <c:v>1.1478676242404621E-5</c:v>
                </c:pt>
                <c:pt idx="38655">
                  <c:v>1.1477436601126099E-5</c:v>
                </c:pt>
                <c:pt idx="38656">
                  <c:v>1.14759468488046E-5</c:v>
                </c:pt>
                <c:pt idx="38657">
                  <c:v>1.1474610801087691E-5</c:v>
                </c:pt>
                <c:pt idx="38658">
                  <c:v>1.147329112427542E-5</c:v>
                </c:pt>
                <c:pt idx="38659">
                  <c:v>1.147192415373866E-5</c:v>
                </c:pt>
                <c:pt idx="38660">
                  <c:v>1.147063994721975E-5</c:v>
                </c:pt>
                <c:pt idx="38661">
                  <c:v>1.146926661022007E-5</c:v>
                </c:pt>
                <c:pt idx="38662">
                  <c:v>1.146786689787405E-5</c:v>
                </c:pt>
                <c:pt idx="38663">
                  <c:v>1.1466592695796861E-5</c:v>
                </c:pt>
                <c:pt idx="38664">
                  <c:v>1.146519298345083E-5</c:v>
                </c:pt>
                <c:pt idx="38665">
                  <c:v>1.146384693129221E-5</c:v>
                </c:pt>
                <c:pt idx="38666">
                  <c:v>1.146245358540909E-5</c:v>
                </c:pt>
                <c:pt idx="38667">
                  <c:v>1.1461100257292861E-5</c:v>
                </c:pt>
                <c:pt idx="38668">
                  <c:v>1.1459821507742159E-5</c:v>
                </c:pt>
                <c:pt idx="38669">
                  <c:v>1.1458404514996801E-5</c:v>
                </c:pt>
                <c:pt idx="38670">
                  <c:v>1.1457092114142141E-5</c:v>
                </c:pt>
                <c:pt idx="38671">
                  <c:v>1.145577425631927E-5</c:v>
                </c:pt>
                <c:pt idx="38672">
                  <c:v>1.145444912253879E-5</c:v>
                </c:pt>
                <c:pt idx="38673">
                  <c:v>1.1453070328570901E-5</c:v>
                </c:pt>
                <c:pt idx="38674">
                  <c:v>1.1451702448539439E-5</c:v>
                </c:pt>
                <c:pt idx="38675">
                  <c:v>1.1450433703430459E-5</c:v>
                </c:pt>
                <c:pt idx="38676">
                  <c:v>1.1449051271483769E-5</c:v>
                </c:pt>
                <c:pt idx="38677">
                  <c:v>1.1447663382568861E-5</c:v>
                </c:pt>
                <c:pt idx="38678">
                  <c:v>1.1446352800703609E-5</c:v>
                </c:pt>
                <c:pt idx="38679">
                  <c:v>1.1445082236605231E-5</c:v>
                </c:pt>
                <c:pt idx="38680">
                  <c:v>1.144368980021682E-5</c:v>
                </c:pt>
                <c:pt idx="38681">
                  <c:v>1.144236830441514E-5</c:v>
                </c:pt>
                <c:pt idx="38682">
                  <c:v>1.144099860539427E-5</c:v>
                </c:pt>
                <c:pt idx="38683">
                  <c:v>1.143961526395287E-5</c:v>
                </c:pt>
                <c:pt idx="38684">
                  <c:v>1.143825647886842E-5</c:v>
                </c:pt>
                <c:pt idx="38685">
                  <c:v>1.143697318184422E-5</c:v>
                </c:pt>
                <c:pt idx="38686">
                  <c:v>1.1435628039180299E-5</c:v>
                </c:pt>
                <c:pt idx="38687">
                  <c:v>1.143430654337863E-5</c:v>
                </c:pt>
                <c:pt idx="38688">
                  <c:v>1.143293684435776E-5</c:v>
                </c:pt>
                <c:pt idx="38689">
                  <c:v>1.1431557140895171E-5</c:v>
                </c:pt>
                <c:pt idx="38690">
                  <c:v>1.143027293437626E-5</c:v>
                </c:pt>
                <c:pt idx="38691">
                  <c:v>1.142887413152494E-5</c:v>
                </c:pt>
                <c:pt idx="38692">
                  <c:v>1.142757628258551E-5</c:v>
                </c:pt>
                <c:pt idx="38693">
                  <c:v>1.142623023042688E-5</c:v>
                </c:pt>
                <c:pt idx="38694">
                  <c:v>1.14248014142504E-5</c:v>
                </c:pt>
                <c:pt idx="38695">
                  <c:v>1.142347991844872E-5</c:v>
                </c:pt>
                <c:pt idx="38696">
                  <c:v>1.1422172974562271E-5</c:v>
                </c:pt>
                <c:pt idx="38697">
                  <c:v>1.142081146099372E-5</c:v>
                </c:pt>
                <c:pt idx="38698">
                  <c:v>1.141953998740064E-5</c:v>
                </c:pt>
                <c:pt idx="38699">
                  <c:v>1.1418137546570509E-5</c:v>
                </c:pt>
                <c:pt idx="38700">
                  <c:v>1.141678694693837E-5</c:v>
                </c:pt>
                <c:pt idx="38701">
                  <c:v>1.1415413609938699E-5</c:v>
                </c:pt>
                <c:pt idx="38702">
                  <c:v>1.14141321319039E-5</c:v>
                </c:pt>
                <c:pt idx="38703">
                  <c:v>1.141277971328236E-5</c:v>
                </c:pt>
                <c:pt idx="38704">
                  <c:v>1.1411466402933E-5</c:v>
                </c:pt>
                <c:pt idx="38705">
                  <c:v>1.1410103979869751E-5</c:v>
                </c:pt>
                <c:pt idx="38706">
                  <c:v>1.140872700489126E-5</c:v>
                </c:pt>
                <c:pt idx="38707">
                  <c:v>1.140742915595183E-5</c:v>
                </c:pt>
                <c:pt idx="38708">
                  <c:v>1.14061313070124E-5</c:v>
                </c:pt>
                <c:pt idx="38709">
                  <c:v>1.140473523264518E-5</c:v>
                </c:pt>
                <c:pt idx="38710">
                  <c:v>1.1403399184928281E-5</c:v>
                </c:pt>
                <c:pt idx="38711">
                  <c:v>1.1402015843486881E-5</c:v>
                </c:pt>
                <c:pt idx="38712">
                  <c:v>1.140074073191499E-5</c:v>
                </c:pt>
                <c:pt idx="38713">
                  <c:v>1.139942651207093E-5</c:v>
                </c:pt>
                <c:pt idx="38714">
                  <c:v>1.139804589911364E-5</c:v>
                </c:pt>
                <c:pt idx="38715">
                  <c:v>1.1396739864721889E-5</c:v>
                </c:pt>
                <c:pt idx="38716">
                  <c:v>1.139535106631229E-5</c:v>
                </c:pt>
                <c:pt idx="38717">
                  <c:v>1.139401774707949E-5</c:v>
                </c:pt>
                <c:pt idx="38718">
                  <c:v>1.1392673513910269E-5</c:v>
                </c:pt>
                <c:pt idx="38719">
                  <c:v>1.1391402040317191E-5</c:v>
                </c:pt>
                <c:pt idx="38720">
                  <c:v>1.1390005056455271E-5</c:v>
                </c:pt>
                <c:pt idx="38721">
                  <c:v>1.138868628913769E-5</c:v>
                </c:pt>
                <c:pt idx="38722">
                  <c:v>1.13873020382016E-5</c:v>
                </c:pt>
                <c:pt idx="38723">
                  <c:v>1.138603329309262E-5</c:v>
                </c:pt>
                <c:pt idx="38724">
                  <c:v>1.1384699064365121E-5</c:v>
                </c:pt>
                <c:pt idx="38725">
                  <c:v>1.138330571848201E-5</c:v>
                </c:pt>
                <c:pt idx="38726">
                  <c:v>1.1382043339835951E-5</c:v>
                </c:pt>
                <c:pt idx="38727">
                  <c:v>1.1380662726878651E-5</c:v>
                </c:pt>
                <c:pt idx="38728">
                  <c:v>1.137929575634189E-5</c:v>
                </c:pt>
                <c:pt idx="38729">
                  <c:v>1.137801518780179E-5</c:v>
                </c:pt>
                <c:pt idx="38730">
                  <c:v>1.137667641160078E-5</c:v>
                </c:pt>
                <c:pt idx="38731">
                  <c:v>1.137531671702163E-5</c:v>
                </c:pt>
                <c:pt idx="38732">
                  <c:v>1.137394792749546E-5</c:v>
                </c:pt>
                <c:pt idx="38733">
                  <c:v>1.1372657354513651E-5</c:v>
                </c:pt>
                <c:pt idx="38734">
                  <c:v>1.1371306754881519E-5</c:v>
                </c:pt>
                <c:pt idx="38735">
                  <c:v>1.13699124995037E-5</c:v>
                </c:pt>
                <c:pt idx="38736">
                  <c:v>1.136861374106957E-5</c:v>
                </c:pt>
                <c:pt idx="38737">
                  <c:v>1.136733044404536E-5</c:v>
                </c:pt>
                <c:pt idx="38738">
                  <c:v>1.1365965292498E-5</c:v>
                </c:pt>
                <c:pt idx="38739">
                  <c:v>1.1364631973265199E-5</c:v>
                </c:pt>
                <c:pt idx="38740">
                  <c:v>1.136335231421981E-5</c:v>
                </c:pt>
                <c:pt idx="38741">
                  <c:v>1.1362001714587681E-5</c:v>
                </c:pt>
                <c:pt idx="38742">
                  <c:v>1.1360608368704559E-5</c:v>
                </c:pt>
                <c:pt idx="38743">
                  <c:v>1.135928869189229E-5</c:v>
                </c:pt>
                <c:pt idx="38744">
                  <c:v>1.135787260864163E-5</c:v>
                </c:pt>
                <c:pt idx="38745">
                  <c:v>1.135656475526048E-5</c:v>
                </c:pt>
                <c:pt idx="38746">
                  <c:v>1.135524598794291E-5</c:v>
                </c:pt>
                <c:pt idx="38747">
                  <c:v>1.1353956324455791E-5</c:v>
                </c:pt>
                <c:pt idx="38748">
                  <c:v>1.135260936280247E-5</c:v>
                </c:pt>
                <c:pt idx="38749">
                  <c:v>1.1351306056894829E-5</c:v>
                </c:pt>
                <c:pt idx="38750">
                  <c:v>1.1349960914230911E-5</c:v>
                </c:pt>
                <c:pt idx="38751">
                  <c:v>1.134853300754912E-5</c:v>
                </c:pt>
                <c:pt idx="38752">
                  <c:v>1.134723333962029E-5</c:v>
                </c:pt>
                <c:pt idx="38753">
                  <c:v>1.1345986422384159E-5</c:v>
                </c:pt>
                <c:pt idx="38754">
                  <c:v>1.1344713129801681E-5</c:v>
                </c:pt>
                <c:pt idx="38755">
                  <c:v>1.1343289770593399E-5</c:v>
                </c:pt>
                <c:pt idx="38756">
                  <c:v>1.134195099439239E-5</c:v>
                </c:pt>
                <c:pt idx="38757">
                  <c:v>1.1340662240399981E-5</c:v>
                </c:pt>
                <c:pt idx="38758">
                  <c:v>1.133931255026255E-5</c:v>
                </c:pt>
                <c:pt idx="38759">
                  <c:v>1.133793011831585E-5</c:v>
                </c:pt>
                <c:pt idx="38760">
                  <c:v>1.1336612260492981E-5</c:v>
                </c:pt>
                <c:pt idx="38761">
                  <c:v>1.1335315321048259E-5</c:v>
                </c:pt>
                <c:pt idx="38762">
                  <c:v>1.1333916518196929E-5</c:v>
                </c:pt>
                <c:pt idx="38763">
                  <c:v>1.133259775087936E-5</c:v>
                </c:pt>
                <c:pt idx="38764">
                  <c:v>1.133126806962537E-5</c:v>
                </c:pt>
                <c:pt idx="38765">
                  <c:v>1.1329979315632949E-5</c:v>
                </c:pt>
                <c:pt idx="38766">
                  <c:v>1.132866054831538E-5</c:v>
                </c:pt>
                <c:pt idx="38767">
                  <c:v>1.132729175878922E-5</c:v>
                </c:pt>
                <c:pt idx="38768">
                  <c:v>1.132591023633722E-5</c:v>
                </c:pt>
                <c:pt idx="38769">
                  <c:v>1.1324658771627579E-5</c:v>
                </c:pt>
                <c:pt idx="38770">
                  <c:v>1.132335182774113E-5</c:v>
                </c:pt>
                <c:pt idx="38771">
                  <c:v>1.1321990314172581E-5</c:v>
                </c:pt>
                <c:pt idx="38772">
                  <c:v>1.132062971009873E-5</c:v>
                </c:pt>
                <c:pt idx="38773">
                  <c:v>1.131932731368579E-5</c:v>
                </c:pt>
                <c:pt idx="38774">
                  <c:v>1.1318051292619201E-5</c:v>
                </c:pt>
                <c:pt idx="38775">
                  <c:v>1.1316727977828119E-5</c:v>
                </c:pt>
                <c:pt idx="38776">
                  <c:v>1.1315286428725809E-5</c:v>
                </c:pt>
                <c:pt idx="38777">
                  <c:v>1.1314032235532069E-5</c:v>
                </c:pt>
                <c:pt idx="38778">
                  <c:v>1.1312761671433689E-5</c:v>
                </c:pt>
                <c:pt idx="38779">
                  <c:v>1.131138742493931E-5</c:v>
                </c:pt>
                <c:pt idx="38780">
                  <c:v>1.131010412791511E-5</c:v>
                </c:pt>
                <c:pt idx="38781">
                  <c:v>1.13086634883075E-5</c:v>
                </c:pt>
                <c:pt idx="38782">
                  <c:v>1.1307355634926349E-5</c:v>
                </c:pt>
                <c:pt idx="38783">
                  <c:v>1.130605232901871E-5</c:v>
                </c:pt>
                <c:pt idx="38784">
                  <c:v>1.130468990595546E-5</c:v>
                </c:pt>
                <c:pt idx="38785">
                  <c:v>1.130342479882529E-5</c:v>
                </c:pt>
                <c:pt idx="38786">
                  <c:v>1.130205600929912E-5</c:v>
                </c:pt>
                <c:pt idx="38787">
                  <c:v>1.130078544520075E-5</c:v>
                </c:pt>
                <c:pt idx="38788">
                  <c:v>1.1299453944957349E-5</c:v>
                </c:pt>
                <c:pt idx="38789">
                  <c:v>1.1298052413621921E-5</c:v>
                </c:pt>
                <c:pt idx="38790">
                  <c:v>1.129679185396526E-5</c:v>
                </c:pt>
                <c:pt idx="38791">
                  <c:v>1.129551765188808E-5</c:v>
                </c:pt>
                <c:pt idx="38792">
                  <c:v>1.129413340095198E-5</c:v>
                </c:pt>
                <c:pt idx="38793">
                  <c:v>1.129278098233044E-5</c:v>
                </c:pt>
                <c:pt idx="38794">
                  <c:v>1.1291434020677119E-5</c:v>
                </c:pt>
                <c:pt idx="38795">
                  <c:v>1.129017073253635E-5</c:v>
                </c:pt>
                <c:pt idx="38796">
                  <c:v>1.1288770110695619E-5</c:v>
                </c:pt>
                <c:pt idx="38797">
                  <c:v>1.1287497727607841E-5</c:v>
                </c:pt>
                <c:pt idx="38798">
                  <c:v>1.128610529121943E-5</c:v>
                </c:pt>
                <c:pt idx="38799">
                  <c:v>1.128485109802568E-5</c:v>
                </c:pt>
                <c:pt idx="38800">
                  <c:v>1.128352050727699E-5</c:v>
                </c:pt>
                <c:pt idx="38801">
                  <c:v>1.1282250852673309E-5</c:v>
                </c:pt>
                <c:pt idx="38802">
                  <c:v>1.128093845181866E-5</c:v>
                </c:pt>
                <c:pt idx="38803">
                  <c:v>1.127951782109449E-5</c:v>
                </c:pt>
                <c:pt idx="38804">
                  <c:v>1.127823179558618E-5</c:v>
                </c:pt>
                <c:pt idx="38805">
                  <c:v>1.127697669289773E-5</c:v>
                </c:pt>
                <c:pt idx="38806">
                  <c:v>1.12755751615623E-5</c:v>
                </c:pt>
                <c:pt idx="38807">
                  <c:v>1.1274285498075191E-5</c:v>
                </c:pt>
                <c:pt idx="38808">
                  <c:v>1.127289397118147E-5</c:v>
                </c:pt>
                <c:pt idx="38809">
                  <c:v>1.127168707171222E-5</c:v>
                </c:pt>
                <c:pt idx="38810">
                  <c:v>1.1270220056758261E-5</c:v>
                </c:pt>
                <c:pt idx="38811">
                  <c:v>1.126900224335259E-5</c:v>
                </c:pt>
                <c:pt idx="38812">
                  <c:v>1.12676734715933E-5</c:v>
                </c:pt>
                <c:pt idx="38813">
                  <c:v>1.1266354704275731E-5</c:v>
                </c:pt>
                <c:pt idx="38814">
                  <c:v>1.126499046222307E-5</c:v>
                </c:pt>
                <c:pt idx="38815">
                  <c:v>1.126367988035781E-5</c:v>
                </c:pt>
                <c:pt idx="38816">
                  <c:v>1.126238294091308E-5</c:v>
                </c:pt>
                <c:pt idx="38817">
                  <c:v>1.1261034160270361E-5</c:v>
                </c:pt>
                <c:pt idx="38818">
                  <c:v>1.125972812587861E-5</c:v>
                </c:pt>
                <c:pt idx="38819">
                  <c:v>1.125840299209813E-5</c:v>
                </c:pt>
                <c:pt idx="38820">
                  <c:v>1.125712242355803E-5</c:v>
                </c:pt>
                <c:pt idx="38821">
                  <c:v>1.125576454796828E-5</c:v>
                </c:pt>
                <c:pt idx="38822">
                  <c:v>1.125449489336461E-5</c:v>
                </c:pt>
                <c:pt idx="38823">
                  <c:v>1.125317066907883E-5</c:v>
                </c:pt>
                <c:pt idx="38824">
                  <c:v>1.125188191508641E-5</c:v>
                </c:pt>
                <c:pt idx="38825">
                  <c:v>1.1250508578086739E-5</c:v>
                </c:pt>
                <c:pt idx="38826">
                  <c:v>1.124915979744401E-5</c:v>
                </c:pt>
                <c:pt idx="38827">
                  <c:v>1.124790833273437E-5</c:v>
                </c:pt>
                <c:pt idx="38828">
                  <c:v>1.124650862038834E-5</c:v>
                </c:pt>
                <c:pt idx="38829">
                  <c:v>1.1245242603763471E-5</c:v>
                </c:pt>
                <c:pt idx="38830">
                  <c:v>1.1243860171816781E-5</c:v>
                </c:pt>
                <c:pt idx="38831">
                  <c:v>1.124260870710714E-5</c:v>
                </c:pt>
                <c:pt idx="38832">
                  <c:v>1.1241293577768371E-5</c:v>
                </c:pt>
                <c:pt idx="38833">
                  <c:v>1.123994661611505E-5</c:v>
                </c:pt>
                <c:pt idx="38834">
                  <c:v>1.1238566912652461E-5</c:v>
                </c:pt>
                <c:pt idx="38835">
                  <c:v>1.1237384569540151E-5</c:v>
                </c:pt>
                <c:pt idx="38836">
                  <c:v>1.1236013961024581E-5</c:v>
                </c:pt>
                <c:pt idx="38837">
                  <c:v>1.1234674275328869E-5</c:v>
                </c:pt>
                <c:pt idx="38838">
                  <c:v>1.1233344594074881E-5</c:v>
                </c:pt>
                <c:pt idx="38839">
                  <c:v>1.123204219766194E-5</c:v>
                </c:pt>
                <c:pt idx="38840">
                  <c:v>1.123076890507946E-5</c:v>
                </c:pt>
                <c:pt idx="38841">
                  <c:v>1.1229493793507571E-5</c:v>
                </c:pt>
                <c:pt idx="38842">
                  <c:v>1.12280740722781E-5</c:v>
                </c:pt>
                <c:pt idx="38843">
                  <c:v>1.12267907752539E-5</c:v>
                </c:pt>
                <c:pt idx="38844">
                  <c:v>1.1225528396607841E-5</c:v>
                </c:pt>
                <c:pt idx="38845">
                  <c:v>1.122418052545981E-5</c:v>
                </c:pt>
                <c:pt idx="38846">
                  <c:v>1.1222877219552171E-5</c:v>
                </c:pt>
                <c:pt idx="38847">
                  <c:v>1.1221479326195549E-5</c:v>
                </c:pt>
                <c:pt idx="38848">
                  <c:v>1.1220181477256119E-5</c:v>
                </c:pt>
                <c:pt idx="38849">
                  <c:v>1.121889181376901E-5</c:v>
                </c:pt>
                <c:pt idx="38850">
                  <c:v>1.121764944400638E-5</c:v>
                </c:pt>
                <c:pt idx="38851">
                  <c:v>1.1216311577300081E-5</c:v>
                </c:pt>
                <c:pt idx="38852">
                  <c:v>1.121503555623349E-5</c:v>
                </c:pt>
                <c:pt idx="38853">
                  <c:v>1.1213658581255E-5</c:v>
                </c:pt>
                <c:pt idx="38854">
                  <c:v>1.1212363460799679E-5</c:v>
                </c:pt>
                <c:pt idx="38855">
                  <c:v>1.121100467571523E-5</c:v>
                </c:pt>
                <c:pt idx="38856">
                  <c:v>1.120977594837314E-5</c:v>
                </c:pt>
                <c:pt idx="38857">
                  <c:v>1.1208409887331071E-5</c:v>
                </c:pt>
                <c:pt idx="38858">
                  <c:v>1.1206985618628099E-5</c:v>
                </c:pt>
                <c:pt idx="38859">
                  <c:v>1.120576871471712E-5</c:v>
                </c:pt>
                <c:pt idx="38860">
                  <c:v>1.1204474503756501E-5</c:v>
                </c:pt>
                <c:pt idx="38861">
                  <c:v>1.120317938330118E-5</c:v>
                </c:pt>
                <c:pt idx="38862">
                  <c:v>1.120177057600813E-5</c:v>
                </c:pt>
                <c:pt idx="38863">
                  <c:v>1.1200521839782601E-5</c:v>
                </c:pt>
                <c:pt idx="38864">
                  <c:v>1.119917669711867E-5</c:v>
                </c:pt>
                <c:pt idx="38865">
                  <c:v>1.1197955245734191E-5</c:v>
                </c:pt>
                <c:pt idx="38866">
                  <c:v>1.119656371884048E-5</c:v>
                </c:pt>
                <c:pt idx="38867">
                  <c:v>1.119532407756196E-5</c:v>
                </c:pt>
                <c:pt idx="38868">
                  <c:v>1.11940089482232E-5</c:v>
                </c:pt>
                <c:pt idx="38869">
                  <c:v>1.119271655625198E-5</c:v>
                </c:pt>
                <c:pt idx="38870">
                  <c:v>1.119135777116753E-5</c:v>
                </c:pt>
                <c:pt idx="38871">
                  <c:v>1.11900599222281E-5</c:v>
                </c:pt>
                <c:pt idx="38872">
                  <c:v>1.118876025429927E-5</c:v>
                </c:pt>
                <c:pt idx="38873">
                  <c:v>1.118746058637043E-5</c:v>
                </c:pt>
                <c:pt idx="38874">
                  <c:v>1.118612090067472E-5</c:v>
                </c:pt>
                <c:pt idx="38875">
                  <c:v>1.118479394790484E-5</c:v>
                </c:pt>
                <c:pt idx="38876">
                  <c:v>1.1183516107848851E-5</c:v>
                </c:pt>
                <c:pt idx="38877">
                  <c:v>1.118218915507896E-5</c:v>
                </c:pt>
                <c:pt idx="38878">
                  <c:v>1.118091495300177E-5</c:v>
                </c:pt>
                <c:pt idx="38879">
                  <c:v>1.117952888307627E-5</c:v>
                </c:pt>
                <c:pt idx="38880">
                  <c:v>1.117830379371298E-5</c:v>
                </c:pt>
                <c:pt idx="38881">
                  <c:v>1.117696228902787E-5</c:v>
                </c:pt>
                <c:pt idx="38882">
                  <c:v>1.1175719009770549E-5</c:v>
                </c:pt>
                <c:pt idx="38883">
                  <c:v>1.11744147943682E-5</c:v>
                </c:pt>
                <c:pt idx="38884">
                  <c:v>1.1173076018167191E-5</c:v>
                </c:pt>
                <c:pt idx="38885">
                  <c:v>1.1171763617312541E-5</c:v>
                </c:pt>
                <c:pt idx="38886">
                  <c:v>1.117040210374398E-5</c:v>
                </c:pt>
                <c:pt idx="38887">
                  <c:v>1.116915973398136E-5</c:v>
                </c:pt>
                <c:pt idx="38888">
                  <c:v>1.1167800948896909E-5</c:v>
                </c:pt>
                <c:pt idx="38889">
                  <c:v>1.116653947974555E-5</c:v>
                </c:pt>
                <c:pt idx="38890">
                  <c:v>1.116524254030082E-5</c:v>
                </c:pt>
                <c:pt idx="38891">
                  <c:v>1.116393832489848E-5</c:v>
                </c:pt>
                <c:pt idx="38892">
                  <c:v>1.116265775635839E-5</c:v>
                </c:pt>
                <c:pt idx="38893">
                  <c:v>1.1161309885210359E-5</c:v>
                </c:pt>
                <c:pt idx="38894">
                  <c:v>1.11600465970696E-5</c:v>
                </c:pt>
                <c:pt idx="38895">
                  <c:v>1.115867871703813E-5</c:v>
                </c:pt>
                <c:pt idx="38896">
                  <c:v>1.11574345282861E-5</c:v>
                </c:pt>
                <c:pt idx="38897">
                  <c:v>1.115617669711355E-5</c:v>
                </c:pt>
                <c:pt idx="38898">
                  <c:v>1.1154759704368191E-5</c:v>
                </c:pt>
                <c:pt idx="38899">
                  <c:v>1.1153532796015501E-5</c:v>
                </c:pt>
                <c:pt idx="38900">
                  <c:v>1.115225586545421E-5</c:v>
                </c:pt>
                <c:pt idx="38901">
                  <c:v>1.1150969839945899E-5</c:v>
                </c:pt>
                <c:pt idx="38902">
                  <c:v>1.11496347017237E-5</c:v>
                </c:pt>
                <c:pt idx="38903">
                  <c:v>1.114832048187964E-5</c:v>
                </c:pt>
                <c:pt idx="38904">
                  <c:v>1.114696169679519E-5</c:v>
                </c:pt>
                <c:pt idx="38905">
                  <c:v>1.114571023208555E-5</c:v>
                </c:pt>
                <c:pt idx="38906">
                  <c:v>1.1144433301524261E-5</c:v>
                </c:pt>
                <c:pt idx="38907">
                  <c:v>1.1143108167743779E-5</c:v>
                </c:pt>
                <c:pt idx="38908">
                  <c:v>1.114184306061361E-5</c:v>
                </c:pt>
                <c:pt idx="38909">
                  <c:v>1.1140552487631791E-5</c:v>
                </c:pt>
                <c:pt idx="38910">
                  <c:v>1.1139258276671169E-5</c:v>
                </c:pt>
                <c:pt idx="38911">
                  <c:v>1.1137944966321809E-5</c:v>
                </c:pt>
                <c:pt idx="38912">
                  <c:v>1.113656890083803E-5</c:v>
                </c:pt>
                <c:pt idx="38913">
                  <c:v>1.113528014684562E-5</c:v>
                </c:pt>
                <c:pt idx="38914">
                  <c:v>1.1133993211842609E-5</c:v>
                </c:pt>
                <c:pt idx="38915">
                  <c:v>1.1132761756016411E-5</c:v>
                </c:pt>
                <c:pt idx="38916">
                  <c:v>1.1131441169709429E-5</c:v>
                </c:pt>
                <c:pt idx="38917">
                  <c:v>1.113015787268523E-5</c:v>
                </c:pt>
                <c:pt idx="38918">
                  <c:v>1.112890549848089E-5</c:v>
                </c:pt>
                <c:pt idx="38919">
                  <c:v>1.112743302655872E-5</c:v>
                </c:pt>
                <c:pt idx="38920">
                  <c:v>1.11261915662908E-5</c:v>
                </c:pt>
                <c:pt idx="38921">
                  <c:v>1.1124904631287791E-5</c:v>
                </c:pt>
                <c:pt idx="38922">
                  <c:v>1.1123650438094049E-5</c:v>
                </c:pt>
                <c:pt idx="38923">
                  <c:v>1.1122282558062579E-5</c:v>
                </c:pt>
                <c:pt idx="38924">
                  <c:v>1.1121010174974799E-5</c:v>
                </c:pt>
                <c:pt idx="38925">
                  <c:v>1.1119724149466491E-5</c:v>
                </c:pt>
                <c:pt idx="38926">
                  <c:v>1.11184463094105E-5</c:v>
                </c:pt>
                <c:pt idx="38927">
                  <c:v>1.111721121560549E-5</c:v>
                </c:pt>
                <c:pt idx="38928">
                  <c:v>1.11158269646694E-5</c:v>
                </c:pt>
                <c:pt idx="38929">
                  <c:v>1.111449910240481E-5</c:v>
                </c:pt>
                <c:pt idx="38930">
                  <c:v>1.111325491365278E-5</c:v>
                </c:pt>
                <c:pt idx="38931">
                  <c:v>1.111198889702791E-5</c:v>
                </c:pt>
                <c:pt idx="38932">
                  <c:v>1.1110681043646761E-5</c:v>
                </c:pt>
                <c:pt idx="38933">
                  <c:v>1.1109385923191439E-5</c:v>
                </c:pt>
                <c:pt idx="38934">
                  <c:v>1.1108129001513589E-5</c:v>
                </c:pt>
                <c:pt idx="38935">
                  <c:v>1.1106844794994689E-5</c:v>
                </c:pt>
                <c:pt idx="38936">
                  <c:v>1.1105535122624129E-5</c:v>
                </c:pt>
                <c:pt idx="38937">
                  <c:v>1.110424545913702E-5</c:v>
                </c:pt>
                <c:pt idx="38938">
                  <c:v>1.110287576011615E-5</c:v>
                </c:pt>
                <c:pt idx="38939">
                  <c:v>1.110159882955486E-5</c:v>
                </c:pt>
                <c:pt idx="38940">
                  <c:v>1.110030552808894E-5</c:v>
                </c:pt>
                <c:pt idx="38941">
                  <c:v>1.1099054063379301E-5</c:v>
                </c:pt>
                <c:pt idx="38942">
                  <c:v>1.1097728020104111E-5</c:v>
                </c:pt>
                <c:pt idx="38943">
                  <c:v>1.1096548405475909E-5</c:v>
                </c:pt>
                <c:pt idx="38944">
                  <c:v>1.10951577880769E-5</c:v>
                </c:pt>
                <c:pt idx="38945">
                  <c:v>1.109390996134607E-5</c:v>
                </c:pt>
                <c:pt idx="38946">
                  <c:v>1.1092536624346391E-5</c:v>
                </c:pt>
                <c:pt idx="38947">
                  <c:v>1.1091238775406961E-5</c:v>
                </c:pt>
                <c:pt idx="38948">
                  <c:v>1.1090010957559571E-5</c:v>
                </c:pt>
                <c:pt idx="38949">
                  <c:v>1.1088713108620141E-5</c:v>
                </c:pt>
                <c:pt idx="38950">
                  <c:v>1.108739797928138E-5</c:v>
                </c:pt>
                <c:pt idx="38951">
                  <c:v>1.108610831579426E-5</c:v>
                </c:pt>
                <c:pt idx="38952">
                  <c:v>1.108481410483364E-5</c:v>
                </c:pt>
                <c:pt idx="38953">
                  <c:v>1.1083536264777649E-5</c:v>
                </c:pt>
                <c:pt idx="38954">
                  <c:v>1.1082280252594501E-5</c:v>
                </c:pt>
                <c:pt idx="38955">
                  <c:v>1.108094875235111E-5</c:v>
                </c:pt>
                <c:pt idx="38956">
                  <c:v>1.1079715477535499E-5</c:v>
                </c:pt>
                <c:pt idx="38957">
                  <c:v>1.107840580516495E-5</c:v>
                </c:pt>
                <c:pt idx="38958">
                  <c:v>1.1077158887928821E-5</c:v>
                </c:pt>
                <c:pt idx="38959">
                  <c:v>1.1075763723056299E-5</c:v>
                </c:pt>
                <c:pt idx="38960">
                  <c:v>1.107450134441024E-5</c:v>
                </c:pt>
                <c:pt idx="38961">
                  <c:v>1.107325988414232E-5</c:v>
                </c:pt>
                <c:pt idx="38962">
                  <c:v>1.1071967492171099E-5</c:v>
                </c:pt>
                <c:pt idx="38963">
                  <c:v>1.107067873817869E-5</c:v>
                </c:pt>
                <c:pt idx="38964">
                  <c:v>1.106937725126045E-5</c:v>
                </c:pt>
                <c:pt idx="38965">
                  <c:v>1.106806212192168E-5</c:v>
                </c:pt>
                <c:pt idx="38966">
                  <c:v>1.106679792428622E-5</c:v>
                </c:pt>
                <c:pt idx="38967">
                  <c:v>1.106556555896532E-5</c:v>
                </c:pt>
                <c:pt idx="38968">
                  <c:v>1.106428589991992E-5</c:v>
                </c:pt>
                <c:pt idx="38969">
                  <c:v>1.10629425762454E-5</c:v>
                </c:pt>
                <c:pt idx="38970">
                  <c:v>1.1061653822252991E-5</c:v>
                </c:pt>
                <c:pt idx="38971">
                  <c:v>1.10603750727023E-5</c:v>
                </c:pt>
                <c:pt idx="38972">
                  <c:v>1.105913906940259E-5</c:v>
                </c:pt>
                <c:pt idx="38973">
                  <c:v>1.1057886695198251E-5</c:v>
                </c:pt>
                <c:pt idx="38974">
                  <c:v>1.1056572475354191E-5</c:v>
                </c:pt>
                <c:pt idx="38975">
                  <c:v>1.105533829104388E-5</c:v>
                </c:pt>
                <c:pt idx="38976">
                  <c:v>1.105398132494884E-5</c:v>
                </c:pt>
                <c:pt idx="38977">
                  <c:v>1.105267256207298E-5</c:v>
                </c:pt>
                <c:pt idx="38978">
                  <c:v>1.105136379919713E-5</c:v>
                </c:pt>
                <c:pt idx="38979">
                  <c:v>1.1050215107388789E-5</c:v>
                </c:pt>
                <c:pt idx="38980">
                  <c:v>1.1048855412809641E-5</c:v>
                </c:pt>
                <c:pt idx="38981">
                  <c:v>1.1047574844269549E-5</c:v>
                </c:pt>
                <c:pt idx="38982">
                  <c:v>1.104625698644668E-5</c:v>
                </c:pt>
                <c:pt idx="38983">
                  <c:v>1.1045008250221139E-5</c:v>
                </c:pt>
                <c:pt idx="38984">
                  <c:v>1.104376860894263E-5</c:v>
                </c:pt>
                <c:pt idx="38985">
                  <c:v>1.10424698505085E-5</c:v>
                </c:pt>
                <c:pt idx="38986">
                  <c:v>1.104117836803198E-5</c:v>
                </c:pt>
                <c:pt idx="38987">
                  <c:v>1.1039884157071361E-5</c:v>
                </c:pt>
                <c:pt idx="38988">
                  <c:v>1.1038572665711399E-5</c:v>
                </c:pt>
                <c:pt idx="38989">
                  <c:v>1.103735485230573E-5</c:v>
                </c:pt>
                <c:pt idx="38990">
                  <c:v>1.1036033356504051E-5</c:v>
                </c:pt>
                <c:pt idx="38991">
                  <c:v>1.1034734598069921E-5</c:v>
                </c:pt>
                <c:pt idx="38992">
                  <c:v>1.10334449345828E-5</c:v>
                </c:pt>
                <c:pt idx="38993">
                  <c:v>1.1032168004021511E-5</c:v>
                </c:pt>
                <c:pt idx="38994">
                  <c:v>1.1030896530428441E-5</c:v>
                </c:pt>
                <c:pt idx="38995">
                  <c:v>1.10296496131923E-5</c:v>
                </c:pt>
                <c:pt idx="38996">
                  <c:v>1.1028400876966771E-5</c:v>
                </c:pt>
                <c:pt idx="38997">
                  <c:v>1.102715577872004E-5</c:v>
                </c:pt>
                <c:pt idx="38998">
                  <c:v>1.1025835192413069E-5</c:v>
                </c:pt>
                <c:pt idx="38999">
                  <c:v>1.1024536433978939E-5</c:v>
                </c:pt>
                <c:pt idx="39000">
                  <c:v>1.1023281331290489E-5</c:v>
                </c:pt>
                <c:pt idx="39001">
                  <c:v>1.102198893931927E-5</c:v>
                </c:pt>
                <c:pt idx="39002">
                  <c:v>1.1020753845514261E-5</c:v>
                </c:pt>
                <c:pt idx="39003">
                  <c:v>1.101946600101655E-5</c:v>
                </c:pt>
                <c:pt idx="39004">
                  <c:v>1.10181554191513E-5</c:v>
                </c:pt>
                <c:pt idx="39005">
                  <c:v>1.101691123039927E-5</c:v>
                </c:pt>
                <c:pt idx="39006">
                  <c:v>1.101559428207111E-5</c:v>
                </c:pt>
                <c:pt idx="39007">
                  <c:v>1.101438647310715E-5</c:v>
                </c:pt>
                <c:pt idx="39008">
                  <c:v>1.101306042983197E-5</c:v>
                </c:pt>
                <c:pt idx="39009">
                  <c:v>1.101183624996338E-5</c:v>
                </c:pt>
                <c:pt idx="39010">
                  <c:v>1.101053294405574E-5</c:v>
                </c:pt>
                <c:pt idx="39011">
                  <c:v>1.100920871976996E-5</c:v>
                </c:pt>
                <c:pt idx="39012">
                  <c:v>1.1007970897480851E-5</c:v>
                </c:pt>
                <c:pt idx="39013">
                  <c:v>1.1006692147930149E-5</c:v>
                </c:pt>
                <c:pt idx="39014">
                  <c:v>1.100539793696953E-5</c:v>
                </c:pt>
                <c:pt idx="39015">
                  <c:v>1.1004191037500281E-5</c:v>
                </c:pt>
                <c:pt idx="39016">
                  <c:v>1.1002883184119129E-5</c:v>
                </c:pt>
                <c:pt idx="39017">
                  <c:v>1.1001583516190291E-5</c:v>
                </c:pt>
                <c:pt idx="39018">
                  <c:v>1.100045028579189E-5</c:v>
                </c:pt>
                <c:pt idx="39019">
                  <c:v>1.0999059668392869E-5</c:v>
                </c:pt>
                <c:pt idx="39020">
                  <c:v>1.099782730307197E-5</c:v>
                </c:pt>
                <c:pt idx="39021">
                  <c:v>1.0996516721206721E-5</c:v>
                </c:pt>
                <c:pt idx="39022">
                  <c:v>1.099526070902357E-5</c:v>
                </c:pt>
                <c:pt idx="39023">
                  <c:v>1.0994039257639089E-5</c:v>
                </c:pt>
                <c:pt idx="39024">
                  <c:v>1.099273140425794E-5</c:v>
                </c:pt>
                <c:pt idx="39025">
                  <c:v>1.0991412636940369E-5</c:v>
                </c:pt>
                <c:pt idx="39026">
                  <c:v>1.0990144801326099E-5</c:v>
                </c:pt>
                <c:pt idx="39027">
                  <c:v>1.098895427276148E-5</c:v>
                </c:pt>
                <c:pt idx="39028">
                  <c:v>1.09876864371472E-5</c:v>
                </c:pt>
                <c:pt idx="39029">
                  <c:v>1.098641405405942E-5</c:v>
                </c:pt>
                <c:pt idx="39030">
                  <c:v>1.098508437280543E-5</c:v>
                </c:pt>
                <c:pt idx="39031">
                  <c:v>1.098382836062228E-5</c:v>
                </c:pt>
                <c:pt idx="39032">
                  <c:v>1.0982595995301381E-5</c:v>
                </c:pt>
                <c:pt idx="39033">
                  <c:v>1.0981300874846059E-5</c:v>
                </c:pt>
                <c:pt idx="39034">
                  <c:v>1.098000575439073E-5</c:v>
                </c:pt>
                <c:pt idx="39035">
                  <c:v>1.097877066058572E-5</c:v>
                </c:pt>
                <c:pt idx="39036">
                  <c:v>1.0977572856063491E-5</c:v>
                </c:pt>
                <c:pt idx="39037">
                  <c:v>1.0976250450767109E-5</c:v>
                </c:pt>
                <c:pt idx="39038">
                  <c:v>1.0975007171509791E-5</c:v>
                </c:pt>
                <c:pt idx="39039">
                  <c:v>1.0973721146001481E-5</c:v>
                </c:pt>
                <c:pt idx="39040">
                  <c:v>1.097244330594549E-5</c:v>
                </c:pt>
                <c:pt idx="39041">
                  <c:v>1.097120639315108E-5</c:v>
                </c:pt>
                <c:pt idx="39042">
                  <c:v>1.0969928553095091E-5</c:v>
                </c:pt>
                <c:pt idx="39043">
                  <c:v>1.0968662536470219E-5</c:v>
                </c:pt>
                <c:pt idx="39044">
                  <c:v>1.0967444723064551E-5</c:v>
                </c:pt>
                <c:pt idx="39045">
                  <c:v>1.096615505957743E-5</c:v>
                </c:pt>
                <c:pt idx="39046">
                  <c:v>1.096484083973337E-5</c:v>
                </c:pt>
                <c:pt idx="39047">
                  <c:v>1.096358755603433E-5</c:v>
                </c:pt>
                <c:pt idx="39048">
                  <c:v>1.096237610909157E-5</c:v>
                </c:pt>
                <c:pt idx="39049">
                  <c:v>1.096107371267863E-5</c:v>
                </c:pt>
                <c:pt idx="39050">
                  <c:v>1.0959826795442501E-5</c:v>
                </c:pt>
                <c:pt idx="39051">
                  <c:v>1.0958588063658681E-5</c:v>
                </c:pt>
                <c:pt idx="39052">
                  <c:v>1.095732386602322E-5</c:v>
                </c:pt>
                <c:pt idx="39053">
                  <c:v>1.095604329748312E-5</c:v>
                </c:pt>
                <c:pt idx="39054">
                  <c:v>1.095482912205625E-5</c:v>
                </c:pt>
                <c:pt idx="39055">
                  <c:v>1.0953512173728089E-5</c:v>
                </c:pt>
                <c:pt idx="39056">
                  <c:v>1.095222341973567E-5</c:v>
                </c:pt>
                <c:pt idx="39057">
                  <c:v>1.095098104997305E-5</c:v>
                </c:pt>
                <c:pt idx="39058">
                  <c:v>1.094979143090313E-5</c:v>
                </c:pt>
                <c:pt idx="39059">
                  <c:v>1.094847175409086E-5</c:v>
                </c:pt>
                <c:pt idx="39060">
                  <c:v>1.0947261216642801E-5</c:v>
                </c:pt>
                <c:pt idx="39061">
                  <c:v>1.0945979738607999E-5</c:v>
                </c:pt>
                <c:pt idx="39062">
                  <c:v>1.094472645490896E-5</c:v>
                </c:pt>
                <c:pt idx="39063">
                  <c:v>1.0943395864160269E-5</c:v>
                </c:pt>
                <c:pt idx="39064">
                  <c:v>1.094221715902677E-5</c:v>
                </c:pt>
                <c:pt idx="39065">
                  <c:v>1.0940943866444289E-5</c:v>
                </c:pt>
                <c:pt idx="39066">
                  <c:v>1.0939702406176369E-5</c:v>
                </c:pt>
                <c:pt idx="39067">
                  <c:v>1.093842092814157E-5</c:v>
                </c:pt>
                <c:pt idx="39068">
                  <c:v>1.093719583877828E-5</c:v>
                </c:pt>
                <c:pt idx="39069">
                  <c:v>1.093592709366931E-5</c:v>
                </c:pt>
                <c:pt idx="39070">
                  <c:v>1.093468381441198E-5</c:v>
                </c:pt>
                <c:pt idx="39071">
                  <c:v>1.093343234970234E-5</c:v>
                </c:pt>
                <c:pt idx="39072">
                  <c:v>1.093215905711986E-5</c:v>
                </c:pt>
                <c:pt idx="39073">
                  <c:v>1.093081937142415E-5</c:v>
                </c:pt>
                <c:pt idx="39074">
                  <c:v>1.092963884730125E-5</c:v>
                </c:pt>
                <c:pt idx="39075">
                  <c:v>1.092839738703333E-5</c:v>
                </c:pt>
                <c:pt idx="39076">
                  <c:v>1.092709680960979E-5</c:v>
                </c:pt>
                <c:pt idx="39077">
                  <c:v>1.0925851711363069E-5</c:v>
                </c:pt>
                <c:pt idx="39078">
                  <c:v>1.092461388907395E-5</c:v>
                </c:pt>
                <c:pt idx="39079">
                  <c:v>1.092340335162589E-5</c:v>
                </c:pt>
                <c:pt idx="39080">
                  <c:v>1.09221737147891E-5</c:v>
                </c:pt>
                <c:pt idx="39081">
                  <c:v>1.092085221898742E-5</c:v>
                </c:pt>
                <c:pt idx="39082">
                  <c:v>1.0919629858108241E-5</c:v>
                </c:pt>
                <c:pt idx="39083">
                  <c:v>1.0918349289568139E-5</c:v>
                </c:pt>
                <c:pt idx="39084">
                  <c:v>1.0917107829300219E-5</c:v>
                </c:pt>
                <c:pt idx="39085">
                  <c:v>1.091584636014886E-5</c:v>
                </c:pt>
                <c:pt idx="39086">
                  <c:v>1.091460217139684E-5</c:v>
                </c:pt>
                <c:pt idx="39087">
                  <c:v>1.0913398909906389E-5</c:v>
                </c:pt>
                <c:pt idx="39088">
                  <c:v>1.091206377168419E-5</c:v>
                </c:pt>
                <c:pt idx="39089">
                  <c:v>1.091080503101693E-5</c:v>
                </c:pt>
                <c:pt idx="39090">
                  <c:v>1.090955083782319E-5</c:v>
                </c:pt>
                <c:pt idx="39091">
                  <c:v>1.090839941753075E-5</c:v>
                </c:pt>
                <c:pt idx="39092">
                  <c:v>1.0907135219895279E-5</c:v>
                </c:pt>
                <c:pt idx="39093">
                  <c:v>1.0905838280450549E-5</c:v>
                </c:pt>
                <c:pt idx="39094">
                  <c:v>1.090459863917204E-5</c:v>
                </c:pt>
                <c:pt idx="39095">
                  <c:v>1.090331625164254E-5</c:v>
                </c:pt>
                <c:pt idx="39096">
                  <c:v>1.0902098438236861E-5</c:v>
                </c:pt>
                <c:pt idx="39097">
                  <c:v>1.0900917914113959E-5</c:v>
                </c:pt>
                <c:pt idx="39098">
                  <c:v>1.0899606422754E-5</c:v>
                </c:pt>
                <c:pt idx="39099">
                  <c:v>1.0898388609348331E-5</c:v>
                </c:pt>
                <c:pt idx="39100">
                  <c:v>1.0897079846472479E-5</c:v>
                </c:pt>
                <c:pt idx="39101">
                  <c:v>1.0895892046391961E-5</c:v>
                </c:pt>
                <c:pt idx="39102">
                  <c:v>1.089463239623001E-5</c:v>
                </c:pt>
                <c:pt idx="39103">
                  <c:v>1.0893371836573349E-5</c:v>
                </c:pt>
                <c:pt idx="39104">
                  <c:v>1.089209581550676E-5</c:v>
                </c:pt>
                <c:pt idx="39105">
                  <c:v>1.089091892936267E-5</c:v>
                </c:pt>
                <c:pt idx="39106">
                  <c:v>1.088962653739145E-5</c:v>
                </c:pt>
                <c:pt idx="39107">
                  <c:v>1.088839781004936E-5</c:v>
                </c:pt>
                <c:pt idx="39108">
                  <c:v>1.088719909603242E-5</c:v>
                </c:pt>
                <c:pt idx="39109">
                  <c:v>1.088594672182808E-5</c:v>
                </c:pt>
                <c:pt idx="39110">
                  <c:v>1.08846779767191E-5</c:v>
                </c:pt>
                <c:pt idx="39111">
                  <c:v>1.08834465208929E-5</c:v>
                </c:pt>
                <c:pt idx="39112">
                  <c:v>1.088224871637067E-5</c:v>
                </c:pt>
                <c:pt idx="39113">
                  <c:v>1.0880914487643171E-5</c:v>
                </c:pt>
                <c:pt idx="39114">
                  <c:v>1.0879748515435489E-5</c:v>
                </c:pt>
                <c:pt idx="39115">
                  <c:v>1.0878477041842419E-5</c:v>
                </c:pt>
                <c:pt idx="39116">
                  <c:v>1.0877204658754641E-5</c:v>
                </c:pt>
                <c:pt idx="39117">
                  <c:v>1.0875950465560891E-5</c:v>
                </c:pt>
                <c:pt idx="39118">
                  <c:v>1.087472992367111E-5</c:v>
                </c:pt>
                <c:pt idx="39119">
                  <c:v>1.087347845896147E-5</c:v>
                </c:pt>
                <c:pt idx="39120">
                  <c:v>1.0872271559492219E-5</c:v>
                </c:pt>
                <c:pt idx="39121">
                  <c:v>1.087096643459518E-5</c:v>
                </c:pt>
                <c:pt idx="39122">
                  <c:v>1.0869804100366309E-5</c:v>
                </c:pt>
                <c:pt idx="39123">
                  <c:v>1.086854263121495E-5</c:v>
                </c:pt>
                <c:pt idx="39124">
                  <c:v>1.086729844246292E-5</c:v>
                </c:pt>
                <c:pt idx="39125">
                  <c:v>1.086611428036122E-5</c:v>
                </c:pt>
                <c:pt idx="39126">
                  <c:v>1.086480460799066E-5</c:v>
                </c:pt>
                <c:pt idx="39127">
                  <c:v>1.0863612260436639E-5</c:v>
                </c:pt>
                <c:pt idx="39128">
                  <c:v>1.0862353519769391E-5</c:v>
                </c:pt>
                <c:pt idx="39129">
                  <c:v>1.086113479686901E-5</c:v>
                </c:pt>
                <c:pt idx="39130">
                  <c:v>1.0859796020668E-5</c:v>
                </c:pt>
                <c:pt idx="39131">
                  <c:v>1.0858649147849059E-5</c:v>
                </c:pt>
                <c:pt idx="39132">
                  <c:v>1.085749954654602E-5</c:v>
                </c:pt>
                <c:pt idx="39133">
                  <c:v>1.085625899577281E-5</c:v>
                </c:pt>
                <c:pt idx="39134">
                  <c:v>1.085493113350822E-5</c:v>
                </c:pt>
                <c:pt idx="39135">
                  <c:v>1.0853740604943599E-5</c:v>
                </c:pt>
                <c:pt idx="39136">
                  <c:v>1.0852554623852481E-5</c:v>
                </c:pt>
                <c:pt idx="39137">
                  <c:v>1.085124767996604E-5</c:v>
                </c:pt>
                <c:pt idx="39138">
                  <c:v>1.084996983991005E-5</c:v>
                </c:pt>
                <c:pt idx="39139">
                  <c:v>1.0848779311345419E-5</c:v>
                </c:pt>
                <c:pt idx="39140">
                  <c:v>1.084752693714108E-5</c:v>
                </c:pt>
                <c:pt idx="39141">
                  <c:v>1.0846295481314879E-5</c:v>
                </c:pt>
                <c:pt idx="39142">
                  <c:v>1.0845070391951589E-5</c:v>
                </c:pt>
                <c:pt idx="39143">
                  <c:v>1.084380801330553E-5</c:v>
                </c:pt>
                <c:pt idx="39144">
                  <c:v>1.0842569281521721E-5</c:v>
                </c:pt>
                <c:pt idx="39145">
                  <c:v>1.084137693396769E-5</c:v>
                </c:pt>
                <c:pt idx="39146">
                  <c:v>1.084012728824746E-5</c:v>
                </c:pt>
                <c:pt idx="39147">
                  <c:v>1.0838907655852379E-5</c:v>
                </c:pt>
                <c:pt idx="39148">
                  <c:v>1.083768256648909E-5</c:v>
                </c:pt>
                <c:pt idx="39149">
                  <c:v>1.0836438377737069E-5</c:v>
                </c:pt>
                <c:pt idx="39150">
                  <c:v>1.083520601241617E-5</c:v>
                </c:pt>
                <c:pt idx="39151">
                  <c:v>1.083400547940983E-5</c:v>
                </c:pt>
                <c:pt idx="39152">
                  <c:v>1.0832784028025341E-5</c:v>
                </c:pt>
                <c:pt idx="39153">
                  <c:v>1.083156803360907E-5</c:v>
                </c:pt>
                <c:pt idx="39154">
                  <c:v>1.083028109860606E-5</c:v>
                </c:pt>
                <c:pt idx="39155">
                  <c:v>1.082909784599906E-5</c:v>
                </c:pt>
                <c:pt idx="39156">
                  <c:v>1.0827866390172859E-5</c:v>
                </c:pt>
                <c:pt idx="39157">
                  <c:v>1.0826635843841361E-5</c:v>
                </c:pt>
                <c:pt idx="39158">
                  <c:v>1.082541348296218E-5</c:v>
                </c:pt>
                <c:pt idx="39159">
                  <c:v>1.0824140190379691E-5</c:v>
                </c:pt>
                <c:pt idx="39160">
                  <c:v>1.082299240806606E-5</c:v>
                </c:pt>
                <c:pt idx="39161">
                  <c:v>1.0821746400324629E-5</c:v>
                </c:pt>
                <c:pt idx="39162">
                  <c:v>1.0820486750162671E-5</c:v>
                </c:pt>
                <c:pt idx="39163">
                  <c:v>1.081922437151661E-5</c:v>
                </c:pt>
                <c:pt idx="39164">
                  <c:v>1.0818136615853289E-5</c:v>
                </c:pt>
                <c:pt idx="39165">
                  <c:v>1.081681239156751E-5</c:v>
                </c:pt>
                <c:pt idx="39166">
                  <c:v>1.0815610039571769E-5</c:v>
                </c:pt>
                <c:pt idx="39167">
                  <c:v>1.081433129002107E-5</c:v>
                </c:pt>
                <c:pt idx="39168">
                  <c:v>1.0813225344463721E-5</c:v>
                </c:pt>
                <c:pt idx="39169">
                  <c:v>1.08119356809766E-5</c:v>
                </c:pt>
                <c:pt idx="39170">
                  <c:v>1.0810743333422581E-5</c:v>
                </c:pt>
                <c:pt idx="39171">
                  <c:v>1.0809534614963919E-5</c:v>
                </c:pt>
                <c:pt idx="39172">
                  <c:v>1.0808307706611229E-5</c:v>
                </c:pt>
                <c:pt idx="39173">
                  <c:v>1.080709989764728E-5</c:v>
                </c:pt>
                <c:pt idx="39174">
                  <c:v>1.080583388102241E-5</c:v>
                </c:pt>
                <c:pt idx="39175">
                  <c:v>1.080460697266972E-5</c:v>
                </c:pt>
                <c:pt idx="39176">
                  <c:v>1.080339552572696E-5</c:v>
                </c:pt>
                <c:pt idx="39177">
                  <c:v>1.0802203178172929E-5</c:v>
                </c:pt>
                <c:pt idx="39178">
                  <c:v>1.0801003554661289E-5</c:v>
                </c:pt>
                <c:pt idx="39179">
                  <c:v>1.0799676601891409E-5</c:v>
                </c:pt>
                <c:pt idx="39180">
                  <c:v>1.079852791008307E-5</c:v>
                </c:pt>
                <c:pt idx="39181">
                  <c:v>1.0797311006172089E-5</c:v>
                </c:pt>
                <c:pt idx="39182">
                  <c:v>1.079606226994656E-5</c:v>
                </c:pt>
                <c:pt idx="39183">
                  <c:v>1.079482990462566E-5</c:v>
                </c:pt>
                <c:pt idx="39184">
                  <c:v>1.07936202766723E-5</c:v>
                </c:pt>
                <c:pt idx="39185">
                  <c:v>1.079239609680371E-5</c:v>
                </c:pt>
                <c:pt idx="39186">
                  <c:v>1.079116736946162E-5</c:v>
                </c:pt>
                <c:pt idx="39187">
                  <c:v>1.078999321180163E-5</c:v>
                </c:pt>
                <c:pt idx="39188">
                  <c:v>1.0788723557197949E-5</c:v>
                </c:pt>
                <c:pt idx="39189">
                  <c:v>1.078753120964393E-5</c:v>
                </c:pt>
                <c:pt idx="39190">
                  <c:v>1.0786225175252179E-5</c:v>
                </c:pt>
                <c:pt idx="39191">
                  <c:v>1.078507648344385E-5</c:v>
                </c:pt>
                <c:pt idx="39192">
                  <c:v>1.078390414477326E-5</c:v>
                </c:pt>
                <c:pt idx="39193">
                  <c:v>1.07826917883358E-5</c:v>
                </c:pt>
                <c:pt idx="39194">
                  <c:v>1.0781488526845349E-5</c:v>
                </c:pt>
                <c:pt idx="39195">
                  <c:v>1.078019522537943E-5</c:v>
                </c:pt>
                <c:pt idx="39196">
                  <c:v>1.0779034710139969E-5</c:v>
                </c:pt>
                <c:pt idx="39197">
                  <c:v>1.077778324543033E-5</c:v>
                </c:pt>
                <c:pt idx="39198">
                  <c:v>1.077660635928623E-5</c:v>
                </c:pt>
                <c:pt idx="39199">
                  <c:v>1.077537672244944E-5</c:v>
                </c:pt>
                <c:pt idx="39200">
                  <c:v>1.077420256478945E-5</c:v>
                </c:pt>
                <c:pt idx="39201">
                  <c:v>1.0772930181701669E-5</c:v>
                </c:pt>
                <c:pt idx="39202">
                  <c:v>1.0771757843031081E-5</c:v>
                </c:pt>
                <c:pt idx="39203">
                  <c:v>1.0770472727017481E-5</c:v>
                </c:pt>
                <c:pt idx="39204">
                  <c:v>1.076934222510317E-5</c:v>
                </c:pt>
                <c:pt idx="39205">
                  <c:v>1.0768106221803461E-5</c:v>
                </c:pt>
                <c:pt idx="39206">
                  <c:v>1.076685566658853E-5</c:v>
                </c:pt>
                <c:pt idx="39207">
                  <c:v>1.0765713341243099E-5</c:v>
                </c:pt>
                <c:pt idx="39208">
                  <c:v>1.076443822967121E-5</c:v>
                </c:pt>
                <c:pt idx="39209">
                  <c:v>1.0763231330201959E-5</c:v>
                </c:pt>
                <c:pt idx="39210">
                  <c:v>1.0762129022623411E-5</c:v>
                </c:pt>
                <c:pt idx="39211">
                  <c:v>1.0760889381344899E-5</c:v>
                </c:pt>
                <c:pt idx="39212">
                  <c:v>1.075967156793922E-5</c:v>
                </c:pt>
                <c:pt idx="39213">
                  <c:v>1.0758450116554741E-5</c:v>
                </c:pt>
                <c:pt idx="39214">
                  <c:v>1.075723503163317E-5</c:v>
                </c:pt>
                <c:pt idx="39215">
                  <c:v>1.075605905498378E-5</c:v>
                </c:pt>
                <c:pt idx="39216">
                  <c:v>1.075486488844035E-5</c:v>
                </c:pt>
                <c:pt idx="39217">
                  <c:v>1.0753616152214819E-5</c:v>
                </c:pt>
                <c:pt idx="39218">
                  <c:v>1.0752419257187279E-5</c:v>
                </c:pt>
                <c:pt idx="39219">
                  <c:v>1.0751147783594209E-5</c:v>
                </c:pt>
                <c:pt idx="39220">
                  <c:v>1.075000091077527E-5</c:v>
                </c:pt>
                <c:pt idx="39221">
                  <c:v>1.0748750355560331E-5</c:v>
                </c:pt>
                <c:pt idx="39222">
                  <c:v>1.074758984032087E-5</c:v>
                </c:pt>
                <c:pt idx="39223">
                  <c:v>1.074637657438871E-5</c:v>
                </c:pt>
                <c:pt idx="39224">
                  <c:v>1.0745140571088999E-5</c:v>
                </c:pt>
                <c:pt idx="39225">
                  <c:v>1.074397459888132E-5</c:v>
                </c:pt>
                <c:pt idx="39226">
                  <c:v>1.0742771337390881E-5</c:v>
                </c:pt>
                <c:pt idx="39227">
                  <c:v>1.0741563528426919E-5</c:v>
                </c:pt>
                <c:pt idx="39228">
                  <c:v>1.074041119863978E-5</c:v>
                </c:pt>
                <c:pt idx="39229">
                  <c:v>1.073910243576393E-5</c:v>
                </c:pt>
                <c:pt idx="39230">
                  <c:v>1.073797557182843E-5</c:v>
                </c:pt>
                <c:pt idx="39231">
                  <c:v>1.073678686225321E-5</c:v>
                </c:pt>
                <c:pt idx="39232">
                  <c:v>1.0735529031080659E-5</c:v>
                </c:pt>
                <c:pt idx="39233">
                  <c:v>1.0734325769590211E-5</c:v>
                </c:pt>
                <c:pt idx="39234">
                  <c:v>1.0733157068898441E-5</c:v>
                </c:pt>
                <c:pt idx="39235">
                  <c:v>1.0731972906796731E-5</c:v>
                </c:pt>
                <c:pt idx="39236">
                  <c:v>1.073072235158179E-5</c:v>
                </c:pt>
                <c:pt idx="39237">
                  <c:v>1.072951272362843E-5</c:v>
                </c:pt>
                <c:pt idx="39238">
                  <c:v>1.072838676918764E-5</c:v>
                </c:pt>
                <c:pt idx="39239">
                  <c:v>1.0727183507697189E-5</c:v>
                </c:pt>
                <c:pt idx="39240">
                  <c:v>1.072602117346833E-5</c:v>
                </c:pt>
                <c:pt idx="39241">
                  <c:v>1.072476698027458E-5</c:v>
                </c:pt>
                <c:pt idx="39242">
                  <c:v>1.072366740118014E-5</c:v>
                </c:pt>
                <c:pt idx="39243">
                  <c:v>1.072240684152348E-5</c:v>
                </c:pt>
                <c:pt idx="39244">
                  <c:v>1.072116447176086E-5</c:v>
                </c:pt>
                <c:pt idx="39245">
                  <c:v>1.0719947567849891E-5</c:v>
                </c:pt>
                <c:pt idx="39246">
                  <c:v>1.071881615644088E-5</c:v>
                </c:pt>
                <c:pt idx="39247">
                  <c:v>1.071765473170672E-5</c:v>
                </c:pt>
                <c:pt idx="39248">
                  <c:v>1.071644601324806E-5</c:v>
                </c:pt>
                <c:pt idx="39249">
                  <c:v>1.071524820872582E-5</c:v>
                </c:pt>
                <c:pt idx="39250">
                  <c:v>1.0714001291489689E-5</c:v>
                </c:pt>
                <c:pt idx="39251">
                  <c:v>1.071286624210188E-5</c:v>
                </c:pt>
                <c:pt idx="39252">
                  <c:v>1.071165206667501E-5</c:v>
                </c:pt>
                <c:pt idx="39253">
                  <c:v>1.071038786903955E-5</c:v>
                </c:pt>
                <c:pt idx="39254">
                  <c:v>1.070920188794844E-5</c:v>
                </c:pt>
                <c:pt idx="39255">
                  <c:v>1.0708023182814941E-5</c:v>
                </c:pt>
                <c:pt idx="39256">
                  <c:v>1.0706927241699299E-5</c:v>
                </c:pt>
                <c:pt idx="39257">
                  <c:v>1.0705640306696301E-5</c:v>
                </c:pt>
                <c:pt idx="39258">
                  <c:v>1.070442067430122E-5</c:v>
                </c:pt>
                <c:pt idx="39259">
                  <c:v>1.070329653884983E-5</c:v>
                </c:pt>
                <c:pt idx="39260">
                  <c:v>1.0702072358981241E-5</c:v>
                </c:pt>
                <c:pt idx="39261">
                  <c:v>1.0700875463953711E-5</c:v>
                </c:pt>
                <c:pt idx="39262">
                  <c:v>1.0699765880417539E-5</c:v>
                </c:pt>
                <c:pt idx="39263">
                  <c:v>1.0698538972064849E-5</c:v>
                </c:pt>
                <c:pt idx="39264">
                  <c:v>1.0697383913793599E-5</c:v>
                </c:pt>
                <c:pt idx="39265">
                  <c:v>1.069619429472368E-5</c:v>
                </c:pt>
                <c:pt idx="39266">
                  <c:v>1.069493373506702E-5</c:v>
                </c:pt>
                <c:pt idx="39267">
                  <c:v>1.0693786862248089E-5</c:v>
                </c:pt>
                <c:pt idx="39268">
                  <c:v>1.069255085894838E-5</c:v>
                </c:pt>
                <c:pt idx="39269">
                  <c:v>1.069140944309765E-5</c:v>
                </c:pt>
                <c:pt idx="39270">
                  <c:v>1.069014615495689E-5</c:v>
                </c:pt>
                <c:pt idx="39271">
                  <c:v>1.068898927769624E-5</c:v>
                </c:pt>
                <c:pt idx="39272">
                  <c:v>1.068787605618127E-5</c:v>
                </c:pt>
                <c:pt idx="39273">
                  <c:v>1.068667279469082E-5</c:v>
                </c:pt>
                <c:pt idx="39274">
                  <c:v>1.068540586857125E-5</c:v>
                </c:pt>
                <c:pt idx="39275">
                  <c:v>1.0684270819183441E-5</c:v>
                </c:pt>
                <c:pt idx="39276">
                  <c:v>1.068302390194731E-5</c:v>
                </c:pt>
                <c:pt idx="39277">
                  <c:v>1.0681934327294579E-5</c:v>
                </c:pt>
                <c:pt idx="39278">
                  <c:v>1.0680704690457791E-5</c:v>
                </c:pt>
                <c:pt idx="39279">
                  <c:v>1.0679610568331549E-5</c:v>
                </c:pt>
                <c:pt idx="39280">
                  <c:v>1.0678383659978859E-5</c:v>
                </c:pt>
                <c:pt idx="39281">
                  <c:v>1.067717585101491E-5</c:v>
                </c:pt>
                <c:pt idx="39282">
                  <c:v>1.0675939847715201E-5</c:v>
                </c:pt>
                <c:pt idx="39283">
                  <c:v>1.067480843630619E-5</c:v>
                </c:pt>
                <c:pt idx="39284">
                  <c:v>1.067362518369919E-5</c:v>
                </c:pt>
                <c:pt idx="39285">
                  <c:v>1.0672462849470319E-5</c:v>
                </c:pt>
                <c:pt idx="39286">
                  <c:v>1.067121411324479E-5</c:v>
                </c:pt>
                <c:pt idx="39287">
                  <c:v>1.0670134543033781E-5</c:v>
                </c:pt>
                <c:pt idx="39288">
                  <c:v>1.066888762579765E-5</c:v>
                </c:pt>
                <c:pt idx="39289">
                  <c:v>1.0667808965081351E-5</c:v>
                </c:pt>
                <c:pt idx="39290">
                  <c:v>1.0666622983990241E-5</c:v>
                </c:pt>
                <c:pt idx="39291">
                  <c:v>1.066539516614284E-5</c:v>
                </c:pt>
                <c:pt idx="39292">
                  <c:v>1.066417644324247E-5</c:v>
                </c:pt>
                <c:pt idx="39293">
                  <c:v>1.066303593688644E-5</c:v>
                </c:pt>
                <c:pt idx="39294">
                  <c:v>1.0661833584890699E-5</c:v>
                </c:pt>
                <c:pt idx="39295">
                  <c:v>1.066068307409296E-5</c:v>
                </c:pt>
                <c:pt idx="39296">
                  <c:v>1.065951892087469E-5</c:v>
                </c:pt>
                <c:pt idx="39297">
                  <c:v>1.065830201696372E-5</c:v>
                </c:pt>
                <c:pt idx="39298">
                  <c:v>1.0657127859303729E-5</c:v>
                </c:pt>
                <c:pt idx="39299">
                  <c:v>1.065596552507486E-5</c:v>
                </c:pt>
                <c:pt idx="39300">
                  <c:v>1.065479045792017E-5</c:v>
                </c:pt>
                <c:pt idx="39301">
                  <c:v>1.065357810148271E-5</c:v>
                </c:pt>
                <c:pt idx="39302">
                  <c:v>1.0652473974914761E-5</c:v>
                </c:pt>
                <c:pt idx="39303">
                  <c:v>1.0651233424141541E-5</c:v>
                </c:pt>
                <c:pt idx="39304">
                  <c:v>1.0650133845047091E-5</c:v>
                </c:pt>
                <c:pt idx="39305">
                  <c:v>1.0648894203768581E-5</c:v>
                </c:pt>
                <c:pt idx="39306">
                  <c:v>1.0647741873981429E-5</c:v>
                </c:pt>
                <c:pt idx="39307">
                  <c:v>1.064656589733204E-5</c:v>
                </c:pt>
                <c:pt idx="39308">
                  <c:v>1.0645383554219731E-5</c:v>
                </c:pt>
                <c:pt idx="39309">
                  <c:v>1.064425123331603E-5</c:v>
                </c:pt>
                <c:pt idx="39310">
                  <c:v>1.064298157871235E-5</c:v>
                </c:pt>
                <c:pt idx="39311">
                  <c:v>1.064192292687949E-5</c:v>
                </c:pt>
                <c:pt idx="39312">
                  <c:v>1.064068692357978E-5</c:v>
                </c:pt>
                <c:pt idx="39313">
                  <c:v>1.0639524589350909E-5</c:v>
                </c:pt>
                <c:pt idx="39314">
                  <c:v>1.0638326784828679E-5</c:v>
                </c:pt>
                <c:pt idx="39315">
                  <c:v>1.0637228115228939E-5</c:v>
                </c:pt>
                <c:pt idx="39316">
                  <c:v>1.063596300809877E-5</c:v>
                </c:pt>
                <c:pt idx="39317">
                  <c:v>1.0634917089191729E-5</c:v>
                </c:pt>
                <c:pt idx="39318">
                  <c:v>1.0633672900439711E-5</c:v>
                </c:pt>
                <c:pt idx="39319">
                  <c:v>1.0632462362991649E-5</c:v>
                </c:pt>
                <c:pt idx="39320">
                  <c:v>1.063136824086541E-5</c:v>
                </c:pt>
                <c:pt idx="39321">
                  <c:v>1.063018953573192E-5</c:v>
                </c:pt>
                <c:pt idx="39322">
                  <c:v>1.062904357240768E-5</c:v>
                </c:pt>
                <c:pt idx="39323">
                  <c:v>1.062787760020001E-5</c:v>
                </c:pt>
                <c:pt idx="39324">
                  <c:v>1.0626727998896969E-5</c:v>
                </c:pt>
                <c:pt idx="39325">
                  <c:v>1.062557930708863E-5</c:v>
                </c:pt>
                <c:pt idx="39326">
                  <c:v>1.0624329661368391E-5</c:v>
                </c:pt>
                <c:pt idx="39327">
                  <c:v>1.062317824107595E-5</c:v>
                </c:pt>
                <c:pt idx="39328">
                  <c:v>1.0622035915730519E-5</c:v>
                </c:pt>
                <c:pt idx="39329">
                  <c:v>1.0620851753628809E-5</c:v>
                </c:pt>
                <c:pt idx="39330">
                  <c:v>1.061966122506419E-5</c:v>
                </c:pt>
                <c:pt idx="39331">
                  <c:v>1.0618540727591609E-5</c:v>
                </c:pt>
                <c:pt idx="39332">
                  <c:v>1.061739294527797E-5</c:v>
                </c:pt>
                <c:pt idx="39333">
                  <c:v>1.061627335730009E-5</c:v>
                </c:pt>
                <c:pt idx="39334">
                  <c:v>1.0615041901473891E-5</c:v>
                </c:pt>
                <c:pt idx="39335">
                  <c:v>1.0613915947033091E-5</c:v>
                </c:pt>
                <c:pt idx="39336">
                  <c:v>1.0612760888761841E-5</c:v>
                </c:pt>
                <c:pt idx="39337">
                  <c:v>1.0611565812723709E-5</c:v>
                </c:pt>
                <c:pt idx="39338">
                  <c:v>1.0610420758894181E-5</c:v>
                </c:pt>
                <c:pt idx="39339">
                  <c:v>1.060925569618121E-5</c:v>
                </c:pt>
                <c:pt idx="39340">
                  <c:v>1.06081206467934E-5</c:v>
                </c:pt>
                <c:pt idx="39341">
                  <c:v>1.060687736753607E-5</c:v>
                </c:pt>
                <c:pt idx="39342">
                  <c:v>1.060580780176679E-5</c:v>
                </c:pt>
                <c:pt idx="39343">
                  <c:v>1.060459271684522E-5</c:v>
                </c:pt>
                <c:pt idx="39344">
                  <c:v>1.060348222381435E-5</c:v>
                </c:pt>
                <c:pt idx="39345">
                  <c:v>1.060229988070205E-5</c:v>
                </c:pt>
                <c:pt idx="39346">
                  <c:v>1.0601166650303639E-5</c:v>
                </c:pt>
                <c:pt idx="39347">
                  <c:v>1.0600008863548281E-5</c:v>
                </c:pt>
                <c:pt idx="39348">
                  <c:v>1.0598894732538611E-5</c:v>
                </c:pt>
                <c:pt idx="39349">
                  <c:v>1.0597738764772661E-5</c:v>
                </c:pt>
                <c:pt idx="39350">
                  <c:v>1.059660917235306E-5</c:v>
                </c:pt>
                <c:pt idx="39351">
                  <c:v>1.059543956216658E-5</c:v>
                </c:pt>
                <c:pt idx="39352">
                  <c:v>1.059423448168673E-5</c:v>
                </c:pt>
                <c:pt idx="39353">
                  <c:v>1.059308215189958E-5</c:v>
                </c:pt>
                <c:pt idx="39354">
                  <c:v>1.059194346453296E-5</c:v>
                </c:pt>
                <c:pt idx="39355">
                  <c:v>1.059080204868224E-5</c:v>
                </c:pt>
                <c:pt idx="39356">
                  <c:v>1.0589638804958669E-5</c:v>
                </c:pt>
                <c:pt idx="39357">
                  <c:v>1.0588481927698011E-5</c:v>
                </c:pt>
                <c:pt idx="39358">
                  <c:v>1.058727593772346E-5</c:v>
                </c:pt>
                <c:pt idx="39359">
                  <c:v>1.0586184544081331E-5</c:v>
                </c:pt>
                <c:pt idx="39360">
                  <c:v>1.058504949469352E-5</c:v>
                </c:pt>
                <c:pt idx="39361">
                  <c:v>1.0583888979454059E-5</c:v>
                </c:pt>
                <c:pt idx="39362">
                  <c:v>1.058271391229937E-5</c:v>
                </c:pt>
                <c:pt idx="39363">
                  <c:v>1.058154066413408E-5</c:v>
                </c:pt>
                <c:pt idx="39364">
                  <c:v>1.0580449270491951E-5</c:v>
                </c:pt>
                <c:pt idx="39365">
                  <c:v>1.0579251465969721E-5</c:v>
                </c:pt>
                <c:pt idx="39366">
                  <c:v>1.057813278748654E-5</c:v>
                </c:pt>
                <c:pt idx="39367">
                  <c:v>1.057698773365701E-5</c:v>
                </c:pt>
                <c:pt idx="39368">
                  <c:v>1.057583813235397E-5</c:v>
                </c:pt>
                <c:pt idx="39369">
                  <c:v>1.057465306075756E-5</c:v>
                </c:pt>
                <c:pt idx="39370">
                  <c:v>1.057354165823199E-5</c:v>
                </c:pt>
                <c:pt idx="39371">
                  <c:v>1.057243025570642E-5</c:v>
                </c:pt>
                <c:pt idx="39372">
                  <c:v>1.057131339621264E-5</c:v>
                </c:pt>
                <c:pt idx="39373">
                  <c:v>1.0570136510068551E-5</c:v>
                </c:pt>
                <c:pt idx="39374">
                  <c:v>1.0568969628366179E-5</c:v>
                </c:pt>
                <c:pt idx="39375">
                  <c:v>1.0567827303020749E-5</c:v>
                </c:pt>
                <c:pt idx="39376">
                  <c:v>1.056670680554816E-5</c:v>
                </c:pt>
                <c:pt idx="39377">
                  <c:v>1.056547989719547E-5</c:v>
                </c:pt>
                <c:pt idx="39378">
                  <c:v>1.0564358490228191E-5</c:v>
                </c:pt>
                <c:pt idx="39379">
                  <c:v>1.05632389022503E-5</c:v>
                </c:pt>
                <c:pt idx="39380">
                  <c:v>1.056208475347375E-5</c:v>
                </c:pt>
                <c:pt idx="39381">
                  <c:v>1.056101700669387E-5</c:v>
                </c:pt>
                <c:pt idx="39382">
                  <c:v>1.0559750990069011E-5</c:v>
                </c:pt>
                <c:pt idx="39383">
                  <c:v>1.055874508892884E-5</c:v>
                </c:pt>
                <c:pt idx="39384">
                  <c:v>1.055747361533577E-5</c:v>
                </c:pt>
                <c:pt idx="39385">
                  <c:v>1.055635311786318E-5</c:v>
                </c:pt>
                <c:pt idx="39386">
                  <c:v>1.0555228982411791E-5</c:v>
                </c:pt>
                <c:pt idx="39387">
                  <c:v>1.0554034815868359E-5</c:v>
                </c:pt>
                <c:pt idx="39388">
                  <c:v>1.055295251717325E-5</c:v>
                </c:pt>
                <c:pt idx="39389">
                  <c:v>1.055185566656291E-5</c:v>
                </c:pt>
                <c:pt idx="39390">
                  <c:v>1.0550696060818149E-5</c:v>
                </c:pt>
                <c:pt idx="39391">
                  <c:v>1.054952826962108E-5</c:v>
                </c:pt>
                <c:pt idx="39392">
                  <c:v>1.0548567843216011E-5</c:v>
                </c:pt>
                <c:pt idx="39393">
                  <c:v>1.054732274496928E-5</c:v>
                </c:pt>
                <c:pt idx="39394">
                  <c:v>1.0546214980422521E-5</c:v>
                </c:pt>
                <c:pt idx="39395">
                  <c:v>1.054506992659299E-5</c:v>
                </c:pt>
                <c:pt idx="39396">
                  <c:v>1.054388576449128E-5</c:v>
                </c:pt>
                <c:pt idx="39397">
                  <c:v>1.0542763448029289E-5</c:v>
                </c:pt>
                <c:pt idx="39398">
                  <c:v>1.054165477398783E-5</c:v>
                </c:pt>
                <c:pt idx="39399">
                  <c:v>1.0540449693507981E-5</c:v>
                </c:pt>
                <c:pt idx="39400">
                  <c:v>1.0539365575823471E-5</c:v>
                </c:pt>
                <c:pt idx="39401">
                  <c:v>1.053821688401513E-5</c:v>
                </c:pt>
                <c:pt idx="39402">
                  <c:v>1.0537084563111421E-5</c:v>
                </c:pt>
                <c:pt idx="39403">
                  <c:v>1.0535943147260701E-5</c:v>
                </c:pt>
                <c:pt idx="39404">
                  <c:v>1.053489177138545E-5</c:v>
                </c:pt>
                <c:pt idx="39405">
                  <c:v>1.053367304848507E-5</c:v>
                </c:pt>
                <c:pt idx="39406">
                  <c:v>1.05325107142562E-5</c:v>
                </c:pt>
                <c:pt idx="39407">
                  <c:v>1.0531479347264391E-5</c:v>
                </c:pt>
                <c:pt idx="39408">
                  <c:v>1.05303006421309E-5</c:v>
                </c:pt>
                <c:pt idx="39409">
                  <c:v>1.052917923516361E-5</c:v>
                </c:pt>
                <c:pt idx="39410">
                  <c:v>1.052803418133408E-5</c:v>
                </c:pt>
                <c:pt idx="39411">
                  <c:v>1.05268636616529E-5</c:v>
                </c:pt>
                <c:pt idx="39412">
                  <c:v>1.0525770449021371E-5</c:v>
                </c:pt>
                <c:pt idx="39413">
                  <c:v>1.0524661774979899E-5</c:v>
                </c:pt>
                <c:pt idx="39414">
                  <c:v>1.052347124641528E-5</c:v>
                </c:pt>
                <c:pt idx="39415">
                  <c:v>1.0522319826122841E-5</c:v>
                </c:pt>
                <c:pt idx="39416">
                  <c:v>1.052130573953036E-5</c:v>
                </c:pt>
                <c:pt idx="39417">
                  <c:v>1.0520110663492229E-5</c:v>
                </c:pt>
                <c:pt idx="39418">
                  <c:v>1.0519023817323611E-5</c:v>
                </c:pt>
                <c:pt idx="39419">
                  <c:v>1.0517843293200709E-5</c:v>
                </c:pt>
                <c:pt idx="39420">
                  <c:v>1.0516784641367851E-5</c:v>
                </c:pt>
                <c:pt idx="39421">
                  <c:v>1.0515617759665469E-5</c:v>
                </c:pt>
                <c:pt idx="39422">
                  <c:v>1.0514548193896189E-5</c:v>
                </c:pt>
                <c:pt idx="39423">
                  <c:v>1.0513389497646131E-5</c:v>
                </c:pt>
                <c:pt idx="39424">
                  <c:v>1.0512208064028529E-5</c:v>
                </c:pt>
                <c:pt idx="39425">
                  <c:v>1.051111303240759E-5</c:v>
                </c:pt>
                <c:pt idx="39426">
                  <c:v>1.051003528118599E-5</c:v>
                </c:pt>
                <c:pt idx="39427">
                  <c:v>1.050890296028228E-5</c:v>
                </c:pt>
                <c:pt idx="39428">
                  <c:v>1.0507726074138191E-5</c:v>
                </c:pt>
                <c:pt idx="39429">
                  <c:v>1.050662285706494E-5</c:v>
                </c:pt>
                <c:pt idx="39430">
                  <c:v>1.050549872161355E-5</c:v>
                </c:pt>
                <c:pt idx="39431">
                  <c:v>1.050433911586879E-5</c:v>
                </c:pt>
                <c:pt idx="39432">
                  <c:v>1.050325772666838E-5</c:v>
                </c:pt>
                <c:pt idx="39433">
                  <c:v>1.0502149052626921E-5</c:v>
                </c:pt>
                <c:pt idx="39434">
                  <c:v>1.050098489940865E-5</c:v>
                </c:pt>
                <c:pt idx="39435">
                  <c:v>1.0499911695660559E-5</c:v>
                </c:pt>
                <c:pt idx="39436">
                  <c:v>1.04988048406085E-5</c:v>
                </c:pt>
                <c:pt idx="39437">
                  <c:v>1.049772436090279E-5</c:v>
                </c:pt>
                <c:pt idx="39438">
                  <c:v>1.049652473739116E-5</c:v>
                </c:pt>
                <c:pt idx="39439">
                  <c:v>1.049549882736756E-5</c:v>
                </c:pt>
                <c:pt idx="39440">
                  <c:v>1.0494334674149289E-5</c:v>
                </c:pt>
                <c:pt idx="39441">
                  <c:v>1.049318325385684E-5</c:v>
                </c:pt>
                <c:pt idx="39442">
                  <c:v>1.049207367032068E-5</c:v>
                </c:pt>
                <c:pt idx="39443">
                  <c:v>1.0490995919099079E-5</c:v>
                </c:pt>
                <c:pt idx="39444">
                  <c:v>1.048984449880663E-5</c:v>
                </c:pt>
                <c:pt idx="39445">
                  <c:v>1.048876674758503E-5</c:v>
                </c:pt>
                <c:pt idx="39446">
                  <c:v>1.048763260769192E-5</c:v>
                </c:pt>
                <c:pt idx="39447">
                  <c:v>1.048655485647032E-5</c:v>
                </c:pt>
                <c:pt idx="39448">
                  <c:v>1.048541071213549E-5</c:v>
                </c:pt>
                <c:pt idx="39449">
                  <c:v>1.048432932293508E-5</c:v>
                </c:pt>
                <c:pt idx="39450">
                  <c:v>1.0483146070328081E-5</c:v>
                </c:pt>
                <c:pt idx="39451">
                  <c:v>1.048209014697932E-5</c:v>
                </c:pt>
                <c:pt idx="39452">
                  <c:v>1.0480955097591499E-5</c:v>
                </c:pt>
                <c:pt idx="39453">
                  <c:v>1.047990190272685E-5</c:v>
                </c:pt>
                <c:pt idx="39454">
                  <c:v>1.047876230586553E-5</c:v>
                </c:pt>
                <c:pt idx="39455">
                  <c:v>1.0477685464138631E-5</c:v>
                </c:pt>
                <c:pt idx="39456">
                  <c:v>1.04765404103091E-5</c:v>
                </c:pt>
                <c:pt idx="39457">
                  <c:v>1.047542627929943E-5</c:v>
                </c:pt>
                <c:pt idx="39458">
                  <c:v>1.047435853251955E-5</c:v>
                </c:pt>
                <c:pt idx="39459">
                  <c:v>1.0473260772414511E-5</c:v>
                </c:pt>
                <c:pt idx="39460">
                  <c:v>1.047214755089954E-5</c:v>
                </c:pt>
                <c:pt idx="39461">
                  <c:v>1.047102068696404E-5</c:v>
                </c:pt>
                <c:pt idx="39462">
                  <c:v>1.0469924745848401E-5</c:v>
                </c:pt>
                <c:pt idx="39463">
                  <c:v>1.0468798791407609E-5</c:v>
                </c:pt>
                <c:pt idx="39464">
                  <c:v>1.046769739332376E-5</c:v>
                </c:pt>
                <c:pt idx="39465">
                  <c:v>1.0466560524946539E-5</c:v>
                </c:pt>
                <c:pt idx="39466">
                  <c:v>1.046553825290175E-5</c:v>
                </c:pt>
                <c:pt idx="39467">
                  <c:v>1.046434226736892E-5</c:v>
                </c:pt>
                <c:pt idx="39468">
                  <c:v>1.0463223588885739E-5</c:v>
                </c:pt>
                <c:pt idx="39469">
                  <c:v>1.0462168575031679E-5</c:v>
                </c:pt>
                <c:pt idx="39470">
                  <c:v>1.046104262059089E-5</c:v>
                </c:pt>
                <c:pt idx="39471">
                  <c:v>1.0460025805514309E-5</c:v>
                </c:pt>
                <c:pt idx="39472">
                  <c:v>1.0458882570674181E-5</c:v>
                </c:pt>
                <c:pt idx="39473">
                  <c:v>1.0457757525728081E-5</c:v>
                </c:pt>
                <c:pt idx="39474">
                  <c:v>1.04566388472449E-5</c:v>
                </c:pt>
                <c:pt idx="39475">
                  <c:v>1.045562476065243E-5</c:v>
                </c:pt>
                <c:pt idx="39476">
                  <c:v>1.0454489711264611E-5</c:v>
                </c:pt>
                <c:pt idx="39477">
                  <c:v>1.045336739480263E-5</c:v>
                </c:pt>
                <c:pt idx="39478">
                  <c:v>1.045226235873997E-5</c:v>
                </c:pt>
                <c:pt idx="39479">
                  <c:v>1.045123281073757E-5</c:v>
                </c:pt>
                <c:pt idx="39480">
                  <c:v>1.0450055924593469E-5</c:v>
                </c:pt>
                <c:pt idx="39481">
                  <c:v>1.044903365254868E-5</c:v>
                </c:pt>
                <c:pt idx="39482">
                  <c:v>1.04478640423622E-5</c:v>
                </c:pt>
                <c:pt idx="39483">
                  <c:v>1.0446728992974391E-5</c:v>
                </c:pt>
                <c:pt idx="39484">
                  <c:v>1.0445601219544191E-5</c:v>
                </c:pt>
                <c:pt idx="39485">
                  <c:v>1.0444550753163639E-5</c:v>
                </c:pt>
                <c:pt idx="39486">
                  <c:v>1.044351665768772E-5</c:v>
                </c:pt>
                <c:pt idx="39487">
                  <c:v>1.044236068992177E-5</c:v>
                </c:pt>
                <c:pt idx="39488">
                  <c:v>1.0441294762131291E-5</c:v>
                </c:pt>
                <c:pt idx="39489">
                  <c:v>1.044018790707923E-5</c:v>
                </c:pt>
                <c:pt idx="39490">
                  <c:v>1.043907923303777E-5</c:v>
                </c:pt>
                <c:pt idx="39491">
                  <c:v>1.043799602484796E-5</c:v>
                </c:pt>
                <c:pt idx="39492">
                  <c:v>1.043691281665815E-5</c:v>
                </c:pt>
                <c:pt idx="39493">
                  <c:v>1.0435845069878271E-5</c:v>
                </c:pt>
                <c:pt idx="39494">
                  <c:v>1.043476004269905E-5</c:v>
                </c:pt>
                <c:pt idx="39495">
                  <c:v>1.0433663192088721E-5</c:v>
                </c:pt>
                <c:pt idx="39496">
                  <c:v>1.0432606359245261E-5</c:v>
                </c:pt>
                <c:pt idx="39497">
                  <c:v>1.043140673573362E-5</c:v>
                </c:pt>
                <c:pt idx="39498">
                  <c:v>1.0430395377625251E-5</c:v>
                </c:pt>
                <c:pt idx="39499">
                  <c:v>1.0429285794089079E-5</c:v>
                </c:pt>
                <c:pt idx="39500">
                  <c:v>1.042823623720324E-5</c:v>
                </c:pt>
                <c:pt idx="39501">
                  <c:v>1.042713483911939E-5</c:v>
                </c:pt>
                <c:pt idx="39502">
                  <c:v>1.04260652733501E-5</c:v>
                </c:pt>
                <c:pt idx="39503">
                  <c:v>1.0424974789202681E-5</c:v>
                </c:pt>
                <c:pt idx="39504">
                  <c:v>1.042384610627778E-5</c:v>
                </c:pt>
                <c:pt idx="39505">
                  <c:v>1.0422849300084641E-5</c:v>
                </c:pt>
                <c:pt idx="39506">
                  <c:v>1.042174972099019E-5</c:v>
                </c:pt>
                <c:pt idx="39507">
                  <c:v>1.0420611033623571E-5</c:v>
                </c:pt>
                <c:pt idx="39508">
                  <c:v>1.0419585123599969E-5</c:v>
                </c:pt>
                <c:pt idx="39509">
                  <c:v>1.041846280713798E-5</c:v>
                </c:pt>
                <c:pt idx="39510">
                  <c:v>1.041736868501175E-5</c:v>
                </c:pt>
                <c:pt idx="39511">
                  <c:v>1.0416235454613339E-5</c:v>
                </c:pt>
                <c:pt idx="39512">
                  <c:v>1.0415250471851319E-5</c:v>
                </c:pt>
                <c:pt idx="39513">
                  <c:v>1.041409905155888E-5</c:v>
                </c:pt>
                <c:pt idx="39514">
                  <c:v>1.041306040860945E-5</c:v>
                </c:pt>
                <c:pt idx="39515">
                  <c:v>1.041198538587196E-5</c:v>
                </c:pt>
                <c:pt idx="39516">
                  <c:v>1.041083214659011E-5</c:v>
                </c:pt>
                <c:pt idx="39517">
                  <c:v>1.0409768947283741E-5</c:v>
                </c:pt>
                <c:pt idx="39518">
                  <c:v>1.040865390677936E-5</c:v>
                </c:pt>
                <c:pt idx="39519">
                  <c:v>1.0407661648059729E-5</c:v>
                </c:pt>
                <c:pt idx="39520">
                  <c:v>1.040652205119841E-5</c:v>
                </c:pt>
                <c:pt idx="39521">
                  <c:v>1.040552706399467E-5</c:v>
                </c:pt>
                <c:pt idx="39522">
                  <c:v>1.0404380191175729E-5</c:v>
                </c:pt>
                <c:pt idx="39523">
                  <c:v>1.040334063873161E-5</c:v>
                </c:pt>
                <c:pt idx="39524">
                  <c:v>1.040224651660537E-5</c:v>
                </c:pt>
                <c:pt idx="39525">
                  <c:v>1.0401197869214229E-5</c:v>
                </c:pt>
                <c:pt idx="39526">
                  <c:v>1.0400053724879401E-5</c:v>
                </c:pt>
                <c:pt idx="39527">
                  <c:v>1.039898143062601E-5</c:v>
                </c:pt>
                <c:pt idx="39528">
                  <c:v>1.039793369272957E-5</c:v>
                </c:pt>
                <c:pt idx="39529">
                  <c:v>1.039684957504505E-5</c:v>
                </c:pt>
                <c:pt idx="39530">
                  <c:v>1.0395806384622119E-5</c:v>
                </c:pt>
                <c:pt idx="39531">
                  <c:v>1.039472590491641E-5</c:v>
                </c:pt>
                <c:pt idx="39532">
                  <c:v>1.0393508091510739E-5</c:v>
                </c:pt>
                <c:pt idx="39533">
                  <c:v>1.0392565854999701E-5</c:v>
                </c:pt>
                <c:pt idx="39534">
                  <c:v>1.0391408068244351E-5</c:v>
                </c:pt>
                <c:pt idx="39535">
                  <c:v>1.0390439456386961E-5</c:v>
                </c:pt>
                <c:pt idx="39536">
                  <c:v>1.0389313501946161E-5</c:v>
                </c:pt>
                <c:pt idx="39537">
                  <c:v>1.0388313057774211E-5</c:v>
                </c:pt>
                <c:pt idx="39538">
                  <c:v>1.0387229849584401E-5</c:v>
                </c:pt>
                <c:pt idx="39539">
                  <c:v>1.0386121175542939E-5</c:v>
                </c:pt>
                <c:pt idx="39540">
                  <c:v>1.038505342876306E-5</c:v>
                </c:pt>
                <c:pt idx="39541">
                  <c:v>1.0383975677541461E-5</c:v>
                </c:pt>
                <c:pt idx="39542">
                  <c:v>1.0382950677012561E-5</c:v>
                </c:pt>
                <c:pt idx="39543">
                  <c:v>1.038189020619029E-5</c:v>
                </c:pt>
                <c:pt idx="39544">
                  <c:v>1.038078789861174E-5</c:v>
                </c:pt>
                <c:pt idx="39545">
                  <c:v>1.037966376316035E-5</c:v>
                </c:pt>
                <c:pt idx="39546">
                  <c:v>1.03786633189884E-5</c:v>
                </c:pt>
                <c:pt idx="39547">
                  <c:v>1.037755191646283E-5</c:v>
                </c:pt>
                <c:pt idx="39548">
                  <c:v>1.0376530553912741E-5</c:v>
                </c:pt>
                <c:pt idx="39549">
                  <c:v>1.0375478268542789E-5</c:v>
                </c:pt>
                <c:pt idx="39550">
                  <c:v>1.037442780216224E-5</c:v>
                </c:pt>
                <c:pt idx="39551">
                  <c:v>1.037335550790885E-5</c:v>
                </c:pt>
                <c:pt idx="39552">
                  <c:v>1.037221591104753E-5</c:v>
                </c:pt>
                <c:pt idx="39553">
                  <c:v>1.0371199095970949E-5</c:v>
                </c:pt>
                <c:pt idx="39554">
                  <c:v>1.037006586557254E-5</c:v>
                </c:pt>
                <c:pt idx="39555">
                  <c:v>1.036907724483171E-5</c:v>
                </c:pt>
                <c:pt idx="39556">
                  <c:v>1.036799585563131E-5</c:v>
                </c:pt>
                <c:pt idx="39557">
                  <c:v>1.0366901733505071E-5</c:v>
                </c:pt>
                <c:pt idx="39558">
                  <c:v>1.036586672853446E-5</c:v>
                </c:pt>
                <c:pt idx="39559">
                  <c:v>1.036485809891019E-5</c:v>
                </c:pt>
                <c:pt idx="39560">
                  <c:v>1.036372759699589E-5</c:v>
                </c:pt>
                <c:pt idx="39561">
                  <c:v>1.0362684406572949E-5</c:v>
                </c:pt>
                <c:pt idx="39562">
                  <c:v>1.0361610293330161E-5</c:v>
                </c:pt>
                <c:pt idx="39563">
                  <c:v>1.036054709402379E-5</c:v>
                </c:pt>
                <c:pt idx="39564">
                  <c:v>1.0359502084611449E-5</c:v>
                </c:pt>
                <c:pt idx="39565">
                  <c:v>1.0358428880863361E-5</c:v>
                </c:pt>
                <c:pt idx="39566">
                  <c:v>1.035737932397751E-5</c:v>
                </c:pt>
                <c:pt idx="39567">
                  <c:v>1.035635796142742E-5</c:v>
                </c:pt>
                <c:pt idx="39568">
                  <c:v>1.0355275662732311E-5</c:v>
                </c:pt>
                <c:pt idx="39569">
                  <c:v>1.0354190635553101E-5</c:v>
                </c:pt>
                <c:pt idx="39570">
                  <c:v>1.0353112884331489E-5</c:v>
                </c:pt>
                <c:pt idx="39571">
                  <c:v>1.035204786603572E-5</c:v>
                </c:pt>
                <c:pt idx="39572">
                  <c:v>1.035106015478959E-5</c:v>
                </c:pt>
                <c:pt idx="39573">
                  <c:v>1.035004697769182E-5</c:v>
                </c:pt>
                <c:pt idx="39574">
                  <c:v>1.034897923091194E-5</c:v>
                </c:pt>
                <c:pt idx="39575">
                  <c:v>1.034791239362676E-5</c:v>
                </c:pt>
                <c:pt idx="39576">
                  <c:v>1.034686647471972E-5</c:v>
                </c:pt>
                <c:pt idx="39577">
                  <c:v>1.0345750524720639E-5</c:v>
                </c:pt>
                <c:pt idx="39578">
                  <c:v>1.0344708243792409E-5</c:v>
                </c:pt>
                <c:pt idx="39579">
                  <c:v>1.034370416164165E-5</c:v>
                </c:pt>
                <c:pt idx="39580">
                  <c:v>1.0342595487600191E-5</c:v>
                </c:pt>
                <c:pt idx="39581">
                  <c:v>1.0341582310502421E-5</c:v>
                </c:pt>
                <c:pt idx="39582">
                  <c:v>1.034052093018545E-5</c:v>
                </c:pt>
                <c:pt idx="39583">
                  <c:v>1.0339472282794301E-5</c:v>
                </c:pt>
                <c:pt idx="39584">
                  <c:v>1.033840908348793E-5</c:v>
                </c:pt>
                <c:pt idx="39585">
                  <c:v>1.03373668025597E-5</c:v>
                </c:pt>
                <c:pt idx="39586">
                  <c:v>1.0336359082430141E-5</c:v>
                </c:pt>
                <c:pt idx="39587">
                  <c:v>1.033527041727211E-5</c:v>
                </c:pt>
                <c:pt idx="39588">
                  <c:v>1.0334193575545211E-5</c:v>
                </c:pt>
                <c:pt idx="39589">
                  <c:v>1.0333225873182529E-5</c:v>
                </c:pt>
                <c:pt idx="39590">
                  <c:v>1.033212993206689E-5</c:v>
                </c:pt>
                <c:pt idx="39591">
                  <c:v>1.0331085832149259E-5</c:v>
                </c:pt>
                <c:pt idx="39592">
                  <c:v>1.0330044460715729E-5</c:v>
                </c:pt>
                <c:pt idx="39593">
                  <c:v>1.0328961252525909E-5</c:v>
                </c:pt>
                <c:pt idx="39594">
                  <c:v>1.0327915333618881E-5</c:v>
                </c:pt>
                <c:pt idx="39595">
                  <c:v>1.032691307045752E-5</c:v>
                </c:pt>
                <c:pt idx="39596">
                  <c:v>1.032592990668491E-5</c:v>
                </c:pt>
                <c:pt idx="39597">
                  <c:v>1.032481486618053E-5</c:v>
                </c:pt>
                <c:pt idx="39598">
                  <c:v>1.0323749847884761E-5</c:v>
                </c:pt>
                <c:pt idx="39599">
                  <c:v>1.032272211887175E-5</c:v>
                </c:pt>
                <c:pt idx="39600">
                  <c:v>1.0321625268261411E-5</c:v>
                </c:pt>
                <c:pt idx="39601">
                  <c:v>1.0320699402655009E-5</c:v>
                </c:pt>
                <c:pt idx="39602">
                  <c:v>1.031958072417183E-5</c:v>
                </c:pt>
                <c:pt idx="39603">
                  <c:v>1.031857755151577E-5</c:v>
                </c:pt>
                <c:pt idx="39604">
                  <c:v>1.031755527947098E-5</c:v>
                </c:pt>
                <c:pt idx="39605">
                  <c:v>1.0316516636521561E-5</c:v>
                </c:pt>
                <c:pt idx="39606">
                  <c:v>1.031544525176287E-5</c:v>
                </c:pt>
                <c:pt idx="39607">
                  <c:v>1.031441479426576E-5</c:v>
                </c:pt>
                <c:pt idx="39608">
                  <c:v>1.0313397069694469E-5</c:v>
                </c:pt>
                <c:pt idx="39609">
                  <c:v>1.0312314770999359E-5</c:v>
                </c:pt>
                <c:pt idx="39610">
                  <c:v>1.0311341611668469E-5</c:v>
                </c:pt>
                <c:pt idx="39611">
                  <c:v>1.0310227480658801E-5</c:v>
                </c:pt>
                <c:pt idx="39612">
                  <c:v>1.0309217032045129E-5</c:v>
                </c:pt>
                <c:pt idx="39613">
                  <c:v>1.03082265923149E-5</c:v>
                </c:pt>
                <c:pt idx="39614">
                  <c:v>1.030716521199793E-5</c:v>
                </c:pt>
                <c:pt idx="39615">
                  <c:v>1.0306134754500819E-5</c:v>
                </c:pt>
                <c:pt idx="39616">
                  <c:v>1.030508792609908E-5</c:v>
                </c:pt>
                <c:pt idx="39617">
                  <c:v>1.0304125680704599E-5</c:v>
                </c:pt>
                <c:pt idx="39618">
                  <c:v>1.0303037925041281E-5</c:v>
                </c:pt>
                <c:pt idx="39619">
                  <c:v>1.0301927432010419E-5</c:v>
                </c:pt>
                <c:pt idx="39620">
                  <c:v>1.0301027941750361E-5</c:v>
                </c:pt>
                <c:pt idx="39621">
                  <c:v>1.0299926543666521E-5</c:v>
                </c:pt>
                <c:pt idx="39622">
                  <c:v>1.029892518999986E-5</c:v>
                </c:pt>
                <c:pt idx="39623">
                  <c:v>1.0297830158378931E-5</c:v>
                </c:pt>
                <c:pt idx="39624">
                  <c:v>1.029686609399505E-5</c:v>
                </c:pt>
                <c:pt idx="39625">
                  <c:v>1.0295794709236359E-5</c:v>
                </c:pt>
                <c:pt idx="39626">
                  <c:v>1.029477425618097E-5</c:v>
                </c:pt>
                <c:pt idx="39627">
                  <c:v>1.029375835059909E-5</c:v>
                </c:pt>
                <c:pt idx="39628">
                  <c:v>1.0292723345628471E-5</c:v>
                </c:pt>
                <c:pt idx="39629">
                  <c:v>1.029167833621614E-5</c:v>
                </c:pt>
                <c:pt idx="39630">
                  <c:v>1.02907351902104E-5</c:v>
                </c:pt>
                <c:pt idx="39631">
                  <c:v>1.028961014526431E-5</c:v>
                </c:pt>
                <c:pt idx="39632">
                  <c:v>1.0288599696650641E-5</c:v>
                </c:pt>
                <c:pt idx="39633">
                  <c:v>1.028758379106876E-5</c:v>
                </c:pt>
                <c:pt idx="39634">
                  <c:v>1.028651422529947E-5</c:v>
                </c:pt>
                <c:pt idx="39635">
                  <c:v>1.02855028671911E-5</c:v>
                </c:pt>
                <c:pt idx="39636">
                  <c:v>1.028449787554564E-5</c:v>
                </c:pt>
                <c:pt idx="39637">
                  <c:v>1.028351653076243E-5</c:v>
                </c:pt>
                <c:pt idx="39638">
                  <c:v>1.028243423206732E-5</c:v>
                </c:pt>
                <c:pt idx="39639">
                  <c:v>1.0281443792337089E-5</c:v>
                </c:pt>
                <c:pt idx="39640">
                  <c:v>1.0280369679094291E-5</c:v>
                </c:pt>
                <c:pt idx="39641">
                  <c:v>1.02793965197634E-5</c:v>
                </c:pt>
                <c:pt idx="39642">
                  <c:v>1.0278404261043759E-5</c:v>
                </c:pt>
                <c:pt idx="39643">
                  <c:v>1.027738562697778E-5</c:v>
                </c:pt>
                <c:pt idx="39644">
                  <c:v>1.027633152261842E-5</c:v>
                </c:pt>
                <c:pt idx="39645">
                  <c:v>1.027528742270079E-5</c:v>
                </c:pt>
                <c:pt idx="39646">
                  <c:v>1.027430607791757E-5</c:v>
                </c:pt>
                <c:pt idx="39647">
                  <c:v>1.027326561597874E-5</c:v>
                </c:pt>
                <c:pt idx="39648">
                  <c:v>1.0272266081301501E-5</c:v>
                </c:pt>
                <c:pt idx="39649">
                  <c:v>1.02711892395746E-5</c:v>
                </c:pt>
                <c:pt idx="39650">
                  <c:v>1.027022062771721E-5</c:v>
                </c:pt>
                <c:pt idx="39651">
                  <c:v>1.026922200253466E-5</c:v>
                </c:pt>
                <c:pt idx="39652">
                  <c:v>1.026821064442629E-5</c:v>
                </c:pt>
                <c:pt idx="39653">
                  <c:v>1.026717018248746E-5</c:v>
                </c:pt>
                <c:pt idx="39654">
                  <c:v>1.0266165190841999E-5</c:v>
                </c:pt>
                <c:pt idx="39655">
                  <c:v>1.026518293656409E-5</c:v>
                </c:pt>
                <c:pt idx="39656">
                  <c:v>1.026408881443786E-5</c:v>
                </c:pt>
                <c:pt idx="39657">
                  <c:v>1.026317750074668E-5</c:v>
                </c:pt>
                <c:pt idx="39658">
                  <c:v>1.026211884891381E-5</c:v>
                </c:pt>
                <c:pt idx="39659">
                  <c:v>1.0261099305353131E-5</c:v>
                </c:pt>
                <c:pt idx="39660">
                  <c:v>1.0260088856739459E-5</c:v>
                </c:pt>
                <c:pt idx="39661">
                  <c:v>1.0259058399242351E-5</c:v>
                </c:pt>
                <c:pt idx="39662">
                  <c:v>1.025806886900682E-5</c:v>
                </c:pt>
                <c:pt idx="39663">
                  <c:v>1.025705114443554E-5</c:v>
                </c:pt>
                <c:pt idx="39664">
                  <c:v>1.025601886794902E-5</c:v>
                </c:pt>
                <c:pt idx="39665">
                  <c:v>1.025499841489363E-5</c:v>
                </c:pt>
                <c:pt idx="39666">
                  <c:v>1.0254026165057439E-5</c:v>
                </c:pt>
                <c:pt idx="39667">
                  <c:v>1.0253008440486161E-5</c:v>
                </c:pt>
                <c:pt idx="39668">
                  <c:v>1.025194796966389E-5</c:v>
                </c:pt>
                <c:pt idx="39669">
                  <c:v>1.025102392304689E-5</c:v>
                </c:pt>
                <c:pt idx="39670">
                  <c:v>1.0249957085761711E-5</c:v>
                </c:pt>
                <c:pt idx="39671">
                  <c:v>1.0249033948639409E-5</c:v>
                </c:pt>
                <c:pt idx="39672">
                  <c:v>1.024795801640721E-5</c:v>
                </c:pt>
                <c:pt idx="39673">
                  <c:v>1.0247018508380281E-5</c:v>
                </c:pt>
                <c:pt idx="39674">
                  <c:v>1.024597349896794E-5</c:v>
                </c:pt>
                <c:pt idx="39675">
                  <c:v>1.0244963959848971E-5</c:v>
                </c:pt>
                <c:pt idx="39676">
                  <c:v>1.024399989546509E-5</c:v>
                </c:pt>
                <c:pt idx="39677">
                  <c:v>1.024296489049448E-5</c:v>
                </c:pt>
                <c:pt idx="39678">
                  <c:v>1.024197536025895E-5</c:v>
                </c:pt>
                <c:pt idx="39679">
                  <c:v>1.024098946800223E-5</c:v>
                </c:pt>
                <c:pt idx="39680">
                  <c:v>1.023988261295017E-5</c:v>
                </c:pt>
                <c:pt idx="39681">
                  <c:v>1.023894219542854E-5</c:v>
                </c:pt>
                <c:pt idx="39682">
                  <c:v>1.023795539367711E-5</c:v>
                </c:pt>
                <c:pt idx="39683">
                  <c:v>1.0236980415356809E-5</c:v>
                </c:pt>
                <c:pt idx="39684">
                  <c:v>1.023599088512128E-5</c:v>
                </c:pt>
                <c:pt idx="39685">
                  <c:v>1.023493132379372E-5</c:v>
                </c:pt>
                <c:pt idx="39686">
                  <c:v>1.023391905619064E-5</c:v>
                </c:pt>
                <c:pt idx="39687">
                  <c:v>1.023293134494452E-5</c:v>
                </c:pt>
                <c:pt idx="39688">
                  <c:v>1.023196728056064E-5</c:v>
                </c:pt>
                <c:pt idx="39689">
                  <c:v>1.023097684083041E-5</c:v>
                </c:pt>
                <c:pt idx="39690">
                  <c:v>1.023002459987765E-5</c:v>
                </c:pt>
                <c:pt idx="39691">
                  <c:v>1.02289695860236E-5</c:v>
                </c:pt>
                <c:pt idx="39692">
                  <c:v>1.0228007340629119E-5</c:v>
                </c:pt>
                <c:pt idx="39693">
                  <c:v>1.022690321406117E-5</c:v>
                </c:pt>
                <c:pt idx="39694">
                  <c:v>1.0225935511698481E-5</c:v>
                </c:pt>
                <c:pt idx="39695">
                  <c:v>1.022497508529341E-5</c:v>
                </c:pt>
                <c:pt idx="39696">
                  <c:v>1.0223955541732719E-5</c:v>
                </c:pt>
                <c:pt idx="39697">
                  <c:v>1.0222995115327651E-5</c:v>
                </c:pt>
                <c:pt idx="39698">
                  <c:v>1.022205287881661E-5</c:v>
                </c:pt>
                <c:pt idx="39699">
                  <c:v>1.022106789605459E-5</c:v>
                </c:pt>
                <c:pt idx="39700">
                  <c:v>1.02199937828118E-5</c:v>
                </c:pt>
                <c:pt idx="39701">
                  <c:v>1.0219030627922621E-5</c:v>
                </c:pt>
                <c:pt idx="39702">
                  <c:v>1.0218020179308949E-5</c:v>
                </c:pt>
                <c:pt idx="39703">
                  <c:v>1.0217089766229041E-5</c:v>
                </c:pt>
                <c:pt idx="39704">
                  <c:v>1.021599928208161E-5</c:v>
                </c:pt>
                <c:pt idx="39705">
                  <c:v>1.021505886455998E-5</c:v>
                </c:pt>
                <c:pt idx="39706">
                  <c:v>1.0214141184405889E-5</c:v>
                </c:pt>
                <c:pt idx="39707">
                  <c:v>1.0213109817414081E-5</c:v>
                </c:pt>
                <c:pt idx="39708">
                  <c:v>1.0212084816885181E-5</c:v>
                </c:pt>
                <c:pt idx="39709">
                  <c:v>1.021116531774169E-5</c:v>
                </c:pt>
                <c:pt idx="39710">
                  <c:v>1.021018215396907E-5</c:v>
                </c:pt>
                <c:pt idx="39711">
                  <c:v>1.02092226370587E-5</c:v>
                </c:pt>
                <c:pt idx="39712">
                  <c:v>1.0208121238974849E-5</c:v>
                </c:pt>
                <c:pt idx="39713">
                  <c:v>1.0207238119619429E-5</c:v>
                </c:pt>
                <c:pt idx="39714">
                  <c:v>1.020620493363822E-5</c:v>
                </c:pt>
                <c:pt idx="39715">
                  <c:v>1.020524268824374E-5</c:v>
                </c:pt>
                <c:pt idx="39716">
                  <c:v>1.0204339560004881E-5</c:v>
                </c:pt>
                <c:pt idx="39717">
                  <c:v>1.020329000311904E-5</c:v>
                </c:pt>
                <c:pt idx="39718">
                  <c:v>1.0202312296314631E-5</c:v>
                </c:pt>
                <c:pt idx="39719">
                  <c:v>1.020128911477514E-5</c:v>
                </c:pt>
                <c:pt idx="39720">
                  <c:v>1.0200330507359471E-5</c:v>
                </c:pt>
                <c:pt idx="39721">
                  <c:v>1.019934097712394E-5</c:v>
                </c:pt>
                <c:pt idx="39722">
                  <c:v>1.019839510263409E-5</c:v>
                </c:pt>
                <c:pt idx="39723">
                  <c:v>1.0197404662903861E-5</c:v>
                </c:pt>
                <c:pt idx="39724">
                  <c:v>1.019648334477097E-5</c:v>
                </c:pt>
                <c:pt idx="39725">
                  <c:v>1.019544561131625E-5</c:v>
                </c:pt>
                <c:pt idx="39726">
                  <c:v>1.019446244754363E-5</c:v>
                </c:pt>
                <c:pt idx="39727">
                  <c:v>1.0193428352067709E-5</c:v>
                </c:pt>
                <c:pt idx="39728">
                  <c:v>1.019247793010436E-5</c:v>
                </c:pt>
                <c:pt idx="39729">
                  <c:v>1.0191544788540339E-5</c:v>
                </c:pt>
                <c:pt idx="39730">
                  <c:v>1.0190503417106809E-5</c:v>
                </c:pt>
                <c:pt idx="39731">
                  <c:v>1.0189549357164649E-5</c:v>
                </c:pt>
                <c:pt idx="39732">
                  <c:v>1.0188559826929121E-5</c:v>
                </c:pt>
                <c:pt idx="39733">
                  <c:v>1.0187675798079001E-5</c:v>
                </c:pt>
                <c:pt idx="39734">
                  <c:v>1.0186625331698449E-5</c:v>
                </c:pt>
                <c:pt idx="39735">
                  <c:v>1.0185651262872851E-5</c:v>
                </c:pt>
                <c:pt idx="39736">
                  <c:v>1.01847017504042E-5</c:v>
                </c:pt>
                <c:pt idx="39737">
                  <c:v>1.018374587147264E-5</c:v>
                </c:pt>
                <c:pt idx="39738">
                  <c:v>1.018284729070729E-5</c:v>
                </c:pt>
                <c:pt idx="39739">
                  <c:v>1.018177954392741E-5</c:v>
                </c:pt>
                <c:pt idx="39740">
                  <c:v>1.018082184600644E-5</c:v>
                </c:pt>
                <c:pt idx="39741">
                  <c:v>1.0179875062021891E-5</c:v>
                </c:pt>
                <c:pt idx="39742">
                  <c:v>1.017890008370159E-5</c:v>
                </c:pt>
                <c:pt idx="39743">
                  <c:v>1.0177918738918381E-5</c:v>
                </c:pt>
                <c:pt idx="39744">
                  <c:v>1.01769046523259E-5</c:v>
                </c:pt>
                <c:pt idx="39745">
                  <c:v>1.017598424368771E-5</c:v>
                </c:pt>
                <c:pt idx="39746">
                  <c:v>1.017509202938527E-5</c:v>
                </c:pt>
                <c:pt idx="39747">
                  <c:v>1.017409158521332E-5</c:v>
                </c:pt>
                <c:pt idx="39748">
                  <c:v>1.0173071132157929E-5</c:v>
                </c:pt>
                <c:pt idx="39749">
                  <c:v>1.0172140719078021E-5</c:v>
                </c:pt>
                <c:pt idx="39750">
                  <c:v>1.0171129360969641E-5</c:v>
                </c:pt>
                <c:pt idx="39751">
                  <c:v>1.01702353276778E-5</c:v>
                </c:pt>
                <c:pt idx="39752">
                  <c:v>1.0169221241085319E-5</c:v>
                </c:pt>
                <c:pt idx="39753">
                  <c:v>1.0168276276090181E-5</c:v>
                </c:pt>
                <c:pt idx="39754">
                  <c:v>1.0167277650907641E-5</c:v>
                </c:pt>
                <c:pt idx="39755">
                  <c:v>1.016637179418467E-5</c:v>
                </c:pt>
                <c:pt idx="39756">
                  <c:v>1.016537044051802E-5</c:v>
                </c:pt>
                <c:pt idx="39757">
                  <c:v>1.016446276480565E-5</c:v>
                </c:pt>
                <c:pt idx="39758">
                  <c:v>1.016343230730854E-5</c:v>
                </c:pt>
                <c:pt idx="39759">
                  <c:v>1.016247551888227E-5</c:v>
                </c:pt>
                <c:pt idx="39760">
                  <c:v>1.016145051835338E-5</c:v>
                </c:pt>
                <c:pt idx="39761">
                  <c:v>1.0160558304050941E-5</c:v>
                </c:pt>
                <c:pt idx="39762">
                  <c:v>1.0159635166928639E-5</c:v>
                </c:pt>
                <c:pt idx="39763">
                  <c:v>1.015865291265072E-5</c:v>
                </c:pt>
                <c:pt idx="39764">
                  <c:v>1.0157649739994669E-5</c:v>
                </c:pt>
                <c:pt idx="39765">
                  <c:v>1.0156706593988931E-5</c:v>
                </c:pt>
                <c:pt idx="39766">
                  <c:v>1.0155751624552071E-5</c:v>
                </c:pt>
                <c:pt idx="39767">
                  <c:v>1.015488851408008E-5</c:v>
                </c:pt>
                <c:pt idx="39768">
                  <c:v>1.0153868970519401E-5</c:v>
                </c:pt>
                <c:pt idx="39769">
                  <c:v>1.0152897630177901E-5</c:v>
                </c:pt>
                <c:pt idx="39770">
                  <c:v>1.0152002687391359E-5</c:v>
                </c:pt>
                <c:pt idx="39771">
                  <c:v>1.015101406665053E-5</c:v>
                </c:pt>
                <c:pt idx="39772">
                  <c:v>1.0150102752959361E-5</c:v>
                </c:pt>
                <c:pt idx="39773">
                  <c:v>1.014911504171323E-5</c:v>
                </c:pt>
                <c:pt idx="39774">
                  <c:v>1.014813915389823E-5</c:v>
                </c:pt>
                <c:pt idx="39775">
                  <c:v>1.01472023743554E-5</c:v>
                </c:pt>
                <c:pt idx="39776">
                  <c:v>1.014624740491854E-5</c:v>
                </c:pt>
                <c:pt idx="39777">
                  <c:v>1.014529243548168E-5</c:v>
                </c:pt>
                <c:pt idx="39778">
                  <c:v>1.01443301900872E-5</c:v>
                </c:pt>
                <c:pt idx="39779">
                  <c:v>1.014343615679536E-5</c:v>
                </c:pt>
                <c:pt idx="39780">
                  <c:v>1.0142472092411481E-5</c:v>
                </c:pt>
                <c:pt idx="39781">
                  <c:v>1.0141518941964019E-5</c:v>
                </c:pt>
                <c:pt idx="39782">
                  <c:v>1.0140603990294039E-5</c:v>
                </c:pt>
                <c:pt idx="39783">
                  <c:v>1.0139647201867771E-5</c:v>
                </c:pt>
                <c:pt idx="39784">
                  <c:v>1.0138721336261369E-5</c:v>
                </c:pt>
                <c:pt idx="39785">
                  <c:v>1.0137704521184791E-5</c:v>
                </c:pt>
                <c:pt idx="39786">
                  <c:v>1.013681958283996E-5</c:v>
                </c:pt>
                <c:pt idx="39787">
                  <c:v>1.0135866432392501E-5</c:v>
                </c:pt>
                <c:pt idx="39788">
                  <c:v>1.0134940566786099E-5</c:v>
                </c:pt>
                <c:pt idx="39789">
                  <c:v>1.0133968316949901E-5</c:v>
                </c:pt>
                <c:pt idx="39790">
                  <c:v>1.013296514429385E-5</c:v>
                </c:pt>
                <c:pt idx="39791">
                  <c:v>1.013204837363446E-5</c:v>
                </c:pt>
                <c:pt idx="39792">
                  <c:v>1.013107885228237E-5</c:v>
                </c:pt>
                <c:pt idx="39793">
                  <c:v>1.013015753414948E-5</c:v>
                </c:pt>
                <c:pt idx="39794">
                  <c:v>1.0129259862878831E-5</c:v>
                </c:pt>
                <c:pt idx="39795">
                  <c:v>1.012828852253733E-5</c:v>
                </c:pt>
                <c:pt idx="39796">
                  <c:v>1.012733264360577E-5</c:v>
                </c:pt>
                <c:pt idx="39797">
                  <c:v>1.0126425877388099E-5</c:v>
                </c:pt>
                <c:pt idx="39798">
                  <c:v>1.012551456369692E-5</c:v>
                </c:pt>
                <c:pt idx="39799">
                  <c:v>1.0124553227797151E-5</c:v>
                </c:pt>
                <c:pt idx="39800">
                  <c:v>1.0123644642590079E-5</c:v>
                </c:pt>
                <c:pt idx="39801">
                  <c:v>1.012269694911083E-5</c:v>
                </c:pt>
                <c:pt idx="39802">
                  <c:v>1.012180564430309E-5</c:v>
                </c:pt>
                <c:pt idx="39803">
                  <c:v>1.0120763363374859E-5</c:v>
                </c:pt>
                <c:pt idx="39804">
                  <c:v>1.0119833859789649E-5</c:v>
                </c:pt>
                <c:pt idx="39805">
                  <c:v>1.011895619740244E-5</c:v>
                </c:pt>
                <c:pt idx="39806">
                  <c:v>1.011797485261923E-5</c:v>
                </c:pt>
                <c:pt idx="39807">
                  <c:v>1.011709900922142E-5</c:v>
                </c:pt>
                <c:pt idx="39808">
                  <c:v>1.0116166777152101E-5</c:v>
                </c:pt>
                <c:pt idx="39809">
                  <c:v>1.011524636851391E-5</c:v>
                </c:pt>
                <c:pt idx="39810">
                  <c:v>1.0114283213624731E-5</c:v>
                </c:pt>
                <c:pt idx="39811">
                  <c:v>1.011335189105012E-5</c:v>
                </c:pt>
                <c:pt idx="39812">
                  <c:v>1.0112399650097361E-5</c:v>
                </c:pt>
                <c:pt idx="39813">
                  <c:v>1.0111460142070429E-5</c:v>
                </c:pt>
                <c:pt idx="39814">
                  <c:v>1.0110517905559391E-5</c:v>
                </c:pt>
                <c:pt idx="39815">
                  <c:v>1.0109633876709269E-5</c:v>
                </c:pt>
                <c:pt idx="39816">
                  <c:v>1.010866890283069E-5</c:v>
                </c:pt>
                <c:pt idx="39817">
                  <c:v>1.0107778507517651E-5</c:v>
                </c:pt>
                <c:pt idx="39818">
                  <c:v>1.0106807167176161E-5</c:v>
                </c:pt>
                <c:pt idx="39819">
                  <c:v>1.010587311611744E-5</c:v>
                </c:pt>
                <c:pt idx="39820">
                  <c:v>1.0105010915140161E-5</c:v>
                </c:pt>
                <c:pt idx="39821">
                  <c:v>1.0104072316607929E-5</c:v>
                </c:pt>
                <c:pt idx="39822">
                  <c:v>1.0103140994033311E-5</c:v>
                </c:pt>
                <c:pt idx="39823">
                  <c:v>1.0102272426593121E-5</c:v>
                </c:pt>
                <c:pt idx="39824">
                  <c:v>1.0101247426064219E-5</c:v>
                </c:pt>
                <c:pt idx="39825">
                  <c:v>1.010037249216111E-5</c:v>
                </c:pt>
                <c:pt idx="39826">
                  <c:v>1.009943753160769E-5</c:v>
                </c:pt>
                <c:pt idx="39827">
                  <c:v>1.0098477105202621E-5</c:v>
                </c:pt>
                <c:pt idx="39828">
                  <c:v>1.0097622180182951E-5</c:v>
                </c:pt>
                <c:pt idx="39829">
                  <c:v>1.0096668120240789E-5</c:v>
                </c:pt>
                <c:pt idx="39830">
                  <c:v>1.009572952170856E-5</c:v>
                </c:pt>
                <c:pt idx="39831">
                  <c:v>1.009484458336374E-5</c:v>
                </c:pt>
                <c:pt idx="39832">
                  <c:v>1.00939041658421E-5</c:v>
                </c:pt>
                <c:pt idx="39833">
                  <c:v>1.009293373499531E-5</c:v>
                </c:pt>
                <c:pt idx="39834">
                  <c:v>1.00920569821028E-5</c:v>
                </c:pt>
                <c:pt idx="39835">
                  <c:v>1.009111019811826E-5</c:v>
                </c:pt>
                <c:pt idx="39836">
                  <c:v>1.009023799269926E-5</c:v>
                </c:pt>
                <c:pt idx="39837">
                  <c:v>1.0089275747304781E-5</c:v>
                </c:pt>
                <c:pt idx="39838">
                  <c:v>1.00884135463275E-5</c:v>
                </c:pt>
                <c:pt idx="39839">
                  <c:v>1.0087509508593939E-5</c:v>
                </c:pt>
                <c:pt idx="39840">
                  <c:v>1.0086593647429251E-5</c:v>
                </c:pt>
                <c:pt idx="39841">
                  <c:v>1.008557956083678E-5</c:v>
                </c:pt>
                <c:pt idx="39842">
                  <c:v>1.008473554975353E-5</c:v>
                </c:pt>
                <c:pt idx="39843">
                  <c:v>1.008377603284316E-5</c:v>
                </c:pt>
                <c:pt idx="39844">
                  <c:v>1.0082945664180439E-5</c:v>
                </c:pt>
                <c:pt idx="39845">
                  <c:v>1.0081999789690601E-5</c:v>
                </c:pt>
                <c:pt idx="39846">
                  <c:v>1.0081073924084191E-5</c:v>
                </c:pt>
                <c:pt idx="39847">
                  <c:v>1.008017170534004E-5</c:v>
                </c:pt>
                <c:pt idx="39848">
                  <c:v>1.0079193089040929E-5</c:v>
                </c:pt>
                <c:pt idx="39849">
                  <c:v>1.007837181532523E-5</c:v>
                </c:pt>
                <c:pt idx="39850">
                  <c:v>1.0077436854771801E-5</c:v>
                </c:pt>
                <c:pt idx="39851">
                  <c:v>1.007650189421838E-5</c:v>
                </c:pt>
                <c:pt idx="39852">
                  <c:v>1.0075652426166931E-5</c:v>
                </c:pt>
                <c:pt idx="39853">
                  <c:v>1.0074725651065821E-5</c:v>
                </c:pt>
                <c:pt idx="39854">
                  <c:v>1.007381797535345E-5</c:v>
                </c:pt>
                <c:pt idx="39855">
                  <c:v>1.0072861186927179E-5</c:v>
                </c:pt>
                <c:pt idx="39856">
                  <c:v>1.0072001714434011E-5</c:v>
                </c:pt>
                <c:pt idx="39857">
                  <c:v>1.007105402095476E-5</c:v>
                </c:pt>
                <c:pt idx="39858">
                  <c:v>1.0070164535136429E-5</c:v>
                </c:pt>
                <c:pt idx="39859">
                  <c:v>1.006929778668564E-5</c:v>
                </c:pt>
                <c:pt idx="39860">
                  <c:v>1.006837101158453E-5</c:v>
                </c:pt>
                <c:pt idx="39861">
                  <c:v>1.00674305940629E-5</c:v>
                </c:pt>
                <c:pt idx="39862">
                  <c:v>1.006655020319158E-5</c:v>
                </c:pt>
                <c:pt idx="39863">
                  <c:v>1.006567708827788E-5</c:v>
                </c:pt>
                <c:pt idx="39864">
                  <c:v>1.006469301501056E-5</c:v>
                </c:pt>
                <c:pt idx="39865">
                  <c:v>1.006383263302268E-5</c:v>
                </c:pt>
                <c:pt idx="39866">
                  <c:v>1.0062917681352699E-5</c:v>
                </c:pt>
                <c:pt idx="39867">
                  <c:v>1.0062046385428399E-5</c:v>
                </c:pt>
                <c:pt idx="39868">
                  <c:v>1.006115689961007E-5</c:v>
                </c:pt>
                <c:pt idx="39869">
                  <c:v>1.0060218301077841E-5</c:v>
                </c:pt>
                <c:pt idx="39870">
                  <c:v>1.005935973807937E-5</c:v>
                </c:pt>
                <c:pt idx="39871">
                  <c:v>1.0058406587631911E-5</c:v>
                </c:pt>
                <c:pt idx="39872">
                  <c:v>1.0057523468276489E-5</c:v>
                </c:pt>
                <c:pt idx="39873">
                  <c:v>1.0056679457193241E-5</c:v>
                </c:pt>
                <c:pt idx="39874">
                  <c:v>1.005576177703915E-5</c:v>
                </c:pt>
                <c:pt idx="39875">
                  <c:v>1.005484955385327E-5</c:v>
                </c:pt>
                <c:pt idx="39876">
                  <c:v>1.005393460218329E-5</c:v>
                </c:pt>
                <c:pt idx="39877">
                  <c:v>1.005304056889145E-5</c:v>
                </c:pt>
                <c:pt idx="39878">
                  <c:v>1.005215199256781E-5</c:v>
                </c:pt>
                <c:pt idx="39879">
                  <c:v>1.005125795927597E-5</c:v>
                </c:pt>
                <c:pt idx="39880">
                  <c:v>1.005036847345764E-5</c:v>
                </c:pt>
                <c:pt idx="39881">
                  <c:v>1.0049461707239971E-5</c:v>
                </c:pt>
                <c:pt idx="39882">
                  <c:v>1.0048608601209709E-5</c:v>
                </c:pt>
                <c:pt idx="39883">
                  <c:v>1.0047754585684739E-5</c:v>
                </c:pt>
                <c:pt idx="39884">
                  <c:v>1.0046852366940581E-5</c:v>
                </c:pt>
                <c:pt idx="39885">
                  <c:v>1.004596197162755E-5</c:v>
                </c:pt>
                <c:pt idx="39886">
                  <c:v>1.0045027011074129E-5</c:v>
                </c:pt>
                <c:pt idx="39887">
                  <c:v>1.0044113878393551E-5</c:v>
                </c:pt>
                <c:pt idx="39888">
                  <c:v>1.004326259135269E-5</c:v>
                </c:pt>
                <c:pt idx="39889">
                  <c:v>1.004235036816681E-5</c:v>
                </c:pt>
                <c:pt idx="39890">
                  <c:v>1.004147998173721E-5</c:v>
                </c:pt>
                <c:pt idx="39891">
                  <c:v>1.004062778520165E-5</c:v>
                </c:pt>
                <c:pt idx="39892">
                  <c:v>1.003974193736212E-5</c:v>
                </c:pt>
                <c:pt idx="39893">
                  <c:v>1.003884790407028E-5</c:v>
                </c:pt>
                <c:pt idx="39894">
                  <c:v>1.003792931442149E-5</c:v>
                </c:pt>
                <c:pt idx="39895">
                  <c:v>1.0037052561528981E-5</c:v>
                </c:pt>
                <c:pt idx="39896">
                  <c:v>1.0036126695922579E-5</c:v>
                </c:pt>
                <c:pt idx="39897">
                  <c:v>1.0035271770902909E-5</c:v>
                </c:pt>
                <c:pt idx="39898">
                  <c:v>1.003443321678787E-5</c:v>
                </c:pt>
                <c:pt idx="39899">
                  <c:v>1.003354918793775E-5</c:v>
                </c:pt>
                <c:pt idx="39900">
                  <c:v>1.003263696475187E-5</c:v>
                </c:pt>
                <c:pt idx="39901">
                  <c:v>1.003168199531501E-5</c:v>
                </c:pt>
                <c:pt idx="39902">
                  <c:v>1.0030850717157589E-5</c:v>
                </c:pt>
                <c:pt idx="39903">
                  <c:v>1.002998851618031E-5</c:v>
                </c:pt>
                <c:pt idx="39904">
                  <c:v>1.002911540126661E-5</c:v>
                </c:pt>
                <c:pt idx="39905">
                  <c:v>1.002821500151185E-5</c:v>
                </c:pt>
                <c:pt idx="39906">
                  <c:v>1.002728913590545E-5</c:v>
                </c:pt>
                <c:pt idx="39907">
                  <c:v>1.0026568816101641E-5</c:v>
                </c:pt>
                <c:pt idx="39908">
                  <c:v>1.002558838081313E-5</c:v>
                </c:pt>
                <c:pt idx="39909">
                  <c:v>1.00247525551822E-5</c:v>
                </c:pt>
                <c:pt idx="39910">
                  <c:v>1.002379576675594E-5</c:v>
                </c:pt>
                <c:pt idx="39911">
                  <c:v>1.0022932656283959E-5</c:v>
                </c:pt>
                <c:pt idx="39912">
                  <c:v>1.0022132300946399E-5</c:v>
                </c:pt>
                <c:pt idx="39913">
                  <c:v>1.002116550807841E-5</c:v>
                </c:pt>
                <c:pt idx="39914">
                  <c:v>1.0020350600825619E-5</c:v>
                </c:pt>
                <c:pt idx="39915">
                  <c:v>1.0019480214396029E-5</c:v>
                </c:pt>
                <c:pt idx="39916">
                  <c:v>1.001858800009359E-5</c:v>
                </c:pt>
                <c:pt idx="39917">
                  <c:v>1.0017726708611009E-5</c:v>
                </c:pt>
                <c:pt idx="39918">
                  <c:v>1.001685996016022E-5</c:v>
                </c:pt>
                <c:pt idx="39919">
                  <c:v>1.0016027772508099E-5</c:v>
                </c:pt>
                <c:pt idx="39920">
                  <c:v>1.001507371256594E-5</c:v>
                </c:pt>
                <c:pt idx="39921">
                  <c:v>1.001422060653567E-5</c:v>
                </c:pt>
                <c:pt idx="39922">
                  <c:v>1.001333930616966E-5</c:v>
                </c:pt>
                <c:pt idx="39923">
                  <c:v>1.0012491657107599E-5</c:v>
                </c:pt>
                <c:pt idx="39924">
                  <c:v>1.001162763714092E-5</c:v>
                </c:pt>
                <c:pt idx="39925">
                  <c:v>1.001080090645701E-5</c:v>
                </c:pt>
                <c:pt idx="39926">
                  <c:v>1.00098732218612E-5</c:v>
                </c:pt>
                <c:pt idx="39927">
                  <c:v>1.0008981007558759E-5</c:v>
                </c:pt>
                <c:pt idx="39928">
                  <c:v>1.0008166100305971E-5</c:v>
                </c:pt>
                <c:pt idx="39929">
                  <c:v>1.0007270248024719E-5</c:v>
                </c:pt>
                <c:pt idx="39930">
                  <c:v>1.00064353318885E-5</c:v>
                </c:pt>
                <c:pt idx="39931">
                  <c:v>1.0005530384660229E-5</c:v>
                </c:pt>
                <c:pt idx="39932">
                  <c:v>1.0004672731156459E-5</c:v>
                </c:pt>
                <c:pt idx="39933">
                  <c:v>1.0003889656218229E-5</c:v>
                </c:pt>
                <c:pt idx="39934">
                  <c:v>1.0002974704548249E-5</c:v>
                </c:pt>
                <c:pt idx="39935">
                  <c:v>1.0002118870033879E-5</c:v>
                </c:pt>
                <c:pt idx="39936">
                  <c:v>1.000125303107779E-5</c:v>
                </c:pt>
                <c:pt idx="39937">
                  <c:v>1.000034535536543E-5</c:v>
                </c:pt>
                <c:pt idx="39938">
                  <c:v>9.9995395430596545E-6</c:v>
                </c:pt>
                <c:pt idx="39939">
                  <c:v>9.9986737041035667E-6</c:v>
                </c:pt>
                <c:pt idx="39940">
                  <c:v>9.9977996796951629E-6</c:v>
                </c:pt>
                <c:pt idx="39941">
                  <c:v>9.9969565781066194E-6</c:v>
                </c:pt>
                <c:pt idx="39942">
                  <c:v>9.9960670922882855E-6</c:v>
                </c:pt>
                <c:pt idx="39943">
                  <c:v>9.9952503660460934E-6</c:v>
                </c:pt>
                <c:pt idx="39944">
                  <c:v>9.9943326858920045E-6</c:v>
                </c:pt>
                <c:pt idx="39945">
                  <c:v>9.9935623438796028E-6</c:v>
                </c:pt>
                <c:pt idx="39946">
                  <c:v>9.9926946859341115E-6</c:v>
                </c:pt>
                <c:pt idx="39947">
                  <c:v>9.9917315310449339E-6</c:v>
                </c:pt>
                <c:pt idx="39948">
                  <c:v>9.9908947959193029E-6</c:v>
                </c:pt>
                <c:pt idx="39949">
                  <c:v>9.9901117209810764E-6</c:v>
                </c:pt>
                <c:pt idx="39950">
                  <c:v>9.989264071919024E-6</c:v>
                </c:pt>
                <c:pt idx="39951">
                  <c:v>9.9884073279099539E-6</c:v>
                </c:pt>
                <c:pt idx="39952">
                  <c:v>9.9875542218796909E-6</c:v>
                </c:pt>
                <c:pt idx="39953">
                  <c:v>9.9866856544394977E-6</c:v>
                </c:pt>
                <c:pt idx="39954">
                  <c:v>9.985743417928461E-6</c:v>
                </c:pt>
                <c:pt idx="39955">
                  <c:v>9.9849921753047965E-6</c:v>
                </c:pt>
                <c:pt idx="39956">
                  <c:v>9.9841072369599715E-6</c:v>
                </c:pt>
                <c:pt idx="39957">
                  <c:v>9.9832586784032173E-6</c:v>
                </c:pt>
                <c:pt idx="39958">
                  <c:v>9.9823791970266029E-6</c:v>
                </c:pt>
                <c:pt idx="39959">
                  <c:v>9.9815270004910417E-6</c:v>
                </c:pt>
                <c:pt idx="39960">
                  <c:v>9.9806557045667432E-6</c:v>
                </c:pt>
                <c:pt idx="39961">
                  <c:v>9.979851711250376E-6</c:v>
                </c:pt>
                <c:pt idx="39962">
                  <c:v>9.9790595413651317E-6</c:v>
                </c:pt>
                <c:pt idx="39963">
                  <c:v>9.9781564131262712E-6</c:v>
                </c:pt>
                <c:pt idx="39964">
                  <c:v>9.9773278634529561E-6</c:v>
                </c:pt>
                <c:pt idx="39965">
                  <c:v>9.9764183687511832E-6</c:v>
                </c:pt>
                <c:pt idx="39966">
                  <c:v>9.9756252893712372E-6</c:v>
                </c:pt>
                <c:pt idx="39967">
                  <c:v>9.9747458079946227E-6</c:v>
                </c:pt>
                <c:pt idx="39968">
                  <c:v>9.973875421565026E-6</c:v>
                </c:pt>
                <c:pt idx="39969">
                  <c:v>9.9731487352983095E-6</c:v>
                </c:pt>
                <c:pt idx="39970">
                  <c:v>9.9722365121124312E-6</c:v>
                </c:pt>
                <c:pt idx="39971">
                  <c:v>9.9713715826510452E-6</c:v>
                </c:pt>
                <c:pt idx="39972">
                  <c:v>9.9705321190413088E-6</c:v>
                </c:pt>
                <c:pt idx="39973">
                  <c:v>9.9697235782514326E-6</c:v>
                </c:pt>
                <c:pt idx="39974">
                  <c:v>9.9688495538430288E-6</c:v>
                </c:pt>
                <c:pt idx="39975">
                  <c:v>9.9680128187173977E-6</c:v>
                </c:pt>
                <c:pt idx="39976">
                  <c:v>9.9671797215705737E-6</c:v>
                </c:pt>
                <c:pt idx="39977">
                  <c:v>9.9663757282542065E-6</c:v>
                </c:pt>
                <c:pt idx="39978">
                  <c:v>9.9655144367716275E-6</c:v>
                </c:pt>
                <c:pt idx="39979">
                  <c:v>9.9646749731618911E-6</c:v>
                </c:pt>
                <c:pt idx="39980">
                  <c:v>9.9638455139938742E-6</c:v>
                </c:pt>
                <c:pt idx="39981">
                  <c:v>9.9629542091861367E-6</c:v>
                </c:pt>
                <c:pt idx="39982">
                  <c:v>9.9621338449651375E-6</c:v>
                </c:pt>
                <c:pt idx="39983">
                  <c:v>9.9613353086169809E-6</c:v>
                </c:pt>
                <c:pt idx="39984">
                  <c:v>9.9604849310708232E-6</c:v>
                </c:pt>
                <c:pt idx="39985">
                  <c:v>9.9596090876730159E-6</c:v>
                </c:pt>
                <c:pt idx="39986">
                  <c:v>9.9588405646500178E-6</c:v>
                </c:pt>
                <c:pt idx="39987">
                  <c:v>9.9580129244714044E-6</c:v>
                </c:pt>
                <c:pt idx="39988">
                  <c:v>9.9571470855153166E-6</c:v>
                </c:pt>
                <c:pt idx="39989">
                  <c:v>9.9563194453367032E-6</c:v>
                </c:pt>
                <c:pt idx="39990">
                  <c:v>9.9555772976600565E-6</c:v>
                </c:pt>
                <c:pt idx="39991">
                  <c:v>9.9546532510430552E-6</c:v>
                </c:pt>
                <c:pt idx="39992">
                  <c:v>9.9538201538962312E-6</c:v>
                </c:pt>
                <c:pt idx="39993">
                  <c:v>9.952939763024915E-6</c:v>
                </c:pt>
                <c:pt idx="39994">
                  <c:v>9.9521603260654956E-6</c:v>
                </c:pt>
                <c:pt idx="39995">
                  <c:v>9.951313586498145E-6</c:v>
                </c:pt>
                <c:pt idx="39996">
                  <c:v>9.9505377875175327E-6</c:v>
                </c:pt>
                <c:pt idx="39997">
                  <c:v>9.949695595423691E-6</c:v>
                </c:pt>
                <c:pt idx="39998">
                  <c:v>9.9488779596867971E-6</c:v>
                </c:pt>
                <c:pt idx="39999">
                  <c:v>9.948049410013482E-6</c:v>
                </c:pt>
                <c:pt idx="40000">
                  <c:v>9.9472545116441324E-6</c:v>
                </c:pt>
                <c:pt idx="40001">
                  <c:v>9.946383215719834E-6</c:v>
                </c:pt>
                <c:pt idx="40002">
                  <c:v>9.9455928648239933E-6</c:v>
                </c:pt>
                <c:pt idx="40003">
                  <c:v>9.9447815955500118E-6</c:v>
                </c:pt>
                <c:pt idx="40004">
                  <c:v>9.9439375844667666E-6</c:v>
                </c:pt>
                <c:pt idx="40005">
                  <c:v>9.9430881164153107E-6</c:v>
                </c:pt>
                <c:pt idx="40006">
                  <c:v>9.9423141364241019E-6</c:v>
                </c:pt>
                <c:pt idx="40007">
                  <c:v>9.9414382930262946E-6</c:v>
                </c:pt>
                <c:pt idx="40008">
                  <c:v>9.9406133813317865E-6</c:v>
                </c:pt>
                <c:pt idx="40009">
                  <c:v>9.9397811936796643E-6</c:v>
                </c:pt>
                <c:pt idx="40010">
                  <c:v>9.9389726528897882E-6</c:v>
                </c:pt>
                <c:pt idx="40011">
                  <c:v>9.9381786640151404E-6</c:v>
                </c:pt>
                <c:pt idx="40012">
                  <c:v>9.9373173725325614E-6</c:v>
                </c:pt>
                <c:pt idx="40013">
                  <c:v>9.9364733614493161E-6</c:v>
                </c:pt>
                <c:pt idx="40014">
                  <c:v>9.9356420832918957E-6</c:v>
                </c:pt>
                <c:pt idx="40015">
                  <c:v>9.9348835647106171E-6</c:v>
                </c:pt>
                <c:pt idx="40016">
                  <c:v>9.9340477390796877E-6</c:v>
                </c:pt>
                <c:pt idx="40017">
                  <c:v>9.9332683021202683E-6</c:v>
                </c:pt>
                <c:pt idx="40018">
                  <c:v>9.9324761322350241E-6</c:v>
                </c:pt>
                <c:pt idx="40019">
                  <c:v>9.931619388225954E-6</c:v>
                </c:pt>
                <c:pt idx="40020">
                  <c:v>9.9307717391639017E-6</c:v>
                </c:pt>
                <c:pt idx="40021">
                  <c:v>9.9299850262468681E-6</c:v>
                </c:pt>
                <c:pt idx="40022">
                  <c:v>9.9291510196053423E-6</c:v>
                </c:pt>
                <c:pt idx="40023">
                  <c:v>9.9284161478863098E-6</c:v>
                </c:pt>
                <c:pt idx="40024">
                  <c:v>9.9275830507394858E-6</c:v>
                </c:pt>
                <c:pt idx="40025">
                  <c:v>9.9267499535926618E-6</c:v>
                </c:pt>
                <c:pt idx="40026">
                  <c:v>9.9259696071385406E-6</c:v>
                </c:pt>
                <c:pt idx="40027">
                  <c:v>9.9251037681824528E-6</c:v>
                </c:pt>
                <c:pt idx="40028">
                  <c:v>9.924317964760121E-6</c:v>
                </c:pt>
                <c:pt idx="40029">
                  <c:v>9.9234757726662792E-6</c:v>
                </c:pt>
                <c:pt idx="40030">
                  <c:v>9.9226617749081925E-6</c:v>
                </c:pt>
                <c:pt idx="40031">
                  <c:v>9.9218959803692997E-6</c:v>
                </c:pt>
                <c:pt idx="40032">
                  <c:v>9.9211165434098803E-6</c:v>
                </c:pt>
                <c:pt idx="40033">
                  <c:v>9.9203107311041094E-6</c:v>
                </c:pt>
                <c:pt idx="40034">
                  <c:v>9.9194840004201978E-6</c:v>
                </c:pt>
                <c:pt idx="40035">
                  <c:v>9.9186354418634437E-6</c:v>
                </c:pt>
                <c:pt idx="40036">
                  <c:v>9.9178623713669367E-6</c:v>
                </c:pt>
                <c:pt idx="40037">
                  <c:v>9.9170438261353411E-6</c:v>
                </c:pt>
                <c:pt idx="40038">
                  <c:v>9.9162361948401667E-6</c:v>
                </c:pt>
                <c:pt idx="40039">
                  <c:v>9.9154831332270987E-6</c:v>
                </c:pt>
                <c:pt idx="40040">
                  <c:v>9.9145954663981684E-6</c:v>
                </c:pt>
                <c:pt idx="40041">
                  <c:v>9.9138087534811348E-6</c:v>
                </c:pt>
                <c:pt idx="40042">
                  <c:v>9.913014764606487E-6</c:v>
                </c:pt>
                <c:pt idx="40043">
                  <c:v>9.9122307801735587E-6</c:v>
                </c:pt>
                <c:pt idx="40044">
                  <c:v>9.9114677141187713E-6</c:v>
                </c:pt>
                <c:pt idx="40045">
                  <c:v>9.9106264315196313E-6</c:v>
                </c:pt>
                <c:pt idx="40046">
                  <c:v>9.9098042483092286E-6</c:v>
                </c:pt>
                <c:pt idx="40047">
                  <c:v>9.909037544275634E-6</c:v>
                </c:pt>
                <c:pt idx="40048">
                  <c:v>9.9082426459062845E-6</c:v>
                </c:pt>
                <c:pt idx="40049">
                  <c:v>9.9074759418726899E-6</c:v>
                </c:pt>
                <c:pt idx="40050">
                  <c:v>9.9066110124113038E-6</c:v>
                </c:pt>
                <c:pt idx="40051">
                  <c:v>9.905833394441288E-6</c:v>
                </c:pt>
                <c:pt idx="40052">
                  <c:v>9.9050675999023952E-6</c:v>
                </c:pt>
                <c:pt idx="40053">
                  <c:v>9.9042645160807297E-6</c:v>
                </c:pt>
                <c:pt idx="40054">
                  <c:v>9.9034414233756252E-6</c:v>
                </c:pt>
                <c:pt idx="40055">
                  <c:v>9.9026283351122402E-6</c:v>
                </c:pt>
                <c:pt idx="40056">
                  <c:v>9.9019489425700158E-6</c:v>
                </c:pt>
                <c:pt idx="40057">
                  <c:v>9.9010258054477163E-6</c:v>
                </c:pt>
                <c:pt idx="40058">
                  <c:v>9.9002909337286837E-6</c:v>
                </c:pt>
                <c:pt idx="40059">
                  <c:v>9.8995278676738963E-6</c:v>
                </c:pt>
                <c:pt idx="40060">
                  <c:v>9.8987593446508981E-6</c:v>
                </c:pt>
                <c:pt idx="40061">
                  <c:v>9.8978916867054068E-6</c:v>
                </c:pt>
                <c:pt idx="40062">
                  <c:v>9.8970813269261271E-6</c:v>
                </c:pt>
                <c:pt idx="40063">
                  <c:v>9.8963591881329194E-6</c:v>
                </c:pt>
                <c:pt idx="40064">
                  <c:v>9.8955388239119202E-6</c:v>
                </c:pt>
                <c:pt idx="40065">
                  <c:v>9.8947484730160795E-6</c:v>
                </c:pt>
                <c:pt idx="40066">
                  <c:v>9.89395357464673E-6</c:v>
                </c:pt>
                <c:pt idx="40067">
                  <c:v>9.8931423053727485E-6</c:v>
                </c:pt>
                <c:pt idx="40068">
                  <c:v>9.8924501799046993E-6</c:v>
                </c:pt>
                <c:pt idx="40069">
                  <c:v>9.8915470516658388E-6</c:v>
                </c:pt>
                <c:pt idx="40070">
                  <c:v>9.8908258223673329E-6</c:v>
                </c:pt>
                <c:pt idx="40071">
                  <c:v>9.8900118246092461E-6</c:v>
                </c:pt>
                <c:pt idx="40072">
                  <c:v>9.8892842288478278E-6</c:v>
                </c:pt>
                <c:pt idx="40073">
                  <c:v>9.8884293038281612E-6</c:v>
                </c:pt>
                <c:pt idx="40074">
                  <c:v>9.8876334959641099E-6</c:v>
                </c:pt>
                <c:pt idx="40075">
                  <c:v>9.8869249995914288E-6</c:v>
                </c:pt>
                <c:pt idx="40076">
                  <c:v>9.8861146398121491E-6</c:v>
                </c:pt>
                <c:pt idx="40077">
                  <c:v>9.8853788585984148E-6</c:v>
                </c:pt>
                <c:pt idx="40078">
                  <c:v>9.8845657703350298E-6</c:v>
                </c:pt>
                <c:pt idx="40079">
                  <c:v>9.8837417681352235E-6</c:v>
                </c:pt>
                <c:pt idx="40080">
                  <c:v>9.8829850685433485E-6</c:v>
                </c:pt>
                <c:pt idx="40081">
                  <c:v>9.8822529253084213E-6</c:v>
                </c:pt>
                <c:pt idx="40082">
                  <c:v>9.8814580269390717E-6</c:v>
                </c:pt>
                <c:pt idx="40083">
                  <c:v>9.8806303867604584E-6</c:v>
                </c:pt>
                <c:pt idx="40084">
                  <c:v>9.8798718681791797E-6</c:v>
                </c:pt>
                <c:pt idx="40085">
                  <c:v>9.879097888187971E-6</c:v>
                </c:pt>
                <c:pt idx="40086">
                  <c:v>9.8783075372921303E-6</c:v>
                </c:pt>
                <c:pt idx="40087">
                  <c:v>9.8774480647989549E-6</c:v>
                </c:pt>
                <c:pt idx="40088">
                  <c:v>9.8768305178964511E-6</c:v>
                </c:pt>
                <c:pt idx="40089">
                  <c:v>9.8759910542867146E-6</c:v>
                </c:pt>
                <c:pt idx="40090">
                  <c:v>9.8751615951186977E-6</c:v>
                </c:pt>
                <c:pt idx="40091">
                  <c:v>9.8744458227884024E-6</c:v>
                </c:pt>
                <c:pt idx="40092">
                  <c:v>9.8736772997654043E-6</c:v>
                </c:pt>
                <c:pt idx="40093">
                  <c:v>9.8728914963430725E-6</c:v>
                </c:pt>
                <c:pt idx="40094">
                  <c:v>9.8720911410055123E-6</c:v>
                </c:pt>
                <c:pt idx="40095">
                  <c:v>9.8713462648447603E-6</c:v>
                </c:pt>
                <c:pt idx="40096">
                  <c:v>9.8705959317157976E-6</c:v>
                </c:pt>
                <c:pt idx="40097">
                  <c:v>9.8697746580000967E-6</c:v>
                </c:pt>
                <c:pt idx="40098">
                  <c:v>9.8690106824506074E-6</c:v>
                </c:pt>
                <c:pt idx="40099">
                  <c:v>9.8682339739752933E-6</c:v>
                </c:pt>
                <c:pt idx="40100">
                  <c:v>9.867466360446997E-6</c:v>
                </c:pt>
                <c:pt idx="40101">
                  <c:v>9.866733307717368E-6</c:v>
                </c:pt>
                <c:pt idx="40102">
                  <c:v>9.8659302238957025E-6</c:v>
                </c:pt>
                <c:pt idx="40103">
                  <c:v>9.8651835287455469E-6</c:v>
                </c:pt>
                <c:pt idx="40104">
                  <c:v>9.8644486570265144E-6</c:v>
                </c:pt>
                <c:pt idx="40105">
                  <c:v>9.8636728580459021E-6</c:v>
                </c:pt>
                <c:pt idx="40106">
                  <c:v>9.8629143394646235E-6</c:v>
                </c:pt>
                <c:pt idx="40107">
                  <c:v>9.862123079074081E-6</c:v>
                </c:pt>
                <c:pt idx="40108">
                  <c:v>9.861350008577574E-6</c:v>
                </c:pt>
                <c:pt idx="40109">
                  <c:v>9.8605814855545759E-6</c:v>
                </c:pt>
                <c:pt idx="40110">
                  <c:v>9.859772035269998E-6</c:v>
                </c:pt>
                <c:pt idx="40111">
                  <c:v>9.8590617199079134E-6</c:v>
                </c:pt>
                <c:pt idx="40112">
                  <c:v>9.8582668215385638E-6</c:v>
                </c:pt>
                <c:pt idx="40113">
                  <c:v>9.8575028459890746E-6</c:v>
                </c:pt>
                <c:pt idx="40114">
                  <c:v>9.8568661996978335E-6</c:v>
                </c:pt>
                <c:pt idx="40115">
                  <c:v>9.8560303740669042E-6</c:v>
                </c:pt>
                <c:pt idx="40116">
                  <c:v>9.8553091447683983E-6</c:v>
                </c:pt>
                <c:pt idx="40117">
                  <c:v>9.8544933280209079E-6</c:v>
                </c:pt>
                <c:pt idx="40118">
                  <c:v>9.8537648227647878E-6</c:v>
                </c:pt>
                <c:pt idx="40119">
                  <c:v>9.8530135801411234E-6</c:v>
                </c:pt>
                <c:pt idx="40120">
                  <c:v>9.8522586995386519E-6</c:v>
                </c:pt>
                <c:pt idx="40121">
                  <c:v>9.8515456556924619E-6</c:v>
                </c:pt>
                <c:pt idx="40122">
                  <c:v>9.8507334769237787E-6</c:v>
                </c:pt>
                <c:pt idx="40123">
                  <c:v>9.8499740488477983E-6</c:v>
                </c:pt>
                <c:pt idx="40124">
                  <c:v>9.8492628239910118E-6</c:v>
                </c:pt>
                <c:pt idx="40125">
                  <c:v>9.848425179370679E-6</c:v>
                </c:pt>
                <c:pt idx="40126">
                  <c:v>9.847712135524489E-6</c:v>
                </c:pt>
                <c:pt idx="40127">
                  <c:v>9.8469818112789653E-6</c:v>
                </c:pt>
                <c:pt idx="40128">
                  <c:v>9.8461632660473697E-6</c:v>
                </c:pt>
                <c:pt idx="40129">
                  <c:v>9.8454920589574613E-6</c:v>
                </c:pt>
                <c:pt idx="40130">
                  <c:v>9.8446980700828135E-6</c:v>
                </c:pt>
                <c:pt idx="40131">
                  <c:v>9.8439932116889395E-6</c:v>
                </c:pt>
                <c:pt idx="40132">
                  <c:v>9.843221960181836E-6</c:v>
                </c:pt>
                <c:pt idx="40133">
                  <c:v>9.8424807219998911E-6</c:v>
                </c:pt>
                <c:pt idx="40134">
                  <c:v>9.8416539913159795E-6</c:v>
                </c:pt>
                <c:pt idx="40135">
                  <c:v>9.8409882411942817E-6</c:v>
                </c:pt>
                <c:pt idx="40136">
                  <c:v>9.8402442745282315E-6</c:v>
                </c:pt>
                <c:pt idx="40137">
                  <c:v>9.8394584711058997E-6</c:v>
                </c:pt>
                <c:pt idx="40138">
                  <c:v>9.8387154139345512E-6</c:v>
                </c:pt>
                <c:pt idx="40139">
                  <c:v>9.8380196504876949E-6</c:v>
                </c:pt>
                <c:pt idx="40140">
                  <c:v>9.8372374850441702E-6</c:v>
                </c:pt>
                <c:pt idx="40141">
                  <c:v>9.8365344456396997E-6</c:v>
                </c:pt>
                <c:pt idx="40142">
                  <c:v>9.8356895250617526E-6</c:v>
                </c:pt>
                <c:pt idx="40143">
                  <c:v>9.834991033130791E-6</c:v>
                </c:pt>
                <c:pt idx="40144">
                  <c:v>9.8342597993905656E-6</c:v>
                </c:pt>
                <c:pt idx="40145">
                  <c:v>9.8335140137351118E-6</c:v>
                </c:pt>
                <c:pt idx="40146">
                  <c:v>9.8327909654472023E-6</c:v>
                </c:pt>
                <c:pt idx="40147">
                  <c:v>9.8320615506963804E-6</c:v>
                </c:pt>
                <c:pt idx="40148">
                  <c:v>9.831318493525032E-6</c:v>
                </c:pt>
                <c:pt idx="40149">
                  <c:v>9.8305581559543498E-6</c:v>
                </c:pt>
                <c:pt idx="40150">
                  <c:v>9.8297605291008949E-6</c:v>
                </c:pt>
                <c:pt idx="40151">
                  <c:v>9.8290556707070209E-6</c:v>
                </c:pt>
                <c:pt idx="40152">
                  <c:v>9.8283499028184451E-6</c:v>
                </c:pt>
                <c:pt idx="40153">
                  <c:v>9.827613212110009E-6</c:v>
                </c:pt>
                <c:pt idx="40154">
                  <c:v>9.8268346846452914E-6</c:v>
                </c:pt>
                <c:pt idx="40155">
                  <c:v>9.8261116363573819E-6</c:v>
                </c:pt>
                <c:pt idx="40156">
                  <c:v>9.8254231488681398E-6</c:v>
                </c:pt>
                <c:pt idx="40157">
                  <c:v>9.824617336562369E-6</c:v>
                </c:pt>
                <c:pt idx="40158">
                  <c:v>9.8239479484618641E-6</c:v>
                </c:pt>
                <c:pt idx="40159">
                  <c:v>9.8232249001739547E-6</c:v>
                </c:pt>
                <c:pt idx="40160">
                  <c:v>9.8224154498893768E-6</c:v>
                </c:pt>
                <c:pt idx="40161">
                  <c:v>9.8217524282517843E-6</c:v>
                </c:pt>
                <c:pt idx="40162">
                  <c:v>9.8209957286599092E-6</c:v>
                </c:pt>
                <c:pt idx="40163">
                  <c:v>9.8201917353435419E-6</c:v>
                </c:pt>
                <c:pt idx="40164">
                  <c:v>9.8194777820026502E-6</c:v>
                </c:pt>
                <c:pt idx="40165">
                  <c:v>9.8187965704710223E-6</c:v>
                </c:pt>
                <c:pt idx="40166">
                  <c:v>9.8180362329003401E-6</c:v>
                </c:pt>
                <c:pt idx="40167">
                  <c:v>9.8173532023793086E-6</c:v>
                </c:pt>
                <c:pt idx="40168">
                  <c:v>9.8166201496496797E-6</c:v>
                </c:pt>
                <c:pt idx="40169">
                  <c:v>9.8158834589412436E-6</c:v>
                </c:pt>
                <c:pt idx="40170">
                  <c:v>9.8150985650136136E-6</c:v>
                </c:pt>
                <c:pt idx="40171">
                  <c:v>9.8144464573124424E-6</c:v>
                </c:pt>
                <c:pt idx="40172">
                  <c:v>9.8136624728795141E-6</c:v>
                </c:pt>
                <c:pt idx="40173">
                  <c:v>9.8129885373055004E-6</c:v>
                </c:pt>
                <c:pt idx="40174">
                  <c:v>9.812180906010326E-6</c:v>
                </c:pt>
                <c:pt idx="40175">
                  <c:v>9.8115406217402779E-6</c:v>
                </c:pt>
                <c:pt idx="40176">
                  <c:v>9.8108503152616322E-6</c:v>
                </c:pt>
                <c:pt idx="40177">
                  <c:v>9.8100890681962483E-6</c:v>
                </c:pt>
                <c:pt idx="40178">
                  <c:v>9.8092941698268987E-6</c:v>
                </c:pt>
                <c:pt idx="40179">
                  <c:v>9.8085820354754105E-6</c:v>
                </c:pt>
                <c:pt idx="40180">
                  <c:v>9.8079408417106606E-6</c:v>
                </c:pt>
                <c:pt idx="40181">
                  <c:v>9.8071413958678022E-6</c:v>
                </c:pt>
                <c:pt idx="40182">
                  <c:v>9.8064447229262441E-6</c:v>
                </c:pt>
                <c:pt idx="40183">
                  <c:v>9.8057853392674588E-6</c:v>
                </c:pt>
                <c:pt idx="40184">
                  <c:v>9.8050377346226014E-6</c:v>
                </c:pt>
                <c:pt idx="40185">
                  <c:v>9.8042910394724458E-6</c:v>
                </c:pt>
                <c:pt idx="40186">
                  <c:v>9.8035470728063956E-6</c:v>
                </c:pt>
                <c:pt idx="40187">
                  <c:v>9.8028849606635049E-6</c:v>
                </c:pt>
                <c:pt idx="40188">
                  <c:v>9.8021391750080511E-6</c:v>
                </c:pt>
                <c:pt idx="40189">
                  <c:v>9.8013606475433335E-6</c:v>
                </c:pt>
                <c:pt idx="40190">
                  <c:v>9.8005948530044407E-6</c:v>
                </c:pt>
                <c:pt idx="40191">
                  <c:v>9.7999682111549191E-6</c:v>
                </c:pt>
                <c:pt idx="40192">
                  <c:v>9.7992260634782724E-6</c:v>
                </c:pt>
                <c:pt idx="40193">
                  <c:v>9.798586688702926E-6</c:v>
                </c:pt>
                <c:pt idx="40194">
                  <c:v>9.797861821425613E-6</c:v>
                </c:pt>
                <c:pt idx="40195">
                  <c:v>9.7971451396006159E-6</c:v>
                </c:pt>
                <c:pt idx="40196">
                  <c:v>9.7964802989736199E-6</c:v>
                </c:pt>
                <c:pt idx="40197">
                  <c:v>9.7957636171486229E-6</c:v>
                </c:pt>
                <c:pt idx="40198">
                  <c:v>9.7949723567580804E-6</c:v>
                </c:pt>
                <c:pt idx="40199">
                  <c:v>9.7942720458377153E-6</c:v>
                </c:pt>
                <c:pt idx="40200">
                  <c:v>9.7935999292531051E-6</c:v>
                </c:pt>
                <c:pt idx="40201">
                  <c:v>9.7928668765234761E-6</c:v>
                </c:pt>
                <c:pt idx="40202">
                  <c:v>9.7921547421719879E-6</c:v>
                </c:pt>
                <c:pt idx="40203">
                  <c:v>9.7914326033787802E-6</c:v>
                </c:pt>
                <c:pt idx="40204">
                  <c:v>9.7906913651968352E-6</c:v>
                </c:pt>
                <c:pt idx="40205">
                  <c:v>9.7900974651565775E-6</c:v>
                </c:pt>
                <c:pt idx="40206">
                  <c:v>9.789342584554106E-6</c:v>
                </c:pt>
                <c:pt idx="40207">
                  <c:v>9.7885476861847565E-6</c:v>
                </c:pt>
                <c:pt idx="40208">
                  <c:v>9.7879101303988136E-6</c:v>
                </c:pt>
                <c:pt idx="40209">
                  <c:v>9.7871952675632201E-6</c:v>
                </c:pt>
                <c:pt idx="40210">
                  <c:v>9.7864458439289592E-6</c:v>
                </c:pt>
                <c:pt idx="40211">
                  <c:v>9.7857491709874012E-6</c:v>
                </c:pt>
                <c:pt idx="40212">
                  <c:v>9.7851152531802654E-6</c:v>
                </c:pt>
                <c:pt idx="40213">
                  <c:v>9.7844031188287772E-6</c:v>
                </c:pt>
                <c:pt idx="40214">
                  <c:v>9.7836500572157092E-6</c:v>
                </c:pt>
                <c:pt idx="40215">
                  <c:v>9.7829288279172033E-6</c:v>
                </c:pt>
                <c:pt idx="40216">
                  <c:v>9.7823112810146995E-6</c:v>
                </c:pt>
                <c:pt idx="40217">
                  <c:v>9.7816109700943343E-6</c:v>
                </c:pt>
                <c:pt idx="40218">
                  <c:v>9.7808542705024593E-6</c:v>
                </c:pt>
                <c:pt idx="40219">
                  <c:v>9.7801857918966562E-6</c:v>
                </c:pt>
                <c:pt idx="40220">
                  <c:v>9.779513675312046E-6</c:v>
                </c:pt>
                <c:pt idx="40221">
                  <c:v>9.7787842605612241E-6</c:v>
                </c:pt>
                <c:pt idx="40222">
                  <c:v>9.778107596503105E-6</c:v>
                </c:pt>
                <c:pt idx="40223">
                  <c:v>9.777402738109231E-6</c:v>
                </c:pt>
                <c:pt idx="40224">
                  <c:v>9.7766132967080921E-6</c:v>
                </c:pt>
                <c:pt idx="40225">
                  <c:v>9.7760093922261149E-6</c:v>
                </c:pt>
                <c:pt idx="40226">
                  <c:v>9.7753381851362064E-6</c:v>
                </c:pt>
                <c:pt idx="40227">
                  <c:v>9.7746224128059112E-6</c:v>
                </c:pt>
                <c:pt idx="40228">
                  <c:v>9.7739366538007744E-6</c:v>
                </c:pt>
                <c:pt idx="40229">
                  <c:v>9.7731799542088993E-6</c:v>
                </c:pt>
                <c:pt idx="40230">
                  <c:v>9.7725078376242891E-6</c:v>
                </c:pt>
                <c:pt idx="40231">
                  <c:v>9.7718220786191523E-6</c:v>
                </c:pt>
                <c:pt idx="40232">
                  <c:v>9.7711308626458049E-6</c:v>
                </c:pt>
                <c:pt idx="40233">
                  <c:v>9.7704669315135106E-6</c:v>
                </c:pt>
                <c:pt idx="40234">
                  <c:v>9.769756616151426E-6</c:v>
                </c:pt>
                <c:pt idx="40235">
                  <c:v>9.7691108749131672E-6</c:v>
                </c:pt>
                <c:pt idx="40236">
                  <c:v>9.7684060165192932E-6</c:v>
                </c:pt>
                <c:pt idx="40237">
                  <c:v>9.7676102086552419E-6</c:v>
                </c:pt>
                <c:pt idx="40238">
                  <c:v>9.7669517344911583E-6</c:v>
                </c:pt>
                <c:pt idx="40239">
                  <c:v>9.766336006578058E-6</c:v>
                </c:pt>
                <c:pt idx="40240">
                  <c:v>9.7656529760570265E-6</c:v>
                </c:pt>
                <c:pt idx="40241">
                  <c:v>9.7649544841260649E-6</c:v>
                </c:pt>
                <c:pt idx="40242">
                  <c:v>9.7641814136295579E-6</c:v>
                </c:pt>
                <c:pt idx="40243">
                  <c:v>9.7635820566210896E-6</c:v>
                </c:pt>
                <c:pt idx="40244">
                  <c:v>9.7628726507537067E-6</c:v>
                </c:pt>
                <c:pt idx="40245">
                  <c:v>9.7621968961902894E-6</c:v>
                </c:pt>
                <c:pt idx="40246">
                  <c:v>9.7614993137540296E-6</c:v>
                </c:pt>
                <c:pt idx="40247">
                  <c:v>9.7608381111058407E-6</c:v>
                </c:pt>
                <c:pt idx="40248">
                  <c:v>9.7601750894682482E-6</c:v>
                </c:pt>
                <c:pt idx="40249">
                  <c:v>9.7595348051982E-6</c:v>
                </c:pt>
                <c:pt idx="40250">
                  <c:v>9.7587908385321498E-6</c:v>
                </c:pt>
                <c:pt idx="40251">
                  <c:v>9.7580859801382758E-6</c:v>
                </c:pt>
                <c:pt idx="40252">
                  <c:v>9.7573629318503663E-6</c:v>
                </c:pt>
                <c:pt idx="40253">
                  <c:v>9.7567499324213713E-6</c:v>
                </c:pt>
                <c:pt idx="40254">
                  <c:v>9.7560659924056381E-6</c:v>
                </c:pt>
                <c:pt idx="40255">
                  <c:v>9.7553638624958694E-6</c:v>
                </c:pt>
                <c:pt idx="40256">
                  <c:v>9.7546590041019954E-6</c:v>
                </c:pt>
                <c:pt idx="40257">
                  <c:v>9.7540787464822643E-6</c:v>
                </c:pt>
                <c:pt idx="40258">
                  <c:v>9.7533456937526353E-6</c:v>
                </c:pt>
                <c:pt idx="40259">
                  <c:v>9.7527044999878854E-6</c:v>
                </c:pt>
                <c:pt idx="40260">
                  <c:v>9.7520041890675202E-6</c:v>
                </c:pt>
                <c:pt idx="40261">
                  <c:v>9.7512775028008036E-6</c:v>
                </c:pt>
                <c:pt idx="40262">
                  <c:v>9.7506735983188264E-6</c:v>
                </c:pt>
                <c:pt idx="40263">
                  <c:v>9.7500005722395144E-6</c:v>
                </c:pt>
                <c:pt idx="40264">
                  <c:v>9.7493239081813954E-6</c:v>
                </c:pt>
                <c:pt idx="40265">
                  <c:v>9.7486372396815568E-6</c:v>
                </c:pt>
                <c:pt idx="40266">
                  <c:v>9.7479623946128413E-6</c:v>
                </c:pt>
                <c:pt idx="40267">
                  <c:v>9.747254807734862E-6</c:v>
                </c:pt>
                <c:pt idx="40268">
                  <c:v>9.7466627266840078E-6</c:v>
                </c:pt>
                <c:pt idx="40269">
                  <c:v>9.74599697656231E-6</c:v>
                </c:pt>
                <c:pt idx="40270">
                  <c:v>9.7452902991790324E-6</c:v>
                </c:pt>
                <c:pt idx="40271">
                  <c:v>9.7445745268487372E-6</c:v>
                </c:pt>
                <c:pt idx="40272">
                  <c:v>9.7439078672323376E-6</c:v>
                </c:pt>
                <c:pt idx="40273">
                  <c:v>9.7432375696371309E-6</c:v>
                </c:pt>
                <c:pt idx="40274">
                  <c:v>9.742656402522698E-6</c:v>
                </c:pt>
                <c:pt idx="40275">
                  <c:v>9.7419842859380879E-6</c:v>
                </c:pt>
                <c:pt idx="40276">
                  <c:v>9.7412812465336174E-6</c:v>
                </c:pt>
                <c:pt idx="40277">
                  <c:v>9.7405636552139185E-6</c:v>
                </c:pt>
                <c:pt idx="40278">
                  <c:v>9.739988854562398E-6</c:v>
                </c:pt>
                <c:pt idx="40279">
                  <c:v>9.7392148745711893E-6</c:v>
                </c:pt>
                <c:pt idx="40280">
                  <c:v>9.7385909612057731E-6</c:v>
                </c:pt>
                <c:pt idx="40281">
                  <c:v>9.7379370345151983E-6</c:v>
                </c:pt>
                <c:pt idx="40282">
                  <c:v>9.7372740128776059E-6</c:v>
                </c:pt>
                <c:pt idx="40283">
                  <c:v>9.7366219051764347E-6</c:v>
                </c:pt>
                <c:pt idx="40284">
                  <c:v>9.7359807114116848E-6</c:v>
                </c:pt>
                <c:pt idx="40285">
                  <c:v>9.7352931334171444E-6</c:v>
                </c:pt>
                <c:pt idx="40286">
                  <c:v>9.7346319307689555E-6</c:v>
                </c:pt>
                <c:pt idx="40287">
                  <c:v>9.7339643616578542E-6</c:v>
                </c:pt>
                <c:pt idx="40288">
                  <c:v>9.7333359008189291E-6</c:v>
                </c:pt>
                <c:pt idx="40289">
                  <c:v>9.7326364993932657E-6</c:v>
                </c:pt>
                <c:pt idx="40290">
                  <c:v>9.7319434644305147E-6</c:v>
                </c:pt>
                <c:pt idx="40291">
                  <c:v>9.7313968581147492E-6</c:v>
                </c:pt>
                <c:pt idx="40292">
                  <c:v>9.7306683528586291E-6</c:v>
                </c:pt>
                <c:pt idx="40293">
                  <c:v>9.7300471679773182E-6</c:v>
                </c:pt>
                <c:pt idx="40294">
                  <c:v>9.7293732324033044E-6</c:v>
                </c:pt>
                <c:pt idx="40295">
                  <c:v>9.7287056632922031E-6</c:v>
                </c:pt>
                <c:pt idx="40296">
                  <c:v>9.7280744739691727E-6</c:v>
                </c:pt>
                <c:pt idx="40297">
                  <c:v>9.727460565045476E-6</c:v>
                </c:pt>
                <c:pt idx="40298">
                  <c:v>9.7267175078741275E-6</c:v>
                </c:pt>
                <c:pt idx="40299">
                  <c:v>9.7260990514769219E-6</c:v>
                </c:pt>
                <c:pt idx="40300">
                  <c:v>9.7254924185108393E-6</c:v>
                </c:pt>
                <c:pt idx="40301">
                  <c:v>9.7248603196931072E-6</c:v>
                </c:pt>
                <c:pt idx="40302">
                  <c:v>9.7241836556349881E-6</c:v>
                </c:pt>
                <c:pt idx="40303">
                  <c:v>9.7235160865238868E-6</c:v>
                </c:pt>
                <c:pt idx="40304">
                  <c:v>9.7228403319604695E-6</c:v>
                </c:pt>
                <c:pt idx="40305">
                  <c:v>9.7222045951639302E-6</c:v>
                </c:pt>
                <c:pt idx="40306">
                  <c:v>9.7215033747488633E-6</c:v>
                </c:pt>
                <c:pt idx="40307">
                  <c:v>9.7209567684330977E-6</c:v>
                </c:pt>
                <c:pt idx="40308">
                  <c:v>9.7201882454100996E-6</c:v>
                </c:pt>
                <c:pt idx="40309">
                  <c:v>9.719638001115527E-6</c:v>
                </c:pt>
                <c:pt idx="40310">
                  <c:v>9.7189777079620399E-6</c:v>
                </c:pt>
                <c:pt idx="40311">
                  <c:v>9.7182773970416747E-6</c:v>
                </c:pt>
                <c:pt idx="40312">
                  <c:v>9.7176416602451354E-6</c:v>
                </c:pt>
                <c:pt idx="40313">
                  <c:v>9.7169959190068766E-6</c:v>
                </c:pt>
                <c:pt idx="40314">
                  <c:v>9.7163328973692842E-6</c:v>
                </c:pt>
                <c:pt idx="40315">
                  <c:v>9.7157426353078336E-6</c:v>
                </c:pt>
                <c:pt idx="40316">
                  <c:v>9.7150978035642765E-6</c:v>
                </c:pt>
                <c:pt idx="40317">
                  <c:v>9.7144238679902628E-6</c:v>
                </c:pt>
                <c:pt idx="40318">
                  <c:v>9.7138345154235139E-6</c:v>
                </c:pt>
                <c:pt idx="40319">
                  <c:v>9.7131842267117463E-6</c:v>
                </c:pt>
                <c:pt idx="40320">
                  <c:v>9.7125112006324343E-6</c:v>
                </c:pt>
                <c:pt idx="40321">
                  <c:v>9.7118972917087376E-6</c:v>
                </c:pt>
                <c:pt idx="40322">
                  <c:v>9.711206985230092E-6</c:v>
                </c:pt>
                <c:pt idx="40323">
                  <c:v>9.7105958047905006E-6</c:v>
                </c:pt>
                <c:pt idx="40324">
                  <c:v>9.7099136837641709E-6</c:v>
                </c:pt>
                <c:pt idx="40325">
                  <c:v>9.7093061413033865E-6</c:v>
                </c:pt>
                <c:pt idx="40326">
                  <c:v>9.7086376626975834E-6</c:v>
                </c:pt>
                <c:pt idx="40327">
                  <c:v>9.7080492196255364E-6</c:v>
                </c:pt>
                <c:pt idx="40328">
                  <c:v>9.707349818199873E-6</c:v>
                </c:pt>
                <c:pt idx="40329">
                  <c:v>9.7067886599688791E-6</c:v>
                </c:pt>
                <c:pt idx="40330">
                  <c:v>9.7061856649816036E-6</c:v>
                </c:pt>
                <c:pt idx="40331">
                  <c:v>9.7055299193016253E-6</c:v>
                </c:pt>
                <c:pt idx="40332">
                  <c:v>9.7049278338090517E-6</c:v>
                </c:pt>
                <c:pt idx="40333">
                  <c:v>9.704257536213845E-6</c:v>
                </c:pt>
                <c:pt idx="40334">
                  <c:v>9.7036072475020774E-6</c:v>
                </c:pt>
                <c:pt idx="40335">
                  <c:v>9.7029978860518895E-6</c:v>
                </c:pt>
                <c:pt idx="40336">
                  <c:v>9.7023839771281928E-6</c:v>
                </c:pt>
                <c:pt idx="40337">
                  <c:v>9.7017027655965649E-6</c:v>
                </c:pt>
                <c:pt idx="40338">
                  <c:v>9.7010379249695688E-6</c:v>
                </c:pt>
                <c:pt idx="40339">
                  <c:v>9.7003976406995207E-6</c:v>
                </c:pt>
                <c:pt idx="40340">
                  <c:v>9.69986376730958E-6</c:v>
                </c:pt>
                <c:pt idx="40341">
                  <c:v>9.6992380349547602E-6</c:v>
                </c:pt>
                <c:pt idx="40342">
                  <c:v>9.6985277195926756E-6</c:v>
                </c:pt>
                <c:pt idx="40343">
                  <c:v>9.6979465524782427E-6</c:v>
                </c:pt>
                <c:pt idx="40344">
                  <c:v>9.6973317340598442E-6</c:v>
                </c:pt>
                <c:pt idx="40345">
                  <c:v>9.6966750788851641E-6</c:v>
                </c:pt>
                <c:pt idx="40346">
                  <c:v>9.6960457085515372E-6</c:v>
                </c:pt>
                <c:pt idx="40347">
                  <c:v>9.6954727268894203E-6</c:v>
                </c:pt>
                <c:pt idx="40348">
                  <c:v>9.6948560894816183E-6</c:v>
                </c:pt>
                <c:pt idx="40349">
                  <c:v>9.6942076197592542E-6</c:v>
                </c:pt>
                <c:pt idx="40350">
                  <c:v>9.6935609690262936E-6</c:v>
                </c:pt>
                <c:pt idx="40351">
                  <c:v>9.6929152277880348E-6</c:v>
                </c:pt>
                <c:pt idx="40352">
                  <c:v>9.6923313321894966E-6</c:v>
                </c:pt>
                <c:pt idx="40353">
                  <c:v>9.6917246992234141E-6</c:v>
                </c:pt>
                <c:pt idx="40354">
                  <c:v>9.6911189757520333E-6</c:v>
                </c:pt>
                <c:pt idx="40355">
                  <c:v>9.6903850135277025E-6</c:v>
                </c:pt>
                <c:pt idx="40356">
                  <c:v>9.6898020274238661E-6</c:v>
                </c:pt>
                <c:pt idx="40357">
                  <c:v>9.6892117653624155E-6</c:v>
                </c:pt>
                <c:pt idx="40358">
                  <c:v>9.6885951279546134E-6</c:v>
                </c:pt>
                <c:pt idx="40359">
                  <c:v>9.6879966804408468E-6</c:v>
                </c:pt>
                <c:pt idx="40360">
                  <c:v>9.6873482107184827E-6</c:v>
                </c:pt>
                <c:pt idx="40361">
                  <c:v>9.686762496130541E-6</c:v>
                </c:pt>
                <c:pt idx="40362">
                  <c:v>9.6861467682174407E-6</c:v>
                </c:pt>
                <c:pt idx="40363">
                  <c:v>9.6855501396930777E-6</c:v>
                </c:pt>
                <c:pt idx="40364">
                  <c:v>9.6849189503700472E-6</c:v>
                </c:pt>
                <c:pt idx="40365">
                  <c:v>9.6842586572165601E-6</c:v>
                </c:pt>
                <c:pt idx="40366">
                  <c:v>9.6836156444624066E-6</c:v>
                </c:pt>
                <c:pt idx="40367">
                  <c:v>9.6830372058320791E-6</c:v>
                </c:pt>
                <c:pt idx="40368">
                  <c:v>5.9666833840310574E-3</c:v>
                </c:pt>
                <c:pt idx="40369">
                  <c:v>5.5036447010934353E-3</c:v>
                </c:pt>
                <c:pt idx="40370">
                  <c:v>3.5761632025241852E-3</c:v>
                </c:pt>
                <c:pt idx="40371">
                  <c:v>2.5255884975194931E-3</c:v>
                </c:pt>
                <c:pt idx="40372">
                  <c:v>2.7974129188805819E-3</c:v>
                </c:pt>
                <c:pt idx="40373">
                  <c:v>5.1457615336403251E-4</c:v>
                </c:pt>
                <c:pt idx="40374">
                  <c:v>2.8413764666765928E-3</c:v>
                </c:pt>
                <c:pt idx="40375">
                  <c:v>8.6528743850067258E-4</c:v>
                </c:pt>
                <c:pt idx="40376">
                  <c:v>1.203872030600905E-3</c:v>
                </c:pt>
                <c:pt idx="40377">
                  <c:v>2.1623997017741199E-3</c:v>
                </c:pt>
                <c:pt idx="40378">
                  <c:v>3.7131615681573749E-4</c:v>
                </c:pt>
                <c:pt idx="40379">
                  <c:v>8.4035337204113603E-4</c:v>
                </c:pt>
                <c:pt idx="40380">
                  <c:v>1.297403243370354E-3</c:v>
                </c:pt>
                <c:pt idx="40381">
                  <c:v>3.07035370497033E-4</c:v>
                </c:pt>
                <c:pt idx="40382">
                  <c:v>1.1488776654005051E-3</c:v>
                </c:pt>
                <c:pt idx="40383">
                  <c:v>6.4597796881571412E-4</c:v>
                </c:pt>
                <c:pt idx="40384">
                  <c:v>1.148538794950582E-4</c:v>
                </c:pt>
                <c:pt idx="40385">
                  <c:v>7.0641119964420795E-4</c:v>
                </c:pt>
                <c:pt idx="40386">
                  <c:v>4.9635051982477307E-4</c:v>
                </c:pt>
                <c:pt idx="40387">
                  <c:v>2.9205338796600699E-4</c:v>
                </c:pt>
                <c:pt idx="40388">
                  <c:v>5.92024065554142E-4</c:v>
                </c:pt>
                <c:pt idx="40389">
                  <c:v>3.4159107599407429E-4</c:v>
                </c:pt>
                <c:pt idx="40390">
                  <c:v>2.7801670512417331E-5</c:v>
                </c:pt>
                <c:pt idx="40391">
                  <c:v>2.8547891997732222E-4</c:v>
                </c:pt>
                <c:pt idx="40392">
                  <c:v>2.6888359570875758E-4</c:v>
                </c:pt>
                <c:pt idx="40393">
                  <c:v>1.5900381549727169E-4</c:v>
                </c:pt>
                <c:pt idx="40394">
                  <c:v>3.1425582710653538E-4</c:v>
                </c:pt>
                <c:pt idx="40395">
                  <c:v>1.3420602772384879E-4</c:v>
                </c:pt>
                <c:pt idx="40396">
                  <c:v>3.2324594940291718E-5</c:v>
                </c:pt>
                <c:pt idx="40397">
                  <c:v>1.6397937724832451E-4</c:v>
                </c:pt>
                <c:pt idx="40398">
                  <c:v>1.366462965961546E-4</c:v>
                </c:pt>
                <c:pt idx="40399">
                  <c:v>1.0676438250811771E-4</c:v>
                </c:pt>
                <c:pt idx="40400">
                  <c:v>1.6784411855041981E-4</c:v>
                </c:pt>
                <c:pt idx="40401">
                  <c:v>9.3358365120366216E-5</c:v>
                </c:pt>
                <c:pt idx="40402">
                  <c:v>1.5975097994669341E-5</c:v>
                </c:pt>
                <c:pt idx="40403">
                  <c:v>7.4589290306903422E-5</c:v>
                </c:pt>
                <c:pt idx="40404">
                  <c:v>7.8407312685158104E-5</c:v>
                </c:pt>
                <c:pt idx="40405">
                  <c:v>5.5485597840743139E-5</c:v>
                </c:pt>
                <c:pt idx="40406">
                  <c:v>8.934961078921333E-5</c:v>
                </c:pt>
                <c:pt idx="40407">
                  <c:v>5.3471849241759628E-5</c:v>
                </c:pt>
                <c:pt idx="40408">
                  <c:v>8.9997238319483586E-6</c:v>
                </c:pt>
                <c:pt idx="40409">
                  <c:v>3.4104054066119722E-5</c:v>
                </c:pt>
                <c:pt idx="40410">
                  <c:v>4.1771607357077301E-5</c:v>
                </c:pt>
                <c:pt idx="40411">
                  <c:v>3.0705145036336028E-5</c:v>
                </c:pt>
                <c:pt idx="40412">
                  <c:v>4.4892665755469352E-5</c:v>
                </c:pt>
                <c:pt idx="40413">
                  <c:v>3.5992656194139272E-5</c:v>
                </c:pt>
                <c:pt idx="40414">
                  <c:v>8.4904750110581517E-6</c:v>
                </c:pt>
                <c:pt idx="40415">
                  <c:v>1.516782413091278E-5</c:v>
                </c:pt>
                <c:pt idx="40416">
                  <c:v>2.5393259420525279E-5</c:v>
                </c:pt>
                <c:pt idx="40417">
                  <c:v>1.8537190044298771E-5</c:v>
                </c:pt>
                <c:pt idx="40418">
                  <c:v>2.4248651243397031E-5</c:v>
                </c:pt>
                <c:pt idx="40419">
                  <c:v>2.433750887576025E-5</c:v>
                </c:pt>
                <c:pt idx="40420">
                  <c:v>8.8277702161576599E-6</c:v>
                </c:pt>
                <c:pt idx="40421">
                  <c:v>8.6640457084286027E-6</c:v>
                </c:pt>
                <c:pt idx="40422">
                  <c:v>1.548688669572584E-5</c:v>
                </c:pt>
                <c:pt idx="40423">
                  <c:v>1.258576230611652E-5</c:v>
                </c:pt>
                <c:pt idx="40424">
                  <c:v>1.3807869436277541E-5</c:v>
                </c:pt>
                <c:pt idx="40425">
                  <c:v>1.5800309483893219E-5</c:v>
                </c:pt>
                <c:pt idx="40426">
                  <c:v>8.3663726400118321E-6</c:v>
                </c:pt>
                <c:pt idx="40427">
                  <c:v>5.5256437008210924E-6</c:v>
                </c:pt>
                <c:pt idx="40428">
                  <c:v>9.6044823294505477E-6</c:v>
                </c:pt>
                <c:pt idx="40429">
                  <c:v>9.0538133008521982E-6</c:v>
                </c:pt>
                <c:pt idx="40430">
                  <c:v>8.5170004240353592E-6</c:v>
                </c:pt>
                <c:pt idx="40431">
                  <c:v>1.0499925338081081E-5</c:v>
                </c:pt>
                <c:pt idx="40432">
                  <c:v>7.5721377470472362E-6</c:v>
                </c:pt>
                <c:pt idx="40433">
                  <c:v>4.8406504902231973E-6</c:v>
                </c:pt>
                <c:pt idx="40434">
                  <c:v>6.6695574787445366E-6</c:v>
                </c:pt>
                <c:pt idx="40435">
                  <c:v>7.0816440711496398E-6</c:v>
                </c:pt>
                <c:pt idx="40436">
                  <c:v>6.4199630287475884E-6</c:v>
                </c:pt>
                <c:pt idx="40437">
                  <c:v>7.5291759458195884E-6</c:v>
                </c:pt>
                <c:pt idx="40438">
                  <c:v>6.7557348302216269E-6</c:v>
                </c:pt>
                <c:pt idx="40439">
                  <c:v>4.8249617066176143E-6</c:v>
                </c:pt>
                <c:pt idx="40440">
                  <c:v>5.3517837841354776E-6</c:v>
                </c:pt>
                <c:pt idx="40441">
                  <c:v>5.9444655562401749E-6</c:v>
                </c:pt>
                <c:pt idx="40442">
                  <c:v>5.472013981488999E-6</c:v>
                </c:pt>
                <c:pt idx="40443">
                  <c:v>5.8665646065492183E-6</c:v>
                </c:pt>
                <c:pt idx="40444">
                  <c:v>5.9225617405900266E-6</c:v>
                </c:pt>
                <c:pt idx="40445">
                  <c:v>4.8139181672013356E-6</c:v>
                </c:pt>
                <c:pt idx="40446">
                  <c:v>4.6531231419066899E-6</c:v>
                </c:pt>
                <c:pt idx="40447">
                  <c:v>5.1328988774912432E-6</c:v>
                </c:pt>
                <c:pt idx="40448">
                  <c:v>4.8944507398118731E-6</c:v>
                </c:pt>
                <c:pt idx="40449">
                  <c:v>4.9549871619092301E-6</c:v>
                </c:pt>
                <c:pt idx="40450">
                  <c:v>5.1717843234655447E-6</c:v>
                </c:pt>
                <c:pt idx="40451">
                  <c:v>4.6501636461471207E-6</c:v>
                </c:pt>
                <c:pt idx="40452">
                  <c:v>4.3963805183011573E-6</c:v>
                </c:pt>
                <c:pt idx="40453">
                  <c:v>4.6737582124478649E-6</c:v>
                </c:pt>
                <c:pt idx="40454">
                  <c:v>4.6138188736222219E-6</c:v>
                </c:pt>
                <c:pt idx="40455">
                  <c:v>4.5688248064834616E-6</c:v>
                </c:pt>
                <c:pt idx="40456">
                  <c:v>4.7243606786651071E-6</c:v>
                </c:pt>
                <c:pt idx="40457">
                  <c:v>4.5131255319574848E-6</c:v>
                </c:pt>
                <c:pt idx="40458">
                  <c:v>4.3006957639590837E-6</c:v>
                </c:pt>
                <c:pt idx="40459">
                  <c:v>4.4291318772593513E-6</c:v>
                </c:pt>
                <c:pt idx="40460">
                  <c:v>4.4385274122760174E-6</c:v>
                </c:pt>
                <c:pt idx="40461">
                  <c:v>4.3785557863884614E-6</c:v>
                </c:pt>
                <c:pt idx="40462">
                  <c:v>4.458892817638116E-6</c:v>
                </c:pt>
                <c:pt idx="40463">
                  <c:v>4.3858044591615908E-6</c:v>
                </c:pt>
                <c:pt idx="40464">
                  <c:v>4.2406413740536664E-6</c:v>
                </c:pt>
                <c:pt idx="40465">
                  <c:v>4.2843603296205401E-6</c:v>
                </c:pt>
                <c:pt idx="40466">
                  <c:v>4.3110703700222067E-6</c:v>
                </c:pt>
                <c:pt idx="40467">
                  <c:v>4.2670453694881871E-6</c:v>
                </c:pt>
                <c:pt idx="40468">
                  <c:v>4.3008503780583851E-6</c:v>
                </c:pt>
                <c:pt idx="40469">
                  <c:v>4.2839310481213033E-6</c:v>
                </c:pt>
                <c:pt idx="40470">
                  <c:v>4.1983512346632779E-6</c:v>
                </c:pt>
                <c:pt idx="40471">
                  <c:v>4.2052820390381376E-6</c:v>
                </c:pt>
                <c:pt idx="40472">
                  <c:v>4.2301076064177323E-6</c:v>
                </c:pt>
                <c:pt idx="40473">
                  <c:v>4.2055462472490027E-6</c:v>
                </c:pt>
                <c:pt idx="40474">
                  <c:v>4.2163069338130299E-6</c:v>
                </c:pt>
                <c:pt idx="40475">
                  <c:v>4.2176188799203373E-6</c:v>
                </c:pt>
                <c:pt idx="40476">
                  <c:v>4.171411092102062E-6</c:v>
                </c:pt>
                <c:pt idx="40477">
                  <c:v>4.1646303543529939E-6</c:v>
                </c:pt>
                <c:pt idx="40478">
                  <c:v>4.1810189941315912E-6</c:v>
                </c:pt>
                <c:pt idx="40479">
                  <c:v>4.1685570977278994E-6</c:v>
                </c:pt>
                <c:pt idx="40480">
                  <c:v>4.1688381315907463E-6</c:v>
                </c:pt>
                <c:pt idx="40481">
                  <c:v>4.17285673393053E-6</c:v>
                </c:pt>
                <c:pt idx="40482">
                  <c:v>4.1489911382086584E-6</c:v>
                </c:pt>
                <c:pt idx="40483">
                  <c:v>4.1392336243006866E-6</c:v>
                </c:pt>
                <c:pt idx="40484">
                  <c:v>4.1479338506178456E-6</c:v>
                </c:pt>
                <c:pt idx="40485">
                  <c:v>4.1421949390496593E-6</c:v>
                </c:pt>
                <c:pt idx="40486">
                  <c:v>4.1391976992599666E-6</c:v>
                </c:pt>
                <c:pt idx="40487">
                  <c:v>4.1421817513764836E-6</c:v>
                </c:pt>
                <c:pt idx="40488">
                  <c:v>4.130500656174263E-6</c:v>
                </c:pt>
                <c:pt idx="40489">
                  <c:v>4.1223024709324818E-6</c:v>
                </c:pt>
                <c:pt idx="40490">
                  <c:v>4.1261328078689977E-6</c:v>
                </c:pt>
                <c:pt idx="40491">
                  <c:v>4.1231533032259904E-6</c:v>
                </c:pt>
                <c:pt idx="40492">
                  <c:v>4.1198686631105366E-6</c:v>
                </c:pt>
                <c:pt idx="40493">
                  <c:v>4.1209755181625951E-6</c:v>
                </c:pt>
                <c:pt idx="40494">
                  <c:v>4.1145867726299912E-6</c:v>
                </c:pt>
                <c:pt idx="40495">
                  <c:v>4.1082198549702298E-6</c:v>
                </c:pt>
                <c:pt idx="40496">
                  <c:v>4.1090006561717018E-6</c:v>
                </c:pt>
                <c:pt idx="40497">
                  <c:v>4.1072062231251039E-6</c:v>
                </c:pt>
                <c:pt idx="40498">
                  <c:v>4.104257641301956E-6</c:v>
                </c:pt>
                <c:pt idx="40499">
                  <c:v>4.1041207623493392E-6</c:v>
                </c:pt>
                <c:pt idx="40500">
                  <c:v>4.1005546336236884E-6</c:v>
                </c:pt>
                <c:pt idx="40501">
                  <c:v>4.0960176193038933E-6</c:v>
                </c:pt>
                <c:pt idx="40502">
                  <c:v>4.0955646909424104E-6</c:v>
                </c:pt>
                <c:pt idx="40503">
                  <c:v>4.0942768464446999E-6</c:v>
                </c:pt>
                <c:pt idx="40504">
                  <c:v>4.0919790080806706E-6</c:v>
                </c:pt>
                <c:pt idx="40505">
                  <c:v>4.0912595977715682E-6</c:v>
                </c:pt>
                <c:pt idx="40506">
                  <c:v>4.0891331991588231E-6</c:v>
                </c:pt>
                <c:pt idx="40507">
                  <c:v>4.0860568333300762E-6</c:v>
                </c:pt>
                <c:pt idx="40508">
                  <c:v>4.0852305573935146E-6</c:v>
                </c:pt>
                <c:pt idx="40509">
                  <c:v>4.0842564885679167E-6</c:v>
                </c:pt>
                <c:pt idx="40510">
                  <c:v>4.0825379983289167E-6</c:v>
                </c:pt>
                <c:pt idx="40511">
                  <c:v>4.0816771615936887E-6</c:v>
                </c:pt>
                <c:pt idx="40512">
                  <c:v>4.0803247429721523E-6</c:v>
                </c:pt>
                <c:pt idx="40513">
                  <c:v>4.0782470023259521E-6</c:v>
                </c:pt>
                <c:pt idx="40514">
                  <c:v>4.077293851878494E-6</c:v>
                </c:pt>
                <c:pt idx="40515">
                  <c:v>4.0765262383501977E-6</c:v>
                </c:pt>
                <c:pt idx="40516">
                  <c:v>4.0752502172836103E-6</c:v>
                </c:pt>
                <c:pt idx="40517">
                  <c:v>4.0744521356828054E-6</c:v>
                </c:pt>
                <c:pt idx="40518">
                  <c:v>4.0734257709118538E-6</c:v>
                </c:pt>
                <c:pt idx="40519">
                  <c:v>4.0720251490711226E-6</c:v>
                </c:pt>
                <c:pt idx="40520">
                  <c:v>4.0712029658607207E-6</c:v>
                </c:pt>
                <c:pt idx="40521">
                  <c:v>4.0705022001930047E-6</c:v>
                </c:pt>
                <c:pt idx="40522">
                  <c:v>4.0696227188163903E-6</c:v>
                </c:pt>
                <c:pt idx="40523">
                  <c:v>4.0688692024559714E-6</c:v>
                </c:pt>
                <c:pt idx="40524">
                  <c:v>4.0681288737687282E-6</c:v>
                </c:pt>
                <c:pt idx="40525">
                  <c:v>4.0671775423106737E-6</c:v>
                </c:pt>
                <c:pt idx="40526">
                  <c:v>4.0664922380528878E-6</c:v>
                </c:pt>
                <c:pt idx="40527">
                  <c:v>4.0659206206328244E-6</c:v>
                </c:pt>
                <c:pt idx="40528">
                  <c:v>4.0652189454704057E-6</c:v>
                </c:pt>
                <c:pt idx="40529">
                  <c:v>4.0646382331033237E-6</c:v>
                </c:pt>
                <c:pt idx="40530">
                  <c:v>4.0641129999130499E-6</c:v>
                </c:pt>
                <c:pt idx="40531">
                  <c:v>4.0633863136463333E-6</c:v>
                </c:pt>
                <c:pt idx="40532">
                  <c:v>4.0628365240991124E-6</c:v>
                </c:pt>
                <c:pt idx="40533">
                  <c:v>4.0623858694743831E-6</c:v>
                </c:pt>
                <c:pt idx="40534">
                  <c:v>4.0618647290102672E-6</c:v>
                </c:pt>
                <c:pt idx="40535">
                  <c:v>4.0613904275232926E-6</c:v>
                </c:pt>
                <c:pt idx="40536">
                  <c:v>4.0609616007714067E-6</c:v>
                </c:pt>
                <c:pt idx="40537">
                  <c:v>4.0604550122225191E-6</c:v>
                </c:pt>
                <c:pt idx="40538">
                  <c:v>4.060023002239177E-6</c:v>
                </c:pt>
                <c:pt idx="40539">
                  <c:v>4.059626462549204E-6</c:v>
                </c:pt>
                <c:pt idx="40540">
                  <c:v>4.0592231016489677E-6</c:v>
                </c:pt>
                <c:pt idx="40541">
                  <c:v>4.0588747651781887E-6</c:v>
                </c:pt>
                <c:pt idx="40542">
                  <c:v>4.0585246097180061E-6</c:v>
                </c:pt>
                <c:pt idx="40543">
                  <c:v>4.0581280700280331E-6</c:v>
                </c:pt>
                <c:pt idx="40544">
                  <c:v>4.0577888285042718E-6</c:v>
                </c:pt>
                <c:pt idx="40545">
                  <c:v>4.0574932427261956E-6</c:v>
                </c:pt>
                <c:pt idx="40546">
                  <c:v>4.0572222133050673E-6</c:v>
                </c:pt>
                <c:pt idx="40547">
                  <c:v>4.0569375414634123E-6</c:v>
                </c:pt>
                <c:pt idx="40548">
                  <c:v>4.0566501411376521E-6</c:v>
                </c:pt>
                <c:pt idx="40549">
                  <c:v>4.0563081711297846E-6</c:v>
                </c:pt>
                <c:pt idx="40550">
                  <c:v>4.0560648812970612E-6</c:v>
                </c:pt>
                <c:pt idx="40551">
                  <c:v>4.0558420550951269E-6</c:v>
                </c:pt>
                <c:pt idx="40552">
                  <c:v>4.0555864870839287E-6</c:v>
                </c:pt>
                <c:pt idx="40553">
                  <c:v>4.0553818507760298E-6</c:v>
                </c:pt>
                <c:pt idx="40554">
                  <c:v>4.0551640267949551E-6</c:v>
                </c:pt>
                <c:pt idx="40555">
                  <c:v>4.0549316508986522E-6</c:v>
                </c:pt>
                <c:pt idx="40556">
                  <c:v>4.0547433854953852E-6</c:v>
                </c:pt>
                <c:pt idx="40557">
                  <c:v>4.0545428419136442E-6</c:v>
                </c:pt>
                <c:pt idx="40558">
                  <c:v>4.0543663999415003E-6</c:v>
                </c:pt>
                <c:pt idx="40559">
                  <c:v>4.0541758608014788E-6</c:v>
                </c:pt>
                <c:pt idx="40560">
                  <c:v>4.0540066947869491E-6</c:v>
                </c:pt>
                <c:pt idx="40561">
                  <c:v>4.0538111534260679E-6</c:v>
                </c:pt>
                <c:pt idx="40562">
                  <c:v>4.0536656342737842E-6</c:v>
                </c:pt>
                <c:pt idx="40563">
                  <c:v>4.0535205698688506E-6</c:v>
                </c:pt>
                <c:pt idx="40564">
                  <c:v>4.053334123454988E-6</c:v>
                </c:pt>
                <c:pt idx="40565">
                  <c:v>4.0532231651013717E-6</c:v>
                </c:pt>
                <c:pt idx="40566">
                  <c:v>4.0530771912017372E-6</c:v>
                </c:pt>
                <c:pt idx="40567">
                  <c:v>4.0529321267968044E-6</c:v>
                </c:pt>
                <c:pt idx="40568">
                  <c:v>4.052821623190539E-6</c:v>
                </c:pt>
                <c:pt idx="40569">
                  <c:v>4.0526888369640801E-6</c:v>
                </c:pt>
                <c:pt idx="40570">
                  <c:v>4.0525806070945691E-6</c:v>
                </c:pt>
                <c:pt idx="40571">
                  <c:v>4.0524678297515493E-6</c:v>
                </c:pt>
                <c:pt idx="40572">
                  <c:v>4.0523427742300564E-6</c:v>
                </c:pt>
                <c:pt idx="40573">
                  <c:v>4.052228632644983E-6</c:v>
                </c:pt>
                <c:pt idx="40574">
                  <c:v>4.052140411658911E-6</c:v>
                </c:pt>
                <c:pt idx="40575">
                  <c:v>4.0520480979466811E-6</c:v>
                </c:pt>
                <c:pt idx="40576">
                  <c:v>4.0519289541407488E-6</c:v>
                </c:pt>
                <c:pt idx="40577">
                  <c:v>4.0518139030609754E-6</c:v>
                </c:pt>
                <c:pt idx="40578">
                  <c:v>4.0517675188311841E-6</c:v>
                </c:pt>
                <c:pt idx="40579">
                  <c:v>4.0516410990676377E-6</c:v>
                </c:pt>
                <c:pt idx="40580">
                  <c:v>4.0515697037335494E-6</c:v>
                </c:pt>
                <c:pt idx="40581">
                  <c:v>4.0515028558729682E-6</c:v>
                </c:pt>
                <c:pt idx="40582">
                  <c:v>4.0514096326660356E-6</c:v>
                </c:pt>
                <c:pt idx="40583">
                  <c:v>4.051335508847842E-6</c:v>
                </c:pt>
                <c:pt idx="40584">
                  <c:v>4.051215455547208E-6</c:v>
                </c:pt>
                <c:pt idx="40585">
                  <c:v>4.0511763472750317E-6</c:v>
                </c:pt>
                <c:pt idx="40586">
                  <c:v>4.0511044971935917E-6</c:v>
                </c:pt>
                <c:pt idx="40587">
                  <c:v>4.051007181260502E-6</c:v>
                </c:pt>
                <c:pt idx="40588">
                  <c:v>4.0509485188522376E-6</c:v>
                </c:pt>
                <c:pt idx="40589">
                  <c:v>4.0508962229068857E-6</c:v>
                </c:pt>
                <c:pt idx="40590">
                  <c:v>4.0508180063625332E-6</c:v>
                </c:pt>
                <c:pt idx="40591">
                  <c:v>4.0507839003112167E-6</c:v>
                </c:pt>
                <c:pt idx="40592">
                  <c:v>4.0507247831556006E-6</c:v>
                </c:pt>
                <c:pt idx="40593">
                  <c:v>4.0506492950953543E-6</c:v>
                </c:pt>
                <c:pt idx="40594">
                  <c:v>4.0505829019821249E-6</c:v>
                </c:pt>
                <c:pt idx="40595">
                  <c:v>4.0505228753318079E-6</c:v>
                </c:pt>
                <c:pt idx="40596">
                  <c:v>4.0504769458493683E-6</c:v>
                </c:pt>
                <c:pt idx="40597">
                  <c:v>4.0504228309146129E-6</c:v>
                </c:pt>
                <c:pt idx="40598">
                  <c:v>4.0503778109268751E-6</c:v>
                </c:pt>
                <c:pt idx="40599">
                  <c:v>4.0503077798348386E-6</c:v>
                </c:pt>
                <c:pt idx="40600">
                  <c:v>4.0502668525732588E-6</c:v>
                </c:pt>
                <c:pt idx="40601">
                  <c:v>4.050214101880556E-6</c:v>
                </c:pt>
                <c:pt idx="40602">
                  <c:v>4.0501440707885186E-6</c:v>
                </c:pt>
                <c:pt idx="40603">
                  <c:v>4.0501199691789216E-6</c:v>
                </c:pt>
                <c:pt idx="40604">
                  <c:v>4.050089955853764E-6</c:v>
                </c:pt>
                <c:pt idx="40605">
                  <c:v>4.0499985516362358E-6</c:v>
                </c:pt>
                <c:pt idx="40606">
                  <c:v>4.0499821807316039E-6</c:v>
                </c:pt>
                <c:pt idx="40607">
                  <c:v>4.049941708217375E-6</c:v>
                </c:pt>
                <c:pt idx="40608">
                  <c:v>4.0499185161024798E-6</c:v>
                </c:pt>
                <c:pt idx="40609">
                  <c:v>4.0498343878425658E-6</c:v>
                </c:pt>
                <c:pt idx="40610">
                  <c:v>4.049821654916741E-6</c:v>
                </c:pt>
                <c:pt idx="40611">
                  <c:v>4.0497448026144411E-6</c:v>
                </c:pt>
                <c:pt idx="40612">
                  <c:v>4.0497138797945809E-6</c:v>
                </c:pt>
                <c:pt idx="40613">
                  <c:v>4.0496970541425981E-6</c:v>
                </c:pt>
                <c:pt idx="40614">
                  <c:v>4.0496042856830172E-6</c:v>
                </c:pt>
                <c:pt idx="40615">
                  <c:v>4.0496097426512279E-6</c:v>
                </c:pt>
                <c:pt idx="40616">
                  <c:v>4.0495583562005777E-6</c:v>
                </c:pt>
                <c:pt idx="40617">
                  <c:v>4.0495087887393311E-6</c:v>
                </c:pt>
                <c:pt idx="40618">
                  <c:v>4.0494974200555589E-6</c:v>
                </c:pt>
                <c:pt idx="40619">
                  <c:v>4.0494574022886809E-6</c:v>
                </c:pt>
                <c:pt idx="40620">
                  <c:v>4.0494201130059082E-6</c:v>
                </c:pt>
                <c:pt idx="40621">
                  <c:v>4.0493646338291001E-6</c:v>
                </c:pt>
                <c:pt idx="40622">
                  <c:v>4.0493277992936783E-6</c:v>
                </c:pt>
                <c:pt idx="40623">
                  <c:v>4.04929278374766E-6</c:v>
                </c:pt>
                <c:pt idx="40624">
                  <c:v>4.0492641346645541E-6</c:v>
                </c:pt>
                <c:pt idx="40625">
                  <c:v>4.0492495827493258E-6</c:v>
                </c:pt>
                <c:pt idx="40626">
                  <c:v>4.0492022890248336E-6</c:v>
                </c:pt>
                <c:pt idx="40627">
                  <c:v>4.0491649997420609E-6</c:v>
                </c:pt>
                <c:pt idx="40628">
                  <c:v>4.0491081563232001E-6</c:v>
                </c:pt>
                <c:pt idx="40629">
                  <c:v>4.0491258914698847E-6</c:v>
                </c:pt>
                <c:pt idx="40630">
                  <c:v>4.0490549508831464E-6</c:v>
                </c:pt>
                <c:pt idx="40631">
                  <c:v>4.0490381252311644E-6</c:v>
                </c:pt>
                <c:pt idx="40632">
                  <c:v>4.0489908315066714E-6</c:v>
                </c:pt>
                <c:pt idx="40633">
                  <c:v>4.0489680941391271E-6</c:v>
                </c:pt>
                <c:pt idx="40634">
                  <c:v>4.048944447276881E-6</c:v>
                </c:pt>
                <c:pt idx="40635">
                  <c:v>4.0488912418368272E-6</c:v>
                </c:pt>
                <c:pt idx="40636">
                  <c:v>4.0488589547749143E-6</c:v>
                </c:pt>
                <c:pt idx="40637">
                  <c:v>4.0488262129656496E-6</c:v>
                </c:pt>
                <c:pt idx="40638">
                  <c:v>4.0488052945875097E-6</c:v>
                </c:pt>
                <c:pt idx="40639">
                  <c:v>4.0487584556103684E-6</c:v>
                </c:pt>
                <c:pt idx="40640">
                  <c:v>4.0487584556103684E-6</c:v>
                </c:pt>
                <c:pt idx="40641">
                  <c:v>4.0487466321792454E-6</c:v>
                </c:pt>
                <c:pt idx="40642">
                  <c:v>4.0486756915925071E-6</c:v>
                </c:pt>
                <c:pt idx="40643">
                  <c:v>4.0486434045305941E-6</c:v>
                </c:pt>
                <c:pt idx="40644">
                  <c:v>4.0486006582796108E-6</c:v>
                </c:pt>
                <c:pt idx="40645">
                  <c:v>4.0485961108061019E-6</c:v>
                </c:pt>
                <c:pt idx="40646">
                  <c:v>4.0485551835445222E-6</c:v>
                </c:pt>
                <c:pt idx="40647">
                  <c:v>4.0485219869879066E-6</c:v>
                </c:pt>
                <c:pt idx="40648">
                  <c:v>4.0485101635567844E-6</c:v>
                </c:pt>
                <c:pt idx="40649">
                  <c:v>4.0484160308551509E-6</c:v>
                </c:pt>
                <c:pt idx="40650">
                  <c:v>4.0484410419594496E-6</c:v>
                </c:pt>
                <c:pt idx="40651">
                  <c:v>4.0484178498445536E-6</c:v>
                </c:pt>
                <c:pt idx="40652">
                  <c:v>4.0483532757207294E-6</c:v>
                </c:pt>
                <c:pt idx="40653">
                  <c:v>4.0482973417965704E-6</c:v>
                </c:pt>
                <c:pt idx="40654">
                  <c:v>4.0483118937117979E-6</c:v>
                </c:pt>
                <c:pt idx="40655">
                  <c:v>4.0482855183654456E-6</c:v>
                </c:pt>
                <c:pt idx="40656">
                  <c:v>4.048279606649885E-6</c:v>
                </c:pt>
                <c:pt idx="40657">
                  <c:v>4.0482482290826738E-6</c:v>
                </c:pt>
                <c:pt idx="40658">
                  <c:v>4.0481727410224266E-6</c:v>
                </c:pt>
                <c:pt idx="40659">
                  <c:v>4.0481609175913036E-6</c:v>
                </c:pt>
                <c:pt idx="40660">
                  <c:v>4.0481263567926362E-6</c:v>
                </c:pt>
                <c:pt idx="40661">
                  <c:v>4.0480922507413197E-6</c:v>
                </c:pt>
                <c:pt idx="40662">
                  <c:v>4.0480617826688103E-6</c:v>
                </c:pt>
                <c:pt idx="40663">
                  <c:v>4.0480495044903364E-6</c:v>
                </c:pt>
                <c:pt idx="40664">
                  <c:v>4.0480131247022646E-6</c:v>
                </c:pt>
                <c:pt idx="40665">
                  <c:v>4.0479735616827384E-6</c:v>
                </c:pt>
                <c:pt idx="40666">
                  <c:v>4.0479703784512822E-6</c:v>
                </c:pt>
                <c:pt idx="40667">
                  <c:v>4.0479321796738077E-6</c:v>
                </c:pt>
                <c:pt idx="40668">
                  <c:v>4.0478898881701753E-6</c:v>
                </c:pt>
                <c:pt idx="40669">
                  <c:v>4.0478616938344203E-6</c:v>
                </c:pt>
                <c:pt idx="40670">
                  <c:v>4.0478557821188588E-6</c:v>
                </c:pt>
                <c:pt idx="40671">
                  <c:v>4.0478385017195251E-6</c:v>
                </c:pt>
                <c:pt idx="40672">
                  <c:v>4.0477971197105944E-6</c:v>
                </c:pt>
                <c:pt idx="40673">
                  <c:v>4.047714810440084E-6</c:v>
                </c:pt>
                <c:pt idx="40674">
                  <c:v>4.0477325455867694E-6</c:v>
                </c:pt>
                <c:pt idx="40675">
                  <c:v>4.0476911635778379E-6</c:v>
                </c:pt>
                <c:pt idx="40676">
                  <c:v>4.0476816138834693E-6</c:v>
                </c:pt>
                <c:pt idx="40677">
                  <c:v>4.04763068218017E-6</c:v>
                </c:pt>
                <c:pt idx="40678">
                  <c:v>4.0475729292666074E-6</c:v>
                </c:pt>
                <c:pt idx="40679">
                  <c:v>4.0475861169397831E-6</c:v>
                </c:pt>
                <c:pt idx="40680">
                  <c:v>4.0475561036146246E-6</c:v>
                </c:pt>
                <c:pt idx="40681">
                  <c:v>4.0475060814060271E-6</c:v>
                </c:pt>
                <c:pt idx="40682">
                  <c:v>4.0474956222169567E-6</c:v>
                </c:pt>
                <c:pt idx="40683">
                  <c:v>4.0474651541444473E-6</c:v>
                </c:pt>
                <c:pt idx="40684">
                  <c:v>4.0474228626408149E-6</c:v>
                </c:pt>
                <c:pt idx="40685">
                  <c:v>4.0474155866832007E-6</c:v>
                </c:pt>
                <c:pt idx="40686">
                  <c:v>4.0473919398209554E-6</c:v>
                </c:pt>
                <c:pt idx="40687">
                  <c:v>4.0473378248861991E-6</c:v>
                </c:pt>
                <c:pt idx="40688">
                  <c:v>4.0473209992342163E-6</c:v>
                </c:pt>
                <c:pt idx="40689">
                  <c:v>4.0473014450981282E-6</c:v>
                </c:pt>
                <c:pt idx="40690">
                  <c:v>4.0472482396580736E-6</c:v>
                </c:pt>
                <c:pt idx="40691">
                  <c:v>4.0472232285537757E-6</c:v>
                </c:pt>
                <c:pt idx="40692">
                  <c:v>4.0471895772498101E-6</c:v>
                </c:pt>
                <c:pt idx="40693">
                  <c:v>4.0471550164511427E-6</c:v>
                </c:pt>
                <c:pt idx="40694">
                  <c:v>4.0471445572620723E-6</c:v>
                </c:pt>
                <c:pt idx="40695">
                  <c:v>4.0471063584845979E-6</c:v>
                </c:pt>
                <c:pt idx="40696">
                  <c:v>4.0471127249475103E-6</c:v>
                </c:pt>
                <c:pt idx="40697">
                  <c:v>4.0470445128448773E-6</c:v>
                </c:pt>
                <c:pt idx="40698">
                  <c:v>4.0470354178978596E-6</c:v>
                </c:pt>
                <c:pt idx="40699">
                  <c:v>4.0470054045727011E-6</c:v>
                </c:pt>
                <c:pt idx="40700">
                  <c:v>4.046997673867736E-6</c:v>
                </c:pt>
                <c:pt idx="40701">
                  <c:v>4.0469285522704013E-6</c:v>
                </c:pt>
                <c:pt idx="40702">
                  <c:v>4.0468921724823304E-6</c:v>
                </c:pt>
                <c:pt idx="40703">
                  <c:v>4.0468930819770321E-6</c:v>
                </c:pt>
                <c:pt idx="40704">
                  <c:v>4.0468539737048559E-6</c:v>
                </c:pt>
                <c:pt idx="40705">
                  <c:v>4.0468039514962584E-6</c:v>
                </c:pt>
                <c:pt idx="40706">
                  <c:v>4.0468066799803637E-6</c:v>
                </c:pt>
                <c:pt idx="40707">
                  <c:v>4.0467307371727657E-6</c:v>
                </c:pt>
                <c:pt idx="40708">
                  <c:v>4.0467079998052213E-6</c:v>
                </c:pt>
                <c:pt idx="40709">
                  <c:v>4.0467061808158178E-6</c:v>
                </c:pt>
                <c:pt idx="40710">
                  <c:v>4.0466829887009226E-6</c:v>
                </c:pt>
                <c:pt idx="40711">
                  <c:v>4.0466575228492729E-6</c:v>
                </c:pt>
                <c:pt idx="40712">
                  <c:v>4.046601134177763E-6</c:v>
                </c:pt>
                <c:pt idx="40713">
                  <c:v>4.0465806705469731E-6</c:v>
                </c:pt>
                <c:pt idx="40714">
                  <c:v>4.0465247366228141E-6</c:v>
                </c:pt>
                <c:pt idx="40715">
                  <c:v>4.0465333768224809E-6</c:v>
                </c:pt>
                <c:pt idx="40716">
                  <c:v>4.0465133679390419E-6</c:v>
                </c:pt>
                <c:pt idx="40717">
                  <c:v>4.0464778976456728E-6</c:v>
                </c:pt>
                <c:pt idx="40718">
                  <c:v>4.0464437915943563E-6</c:v>
                </c:pt>
                <c:pt idx="40719">
                  <c:v>4.0463996811013203E-6</c:v>
                </c:pt>
                <c:pt idx="40720">
                  <c:v>4.0463796722178813E-6</c:v>
                </c:pt>
                <c:pt idx="40721">
                  <c:v>4.0463573895976879E-6</c:v>
                </c:pt>
                <c:pt idx="40722">
                  <c:v>4.0463332879880909E-6</c:v>
                </c:pt>
                <c:pt idx="40723">
                  <c:v>4.0462650758854579E-6</c:v>
                </c:pt>
                <c:pt idx="40724">
                  <c:v>4.0462491597281769E-6</c:v>
                </c:pt>
                <c:pt idx="40725">
                  <c:v>4.0462650758854579E-6</c:v>
                </c:pt>
                <c:pt idx="40726">
                  <c:v>4.0462191464030184E-6</c:v>
                </c:pt>
                <c:pt idx="40727">
                  <c:v>4.046180492878193E-6</c:v>
                </c:pt>
                <c:pt idx="40728">
                  <c:v>4.0461341086484026E-6</c:v>
                </c:pt>
                <c:pt idx="40729">
                  <c:v>4.0461118260282092E-6</c:v>
                </c:pt>
                <c:pt idx="40730">
                  <c:v>4.0460881791659631E-6</c:v>
                </c:pt>
                <c:pt idx="40731">
                  <c:v>4.0460913623974193E-6</c:v>
                </c:pt>
                <c:pt idx="40732">
                  <c:v>4.0460522541252431E-6</c:v>
                </c:pt>
                <c:pt idx="40733">
                  <c:v>4.0459967749484349E-6</c:v>
                </c:pt>
                <c:pt idx="40734">
                  <c:v>4.045976311317645E-6</c:v>
                </c:pt>
                <c:pt idx="40735">
                  <c:v>4.0459758565702941E-6</c:v>
                </c:pt>
                <c:pt idx="40736">
                  <c:v>4.0459126466885209E-6</c:v>
                </c:pt>
                <c:pt idx="40737">
                  <c:v>4.0458580770064154E-6</c:v>
                </c:pt>
                <c:pt idx="40738">
                  <c:v>4.045868081448134E-6</c:v>
                </c:pt>
                <c:pt idx="40739">
                  <c:v>4.0458385228703264E-6</c:v>
                </c:pt>
                <c:pt idx="40740">
                  <c:v>4.0457925933878869E-6</c:v>
                </c:pt>
                <c:pt idx="40741">
                  <c:v>4.0457671275362372E-6</c:v>
                </c:pt>
                <c:pt idx="40742">
                  <c:v>4.0457330214849208E-6</c:v>
                </c:pt>
                <c:pt idx="40743">
                  <c:v>4.0457221075484986E-6</c:v>
                </c:pt>
                <c:pt idx="40744">
                  <c:v>4.0456648093822878E-6</c:v>
                </c:pt>
                <c:pt idx="40745">
                  <c:v>4.0456752685713582E-6</c:v>
                </c:pt>
                <c:pt idx="40746">
                  <c:v>4.0456052374793217E-6</c:v>
                </c:pt>
                <c:pt idx="40747">
                  <c:v>4.0455875023326371E-6</c:v>
                </c:pt>
                <c:pt idx="40748">
                  <c:v>4.0455884118273389E-6</c:v>
                </c:pt>
                <c:pt idx="40749">
                  <c:v>4.0455252019455656E-6</c:v>
                </c:pt>
                <c:pt idx="40750">
                  <c:v>4.0455042835674249E-6</c:v>
                </c:pt>
                <c:pt idx="40751">
                  <c:v>4.0454592635796871E-6</c:v>
                </c:pt>
                <c:pt idx="40752">
                  <c:v>4.045431523991283E-6</c:v>
                </c:pt>
                <c:pt idx="40753">
                  <c:v>4.0454219742969144E-6</c:v>
                </c:pt>
                <c:pt idx="40754">
                  <c:v>4.0454146983393002E-6</c:v>
                </c:pt>
                <c:pt idx="40755">
                  <c:v>4.0453223846270703E-6</c:v>
                </c:pt>
                <c:pt idx="40756">
                  <c:v>4.0453360270475969E-6</c:v>
                </c:pt>
                <c:pt idx="40757">
                  <c:v>4.045279638376087E-6</c:v>
                </c:pt>
                <c:pt idx="40758">
                  <c:v>4.0452678149449639E-6</c:v>
                </c:pt>
                <c:pt idx="40759">
                  <c:v>4.0452223402098753E-6</c:v>
                </c:pt>
                <c:pt idx="40760">
                  <c:v>4.0451936911267694E-6</c:v>
                </c:pt>
                <c:pt idx="40761">
                  <c:v>4.0451818676956464E-6</c:v>
                </c:pt>
                <c:pt idx="40762">
                  <c:v>4.0451577660860494E-6</c:v>
                </c:pt>
                <c:pt idx="40763">
                  <c:v>4.045107289130101E-6</c:v>
                </c:pt>
                <c:pt idx="40764">
                  <c:v>4.045083187520504E-6</c:v>
                </c:pt>
                <c:pt idx="40765">
                  <c:v>4.0450586311635561E-6</c:v>
                </c:pt>
                <c:pt idx="40766">
                  <c:v>4.0450304368278012E-6</c:v>
                </c:pt>
                <c:pt idx="40767">
                  <c:v>4.0449917833029758E-6</c:v>
                </c:pt>
                <c:pt idx="40768">
                  <c:v>4.0449685911880806E-6</c:v>
                </c:pt>
                <c:pt idx="40769">
                  <c:v>4.0449699554301333E-6</c:v>
                </c:pt>
                <c:pt idx="40770">
                  <c:v>4.0449158404953778E-6</c:v>
                </c:pt>
                <c:pt idx="40771">
                  <c:v>4.0448812796967104E-6</c:v>
                </c:pt>
                <c:pt idx="40772">
                  <c:v>4.0448130675940766E-6</c:v>
                </c:pt>
                <c:pt idx="40773">
                  <c:v>4.0448239815304987E-6</c:v>
                </c:pt>
                <c:pt idx="40774">
                  <c:v>4.0447944229526911E-6</c:v>
                </c:pt>
                <c:pt idx="40775">
                  <c:v>4.0447434912493918E-6</c:v>
                </c:pt>
                <c:pt idx="40776">
                  <c:v>4.0447130231768824E-6</c:v>
                </c:pt>
                <c:pt idx="40777">
                  <c:v>4.0447202991344966E-6</c:v>
                </c:pt>
                <c:pt idx="40778">
                  <c:v>4.0446952880301978E-6</c:v>
                </c:pt>
                <c:pt idx="40779">
                  <c:v>4.0446398088533897E-6</c:v>
                </c:pt>
                <c:pt idx="40780">
                  <c:v>4.0446043385600214E-6</c:v>
                </c:pt>
                <c:pt idx="40781">
                  <c:v>4.0445761442242656E-6</c:v>
                </c:pt>
                <c:pt idx="40782">
                  <c:v>4.0445647755404926E-6</c:v>
                </c:pt>
                <c:pt idx="40783">
                  <c:v>4.044538400194142E-6</c:v>
                </c:pt>
                <c:pt idx="40784">
                  <c:v>4.0445270315103699E-6</c:v>
                </c:pt>
                <c:pt idx="40785">
                  <c:v>4.0444879232381936E-6</c:v>
                </c:pt>
                <c:pt idx="40786">
                  <c:v>4.044438355776947E-6</c:v>
                </c:pt>
                <c:pt idx="40787">
                  <c:v>4.0443833313474897E-6</c:v>
                </c:pt>
                <c:pt idx="40788">
                  <c:v>4.0443646867061034E-6</c:v>
                </c:pt>
                <c:pt idx="40789">
                  <c:v>4.0443378566124011E-6</c:v>
                </c:pt>
                <c:pt idx="40790">
                  <c:v>4.0443505895382259E-6</c:v>
                </c:pt>
                <c:pt idx="40791">
                  <c:v>4.0442755562253296E-6</c:v>
                </c:pt>
                <c:pt idx="40792">
                  <c:v>4.0442464523948729E-6</c:v>
                </c:pt>
                <c:pt idx="40793">
                  <c:v>4.0442278077534874E-6</c:v>
                </c:pt>
                <c:pt idx="40794">
                  <c:v>4.0442132558382582E-6</c:v>
                </c:pt>
                <c:pt idx="40795">
                  <c:v>4.0441882447339586E-6</c:v>
                </c:pt>
                <c:pt idx="40796">
                  <c:v>4.0441395867674146E-6</c:v>
                </c:pt>
                <c:pt idx="40797">
                  <c:v>4.0441182136419229E-6</c:v>
                </c:pt>
                <c:pt idx="40798">
                  <c:v>4.0440836528432564E-6</c:v>
                </c:pt>
                <c:pt idx="40799">
                  <c:v>4.0440354496240616E-6</c:v>
                </c:pt>
                <c:pt idx="40800">
                  <c:v>4.0440168049826752E-6</c:v>
                </c:pt>
                <c:pt idx="40801">
                  <c:v>4.0440049815515522E-6</c:v>
                </c:pt>
                <c:pt idx="40802">
                  <c:v>4.0439285839966033E-6</c:v>
                </c:pt>
                <c:pt idx="40803">
                  <c:v>4.0439331314701121E-6</c:v>
                </c:pt>
                <c:pt idx="40804">
                  <c:v>4.0439394979330254E-6</c:v>
                </c:pt>
                <c:pt idx="40805">
                  <c:v>4.043869466840988E-6</c:v>
                </c:pt>
                <c:pt idx="40806">
                  <c:v>4.0438267205900047E-6</c:v>
                </c:pt>
                <c:pt idx="40807">
                  <c:v>4.0438212636217941E-6</c:v>
                </c:pt>
                <c:pt idx="40808">
                  <c:v>4.043809440190671E-6</c:v>
                </c:pt>
                <c:pt idx="40809">
                  <c:v>4.0437598727294244E-6</c:v>
                </c:pt>
                <c:pt idx="40810">
                  <c:v>4.0437403185933363E-6</c:v>
                </c:pt>
                <c:pt idx="40811">
                  <c:v>4.0437116695102304E-6</c:v>
                </c:pt>
                <c:pt idx="40812">
                  <c:v>4.0436621020489838E-6</c:v>
                </c:pt>
                <c:pt idx="40813">
                  <c:v>4.043581157020526E-6</c:v>
                </c:pt>
                <c:pt idx="40814">
                  <c:v>4.0435984374198597E-6</c:v>
                </c:pt>
                <c:pt idx="40815">
                  <c:v>4.0435766095470171E-6</c:v>
                </c:pt>
                <c:pt idx="40816">
                  <c:v>4.0435552364215246E-6</c:v>
                </c:pt>
                <c:pt idx="40817">
                  <c:v>4.0434788388665774E-6</c:v>
                </c:pt>
                <c:pt idx="40818">
                  <c:v>4.0434788388665774E-6</c:v>
                </c:pt>
                <c:pt idx="40819">
                  <c:v>4.0434438233205583E-6</c:v>
                </c:pt>
                <c:pt idx="40820">
                  <c:v>4.0434033508063294E-6</c:v>
                </c:pt>
                <c:pt idx="40821">
                  <c:v>4.0433837966702413E-6</c:v>
                </c:pt>
                <c:pt idx="40822">
                  <c:v>4.0433515096083283E-6</c:v>
                </c:pt>
                <c:pt idx="40823">
                  <c:v>4.0433465073874686E-6</c:v>
                </c:pt>
                <c:pt idx="40824">
                  <c:v>4.0432983041682746E-6</c:v>
                </c:pt>
                <c:pt idx="40825">
                  <c:v>4.0432614696328528E-6</c:v>
                </c:pt>
                <c:pt idx="40826">
                  <c:v>4.0432473724649753E-6</c:v>
                </c:pt>
                <c:pt idx="40827">
                  <c:v>4.0432337300444487E-6</c:v>
                </c:pt>
                <c:pt idx="40828">
                  <c:v>4.0432223613606766E-6</c:v>
                </c:pt>
                <c:pt idx="40829">
                  <c:v>4.0431496017845348E-6</c:v>
                </c:pt>
                <c:pt idx="40830">
                  <c:v>4.0430986700812346E-6</c:v>
                </c:pt>
                <c:pt idx="40831">
                  <c:v>4.0430822991766044E-6</c:v>
                </c:pt>
                <c:pt idx="40832">
                  <c:v>4.0430772969557438E-6</c:v>
                </c:pt>
                <c:pt idx="40833">
                  <c:v>4.0430177250527777E-6</c:v>
                </c:pt>
                <c:pt idx="40834">
                  <c:v>4.0429986256640396E-6</c:v>
                </c:pt>
                <c:pt idx="40835">
                  <c:v>4.0429554246657062E-6</c:v>
                </c:pt>
                <c:pt idx="40836">
                  <c:v>4.0429431464872323E-6</c:v>
                </c:pt>
                <c:pt idx="40837">
                  <c:v>4.0429117689200211E-6</c:v>
                </c:pt>
                <c:pt idx="40838">
                  <c:v>4.0428408283332828E-6</c:v>
                </c:pt>
                <c:pt idx="40839">
                  <c:v>4.0428226384392474E-6</c:v>
                </c:pt>
                <c:pt idx="40840">
                  <c:v>4.0428431020700373E-6</c:v>
                </c:pt>
                <c:pt idx="40841">
                  <c:v>4.0427826206723694E-6</c:v>
                </c:pt>
                <c:pt idx="40842">
                  <c:v>4.0427526073472109E-6</c:v>
                </c:pt>
                <c:pt idx="40843">
                  <c:v>4.0427348722005263E-6</c:v>
                </c:pt>
                <c:pt idx="40844">
                  <c:v>4.0426898522127894E-6</c:v>
                </c:pt>
                <c:pt idx="40845">
                  <c:v>4.0426662053505416E-6</c:v>
                </c:pt>
                <c:pt idx="40846">
                  <c:v>4.0426584746455774E-6</c:v>
                </c:pt>
                <c:pt idx="40847">
                  <c:v>4.0426116356684361E-6</c:v>
                </c:pt>
                <c:pt idx="40848">
                  <c:v>4.0425738916383116E-6</c:v>
                </c:pt>
                <c:pt idx="40849">
                  <c:v>4.0425475162919611E-6</c:v>
                </c:pt>
                <c:pt idx="40850">
                  <c:v>4.0425184124615043E-6</c:v>
                </c:pt>
                <c:pt idx="40851">
                  <c:v>4.0424779399472746E-6</c:v>
                </c:pt>
                <c:pt idx="40852">
                  <c:v>4.0424442886433098E-6</c:v>
                </c:pt>
                <c:pt idx="40853">
                  <c:v>4.0424065446131863E-6</c:v>
                </c:pt>
                <c:pt idx="40854">
                  <c:v>4.042403816129081E-6</c:v>
                </c:pt>
                <c:pt idx="40855">
                  <c:v>4.0423437894787639E-6</c:v>
                </c:pt>
                <c:pt idx="40856">
                  <c:v>4.0423210521112196E-6</c:v>
                </c:pt>
                <c:pt idx="40857">
                  <c:v>4.0422964957542717E-6</c:v>
                </c:pt>
                <c:pt idx="40858">
                  <c:v>4.0422773963655354E-6</c:v>
                </c:pt>
                <c:pt idx="40859">
                  <c:v>4.0422560232400429E-6</c:v>
                </c:pt>
                <c:pt idx="40860">
                  <c:v>4.042215550725814E-6</c:v>
                </c:pt>
                <c:pt idx="40861">
                  <c:v>4.0421737139695324E-6</c:v>
                </c:pt>
                <c:pt idx="40862">
                  <c:v>4.0421309677185491E-6</c:v>
                </c:pt>
                <c:pt idx="40863">
                  <c:v>4.0421100493404083E-6</c:v>
                </c:pt>
                <c:pt idx="40864">
                  <c:v>4.042091404699022E-6</c:v>
                </c:pt>
                <c:pt idx="40865">
                  <c:v>4.0420695768261794E-6</c:v>
                </c:pt>
                <c:pt idx="40866">
                  <c:v>4.0420077311864588E-6</c:v>
                </c:pt>
                <c:pt idx="40867">
                  <c:v>4.0419954530079849E-6</c:v>
                </c:pt>
                <c:pt idx="40868">
                  <c:v>4.0419672586722299E-6</c:v>
                </c:pt>
                <c:pt idx="40869">
                  <c:v>4.0419026845484041E-6</c:v>
                </c:pt>
                <c:pt idx="40870">
                  <c:v>4.0418963180854917E-6</c:v>
                </c:pt>
                <c:pt idx="40871">
                  <c:v>4.0418944990960881E-6</c:v>
                </c:pt>
                <c:pt idx="40872">
                  <c:v>4.0418531170871566E-6</c:v>
                </c:pt>
                <c:pt idx="40873">
                  <c:v>4.0418144635623321E-6</c:v>
                </c:pt>
                <c:pt idx="40874">
                  <c:v>4.0417817217530683E-6</c:v>
                </c:pt>
                <c:pt idx="40875">
                  <c:v>4.0417535274173133E-6</c:v>
                </c:pt>
                <c:pt idx="40876">
                  <c:v>4.0416921365249436E-6</c:v>
                </c:pt>
                <c:pt idx="40877">
                  <c:v>4.0416871343040839E-6</c:v>
                </c:pt>
                <c:pt idx="40878">
                  <c:v>4.0416603042103816E-6</c:v>
                </c:pt>
                <c:pt idx="40879">
                  <c:v>4.0416371120954864E-6</c:v>
                </c:pt>
                <c:pt idx="40880">
                  <c:v>4.0416248339170116E-6</c:v>
                </c:pt>
                <c:pt idx="40881">
                  <c:v>4.0415711737296078E-6</c:v>
                </c:pt>
                <c:pt idx="40882">
                  <c:v>4.0415220610157121E-6</c:v>
                </c:pt>
                <c:pt idx="40883">
                  <c:v>4.0415179682895541E-6</c:v>
                </c:pt>
                <c:pt idx="40884">
                  <c:v>4.0414620343653951E-6</c:v>
                </c:pt>
                <c:pt idx="40885">
                  <c:v>4.0414429349766579E-6</c:v>
                </c:pt>
                <c:pt idx="40886">
                  <c:v>4.0413947317574639E-6</c:v>
                </c:pt>
                <c:pt idx="40887">
                  <c:v>4.0413938222627621E-6</c:v>
                </c:pt>
                <c:pt idx="40888">
                  <c:v>4.0413610804534983E-6</c:v>
                </c:pt>
                <c:pt idx="40889">
                  <c:v>4.041301963297883E-6</c:v>
                </c:pt>
                <c:pt idx="40890">
                  <c:v>4.041298325319076E-6</c:v>
                </c:pt>
                <c:pt idx="40891">
                  <c:v>4.0412551243207417E-6</c:v>
                </c:pt>
                <c:pt idx="40892">
                  <c:v>4.0412319322058474E-6</c:v>
                </c:pt>
                <c:pt idx="40893">
                  <c:v>4.0412037378700924E-6</c:v>
                </c:pt>
                <c:pt idx="40894">
                  <c:v>4.0411514419247396E-6</c:v>
                </c:pt>
                <c:pt idx="40895">
                  <c:v>4.0410968722426333E-6</c:v>
                </c:pt>
                <c:pt idx="40896">
                  <c:v>4.0411173358734231E-6</c:v>
                </c:pt>
                <c:pt idx="40897">
                  <c:v>4.0410800465906496E-6</c:v>
                </c:pt>
                <c:pt idx="40898">
                  <c:v>4.0410263864032459E-6</c:v>
                </c:pt>
                <c:pt idx="40899">
                  <c:v>4.0410081965092104E-6</c:v>
                </c:pt>
                <c:pt idx="40900">
                  <c:v>4.0410045585304033E-6</c:v>
                </c:pt>
                <c:pt idx="40901">
                  <c:v>4.0409063331026118E-6</c:v>
                </c:pt>
                <c:pt idx="40902">
                  <c:v>4.0408945096714888E-6</c:v>
                </c:pt>
                <c:pt idx="40903">
                  <c:v>4.0408726817986462E-6</c:v>
                </c:pt>
                <c:pt idx="40904">
                  <c:v>4.0408658605883829E-6</c:v>
                </c:pt>
                <c:pt idx="40905">
                  <c:v>4.040829480800312E-6</c:v>
                </c:pt>
                <c:pt idx="40906">
                  <c:v>4.040773546876153E-6</c:v>
                </c:pt>
                <c:pt idx="40907">
                  <c:v>4.0407330743619241E-6</c:v>
                </c:pt>
                <c:pt idx="40908">
                  <c:v>4.0407180676993448E-6</c:v>
                </c:pt>
                <c:pt idx="40909">
                  <c:v>4.0407080632576253E-6</c:v>
                </c:pt>
                <c:pt idx="40910">
                  <c:v>4.040665317006642E-6</c:v>
                </c:pt>
                <c:pt idx="40911">
                  <c:v>4.0406353036814826E-6</c:v>
                </c:pt>
                <c:pt idx="40912">
                  <c:v>4.0406148400506936E-6</c:v>
                </c:pt>
                <c:pt idx="40913">
                  <c:v>4.040552994410973E-6</c:v>
                </c:pt>
                <c:pt idx="40914">
                  <c:v>4.0405366235063411E-6</c:v>
                </c:pt>
                <c:pt idx="40915">
                  <c:v>4.0404838728136383E-6</c:v>
                </c:pt>
                <c:pt idx="40916">
                  <c:v>4.0404493120149709E-6</c:v>
                </c:pt>
                <c:pt idx="40917">
                  <c:v>4.0404429455520594E-6</c:v>
                </c:pt>
                <c:pt idx="40918">
                  <c:v>4.0404161154583562E-6</c:v>
                </c:pt>
                <c:pt idx="40919">
                  <c:v>4.0403692764812149E-6</c:v>
                </c:pt>
                <c:pt idx="40920">
                  <c:v>4.0403465391136706E-6</c:v>
                </c:pt>
                <c:pt idx="40921">
                  <c:v>4.0403051571047399E-6</c:v>
                </c:pt>
                <c:pt idx="40922">
                  <c:v>4.0402942431683186E-6</c:v>
                </c:pt>
                <c:pt idx="40923">
                  <c:v>4.0402505874226344E-6</c:v>
                </c:pt>
                <c:pt idx="40924">
                  <c:v>4.0402401282335632E-6</c:v>
                </c:pt>
                <c:pt idx="40925">
                  <c:v>4.0401964724878781E-6</c:v>
                </c:pt>
                <c:pt idx="40926">
                  <c:v>4.0401678234047722E-6</c:v>
                </c:pt>
                <c:pt idx="40927">
                  <c:v>4.0401278056378942E-6</c:v>
                </c:pt>
                <c:pt idx="40928">
                  <c:v>4.040080511913402E-6</c:v>
                </c:pt>
                <c:pt idx="40929">
                  <c:v>4.0400254874839447E-6</c:v>
                </c:pt>
                <c:pt idx="40930">
                  <c:v>4.0400414036412258E-6</c:v>
                </c:pt>
                <c:pt idx="40931">
                  <c:v>4.0399954741587862E-6</c:v>
                </c:pt>
                <c:pt idx="40932">
                  <c:v>4.0399686440650839E-6</c:v>
                </c:pt>
                <c:pt idx="40933">
                  <c:v>4.0399399949819781E-6</c:v>
                </c:pt>
                <c:pt idx="40934">
                  <c:v>4.0398704186372916E-6</c:v>
                </c:pt>
                <c:pt idx="40935">
                  <c:v>4.0398845158051699E-6</c:v>
                </c:pt>
                <c:pt idx="40936">
                  <c:v>4.0398267628916074E-6</c:v>
                </c:pt>
                <c:pt idx="40937">
                  <c:v>4.039848136017099E-6</c:v>
                </c:pt>
                <c:pt idx="40938">
                  <c:v>4.0397940210823444E-6</c:v>
                </c:pt>
                <c:pt idx="40939">
                  <c:v>4.0397335396846756E-6</c:v>
                </c:pt>
                <c:pt idx="40940">
                  <c:v>4.0397189877694473E-6</c:v>
                </c:pt>
                <c:pt idx="40941">
                  <c:v>4.0396867007075343E-6</c:v>
                </c:pt>
                <c:pt idx="40942">
                  <c:v>4.0396334952674806E-6</c:v>
                </c:pt>
                <c:pt idx="40943">
                  <c:v>4.0396212170890067E-6</c:v>
                </c:pt>
                <c:pt idx="40944">
                  <c:v>4.0395907490164973E-6</c:v>
                </c:pt>
                <c:pt idx="40945">
                  <c:v>4.0395452742814086E-6</c:v>
                </c:pt>
                <c:pt idx="40946">
                  <c:v>4.0394870666204952E-6</c:v>
                </c:pt>
                <c:pt idx="40947">
                  <c:v>4.0394902498519514E-6</c:v>
                </c:pt>
                <c:pt idx="40948">
                  <c:v>4.0394679672317579E-6</c:v>
                </c:pt>
                <c:pt idx="40949">
                  <c:v>4.0394220377493184E-6</c:v>
                </c:pt>
                <c:pt idx="40950">
                  <c:v>4.0394143070443533E-6</c:v>
                </c:pt>
                <c:pt idx="40951">
                  <c:v>4.0393724702880718E-6</c:v>
                </c:pt>
                <c:pt idx="40952">
                  <c:v>4.0393292692897384E-6</c:v>
                </c:pt>
                <c:pt idx="40953">
                  <c:v>4.0393124436377548E-6</c:v>
                </c:pt>
                <c:pt idx="40954">
                  <c:v>4.0392683331447188E-6</c:v>
                </c:pt>
                <c:pt idx="40955">
                  <c:v>4.0392342270934023E-6</c:v>
                </c:pt>
                <c:pt idx="40956">
                  <c:v>4.0392092159891044E-6</c:v>
                </c:pt>
                <c:pt idx="40957">
                  <c:v>4.0391764741798397E-6</c:v>
                </c:pt>
                <c:pt idx="40958">
                  <c:v>4.0391282709606458E-6</c:v>
                </c:pt>
                <c:pt idx="40959">
                  <c:v>4.0391059883404523E-6</c:v>
                </c:pt>
                <c:pt idx="40960">
                  <c:v>4.0390727917838376E-6</c:v>
                </c:pt>
                <c:pt idx="40961">
                  <c:v>4.0390282265434507E-6</c:v>
                </c:pt>
                <c:pt idx="40962">
                  <c:v>4.0390223148278892E-6</c:v>
                </c:pt>
                <c:pt idx="40963">
                  <c:v>4.0389809328189594E-6</c:v>
                </c:pt>
                <c:pt idx="40964">
                  <c:v>4.038939096062677E-6</c:v>
                </c:pt>
                <c:pt idx="40965">
                  <c:v>4.0389236346527468E-6</c:v>
                </c:pt>
                <c:pt idx="40966">
                  <c:v>4.0388831621385179E-6</c:v>
                </c:pt>
                <c:pt idx="40967">
                  <c:v>4.0388472370977979E-6</c:v>
                </c:pt>
                <c:pt idx="40968">
                  <c:v>4.0388463276030961E-6</c:v>
                </c:pt>
                <c:pt idx="40969">
                  <c:v>4.0387953958997969E-6</c:v>
                </c:pt>
                <c:pt idx="40970">
                  <c:v>4.0387644730799366E-6</c:v>
                </c:pt>
                <c:pt idx="40971">
                  <c:v>4.0387603803537786E-6</c:v>
                </c:pt>
                <c:pt idx="40972">
                  <c:v>4.0387039916822687E-6</c:v>
                </c:pt>
                <c:pt idx="40973">
                  <c:v>4.0386653381574433E-6</c:v>
                </c:pt>
                <c:pt idx="40974">
                  <c:v>4.0386339605902322E-6</c:v>
                </c:pt>
                <c:pt idx="40975">
                  <c:v>4.0386125874647397E-6</c:v>
                </c:pt>
                <c:pt idx="40976">
                  <c:v>4.0385607462667386E-6</c:v>
                </c:pt>
                <c:pt idx="40977">
                  <c:v>4.0385461943515111E-6</c:v>
                </c:pt>
                <c:pt idx="40978">
                  <c:v>4.0384888961852994E-6</c:v>
                </c:pt>
                <c:pt idx="40979">
                  <c:v>4.0384820749750361E-6</c:v>
                </c:pt>
                <c:pt idx="40980">
                  <c:v>4.0384506974078249E-6</c:v>
                </c:pt>
                <c:pt idx="40981">
                  <c:v>4.0384297790296841E-6</c:v>
                </c:pt>
                <c:pt idx="40982">
                  <c:v>4.0383697523793671E-6</c:v>
                </c:pt>
                <c:pt idx="40983">
                  <c:v>4.0383570194535423E-6</c:v>
                </c:pt>
                <c:pt idx="40984">
                  <c:v>4.0383338273386471E-6</c:v>
                </c:pt>
                <c:pt idx="40985">
                  <c:v>4.0382574297836982E-6</c:v>
                </c:pt>
                <c:pt idx="40986">
                  <c:v>4.0382606130151544E-6</c:v>
                </c:pt>
                <c:pt idx="40987">
                  <c:v>4.0382315091846976E-6</c:v>
                </c:pt>
                <c:pt idx="40988">
                  <c:v>4.0381655708188191E-6</c:v>
                </c:pt>
                <c:pt idx="40989">
                  <c:v>4.0381414692092221E-6</c:v>
                </c:pt>
                <c:pt idx="40990">
                  <c:v>4.0381205508310813E-6</c:v>
                </c:pt>
                <c:pt idx="40991">
                  <c:v>4.03807371185394E-6</c:v>
                </c:pt>
                <c:pt idx="40992">
                  <c:v>4.0380368773185182E-6</c:v>
                </c:pt>
                <c:pt idx="40993">
                  <c:v>4.0380209611612372E-6</c:v>
                </c:pt>
                <c:pt idx="40994">
                  <c:v>4.0380241443926934E-6</c:v>
                </c:pt>
                <c:pt idx="40995">
                  <c:v>4.0379359234066206E-6</c:v>
                </c:pt>
                <c:pt idx="40996">
                  <c:v>4.0379036363447093E-6</c:v>
                </c:pt>
                <c:pt idx="40997">
                  <c:v>4.0378945413976908E-6</c:v>
                </c:pt>
                <c:pt idx="40998">
                  <c:v>4.0378713492827964E-6</c:v>
                </c:pt>
                <c:pt idx="40999">
                  <c:v>4.0378208723268472E-6</c:v>
                </c:pt>
                <c:pt idx="41000">
                  <c:v>4.0378185985900927E-6</c:v>
                </c:pt>
                <c:pt idx="41001">
                  <c:v>4.0377531149715651E-6</c:v>
                </c:pt>
                <c:pt idx="41002">
                  <c:v>4.0377126424573362E-6</c:v>
                </c:pt>
                <c:pt idx="41003">
                  <c:v>4.0377121877099853E-6</c:v>
                </c:pt>
                <c:pt idx="41004">
                  <c:v>4.0376789911533706E-6</c:v>
                </c:pt>
                <c:pt idx="41005">
                  <c:v>4.037641247123247E-6</c:v>
                </c:pt>
                <c:pt idx="41006">
                  <c:v>4.0375989556196154E-6</c:v>
                </c:pt>
                <c:pt idx="41007">
                  <c:v>4.0375593926000866E-6</c:v>
                </c:pt>
                <c:pt idx="41008">
                  <c:v>4.0375380194745958E-6</c:v>
                </c:pt>
                <c:pt idx="41009">
                  <c:v>4.037497092213016E-6</c:v>
                </c:pt>
                <c:pt idx="41010">
                  <c:v>4.0374716263613664E-6</c:v>
                </c:pt>
                <c:pt idx="41011">
                  <c:v>4.0374548007093844E-6</c:v>
                </c:pt>
                <c:pt idx="41012">
                  <c:v>4.0374115997110493E-6</c:v>
                </c:pt>
                <c:pt idx="41013">
                  <c:v>4.0373556657868903E-6</c:v>
                </c:pt>
                <c:pt idx="41014">
                  <c:v>4.03732474296703E-6</c:v>
                </c:pt>
                <c:pt idx="41015">
                  <c:v>4.0372988223680304E-6</c:v>
                </c:pt>
                <c:pt idx="41016">
                  <c:v>4.037240614707116E-6</c:v>
                </c:pt>
                <c:pt idx="41017">
                  <c:v>4.0372465264226784E-6</c:v>
                </c:pt>
                <c:pt idx="41018">
                  <c:v>4.0372437979385722E-6</c:v>
                </c:pt>
                <c:pt idx="41019">
                  <c:v>4.0371573959419038E-6</c:v>
                </c:pt>
                <c:pt idx="41020">
                  <c:v>4.0371533032157458E-6</c:v>
                </c:pt>
                <c:pt idx="41021">
                  <c:v>4.0371169234276749E-6</c:v>
                </c:pt>
                <c:pt idx="41022">
                  <c:v>4.0370719034399372E-6</c:v>
                </c:pt>
                <c:pt idx="41023">
                  <c:v>4.0370573515247088E-6</c:v>
                </c:pt>
                <c:pt idx="41024">
                  <c:v>4.0370555325353052E-6</c:v>
                </c:pt>
                <c:pt idx="41025">
                  <c:v>4.036964583065128E-6</c:v>
                </c:pt>
                <c:pt idx="41026">
                  <c:v>4.0369513953919522E-6</c:v>
                </c:pt>
                <c:pt idx="41027">
                  <c:v>4.036912287119776E-6</c:v>
                </c:pt>
                <c:pt idx="41028">
                  <c:v>4.0368977352045476E-6</c:v>
                </c:pt>
                <c:pt idx="41029">
                  <c:v>4.0368336158280727E-6</c:v>
                </c:pt>
                <c:pt idx="41030">
                  <c:v>4.0368058762396686E-6</c:v>
                </c:pt>
                <c:pt idx="41031">
                  <c:v>4.0367667679674923E-6</c:v>
                </c:pt>
                <c:pt idx="41032">
                  <c:v>4.0367699511989494E-6</c:v>
                </c:pt>
                <c:pt idx="41033">
                  <c:v>4.0367217479797546E-6</c:v>
                </c:pt>
                <c:pt idx="41034">
                  <c:v>4.0366976463701576E-6</c:v>
                </c:pt>
                <c:pt idx="41035">
                  <c:v>4.0366276152781211E-6</c:v>
                </c:pt>
                <c:pt idx="41036">
                  <c:v>4.0366367102251388E-6</c:v>
                </c:pt>
                <c:pt idx="41037">
                  <c:v>4.0365666791331023E-6</c:v>
                </c:pt>
                <c:pt idx="41038">
                  <c:v>4.0365816857956824E-6</c:v>
                </c:pt>
                <c:pt idx="41039">
                  <c:v>4.0365121094509959E-6</c:v>
                </c:pt>
                <c:pt idx="41040">
                  <c:v>4.0364971027884167E-6</c:v>
                </c:pt>
                <c:pt idx="41041">
                  <c:v>4.0364652704738546E-6</c:v>
                </c:pt>
                <c:pt idx="41042">
                  <c:v>4.036431619169889E-6</c:v>
                </c:pt>
                <c:pt idx="41043">
                  <c:v>4.0363788684771862E-6</c:v>
                </c:pt>
                <c:pt idx="41044">
                  <c:v>4.0363838706980459E-6</c:v>
                </c:pt>
                <c:pt idx="41045">
                  <c:v>4.0363306652579922E-6</c:v>
                </c:pt>
                <c:pt idx="41046">
                  <c:v>4.0363011066801846E-6</c:v>
                </c:pt>
                <c:pt idx="41047">
                  <c:v>4.0362724575970788E-6</c:v>
                </c:pt>
                <c:pt idx="41048">
                  <c:v>4.0362215258937786E-6</c:v>
                </c:pt>
                <c:pt idx="41049">
                  <c:v>4.0361974242841816E-6</c:v>
                </c:pt>
                <c:pt idx="41050">
                  <c:v>4.0361619539908133E-6</c:v>
                </c:pt>
                <c:pt idx="41051">
                  <c:v>4.0361096580454614E-6</c:v>
                </c:pt>
                <c:pt idx="41052">
                  <c:v>4.0360919228987768E-6</c:v>
                </c:pt>
                <c:pt idx="41053">
                  <c:v>4.0360464481636882E-6</c:v>
                </c:pt>
                <c:pt idx="41054">
                  <c:v>4.0360182538279332E-6</c:v>
                </c:pt>
                <c:pt idx="41055">
                  <c:v>4.0360023376706522E-6</c:v>
                </c:pt>
                <c:pt idx="41056">
                  <c:v>4.035975052829599E-6</c:v>
                </c:pt>
                <c:pt idx="41057">
                  <c:v>4.0359241211262997E-6</c:v>
                </c:pt>
                <c:pt idx="41058">
                  <c:v>4.0359050217375616E-6</c:v>
                </c:pt>
                <c:pt idx="41059">
                  <c:v>4.0358704609388951E-6</c:v>
                </c:pt>
                <c:pt idx="41060">
                  <c:v>4.0358304431720171E-6</c:v>
                </c:pt>
                <c:pt idx="41061">
                  <c:v>4.0357722355111036E-6</c:v>
                </c:pt>
                <c:pt idx="41062">
                  <c:v>4.0357449506700496E-6</c:v>
                </c:pt>
                <c:pt idx="41063">
                  <c:v>4.0357176658289973E-6</c:v>
                </c:pt>
                <c:pt idx="41064">
                  <c:v>4.0357076613872778E-6</c:v>
                </c:pt>
                <c:pt idx="41065">
                  <c:v>4.0356658246309962E-6</c:v>
                </c:pt>
                <c:pt idx="41066">
                  <c:v>4.0356317185796797E-6</c:v>
                </c:pt>
                <c:pt idx="41067">
                  <c:v>4.0356271711061709E-6</c:v>
                </c:pt>
                <c:pt idx="41068">
                  <c:v>4.0355935198022053E-6</c:v>
                </c:pt>
                <c:pt idx="41069">
                  <c:v>4.0355148485105019E-6</c:v>
                </c:pt>
                <c:pt idx="41070">
                  <c:v>4.0355121200263966E-6</c:v>
                </c:pt>
                <c:pt idx="41071">
                  <c:v>4.0354780139750801E-6</c:v>
                </c:pt>
                <c:pt idx="41072">
                  <c:v>4.0354439079237636E-6</c:v>
                </c:pt>
                <c:pt idx="41073">
                  <c:v>4.0353875192522537E-6</c:v>
                </c:pt>
                <c:pt idx="41074">
                  <c:v>4.035374331579078E-6</c:v>
                </c:pt>
                <c:pt idx="41075">
                  <c:v>4.0353493204747792E-6</c:v>
                </c:pt>
                <c:pt idx="41076">
                  <c:v>4.0352988435188308E-6</c:v>
                </c:pt>
                <c:pt idx="41077">
                  <c:v>4.0352610994887073E-6</c:v>
                </c:pt>
                <c:pt idx="41078">
                  <c:v>4.0352165342483204E-6</c:v>
                </c:pt>
                <c:pt idx="41079">
                  <c:v>4.0352024370804429E-6</c:v>
                </c:pt>
                <c:pt idx="41080">
                  <c:v>4.0351833376917057E-6</c:v>
                </c:pt>
                <c:pt idx="41081">
                  <c:v>4.0351324059884064E-6</c:v>
                </c:pt>
                <c:pt idx="41082">
                  <c:v>4.0351119423576157E-6</c:v>
                </c:pt>
                <c:pt idx="41083">
                  <c:v>4.0350287235924043E-6</c:v>
                </c:pt>
                <c:pt idx="41084">
                  <c:v>4.0350150811718777E-6</c:v>
                </c:pt>
                <c:pt idx="41085">
                  <c:v>4.0350141716771759E-6</c:v>
                </c:pt>
                <c:pt idx="41086">
                  <c:v>4.0349705159314908E-6</c:v>
                </c:pt>
                <c:pt idx="41087">
                  <c:v>4.0349355003854734E-6</c:v>
                </c:pt>
                <c:pt idx="41088">
                  <c:v>4.03491367251263E-6</c:v>
                </c:pt>
                <c:pt idx="41089">
                  <c:v>4.0348659240407869E-6</c:v>
                </c:pt>
                <c:pt idx="41090">
                  <c:v>4.0348309084947687E-6</c:v>
                </c:pt>
                <c:pt idx="41091">
                  <c:v>4.03478543375968E-6</c:v>
                </c:pt>
                <c:pt idx="41092">
                  <c:v>4.0347549656871706E-6</c:v>
                </c:pt>
                <c:pt idx="41093">
                  <c:v>4.03471358367824E-6</c:v>
                </c:pt>
                <c:pt idx="41094">
                  <c:v>4.0346881178265903E-6</c:v>
                </c:pt>
                <c:pt idx="41095">
                  <c:v>4.03462126996601E-6</c:v>
                </c:pt>
                <c:pt idx="41096">
                  <c:v>4.0346153582504476E-6</c:v>
                </c:pt>
                <c:pt idx="41097">
                  <c:v>4.0346126297663432E-6</c:v>
                </c:pt>
                <c:pt idx="41098">
                  <c:v>4.0345635170524474E-6</c:v>
                </c:pt>
                <c:pt idx="41099">
                  <c:v>4.0345112211070946E-6</c:v>
                </c:pt>
                <c:pt idx="41100">
                  <c:v>4.0345216802961659E-6</c:v>
                </c:pt>
                <c:pt idx="41101">
                  <c:v>4.0344634726352524E-6</c:v>
                </c:pt>
                <c:pt idx="41102">
                  <c:v>4.0344270928471806E-6</c:v>
                </c:pt>
                <c:pt idx="41103">
                  <c:v>4.0343820728594437E-6</c:v>
                </c:pt>
                <c:pt idx="41104">
                  <c:v>4.0343406908505131E-6</c:v>
                </c:pt>
                <c:pt idx="41105">
                  <c:v>4.0343347791349524E-6</c:v>
                </c:pt>
                <c:pt idx="41106">
                  <c:v>4.0342829379369496E-6</c:v>
                </c:pt>
                <c:pt idx="41107">
                  <c:v>4.034272933495231E-6</c:v>
                </c:pt>
                <c:pt idx="41108">
                  <c:v>4.0341983549296856E-6</c:v>
                </c:pt>
                <c:pt idx="41109">
                  <c:v>4.034180619783001E-6</c:v>
                </c:pt>
                <c:pt idx="41110">
                  <c:v>4.0341169551538769E-6</c:v>
                </c:pt>
                <c:pt idx="41111">
                  <c:v>4.0340910345548764E-6</c:v>
                </c:pt>
                <c:pt idx="41112">
                  <c:v>4.0340905798075263E-6</c:v>
                </c:pt>
                <c:pt idx="41113">
                  <c:v>4.0340796658711042E-6</c:v>
                </c:pt>
                <c:pt idx="41114">
                  <c:v>4.0340228224522434E-6</c:v>
                </c:pt>
                <c:pt idx="41115">
                  <c:v>4.0339596125704702E-6</c:v>
                </c:pt>
                <c:pt idx="41116">
                  <c:v>4.0339491533813998E-6</c:v>
                </c:pt>
                <c:pt idx="41117">
                  <c:v>4.0338777580473106E-6</c:v>
                </c:pt>
                <c:pt idx="41118">
                  <c:v>4.0338759390579071E-6</c:v>
                </c:pt>
                <c:pt idx="41119">
                  <c:v>4.0338477447221521E-6</c:v>
                </c:pt>
                <c:pt idx="41120">
                  <c:v>4.0338045437238179E-6</c:v>
                </c:pt>
                <c:pt idx="41121">
                  <c:v>4.0337872633244842E-6</c:v>
                </c:pt>
                <c:pt idx="41122">
                  <c:v>4.0337386053579394E-6</c:v>
                </c:pt>
                <c:pt idx="41123">
                  <c:v>4.0336899473913954E-6</c:v>
                </c:pt>
                <c:pt idx="41124">
                  <c:v>4.0336904021387454E-6</c:v>
                </c:pt>
                <c:pt idx="41125">
                  <c:v>4.0336763049708679E-6</c:v>
                </c:pt>
                <c:pt idx="41126">
                  <c:v>4.0336144593311474E-6</c:v>
                </c:pt>
                <c:pt idx="41127">
                  <c:v>4.0335630728804972E-6</c:v>
                </c:pt>
                <c:pt idx="41128">
                  <c:v>4.0335380617761976E-6</c:v>
                </c:pt>
                <c:pt idx="41129">
                  <c:v>4.0335203266295139E-6</c:v>
                </c:pt>
                <c:pt idx="41130">
                  <c:v>4.0334812183573376E-6</c:v>
                </c:pt>
                <c:pt idx="41131">
                  <c:v>4.033455752505688E-6</c:v>
                </c:pt>
                <c:pt idx="41132">
                  <c:v>4.0333889046451077E-6</c:v>
                </c:pt>
                <c:pt idx="41133">
                  <c:v>4.0333534343517394E-6</c:v>
                </c:pt>
                <c:pt idx="41134">
                  <c:v>4.0333188735530712E-6</c:v>
                </c:pt>
                <c:pt idx="41135">
                  <c:v>4.0333152355742641E-6</c:v>
                </c:pt>
                <c:pt idx="41136">
                  <c:v>4.0332724893232808E-6</c:v>
                </c:pt>
                <c:pt idx="41137">
                  <c:v>4.0332338357984554E-6</c:v>
                </c:pt>
                <c:pt idx="41138">
                  <c:v>4.0332133721676664E-6</c:v>
                </c:pt>
                <c:pt idx="41139">
                  <c:v>4.0331497075385414E-6</c:v>
                </c:pt>
                <c:pt idx="41140">
                  <c:v>4.0331328818865586E-6</c:v>
                </c:pt>
                <c:pt idx="41141">
                  <c:v>4.0331092350243134E-6</c:v>
                </c:pt>
                <c:pt idx="41142">
                  <c:v>4.0330464798898902E-6</c:v>
                </c:pt>
                <c:pt idx="41143">
                  <c:v>4.0330314732273109E-6</c:v>
                </c:pt>
                <c:pt idx="41144">
                  <c:v>4.0329960029339418E-6</c:v>
                </c:pt>
                <c:pt idx="41145">
                  <c:v>4.0329323383048177E-6</c:v>
                </c:pt>
                <c:pt idx="41146">
                  <c:v>4.0329441617359407E-6</c:v>
                </c:pt>
                <c:pt idx="41147">
                  <c:v>4.0328882278117817E-6</c:v>
                </c:pt>
                <c:pt idx="41148">
                  <c:v>4.032870947412448E-6</c:v>
                </c:pt>
                <c:pt idx="41149">
                  <c:v>4.0328236536879558E-6</c:v>
                </c:pt>
                <c:pt idx="41150">
                  <c:v>4.0327859096578322E-6</c:v>
                </c:pt>
                <c:pt idx="41151">
                  <c:v>4.0327504393644631E-6</c:v>
                </c:pt>
                <c:pt idx="41152">
                  <c:v>4.0327049646293736E-6</c:v>
                </c:pt>
                <c:pt idx="41153">
                  <c:v>4.0326885937247434E-6</c:v>
                </c:pt>
                <c:pt idx="41154">
                  <c:v>4.0326522139366716E-6</c:v>
                </c:pt>
                <c:pt idx="41155">
                  <c:v>4.0325980990019161E-6</c:v>
                </c:pt>
                <c:pt idx="41156">
                  <c:v>4.0325803638552324E-6</c:v>
                </c:pt>
                <c:pt idx="41157">
                  <c:v>4.0325489862880204E-6</c:v>
                </c:pt>
                <c:pt idx="41158">
                  <c:v>4.0325048757949844E-6</c:v>
                </c:pt>
                <c:pt idx="41159">
                  <c:v>4.0324871406482998E-6</c:v>
                </c:pt>
                <c:pt idx="41160">
                  <c:v>4.0324407564185094E-6</c:v>
                </c:pt>
                <c:pt idx="41161">
                  <c:v>4.032426204503281E-6</c:v>
                </c:pt>
                <c:pt idx="41162">
                  <c:v>4.032378456031438E-6</c:v>
                </c:pt>
                <c:pt idx="41163">
                  <c:v>4.0323457142221741E-6</c:v>
                </c:pt>
                <c:pt idx="41164">
                  <c:v>4.0323238863493316E-6</c:v>
                </c:pt>
                <c:pt idx="41165">
                  <c:v>4.0322788663615938E-6</c:v>
                </c:pt>
                <c:pt idx="41166">
                  <c:v>4.0322734093933832E-6</c:v>
                </c:pt>
                <c:pt idx="41167">
                  <c:v>4.0322233871847857E-6</c:v>
                </c:pt>
                <c:pt idx="41168">
                  <c:v>4.032170181744732E-6</c:v>
                </c:pt>
                <c:pt idx="41169">
                  <c:v>4.0321328924619593E-6</c:v>
                </c:pt>
                <c:pt idx="41170">
                  <c:v>4.0320892367162742E-6</c:v>
                </c:pt>
                <c:pt idx="41171">
                  <c:v>4.0320746848010458E-6</c:v>
                </c:pt>
                <c:pt idx="41172">
                  <c:v>4.03204603571794E-6</c:v>
                </c:pt>
                <c:pt idx="41173">
                  <c:v>4.0319828258361667E-6</c:v>
                </c:pt>
                <c:pt idx="41174">
                  <c:v>4.0319482650374994E-6</c:v>
                </c:pt>
                <c:pt idx="41175">
                  <c:v>4.0319273466593586E-6</c:v>
                </c:pt>
                <c:pt idx="41176">
                  <c:v>4.0319114305020784E-6</c:v>
                </c:pt>
                <c:pt idx="41177">
                  <c:v>4.0318764149560593E-6</c:v>
                </c:pt>
                <c:pt idx="41178">
                  <c:v>4.0318182072951458E-6</c:v>
                </c:pt>
                <c:pt idx="41179">
                  <c:v>4.0317800085176714E-6</c:v>
                </c:pt>
                <c:pt idx="41180">
                  <c:v>4.0317472667084084E-6</c:v>
                </c:pt>
                <c:pt idx="41181">
                  <c:v>4.031721346109407E-6</c:v>
                </c:pt>
                <c:pt idx="41182">
                  <c:v>4.0316795093531246E-6</c:v>
                </c:pt>
                <c:pt idx="41183">
                  <c:v>4.0316344893653877E-6</c:v>
                </c:pt>
                <c:pt idx="41184">
                  <c:v>4.0316226659342647E-6</c:v>
                </c:pt>
                <c:pt idx="41185">
                  <c:v>4.0315649130207021E-6</c:v>
                </c:pt>
                <c:pt idx="41186">
                  <c:v>4.0315308069693856E-6</c:v>
                </c:pt>
                <c:pt idx="41187">
                  <c:v>4.0314916986972094E-6</c:v>
                </c:pt>
                <c:pt idx="41188">
                  <c:v>4.0314866964763496E-6</c:v>
                </c:pt>
                <c:pt idx="41189">
                  <c:v>4.0314257603313308E-6</c:v>
                </c:pt>
                <c:pt idx="41190">
                  <c:v>4.031437129015103E-6</c:v>
                </c:pt>
                <c:pt idx="41191">
                  <c:v>4.0313775571121369E-6</c:v>
                </c:pt>
                <c:pt idx="41192">
                  <c:v>4.0313334466191009E-6</c:v>
                </c:pt>
                <c:pt idx="41193">
                  <c:v>4.0312993405677844E-6</c:v>
                </c:pt>
                <c:pt idx="41194">
                  <c:v>4.0312452256330289E-6</c:v>
                </c:pt>
                <c:pt idx="41195">
                  <c:v>4.0312224882654854E-6</c:v>
                </c:pt>
                <c:pt idx="41196">
                  <c:v>4.0311952034244314E-6</c:v>
                </c:pt>
                <c:pt idx="41197">
                  <c:v>4.0311470002052374E-6</c:v>
                </c:pt>
                <c:pt idx="41198">
                  <c:v>4.0311315387953073E-6</c:v>
                </c:pt>
                <c:pt idx="41199">
                  <c:v>4.031060598208569E-6</c:v>
                </c:pt>
                <c:pt idx="41200">
                  <c:v>4.0310292206413578E-6</c:v>
                </c:pt>
                <c:pt idx="41201">
                  <c:v>4.0309951145900413E-6</c:v>
                </c:pt>
                <c:pt idx="41202">
                  <c:v>4.0309632822754793E-6</c:v>
                </c:pt>
                <c:pt idx="41203">
                  <c:v>4.0309378164238296E-6</c:v>
                </c:pt>
                <c:pt idx="41204">
                  <c:v>4.0309091673407238E-6</c:v>
                </c:pt>
                <c:pt idx="41205">
                  <c:v>4.0308650568476878E-6</c:v>
                </c:pt>
                <c:pt idx="41206">
                  <c:v>4.0308455027115997E-6</c:v>
                </c:pt>
                <c:pt idx="41207">
                  <c:v>4.0307836570718791E-6</c:v>
                </c:pt>
                <c:pt idx="41208">
                  <c:v>4.0307795643457212E-6</c:v>
                </c:pt>
                <c:pt idx="41209">
                  <c:v>4.0307213566848077E-6</c:v>
                </c:pt>
                <c:pt idx="41210">
                  <c:v>4.0306886148755439E-6</c:v>
                </c:pt>
                <c:pt idx="41211">
                  <c:v>4.0306808841705788E-6</c:v>
                </c:pt>
                <c:pt idx="41212">
                  <c:v>4.0306035771209281E-6</c:v>
                </c:pt>
                <c:pt idx="41213">
                  <c:v>4.0305862967215944E-6</c:v>
                </c:pt>
                <c:pt idx="41214">
                  <c:v>4.0305671973328572E-6</c:v>
                </c:pt>
                <c:pt idx="41215">
                  <c:v>4.0305162656295579E-6</c:v>
                </c:pt>
                <c:pt idx="41216">
                  <c:v>4.0304657886736086E-6</c:v>
                </c:pt>
                <c:pt idx="41217">
                  <c:v>4.0304789763467852E-6</c:v>
                </c:pt>
                <c:pt idx="41218">
                  <c:v>4.0304303183802404E-6</c:v>
                </c:pt>
                <c:pt idx="41219">
                  <c:v>4.030383479403099E-6</c:v>
                </c:pt>
                <c:pt idx="41220">
                  <c:v>4.0303521018358879E-6</c:v>
                </c:pt>
                <c:pt idx="41221">
                  <c:v>4.0302988963958342E-6</c:v>
                </c:pt>
                <c:pt idx="41222">
                  <c:v>4.0302847992279567E-6</c:v>
                </c:pt>
                <c:pt idx="41223">
                  <c:v>4.0302693378180274E-6</c:v>
                </c:pt>
                <c:pt idx="41224">
                  <c:v>4.0302020352100953E-6</c:v>
                </c:pt>
                <c:pt idx="41225">
                  <c:v>4.030175205116393E-6</c:v>
                </c:pt>
                <c:pt idx="41226">
                  <c:v>4.0301206354342867E-6</c:v>
                </c:pt>
                <c:pt idx="41227">
                  <c:v>4.0300928958458826E-6</c:v>
                </c:pt>
                <c:pt idx="41228">
                  <c:v>4.0300528780790046E-6</c:v>
                </c:pt>
                <c:pt idx="41229">
                  <c:v>4.0300401451531798E-6</c:v>
                </c:pt>
                <c:pt idx="41230">
                  <c:v>4.0299814827449154E-6</c:v>
                </c:pt>
                <c:pt idx="41231">
                  <c:v>4.0299846659763716E-6</c:v>
                </c:pt>
                <c:pt idx="41232">
                  <c:v>4.0299046304426156E-6</c:v>
                </c:pt>
                <c:pt idx="41233">
                  <c:v>4.0299023567058612E-6</c:v>
                </c:pt>
                <c:pt idx="41234">
                  <c:v>4.0298650674230876E-6</c:v>
                </c:pt>
                <c:pt idx="41235">
                  <c:v>4.0297900341101922E-6</c:v>
                </c:pt>
                <c:pt idx="41236">
                  <c:v>4.0298050407727706E-6</c:v>
                </c:pt>
                <c:pt idx="41237">
                  <c:v>4.0297286432178234E-6</c:v>
                </c:pt>
                <c:pt idx="41238">
                  <c:v>4.0297059058502782E-6</c:v>
                </c:pt>
                <c:pt idx="41239">
                  <c:v>4.0296677070728038E-6</c:v>
                </c:pt>
                <c:pt idx="41240">
                  <c:v>4.0296217775903642E-6</c:v>
                </c:pt>
                <c:pt idx="41241">
                  <c:v>4.0295967664860646E-6</c:v>
                </c:pt>
                <c:pt idx="41242">
                  <c:v>4.0295681174029596E-6</c:v>
                </c:pt>
                <c:pt idx="41243">
                  <c:v>4.0295390135725029E-6</c:v>
                </c:pt>
                <c:pt idx="41244">
                  <c:v>4.0294926293427116E-6</c:v>
                </c:pt>
                <c:pt idx="41245">
                  <c:v>4.0294562495546424E-6</c:v>
                </c:pt>
                <c:pt idx="41246">
                  <c:v>4.0294180507771671E-6</c:v>
                </c:pt>
                <c:pt idx="41247">
                  <c:v>4.0293816709890962E-6</c:v>
                </c:pt>
                <c:pt idx="41248">
                  <c:v>4.0293666643265169E-6</c:v>
                </c:pt>
                <c:pt idx="41249">
                  <c:v>4.0293380152434111E-6</c:v>
                </c:pt>
                <c:pt idx="41250">
                  <c:v>4.0292725316248834E-6</c:v>
                </c:pt>
                <c:pt idx="41251">
                  <c:v>4.0292616176884621E-6</c:v>
                </c:pt>
                <c:pt idx="41252">
                  <c:v>4.0292225094162859E-6</c:v>
                </c:pt>
                <c:pt idx="41253">
                  <c:v>4.0291756704391446E-6</c:v>
                </c:pt>
                <c:pt idx="41254">
                  <c:v>4.0291233744937927E-6</c:v>
                </c:pt>
                <c:pt idx="41255">
                  <c:v>4.0291047298524063E-6</c:v>
                </c:pt>
                <c:pt idx="41256">
                  <c:v>4.0290569813805632E-6</c:v>
                </c:pt>
                <c:pt idx="41257">
                  <c:v>4.0290265133080538E-6</c:v>
                </c:pt>
                <c:pt idx="41258">
                  <c:v>4.0289669414050877E-6</c:v>
                </c:pt>
                <c:pt idx="41259">
                  <c:v>4.0289442040375434E-6</c:v>
                </c:pt>
                <c:pt idx="41260">
                  <c:v>4.0289246499014553E-6</c:v>
                </c:pt>
                <c:pt idx="41261">
                  <c:v>4.0288732634508051E-6</c:v>
                </c:pt>
                <c:pt idx="41262">
                  <c:v>4.0288600757776294E-6</c:v>
                </c:pt>
                <c:pt idx="41263">
                  <c:v>4.0288341551786289E-6</c:v>
                </c:pt>
                <c:pt idx="41264">
                  <c:v>4.0287777665071189E-6</c:v>
                </c:pt>
                <c:pt idx="41265">
                  <c:v>4.0287450246978551E-6</c:v>
                </c:pt>
                <c:pt idx="41266">
                  <c:v>4.0287218325829599E-6</c:v>
                </c:pt>
                <c:pt idx="41267">
                  <c:v>4.0286622606799938E-6</c:v>
                </c:pt>
                <c:pt idx="41268">
                  <c:v>4.0286463445227128E-6</c:v>
                </c:pt>
                <c:pt idx="41269">
                  <c:v>4.0286145122081507E-6</c:v>
                </c:pt>
                <c:pt idx="41270">
                  <c:v>4.0285822251462378E-6</c:v>
                </c:pt>
                <c:pt idx="41271">
                  <c:v>4.0285185605171137E-6</c:v>
                </c:pt>
                <c:pt idx="41272">
                  <c:v>4.0284667193191126E-6</c:v>
                </c:pt>
                <c:pt idx="41273">
                  <c:v>4.0284494389197789E-6</c:v>
                </c:pt>
                <c:pt idx="41274">
                  <c:v>4.0284298847836908E-6</c:v>
                </c:pt>
                <c:pt idx="41275">
                  <c:v>4.0283762245962862E-6</c:v>
                </c:pt>
                <c:pt idx="41276">
                  <c:v>4.0283430280396706E-6</c:v>
                </c:pt>
                <c:pt idx="41277">
                  <c:v>4.0282980080519337E-6</c:v>
                </c:pt>
                <c:pt idx="41278">
                  <c:v>4.0282984627992846E-6</c:v>
                </c:pt>
                <c:pt idx="41279">
                  <c:v>4.028232979180757E-6</c:v>
                </c:pt>
                <c:pt idx="41280">
                  <c:v>4.028204784845002E-6</c:v>
                </c:pt>
                <c:pt idx="41281">
                  <c:v>4.0281993278767914E-6</c:v>
                </c:pt>
                <c:pt idx="41282">
                  <c:v>4.0281411202158779E-6</c:v>
                </c:pt>
                <c:pt idx="41283">
                  <c:v>4.0281142901221756E-6</c:v>
                </c:pt>
                <c:pt idx="41284">
                  <c:v>4.0280674511450343E-6</c:v>
                </c:pt>
                <c:pt idx="41285">
                  <c:v>4.0280101529788226E-6</c:v>
                </c:pt>
                <c:pt idx="41286">
                  <c:v>4.0280147004523306E-6</c:v>
                </c:pt>
                <c:pt idx="41287">
                  <c:v>4.0279505810758556E-6</c:v>
                </c:pt>
                <c:pt idx="41288">
                  <c:v>4.0279232962348033E-6</c:v>
                </c:pt>
                <c:pt idx="41289">
                  <c:v>4.0278978303831536E-6</c:v>
                </c:pt>
                <c:pt idx="41290">
                  <c:v>4.0278428059536964E-6</c:v>
                </c:pt>
                <c:pt idx="41291">
                  <c:v>4.0278296182805207E-6</c:v>
                </c:pt>
                <c:pt idx="41292">
                  <c:v>4.0277486732520629E-6</c:v>
                </c:pt>
                <c:pt idx="41293">
                  <c:v>4.0277586776937824E-6</c:v>
                </c:pt>
                <c:pt idx="41294">
                  <c:v>4.0277077459904831E-6</c:v>
                </c:pt>
                <c:pt idx="41295">
                  <c:v>4.0276609070133418E-6</c:v>
                </c:pt>
                <c:pt idx="41296">
                  <c:v>4.0276249819726218E-6</c:v>
                </c:pt>
                <c:pt idx="41297">
                  <c:v>4.0275645005749539E-6</c:v>
                </c:pt>
                <c:pt idx="41298">
                  <c:v>4.0275676838064101E-6</c:v>
                </c:pt>
                <c:pt idx="41299">
                  <c:v>4.0275285755342338E-6</c:v>
                </c:pt>
                <c:pt idx="41300">
                  <c:v>4.0274862840306014E-6</c:v>
                </c:pt>
                <c:pt idx="41301">
                  <c:v>4.0274480852531269E-6</c:v>
                </c:pt>
                <c:pt idx="41302">
                  <c:v>4.0274194361700211E-6</c:v>
                </c:pt>
                <c:pt idx="41303">
                  <c:v>4.0273762351716869E-6</c:v>
                </c:pt>
                <c:pt idx="41304">
                  <c:v>4.0273289414471947E-6</c:v>
                </c:pt>
                <c:pt idx="41305">
                  <c:v>4.0272998376167379E-6</c:v>
                </c:pt>
                <c:pt idx="41306">
                  <c:v>4.0272507249028422E-6</c:v>
                </c:pt>
                <c:pt idx="41307">
                  <c:v>4.0272361729876138E-6</c:v>
                </c:pt>
                <c:pt idx="41308">
                  <c:v>4.0271979742101394E-6</c:v>
                </c:pt>
                <c:pt idx="41309">
                  <c:v>4.0271211219078404E-6</c:v>
                </c:pt>
                <c:pt idx="41310">
                  <c:v>4.027107479487313E-6</c:v>
                </c:pt>
                <c:pt idx="41311">
                  <c:v>4.0270706449518912E-6</c:v>
                </c:pt>
                <c:pt idx="41312">
                  <c:v>4.0270620047522243E-6</c:v>
                </c:pt>
                <c:pt idx="41313">
                  <c:v>4.0270128920383294E-6</c:v>
                </c:pt>
                <c:pt idx="41314">
                  <c:v>4.0269887904287316E-6</c:v>
                </c:pt>
                <c:pt idx="41315">
                  <c:v>4.0269383134727832E-6</c:v>
                </c:pt>
                <c:pt idx="41316">
                  <c:v>4.0268873817694839E-6</c:v>
                </c:pt>
                <c:pt idx="41317">
                  <c:v>4.0268591874337289E-6</c:v>
                </c:pt>
                <c:pt idx="41318">
                  <c:v>4.0268196244142018E-6</c:v>
                </c:pt>
                <c:pt idx="41319">
                  <c:v>4.0267677832162008E-6</c:v>
                </c:pt>
                <c:pt idx="41320">
                  <c:v>4.0267523218062706E-6</c:v>
                </c:pt>
                <c:pt idx="41321">
                  <c:v>4.026702754345024E-6</c:v>
                </c:pt>
                <c:pt idx="41322">
                  <c:v>4.0267091208079364E-6</c:v>
                </c:pt>
                <c:pt idx="41323">
                  <c:v>4.0266590985993389E-6</c:v>
                </c:pt>
                <c:pt idx="41324">
                  <c:v>4.0265931602334604E-6</c:v>
                </c:pt>
                <c:pt idx="41325">
                  <c:v>4.0265654206450563E-6</c:v>
                </c:pt>
                <c:pt idx="41326">
                  <c:v>4.0265263123728801E-6</c:v>
                </c:pt>
                <c:pt idx="41327">
                  <c:v>4.0264972085424233E-6</c:v>
                </c:pt>
                <c:pt idx="41328">
                  <c:v>4.0264535527967382E-6</c:v>
                </c:pt>
                <c:pt idx="41329">
                  <c:v>4.0263935261464212E-6</c:v>
                </c:pt>
                <c:pt idx="41330">
                  <c:v>4.0263967093778774E-6</c:v>
                </c:pt>
                <c:pt idx="41331">
                  <c:v>4.0263485061586826E-6</c:v>
                </c:pt>
                <c:pt idx="41332">
                  <c:v>4.0263216760649811E-6</c:v>
                </c:pt>
                <c:pt idx="41333">
                  <c:v>4.0262930269818753E-6</c:v>
                </c:pt>
                <c:pt idx="41334">
                  <c:v>4.0262202674057326E-6</c:v>
                </c:pt>
                <c:pt idx="41335">
                  <c:v>4.0261797948915054E-6</c:v>
                </c:pt>
                <c:pt idx="41336">
                  <c:v>4.0261561480292576E-6</c:v>
                </c:pt>
                <c:pt idx="41337">
                  <c:v>4.0261170397570822E-6</c:v>
                </c:pt>
                <c:pt idx="41338">
                  <c:v>4.0260756577481524E-6</c:v>
                </c:pt>
                <c:pt idx="41339">
                  <c:v>4.0260465539176948E-6</c:v>
                </c:pt>
                <c:pt idx="41340">
                  <c:v>4.0259956222143964E-6</c:v>
                </c:pt>
                <c:pt idx="41341">
                  <c:v>4.025977887067711E-6</c:v>
                </c:pt>
                <c:pt idx="41342">
                  <c:v>4.0259383240481839E-6</c:v>
                </c:pt>
                <c:pt idx="41343">
                  <c:v>4.0258992157760076E-6</c:v>
                </c:pt>
                <c:pt idx="41344">
                  <c:v>4.0258723856823053E-6</c:v>
                </c:pt>
                <c:pt idx="41345">
                  <c:v>4.0258428271044977E-6</c:v>
                </c:pt>
                <c:pt idx="41346">
                  <c:v>4.025813723274041E-6</c:v>
                </c:pt>
                <c:pt idx="41347">
                  <c:v>4.0257409636978991E-6</c:v>
                </c:pt>
                <c:pt idx="41348">
                  <c:v>4.0257150430988986E-6</c:v>
                </c:pt>
                <c:pt idx="41349">
                  <c:v>4.0256677493744064E-6</c:v>
                </c:pt>
                <c:pt idx="41350">
                  <c:v>4.0255990825244234E-6</c:v>
                </c:pt>
                <c:pt idx="41351">
                  <c:v>4.0256177271658089E-6</c:v>
                </c:pt>
                <c:pt idx="41352">
                  <c:v>4.0255595195048946E-6</c:v>
                </c:pt>
                <c:pt idx="41353">
                  <c:v>4.0255204112327192E-6</c:v>
                </c:pt>
                <c:pt idx="41354">
                  <c:v>4.0254949453810704E-6</c:v>
                </c:pt>
                <c:pt idx="41355">
                  <c:v>4.025464932055911E-6</c:v>
                </c:pt>
                <c:pt idx="41356">
                  <c:v>4.0254053601529449E-6</c:v>
                </c:pt>
                <c:pt idx="41357">
                  <c:v>4.0254017221741378E-6</c:v>
                </c:pt>
                <c:pt idx="41358">
                  <c:v>4.0253557926916983E-6</c:v>
                </c:pt>
                <c:pt idx="41359">
                  <c:v>4.0252857615996618E-6</c:v>
                </c:pt>
                <c:pt idx="41360">
                  <c:v>4.0252712096844334E-6</c:v>
                </c:pt>
                <c:pt idx="41361">
                  <c:v>4.0252348298963617E-6</c:v>
                </c:pt>
                <c:pt idx="41362">
                  <c:v>4.025176622235449E-6</c:v>
                </c:pt>
                <c:pt idx="41363">
                  <c:v>4.0251534301205538E-6</c:v>
                </c:pt>
                <c:pt idx="41364">
                  <c:v>4.0251334212371148E-6</c:v>
                </c:pt>
                <c:pt idx="41365">
                  <c:v>4.025100679427851E-6</c:v>
                </c:pt>
                <c:pt idx="41366">
                  <c:v>4.025096586701693E-6</c:v>
                </c:pt>
                <c:pt idx="41367">
                  <c:v>4.0250401980301831E-6</c:v>
                </c:pt>
                <c:pt idx="41368">
                  <c:v>4.0249587982543744E-6</c:v>
                </c:pt>
                <c:pt idx="41369">
                  <c:v>4.0249356061394792E-6</c:v>
                </c:pt>
                <c:pt idx="41370">
                  <c:v>4.0248864934255826E-6</c:v>
                </c:pt>
                <c:pt idx="41371">
                  <c:v>4.0248778532259166E-6</c:v>
                </c:pt>
                <c:pt idx="41372">
                  <c:v>4.0248014556709677E-6</c:v>
                </c:pt>
                <c:pt idx="41373">
                  <c:v>4.0247869037557393E-6</c:v>
                </c:pt>
                <c:pt idx="41374">
                  <c:v>4.0247546166938264E-6</c:v>
                </c:pt>
                <c:pt idx="41375">
                  <c:v>4.0247055039799307E-6</c:v>
                </c:pt>
                <c:pt idx="41376">
                  <c:v>4.0246941352961576E-6</c:v>
                </c:pt>
                <c:pt idx="41377">
                  <c:v>4.0246345633931924E-6</c:v>
                </c:pt>
                <c:pt idx="41378">
                  <c:v>4.0245836316898931E-6</c:v>
                </c:pt>
                <c:pt idx="41379">
                  <c:v>4.024564077553805E-6</c:v>
                </c:pt>
                <c:pt idx="41380">
                  <c:v>4.0245431591756642E-6</c:v>
                </c:pt>
                <c:pt idx="41381">
                  <c:v>4.0244840420200489E-6</c:v>
                </c:pt>
                <c:pt idx="41382">
                  <c:v>4.0244353840535041E-6</c:v>
                </c:pt>
                <c:pt idx="41383">
                  <c:v>4.024411737191258E-6</c:v>
                </c:pt>
                <c:pt idx="41384">
                  <c:v>4.0243858165922566E-6</c:v>
                </c:pt>
                <c:pt idx="41385">
                  <c:v>4.0243212424684316E-6</c:v>
                </c:pt>
                <c:pt idx="41386">
                  <c:v>4.0242480281449389E-6</c:v>
                </c:pt>
                <c:pt idx="41387">
                  <c:v>4.0242521208710968E-6</c:v>
                </c:pt>
                <c:pt idx="41388">
                  <c:v>4.0241911847260781E-6</c:v>
                </c:pt>
                <c:pt idx="41389">
                  <c:v>4.0241734495793926E-6</c:v>
                </c:pt>
                <c:pt idx="41390">
                  <c:v>4.0241538954433054E-6</c:v>
                </c:pt>
                <c:pt idx="41391">
                  <c:v>4.0241079659608658E-6</c:v>
                </c:pt>
                <c:pt idx="41392">
                  <c:v>4.0240506677946541E-6</c:v>
                </c:pt>
                <c:pt idx="41393">
                  <c:v>4.0240356611320749E-6</c:v>
                </c:pt>
                <c:pt idx="41394">
                  <c:v>4.0240129237645314E-6</c:v>
                </c:pt>
                <c:pt idx="41395">
                  <c:v>4.0239715417555999E-6</c:v>
                </c:pt>
                <c:pt idx="41396">
                  <c:v>4.0239378904516343E-6</c:v>
                </c:pt>
                <c:pt idx="41397">
                  <c:v>4.0239210647996524E-6</c:v>
                </c:pt>
                <c:pt idx="41398">
                  <c:v>4.0238619476440363E-6</c:v>
                </c:pt>
                <c:pt idx="41399">
                  <c:v>4.023762812721543E-6</c:v>
                </c:pt>
                <c:pt idx="41400">
                  <c:v>4.0237655412056483E-6</c:v>
                </c:pt>
                <c:pt idx="41401">
                  <c:v>4.0237450775748576E-6</c:v>
                </c:pt>
                <c:pt idx="41402">
                  <c:v>4.0236950553662609E-6</c:v>
                </c:pt>
                <c:pt idx="41403">
                  <c:v>4.0236618588096462E-6</c:v>
                </c:pt>
                <c:pt idx="41404">
                  <c:v>4.0236209315480656E-6</c:v>
                </c:pt>
                <c:pt idx="41405">
                  <c:v>4.0235836422652937E-6</c:v>
                </c:pt>
                <c:pt idx="41406">
                  <c:v>4.0235390770249069E-6</c:v>
                </c:pt>
                <c:pt idx="41407">
                  <c:v>4.0235140659206081E-6</c:v>
                </c:pt>
                <c:pt idx="41408">
                  <c:v>4.0234426705865189E-6</c:v>
                </c:pt>
                <c:pt idx="41409">
                  <c:v>4.0234131120087113E-6</c:v>
                </c:pt>
                <c:pt idx="41410">
                  <c:v>4.0234231164504308E-6</c:v>
                </c:pt>
                <c:pt idx="41411">
                  <c:v>4.0233458094007801E-6</c:v>
                </c:pt>
                <c:pt idx="41412">
                  <c:v>4.0233335312223062E-6</c:v>
                </c:pt>
                <c:pt idx="41413">
                  <c:v>4.0232816900243051E-6</c:v>
                </c:pt>
                <c:pt idx="41414">
                  <c:v>4.0232271203421988E-6</c:v>
                </c:pt>
                <c:pt idx="41415">
                  <c:v>4.0232134779216722E-6</c:v>
                </c:pt>
                <c:pt idx="41416">
                  <c:v>4.0231839193438654E-6</c:v>
                </c:pt>
                <c:pt idx="41417">
                  <c:v>4.0231275306723546E-6</c:v>
                </c:pt>
                <c:pt idx="41418">
                  <c:v>4.0230574995803181E-6</c:v>
                </c:pt>
                <c:pt idx="41419">
                  <c:v>4.0230506783700548E-6</c:v>
                </c:pt>
                <c:pt idx="41420">
                  <c:v>4.0229983824247029E-6</c:v>
                </c:pt>
                <c:pt idx="41421">
                  <c:v>4.0229592741525266E-6</c:v>
                </c:pt>
                <c:pt idx="41422">
                  <c:v>4.0228983380075078E-6</c:v>
                </c:pt>
                <c:pt idx="41423">
                  <c:v>4.0229197111330004E-6</c:v>
                </c:pt>
                <c:pt idx="41424">
                  <c:v>4.0228546822618227E-6</c:v>
                </c:pt>
                <c:pt idx="41425">
                  <c:v>4.0228442230727524E-6</c:v>
                </c:pt>
                <c:pt idx="41426">
                  <c:v>4.0227869249065407E-6</c:v>
                </c:pt>
                <c:pt idx="41427">
                  <c:v>4.0227469071396627E-6</c:v>
                </c:pt>
                <c:pt idx="41428">
                  <c:v>4.0227200770459604E-6</c:v>
                </c:pt>
                <c:pt idx="41429">
                  <c:v>4.0226796045317306E-6</c:v>
                </c:pt>
                <c:pt idx="41430">
                  <c:v>4.0226341297966428E-6</c:v>
                </c:pt>
                <c:pt idx="41431">
                  <c:v>4.0225877455668524E-6</c:v>
                </c:pt>
                <c:pt idx="41432">
                  <c:v>4.022553184768185E-6</c:v>
                </c:pt>
                <c:pt idx="41433">
                  <c:v>4.0225336306320969E-6</c:v>
                </c:pt>
                <c:pt idx="41434">
                  <c:v>4.0224736039817799E-6</c:v>
                </c:pt>
                <c:pt idx="41435">
                  <c:v>4.022429038741393E-6</c:v>
                </c:pt>
                <c:pt idx="41436">
                  <c:v>4.0224117583420593E-6</c:v>
                </c:pt>
                <c:pt idx="41437">
                  <c:v>4.0223667383543224E-6</c:v>
                </c:pt>
                <c:pt idx="41438">
                  <c:v>4.0223039832198992E-6</c:v>
                </c:pt>
                <c:pt idx="41439">
                  <c:v>4.0222980715043377E-6</c:v>
                </c:pt>
                <c:pt idx="41440">
                  <c:v>4.0222421375801787E-6</c:v>
                </c:pt>
                <c:pt idx="41441">
                  <c:v>4.0222103052656166E-6</c:v>
                </c:pt>
                <c:pt idx="41442">
                  <c:v>4.0221730159828439E-6</c:v>
                </c:pt>
                <c:pt idx="41443">
                  <c:v>4.0221425479103354E-6</c:v>
                </c:pt>
                <c:pt idx="41444">
                  <c:v>4.022100711154053E-6</c:v>
                </c:pt>
                <c:pt idx="41445">
                  <c:v>4.0220547816716126E-6</c:v>
                </c:pt>
                <c:pt idx="41446">
                  <c:v>4.0220211303676479E-6</c:v>
                </c:pt>
                <c:pt idx="41447">
                  <c:v>4.021972472401103E-6</c:v>
                </c:pt>
                <c:pt idx="41448">
                  <c:v>4.0218997128249612E-6</c:v>
                </c:pt>
                <c:pt idx="41449">
                  <c:v>4.0219047150458209E-6</c:v>
                </c:pt>
                <c:pt idx="41450">
                  <c:v>4.0218346839537844E-6</c:v>
                </c:pt>
                <c:pt idx="41451">
                  <c:v>4.0218328649643809E-6</c:v>
                </c:pt>
                <c:pt idx="41452">
                  <c:v>4.021808308607433E-6</c:v>
                </c:pt>
                <c:pt idx="41453">
                  <c:v>4.0217541936726783E-6</c:v>
                </c:pt>
                <c:pt idx="41454">
                  <c:v>4.0217059904534844E-6</c:v>
                </c:pt>
                <c:pt idx="41455">
                  <c:v>4.0216564229922369E-6</c:v>
                </c:pt>
                <c:pt idx="41456">
                  <c:v>4.0216136767412536E-6</c:v>
                </c:pt>
                <c:pt idx="41457">
                  <c:v>4.0215686567535158E-6</c:v>
                </c:pt>
                <c:pt idx="41458">
                  <c:v>4.0215504668594804E-6</c:v>
                </c:pt>
                <c:pt idx="41459">
                  <c:v>4.0215095395979006E-6</c:v>
                </c:pt>
                <c:pt idx="41460">
                  <c:v>4.0214499676949336E-6</c:v>
                </c:pt>
                <c:pt idx="41461">
                  <c:v>4.0214249565906357E-6</c:v>
                </c:pt>
                <c:pt idx="41462">
                  <c:v>4.0213794818555471E-6</c:v>
                </c:pt>
                <c:pt idx="41463">
                  <c:v>4.0213590182247572E-6</c:v>
                </c:pt>
                <c:pt idx="41464">
                  <c:v>4.021335826109862E-6</c:v>
                </c:pt>
                <c:pt idx="41465">
                  <c:v>4.0212698877439834E-6</c:v>
                </c:pt>
                <c:pt idx="41466">
                  <c:v>4.0212216845247886E-6</c:v>
                </c:pt>
                <c:pt idx="41467">
                  <c:v>4.0212048588728067E-6</c:v>
                </c:pt>
                <c:pt idx="41468">
                  <c:v>4.0211743908002973E-6</c:v>
                </c:pt>
                <c:pt idx="41469">
                  <c:v>4.0211261875811033E-6</c:v>
                </c:pt>
                <c:pt idx="41470">
                  <c:v>4.021055246994365E-6</c:v>
                </c:pt>
                <c:pt idx="41471">
                  <c:v>4.0210425140685402E-6</c:v>
                </c:pt>
                <c:pt idx="41472">
                  <c:v>4.0210056795331184E-6</c:v>
                </c:pt>
                <c:pt idx="41473">
                  <c:v>4.0209633880294859E-6</c:v>
                </c:pt>
                <c:pt idx="41474">
                  <c:v>4.0209288272308194E-6</c:v>
                </c:pt>
                <c:pt idx="41475">
                  <c:v>4.0209042708738707E-6</c:v>
                </c:pt>
                <c:pt idx="41476">
                  <c:v>4.0208528844232214E-6</c:v>
                </c:pt>
                <c:pt idx="41477">
                  <c:v>4.0208242353401147E-6</c:v>
                </c:pt>
                <c:pt idx="41478">
                  <c:v>4.0207678466686048E-6</c:v>
                </c:pt>
                <c:pt idx="41479">
                  <c:v>4.0206978155765682E-6</c:v>
                </c:pt>
                <c:pt idx="41480">
                  <c:v>4.0207046367868324E-6</c:v>
                </c:pt>
                <c:pt idx="41481">
                  <c:v>4.0206437006418128E-6</c:v>
                </c:pt>
                <c:pt idx="41482">
                  <c:v>4.0206527955888296E-6</c:v>
                </c:pt>
                <c:pt idx="41483">
                  <c:v>4.0205759432865307E-6</c:v>
                </c:pt>
                <c:pt idx="41484">
                  <c:v>4.0205900404544082E-6</c:v>
                </c:pt>
                <c:pt idx="41485">
                  <c:v>4.020494543510722E-6</c:v>
                </c:pt>
                <c:pt idx="41486">
                  <c:v>4.0204722608905294E-6</c:v>
                </c:pt>
                <c:pt idx="41487">
                  <c:v>4.020394499093527E-6</c:v>
                </c:pt>
                <c:pt idx="41488">
                  <c:v>4.0204113247455098E-6</c:v>
                </c:pt>
                <c:pt idx="41489">
                  <c:v>4.0203649405157194E-6</c:v>
                </c:pt>
                <c:pt idx="41490">
                  <c:v>4.0203071876021568E-6</c:v>
                </c:pt>
                <c:pt idx="41491">
                  <c:v>4.0202498894359451E-6</c:v>
                </c:pt>
                <c:pt idx="41492">
                  <c:v>4.0202257878263481E-6</c:v>
                </c:pt>
                <c:pt idx="41493">
                  <c:v>4.0201848605647683E-6</c:v>
                </c:pt>
                <c:pt idx="41494">
                  <c:v>4.020146207039943E-6</c:v>
                </c:pt>
                <c:pt idx="41495">
                  <c:v>4.0201330193667673E-6</c:v>
                </c:pt>
                <c:pt idx="41496">
                  <c:v>4.0201025512942579E-6</c:v>
                </c:pt>
                <c:pt idx="41497">
                  <c:v>4.020049800601555E-6</c:v>
                </c:pt>
                <c:pt idx="41498">
                  <c:v>4.0199902286985889E-6</c:v>
                </c:pt>
                <c:pt idx="41499">
                  <c:v>4.0199493014370091E-6</c:v>
                </c:pt>
                <c:pt idx="41500">
                  <c:v>4.0198970054916572E-6</c:v>
                </c:pt>
                <c:pt idx="41501">
                  <c:v>4.0198901842813939E-6</c:v>
                </c:pt>
                <c:pt idx="41502">
                  <c:v>4.0198488022724632E-6</c:v>
                </c:pt>
                <c:pt idx="41503">
                  <c:v>4.0198219721787609E-6</c:v>
                </c:pt>
                <c:pt idx="41504">
                  <c:v>4.0197510315920226E-6</c:v>
                </c:pt>
                <c:pt idx="41505">
                  <c:v>4.0197460293711629E-6</c:v>
                </c:pt>
                <c:pt idx="41506">
                  <c:v>4.0196641748480033E-6</c:v>
                </c:pt>
                <c:pt idx="41507">
                  <c:v>4.0196487134380732E-6</c:v>
                </c:pt>
                <c:pt idx="41508">
                  <c:v>4.0196159716288093E-6</c:v>
                </c:pt>
                <c:pt idx="41509">
                  <c:v>4.019597326987423E-6</c:v>
                </c:pt>
                <c:pt idx="41510">
                  <c:v>4.019537300337106E-6</c:v>
                </c:pt>
                <c:pt idx="41511">
                  <c:v>4.0194627217715606E-6</c:v>
                </c:pt>
                <c:pt idx="41512">
                  <c:v>4.0194486246036831E-6</c:v>
                </c:pt>
                <c:pt idx="41513">
                  <c:v>4.0193949644162794E-6</c:v>
                </c:pt>
                <c:pt idx="41514">
                  <c:v>4.0193708628066824E-6</c:v>
                </c:pt>
                <c:pt idx="41515">
                  <c:v>4.0193199311033823E-6</c:v>
                </c:pt>
                <c:pt idx="41516">
                  <c:v>4.0192530832428019E-6</c:v>
                </c:pt>
                <c:pt idx="41517">
                  <c:v>4.0192403503169771E-6</c:v>
                </c:pt>
                <c:pt idx="41518">
                  <c:v>4.0192044252762571E-6</c:v>
                </c:pt>
                <c:pt idx="41519">
                  <c:v>4.0191730477090459E-6</c:v>
                </c:pt>
                <c:pt idx="41520">
                  <c:v>4.0191462176153436E-6</c:v>
                </c:pt>
                <c:pt idx="41521">
                  <c:v>4.0190739127865527E-6</c:v>
                </c:pt>
                <c:pt idx="41522">
                  <c:v>4.0190516301663592E-6</c:v>
                </c:pt>
                <c:pt idx="41523">
                  <c:v>4.0190066101786206E-6</c:v>
                </c:pt>
                <c:pt idx="41524">
                  <c:v>4.0189715946326032E-6</c:v>
                </c:pt>
                <c:pt idx="41525">
                  <c:v>4.0189374885812867E-6</c:v>
                </c:pt>
                <c:pt idx="41526">
                  <c:v>4.0189147512137424E-6</c:v>
                </c:pt>
                <c:pt idx="41527">
                  <c:v>4.0188874663726892E-6</c:v>
                </c:pt>
                <c:pt idx="41528">
                  <c:v>4.0188174352806527E-6</c:v>
                </c:pt>
                <c:pt idx="41529">
                  <c:v>4.0187637750932481E-6</c:v>
                </c:pt>
                <c:pt idx="41530">
                  <c:v>4.0187323975260369E-6</c:v>
                </c:pt>
                <c:pt idx="41531">
                  <c:v>4.0186923797591589E-6</c:v>
                </c:pt>
                <c:pt idx="41532">
                  <c:v>4.0186819205700894E-6</c:v>
                </c:pt>
                <c:pt idx="41533">
                  <c:v>4.0186178011936144E-6</c:v>
                </c:pt>
                <c:pt idx="41534">
                  <c:v>4.0185732359532267E-6</c:v>
                </c:pt>
                <c:pt idx="41535">
                  <c:v>4.0185236684919801E-6</c:v>
                </c:pt>
                <c:pt idx="41536">
                  <c:v>4.0185182115237694E-6</c:v>
                </c:pt>
                <c:pt idx="41537">
                  <c:v>4.0184413592214696E-6</c:v>
                </c:pt>
                <c:pt idx="41538">
                  <c:v>4.0184368117479607E-6</c:v>
                </c:pt>
                <c:pt idx="41539">
                  <c:v>4.0183667806559242E-6</c:v>
                </c:pt>
                <c:pt idx="41540">
                  <c:v>4.0183472265198361E-6</c:v>
                </c:pt>
                <c:pt idx="41541">
                  <c:v>4.0182926568377297E-6</c:v>
                </c:pt>
                <c:pt idx="41542">
                  <c:v>4.0182753764383961E-6</c:v>
                </c:pt>
                <c:pt idx="41543">
                  <c:v>4.0182058000937104E-6</c:v>
                </c:pt>
                <c:pt idx="41544">
                  <c:v>4.0182007978728507E-6</c:v>
                </c:pt>
                <c:pt idx="41545">
                  <c:v>4.0181448639486916E-6</c:v>
                </c:pt>
                <c:pt idx="41546">
                  <c:v>4.0180843825510237E-6</c:v>
                </c:pt>
                <c:pt idx="41547">
                  <c:v>4.0180525502364617E-6</c:v>
                </c:pt>
                <c:pt idx="41548">
                  <c:v>4.0180248106480576E-6</c:v>
                </c:pt>
                <c:pt idx="41549">
                  <c:v>4.0179679672291968E-6</c:v>
                </c:pt>
                <c:pt idx="41550">
                  <c:v>4.0179365896619856E-6</c:v>
                </c:pt>
                <c:pt idx="41551">
                  <c:v>4.017895207653055E-6</c:v>
                </c:pt>
                <c:pt idx="41552">
                  <c:v>4.0178583731176332E-6</c:v>
                </c:pt>
                <c:pt idx="41553">
                  <c:v>4.0178306335292291E-6</c:v>
                </c:pt>
                <c:pt idx="41554">
                  <c:v>4.0177937989938073E-6</c:v>
                </c:pt>
                <c:pt idx="41555">
                  <c:v>4.0177337723434903E-6</c:v>
                </c:pt>
                <c:pt idx="41556">
                  <c:v>4.0176591937779449E-6</c:v>
                </c:pt>
                <c:pt idx="41557">
                  <c:v>4.0176464608521201E-6</c:v>
                </c:pt>
                <c:pt idx="41558">
                  <c:v>4.0176309994421899E-6</c:v>
                </c:pt>
                <c:pt idx="41559">
                  <c:v>4.0175964386435234E-6</c:v>
                </c:pt>
                <c:pt idx="41560">
                  <c:v>4.0175436879508197E-6</c:v>
                </c:pt>
                <c:pt idx="41561">
                  <c:v>4.0175127651309586E-6</c:v>
                </c:pt>
                <c:pt idx="41562">
                  <c:v>4.0174736568587832E-6</c:v>
                </c:pt>
                <c:pt idx="41563">
                  <c:v>4.0174327295972026E-6</c:v>
                </c:pt>
                <c:pt idx="41564">
                  <c:v>4.0174058995035011E-6</c:v>
                </c:pt>
                <c:pt idx="41565">
                  <c:v>4.0173322304326584E-6</c:v>
                </c:pt>
                <c:pt idx="41566">
                  <c:v>4.0172931221604813E-6</c:v>
                </c:pt>
                <c:pt idx="41567">
                  <c:v>4.0172899389290251E-6</c:v>
                </c:pt>
                <c:pt idx="41568">
                  <c:v>4.0172117223846726E-6</c:v>
                </c:pt>
                <c:pt idx="41569">
                  <c:v>4.0171898945118301E-6</c:v>
                </c:pt>
                <c:pt idx="41570">
                  <c:v>4.0171485125028994E-6</c:v>
                </c:pt>
                <c:pt idx="41571">
                  <c:v>4.0170943975681439E-6</c:v>
                </c:pt>
                <c:pt idx="41572">
                  <c:v>4.0170348256651778E-6</c:v>
                </c:pt>
                <c:pt idx="41573">
                  <c:v>4.0170248212234583E-6</c:v>
                </c:pt>
                <c:pt idx="41574">
                  <c:v>4.0169920794141936E-6</c:v>
                </c:pt>
                <c:pt idx="41575">
                  <c:v>4.0169347812479828E-6</c:v>
                </c:pt>
                <c:pt idx="41576">
                  <c:v>4.0168797568185246E-6</c:v>
                </c:pt>
                <c:pt idx="41577">
                  <c:v>4.0168843042920344E-6</c:v>
                </c:pt>
                <c:pt idx="41578">
                  <c:v>4.0168033592635774E-6</c:v>
                </c:pt>
                <c:pt idx="41579">
                  <c:v>4.0167537918023299E-6</c:v>
                </c:pt>
                <c:pt idx="41580">
                  <c:v>4.0167310544347856E-6</c:v>
                </c:pt>
                <c:pt idx="41581">
                  <c:v>4.0167105908039957E-6</c:v>
                </c:pt>
                <c:pt idx="41582">
                  <c:v>4.016653292637784E-6</c:v>
                </c:pt>
                <c:pt idx="41583">
                  <c:v>4.0166041799238883E-6</c:v>
                </c:pt>
                <c:pt idx="41584">
                  <c:v>4.0165796235669396E-6</c:v>
                </c:pt>
                <c:pt idx="41585">
                  <c:v>4.0165136852010619E-6</c:v>
                </c:pt>
                <c:pt idx="41586">
                  <c:v>4.0164795791497454E-6</c:v>
                </c:pt>
                <c:pt idx="41587">
                  <c:v>4.0164459278457798E-6</c:v>
                </c:pt>
                <c:pt idx="41588">
                  <c:v>4.0164145502785686E-6</c:v>
                </c:pt>
                <c:pt idx="41589">
                  <c:v>4.0163899939216208E-6</c:v>
                </c:pt>
                <c:pt idx="41590">
                  <c:v>4.0163058656617068E-6</c:v>
                </c:pt>
                <c:pt idx="41591">
                  <c:v>4.0162781260733027E-6</c:v>
                </c:pt>
                <c:pt idx="41592">
                  <c:v>4.0162562982004602E-6</c:v>
                </c:pt>
                <c:pt idx="41593">
                  <c:v>4.0162171899282839E-6</c:v>
                </c:pt>
                <c:pt idx="41594">
                  <c:v>4.0161530705518089E-6</c:v>
                </c:pt>
                <c:pt idx="41595">
                  <c:v>4.0161253309634048E-6</c:v>
                </c:pt>
                <c:pt idx="41596">
                  <c:v>4.0160657590604387E-6</c:v>
                </c:pt>
                <c:pt idx="41597">
                  <c:v>4.0160502976505086E-6</c:v>
                </c:pt>
                <c:pt idx="41598">
                  <c:v>4.016004368168069E-6</c:v>
                </c:pt>
                <c:pt idx="41599">
                  <c:v>4.0159588934329804E-6</c:v>
                </c:pt>
                <c:pt idx="41600">
                  <c:v>4.0159115997084882E-6</c:v>
                </c:pt>
                <c:pt idx="41601">
                  <c:v>4.0159006857720669E-6</c:v>
                </c:pt>
                <c:pt idx="41602">
                  <c:v>4.0158361116482411E-6</c:v>
                </c:pt>
                <c:pt idx="41603">
                  <c:v>4.0158120100386441E-6</c:v>
                </c:pt>
                <c:pt idx="41604">
                  <c:v>4.0157538023777306E-6</c:v>
                </c:pt>
                <c:pt idx="41605">
                  <c:v>4.0157196963264141E-6</c:v>
                </c:pt>
                <c:pt idx="41606">
                  <c:v>4.0156937757274136E-6</c:v>
                </c:pt>
                <c:pt idx="41607">
                  <c:v>4.0156205614039209E-6</c:v>
                </c:pt>
                <c:pt idx="41608">
                  <c:v>4.0155978240363774E-6</c:v>
                </c:pt>
                <c:pt idx="41609">
                  <c:v>4.0155418901122184E-6</c:v>
                </c:pt>
                <c:pt idx="41610">
                  <c:v>4.0155155147658661E-6</c:v>
                </c:pt>
                <c:pt idx="41611">
                  <c:v>4.0154745875042863E-6</c:v>
                </c:pt>
                <c:pt idx="41612">
                  <c:v>4.0154122871172149E-6</c:v>
                </c:pt>
                <c:pt idx="41613">
                  <c:v>4.0153818190447046E-6</c:v>
                </c:pt>
                <c:pt idx="41614">
                  <c:v>4.01536362915067E-6</c:v>
                </c:pt>
                <c:pt idx="41615">
                  <c:v>4.0152999645215459E-6</c:v>
                </c:pt>
                <c:pt idx="41616">
                  <c:v>4.0152849578589667E-6</c:v>
                </c:pt>
                <c:pt idx="41617">
                  <c:v>4.0152044675778598E-6</c:v>
                </c:pt>
                <c:pt idx="41618">
                  <c:v>4.0152090150513686E-6</c:v>
                </c:pt>
                <c:pt idx="41619">
                  <c:v>4.0151558096113149E-6</c:v>
                </c:pt>
                <c:pt idx="41620">
                  <c:v>4.0151285247702617E-6</c:v>
                </c:pt>
                <c:pt idx="41621">
                  <c:v>4.01507122660405E-6</c:v>
                </c:pt>
                <c:pt idx="41622">
                  <c:v>4.0150443965103477E-6</c:v>
                </c:pt>
                <c:pt idx="41623">
                  <c:v>4.0150021050067153E-6</c:v>
                </c:pt>
                <c:pt idx="41624">
                  <c:v>4.014935257146135E-6</c:v>
                </c:pt>
                <c:pt idx="41625">
                  <c:v>4.0149034248315729E-6</c:v>
                </c:pt>
                <c:pt idx="41626">
                  <c:v>4.0148356674762908E-6</c:v>
                </c:pt>
                <c:pt idx="41627">
                  <c:v>4.0148315747501329E-6</c:v>
                </c:pt>
                <c:pt idx="41628">
                  <c:v>4.0148079278878868E-6</c:v>
                </c:pt>
                <c:pt idx="41629">
                  <c:v>4.0147237996279728E-6</c:v>
                </c:pt>
                <c:pt idx="41630">
                  <c:v>4.0146755964087788E-6</c:v>
                </c:pt>
                <c:pt idx="41631">
                  <c:v>4.0146378523786552E-6</c:v>
                </c:pt>
                <c:pt idx="41632">
                  <c:v>4.0145750972442329E-6</c:v>
                </c:pt>
                <c:pt idx="41633">
                  <c:v>4.0145641833078116E-6</c:v>
                </c:pt>
                <c:pt idx="41634">
                  <c:v>4.0145246202882836E-6</c:v>
                </c:pt>
                <c:pt idx="41635">
                  <c:v>4.0145087041310026E-6</c:v>
                </c:pt>
                <c:pt idx="41636">
                  <c:v>4.0144514059647918E-6</c:v>
                </c:pt>
                <c:pt idx="41637">
                  <c:v>4.0144136619346682E-6</c:v>
                </c:pt>
                <c:pt idx="41638">
                  <c:v>4.0143613659893163E-6</c:v>
                </c:pt>
                <c:pt idx="41639">
                  <c:v>4.0143240767065444E-6</c:v>
                </c:pt>
                <c:pt idx="41640">
                  <c:v>4.0142685975297354E-6</c:v>
                </c:pt>
                <c:pt idx="41641">
                  <c:v>4.0142258512787521E-6</c:v>
                </c:pt>
                <c:pt idx="41642">
                  <c:v>4.0142040234059104E-6</c:v>
                </c:pt>
                <c:pt idx="41643">
                  <c:v>4.0141480894817514E-6</c:v>
                </c:pt>
                <c:pt idx="41644">
                  <c:v>4.0140948840416968E-6</c:v>
                </c:pt>
                <c:pt idx="41645">
                  <c:v>4.0140685086953454E-6</c:v>
                </c:pt>
                <c:pt idx="41646">
                  <c:v>4.0140575947589241E-6</c:v>
                </c:pt>
                <c:pt idx="41647">
                  <c:v>4.0140007513400633E-6</c:v>
                </c:pt>
                <c:pt idx="41648">
                  <c:v>4.0139530028682202E-6</c:v>
                </c:pt>
                <c:pt idx="41649">
                  <c:v>4.0139052543963771E-6</c:v>
                </c:pt>
                <c:pt idx="41650">
                  <c:v>4.0138493204722181E-6</c:v>
                </c:pt>
                <c:pt idx="41651">
                  <c:v>4.0138038457371286E-6</c:v>
                </c:pt>
                <c:pt idx="41652">
                  <c:v>4.0137501855497248E-6</c:v>
                </c:pt>
                <c:pt idx="41653">
                  <c:v>4.0137292671715841E-6</c:v>
                </c:pt>
                <c:pt idx="41654">
                  <c:v>4.0136910683941096E-6</c:v>
                </c:pt>
                <c:pt idx="41655">
                  <c:v>4.0136719690053724E-6</c:v>
                </c:pt>
                <c:pt idx="41656">
                  <c:v>4.013633315480547E-6</c:v>
                </c:pt>
                <c:pt idx="41657">
                  <c:v>4.0135673771146676E-6</c:v>
                </c:pt>
                <c:pt idx="41658">
                  <c:v>4.013541456515668E-6</c:v>
                </c:pt>
                <c:pt idx="41659">
                  <c:v>4.0134900700650178E-6</c:v>
                </c:pt>
                <c:pt idx="41660">
                  <c:v>4.0134323171514552E-6</c:v>
                </c:pt>
                <c:pt idx="41661">
                  <c:v>4.0134204937203322E-6</c:v>
                </c:pt>
                <c:pt idx="41662">
                  <c:v>4.0133882066584192E-6</c:v>
                </c:pt>
                <c:pt idx="41663">
                  <c:v>4.0133113543561194E-6</c:v>
                </c:pt>
                <c:pt idx="41664">
                  <c:v>4.0132472349796444E-6</c:v>
                </c:pt>
                <c:pt idx="41665">
                  <c:v>4.0132335925591178E-6</c:v>
                </c:pt>
                <c:pt idx="41666">
                  <c:v>4.0132108551915743E-6</c:v>
                </c:pt>
                <c:pt idx="41667">
                  <c:v>4.0131417335942388E-6</c:v>
                </c:pt>
                <c:pt idx="41668">
                  <c:v>4.0131435525836423E-6</c:v>
                </c:pt>
                <c:pt idx="41669">
                  <c:v>4.0131039895641152E-6</c:v>
                </c:pt>
                <c:pt idx="41670">
                  <c:v>4.0130344132194304E-6</c:v>
                </c:pt>
                <c:pt idx="41671">
                  <c:v>4.0129680201062001E-6</c:v>
                </c:pt>
                <c:pt idx="41672">
                  <c:v>4.0129475564754102E-6</c:v>
                </c:pt>
                <c:pt idx="41673">
                  <c:v>4.0128943510353574E-6</c:v>
                </c:pt>
                <c:pt idx="41674">
                  <c:v>4.012872523162514E-6</c:v>
                </c:pt>
                <c:pt idx="41675">
                  <c:v>4.0128247746906709E-6</c:v>
                </c:pt>
                <c:pt idx="41676">
                  <c:v>4.0127733882400207E-6</c:v>
                </c:pt>
                <c:pt idx="41677">
                  <c:v>4.0127524698618799E-6</c:v>
                </c:pt>
                <c:pt idx="41678">
                  <c:v>4.0126828935171943E-6</c:v>
                </c:pt>
                <c:pt idx="41679">
                  <c:v>4.0126569729181938E-6</c:v>
                </c:pt>
                <c:pt idx="41680">
                  <c:v>4.012607860204298E-6</c:v>
                </c:pt>
                <c:pt idx="41681">
                  <c:v>4.0125796658685431E-6</c:v>
                </c:pt>
                <c:pt idx="41682">
                  <c:v>4.0125019040715424E-6</c:v>
                </c:pt>
                <c:pt idx="41683">
                  <c:v>4.0125046325556468E-6</c:v>
                </c:pt>
                <c:pt idx="41684">
                  <c:v>4.0124209590430837E-6</c:v>
                </c:pt>
                <c:pt idx="41685">
                  <c:v>4.0124136830854704E-6</c:v>
                </c:pt>
                <c:pt idx="41686">
                  <c:v>4.0123691178450827E-6</c:v>
                </c:pt>
                <c:pt idx="41687">
                  <c:v>4.0123004509950988E-6</c:v>
                </c:pt>
                <c:pt idx="41688">
                  <c:v>4.0122754398908E-6</c:v>
                </c:pt>
                <c:pt idx="41689">
                  <c:v>4.0122472455550451E-6</c:v>
                </c:pt>
                <c:pt idx="41690">
                  <c:v>4.0122031350620091E-6</c:v>
                </c:pt>
                <c:pt idx="41691">
                  <c:v>4.0121467463904992E-6</c:v>
                </c:pt>
                <c:pt idx="41692">
                  <c:v>4.0120985431713052E-6</c:v>
                </c:pt>
                <c:pt idx="41693">
                  <c:v>4.0120812627719724E-6</c:v>
                </c:pt>
                <c:pt idx="41694">
                  <c:v>4.0120166886481456E-6</c:v>
                </c:pt>
                <c:pt idx="41695">
                  <c:v>4.0119907680491451E-6</c:v>
                </c:pt>
                <c:pt idx="41696">
                  <c:v>4.01194711230346E-6</c:v>
                </c:pt>
                <c:pt idx="41697">
                  <c:v>4.0119234654412139E-6</c:v>
                </c:pt>
                <c:pt idx="41698">
                  <c:v>4.0118493416230186E-6</c:v>
                </c:pt>
                <c:pt idx="41699">
                  <c:v>4.0118206925399136E-6</c:v>
                </c:pt>
                <c:pt idx="41700">
                  <c:v>4.0117843127518427E-6</c:v>
                </c:pt>
                <c:pt idx="41701">
                  <c:v>4.0117315620591398E-6</c:v>
                </c:pt>
                <c:pt idx="41702">
                  <c:v>4.0117161006492097E-6</c:v>
                </c:pt>
                <c:pt idx="41703">
                  <c:v>4.011646979051875E-6</c:v>
                </c:pt>
                <c:pt idx="41704">
                  <c:v>4.0116206037055244E-6</c:v>
                </c:pt>
                <c:pt idx="41705">
                  <c:v>4.0115874071489088E-6</c:v>
                </c:pt>
                <c:pt idx="41706">
                  <c:v>4.0115332922141533E-6</c:v>
                </c:pt>
                <c:pt idx="41707">
                  <c:v>4.011450528196292E-6</c:v>
                </c:pt>
                <c:pt idx="41708">
                  <c:v>4.0114309740602039E-6</c:v>
                </c:pt>
                <c:pt idx="41709">
                  <c:v>4.0113895920512732E-6</c:v>
                </c:pt>
                <c:pt idx="41710">
                  <c:v>4.0113413888320792E-6</c:v>
                </c:pt>
                <c:pt idx="41711">
                  <c:v>4.0112950046022888E-6</c:v>
                </c:pt>
                <c:pt idx="41712">
                  <c:v>4.0112640817824294E-6</c:v>
                </c:pt>
                <c:pt idx="41713">
                  <c:v>4.0112304304784629E-6</c:v>
                </c:pt>
                <c:pt idx="41714">
                  <c:v>4.0112090573529713E-6</c:v>
                </c:pt>
                <c:pt idx="41715">
                  <c:v>4.011149940197356E-6</c:v>
                </c:pt>
                <c:pt idx="41716">
                  <c:v>4.0110930967784952E-6</c:v>
                </c:pt>
                <c:pt idx="41717">
                  <c:v>4.011073997389758E-6</c:v>
                </c:pt>
                <c:pt idx="41718">
                  <c:v>4.0110076042765286E-6</c:v>
                </c:pt>
                <c:pt idx="41719">
                  <c:v>4.0109762267093174E-6</c:v>
                </c:pt>
                <c:pt idx="41720">
                  <c:v>4.0109148358169477E-6</c:v>
                </c:pt>
                <c:pt idx="41721">
                  <c:v>4.0108839129970866E-6</c:v>
                </c:pt>
                <c:pt idx="41722">
                  <c:v>4.010853899671929E-6</c:v>
                </c:pt>
                <c:pt idx="41723">
                  <c:v>4.0107825043378398E-6</c:v>
                </c:pt>
                <c:pt idx="41724">
                  <c:v>4.0107647691911552E-6</c:v>
                </c:pt>
                <c:pt idx="41725">
                  <c:v>4.0107211134454701E-6</c:v>
                </c:pt>
                <c:pt idx="41726">
                  <c:v>4.0106483538693283E-6</c:v>
                </c:pt>
                <c:pt idx="41727">
                  <c:v>4.0106324377120472E-6</c:v>
                </c:pt>
                <c:pt idx="41728">
                  <c:v>4.0105628613673616E-6</c:v>
                </c:pt>
                <c:pt idx="41729">
                  <c:v>4.0105237530951854E-6</c:v>
                </c:pt>
                <c:pt idx="41730">
                  <c:v>4.0104696381604299E-6</c:v>
                </c:pt>
                <c:pt idx="41731">
                  <c:v>4.0104578147293068E-6</c:v>
                </c:pt>
                <c:pt idx="41732">
                  <c:v>4.0104155232256744E-6</c:v>
                </c:pt>
                <c:pt idx="41733">
                  <c:v>4.0103504943544976E-6</c:v>
                </c:pt>
                <c:pt idx="41734">
                  <c:v>4.0103377614286728E-6</c:v>
                </c:pt>
                <c:pt idx="41735">
                  <c:v>4.0102718230627943E-6</c:v>
                </c:pt>
                <c:pt idx="41736">
                  <c:v>4.0102522689267062E-6</c:v>
                </c:pt>
                <c:pt idx="41737">
                  <c:v>4.0101999729813542E-6</c:v>
                </c:pt>
                <c:pt idx="41738">
                  <c:v>4.0101535887515638E-6</c:v>
                </c:pt>
                <c:pt idx="41739">
                  <c:v>4.010100838058861E-6</c:v>
                </c:pt>
                <c:pt idx="41740">
                  <c:v>4.0100803744280711E-6</c:v>
                </c:pt>
                <c:pt idx="41741">
                  <c:v>4.0100162550515961E-6</c:v>
                </c:pt>
                <c:pt idx="41742">
                  <c:v>4.0099807847582269E-6</c:v>
                </c:pt>
                <c:pt idx="41743">
                  <c:v>4.009928488812875E-6</c:v>
                </c:pt>
                <c:pt idx="41744">
                  <c:v>4.0098775571095757E-6</c:v>
                </c:pt>
                <c:pt idx="41745">
                  <c:v>4.0098470890370663E-6</c:v>
                </c:pt>
                <c:pt idx="41746">
                  <c:v>4.0098166209645569E-6</c:v>
                </c:pt>
                <c:pt idx="41747">
                  <c:v>4.0097506825986784E-6</c:v>
                </c:pt>
                <c:pt idx="41748">
                  <c:v>4.0097343116940456E-6</c:v>
                </c:pt>
                <c:pt idx="41749">
                  <c:v>4.0096947486745194E-6</c:v>
                </c:pt>
                <c:pt idx="41750">
                  <c:v>4.0096474549500272E-6</c:v>
                </c:pt>
                <c:pt idx="41751">
                  <c:v>4.0096274460665882E-6</c:v>
                </c:pt>
                <c:pt idx="41752">
                  <c:v>4.0095724216371309E-6</c:v>
                </c:pt>
                <c:pt idx="41753">
                  <c:v>4.0095428630593233E-6</c:v>
                </c:pt>
                <c:pt idx="41754">
                  <c:v>4.0094892028719187E-6</c:v>
                </c:pt>
                <c:pt idx="41755">
                  <c:v>4.0094073483487591E-6</c:v>
                </c:pt>
                <c:pt idx="41756">
                  <c:v>4.0093905226967763E-6</c:v>
                </c:pt>
                <c:pt idx="41757">
                  <c:v>4.0093445932143368E-6</c:v>
                </c:pt>
                <c:pt idx="41758">
                  <c:v>4.00931548938388E-6</c:v>
                </c:pt>
                <c:pt idx="41759">
                  <c:v>4.0092400013236329E-6</c:v>
                </c:pt>
                <c:pt idx="41760">
                  <c:v>4.0092431845550891E-6</c:v>
                </c:pt>
                <c:pt idx="41761">
                  <c:v>4.0091717892209999E-6</c:v>
                </c:pt>
                <c:pt idx="41762">
                  <c:v>4.0091344999382272E-6</c:v>
                </c:pt>
                <c:pt idx="41763">
                  <c:v>4.0090862967190333E-6</c:v>
                </c:pt>
                <c:pt idx="41764">
                  <c:v>4.0090299080475233E-6</c:v>
                </c:pt>
                <c:pt idx="41765">
                  <c:v>4.0089894355332936E-6</c:v>
                </c:pt>
                <c:pt idx="41766">
                  <c:v>4.0089366848405916E-6</c:v>
                </c:pt>
                <c:pt idx="41767">
                  <c:v>4.0089062167680822E-6</c:v>
                </c:pt>
                <c:pt idx="41768">
                  <c:v>4.0088771129376247E-6</c:v>
                </c:pt>
                <c:pt idx="41769">
                  <c:v>4.0087957131618168E-6</c:v>
                </c:pt>
                <c:pt idx="41770">
                  <c:v>4.008754785900237E-6</c:v>
                </c:pt>
                <c:pt idx="41771">
                  <c:v>4.008734777016798E-6</c:v>
                </c:pt>
                <c:pt idx="41772">
                  <c:v>4.0087106754072011E-6</c:v>
                </c:pt>
                <c:pt idx="41773">
                  <c:v>4.008638825325761E-6</c:v>
                </c:pt>
                <c:pt idx="41774">
                  <c:v>4.0085901673592161E-6</c:v>
                </c:pt>
                <c:pt idx="41775">
                  <c:v>4.0085456021188293E-6</c:v>
                </c:pt>
                <c:pt idx="41776">
                  <c:v>4.0085183172777761E-6</c:v>
                </c:pt>
                <c:pt idx="41777">
                  <c:v>4.0084614738589153E-6</c:v>
                </c:pt>
                <c:pt idx="41778">
                  <c:v>4.0084132706397213E-6</c:v>
                </c:pt>
                <c:pt idx="41779">
                  <c:v>4.008390533272177E-6</c:v>
                </c:pt>
                <c:pt idx="41780">
                  <c:v>4.0083455132844392E-6</c:v>
                </c:pt>
                <c:pt idx="41781">
                  <c:v>4.0083154999592807E-6</c:v>
                </c:pt>
                <c:pt idx="41782">
                  <c:v>4.0082331906887703E-6</c:v>
                </c:pt>
                <c:pt idx="41783">
                  <c:v>4.008206360595068E-6</c:v>
                </c:pt>
                <c:pt idx="41784">
                  <c:v>4.0081458791974001E-6</c:v>
                </c:pt>
                <c:pt idx="41785">
                  <c:v>4.0081476981868036E-6</c:v>
                </c:pt>
                <c:pt idx="41786">
                  <c:v>4.0080976759782061E-6</c:v>
                </c:pt>
                <c:pt idx="41787">
                  <c:v>4.0080685721477494E-6</c:v>
                </c:pt>
                <c:pt idx="41788">
                  <c:v>4.007993993582204E-6</c:v>
                </c:pt>
                <c:pt idx="41789">
                  <c:v>4.0079735299514141E-6</c:v>
                </c:pt>
                <c:pt idx="41790">
                  <c:v>4.0079125938063953E-6</c:v>
                </c:pt>
                <c:pt idx="41791">
                  <c:v>4.0078439269564106E-6</c:v>
                </c:pt>
                <c:pt idx="41792">
                  <c:v>4.0078134588839021E-6</c:v>
                </c:pt>
                <c:pt idx="41793">
                  <c:v>4.0077843550534453E-6</c:v>
                </c:pt>
                <c:pt idx="41794">
                  <c:v>4.0077161429508124E-6</c:v>
                </c:pt>
                <c:pt idx="41795">
                  <c:v>4.0076952245726716E-6</c:v>
                </c:pt>
                <c:pt idx="41796">
                  <c:v>4.0076661207422148E-6</c:v>
                </c:pt>
                <c:pt idx="41797">
                  <c:v>4.0075942706607748E-6</c:v>
                </c:pt>
                <c:pt idx="41798">
                  <c:v>4.007557436125353E-6</c:v>
                </c:pt>
                <c:pt idx="41799">
                  <c:v>4.0075078686641064E-6</c:v>
                </c:pt>
                <c:pt idx="41800">
                  <c:v>4.0074637581710704E-6</c:v>
                </c:pt>
                <c:pt idx="41801">
                  <c:v>4.0074323806038592E-6</c:v>
                </c:pt>
                <c:pt idx="41802">
                  <c:v>4.0073728087008931E-6</c:v>
                </c:pt>
                <c:pt idx="41803">
                  <c:v>4.0073564377962612E-6</c:v>
                </c:pt>
                <c:pt idx="41804">
                  <c:v>4.0072950469038906E-6</c:v>
                </c:pt>
                <c:pt idx="41805">
                  <c:v>4.007252755400259E-6</c:v>
                </c:pt>
                <c:pt idx="41806">
                  <c:v>4.0071895455184858E-6</c:v>
                </c:pt>
                <c:pt idx="41807">
                  <c:v>4.0071640796668362E-6</c:v>
                </c:pt>
                <c:pt idx="41808">
                  <c:v>4.0071477087622043E-6</c:v>
                </c:pt>
                <c:pt idx="41809">
                  <c:v>4.0070517570711672E-6</c:v>
                </c:pt>
                <c:pt idx="41810">
                  <c:v>4.0070131035463419E-6</c:v>
                </c:pt>
                <c:pt idx="41811">
                  <c:v>4.0069976421364117E-6</c:v>
                </c:pt>
                <c:pt idx="41812">
                  <c:v>4.0069635360850953E-6</c:v>
                </c:pt>
                <c:pt idx="41813">
                  <c:v>4.006888502772199E-6</c:v>
                </c:pt>
                <c:pt idx="41814">
                  <c:v>4.0068744056043224E-6</c:v>
                </c:pt>
                <c:pt idx="41815">
                  <c:v>4.0068134694593027E-6</c:v>
                </c:pt>
                <c:pt idx="41816">
                  <c:v>4.0067898225970566E-6</c:v>
                </c:pt>
                <c:pt idx="41817">
                  <c:v>4.0067247937258799E-6</c:v>
                </c:pt>
                <c:pt idx="41818">
                  <c:v>4.0066915971692652E-6</c:v>
                </c:pt>
                <c:pt idx="41819">
                  <c:v>4.0066620385914584E-6</c:v>
                </c:pt>
                <c:pt idx="41820">
                  <c:v>4.0066138353722644E-6</c:v>
                </c:pt>
                <c:pt idx="41821">
                  <c:v>4.0065378925646664E-6</c:v>
                </c:pt>
                <c:pt idx="41822">
                  <c:v>4.0065165194391739E-6</c:v>
                </c:pt>
                <c:pt idx="41823">
                  <c:v>4.0064405766315758E-6</c:v>
                </c:pt>
                <c:pt idx="41824">
                  <c:v>4.0064046515908558E-6</c:v>
                </c:pt>
                <c:pt idx="41825">
                  <c:v>4.0063887354335748E-6</c:v>
                </c:pt>
                <c:pt idx="41826">
                  <c:v>4.0063282540359069E-6</c:v>
                </c:pt>
                <c:pt idx="41827">
                  <c:v>4.006315521110082E-6</c:v>
                </c:pt>
                <c:pt idx="41828">
                  <c:v>4.0062523112283088E-6</c:v>
                </c:pt>
                <c:pt idx="41829">
                  <c:v>4.0062263906293083E-6</c:v>
                </c:pt>
                <c:pt idx="41830">
                  <c:v>4.0061868276097812E-6</c:v>
                </c:pt>
                <c:pt idx="41831">
                  <c:v>4.0060926949081477E-6</c:v>
                </c:pt>
                <c:pt idx="41832">
                  <c:v>4.0060622268356383E-6</c:v>
                </c:pt>
                <c:pt idx="41833">
                  <c:v>4.0060235733108129E-6</c:v>
                </c:pt>
                <c:pt idx="41834">
                  <c:v>4.0059958337224089E-6</c:v>
                </c:pt>
                <c:pt idx="41835">
                  <c:v>4.0059449020191096E-6</c:v>
                </c:pt>
                <c:pt idx="41836">
                  <c:v>4.00589897253667E-6</c:v>
                </c:pt>
                <c:pt idx="41837">
                  <c:v>4.0058503145701252E-6</c:v>
                </c:pt>
                <c:pt idx="41838">
                  <c:v>4.0058234844764229E-6</c:v>
                </c:pt>
                <c:pt idx="41839">
                  <c:v>4.0057370824797536E-6</c:v>
                </c:pt>
                <c:pt idx="41840">
                  <c:v>4.0057088881440003E-6</c:v>
                </c:pt>
                <c:pt idx="41841">
                  <c:v>4.0056497709883843E-6</c:v>
                </c:pt>
                <c:pt idx="41842">
                  <c:v>4.005622940894682E-6</c:v>
                </c:pt>
                <c:pt idx="41843">
                  <c:v>4.0055651879811194E-6</c:v>
                </c:pt>
                <c:pt idx="41844">
                  <c:v>4.0055406316241724E-6</c:v>
                </c:pt>
                <c:pt idx="41845">
                  <c:v>4.0054760575003456E-6</c:v>
                </c:pt>
                <c:pt idx="41846">
                  <c:v>4.0054637793218717E-6</c:v>
                </c:pt>
                <c:pt idx="41847">
                  <c:v>4.0054005694400976E-6</c:v>
                </c:pt>
                <c:pt idx="41848">
                  <c:v>4.0053514567262027E-6</c:v>
                </c:pt>
                <c:pt idx="41849">
                  <c:v>4.0053055272437632E-6</c:v>
                </c:pt>
                <c:pt idx="41850">
                  <c:v>4.0052777876553591E-6</c:v>
                </c:pt>
                <c:pt idx="41851">
                  <c:v>4.0052391341305338E-6</c:v>
                </c:pt>
                <c:pt idx="41852">
                  <c:v>4.005190021416638E-6</c:v>
                </c:pt>
                <c:pt idx="41853">
                  <c:v>4.0051172618404962E-6</c:v>
                </c:pt>
                <c:pt idx="41854">
                  <c:v>4.0050913412414957E-6</c:v>
                </c:pt>
                <c:pt idx="41855">
                  <c:v>4.0050372263067402E-6</c:v>
                </c:pt>
                <c:pt idx="41856">
                  <c:v>4.0049958442978104E-6</c:v>
                </c:pt>
                <c:pt idx="41857">
                  <c:v>4.0049644667305984E-6</c:v>
                </c:pt>
                <c:pt idx="41858">
                  <c:v>4.004877609986579E-6</c:v>
                </c:pt>
                <c:pt idx="41859">
                  <c:v>4.0048794289759826E-6</c:v>
                </c:pt>
                <c:pt idx="41860">
                  <c:v>4.0047939364740159E-6</c:v>
                </c:pt>
                <c:pt idx="41861">
                  <c:v>4.0047721086011734E-6</c:v>
                </c:pt>
                <c:pt idx="41862">
                  <c:v>4.0047348193184007E-6</c:v>
                </c:pt>
                <c:pt idx="41863">
                  <c:v>4.0046866160992067E-6</c:v>
                </c:pt>
                <c:pt idx="41864">
                  <c:v>4.0046465983323287E-6</c:v>
                </c:pt>
                <c:pt idx="41865">
                  <c:v>4.0045861169346608E-6</c:v>
                </c:pt>
                <c:pt idx="41866">
                  <c:v>4.0045433706836766E-6</c:v>
                </c:pt>
                <c:pt idx="41867">
                  <c:v>4.0045320019999053E-6</c:v>
                </c:pt>
                <c:pt idx="41868">
                  <c:v>4.0044801608019043E-6</c:v>
                </c:pt>
                <c:pt idx="41869">
                  <c:v>4.0044137676886749E-6</c:v>
                </c:pt>
                <c:pt idx="41870">
                  <c:v>4.0043573790171649E-6</c:v>
                </c:pt>
                <c:pt idx="41871">
                  <c:v>4.0043023545877077E-6</c:v>
                </c:pt>
                <c:pt idx="41872">
                  <c:v>4.004300990345655E-6</c:v>
                </c:pt>
                <c:pt idx="41873">
                  <c:v>4.0042518776317593E-6</c:v>
                </c:pt>
                <c:pt idx="41874">
                  <c:v>4.0041777538135648E-6</c:v>
                </c:pt>
                <c:pt idx="41875">
                  <c:v>4.0041372812993359E-6</c:v>
                </c:pt>
                <c:pt idx="41876">
                  <c:v>4.0041259126155637E-6</c:v>
                </c:pt>
                <c:pt idx="41877">
                  <c:v>4.0040763451543171E-6</c:v>
                </c:pt>
                <c:pt idx="41878">
                  <c:v>4.0040372368821409E-6</c:v>
                </c:pt>
                <c:pt idx="41879">
                  <c:v>4.003976755484473E-6</c:v>
                </c:pt>
                <c:pt idx="41880">
                  <c:v>4.0039440136752091E-6</c:v>
                </c:pt>
                <c:pt idx="41881">
                  <c:v>4.0039080886344891E-6</c:v>
                </c:pt>
                <c:pt idx="41882">
                  <c:v>4.0038207771431189E-6</c:v>
                </c:pt>
                <c:pt idx="41883">
                  <c:v>4.0037984945229246E-6</c:v>
                </c:pt>
                <c:pt idx="41884">
                  <c:v>4.0037421058514164E-6</c:v>
                </c:pt>
                <c:pt idx="41885">
                  <c:v>4.0037289181782398E-6</c:v>
                </c:pt>
                <c:pt idx="41886">
                  <c:v>4.0036634345597122E-6</c:v>
                </c:pt>
                <c:pt idx="41887">
                  <c:v>4.0036229620454833E-6</c:v>
                </c:pt>
                <c:pt idx="41888">
                  <c:v>4.0035852180153597E-6</c:v>
                </c:pt>
                <c:pt idx="41889">
                  <c:v>4.0035142774286206E-6</c:v>
                </c:pt>
                <c:pt idx="41890">
                  <c:v>4.0034501580521456E-6</c:v>
                </c:pt>
                <c:pt idx="41891">
                  <c:v>4.0034065023064613E-6</c:v>
                </c:pt>
                <c:pt idx="41892">
                  <c:v>4.0034015000856016E-6</c:v>
                </c:pt>
                <c:pt idx="41893">
                  <c:v>4.0033623918134253E-6</c:v>
                </c:pt>
                <c:pt idx="41894">
                  <c:v>4.0032991819316521E-6</c:v>
                </c:pt>
                <c:pt idx="41895">
                  <c:v>4.0032377910392816E-6</c:v>
                </c:pt>
                <c:pt idx="41896">
                  <c:v>4.0031909520621412E-6</c:v>
                </c:pt>
                <c:pt idx="41897">
                  <c:v>4.0031372918747374E-6</c:v>
                </c:pt>
                <c:pt idx="41898">
                  <c:v>4.0031054595601736E-6</c:v>
                </c:pt>
                <c:pt idx="41899">
                  <c:v>4.0030986383499112E-6</c:v>
                </c:pt>
                <c:pt idx="41900">
                  <c:v>4.0029976844380144E-6</c:v>
                </c:pt>
                <c:pt idx="41901">
                  <c:v>4.0029603951552417E-6</c:v>
                </c:pt>
                <c:pt idx="41902">
                  <c:v>4.0029444789979607E-6</c:v>
                </c:pt>
                <c:pt idx="41903">
                  <c:v>4.0028585317486431E-6</c:v>
                </c:pt>
                <c:pt idx="41904">
                  <c:v>4.0028694456850644E-6</c:v>
                </c:pt>
                <c:pt idx="41905">
                  <c:v>4.0028107832768001E-6</c:v>
                </c:pt>
                <c:pt idx="41906">
                  <c:v>4.0027566683420446E-6</c:v>
                </c:pt>
                <c:pt idx="41907">
                  <c:v>4.0026980059337802E-6</c:v>
                </c:pt>
                <c:pt idx="41908">
                  <c:v>4.0026502574619371E-6</c:v>
                </c:pt>
                <c:pt idx="41909">
                  <c:v>4.0026138776738662E-6</c:v>
                </c:pt>
                <c:pt idx="41910">
                  <c:v>4.0025843190960586E-6</c:v>
                </c:pt>
                <c:pt idx="41911">
                  <c:v>4.0025297494139522E-6</c:v>
                </c:pt>
                <c:pt idx="41912">
                  <c:v>4.0024578993325122E-6</c:v>
                </c:pt>
                <c:pt idx="41913">
                  <c:v>4.0024242480285474E-6</c:v>
                </c:pt>
                <c:pt idx="41914">
                  <c:v>4.0023619476414751E-6</c:v>
                </c:pt>
                <c:pt idx="41915">
                  <c:v>4.0023451219894923E-6</c:v>
                </c:pt>
                <c:pt idx="41916">
                  <c:v>4.0023005567491046E-6</c:v>
                </c:pt>
                <c:pt idx="41917">
                  <c:v>4.0022409848461393E-6</c:v>
                </c:pt>
                <c:pt idx="41918">
                  <c:v>4.0022168832365423E-6</c:v>
                </c:pt>
                <c:pt idx="41919">
                  <c:v>4.0021641325438404E-6</c:v>
                </c:pt>
                <c:pt idx="41920">
                  <c:v>4.0021000131673654E-6</c:v>
                </c:pt>
                <c:pt idx="41921">
                  <c:v>4.0020627238845918E-6</c:v>
                </c:pt>
                <c:pt idx="41922">
                  <c:v>4.0020267988438718E-6</c:v>
                </c:pt>
                <c:pt idx="41923">
                  <c:v>4.0019676816882574E-6</c:v>
                </c:pt>
                <c:pt idx="41924">
                  <c:v>4.0019344851316418E-6</c:v>
                </c:pt>
                <c:pt idx="41925">
                  <c:v>4.0018981053435709E-6</c:v>
                </c:pt>
                <c:pt idx="41926">
                  <c:v>4.001817615062464E-6</c:v>
                </c:pt>
                <c:pt idx="41927">
                  <c:v>4.0017712308326736E-6</c:v>
                </c:pt>
                <c:pt idx="41928">
                  <c:v>4.00173348680255E-6</c:v>
                </c:pt>
                <c:pt idx="41929">
                  <c:v>4.0017048377194442E-6</c:v>
                </c:pt>
                <c:pt idx="41930">
                  <c:v>4.0016511775320396E-6</c:v>
                </c:pt>
                <c:pt idx="41931">
                  <c:v>4.0015943341131788E-6</c:v>
                </c:pt>
                <c:pt idx="41932">
                  <c:v>4.0015647755353712E-6</c:v>
                </c:pt>
                <c:pt idx="41933">
                  <c:v>4.0015324884734582E-6</c:v>
                </c:pt>
                <c:pt idx="41934">
                  <c:v>4.0014829210122116E-6</c:v>
                </c:pt>
                <c:pt idx="41935">
                  <c:v>4.0014347177930176E-6</c:v>
                </c:pt>
                <c:pt idx="41936">
                  <c:v>4.0013646867009811E-6</c:v>
                </c:pt>
                <c:pt idx="41937">
                  <c:v>4.0013183024711907E-6</c:v>
                </c:pt>
                <c:pt idx="41938">
                  <c:v>4.0012778299569618E-6</c:v>
                </c:pt>
                <c:pt idx="41939">
                  <c:v>4.0012287172430661E-6</c:v>
                </c:pt>
                <c:pt idx="41940">
                  <c:v>4.0011891542235389E-6</c:v>
                </c:pt>
                <c:pt idx="41941">
                  <c:v>4.0011723285715561E-6</c:v>
                </c:pt>
                <c:pt idx="41942">
                  <c:v>4.001108663942432E-6</c:v>
                </c:pt>
                <c:pt idx="41943">
                  <c:v>4.0010500015341677E-6</c:v>
                </c:pt>
                <c:pt idx="41944">
                  <c:v>4.0010104385146414E-6</c:v>
                </c:pt>
                <c:pt idx="41945">
                  <c:v>4.0009422264120076E-6</c:v>
                </c:pt>
                <c:pt idx="41946">
                  <c:v>4.0009531403484289E-6</c:v>
                </c:pt>
                <c:pt idx="41947">
                  <c:v>4.0008953874348663E-6</c:v>
                </c:pt>
                <c:pt idx="41948">
                  <c:v>4.0008426367421626E-6</c:v>
                </c:pt>
                <c:pt idx="41949">
                  <c:v>4.0007598727243021E-6</c:v>
                </c:pt>
                <c:pt idx="41950">
                  <c:v>4.0007284951570909E-6</c:v>
                </c:pt>
                <c:pt idx="41951">
                  <c:v>4.0006889321375638E-6</c:v>
                </c:pt>
                <c:pt idx="41952">
                  <c:v>4.0006525523494929E-6</c:v>
                </c:pt>
                <c:pt idx="41953">
                  <c:v>4.000612079835264E-6</c:v>
                </c:pt>
                <c:pt idx="41954">
                  <c:v>4.0005343180382616E-6</c:v>
                </c:pt>
                <c:pt idx="41955">
                  <c:v>4.0005215851124376E-6</c:v>
                </c:pt>
                <c:pt idx="41956">
                  <c:v>4.0004565562412608E-6</c:v>
                </c:pt>
                <c:pt idx="41957">
                  <c:v>4.0004183574637864E-6</c:v>
                </c:pt>
                <c:pt idx="41958">
                  <c:v>4.0003892536333296E-6</c:v>
                </c:pt>
                <c:pt idx="41959">
                  <c:v>4.0003064896154683E-6</c:v>
                </c:pt>
                <c:pt idx="41960">
                  <c:v>4.0002546484174673E-6</c:v>
                </c:pt>
                <c:pt idx="41961">
                  <c:v>4.0002378227654836E-6</c:v>
                </c:pt>
                <c:pt idx="41962">
                  <c:v>4.0001768866204657E-6</c:v>
                </c:pt>
                <c:pt idx="41963">
                  <c:v>4.0001318666327279E-6</c:v>
                </c:pt>
                <c:pt idx="41964">
                  <c:v>4.0000982153287623E-6</c:v>
                </c:pt>
                <c:pt idx="41965">
                  <c:v>4.0000436456466559E-6</c:v>
                </c:pt>
                <c:pt idx="41966">
                  <c:v>4.0000131775741474E-6</c:v>
                </c:pt>
                <c:pt idx="41967">
                  <c:v>3.9999495129450216E-6</c:v>
                </c:pt>
                <c:pt idx="41968">
                  <c:v>3.9999117689148989E-6</c:v>
                </c:pt>
                <c:pt idx="41969">
                  <c:v>3.9998412830755106E-6</c:v>
                </c:pt>
                <c:pt idx="41970">
                  <c:v>3.9998008105612834E-6</c:v>
                </c:pt>
                <c:pt idx="41971">
                  <c:v>3.9997903513722122E-6</c:v>
                </c:pt>
                <c:pt idx="41972">
                  <c:v>3.999718956038123E-6</c:v>
                </c:pt>
                <c:pt idx="41973">
                  <c:v>3.9996784835238941E-6</c:v>
                </c:pt>
                <c:pt idx="41974">
                  <c:v>3.9996302803047001E-6</c:v>
                </c:pt>
                <c:pt idx="41975">
                  <c:v>3.9995697989070322E-6</c:v>
                </c:pt>
                <c:pt idx="41976">
                  <c:v>3.9995334191189613E-6</c:v>
                </c:pt>
                <c:pt idx="41977">
                  <c:v>3.9994979488255922E-6</c:v>
                </c:pt>
                <c:pt idx="41978">
                  <c:v>3.9994470171222929E-6</c:v>
                </c:pt>
                <c:pt idx="41979">
                  <c:v>3.9994170037971344E-6</c:v>
                </c:pt>
                <c:pt idx="41980">
                  <c:v>3.9993474274524488E-6</c:v>
                </c:pt>
                <c:pt idx="41981">
                  <c:v>3.9992833080759738E-6</c:v>
                </c:pt>
                <c:pt idx="41982">
                  <c:v>3.9992405618249896E-6</c:v>
                </c:pt>
                <c:pt idx="41983">
                  <c:v>3.9992032725422177E-6</c:v>
                </c:pt>
                <c:pt idx="41984">
                  <c:v>3.9991409721551463E-6</c:v>
                </c:pt>
                <c:pt idx="41985">
                  <c:v>3.9991273297346197E-6</c:v>
                </c:pt>
                <c:pt idx="41986">
                  <c:v>3.9990445657167584E-6</c:v>
                </c:pt>
                <c:pt idx="41987">
                  <c:v>3.9990359255170924E-6</c:v>
                </c:pt>
                <c:pt idx="41988">
                  <c:v>3.9989963624975644E-6</c:v>
                </c:pt>
                <c:pt idx="41989">
                  <c:v>3.9989463402889669E-6</c:v>
                </c:pt>
                <c:pt idx="41990">
                  <c:v>3.9988876778807034E-6</c:v>
                </c:pt>
                <c:pt idx="41991">
                  <c:v>3.9988544813240878E-6</c:v>
                </c:pt>
                <c:pt idx="41992">
                  <c:v>3.9987726268009283E-6</c:v>
                </c:pt>
                <c:pt idx="41993">
                  <c:v>3.9987253330764361E-6</c:v>
                </c:pt>
                <c:pt idx="41994">
                  <c:v>3.9987130548979621E-6</c:v>
                </c:pt>
                <c:pt idx="41995">
                  <c:v>3.9986543924896978E-6</c:v>
                </c:pt>
                <c:pt idx="41996">
                  <c:v>3.9985930015973281E-6</c:v>
                </c:pt>
                <c:pt idx="41997">
                  <c:v>3.9985516195883966E-6</c:v>
                </c:pt>
                <c:pt idx="41998">
                  <c:v>3.9985279727261513E-6</c:v>
                </c:pt>
                <c:pt idx="41999">
                  <c:v>3.9984779505175538E-6</c:v>
                </c:pt>
                <c:pt idx="42000">
                  <c:v>3.9984338400245178E-6</c:v>
                </c:pt>
                <c:pt idx="42001">
                  <c:v>3.9983647184271831E-6</c:v>
                </c:pt>
                <c:pt idx="42002">
                  <c:v>3.9983119677344803E-6</c:v>
                </c:pt>
                <c:pt idx="42003">
                  <c:v>3.9983178794500418E-6</c:v>
                </c:pt>
                <c:pt idx="42004">
                  <c:v>3.9982155612960923E-6</c:v>
                </c:pt>
                <c:pt idx="42005">
                  <c:v>3.9981946429179524E-6</c:v>
                </c:pt>
                <c:pt idx="42006">
                  <c:v>3.9981514419196174E-6</c:v>
                </c:pt>
                <c:pt idx="42007">
                  <c:v>3.9980959627428092E-6</c:v>
                </c:pt>
                <c:pt idx="42008">
                  <c:v>3.9980463952815626E-6</c:v>
                </c:pt>
                <c:pt idx="42009">
                  <c:v>3.9979922803468071E-6</c:v>
                </c:pt>
                <c:pt idx="42010">
                  <c:v>3.997924522991525E-6</c:v>
                </c:pt>
                <c:pt idx="42011">
                  <c:v>3.9978863242140514E-6</c:v>
                </c:pt>
                <c:pt idx="42012">
                  <c:v>3.9978572203835938E-6</c:v>
                </c:pt>
                <c:pt idx="42013">
                  <c:v>3.9978376662475057E-6</c:v>
                </c:pt>
                <c:pt idx="42014">
                  <c:v>3.997768544650171E-6</c:v>
                </c:pt>
                <c:pt idx="42015">
                  <c:v>3.9977012420422398E-6</c:v>
                </c:pt>
                <c:pt idx="42016">
                  <c:v>3.9976685002329759E-6</c:v>
                </c:pt>
                <c:pt idx="42017">
                  <c:v>3.997580279246904E-6</c:v>
                </c:pt>
                <c:pt idx="42018">
                  <c:v>3.9975907384359743E-6</c:v>
                </c:pt>
                <c:pt idx="42019">
                  <c:v>3.9975207073439378E-6</c:v>
                </c:pt>
                <c:pt idx="42020">
                  <c:v>3.9974788705876563E-6</c:v>
                </c:pt>
                <c:pt idx="42021">
                  <c:v>3.997427938884357E-6</c:v>
                </c:pt>
                <c:pt idx="42022">
                  <c:v>3.9973583625396714E-6</c:v>
                </c:pt>
                <c:pt idx="42023">
                  <c:v>3.9973378989088806E-6</c:v>
                </c:pt>
                <c:pt idx="42024">
                  <c:v>3.9972833292267751E-6</c:v>
                </c:pt>
                <c:pt idx="42025">
                  <c:v>3.9972360355022829E-6</c:v>
                </c:pt>
                <c:pt idx="42026">
                  <c:v>3.9971855585463354E-6</c:v>
                </c:pt>
                <c:pt idx="42027">
                  <c:v>3.9971405385585967E-6</c:v>
                </c:pt>
                <c:pt idx="42028">
                  <c:v>3.9970832403923851E-6</c:v>
                </c:pt>
                <c:pt idx="42029">
                  <c:v>3.9970118450582959E-6</c:v>
                </c:pt>
                <c:pt idx="42030">
                  <c:v>3.9970086618268397E-6</c:v>
                </c:pt>
                <c:pt idx="42031">
                  <c:v>3.9969336285139434E-6</c:v>
                </c:pt>
                <c:pt idx="42032">
                  <c:v>3.9969154386199079E-6</c:v>
                </c:pt>
                <c:pt idx="42033">
                  <c:v>3.9968354030861519E-6</c:v>
                </c:pt>
                <c:pt idx="42034">
                  <c:v>3.9968253986444316E-6</c:v>
                </c:pt>
                <c:pt idx="42035">
                  <c:v>3.9967844713828526E-6</c:v>
                </c:pt>
                <c:pt idx="42036">
                  <c:v>3.9967553675523959E-6</c:v>
                </c:pt>
                <c:pt idx="42037">
                  <c:v>3.9966753320186399E-6</c:v>
                </c:pt>
                <c:pt idx="42038">
                  <c:v>3.9966039366845507E-6</c:v>
                </c:pt>
                <c:pt idx="42039">
                  <c:v>3.9965816540643573E-6</c:v>
                </c:pt>
                <c:pt idx="42040">
                  <c:v>3.9965234464034438E-6</c:v>
                </c:pt>
                <c:pt idx="42041">
                  <c:v>3.9964488678378976E-6</c:v>
                </c:pt>
                <c:pt idx="42042">
                  <c:v>3.9964102143130731E-6</c:v>
                </c:pt>
                <c:pt idx="42043">
                  <c:v>3.9963570088730194E-6</c:v>
                </c:pt>
                <c:pt idx="42044">
                  <c:v>3.9963497329154052E-6</c:v>
                </c:pt>
                <c:pt idx="42045">
                  <c:v>3.9962792470760178E-6</c:v>
                </c:pt>
                <c:pt idx="42046">
                  <c:v>3.9962492337508593E-6</c:v>
                </c:pt>
                <c:pt idx="42047">
                  <c:v>3.9962001210369644E-6</c:v>
                </c:pt>
                <c:pt idx="42048">
                  <c:v>3.9961314541869797E-6</c:v>
                </c:pt>
                <c:pt idx="42049">
                  <c:v>3.9960668800631538E-6</c:v>
                </c:pt>
                <c:pt idx="42050">
                  <c:v>3.9960514186532237E-6</c:v>
                </c:pt>
                <c:pt idx="42051">
                  <c:v>3.9959804780664854E-6</c:v>
                </c:pt>
                <c:pt idx="42052">
                  <c:v>3.9959568312042393E-6</c:v>
                </c:pt>
                <c:pt idx="42053">
                  <c:v>3.9959172681847122E-6</c:v>
                </c:pt>
                <c:pt idx="42054">
                  <c:v>3.9958572415343951E-6</c:v>
                </c:pt>
                <c:pt idx="42055">
                  <c:v>3.99581358578871E-6</c:v>
                </c:pt>
                <c:pt idx="42056">
                  <c:v>3.9957412809599191E-6</c:v>
                </c:pt>
                <c:pt idx="42057">
                  <c:v>3.995713541371515E-6</c:v>
                </c:pt>
                <c:pt idx="42058">
                  <c:v>3.9956748878466897E-6</c:v>
                </c:pt>
                <c:pt idx="42059">
                  <c:v>3.995657607447356E-6</c:v>
                </c:pt>
                <c:pt idx="42060">
                  <c:v>3.9955662032298278E-6</c:v>
                </c:pt>
                <c:pt idx="42061">
                  <c:v>3.9955261854629498E-6</c:v>
                </c:pt>
                <c:pt idx="42062">
                  <c:v>3.995493443653686E-6</c:v>
                </c:pt>
                <c:pt idx="42063">
                  <c:v>3.9954234125616486E-6</c:v>
                </c:pt>
                <c:pt idx="42064">
                  <c:v>3.9954020394361578E-6</c:v>
                </c:pt>
                <c:pt idx="42065">
                  <c:v>3.9953479245014023E-6</c:v>
                </c:pt>
                <c:pt idx="42066">
                  <c:v>3.9952751649252596E-6</c:v>
                </c:pt>
                <c:pt idx="42067">
                  <c:v>3.9952215047378559E-6</c:v>
                </c:pt>
                <c:pt idx="42068">
                  <c:v>3.9951719372766092E-6</c:v>
                </c:pt>
                <c:pt idx="42069">
                  <c:v>3.9951451071829069E-6</c:v>
                </c:pt>
                <c:pt idx="42070">
                  <c:v>3.9951078179001343E-6</c:v>
                </c:pt>
                <c:pt idx="42071">
                  <c:v>3.9950423342816066E-6</c:v>
                </c:pt>
                <c:pt idx="42072">
                  <c:v>3.9949641177372541E-6</c:v>
                </c:pt>
                <c:pt idx="42073">
                  <c:v>3.9949386518856036E-6</c:v>
                </c:pt>
                <c:pt idx="42074">
                  <c:v>3.9948872654349543E-6</c:v>
                </c:pt>
                <c:pt idx="42075">
                  <c:v>3.9948768062458839E-6</c:v>
                </c:pt>
                <c:pt idx="42076">
                  <c:v>3.9947849472810049E-6</c:v>
                </c:pt>
                <c:pt idx="42077">
                  <c:v>3.9947549339558464E-6</c:v>
                </c:pt>
                <c:pt idx="42078">
                  <c:v>3.9947285586094949E-6</c:v>
                </c:pt>
                <c:pt idx="42079">
                  <c:v>3.994652161054546E-6</c:v>
                </c:pt>
                <c:pt idx="42080">
                  <c:v>3.994612143287668E-6</c:v>
                </c:pt>
                <c:pt idx="42081">
                  <c:v>3.9945675780472811E-6</c:v>
                </c:pt>
                <c:pt idx="42082">
                  <c:v>3.9945266507857013E-6</c:v>
                </c:pt>
                <c:pt idx="42083">
                  <c:v>3.9944688978721388E-6</c:v>
                </c:pt>
                <c:pt idx="42084">
                  <c:v>3.9944088712218218E-6</c:v>
                </c:pt>
                <c:pt idx="42085">
                  <c:v>3.9943320189195219E-6</c:v>
                </c:pt>
                <c:pt idx="42086">
                  <c:v>3.9943274714460131E-6</c:v>
                </c:pt>
                <c:pt idx="42087">
                  <c:v>3.9942869989317842E-6</c:v>
                </c:pt>
                <c:pt idx="42088">
                  <c:v>3.9942069633980282E-6</c:v>
                </c:pt>
                <c:pt idx="42089">
                  <c:v>3.9941696741152546E-6</c:v>
                </c:pt>
                <c:pt idx="42090">
                  <c:v>3.9940887290867977E-6</c:v>
                </c:pt>
                <c:pt idx="42091">
                  <c:v>3.9940964597917628E-6</c:v>
                </c:pt>
                <c:pt idx="42092">
                  <c:v>3.9940159695106559E-6</c:v>
                </c:pt>
                <c:pt idx="42093">
                  <c:v>3.9939977796166204E-6</c:v>
                </c:pt>
                <c:pt idx="42094">
                  <c:v>3.9939154703461099E-6</c:v>
                </c:pt>
                <c:pt idx="42095">
                  <c:v>3.9938572626851956E-6</c:v>
                </c:pt>
                <c:pt idx="42096">
                  <c:v>3.9938895497471094E-6</c:v>
                </c:pt>
                <c:pt idx="42097">
                  <c:v>3.9937694964464754E-6</c:v>
                </c:pt>
                <c:pt idx="42098">
                  <c:v>3.9937262954481412E-6</c:v>
                </c:pt>
                <c:pt idx="42099">
                  <c:v>3.9937053770700004E-6</c:v>
                </c:pt>
                <c:pt idx="42100">
                  <c:v>3.9936585380928591E-6</c:v>
                </c:pt>
                <c:pt idx="42101">
                  <c:v>3.9936244320415426E-6</c:v>
                </c:pt>
                <c:pt idx="42102">
                  <c:v>3.9935457607498392E-6</c:v>
                </c:pt>
                <c:pt idx="42103">
                  <c:v>3.9934957385412417E-6</c:v>
                </c:pt>
                <c:pt idx="42104">
                  <c:v>3.993418431491591E-6</c:v>
                </c:pt>
                <c:pt idx="42105">
                  <c:v>3.9933888729137834E-6</c:v>
                </c:pt>
                <c:pt idx="42106">
                  <c:v>3.9933456719154492E-6</c:v>
                </c:pt>
                <c:pt idx="42107">
                  <c:v>3.9932920117280446E-6</c:v>
                </c:pt>
                <c:pt idx="42108">
                  <c:v>3.9932469917403068E-6</c:v>
                </c:pt>
                <c:pt idx="42109">
                  <c:v>3.9932247091201134E-6</c:v>
                </c:pt>
                <c:pt idx="42110">
                  <c:v>3.9931646824697964E-6</c:v>
                </c:pt>
                <c:pt idx="42111">
                  <c:v>3.9930891944095492E-6</c:v>
                </c:pt>
                <c:pt idx="42112">
                  <c:v>3.9930546336108819E-6</c:v>
                </c:pt>
                <c:pt idx="42113">
                  <c:v>3.9930318962433384E-6</c:v>
                </c:pt>
                <c:pt idx="42114">
                  <c:v>3.9929709600983188E-6</c:v>
                </c:pt>
                <c:pt idx="42115">
                  <c:v>3.9929172999109142E-6</c:v>
                </c:pt>
                <c:pt idx="42116">
                  <c:v>3.9928527257870883E-6</c:v>
                </c:pt>
                <c:pt idx="42117">
                  <c:v>3.9928145270096138E-6</c:v>
                </c:pt>
                <c:pt idx="42118">
                  <c:v>3.9927676880324734E-6</c:v>
                </c:pt>
                <c:pt idx="42119">
                  <c:v>3.992721758550033E-6</c:v>
                </c:pt>
                <c:pt idx="42120">
                  <c:v>3.9926826502778567E-6</c:v>
                </c:pt>
                <c:pt idx="42121">
                  <c:v>3.9926194403960844E-6</c:v>
                </c:pt>
                <c:pt idx="42122">
                  <c:v>3.9925594137457674E-6</c:v>
                </c:pt>
                <c:pt idx="42123">
                  <c:v>3.9925062083057128E-6</c:v>
                </c:pt>
                <c:pt idx="42124">
                  <c:v>3.9924725570017472E-6</c:v>
                </c:pt>
                <c:pt idx="42125">
                  <c:v>3.9924311749928174E-6</c:v>
                </c:pt>
                <c:pt idx="42126">
                  <c:v>3.9924229895405014E-6</c:v>
                </c:pt>
                <c:pt idx="42127">
                  <c:v>3.9923197618918493E-6</c:v>
                </c:pt>
                <c:pt idx="42128">
                  <c:v>3.9922933865454979E-6</c:v>
                </c:pt>
                <c:pt idx="42129">
                  <c:v>3.992228812421672E-6</c:v>
                </c:pt>
                <c:pt idx="42130">
                  <c:v>3.9921706047607586E-6</c:v>
                </c:pt>
                <c:pt idx="42131">
                  <c:v>3.9921492316352669E-6</c:v>
                </c:pt>
                <c:pt idx="42132">
                  <c:v>3.9920905692270034E-6</c:v>
                </c:pt>
                <c:pt idx="42133">
                  <c:v>3.9920455492392648E-6</c:v>
                </c:pt>
                <c:pt idx="42134">
                  <c:v>3.9919709706737194E-6</c:v>
                </c:pt>
                <c:pt idx="42135">
                  <c:v>3.9919550545164384E-6</c:v>
                </c:pt>
                <c:pt idx="42136">
                  <c:v>3.9918595575727522E-6</c:v>
                </c:pt>
                <c:pt idx="42137">
                  <c:v>3.9918104448588557E-6</c:v>
                </c:pt>
                <c:pt idx="42138">
                  <c:v>3.9917822505231024E-6</c:v>
                </c:pt>
                <c:pt idx="42139">
                  <c:v>3.9917263165989434E-6</c:v>
                </c:pt>
                <c:pt idx="42140">
                  <c:v>3.9917154026625212E-6</c:v>
                </c:pt>
                <c:pt idx="42141">
                  <c:v>3.9916490095492918E-6</c:v>
                </c:pt>
                <c:pt idx="42142">
                  <c:v>3.991592166130431E-6</c:v>
                </c:pt>
                <c:pt idx="42143">
                  <c:v>3.9915253182698507E-6</c:v>
                </c:pt>
                <c:pt idx="42144">
                  <c:v>3.9914893932291307E-6</c:v>
                </c:pt>
                <c:pt idx="42145">
                  <c:v>3.9914502849569544E-6</c:v>
                </c:pt>
                <c:pt idx="42146">
                  <c:v>3.991415724158287E-6</c:v>
                </c:pt>
                <c:pt idx="42147">
                  <c:v>3.9913402360980399E-6</c:v>
                </c:pt>
                <c:pt idx="42148">
                  <c:v>3.9913006730785128E-6</c:v>
                </c:pt>
                <c:pt idx="42149">
                  <c:v>3.9912570173328277E-6</c:v>
                </c:pt>
                <c:pt idx="42150">
                  <c:v>3.9911974454298624E-6</c:v>
                </c:pt>
                <c:pt idx="42151">
                  <c:v>3.9911628846311942E-6</c:v>
                </c:pt>
                <c:pt idx="42152">
                  <c:v>3.9911201383802108E-6</c:v>
                </c:pt>
                <c:pt idx="42153">
                  <c:v>3.9910610212245956E-6</c:v>
                </c:pt>
                <c:pt idx="42154">
                  <c:v>3.9909887163958047E-6</c:v>
                </c:pt>
                <c:pt idx="42155">
                  <c:v>3.9909441511554178E-6</c:v>
                </c:pt>
                <c:pt idx="42156">
                  <c:v>3.9909109545988031E-6</c:v>
                </c:pt>
                <c:pt idx="42157">
                  <c:v>3.990875029558083E-6</c:v>
                </c:pt>
                <c:pt idx="42158">
                  <c:v>3.9907959035190288E-6</c:v>
                </c:pt>
                <c:pt idx="42159">
                  <c:v>3.9907577047415543E-6</c:v>
                </c:pt>
                <c:pt idx="42160">
                  <c:v>3.9906835809233598E-6</c:v>
                </c:pt>
                <c:pt idx="42161">
                  <c:v>3.9906722122395877E-6</c:v>
                </c:pt>
                <c:pt idx="42162">
                  <c:v>3.9906285564939026E-6</c:v>
                </c:pt>
                <c:pt idx="42163">
                  <c:v>3.9905503399495501E-6</c:v>
                </c:pt>
                <c:pt idx="42164">
                  <c:v>3.9905135054141283E-6</c:v>
                </c:pt>
                <c:pt idx="42165">
                  <c:v>3.9904630284581799E-6</c:v>
                </c:pt>
                <c:pt idx="42166">
                  <c:v>3.9904175537230913E-6</c:v>
                </c:pt>
                <c:pt idx="42167">
                  <c:v>3.990342520410195E-6</c:v>
                </c:pt>
                <c:pt idx="42168">
                  <c:v>3.9903161450638436E-6</c:v>
                </c:pt>
                <c:pt idx="42169">
                  <c:v>3.9902415664982982E-6</c:v>
                </c:pt>
                <c:pt idx="42170">
                  <c:v>3.9902274693304207E-6</c:v>
                </c:pt>
                <c:pt idx="42171">
                  <c:v>3.9901851778267883E-6</c:v>
                </c:pt>
                <c:pt idx="42172">
                  <c:v>3.9901287891552784E-6</c:v>
                </c:pt>
                <c:pt idx="42173">
                  <c:v>3.9900696719996631E-6</c:v>
                </c:pt>
                <c:pt idx="42174">
                  <c:v>3.9900137380755041E-6</c:v>
                </c:pt>
                <c:pt idx="42175">
                  <c:v>3.9899637158669074E-6</c:v>
                </c:pt>
                <c:pt idx="42176">
                  <c:v>3.9899118746689064E-6</c:v>
                </c:pt>
                <c:pt idx="42177">
                  <c:v>3.9898591239762027E-6</c:v>
                </c:pt>
                <c:pt idx="42178">
                  <c:v>3.9898000068205866E-6</c:v>
                </c:pt>
                <c:pt idx="42179">
                  <c:v>3.9897504393593408E-6</c:v>
                </c:pt>
                <c:pt idx="42180">
                  <c:v>3.9897122405818664E-6</c:v>
                </c:pt>
                <c:pt idx="42181">
                  <c:v>3.9896758607937946E-6</c:v>
                </c:pt>
                <c:pt idx="42182">
                  <c:v>3.9896035559650036E-6</c:v>
                </c:pt>
                <c:pt idx="42183">
                  <c:v>3.9895435293146866E-6</c:v>
                </c:pt>
                <c:pt idx="42184">
                  <c:v>3.9895226109365467E-6</c:v>
                </c:pt>
                <c:pt idx="42185">
                  <c:v>3.9894730434753001E-6</c:v>
                </c:pt>
                <c:pt idx="42186">
                  <c:v>3.9894498513604049E-6</c:v>
                </c:pt>
                <c:pt idx="42187">
                  <c:v>3.9893589018902284E-6</c:v>
                </c:pt>
                <c:pt idx="42188">
                  <c:v>3.9893066059448756E-6</c:v>
                </c:pt>
                <c:pt idx="42189">
                  <c:v>3.9892456697998568E-6</c:v>
                </c:pt>
                <c:pt idx="42190">
                  <c:v>3.9892229324323134E-6</c:v>
                </c:pt>
                <c:pt idx="42191">
                  <c:v>3.9891483538667671E-6</c:v>
                </c:pt>
                <c:pt idx="42192">
                  <c:v>3.9891342566988897E-6</c:v>
                </c:pt>
                <c:pt idx="42193">
                  <c:v>3.9890733205538709E-6</c:v>
                </c:pt>
                <c:pt idx="42194">
                  <c:v>3.988992830272764E-6</c:v>
                </c:pt>
                <c:pt idx="42195">
                  <c:v>3.9889459912956227E-6</c:v>
                </c:pt>
                <c:pt idx="42196">
                  <c:v>3.9889368963486049E-6</c:v>
                </c:pt>
                <c:pt idx="42197">
                  <c:v>3.9888786886876906E-6</c:v>
                </c:pt>
                <c:pt idx="42198">
                  <c:v>3.9888213905214798E-6</c:v>
                </c:pt>
                <c:pt idx="42199">
                  <c:v>3.9887577258923557E-6</c:v>
                </c:pt>
                <c:pt idx="42200">
                  <c:v>3.9887368075142149E-6</c:v>
                </c:pt>
                <c:pt idx="42201">
                  <c:v>3.9886685954115819E-6</c:v>
                </c:pt>
                <c:pt idx="42202">
                  <c:v>3.988628122897353E-6</c:v>
                </c:pt>
                <c:pt idx="42203">
                  <c:v>3.9885885598778259E-6</c:v>
                </c:pt>
                <c:pt idx="42204">
                  <c:v>3.9885353544377722E-6</c:v>
                </c:pt>
                <c:pt idx="42205">
                  <c:v>3.9884771467768587E-6</c:v>
                </c:pt>
                <c:pt idx="42206">
                  <c:v>3.9884230318421032E-6</c:v>
                </c:pt>
                <c:pt idx="42207">
                  <c:v>3.9883780118543646E-6</c:v>
                </c:pt>
                <c:pt idx="42208">
                  <c:v>3.9882879718788899E-6</c:v>
                </c:pt>
                <c:pt idx="42209">
                  <c:v>3.9882233977550641E-6</c:v>
                </c:pt>
                <c:pt idx="42210">
                  <c:v>3.9882256714918193E-6</c:v>
                </c:pt>
                <c:pt idx="42211">
                  <c:v>3.9881651900941506E-6</c:v>
                </c:pt>
                <c:pt idx="42212">
                  <c:v>3.9881128941487987E-6</c:v>
                </c:pt>
                <c:pt idx="42213">
                  <c:v>3.9880687836557627E-6</c:v>
                </c:pt>
                <c:pt idx="42214">
                  <c:v>3.9880214899312696E-6</c:v>
                </c:pt>
                <c:pt idx="42215">
                  <c:v>3.9879505493445322E-6</c:v>
                </c:pt>
                <c:pt idx="42216">
                  <c:v>3.9878977986518294E-6</c:v>
                </c:pt>
                <c:pt idx="42217">
                  <c:v>3.9878677853266709E-6</c:v>
                </c:pt>
                <c:pt idx="42218">
                  <c:v>3.9878027564554941E-6</c:v>
                </c:pt>
                <c:pt idx="42219">
                  <c:v>3.9877545532363001E-6</c:v>
                </c:pt>
                <c:pt idx="42220">
                  <c:v>3.9877027120382991E-6</c:v>
                </c:pt>
                <c:pt idx="42221">
                  <c:v>3.9876631490187719E-6</c:v>
                </c:pt>
                <c:pt idx="42222">
                  <c:v>3.9876163100416306E-6</c:v>
                </c:pt>
                <c:pt idx="42223">
                  <c:v>3.987542640970787E-6</c:v>
                </c:pt>
                <c:pt idx="42224">
                  <c:v>3.987510808656225E-6</c:v>
                </c:pt>
                <c:pt idx="42225">
                  <c:v>3.987450782005908E-6</c:v>
                </c:pt>
                <c:pt idx="42226">
                  <c:v>3.9873880268714856E-6</c:v>
                </c:pt>
                <c:pt idx="42227">
                  <c:v>3.9873480091046076E-6</c:v>
                </c:pt>
                <c:pt idx="42228">
                  <c:v>3.9873193600215018E-6</c:v>
                </c:pt>
                <c:pt idx="42229">
                  <c:v>3.9872379602456931E-6</c:v>
                </c:pt>
                <c:pt idx="42230">
                  <c:v>3.9871811168268323E-6</c:v>
                </c:pt>
                <c:pt idx="42231">
                  <c:v>3.9871620174380951E-6</c:v>
                </c:pt>
                <c:pt idx="42232">
                  <c:v>3.9871251829026733E-6</c:v>
                </c:pt>
                <c:pt idx="42233">
                  <c:v>3.987050149589777E-6</c:v>
                </c:pt>
                <c:pt idx="42234">
                  <c:v>3.9869792090030387E-6</c:v>
                </c:pt>
                <c:pt idx="42235">
                  <c:v>3.9869514694146346E-6</c:v>
                </c:pt>
                <c:pt idx="42236">
                  <c:v>3.9868891690275632E-6</c:v>
                </c:pt>
                <c:pt idx="42237">
                  <c:v>3.9868855310487561E-6</c:v>
                </c:pt>
                <c:pt idx="42238">
                  <c:v>3.9868191379355267E-6</c:v>
                </c:pt>
                <c:pt idx="42239">
                  <c:v>3.9867454688646831E-6</c:v>
                </c:pt>
                <c:pt idx="42240">
                  <c:v>3.9867013583716471E-6</c:v>
                </c:pt>
                <c:pt idx="42241">
                  <c:v>3.9866686165623832E-6</c:v>
                </c:pt>
                <c:pt idx="42242">
                  <c:v>3.986573574366048E-6</c:v>
                </c:pt>
                <c:pt idx="42243">
                  <c:v>3.9865594771981697E-6</c:v>
                </c:pt>
                <c:pt idx="42244">
                  <c:v>3.9865003600425553E-6</c:v>
                </c:pt>
                <c:pt idx="42245">
                  <c:v>3.9864721657068003E-6</c:v>
                </c:pt>
                <c:pt idx="42246">
                  <c:v>3.9864021346147638E-6</c:v>
                </c:pt>
                <c:pt idx="42247">
                  <c:v>3.9863325582700782E-6</c:v>
                </c:pt>
                <c:pt idx="42248">
                  <c:v>3.9862911762611466E-6</c:v>
                </c:pt>
                <c:pt idx="42249">
                  <c:v>3.9862402445578482E-6</c:v>
                </c:pt>
                <c:pt idx="42250">
                  <c:v>3.986217052442953E-6</c:v>
                </c:pt>
                <c:pt idx="42251">
                  <c:v>3.98614884034032E-6</c:v>
                </c:pt>
                <c:pt idx="42252">
                  <c:v>3.9860919969214592E-6</c:v>
                </c:pt>
                <c:pt idx="42253">
                  <c:v>3.9860474316810723E-6</c:v>
                </c:pt>
                <c:pt idx="42254">
                  <c:v>3.9859837670519482E-6</c:v>
                </c:pt>
                <c:pt idx="42255">
                  <c:v>3.9859219214122277E-6</c:v>
                </c:pt>
                <c:pt idx="42256">
                  <c:v>3.9858941818238236E-6</c:v>
                </c:pt>
                <c:pt idx="42257">
                  <c:v>3.9858296076999977E-6</c:v>
                </c:pt>
                <c:pt idx="42258">
                  <c:v>3.9857682168076281E-6</c:v>
                </c:pt>
                <c:pt idx="42259">
                  <c:v>3.9857332012616098E-6</c:v>
                </c:pt>
                <c:pt idx="42260">
                  <c:v>3.9856695366324857E-6</c:v>
                </c:pt>
                <c:pt idx="42261">
                  <c:v>3.9856354305811692E-6</c:v>
                </c:pt>
                <c:pt idx="42262">
                  <c:v>3.9856045077613089E-6</c:v>
                </c:pt>
                <c:pt idx="42263">
                  <c:v>3.9855308386904653E-6</c:v>
                </c:pt>
                <c:pt idx="42264">
                  <c:v>3.9855076465755701E-6</c:v>
                </c:pt>
                <c:pt idx="42265">
                  <c:v>3.9854230635683052E-6</c:v>
                </c:pt>
                <c:pt idx="42266">
                  <c:v>3.9853853195381816E-6</c:v>
                </c:pt>
                <c:pt idx="42267">
                  <c:v>3.9853339330875306E-6</c:v>
                </c:pt>
                <c:pt idx="42268">
                  <c:v>3.985251623817021E-6</c:v>
                </c:pt>
                <c:pt idx="42269">
                  <c:v>3.9851820474723354E-6</c:v>
                </c:pt>
                <c:pt idx="42270">
                  <c:v>3.9851825022196863E-6</c:v>
                </c:pt>
                <c:pt idx="42271">
                  <c:v>3.9850920074968599E-6</c:v>
                </c:pt>
                <c:pt idx="42272">
                  <c:v>3.9850601751822978E-6</c:v>
                </c:pt>
                <c:pt idx="42273">
                  <c:v>3.9849901440902613E-6</c:v>
                </c:pt>
                <c:pt idx="42274">
                  <c:v>3.9849319364293478E-6</c:v>
                </c:pt>
                <c:pt idx="42275">
                  <c:v>3.9849182940088212E-6</c:v>
                </c:pt>
                <c:pt idx="42276">
                  <c:v>3.984843260695925E-6</c:v>
                </c:pt>
                <c:pt idx="42277">
                  <c:v>3.9848046071710996E-6</c:v>
                </c:pt>
                <c:pt idx="42278">
                  <c:v>3.9847532207204486E-6</c:v>
                </c:pt>
                <c:pt idx="42279">
                  <c:v>3.9846963773015887E-6</c:v>
                </c:pt>
                <c:pt idx="42280">
                  <c:v>3.9846527215559044E-6</c:v>
                </c:pt>
                <c:pt idx="42281">
                  <c:v>3.9845981518737972E-6</c:v>
                </c:pt>
                <c:pt idx="42282">
                  <c:v>3.9845631363277789E-6</c:v>
                </c:pt>
                <c:pt idx="42283">
                  <c:v>3.9845203900767956E-6</c:v>
                </c:pt>
                <c:pt idx="42284">
                  <c:v>3.9844621824158821E-6</c:v>
                </c:pt>
                <c:pt idx="42285">
                  <c:v>3.9843839658715297E-6</c:v>
                </c:pt>
                <c:pt idx="42286">
                  <c:v>3.9843375816417392E-6</c:v>
                </c:pt>
                <c:pt idx="42287">
                  <c:v>3.9842948353907559E-6</c:v>
                </c:pt>
                <c:pt idx="42288">
                  <c:v>3.9842202568252114E-6</c:v>
                </c:pt>
                <c:pt idx="42289">
                  <c:v>3.9841906982474029E-6</c:v>
                </c:pt>
                <c:pt idx="42290">
                  <c:v>3.984126124123577E-6</c:v>
                </c:pt>
                <c:pt idx="42291">
                  <c:v>3.9840838326199446E-6</c:v>
                </c:pt>
                <c:pt idx="42292">
                  <c:v>3.9840183490014169E-6</c:v>
                </c:pt>
                <c:pt idx="42293">
                  <c:v>3.9839869714342058E-6</c:v>
                </c:pt>
                <c:pt idx="42294">
                  <c:v>3.9839201235736246E-6</c:v>
                </c:pt>
                <c:pt idx="42295">
                  <c:v>3.9838600969233076E-6</c:v>
                </c:pt>
                <c:pt idx="42296">
                  <c:v>3.9838191696617287E-6</c:v>
                </c:pt>
                <c:pt idx="42297">
                  <c:v>3.9838246266299393E-6</c:v>
                </c:pt>
                <c:pt idx="42298">
                  <c:v>3.9837109397922177E-6</c:v>
                </c:pt>
                <c:pt idx="42299">
                  <c:v>3.9836668292991817E-6</c:v>
                </c:pt>
                <c:pt idx="42300">
                  <c:v>3.9836213545640931E-6</c:v>
                </c:pt>
                <c:pt idx="42301">
                  <c:v>3.9835708776081447E-6</c:v>
                </c:pt>
                <c:pt idx="42302">
                  <c:v>3.9834849303588271E-6</c:v>
                </c:pt>
                <c:pt idx="42303">
                  <c:v>3.9834617382439319E-6</c:v>
                </c:pt>
                <c:pt idx="42304">
                  <c:v>3.9833998926042113E-6</c:v>
                </c:pt>
                <c:pt idx="42305">
                  <c:v>3.9833398659538943E-6</c:v>
                </c:pt>
                <c:pt idx="42306">
                  <c:v>3.9832925722294021E-6</c:v>
                </c:pt>
                <c:pt idx="42307">
                  <c:v>3.9832484617363662E-6</c:v>
                </c:pt>
                <c:pt idx="42308">
                  <c:v>3.9831957110436633E-6</c:v>
                </c:pt>
                <c:pt idx="42309">
                  <c:v>3.9831384128774516E-6</c:v>
                </c:pt>
                <c:pt idx="42310">
                  <c:v>3.9831179492466617E-6</c:v>
                </c:pt>
                <c:pt idx="42311">
                  <c:v>3.9830433706811164E-6</c:v>
                </c:pt>
                <c:pt idx="42312">
                  <c:v>3.9830074456403963E-6</c:v>
                </c:pt>
                <c:pt idx="42313">
                  <c:v>3.9829369598010089E-6</c:v>
                </c:pt>
                <c:pt idx="42314">
                  <c:v>3.9829064917285004E-6</c:v>
                </c:pt>
                <c:pt idx="42315">
                  <c:v>3.9828396438679192E-6</c:v>
                </c:pt>
                <c:pt idx="42316">
                  <c:v>3.9827773434808478E-6</c:v>
                </c:pt>
                <c:pt idx="42317">
                  <c:v>3.9827750697440933E-6</c:v>
                </c:pt>
                <c:pt idx="42318">
                  <c:v>3.9826854845159687E-6</c:v>
                </c:pt>
                <c:pt idx="42319">
                  <c:v>3.9826595639169682E-6</c:v>
                </c:pt>
                <c:pt idx="42320">
                  <c:v>3.9826027204981074E-6</c:v>
                </c:pt>
                <c:pt idx="42321">
                  <c:v>3.9825486055633519E-6</c:v>
                </c:pt>
                <c:pt idx="42322">
                  <c:v>3.9824772102292627E-6</c:v>
                </c:pt>
                <c:pt idx="42323">
                  <c:v>3.9824453779147007E-6</c:v>
                </c:pt>
                <c:pt idx="42324">
                  <c:v>3.9823626138968393E-6</c:v>
                </c:pt>
                <c:pt idx="42325">
                  <c:v>3.982343969255453E-6</c:v>
                </c:pt>
                <c:pt idx="42326">
                  <c:v>3.982291673310101E-6</c:v>
                </c:pt>
                <c:pt idx="42327">
                  <c:v>3.9822389226173982E-6</c:v>
                </c:pt>
                <c:pt idx="42328">
                  <c:v>3.982159796578344E-6</c:v>
                </c:pt>
                <c:pt idx="42329">
                  <c:v>3.9820952224545181E-6</c:v>
                </c:pt>
                <c:pt idx="42330">
                  <c:v>3.9820743040763773E-6</c:v>
                </c:pt>
                <c:pt idx="42331">
                  <c:v>3.9820201891416218E-6</c:v>
                </c:pt>
                <c:pt idx="42332">
                  <c:v>3.9819556150177959E-6</c:v>
                </c:pt>
                <c:pt idx="42333">
                  <c:v>3.9819105950300582E-6</c:v>
                </c:pt>
                <c:pt idx="42334">
                  <c:v>3.9818378354539163E-6</c:v>
                </c:pt>
                <c:pt idx="42335">
                  <c:v>3.9818332879804066E-6</c:v>
                </c:pt>
                <c:pt idx="42336">
                  <c:v>3.9817723518353887E-6</c:v>
                </c:pt>
                <c:pt idx="42337">
                  <c:v>3.9817168726585814E-6</c:v>
                </c:pt>
                <c:pt idx="42338">
                  <c:v>3.9816732169128946E-6</c:v>
                </c:pt>
                <c:pt idx="42339">
                  <c:v>3.9816213757148944E-6</c:v>
                </c:pt>
                <c:pt idx="42340">
                  <c:v>3.9815258787712082E-6</c:v>
                </c:pt>
                <c:pt idx="42341">
                  <c:v>3.9815017771616112E-6</c:v>
                </c:pt>
                <c:pt idx="42342">
                  <c:v>3.9814581214159261E-6</c:v>
                </c:pt>
                <c:pt idx="42343">
                  <c:v>3.981386726081837E-6</c:v>
                </c:pt>
                <c:pt idx="42344">
                  <c:v>3.9813194234739058E-6</c:v>
                </c:pt>
                <c:pt idx="42345">
                  <c:v>3.9812875911593437E-6</c:v>
                </c:pt>
                <c:pt idx="42346">
                  <c:v>3.9812284740037276E-6</c:v>
                </c:pt>
                <c:pt idx="42347">
                  <c:v>3.9811689021007624E-6</c:v>
                </c:pt>
                <c:pt idx="42348">
                  <c:v>3.9810806811146904E-6</c:v>
                </c:pt>
                <c:pt idx="42349">
                  <c:v>3.9810679481888664E-6</c:v>
                </c:pt>
                <c:pt idx="42350">
                  <c:v>3.9810411180951633E-6</c:v>
                </c:pt>
                <c:pt idx="42351">
                  <c:v>3.9809870031604078E-6</c:v>
                </c:pt>
                <c:pt idx="42352">
                  <c:v>3.9809187910577748E-6</c:v>
                </c:pt>
                <c:pt idx="42353">
                  <c:v>3.9808401197660706E-6</c:v>
                </c:pt>
                <c:pt idx="42354">
                  <c:v>3.9807714529160876E-6</c:v>
                </c:pt>
                <c:pt idx="42355">
                  <c:v>3.9807396206015264E-6</c:v>
                </c:pt>
                <c:pt idx="42356">
                  <c:v>3.9806823224353138E-6</c:v>
                </c:pt>
                <c:pt idx="42357">
                  <c:v>3.9806427594157867E-6</c:v>
                </c:pt>
                <c:pt idx="42358">
                  <c:v>3.9806122913432773E-6</c:v>
                </c:pt>
                <c:pt idx="42359">
                  <c:v>3.9805381675250828E-6</c:v>
                </c:pt>
                <c:pt idx="42360">
                  <c:v>3.9804967855161522E-6</c:v>
                </c:pt>
                <c:pt idx="42361">
                  <c:v>3.9804544940125197E-6</c:v>
                </c:pt>
                <c:pt idx="42362">
                  <c:v>3.9803935578675009E-6</c:v>
                </c:pt>
                <c:pt idx="42363">
                  <c:v>3.980353085353272E-6</c:v>
                </c:pt>
                <c:pt idx="42364">
                  <c:v>3.980301244155271E-6</c:v>
                </c:pt>
                <c:pt idx="42365">
                  <c:v>3.9801957427698653E-6</c:v>
                </c:pt>
                <c:pt idx="42366">
                  <c:v>3.9801802813599352E-6</c:v>
                </c:pt>
                <c:pt idx="42367">
                  <c:v>3.9801120692573022E-6</c:v>
                </c:pt>
                <c:pt idx="42368">
                  <c:v>3.980072960985126E-6</c:v>
                </c:pt>
                <c:pt idx="42369">
                  <c:v>3.9800011109036859E-6</c:v>
                </c:pt>
                <c:pt idx="42370">
                  <c:v>3.9799479054636322E-6</c:v>
                </c:pt>
                <c:pt idx="42371">
                  <c:v>3.979916527896421E-6</c:v>
                </c:pt>
                <c:pt idx="42372">
                  <c:v>3.9798742363927886E-6</c:v>
                </c:pt>
                <c:pt idx="42373">
                  <c:v>3.9797928366169799E-6</c:v>
                </c:pt>
                <c:pt idx="42374">
                  <c:v>3.9797378121875226E-6</c:v>
                </c:pt>
                <c:pt idx="42375">
                  <c:v>3.9796873352315743E-6</c:v>
                </c:pt>
                <c:pt idx="42376">
                  <c:v>3.9796527744329069E-6</c:v>
                </c:pt>
                <c:pt idx="42377">
                  <c:v>3.9796045712137129E-6</c:v>
                </c:pt>
                <c:pt idx="42378">
                  <c:v>3.9795218071958516E-6</c:v>
                </c:pt>
                <c:pt idx="42379">
                  <c:v>3.9794745134713594E-6</c:v>
                </c:pt>
                <c:pt idx="42380">
                  <c:v>3.9793935684429016E-6</c:v>
                </c:pt>
                <c:pt idx="42381">
                  <c:v>3.9793821997591286E-6</c:v>
                </c:pt>
                <c:pt idx="42382">
                  <c:v>3.9793244468455669E-6</c:v>
                </c:pt>
                <c:pt idx="42383">
                  <c:v>3.9793012547306716E-6</c:v>
                </c:pt>
                <c:pt idx="42384">
                  <c:v>3.9792244024283718E-6</c:v>
                </c:pt>
                <c:pt idx="42385">
                  <c:v>3.9791784729459323E-6</c:v>
                </c:pt>
                <c:pt idx="42386">
                  <c:v>3.9791257222532286E-6</c:v>
                </c:pt>
                <c:pt idx="42387">
                  <c:v>3.97905932914E-6</c:v>
                </c:pt>
                <c:pt idx="42388">
                  <c:v>3.9790047594578937E-6</c:v>
                </c:pt>
                <c:pt idx="42389">
                  <c:v>3.9789570109860506E-6</c:v>
                </c:pt>
                <c:pt idx="42390">
                  <c:v>3.9788988033251371E-6</c:v>
                </c:pt>
                <c:pt idx="42391">
                  <c:v>3.9788142203178722E-6</c:v>
                </c:pt>
                <c:pt idx="42392">
                  <c:v>3.9788092180970116E-6</c:v>
                </c:pt>
                <c:pt idx="42393">
                  <c:v>3.9787460082152393E-6</c:v>
                </c:pt>
                <c:pt idx="42394">
                  <c:v>3.9787082641851157E-6</c:v>
                </c:pt>
                <c:pt idx="42395">
                  <c:v>3.9786064007785171E-6</c:v>
                </c:pt>
                <c:pt idx="42396">
                  <c:v>3.9785736589692533E-6</c:v>
                </c:pt>
                <c:pt idx="42397">
                  <c:v>3.9785340959497262E-6</c:v>
                </c:pt>
                <c:pt idx="42398">
                  <c:v>3.9784763430361636E-6</c:v>
                </c:pt>
                <c:pt idx="42399">
                  <c:v>3.9784031287126709E-6</c:v>
                </c:pt>
                <c:pt idx="42400">
                  <c:v>3.9783813008398283E-6</c:v>
                </c:pt>
                <c:pt idx="42401">
                  <c:v>3.9782948988431599E-6</c:v>
                </c:pt>
                <c:pt idx="42402">
                  <c:v>3.9782530620868783E-6</c:v>
                </c:pt>
                <c:pt idx="42403">
                  <c:v>3.9782162275514574E-6</c:v>
                </c:pt>
                <c:pt idx="42404">
                  <c:v>3.9781120904081044E-6</c:v>
                </c:pt>
                <c:pt idx="42405">
                  <c:v>3.9780652514309622E-6</c:v>
                </c:pt>
                <c:pt idx="42406">
                  <c:v>3.9780493352736812E-6</c:v>
                </c:pt>
                <c:pt idx="42407">
                  <c:v>3.978006134275347E-6</c:v>
                </c:pt>
                <c:pt idx="42408">
                  <c:v>3.9778906284482218E-6</c:v>
                </c:pt>
                <c:pt idx="42409">
                  <c:v>3.9778637983545204E-6</c:v>
                </c:pt>
                <c:pt idx="42410">
                  <c:v>3.9778092286724132E-6</c:v>
                </c:pt>
                <c:pt idx="42411">
                  <c:v>3.9777642086846754E-6</c:v>
                </c:pt>
                <c:pt idx="42412">
                  <c:v>3.9777391975803766E-6</c:v>
                </c:pt>
                <c:pt idx="42413">
                  <c:v>3.9776982703187969E-6</c:v>
                </c:pt>
                <c:pt idx="42414">
                  <c:v>3.9776168705429882E-6</c:v>
                </c:pt>
                <c:pt idx="42415">
                  <c:v>3.9775777622708119E-6</c:v>
                </c:pt>
                <c:pt idx="42416">
                  <c:v>3.9775031837052674E-6</c:v>
                </c:pt>
                <c:pt idx="42417">
                  <c:v>3.9774595279595806E-6</c:v>
                </c:pt>
                <c:pt idx="42418">
                  <c:v>3.9774031392880724E-6</c:v>
                </c:pt>
                <c:pt idx="42419">
                  <c:v>3.9773358366801403E-6</c:v>
                </c:pt>
                <c:pt idx="42420">
                  <c:v>3.977288997702999E-6</c:v>
                </c:pt>
                <c:pt idx="42421">
                  <c:v>3.9772494346834719E-6</c:v>
                </c:pt>
                <c:pt idx="42422">
                  <c:v>3.9771975934854709E-6</c:v>
                </c:pt>
                <c:pt idx="42423">
                  <c:v>3.9771121009835042E-6</c:v>
                </c:pt>
                <c:pt idx="42424">
                  <c:v>3.9770552575646434E-6</c:v>
                </c:pt>
                <c:pt idx="42425">
                  <c:v>3.977020696765976E-6</c:v>
                </c:pt>
                <c:pt idx="42426">
                  <c:v>3.9769729482941329E-6</c:v>
                </c:pt>
                <c:pt idx="42427">
                  <c:v>3.9769279283063952E-6</c:v>
                </c:pt>
                <c:pt idx="42428">
                  <c:v>3.9768733586242888E-6</c:v>
                </c:pt>
                <c:pt idx="42429">
                  <c:v>3.9768024180375514E-6</c:v>
                </c:pt>
                <c:pt idx="42430">
                  <c:v>3.9767528505763039E-6</c:v>
                </c:pt>
                <c:pt idx="42431">
                  <c:v>3.9766741792846014E-6</c:v>
                </c:pt>
                <c:pt idx="42432">
                  <c:v>3.9766578083799686E-6</c:v>
                </c:pt>
                <c:pt idx="42433">
                  <c:v>3.9765736801200546E-6</c:v>
                </c:pt>
                <c:pt idx="42434">
                  <c:v>3.9765427573001944E-6</c:v>
                </c:pt>
                <c:pt idx="42435">
                  <c:v>3.976475909439614E-6</c:v>
                </c:pt>
                <c:pt idx="42436">
                  <c:v>3.9764308894518763E-6</c:v>
                </c:pt>
                <c:pt idx="42437">
                  <c:v>3.9763658605807004E-6</c:v>
                </c:pt>
                <c:pt idx="42438">
                  <c:v>3.9763372114975937E-6</c:v>
                </c:pt>
                <c:pt idx="42439">
                  <c:v>3.9762903725204524E-6</c:v>
                </c:pt>
                <c:pt idx="42440">
                  <c:v>3.9762212509231176E-6</c:v>
                </c:pt>
                <c:pt idx="42441">
                  <c:v>3.9761262087267824E-6</c:v>
                </c:pt>
                <c:pt idx="42442">
                  <c:v>3.9761107473168522E-6</c:v>
                </c:pt>
                <c:pt idx="42443">
                  <c:v>3.9760479921824299E-6</c:v>
                </c:pt>
                <c:pt idx="42444">
                  <c:v>3.9759761421009898E-6</c:v>
                </c:pt>
                <c:pt idx="42445">
                  <c:v>3.9759252103976914E-6</c:v>
                </c:pt>
                <c:pt idx="42446">
                  <c:v>3.9759106584824622E-6</c:v>
                </c:pt>
                <c:pt idx="42447">
                  <c:v>3.9758524508215487E-6</c:v>
                </c:pt>
                <c:pt idx="42448">
                  <c:v>3.9757774175086516E-6</c:v>
                </c:pt>
                <c:pt idx="42449">
                  <c:v>3.9757337617629673E-6</c:v>
                </c:pt>
                <c:pt idx="42450">
                  <c:v>3.9757005652063526E-6</c:v>
                </c:pt>
                <c:pt idx="42451">
                  <c:v>3.9755927900841934E-6</c:v>
                </c:pt>
                <c:pt idx="42452">
                  <c:v>3.975555046054069E-6</c:v>
                </c:pt>
                <c:pt idx="42453">
                  <c:v>3.9755063880875241E-6</c:v>
                </c:pt>
                <c:pt idx="42454">
                  <c:v>3.9754741010256112E-6</c:v>
                </c:pt>
                <c:pt idx="42455">
                  <c:v>3.975378604081925E-6</c:v>
                </c:pt>
                <c:pt idx="42456">
                  <c:v>3.9753190321789589E-6</c:v>
                </c:pt>
                <c:pt idx="42457">
                  <c:v>3.9752862903696951E-6</c:v>
                </c:pt>
                <c:pt idx="42458">
                  <c:v>3.9752271732140798E-6</c:v>
                </c:pt>
                <c:pt idx="42459">
                  <c:v>3.9751698750478681E-6</c:v>
                </c:pt>
                <c:pt idx="42460">
                  <c:v>3.9751257645548321E-6</c:v>
                </c:pt>
                <c:pt idx="42461">
                  <c:v>3.9750457290210761E-6</c:v>
                </c:pt>
                <c:pt idx="42462">
                  <c:v>3.9750316318531986E-6</c:v>
                </c:pt>
                <c:pt idx="42463">
                  <c:v>3.9749465940985829E-6</c:v>
                </c:pt>
                <c:pt idx="42464">
                  <c:v>3.974942046625074E-6</c:v>
                </c:pt>
                <c:pt idx="42465">
                  <c:v>3.9748333620082121E-6</c:v>
                </c:pt>
                <c:pt idx="42466">
                  <c:v>3.9748224480717909E-6</c:v>
                </c:pt>
                <c:pt idx="42467">
                  <c:v>3.9747874325257726E-6</c:v>
                </c:pt>
                <c:pt idx="42468">
                  <c:v>3.9746892070979811E-6</c:v>
                </c:pt>
                <c:pt idx="42469">
                  <c:v>3.9746300899423659E-6</c:v>
                </c:pt>
                <c:pt idx="42470">
                  <c:v>3.974593710154295E-6</c:v>
                </c:pt>
                <c:pt idx="42471">
                  <c:v>3.9745405047142413E-6</c:v>
                </c:pt>
                <c:pt idx="42472">
                  <c:v>3.9744554669596246E-6</c:v>
                </c:pt>
                <c:pt idx="42473">
                  <c:v>3.9744004425301682E-6</c:v>
                </c:pt>
                <c:pt idx="42474">
                  <c:v>3.9743958950566594E-6</c:v>
                </c:pt>
                <c:pt idx="42475">
                  <c:v>3.9743608795106411E-6</c:v>
                </c:pt>
                <c:pt idx="42476">
                  <c:v>3.9742758417560253E-6</c:v>
                </c:pt>
                <c:pt idx="42477">
                  <c:v>3.974241280957358E-6</c:v>
                </c:pt>
                <c:pt idx="42478">
                  <c:v>3.9741476030030753E-6</c:v>
                </c:pt>
                <c:pt idx="42479">
                  <c:v>3.9741112232150036E-6</c:v>
                </c:pt>
                <c:pt idx="42480">
                  <c:v>3.9740193642501254E-6</c:v>
                </c:pt>
                <c:pt idx="42481">
                  <c:v>3.9739757085044403E-6</c:v>
                </c:pt>
                <c:pt idx="42482">
                  <c:v>3.9739270505378954E-6</c:v>
                </c:pt>
                <c:pt idx="42483">
                  <c:v>3.9739043131703511E-6</c:v>
                </c:pt>
                <c:pt idx="42484">
                  <c:v>3.97381654693163E-6</c:v>
                </c:pt>
                <c:pt idx="42485">
                  <c:v>3.9737610677548219E-6</c:v>
                </c:pt>
                <c:pt idx="42486">
                  <c:v>3.9737196857458912E-6</c:v>
                </c:pt>
                <c:pt idx="42487">
                  <c:v>3.9736532926326618E-6</c:v>
                </c:pt>
                <c:pt idx="42488">
                  <c:v>3.973592356487643E-6</c:v>
                </c:pt>
                <c:pt idx="42489">
                  <c:v>3.9735409700369928E-6</c:v>
                </c:pt>
                <c:pt idx="42490">
                  <c:v>3.973492312070448E-6</c:v>
                </c:pt>
                <c:pt idx="42491">
                  <c:v>3.9734204619890079E-6</c:v>
                </c:pt>
                <c:pt idx="42492">
                  <c:v>3.9733617995807444E-6</c:v>
                </c:pt>
                <c:pt idx="42493">
                  <c:v>3.9733345147396903E-6</c:v>
                </c:pt>
                <c:pt idx="42494">
                  <c:v>3.9732653931423556E-6</c:v>
                </c:pt>
                <c:pt idx="42495">
                  <c:v>3.9732362893118989E-6</c:v>
                </c:pt>
                <c:pt idx="42496">
                  <c:v>3.9731353354000021E-6</c:v>
                </c:pt>
                <c:pt idx="42497">
                  <c:v>3.9731003198539838E-6</c:v>
                </c:pt>
                <c:pt idx="42498">
                  <c:v>3.9730339267407544E-6</c:v>
                </c:pt>
                <c:pt idx="42499">
                  <c:v>3.972979357058648E-6</c:v>
                </c:pt>
                <c:pt idx="42500">
                  <c:v>3.9729316085868049E-6</c:v>
                </c:pt>
                <c:pt idx="42501">
                  <c:v>3.9728734009258906E-6</c:v>
                </c:pt>
                <c:pt idx="42502">
                  <c:v>3.9728247429593466E-6</c:v>
                </c:pt>
                <c:pt idx="42503">
                  <c:v>3.9727706280245911E-6</c:v>
                </c:pt>
                <c:pt idx="42504">
                  <c:v>3.9727210605633454E-6</c:v>
                </c:pt>
                <c:pt idx="42505">
                  <c:v>3.9726674003759399E-6</c:v>
                </c:pt>
                <c:pt idx="42506">
                  <c:v>3.9726146496832371E-6</c:v>
                </c:pt>
                <c:pt idx="42507">
                  <c:v>3.972546892327955E-6</c:v>
                </c:pt>
                <c:pt idx="42508">
                  <c:v>3.9724950511299539E-6</c:v>
                </c:pt>
                <c:pt idx="42509">
                  <c:v>3.9724368434690396E-6</c:v>
                </c:pt>
                <c:pt idx="42510">
                  <c:v>3.9723927329760036E-6</c:v>
                </c:pt>
                <c:pt idx="42511">
                  <c:v>3.9723340705677401E-6</c:v>
                </c:pt>
                <c:pt idx="42512">
                  <c:v>3.9722895053273533E-6</c:v>
                </c:pt>
                <c:pt idx="42513">
                  <c:v>3.9722312976664398E-6</c:v>
                </c:pt>
                <c:pt idx="42514">
                  <c:v>3.9721489883959293E-6</c:v>
                </c:pt>
                <c:pt idx="42515">
                  <c:v>3.9721035136608407E-6</c:v>
                </c:pt>
                <c:pt idx="42516">
                  <c:v>3.9720521272101914E-6</c:v>
                </c:pt>
                <c:pt idx="42517">
                  <c:v>3.9720175664115231E-6</c:v>
                </c:pt>
                <c:pt idx="42518">
                  <c:v>3.9719543565297499E-6</c:v>
                </c:pt>
                <c:pt idx="42519">
                  <c:v>3.9718734115012921E-6</c:v>
                </c:pt>
                <c:pt idx="42520">
                  <c:v>3.9718383959552739E-6</c:v>
                </c:pt>
                <c:pt idx="42521">
                  <c:v>3.9717788240523078E-6</c:v>
                </c:pt>
                <c:pt idx="42522">
                  <c:v>3.9717197068966934E-6</c:v>
                </c:pt>
                <c:pt idx="42523">
                  <c:v>3.9716883293294813E-6</c:v>
                </c:pt>
                <c:pt idx="42524">
                  <c:v>3.9716219362162519E-6</c:v>
                </c:pt>
                <c:pt idx="42525">
                  <c:v>3.9715664570394438E-6</c:v>
                </c:pt>
                <c:pt idx="42526">
                  <c:v>3.9715182538202498E-6</c:v>
                </c:pt>
                <c:pt idx="42527">
                  <c:v>3.9714432205073544E-6</c:v>
                </c:pt>
                <c:pt idx="42528">
                  <c:v>3.9713995647616676E-6</c:v>
                </c:pt>
                <c:pt idx="42529">
                  <c:v>3.9713377191219479E-6</c:v>
                </c:pt>
                <c:pt idx="42530">
                  <c:v>3.9712817851977888E-6</c:v>
                </c:pt>
                <c:pt idx="42531">
                  <c:v>3.9712144825898577E-6</c:v>
                </c:pt>
                <c:pt idx="42532">
                  <c:v>3.9711635508865584E-6</c:v>
                </c:pt>
                <c:pt idx="42533">
                  <c:v>3.9711171666567679E-6</c:v>
                </c:pt>
                <c:pt idx="42534">
                  <c:v>3.9710334931442048E-6</c:v>
                </c:pt>
                <c:pt idx="42535">
                  <c:v>3.9709952943667304E-6</c:v>
                </c:pt>
                <c:pt idx="42536">
                  <c:v>3.9709620978101157E-6</c:v>
                </c:pt>
                <c:pt idx="42537">
                  <c:v>3.9708993426756933E-6</c:v>
                </c:pt>
                <c:pt idx="42538">
                  <c:v>3.9708320400677621E-6</c:v>
                </c:pt>
                <c:pt idx="42539">
                  <c:v>3.9707761061436031E-6</c:v>
                </c:pt>
                <c:pt idx="42540">
                  <c:v>3.9706947063677936E-6</c:v>
                </c:pt>
                <c:pt idx="42541">
                  <c:v>3.9706837924313731E-6</c:v>
                </c:pt>
                <c:pt idx="42542">
                  <c:v>3.9706478673906531E-6</c:v>
                </c:pt>
                <c:pt idx="42543">
                  <c:v>3.9705660128674944E-6</c:v>
                </c:pt>
                <c:pt idx="42544">
                  <c:v>3.9705059862171774E-6</c:v>
                </c:pt>
                <c:pt idx="42545">
                  <c:v>3.9704145819996484E-6</c:v>
                </c:pt>
                <c:pt idx="42546">
                  <c:v>3.9703804759483319E-6</c:v>
                </c:pt>
                <c:pt idx="42547">
                  <c:v>3.970340003434103E-6</c:v>
                </c:pt>
                <c:pt idx="42548">
                  <c:v>3.9702813410258386E-6</c:v>
                </c:pt>
                <c:pt idx="42549">
                  <c:v>3.9702304093225393E-6</c:v>
                </c:pt>
                <c:pt idx="42550">
                  <c:v>3.9701499190414316E-6</c:v>
                </c:pt>
                <c:pt idx="42551">
                  <c:v>3.9701167224848177E-6</c:v>
                </c:pt>
                <c:pt idx="42552">
                  <c:v>3.9700821616861504E-6</c:v>
                </c:pt>
                <c:pt idx="42553">
                  <c:v>3.9700157685729209E-6</c:v>
                </c:pt>
                <c:pt idx="42554">
                  <c:v>3.969947556470288E-6</c:v>
                </c:pt>
                <c:pt idx="42555">
                  <c:v>3.9698807086097077E-6</c:v>
                </c:pt>
                <c:pt idx="42556">
                  <c:v>3.9698202272120398E-6</c:v>
                </c:pt>
                <c:pt idx="42557">
                  <c:v>3.9697301872365642E-6</c:v>
                </c:pt>
                <c:pt idx="42558">
                  <c:v>3.9697174543107394E-6</c:v>
                </c:pt>
                <c:pt idx="42559">
                  <c:v>3.9696533349342644E-6</c:v>
                </c:pt>
                <c:pt idx="42560">
                  <c:v>3.9696301428193692E-6</c:v>
                </c:pt>
                <c:pt idx="42561">
                  <c:v>3.969531007896876E-6</c:v>
                </c:pt>
                <c:pt idx="42562">
                  <c:v>3.9695219129498582E-6</c:v>
                </c:pt>
                <c:pt idx="42563">
                  <c:v>3.9694241422694176E-6</c:v>
                </c:pt>
                <c:pt idx="42564">
                  <c:v>3.9693718463240657E-6</c:v>
                </c:pt>
                <c:pt idx="42565">
                  <c:v>3.9693318285571877E-6</c:v>
                </c:pt>
                <c:pt idx="42566">
                  <c:v>3.9692808968538884E-6</c:v>
                </c:pt>
                <c:pt idx="42567">
                  <c:v>3.9691917663731147E-6</c:v>
                </c:pt>
                <c:pt idx="42568">
                  <c:v>3.969178578699939E-6</c:v>
                </c:pt>
                <c:pt idx="42569">
                  <c:v>3.9691281017439914E-6</c:v>
                </c:pt>
                <c:pt idx="42570">
                  <c:v>3.9690644371148656E-6</c:v>
                </c:pt>
                <c:pt idx="42571">
                  <c:v>3.9689593904768117E-6</c:v>
                </c:pt>
                <c:pt idx="42572">
                  <c:v>3.9689280129096014E-6</c:v>
                </c:pt>
                <c:pt idx="42573">
                  <c:v>3.9688920878688796E-6</c:v>
                </c:pt>
                <c:pt idx="42574">
                  <c:v>3.9688407014182303E-6</c:v>
                </c:pt>
                <c:pt idx="42575">
                  <c:v>3.9687615753791761E-6</c:v>
                </c:pt>
                <c:pt idx="42576">
                  <c:v>3.9687033677182626E-6</c:v>
                </c:pt>
                <c:pt idx="42577">
                  <c:v>3.9686519812676116E-6</c:v>
                </c:pt>
                <c:pt idx="42578">
                  <c:v>3.9686110540060326E-6</c:v>
                </c:pt>
                <c:pt idx="42579">
                  <c:v>3.9685569390712772E-6</c:v>
                </c:pt>
                <c:pt idx="42580">
                  <c:v>3.9684714465693113E-6</c:v>
                </c:pt>
                <c:pt idx="42581">
                  <c:v>3.968457349401433E-6</c:v>
                </c:pt>
                <c:pt idx="42582">
                  <c:v>3.9683632166998004E-6</c:v>
                </c:pt>
                <c:pt idx="42583">
                  <c:v>3.9683036447968334E-6</c:v>
                </c:pt>
                <c:pt idx="42584">
                  <c:v>3.9682481656200252E-6</c:v>
                </c:pt>
                <c:pt idx="42585">
                  <c:v>3.9681813177594449E-6</c:v>
                </c:pt>
                <c:pt idx="42586">
                  <c:v>3.9681535781710409E-6</c:v>
                </c:pt>
                <c:pt idx="42587">
                  <c:v>3.9680885492998641E-6</c:v>
                </c:pt>
                <c:pt idx="42588">
                  <c:v>3.9680253394180909E-6</c:v>
                </c:pt>
                <c:pt idx="42589">
                  <c:v>3.9679589463048606E-6</c:v>
                </c:pt>
                <c:pt idx="42590">
                  <c:v>3.9679484871157911E-6</c:v>
                </c:pt>
                <c:pt idx="42591">
                  <c:v>3.9678479879512452E-6</c:v>
                </c:pt>
                <c:pt idx="42592">
                  <c:v>3.967840711993631E-6</c:v>
                </c:pt>
                <c:pt idx="42593">
                  <c:v>3.9677543099969634E-6</c:v>
                </c:pt>
                <c:pt idx="42594">
                  <c:v>3.9676865526416796E-6</c:v>
                </c:pt>
                <c:pt idx="42595">
                  <c:v>3.9676474443695042E-6</c:v>
                </c:pt>
                <c:pt idx="42596">
                  <c:v>3.9675464904576066E-6</c:v>
                </c:pt>
                <c:pt idx="42597">
                  <c:v>3.9674932850175537E-6</c:v>
                </c:pt>
                <c:pt idx="42598">
                  <c:v>3.9674855543125886E-6</c:v>
                </c:pt>
                <c:pt idx="42599">
                  <c:v>3.9673936953477096E-6</c:v>
                </c:pt>
                <c:pt idx="42600">
                  <c:v>3.9673809624218848E-6</c:v>
                </c:pt>
                <c:pt idx="42601">
                  <c:v>3.9672836464887951E-6</c:v>
                </c:pt>
                <c:pt idx="42602">
                  <c:v>3.9672390812484082E-6</c:v>
                </c:pt>
                <c:pt idx="42603">
                  <c:v>3.9671772356086876E-6</c:v>
                </c:pt>
                <c:pt idx="42604">
                  <c:v>3.9671053855272484E-6</c:v>
                </c:pt>
                <c:pt idx="42605">
                  <c:v>3.9670462683716323E-6</c:v>
                </c:pt>
                <c:pt idx="42606">
                  <c:v>3.9670012483838954E-6</c:v>
                </c:pt>
                <c:pt idx="42607">
                  <c:v>3.9669630496064201E-6</c:v>
                </c:pt>
                <c:pt idx="42608">
                  <c:v>3.9668907447776292E-6</c:v>
                </c:pt>
                <c:pt idx="42609">
                  <c:v>3.9668102544965222E-6</c:v>
                </c:pt>
                <c:pt idx="42610">
                  <c:v>3.9667843338975217E-6</c:v>
                </c:pt>
                <c:pt idx="42611">
                  <c:v>3.9667356759309769E-6</c:v>
                </c:pt>
                <c:pt idx="42612">
                  <c:v>3.9666774682700634E-6</c:v>
                </c:pt>
                <c:pt idx="42613">
                  <c:v>3.9666115299041849E-6</c:v>
                </c:pt>
                <c:pt idx="42614">
                  <c:v>3.9665355870965868E-6</c:v>
                </c:pt>
                <c:pt idx="42615">
                  <c:v>3.9665019357926212E-6</c:v>
                </c:pt>
                <c:pt idx="42616">
                  <c:v>3.9664528230787246E-6</c:v>
                </c:pt>
                <c:pt idx="42617">
                  <c:v>3.9663782445131801E-6</c:v>
                </c:pt>
                <c:pt idx="42618">
                  <c:v>3.9663191273575649E-6</c:v>
                </c:pt>
                <c:pt idx="42619">
                  <c:v>3.9662877497903537E-6</c:v>
                </c:pt>
                <c:pt idx="42620">
                  <c:v>3.9662349990976509E-6</c:v>
                </c:pt>
                <c:pt idx="42621">
                  <c:v>3.9661858863837551E-6</c:v>
                </c:pt>
                <c:pt idx="42622">
                  <c:v>3.9660776565142442E-6</c:v>
                </c:pt>
                <c:pt idx="42623">
                  <c:v>3.9660317270318046E-6</c:v>
                </c:pt>
                <c:pt idx="42624">
                  <c:v>3.9659871617914177E-6</c:v>
                </c:pt>
                <c:pt idx="42625">
                  <c:v>3.965926225646399E-6</c:v>
                </c:pt>
                <c:pt idx="42626">
                  <c:v>3.9658802961639586E-6</c:v>
                </c:pt>
                <c:pt idx="42627">
                  <c:v>3.9657957131566954E-6</c:v>
                </c:pt>
                <c:pt idx="42628">
                  <c:v>3.9657616071053781E-6</c:v>
                </c:pt>
                <c:pt idx="42629">
                  <c:v>3.9656861190451309E-6</c:v>
                </c:pt>
                <c:pt idx="42630">
                  <c:v>3.9656588342040777E-6</c:v>
                </c:pt>
                <c:pt idx="42631">
                  <c:v>3.9655833461438314E-6</c:v>
                </c:pt>
                <c:pt idx="42632">
                  <c:v>3.965501491620671E-6</c:v>
                </c:pt>
                <c:pt idx="42633">
                  <c:v>3.9654701140534598E-6</c:v>
                </c:pt>
                <c:pt idx="42634">
                  <c:v>3.9654287320445292E-6</c:v>
                </c:pt>
                <c:pt idx="42635">
                  <c:v>3.9653355088375966E-6</c:v>
                </c:pt>
                <c:pt idx="42636">
                  <c:v>3.9652709347137724E-6</c:v>
                </c:pt>
                <c:pt idx="42637">
                  <c:v>3.9652304621995427E-6</c:v>
                </c:pt>
                <c:pt idx="42638">
                  <c:v>3.9651858969591558E-6</c:v>
                </c:pt>
                <c:pt idx="42639">
                  <c:v>3.9651281440455932E-6</c:v>
                </c:pt>
                <c:pt idx="42640">
                  <c:v>3.9650853977946099E-6</c:v>
                </c:pt>
                <c:pt idx="42641">
                  <c:v>3.965009000239661E-6</c:v>
                </c:pt>
                <c:pt idx="42642">
                  <c:v>3.9649266909691514E-6</c:v>
                </c:pt>
                <c:pt idx="42643">
                  <c:v>3.9648843994655181E-6</c:v>
                </c:pt>
                <c:pt idx="42644">
                  <c:v>3.9648275560466573E-6</c:v>
                </c:pt>
                <c:pt idx="42645">
                  <c:v>3.9647638914175332E-6</c:v>
                </c:pt>
                <c:pt idx="42646">
                  <c:v>3.9647370613238309E-6</c:v>
                </c:pt>
                <c:pt idx="42647">
                  <c:v>3.964640200138092E-6</c:v>
                </c:pt>
                <c:pt idx="42648">
                  <c:v>3.9646220102440566E-6</c:v>
                </c:pt>
                <c:pt idx="42649">
                  <c:v>3.9645410652155988E-6</c:v>
                </c:pt>
                <c:pt idx="42650">
                  <c:v>3.9644955904805101E-6</c:v>
                </c:pt>
                <c:pt idx="42651">
                  <c:v>3.964468305639457E-6</c:v>
                </c:pt>
                <c:pt idx="42652">
                  <c:v>3.9643709897063673E-6</c:v>
                </c:pt>
                <c:pt idx="42653">
                  <c:v>3.9642900446779086E-6</c:v>
                </c:pt>
                <c:pt idx="42654">
                  <c:v>3.9642627598368563E-6</c:v>
                </c:pt>
                <c:pt idx="42655">
                  <c:v>3.9641658986511166E-6</c:v>
                </c:pt>
                <c:pt idx="42656">
                  <c:v>3.9641181501792744E-6</c:v>
                </c:pt>
                <c:pt idx="42657">
                  <c:v>3.9641190596739762E-6</c:v>
                </c:pt>
                <c:pt idx="42658">
                  <c:v>3.9640040085942019E-6</c:v>
                </c:pt>
                <c:pt idx="42659">
                  <c:v>3.9639721762796398E-6</c:v>
                </c:pt>
                <c:pt idx="42660">
                  <c:v>3.9638798625674099E-6</c:v>
                </c:pt>
                <c:pt idx="42661">
                  <c:v>3.9638639464101288E-6</c:v>
                </c:pt>
                <c:pt idx="42662">
                  <c:v>3.963779363402864E-6</c:v>
                </c:pt>
                <c:pt idx="42663">
                  <c:v>3.9637557165406179E-6</c:v>
                </c:pt>
                <c:pt idx="42664">
                  <c:v>3.9637088775634774E-6</c:v>
                </c:pt>
                <c:pt idx="42665">
                  <c:v>3.963622930314159E-6</c:v>
                </c:pt>
                <c:pt idx="42666">
                  <c:v>3.9635615394217893E-6</c:v>
                </c:pt>
                <c:pt idx="42667">
                  <c:v>3.9634937820665073E-6</c:v>
                </c:pt>
                <c:pt idx="42668">
                  <c:v>3.9634569475310846E-6</c:v>
                </c:pt>
                <c:pt idx="42669">
                  <c:v>3.9633951018913649E-6</c:v>
                </c:pt>
                <c:pt idx="42670">
                  <c:v>3.9633432606933638E-6</c:v>
                </c:pt>
                <c:pt idx="42671">
                  <c:v>3.9632891457586084E-6</c:v>
                </c:pt>
                <c:pt idx="42672">
                  <c:v>3.9632050174986944E-6</c:v>
                </c:pt>
                <c:pt idx="42673">
                  <c:v>3.9631563595321504E-6</c:v>
                </c:pt>
                <c:pt idx="42674">
                  <c:v>3.9630926949030254E-6</c:v>
                </c:pt>
                <c:pt idx="42675">
                  <c:v>3.9630444916838306E-6</c:v>
                </c:pt>
                <c:pt idx="42676">
                  <c:v>3.9630026549275499E-6</c:v>
                </c:pt>
                <c:pt idx="42677">
                  <c:v>3.9629344428249169E-6</c:v>
                </c:pt>
                <c:pt idx="42678">
                  <c:v>3.9628575905226171E-6</c:v>
                </c:pt>
                <c:pt idx="42679">
                  <c:v>3.9627848309464753E-6</c:v>
                </c:pt>
                <c:pt idx="42680">
                  <c:v>3.9627411752007902E-6</c:v>
                </c:pt>
                <c:pt idx="42681">
                  <c:v>3.962729806517018E-6</c:v>
                </c:pt>
                <c:pt idx="42682">
                  <c:v>3.9626252146263141E-6</c:v>
                </c:pt>
                <c:pt idx="42683">
                  <c:v>3.9625915633223494E-6</c:v>
                </c:pt>
                <c:pt idx="42684">
                  <c:v>3.9625492718187161E-6</c:v>
                </c:pt>
                <c:pt idx="42685">
                  <c:v>3.9624610508326441E-6</c:v>
                </c:pt>
                <c:pt idx="42686">
                  <c:v>3.9624119381187484E-6</c:v>
                </c:pt>
                <c:pt idx="42687">
                  <c:v>3.9623382690479048E-6</c:v>
                </c:pt>
                <c:pt idx="42688">
                  <c:v>3.9622896110813599E-6</c:v>
                </c:pt>
                <c:pt idx="42689">
                  <c:v>3.962265054724412E-6</c:v>
                </c:pt>
                <c:pt idx="42690">
                  <c:v>3.9621781979803927E-6</c:v>
                </c:pt>
                <c:pt idx="42691">
                  <c:v>3.9620881580049172E-6</c:v>
                </c:pt>
                <c:pt idx="42692">
                  <c:v>3.9620454117539339E-6</c:v>
                </c:pt>
                <c:pt idx="42693">
                  <c:v>3.9620317693334073E-6</c:v>
                </c:pt>
                <c:pt idx="42694">
                  <c:v>3.9619321796635631E-6</c:v>
                </c:pt>
                <c:pt idx="42695">
                  <c:v>3.9618826122023174E-6</c:v>
                </c:pt>
                <c:pt idx="42696">
                  <c:v>3.9618598748347722E-6</c:v>
                </c:pt>
                <c:pt idx="42697">
                  <c:v>3.9617630136490334E-6</c:v>
                </c:pt>
                <c:pt idx="42698">
                  <c:v>3.961716629419243E-6</c:v>
                </c:pt>
                <c:pt idx="42699">
                  <c:v>3.9616475078219082E-6</c:v>
                </c:pt>
                <c:pt idx="42700">
                  <c:v>3.9615902096556974E-6</c:v>
                </c:pt>
                <c:pt idx="42701">
                  <c:v>3.9615338209841866E-6</c:v>
                </c:pt>
                <c:pt idx="42702">
                  <c:v>3.9614515117136762E-6</c:v>
                </c:pt>
                <c:pt idx="42703">
                  <c:v>3.9613955777895171E-6</c:v>
                </c:pt>
                <c:pt idx="42704">
                  <c:v>3.96135601476999E-6</c:v>
                </c:pt>
                <c:pt idx="42705">
                  <c:v>3.9612941691302686E-6</c:v>
                </c:pt>
                <c:pt idx="42706">
                  <c:v>3.9612796172150411E-6</c:v>
                </c:pt>
                <c:pt idx="42707">
                  <c:v>3.9612009459233377E-6</c:v>
                </c:pt>
                <c:pt idx="42708">
                  <c:v>3.9611295505892494E-6</c:v>
                </c:pt>
                <c:pt idx="42709">
                  <c:v>3.9610513340448961E-6</c:v>
                </c:pt>
                <c:pt idx="42710">
                  <c:v>3.9610108615306672E-6</c:v>
                </c:pt>
                <c:pt idx="42711">
                  <c:v>3.9609203668078408E-6</c:v>
                </c:pt>
                <c:pt idx="42712">
                  <c:v>3.9608698898518924E-6</c:v>
                </c:pt>
                <c:pt idx="42713">
                  <c:v>3.9608426050108392E-6</c:v>
                </c:pt>
                <c:pt idx="42714">
                  <c:v>3.9607675716979429E-6</c:v>
                </c:pt>
                <c:pt idx="42715">
                  <c:v>3.9606943573744502E-6</c:v>
                </c:pt>
                <c:pt idx="42716">
                  <c:v>3.9606866266694851E-6</c:v>
                </c:pt>
                <c:pt idx="42717">
                  <c:v>3.9605761230632197E-6</c:v>
                </c:pt>
                <c:pt idx="42718">
                  <c:v>3.9605374695383944E-6</c:v>
                </c:pt>
                <c:pt idx="42719">
                  <c:v>3.9605024539923761E-6</c:v>
                </c:pt>
                <c:pt idx="42720">
                  <c:v>3.9604169614904086E-6</c:v>
                </c:pt>
                <c:pt idx="42721">
                  <c:v>3.9603773984708823E-6</c:v>
                </c:pt>
                <c:pt idx="42722">
                  <c:v>3.960322828788776E-6</c:v>
                </c:pt>
                <c:pt idx="42723">
                  <c:v>3.9602600736543536E-6</c:v>
                </c:pt>
                <c:pt idx="42724">
                  <c:v>3.9601891330676153E-6</c:v>
                </c:pt>
                <c:pt idx="42725">
                  <c:v>3.9601359276275616E-6</c:v>
                </c:pt>
                <c:pt idx="42726">
                  <c:v>3.9600618038093671E-6</c:v>
                </c:pt>
                <c:pt idx="42727">
                  <c:v>3.9600254240212962E-6</c:v>
                </c:pt>
                <c:pt idx="42728">
                  <c:v>3.9599349292984698E-6</c:v>
                </c:pt>
                <c:pt idx="42729">
                  <c:v>3.9598676266905386E-6</c:v>
                </c:pt>
                <c:pt idx="42730">
                  <c:v>3.9598485273018014E-6</c:v>
                </c:pt>
                <c:pt idx="42731">
                  <c:v>3.9598012335773092E-6</c:v>
                </c:pt>
                <c:pt idx="42732">
                  <c:v>3.9597193790541496E-6</c:v>
                </c:pt>
                <c:pt idx="42733">
                  <c:v>3.9596802707819734E-6</c:v>
                </c:pt>
                <c:pt idx="42734">
                  <c:v>3.9595938687853049E-6</c:v>
                </c:pt>
                <c:pt idx="42735">
                  <c:v>3.9595356611243906E-6</c:v>
                </c:pt>
                <c:pt idx="42736">
                  <c:v>3.9594960981048644E-6</c:v>
                </c:pt>
                <c:pt idx="42737">
                  <c:v>3.9594037843926344E-6</c:v>
                </c:pt>
                <c:pt idx="42738">
                  <c:v>3.9593514884472816E-6</c:v>
                </c:pt>
                <c:pt idx="42739">
                  <c:v>3.9592823668499477E-6</c:v>
                </c:pt>
                <c:pt idx="42740">
                  <c:v>3.9592355278728064E-6</c:v>
                </c:pt>
                <c:pt idx="42741">
                  <c:v>3.9591859604115598E-6</c:v>
                </c:pt>
                <c:pt idx="42742">
                  <c:v>3.9591177483089268E-6</c:v>
                </c:pt>
                <c:pt idx="42743">
                  <c:v>3.9590863707417157E-6</c:v>
                </c:pt>
                <c:pt idx="42744">
                  <c:v>3.9590158849023283E-6</c:v>
                </c:pt>
                <c:pt idx="42745">
                  <c:v>3.9589112930116244E-6</c:v>
                </c:pt>
                <c:pt idx="42746">
                  <c:v>3.9589067455381163E-6</c:v>
                </c:pt>
                <c:pt idx="42747">
                  <c:v>3.9588139770785347E-6</c:v>
                </c:pt>
                <c:pt idx="42748">
                  <c:v>3.9587748688063576E-6</c:v>
                </c:pt>
                <c:pt idx="42749">
                  <c:v>3.9586784623679696E-6</c:v>
                </c:pt>
                <c:pt idx="42750">
                  <c:v>3.9586557250004262E-6</c:v>
                </c:pt>
                <c:pt idx="42751">
                  <c:v>3.9585975173395127E-6</c:v>
                </c:pt>
                <c:pt idx="42752">
                  <c:v>3.9585456761415116E-6</c:v>
                </c:pt>
                <c:pt idx="42753">
                  <c:v>3.9584901969647043E-6</c:v>
                </c:pt>
                <c:pt idx="42754">
                  <c:v>3.9584238038514741E-6</c:v>
                </c:pt>
                <c:pt idx="42755">
                  <c:v>3.9583715079061221E-6</c:v>
                </c:pt>
                <c:pt idx="42756">
                  <c:v>3.9582987483299803E-6</c:v>
                </c:pt>
                <c:pt idx="42757">
                  <c:v>3.9582569115736987E-6</c:v>
                </c:pt>
                <c:pt idx="42758">
                  <c:v>3.958175966545241E-6</c:v>
                </c:pt>
                <c:pt idx="42759">
                  <c:v>3.9581523196829949E-6</c:v>
                </c:pt>
                <c:pt idx="42760">
                  <c:v>3.9580709199071862E-6</c:v>
                </c:pt>
                <c:pt idx="42761">
                  <c:v>3.9579931581101846E-6</c:v>
                </c:pt>
                <c:pt idx="42762">
                  <c:v>3.9579572330694654E-6</c:v>
                </c:pt>
                <c:pt idx="42763">
                  <c:v>3.9578662835992873E-6</c:v>
                </c:pt>
                <c:pt idx="42764">
                  <c:v>3.9578148971486371E-6</c:v>
                </c:pt>
                <c:pt idx="42765">
                  <c:v>3.9577707866556011E-6</c:v>
                </c:pt>
                <c:pt idx="42766">
                  <c:v>3.9576721064804588E-6</c:v>
                </c:pt>
                <c:pt idx="42767">
                  <c:v>3.9576266317453701E-6</c:v>
                </c:pt>
                <c:pt idx="42768">
                  <c:v>3.9575752452947199E-6</c:v>
                </c:pt>
                <c:pt idx="42769">
                  <c:v>3.9575379560119472E-6</c:v>
                </c:pt>
                <c:pt idx="42770">
                  <c:v>3.9574756556248758E-6</c:v>
                </c:pt>
                <c:pt idx="42771">
                  <c:v>3.9574047150381384E-6</c:v>
                </c:pt>
                <c:pt idx="42772">
                  <c:v>3.9573596950503998E-6</c:v>
                </c:pt>
                <c:pt idx="42773">
                  <c:v>3.9572819332533982E-6</c:v>
                </c:pt>
                <c:pt idx="42774">
                  <c:v>3.9572337300342042E-6</c:v>
                </c:pt>
                <c:pt idx="42775">
                  <c:v>3.9571718843944836E-6</c:v>
                </c:pt>
                <c:pt idx="42776">
                  <c:v>3.9570763874507966E-6</c:v>
                </c:pt>
                <c:pt idx="42777">
                  <c:v>3.9570450098835863E-6</c:v>
                </c:pt>
                <c:pt idx="42778">
                  <c:v>3.9569986256537959E-6</c:v>
                </c:pt>
                <c:pt idx="42779">
                  <c:v>3.9569522414240046E-6</c:v>
                </c:pt>
                <c:pt idx="42780">
                  <c:v>3.956858108722372E-6</c:v>
                </c:pt>
                <c:pt idx="42781">
                  <c:v>3.9568121792399316E-6</c:v>
                </c:pt>
                <c:pt idx="42782">
                  <c:v>3.9567626117786858E-6</c:v>
                </c:pt>
                <c:pt idx="42783">
                  <c:v>3.9567034946230706E-6</c:v>
                </c:pt>
                <c:pt idx="42784">
                  <c:v>3.9566334635310341E-6</c:v>
                </c:pt>
                <c:pt idx="42785">
                  <c:v>3.9565984479850158E-6</c:v>
                </c:pt>
                <c:pt idx="42786">
                  <c:v>3.9564820326631889E-6</c:v>
                </c:pt>
                <c:pt idx="42787">
                  <c:v>3.9564547478221357E-6</c:v>
                </c:pt>
                <c:pt idx="42788">
                  <c:v>3.9563715290569226E-6</c:v>
                </c:pt>
                <c:pt idx="42789">
                  <c:v>3.9563119571539573E-6</c:v>
                </c:pt>
                <c:pt idx="42790">
                  <c:v>3.9562737583764829E-6</c:v>
                </c:pt>
                <c:pt idx="42791">
                  <c:v>3.9562114579894106E-6</c:v>
                </c:pt>
                <c:pt idx="42792">
                  <c:v>3.9561341509397607E-6</c:v>
                </c:pt>
                <c:pt idx="42793">
                  <c:v>3.9561159610457253E-6</c:v>
                </c:pt>
                <c:pt idx="42794">
                  <c:v>3.9560286495543551E-6</c:v>
                </c:pt>
                <c:pt idx="42795">
                  <c:v>3.9559831748192656E-6</c:v>
                </c:pt>
                <c:pt idx="42796">
                  <c:v>3.9558954085805453E-6</c:v>
                </c:pt>
                <c:pt idx="42797">
                  <c:v>3.9558663047500886E-6</c:v>
                </c:pt>
                <c:pt idx="42798">
                  <c:v>3.9557749005325604E-6</c:v>
                </c:pt>
                <c:pt idx="42799">
                  <c:v>3.9557339732709806E-6</c:v>
                </c:pt>
                <c:pt idx="42800">
                  <c:v>3.9556502997584184E-6</c:v>
                </c:pt>
                <c:pt idx="42801">
                  <c:v>3.9555934563395567E-6</c:v>
                </c:pt>
                <c:pt idx="42802">
                  <c:v>3.9555338844365906E-6</c:v>
                </c:pt>
                <c:pt idx="42803">
                  <c:v>3.9554906834382564E-6</c:v>
                </c:pt>
                <c:pt idx="42804">
                  <c:v>3.9554106479045004E-6</c:v>
                </c:pt>
                <c:pt idx="42805">
                  <c:v>3.9553715396323241E-6</c:v>
                </c:pt>
                <c:pt idx="42806">
                  <c:v>3.9553115129820071E-6</c:v>
                </c:pt>
                <c:pt idx="42807">
                  <c:v>3.9552496673422874E-6</c:v>
                </c:pt>
                <c:pt idx="42808">
                  <c:v>3.9552114685648121E-6</c:v>
                </c:pt>
                <c:pt idx="42809">
                  <c:v>3.9551241570734419E-6</c:v>
                </c:pt>
                <c:pt idx="42810">
                  <c:v>3.9550873225380201E-6</c:v>
                </c:pt>
                <c:pt idx="42811">
                  <c:v>3.9549790926685091E-6</c:v>
                </c:pt>
                <c:pt idx="42812">
                  <c:v>3.9549504435854033E-6</c:v>
                </c:pt>
                <c:pt idx="42813">
                  <c:v>3.9549108805658761E-6</c:v>
                </c:pt>
                <c:pt idx="42814">
                  <c:v>3.9548458516946994E-6</c:v>
                </c:pt>
                <c:pt idx="42815">
                  <c:v>3.9547908272652421E-6</c:v>
                </c:pt>
                <c:pt idx="42816">
                  <c:v>3.9547094274894326E-6</c:v>
                </c:pt>
                <c:pt idx="42817">
                  <c:v>3.9546634980069939E-6</c:v>
                </c:pt>
                <c:pt idx="42818">
                  <c:v>3.9546098378195893E-6</c:v>
                </c:pt>
                <c:pt idx="42819">
                  <c:v>3.9545275285490789E-6</c:v>
                </c:pt>
                <c:pt idx="42820">
                  <c:v>3.9544729588669716E-6</c:v>
                </c:pt>
                <c:pt idx="42821">
                  <c:v>3.95439474232262E-6</c:v>
                </c:pt>
                <c:pt idx="42822">
                  <c:v>3.9543342609249521E-6</c:v>
                </c:pt>
                <c:pt idx="42823">
                  <c:v>3.9542669583170209E-6</c:v>
                </c:pt>
                <c:pt idx="42824">
                  <c:v>3.95423057852895E-6</c:v>
                </c:pt>
                <c:pt idx="42825">
                  <c:v>3.9541437217849307E-6</c:v>
                </c:pt>
                <c:pt idx="42826">
                  <c:v>3.9541150727018248E-6</c:v>
                </c:pt>
                <c:pt idx="42827">
                  <c:v>3.954050498577999E-6</c:v>
                </c:pt>
                <c:pt idx="42828">
                  <c:v>3.9539831959700678E-6</c:v>
                </c:pt>
                <c:pt idx="42829">
                  <c:v>3.9539349927508738E-6</c:v>
                </c:pt>
                <c:pt idx="42830">
                  <c:v>3.9538476812595036E-6</c:v>
                </c:pt>
                <c:pt idx="42831">
                  <c:v>3.9538217606605031E-6</c:v>
                </c:pt>
                <c:pt idx="42832">
                  <c:v>3.9537399061373426E-6</c:v>
                </c:pt>
                <c:pt idx="42833">
                  <c:v>3.9536821532237809E-6</c:v>
                </c:pt>
                <c:pt idx="42834">
                  <c:v>3.9536171243526042E-6</c:v>
                </c:pt>
                <c:pt idx="42835">
                  <c:v>3.9535639189125496E-6</c:v>
                </c:pt>
                <c:pt idx="42836">
                  <c:v>3.9534688767162152E-6</c:v>
                </c:pt>
                <c:pt idx="42837">
                  <c:v>3.9534320421807934E-6</c:v>
                </c:pt>
                <c:pt idx="42838">
                  <c:v>3.953393388655968E-6</c:v>
                </c:pt>
                <c:pt idx="42839">
                  <c:v>3.9533288145321421E-6</c:v>
                </c:pt>
                <c:pt idx="42840">
                  <c:v>3.9532487789983861E-6</c:v>
                </c:pt>
                <c:pt idx="42841">
                  <c:v>3.9531682887172792E-6</c:v>
                </c:pt>
                <c:pt idx="42842">
                  <c:v>3.9531323636765592E-6</c:v>
                </c:pt>
                <c:pt idx="42843">
                  <c:v>3.9530764297524001E-6</c:v>
                </c:pt>
                <c:pt idx="42844">
                  <c:v>3.9530318645120133E-6</c:v>
                </c:pt>
                <c:pt idx="42845">
                  <c:v>3.952956831199117E-6</c:v>
                </c:pt>
                <c:pt idx="42846">
                  <c:v>3.9528922570752911E-6</c:v>
                </c:pt>
                <c:pt idx="42847">
                  <c:v>3.9528249544673599E-6</c:v>
                </c:pt>
                <c:pt idx="42848">
                  <c:v>3.952740371460095E-6</c:v>
                </c:pt>
                <c:pt idx="42849">
                  <c:v>3.952712631871691E-6</c:v>
                </c:pt>
                <c:pt idx="42850">
                  <c:v>3.9526416912849527E-6</c:v>
                </c:pt>
                <c:pt idx="42851">
                  <c:v>3.95260440200218E-6</c:v>
                </c:pt>
                <c:pt idx="42852">
                  <c:v>3.9525280044472311E-6</c:v>
                </c:pt>
                <c:pt idx="42853">
                  <c:v>3.9524566091131419E-6</c:v>
                </c:pt>
                <c:pt idx="42854">
                  <c:v>3.9524261410406333E-6</c:v>
                </c:pt>
                <c:pt idx="42855">
                  <c:v>3.9523533814644907E-6</c:v>
                </c:pt>
                <c:pt idx="42856">
                  <c:v>3.9522674342151731E-6</c:v>
                </c:pt>
                <c:pt idx="42857">
                  <c:v>3.952207862312207E-6</c:v>
                </c:pt>
                <c:pt idx="42858">
                  <c:v>3.9521592043456621E-6</c:v>
                </c:pt>
                <c:pt idx="42859">
                  <c:v>3.9521100916317664E-6</c:v>
                </c:pt>
                <c:pt idx="42860">
                  <c:v>3.9520182326668873E-6</c:v>
                </c:pt>
                <c:pt idx="42861">
                  <c:v>3.9520000427728519E-6</c:v>
                </c:pt>
                <c:pt idx="42862">
                  <c:v>3.9518749872513581E-6</c:v>
                </c:pt>
                <c:pt idx="42863">
                  <c:v>3.9518295125162686E-6</c:v>
                </c:pt>
                <c:pt idx="42864">
                  <c:v>3.9517854020232326E-6</c:v>
                </c:pt>
                <c:pt idx="42865">
                  <c:v>3.9517044569947757E-6</c:v>
                </c:pt>
                <c:pt idx="42866">
                  <c:v>3.9516748984169681E-6</c:v>
                </c:pt>
                <c:pt idx="42867">
                  <c:v>3.9516276046924759E-6</c:v>
                </c:pt>
                <c:pt idx="42868">
                  <c:v>3.9515707612736151E-6</c:v>
                </c:pt>
                <c:pt idx="42869">
                  <c:v>3.9515052776550874E-6</c:v>
                </c:pt>
                <c:pt idx="42870">
                  <c:v>3.9514225136372261E-6</c:v>
                </c:pt>
                <c:pt idx="42871">
                  <c:v>3.9513447518402236E-6</c:v>
                </c:pt>
                <c:pt idx="42872">
                  <c:v>3.9512910916528199E-6</c:v>
                </c:pt>
                <c:pt idx="42873">
                  <c:v>3.9512206058134316E-6</c:v>
                </c:pt>
                <c:pt idx="42874">
                  <c:v>3.9511846807727116E-6</c:v>
                </c:pt>
                <c:pt idx="42875">
                  <c:v>3.9511128306912724E-6</c:v>
                </c:pt>
                <c:pt idx="42876">
                  <c:v>3.9510632632300258E-6</c:v>
                </c:pt>
                <c:pt idx="42877">
                  <c:v>3.9509923226432866E-6</c:v>
                </c:pt>
                <c:pt idx="42878">
                  <c:v>3.9509191083197948E-6</c:v>
                </c:pt>
                <c:pt idx="42879">
                  <c:v>3.9508522604592136E-6</c:v>
                </c:pt>
                <c:pt idx="42880">
                  <c:v>3.9508004192612134E-6</c:v>
                </c:pt>
                <c:pt idx="42881">
                  <c:v>3.9507413021055982E-6</c:v>
                </c:pt>
                <c:pt idx="42882">
                  <c:v>3.9507031033281237E-6</c:v>
                </c:pt>
                <c:pt idx="42883">
                  <c:v>3.9506107896158937E-6</c:v>
                </c:pt>
                <c:pt idx="42884">
                  <c:v>3.9505694076069631E-6</c:v>
                </c:pt>
                <c:pt idx="42885">
                  <c:v>3.9504907363152597E-6</c:v>
                </c:pt>
                <c:pt idx="42886">
                  <c:v>3.9504279811808374E-6</c:v>
                </c:pt>
                <c:pt idx="42887">
                  <c:v>3.9503638618043624E-6</c:v>
                </c:pt>
                <c:pt idx="42888">
                  <c:v>3.9502997424278874E-6</c:v>
                </c:pt>
                <c:pt idx="42889">
                  <c:v>3.9502388062828686E-6</c:v>
                </c:pt>
                <c:pt idx="42890">
                  <c:v>3.95019333154778E-6</c:v>
                </c:pt>
                <c:pt idx="42891">
                  <c:v>3.9501496758020949E-6</c:v>
                </c:pt>
                <c:pt idx="42892">
                  <c:v>3.9500787352153574E-6</c:v>
                </c:pt>
                <c:pt idx="42893">
                  <c:v>3.949992787966039E-6</c:v>
                </c:pt>
                <c:pt idx="42894">
                  <c:v>3.9499459489888977E-6</c:v>
                </c:pt>
                <c:pt idx="42895">
                  <c:v>3.9498931982961949E-6</c:v>
                </c:pt>
                <c:pt idx="42896">
                  <c:v>3.949836809624685E-6</c:v>
                </c:pt>
                <c:pt idx="42897">
                  <c:v>3.949760412069736E-6</c:v>
                </c:pt>
                <c:pt idx="42898">
                  <c:v>3.9497058423876297E-6</c:v>
                </c:pt>
                <c:pt idx="42899">
                  <c:v>3.9496617318945937E-6</c:v>
                </c:pt>
                <c:pt idx="42900">
                  <c:v>3.9495935197919607E-6</c:v>
                </c:pt>
                <c:pt idx="42901">
                  <c:v>3.9495048440585379E-6</c:v>
                </c:pt>
                <c:pt idx="42902">
                  <c:v>3.94944436266087E-6</c:v>
                </c:pt>
                <c:pt idx="42903">
                  <c:v>3.9494075281254482E-6</c:v>
                </c:pt>
                <c:pt idx="42904">
                  <c:v>3.9493138501711664E-6</c:v>
                </c:pt>
                <c:pt idx="42905">
                  <c:v>3.9492842915933579E-6</c:v>
                </c:pt>
                <c:pt idx="42906">
                  <c:v>3.9492133510066196E-6</c:v>
                </c:pt>
                <c:pt idx="42907">
                  <c:v>3.9491451389039867E-6</c:v>
                </c:pt>
                <c:pt idx="42908">
                  <c:v>3.9491192183049861E-6</c:v>
                </c:pt>
                <c:pt idx="42909">
                  <c:v>3.949007805204019E-6</c:v>
                </c:pt>
                <c:pt idx="42910">
                  <c:v>3.9489646042056847E-6</c:v>
                </c:pt>
                <c:pt idx="42911">
                  <c:v>3.9489127630076837E-6</c:v>
                </c:pt>
                <c:pt idx="42912">
                  <c:v>3.9488345464633312E-6</c:v>
                </c:pt>
                <c:pt idx="42913">
                  <c:v>3.9487417780037504E-6</c:v>
                </c:pt>
                <c:pt idx="42914">
                  <c:v>3.9487381400249433E-6</c:v>
                </c:pt>
                <c:pt idx="42915">
                  <c:v>3.9486435525759589E-6</c:v>
                </c:pt>
                <c:pt idx="42916">
                  <c:v>3.9485853449150446E-6</c:v>
                </c:pt>
                <c:pt idx="42917">
                  <c:v>3.9485485103796236E-6</c:v>
                </c:pt>
                <c:pt idx="42918">
                  <c:v>3.9484821172663942E-6</c:v>
                </c:pt>
                <c:pt idx="42919">
                  <c:v>3.9483857108280063E-6</c:v>
                </c:pt>
                <c:pt idx="42920">
                  <c:v>3.948354788008146E-6</c:v>
                </c:pt>
                <c:pt idx="42921">
                  <c:v>3.9482806641899506E-6</c:v>
                </c:pt>
                <c:pt idx="42922">
                  <c:v>3.9482033571403008E-6</c:v>
                </c:pt>
                <c:pt idx="42923">
                  <c:v>3.9481751628045458E-6</c:v>
                </c:pt>
                <c:pt idx="42924">
                  <c:v>3.9480655686929822E-6</c:v>
                </c:pt>
                <c:pt idx="42925">
                  <c:v>3.9480287341575604E-6</c:v>
                </c:pt>
                <c:pt idx="42926">
                  <c:v>3.9479855331592262E-6</c:v>
                </c:pt>
                <c:pt idx="42927">
                  <c:v>3.9479082261095746E-6</c:v>
                </c:pt>
                <c:pt idx="42928">
                  <c:v>3.9478168218920473E-6</c:v>
                </c:pt>
                <c:pt idx="42929">
                  <c:v>3.947785899072187E-6</c:v>
                </c:pt>
                <c:pt idx="42930">
                  <c:v>3.9477013160649221E-6</c:v>
                </c:pt>
                <c:pt idx="42931">
                  <c:v>3.9476694837503601E-6</c:v>
                </c:pt>
                <c:pt idx="42932">
                  <c:v>3.9475949051848147E-6</c:v>
                </c:pt>
                <c:pt idx="42933">
                  <c:v>3.9475303310609888E-6</c:v>
                </c:pt>
                <c:pt idx="42934">
                  <c:v>3.9474862205679528E-6</c:v>
                </c:pt>
                <c:pt idx="42935">
                  <c:v>3.9473957258451256E-6</c:v>
                </c:pt>
                <c:pt idx="42936">
                  <c:v>3.9473247852583881E-6</c:v>
                </c:pt>
                <c:pt idx="42937">
                  <c:v>3.9472884054703172E-6</c:v>
                </c:pt>
                <c:pt idx="42938">
                  <c:v>3.9472029129683514E-6</c:v>
                </c:pt>
                <c:pt idx="42939">
                  <c:v>3.9471456148021389E-6</c:v>
                </c:pt>
                <c:pt idx="42940">
                  <c:v>3.9471065065299626E-6</c:v>
                </c:pt>
                <c:pt idx="42941">
                  <c:v>3.9470296542276628E-6</c:v>
                </c:pt>
                <c:pt idx="42942">
                  <c:v>3.946965080103837E-6</c:v>
                </c:pt>
                <c:pt idx="42943">
                  <c:v>3.9469232433475554E-6</c:v>
                </c:pt>
                <c:pt idx="42944">
                  <c:v>3.9468181967095006E-6</c:v>
                </c:pt>
                <c:pt idx="42945">
                  <c:v>3.9468236536777113E-6</c:v>
                </c:pt>
                <c:pt idx="42946">
                  <c:v>3.9467299757234287E-6</c:v>
                </c:pt>
                <c:pt idx="42947">
                  <c:v>3.9466717680625152E-6</c:v>
                </c:pt>
                <c:pt idx="42948">
                  <c:v>3.946604465454584E-6</c:v>
                </c:pt>
                <c:pt idx="42949">
                  <c:v>3.9465198824473191E-6</c:v>
                </c:pt>
                <c:pt idx="42950">
                  <c:v>3.9464757719542831E-6</c:v>
                </c:pt>
                <c:pt idx="42951">
                  <c:v>3.9464207475248259E-6</c:v>
                </c:pt>
                <c:pt idx="42952">
                  <c:v>3.9463589018851053E-6</c:v>
                </c:pt>
                <c:pt idx="42953">
                  <c:v>3.9462729546357878E-6</c:v>
                </c:pt>
                <c:pt idx="42954">
                  <c:v>3.9462247514165938E-6</c:v>
                </c:pt>
                <c:pt idx="42955">
                  <c:v>3.9461642700189259E-6</c:v>
                </c:pt>
                <c:pt idx="42956">
                  <c:v>3.9460987864003982E-6</c:v>
                </c:pt>
                <c:pt idx="42957">
                  <c:v>3.9460378502553786E-6</c:v>
                </c:pt>
                <c:pt idx="42958">
                  <c:v>3.9460164771298878E-6</c:v>
                </c:pt>
                <c:pt idx="42959">
                  <c:v>3.94589960706071E-6</c:v>
                </c:pt>
                <c:pt idx="42960">
                  <c:v>3.9458500395994633E-6</c:v>
                </c:pt>
                <c:pt idx="42961">
                  <c:v>3.945763182855444E-6</c:v>
                </c:pt>
                <c:pt idx="42962">
                  <c:v>3.9457058846892323E-6</c:v>
                </c:pt>
                <c:pt idx="42963">
                  <c:v>3.9456490412703724E-6</c:v>
                </c:pt>
                <c:pt idx="42964">
                  <c:v>3.9455994738091249E-6</c:v>
                </c:pt>
                <c:pt idx="42965">
                  <c:v>3.9455226215068251E-6</c:v>
                </c:pt>
                <c:pt idx="42966">
                  <c:v>3.9454607758671054E-6</c:v>
                </c:pt>
                <c:pt idx="42967">
                  <c:v>3.9454093894164544E-6</c:v>
                </c:pt>
                <c:pt idx="42968">
                  <c:v>3.9453661884181201E-6</c:v>
                </c:pt>
                <c:pt idx="42969">
                  <c:v>3.9452474993595388E-6</c:v>
                </c:pt>
                <c:pt idx="42970">
                  <c:v>3.9451911106880289E-6</c:v>
                </c:pt>
                <c:pt idx="42971">
                  <c:v>3.9451479096896946E-6</c:v>
                </c:pt>
                <c:pt idx="42972">
                  <c:v>3.9451006159652016E-6</c:v>
                </c:pt>
                <c:pt idx="42973">
                  <c:v>3.9450369513360783E-6</c:v>
                </c:pt>
                <c:pt idx="42974">
                  <c:v>3.9449737414543051E-6</c:v>
                </c:pt>
                <c:pt idx="42975">
                  <c:v>3.9448796087526716E-6</c:v>
                </c:pt>
                <c:pt idx="42976">
                  <c:v>3.9448295865440741E-6</c:v>
                </c:pt>
                <c:pt idx="42977">
                  <c:v>3.9447863855457399E-6</c:v>
                </c:pt>
                <c:pt idx="42978">
                  <c:v>3.9447131712222472E-6</c:v>
                </c:pt>
                <c:pt idx="42979">
                  <c:v>3.9446344999305438E-6</c:v>
                </c:pt>
                <c:pt idx="42980">
                  <c:v>3.9445917536795597E-6</c:v>
                </c:pt>
                <c:pt idx="42981">
                  <c:v>3.9445199035981196E-6</c:v>
                </c:pt>
                <c:pt idx="42982">
                  <c:v>3.9444444155378733E-6</c:v>
                </c:pt>
                <c:pt idx="42983">
                  <c:v>3.9444130379706621E-6</c:v>
                </c:pt>
                <c:pt idx="42984">
                  <c:v>3.9443220885004848E-6</c:v>
                </c:pt>
                <c:pt idx="42985">
                  <c:v>3.9442643355869222E-6</c:v>
                </c:pt>
                <c:pt idx="42986">
                  <c:v>3.944221134588588E-6</c:v>
                </c:pt>
                <c:pt idx="42987">
                  <c:v>3.9441333683498669E-6</c:v>
                </c:pt>
                <c:pt idx="42988">
                  <c:v>3.9440806176571641E-6</c:v>
                </c:pt>
                <c:pt idx="42989">
                  <c:v>3.9440228647436024E-6</c:v>
                </c:pt>
                <c:pt idx="42990">
                  <c:v>3.9439596548618283E-6</c:v>
                </c:pt>
                <c:pt idx="42991">
                  <c:v>3.9438737076125108E-6</c:v>
                </c:pt>
                <c:pt idx="42992">
                  <c:v>3.9438282328774221E-6</c:v>
                </c:pt>
                <c:pt idx="42993">
                  <c:v>3.9437695704691578E-6</c:v>
                </c:pt>
                <c:pt idx="42994">
                  <c:v>3.9436922634195071E-6</c:v>
                </c:pt>
                <c:pt idx="42995">
                  <c:v>3.943636329495348E-6</c:v>
                </c:pt>
                <c:pt idx="42996">
                  <c:v>3.9435994949599262E-6</c:v>
                </c:pt>
                <c:pt idx="42997">
                  <c:v>3.9435485632566269E-6</c:v>
                </c:pt>
                <c:pt idx="42998">
                  <c:v>3.9434412428818177E-6</c:v>
                </c:pt>
                <c:pt idx="42999">
                  <c:v>3.9433871279470623E-6</c:v>
                </c:pt>
                <c:pt idx="43000">
                  <c:v>3.9433452911907807E-6</c:v>
                </c:pt>
                <c:pt idx="43001">
                  <c:v>3.9432552512153052E-6</c:v>
                </c:pt>
                <c:pt idx="43002">
                  <c:v>3.943192041333532E-6</c:v>
                </c:pt>
                <c:pt idx="43003">
                  <c:v>3.9431502045772504E-6</c:v>
                </c:pt>
                <c:pt idx="43004">
                  <c:v>3.9430815377272674E-6</c:v>
                </c:pt>
                <c:pt idx="43005">
                  <c:v>3.9430301512766164E-6</c:v>
                </c:pt>
                <c:pt idx="43006">
                  <c:v>3.9429532989743174E-6</c:v>
                </c:pt>
                <c:pt idx="43007">
                  <c:v>3.9428687159670517E-6</c:v>
                </c:pt>
                <c:pt idx="43008">
                  <c:v>3.9428177842637524E-6</c:v>
                </c:pt>
                <c:pt idx="43009">
                  <c:v>3.9427336560038384E-6</c:v>
                </c:pt>
                <c:pt idx="43010">
                  <c:v>3.9426718103641178E-6</c:v>
                </c:pt>
                <c:pt idx="43011">
                  <c:v>3.942623152397573E-6</c:v>
                </c:pt>
                <c:pt idx="43012">
                  <c:v>3.9425763134204317E-6</c:v>
                </c:pt>
                <c:pt idx="43013">
                  <c:v>3.9425144677807111E-6</c:v>
                </c:pt>
                <c:pt idx="43014">
                  <c:v>3.942434886994306E-6</c:v>
                </c:pt>
                <c:pt idx="43015">
                  <c:v>3.9423671296390239E-6</c:v>
                </c:pt>
                <c:pt idx="43016">
                  <c:v>3.9422966437996374E-6</c:v>
                </c:pt>
                <c:pt idx="43017">
                  <c:v>3.942230705433758E-6</c:v>
                </c:pt>
                <c:pt idx="43018">
                  <c:v>3.942146577173844E-6</c:v>
                </c:pt>
                <c:pt idx="43019">
                  <c:v>3.9421170185960364E-6</c:v>
                </c:pt>
                <c:pt idx="43020">
                  <c:v>3.9420715438609477E-6</c:v>
                </c:pt>
                <c:pt idx="43021">
                  <c:v>3.9419892345904373E-6</c:v>
                </c:pt>
                <c:pt idx="43022">
                  <c:v>3.9419537642970681E-6</c:v>
                </c:pt>
                <c:pt idx="43023">
                  <c:v>3.9418791857315227E-6</c:v>
                </c:pt>
                <c:pt idx="43024">
                  <c:v>3.941825980291469E-6</c:v>
                </c:pt>
                <c:pt idx="43025">
                  <c:v>3.9417295738530811E-6</c:v>
                </c:pt>
                <c:pt idx="43026">
                  <c:v>3.9416677282133614E-6</c:v>
                </c:pt>
                <c:pt idx="43027">
                  <c:v>3.9415917854057616E-6</c:v>
                </c:pt>
                <c:pt idx="43028">
                  <c:v>3.9415308492607437E-6</c:v>
                </c:pt>
                <c:pt idx="43029">
                  <c:v>3.9414831007889006E-6</c:v>
                </c:pt>
                <c:pt idx="43030">
                  <c:v>3.9414521779690403E-6</c:v>
                </c:pt>
                <c:pt idx="43031">
                  <c:v>3.9413612284988631E-6</c:v>
                </c:pt>
                <c:pt idx="43032">
                  <c:v>3.9412793739757026E-6</c:v>
                </c:pt>
                <c:pt idx="43033">
                  <c:v>3.9412320802512113E-6</c:v>
                </c:pt>
                <c:pt idx="43034">
                  <c:v>3.9411356738128234E-6</c:v>
                </c:pt>
                <c:pt idx="43035">
                  <c:v>3.9410983845300507E-6</c:v>
                </c:pt>
                <c:pt idx="43036">
                  <c:v>3.9410233512171544E-6</c:v>
                </c:pt>
                <c:pt idx="43037">
                  <c:v>3.9409565033565741E-6</c:v>
                </c:pt>
                <c:pt idx="43038">
                  <c:v>3.9409055716532748E-6</c:v>
                </c:pt>
                <c:pt idx="43039">
                  <c:v>3.9408905649906964E-6</c:v>
                </c:pt>
                <c:pt idx="43040">
                  <c:v>3.94080052501522E-6</c:v>
                </c:pt>
                <c:pt idx="43041">
                  <c:v>3.9407041185768321E-6</c:v>
                </c:pt>
                <c:pt idx="43042">
                  <c:v>3.9406609175784979E-6</c:v>
                </c:pt>
                <c:pt idx="43043">
                  <c:v>3.9405904317391097E-6</c:v>
                </c:pt>
                <c:pt idx="43044">
                  <c:v>3.9405099414580036E-6</c:v>
                </c:pt>
                <c:pt idx="43045">
                  <c:v>3.9404444578394759E-6</c:v>
                </c:pt>
                <c:pt idx="43046">
                  <c:v>3.940416263503721E-6</c:v>
                </c:pt>
                <c:pt idx="43047">
                  <c:v>3.9403207665600348E-6</c:v>
                </c:pt>
                <c:pt idx="43048">
                  <c:v>3.940248006983893E-6</c:v>
                </c:pt>
                <c:pt idx="43049">
                  <c:v>3.9402098082064194E-6</c:v>
                </c:pt>
                <c:pt idx="43050">
                  <c:v>3.940127953683259E-6</c:v>
                </c:pt>
                <c:pt idx="43051">
                  <c:v>3.9400633795594331E-6</c:v>
                </c:pt>
                <c:pt idx="43052">
                  <c:v>3.939983798773028E-6</c:v>
                </c:pt>
                <c:pt idx="43053">
                  <c:v>3.9399506022164132E-6</c:v>
                </c:pt>
                <c:pt idx="43054">
                  <c:v>3.9398801163770258E-6</c:v>
                </c:pt>
                <c:pt idx="43055">
                  <c:v>3.9398078115482349E-6</c:v>
                </c:pt>
                <c:pt idx="43056">
                  <c:v>3.9397559703502338E-6</c:v>
                </c:pt>
                <c:pt idx="43057">
                  <c:v>3.9396600186591968E-6</c:v>
                </c:pt>
                <c:pt idx="43058">
                  <c:v>3.9396245483658276E-6</c:v>
                </c:pt>
                <c:pt idx="43059">
                  <c:v>3.9395295061694924E-6</c:v>
                </c:pt>
                <c:pt idx="43060">
                  <c:v>3.9394894884026144E-6</c:v>
                </c:pt>
                <c:pt idx="43061">
                  <c:v>3.9394394661940169E-6</c:v>
                </c:pt>
                <c:pt idx="43062">
                  <c:v>3.9393839870172087E-6</c:v>
                </c:pt>
                <c:pt idx="43063">
                  <c:v>3.9392875805788208E-6</c:v>
                </c:pt>
                <c:pt idx="43064">
                  <c:v>3.939218458981486E-6</c:v>
                </c:pt>
                <c:pt idx="43065">
                  <c:v>3.9391661630361341E-6</c:v>
                </c:pt>
                <c:pt idx="43066">
                  <c:v>3.9391088648699224E-6</c:v>
                </c:pt>
                <c:pt idx="43067">
                  <c:v>3.9390247366100084E-6</c:v>
                </c:pt>
                <c:pt idx="43068">
                  <c:v>3.9389819903590251E-6</c:v>
                </c:pt>
                <c:pt idx="43069">
                  <c:v>3.9389010453305673E-6</c:v>
                </c:pt>
                <c:pt idx="43070">
                  <c:v>3.9388655750371981E-6</c:v>
                </c:pt>
                <c:pt idx="43071">
                  <c:v>3.9387796277878806E-6</c:v>
                </c:pt>
                <c:pt idx="43072">
                  <c:v>3.9387155084114056E-6</c:v>
                </c:pt>
                <c:pt idx="43073">
                  <c:v>3.9386750358971767E-6</c:v>
                </c:pt>
                <c:pt idx="43074">
                  <c:v>3.9386154639942106E-6</c:v>
                </c:pt>
                <c:pt idx="43075">
                  <c:v>3.9385372474498581E-6</c:v>
                </c:pt>
                <c:pt idx="43076">
                  <c:v>3.9384567571687512E-6</c:v>
                </c:pt>
                <c:pt idx="43077">
                  <c:v>3.9383721741614863E-6</c:v>
                </c:pt>
                <c:pt idx="43078">
                  <c:v>3.9383439798257314E-6</c:v>
                </c:pt>
                <c:pt idx="43079">
                  <c:v>3.9382725844916422E-6</c:v>
                </c:pt>
                <c:pt idx="43080">
                  <c:v>3.9381866372423247E-6</c:v>
                </c:pt>
                <c:pt idx="43081">
                  <c:v>3.9381029637297624E-6</c:v>
                </c:pt>
                <c:pt idx="43082">
                  <c:v>3.938077043130761E-6</c:v>
                </c:pt>
                <c:pt idx="43083">
                  <c:v>3.9380120142595842E-6</c:v>
                </c:pt>
                <c:pt idx="43084">
                  <c:v>3.9379656300297938E-6</c:v>
                </c:pt>
                <c:pt idx="43085">
                  <c:v>3.9378574001602829E-6</c:v>
                </c:pt>
                <c:pt idx="43086">
                  <c:v>3.93780464946758E-6</c:v>
                </c:pt>
                <c:pt idx="43087">
                  <c:v>3.9377418943331577E-6</c:v>
                </c:pt>
                <c:pt idx="43088">
                  <c:v>3.9376823224301924E-6</c:v>
                </c:pt>
                <c:pt idx="43089">
                  <c:v>3.937636392947752E-6</c:v>
                </c:pt>
                <c:pt idx="43090">
                  <c:v>3.9375167943944689E-6</c:v>
                </c:pt>
                <c:pt idx="43091">
                  <c:v>3.9374840525852051E-6</c:v>
                </c:pt>
                <c:pt idx="43092">
                  <c:v>3.9374299376504504E-6</c:v>
                </c:pt>
                <c:pt idx="43093">
                  <c:v>3.9373589970637113E-6</c:v>
                </c:pt>
                <c:pt idx="43094">
                  <c:v>3.9373185245494824E-6</c:v>
                </c:pt>
                <c:pt idx="43095">
                  <c:v>3.9372589526465163E-6</c:v>
                </c:pt>
                <c:pt idx="43096">
                  <c:v>3.9371479942929E-6</c:v>
                </c:pt>
                <c:pt idx="43097">
                  <c:v>3.937103883799864E-6</c:v>
                </c:pt>
                <c:pt idx="43098">
                  <c:v>3.9370306694763713E-6</c:v>
                </c:pt>
                <c:pt idx="43099">
                  <c:v>3.9369638216157909E-6</c:v>
                </c:pt>
                <c:pt idx="43100">
                  <c:v>3.9369042497128248E-6</c:v>
                </c:pt>
                <c:pt idx="43101">
                  <c:v>3.9368192119582091E-6</c:v>
                </c:pt>
                <c:pt idx="43102">
                  <c:v>3.9367705539916642E-6</c:v>
                </c:pt>
                <c:pt idx="43103">
                  <c:v>3.9366973396681706E-6</c:v>
                </c:pt>
                <c:pt idx="43104">
                  <c:v>3.9366454984701704E-6</c:v>
                </c:pt>
                <c:pt idx="43105">
                  <c:v>3.9365704651572742E-6</c:v>
                </c:pt>
                <c:pt idx="43106">
                  <c:v>3.9365104385069571E-6</c:v>
                </c:pt>
                <c:pt idx="43107">
                  <c:v>3.9364704207400791E-6</c:v>
                </c:pt>
                <c:pt idx="43108">
                  <c:v>3.9363794712699018E-6</c:v>
                </c:pt>
                <c:pt idx="43109">
                  <c:v>3.9363076211884618E-6</c:v>
                </c:pt>
                <c:pt idx="43110">
                  <c:v>3.9362471397907939E-6</c:v>
                </c:pt>
                <c:pt idx="43111">
                  <c:v>3.9362093957606703E-6</c:v>
                </c:pt>
                <c:pt idx="43112">
                  <c:v>3.9361248127534054E-6</c:v>
                </c:pt>
                <c:pt idx="43113">
                  <c:v>3.9360443224722994E-6</c:v>
                </c:pt>
                <c:pt idx="43114">
                  <c:v>3.9360170376312453E-6</c:v>
                </c:pt>
                <c:pt idx="43115">
                  <c:v>3.9359456422971562E-6</c:v>
                </c:pt>
                <c:pt idx="43116">
                  <c:v>3.9358610592898913E-6</c:v>
                </c:pt>
                <c:pt idx="43117">
                  <c:v>3.9358360481855934E-6</c:v>
                </c:pt>
                <c:pt idx="43118">
                  <c:v>3.93575783164124E-6</c:v>
                </c:pt>
                <c:pt idx="43119">
                  <c:v>3.9356355046038516E-6</c:v>
                </c:pt>
                <c:pt idx="43120">
                  <c:v>3.9355954868369736E-6</c:v>
                </c:pt>
                <c:pt idx="43121">
                  <c:v>3.9355477383651297E-6</c:v>
                </c:pt>
                <c:pt idx="43122">
                  <c:v>3.9354667933366727E-6</c:v>
                </c:pt>
                <c:pt idx="43123">
                  <c:v>3.9354026739601977E-6</c:v>
                </c:pt>
                <c:pt idx="43124">
                  <c:v>3.9353544707410038E-6</c:v>
                </c:pt>
                <c:pt idx="43125">
                  <c:v>3.9352607927867211E-6</c:v>
                </c:pt>
                <c:pt idx="43126">
                  <c:v>3.9352157727989834E-6</c:v>
                </c:pt>
                <c:pt idx="43127">
                  <c:v>3.9351484701910522E-6</c:v>
                </c:pt>
                <c:pt idx="43128">
                  <c:v>3.9350757106149103E-6</c:v>
                </c:pt>
                <c:pt idx="43129">
                  <c:v>3.9349815779132769E-6</c:v>
                </c:pt>
                <c:pt idx="43130">
                  <c:v>3.9349615690298378E-6</c:v>
                </c:pt>
                <c:pt idx="43131">
                  <c:v>3.9348810787487309E-6</c:v>
                </c:pt>
                <c:pt idx="43132">
                  <c:v>3.9348242353298701E-6</c:v>
                </c:pt>
                <c:pt idx="43133">
                  <c:v>3.9347587517113416E-6</c:v>
                </c:pt>
                <c:pt idx="43134">
                  <c:v>3.9346891753666569E-6</c:v>
                </c:pt>
                <c:pt idx="43135">
                  <c:v>3.9346209632640239E-6</c:v>
                </c:pt>
                <c:pt idx="43136">
                  <c:v>3.934572305297479E-6</c:v>
                </c:pt>
                <c:pt idx="43137">
                  <c:v>3.9344740798696884E-6</c:v>
                </c:pt>
                <c:pt idx="43138">
                  <c:v>3.9344113247352652E-6</c:v>
                </c:pt>
                <c:pt idx="43139">
                  <c:v>3.9343772186839487E-6</c:v>
                </c:pt>
                <c:pt idx="43140">
                  <c:v>3.9342730815405957E-6</c:v>
                </c:pt>
                <c:pt idx="43141">
                  <c:v>3.9342062336800146E-6</c:v>
                </c:pt>
                <c:pt idx="43142">
                  <c:v>3.9341521187452599E-6</c:v>
                </c:pt>
                <c:pt idx="43143">
                  <c:v>3.9341020965366616E-6</c:v>
                </c:pt>
                <c:pt idx="43144">
                  <c:v>3.9340102375717834E-6</c:v>
                </c:pt>
                <c:pt idx="43145">
                  <c:v>3.9339911381830461E-6</c:v>
                </c:pt>
                <c:pt idx="43146">
                  <c:v>3.9338879105343949E-6</c:v>
                </c:pt>
                <c:pt idx="43147">
                  <c:v>3.9338087844953407E-6</c:v>
                </c:pt>
                <c:pt idx="43148">
                  <c:v>3.9337974158115677E-6</c:v>
                </c:pt>
                <c:pt idx="43149">
                  <c:v>3.9337110138149001E-6</c:v>
                </c:pt>
                <c:pt idx="43150">
                  <c:v>3.9336182453553192E-6</c:v>
                </c:pt>
                <c:pt idx="43151">
                  <c:v>3.9335736801149324E-6</c:v>
                </c:pt>
                <c:pt idx="43152">
                  <c:v>3.933519110432826E-6</c:v>
                </c:pt>
                <c:pt idx="43153">
                  <c:v>3.9333831409749109E-6</c:v>
                </c:pt>
                <c:pt idx="43154">
                  <c:v>3.9333613131020684E-6</c:v>
                </c:pt>
                <c:pt idx="43155">
                  <c:v>3.9333003769570496E-6</c:v>
                </c:pt>
                <c:pt idx="43156">
                  <c:v>3.9332453525275923E-6</c:v>
                </c:pt>
                <c:pt idx="43157">
                  <c:v>3.9331571315415204E-6</c:v>
                </c:pt>
                <c:pt idx="43158">
                  <c:v>3.9331175685219932E-6</c:v>
                </c:pt>
                <c:pt idx="43159">
                  <c:v>3.9330675463133957E-6</c:v>
                </c:pt>
                <c:pt idx="43160">
                  <c:v>3.9330075196630787E-6</c:v>
                </c:pt>
                <c:pt idx="43161">
                  <c:v>3.9329161154455514E-6</c:v>
                </c:pt>
                <c:pt idx="43162">
                  <c:v>3.9328392631432507E-6</c:v>
                </c:pt>
                <c:pt idx="43163">
                  <c:v>3.9327951526502147E-6</c:v>
                </c:pt>
                <c:pt idx="43164">
                  <c:v>3.9327032936853357E-6</c:v>
                </c:pt>
                <c:pt idx="43165">
                  <c:v>3.9326523619820364E-6</c:v>
                </c:pt>
                <c:pt idx="43166">
                  <c:v>3.9325850593741052E-6</c:v>
                </c:pt>
                <c:pt idx="43167">
                  <c:v>3.9325000216194894E-6</c:v>
                </c:pt>
                <c:pt idx="43168">
                  <c:v>3.9324409044638742E-6</c:v>
                </c:pt>
                <c:pt idx="43169">
                  <c:v>3.9323690543824341E-6</c:v>
                </c:pt>
                <c:pt idx="43170">
                  <c:v>3.9323090277321171E-6</c:v>
                </c:pt>
                <c:pt idx="43171">
                  <c:v>3.9322526390606072E-6</c:v>
                </c:pt>
                <c:pt idx="43172">
                  <c:v>3.9321712392847993E-6</c:v>
                </c:pt>
                <c:pt idx="43173">
                  <c:v>3.932101208192762E-6</c:v>
                </c:pt>
                <c:pt idx="43174">
                  <c:v>3.9320675568887964E-6</c:v>
                </c:pt>
                <c:pt idx="43175">
                  <c:v>3.9320007090282161E-6</c:v>
                </c:pt>
                <c:pt idx="43176">
                  <c:v>3.9319079405686352E-6</c:v>
                </c:pt>
                <c:pt idx="43177">
                  <c:v>3.9318497329077218E-6</c:v>
                </c:pt>
                <c:pt idx="43178">
                  <c:v>3.9318106246355464E-6</c:v>
                </c:pt>
                <c:pt idx="43179">
                  <c:v>3.9317519622272812E-6</c:v>
                </c:pt>
                <c:pt idx="43180">
                  <c:v>3.931652372557437E-6</c:v>
                </c:pt>
                <c:pt idx="43181">
                  <c:v>3.9315823414654014E-6</c:v>
                </c:pt>
                <c:pt idx="43182">
                  <c:v>3.9315250432991888E-6</c:v>
                </c:pt>
                <c:pt idx="43183">
                  <c:v>3.9314340938290124E-6</c:v>
                </c:pt>
                <c:pt idx="43184">
                  <c:v>3.9313913475780282E-6</c:v>
                </c:pt>
                <c:pt idx="43185">
                  <c:v>3.9313408706220798E-6</c:v>
                </c:pt>
                <c:pt idx="43186">
                  <c:v>3.9312435546889901E-6</c:v>
                </c:pt>
                <c:pt idx="43187">
                  <c:v>3.9312071749009192E-6</c:v>
                </c:pt>
                <c:pt idx="43188">
                  <c:v>3.9311435102717951E-6</c:v>
                </c:pt>
                <c:pt idx="43189">
                  <c:v>3.9310543797910213E-6</c:v>
                </c:pt>
                <c:pt idx="43190">
                  <c:v>3.9309884414251428E-6</c:v>
                </c:pt>
                <c:pt idx="43191">
                  <c:v>3.9309461499215104E-6</c:v>
                </c:pt>
                <c:pt idx="43192">
                  <c:v>3.930851562472526E-6</c:v>
                </c:pt>
                <c:pt idx="43193">
                  <c:v>3.9307783481490333E-6</c:v>
                </c:pt>
                <c:pt idx="43194">
                  <c:v>3.9307042243308388E-6</c:v>
                </c:pt>
                <c:pt idx="43195">
                  <c:v>3.9306719372689258E-6</c:v>
                </c:pt>
                <c:pt idx="43196">
                  <c:v>3.9305837162828539E-6</c:v>
                </c:pt>
                <c:pt idx="43197">
                  <c:v>3.9305091377173076E-6</c:v>
                </c:pt>
                <c:pt idx="43198">
                  <c:v>3.9304563870246056E-6</c:v>
                </c:pt>
                <c:pt idx="43199">
                  <c:v>3.9303736230067443E-6</c:v>
                </c:pt>
                <c:pt idx="43200">
                  <c:v>3.9303299672610592E-6</c:v>
                </c:pt>
                <c:pt idx="43201">
                  <c:v>3.9302676668739878E-6</c:v>
                </c:pt>
                <c:pt idx="43202">
                  <c:v>3.9302049117395646E-6</c:v>
                </c:pt>
                <c:pt idx="43203">
                  <c:v>3.9301412471104413E-6</c:v>
                </c:pt>
                <c:pt idx="43204">
                  <c:v>3.9300452954194043E-6</c:v>
                </c:pt>
                <c:pt idx="43205">
                  <c:v>3.9300020944210701E-6</c:v>
                </c:pt>
                <c:pt idx="43206">
                  <c:v>3.9299266063608229E-6</c:v>
                </c:pt>
                <c:pt idx="43207">
                  <c:v>3.929842023353558E-6</c:v>
                </c:pt>
                <c:pt idx="43208">
                  <c:v>3.9298156480072066E-6</c:v>
                </c:pt>
                <c:pt idx="43209">
                  <c:v>3.9297269722737838E-6</c:v>
                </c:pt>
                <c:pt idx="43210">
                  <c:v>3.9296896829910111E-6</c:v>
                </c:pt>
                <c:pt idx="43211">
                  <c:v>3.92960191675229E-6</c:v>
                </c:pt>
                <c:pt idx="43212">
                  <c:v>3.9294959606195326E-6</c:v>
                </c:pt>
                <c:pt idx="43213">
                  <c:v>3.9295046008192003E-6</c:v>
                </c:pt>
                <c:pt idx="43214">
                  <c:v>3.9293859117606189E-6</c:v>
                </c:pt>
                <c:pt idx="43215">
                  <c:v>3.9293504414672498E-6</c:v>
                </c:pt>
                <c:pt idx="43216">
                  <c:v>3.9292467590712477E-6</c:v>
                </c:pt>
                <c:pt idx="43217">
                  <c:v>3.9291876419156324E-6</c:v>
                </c:pt>
                <c:pt idx="43218">
                  <c:v>3.929121248802403E-6</c:v>
                </c:pt>
                <c:pt idx="43219">
                  <c:v>3.9290562199312262E-6</c:v>
                </c:pt>
                <c:pt idx="43220">
                  <c:v>3.9289675441978034E-6</c:v>
                </c:pt>
                <c:pt idx="43221">
                  <c:v>3.9289079722948372E-6</c:v>
                </c:pt>
                <c:pt idx="43222">
                  <c:v>3.928824753529625E-6</c:v>
                </c:pt>
                <c:pt idx="43223">
                  <c:v>3.9287665458687124E-6</c:v>
                </c:pt>
                <c:pt idx="43224">
                  <c:v>3.9287001527554821E-6</c:v>
                </c:pt>
                <c:pt idx="43225">
                  <c:v>3.9286333048949018E-6</c:v>
                </c:pt>
                <c:pt idx="43226">
                  <c:v>3.9285837374336552E-6</c:v>
                </c:pt>
                <c:pt idx="43227">
                  <c:v>3.9284768718061969E-6</c:v>
                </c:pt>
                <c:pt idx="43228">
                  <c:v>3.9284386730287224E-6</c:v>
                </c:pt>
                <c:pt idx="43229">
                  <c:v>3.9283877413254231E-6</c:v>
                </c:pt>
                <c:pt idx="43230">
                  <c:v>3.9283472688111942E-6</c:v>
                </c:pt>
                <c:pt idx="43231">
                  <c:v>3.9282504076254554E-6</c:v>
                </c:pt>
                <c:pt idx="43232">
                  <c:v>3.92817582905991E-6</c:v>
                </c:pt>
                <c:pt idx="43233">
                  <c:v>3.9281098906940306E-6</c:v>
                </c:pt>
                <c:pt idx="43234">
                  <c:v>3.9280553210119251E-6</c:v>
                </c:pt>
                <c:pt idx="43235">
                  <c:v>3.9279930206248537E-6</c:v>
                </c:pt>
                <c:pt idx="43236">
                  <c:v>3.9279175325646074E-6</c:v>
                </c:pt>
                <c:pt idx="43237">
                  <c:v>3.92784750147257E-6</c:v>
                </c:pt>
                <c:pt idx="43238">
                  <c:v>3.9277811083593406E-6</c:v>
                </c:pt>
                <c:pt idx="43239">
                  <c:v>3.9277115320146549E-6</c:v>
                </c:pt>
                <c:pt idx="43240">
                  <c:v>3.9276565075851977E-6</c:v>
                </c:pt>
                <c:pt idx="43241">
                  <c:v>3.9275237213587388E-6</c:v>
                </c:pt>
                <c:pt idx="43242">
                  <c:v>3.9274937080335803E-6</c:v>
                </c:pt>
                <c:pt idx="43243">
                  <c:v>3.9274464143090881E-6</c:v>
                </c:pt>
                <c:pt idx="43244">
                  <c:v>3.9273850234167176E-6</c:v>
                </c:pt>
                <c:pt idx="43245">
                  <c:v>3.9273336369660683E-6</c:v>
                </c:pt>
                <c:pt idx="43246">
                  <c:v>3.9272581489058211E-6</c:v>
                </c:pt>
                <c:pt idx="43247">
                  <c:v>3.9271949390240479E-6</c:v>
                </c:pt>
                <c:pt idx="43248">
                  <c:v>3.9271244531846614E-6</c:v>
                </c:pt>
                <c:pt idx="43249">
                  <c:v>3.9270494198717643E-6</c:v>
                </c:pt>
                <c:pt idx="43250">
                  <c:v>3.9269748413062189E-6</c:v>
                </c:pt>
                <c:pt idx="43251">
                  <c:v>3.9269052649615332E-6</c:v>
                </c:pt>
                <c:pt idx="43252">
                  <c:v>3.9268247746804263E-6</c:v>
                </c:pt>
                <c:pt idx="43253">
                  <c:v>3.9267965803446714E-6</c:v>
                </c:pt>
                <c:pt idx="43254">
                  <c:v>3.9266960811801246E-6</c:v>
                </c:pt>
                <c:pt idx="43255">
                  <c:v>3.9266483327082824E-6</c:v>
                </c:pt>
                <c:pt idx="43256">
                  <c:v>3.9265437408175794E-6</c:v>
                </c:pt>
                <c:pt idx="43257">
                  <c:v>3.9264864426513668E-6</c:v>
                </c:pt>
                <c:pt idx="43258">
                  <c:v>3.9264223232748918E-6</c:v>
                </c:pt>
                <c:pt idx="43259">
                  <c:v>3.9263800317712594E-6</c:v>
                </c:pt>
                <c:pt idx="43260">
                  <c:v>3.9263022699742578E-6</c:v>
                </c:pt>
                <c:pt idx="43261">
                  <c:v>3.9262076825252734E-6</c:v>
                </c:pt>
                <c:pt idx="43262">
                  <c:v>3.9261672100110454E-6</c:v>
                </c:pt>
                <c:pt idx="43263">
                  <c:v>3.926109002350131E-6</c:v>
                </c:pt>
                <c:pt idx="43264">
                  <c:v>3.9260057747014798E-6</c:v>
                </c:pt>
                <c:pt idx="43265">
                  <c:v>3.9259839468286373E-6</c:v>
                </c:pt>
                <c:pt idx="43266">
                  <c:v>3.9258802644326352E-6</c:v>
                </c:pt>
                <c:pt idx="43267">
                  <c:v>3.9258475226233713E-6</c:v>
                </c:pt>
                <c:pt idx="43268">
                  <c:v>3.9257347452803506E-6</c:v>
                </c:pt>
                <c:pt idx="43269">
                  <c:v>3.9256942727661226E-6</c:v>
                </c:pt>
                <c:pt idx="43270">
                  <c:v>3.9256137824850157E-6</c:v>
                </c:pt>
                <c:pt idx="43271">
                  <c:v>3.9255887713807169E-6</c:v>
                </c:pt>
                <c:pt idx="43272">
                  <c:v>3.9254673538380302E-6</c:v>
                </c:pt>
                <c:pt idx="43273">
                  <c:v>3.9254014154721517E-6</c:v>
                </c:pt>
                <c:pt idx="43274">
                  <c:v>3.9253591239685193E-6</c:v>
                </c:pt>
                <c:pt idx="43275">
                  <c:v>3.9252727219718508E-6</c:v>
                </c:pt>
                <c:pt idx="43276">
                  <c:v>3.9251954149222001E-6</c:v>
                </c:pt>
                <c:pt idx="43277">
                  <c:v>3.9251449379662517E-6</c:v>
                </c:pt>
                <c:pt idx="43278">
                  <c:v>3.9250844565685838E-6</c:v>
                </c:pt>
                <c:pt idx="43279">
                  <c:v>3.9249944165931083E-6</c:v>
                </c:pt>
                <c:pt idx="43280">
                  <c:v>3.9249584915523883E-6</c:v>
                </c:pt>
                <c:pt idx="43281">
                  <c:v>3.9248552639037371E-6</c:v>
                </c:pt>
                <c:pt idx="43282">
                  <c:v>3.9248043322004378E-6</c:v>
                </c:pt>
                <c:pt idx="43283">
                  <c:v>3.9247370295925066E-6</c:v>
                </c:pt>
                <c:pt idx="43284">
                  <c:v>3.9246860978892073E-6</c:v>
                </c:pt>
                <c:pt idx="43285">
                  <c:v>3.9246388041647151E-6</c:v>
                </c:pt>
                <c:pt idx="43286">
                  <c:v>3.9245342122740112E-6</c:v>
                </c:pt>
                <c:pt idx="43287">
                  <c:v>3.9244837353180628E-6</c:v>
                </c:pt>
                <c:pt idx="43288">
                  <c:v>3.9244246181624476E-6</c:v>
                </c:pt>
                <c:pt idx="43289">
                  <c:v>3.9243500395969022E-6</c:v>
                </c:pt>
                <c:pt idx="43290">
                  <c:v>3.9242695493157953E-6</c:v>
                </c:pt>
                <c:pt idx="43291">
                  <c:v>3.9241808735823716E-6</c:v>
                </c:pt>
                <c:pt idx="43292">
                  <c:v>3.92413858207874E-6</c:v>
                </c:pt>
                <c:pt idx="43293">
                  <c:v>3.9240494515979663E-6</c:v>
                </c:pt>
                <c:pt idx="43294">
                  <c:v>3.9239935176738072E-6</c:v>
                </c:pt>
                <c:pt idx="43295">
                  <c:v>3.9239153011294547E-6</c:v>
                </c:pt>
                <c:pt idx="43296">
                  <c:v>3.9238766476046294E-6</c:v>
                </c:pt>
                <c:pt idx="43297">
                  <c:v>3.9237829696503468E-6</c:v>
                </c:pt>
                <c:pt idx="43298">
                  <c:v>3.9237283999682404E-6</c:v>
                </c:pt>
                <c:pt idx="43299">
                  <c:v>3.9236483644344844E-6</c:v>
                </c:pt>
                <c:pt idx="43300">
                  <c:v>3.9235524127434473E-6</c:v>
                </c:pt>
                <c:pt idx="43301">
                  <c:v>3.9235223994182888E-6</c:v>
                </c:pt>
                <c:pt idx="43302">
                  <c:v>3.9234341784322169E-6</c:v>
                </c:pt>
                <c:pt idx="43303">
                  <c:v>3.9233682400663383E-6</c:v>
                </c:pt>
                <c:pt idx="43304">
                  <c:v>3.9233027564478107E-6</c:v>
                </c:pt>
                <c:pt idx="43305">
                  <c:v>3.9232641029229853E-6</c:v>
                </c:pt>
                <c:pt idx="43306">
                  <c:v>3.9231990740518094E-6</c:v>
                </c:pt>
                <c:pt idx="43307">
                  <c:v>3.923089025192894E-6</c:v>
                </c:pt>
                <c:pt idx="43308">
                  <c:v>3.9230508264154196E-6</c:v>
                </c:pt>
                <c:pt idx="43309">
                  <c:v>3.9229553294717334E-6</c:v>
                </c:pt>
                <c:pt idx="43310">
                  <c:v>3.9228798414114863E-6</c:v>
                </c:pt>
                <c:pt idx="43311">
                  <c:v>3.9228266359714334E-6</c:v>
                </c:pt>
                <c:pt idx="43312">
                  <c:v>3.9227711567946244E-6</c:v>
                </c:pt>
                <c:pt idx="43313">
                  <c:v>3.9227011257025879E-6</c:v>
                </c:pt>
                <c:pt idx="43314">
                  <c:v>3.9226620174304117E-6</c:v>
                </c:pt>
                <c:pt idx="43315">
                  <c:v>3.922556516045006E-6</c:v>
                </c:pt>
                <c:pt idx="43316">
                  <c:v>3.9224769352586009E-6</c:v>
                </c:pt>
                <c:pt idx="43317">
                  <c:v>3.9224491956701968E-6</c:v>
                </c:pt>
                <c:pt idx="43318">
                  <c:v>3.9223464227688956E-6</c:v>
                </c:pt>
                <c:pt idx="43319">
                  <c:v>3.9222536543093156E-6</c:v>
                </c:pt>
                <c:pt idx="43320">
                  <c:v>3.9222277337103151E-6</c:v>
                </c:pt>
                <c:pt idx="43321">
                  <c:v>3.9221627048391383E-6</c:v>
                </c:pt>
                <c:pt idx="43322">
                  <c:v>3.9220890357682947E-6</c:v>
                </c:pt>
                <c:pt idx="43323">
                  <c:v>3.9220167309395038E-6</c:v>
                </c:pt>
                <c:pt idx="43324">
                  <c:v>3.9219162317749579E-6</c:v>
                </c:pt>
                <c:pt idx="43325">
                  <c:v>3.9218730307766236E-6</c:v>
                </c:pt>
                <c:pt idx="43326">
                  <c:v>3.9217898120114114E-6</c:v>
                </c:pt>
                <c:pt idx="43327">
                  <c:v>3.921723418898182E-6</c:v>
                </c:pt>
                <c:pt idx="43328">
                  <c:v>3.9217020457726903E-6</c:v>
                </c:pt>
                <c:pt idx="43329">
                  <c:v>3.921595180145232E-6</c:v>
                </c:pt>
                <c:pt idx="43330">
                  <c:v>3.9215237848111428E-6</c:v>
                </c:pt>
                <c:pt idx="43331">
                  <c:v>3.9214678508869838E-6</c:v>
                </c:pt>
                <c:pt idx="43332">
                  <c:v>3.9214114622154739E-6</c:v>
                </c:pt>
                <c:pt idx="43333">
                  <c:v>3.9213273339555599E-6</c:v>
                </c:pt>
                <c:pt idx="43334">
                  <c:v>3.9212536648847163E-6</c:v>
                </c:pt>
                <c:pt idx="43335">
                  <c:v>3.9211654438986443E-6</c:v>
                </c:pt>
                <c:pt idx="43336">
                  <c:v>3.9211149669426959E-6</c:v>
                </c:pt>
                <c:pt idx="43337">
                  <c:v>3.9210353861562908E-6</c:v>
                </c:pt>
                <c:pt idx="43338">
                  <c:v>3.9209562601172374E-6</c:v>
                </c:pt>
                <c:pt idx="43339">
                  <c:v>3.9209139686136041E-6</c:v>
                </c:pt>
                <c:pt idx="43340">
                  <c:v>3.9208603084261986E-6</c:v>
                </c:pt>
                <c:pt idx="43341">
                  <c:v>3.9208034650073387E-6</c:v>
                </c:pt>
                <c:pt idx="43342">
                  <c:v>3.9206870496855117E-6</c:v>
                </c:pt>
                <c:pt idx="43343">
                  <c:v>3.9206374822242651E-6</c:v>
                </c:pt>
                <c:pt idx="43344">
                  <c:v>3.9205924622365274E-6</c:v>
                </c:pt>
                <c:pt idx="43345">
                  <c:v>3.9205065149872098E-6</c:v>
                </c:pt>
                <c:pt idx="43346">
                  <c:v>3.920421477232594E-6</c:v>
                </c:pt>
                <c:pt idx="43347">
                  <c:v>3.9204001041071024E-6</c:v>
                </c:pt>
                <c:pt idx="43348">
                  <c:v>3.9202905099955387E-6</c:v>
                </c:pt>
                <c:pt idx="43349">
                  <c:v>3.9202436710183966E-6</c:v>
                </c:pt>
                <c:pt idx="43350">
                  <c:v>3.9201663639687467E-6</c:v>
                </c:pt>
                <c:pt idx="43351">
                  <c:v>3.9200872379296916E-6</c:v>
                </c:pt>
                <c:pt idx="43352">
                  <c:v>3.920013114111498E-6</c:v>
                </c:pt>
                <c:pt idx="43353">
                  <c:v>3.9199185266625136E-6</c:v>
                </c:pt>
                <c:pt idx="43354">
                  <c:v>3.9198885133373551E-6</c:v>
                </c:pt>
                <c:pt idx="43355">
                  <c:v>3.9198021113406867E-6</c:v>
                </c:pt>
                <c:pt idx="43356">
                  <c:v>3.9197429941850706E-6</c:v>
                </c:pt>
                <c:pt idx="43357">
                  <c:v>3.919684786524158E-6</c:v>
                </c:pt>
                <c:pt idx="43358">
                  <c:v>3.9195879253384192E-6</c:v>
                </c:pt>
                <c:pt idx="43359">
                  <c:v>3.9195410863612778E-6</c:v>
                </c:pt>
                <c:pt idx="43360">
                  <c:v>3.9194733290059958E-6</c:v>
                </c:pt>
                <c:pt idx="43361">
                  <c:v>3.919384198525222E-6</c:v>
                </c:pt>
                <c:pt idx="43362">
                  <c:v>3.9193091652123258E-6</c:v>
                </c:pt>
                <c:pt idx="43363">
                  <c:v>3.9192532312881667E-6</c:v>
                </c:pt>
                <c:pt idx="43364">
                  <c:v>3.9192173062474467E-6</c:v>
                </c:pt>
                <c:pt idx="43365">
                  <c:v>3.9191281757666729E-6</c:v>
                </c:pt>
                <c:pt idx="43366">
                  <c:v>3.9190626921481453E-6</c:v>
                </c:pt>
                <c:pt idx="43367">
                  <c:v>3.9189858398458446E-6</c:v>
                </c:pt>
                <c:pt idx="43368">
                  <c:v>1.5068127773702139E-2</c:v>
                </c:pt>
                <c:pt idx="43369">
                  <c:v>5.7783541269600391E-3</c:v>
                </c:pt>
                <c:pt idx="43370">
                  <c:v>8.1095360219478607E-3</c:v>
                </c:pt>
                <c:pt idx="43371">
                  <c:v>4.4877217151224613E-3</c:v>
                </c:pt>
                <c:pt idx="43372">
                  <c:v>5.2577792666852474E-4</c:v>
                </c:pt>
                <c:pt idx="43373">
                  <c:v>1.281250733882189E-3</c:v>
                </c:pt>
                <c:pt idx="43374">
                  <c:v>3.1455566640943289E-3</c:v>
                </c:pt>
                <c:pt idx="43375">
                  <c:v>3.5203932784497738E-3</c:v>
                </c:pt>
                <c:pt idx="43376">
                  <c:v>3.2790442928671841E-3</c:v>
                </c:pt>
                <c:pt idx="43377">
                  <c:v>3.5445538815110922E-3</c:v>
                </c:pt>
                <c:pt idx="43378">
                  <c:v>4.1158199310302726E-3</c:v>
                </c:pt>
                <c:pt idx="43379">
                  <c:v>4.1759968735277653E-3</c:v>
                </c:pt>
                <c:pt idx="43380">
                  <c:v>3.5234717652201648E-3</c:v>
                </c:pt>
                <c:pt idx="43381">
                  <c:v>2.6641397271305318E-3</c:v>
                </c:pt>
                <c:pt idx="43382">
                  <c:v>2.0902859978377819E-3</c:v>
                </c:pt>
                <c:pt idx="43383">
                  <c:v>1.7948795575648551E-3</c:v>
                </c:pt>
                <c:pt idx="43384">
                  <c:v>1.420601853169501E-3</c:v>
                </c:pt>
                <c:pt idx="43385">
                  <c:v>8.5082167061045766E-4</c:v>
                </c:pt>
                <c:pt idx="43386">
                  <c:v>4.3199953506700689E-4</c:v>
                </c:pt>
                <c:pt idx="43387">
                  <c:v>5.3079170174896717E-4</c:v>
                </c:pt>
                <c:pt idx="43388">
                  <c:v>9.2192349256947637E-4</c:v>
                </c:pt>
                <c:pt idx="43389">
                  <c:v>1.120497588999569E-3</c:v>
                </c:pt>
                <c:pt idx="43390">
                  <c:v>1.0302946902811529E-3</c:v>
                </c:pt>
                <c:pt idx="43391">
                  <c:v>9.8085950594395399E-4</c:v>
                </c:pt>
                <c:pt idx="43392">
                  <c:v>1.0851551778614521E-3</c:v>
                </c:pt>
                <c:pt idx="43393">
                  <c:v>1.0797308059409261E-3</c:v>
                </c:pt>
                <c:pt idx="43394">
                  <c:v>8.0214603804051876E-4</c:v>
                </c:pt>
                <c:pt idx="43395">
                  <c:v>4.5602701720781619E-4</c:v>
                </c:pt>
                <c:pt idx="43396">
                  <c:v>2.8187382849864662E-4</c:v>
                </c:pt>
                <c:pt idx="43397">
                  <c:v>2.8982487856410438E-4</c:v>
                </c:pt>
                <c:pt idx="43398">
                  <c:v>3.1231902539730072E-4</c:v>
                </c:pt>
                <c:pt idx="43399">
                  <c:v>2.6158720720559359E-4</c:v>
                </c:pt>
                <c:pt idx="43400">
                  <c:v>2.243988128611818E-4</c:v>
                </c:pt>
                <c:pt idx="43401">
                  <c:v>2.7150951791554689E-4</c:v>
                </c:pt>
                <c:pt idx="43402">
                  <c:v>3.6202213959768409E-4</c:v>
                </c:pt>
                <c:pt idx="43403">
                  <c:v>3.9251724956557149E-4</c:v>
                </c:pt>
                <c:pt idx="43404">
                  <c:v>3.4050174872390931E-4</c:v>
                </c:pt>
                <c:pt idx="43405">
                  <c:v>2.6080248062498868E-4</c:v>
                </c:pt>
                <c:pt idx="43406">
                  <c:v>2.0840164506807921E-4</c:v>
                </c:pt>
                <c:pt idx="43407">
                  <c:v>1.8023274606093759E-4</c:v>
                </c:pt>
                <c:pt idx="43408">
                  <c:v>1.322591560892761E-4</c:v>
                </c:pt>
                <c:pt idx="43409">
                  <c:v>6.760399992344901E-5</c:v>
                </c:pt>
                <c:pt idx="43410">
                  <c:v>3.4728553146123893E-5</c:v>
                </c:pt>
                <c:pt idx="43411">
                  <c:v>5.4398831707658253E-5</c:v>
                </c:pt>
                <c:pt idx="43412">
                  <c:v>9.0679131972137839E-5</c:v>
                </c:pt>
                <c:pt idx="43413">
                  <c:v>1.0484675294719641E-4</c:v>
                </c:pt>
                <c:pt idx="43414">
                  <c:v>9.9246477475389838E-5</c:v>
                </c:pt>
                <c:pt idx="43415">
                  <c:v>9.65106301009655E-5</c:v>
                </c:pt>
                <c:pt idx="43416">
                  <c:v>9.4023511337582022E-5</c:v>
                </c:pt>
                <c:pt idx="43417">
                  <c:v>7.2640577855054289E-5</c:v>
                </c:pt>
                <c:pt idx="43418">
                  <c:v>3.7738067476311699E-5</c:v>
                </c:pt>
                <c:pt idx="43419">
                  <c:v>1.510619767941535E-5</c:v>
                </c:pt>
                <c:pt idx="43420">
                  <c:v>1.46921929626842E-5</c:v>
                </c:pt>
                <c:pt idx="43421">
                  <c:v>2.1457821276271719E-5</c:v>
                </c:pt>
                <c:pt idx="43422">
                  <c:v>2.4429424229310829E-5</c:v>
                </c:pt>
                <c:pt idx="43423">
                  <c:v>2.7820815375889651E-5</c:v>
                </c:pt>
                <c:pt idx="43424">
                  <c:v>3.5559220123104751E-5</c:v>
                </c:pt>
                <c:pt idx="43425">
                  <c:v>4.0804683521855623E-5</c:v>
                </c:pt>
                <c:pt idx="43426">
                  <c:v>3.6191780964145437E-5</c:v>
                </c:pt>
                <c:pt idx="43427">
                  <c:v>2.5439390810788609E-5</c:v>
                </c:pt>
                <c:pt idx="43428">
                  <c:v>1.7407684936188161E-5</c:v>
                </c:pt>
                <c:pt idx="43429">
                  <c:v>1.4021204151504211E-5</c:v>
                </c:pt>
                <c:pt idx="43430">
                  <c:v>1.113818143494427E-5</c:v>
                </c:pt>
                <c:pt idx="43431">
                  <c:v>8.7827274910523556E-6</c:v>
                </c:pt>
                <c:pt idx="43432">
                  <c:v>1.02836575024412E-5</c:v>
                </c:pt>
                <c:pt idx="43433">
                  <c:v>1.5342222468461841E-5</c:v>
                </c:pt>
                <c:pt idx="43434">
                  <c:v>1.912235893541947E-5</c:v>
                </c:pt>
                <c:pt idx="43435">
                  <c:v>1.8849053958547302E-5</c:v>
                </c:pt>
                <c:pt idx="43436">
                  <c:v>1.6584031982347369E-5</c:v>
                </c:pt>
                <c:pt idx="43437">
                  <c:v>1.4732812815054791E-5</c:v>
                </c:pt>
                <c:pt idx="43438">
                  <c:v>1.279264688491821E-5</c:v>
                </c:pt>
                <c:pt idx="43439">
                  <c:v>9.9294775282032788E-6</c:v>
                </c:pt>
                <c:pt idx="43440">
                  <c:v>7.5856301009480376E-6</c:v>
                </c:pt>
                <c:pt idx="43441">
                  <c:v>7.484013622161001E-6</c:v>
                </c:pt>
                <c:pt idx="43442">
                  <c:v>8.9455852503306232E-6</c:v>
                </c:pt>
                <c:pt idx="43443">
                  <c:v>1.003309353109216E-5</c:v>
                </c:pt>
                <c:pt idx="43444">
                  <c:v>1.0193999514740429E-5</c:v>
                </c:pt>
                <c:pt idx="43445">
                  <c:v>1.017934209812665E-5</c:v>
                </c:pt>
                <c:pt idx="43446">
                  <c:v>1.0139207915926819E-5</c:v>
                </c:pt>
                <c:pt idx="43447">
                  <c:v>9.4082497525960207E-6</c:v>
                </c:pt>
                <c:pt idx="43448">
                  <c:v>7.9669471233501099E-6</c:v>
                </c:pt>
                <c:pt idx="43449">
                  <c:v>6.7681480686587747E-6</c:v>
                </c:pt>
                <c:pt idx="43450">
                  <c:v>6.4367090999439816E-6</c:v>
                </c:pt>
                <c:pt idx="43451">
                  <c:v>6.5942299443122474E-6</c:v>
                </c:pt>
                <c:pt idx="43452">
                  <c:v>6.7108699113305192E-6</c:v>
                </c:pt>
                <c:pt idx="43453">
                  <c:v>6.8441145231190603E-6</c:v>
                </c:pt>
                <c:pt idx="43454">
                  <c:v>7.1807230597187299E-6</c:v>
                </c:pt>
                <c:pt idx="43455">
                  <c:v>7.4554800448822789E-6</c:v>
                </c:pt>
                <c:pt idx="43456">
                  <c:v>7.2992856985365506E-6</c:v>
                </c:pt>
                <c:pt idx="43457">
                  <c:v>6.8199005909264088E-6</c:v>
                </c:pt>
                <c:pt idx="43458">
                  <c:v>6.4196296989393886E-6</c:v>
                </c:pt>
                <c:pt idx="43459">
                  <c:v>6.2361109485209454E-6</c:v>
                </c:pt>
                <c:pt idx="43460">
                  <c:v>6.1167970670794602E-6</c:v>
                </c:pt>
                <c:pt idx="43461">
                  <c:v>6.013072379573714E-6</c:v>
                </c:pt>
                <c:pt idx="43462">
                  <c:v>6.0547640714503359E-6</c:v>
                </c:pt>
                <c:pt idx="43463">
                  <c:v>6.2540352701034863E-6</c:v>
                </c:pt>
                <c:pt idx="43464">
                  <c:v>6.418410521291662E-6</c:v>
                </c:pt>
                <c:pt idx="43465">
                  <c:v>6.411377398762852E-6</c:v>
                </c:pt>
                <c:pt idx="43466">
                  <c:v>6.3055749706109046E-6</c:v>
                </c:pt>
                <c:pt idx="43467">
                  <c:v>6.2151539168553427E-6</c:v>
                </c:pt>
                <c:pt idx="43468">
                  <c:v>6.1333394114626572E-6</c:v>
                </c:pt>
                <c:pt idx="43469">
                  <c:v>6.0184252106409994E-6</c:v>
                </c:pt>
                <c:pt idx="43470">
                  <c:v>5.9190278989262879E-6</c:v>
                </c:pt>
                <c:pt idx="43471">
                  <c:v>5.9112280723638833E-6</c:v>
                </c:pt>
                <c:pt idx="43472">
                  <c:v>5.9757712733699009E-6</c:v>
                </c:pt>
                <c:pt idx="43473">
                  <c:v>6.0287147789495066E-6</c:v>
                </c:pt>
                <c:pt idx="43474">
                  <c:v>6.0380798458936624E-6</c:v>
                </c:pt>
                <c:pt idx="43475">
                  <c:v>6.034941179677844E-6</c:v>
                </c:pt>
                <c:pt idx="43476">
                  <c:v>6.0315564951451961E-6</c:v>
                </c:pt>
                <c:pt idx="43477">
                  <c:v>6.0019592638127506E-6</c:v>
                </c:pt>
                <c:pt idx="43478">
                  <c:v>5.9420112847874407E-6</c:v>
                </c:pt>
                <c:pt idx="43479">
                  <c:v>5.8906753110932186E-6</c:v>
                </c:pt>
                <c:pt idx="43480">
                  <c:v>5.8766886468220036E-6</c:v>
                </c:pt>
                <c:pt idx="43481">
                  <c:v>5.8850218920269981E-6</c:v>
                </c:pt>
                <c:pt idx="43482">
                  <c:v>5.8910013649438042E-6</c:v>
                </c:pt>
                <c:pt idx="43483">
                  <c:v>5.8953100960934526E-6</c:v>
                </c:pt>
                <c:pt idx="43484">
                  <c:v>5.9068265727546532E-6</c:v>
                </c:pt>
                <c:pt idx="43485">
                  <c:v>5.9157509895158E-6</c:v>
                </c:pt>
                <c:pt idx="43486">
                  <c:v>5.9064595916424878E-6</c:v>
                </c:pt>
                <c:pt idx="43487">
                  <c:v>5.883019639441045E-6</c:v>
                </c:pt>
                <c:pt idx="43488">
                  <c:v>5.8630148487281994E-6</c:v>
                </c:pt>
                <c:pt idx="43489">
                  <c:v>5.8530063142825384E-6</c:v>
                </c:pt>
                <c:pt idx="43490">
                  <c:v>5.8461914704821538E-6</c:v>
                </c:pt>
                <c:pt idx="43491">
                  <c:v>5.8398804867465506E-6</c:v>
                </c:pt>
                <c:pt idx="43492">
                  <c:v>5.839493951498298E-6</c:v>
                </c:pt>
                <c:pt idx="43493">
                  <c:v>5.845457963005174E-6</c:v>
                </c:pt>
                <c:pt idx="43494">
                  <c:v>5.8496439123700839E-6</c:v>
                </c:pt>
                <c:pt idx="43495">
                  <c:v>5.8462305787543301E-6</c:v>
                </c:pt>
                <c:pt idx="43496">
                  <c:v>5.8387099670653697E-6</c:v>
                </c:pt>
                <c:pt idx="43497">
                  <c:v>5.8322534641774837E-6</c:v>
                </c:pt>
                <c:pt idx="43498">
                  <c:v>5.8264467952540136E-6</c:v>
                </c:pt>
                <c:pt idx="43499">
                  <c:v>5.8195164456265047E-6</c:v>
                </c:pt>
                <c:pt idx="43500">
                  <c:v>5.8136006373388227E-6</c:v>
                </c:pt>
                <c:pt idx="43501">
                  <c:v>5.811817118228646E-6</c:v>
                </c:pt>
                <c:pt idx="43502">
                  <c:v>5.8129244280280554E-6</c:v>
                </c:pt>
                <c:pt idx="43503">
                  <c:v>5.8132313824899029E-6</c:v>
                </c:pt>
                <c:pt idx="43504">
                  <c:v>5.8116393120144494E-6</c:v>
                </c:pt>
                <c:pt idx="43505">
                  <c:v>5.8095306485483889E-6</c:v>
                </c:pt>
                <c:pt idx="43506">
                  <c:v>5.8074579101230484E-6</c:v>
                </c:pt>
                <c:pt idx="43507">
                  <c:v>5.8042305681738071E-6</c:v>
                </c:pt>
                <c:pt idx="43508">
                  <c:v>5.7998859119834378E-6</c:v>
                </c:pt>
                <c:pt idx="43509">
                  <c:v>5.7962197388405912E-6</c:v>
                </c:pt>
                <c:pt idx="43510">
                  <c:v>5.7943093452195171E-6</c:v>
                </c:pt>
                <c:pt idx="43511">
                  <c:v>5.7931915762310382E-6</c:v>
                </c:pt>
                <c:pt idx="43512">
                  <c:v>5.7918559832614847E-6</c:v>
                </c:pt>
                <c:pt idx="43513">
                  <c:v>5.7904881032300182E-6</c:v>
                </c:pt>
                <c:pt idx="43514">
                  <c:v>5.7893757912097499E-6</c:v>
                </c:pt>
                <c:pt idx="43515">
                  <c:v>5.7880183703673538E-6</c:v>
                </c:pt>
                <c:pt idx="43516">
                  <c:v>5.7857919273374137E-6</c:v>
                </c:pt>
                <c:pt idx="43517">
                  <c:v>5.7831725825963076E-6</c:v>
                </c:pt>
                <c:pt idx="43518">
                  <c:v>5.780787887488259E-6</c:v>
                </c:pt>
                <c:pt idx="43519">
                  <c:v>5.7789061429502908E-6</c:v>
                </c:pt>
                <c:pt idx="43520">
                  <c:v>5.7770812418311826E-6</c:v>
                </c:pt>
                <c:pt idx="43521">
                  <c:v>5.7753259170567617E-6</c:v>
                </c:pt>
                <c:pt idx="43522">
                  <c:v>5.7739121075428557E-6</c:v>
                </c:pt>
                <c:pt idx="43523">
                  <c:v>5.7726533668756019E-6</c:v>
                </c:pt>
                <c:pt idx="43524">
                  <c:v>5.7712604757398367E-6</c:v>
                </c:pt>
                <c:pt idx="43525">
                  <c:v>5.7695388022693814E-6</c:v>
                </c:pt>
                <c:pt idx="43526">
                  <c:v>5.7676675169204827E-6</c:v>
                </c:pt>
                <c:pt idx="43527">
                  <c:v>5.7659813137433957E-6</c:v>
                </c:pt>
                <c:pt idx="43528">
                  <c:v>5.7642146202852018E-6</c:v>
                </c:pt>
                <c:pt idx="43529">
                  <c:v>5.7624770306574646E-6</c:v>
                </c:pt>
                <c:pt idx="43530">
                  <c:v>5.760873591498239E-6</c:v>
                </c:pt>
                <c:pt idx="43531">
                  <c:v>5.7594402278482448E-6</c:v>
                </c:pt>
                <c:pt idx="43532">
                  <c:v>5.7580891734687611E-6</c:v>
                </c:pt>
                <c:pt idx="43533">
                  <c:v>5.7566708164813463E-6</c:v>
                </c:pt>
                <c:pt idx="43534">
                  <c:v>5.7552006182959303E-6</c:v>
                </c:pt>
                <c:pt idx="43535">
                  <c:v>5.7537445172783919E-6</c:v>
                </c:pt>
                <c:pt idx="43536">
                  <c:v>5.7522656788933091E-6</c:v>
                </c:pt>
                <c:pt idx="43537">
                  <c:v>5.7507627388986293E-6</c:v>
                </c:pt>
                <c:pt idx="43538">
                  <c:v>5.749242063757265E-6</c:v>
                </c:pt>
                <c:pt idx="43539">
                  <c:v>5.7477900554658854E-6</c:v>
                </c:pt>
                <c:pt idx="43540">
                  <c:v>5.746438091591699E-6</c:v>
                </c:pt>
                <c:pt idx="43541">
                  <c:v>5.7450570238870569E-6</c:v>
                </c:pt>
                <c:pt idx="43542">
                  <c:v>5.7437773648416623E-6</c:v>
                </c:pt>
                <c:pt idx="43543">
                  <c:v>5.7424217629886698E-6</c:v>
                </c:pt>
                <c:pt idx="43544">
                  <c:v>5.7411275520280469E-6</c:v>
                </c:pt>
                <c:pt idx="43545">
                  <c:v>5.7398119679419324E-6</c:v>
                </c:pt>
                <c:pt idx="43546">
                  <c:v>5.7384345382160973E-6</c:v>
                </c:pt>
                <c:pt idx="43547">
                  <c:v>5.7370880313101216E-6</c:v>
                </c:pt>
                <c:pt idx="43548">
                  <c:v>5.7358033700438682E-6</c:v>
                </c:pt>
                <c:pt idx="43549">
                  <c:v>5.7345228015037719E-6</c:v>
                </c:pt>
                <c:pt idx="43550">
                  <c:v>5.7332513279106934E-6</c:v>
                </c:pt>
                <c:pt idx="43551">
                  <c:v>5.7320080486533698E-6</c:v>
                </c:pt>
                <c:pt idx="43552">
                  <c:v>5.7307506722281687E-6</c:v>
                </c:pt>
                <c:pt idx="43553">
                  <c:v>5.7295724218420219E-6</c:v>
                </c:pt>
                <c:pt idx="43554">
                  <c:v>5.7283473324787337E-6</c:v>
                </c:pt>
                <c:pt idx="43555">
                  <c:v>5.7271072364528663E-6</c:v>
                </c:pt>
                <c:pt idx="43556">
                  <c:v>5.7259353525296319E-6</c:v>
                </c:pt>
                <c:pt idx="43557">
                  <c:v>5.7246957112511146E-6</c:v>
                </c:pt>
                <c:pt idx="43558">
                  <c:v>5.7235288295487408E-6</c:v>
                </c:pt>
                <c:pt idx="43559">
                  <c:v>5.7223510339099448E-6</c:v>
                </c:pt>
                <c:pt idx="43560">
                  <c:v>5.7212077990698162E-6</c:v>
                </c:pt>
                <c:pt idx="43561">
                  <c:v>5.7200722949346527E-6</c:v>
                </c:pt>
                <c:pt idx="43562">
                  <c:v>5.7189272411051206E-6</c:v>
                </c:pt>
                <c:pt idx="43563">
                  <c:v>5.7177935559593607E-6</c:v>
                </c:pt>
                <c:pt idx="43564">
                  <c:v>5.7166794249496888E-6</c:v>
                </c:pt>
                <c:pt idx="43565">
                  <c:v>5.7155803006025963E-6</c:v>
                </c:pt>
                <c:pt idx="43566">
                  <c:v>5.7145139180647666E-6</c:v>
                </c:pt>
                <c:pt idx="43567">
                  <c:v>5.7133966038236386E-6</c:v>
                </c:pt>
                <c:pt idx="43568">
                  <c:v>5.7123306760331616E-6</c:v>
                </c:pt>
                <c:pt idx="43569">
                  <c:v>5.7112138165393836E-6</c:v>
                </c:pt>
                <c:pt idx="43570">
                  <c:v>5.7101728998532053E-6</c:v>
                </c:pt>
                <c:pt idx="43571">
                  <c:v>5.7091438065981492E-6</c:v>
                </c:pt>
                <c:pt idx="43572">
                  <c:v>5.7081128943536896E-6</c:v>
                </c:pt>
                <c:pt idx="43573">
                  <c:v>5.7070569710049313E-6</c:v>
                </c:pt>
                <c:pt idx="43574">
                  <c:v>5.7060551625909284E-6</c:v>
                </c:pt>
                <c:pt idx="43575">
                  <c:v>5.7050110626732931E-6</c:v>
                </c:pt>
                <c:pt idx="43576">
                  <c:v>5.7039969760808162E-6</c:v>
                </c:pt>
                <c:pt idx="43577">
                  <c:v>5.7030197240237612E-6</c:v>
                </c:pt>
                <c:pt idx="43578">
                  <c:v>5.7020370149984956E-6</c:v>
                </c:pt>
                <c:pt idx="43579">
                  <c:v>5.701046120520914E-6</c:v>
                </c:pt>
                <c:pt idx="43580">
                  <c:v>5.7000656852324028E-6</c:v>
                </c:pt>
                <c:pt idx="43581">
                  <c:v>5.6991511883097701E-6</c:v>
                </c:pt>
                <c:pt idx="43582">
                  <c:v>5.698178028978873E-6</c:v>
                </c:pt>
                <c:pt idx="43583">
                  <c:v>5.6972421589307487E-6</c:v>
                </c:pt>
                <c:pt idx="43584">
                  <c:v>5.6962817325256756E-6</c:v>
                </c:pt>
                <c:pt idx="43585">
                  <c:v>5.6953913372126408E-6</c:v>
                </c:pt>
                <c:pt idx="43586">
                  <c:v>5.6944550124171664E-6</c:v>
                </c:pt>
                <c:pt idx="43587">
                  <c:v>5.6935650718514808E-6</c:v>
                </c:pt>
                <c:pt idx="43588">
                  <c:v>5.6926278375613037E-6</c:v>
                </c:pt>
                <c:pt idx="43589">
                  <c:v>5.6917237998277406E-6</c:v>
                </c:pt>
                <c:pt idx="43590">
                  <c:v>5.690848411177285E-6</c:v>
                </c:pt>
                <c:pt idx="43591">
                  <c:v>5.6899616538430564E-6</c:v>
                </c:pt>
                <c:pt idx="43592">
                  <c:v>5.689078079740284E-6</c:v>
                </c:pt>
                <c:pt idx="43593">
                  <c:v>5.6881749515014226E-6</c:v>
                </c:pt>
                <c:pt idx="43594">
                  <c:v>5.6873177527450034E-6</c:v>
                </c:pt>
                <c:pt idx="43595">
                  <c:v>5.6865260376071092E-6</c:v>
                </c:pt>
                <c:pt idx="43596">
                  <c:v>5.6856365517887753E-6</c:v>
                </c:pt>
                <c:pt idx="43597">
                  <c:v>5.6847757150535472E-6</c:v>
                </c:pt>
                <c:pt idx="43598">
                  <c:v>5.6839603530534077E-6</c:v>
                </c:pt>
                <c:pt idx="43599">
                  <c:v>5.6831490837794263E-6</c:v>
                </c:pt>
                <c:pt idx="43600">
                  <c:v>5.6823414524842519E-6</c:v>
                </c:pt>
                <c:pt idx="43601">
                  <c:v>5.6815188145264983E-6</c:v>
                </c:pt>
                <c:pt idx="43602">
                  <c:v>5.6807593864505179E-6</c:v>
                </c:pt>
                <c:pt idx="43603">
                  <c:v>5.6799476624291856E-6</c:v>
                </c:pt>
                <c:pt idx="43604">
                  <c:v>5.6791268434608364E-6</c:v>
                </c:pt>
                <c:pt idx="43605">
                  <c:v>5.6783433137752581E-6</c:v>
                </c:pt>
                <c:pt idx="43606">
                  <c:v>5.6775952543830499E-6</c:v>
                </c:pt>
                <c:pt idx="43607">
                  <c:v>5.676821729139192E-6</c:v>
                </c:pt>
                <c:pt idx="43608">
                  <c:v>5.6760709412628776E-6</c:v>
                </c:pt>
                <c:pt idx="43609">
                  <c:v>5.6753183343971614E-6</c:v>
                </c:pt>
                <c:pt idx="43610">
                  <c:v>5.6745484471321106E-6</c:v>
                </c:pt>
                <c:pt idx="43611">
                  <c:v>5.6737849263299722E-6</c:v>
                </c:pt>
                <c:pt idx="43612">
                  <c:v>5.6730682445049752E-6</c:v>
                </c:pt>
                <c:pt idx="43613">
                  <c:v>5.6723133639025036E-6</c:v>
                </c:pt>
                <c:pt idx="43614">
                  <c:v>5.6715971368248566E-6</c:v>
                </c:pt>
                <c:pt idx="43615">
                  <c:v>5.6708563533902634E-6</c:v>
                </c:pt>
                <c:pt idx="43616">
                  <c:v>5.6701483117649332E-6</c:v>
                </c:pt>
                <c:pt idx="43617">
                  <c:v>5.6694498198339724E-6</c:v>
                </c:pt>
                <c:pt idx="43618">
                  <c:v>5.6687376854824834E-6</c:v>
                </c:pt>
                <c:pt idx="43619">
                  <c:v>5.6680887610127684E-6</c:v>
                </c:pt>
                <c:pt idx="43620">
                  <c:v>5.6673861763556488E-6</c:v>
                </c:pt>
                <c:pt idx="43621">
                  <c:v>5.6666935961402487E-6</c:v>
                </c:pt>
                <c:pt idx="43622">
                  <c:v>5.6659769143152516E-6</c:v>
                </c:pt>
                <c:pt idx="43623">
                  <c:v>5.6653370847925544E-6</c:v>
                </c:pt>
                <c:pt idx="43624">
                  <c:v>5.6646676966920504E-6</c:v>
                </c:pt>
                <c:pt idx="43625">
                  <c:v>5.6640342336322647E-6</c:v>
                </c:pt>
                <c:pt idx="43626">
                  <c:v>5.6633548410900403E-6</c:v>
                </c:pt>
                <c:pt idx="43627">
                  <c:v>5.662719104293501E-6</c:v>
                </c:pt>
                <c:pt idx="43628">
                  <c:v>5.6620319810463124E-6</c:v>
                </c:pt>
                <c:pt idx="43629">
                  <c:v>5.6613857850607019E-6</c:v>
                </c:pt>
                <c:pt idx="43630">
                  <c:v>5.660780516336672E-6</c:v>
                </c:pt>
                <c:pt idx="43631">
                  <c:v>5.6601452342874836E-6</c:v>
                </c:pt>
                <c:pt idx="43632">
                  <c:v>5.6595004025439266E-6</c:v>
                </c:pt>
                <c:pt idx="43633">
                  <c:v>5.6589005907881074E-6</c:v>
                </c:pt>
                <c:pt idx="43634">
                  <c:v>5.6582680372230243E-6</c:v>
                </c:pt>
                <c:pt idx="43635">
                  <c:v>5.6576641327410471E-6</c:v>
                </c:pt>
                <c:pt idx="43636">
                  <c:v>5.6570697779534376E-6</c:v>
                </c:pt>
                <c:pt idx="43637">
                  <c:v>5.6564808801340396E-6</c:v>
                </c:pt>
                <c:pt idx="43638">
                  <c:v>5.6558824326202739E-6</c:v>
                </c:pt>
                <c:pt idx="43639">
                  <c:v>5.6553008107584901E-6</c:v>
                </c:pt>
                <c:pt idx="43640">
                  <c:v>5.6547073654655833E-6</c:v>
                </c:pt>
                <c:pt idx="43641">
                  <c:v>5.654099823004799E-6</c:v>
                </c:pt>
                <c:pt idx="43642">
                  <c:v>5.6535204748797696E-6</c:v>
                </c:pt>
                <c:pt idx="43643">
                  <c:v>5.6529765970481094E-6</c:v>
                </c:pt>
                <c:pt idx="43644">
                  <c:v>5.6524077081121496E-6</c:v>
                </c:pt>
                <c:pt idx="43645">
                  <c:v>5.6518274504924193E-6</c:v>
                </c:pt>
                <c:pt idx="43646">
                  <c:v>5.6512990340706892E-6</c:v>
                </c:pt>
                <c:pt idx="43647">
                  <c:v>5.6507124099880457E-6</c:v>
                </c:pt>
                <c:pt idx="43648">
                  <c:v>5.6501507970097009E-6</c:v>
                </c:pt>
                <c:pt idx="43649">
                  <c:v>5.6496410252293572E-6</c:v>
                </c:pt>
                <c:pt idx="43650">
                  <c:v>5.6490757742722053E-6</c:v>
                </c:pt>
                <c:pt idx="43651">
                  <c:v>5.6485746426915276E-6</c:v>
                </c:pt>
                <c:pt idx="43652">
                  <c:v>5.6479998420400079E-6</c:v>
                </c:pt>
                <c:pt idx="43653">
                  <c:v>5.6474891607649616E-6</c:v>
                </c:pt>
                <c:pt idx="43654">
                  <c:v>5.6469725677743554E-6</c:v>
                </c:pt>
                <c:pt idx="43655">
                  <c:v>5.6464382396370638E-6</c:v>
                </c:pt>
                <c:pt idx="43656">
                  <c:v>5.6459180086676497E-6</c:v>
                </c:pt>
                <c:pt idx="43657">
                  <c:v>5.6453932302247267E-6</c:v>
                </c:pt>
                <c:pt idx="43658">
                  <c:v>5.6449102885380853E-6</c:v>
                </c:pt>
                <c:pt idx="43659">
                  <c:v>5.6444318943249527E-6</c:v>
                </c:pt>
                <c:pt idx="43660">
                  <c:v>5.6439271247654688E-6</c:v>
                </c:pt>
                <c:pt idx="43661">
                  <c:v>5.6433946156175807E-6</c:v>
                </c:pt>
                <c:pt idx="43662">
                  <c:v>5.6429435062455013E-6</c:v>
                </c:pt>
                <c:pt idx="43663">
                  <c:v>5.6424178183078766E-6</c:v>
                </c:pt>
                <c:pt idx="43664">
                  <c:v>5.641951702273218E-6</c:v>
                </c:pt>
                <c:pt idx="43665">
                  <c:v>5.6414965001749806E-6</c:v>
                </c:pt>
                <c:pt idx="43666">
                  <c:v>5.6409935496049002E-6</c:v>
                </c:pt>
                <c:pt idx="43667">
                  <c:v>5.6405265240755398E-6</c:v>
                </c:pt>
                <c:pt idx="43668">
                  <c:v>5.6400776884402148E-6</c:v>
                </c:pt>
                <c:pt idx="43669">
                  <c:v>5.6396079344267491E-6</c:v>
                </c:pt>
                <c:pt idx="43670">
                  <c:v>5.6391131693089847E-6</c:v>
                </c:pt>
                <c:pt idx="43671">
                  <c:v>5.6387029871984851E-6</c:v>
                </c:pt>
                <c:pt idx="43672">
                  <c:v>5.6382168622803866E-6</c:v>
                </c:pt>
                <c:pt idx="43673">
                  <c:v>5.6377816690655891E-6</c:v>
                </c:pt>
                <c:pt idx="43674">
                  <c:v>5.6373100960627198E-6</c:v>
                </c:pt>
                <c:pt idx="43675">
                  <c:v>5.6368589866906396E-6</c:v>
                </c:pt>
                <c:pt idx="43676">
                  <c:v>5.6364310694334563E-6</c:v>
                </c:pt>
                <c:pt idx="43677">
                  <c:v>5.6359926929872017E-6</c:v>
                </c:pt>
                <c:pt idx="43678">
                  <c:v>5.6355970627919314E-6</c:v>
                </c:pt>
                <c:pt idx="43679">
                  <c:v>5.6351086641370776E-6</c:v>
                </c:pt>
                <c:pt idx="43680">
                  <c:v>5.6347112149524037E-6</c:v>
                </c:pt>
                <c:pt idx="43681">
                  <c:v>5.6342760217376053E-6</c:v>
                </c:pt>
                <c:pt idx="43682">
                  <c:v>5.6338267313549304E-6</c:v>
                </c:pt>
                <c:pt idx="43683">
                  <c:v>5.6334538385272026E-6</c:v>
                </c:pt>
                <c:pt idx="43684">
                  <c:v>5.6329731705773156E-6</c:v>
                </c:pt>
                <c:pt idx="43685">
                  <c:v>5.632623015117133E-6</c:v>
                </c:pt>
                <c:pt idx="43686">
                  <c:v>5.632178726955317E-6</c:v>
                </c:pt>
                <c:pt idx="43687">
                  <c:v>5.63176990908687E-6</c:v>
                </c:pt>
                <c:pt idx="43688">
                  <c:v>5.631401563732652E-6</c:v>
                </c:pt>
                <c:pt idx="43689">
                  <c:v>5.6309827414224864E-6</c:v>
                </c:pt>
                <c:pt idx="43690">
                  <c:v>5.6305912039533723E-6</c:v>
                </c:pt>
                <c:pt idx="43691">
                  <c:v>5.6302028497157153E-6</c:v>
                </c:pt>
                <c:pt idx="43692">
                  <c:v>5.6298126764886547E-6</c:v>
                </c:pt>
                <c:pt idx="43693">
                  <c:v>5.6294261412404012E-6</c:v>
                </c:pt>
                <c:pt idx="43694">
                  <c:v>5.6290009524673223E-6</c:v>
                </c:pt>
                <c:pt idx="43695">
                  <c:v>5.6286344261025079E-6</c:v>
                </c:pt>
                <c:pt idx="43696">
                  <c:v>5.6282956393260966E-6</c:v>
                </c:pt>
                <c:pt idx="43697">
                  <c:v>5.6278736337844748E-6</c:v>
                </c:pt>
                <c:pt idx="43698">
                  <c:v>5.6274943744938346E-6</c:v>
                </c:pt>
                <c:pt idx="43699">
                  <c:v>5.6271269386343192E-6</c:v>
                </c:pt>
                <c:pt idx="43700">
                  <c:v>5.6267613217642074E-6</c:v>
                </c:pt>
                <c:pt idx="43701">
                  <c:v>5.6264357226609718E-6</c:v>
                </c:pt>
                <c:pt idx="43702">
                  <c:v>5.6260209930769634E-6</c:v>
                </c:pt>
                <c:pt idx="43703">
                  <c:v>5.6256681091326746E-6</c:v>
                </c:pt>
                <c:pt idx="43704">
                  <c:v>5.6252979447890539E-6</c:v>
                </c:pt>
                <c:pt idx="43705">
                  <c:v>5.6249682529596612E-6</c:v>
                </c:pt>
                <c:pt idx="43706">
                  <c:v>5.6245917221531272E-6</c:v>
                </c:pt>
                <c:pt idx="43707">
                  <c:v>5.6242347454826813E-6</c:v>
                </c:pt>
                <c:pt idx="43708">
                  <c:v>5.623919605568517E-6</c:v>
                </c:pt>
                <c:pt idx="43709">
                  <c:v>5.6235467127407901E-6</c:v>
                </c:pt>
                <c:pt idx="43710">
                  <c:v>5.6232411225209944E-6</c:v>
                </c:pt>
                <c:pt idx="43711">
                  <c:v>5.6228673201985657E-6</c:v>
                </c:pt>
                <c:pt idx="43712">
                  <c:v>5.6225353546324186E-6</c:v>
                </c:pt>
                <c:pt idx="43713">
                  <c:v>5.622161097562639E-6</c:v>
                </c:pt>
                <c:pt idx="43714">
                  <c:v>5.6218882491521072E-6</c:v>
                </c:pt>
                <c:pt idx="43715">
                  <c:v>5.6215376389445737E-6</c:v>
                </c:pt>
                <c:pt idx="43716">
                  <c:v>5.6212138588307434E-6</c:v>
                </c:pt>
                <c:pt idx="43717">
                  <c:v>5.6208664318546653E-6</c:v>
                </c:pt>
                <c:pt idx="43718">
                  <c:v>5.6205394685093779E-6</c:v>
                </c:pt>
                <c:pt idx="43719">
                  <c:v>5.6202279665740207E-6</c:v>
                </c:pt>
                <c:pt idx="43720">
                  <c:v>5.6198641686933124E-6</c:v>
                </c:pt>
                <c:pt idx="43721">
                  <c:v>5.619589956040727E-6</c:v>
                </c:pt>
                <c:pt idx="43722">
                  <c:v>5.6192716328951056E-6</c:v>
                </c:pt>
                <c:pt idx="43723">
                  <c:v>5.6189387578342584E-6</c:v>
                </c:pt>
                <c:pt idx="43724">
                  <c:v>5.6186281653936021E-6</c:v>
                </c:pt>
                <c:pt idx="43725">
                  <c:v>5.6183039305324201E-6</c:v>
                </c:pt>
                <c:pt idx="43726">
                  <c:v>5.618015620711958E-6</c:v>
                </c:pt>
                <c:pt idx="43727">
                  <c:v>5.6176945690822322E-6</c:v>
                </c:pt>
                <c:pt idx="43728">
                  <c:v>5.6174294513766654E-6</c:v>
                </c:pt>
                <c:pt idx="43729">
                  <c:v>5.6170974858105183E-6</c:v>
                </c:pt>
                <c:pt idx="43730">
                  <c:v>5.6168250921473373E-6</c:v>
                </c:pt>
                <c:pt idx="43731">
                  <c:v>5.6165622481785249E-6</c:v>
                </c:pt>
                <c:pt idx="43732">
                  <c:v>5.6162184591812547E-6</c:v>
                </c:pt>
                <c:pt idx="43733">
                  <c:v>5.6159142332035117E-6</c:v>
                </c:pt>
                <c:pt idx="43734">
                  <c:v>5.6156450227717869E-6</c:v>
                </c:pt>
                <c:pt idx="43735">
                  <c:v>5.6153407967940439E-6</c:v>
                </c:pt>
                <c:pt idx="43736">
                  <c:v>5.6150583986891434E-6</c:v>
                </c:pt>
                <c:pt idx="43737">
                  <c:v>5.614747351501137E-6</c:v>
                </c:pt>
                <c:pt idx="43738">
                  <c:v>5.6144763220800087E-6</c:v>
                </c:pt>
                <c:pt idx="43739">
                  <c:v>5.6141566346923363E-6</c:v>
                </c:pt>
                <c:pt idx="43740">
                  <c:v>5.6139397202059627E-6</c:v>
                </c:pt>
                <c:pt idx="43741">
                  <c:v>5.6136382227123249E-6</c:v>
                </c:pt>
                <c:pt idx="43742">
                  <c:v>5.6133499128918629E-6</c:v>
                </c:pt>
                <c:pt idx="43743">
                  <c:v>5.6130816119548399E-6</c:v>
                </c:pt>
                <c:pt idx="43744">
                  <c:v>5.6127978496078867E-6</c:v>
                </c:pt>
                <c:pt idx="43745">
                  <c:v>5.6125090850400738E-6</c:v>
                </c:pt>
                <c:pt idx="43746">
                  <c:v>5.6122489695553668E-6</c:v>
                </c:pt>
                <c:pt idx="43747">
                  <c:v>5.6120015869964854E-6</c:v>
                </c:pt>
                <c:pt idx="43748">
                  <c:v>5.6117437452485319E-6</c:v>
                </c:pt>
                <c:pt idx="43749">
                  <c:v>5.611450887954561E-6</c:v>
                </c:pt>
                <c:pt idx="43750">
                  <c:v>5.6112098718585912E-6</c:v>
                </c:pt>
                <c:pt idx="43751">
                  <c:v>5.6109506658685859E-6</c:v>
                </c:pt>
                <c:pt idx="43752">
                  <c:v>5.6106723604898434E-6</c:v>
                </c:pt>
                <c:pt idx="43753">
                  <c:v>5.6104149734892417E-6</c:v>
                </c:pt>
                <c:pt idx="43754">
                  <c:v>5.6101362133631483E-6</c:v>
                </c:pt>
                <c:pt idx="43755">
                  <c:v>5.6099174798873719E-6</c:v>
                </c:pt>
                <c:pt idx="43756">
                  <c:v>5.6096500884450506E-6</c:v>
                </c:pt>
                <c:pt idx="43757">
                  <c:v>5.6093635976139922E-6</c:v>
                </c:pt>
                <c:pt idx="43758">
                  <c:v>5.6091421356541096E-6</c:v>
                </c:pt>
                <c:pt idx="43759">
                  <c:v>5.6089602367137559E-6</c:v>
                </c:pt>
                <c:pt idx="43760">
                  <c:v>5.6086573749780646E-6</c:v>
                </c:pt>
                <c:pt idx="43761">
                  <c:v>5.6083813433360774E-6</c:v>
                </c:pt>
                <c:pt idx="43762">
                  <c:v>5.6081644288497054E-6</c:v>
                </c:pt>
                <c:pt idx="43763">
                  <c:v>5.6079179557855241E-6</c:v>
                </c:pt>
                <c:pt idx="43764">
                  <c:v>5.6076924010994844E-6</c:v>
                </c:pt>
                <c:pt idx="43765">
                  <c:v>5.6074773056025151E-6</c:v>
                </c:pt>
                <c:pt idx="43766">
                  <c:v>5.6071930885082111E-6</c:v>
                </c:pt>
                <c:pt idx="43767">
                  <c:v>5.6069807214953471E-6</c:v>
                </c:pt>
                <c:pt idx="43768">
                  <c:v>5.6067274272209033E-6</c:v>
                </c:pt>
                <c:pt idx="43769">
                  <c:v>5.6064745876938096E-6</c:v>
                </c:pt>
                <c:pt idx="43770">
                  <c:v>5.6062217481667176E-6</c:v>
                </c:pt>
                <c:pt idx="43771">
                  <c:v>5.6060093811538536E-6</c:v>
                </c:pt>
                <c:pt idx="43772">
                  <c:v>5.6058047448459547E-6</c:v>
                </c:pt>
                <c:pt idx="43773">
                  <c:v>5.6055578170344234E-6</c:v>
                </c:pt>
                <c:pt idx="43774">
                  <c:v>5.6053222579066642E-6</c:v>
                </c:pt>
                <c:pt idx="43775">
                  <c:v>5.6051135288726073E-6</c:v>
                </c:pt>
                <c:pt idx="43776">
                  <c:v>5.6049070735753048E-6</c:v>
                </c:pt>
                <c:pt idx="43777">
                  <c:v>5.6046669669740368E-6</c:v>
                </c:pt>
                <c:pt idx="43778">
                  <c:v>5.6044273151201196E-6</c:v>
                </c:pt>
                <c:pt idx="43779">
                  <c:v>5.6041967582132202E-6</c:v>
                </c:pt>
                <c:pt idx="43780">
                  <c:v>5.6039866649371106E-6</c:v>
                </c:pt>
                <c:pt idx="43781">
                  <c:v>5.6037370086414739E-6</c:v>
                </c:pt>
                <c:pt idx="43782">
                  <c:v>5.6035501074802596E-6</c:v>
                </c:pt>
                <c:pt idx="43783">
                  <c:v>5.6033186410786584E-6</c:v>
                </c:pt>
                <c:pt idx="43784">
                  <c:v>5.6030967243714258E-6</c:v>
                </c:pt>
                <c:pt idx="43785">
                  <c:v>5.6028979997790884E-6</c:v>
                </c:pt>
                <c:pt idx="43786">
                  <c:v>5.6026706261036452E-6</c:v>
                </c:pt>
                <c:pt idx="43787">
                  <c:v>5.6024491641437626E-6</c:v>
                </c:pt>
                <c:pt idx="43788">
                  <c:v>5.6022659009613562E-6</c:v>
                </c:pt>
                <c:pt idx="43789">
                  <c:v>5.6020367082965086E-6</c:v>
                </c:pt>
                <c:pt idx="43790">
                  <c:v>5.6018197938101366E-6</c:v>
                </c:pt>
                <c:pt idx="43791">
                  <c:v>5.6016319831542214E-6</c:v>
                </c:pt>
                <c:pt idx="43792">
                  <c:v>5.6013814173638821E-6</c:v>
                </c:pt>
                <c:pt idx="43793">
                  <c:v>5.6011876949924036E-6</c:v>
                </c:pt>
                <c:pt idx="43794">
                  <c:v>5.6009885156527162E-6</c:v>
                </c:pt>
                <c:pt idx="43795">
                  <c:v>5.6008061619650107E-6</c:v>
                </c:pt>
                <c:pt idx="43796">
                  <c:v>5.600588792731287E-6</c:v>
                </c:pt>
                <c:pt idx="43797">
                  <c:v>5.6004068937909324E-6</c:v>
                </c:pt>
                <c:pt idx="43798">
                  <c:v>5.6001676966843661E-6</c:v>
                </c:pt>
                <c:pt idx="43799">
                  <c:v>5.6000162658165209E-6</c:v>
                </c:pt>
                <c:pt idx="43800">
                  <c:v>5.5998043535510078E-6</c:v>
                </c:pt>
                <c:pt idx="43801">
                  <c:v>5.5995697039179504E-6</c:v>
                </c:pt>
                <c:pt idx="43802">
                  <c:v>5.5994028116401751E-6</c:v>
                </c:pt>
                <c:pt idx="43803">
                  <c:v>5.5992231864365749E-6</c:v>
                </c:pt>
                <c:pt idx="43804">
                  <c:v>5.5990017244766932E-6</c:v>
                </c:pt>
                <c:pt idx="43805">
                  <c:v>5.598826191999251E-6</c:v>
                </c:pt>
                <c:pt idx="43806">
                  <c:v>5.5986097322602291E-6</c:v>
                </c:pt>
                <c:pt idx="43807">
                  <c:v>5.5984364735195413E-6</c:v>
                </c:pt>
                <c:pt idx="43808">
                  <c:v>5.5982436606427646E-6</c:v>
                </c:pt>
                <c:pt idx="43809">
                  <c:v>5.5980558499868494E-6</c:v>
                </c:pt>
                <c:pt idx="43810">
                  <c:v>5.5978293858061079E-6</c:v>
                </c:pt>
                <c:pt idx="43811">
                  <c:v>5.597684776148526E-6</c:v>
                </c:pt>
                <c:pt idx="43812">
                  <c:v>5.5974510360101704E-6</c:v>
                </c:pt>
                <c:pt idx="43813">
                  <c:v>5.597300059889676E-6</c:v>
                </c:pt>
                <c:pt idx="43814">
                  <c:v>5.5970745052036364E-6</c:v>
                </c:pt>
                <c:pt idx="43815">
                  <c:v>5.5969107961573172E-6</c:v>
                </c:pt>
                <c:pt idx="43816">
                  <c:v>5.596739356406033E-6</c:v>
                </c:pt>
                <c:pt idx="43817">
                  <c:v>5.5965779210964683E-6</c:v>
                </c:pt>
                <c:pt idx="43818">
                  <c:v>5.5963505474210251E-6</c:v>
                </c:pt>
                <c:pt idx="43819">
                  <c:v>5.5961641010071617E-6</c:v>
                </c:pt>
                <c:pt idx="43820">
                  <c:v>5.5960208555916316E-6</c:v>
                </c:pt>
                <c:pt idx="43821">
                  <c:v>5.5958025768632069E-6</c:v>
                </c:pt>
                <c:pt idx="43822">
                  <c:v>5.5956306823645718E-6</c:v>
                </c:pt>
                <c:pt idx="43823">
                  <c:v>5.5954883464437444E-6</c:v>
                </c:pt>
                <c:pt idx="43824">
                  <c:v>5.5953132687136531E-6</c:v>
                </c:pt>
                <c:pt idx="43825">
                  <c:v>5.5951168178580701E-6</c:v>
                </c:pt>
                <c:pt idx="43826">
                  <c:v>5.5949176385183819E-6</c:v>
                </c:pt>
                <c:pt idx="43827">
                  <c:v>5.5947693908819929E-6</c:v>
                </c:pt>
                <c:pt idx="43828">
                  <c:v>5.5945943131519016E-6</c:v>
                </c:pt>
                <c:pt idx="43829">
                  <c:v>5.5944010455277748E-6</c:v>
                </c:pt>
                <c:pt idx="43830">
                  <c:v>5.5942550716281403E-6</c:v>
                </c:pt>
                <c:pt idx="43831">
                  <c:v>5.5940890888450667E-6</c:v>
                </c:pt>
                <c:pt idx="43832">
                  <c:v>5.5938785408216063E-6</c:v>
                </c:pt>
                <c:pt idx="43833">
                  <c:v>5.593699370365357E-6</c:v>
                </c:pt>
                <c:pt idx="43834">
                  <c:v>5.5935397540451959E-6</c:v>
                </c:pt>
                <c:pt idx="43835">
                  <c:v>5.593379228230333E-6</c:v>
                </c:pt>
                <c:pt idx="43836">
                  <c:v>5.5932150644366629E-6</c:v>
                </c:pt>
                <c:pt idx="43837">
                  <c:v>5.5930577218532562E-6</c:v>
                </c:pt>
                <c:pt idx="43838">
                  <c:v>5.5928790061443578E-6</c:v>
                </c:pt>
                <c:pt idx="43839">
                  <c:v>5.592710294877179E-6</c:v>
                </c:pt>
                <c:pt idx="43840">
                  <c:v>5.5925502238096669E-6</c:v>
                </c:pt>
                <c:pt idx="43841">
                  <c:v>5.5923514992173304E-6</c:v>
                </c:pt>
                <c:pt idx="43842">
                  <c:v>5.5921714192663794E-6</c:v>
                </c:pt>
                <c:pt idx="43843">
                  <c:v>5.5920595514180596E-6</c:v>
                </c:pt>
                <c:pt idx="43844">
                  <c:v>5.5918808357091621E-6</c:v>
                </c:pt>
                <c:pt idx="43845">
                  <c:v>5.5917043937370181E-6</c:v>
                </c:pt>
                <c:pt idx="43846">
                  <c:v>5.5915256780281197E-6</c:v>
                </c:pt>
                <c:pt idx="43847">
                  <c:v>5.5914015320013277E-6</c:v>
                </c:pt>
                <c:pt idx="43848">
                  <c:v>5.5912150855874643E-6</c:v>
                </c:pt>
                <c:pt idx="43849">
                  <c:v>5.5910804803716019E-6</c:v>
                </c:pt>
                <c:pt idx="43850">
                  <c:v>5.5909067668835633E-6</c:v>
                </c:pt>
                <c:pt idx="43851">
                  <c:v>5.5907703426782973E-6</c:v>
                </c:pt>
                <c:pt idx="43852">
                  <c:v>5.5905575209180816E-6</c:v>
                </c:pt>
                <c:pt idx="43853">
                  <c:v>5.5904529290273794E-6</c:v>
                </c:pt>
                <c:pt idx="43854">
                  <c:v>5.5902655731188133E-6</c:v>
                </c:pt>
                <c:pt idx="43855">
                  <c:v>5.5901150517456699E-6</c:v>
                </c:pt>
                <c:pt idx="43856">
                  <c:v>5.589978627540404E-6</c:v>
                </c:pt>
                <c:pt idx="43857">
                  <c:v>5.5897817219374701E-6</c:v>
                </c:pt>
                <c:pt idx="43858">
                  <c:v>5.5896553021739237E-6</c:v>
                </c:pt>
                <c:pt idx="43859">
                  <c:v>5.5894765864650253E-6</c:v>
                </c:pt>
                <c:pt idx="43860">
                  <c:v>5.5893633543746546E-6</c:v>
                </c:pt>
                <c:pt idx="43861">
                  <c:v>5.5891869124025106E-6</c:v>
                </c:pt>
                <c:pt idx="43862">
                  <c:v>5.589037300524069E-6</c:v>
                </c:pt>
                <c:pt idx="43863">
                  <c:v>5.5889013310661539E-6</c:v>
                </c:pt>
                <c:pt idx="43864">
                  <c:v>5.5887026064738174E-6</c:v>
                </c:pt>
                <c:pt idx="43865">
                  <c:v>5.5885466281324633E-6</c:v>
                </c:pt>
                <c:pt idx="43866">
                  <c:v>5.5884393077576533E-6</c:v>
                </c:pt>
                <c:pt idx="43867">
                  <c:v>5.5882560445752461E-6</c:v>
                </c:pt>
                <c:pt idx="43868">
                  <c:v>5.5881046137074009E-6</c:v>
                </c:pt>
                <c:pt idx="43869">
                  <c:v>5.5879545470816083E-6</c:v>
                </c:pt>
                <c:pt idx="43870">
                  <c:v>5.5878426792332903E-6</c:v>
                </c:pt>
                <c:pt idx="43871">
                  <c:v>5.5876907936180942E-6</c:v>
                </c:pt>
                <c:pt idx="43872">
                  <c:v>5.5875439102237578E-6</c:v>
                </c:pt>
                <c:pt idx="43873">
                  <c:v>5.5873806559247896E-6</c:v>
                </c:pt>
                <c:pt idx="43874">
                  <c:v>5.5872296798042953E-6</c:v>
                </c:pt>
                <c:pt idx="43875">
                  <c:v>5.5870737014629412E-6</c:v>
                </c:pt>
                <c:pt idx="43876">
                  <c:v>5.5869113566586748E-6</c:v>
                </c:pt>
                <c:pt idx="43877">
                  <c:v>5.586758106801426E-6</c:v>
                </c:pt>
                <c:pt idx="43878">
                  <c:v>5.5866125876491424E-6</c:v>
                </c:pt>
                <c:pt idx="43879">
                  <c:v>5.5864870773802977E-6</c:v>
                </c:pt>
                <c:pt idx="43880">
                  <c:v>5.5863433772174176E-6</c:v>
                </c:pt>
                <c:pt idx="43881">
                  <c:v>5.5861892178654671E-6</c:v>
                </c:pt>
                <c:pt idx="43882">
                  <c:v>5.5860541579022538E-6</c:v>
                </c:pt>
                <c:pt idx="43883">
                  <c:v>5.5859300118754618E-6</c:v>
                </c:pt>
                <c:pt idx="43884">
                  <c:v>5.5857553888927214E-6</c:v>
                </c:pt>
                <c:pt idx="43885">
                  <c:v>5.5856203289295081E-6</c:v>
                </c:pt>
                <c:pt idx="43886">
                  <c:v>5.585452527157031E-6</c:v>
                </c:pt>
                <c:pt idx="43887">
                  <c:v>5.5853597586974502E-6</c:v>
                </c:pt>
                <c:pt idx="43888">
                  <c:v>5.5852037803560961E-6</c:v>
                </c:pt>
                <c:pt idx="43889">
                  <c:v>5.5850669014034793E-6</c:v>
                </c:pt>
                <c:pt idx="43890">
                  <c:v>5.5849177442723894E-6</c:v>
                </c:pt>
                <c:pt idx="43891">
                  <c:v>5.5847935982455974E-6</c:v>
                </c:pt>
                <c:pt idx="43892">
                  <c:v>5.5846321629360318E-6</c:v>
                </c:pt>
                <c:pt idx="43893">
                  <c:v>5.5844971029728194E-6</c:v>
                </c:pt>
                <c:pt idx="43894">
                  <c:v>5.5843543123046402E-6</c:v>
                </c:pt>
                <c:pt idx="43895">
                  <c:v>5.5842083384050056E-6</c:v>
                </c:pt>
                <c:pt idx="43896">
                  <c:v>5.5840910135884769E-6</c:v>
                </c:pt>
                <c:pt idx="43897">
                  <c:v>5.5839195738371927E-6</c:v>
                </c:pt>
                <c:pt idx="43898">
                  <c:v>5.5837722356955064E-6</c:v>
                </c:pt>
                <c:pt idx="43899">
                  <c:v>5.5836585488577839E-6</c:v>
                </c:pt>
                <c:pt idx="43900">
                  <c:v>5.5835316743468874E-6</c:v>
                </c:pt>
                <c:pt idx="43901">
                  <c:v>5.58338979317341E-6</c:v>
                </c:pt>
                <c:pt idx="43902">
                  <c:v>5.58326155442046E-6</c:v>
                </c:pt>
                <c:pt idx="43903">
                  <c:v>5.5831219469837379E-6</c:v>
                </c:pt>
                <c:pt idx="43904">
                  <c:v>5.5829859775258228E-6</c:v>
                </c:pt>
                <c:pt idx="43905">
                  <c:v>5.582845005847048E-6</c:v>
                </c:pt>
                <c:pt idx="43906">
                  <c:v>5.5827154028520454E-6</c:v>
                </c:pt>
                <c:pt idx="43907">
                  <c:v>5.5825757954153232E-6</c:v>
                </c:pt>
                <c:pt idx="43908">
                  <c:v>5.582404355664039E-6</c:v>
                </c:pt>
                <c:pt idx="43909">
                  <c:v>5.5823143156885644E-6</c:v>
                </c:pt>
                <c:pt idx="43910">
                  <c:v>5.582144240179332E-6</c:v>
                </c:pt>
                <c:pt idx="43911">
                  <c:v>5.5820551096985582E-6</c:v>
                </c:pt>
                <c:pt idx="43912">
                  <c:v>5.5819082263042219E-6</c:v>
                </c:pt>
                <c:pt idx="43913">
                  <c:v>5.5817927204770967E-6</c:v>
                </c:pt>
                <c:pt idx="43914">
                  <c:v>5.5816449275880586E-6</c:v>
                </c:pt>
                <c:pt idx="43915">
                  <c:v>5.5815066843933892E-6</c:v>
                </c:pt>
                <c:pt idx="43916">
                  <c:v>5.5814034567447379E-6</c:v>
                </c:pt>
                <c:pt idx="43917">
                  <c:v>5.581291134149069E-6</c:v>
                </c:pt>
                <c:pt idx="43918">
                  <c:v>5.5811237871239427E-6</c:v>
                </c:pt>
                <c:pt idx="43919">
                  <c:v>5.5809791774663609E-6</c:v>
                </c:pt>
                <c:pt idx="43920">
                  <c:v>5.5808759498177096E-6</c:v>
                </c:pt>
                <c:pt idx="43921">
                  <c:v>5.5807395256124437E-6</c:v>
                </c:pt>
                <c:pt idx="43922">
                  <c:v>5.5806053751439322E-6</c:v>
                </c:pt>
                <c:pt idx="43923">
                  <c:v>5.5804334806452971E-6</c:v>
                </c:pt>
                <c:pt idx="43924">
                  <c:v>5.5803147915867157E-6</c:v>
                </c:pt>
                <c:pt idx="43925">
                  <c:v>5.5801942835387308E-6</c:v>
                </c:pt>
                <c:pt idx="43926">
                  <c:v>5.5800601330702193E-6</c:v>
                </c:pt>
                <c:pt idx="43927">
                  <c:v>5.5799314395699176E-6</c:v>
                </c:pt>
                <c:pt idx="43928">
                  <c:v>5.5797904678911436E-6</c:v>
                </c:pt>
                <c:pt idx="43929">
                  <c:v>5.5796645028749481E-6</c:v>
                </c:pt>
                <c:pt idx="43930">
                  <c:v>5.5795749176468226E-6</c:v>
                </c:pt>
                <c:pt idx="43931">
                  <c:v>5.5794375839468557E-6</c:v>
                </c:pt>
                <c:pt idx="43932">
                  <c:v>5.5792902458051694E-6</c:v>
                </c:pt>
                <c:pt idx="43933">
                  <c:v>5.5791765589674469E-6</c:v>
                </c:pt>
                <c:pt idx="43934">
                  <c:v>5.5790851547499187E-6</c:v>
                </c:pt>
                <c:pt idx="43935">
                  <c:v>5.5789296311559164E-6</c:v>
                </c:pt>
                <c:pt idx="43936">
                  <c:v>5.5788009376556147E-6</c:v>
                </c:pt>
                <c:pt idx="43937">
                  <c:v>5.5786290431569796E-6</c:v>
                </c:pt>
                <c:pt idx="43938">
                  <c:v>5.5785349104553461E-6</c:v>
                </c:pt>
                <c:pt idx="43939">
                  <c:v>5.5784262258384842E-6</c:v>
                </c:pt>
                <c:pt idx="43940">
                  <c:v>5.5782879826438148E-6</c:v>
                </c:pt>
                <c:pt idx="43941">
                  <c:v>5.5781624723749701E-6</c:v>
                </c:pt>
                <c:pt idx="43942">
                  <c:v>5.5780269576644059E-6</c:v>
                </c:pt>
                <c:pt idx="43943">
                  <c:v>5.5778964451747024E-6</c:v>
                </c:pt>
                <c:pt idx="43944">
                  <c:v>5.5777709349058568E-6</c:v>
                </c:pt>
                <c:pt idx="43945">
                  <c:v>5.5776431509002578E-6</c:v>
                </c:pt>
                <c:pt idx="43946">
                  <c:v>5.577538104262203E-6</c:v>
                </c:pt>
                <c:pt idx="43947">
                  <c:v>5.577405772783095E-6</c:v>
                </c:pt>
                <c:pt idx="43948">
                  <c:v>5.5772802625142504E-6</c:v>
                </c:pt>
                <c:pt idx="43949">
                  <c:v>5.5771424740669318E-6</c:v>
                </c:pt>
                <c:pt idx="43950">
                  <c:v>5.5770287872292101E-6</c:v>
                </c:pt>
                <c:pt idx="43951">
                  <c:v>5.576909188675927E-6</c:v>
                </c:pt>
                <c:pt idx="43952">
                  <c:v>5.5767782214388717E-6</c:v>
                </c:pt>
                <c:pt idx="43953">
                  <c:v>5.5766645346011501E-6</c:v>
                </c:pt>
                <c:pt idx="43954">
                  <c:v>5.5765503930160776E-6</c:v>
                </c:pt>
                <c:pt idx="43955">
                  <c:v>5.5764221542631276E-6</c:v>
                </c:pt>
                <c:pt idx="43956">
                  <c:v>5.5762793635949492E-6</c:v>
                </c:pt>
                <c:pt idx="43957">
                  <c:v>5.5761429393896833E-6</c:v>
                </c:pt>
                <c:pt idx="43958">
                  <c:v>5.5760192481102422E-6</c:v>
                </c:pt>
                <c:pt idx="43959">
                  <c:v>5.5758969210728537E-6</c:v>
                </c:pt>
                <c:pt idx="43960">
                  <c:v>5.5758064263500273E-6</c:v>
                </c:pt>
                <c:pt idx="43961">
                  <c:v>5.575707746174885E-6</c:v>
                </c:pt>
                <c:pt idx="43962">
                  <c:v>5.5755608627805486E-6</c:v>
                </c:pt>
                <c:pt idx="43963">
                  <c:v>5.5754485401848797E-6</c:v>
                </c:pt>
                <c:pt idx="43964">
                  <c:v>5.5753162087057717E-6</c:v>
                </c:pt>
                <c:pt idx="43965">
                  <c:v>5.5751602303644177E-6</c:v>
                </c:pt>
                <c:pt idx="43966">
                  <c:v>5.5750729188730466E-6</c:v>
                </c:pt>
                <c:pt idx="43967">
                  <c:v>5.5749460443621501E-6</c:v>
                </c:pt>
                <c:pt idx="43968">
                  <c:v>5.5748155318724457E-6</c:v>
                </c:pt>
                <c:pt idx="43969">
                  <c:v>5.5747050282661803E-6</c:v>
                </c:pt>
                <c:pt idx="43970">
                  <c:v>5.5745786085026339E-6</c:v>
                </c:pt>
                <c:pt idx="43971">
                  <c:v>5.5744708333804738E-6</c:v>
                </c:pt>
                <c:pt idx="43972">
                  <c:v>5.5743348639225587E-6</c:v>
                </c:pt>
                <c:pt idx="43973">
                  <c:v>5.574237547989469E-6</c:v>
                </c:pt>
                <c:pt idx="43974">
                  <c:v>5.5741197684255886E-6</c:v>
                </c:pt>
                <c:pt idx="43975">
                  <c:v>5.5739815252309199E-6</c:v>
                </c:pt>
                <c:pt idx="43976">
                  <c:v>5.573865109909093E-6</c:v>
                </c:pt>
                <c:pt idx="43977">
                  <c:v>5.5737054935889319E-6</c:v>
                </c:pt>
                <c:pt idx="43978">
                  <c:v>5.5736122703820001E-6</c:v>
                </c:pt>
                <c:pt idx="43979">
                  <c:v>5.5734994930389803E-6</c:v>
                </c:pt>
                <c:pt idx="43980">
                  <c:v>5.573392627411522E-6</c:v>
                </c:pt>
                <c:pt idx="43981">
                  <c:v>5.5732407417963259E-6</c:v>
                </c:pt>
                <c:pt idx="43982">
                  <c:v>5.57314024263178E-6</c:v>
                </c:pt>
                <c:pt idx="43983">
                  <c:v>5.5730324675096199E-6</c:v>
                </c:pt>
                <c:pt idx="43984">
                  <c:v>5.5728914958308451E-6</c:v>
                </c:pt>
                <c:pt idx="43985">
                  <c:v>5.5728141887811944E-6</c:v>
                </c:pt>
                <c:pt idx="43986">
                  <c:v>5.5726663958921563E-6</c:v>
                </c:pt>
                <c:pt idx="43987">
                  <c:v>5.5725377023918554E-6</c:v>
                </c:pt>
                <c:pt idx="43988">
                  <c:v>5.5724408412061166E-6</c:v>
                </c:pt>
                <c:pt idx="43989">
                  <c:v>5.5723339755786583E-6</c:v>
                </c:pt>
                <c:pt idx="43990">
                  <c:v>5.5722080105624627E-6</c:v>
                </c:pt>
                <c:pt idx="43991">
                  <c:v>5.5720679483783897E-6</c:v>
                </c:pt>
                <c:pt idx="43992">
                  <c:v>5.5719287956890176E-6</c:v>
                </c:pt>
                <c:pt idx="43993">
                  <c:v>5.5718323892506314E-6</c:v>
                </c:pt>
                <c:pt idx="43994">
                  <c:v>5.5717205214023116E-6</c:v>
                </c:pt>
                <c:pt idx="43995">
                  <c:v>5.5715904636599589E-6</c:v>
                </c:pt>
                <c:pt idx="43996">
                  <c:v>5.5714831432851497E-6</c:v>
                </c:pt>
                <c:pt idx="43997">
                  <c:v>5.5713662732159719E-6</c:v>
                </c:pt>
                <c:pt idx="43998">
                  <c:v>5.5712384892103728E-6</c:v>
                </c:pt>
                <c:pt idx="43999">
                  <c:v>5.5711525419610552E-6</c:v>
                </c:pt>
                <c:pt idx="44000">
                  <c:v>5.5710520427965093E-6</c:v>
                </c:pt>
                <c:pt idx="44001">
                  <c:v>5.5709024309180677E-6</c:v>
                </c:pt>
                <c:pt idx="44002">
                  <c:v>5.5707992032694156E-6</c:v>
                </c:pt>
                <c:pt idx="44003">
                  <c:v>5.5706896091578528E-6</c:v>
                </c:pt>
                <c:pt idx="44004">
                  <c:v>5.5705536396999378E-6</c:v>
                </c:pt>
                <c:pt idx="44005">
                  <c:v>5.5704267651890396E-6</c:v>
                </c:pt>
                <c:pt idx="44006">
                  <c:v>5.5702957979519852E-6</c:v>
                </c:pt>
                <c:pt idx="44007">
                  <c:v>5.5702130339341238E-6</c:v>
                </c:pt>
                <c:pt idx="44008">
                  <c:v>5.5700820666970694E-6</c:v>
                </c:pt>
                <c:pt idx="44009">
                  <c:v>5.5699815675325226E-6</c:v>
                </c:pt>
                <c:pt idx="44010">
                  <c:v>5.5698501455481164E-6</c:v>
                </c:pt>
                <c:pt idx="44011">
                  <c:v>5.5697501011309214E-6</c:v>
                </c:pt>
                <c:pt idx="44012">
                  <c:v>5.5696377785352516E-6</c:v>
                </c:pt>
                <c:pt idx="44013">
                  <c:v>5.569491349888267E-6</c:v>
                </c:pt>
                <c:pt idx="44014">
                  <c:v>5.5693817557767034E-6</c:v>
                </c:pt>
                <c:pt idx="44015">
                  <c:v>5.5692685236863326E-6</c:v>
                </c:pt>
                <c:pt idx="44016">
                  <c:v>5.5691680245217867E-6</c:v>
                </c:pt>
                <c:pt idx="44017">
                  <c:v>5.5690543376840651E-6</c:v>
                </c:pt>
                <c:pt idx="44018">
                  <c:v>5.5689320106466766E-6</c:v>
                </c:pt>
                <c:pt idx="44019">
                  <c:v>5.5687928579573054E-6</c:v>
                </c:pt>
                <c:pt idx="44020">
                  <c:v>5.5687110034341458E-6</c:v>
                </c:pt>
                <c:pt idx="44021">
                  <c:v>5.5685854931653012E-6</c:v>
                </c:pt>
                <c:pt idx="44022">
                  <c:v>5.5684504332020879E-6</c:v>
                </c:pt>
                <c:pt idx="44023">
                  <c:v>5.5683472055534367E-6</c:v>
                </c:pt>
                <c:pt idx="44024">
                  <c:v>5.5682144193269778E-6</c:v>
                </c:pt>
                <c:pt idx="44025">
                  <c:v>5.5681039157207124E-6</c:v>
                </c:pt>
                <c:pt idx="44026">
                  <c:v>5.5680020523141138E-6</c:v>
                </c:pt>
                <c:pt idx="44027">
                  <c:v>5.5679065553704277E-6</c:v>
                </c:pt>
                <c:pt idx="44028">
                  <c:v>5.5677792261121786E-6</c:v>
                </c:pt>
                <c:pt idx="44029">
                  <c:v>5.5676432566542644E-6</c:v>
                </c:pt>
                <c:pt idx="44030">
                  <c:v>5.5675250223430339E-6</c:v>
                </c:pt>
                <c:pt idx="44031">
                  <c:v>5.5674468057986806E-6</c:v>
                </c:pt>
                <c:pt idx="44032">
                  <c:v>5.567328571487451E-6</c:v>
                </c:pt>
                <c:pt idx="44033">
                  <c:v>5.5672180678811864E-6</c:v>
                </c:pt>
                <c:pt idx="44034">
                  <c:v>5.5671011978120077E-6</c:v>
                </c:pt>
                <c:pt idx="44035">
                  <c:v>5.5669588618911803E-6</c:v>
                </c:pt>
                <c:pt idx="44036">
                  <c:v>5.5668747336312663E-6</c:v>
                </c:pt>
                <c:pt idx="44037">
                  <c:v>5.5667715059826151E-6</c:v>
                </c:pt>
                <c:pt idx="44038">
                  <c:v>5.5666414482402624E-6</c:v>
                </c:pt>
                <c:pt idx="44039">
                  <c:v>5.5665291256445934E-6</c:v>
                </c:pt>
                <c:pt idx="44040">
                  <c:v>5.5663708735664841E-6</c:v>
                </c:pt>
                <c:pt idx="44041">
                  <c:v>5.5663253988313946E-6</c:v>
                </c:pt>
                <c:pt idx="44042">
                  <c:v>5.5661976148257963E-6</c:v>
                </c:pt>
                <c:pt idx="44043">
                  <c:v>5.5660320867900737E-6</c:v>
                </c:pt>
                <c:pt idx="44044">
                  <c:v>5.5659606914559836E-6</c:v>
                </c:pt>
                <c:pt idx="44045">
                  <c:v>5.5658279052295256E-6</c:v>
                </c:pt>
                <c:pt idx="44046">
                  <c:v>5.5656887525401544E-6</c:v>
                </c:pt>
                <c:pt idx="44047">
                  <c:v>5.5656041695328903E-6</c:v>
                </c:pt>
                <c:pt idx="44048">
                  <c:v>5.5655186770309228E-6</c:v>
                </c:pt>
                <c:pt idx="44049">
                  <c:v>5.5653854360571131E-6</c:v>
                </c:pt>
                <c:pt idx="44050">
                  <c:v>5.5652781156823039E-6</c:v>
                </c:pt>
                <c:pt idx="44051">
                  <c:v>5.5651767070230562E-6</c:v>
                </c:pt>
                <c:pt idx="44052">
                  <c:v>5.5650643844273873E-6</c:v>
                </c:pt>
                <c:pt idx="44053">
                  <c:v>5.5649111345701394E-6</c:v>
                </c:pt>
                <c:pt idx="44054">
                  <c:v>5.5647901717748027E-6</c:v>
                </c:pt>
                <c:pt idx="44055">
                  <c:v>5.5646933105890639E-6</c:v>
                </c:pt>
                <c:pt idx="44056">
                  <c:v>5.5645696193096228E-6</c:v>
                </c:pt>
                <c:pt idx="44057">
                  <c:v>5.5644700296397787E-6</c:v>
                </c:pt>
                <c:pt idx="44058">
                  <c:v>5.5643436098762322E-6</c:v>
                </c:pt>
                <c:pt idx="44059">
                  <c:v>5.5642672123212833E-6</c:v>
                </c:pt>
                <c:pt idx="44060">
                  <c:v>5.5641503422521046E-6</c:v>
                </c:pt>
                <c:pt idx="44061">
                  <c:v>5.5640166465309449E-6</c:v>
                </c:pt>
                <c:pt idx="44062">
                  <c:v>5.5639366109971888E-6</c:v>
                </c:pt>
                <c:pt idx="44063">
                  <c:v>5.5637951845710631E-6</c:v>
                </c:pt>
                <c:pt idx="44064">
                  <c:v>5.5636992328800261E-6</c:v>
                </c:pt>
                <c:pt idx="44065">
                  <c:v>5.5635905482631642E-6</c:v>
                </c:pt>
                <c:pt idx="44066">
                  <c:v>5.5634577620367054E-6</c:v>
                </c:pt>
                <c:pt idx="44067">
                  <c:v>5.5633227020734921E-6</c:v>
                </c:pt>
                <c:pt idx="44068">
                  <c:v>5.5632599469390698E-6</c:v>
                </c:pt>
                <c:pt idx="44069">
                  <c:v>5.5630994211242069E-6</c:v>
                </c:pt>
                <c:pt idx="44070">
                  <c:v>5.5630084716540304E-6</c:v>
                </c:pt>
                <c:pt idx="44071">
                  <c:v>5.5628988775424659E-6</c:v>
                </c:pt>
                <c:pt idx="44072">
                  <c:v>5.5627938309044112E-6</c:v>
                </c:pt>
                <c:pt idx="44073">
                  <c:v>5.5626705943723209E-6</c:v>
                </c:pt>
                <c:pt idx="44074">
                  <c:v>5.5625450841034763E-6</c:v>
                </c:pt>
                <c:pt idx="44075">
                  <c:v>5.5624655033170711E-6</c:v>
                </c:pt>
                <c:pt idx="44076">
                  <c:v>5.5623272601224016E-6</c:v>
                </c:pt>
                <c:pt idx="44077">
                  <c:v>5.5622035688429614E-6</c:v>
                </c:pt>
                <c:pt idx="44078">
                  <c:v>5.5621012506890111E-6</c:v>
                </c:pt>
                <c:pt idx="44079">
                  <c:v>5.5619861996092368E-6</c:v>
                </c:pt>
                <c:pt idx="44080">
                  <c:v>5.5618597798456904E-6</c:v>
                </c:pt>
                <c:pt idx="44081">
                  <c:v>5.5617506404814776E-6</c:v>
                </c:pt>
                <c:pt idx="44082">
                  <c:v>5.5616228564758794E-6</c:v>
                </c:pt>
                <c:pt idx="44083">
                  <c:v>5.561532816500403E-6</c:v>
                </c:pt>
                <c:pt idx="44084">
                  <c:v>5.5614073062315583E-6</c:v>
                </c:pt>
                <c:pt idx="44085">
                  <c:v>5.5613154472666793E-6</c:v>
                </c:pt>
                <c:pt idx="44086">
                  <c:v>5.5612272262806073E-6</c:v>
                </c:pt>
                <c:pt idx="44087">
                  <c:v>5.5610948948014993E-6</c:v>
                </c:pt>
                <c:pt idx="44088">
                  <c:v>5.5609748415008653E-6</c:v>
                </c:pt>
                <c:pt idx="44089">
                  <c:v>5.5608743423363194E-6</c:v>
                </c:pt>
                <c:pt idx="44090">
                  <c:v>5.5607683862035628E-6</c:v>
                </c:pt>
                <c:pt idx="44091">
                  <c:v>5.5606346904824022E-6</c:v>
                </c:pt>
                <c:pt idx="44092">
                  <c:v>5.5605009947612416E-6</c:v>
                </c:pt>
                <c:pt idx="44093">
                  <c:v>5.5604291446798024E-6</c:v>
                </c:pt>
                <c:pt idx="44094">
                  <c:v>5.5603090913791684E-6</c:v>
                </c:pt>
                <c:pt idx="44095">
                  <c:v>5.5601744861633051E-6</c:v>
                </c:pt>
                <c:pt idx="44096">
                  <c:v>5.5600849009351796E-6</c:v>
                </c:pt>
                <c:pt idx="44097">
                  <c:v>5.5599944062123541E-6</c:v>
                </c:pt>
                <c:pt idx="44098">
                  <c:v>5.5598429753445089E-6</c:v>
                </c:pt>
                <c:pt idx="44099">
                  <c:v>5.5597834034415428E-6</c:v>
                </c:pt>
                <c:pt idx="44100">
                  <c:v>5.5596410675207153E-6</c:v>
                </c:pt>
                <c:pt idx="44101">
                  <c:v>5.5595110097783618E-6</c:v>
                </c:pt>
                <c:pt idx="44102">
                  <c:v>5.5594268815184478E-6</c:v>
                </c:pt>
                <c:pt idx="44103">
                  <c:v>5.5592954595340416E-6</c:v>
                </c:pt>
                <c:pt idx="44104">
                  <c:v>5.5591563068446703E-6</c:v>
                </c:pt>
                <c:pt idx="44105">
                  <c:v>5.5591012824152131E-6</c:v>
                </c:pt>
                <c:pt idx="44106">
                  <c:v>5.5589994190086136E-6</c:v>
                </c:pt>
                <c:pt idx="44107">
                  <c:v>5.5588516261195764E-6</c:v>
                </c:pt>
                <c:pt idx="44108">
                  <c:v>5.5587147471669604E-6</c:v>
                </c:pt>
                <c:pt idx="44109">
                  <c:v>5.5586292546649929E-6</c:v>
                </c:pt>
                <c:pt idx="44110">
                  <c:v>5.558516932069324E-6</c:v>
                </c:pt>
                <c:pt idx="44111">
                  <c:v>5.5584018809895497E-6</c:v>
                </c:pt>
                <c:pt idx="44112">
                  <c:v>5.5583077482879162E-6</c:v>
                </c:pt>
                <c:pt idx="44113">
                  <c:v>5.5582072491233703E-6</c:v>
                </c:pt>
                <c:pt idx="44114">
                  <c:v>5.5580603657290339E-6</c:v>
                </c:pt>
                <c:pt idx="44115">
                  <c:v>5.5579903346369966E-6</c:v>
                </c:pt>
                <c:pt idx="44116">
                  <c:v>5.557868007599609E-6</c:v>
                </c:pt>
                <c:pt idx="44117">
                  <c:v>5.5577329476363957E-6</c:v>
                </c:pt>
                <c:pt idx="44118">
                  <c:v>5.5576224440301303E-6</c:v>
                </c:pt>
                <c:pt idx="44119">
                  <c:v>5.5575078476977069E-6</c:v>
                </c:pt>
                <c:pt idx="44120">
                  <c:v>5.5573500503669493E-6</c:v>
                </c:pt>
                <c:pt idx="44121">
                  <c:v>5.5572904784639832E-6</c:v>
                </c:pt>
                <c:pt idx="44122">
                  <c:v>5.5571699704159983E-6</c:v>
                </c:pt>
                <c:pt idx="44123">
                  <c:v>5.5570799304405227E-6</c:v>
                </c:pt>
                <c:pt idx="44124">
                  <c:v>5.556926680583274E-6</c:v>
                </c:pt>
                <c:pt idx="44125">
                  <c:v>5.55684255232336E-6</c:v>
                </c:pt>
                <c:pt idx="44126">
                  <c:v>5.5567329582117964E-6</c:v>
                </c:pt>
                <c:pt idx="44127">
                  <c:v>5.5566265473316889E-6</c:v>
                </c:pt>
                <c:pt idx="44128">
                  <c:v>5.5565074035257567E-6</c:v>
                </c:pt>
                <c:pt idx="44129">
                  <c:v>5.5564014473930001E-6</c:v>
                </c:pt>
                <c:pt idx="44130">
                  <c:v>5.5562964007549454E-6</c:v>
                </c:pt>
                <c:pt idx="44131">
                  <c:v>5.5561686167493463E-6</c:v>
                </c:pt>
                <c:pt idx="44132">
                  <c:v>5.5560553846589764E-6</c:v>
                </c:pt>
                <c:pt idx="44133">
                  <c:v>5.5559617067046929E-6</c:v>
                </c:pt>
                <c:pt idx="44134">
                  <c:v>5.5558193707838646E-6</c:v>
                </c:pt>
                <c:pt idx="44135">
                  <c:v>5.5556961342517752E-6</c:v>
                </c:pt>
                <c:pt idx="44136">
                  <c:v>5.5556115512445103E-6</c:v>
                </c:pt>
                <c:pt idx="44137">
                  <c:v>5.5555192375322804E-6</c:v>
                </c:pt>
                <c:pt idx="44138">
                  <c:v>5.5554105529154194E-6</c:v>
                </c:pt>
                <c:pt idx="44139">
                  <c:v>5.555272309720749E-6</c:v>
                </c:pt>
                <c:pt idx="44140">
                  <c:v>5.5551613513671327E-6</c:v>
                </c:pt>
                <c:pt idx="44141">
                  <c:v>5.5550744946231126E-6</c:v>
                </c:pt>
                <c:pt idx="44142">
                  <c:v>5.5549494391016196E-6</c:v>
                </c:pt>
                <c:pt idx="44143">
                  <c:v>5.5548148338857573E-6</c:v>
                </c:pt>
                <c:pt idx="44144">
                  <c:v>5.5547407100675628E-6</c:v>
                </c:pt>
                <c:pt idx="44145">
                  <c:v>5.5545779105159454E-6</c:v>
                </c:pt>
                <c:pt idx="44146">
                  <c:v>5.554471499635838E-6</c:v>
                </c:pt>
                <c:pt idx="44147">
                  <c:v>5.5543582675454672E-6</c:v>
                </c:pt>
                <c:pt idx="44148">
                  <c:v>5.5542463996971492E-6</c:v>
                </c:pt>
                <c:pt idx="44149">
                  <c:v>5.5541736401210073E-6</c:v>
                </c:pt>
                <c:pt idx="44150">
                  <c:v>5.5540294852107763E-6</c:v>
                </c:pt>
                <c:pt idx="44151">
                  <c:v>5.5538926062581604E-6</c:v>
                </c:pt>
                <c:pt idx="44152">
                  <c:v>5.5538098422402982E-6</c:v>
                </c:pt>
                <c:pt idx="44153">
                  <c:v>5.553678420255892E-6</c:v>
                </c:pt>
                <c:pt idx="44154">
                  <c:v>5.5535988394694868E-6</c:v>
                </c:pt>
                <c:pt idx="44155">
                  <c:v>5.5534737839479931E-6</c:v>
                </c:pt>
                <c:pt idx="44156">
                  <c:v>5.5533996601297994E-6</c:v>
                </c:pt>
                <c:pt idx="44157">
                  <c:v>5.5532491387566552E-6</c:v>
                </c:pt>
                <c:pt idx="44158">
                  <c:v>5.5531299949507229E-6</c:v>
                </c:pt>
                <c:pt idx="44159">
                  <c:v>5.5530599638586864E-6</c:v>
                </c:pt>
                <c:pt idx="44160">
                  <c:v>5.5528817028971389E-6</c:v>
                </c:pt>
                <c:pt idx="44161">
                  <c:v>5.5527984841319267E-6</c:v>
                </c:pt>
                <c:pt idx="44162">
                  <c:v>5.5527239055663813E-6</c:v>
                </c:pt>
                <c:pt idx="44163">
                  <c:v>5.5526161304442212E-6</c:v>
                </c:pt>
                <c:pt idx="44164">
                  <c:v>5.5524683375551831E-6</c:v>
                </c:pt>
                <c:pt idx="44165">
                  <c:v>5.5523823903058664E-6</c:v>
                </c:pt>
                <c:pt idx="44166">
                  <c:v>5.552276434173109E-6</c:v>
                </c:pt>
                <c:pt idx="44167">
                  <c:v>5.5521663853141936E-6</c:v>
                </c:pt>
                <c:pt idx="44168">
                  <c:v>5.5520258683827714E-6</c:v>
                </c:pt>
                <c:pt idx="44169">
                  <c:v>5.5519271882076282E-6</c:v>
                </c:pt>
                <c:pt idx="44170">
                  <c:v>5.5518103181384504E-6</c:v>
                </c:pt>
                <c:pt idx="44171">
                  <c:v>5.5516834436275531E-6</c:v>
                </c:pt>
                <c:pt idx="44172">
                  <c:v>5.5515602070954628E-6</c:v>
                </c:pt>
                <c:pt idx="44173">
                  <c:v>5.5514724408567417E-6</c:v>
                </c:pt>
                <c:pt idx="44174">
                  <c:v>5.5513664847239852E-6</c:v>
                </c:pt>
                <c:pt idx="44175">
                  <c:v>5.5512527978862636E-6</c:v>
                </c:pt>
                <c:pt idx="44176">
                  <c:v>5.551130925596226E-6</c:v>
                </c:pt>
                <c:pt idx="44177">
                  <c:v>5.5510390666313469E-6</c:v>
                </c:pt>
                <c:pt idx="44178">
                  <c:v>5.5509049161628346E-6</c:v>
                </c:pt>
                <c:pt idx="44179">
                  <c:v>5.5508035075035878E-6</c:v>
                </c:pt>
                <c:pt idx="44180">
                  <c:v>5.5506625358248129E-6</c:v>
                </c:pt>
                <c:pt idx="44181">
                  <c:v>5.5505802265543017E-6</c:v>
                </c:pt>
                <c:pt idx="44182">
                  <c:v>5.5504747251688968E-6</c:v>
                </c:pt>
                <c:pt idx="44183">
                  <c:v>5.5503664952993859E-6</c:v>
                </c:pt>
                <c:pt idx="44184">
                  <c:v>5.5502518989669616E-6</c:v>
                </c:pt>
                <c:pt idx="44185">
                  <c:v>5.5501468523289077E-6</c:v>
                </c:pt>
                <c:pt idx="44186">
                  <c:v>5.5500513553852224E-6</c:v>
                </c:pt>
                <c:pt idx="44187">
                  <c:v>5.5499285736004822E-6</c:v>
                </c:pt>
                <c:pt idx="44188">
                  <c:v>5.5497962421213742E-6</c:v>
                </c:pt>
                <c:pt idx="44189">
                  <c:v>5.5496780078101438E-6</c:v>
                </c:pt>
                <c:pt idx="44190">
                  <c:v>5.5495420383522287E-6</c:v>
                </c:pt>
                <c:pt idx="44191">
                  <c:v>5.5494601838290691E-6</c:v>
                </c:pt>
                <c:pt idx="44192">
                  <c:v>5.549356501433067E-6</c:v>
                </c:pt>
                <c:pt idx="44193">
                  <c:v>5.5492055253125727E-6</c:v>
                </c:pt>
                <c:pt idx="44194">
                  <c:v>5.549124125536764E-6</c:v>
                </c:pt>
                <c:pt idx="44195">
                  <c:v>5.5490036174887791E-6</c:v>
                </c:pt>
                <c:pt idx="44196">
                  <c:v>5.548888111661654E-6</c:v>
                </c:pt>
                <c:pt idx="44197">
                  <c:v>5.5487817007815474E-6</c:v>
                </c:pt>
                <c:pt idx="44198">
                  <c:v>5.5486571000074036E-6</c:v>
                </c:pt>
                <c:pt idx="44199">
                  <c:v>5.5485479606431909E-6</c:v>
                </c:pt>
                <c:pt idx="44200">
                  <c:v>5.5484547374362592E-6</c:v>
                </c:pt>
                <c:pt idx="44201">
                  <c:v>5.5483301366621163E-6</c:v>
                </c:pt>
                <c:pt idx="44202">
                  <c:v>5.5482082643720787E-6</c:v>
                </c:pt>
                <c:pt idx="44203">
                  <c:v>5.5481095841969363E-6</c:v>
                </c:pt>
                <c:pt idx="44204">
                  <c:v>5.5479777074651793E-6</c:v>
                </c:pt>
                <c:pt idx="44205">
                  <c:v>5.5478917602158617E-6</c:v>
                </c:pt>
                <c:pt idx="44206">
                  <c:v>5.5477694331784733E-6</c:v>
                </c:pt>
                <c:pt idx="44207">
                  <c:v>5.5476648412877694E-6</c:v>
                </c:pt>
                <c:pt idx="44208">
                  <c:v>5.5475329645560123E-6</c:v>
                </c:pt>
                <c:pt idx="44209">
                  <c:v>5.5474215514550451E-6</c:v>
                </c:pt>
                <c:pt idx="44210">
                  <c:v>5.5473319662269196E-6</c:v>
                </c:pt>
                <c:pt idx="44211">
                  <c:v>5.547185537579935E-6</c:v>
                </c:pt>
                <c:pt idx="44212">
                  <c:v>5.5470754887210214E-6</c:v>
                </c:pt>
                <c:pt idx="44213">
                  <c:v>5.5469804465246852E-6</c:v>
                </c:pt>
                <c:pt idx="44214">
                  <c:v>5.5468367463618051E-6</c:v>
                </c:pt>
                <c:pt idx="44215">
                  <c:v>5.5467326092184521E-6</c:v>
                </c:pt>
                <c:pt idx="44216">
                  <c:v>5.5466825870098546E-6</c:v>
                </c:pt>
                <c:pt idx="44217">
                  <c:v>5.5465566219936591E-6</c:v>
                </c:pt>
                <c:pt idx="44218">
                  <c:v>5.5464042816311121E-6</c:v>
                </c:pt>
                <c:pt idx="44219">
                  <c:v>5.5462969612563029E-6</c:v>
                </c:pt>
                <c:pt idx="44220">
                  <c:v>5.5462201089540031E-6</c:v>
                </c:pt>
                <c:pt idx="44221">
                  <c:v>5.5461350711993873E-6</c:v>
                </c:pt>
                <c:pt idx="44222">
                  <c:v>5.5459427130699623E-6</c:v>
                </c:pt>
                <c:pt idx="44223">
                  <c:v>5.5458458518842244E-6</c:v>
                </c:pt>
                <c:pt idx="44224">
                  <c:v>5.545743988477625E-6</c:v>
                </c:pt>
                <c:pt idx="44225">
                  <c:v>5.5455911933677271E-6</c:v>
                </c:pt>
                <c:pt idx="44226">
                  <c:v>5.5455179790442344E-6</c:v>
                </c:pt>
                <c:pt idx="44227">
                  <c:v>5.5454174798796876E-6</c:v>
                </c:pt>
                <c:pt idx="44228">
                  <c:v>5.5453187997045461E-6</c:v>
                </c:pt>
                <c:pt idx="44229">
                  <c:v>5.5452005653933156E-6</c:v>
                </c:pt>
                <c:pt idx="44230">
                  <c:v>5.5450641411880497E-6</c:v>
                </c:pt>
                <c:pt idx="44231">
                  <c:v>5.5449686442443644E-6</c:v>
                </c:pt>
                <c:pt idx="44232">
                  <c:v>5.5448563216486954E-6</c:v>
                </c:pt>
                <c:pt idx="44233">
                  <c:v>5.5447180784540251E-6</c:v>
                </c:pt>
                <c:pt idx="44234">
                  <c:v>5.5446075748477597E-6</c:v>
                </c:pt>
                <c:pt idx="44235">
                  <c:v>5.544506166188512E-6</c:v>
                </c:pt>
                <c:pt idx="44236">
                  <c:v>5.5443870223825797E-6</c:v>
                </c:pt>
                <c:pt idx="44237">
                  <c:v>5.5442828852392267E-6</c:v>
                </c:pt>
                <c:pt idx="44238">
                  <c:v>5.5441591939597856E-6</c:v>
                </c:pt>
                <c:pt idx="44239">
                  <c:v>5.5440868891309947E-6</c:v>
                </c:pt>
                <c:pt idx="44240">
                  <c:v>5.5439641073462553E-6</c:v>
                </c:pt>
                <c:pt idx="44241">
                  <c:v>5.5438163144572172E-6</c:v>
                </c:pt>
                <c:pt idx="44242">
                  <c:v>5.5437199080188293E-6</c:v>
                </c:pt>
                <c:pt idx="44243">
                  <c:v>5.5436216825910378E-6</c:v>
                </c:pt>
                <c:pt idx="44244">
                  <c:v>5.5434793466702104E-6</c:v>
                </c:pt>
                <c:pt idx="44245">
                  <c:v>5.5433692978112958E-6</c:v>
                </c:pt>
                <c:pt idx="44246">
                  <c:v>5.5432656154152937E-6</c:v>
                </c:pt>
                <c:pt idx="44247">
                  <c:v>5.5431551118090283E-6</c:v>
                </c:pt>
                <c:pt idx="44248">
                  <c:v>5.5430568863812368E-6</c:v>
                </c:pt>
                <c:pt idx="44249">
                  <c:v>5.5429300118703404E-6</c:v>
                </c:pt>
                <c:pt idx="44250">
                  <c:v>5.5428213272534776E-6</c:v>
                </c:pt>
                <c:pt idx="44251">
                  <c:v>5.5426926337531768E-6</c:v>
                </c:pt>
                <c:pt idx="44252">
                  <c:v>5.54255575480056E-6</c:v>
                </c:pt>
                <c:pt idx="44253">
                  <c:v>5.5424816309823646E-6</c:v>
                </c:pt>
                <c:pt idx="44254">
                  <c:v>5.5423643061658368E-6</c:v>
                </c:pt>
                <c:pt idx="44255">
                  <c:v>5.5422606237698346E-6</c:v>
                </c:pt>
                <c:pt idx="44256">
                  <c:v>5.5421655815734994E-6</c:v>
                </c:pt>
                <c:pt idx="44257">
                  <c:v>5.541998689295724E-6</c:v>
                </c:pt>
                <c:pt idx="44258">
                  <c:v>5.5418922784156166E-6</c:v>
                </c:pt>
                <c:pt idx="44259">
                  <c:v>5.5417995099560358E-6</c:v>
                </c:pt>
                <c:pt idx="44260">
                  <c:v>5.5416694522136822E-6</c:v>
                </c:pt>
                <c:pt idx="44261">
                  <c:v>5.5415725910279434E-6</c:v>
                </c:pt>
                <c:pt idx="44262">
                  <c:v>5.5414511734852567E-6</c:v>
                </c:pt>
                <c:pt idx="44263">
                  <c:v>5.5413347581634298E-6</c:v>
                </c:pt>
                <c:pt idx="44264">
                  <c:v>5.5412328947568312E-6</c:v>
                </c:pt>
                <c:pt idx="44265">
                  <c:v>5.5411287576134782E-6</c:v>
                </c:pt>
                <c:pt idx="44266">
                  <c:v>5.5409836932085446E-6</c:v>
                </c:pt>
                <c:pt idx="44267">
                  <c:v>5.5409127526218072E-6</c:v>
                </c:pt>
                <c:pt idx="44268">
                  <c:v>5.5407676882168744E-6</c:v>
                </c:pt>
                <c:pt idx="44269">
                  <c:v>5.5406508181476974E-6</c:v>
                </c:pt>
                <c:pt idx="44270">
                  <c:v>5.5405585044354666E-6</c:v>
                </c:pt>
                <c:pt idx="44271">
                  <c:v>5.5404730119334999E-6</c:v>
                </c:pt>
                <c:pt idx="44272">
                  <c:v>5.5403488659067079E-6</c:v>
                </c:pt>
                <c:pt idx="44273">
                  <c:v>5.540220627153758E-6</c:v>
                </c:pt>
                <c:pt idx="44274">
                  <c:v>5.5400846576958429E-6</c:v>
                </c:pt>
                <c:pt idx="44275">
                  <c:v>5.5399741540895766E-6</c:v>
                </c:pt>
                <c:pt idx="44276">
                  <c:v>5.5398986660293303E-6</c:v>
                </c:pt>
                <c:pt idx="44277">
                  <c:v>5.5397704272763804E-6</c:v>
                </c:pt>
                <c:pt idx="44278">
                  <c:v>5.5396440075128339E-6</c:v>
                </c:pt>
                <c:pt idx="44279">
                  <c:v>5.5395312301698141E-6</c:v>
                </c:pt>
                <c:pt idx="44280">
                  <c:v>5.5394166338373907E-6</c:v>
                </c:pt>
                <c:pt idx="44281">
                  <c:v>5.5392902140738443E-6</c:v>
                </c:pt>
                <c:pt idx="44282">
                  <c:v>5.5391933528881046E-6</c:v>
                </c:pt>
                <c:pt idx="44283">
                  <c:v>5.5390723900927696E-6</c:v>
                </c:pt>
                <c:pt idx="44284">
                  <c:v>5.5389423323504161E-6</c:v>
                </c:pt>
                <c:pt idx="44285">
                  <c:v>5.5388377404597122E-6</c:v>
                </c:pt>
                <c:pt idx="44286">
                  <c:v>5.5387081374647096E-6</c:v>
                </c:pt>
                <c:pt idx="44287">
                  <c:v>5.5386281019309544E-6</c:v>
                </c:pt>
                <c:pt idx="44288">
                  <c:v>5.538526238524355E-6</c:v>
                </c:pt>
                <c:pt idx="44289">
                  <c:v>5.5384266488545109E-6</c:v>
                </c:pt>
                <c:pt idx="44290">
                  <c:v>5.5382529353664722E-6</c:v>
                </c:pt>
                <c:pt idx="44291">
                  <c:v>5.5381638048856976E-6</c:v>
                </c:pt>
                <c:pt idx="44292">
                  <c:v>5.5380560297635384E-6</c:v>
                </c:pt>
                <c:pt idx="44293">
                  <c:v>5.5379368859576061E-6</c:v>
                </c:pt>
                <c:pt idx="44294">
                  <c:v>5.5378536671923939E-6</c:v>
                </c:pt>
                <c:pt idx="44295">
                  <c:v>5.5377313401550046E-6</c:v>
                </c:pt>
                <c:pt idx="44296">
                  <c:v>5.5375994634232484E-6</c:v>
                </c:pt>
                <c:pt idx="44297">
                  <c:v>5.5374980547640007E-6</c:v>
                </c:pt>
                <c:pt idx="44298">
                  <c:v>5.5373898248944897E-6</c:v>
                </c:pt>
                <c:pt idx="44299">
                  <c:v>5.5372192946379073E-6</c:v>
                </c:pt>
                <c:pt idx="44300">
                  <c:v>5.5371160669892561E-6</c:v>
                </c:pt>
                <c:pt idx="44301">
                  <c:v>5.5370273912558332E-6</c:v>
                </c:pt>
                <c:pt idx="44302">
                  <c:v>5.5368795983667951E-6</c:v>
                </c:pt>
                <c:pt idx="44303">
                  <c:v>5.5367609093082137E-6</c:v>
                </c:pt>
                <c:pt idx="44304">
                  <c:v>5.5367186178045813E-6</c:v>
                </c:pt>
                <c:pt idx="44305">
                  <c:v>5.5365871958201751E-6</c:v>
                </c:pt>
                <c:pt idx="44306">
                  <c:v>5.5364703257509973E-6</c:v>
                </c:pt>
                <c:pt idx="44307">
                  <c:v>5.5363479987136088E-6</c:v>
                </c:pt>
                <c:pt idx="44308">
                  <c:v>5.5362347666232381E-6</c:v>
                </c:pt>
                <c:pt idx="44309">
                  <c:v>5.536115168069955E-6</c:v>
                </c:pt>
                <c:pt idx="44310">
                  <c:v>5.5359773796226364E-6</c:v>
                </c:pt>
                <c:pt idx="44311">
                  <c:v>5.5358818826789502E-6</c:v>
                </c:pt>
                <c:pt idx="44312">
                  <c:v>5.5357622841256671E-6</c:v>
                </c:pt>
                <c:pt idx="44313">
                  <c:v>5.5356190387101378E-6</c:v>
                </c:pt>
                <c:pt idx="44314">
                  <c:v>5.5355308177240659E-6</c:v>
                </c:pt>
                <c:pt idx="44315">
                  <c:v>5.5354316828015726E-6</c:v>
                </c:pt>
                <c:pt idx="44316">
                  <c:v>5.5352957133436584E-6</c:v>
                </c:pt>
                <c:pt idx="44317">
                  <c:v>5.5352006711473223E-6</c:v>
                </c:pt>
                <c:pt idx="44318">
                  <c:v>5.5350683396682143E-6</c:v>
                </c:pt>
                <c:pt idx="44319">
                  <c:v>5.5349746617139317E-6</c:v>
                </c:pt>
                <c:pt idx="44320">
                  <c:v>5.5348109526676126E-6</c:v>
                </c:pt>
                <c:pt idx="44321">
                  <c:v>5.5347354646073646E-6</c:v>
                </c:pt>
                <c:pt idx="44322">
                  <c:v>5.5346395129163284E-6</c:v>
                </c:pt>
                <c:pt idx="44323">
                  <c:v>5.5345271903206586E-6</c:v>
                </c:pt>
                <c:pt idx="44324">
                  <c:v>5.5343953135889024E-6</c:v>
                </c:pt>
                <c:pt idx="44325">
                  <c:v>5.5342602536256891E-6</c:v>
                </c:pt>
                <c:pt idx="44326">
                  <c:v>5.5341688494081609E-6</c:v>
                </c:pt>
                <c:pt idx="44327">
                  <c:v>5.5340919971058611E-6</c:v>
                </c:pt>
                <c:pt idx="44328">
                  <c:v>5.5339264690701384E-6</c:v>
                </c:pt>
                <c:pt idx="44329">
                  <c:v>5.5338045967801008E-6</c:v>
                </c:pt>
                <c:pt idx="44330">
                  <c:v>5.5337145568046253E-6</c:v>
                </c:pt>
                <c:pt idx="44331">
                  <c:v>5.5335763136099558E-6</c:v>
                </c:pt>
                <c:pt idx="44332">
                  <c:v>5.5335085562546737E-6</c:v>
                </c:pt>
                <c:pt idx="44333">
                  <c:v>5.5333734962914596E-6</c:v>
                </c:pt>
                <c:pt idx="44334">
                  <c:v>5.5332329793600374E-6</c:v>
                </c:pt>
                <c:pt idx="44335">
                  <c:v>5.5331411203951566E-6</c:v>
                </c:pt>
                <c:pt idx="44336">
                  <c:v>5.5329924180114176E-6</c:v>
                </c:pt>
                <c:pt idx="44337">
                  <c:v>5.5328996495518368E-6</c:v>
                </c:pt>
                <c:pt idx="44338">
                  <c:v>5.5328159760392737E-6</c:v>
                </c:pt>
                <c:pt idx="44339">
                  <c:v>5.532694558496587E-6</c:v>
                </c:pt>
                <c:pt idx="44340">
                  <c:v>5.5325649555015843E-6</c:v>
                </c:pt>
                <c:pt idx="44341">
                  <c:v>5.5324394452327397E-6</c:v>
                </c:pt>
                <c:pt idx="44342">
                  <c:v>5.5323671404039487E-6</c:v>
                </c:pt>
                <c:pt idx="44343">
                  <c:v>5.5321888794424012E-6</c:v>
                </c:pt>
                <c:pt idx="44344">
                  <c:v>5.5320952014881186E-6</c:v>
                </c:pt>
                <c:pt idx="44345">
                  <c:v>5.5319715102086783E-6</c:v>
                </c:pt>
                <c:pt idx="44346">
                  <c:v>5.5318500926659908E-6</c:v>
                </c:pt>
                <c:pt idx="44347">
                  <c:v>5.5317423175438307E-6</c:v>
                </c:pt>
                <c:pt idx="44348">
                  <c:v>5.5316645557468291E-6</c:v>
                </c:pt>
                <c:pt idx="44349">
                  <c:v>5.5315222198260017E-6</c:v>
                </c:pt>
                <c:pt idx="44350">
                  <c:v>5.5314344535872806E-6</c:v>
                </c:pt>
                <c:pt idx="44351">
                  <c:v>5.5312980293820146E-6</c:v>
                </c:pt>
                <c:pt idx="44352">
                  <c:v>5.531184342544293E-6</c:v>
                </c:pt>
                <c:pt idx="44353">
                  <c:v>5.5310997595370281E-6</c:v>
                </c:pt>
                <c:pt idx="44354">
                  <c:v>5.5309287745330948E-6</c:v>
                </c:pt>
                <c:pt idx="44355">
                  <c:v>5.5308405535470229E-6</c:v>
                </c:pt>
                <c:pt idx="44356">
                  <c:v>5.5307446018559858E-6</c:v>
                </c:pt>
                <c:pt idx="44357">
                  <c:v>5.5306045396719128E-6</c:v>
                </c:pt>
                <c:pt idx="44358">
                  <c:v>5.5304590205196291E-6</c:v>
                </c:pt>
                <c:pt idx="44359">
                  <c:v>5.5303698900388554E-6</c:v>
                </c:pt>
                <c:pt idx="44360">
                  <c:v>5.5302452892647116E-6</c:v>
                </c:pt>
                <c:pt idx="44361">
                  <c:v>5.5301320571743418E-6</c:v>
                </c:pt>
                <c:pt idx="44362">
                  <c:v>5.530018825083971E-6</c:v>
                </c:pt>
                <c:pt idx="44363">
                  <c:v>5.5299246923823384E-6</c:v>
                </c:pt>
                <c:pt idx="44364">
                  <c:v>5.5297628023254219E-6</c:v>
                </c:pt>
                <c:pt idx="44365">
                  <c:v>5.5296814025496133E-6</c:v>
                </c:pt>
                <c:pt idx="44366">
                  <c:v>5.5295577112701721E-6</c:v>
                </c:pt>
                <c:pt idx="44367">
                  <c:v>5.5294353842327837E-6</c:v>
                </c:pt>
                <c:pt idx="44368">
                  <c:v>5.5293016885116231E-6</c:v>
                </c:pt>
                <c:pt idx="44369">
                  <c:v>5.5291907301580068E-6</c:v>
                </c:pt>
                <c:pt idx="44370">
                  <c:v>5.5290920499828644E-6</c:v>
                </c:pt>
                <c:pt idx="44371">
                  <c:v>5.5289769989030901E-6</c:v>
                </c:pt>
                <c:pt idx="44372">
                  <c:v>5.5288783187279478E-6</c:v>
                </c:pt>
                <c:pt idx="44373">
                  <c:v>5.5287305258389097E-6</c:v>
                </c:pt>
                <c:pt idx="44374">
                  <c:v>5.5286204769799951E-6</c:v>
                </c:pt>
                <c:pt idx="44375">
                  <c:v>5.5285195230680984E-6</c:v>
                </c:pt>
                <c:pt idx="44376">
                  <c:v>5.5284081099671312E-6</c:v>
                </c:pt>
                <c:pt idx="44377">
                  <c:v>5.5282762332353741E-6</c:v>
                </c:pt>
                <c:pt idx="44378">
                  <c:v>5.5281557251873892E-6</c:v>
                </c:pt>
                <c:pt idx="44379">
                  <c:v>5.528052497538738E-6</c:v>
                </c:pt>
                <c:pt idx="44380">
                  <c:v>5.5279506341321394E-6</c:v>
                </c:pt>
                <c:pt idx="44381">
                  <c:v>5.5278405852732249E-6</c:v>
                </c:pt>
                <c:pt idx="44382">
                  <c:v>5.5277178034884864E-6</c:v>
                </c:pt>
                <c:pt idx="44383">
                  <c:v>5.527571829588851E-6</c:v>
                </c:pt>
                <c:pt idx="44384">
                  <c:v>5.5274585974984802E-6</c:v>
                </c:pt>
                <c:pt idx="44385">
                  <c:v>5.5273744692385662E-6</c:v>
                </c:pt>
                <c:pt idx="44386">
                  <c:v>5.5272507779591251E-6</c:v>
                </c:pt>
                <c:pt idx="44387">
                  <c:v>5.5271116252697539E-6</c:v>
                </c:pt>
                <c:pt idx="44388">
                  <c:v>5.5269783842959441E-6</c:v>
                </c:pt>
                <c:pt idx="44389">
                  <c:v>5.5268692449317314E-6</c:v>
                </c:pt>
                <c:pt idx="44390">
                  <c:v>5.5267878451559227E-6</c:v>
                </c:pt>
                <c:pt idx="44391">
                  <c:v>5.5266855270019732E-6</c:v>
                </c:pt>
                <c:pt idx="44392">
                  <c:v>5.5265286391659174E-6</c:v>
                </c:pt>
                <c:pt idx="44393">
                  <c:v>5.5264190450543538E-6</c:v>
                </c:pt>
                <c:pt idx="44394">
                  <c:v>5.5263294598262291E-6</c:v>
                </c:pt>
                <c:pt idx="44395">
                  <c:v>5.5261998568312257E-6</c:v>
                </c:pt>
                <c:pt idx="44396">
                  <c:v>5.5260661611100659E-6</c:v>
                </c:pt>
                <c:pt idx="44397">
                  <c:v>5.5259956752706776E-6</c:v>
                </c:pt>
                <c:pt idx="44398">
                  <c:v>5.5258474276342886E-6</c:v>
                </c:pt>
                <c:pt idx="44399">
                  <c:v>5.5257328313018661E-6</c:v>
                </c:pt>
                <c:pt idx="44400">
                  <c:v>5.5255991355807046E-6</c:v>
                </c:pt>
                <c:pt idx="44401">
                  <c:v>5.5254918152058963E-6</c:v>
                </c:pt>
                <c:pt idx="44402">
                  <c:v>5.5253894970519468E-6</c:v>
                </c:pt>
                <c:pt idx="44403">
                  <c:v>5.525244432647014E-6</c:v>
                </c:pt>
                <c:pt idx="44404">
                  <c:v>5.5251621233765036E-6</c:v>
                </c:pt>
                <c:pt idx="44405">
                  <c:v>5.5250220611924314E-6</c:v>
                </c:pt>
                <c:pt idx="44406">
                  <c:v>5.5249115575861651E-6</c:v>
                </c:pt>
                <c:pt idx="44407">
                  <c:v>5.5247951422643382E-6</c:v>
                </c:pt>
                <c:pt idx="44408">
                  <c:v>5.5247014643100556E-6</c:v>
                </c:pt>
                <c:pt idx="44409">
                  <c:v>5.5245745897991583E-6</c:v>
                </c:pt>
                <c:pt idx="44410">
                  <c:v>5.5244368013518397E-6</c:v>
                </c:pt>
                <c:pt idx="44411">
                  <c:v>5.5243417591555044E-6</c:v>
                </c:pt>
                <c:pt idx="44412">
                  <c:v>5.5241976042452734E-6</c:v>
                </c:pt>
                <c:pt idx="44413">
                  <c:v>5.5240834626602009E-6</c:v>
                </c:pt>
                <c:pt idx="44414">
                  <c:v>5.5239743232959881E-6</c:v>
                </c:pt>
                <c:pt idx="44415">
                  <c:v>5.5238715503946878E-6</c:v>
                </c:pt>
                <c:pt idx="44416">
                  <c:v>5.5237528613361056E-6</c:v>
                </c:pt>
                <c:pt idx="44417">
                  <c:v>5.5236287153093136E-6</c:v>
                </c:pt>
                <c:pt idx="44418">
                  <c:v>5.5235145737242419E-6</c:v>
                </c:pt>
                <c:pt idx="44419">
                  <c:v>5.5233845159818884E-6</c:v>
                </c:pt>
                <c:pt idx="44420">
                  <c:v>5.5232758313650274E-6</c:v>
                </c:pt>
                <c:pt idx="44421">
                  <c:v>5.5231530495802872E-6</c:v>
                </c:pt>
                <c:pt idx="44422">
                  <c:v>5.5230239013326346E-6</c:v>
                </c:pt>
                <c:pt idx="44423">
                  <c:v>5.5229461395356338E-6</c:v>
                </c:pt>
                <c:pt idx="44424">
                  <c:v>5.5228001656359993E-6</c:v>
                </c:pt>
                <c:pt idx="44425">
                  <c:v>5.522673291125102E-6</c:v>
                </c:pt>
                <c:pt idx="44426">
                  <c:v>5.5225546020665206E-6</c:v>
                </c:pt>
                <c:pt idx="44427">
                  <c:v>5.5224636525963433E-6</c:v>
                </c:pt>
                <c:pt idx="44428">
                  <c:v>5.5223499657586217E-6</c:v>
                </c:pt>
                <c:pt idx="44429">
                  <c:v>5.5222226365003726E-6</c:v>
                </c:pt>
                <c:pt idx="44430">
                  <c:v>5.5221089496626519E-6</c:v>
                </c:pt>
                <c:pt idx="44431">
                  <c:v>5.52200026504579E-6</c:v>
                </c:pt>
                <c:pt idx="44432">
                  <c:v>5.5218474699358921E-6</c:v>
                </c:pt>
                <c:pt idx="44433">
                  <c:v>5.5217524277395569E-6</c:v>
                </c:pt>
                <c:pt idx="44434">
                  <c:v>5.5216250984813087E-6</c:v>
                </c:pt>
                <c:pt idx="44435">
                  <c:v>5.521519597095903E-6</c:v>
                </c:pt>
                <c:pt idx="44436">
                  <c:v>5.5214181884366553E-6</c:v>
                </c:pt>
                <c:pt idx="44437">
                  <c:v>5.5213067753356881E-6</c:v>
                </c:pt>
                <c:pt idx="44438">
                  <c:v>5.5211817198141944E-6</c:v>
                </c:pt>
                <c:pt idx="44439">
                  <c:v>5.5210862228705082E-6</c:v>
                </c:pt>
                <c:pt idx="44440">
                  <c:v>5.5209343372553121E-6</c:v>
                </c:pt>
                <c:pt idx="44441">
                  <c:v>5.52083065485931E-6</c:v>
                </c:pt>
                <c:pt idx="44442">
                  <c:v>5.5207178775162902E-6</c:v>
                </c:pt>
                <c:pt idx="44443">
                  <c:v>5.5205841817951304E-6</c:v>
                </c:pt>
                <c:pt idx="44444">
                  <c:v>5.5204495765792672E-6</c:v>
                </c:pt>
                <c:pt idx="44445">
                  <c:v>5.5203227020683698E-6</c:v>
                </c:pt>
                <c:pt idx="44446">
                  <c:v>5.5202635849127546E-6</c:v>
                </c:pt>
                <c:pt idx="44447">
                  <c:v>5.5200835049618044E-6</c:v>
                </c:pt>
                <c:pt idx="44448">
                  <c:v>5.5200157476065206E-6</c:v>
                </c:pt>
                <c:pt idx="44449">
                  <c:v>5.5198770496645011E-6</c:v>
                </c:pt>
                <c:pt idx="44450">
                  <c:v>5.5197606343426742E-6</c:v>
                </c:pt>
                <c:pt idx="44451">
                  <c:v>5.5196469475049534E-6</c:v>
                </c:pt>
                <c:pt idx="44452">
                  <c:v>5.5195469030877584E-6</c:v>
                </c:pt>
                <c:pt idx="44453">
                  <c:v>5.5193972912093159E-6</c:v>
                </c:pt>
                <c:pt idx="44454">
                  <c:v>5.5192681429616641E-6</c:v>
                </c:pt>
                <c:pt idx="44455">
                  <c:v>5.5191635510709602E-6</c:v>
                </c:pt>
                <c:pt idx="44456">
                  <c:v>5.5190625971590626E-6</c:v>
                </c:pt>
                <c:pt idx="44457">
                  <c:v>5.5189234444696922E-6</c:v>
                </c:pt>
                <c:pt idx="44458">
                  <c:v>5.5188215810630936E-6</c:v>
                </c:pt>
                <c:pt idx="44459">
                  <c:v>5.5187365433084778E-6</c:v>
                </c:pt>
                <c:pt idx="44460">
                  <c:v>5.5185846576932818E-6</c:v>
                </c:pt>
                <c:pt idx="44461">
                  <c:v>5.5184586926770862E-6</c:v>
                </c:pt>
                <c:pt idx="44462">
                  <c:v>5.5183350013976451E-6</c:v>
                </c:pt>
                <c:pt idx="44463">
                  <c:v>5.5182199503178708E-6</c:v>
                </c:pt>
                <c:pt idx="44464">
                  <c:v>5.5181008065119394E-6</c:v>
                </c:pt>
                <c:pt idx="44465">
                  <c:v>5.5179889386636213E-6</c:v>
                </c:pt>
                <c:pt idx="44466">
                  <c:v>5.5178979891934432E-6</c:v>
                </c:pt>
                <c:pt idx="44467">
                  <c:v>5.5177533795358613E-6</c:v>
                </c:pt>
                <c:pt idx="44468">
                  <c:v>5.5176478781504557E-6</c:v>
                </c:pt>
                <c:pt idx="44469">
                  <c:v>5.5175269153551199E-6</c:v>
                </c:pt>
                <c:pt idx="44470">
                  <c:v>5.5174041335703814E-6</c:v>
                </c:pt>
                <c:pt idx="44471">
                  <c:v>5.5172813517856412E-6</c:v>
                </c:pt>
                <c:pt idx="44472">
                  <c:v>5.5171731219161302E-6</c:v>
                </c:pt>
                <c:pt idx="44473">
                  <c:v>5.5170530686154962E-6</c:v>
                </c:pt>
                <c:pt idx="44474">
                  <c:v>5.5169539336930029E-6</c:v>
                </c:pt>
                <c:pt idx="44475">
                  <c:v>5.5168188737297896E-6</c:v>
                </c:pt>
                <c:pt idx="44476">
                  <c:v>5.5166938182082959E-6</c:v>
                </c:pt>
                <c:pt idx="44477">
                  <c:v>5.5165801313705742E-6</c:v>
                </c:pt>
                <c:pt idx="44478">
                  <c:v>5.5164641707960982E-6</c:v>
                </c:pt>
                <c:pt idx="44479">
                  <c:v>5.5163322940643411E-6</c:v>
                </c:pt>
                <c:pt idx="44480">
                  <c:v>5.5161904128908654E-6</c:v>
                </c:pt>
                <c:pt idx="44481">
                  <c:v>5.5161240197776351E-6</c:v>
                </c:pt>
                <c:pt idx="44482">
                  <c:v>5.5159794101200532E-6</c:v>
                </c:pt>
                <c:pt idx="44483">
                  <c:v>5.5158898248919286E-6</c:v>
                </c:pt>
                <c:pt idx="44484">
                  <c:v>5.5157674978545401E-6</c:v>
                </c:pt>
                <c:pt idx="44485">
                  <c:v>5.515647899301257E-6</c:v>
                </c:pt>
                <c:pt idx="44486">
                  <c:v>5.5155328482214827E-6</c:v>
                </c:pt>
                <c:pt idx="44487">
                  <c:v>5.5153923312900588E-6</c:v>
                </c:pt>
                <c:pt idx="44488">
                  <c:v>5.5152809181890916E-6</c:v>
                </c:pt>
                <c:pt idx="44489">
                  <c:v>5.5151776905404404E-6</c:v>
                </c:pt>
                <c:pt idx="44490">
                  <c:v>5.5150312618934549E-6</c:v>
                </c:pt>
                <c:pt idx="44491">
                  <c:v>5.5149494073702954E-6</c:v>
                </c:pt>
                <c:pt idx="44492">
                  <c:v>5.5148138926597312E-6</c:v>
                </c:pt>
                <c:pt idx="44493">
                  <c:v>5.5146883823908874E-6</c:v>
                </c:pt>
                <c:pt idx="44494">
                  <c:v>5.5145728765637614E-6</c:v>
                </c:pt>
                <c:pt idx="44495">
                  <c:v>5.5144337238743901E-6</c:v>
                </c:pt>
                <c:pt idx="44496">
                  <c:v>5.5143173085525632E-6</c:v>
                </c:pt>
                <c:pt idx="44497">
                  <c:v>5.5142190831247717E-6</c:v>
                </c:pt>
                <c:pt idx="44498">
                  <c:v>5.5141026678029448E-6</c:v>
                </c:pt>
                <c:pt idx="44499">
                  <c:v>5.5139767027867492E-6</c:v>
                </c:pt>
                <c:pt idx="44500">
                  <c:v>5.5138521020126063E-6</c:v>
                </c:pt>
                <c:pt idx="44501">
                  <c:v>5.5137520575954113E-6</c:v>
                </c:pt>
                <c:pt idx="44502">
                  <c:v>5.5136179071268998E-6</c:v>
                </c:pt>
                <c:pt idx="44503">
                  <c:v>5.5135092225100379E-6</c:v>
                </c:pt>
                <c:pt idx="44504">
                  <c:v>5.5133682508312631E-6</c:v>
                </c:pt>
                <c:pt idx="44505">
                  <c:v>5.5132472880359273E-6</c:v>
                </c:pt>
                <c:pt idx="44506">
                  <c:v>5.5131554290710483E-6</c:v>
                </c:pt>
                <c:pt idx="44507">
                  <c:v>5.5129899010353256E-6</c:v>
                </c:pt>
                <c:pt idx="44508">
                  <c:v>5.5129416978161316E-6</c:v>
                </c:pt>
                <c:pt idx="44509">
                  <c:v>5.5127811720012687E-6</c:v>
                </c:pt>
                <c:pt idx="44510">
                  <c:v>5.5126743063738104E-6</c:v>
                </c:pt>
                <c:pt idx="44511">
                  <c:v>5.5125265134847723E-6</c:v>
                </c:pt>
                <c:pt idx="44512">
                  <c:v>5.5124528444139287E-6</c:v>
                </c:pt>
                <c:pt idx="44513">
                  <c:v>5.5123086895036977E-6</c:v>
                </c:pt>
                <c:pt idx="44514">
                  <c:v>5.5122109188232571E-6</c:v>
                </c:pt>
                <c:pt idx="44515">
                  <c:v>5.5120708566391841E-6</c:v>
                </c:pt>
                <c:pt idx="44516">
                  <c:v>5.5119962780736387E-6</c:v>
                </c:pt>
                <c:pt idx="44517">
                  <c:v>5.5118284763011624E-6</c:v>
                </c:pt>
                <c:pt idx="44518">
                  <c:v>5.5117329793574754E-6</c:v>
                </c:pt>
                <c:pt idx="44519">
                  <c:v>5.5115774557634722E-6</c:v>
                </c:pt>
                <c:pt idx="44520">
                  <c:v>5.5114714996307157E-6</c:v>
                </c:pt>
                <c:pt idx="44521">
                  <c:v>5.51136599824531E-6</c:v>
                </c:pt>
                <c:pt idx="44522">
                  <c:v>5.5112527661549393E-6</c:v>
                </c:pt>
                <c:pt idx="44523">
                  <c:v>5.5111395340645686E-6</c:v>
                </c:pt>
                <c:pt idx="44524">
                  <c:v>5.5110099310695659E-6</c:v>
                </c:pt>
                <c:pt idx="44525">
                  <c:v>5.5108703236328438E-6</c:v>
                </c:pt>
                <c:pt idx="44526">
                  <c:v>5.5107561820477713E-6</c:v>
                </c:pt>
                <c:pt idx="44527">
                  <c:v>5.5106315812736284E-6</c:v>
                </c:pt>
                <c:pt idx="44528">
                  <c:v>5.5105401770561002E-6</c:v>
                </c:pt>
                <c:pt idx="44529">
                  <c:v>5.5104237617342733E-6</c:v>
                </c:pt>
                <c:pt idx="44530">
                  <c:v>5.5102759688452352E-6</c:v>
                </c:pt>
                <c:pt idx="44531">
                  <c:v>5.5101704674598304E-6</c:v>
                </c:pt>
                <c:pt idx="44532">
                  <c:v>5.5100708777899854E-6</c:v>
                </c:pt>
                <c:pt idx="44533">
                  <c:v>5.509920356416842E-6</c:v>
                </c:pt>
                <c:pt idx="44534">
                  <c:v>5.5098116717999801E-6</c:v>
                </c:pt>
                <c:pt idx="44535">
                  <c:v>5.5096602409321349E-6</c:v>
                </c:pt>
                <c:pt idx="44536">
                  <c:v>5.5095833886298351E-6</c:v>
                </c:pt>
                <c:pt idx="44537">
                  <c:v>5.5094392337196041E-6</c:v>
                </c:pt>
                <c:pt idx="44538">
                  <c:v>5.5093332775868484E-6</c:v>
                </c:pt>
                <c:pt idx="44539">
                  <c:v>5.5092104958021082E-6</c:v>
                </c:pt>
                <c:pt idx="44540">
                  <c:v>5.5091218200686853E-6</c:v>
                </c:pt>
                <c:pt idx="44541">
                  <c:v>5.508963113243226E-6</c:v>
                </c:pt>
                <c:pt idx="44542">
                  <c:v>5.5088439694372937E-6</c:v>
                </c:pt>
                <c:pt idx="44543">
                  <c:v>5.5087316468416248E-6</c:v>
                </c:pt>
                <c:pt idx="44544">
                  <c:v>5.5085870371840429E-6</c:v>
                </c:pt>
                <c:pt idx="44545">
                  <c:v>5.5084910854930058E-6</c:v>
                </c:pt>
                <c:pt idx="44546">
                  <c:v>5.5083833103708457E-6</c:v>
                </c:pt>
                <c:pt idx="44547">
                  <c:v>5.5082186918298248E-6</c:v>
                </c:pt>
                <c:pt idx="44548">
                  <c:v>5.5081231948861387E-6</c:v>
                </c:pt>
                <c:pt idx="44549">
                  <c:v>5.5080085985537153E-6</c:v>
                </c:pt>
                <c:pt idx="44550">
                  <c:v>5.507893547473941E-6</c:v>
                </c:pt>
                <c:pt idx="44551">
                  <c:v>5.5077443903428502E-6</c:v>
                </c:pt>
                <c:pt idx="44552">
                  <c:v>5.5076748139981646E-6</c:v>
                </c:pt>
                <c:pt idx="44553">
                  <c:v>5.5075474847399164E-6</c:v>
                </c:pt>
                <c:pt idx="44554">
                  <c:v>5.5074124247767031E-6</c:v>
                </c:pt>
                <c:pt idx="44555">
                  <c:v>5.5073073781386483E-6</c:v>
                </c:pt>
                <c:pt idx="44556">
                  <c:v>5.5071850511012599E-6</c:v>
                </c:pt>
                <c:pt idx="44557">
                  <c:v>5.5070395319489762E-6</c:v>
                </c:pt>
                <c:pt idx="44558">
                  <c:v>5.506940397026483E-6</c:v>
                </c:pt>
                <c:pt idx="44559">
                  <c:v>5.5068453548301477E-6</c:v>
                </c:pt>
                <c:pt idx="44560">
                  <c:v>5.5066871027520392E-6</c:v>
                </c:pt>
                <c:pt idx="44561">
                  <c:v>5.5065816013666344E-6</c:v>
                </c:pt>
                <c:pt idx="44562">
                  <c:v>5.5064706430130173E-6</c:v>
                </c:pt>
                <c:pt idx="44563">
                  <c:v>5.5063142099243123E-6</c:v>
                </c:pt>
                <c:pt idx="44564">
                  <c:v>5.506223260454135E-6</c:v>
                </c:pt>
                <c:pt idx="44565">
                  <c:v>5.5060586419131141E-6</c:v>
                </c:pt>
                <c:pt idx="44566">
                  <c:v>5.5059599617379718E-6</c:v>
                </c:pt>
                <c:pt idx="44567">
                  <c:v>5.5058649195416356E-6</c:v>
                </c:pt>
                <c:pt idx="44568">
                  <c:v>5.5057344070519321E-6</c:v>
                </c:pt>
                <c:pt idx="44569">
                  <c:v>5.5056457313185092E-6</c:v>
                </c:pt>
                <c:pt idx="44570">
                  <c:v>5.5055129450920504E-6</c:v>
                </c:pt>
                <c:pt idx="44571">
                  <c:v>5.5053792493708897E-6</c:v>
                </c:pt>
                <c:pt idx="44572">
                  <c:v>5.5052510106179398E-6</c:v>
                </c:pt>
                <c:pt idx="44573">
                  <c:v>5.5051268645911478E-6</c:v>
                </c:pt>
                <c:pt idx="44574">
                  <c:v>5.5050263654266018E-6</c:v>
                </c:pt>
                <c:pt idx="44575">
                  <c:v>5.5048622016329318E-6</c:v>
                </c:pt>
                <c:pt idx="44576">
                  <c:v>5.5047607929736841E-6</c:v>
                </c:pt>
                <c:pt idx="44577">
                  <c:v>5.5046425586624537E-6</c:v>
                </c:pt>
                <c:pt idx="44578">
                  <c:v>5.5045006774889771E-6</c:v>
                </c:pt>
                <c:pt idx="44579">
                  <c:v>5.5043860811565537E-6</c:v>
                </c:pt>
                <c:pt idx="44580">
                  <c:v>5.5042710300767786E-6</c:v>
                </c:pt>
                <c:pt idx="44581">
                  <c:v>5.5041809901013039E-6</c:v>
                </c:pt>
                <c:pt idx="44582">
                  <c:v>5.5040659390215296E-6</c:v>
                </c:pt>
                <c:pt idx="44583">
                  <c:v>5.5039063227013676E-6</c:v>
                </c:pt>
                <c:pt idx="44584">
                  <c:v>5.5037849051586818E-6</c:v>
                </c:pt>
                <c:pt idx="44585">
                  <c:v>5.503672127815662E-6</c:v>
                </c:pt>
                <c:pt idx="44586">
                  <c:v>5.5035548029991332E-6</c:v>
                </c:pt>
                <c:pt idx="44587">
                  <c:v>5.503439751919359E-6</c:v>
                </c:pt>
                <c:pt idx="44588">
                  <c:v>5.5033506214385852E-6</c:v>
                </c:pt>
                <c:pt idx="44589">
                  <c:v>5.5031619012879673E-6</c:v>
                </c:pt>
                <c:pt idx="44590">
                  <c:v>5.5030923249432817E-6</c:v>
                </c:pt>
                <c:pt idx="44591">
                  <c:v>5.5029554459906649E-6</c:v>
                </c:pt>
                <c:pt idx="44592">
                  <c:v>5.5028090173436786E-6</c:v>
                </c:pt>
                <c:pt idx="44593">
                  <c:v>5.5026898735377472E-6</c:v>
                </c:pt>
                <c:pt idx="44594">
                  <c:v>5.5025698202371132E-6</c:v>
                </c:pt>
                <c:pt idx="44595">
                  <c:v>5.5024679568305146E-6</c:v>
                </c:pt>
                <c:pt idx="44596">
                  <c:v>5.502354269992793E-6</c:v>
                </c:pt>
                <c:pt idx="44597">
                  <c:v>5.5022437663865284E-6</c:v>
                </c:pt>
                <c:pt idx="44598">
                  <c:v>5.5021159823809276E-6</c:v>
                </c:pt>
                <c:pt idx="44599">
                  <c:v>5.5019850151438732E-6</c:v>
                </c:pt>
                <c:pt idx="44600">
                  <c:v>5.501821306097554E-6</c:v>
                </c:pt>
                <c:pt idx="44601">
                  <c:v>5.5017312661220794E-6</c:v>
                </c:pt>
                <c:pt idx="44602">
                  <c:v>5.5016066653479356E-6</c:v>
                </c:pt>
                <c:pt idx="44603">
                  <c:v>5.5014934332575649E-6</c:v>
                </c:pt>
                <c:pt idx="44604">
                  <c:v>5.50137292520958E-6</c:v>
                </c:pt>
                <c:pt idx="44605">
                  <c:v>5.5012737902870867E-6</c:v>
                </c:pt>
                <c:pt idx="44606">
                  <c:v>5.5011569202179089E-6</c:v>
                </c:pt>
                <c:pt idx="44607">
                  <c:v>5.5010023061186084E-6</c:v>
                </c:pt>
                <c:pt idx="44608">
                  <c:v>5.5009131756378338E-6</c:v>
                </c:pt>
                <c:pt idx="44609">
                  <c:v>5.5007726587064099E-6</c:v>
                </c:pt>
                <c:pt idx="44610">
                  <c:v>5.5006562433845829E-6</c:v>
                </c:pt>
                <c:pt idx="44611">
                  <c:v>5.500539828062756E-6</c:v>
                </c:pt>
                <c:pt idx="44612">
                  <c:v>5.5004047680995427E-6</c:v>
                </c:pt>
                <c:pt idx="44613">
                  <c:v>5.5002687986416277E-6</c:v>
                </c:pt>
                <c:pt idx="44614">
                  <c:v>5.5001587497827131E-6</c:v>
                </c:pt>
                <c:pt idx="44615">
                  <c:v>5.5000637075863779E-6</c:v>
                </c:pt>
                <c:pt idx="44616">
                  <c:v>5.4999077292450238E-6</c:v>
                </c:pt>
                <c:pt idx="44617">
                  <c:v>5.4998167797748474E-6</c:v>
                </c:pt>
                <c:pt idx="44618">
                  <c:v>5.4996930884954054E-6</c:v>
                </c:pt>
                <c:pt idx="44619">
                  <c:v>5.4995375649014022E-6</c:v>
                </c:pt>
                <c:pt idx="44620">
                  <c:v>5.4994293350318912E-6</c:v>
                </c:pt>
                <c:pt idx="44621">
                  <c:v>5.4992947298160288E-6</c:v>
                </c:pt>
                <c:pt idx="44622">
                  <c:v>5.4991705837892368E-6</c:v>
                </c:pt>
                <c:pt idx="44623">
                  <c:v>5.4990623539197259E-6</c:v>
                </c:pt>
                <c:pt idx="44624">
                  <c:v>5.4989318414300206E-6</c:v>
                </c:pt>
                <c:pt idx="44625">
                  <c:v>5.4988227020658087E-6</c:v>
                </c:pt>
                <c:pt idx="44626">
                  <c:v>5.4986749091767706E-6</c:v>
                </c:pt>
                <c:pt idx="44627">
                  <c:v>5.4985775932436809E-6</c:v>
                </c:pt>
                <c:pt idx="44628">
                  <c:v>5.49844889974338E-6</c:v>
                </c:pt>
                <c:pt idx="44629">
                  <c:v>5.498337031895062E-6</c:v>
                </c:pt>
                <c:pt idx="44630">
                  <c:v>5.4982051551633049E-6</c:v>
                </c:pt>
                <c:pt idx="44631">
                  <c:v>5.4981082939775661E-6</c:v>
                </c:pt>
                <c:pt idx="44632">
                  <c:v>5.4979677770461421E-6</c:v>
                </c:pt>
                <c:pt idx="44633">
                  <c:v>5.4978700063657024E-6</c:v>
                </c:pt>
                <c:pt idx="44634">
                  <c:v>5.4977208492346108E-6</c:v>
                </c:pt>
                <c:pt idx="44635">
                  <c:v>5.4975889725028537E-6</c:v>
                </c:pt>
                <c:pt idx="44636">
                  <c:v>5.497515758179361E-6</c:v>
                </c:pt>
                <c:pt idx="44637">
                  <c:v>5.4973484111542348E-6</c:v>
                </c:pt>
                <c:pt idx="44638">
                  <c:v>5.4972429097688291E-6</c:v>
                </c:pt>
                <c:pt idx="44639">
                  <c:v>5.4971465033304412E-6</c:v>
                </c:pt>
                <c:pt idx="44640">
                  <c:v>5.4969927987258424E-6</c:v>
                </c:pt>
                <c:pt idx="44641">
                  <c:v>5.4969059419818223E-6</c:v>
                </c:pt>
                <c:pt idx="44642">
                  <c:v>5.4967672440398019E-6</c:v>
                </c:pt>
                <c:pt idx="44643">
                  <c:v>5.4966103562037461E-6</c:v>
                </c:pt>
                <c:pt idx="44644">
                  <c:v>5.4965057643130422E-6</c:v>
                </c:pt>
                <c:pt idx="44645">
                  <c:v>5.4963638831395656E-6</c:v>
                </c:pt>
                <c:pt idx="44646">
                  <c:v>5.4962711146799847E-6</c:v>
                </c:pt>
                <c:pt idx="44647">
                  <c:v>5.4961187743174378E-6</c:v>
                </c:pt>
                <c:pt idx="44648">
                  <c:v>5.4960064517217688E-6</c:v>
                </c:pt>
                <c:pt idx="44649">
                  <c:v>5.4959132285148371E-6</c:v>
                </c:pt>
                <c:pt idx="44650">
                  <c:v>5.4957777138042729E-6</c:v>
                </c:pt>
                <c:pt idx="44651">
                  <c:v>5.4956449275778141E-6</c:v>
                </c:pt>
                <c:pt idx="44652">
                  <c:v>5.495541245181812E-6</c:v>
                </c:pt>
                <c:pt idx="44653">
                  <c:v>5.4954139159235638E-6</c:v>
                </c:pt>
                <c:pt idx="44654">
                  <c:v>5.4952829486865076E-6</c:v>
                </c:pt>
                <c:pt idx="44655">
                  <c:v>5.4951815400272608E-6</c:v>
                </c:pt>
                <c:pt idx="44656">
                  <c:v>5.4950533012743108E-6</c:v>
                </c:pt>
                <c:pt idx="44657">
                  <c:v>5.4949268815107644E-6</c:v>
                </c:pt>
                <c:pt idx="44658">
                  <c:v>5.494812285178341E-6</c:v>
                </c:pt>
                <c:pt idx="44659">
                  <c:v>5.4946426644164603E-6</c:v>
                </c:pt>
                <c:pt idx="44660">
                  <c:v>5.4945903684711084E-6</c:v>
                </c:pt>
                <c:pt idx="44661">
                  <c:v>5.4944216572039287E-6</c:v>
                </c:pt>
                <c:pt idx="44662">
                  <c:v>5.494287506735418E-6</c:v>
                </c:pt>
                <c:pt idx="44663">
                  <c:v>5.4941815506026606E-6</c:v>
                </c:pt>
                <c:pt idx="44664">
                  <c:v>5.4940292102401136E-6</c:v>
                </c:pt>
                <c:pt idx="44665">
                  <c:v>5.4939414440013934E-6</c:v>
                </c:pt>
                <c:pt idx="44666">
                  <c:v>5.493822754942812E-6</c:v>
                </c:pt>
                <c:pt idx="44667">
                  <c:v>5.4936999731580727E-6</c:v>
                </c:pt>
                <c:pt idx="44668">
                  <c:v>5.4935594562266488E-6</c:v>
                </c:pt>
                <c:pt idx="44669">
                  <c:v>5.493434400705155E-6</c:v>
                </c:pt>
                <c:pt idx="44670">
                  <c:v>5.4933184401306789E-6</c:v>
                </c:pt>
                <c:pt idx="44671">
                  <c:v>5.4931751947151497E-6</c:v>
                </c:pt>
                <c:pt idx="44672">
                  <c:v>5.4930915212025866E-6</c:v>
                </c:pt>
                <c:pt idx="44673">
                  <c:v>5.4929769248701632E-6</c:v>
                </c:pt>
                <c:pt idx="44674">
                  <c:v>5.4928364079387393E-6</c:v>
                </c:pt>
                <c:pt idx="44675">
                  <c:v>5.492721356858965E-6</c:v>
                </c:pt>
                <c:pt idx="44676">
                  <c:v>5.49258538740105E-6</c:v>
                </c:pt>
                <c:pt idx="44677">
                  <c:v>5.4924639698583633E-6</c:v>
                </c:pt>
                <c:pt idx="44678">
                  <c:v>5.4923420975683257E-6</c:v>
                </c:pt>
                <c:pt idx="44679">
                  <c:v>5.4922197705309372E-6</c:v>
                </c:pt>
                <c:pt idx="44680">
                  <c:v>5.4921147238928816E-6</c:v>
                </c:pt>
                <c:pt idx="44681">
                  <c:v>5.491956471814774E-6</c:v>
                </c:pt>
                <c:pt idx="44682">
                  <c:v>5.4918477871979121E-6</c:v>
                </c:pt>
                <c:pt idx="44683">
                  <c:v>5.4917622946959446E-6</c:v>
                </c:pt>
                <c:pt idx="44684">
                  <c:v>5.4915949476708192E-6</c:v>
                </c:pt>
                <c:pt idx="44685">
                  <c:v>5.4914653446758166E-6</c:v>
                </c:pt>
                <c:pt idx="44686">
                  <c:v>5.4913580243010074E-6</c:v>
                </c:pt>
                <c:pt idx="44687">
                  <c:v>5.4912288760533556E-6</c:v>
                </c:pt>
                <c:pt idx="44688">
                  <c:v>5.4911183724470902E-6</c:v>
                </c:pt>
                <c:pt idx="44689">
                  <c:v>5.490979219757719E-6</c:v>
                </c:pt>
                <c:pt idx="44690">
                  <c:v>5.4908568927203314E-6</c:v>
                </c:pt>
                <c:pt idx="44691">
                  <c:v>5.4907445701246624E-6</c:v>
                </c:pt>
                <c:pt idx="44692">
                  <c:v>5.4906176956137642E-6</c:v>
                </c:pt>
                <c:pt idx="44693">
                  <c:v>5.4905071920074988E-6</c:v>
                </c:pt>
                <c:pt idx="44694">
                  <c:v>5.4903803174966006E-6</c:v>
                </c:pt>
                <c:pt idx="44695">
                  <c:v>5.4902452575333882E-6</c:v>
                </c:pt>
                <c:pt idx="44696">
                  <c:v>5.4901252042327542E-6</c:v>
                </c:pt>
                <c:pt idx="44697">
                  <c:v>5.4899905990168918E-6</c:v>
                </c:pt>
                <c:pt idx="44698">
                  <c:v>5.4898878261155906E-6</c:v>
                </c:pt>
                <c:pt idx="44699">
                  <c:v>5.4897686823096592E-6</c:v>
                </c:pt>
                <c:pt idx="44700">
                  <c:v>5.4896477195143234E-6</c:v>
                </c:pt>
                <c:pt idx="44701">
                  <c:v>5.489513114298461E-6</c:v>
                </c:pt>
                <c:pt idx="44702">
                  <c:v>5.4893835113034584E-6</c:v>
                </c:pt>
                <c:pt idx="44703">
                  <c:v>5.4892739171918947E-6</c:v>
                </c:pt>
                <c:pt idx="44704">
                  <c:v>5.4891543186386116E-6</c:v>
                </c:pt>
                <c:pt idx="44705">
                  <c:v>5.4889933380763978E-6</c:v>
                </c:pt>
                <c:pt idx="44706">
                  <c:v>5.4888805607333779E-6</c:v>
                </c:pt>
                <c:pt idx="44707">
                  <c:v>5.4887673286430072E-6</c:v>
                </c:pt>
                <c:pt idx="44708">
                  <c:v>5.4886272664589342E-6</c:v>
                </c:pt>
                <c:pt idx="44709">
                  <c:v>5.4885072131583001E-6</c:v>
                </c:pt>
                <c:pt idx="44710">
                  <c:v>5.488403530762298E-6</c:v>
                </c:pt>
                <c:pt idx="44711">
                  <c:v>5.4882802942302078E-6</c:v>
                </c:pt>
                <c:pt idx="44712">
                  <c:v>5.4881775213289066E-6</c:v>
                </c:pt>
                <c:pt idx="44713">
                  <c:v>5.4880292736925176E-6</c:v>
                </c:pt>
                <c:pt idx="44714">
                  <c:v>5.487931048264727E-6</c:v>
                </c:pt>
                <c:pt idx="44715">
                  <c:v>5.4877741604286712E-6</c:v>
                </c:pt>
                <c:pt idx="44716">
                  <c:v>5.48765046914923E-6</c:v>
                </c:pt>
                <c:pt idx="44717">
                  <c:v>5.4875285968591916E-6</c:v>
                </c:pt>
                <c:pt idx="44718">
                  <c:v>5.487422185979085E-6</c:v>
                </c:pt>
                <c:pt idx="44719">
                  <c:v>5.4872907639946789E-6</c:v>
                </c:pt>
                <c:pt idx="44720">
                  <c:v>5.487162070494378E-6</c:v>
                </c:pt>
                <c:pt idx="44721">
                  <c:v>5.4870515668881134E-6</c:v>
                </c:pt>
                <c:pt idx="44722">
                  <c:v>5.4869019550096709E-6</c:v>
                </c:pt>
                <c:pt idx="44723">
                  <c:v>5.4867950893822126E-6</c:v>
                </c:pt>
                <c:pt idx="44724">
                  <c:v>5.4866591199242984E-6</c:v>
                </c:pt>
                <c:pt idx="44725">
                  <c:v>5.4865454330865759E-6</c:v>
                </c:pt>
                <c:pt idx="44726">
                  <c:v>5.4864281082700472E-6</c:v>
                </c:pt>
                <c:pt idx="44727">
                  <c:v>5.4862748584127976E-6</c:v>
                </c:pt>
                <c:pt idx="44728">
                  <c:v>5.4861793614691123E-6</c:v>
                </c:pt>
                <c:pt idx="44729">
                  <c:v>5.4860456657479517E-6</c:v>
                </c:pt>
                <c:pt idx="44730">
                  <c:v>5.4858960538695101E-6</c:v>
                </c:pt>
                <c:pt idx="44731">
                  <c:v>5.4857719078427181E-6</c:v>
                </c:pt>
                <c:pt idx="44732">
                  <c:v>5.4856859605934014E-6</c:v>
                </c:pt>
                <c:pt idx="44733">
                  <c:v>5.4855504458828364E-6</c:v>
                </c:pt>
                <c:pt idx="44734">
                  <c:v>5.4854422160133254E-6</c:v>
                </c:pt>
                <c:pt idx="44735">
                  <c:v>5.4852830544405151E-6</c:v>
                </c:pt>
                <c:pt idx="44736">
                  <c:v>5.4851525419508107E-6</c:v>
                </c:pt>
                <c:pt idx="44737">
                  <c:v>5.4850229389558081E-6</c:v>
                </c:pt>
                <c:pt idx="44738">
                  <c:v>5.4849206208018586E-6</c:v>
                </c:pt>
                <c:pt idx="44739">
                  <c:v>5.4848019317432772E-6</c:v>
                </c:pt>
                <c:pt idx="44740">
                  <c:v>5.4846514103701338E-6</c:v>
                </c:pt>
                <c:pt idx="44741">
                  <c:v>5.4845468184794299E-6</c:v>
                </c:pt>
                <c:pt idx="44742">
                  <c:v>5.484410394274164E-6</c:v>
                </c:pt>
                <c:pt idx="44743">
                  <c:v>5.4842912504682317E-6</c:v>
                </c:pt>
                <c:pt idx="44744">
                  <c:v>5.484182111104019E-6</c:v>
                </c:pt>
                <c:pt idx="44745">
                  <c:v>5.4840998018335094E-6</c:v>
                </c:pt>
                <c:pt idx="44746">
                  <c:v>5.483945642481558E-6</c:v>
                </c:pt>
                <c:pt idx="44747">
                  <c:v>5.4837782954564318E-6</c:v>
                </c:pt>
                <c:pt idx="44748">
                  <c:v>5.4836928029544652E-6</c:v>
                </c:pt>
                <c:pt idx="44749">
                  <c:v>5.4835650189488661E-6</c:v>
                </c:pt>
                <c:pt idx="44750">
                  <c:v>5.4834545153426006E-6</c:v>
                </c:pt>
                <c:pt idx="44751">
                  <c:v>5.4833153626532294E-6</c:v>
                </c:pt>
                <c:pt idx="44752">
                  <c:v>5.4831962188472971E-6</c:v>
                </c:pt>
                <c:pt idx="44753">
                  <c:v>5.4830702538311016E-6</c:v>
                </c:pt>
                <c:pt idx="44754">
                  <c:v>5.4829279179102741E-6</c:v>
                </c:pt>
                <c:pt idx="44755">
                  <c:v>5.4828065003675866E-6</c:v>
                </c:pt>
                <c:pt idx="44756">
                  <c:v>5.4826778068672874E-6</c:v>
                </c:pt>
                <c:pt idx="44757">
                  <c:v>5.4825627557875123E-6</c:v>
                </c:pt>
                <c:pt idx="44758">
                  <c:v>5.482455890160054E-6</c:v>
                </c:pt>
                <c:pt idx="44759">
                  <c:v>5.4823144637339283E-6</c:v>
                </c:pt>
                <c:pt idx="44760">
                  <c:v>5.48220759810647E-6</c:v>
                </c:pt>
                <c:pt idx="44761">
                  <c:v>5.4820866353111342E-6</c:v>
                </c:pt>
                <c:pt idx="44762">
                  <c:v>5.4819247452542186E-6</c:v>
                </c:pt>
                <c:pt idx="44763">
                  <c:v>5.4818015087221283E-6</c:v>
                </c:pt>
                <c:pt idx="44764">
                  <c:v>5.481702828546986E-6</c:v>
                </c:pt>
                <c:pt idx="44765">
                  <c:v>5.4815741350466851E-6</c:v>
                </c:pt>
                <c:pt idx="44766">
                  <c:v>5.4814613577036653E-6</c:v>
                </c:pt>
                <c:pt idx="44767">
                  <c:v>5.4813212955195922E-6</c:v>
                </c:pt>
                <c:pt idx="44768">
                  <c:v>5.4812189773656428E-6</c:v>
                </c:pt>
                <c:pt idx="44769">
                  <c:v>5.481062089529587E-6</c:v>
                </c:pt>
                <c:pt idx="44770">
                  <c:v>5.4809429457236547E-6</c:v>
                </c:pt>
                <c:pt idx="44771">
                  <c:v>5.480805612023687E-6</c:v>
                </c:pt>
                <c:pt idx="44772">
                  <c:v>5.4807001106382813E-6</c:v>
                </c:pt>
                <c:pt idx="44773">
                  <c:v>5.4805395848234184E-6</c:v>
                </c:pt>
                <c:pt idx="44774">
                  <c:v>5.4804445426270831E-6</c:v>
                </c:pt>
                <c:pt idx="44775">
                  <c:v>5.4803413149784319E-6</c:v>
                </c:pt>
                <c:pt idx="44776">
                  <c:v>5.4801635087642353E-6</c:v>
                </c:pt>
                <c:pt idx="44777">
                  <c:v>5.4800493671791628E-6</c:v>
                </c:pt>
                <c:pt idx="44778">
                  <c:v>5.4799475037725642E-6</c:v>
                </c:pt>
                <c:pt idx="44779">
                  <c:v>5.4798279052192811E-6</c:v>
                </c:pt>
                <c:pt idx="44780">
                  <c:v>5.4796446420368738E-6</c:v>
                </c:pt>
                <c:pt idx="44781">
                  <c:v>5.4795777941762944E-6</c:v>
                </c:pt>
                <c:pt idx="44782">
                  <c:v>5.4794286370452028E-6</c:v>
                </c:pt>
                <c:pt idx="44783">
                  <c:v>5.4793058552604626E-6</c:v>
                </c:pt>
                <c:pt idx="44784">
                  <c:v>5.4791821639810223E-6</c:v>
                </c:pt>
                <c:pt idx="44785">
                  <c:v>5.4790402828075457E-6</c:v>
                </c:pt>
                <c:pt idx="44786">
                  <c:v>5.4789215937489644E-6</c:v>
                </c:pt>
                <c:pt idx="44787">
                  <c:v>5.4788038141850848E-6</c:v>
                </c:pt>
                <c:pt idx="44788">
                  <c:v>5.4786846703791534E-6</c:v>
                </c:pt>
                <c:pt idx="44789">
                  <c:v>5.4785423344583251E-6</c:v>
                </c:pt>
                <c:pt idx="44790">
                  <c:v>5.4784286476206026E-6</c:v>
                </c:pt>
                <c:pt idx="44791">
                  <c:v>5.4783081395726194E-6</c:v>
                </c:pt>
                <c:pt idx="44792">
                  <c:v>5.4781648941570893E-6</c:v>
                </c:pt>
                <c:pt idx="44793">
                  <c:v>5.4780493883299641E-6</c:v>
                </c:pt>
                <c:pt idx="44794">
                  <c:v>5.4779316087660854E-6</c:v>
                </c:pt>
                <c:pt idx="44795">
                  <c:v>5.4778320190962404E-6</c:v>
                </c:pt>
                <c:pt idx="44796">
                  <c:v>5.4777083278167993E-6</c:v>
                </c:pt>
                <c:pt idx="44797">
                  <c:v>5.4775673561380236E-6</c:v>
                </c:pt>
                <c:pt idx="44798">
                  <c:v>5.4774086493125651E-6</c:v>
                </c:pt>
                <c:pt idx="44799">
                  <c:v>5.4772822295490187E-6</c:v>
                </c:pt>
                <c:pt idx="44800">
                  <c:v>5.4771817303844728E-6</c:v>
                </c:pt>
                <c:pt idx="44801">
                  <c:v>5.4770471251686104E-6</c:v>
                </c:pt>
                <c:pt idx="44802">
                  <c:v>5.4769466260040636E-6</c:v>
                </c:pt>
                <c:pt idx="44803">
                  <c:v>5.4767824622103936E-6</c:v>
                </c:pt>
                <c:pt idx="44804">
                  <c:v>5.476680144056445E-6</c:v>
                </c:pt>
                <c:pt idx="44805">
                  <c:v>5.476560090755811E-6</c:v>
                </c:pt>
                <c:pt idx="44806">
                  <c:v>5.4764400374551769E-6</c:v>
                </c:pt>
                <c:pt idx="44807">
                  <c:v>5.4762949730502442E-6</c:v>
                </c:pt>
                <c:pt idx="44808">
                  <c:v>5.47615945833968E-6</c:v>
                </c:pt>
                <c:pt idx="44809">
                  <c:v>5.4760621424065903E-6</c:v>
                </c:pt>
                <c:pt idx="44810">
                  <c:v>5.475887064676499E-6</c:v>
                </c:pt>
                <c:pt idx="44811">
                  <c:v>5.4757942962169182E-6</c:v>
                </c:pt>
                <c:pt idx="44812">
                  <c:v>5.4756646932219164E-6</c:v>
                </c:pt>
                <c:pt idx="44813">
                  <c:v>5.4755460041633341E-6</c:v>
                </c:pt>
                <c:pt idx="44814">
                  <c:v>5.4754286793468046E-6</c:v>
                </c:pt>
                <c:pt idx="44815">
                  <c:v>5.4752990763518028E-6</c:v>
                </c:pt>
                <c:pt idx="44816">
                  <c:v>5.4751913012296427E-6</c:v>
                </c:pt>
                <c:pt idx="44817">
                  <c:v>5.4750244089518674E-6</c:v>
                </c:pt>
                <c:pt idx="44818">
                  <c:v>5.4749075388826904E-6</c:v>
                </c:pt>
                <c:pt idx="44819">
                  <c:v>5.4748170441598631E-6</c:v>
                </c:pt>
                <c:pt idx="44820">
                  <c:v>5.4746433306718254E-6</c:v>
                </c:pt>
                <c:pt idx="44821">
                  <c:v>5.4745510169595954E-6</c:v>
                </c:pt>
                <c:pt idx="44822">
                  <c:v>5.4743836699344683E-6</c:v>
                </c:pt>
                <c:pt idx="44823">
                  <c:v>5.4742795327911153E-6</c:v>
                </c:pt>
                <c:pt idx="44824">
                  <c:v>5.4741813073633239E-6</c:v>
                </c:pt>
                <c:pt idx="44825">
                  <c:v>5.4740521591156721E-6</c:v>
                </c:pt>
                <c:pt idx="44826">
                  <c:v>5.4739530241931789E-6</c:v>
                </c:pt>
                <c:pt idx="44827">
                  <c:v>5.4737984100938766E-6</c:v>
                </c:pt>
                <c:pt idx="44828">
                  <c:v>5.4736283345846459E-6</c:v>
                </c:pt>
                <c:pt idx="44829">
                  <c:v>5.4735314733989071E-6</c:v>
                </c:pt>
                <c:pt idx="44830">
                  <c:v>5.4733891374780796E-6</c:v>
                </c:pt>
                <c:pt idx="44831">
                  <c:v>5.4732645367039368E-6</c:v>
                </c:pt>
                <c:pt idx="44832">
                  <c:v>5.4731617638026364E-6</c:v>
                </c:pt>
                <c:pt idx="44833">
                  <c:v>5.473051260196371E-6</c:v>
                </c:pt>
                <c:pt idx="44834">
                  <c:v>5.4728993745811749E-6</c:v>
                </c:pt>
                <c:pt idx="44835">
                  <c:v>5.4727738643123303E-6</c:v>
                </c:pt>
                <c:pt idx="44836">
                  <c:v>5.4726569942431516E-6</c:v>
                </c:pt>
                <c:pt idx="44837">
                  <c:v>5.4724914662074298E-6</c:v>
                </c:pt>
                <c:pt idx="44838">
                  <c:v>5.4723736866435502E-6</c:v>
                </c:pt>
                <c:pt idx="44839">
                  <c:v>5.4722777349525131E-6</c:v>
                </c:pt>
                <c:pt idx="44840">
                  <c:v>5.4721463129681069E-6</c:v>
                </c:pt>
                <c:pt idx="44841">
                  <c:v>5.4719967010896653E-6</c:v>
                </c:pt>
                <c:pt idx="44842">
                  <c:v>5.4719021136406809E-6</c:v>
                </c:pt>
                <c:pt idx="44843">
                  <c:v>5.4717884268029593E-6</c:v>
                </c:pt>
                <c:pt idx="44844">
                  <c:v>5.47160925634671E-6</c:v>
                </c:pt>
                <c:pt idx="44845">
                  <c:v>5.4714942052669358E-6</c:v>
                </c:pt>
                <c:pt idx="44846">
                  <c:v>5.4714055295335129E-6</c:v>
                </c:pt>
                <c:pt idx="44847">
                  <c:v>5.4712681958335452E-6</c:v>
                </c:pt>
                <c:pt idx="44848">
                  <c:v>5.4711522352590691E-6</c:v>
                </c:pt>
                <c:pt idx="44849">
                  <c:v>5.4710258154955227E-6</c:v>
                </c:pt>
                <c:pt idx="44850">
                  <c:v>5.4708903007849594E-6</c:v>
                </c:pt>
                <c:pt idx="44851">
                  <c:v>5.4707652452634647E-6</c:v>
                </c:pt>
                <c:pt idx="44852">
                  <c:v>5.4706292758055497E-6</c:v>
                </c:pt>
                <c:pt idx="44853">
                  <c:v>5.4704873946320731E-6</c:v>
                </c:pt>
                <c:pt idx="44854">
                  <c:v>5.470379619509913E-6</c:v>
                </c:pt>
                <c:pt idx="44855">
                  <c:v>5.470243650051998E-6</c:v>
                </c:pt>
                <c:pt idx="44856">
                  <c:v>5.4701017688785214E-6</c:v>
                </c:pt>
                <c:pt idx="44857">
                  <c:v>5.4699771681043794E-6</c:v>
                </c:pt>
                <c:pt idx="44858">
                  <c:v>5.469878942676587E-6</c:v>
                </c:pt>
                <c:pt idx="44859">
                  <c:v>5.4697538871550933E-6</c:v>
                </c:pt>
                <c:pt idx="44860">
                  <c:v>5.4696047300240016E-6</c:v>
                </c:pt>
                <c:pt idx="44861">
                  <c:v>5.469474672281649E-6</c:v>
                </c:pt>
                <c:pt idx="44862">
                  <c:v>5.4693746278644539E-6</c:v>
                </c:pt>
                <c:pt idx="44863">
                  <c:v>5.4692036428605206E-6</c:v>
                </c:pt>
                <c:pt idx="44864">
                  <c:v>5.4690694923920091E-6</c:v>
                </c:pt>
                <c:pt idx="44865">
                  <c:v>5.4689598982804446E-6</c:v>
                </c:pt>
                <c:pt idx="44866">
                  <c:v>5.4688553063897416E-6</c:v>
                </c:pt>
                <c:pt idx="44867">
                  <c:v>5.4687243391526863E-6</c:v>
                </c:pt>
                <c:pt idx="44868">
                  <c:v>5.4685920076735783E-6</c:v>
                </c:pt>
                <c:pt idx="44869">
                  <c:v>5.468473318614997E-6</c:v>
                </c:pt>
                <c:pt idx="44870">
                  <c:v>5.4683391681464846E-6</c:v>
                </c:pt>
                <c:pt idx="44871">
                  <c:v>5.4682282097928692E-6</c:v>
                </c:pt>
                <c:pt idx="44872">
                  <c:v>5.468092695082305E-6</c:v>
                </c:pt>
                <c:pt idx="44873">
                  <c:v>5.4679749155184254E-6</c:v>
                </c:pt>
                <c:pt idx="44874">
                  <c:v>5.4678507694916334E-6</c:v>
                </c:pt>
                <c:pt idx="44875">
                  <c:v>5.4676743275194886E-6</c:v>
                </c:pt>
                <c:pt idx="44876">
                  <c:v>5.4675670071446802E-6</c:v>
                </c:pt>
                <c:pt idx="44877">
                  <c:v>5.4674455896019944E-6</c:v>
                </c:pt>
                <c:pt idx="44878">
                  <c:v>5.4673068916599732E-6</c:v>
                </c:pt>
                <c:pt idx="44879">
                  <c:v>5.4672191254212521E-6</c:v>
                </c:pt>
                <c:pt idx="44880">
                  <c:v>5.4670808822265826E-6</c:v>
                </c:pt>
                <c:pt idx="44881">
                  <c:v>5.4669358178216498E-6</c:v>
                </c:pt>
                <c:pt idx="44882">
                  <c:v>5.4668048505845954E-6</c:v>
                </c:pt>
                <c:pt idx="44883">
                  <c:v>5.4666884352627676E-6</c:v>
                </c:pt>
                <c:pt idx="44884">
                  <c:v>5.466570655698888E-6</c:v>
                </c:pt>
                <c:pt idx="44885">
                  <c:v>5.4664556046191137E-6</c:v>
                </c:pt>
                <c:pt idx="44886">
                  <c:v>5.4663137234456372E-6</c:v>
                </c:pt>
                <c:pt idx="44887">
                  <c:v>5.4661813919665292E-6</c:v>
                </c:pt>
                <c:pt idx="44888">
                  <c:v>5.4660254136251751E-6</c:v>
                </c:pt>
                <c:pt idx="44889">
                  <c:v>5.4659349189023487E-6</c:v>
                </c:pt>
                <c:pt idx="44890">
                  <c:v>5.4657821237924509E-6</c:v>
                </c:pt>
                <c:pt idx="44891">
                  <c:v>5.4656588872603606E-6</c:v>
                </c:pt>
                <c:pt idx="44892">
                  <c:v>5.4655506573908497E-6</c:v>
                </c:pt>
                <c:pt idx="44893">
                  <c:v>5.4653678489557933E-6</c:v>
                </c:pt>
                <c:pt idx="44894">
                  <c:v>5.4652637118124403E-6</c:v>
                </c:pt>
                <c:pt idx="44895">
                  <c:v>5.465156846184982E-6</c:v>
                </c:pt>
                <c:pt idx="44896">
                  <c:v>5.4650295169267338E-6</c:v>
                </c:pt>
                <c:pt idx="44897">
                  <c:v>5.4649040066578891E-6</c:v>
                </c:pt>
                <c:pt idx="44898">
                  <c:v>5.4647639444738161E-6</c:v>
                </c:pt>
                <c:pt idx="44899">
                  <c:v>5.4646461649099356E-6</c:v>
                </c:pt>
                <c:pt idx="44900">
                  <c:v>5.4644883675791789E-6</c:v>
                </c:pt>
                <c:pt idx="44901">
                  <c:v>5.4643769544782117E-6</c:v>
                </c:pt>
                <c:pt idx="44902">
                  <c:v>5.464271453092806E-6</c:v>
                </c:pt>
                <c:pt idx="44903">
                  <c:v>5.4641213864670144E-6</c:v>
                </c:pt>
                <c:pt idx="44904">
                  <c:v>5.4640190683130641E-6</c:v>
                </c:pt>
                <c:pt idx="44905">
                  <c:v>5.4639126574329566E-6</c:v>
                </c:pt>
                <c:pt idx="44906">
                  <c:v>5.4637744142382871E-6</c:v>
                </c:pt>
                <c:pt idx="44907">
                  <c:v>5.4636275308439508E-6</c:v>
                </c:pt>
                <c:pt idx="44908">
                  <c:v>5.4634915613860358E-6</c:v>
                </c:pt>
                <c:pt idx="44909">
                  <c:v>5.4633478612231556E-6</c:v>
                </c:pt>
                <c:pt idx="44910">
                  <c:v>5.4632264436804689E-6</c:v>
                </c:pt>
                <c:pt idx="44911">
                  <c:v>5.4631113926006947E-6</c:v>
                </c:pt>
                <c:pt idx="44912">
                  <c:v>5.4629895203106571E-6</c:v>
                </c:pt>
                <c:pt idx="44913">
                  <c:v>5.4628635552944624E-6</c:v>
                </c:pt>
                <c:pt idx="44914">
                  <c:v>5.4627544159302488E-6</c:v>
                </c:pt>
                <c:pt idx="44915">
                  <c:v>5.4626170822302811E-6</c:v>
                </c:pt>
                <c:pt idx="44916">
                  <c:v>5.462469289341243E-6</c:v>
                </c:pt>
                <c:pt idx="44917">
                  <c:v>5.4623478717985563E-6</c:v>
                </c:pt>
                <c:pt idx="44918">
                  <c:v>5.4622269090032197E-6</c:v>
                </c:pt>
                <c:pt idx="44919">
                  <c:v>5.4621013987343758E-6</c:v>
                </c:pt>
                <c:pt idx="44920">
                  <c:v>5.4619667935185126E-6</c:v>
                </c:pt>
                <c:pt idx="44921">
                  <c:v>5.461804448714247E-6</c:v>
                </c:pt>
                <c:pt idx="44922">
                  <c:v>5.4616716624877881E-6</c:v>
                </c:pt>
                <c:pt idx="44923">
                  <c:v>5.4615857152384706E-6</c:v>
                </c:pt>
                <c:pt idx="44924">
                  <c:v>5.4614592954749241E-6</c:v>
                </c:pt>
                <c:pt idx="44925">
                  <c:v>5.46132378076436E-6</c:v>
                </c:pt>
                <c:pt idx="44926">
                  <c:v>5.46119554201141E-6</c:v>
                </c:pt>
                <c:pt idx="44927">
                  <c:v>5.461043201648863E-6</c:v>
                </c:pt>
                <c:pt idx="44928">
                  <c:v>5.4609045037068427E-6</c:v>
                </c:pt>
                <c:pt idx="44929">
                  <c:v>5.4608321988780517E-6</c:v>
                </c:pt>
                <c:pt idx="44930">
                  <c:v>5.4606684898317326E-6</c:v>
                </c:pt>
                <c:pt idx="44931">
                  <c:v>5.460566626425134E-6</c:v>
                </c:pt>
                <c:pt idx="44932">
                  <c:v>5.4604406614089376E-6</c:v>
                </c:pt>
                <c:pt idx="44933">
                  <c:v>5.4602846830675844E-6</c:v>
                </c:pt>
                <c:pt idx="44934">
                  <c:v>5.4601355259364937E-6</c:v>
                </c:pt>
                <c:pt idx="44935">
                  <c:v>5.4600536714133341E-6</c:v>
                </c:pt>
                <c:pt idx="44936">
                  <c:v>5.459921794681577E-6</c:v>
                </c:pt>
                <c:pt idx="44937">
                  <c:v>5.4598194765276284E-6</c:v>
                </c:pt>
                <c:pt idx="44938">
                  <c:v>5.4596598602074664E-6</c:v>
                </c:pt>
                <c:pt idx="44939">
                  <c:v>5.4595225265074987E-6</c:v>
                </c:pt>
                <c:pt idx="44940">
                  <c:v>5.4593915592704434E-6</c:v>
                </c:pt>
                <c:pt idx="44941">
                  <c:v>5.4592874221270904E-6</c:v>
                </c:pt>
                <c:pt idx="44942">
                  <c:v>5.45914872418507E-6</c:v>
                </c:pt>
                <c:pt idx="44943">
                  <c:v>5.4589950195804704E-6</c:v>
                </c:pt>
                <c:pt idx="44944">
                  <c:v>5.458900432131486E-6</c:v>
                </c:pt>
                <c:pt idx="44945">
                  <c:v>5.4587576414633077E-6</c:v>
                </c:pt>
                <c:pt idx="44946">
                  <c:v>5.4586284932156559E-6</c:v>
                </c:pt>
                <c:pt idx="44947">
                  <c:v>5.4585011639574077E-6</c:v>
                </c:pt>
                <c:pt idx="44948">
                  <c:v>5.4583720157097559E-6</c:v>
                </c:pt>
                <c:pt idx="44949">
                  <c:v>5.4582487791776657E-6</c:v>
                </c:pt>
                <c:pt idx="44950">
                  <c:v>5.4581064432568382E-6</c:v>
                </c:pt>
                <c:pt idx="44951">
                  <c:v>5.4579618335992564E-6</c:v>
                </c:pt>
                <c:pt idx="44952">
                  <c:v>5.4578317758569028E-6</c:v>
                </c:pt>
                <c:pt idx="44953">
                  <c:v>5.4576880756940227E-6</c:v>
                </c:pt>
                <c:pt idx="44954">
                  <c:v>5.457582574308617E-6</c:v>
                </c:pt>
                <c:pt idx="44955">
                  <c:v>5.457458428281825E-6</c:v>
                </c:pt>
                <c:pt idx="44956">
                  <c:v>5.4573197303398047E-6</c:v>
                </c:pt>
                <c:pt idx="44957">
                  <c:v>5.4572174121858552E-6</c:v>
                </c:pt>
                <c:pt idx="44958">
                  <c:v>5.4570709835388698E-6</c:v>
                </c:pt>
                <c:pt idx="44959">
                  <c:v>5.4569568419537973E-6</c:v>
                </c:pt>
                <c:pt idx="44960">
                  <c:v>5.4567972256336361E-6</c:v>
                </c:pt>
                <c:pt idx="44961">
                  <c:v>5.4566658036492299E-6</c:v>
                </c:pt>
                <c:pt idx="44962">
                  <c:v>5.4565712162002464E-6</c:v>
                </c:pt>
                <c:pt idx="44963">
                  <c:v>5.4564616220886819E-6</c:v>
                </c:pt>
                <c:pt idx="44964">
                  <c:v>5.4563147386943456E-6</c:v>
                </c:pt>
                <c:pt idx="44965">
                  <c:v>5.4561551223741836E-6</c:v>
                </c:pt>
                <c:pt idx="44966">
                  <c:v>5.4560605349252E-6</c:v>
                </c:pt>
                <c:pt idx="44967">
                  <c:v>5.4559041018364951E-6</c:v>
                </c:pt>
                <c:pt idx="44968">
                  <c:v>5.4558017836825456E-6</c:v>
                </c:pt>
                <c:pt idx="44969">
                  <c:v>5.4556981012865444E-6</c:v>
                </c:pt>
                <c:pt idx="44970">
                  <c:v>5.4555112001253292E-6</c:v>
                </c:pt>
                <c:pt idx="44971">
                  <c:v>5.4554120652028359E-6</c:v>
                </c:pt>
                <c:pt idx="44972">
                  <c:v>5.4552679102926049E-6</c:v>
                </c:pt>
                <c:pt idx="44973">
                  <c:v>5.4551437642658129E-6</c:v>
                </c:pt>
                <c:pt idx="44974">
                  <c:v>5.4550100685446523E-6</c:v>
                </c:pt>
                <c:pt idx="44975">
                  <c:v>5.454883194033755E-6</c:v>
                </c:pt>
                <c:pt idx="44976">
                  <c:v>5.4547203944821376E-6</c:v>
                </c:pt>
                <c:pt idx="44977">
                  <c:v>5.4546007959288536E-6</c:v>
                </c:pt>
                <c:pt idx="44978">
                  <c:v>5.4544730119232554E-6</c:v>
                </c:pt>
                <c:pt idx="44979">
                  <c:v>5.4543379519600421E-6</c:v>
                </c:pt>
                <c:pt idx="44980">
                  <c:v>5.4542410907743033E-6</c:v>
                </c:pt>
                <c:pt idx="44981">
                  <c:v>5.4541042118216856E-6</c:v>
                </c:pt>
                <c:pt idx="44982">
                  <c:v>5.453997800941579E-6</c:v>
                </c:pt>
                <c:pt idx="44983">
                  <c:v>5.4538581935048569E-6</c:v>
                </c:pt>
                <c:pt idx="44984">
                  <c:v>5.4537099458684679E-6</c:v>
                </c:pt>
                <c:pt idx="44985">
                  <c:v>5.4535844355996232E-6</c:v>
                </c:pt>
                <c:pt idx="44986">
                  <c:v>5.4534480113943573E-6</c:v>
                </c:pt>
                <c:pt idx="44987">
                  <c:v>5.4533356887986884E-6</c:v>
                </c:pt>
                <c:pt idx="44988">
                  <c:v>5.4531974456040189E-6</c:v>
                </c:pt>
                <c:pt idx="44989">
                  <c:v>5.453044650494121E-6</c:v>
                </c:pt>
                <c:pt idx="44990">
                  <c:v>5.4529559747606982E-6</c:v>
                </c:pt>
                <c:pt idx="44991">
                  <c:v>5.4528154578292742E-6</c:v>
                </c:pt>
                <c:pt idx="44992">
                  <c:v>5.4526999520021491E-6</c:v>
                </c:pt>
                <c:pt idx="44993">
                  <c:v>5.4525330597243737E-6</c:v>
                </c:pt>
                <c:pt idx="44994">
                  <c:v>5.4524352890439332E-6</c:v>
                </c:pt>
                <c:pt idx="44995">
                  <c:v>5.452267487271456E-6</c:v>
                </c:pt>
                <c:pt idx="44996">
                  <c:v>5.4521642596228048E-6</c:v>
                </c:pt>
                <c:pt idx="44997">
                  <c:v>5.4520523917744868E-6</c:v>
                </c:pt>
                <c:pt idx="44998">
                  <c:v>5.4518986871698871E-6</c:v>
                </c:pt>
                <c:pt idx="44999">
                  <c:v>5.4517895478056744E-6</c:v>
                </c:pt>
                <c:pt idx="45000">
                  <c:v>5.4516617638000753E-6</c:v>
                </c:pt>
                <c:pt idx="45001">
                  <c:v>5.4515089686901766E-6</c:v>
                </c:pt>
                <c:pt idx="45002">
                  <c:v>5.4513748182216659E-6</c:v>
                </c:pt>
                <c:pt idx="45003">
                  <c:v>5.4512529459316283E-6</c:v>
                </c:pt>
                <c:pt idx="45004">
                  <c:v>5.4511328926309943E-6</c:v>
                </c:pt>
                <c:pt idx="45005">
                  <c:v>5.4509710025740787E-6</c:v>
                </c:pt>
                <c:pt idx="45006">
                  <c:v>5.4508545872522518E-6</c:v>
                </c:pt>
                <c:pt idx="45007">
                  <c:v>5.4507363529410213E-6</c:v>
                </c:pt>
                <c:pt idx="45008">
                  <c:v>5.4505903790413868E-6</c:v>
                </c:pt>
                <c:pt idx="45009">
                  <c:v>5.4504998843185604E-6</c:v>
                </c:pt>
                <c:pt idx="45010">
                  <c:v>5.4503707360709086E-6</c:v>
                </c:pt>
                <c:pt idx="45011">
                  <c:v>5.4502106650033974E-6</c:v>
                </c:pt>
                <c:pt idx="45012">
                  <c:v>5.4500819715030957E-6</c:v>
                </c:pt>
                <c:pt idx="45013">
                  <c:v>5.4499369070981629E-6</c:v>
                </c:pt>
                <c:pt idx="45014">
                  <c:v>5.4498327699548099E-6</c:v>
                </c:pt>
                <c:pt idx="45015">
                  <c:v>5.4496936172654387E-6</c:v>
                </c:pt>
                <c:pt idx="45016">
                  <c:v>5.4495976655744016E-6</c:v>
                </c:pt>
                <c:pt idx="45017">
                  <c:v>5.4494375945068896E-6</c:v>
                </c:pt>
                <c:pt idx="45018">
                  <c:v>5.4493043535330798E-6</c:v>
                </c:pt>
                <c:pt idx="45019">
                  <c:v>5.4491911214427091E-6</c:v>
                </c:pt>
                <c:pt idx="45020">
                  <c:v>5.4490296861331444E-6</c:v>
                </c:pt>
                <c:pt idx="45021">
                  <c:v>5.448907359095756E-6</c:v>
                </c:pt>
                <c:pt idx="45022">
                  <c:v>5.4487595662067179E-6</c:v>
                </c:pt>
                <c:pt idx="45023">
                  <c:v>5.4486554290633649E-6</c:v>
                </c:pt>
                <c:pt idx="45024">
                  <c:v>5.4485531109094154E-6</c:v>
                </c:pt>
                <c:pt idx="45025">
                  <c:v>5.4483793974213768E-6</c:v>
                </c:pt>
                <c:pt idx="45026">
                  <c:v>5.4482593441207428E-6</c:v>
                </c:pt>
                <c:pt idx="45027">
                  <c:v>5.4481392908201087E-6</c:v>
                </c:pt>
                <c:pt idx="45028">
                  <c:v>5.4480151447933167E-6</c:v>
                </c:pt>
                <c:pt idx="45029">
                  <c:v>5.4478568927152082E-6</c:v>
                </c:pt>
                <c:pt idx="45030">
                  <c:v>5.4477354751725224E-6</c:v>
                </c:pt>
                <c:pt idx="45031">
                  <c:v>5.4476058721775189E-6</c:v>
                </c:pt>
                <c:pt idx="45032">
                  <c:v>5.4474876378662876E-6</c:v>
                </c:pt>
                <c:pt idx="45033">
                  <c:v>5.4473321142722853E-6</c:v>
                </c:pt>
                <c:pt idx="45034">
                  <c:v>5.4472006922878791E-6</c:v>
                </c:pt>
                <c:pt idx="45035">
                  <c:v>5.4470779105031397E-6</c:v>
                </c:pt>
                <c:pt idx="45036">
                  <c:v>5.44694466952933E-6</c:v>
                </c:pt>
                <c:pt idx="45037">
                  <c:v>5.4468191592604853E-6</c:v>
                </c:pt>
                <c:pt idx="45038">
                  <c:v>5.4466690926346928E-6</c:v>
                </c:pt>
                <c:pt idx="45039">
                  <c:v>5.4465690482174978E-6</c:v>
                </c:pt>
                <c:pt idx="45040">
                  <c:v>5.4464335335069336E-6</c:v>
                </c:pt>
                <c:pt idx="45041">
                  <c:v>5.4463034757645801E-6</c:v>
                </c:pt>
                <c:pt idx="45042">
                  <c:v>5.4461802392324898E-6</c:v>
                </c:pt>
                <c:pt idx="45043">
                  <c:v>5.4460356295749079E-6</c:v>
                </c:pt>
                <c:pt idx="45044">
                  <c:v>5.4459283092000987E-6</c:v>
                </c:pt>
                <c:pt idx="45045">
                  <c:v>5.4458100748888683E-6</c:v>
                </c:pt>
                <c:pt idx="45046">
                  <c:v>5.4456399993796367E-6</c:v>
                </c:pt>
                <c:pt idx="45047">
                  <c:v>5.4455240388051607E-6</c:v>
                </c:pt>
                <c:pt idx="45048">
                  <c:v>5.4454153541882988E-6</c:v>
                </c:pt>
                <c:pt idx="45049">
                  <c:v>5.4452530093840323E-6</c:v>
                </c:pt>
                <c:pt idx="45050">
                  <c:v>5.445110218715854E-6</c:v>
                </c:pt>
                <c:pt idx="45051">
                  <c:v>5.4449942581413779E-6</c:v>
                </c:pt>
                <c:pt idx="45052">
                  <c:v>5.4448605624202173E-6</c:v>
                </c:pt>
                <c:pt idx="45053">
                  <c:v>5.4447582442662679E-6</c:v>
                </c:pt>
                <c:pt idx="45054">
                  <c:v>5.4446190915768966E-6</c:v>
                </c:pt>
                <c:pt idx="45055">
                  <c:v>5.444465386972297E-6</c:v>
                </c:pt>
                <c:pt idx="45056">
                  <c:v>5.4443548833660324E-6</c:v>
                </c:pt>
                <c:pt idx="45057">
                  <c:v>5.4441961765405722E-6</c:v>
                </c:pt>
                <c:pt idx="45058">
                  <c:v>5.4440642998088151E-6</c:v>
                </c:pt>
                <c:pt idx="45059">
                  <c:v>5.4439597079181112E-6</c:v>
                </c:pt>
                <c:pt idx="45060">
                  <c:v>5.4438173719972838E-6</c:v>
                </c:pt>
                <c:pt idx="45061">
                  <c:v>5.443704139906913E-6</c:v>
                </c:pt>
                <c:pt idx="45062">
                  <c:v>5.4435408856079448E-6</c:v>
                </c:pt>
                <c:pt idx="45063">
                  <c:v>5.4434008234238718E-6</c:v>
                </c:pt>
                <c:pt idx="45064">
                  <c:v>5.4432839533546939E-6</c:v>
                </c:pt>
                <c:pt idx="45065">
                  <c:v>5.4431602620752528E-6</c:v>
                </c:pt>
                <c:pt idx="45066">
                  <c:v>5.4430502132163383E-6</c:v>
                </c:pt>
                <c:pt idx="45067">
                  <c:v>5.4429137890110724E-6</c:v>
                </c:pt>
                <c:pt idx="45068">
                  <c:v>5.4427569011750174E-6</c:v>
                </c:pt>
                <c:pt idx="45069">
                  <c:v>5.4426450333266976E-6</c:v>
                </c:pt>
                <c:pt idx="45070">
                  <c:v>5.4425440794148017E-6</c:v>
                </c:pt>
                <c:pt idx="45071">
                  <c:v>5.4423740039055701E-6</c:v>
                </c:pt>
                <c:pt idx="45072">
                  <c:v>5.4422430366685148E-6</c:v>
                </c:pt>
                <c:pt idx="45073">
                  <c:v>5.4421007007476874E-6</c:v>
                </c:pt>
                <c:pt idx="45074">
                  <c:v>5.4420092965301592E-6</c:v>
                </c:pt>
                <c:pt idx="45075">
                  <c:v>5.4418651416199282E-6</c:v>
                </c:pt>
                <c:pt idx="45076">
                  <c:v>5.4417000683315564E-6</c:v>
                </c:pt>
                <c:pt idx="45077">
                  <c:v>5.4416091188613791E-6</c:v>
                </c:pt>
                <c:pt idx="45078">
                  <c:v>5.4414704209193587E-6</c:v>
                </c:pt>
                <c:pt idx="45079">
                  <c:v>5.4413399084296543E-6</c:v>
                </c:pt>
                <c:pt idx="45080">
                  <c:v>5.4411839300883003E-6</c:v>
                </c:pt>
                <c:pt idx="45081">
                  <c:v>5.4410902521340176E-6</c:v>
                </c:pt>
                <c:pt idx="45082">
                  <c:v>5.4409633776231203E-6</c:v>
                </c:pt>
                <c:pt idx="45083">
                  <c:v>5.4407951211032923E-6</c:v>
                </c:pt>
                <c:pt idx="45084">
                  <c:v>5.4406687013397459E-6</c:v>
                </c:pt>
                <c:pt idx="45085">
                  <c:v>5.4405513765232172E-6</c:v>
                </c:pt>
                <c:pt idx="45086">
                  <c:v>5.4404222282755646E-6</c:v>
                </c:pt>
                <c:pt idx="45087">
                  <c:v>5.4402989917434752E-6</c:v>
                </c:pt>
                <c:pt idx="45088">
                  <c:v>5.4401625675382093E-6</c:v>
                </c:pt>
                <c:pt idx="45089">
                  <c:v>5.440027507574996E-6</c:v>
                </c:pt>
                <c:pt idx="45090">
                  <c:v>5.4398851716541694E-6</c:v>
                </c:pt>
                <c:pt idx="45091">
                  <c:v>5.4397660278482363E-6</c:v>
                </c:pt>
                <c:pt idx="45092">
                  <c:v>5.4396168707171463E-6</c:v>
                </c:pt>
                <c:pt idx="45093">
                  <c:v>5.4394540711655281E-6</c:v>
                </c:pt>
                <c:pt idx="45094">
                  <c:v>5.4393644859374044E-6</c:v>
                </c:pt>
                <c:pt idx="45095">
                  <c:v>5.4392289712268393E-6</c:v>
                </c:pt>
                <c:pt idx="45096">
                  <c:v>5.4390870900533628E-6</c:v>
                </c:pt>
                <c:pt idx="45097">
                  <c:v>5.4389670367527287E-6</c:v>
                </c:pt>
                <c:pt idx="45098">
                  <c:v>5.4388438002206394E-6</c:v>
                </c:pt>
                <c:pt idx="45099">
                  <c:v>5.4387032832892146E-6</c:v>
                </c:pt>
                <c:pt idx="45100">
                  <c:v>5.4385777730203699E-6</c:v>
                </c:pt>
                <c:pt idx="45101">
                  <c:v>5.4384595387091386E-6</c:v>
                </c:pt>
                <c:pt idx="45102">
                  <c:v>5.438313110062154E-6</c:v>
                </c:pt>
                <c:pt idx="45103">
                  <c:v>5.4381630434363606E-6</c:v>
                </c:pt>
                <c:pt idx="45104">
                  <c:v>5.4380475376092363E-6</c:v>
                </c:pt>
                <c:pt idx="45105">
                  <c:v>5.4379238463297952E-6</c:v>
                </c:pt>
                <c:pt idx="45106">
                  <c:v>5.4377933338400908E-6</c:v>
                </c:pt>
                <c:pt idx="45107">
                  <c:v>5.4376173466152977E-6</c:v>
                </c:pt>
                <c:pt idx="45108">
                  <c:v>5.4375168474507518E-6</c:v>
                </c:pt>
                <c:pt idx="45109">
                  <c:v>5.437395884655416E-6</c:v>
                </c:pt>
                <c:pt idx="45110">
                  <c:v>5.4372949307435192E-6</c:v>
                </c:pt>
                <c:pt idx="45111">
                  <c:v>5.437131676444551E-6</c:v>
                </c:pt>
                <c:pt idx="45112">
                  <c:v>5.4369957069866359E-6</c:v>
                </c:pt>
                <c:pt idx="45113">
                  <c:v>5.4368588280340191E-6</c:v>
                </c:pt>
                <c:pt idx="45114">
                  <c:v>5.4367569646274214E-6</c:v>
                </c:pt>
                <c:pt idx="45115">
                  <c:v>5.4365937103284523E-6</c:v>
                </c:pt>
                <c:pt idx="45116">
                  <c:v>5.4364659263228532E-6</c:v>
                </c:pt>
                <c:pt idx="45117">
                  <c:v>5.4363354138331488E-6</c:v>
                </c:pt>
                <c:pt idx="45118">
                  <c:v>5.4362058108381461E-6</c:v>
                </c:pt>
                <c:pt idx="45119">
                  <c:v>5.4360957619792316E-6</c:v>
                </c:pt>
                <c:pt idx="45120">
                  <c:v>5.435922048491193E-6</c:v>
                </c:pt>
                <c:pt idx="45121">
                  <c:v>5.4357910812541377E-6</c:v>
                </c:pt>
                <c:pt idx="45122">
                  <c:v>5.4356573855329771E-6</c:v>
                </c:pt>
                <c:pt idx="45123">
                  <c:v>5.4355559768737294E-6</c:v>
                </c:pt>
                <c:pt idx="45124">
                  <c:v>5.4354127314582001E-6</c:v>
                </c:pt>
                <c:pt idx="45125">
                  <c:v>5.4352681218006182E-6</c:v>
                </c:pt>
                <c:pt idx="45126">
                  <c:v>5.4351307881006514E-6</c:v>
                </c:pt>
                <c:pt idx="45127">
                  <c:v>5.435016646515578E-6</c:v>
                </c:pt>
                <c:pt idx="45128">
                  <c:v>5.4348961384675931E-6</c:v>
                </c:pt>
                <c:pt idx="45129">
                  <c:v>5.4347551667888183E-6</c:v>
                </c:pt>
                <c:pt idx="45130">
                  <c:v>5.4346073738997802E-6</c:v>
                </c:pt>
                <c:pt idx="45131">
                  <c:v>5.4344764066627249E-6</c:v>
                </c:pt>
                <c:pt idx="45132">
                  <c:v>5.434335889731301E-6</c:v>
                </c:pt>
                <c:pt idx="45133">
                  <c:v>5.4342194744094741E-6</c:v>
                </c:pt>
                <c:pt idx="45134">
                  <c:v>5.4340925998985767E-6</c:v>
                </c:pt>
                <c:pt idx="45135">
                  <c:v>5.4339561756933108E-6</c:v>
                </c:pt>
                <c:pt idx="45136">
                  <c:v>5.4338220252247993E-6</c:v>
                </c:pt>
                <c:pt idx="45137">
                  <c:v>5.4336851462721816E-6</c:v>
                </c:pt>
                <c:pt idx="45138">
                  <c:v>5.4335878303390928E-6</c:v>
                </c:pt>
                <c:pt idx="45139">
                  <c:v>5.4334300330083352E-6</c:v>
                </c:pt>
                <c:pt idx="45140">
                  <c:v>5.4332799663825426E-6</c:v>
                </c:pt>
                <c:pt idx="45141">
                  <c:v>5.4331690080289263E-6</c:v>
                </c:pt>
                <c:pt idx="45142">
                  <c:v>5.433050318970345E-6</c:v>
                </c:pt>
                <c:pt idx="45143">
                  <c:v>5.4328925216395874E-6</c:v>
                </c:pt>
                <c:pt idx="45144">
                  <c:v>5.4327701946021989E-6</c:v>
                </c:pt>
                <c:pt idx="45145">
                  <c:v>5.4326446843333542E-6</c:v>
                </c:pt>
                <c:pt idx="45146">
                  <c:v>5.4324482334777713E-6</c:v>
                </c:pt>
                <c:pt idx="45147">
                  <c:v>5.4323586482496466E-6</c:v>
                </c:pt>
                <c:pt idx="45148">
                  <c:v>5.4322485993907321E-6</c:v>
                </c:pt>
                <c:pt idx="45149">
                  <c:v>5.4321139941748697E-6</c:v>
                </c:pt>
                <c:pt idx="45150">
                  <c:v>5.431956651591463E-6</c:v>
                </c:pt>
                <c:pt idx="45151">
                  <c:v>5.4318170441547409E-6</c:v>
                </c:pt>
                <c:pt idx="45152">
                  <c:v>5.4316819841915276E-6</c:v>
                </c:pt>
                <c:pt idx="45153">
                  <c:v>5.4315369197865948E-6</c:v>
                </c:pt>
                <c:pt idx="45154">
                  <c:v>5.4314423323376096E-6</c:v>
                </c:pt>
                <c:pt idx="45155">
                  <c:v>5.4313022701535374E-6</c:v>
                </c:pt>
                <c:pt idx="45156">
                  <c:v>5.431187673821114E-6</c:v>
                </c:pt>
                <c:pt idx="45157">
                  <c:v>5.4310398809320759E-6</c:v>
                </c:pt>
                <c:pt idx="45158">
                  <c:v>5.4309139159158804E-6</c:v>
                </c:pt>
                <c:pt idx="45159">
                  <c:v>5.430779310700018E-6</c:v>
                </c:pt>
                <c:pt idx="45160">
                  <c:v>5.430658802652033E-6</c:v>
                </c:pt>
                <c:pt idx="45161">
                  <c:v>5.4304955483530648E-6</c:v>
                </c:pt>
                <c:pt idx="45162">
                  <c:v>5.4303654906107113E-6</c:v>
                </c:pt>
                <c:pt idx="45163">
                  <c:v>5.4302508942782879E-6</c:v>
                </c:pt>
                <c:pt idx="45164">
                  <c:v>5.4301249292620923E-6</c:v>
                </c:pt>
                <c:pt idx="45165">
                  <c:v>5.4299762268783516E-6</c:v>
                </c:pt>
                <c:pt idx="45166">
                  <c:v>5.4298448048939463E-6</c:v>
                </c:pt>
                <c:pt idx="45167">
                  <c:v>5.4297111091727857E-6</c:v>
                </c:pt>
                <c:pt idx="45168">
                  <c:v>5.4295942391036078E-6</c:v>
                </c:pt>
                <c:pt idx="45169">
                  <c:v>5.429457360150991E-6</c:v>
                </c:pt>
                <c:pt idx="45170">
                  <c:v>5.4293163884722162E-6</c:v>
                </c:pt>
                <c:pt idx="45171">
                  <c:v>5.4291517699311953E-6</c:v>
                </c:pt>
                <c:pt idx="45172">
                  <c:v>5.4290439948090352E-6</c:v>
                </c:pt>
                <c:pt idx="45173">
                  <c:v>5.4289316722133663E-6</c:v>
                </c:pt>
                <c:pt idx="45174">
                  <c:v>5.428804342955118E-6</c:v>
                </c:pt>
                <c:pt idx="45175">
                  <c:v>5.4286192607833073E-6</c:v>
                </c:pt>
                <c:pt idx="45176">
                  <c:v>5.4284996622300241E-6</c:v>
                </c:pt>
                <c:pt idx="45177">
                  <c:v>5.4284032557916362E-6</c:v>
                </c:pt>
                <c:pt idx="45178">
                  <c:v>5.4282695600704764E-6</c:v>
                </c:pt>
                <c:pt idx="45179">
                  <c:v>5.4281204029393848E-6</c:v>
                </c:pt>
                <c:pt idx="45180">
                  <c:v>5.4279789765132591E-6</c:v>
                </c:pt>
                <c:pt idx="45181">
                  <c:v>5.4278452807920976E-6</c:v>
                </c:pt>
                <c:pt idx="45182">
                  <c:v>5.4277143135550432E-6</c:v>
                </c:pt>
                <c:pt idx="45183">
                  <c:v>5.4275765251077246E-6</c:v>
                </c:pt>
                <c:pt idx="45184">
                  <c:v>5.4274778449325822E-6</c:v>
                </c:pt>
                <c:pt idx="45185">
                  <c:v>5.4273245950753326E-6</c:v>
                </c:pt>
                <c:pt idx="45186">
                  <c:v>5.4271531553240493E-6</c:v>
                </c:pt>
                <c:pt idx="45187">
                  <c:v>5.4270558393909596E-6</c:v>
                </c:pt>
                <c:pt idx="45188">
                  <c:v>5.4269330576062202E-6</c:v>
                </c:pt>
                <c:pt idx="45189">
                  <c:v>5.4267875384539366E-6</c:v>
                </c:pt>
                <c:pt idx="45190">
                  <c:v>5.4266706683847588E-6</c:v>
                </c:pt>
                <c:pt idx="45191">
                  <c:v>5.4264896789391059E-6</c:v>
                </c:pt>
                <c:pt idx="45192">
                  <c:v>5.4263987294689287E-6</c:v>
                </c:pt>
                <c:pt idx="45193">
                  <c:v>5.4262814046523999E-6</c:v>
                </c:pt>
                <c:pt idx="45194">
                  <c:v>5.4261277000478003E-6</c:v>
                </c:pt>
                <c:pt idx="45195">
                  <c:v>5.4260085562418681E-6</c:v>
                </c:pt>
                <c:pt idx="45196">
                  <c:v>5.4258516684058122E-6</c:v>
                </c:pt>
                <c:pt idx="45197">
                  <c:v>5.4257211559161078E-6</c:v>
                </c:pt>
                <c:pt idx="45198">
                  <c:v>5.4255701797956144E-6</c:v>
                </c:pt>
                <c:pt idx="45199">
                  <c:v>5.4254737733572256E-6</c:v>
                </c:pt>
                <c:pt idx="45200">
                  <c:v>5.4253441703622229E-6</c:v>
                </c:pt>
                <c:pt idx="45201">
                  <c:v>5.4251936489890804E-6</c:v>
                </c:pt>
                <c:pt idx="45202">
                  <c:v>5.4250408538791817E-6</c:v>
                </c:pt>
                <c:pt idx="45203">
                  <c:v>5.4249258027994074E-6</c:v>
                </c:pt>
                <c:pt idx="45204">
                  <c:v>5.4248048400040716E-6</c:v>
                </c:pt>
                <c:pt idx="45205">
                  <c:v>5.4246643230726477E-6</c:v>
                </c:pt>
                <c:pt idx="45206">
                  <c:v>5.4244937928160653E-6</c:v>
                </c:pt>
                <c:pt idx="45207">
                  <c:v>5.4243778322415892E-6</c:v>
                </c:pt>
                <c:pt idx="45208">
                  <c:v>5.4242491387412883E-6</c:v>
                </c:pt>
                <c:pt idx="45209">
                  <c:v>5.4241409088717774E-6</c:v>
                </c:pt>
                <c:pt idx="45210">
                  <c:v>5.4239758355834064E-6</c:v>
                </c:pt>
                <c:pt idx="45211">
                  <c:v>5.4238435041042976E-6</c:v>
                </c:pt>
                <c:pt idx="45212">
                  <c:v>5.423733909992734E-6</c:v>
                </c:pt>
                <c:pt idx="45213">
                  <c:v>5.4235538300417829E-6</c:v>
                </c:pt>
                <c:pt idx="45214">
                  <c:v>5.4234369599726051E-6</c:v>
                </c:pt>
                <c:pt idx="45215">
                  <c:v>5.4232909860729714E-6</c:v>
                </c:pt>
                <c:pt idx="45216">
                  <c:v>5.4232000366027933E-6</c:v>
                </c:pt>
                <c:pt idx="45217">
                  <c:v>5.4230144996836316E-6</c:v>
                </c:pt>
                <c:pt idx="45218">
                  <c:v>5.4228898989094887E-6</c:v>
                </c:pt>
                <c:pt idx="45219">
                  <c:v>5.4227839427767321E-6</c:v>
                </c:pt>
                <c:pt idx="45220">
                  <c:v>5.4226234169618692E-6</c:v>
                </c:pt>
                <c:pt idx="45221">
                  <c:v>5.422520189313218E-6</c:v>
                </c:pt>
                <c:pt idx="45222">
                  <c:v>5.4223937695496724E-6</c:v>
                </c:pt>
                <c:pt idx="45223">
                  <c:v>5.4222468861553352E-6</c:v>
                </c:pt>
                <c:pt idx="45224">
                  <c:v>5.4221400205278769E-6</c:v>
                </c:pt>
                <c:pt idx="45225">
                  <c:v>5.421991318144137E-6</c:v>
                </c:pt>
                <c:pt idx="45226">
                  <c:v>5.4218567129282746E-6</c:v>
                </c:pt>
                <c:pt idx="45227">
                  <c:v>5.4217075557971839E-6</c:v>
                </c:pt>
                <c:pt idx="45228">
                  <c:v>5.4215770433074786E-6</c:v>
                </c:pt>
                <c:pt idx="45229">
                  <c:v>5.4214328883972476E-6</c:v>
                </c:pt>
                <c:pt idx="45230">
                  <c:v>5.421306468633702E-6</c:v>
                </c:pt>
                <c:pt idx="45231">
                  <c:v>5.4211491260502953E-6</c:v>
                </c:pt>
                <c:pt idx="45232">
                  <c:v>5.4210104281082749E-6</c:v>
                </c:pt>
                <c:pt idx="45233">
                  <c:v>5.4209290283324663E-6</c:v>
                </c:pt>
                <c:pt idx="45234">
                  <c:v>5.4207853281695861E-6</c:v>
                </c:pt>
                <c:pt idx="45235">
                  <c:v>5.4206411732593551E-6</c:v>
                </c:pt>
                <c:pt idx="45236">
                  <c:v>5.4204929256229661E-6</c:v>
                </c:pt>
                <c:pt idx="45237">
                  <c:v>5.4203878789849114E-6</c:v>
                </c:pt>
                <c:pt idx="45238">
                  <c:v>5.4202141654968727E-6</c:v>
                </c:pt>
                <c:pt idx="45239">
                  <c:v>5.4201022976485547E-6</c:v>
                </c:pt>
                <c:pt idx="45240">
                  <c:v>5.4199826990952724E-6</c:v>
                </c:pt>
                <c:pt idx="45241">
                  <c:v>5.4198185353016024E-6</c:v>
                </c:pt>
                <c:pt idx="45242">
                  <c:v>5.4197057579585817E-6</c:v>
                </c:pt>
                <c:pt idx="45243">
                  <c:v>5.4196070777834393E-6</c:v>
                </c:pt>
                <c:pt idx="45244">
                  <c:v>5.4194470067159273E-6</c:v>
                </c:pt>
                <c:pt idx="45245">
                  <c:v>5.4192660172702736E-6</c:v>
                </c:pt>
                <c:pt idx="45246">
                  <c:v>5.4191314120544121E-6</c:v>
                </c:pt>
                <c:pt idx="45247">
                  <c:v>5.4190268201637082E-6</c:v>
                </c:pt>
                <c:pt idx="45248">
                  <c:v>5.4188731155591094E-6</c:v>
                </c:pt>
                <c:pt idx="45249">
                  <c:v>5.4187516980164219E-6</c:v>
                </c:pt>
                <c:pt idx="45250">
                  <c:v>5.4186443776416127E-6</c:v>
                </c:pt>
                <c:pt idx="45251">
                  <c:v>5.4185115914151538E-6</c:v>
                </c:pt>
                <c:pt idx="45252">
                  <c:v>5.4183860811463092E-6</c:v>
                </c:pt>
                <c:pt idx="45253">
                  <c:v>5.4182351050258148E-6</c:v>
                </c:pt>
                <c:pt idx="45254">
                  <c:v>5.4181032282940578E-6</c:v>
                </c:pt>
                <c:pt idx="45255">
                  <c:v>5.4179686230781954E-6</c:v>
                </c:pt>
                <c:pt idx="45256">
                  <c:v>5.417818101705052E-6</c:v>
                </c:pt>
                <c:pt idx="45257">
                  <c:v>5.417689862952102E-6</c:v>
                </c:pt>
                <c:pt idx="45258">
                  <c:v>5.4175593504623984E-6</c:v>
                </c:pt>
                <c:pt idx="45259">
                  <c:v>5.4174265642359387E-6</c:v>
                </c:pt>
                <c:pt idx="45260">
                  <c:v>5.4172955969988834E-6</c:v>
                </c:pt>
                <c:pt idx="45261">
                  <c:v>5.4171337069419678E-6</c:v>
                </c:pt>
                <c:pt idx="45262">
                  <c:v>5.4169986469787554E-6</c:v>
                </c:pt>
                <c:pt idx="45263">
                  <c:v>5.4168931455933489E-6</c:v>
                </c:pt>
                <c:pt idx="45264">
                  <c:v>5.4167398957361002E-6</c:v>
                </c:pt>
                <c:pt idx="45265">
                  <c:v>5.4166152949619573E-6</c:v>
                </c:pt>
                <c:pt idx="45266">
                  <c:v>5.4164838729775511E-6</c:v>
                </c:pt>
                <c:pt idx="45267">
                  <c:v>5.4163569984666537E-6</c:v>
                </c:pt>
                <c:pt idx="45268">
                  <c:v>5.4162173910299316E-6</c:v>
                </c:pt>
                <c:pt idx="45269">
                  <c:v>5.4160768740985077E-6</c:v>
                </c:pt>
                <c:pt idx="45270">
                  <c:v>5.4159481805982068E-6</c:v>
                </c:pt>
                <c:pt idx="45271">
                  <c:v>5.41581130164559E-6</c:v>
                </c:pt>
                <c:pt idx="45272">
                  <c:v>5.4156398618943058E-6</c:v>
                </c:pt>
                <c:pt idx="45273">
                  <c:v>5.4155334510141984E-6</c:v>
                </c:pt>
                <c:pt idx="45274">
                  <c:v>5.4154165809450214E-6</c:v>
                </c:pt>
                <c:pt idx="45275">
                  <c:v>5.4152792472450528E-6</c:v>
                </c:pt>
                <c:pt idx="45276">
                  <c:v>5.4151528274815064E-6</c:v>
                </c:pt>
                <c:pt idx="45277">
                  <c:v>5.4149877541931346E-6</c:v>
                </c:pt>
                <c:pt idx="45278">
                  <c:v>5.414845873019658E-6</c:v>
                </c:pt>
                <c:pt idx="45279">
                  <c:v>5.4147294576978311E-6</c:v>
                </c:pt>
                <c:pt idx="45280">
                  <c:v>5.4145866670296527E-6</c:v>
                </c:pt>
                <c:pt idx="45281">
                  <c:v>5.4144520618137904E-6</c:v>
                </c:pt>
                <c:pt idx="45282">
                  <c:v>5.4143097258929629E-6</c:v>
                </c:pt>
                <c:pt idx="45283">
                  <c:v>5.4141792134032576E-6</c:v>
                </c:pt>
                <c:pt idx="45284">
                  <c:v>5.4140468819241514E-6</c:v>
                </c:pt>
                <c:pt idx="45285">
                  <c:v>5.4139254643814638E-6</c:v>
                </c:pt>
                <c:pt idx="45286">
                  <c:v>5.4137994993652683E-6</c:v>
                </c:pt>
                <c:pt idx="45287">
                  <c:v>5.4136876315169502E-6</c:v>
                </c:pt>
                <c:pt idx="45288">
                  <c:v>5.4135180107550704E-6</c:v>
                </c:pt>
                <c:pt idx="45289">
                  <c:v>5.4133870435180143E-6</c:v>
                </c:pt>
                <c:pt idx="45290">
                  <c:v>5.4132310651766602E-6</c:v>
                </c:pt>
                <c:pt idx="45291">
                  <c:v>5.4131051001604646E-6</c:v>
                </c:pt>
                <c:pt idx="45292">
                  <c:v>5.4129650379763916E-6</c:v>
                </c:pt>
                <c:pt idx="45293">
                  <c:v>5.4128267947817221E-6</c:v>
                </c:pt>
                <c:pt idx="45294">
                  <c:v>5.4127067414810881E-6</c:v>
                </c:pt>
                <c:pt idx="45295">
                  <c:v>5.4126066970638931E-6</c:v>
                </c:pt>
                <c:pt idx="45296">
                  <c:v>5.4124038797453977E-6</c:v>
                </c:pt>
                <c:pt idx="45297">
                  <c:v>5.4123083828017124E-6</c:v>
                </c:pt>
                <c:pt idx="45298">
                  <c:v>5.4121842367749204E-6</c:v>
                </c:pt>
                <c:pt idx="45299">
                  <c:v>5.4120228014653549E-6</c:v>
                </c:pt>
                <c:pt idx="45300">
                  <c:v>5.4118963817018084E-6</c:v>
                </c:pt>
                <c:pt idx="45301">
                  <c:v>5.4117745094117709E-6</c:v>
                </c:pt>
                <c:pt idx="45302">
                  <c:v>5.4116494538902771E-6</c:v>
                </c:pt>
                <c:pt idx="45303">
                  <c:v>5.4115148486744147E-6</c:v>
                </c:pt>
                <c:pt idx="45304">
                  <c:v>5.4113411351863761E-6</c:v>
                </c:pt>
                <c:pt idx="45305">
                  <c:v>5.4112310863274624E-6</c:v>
                </c:pt>
                <c:pt idx="45306">
                  <c:v>5.4111037570692133E-6</c:v>
                </c:pt>
                <c:pt idx="45307">
                  <c:v>5.4109668781165956E-6</c:v>
                </c:pt>
                <c:pt idx="45308">
                  <c:v>5.410820449469611E-6</c:v>
                </c:pt>
                <c:pt idx="45309">
                  <c:v>5.4106571951706428E-6</c:v>
                </c:pt>
                <c:pt idx="45310">
                  <c:v>5.4105330491438508E-6</c:v>
                </c:pt>
                <c:pt idx="45311">
                  <c:v>5.4104243645269889E-6</c:v>
                </c:pt>
                <c:pt idx="45312">
                  <c:v>5.4102815738588106E-6</c:v>
                </c:pt>
                <c:pt idx="45313">
                  <c:v>5.41014787813765E-6</c:v>
                </c:pt>
                <c:pt idx="45314">
                  <c:v>5.4099814406072264E-6</c:v>
                </c:pt>
                <c:pt idx="45315">
                  <c:v>5.409871391748311E-6</c:v>
                </c:pt>
                <c:pt idx="45316">
                  <c:v>5.4097463362268172E-6</c:v>
                </c:pt>
                <c:pt idx="45317">
                  <c:v>5.409570803749375E-6</c:v>
                </c:pt>
                <c:pt idx="45318">
                  <c:v>5.4094421102490742E-6</c:v>
                </c:pt>
                <c:pt idx="45319">
                  <c:v>5.4093297876534052E-6</c:v>
                </c:pt>
                <c:pt idx="45320">
                  <c:v>5.4092047321319106E-6</c:v>
                </c:pt>
                <c:pt idx="45321">
                  <c:v>5.4090592129796278E-6</c:v>
                </c:pt>
                <c:pt idx="45322">
                  <c:v>5.4089086916064844E-6</c:v>
                </c:pt>
                <c:pt idx="45323">
                  <c:v>5.4088045544631314E-6</c:v>
                </c:pt>
                <c:pt idx="45324">
                  <c:v>5.4086212912807241E-6</c:v>
                </c:pt>
                <c:pt idx="45325">
                  <c:v>5.4085280680737924E-6</c:v>
                </c:pt>
                <c:pt idx="45326">
                  <c:v>5.4083684517536312E-6</c:v>
                </c:pt>
                <c:pt idx="45327">
                  <c:v>5.4082283895695582E-6</c:v>
                </c:pt>
                <c:pt idx="45328">
                  <c:v>5.4081015150586609E-6</c:v>
                </c:pt>
                <c:pt idx="45329">
                  <c:v>5.4079764595371671E-6</c:v>
                </c:pt>
                <c:pt idx="45330">
                  <c:v>5.4078341236163396E-6</c:v>
                </c:pt>
                <c:pt idx="45331">
                  <c:v>5.4076899687061086E-6</c:v>
                </c:pt>
                <c:pt idx="45332">
                  <c:v>5.4075576372270007E-6</c:v>
                </c:pt>
                <c:pt idx="45333">
                  <c:v>5.4074284889793489E-6</c:v>
                </c:pt>
                <c:pt idx="45334">
                  <c:v>5.4072943385108374E-6</c:v>
                </c:pt>
                <c:pt idx="45335">
                  <c:v>5.4071701924840454E-6</c:v>
                </c:pt>
                <c:pt idx="45336">
                  <c:v>5.4070214901003064E-6</c:v>
                </c:pt>
                <c:pt idx="45337">
                  <c:v>5.4068600547907408E-6</c:v>
                </c:pt>
                <c:pt idx="45338">
                  <c:v>5.4067404562374577E-6</c:v>
                </c:pt>
                <c:pt idx="45339">
                  <c:v>5.40660312253749E-6</c:v>
                </c:pt>
                <c:pt idx="45340">
                  <c:v>5.4064648793428196E-6</c:v>
                </c:pt>
                <c:pt idx="45341">
                  <c:v>5.4063589232100639E-6</c:v>
                </c:pt>
                <c:pt idx="45342">
                  <c:v>5.4061852097220253E-6</c:v>
                </c:pt>
                <c:pt idx="45343">
                  <c:v>5.4060697038949002E-6</c:v>
                </c:pt>
                <c:pt idx="45344">
                  <c:v>5.4059369176684413E-6</c:v>
                </c:pt>
                <c:pt idx="45345">
                  <c:v>5.4058014029578771E-6</c:v>
                </c:pt>
                <c:pt idx="45346">
                  <c:v>5.4056790759204887E-6</c:v>
                </c:pt>
                <c:pt idx="45347">
                  <c:v>5.4055490181781352E-6</c:v>
                </c:pt>
                <c:pt idx="45348">
                  <c:v>5.4054166866990272E-6</c:v>
                </c:pt>
                <c:pt idx="45349">
                  <c:v>5.4052929954195861E-6</c:v>
                </c:pt>
                <c:pt idx="45350">
                  <c:v>5.4051279221312143E-6</c:v>
                </c:pt>
                <c:pt idx="45351">
                  <c:v>5.4050206017564051E-6</c:v>
                </c:pt>
                <c:pt idx="45352">
                  <c:v>5.4048537094786298E-6</c:v>
                </c:pt>
                <c:pt idx="45353">
                  <c:v>5.4047122830525041E-6</c:v>
                </c:pt>
                <c:pt idx="45354">
                  <c:v>5.4045890465204138E-6</c:v>
                </c:pt>
                <c:pt idx="45355">
                  <c:v>5.4044435273681302E-6</c:v>
                </c:pt>
                <c:pt idx="45356">
                  <c:v>5.4043357522459701E-6</c:v>
                </c:pt>
                <c:pt idx="45357">
                  <c:v>5.4041743169364054E-6</c:v>
                </c:pt>
                <c:pt idx="45358">
                  <c:v>5.4040147006162442E-6</c:v>
                </c:pt>
                <c:pt idx="45359">
                  <c:v>5.4038764574215747E-6</c:v>
                </c:pt>
                <c:pt idx="45360">
                  <c:v>5.403787326940801E-6</c:v>
                </c:pt>
                <c:pt idx="45361">
                  <c:v>5.4036167966842194E-6</c:v>
                </c:pt>
                <c:pt idx="45362">
                  <c:v>5.4034935601521283E-6</c:v>
                </c:pt>
                <c:pt idx="45363">
                  <c:v>5.4033403102948796E-6</c:v>
                </c:pt>
                <c:pt idx="45364">
                  <c:v>5.4031720537750516E-6</c:v>
                </c:pt>
                <c:pt idx="45365">
                  <c:v>5.4030547289585229E-6</c:v>
                </c:pt>
                <c:pt idx="45366">
                  <c:v>5.4029464990890119E-6</c:v>
                </c:pt>
                <c:pt idx="45367">
                  <c:v>5.402805982157588E-6</c:v>
                </c:pt>
                <c:pt idx="45368">
                  <c:v>5.4026891120884102E-6</c:v>
                </c:pt>
                <c:pt idx="45369">
                  <c:v>5.4025167628424242E-6</c:v>
                </c:pt>
                <c:pt idx="45370">
                  <c:v>5.4023898883315269E-6</c:v>
                </c:pt>
                <c:pt idx="45371">
                  <c:v>5.4022416406951379E-6</c:v>
                </c:pt>
                <c:pt idx="45372">
                  <c:v>5.4021606956666801E-6</c:v>
                </c:pt>
                <c:pt idx="45373">
                  <c:v>5.4019719755160622E-6</c:v>
                </c:pt>
                <c:pt idx="45374">
                  <c:v>5.4018801165511832E-6</c:v>
                </c:pt>
                <c:pt idx="45375">
                  <c:v>5.4016950343793724E-6</c:v>
                </c:pt>
                <c:pt idx="45376">
                  <c:v>5.4015808927942999E-6</c:v>
                </c:pt>
                <c:pt idx="45377">
                  <c:v>5.4014312809158582E-6</c:v>
                </c:pt>
                <c:pt idx="45378">
                  <c:v>5.4013235057936981E-6</c:v>
                </c:pt>
                <c:pt idx="45379">
                  <c:v>5.4011889005778357E-6</c:v>
                </c:pt>
                <c:pt idx="45380">
                  <c:v>5.4010652092983946E-6</c:v>
                </c:pt>
                <c:pt idx="45381">
                  <c:v>5.400875579653075E-6</c:v>
                </c:pt>
                <c:pt idx="45382">
                  <c:v>5.4007464314054232E-6</c:v>
                </c:pt>
                <c:pt idx="45383">
                  <c:v>5.4006295613362454E-6</c:v>
                </c:pt>
                <c:pt idx="45384">
                  <c:v>5.400479039963102E-6</c:v>
                </c:pt>
                <c:pt idx="45385">
                  <c:v>5.4003753575670999E-6</c:v>
                </c:pt>
                <c:pt idx="45386">
                  <c:v>5.4002016440790612E-6</c:v>
                </c:pt>
                <c:pt idx="45387">
                  <c:v>5.4000879572413396E-6</c:v>
                </c:pt>
                <c:pt idx="45388">
                  <c:v>5.3999597184883896E-6</c:v>
                </c:pt>
                <c:pt idx="45389">
                  <c:v>5.3998028306523338E-6</c:v>
                </c:pt>
                <c:pt idx="45390">
                  <c:v>5.3996877795725604E-6</c:v>
                </c:pt>
                <c:pt idx="45391">
                  <c:v>5.3995190683053806E-6</c:v>
                </c:pt>
                <c:pt idx="45392">
                  <c:v>5.3994026529835537E-6</c:v>
                </c:pt>
                <c:pt idx="45393">
                  <c:v>5.3992484936316032E-6</c:v>
                </c:pt>
                <c:pt idx="45394">
                  <c:v>5.3991298045730218E-6</c:v>
                </c:pt>
                <c:pt idx="45395">
                  <c:v>5.3989638217899483E-6</c:v>
                </c:pt>
                <c:pt idx="45396">
                  <c:v>5.3988537729310337E-6</c:v>
                </c:pt>
                <c:pt idx="45397">
                  <c:v>5.3987064347893474E-6</c:v>
                </c:pt>
                <c:pt idx="45398">
                  <c:v>5.3985709200787824E-6</c:v>
                </c:pt>
                <c:pt idx="45399">
                  <c:v>5.3984531405149028E-6</c:v>
                </c:pt>
                <c:pt idx="45400">
                  <c:v>5.3983053476258647E-6</c:v>
                </c:pt>
                <c:pt idx="45401">
                  <c:v>5.3981589189788792E-6</c:v>
                </c:pt>
                <c:pt idx="45402">
                  <c:v>5.3980261327524204E-6</c:v>
                </c:pt>
                <c:pt idx="45403">
                  <c:v>5.3978797041054349E-6</c:v>
                </c:pt>
                <c:pt idx="45404">
                  <c:v>5.3977619245415553E-6</c:v>
                </c:pt>
                <c:pt idx="45405">
                  <c:v>5.397615041147219E-6</c:v>
                </c:pt>
                <c:pt idx="45406">
                  <c:v>5.397479071689304E-6</c:v>
                </c:pt>
                <c:pt idx="45407">
                  <c:v>5.3973876674717758E-6</c:v>
                </c:pt>
                <c:pt idx="45408">
                  <c:v>5.3971980378264561E-6</c:v>
                </c:pt>
                <c:pt idx="45409">
                  <c:v>5.3970907174516469E-6</c:v>
                </c:pt>
                <c:pt idx="45410">
                  <c:v>5.3969411055732053E-6</c:v>
                </c:pt>
                <c:pt idx="45411">
                  <c:v>5.3967651183484122E-6</c:v>
                </c:pt>
                <c:pt idx="45412">
                  <c:v>5.3966741688782349E-6</c:v>
                </c:pt>
                <c:pt idx="45413">
                  <c:v>5.3965413826517761E-6</c:v>
                </c:pt>
                <c:pt idx="45414">
                  <c:v>5.3964085964253172E-6</c:v>
                </c:pt>
                <c:pt idx="45415">
                  <c:v>5.3962362471793313E-6</c:v>
                </c:pt>
                <c:pt idx="45416">
                  <c:v>5.3960902732796967E-6</c:v>
                </c:pt>
                <c:pt idx="45417">
                  <c:v>5.3959779506840277E-6</c:v>
                </c:pt>
                <c:pt idx="45418">
                  <c:v>5.3958601711201482E-6</c:v>
                </c:pt>
                <c:pt idx="45419">
                  <c:v>5.3956832744006533E-6</c:v>
                </c:pt>
                <c:pt idx="45420">
                  <c:v>5.3955668590788264E-6</c:v>
                </c:pt>
                <c:pt idx="45421">
                  <c:v>5.395424068410648E-6</c:v>
                </c:pt>
                <c:pt idx="45422">
                  <c:v>5.3952944654156454E-6</c:v>
                </c:pt>
                <c:pt idx="45423">
                  <c:v>5.3951575864630294E-6</c:v>
                </c:pt>
                <c:pt idx="45424">
                  <c:v>5.3950443543726578E-6</c:v>
                </c:pt>
                <c:pt idx="45425">
                  <c:v>5.3948679124005139E-6</c:v>
                </c:pt>
                <c:pt idx="45426">
                  <c:v>5.3947574087942476E-6</c:v>
                </c:pt>
                <c:pt idx="45427">
                  <c:v>5.3945946092426311E-6</c:v>
                </c:pt>
                <c:pt idx="45428">
                  <c:v>5.3944622777635232E-6</c:v>
                </c:pt>
                <c:pt idx="45429">
                  <c:v>5.3943335842632223E-6</c:v>
                </c:pt>
                <c:pt idx="45430">
                  <c:v>5.3941853366268333E-6</c:v>
                </c:pt>
                <c:pt idx="45431">
                  <c:v>5.394046183937462E-6</c:v>
                </c:pt>
                <c:pt idx="45432">
                  <c:v>5.3939565987093374E-6</c:v>
                </c:pt>
                <c:pt idx="45433">
                  <c:v>5.393781975726597E-6</c:v>
                </c:pt>
                <c:pt idx="45434">
                  <c:v>5.3936691983835772E-6</c:v>
                </c:pt>
                <c:pt idx="45435">
                  <c:v>5.3934836614644146E-6</c:v>
                </c:pt>
                <c:pt idx="45436">
                  <c:v>5.3933640629111324E-6</c:v>
                </c:pt>
                <c:pt idx="45437">
                  <c:v>5.3932299124426208E-6</c:v>
                </c:pt>
                <c:pt idx="45438">
                  <c:v>5.3931007641949691E-6</c:v>
                </c:pt>
                <c:pt idx="45439">
                  <c:v>5.3929607020108961E-6</c:v>
                </c:pt>
                <c:pt idx="45440">
                  <c:v>5.3928411034576129E-6</c:v>
                </c:pt>
                <c:pt idx="45441">
                  <c:v>5.3926855798636097E-6</c:v>
                </c:pt>
                <c:pt idx="45442">
                  <c:v>5.3925218708172906E-6</c:v>
                </c:pt>
                <c:pt idx="45443">
                  <c:v>5.3924118219583761E-6</c:v>
                </c:pt>
                <c:pt idx="45444">
                  <c:v>5.3922917686577421E-6</c:v>
                </c:pt>
                <c:pt idx="45445">
                  <c:v>5.3921476137475111E-6</c:v>
                </c:pt>
                <c:pt idx="45446">
                  <c:v>5.3920084610581398E-6</c:v>
                </c:pt>
                <c:pt idx="45447">
                  <c:v>5.3918734010949274E-6</c:v>
                </c:pt>
                <c:pt idx="45448">
                  <c:v>5.3917251534585384E-6</c:v>
                </c:pt>
                <c:pt idx="45449">
                  <c:v>5.3915664466330782E-6</c:v>
                </c:pt>
                <c:pt idx="45450">
                  <c:v>5.3914513955533039E-6</c:v>
                </c:pt>
                <c:pt idx="45451">
                  <c:v>5.3912967814540016E-6</c:v>
                </c:pt>
                <c:pt idx="45452">
                  <c:v>5.3911749091639649E-6</c:v>
                </c:pt>
                <c:pt idx="45453">
                  <c:v>5.3910453061689623E-6</c:v>
                </c:pt>
                <c:pt idx="45454">
                  <c:v>5.3909029702481348E-6</c:v>
                </c:pt>
                <c:pt idx="45455">
                  <c:v>5.3907392612018157E-6</c:v>
                </c:pt>
                <c:pt idx="45456">
                  <c:v>5.3905987442703918E-6</c:v>
                </c:pt>
                <c:pt idx="45457">
                  <c:v>5.3904868764220737E-6</c:v>
                </c:pt>
                <c:pt idx="45458">
                  <c:v>5.3903549996903166E-6</c:v>
                </c:pt>
                <c:pt idx="45459">
                  <c:v>5.3902290346741211E-6</c:v>
                </c:pt>
                <c:pt idx="45460">
                  <c:v>5.3901057981420308E-6</c:v>
                </c:pt>
                <c:pt idx="45461">
                  <c:v>5.3899261729384307E-6</c:v>
                </c:pt>
                <c:pt idx="45462">
                  <c:v>5.3898052101430949E-6</c:v>
                </c:pt>
                <c:pt idx="45463">
                  <c:v>5.3896687859378289E-6</c:v>
                </c:pt>
                <c:pt idx="45464">
                  <c:v>5.3895096243650187E-6</c:v>
                </c:pt>
                <c:pt idx="45465">
                  <c:v>5.389380021370016E-6</c:v>
                </c:pt>
                <c:pt idx="45466">
                  <c:v>5.3892326832283288E-6</c:v>
                </c:pt>
                <c:pt idx="45467">
                  <c:v>5.3891108109382913E-6</c:v>
                </c:pt>
                <c:pt idx="45468">
                  <c:v>5.3889712035015691E-6</c:v>
                </c:pt>
                <c:pt idx="45469">
                  <c:v>5.3888352340436541E-6</c:v>
                </c:pt>
                <c:pt idx="45470">
                  <c:v>5.3887329158897046E-6</c:v>
                </c:pt>
                <c:pt idx="45471">
                  <c:v>5.388539193518227E-6</c:v>
                </c:pt>
                <c:pt idx="45472">
                  <c:v>5.3884336921328213E-6</c:v>
                </c:pt>
                <c:pt idx="45473">
                  <c:v>5.388282716012327E-6</c:v>
                </c:pt>
                <c:pt idx="45474">
                  <c:v>5.3881567509961306E-6</c:v>
                </c:pt>
                <c:pt idx="45475">
                  <c:v>5.388026238506427E-6</c:v>
                </c:pt>
                <c:pt idx="45476">
                  <c:v>5.3878688959230203E-6</c:v>
                </c:pt>
                <c:pt idx="45477">
                  <c:v>5.387753844843246E-6</c:v>
                </c:pt>
                <c:pt idx="45478">
                  <c:v>5.3876128731644712E-6</c:v>
                </c:pt>
                <c:pt idx="45479">
                  <c:v>5.3874837249168186E-6</c:v>
                </c:pt>
                <c:pt idx="45480">
                  <c:v>5.3873463912168518E-6</c:v>
                </c:pt>
                <c:pt idx="45481">
                  <c:v>5.387213150243042E-6</c:v>
                </c:pt>
                <c:pt idx="45482">
                  <c:v>5.3870589908910924E-6</c:v>
                </c:pt>
                <c:pt idx="45483">
                  <c:v>5.3869025578023866E-6</c:v>
                </c:pt>
                <c:pt idx="45484">
                  <c:v>5.3867674978391733E-6</c:v>
                </c:pt>
                <c:pt idx="45485">
                  <c:v>5.3866638154431712E-6</c:v>
                </c:pt>
                <c:pt idx="45486">
                  <c:v>5.3865073823544662E-6</c:v>
                </c:pt>
                <c:pt idx="45487">
                  <c:v>5.386348220781656E-6</c:v>
                </c:pt>
                <c:pt idx="45488">
                  <c:v>5.3862236200075131E-6</c:v>
                </c:pt>
                <c:pt idx="45489">
                  <c:v>5.3860935622651604E-6</c:v>
                </c:pt>
                <c:pt idx="45490">
                  <c:v>5.3859689614910167E-6</c:v>
                </c:pt>
                <c:pt idx="45491">
                  <c:v>5.385791610024171E-6</c:v>
                </c:pt>
                <c:pt idx="45492">
                  <c:v>5.3856729209655896E-6</c:v>
                </c:pt>
                <c:pt idx="45493">
                  <c:v>5.3855314945394639E-6</c:v>
                </c:pt>
                <c:pt idx="45494">
                  <c:v>5.3854073485126719E-6</c:v>
                </c:pt>
                <c:pt idx="45495">
                  <c:v>5.3852477321925107E-6</c:v>
                </c:pt>
                <c:pt idx="45496">
                  <c:v>5.3850976655667182E-6</c:v>
                </c:pt>
                <c:pt idx="45497">
                  <c:v>5.3849962569074714E-6</c:v>
                </c:pt>
                <c:pt idx="45498">
                  <c:v>5.3848361858399576E-6</c:v>
                </c:pt>
                <c:pt idx="45499">
                  <c:v>5.3846933951717801E-6</c:v>
                </c:pt>
                <c:pt idx="45500">
                  <c:v>5.384537871577777E-6</c:v>
                </c:pt>
                <c:pt idx="45501">
                  <c:v>5.3844360081711784E-6</c:v>
                </c:pt>
                <c:pt idx="45502">
                  <c:v>5.3843027671973687E-6</c:v>
                </c:pt>
                <c:pt idx="45503">
                  <c:v>5.3841549743083314E-6</c:v>
                </c:pt>
                <c:pt idx="45504">
                  <c:v>5.383960797189502E-6</c:v>
                </c:pt>
                <c:pt idx="45505">
                  <c:v>5.383876668929588E-6</c:v>
                </c:pt>
                <c:pt idx="45506">
                  <c:v>5.383748884923989E-6</c:v>
                </c:pt>
                <c:pt idx="45507">
                  <c:v>5.3835728976991959E-6</c:v>
                </c:pt>
                <c:pt idx="45508">
                  <c:v>5.3834514801565092E-6</c:v>
                </c:pt>
                <c:pt idx="45509">
                  <c:v>5.3833168749406468E-6</c:v>
                </c:pt>
                <c:pt idx="45510">
                  <c:v>5.3831722652830649E-6</c:v>
                </c:pt>
                <c:pt idx="45511">
                  <c:v>5.3830485740036238E-6</c:v>
                </c:pt>
                <c:pt idx="45512">
                  <c:v>5.3829135140404114E-6</c:v>
                </c:pt>
                <c:pt idx="45513">
                  <c:v>5.3827657211513724E-6</c:v>
                </c:pt>
                <c:pt idx="45514">
                  <c:v>5.3826256589672994E-6</c:v>
                </c:pt>
                <c:pt idx="45515">
                  <c:v>5.3825019676878583E-6</c:v>
                </c:pt>
                <c:pt idx="45516">
                  <c:v>5.3823528105567684E-6</c:v>
                </c:pt>
                <c:pt idx="45517">
                  <c:v>5.3821891015104484E-6</c:v>
                </c:pt>
                <c:pt idx="45518">
                  <c:v>5.3820754146727268E-6</c:v>
                </c:pt>
                <c:pt idx="45519">
                  <c:v>5.3819603635929516E-6</c:v>
                </c:pt>
                <c:pt idx="45520">
                  <c:v>5.3817898333363701E-6</c:v>
                </c:pt>
                <c:pt idx="45521">
                  <c:v>5.3816429499420337E-6</c:v>
                </c:pt>
                <c:pt idx="45522">
                  <c:v>5.3814960665476974E-6</c:v>
                </c:pt>
                <c:pt idx="45523">
                  <c:v>5.3813519116374664E-6</c:v>
                </c:pt>
                <c:pt idx="45524">
                  <c:v>5.3812441365153063E-6</c:v>
                </c:pt>
                <c:pt idx="45525">
                  <c:v>5.3810745157534257E-6</c:v>
                </c:pt>
                <c:pt idx="45526">
                  <c:v>5.3809781093150377E-6</c:v>
                </c:pt>
                <c:pt idx="45527">
                  <c:v>5.3808380471309647E-6</c:v>
                </c:pt>
                <c:pt idx="45528">
                  <c:v>5.3807116273674183E-6</c:v>
                </c:pt>
                <c:pt idx="45529">
                  <c:v>5.3805638344783802E-6</c:v>
                </c:pt>
                <c:pt idx="45530">
                  <c:v>5.3804310482519213E-6</c:v>
                </c:pt>
                <c:pt idx="45531">
                  <c:v>5.3802668844582513E-6</c:v>
                </c:pt>
                <c:pt idx="45532">
                  <c:v>5.3801309150003362E-6</c:v>
                </c:pt>
                <c:pt idx="45533">
                  <c:v>5.3800149544258602E-6</c:v>
                </c:pt>
                <c:pt idx="45534">
                  <c:v>5.3798958106199279E-6</c:v>
                </c:pt>
                <c:pt idx="45535">
                  <c:v>5.3797302825842053E-6</c:v>
                </c:pt>
                <c:pt idx="45536">
                  <c:v>5.3795747589902021E-6</c:v>
                </c:pt>
                <c:pt idx="45537">
                  <c:v>5.3794451559951986E-6</c:v>
                </c:pt>
                <c:pt idx="45538">
                  <c:v>5.3792873586644419E-6</c:v>
                </c:pt>
                <c:pt idx="45539">
                  <c:v>5.3791500249644741E-6</c:v>
                </c:pt>
                <c:pt idx="45540">
                  <c:v>5.379026333685033E-6</c:v>
                </c:pt>
                <c:pt idx="45541">
                  <c:v>5.3788894547324162E-6</c:v>
                </c:pt>
                <c:pt idx="45542">
                  <c:v>5.3787521210324476E-6</c:v>
                </c:pt>
                <c:pt idx="45543">
                  <c:v>5.3786211537953932E-6</c:v>
                </c:pt>
                <c:pt idx="45544">
                  <c:v>5.3784865485795308E-6</c:v>
                </c:pt>
                <c:pt idx="45545">
                  <c:v>5.3783519433636684E-6</c:v>
                </c:pt>
                <c:pt idx="45546">
                  <c:v>5.37820915269549E-6</c:v>
                </c:pt>
                <c:pt idx="45547">
                  <c:v>5.378097284847172E-6</c:v>
                </c:pt>
                <c:pt idx="45548">
                  <c:v>5.3778949222760283E-6</c:v>
                </c:pt>
                <c:pt idx="45549">
                  <c:v>5.3777598623128142E-6</c:v>
                </c:pt>
                <c:pt idx="45550">
                  <c:v>5.3776720960740931E-6</c:v>
                </c:pt>
                <c:pt idx="45551">
                  <c:v>5.3775102060171784E-6</c:v>
                </c:pt>
                <c:pt idx="45552">
                  <c:v>5.3773856052430347E-6</c:v>
                </c:pt>
                <c:pt idx="45553">
                  <c:v>5.3772673709318042E-6</c:v>
                </c:pt>
                <c:pt idx="45554">
                  <c:v>5.377063644118607E-6</c:v>
                </c:pt>
                <c:pt idx="45555">
                  <c:v>5.3769294936500964E-6</c:v>
                </c:pt>
                <c:pt idx="45556">
                  <c:v>5.3768449106428307E-6</c:v>
                </c:pt>
                <c:pt idx="45557">
                  <c:v>5.3766461860504933E-6</c:v>
                </c:pt>
                <c:pt idx="45558">
                  <c:v>5.3765320444654208E-6</c:v>
                </c:pt>
                <c:pt idx="45559">
                  <c:v>5.3764065341965761E-6</c:v>
                </c:pt>
                <c:pt idx="45560">
                  <c:v>5.3762528295919756E-6</c:v>
                </c:pt>
                <c:pt idx="45561">
                  <c:v>5.376070475904271E-6</c:v>
                </c:pt>
                <c:pt idx="45562">
                  <c:v>5.375986347644357E-6</c:v>
                </c:pt>
                <c:pt idx="45563">
                  <c:v>5.3758312787977047E-6</c:v>
                </c:pt>
                <c:pt idx="45564">
                  <c:v>5.3756816669192631E-6</c:v>
                </c:pt>
                <c:pt idx="45565">
                  <c:v>5.375557975639822E-6</c:v>
                </c:pt>
                <c:pt idx="45566">
                  <c:v>5.375409728003433E-6</c:v>
                </c:pt>
                <c:pt idx="45567">
                  <c:v>5.3753074098494844E-6</c:v>
                </c:pt>
                <c:pt idx="45568">
                  <c:v>5.3751455197925679E-6</c:v>
                </c:pt>
                <c:pt idx="45569">
                  <c:v>5.3750122788187582E-6</c:v>
                </c:pt>
                <c:pt idx="45570">
                  <c:v>5.3748563004774041E-6</c:v>
                </c:pt>
                <c:pt idx="45571">
                  <c:v>5.3747371566714719E-6</c:v>
                </c:pt>
                <c:pt idx="45572">
                  <c:v>5.374596639740048E-6</c:v>
                </c:pt>
                <c:pt idx="45573">
                  <c:v>5.3744861361337834E-6</c:v>
                </c:pt>
                <c:pt idx="45574">
                  <c:v>5.3743260650662714E-6</c:v>
                </c:pt>
                <c:pt idx="45575">
                  <c:v>5.3741537158202854E-6</c:v>
                </c:pt>
                <c:pt idx="45576">
                  <c:v>5.3740272960567381E-6</c:v>
                </c:pt>
                <c:pt idx="45577">
                  <c:v>5.3738699534733314E-6</c:v>
                </c:pt>
                <c:pt idx="45578">
                  <c:v>5.3737462621938903E-6</c:v>
                </c:pt>
                <c:pt idx="45579">
                  <c:v>5.373615294956835E-6</c:v>
                </c:pt>
                <c:pt idx="45580">
                  <c:v>5.3734647735836924E-6</c:v>
                </c:pt>
                <c:pt idx="45581">
                  <c:v>5.3733342610939872E-6</c:v>
                </c:pt>
                <c:pt idx="45582">
                  <c:v>5.3731896514364053E-6</c:v>
                </c:pt>
                <c:pt idx="45583">
                  <c:v>5.3730600484414026E-6</c:v>
                </c:pt>
                <c:pt idx="45584">
                  <c:v>5.3729036153526977E-6</c:v>
                </c:pt>
                <c:pt idx="45585">
                  <c:v>5.3727831073047128E-6</c:v>
                </c:pt>
                <c:pt idx="45586">
                  <c:v>5.3726462283520959E-6</c:v>
                </c:pt>
                <c:pt idx="45587">
                  <c:v>5.3724888857686892E-6</c:v>
                </c:pt>
                <c:pt idx="45588">
                  <c:v>5.3723724704468623E-6</c:v>
                </c:pt>
                <c:pt idx="45589">
                  <c:v>5.3722033044323334E-6</c:v>
                </c:pt>
                <c:pt idx="45590">
                  <c:v>5.3720873438578556E-6</c:v>
                </c:pt>
                <c:pt idx="45591">
                  <c:v>5.3719400057161693E-6</c:v>
                </c:pt>
                <c:pt idx="45592">
                  <c:v>5.3718013077741489E-6</c:v>
                </c:pt>
                <c:pt idx="45593">
                  <c:v>5.3716580623586196E-6</c:v>
                </c:pt>
                <c:pt idx="45594">
                  <c:v>5.3715621106675826E-6</c:v>
                </c:pt>
                <c:pt idx="45595">
                  <c:v>5.3714061323262294E-6</c:v>
                </c:pt>
                <c:pt idx="45596">
                  <c:v>5.3712187764176633E-6</c:v>
                </c:pt>
                <c:pt idx="45597">
                  <c:v>5.3710969041276257E-6</c:v>
                </c:pt>
                <c:pt idx="45598">
                  <c:v>5.3709641179011669E-6</c:v>
                </c:pt>
                <c:pt idx="45599">
                  <c:v>5.3708031373389531E-6</c:v>
                </c:pt>
                <c:pt idx="45600">
                  <c:v>5.3706921789853368E-6</c:v>
                </c:pt>
                <c:pt idx="45601">
                  <c:v>5.3705666687164921E-6</c:v>
                </c:pt>
                <c:pt idx="45602">
                  <c:v>5.3703943194705062E-6</c:v>
                </c:pt>
                <c:pt idx="45603">
                  <c:v>5.3702619879913982E-6</c:v>
                </c:pt>
                <c:pt idx="45604">
                  <c:v>5.3701442084275186E-6</c:v>
                </c:pt>
                <c:pt idx="45605">
                  <c:v>5.3700005082646376E-6</c:v>
                </c:pt>
                <c:pt idx="45606">
                  <c:v>5.3698390729550738E-6</c:v>
                </c:pt>
                <c:pt idx="45607">
                  <c:v>5.3697276598541066E-6</c:v>
                </c:pt>
                <c:pt idx="45608">
                  <c:v>5.3695575843448751E-6</c:v>
                </c:pt>
                <c:pt idx="45609">
                  <c:v>5.3694466259912588E-6</c:v>
                </c:pt>
                <c:pt idx="45610">
                  <c:v>5.3692961046181154E-6</c:v>
                </c:pt>
                <c:pt idx="45611">
                  <c:v>5.3691505854658317E-6</c:v>
                </c:pt>
                <c:pt idx="45612">
                  <c:v>5.3690378081228118E-6</c:v>
                </c:pt>
                <c:pt idx="45613">
                  <c:v>5.3688604566559661E-6</c:v>
                </c:pt>
                <c:pt idx="45614">
                  <c:v>5.3687294894189108E-6</c:v>
                </c:pt>
                <c:pt idx="45615">
                  <c:v>5.3685816965298727E-6</c:v>
                </c:pt>
                <c:pt idx="45616">
                  <c:v>5.3684707381762564E-6</c:v>
                </c:pt>
                <c:pt idx="45617">
                  <c:v>5.3683015721617267E-6</c:v>
                </c:pt>
                <c:pt idx="45618">
                  <c:v>5.368196070776321E-6</c:v>
                </c:pt>
                <c:pt idx="45619">
                  <c:v>5.368043730413774E-6</c:v>
                </c:pt>
                <c:pt idx="45620">
                  <c:v>5.367879566620104E-6</c:v>
                </c:pt>
                <c:pt idx="45621">
                  <c:v>5.3677563300880138E-6</c:v>
                </c:pt>
                <c:pt idx="45622">
                  <c:v>5.3675739764003083E-6</c:v>
                </c:pt>
                <c:pt idx="45623">
                  <c:v>5.3674580158258323E-6</c:v>
                </c:pt>
                <c:pt idx="45624">
                  <c:v>5.3673311413149349E-6</c:v>
                </c:pt>
                <c:pt idx="45625">
                  <c:v>5.3671979003411252E-6</c:v>
                </c:pt>
                <c:pt idx="45626">
                  <c:v>5.3670719353249297E-6</c:v>
                </c:pt>
                <c:pt idx="45627">
                  <c:v>5.3668959481001366E-6</c:v>
                </c:pt>
                <c:pt idx="45628">
                  <c:v>5.3667763495468526E-6</c:v>
                </c:pt>
                <c:pt idx="45629">
                  <c:v>5.3666522035200606E-6</c:v>
                </c:pt>
                <c:pt idx="45630">
                  <c:v>5.3665194172936026E-6</c:v>
                </c:pt>
                <c:pt idx="45631">
                  <c:v>5.3663866310671438E-6</c:v>
                </c:pt>
                <c:pt idx="45632">
                  <c:v>5.3662170103052631E-6</c:v>
                </c:pt>
                <c:pt idx="45633">
                  <c:v>5.3660805860999972E-6</c:v>
                </c:pt>
                <c:pt idx="45634">
                  <c:v>5.3659523473470472E-6</c:v>
                </c:pt>
                <c:pt idx="45635">
                  <c:v>5.3657972785003949E-6</c:v>
                </c:pt>
                <c:pt idx="45636">
                  <c:v>5.3656663112633396E-6</c:v>
                </c:pt>
                <c:pt idx="45637">
                  <c:v>5.3655071496905293E-6</c:v>
                </c:pt>
                <c:pt idx="45638">
                  <c:v>5.3653511713491753E-6</c:v>
                </c:pt>
                <c:pt idx="45639">
                  <c:v>5.3652343012799966E-6</c:v>
                </c:pt>
                <c:pt idx="45640">
                  <c:v>5.3651051530323457E-6</c:v>
                </c:pt>
                <c:pt idx="45641">
                  <c:v>5.36496372660622E-6</c:v>
                </c:pt>
                <c:pt idx="45642">
                  <c:v>5.3648245739168487E-6</c:v>
                </c:pt>
                <c:pt idx="45643">
                  <c:v>5.3646849664801266E-6</c:v>
                </c:pt>
                <c:pt idx="45644">
                  <c:v>5.3645494517695616E-6</c:v>
                </c:pt>
                <c:pt idx="45645">
                  <c:v>5.3643771025235756E-6</c:v>
                </c:pt>
                <c:pt idx="45646">
                  <c:v>5.3642470447812229E-6</c:v>
                </c:pt>
                <c:pt idx="45647">
                  <c:v>5.364134722185554E-6</c:v>
                </c:pt>
                <c:pt idx="45648">
                  <c:v>5.363966465665726E-6</c:v>
                </c:pt>
                <c:pt idx="45649">
                  <c:v>5.3638086683349684E-6</c:v>
                </c:pt>
                <c:pt idx="45650">
                  <c:v>5.3636763368558596E-6</c:v>
                </c:pt>
                <c:pt idx="45651">
                  <c:v>5.3635703807231039E-6</c:v>
                </c:pt>
                <c:pt idx="45652">
                  <c:v>5.3633784773410298E-6</c:v>
                </c:pt>
                <c:pt idx="45653">
                  <c:v>5.3633093557436951E-6</c:v>
                </c:pt>
                <c:pt idx="45654">
                  <c:v>5.3631342780136038E-6</c:v>
                </c:pt>
                <c:pt idx="45655">
                  <c:v>5.3629964895662852E-6</c:v>
                </c:pt>
                <c:pt idx="45656">
                  <c:v>5.3628514251613524E-6</c:v>
                </c:pt>
                <c:pt idx="45657">
                  <c:v>5.3627122724719811E-6</c:v>
                </c:pt>
                <c:pt idx="45658">
                  <c:v>5.3625658438249957E-6</c:v>
                </c:pt>
                <c:pt idx="45659">
                  <c:v>5.3624471547664143E-6</c:v>
                </c:pt>
                <c:pt idx="45660">
                  <c:v>5.3623025451088324E-6</c:v>
                </c:pt>
                <c:pt idx="45661">
                  <c:v>5.362136107578408E-6</c:v>
                </c:pt>
                <c:pt idx="45662">
                  <c:v>5.3620187827618793E-6</c:v>
                </c:pt>
                <c:pt idx="45663">
                  <c:v>5.3618769015884027E-6</c:v>
                </c:pt>
                <c:pt idx="45664">
                  <c:v>5.3617363846569788E-6</c:v>
                </c:pt>
                <c:pt idx="45665">
                  <c:v>5.3615867727785371E-6</c:v>
                </c:pt>
                <c:pt idx="45666">
                  <c:v>5.3614680837199558E-6</c:v>
                </c:pt>
                <c:pt idx="45667">
                  <c:v>5.3612916417478118E-6</c:v>
                </c:pt>
                <c:pt idx="45668">
                  <c:v>5.3611470320902299E-6</c:v>
                </c:pt>
                <c:pt idx="45669">
                  <c:v>5.361038347473368E-6</c:v>
                </c:pt>
                <c:pt idx="45670">
                  <c:v>5.3608932830684353E-6</c:v>
                </c:pt>
                <c:pt idx="45671">
                  <c:v>5.3607527661370113E-6</c:v>
                </c:pt>
                <c:pt idx="45672">
                  <c:v>5.3606186156684998E-6</c:v>
                </c:pt>
                <c:pt idx="45673">
                  <c:v>5.3604799177264786E-6</c:v>
                </c:pt>
                <c:pt idx="45674">
                  <c:v>5.3603075684804943E-6</c:v>
                </c:pt>
                <c:pt idx="45675">
                  <c:v>5.3601843319484033E-6</c:v>
                </c:pt>
                <c:pt idx="45676">
                  <c:v>5.3600383580487687E-6</c:v>
                </c:pt>
                <c:pt idx="45677">
                  <c:v>5.3599196689901873E-6</c:v>
                </c:pt>
                <c:pt idx="45678">
                  <c:v>5.359760962164728E-6</c:v>
                </c:pt>
                <c:pt idx="45679">
                  <c:v>5.3596208999806549E-6</c:v>
                </c:pt>
                <c:pt idx="45680">
                  <c:v>5.3595063036482324E-6</c:v>
                </c:pt>
                <c:pt idx="45681">
                  <c:v>5.3593398661178071E-6</c:v>
                </c:pt>
                <c:pt idx="45682">
                  <c:v>5.3592220865539284E-6</c:v>
                </c:pt>
                <c:pt idx="45683">
                  <c:v>5.3590501920552916E-6</c:v>
                </c:pt>
                <c:pt idx="45684">
                  <c:v>5.3589542403642554E-6</c:v>
                </c:pt>
                <c:pt idx="45685">
                  <c:v>5.3588032642437611E-6</c:v>
                </c:pt>
                <c:pt idx="45686">
                  <c:v>5.3586813919537244E-6</c:v>
                </c:pt>
                <c:pt idx="45687">
                  <c:v>5.3585217756335624E-6</c:v>
                </c:pt>
                <c:pt idx="45688">
                  <c:v>5.358374892239226E-6</c:v>
                </c:pt>
                <c:pt idx="45689">
                  <c:v>5.358230737328995E-6</c:v>
                </c:pt>
                <c:pt idx="45690">
                  <c:v>5.358102498576045E-6</c:v>
                </c:pt>
                <c:pt idx="45691">
                  <c:v>5.3579296945827082E-6</c:v>
                </c:pt>
                <c:pt idx="45692">
                  <c:v>5.3577882681565816E-6</c:v>
                </c:pt>
                <c:pt idx="45693">
                  <c:v>5.3576627578877378E-6</c:v>
                </c:pt>
                <c:pt idx="45694">
                  <c:v>5.357521786208963E-6</c:v>
                </c:pt>
                <c:pt idx="45695">
                  <c:v>5.3573703553411178E-6</c:v>
                </c:pt>
                <c:pt idx="45696">
                  <c:v>5.3572248361888342E-6</c:v>
                </c:pt>
                <c:pt idx="45697">
                  <c:v>5.3571170610666741E-6</c:v>
                </c:pt>
                <c:pt idx="45698">
                  <c:v>5.3569547162624076E-6</c:v>
                </c:pt>
                <c:pt idx="45699">
                  <c:v>5.3568132898362819E-6</c:v>
                </c:pt>
                <c:pt idx="45700">
                  <c:v>5.3567096074402798E-6</c:v>
                </c:pt>
                <c:pt idx="45701">
                  <c:v>5.3565540838462766E-6</c:v>
                </c:pt>
                <c:pt idx="45702">
                  <c:v>5.3563903747999567E-6</c:v>
                </c:pt>
                <c:pt idx="45703">
                  <c:v>5.3562512221105862E-6</c:v>
                </c:pt>
                <c:pt idx="45704">
                  <c:v>5.3561284403258469E-6</c:v>
                </c:pt>
                <c:pt idx="45705">
                  <c:v>5.3559820116788606E-6</c:v>
                </c:pt>
                <c:pt idx="45706">
                  <c:v>5.3558464969682973E-6</c:v>
                </c:pt>
                <c:pt idx="45707">
                  <c:v>5.3557082537736278E-6</c:v>
                </c:pt>
                <c:pt idx="45708">
                  <c:v>5.3555736485577654E-6</c:v>
                </c:pt>
                <c:pt idx="45709">
                  <c:v>5.3553881116386037E-6</c:v>
                </c:pt>
                <c:pt idx="45710">
                  <c:v>5.3552871577267069E-6</c:v>
                </c:pt>
                <c:pt idx="45711">
                  <c:v>5.3550934353552293E-6</c:v>
                </c:pt>
                <c:pt idx="45712">
                  <c:v>5.3549670155916829E-6</c:v>
                </c:pt>
                <c:pt idx="45713">
                  <c:v>5.3548478717857506E-6</c:v>
                </c:pt>
                <c:pt idx="45714">
                  <c:v>5.3546805247606244E-6</c:v>
                </c:pt>
                <c:pt idx="45715">
                  <c:v>5.3545536502497271E-6</c:v>
                </c:pt>
                <c:pt idx="45716">
                  <c:v>5.3544454203802161E-6</c:v>
                </c:pt>
                <c:pt idx="45717">
                  <c:v>5.3542626119451597E-6</c:v>
                </c:pt>
                <c:pt idx="45718">
                  <c:v>5.354141194402473E-6</c:v>
                </c:pt>
                <c:pt idx="45719">
                  <c:v>5.3539929467660841E-6</c:v>
                </c:pt>
                <c:pt idx="45720">
                  <c:v>5.3538565225608181E-6</c:v>
                </c:pt>
                <c:pt idx="45721">
                  <c:v>5.353704636945622E-6</c:v>
                </c:pt>
                <c:pt idx="45722">
                  <c:v>5.3535995903075673E-6</c:v>
                </c:pt>
                <c:pt idx="45723">
                  <c:v>5.3534463404503194E-6</c:v>
                </c:pt>
                <c:pt idx="45724">
                  <c:v>5.3532830861513503E-6</c:v>
                </c:pt>
                <c:pt idx="45725">
                  <c:v>5.3531748562818393E-6</c:v>
                </c:pt>
                <c:pt idx="45726">
                  <c:v>5.3529975048149936E-6</c:v>
                </c:pt>
                <c:pt idx="45727">
                  <c:v>5.352871539798798E-6</c:v>
                </c:pt>
                <c:pt idx="45728">
                  <c:v>5.3527519412455149E-6</c:v>
                </c:pt>
                <c:pt idx="45729">
                  <c:v>5.3525841394730378E-6</c:v>
                </c:pt>
                <c:pt idx="45730">
                  <c:v>5.3524513532465789E-6</c:v>
                </c:pt>
                <c:pt idx="45731">
                  <c:v>5.3522967391472784E-6</c:v>
                </c:pt>
                <c:pt idx="45732">
                  <c:v>5.3521730478678356E-6</c:v>
                </c:pt>
                <c:pt idx="45733">
                  <c:v>5.3520434448728338E-6</c:v>
                </c:pt>
                <c:pt idx="45734">
                  <c:v>5.3518856475420762E-6</c:v>
                </c:pt>
                <c:pt idx="45735">
                  <c:v>5.3517574087891262E-6</c:v>
                </c:pt>
                <c:pt idx="45736">
                  <c:v>5.3516237130679656E-6</c:v>
                </c:pt>
                <c:pt idx="45737">
                  <c:v>5.351473646442173E-6</c:v>
                </c:pt>
                <c:pt idx="45738">
                  <c:v>5.3513140301220119E-6</c:v>
                </c:pt>
                <c:pt idx="45739">
                  <c:v>5.3511766964220442E-6</c:v>
                </c:pt>
                <c:pt idx="45740">
                  <c:v>5.3510484576690942E-6</c:v>
                </c:pt>
                <c:pt idx="45741">
                  <c:v>5.3509093049797229E-6</c:v>
                </c:pt>
                <c:pt idx="45742">
                  <c:v>5.3507556003751233E-6</c:v>
                </c:pt>
                <c:pt idx="45743">
                  <c:v>5.3506150834436994E-6</c:v>
                </c:pt>
                <c:pt idx="45744">
                  <c:v>5.3504618335864507E-6</c:v>
                </c:pt>
                <c:pt idx="45745">
                  <c:v>5.3503458730119746E-6</c:v>
                </c:pt>
                <c:pt idx="45746">
                  <c:v>5.3502221817325327E-6</c:v>
                </c:pt>
                <c:pt idx="45747">
                  <c:v>5.3500421017815816E-6</c:v>
                </c:pt>
                <c:pt idx="45748">
                  <c:v>5.3499106797971763E-6</c:v>
                </c:pt>
                <c:pt idx="45749">
                  <c:v>5.3497824410442263E-6</c:v>
                </c:pt>
                <c:pt idx="45750">
                  <c:v>5.3496269174502231E-6</c:v>
                </c:pt>
                <c:pt idx="45751">
                  <c:v>5.3494895837502554E-6</c:v>
                </c:pt>
                <c:pt idx="45752">
                  <c:v>5.3493367886403584E-6</c:v>
                </c:pt>
                <c:pt idx="45753">
                  <c:v>5.3492040024138987E-6</c:v>
                </c:pt>
                <c:pt idx="45754">
                  <c:v>5.3490871323447209E-6</c:v>
                </c:pt>
                <c:pt idx="45755">
                  <c:v>5.3489147830987349E-6</c:v>
                </c:pt>
                <c:pt idx="45756">
                  <c:v>5.3488051889871713E-6</c:v>
                </c:pt>
                <c:pt idx="45757">
                  <c:v>5.3486178330786061E-6</c:v>
                </c:pt>
                <c:pt idx="45758">
                  <c:v>5.3484991440200247E-6</c:v>
                </c:pt>
                <c:pt idx="45759">
                  <c:v>5.3483640840568114E-6</c:v>
                </c:pt>
                <c:pt idx="45760">
                  <c:v>5.3482308430830017E-6</c:v>
                </c:pt>
                <c:pt idx="45761">
                  <c:v>5.3480703172681388E-6</c:v>
                </c:pt>
                <c:pt idx="45762">
                  <c:v>5.3479320740734693E-6</c:v>
                </c:pt>
                <c:pt idx="45763">
                  <c:v>5.3477883739105891E-6</c:v>
                </c:pt>
                <c:pt idx="45764">
                  <c:v>5.3476474022318143E-6</c:v>
                </c:pt>
                <c:pt idx="45765">
                  <c:v>5.3475337153940927E-6</c:v>
                </c:pt>
                <c:pt idx="45766">
                  <c:v>5.3473868319997564E-6</c:v>
                </c:pt>
                <c:pt idx="45767">
                  <c:v>5.3472376748686656E-6</c:v>
                </c:pt>
                <c:pt idx="45768">
                  <c:v>5.3470716920855921E-6</c:v>
                </c:pt>
                <c:pt idx="45769">
                  <c:v>5.3469716476683971E-6</c:v>
                </c:pt>
                <c:pt idx="45770">
                  <c:v>5.3468088481167797E-6</c:v>
                </c:pt>
                <c:pt idx="45771">
                  <c:v>5.3466537792701274E-6</c:v>
                </c:pt>
                <c:pt idx="45772">
                  <c:v>5.3465460041479673E-6</c:v>
                </c:pt>
                <c:pt idx="45773">
                  <c:v>5.3463850235857544E-6</c:v>
                </c:pt>
                <c:pt idx="45774">
                  <c:v>5.3462345022126101E-6</c:v>
                </c:pt>
                <c:pt idx="45775">
                  <c:v>5.3461130846699234E-6</c:v>
                </c:pt>
                <c:pt idx="45776">
                  <c:v>5.3459634727914818E-6</c:v>
                </c:pt>
                <c:pt idx="45777">
                  <c:v>5.345838417269988E-6</c:v>
                </c:pt>
                <c:pt idx="45778">
                  <c:v>5.3456728892342653E-6</c:v>
                </c:pt>
                <c:pt idx="45779">
                  <c:v>5.3455337365448941E-6</c:v>
                </c:pt>
                <c:pt idx="45780">
                  <c:v>5.3453727559826802E-6</c:v>
                </c:pt>
                <c:pt idx="45781">
                  <c:v>5.3452190513780806E-6</c:v>
                </c:pt>
                <c:pt idx="45782">
                  <c:v>5.3450867198989727E-6</c:v>
                </c:pt>
                <c:pt idx="45783">
                  <c:v>5.3449784900294617E-6</c:v>
                </c:pt>
                <c:pt idx="45784">
                  <c:v>5.344808869267581E-6</c:v>
                </c:pt>
                <c:pt idx="45785">
                  <c:v>5.3446801757672802E-6</c:v>
                </c:pt>
                <c:pt idx="45786">
                  <c:v>5.3445437515620142E-6</c:v>
                </c:pt>
                <c:pt idx="45787">
                  <c:v>5.3444186960405196E-6</c:v>
                </c:pt>
                <c:pt idx="45788">
                  <c:v>5.344264081941219E-6</c:v>
                </c:pt>
                <c:pt idx="45789">
                  <c:v>5.3441222007677416E-6</c:v>
                </c:pt>
                <c:pt idx="45790">
                  <c:v>5.3439825933310203E-6</c:v>
                </c:pt>
                <c:pt idx="45791">
                  <c:v>5.3438534450833694E-6</c:v>
                </c:pt>
                <c:pt idx="45792">
                  <c:v>5.3436920097738039E-6</c:v>
                </c:pt>
                <c:pt idx="45793">
                  <c:v>5.3435328482009936E-6</c:v>
                </c:pt>
                <c:pt idx="45794">
                  <c:v>5.3433891480381126E-6</c:v>
                </c:pt>
                <c:pt idx="45795">
                  <c:v>5.3432636377692688E-6</c:v>
                </c:pt>
                <c:pt idx="45796">
                  <c:v>5.3431049309438086E-6</c:v>
                </c:pt>
                <c:pt idx="45797">
                  <c:v>5.3429535000759643E-6</c:v>
                </c:pt>
                <c:pt idx="45798">
                  <c:v>5.3428479986905586E-6</c:v>
                </c:pt>
                <c:pt idx="45799">
                  <c:v>5.3426924750965546E-6</c:v>
                </c:pt>
                <c:pt idx="45800">
                  <c:v>5.3425756050273776E-6</c:v>
                </c:pt>
                <c:pt idx="45801">
                  <c:v>5.3424173529492691E-6</c:v>
                </c:pt>
                <c:pt idx="45802">
                  <c:v>5.3422872952069156E-6</c:v>
                </c:pt>
                <c:pt idx="45803">
                  <c:v>5.3421117627294734E-6</c:v>
                </c:pt>
                <c:pt idx="45804">
                  <c:v>5.3420230869960514E-6</c:v>
                </c:pt>
                <c:pt idx="45805">
                  <c:v>5.3418220886669587E-6</c:v>
                </c:pt>
                <c:pt idx="45806">
                  <c:v>5.3417193157656584E-6</c:v>
                </c:pt>
                <c:pt idx="45807">
                  <c:v>5.3416019909491297E-6</c:v>
                </c:pt>
                <c:pt idx="45808">
                  <c:v>5.341424639482284E-6</c:v>
                </c:pt>
                <c:pt idx="45809">
                  <c:v>5.3412718443723861E-6</c:v>
                </c:pt>
                <c:pt idx="45810">
                  <c:v>5.3411176850204356E-6</c:v>
                </c:pt>
                <c:pt idx="45811">
                  <c:v>5.3409526117320638E-6</c:v>
                </c:pt>
                <c:pt idx="45812">
                  <c:v>5.3408689382195007E-6</c:v>
                </c:pt>
                <c:pt idx="45813">
                  <c:v>5.3407457016874096E-6</c:v>
                </c:pt>
                <c:pt idx="45814">
                  <c:v>5.3405869948619511E-6</c:v>
                </c:pt>
                <c:pt idx="45815">
                  <c:v>5.3404014579427894E-6</c:v>
                </c:pt>
                <c:pt idx="45816">
                  <c:v>5.3403055062517524E-6</c:v>
                </c:pt>
                <c:pt idx="45817">
                  <c:v>5.3401658988150302E-6</c:v>
                </c:pt>
                <c:pt idx="45818">
                  <c:v>5.3400203796627474E-6</c:v>
                </c:pt>
                <c:pt idx="45819">
                  <c:v>5.3398803174786744E-6</c:v>
                </c:pt>
                <c:pt idx="45820">
                  <c:v>5.3396865951071959E-6</c:v>
                </c:pt>
                <c:pt idx="45821">
                  <c:v>5.3395801842270876E-6</c:v>
                </c:pt>
                <c:pt idx="45822">
                  <c:v>5.3394433052744716E-6</c:v>
                </c:pt>
                <c:pt idx="45823">
                  <c:v>5.3392791414808016E-6</c:v>
                </c:pt>
                <c:pt idx="45824">
                  <c:v>5.3391377150546759E-6</c:v>
                </c:pt>
                <c:pt idx="45825">
                  <c:v>5.3390285756904632E-6</c:v>
                </c:pt>
                <c:pt idx="45826">
                  <c:v>5.3388607739179861E-6</c:v>
                </c:pt>
                <c:pt idx="45827">
                  <c:v>5.3387175285024568E-6</c:v>
                </c:pt>
                <c:pt idx="45828">
                  <c:v>5.3385906539915604E-6</c:v>
                </c:pt>
                <c:pt idx="45829">
                  <c:v>5.338456503523048E-6</c:v>
                </c:pt>
                <c:pt idx="45830">
                  <c:v>5.3383132581075188E-6</c:v>
                </c:pt>
                <c:pt idx="45831">
                  <c:v>5.3381363613880239E-6</c:v>
                </c:pt>
                <c:pt idx="45832">
                  <c:v>5.3380231292976532E-6</c:v>
                </c:pt>
                <c:pt idx="45833">
                  <c:v>5.3379085329652298E-6</c:v>
                </c:pt>
                <c:pt idx="45834">
                  <c:v>5.3377621043182444E-6</c:v>
                </c:pt>
                <c:pt idx="45835">
                  <c:v>5.3375861170934513E-6</c:v>
                </c:pt>
                <c:pt idx="45836">
                  <c:v>5.3374460549093783E-6</c:v>
                </c:pt>
                <c:pt idx="45837">
                  <c:v>5.3372973525256384E-6</c:v>
                </c:pt>
                <c:pt idx="45838">
                  <c:v>5.3371763897303026E-6</c:v>
                </c:pt>
                <c:pt idx="45839">
                  <c:v>5.3370049499790184E-6</c:v>
                </c:pt>
                <c:pt idx="45840">
                  <c:v>5.3368958106148057E-6</c:v>
                </c:pt>
                <c:pt idx="45841">
                  <c:v>5.336738468031399E-6</c:v>
                </c:pt>
                <c:pt idx="45842">
                  <c:v>5.3366134125099052E-6</c:v>
                </c:pt>
                <c:pt idx="45843">
                  <c:v>5.33646198164206E-6</c:v>
                </c:pt>
                <c:pt idx="45844">
                  <c:v>5.3363187362265307E-6</c:v>
                </c:pt>
                <c:pt idx="45845">
                  <c:v>5.3361904974735808E-6</c:v>
                </c:pt>
                <c:pt idx="45846">
                  <c:v>5.3360272431746134E-6</c:v>
                </c:pt>
                <c:pt idx="45847">
                  <c:v>5.3358912737166966E-6</c:v>
                </c:pt>
                <c:pt idx="45848">
                  <c:v>5.3357293836597819E-6</c:v>
                </c:pt>
                <c:pt idx="45849">
                  <c:v>5.3356093303591479E-6</c:v>
                </c:pt>
                <c:pt idx="45850">
                  <c:v>5.3354410738393199E-6</c:v>
                </c:pt>
                <c:pt idx="45851">
                  <c:v>5.3353414841694757E-6</c:v>
                </c:pt>
                <c:pt idx="45852">
                  <c:v>5.3351664064393836E-6</c:v>
                </c:pt>
                <c:pt idx="45853">
                  <c:v>5.3350045163824689E-6</c:v>
                </c:pt>
                <c:pt idx="45854">
                  <c:v>5.3349144764069933E-6</c:v>
                </c:pt>
                <c:pt idx="45855">
                  <c:v>5.3347594075603411E-6</c:v>
                </c:pt>
                <c:pt idx="45856">
                  <c:v>5.3346184358815663E-6</c:v>
                </c:pt>
                <c:pt idx="45857">
                  <c:v>5.3344706429925282E-6</c:v>
                </c:pt>
                <c:pt idx="45858">
                  <c:v>5.3343246690928936E-6</c:v>
                </c:pt>
                <c:pt idx="45859">
                  <c:v>5.3341896091296803E-6</c:v>
                </c:pt>
                <c:pt idx="45860">
                  <c:v>5.3340449994720976E-6</c:v>
                </c:pt>
                <c:pt idx="45861">
                  <c:v>5.3339313126343768E-6</c:v>
                </c:pt>
                <c:pt idx="45862">
                  <c:v>5.3337571443989873E-6</c:v>
                </c:pt>
                <c:pt idx="45863">
                  <c:v>5.3335966185841244E-6</c:v>
                </c:pt>
                <c:pt idx="45864">
                  <c:v>5.3334770200308412E-6</c:v>
                </c:pt>
                <c:pt idx="45865">
                  <c:v>5.3333624236984178E-6</c:v>
                </c:pt>
                <c:pt idx="45866">
                  <c:v>5.3331900744524319E-6</c:v>
                </c:pt>
                <c:pt idx="45867">
                  <c:v>5.3330559239839204E-6</c:v>
                </c:pt>
                <c:pt idx="45868">
                  <c:v>5.3328849389799871E-6</c:v>
                </c:pt>
                <c:pt idx="45869">
                  <c:v>5.332773071131669E-6</c:v>
                </c:pt>
                <c:pt idx="45870">
                  <c:v>5.3326061788538937E-6</c:v>
                </c:pt>
                <c:pt idx="45871">
                  <c:v>5.3324538384913467E-6</c:v>
                </c:pt>
                <c:pt idx="45872">
                  <c:v>5.3323337851907127E-6</c:v>
                </c:pt>
                <c:pt idx="45873">
                  <c:v>5.3322141866374304E-6</c:v>
                </c:pt>
                <c:pt idx="45874">
                  <c:v>5.3320650295063388E-6</c:v>
                </c:pt>
                <c:pt idx="45875">
                  <c:v>5.3319045036914758E-6</c:v>
                </c:pt>
                <c:pt idx="45876">
                  <c:v>5.3317421588872094E-6</c:v>
                </c:pt>
                <c:pt idx="45877">
                  <c:v>5.3316257435653816E-6</c:v>
                </c:pt>
                <c:pt idx="45878">
                  <c:v>5.3314720389607828E-6</c:v>
                </c:pt>
                <c:pt idx="45879">
                  <c:v>5.3313456191972364E-6</c:v>
                </c:pt>
                <c:pt idx="45880">
                  <c:v>5.331195097824093E-6</c:v>
                </c:pt>
                <c:pt idx="45881">
                  <c:v>5.3310450311983004E-6</c:v>
                </c:pt>
                <c:pt idx="45882">
                  <c:v>5.3309322538552806E-6</c:v>
                </c:pt>
                <c:pt idx="45883">
                  <c:v>5.3307558118831366E-6</c:v>
                </c:pt>
                <c:pt idx="45884">
                  <c:v>5.330618023435818E-6</c:v>
                </c:pt>
                <c:pt idx="45885">
                  <c:v>5.330457952368306E-6</c:v>
                </c:pt>
                <c:pt idx="45886">
                  <c:v>5.3303369895729702E-6</c:v>
                </c:pt>
                <c:pt idx="45887">
                  <c:v>5.3301646403269842E-6</c:v>
                </c:pt>
                <c:pt idx="45888">
                  <c:v>5.3300700528779998E-6</c:v>
                </c:pt>
                <c:pt idx="45889">
                  <c:v>5.3299027058528736E-6</c:v>
                </c:pt>
                <c:pt idx="45890">
                  <c:v>5.3297585509426426E-6</c:v>
                </c:pt>
                <c:pt idx="45891">
                  <c:v>5.3296589612727976E-6</c:v>
                </c:pt>
                <c:pt idx="45892">
                  <c:v>5.3294720601115841E-6</c:v>
                </c:pt>
                <c:pt idx="45893">
                  <c:v>5.3293206292437389E-6</c:v>
                </c:pt>
                <c:pt idx="45894">
                  <c:v>5.3292087613954209E-6</c:v>
                </c:pt>
                <c:pt idx="45895">
                  <c:v>5.3290564210328739E-6</c:v>
                </c:pt>
                <c:pt idx="45896">
                  <c:v>5.3288936214812574E-6</c:v>
                </c:pt>
                <c:pt idx="45897">
                  <c:v>5.3288140406948506E-6</c:v>
                </c:pt>
                <c:pt idx="45898">
                  <c:v>5.3286098591343034E-6</c:v>
                </c:pt>
                <c:pt idx="45899">
                  <c:v>5.3284747991710901E-6</c:v>
                </c:pt>
                <c:pt idx="45900">
                  <c:v>5.3283529268810534E-6</c:v>
                </c:pt>
                <c:pt idx="45901">
                  <c:v>5.3282169574231383E-6</c:v>
                </c:pt>
                <c:pt idx="45902">
                  <c:v>5.3280664360499941E-6</c:v>
                </c:pt>
                <c:pt idx="45903">
                  <c:v>5.3278872655937448E-6</c:v>
                </c:pt>
                <c:pt idx="45904">
                  <c:v>5.327762210072251E-6</c:v>
                </c:pt>
                <c:pt idx="45905">
                  <c:v>5.3276271501090378E-6</c:v>
                </c:pt>
                <c:pt idx="45906">
                  <c:v>5.3274761739885426E-6</c:v>
                </c:pt>
                <c:pt idx="45907">
                  <c:v>5.3273429330147337E-6</c:v>
                </c:pt>
                <c:pt idx="45908">
                  <c:v>5.3271996875992036E-6</c:v>
                </c:pt>
                <c:pt idx="45909">
                  <c:v>5.3270709940989036E-6</c:v>
                </c:pt>
                <c:pt idx="45910">
                  <c:v>5.3269086492946371E-6</c:v>
                </c:pt>
                <c:pt idx="45911">
                  <c:v>5.3267644943844061E-6</c:v>
                </c:pt>
                <c:pt idx="45912">
                  <c:v>5.3266276154317893E-6</c:v>
                </c:pt>
                <c:pt idx="45913">
                  <c:v>5.3265016504155938E-6</c:v>
                </c:pt>
                <c:pt idx="45914">
                  <c:v>5.3263593144947663E-6</c:v>
                </c:pt>
                <c:pt idx="45915">
                  <c:v>5.3261815082805697E-6</c:v>
                </c:pt>
                <c:pt idx="45916">
                  <c:v>5.3260287131706718E-6</c:v>
                </c:pt>
                <c:pt idx="45917">
                  <c:v>5.3259095693647396E-6</c:v>
                </c:pt>
                <c:pt idx="45918">
                  <c:v>5.3257726904121228E-6</c:v>
                </c:pt>
                <c:pt idx="45919">
                  <c:v>5.3256412684277174E-6</c:v>
                </c:pt>
                <c:pt idx="45920">
                  <c:v>5.3254971135174864E-6</c:v>
                </c:pt>
                <c:pt idx="45921">
                  <c:v>5.3253202167979907E-6</c:v>
                </c:pt>
                <c:pt idx="45922">
                  <c:v>5.3251878853188828E-6</c:v>
                </c:pt>
                <c:pt idx="45923">
                  <c:v>5.3250641940394416E-6</c:v>
                </c:pt>
                <c:pt idx="45924">
                  <c:v>5.3249368647811926E-6</c:v>
                </c:pt>
                <c:pt idx="45925">
                  <c:v>5.3247645155352066E-6</c:v>
                </c:pt>
                <c:pt idx="45926">
                  <c:v>5.3246444622345726E-6</c:v>
                </c:pt>
                <c:pt idx="45927">
                  <c:v>5.3244789341988508E-6</c:v>
                </c:pt>
                <c:pt idx="45928">
                  <c:v>5.3243429647409357E-6</c:v>
                </c:pt>
                <c:pt idx="45929">
                  <c:v>5.3241992645780556E-6</c:v>
                </c:pt>
                <c:pt idx="45930">
                  <c:v>5.3240783017827198E-6</c:v>
                </c:pt>
                <c:pt idx="45931">
                  <c:v>5.3239255066728219E-6</c:v>
                </c:pt>
                <c:pt idx="45932">
                  <c:v>5.3237858992360998E-6</c:v>
                </c:pt>
                <c:pt idx="45933">
                  <c:v>5.3236481107887812E-6</c:v>
                </c:pt>
                <c:pt idx="45934">
                  <c:v>5.3234493861964438E-6</c:v>
                </c:pt>
                <c:pt idx="45935">
                  <c:v>5.323332516127266E-6</c:v>
                </c:pt>
                <c:pt idx="45936">
                  <c:v>5.3232074606057722E-6</c:v>
                </c:pt>
                <c:pt idx="45937">
                  <c:v>5.323036020854488E-6</c:v>
                </c:pt>
                <c:pt idx="45938">
                  <c:v>5.3229096010909416E-6</c:v>
                </c:pt>
                <c:pt idx="45939">
                  <c:v>5.322751803760184E-6</c:v>
                </c:pt>
                <c:pt idx="45940">
                  <c:v>5.322627657733392E-6</c:v>
                </c:pt>
                <c:pt idx="45941">
                  <c:v>5.3224998737277929E-6</c:v>
                </c:pt>
                <c:pt idx="45942">
                  <c:v>5.3223434406390879E-6</c:v>
                </c:pt>
                <c:pt idx="45943">
                  <c:v>5.3221847338136294E-6</c:v>
                </c:pt>
                <c:pt idx="45944">
                  <c:v>5.322066954249749E-6</c:v>
                </c:pt>
                <c:pt idx="45945">
                  <c:v>5.3219168876239556E-6</c:v>
                </c:pt>
                <c:pt idx="45946">
                  <c:v>5.3217818276607431E-6</c:v>
                </c:pt>
                <c:pt idx="45947">
                  <c:v>5.3216417654766701E-6</c:v>
                </c:pt>
                <c:pt idx="45948">
                  <c:v>5.3214794206724036E-6</c:v>
                </c:pt>
                <c:pt idx="45949">
                  <c:v>5.3213448154565413E-6</c:v>
                </c:pt>
                <c:pt idx="45950">
                  <c:v>5.3211911108519416E-6</c:v>
                </c:pt>
                <c:pt idx="45951">
                  <c:v>5.3210478654364124E-6</c:v>
                </c:pt>
                <c:pt idx="45952">
                  <c:v>5.3209300858725328E-6</c:v>
                </c:pt>
                <c:pt idx="45953">
                  <c:v>5.3207286327960901E-6</c:v>
                </c:pt>
                <c:pt idx="45954">
                  <c:v>5.3205976655590348E-6</c:v>
                </c:pt>
                <c:pt idx="45955">
                  <c:v>5.3204553296382073E-6</c:v>
                </c:pt>
                <c:pt idx="45956">
                  <c:v>5.3203420975478366E-6</c:v>
                </c:pt>
                <c:pt idx="45957">
                  <c:v>5.3201720220386051E-6</c:v>
                </c:pt>
                <c:pt idx="45958">
                  <c:v>5.320040145306848E-6</c:v>
                </c:pt>
                <c:pt idx="45959">
                  <c:v>5.3198891691863537E-6</c:v>
                </c:pt>
                <c:pt idx="45960">
                  <c:v>5.3197450142761227E-6</c:v>
                </c:pt>
                <c:pt idx="45961">
                  <c:v>5.3196108638076112E-6</c:v>
                </c:pt>
                <c:pt idx="45962">
                  <c:v>5.3194853535387674E-6</c:v>
                </c:pt>
                <c:pt idx="45963">
                  <c:v>5.3193193707556929E-6</c:v>
                </c:pt>
                <c:pt idx="45964">
                  <c:v>5.319167030393146E-6</c:v>
                </c:pt>
                <c:pt idx="45965">
                  <c:v>5.3190401558822487E-6</c:v>
                </c:pt>
                <c:pt idx="45966">
                  <c:v>5.3188891797617543E-6</c:v>
                </c:pt>
                <c:pt idx="45967">
                  <c:v>5.3187632147455588E-6</c:v>
                </c:pt>
                <c:pt idx="45968">
                  <c:v>5.3186404329608186E-6</c:v>
                </c:pt>
                <c:pt idx="45969">
                  <c:v>5.3184689932095353E-6</c:v>
                </c:pt>
                <c:pt idx="45970">
                  <c:v>5.3183048294158652E-6</c:v>
                </c:pt>
                <c:pt idx="45971">
                  <c:v>5.3182002375251614E-6</c:v>
                </c:pt>
                <c:pt idx="45972">
                  <c:v>5.318021521816263E-6</c:v>
                </c:pt>
                <c:pt idx="45973">
                  <c:v>5.3179278438619804E-6</c:v>
                </c:pt>
                <c:pt idx="45974">
                  <c:v>5.3177586778474506E-6</c:v>
                </c:pt>
                <c:pt idx="45975">
                  <c:v>5.3176258916209918E-6</c:v>
                </c:pt>
                <c:pt idx="45976">
                  <c:v>5.3174562708591111E-6</c:v>
                </c:pt>
                <c:pt idx="45977">
                  <c:v>5.3173394007899333E-6</c:v>
                </c:pt>
                <c:pt idx="45978">
                  <c:v>5.3171988838585094E-6</c:v>
                </c:pt>
                <c:pt idx="45979">
                  <c:v>5.3170288083492778E-6</c:v>
                </c:pt>
                <c:pt idx="45980">
                  <c:v>5.3168860176810986E-6</c:v>
                </c:pt>
                <c:pt idx="45981">
                  <c:v>5.3167409532761667E-6</c:v>
                </c:pt>
                <c:pt idx="45982">
                  <c:v>5.3166113502811641E-6</c:v>
                </c:pt>
                <c:pt idx="45983">
                  <c:v>5.316475380823249E-6</c:v>
                </c:pt>
                <c:pt idx="45984">
                  <c:v>5.3163412303547366E-6</c:v>
                </c:pt>
                <c:pt idx="45985">
                  <c:v>5.3161938922130503E-6</c:v>
                </c:pt>
                <c:pt idx="45986">
                  <c:v>5.3160329116508356E-6</c:v>
                </c:pt>
                <c:pt idx="45987">
                  <c:v>5.3159137678449042E-6</c:v>
                </c:pt>
                <c:pt idx="45988">
                  <c:v>5.3157541515247431E-6</c:v>
                </c:pt>
                <c:pt idx="45989">
                  <c:v>5.3156227295403369E-6</c:v>
                </c:pt>
                <c:pt idx="45990">
                  <c:v>5.315482212608913E-6</c:v>
                </c:pt>
                <c:pt idx="45991">
                  <c:v>5.3153244152781554E-6</c:v>
                </c:pt>
                <c:pt idx="45992">
                  <c:v>5.3151884458202403E-6</c:v>
                </c:pt>
                <c:pt idx="45993">
                  <c:v>5.3150142775848508E-6</c:v>
                </c:pt>
                <c:pt idx="45994">
                  <c:v>5.314905138220638E-6</c:v>
                </c:pt>
                <c:pt idx="45995">
                  <c:v>5.3147414291743189E-6</c:v>
                </c:pt>
                <c:pt idx="45996">
                  <c:v>5.3145940910326317E-6</c:v>
                </c:pt>
                <c:pt idx="45997">
                  <c:v>5.3144744924793494E-6</c:v>
                </c:pt>
                <c:pt idx="45998">
                  <c:v>5.3143176046432927E-6</c:v>
                </c:pt>
                <c:pt idx="45999">
                  <c:v>5.3141625357966396E-6</c:v>
                </c:pt>
                <c:pt idx="46000">
                  <c:v>5.3140229283599183E-6</c:v>
                </c:pt>
                <c:pt idx="46001">
                  <c:v>5.3138824114284944E-6</c:v>
                </c:pt>
                <c:pt idx="46002">
                  <c:v>5.3137746363063343E-6</c:v>
                </c:pt>
                <c:pt idx="46003">
                  <c:v>5.3135968300921377E-6</c:v>
                </c:pt>
                <c:pt idx="46004">
                  <c:v>5.313451310939854E-6</c:v>
                </c:pt>
                <c:pt idx="46005">
                  <c:v>5.3133103392610792E-6</c:v>
                </c:pt>
                <c:pt idx="46006">
                  <c:v>5.3131739150558133E-6</c:v>
                </c:pt>
                <c:pt idx="46007">
                  <c:v>5.3130161177250557E-6</c:v>
                </c:pt>
                <c:pt idx="46008">
                  <c:v>5.3128715080674738E-6</c:v>
                </c:pt>
                <c:pt idx="46009">
                  <c:v>5.3127564569876986E-6</c:v>
                </c:pt>
                <c:pt idx="46010">
                  <c:v>5.3125872909731697E-6</c:v>
                </c:pt>
                <c:pt idx="46011">
                  <c:v>5.3124349506106228E-6</c:v>
                </c:pt>
                <c:pt idx="46012">
                  <c:v>5.3122926146897953E-6</c:v>
                </c:pt>
                <c:pt idx="46013">
                  <c:v>5.3121752898732666E-6</c:v>
                </c:pt>
                <c:pt idx="46014">
                  <c:v>5.3119897529541049E-6</c:v>
                </c:pt>
                <c:pt idx="46015">
                  <c:v>5.3118556024855934E-6</c:v>
                </c:pt>
                <c:pt idx="46016">
                  <c:v>5.3117150855541686E-6</c:v>
                </c:pt>
                <c:pt idx="46017">
                  <c:v>5.3115963964955881E-6</c:v>
                </c:pt>
                <c:pt idx="46018">
                  <c:v>5.3114313232072163E-6</c:v>
                </c:pt>
                <c:pt idx="46019">
                  <c:v>5.3112935347598977E-6</c:v>
                </c:pt>
                <c:pt idx="46020">
                  <c:v>5.3111416491447017E-6</c:v>
                </c:pt>
                <c:pt idx="46021">
                  <c:v>5.3109929467609618E-6</c:v>
                </c:pt>
                <c:pt idx="46022">
                  <c:v>5.3108815336599946E-6</c:v>
                </c:pt>
                <c:pt idx="46023">
                  <c:v>5.3107364692550618E-6</c:v>
                </c:pt>
                <c:pt idx="46024">
                  <c:v>5.3105791266716551E-6</c:v>
                </c:pt>
                <c:pt idx="46025">
                  <c:v>5.3104358812561259E-6</c:v>
                </c:pt>
                <c:pt idx="46026">
                  <c:v>5.310323103913106E-6</c:v>
                </c:pt>
                <c:pt idx="46027">
                  <c:v>5.3101202865946107E-6</c:v>
                </c:pt>
                <c:pt idx="46028">
                  <c:v>5.3100006880413284E-6</c:v>
                </c:pt>
                <c:pt idx="46029">
                  <c:v>5.3098597163625527E-6</c:v>
                </c:pt>
                <c:pt idx="46030">
                  <c:v>5.3097169256943744E-6</c:v>
                </c:pt>
                <c:pt idx="46031">
                  <c:v>5.3095841394679164E-6</c:v>
                </c:pt>
                <c:pt idx="46032">
                  <c:v>5.3094422582944389E-6</c:v>
                </c:pt>
                <c:pt idx="46033">
                  <c:v>5.3092844609636813E-6</c:v>
                </c:pt>
                <c:pt idx="46034">
                  <c:v>5.3091421250428539E-6</c:v>
                </c:pt>
                <c:pt idx="46035">
                  <c:v>5.3089997891220264E-6</c:v>
                </c:pt>
                <c:pt idx="46036">
                  <c:v>5.308861091180006E-6</c:v>
                </c:pt>
                <c:pt idx="46037">
                  <c:v>5.3087242122273892E-6</c:v>
                </c:pt>
                <c:pt idx="46038">
                  <c:v>5.3085791478224556E-6</c:v>
                </c:pt>
                <c:pt idx="46039">
                  <c:v>5.3084299906913657E-6</c:v>
                </c:pt>
                <c:pt idx="46040">
                  <c:v>5.3082808335602749E-6</c:v>
                </c:pt>
                <c:pt idx="46041">
                  <c:v>5.3081180340086584E-6</c:v>
                </c:pt>
                <c:pt idx="46042">
                  <c:v>5.307987976266304E-6</c:v>
                </c:pt>
                <c:pt idx="46043">
                  <c:v>5.3078565542818978E-6</c:v>
                </c:pt>
                <c:pt idx="46044">
                  <c:v>5.3077101256349124E-6</c:v>
                </c:pt>
                <c:pt idx="46045">
                  <c:v>5.3075477808306459E-6</c:v>
                </c:pt>
                <c:pt idx="46046">
                  <c:v>5.3073940762260463E-6</c:v>
                </c:pt>
                <c:pt idx="46047">
                  <c:v>5.3072903938300442E-6</c:v>
                </c:pt>
                <c:pt idx="46048">
                  <c:v>5.3071353249833919E-6</c:v>
                </c:pt>
                <c:pt idx="46049">
                  <c:v>5.3070039029989857E-6</c:v>
                </c:pt>
                <c:pt idx="46050">
                  <c:v>5.3068488341523326E-6</c:v>
                </c:pt>
                <c:pt idx="46051">
                  <c:v>5.3066955842950847E-6</c:v>
                </c:pt>
                <c:pt idx="46052">
                  <c:v>5.3065587053424679E-6</c:v>
                </c:pt>
                <c:pt idx="46053">
                  <c:v>5.3064318308315714E-6</c:v>
                </c:pt>
                <c:pt idx="46054">
                  <c:v>5.3062799452163736E-6</c:v>
                </c:pt>
                <c:pt idx="46055">
                  <c:v>5.3061362450534943E-6</c:v>
                </c:pt>
                <c:pt idx="46056">
                  <c:v>5.3059825404488947E-6</c:v>
                </c:pt>
                <c:pt idx="46057">
                  <c:v>5.3058479352330323E-6</c:v>
                </c:pt>
                <c:pt idx="46058">
                  <c:v>5.3056924116390292E-6</c:v>
                </c:pt>
                <c:pt idx="46059">
                  <c:v>5.3055296120874118E-6</c:v>
                </c:pt>
                <c:pt idx="46060">
                  <c:v>5.3054213822179008E-6</c:v>
                </c:pt>
                <c:pt idx="46061">
                  <c:v>5.3052544899401246E-6</c:v>
                </c:pt>
                <c:pt idx="46062">
                  <c:v>5.305104423314333E-6</c:v>
                </c:pt>
                <c:pt idx="46063">
                  <c:v>5.3049584494146984E-6</c:v>
                </c:pt>
                <c:pt idx="46064">
                  <c:v>5.3048138397571174E-6</c:v>
                </c:pt>
                <c:pt idx="46065">
                  <c:v>5.3046628636366222E-6</c:v>
                </c:pt>
                <c:pt idx="46066">
                  <c:v>5.3045405365992337E-6</c:v>
                </c:pt>
                <c:pt idx="46067">
                  <c:v>5.304411388351582E-6</c:v>
                </c:pt>
                <c:pt idx="46068">
                  <c:v>5.3042367653688416E-6</c:v>
                </c:pt>
                <c:pt idx="46069">
                  <c:v>5.3041117098473478E-6</c:v>
                </c:pt>
                <c:pt idx="46070">
                  <c:v>5.3039443628222216E-6</c:v>
                </c:pt>
                <c:pt idx="46071">
                  <c:v>5.3038033911434468E-6</c:v>
                </c:pt>
                <c:pt idx="46072">
                  <c:v>5.3036887948110234E-6</c:v>
                </c:pt>
                <c:pt idx="46073">
                  <c:v>5.3035455493954942E-6</c:v>
                </c:pt>
                <c:pt idx="46074">
                  <c:v>5.3033945732749999E-6</c:v>
                </c:pt>
                <c:pt idx="46075">
                  <c:v>5.3032449613965582E-6</c:v>
                </c:pt>
                <c:pt idx="46076">
                  <c:v>5.3031039897177834E-6</c:v>
                </c:pt>
                <c:pt idx="46077">
                  <c:v>5.302997578837676E-6</c:v>
                </c:pt>
                <c:pt idx="46078">
                  <c:v>5.3028265938337427E-6</c:v>
                </c:pt>
                <c:pt idx="46079">
                  <c:v>5.3026715249870904E-6</c:v>
                </c:pt>
                <c:pt idx="46080">
                  <c:v>5.3025382840132806E-6</c:v>
                </c:pt>
                <c:pt idx="46081">
                  <c:v>5.302380486682523E-6</c:v>
                </c:pt>
                <c:pt idx="46082">
                  <c:v>5.3022358770249411E-6</c:v>
                </c:pt>
                <c:pt idx="46083">
                  <c:v>5.3020830819150433E-6</c:v>
                </c:pt>
                <c:pt idx="46084">
                  <c:v>5.3019425649836194E-6</c:v>
                </c:pt>
                <c:pt idx="46085">
                  <c:v>5.30181978319888E-6</c:v>
                </c:pt>
                <c:pt idx="46086">
                  <c:v>5.3017033678770531E-6</c:v>
                </c:pt>
                <c:pt idx="46087">
                  <c:v>5.3015264711575583E-6</c:v>
                </c:pt>
                <c:pt idx="46088">
                  <c:v>5.3013495744380626E-6</c:v>
                </c:pt>
                <c:pt idx="46089">
                  <c:v>5.3012095122539904E-6</c:v>
                </c:pt>
                <c:pt idx="46090">
                  <c:v>5.3010608098702514E-6</c:v>
                </c:pt>
                <c:pt idx="46091">
                  <c:v>5.3009443945484236E-6</c:v>
                </c:pt>
                <c:pt idx="46092">
                  <c:v>5.3007838687335607E-6</c:v>
                </c:pt>
                <c:pt idx="46093">
                  <c:v>5.3006642701802784E-6</c:v>
                </c:pt>
                <c:pt idx="46094">
                  <c:v>5.3004991968919057E-6</c:v>
                </c:pt>
                <c:pt idx="46095">
                  <c:v>5.3003641369286916E-6</c:v>
                </c:pt>
                <c:pt idx="46096">
                  <c:v>5.3002268032287247E-6</c:v>
                </c:pt>
                <c:pt idx="46097">
                  <c:v>5.3000358093413516E-6</c:v>
                </c:pt>
                <c:pt idx="46098">
                  <c:v>5.2999416766397189E-6</c:v>
                </c:pt>
                <c:pt idx="46099">
                  <c:v>5.2997779675933998E-6</c:v>
                </c:pt>
                <c:pt idx="46100">
                  <c:v>5.2996115300629754E-6</c:v>
                </c:pt>
                <c:pt idx="46101">
                  <c:v>5.2995001169620082E-6</c:v>
                </c:pt>
                <c:pt idx="46102">
                  <c:v>5.2993709687143564E-6</c:v>
                </c:pt>
                <c:pt idx="46103">
                  <c:v>5.299204531183932E-6</c:v>
                </c:pt>
                <c:pt idx="46104">
                  <c:v>5.2990617405157536E-6</c:v>
                </c:pt>
                <c:pt idx="46105">
                  <c:v>5.2989244068157859E-6</c:v>
                </c:pt>
                <c:pt idx="46106">
                  <c:v>5.2987511480750982E-6</c:v>
                </c:pt>
                <c:pt idx="46107">
                  <c:v>5.2986447371949907E-6</c:v>
                </c:pt>
                <c:pt idx="46108">
                  <c:v>5.2984964895586018E-6</c:v>
                </c:pt>
                <c:pt idx="46109">
                  <c:v>5.2983291425334764E-6</c:v>
                </c:pt>
                <c:pt idx="46110">
                  <c:v>5.2981763474235777E-6</c:v>
                </c:pt>
                <c:pt idx="46111">
                  <c:v>5.2980653890699614E-6</c:v>
                </c:pt>
                <c:pt idx="46112">
                  <c:v>5.2979030442656949E-6</c:v>
                </c:pt>
                <c:pt idx="46113">
                  <c:v>5.2977588893554639E-6</c:v>
                </c:pt>
                <c:pt idx="46114">
                  <c:v>5.2976110964664258E-6</c:v>
                </c:pt>
                <c:pt idx="46115">
                  <c:v>5.2974687605455983E-6</c:v>
                </c:pt>
                <c:pt idx="46116">
                  <c:v>5.2973255151300691E-6</c:v>
                </c:pt>
                <c:pt idx="46117">
                  <c:v>5.2972168305132072E-6</c:v>
                </c:pt>
                <c:pt idx="46118">
                  <c:v>5.2970553952036434E-6</c:v>
                </c:pt>
                <c:pt idx="46119">
                  <c:v>5.2968885029258672E-6</c:v>
                </c:pt>
                <c:pt idx="46120">
                  <c:v>5.2967648116464261E-6</c:v>
                </c:pt>
                <c:pt idx="46121">
                  <c:v>5.2966238399676513E-6</c:v>
                </c:pt>
                <c:pt idx="46122">
                  <c:v>5.2964660426368937E-6</c:v>
                </c:pt>
                <c:pt idx="46123">
                  <c:v>5.2962941481382586E-6</c:v>
                </c:pt>
                <c:pt idx="46124">
                  <c:v>5.2961772780690808E-6</c:v>
                </c:pt>
                <c:pt idx="46125">
                  <c:v>5.2960335779062007E-6</c:v>
                </c:pt>
                <c:pt idx="46126">
                  <c:v>5.2958603191655129E-6</c:v>
                </c:pt>
                <c:pt idx="46127">
                  <c:v>5.2957425396016333E-6</c:v>
                </c:pt>
                <c:pt idx="46128">
                  <c:v>5.2955733735871044E-6</c:v>
                </c:pt>
                <c:pt idx="46129">
                  <c:v>5.2954305829189252E-6</c:v>
                </c:pt>
                <c:pt idx="46130">
                  <c:v>5.295311439112993E-6</c:v>
                </c:pt>
                <c:pt idx="46131">
                  <c:v>5.2951777433918323E-6</c:v>
                </c:pt>
                <c:pt idx="46132">
                  <c:v>5.295002665661741E-6</c:v>
                </c:pt>
                <c:pt idx="46133">
                  <c:v>5.2948653319617733E-6</c:v>
                </c:pt>
                <c:pt idx="46134">
                  <c:v>5.2947148105886299E-6</c:v>
                </c:pt>
                <c:pt idx="46135">
                  <c:v>5.294582479109522E-6</c:v>
                </c:pt>
                <c:pt idx="46136">
                  <c:v>5.2944228627893608E-6</c:v>
                </c:pt>
                <c:pt idx="46137">
                  <c:v>5.29427370565827E-6</c:v>
                </c:pt>
                <c:pt idx="46138">
                  <c:v>5.2941682042728644E-6</c:v>
                </c:pt>
                <c:pt idx="46139">
                  <c:v>5.294009497447405E-6</c:v>
                </c:pt>
                <c:pt idx="46140">
                  <c:v>5.2938889893994201E-6</c:v>
                </c:pt>
                <c:pt idx="46141">
                  <c:v>5.2936975407646969E-6</c:v>
                </c:pt>
                <c:pt idx="46142">
                  <c:v>5.2935788517061164E-6</c:v>
                </c:pt>
                <c:pt idx="46143">
                  <c:v>5.2934383347746916E-6</c:v>
                </c:pt>
                <c:pt idx="46144">
                  <c:v>5.2933210099581629E-6</c:v>
                </c:pt>
                <c:pt idx="46145">
                  <c:v>5.2931500249542296E-6</c:v>
                </c:pt>
                <c:pt idx="46146">
                  <c:v>5.2929904086340676E-6</c:v>
                </c:pt>
                <c:pt idx="46147">
                  <c:v>5.2928344302927144E-6</c:v>
                </c:pt>
                <c:pt idx="46148">
                  <c:v>5.2927066462871153E-6</c:v>
                </c:pt>
                <c:pt idx="46149">
                  <c:v>5.2925793170288671E-6</c:v>
                </c:pt>
                <c:pt idx="46150">
                  <c:v>5.2924265219189692E-6</c:v>
                </c:pt>
                <c:pt idx="46151">
                  <c:v>5.2922746363037731E-6</c:v>
                </c:pt>
                <c:pt idx="46152">
                  <c:v>5.2921063797839452E-6</c:v>
                </c:pt>
                <c:pt idx="46153">
                  <c:v>5.2919635891157668E-6</c:v>
                </c:pt>
                <c:pt idx="46154">
                  <c:v>5.2918730943929404E-6</c:v>
                </c:pt>
                <c:pt idx="46155">
                  <c:v>5.2917039283784106E-6</c:v>
                </c:pt>
                <c:pt idx="46156">
                  <c:v>5.2915602282155314E-6</c:v>
                </c:pt>
                <c:pt idx="46157">
                  <c:v>5.2913924264430534E-6</c:v>
                </c:pt>
                <c:pt idx="46158">
                  <c:v>5.2912732826371212E-6</c:v>
                </c:pt>
                <c:pt idx="46159">
                  <c:v>5.2911268539901357E-6</c:v>
                </c:pt>
                <c:pt idx="46160">
                  <c:v>5.2909790611010976E-6</c:v>
                </c:pt>
                <c:pt idx="46161">
                  <c:v>5.290805347613059E-6</c:v>
                </c:pt>
                <c:pt idx="46162">
                  <c:v>5.2907071221852684E-6</c:v>
                </c:pt>
                <c:pt idx="46163">
                  <c:v>5.2905365919286851E-6</c:v>
                </c:pt>
                <c:pt idx="46164">
                  <c:v>5.2904065341863324E-6</c:v>
                </c:pt>
                <c:pt idx="46165">
                  <c:v>5.2902732932125218E-6</c:v>
                </c:pt>
                <c:pt idx="46166">
                  <c:v>5.2900863920513066E-6</c:v>
                </c:pt>
                <c:pt idx="46167">
                  <c:v>5.2899517868354451E-6</c:v>
                </c:pt>
                <c:pt idx="46168">
                  <c:v>5.2898185458616354E-6</c:v>
                </c:pt>
                <c:pt idx="46169">
                  <c:v>5.2896907618560363E-6</c:v>
                </c:pt>
                <c:pt idx="46170">
                  <c:v>5.2895420594722964E-6</c:v>
                </c:pt>
                <c:pt idx="46171">
                  <c:v>5.2893951760779601E-6</c:v>
                </c:pt>
                <c:pt idx="46172">
                  <c:v>5.2892178246111143E-6</c:v>
                </c:pt>
                <c:pt idx="46173">
                  <c:v>5.2890527513227434E-6</c:v>
                </c:pt>
                <c:pt idx="46174">
                  <c:v>5.2889272410538979E-6</c:v>
                </c:pt>
                <c:pt idx="46175">
                  <c:v>5.2888003665430014E-6</c:v>
                </c:pt>
                <c:pt idx="46176">
                  <c:v>5.2886689445585944E-6</c:v>
                </c:pt>
                <c:pt idx="46177">
                  <c:v>5.2885216064169072E-6</c:v>
                </c:pt>
                <c:pt idx="46178">
                  <c:v>5.2883656280755531E-6</c:v>
                </c:pt>
                <c:pt idx="46179">
                  <c:v>5.2882369345752522E-6</c:v>
                </c:pt>
                <c:pt idx="46180">
                  <c:v>5.2880950534017757E-6</c:v>
                </c:pt>
                <c:pt idx="46181">
                  <c:v>5.2879277063766486E-6</c:v>
                </c:pt>
                <c:pt idx="46182">
                  <c:v>5.2878290262015071E-6</c:v>
                </c:pt>
                <c:pt idx="46183">
                  <c:v>5.2876498557452578E-6</c:v>
                </c:pt>
                <c:pt idx="46184">
                  <c:v>5.2875034270982724E-6</c:v>
                </c:pt>
                <c:pt idx="46185">
                  <c:v>5.2873369895678479E-6</c:v>
                </c:pt>
                <c:pt idx="46186">
                  <c:v>5.2872146625304586E-6</c:v>
                </c:pt>
                <c:pt idx="46187">
                  <c:v>5.2870846047881059E-6</c:v>
                </c:pt>
                <c:pt idx="46188">
                  <c:v>5.2869299906888054E-6</c:v>
                </c:pt>
                <c:pt idx="46189">
                  <c:v>5.2867744670948014E-6</c:v>
                </c:pt>
                <c:pt idx="46190">
                  <c:v>5.2866216719849044E-6</c:v>
                </c:pt>
                <c:pt idx="46191">
                  <c:v>5.2864811550534796E-6</c:v>
                </c:pt>
                <c:pt idx="46192">
                  <c:v>5.2863269957015291E-6</c:v>
                </c:pt>
                <c:pt idx="46193">
                  <c:v>5.2862160373479128E-6</c:v>
                </c:pt>
                <c:pt idx="46194">
                  <c:v>5.2860455070913304E-6</c:v>
                </c:pt>
                <c:pt idx="46195">
                  <c:v>5.285902716423152E-6</c:v>
                </c:pt>
                <c:pt idx="46196">
                  <c:v>5.2857458285870962E-6</c:v>
                </c:pt>
                <c:pt idx="46197">
                  <c:v>5.2855884860036886E-6</c:v>
                </c:pt>
                <c:pt idx="46198">
                  <c:v>5.2854447858408093E-6</c:v>
                </c:pt>
                <c:pt idx="46199">
                  <c:v>5.2853433771815617E-6</c:v>
                </c:pt>
                <c:pt idx="46200">
                  <c:v>5.2851869440928567E-6</c:v>
                </c:pt>
                <c:pt idx="46201">
                  <c:v>5.2850673455395736E-6</c:v>
                </c:pt>
                <c:pt idx="46202">
                  <c:v>5.2848986342723947E-6</c:v>
                </c:pt>
                <c:pt idx="46203">
                  <c:v>5.2847426559310406E-6</c:v>
                </c:pt>
                <c:pt idx="46204">
                  <c:v>5.2846194193989504E-6</c:v>
                </c:pt>
                <c:pt idx="46205">
                  <c:v>5.2844497986370698E-6</c:v>
                </c:pt>
                <c:pt idx="46206">
                  <c:v>5.28431655766326E-6</c:v>
                </c:pt>
                <c:pt idx="46207">
                  <c:v>5.2841473916487303E-6</c:v>
                </c:pt>
                <c:pt idx="46208">
                  <c:v>5.2840168791590258E-6</c:v>
                </c:pt>
                <c:pt idx="46209">
                  <c:v>5.2839022828266016E-6</c:v>
                </c:pt>
                <c:pt idx="46210">
                  <c:v>5.2837258408544594E-6</c:v>
                </c:pt>
                <c:pt idx="46211">
                  <c:v>5.2835948736174032E-6</c:v>
                </c:pt>
                <c:pt idx="46212">
                  <c:v>5.2834443522442598E-6</c:v>
                </c:pt>
                <c:pt idx="46213">
                  <c:v>5.2833129302598536E-6</c:v>
                </c:pt>
                <c:pt idx="46214">
                  <c:v>5.2831278480880428E-6</c:v>
                </c:pt>
                <c:pt idx="46215">
                  <c:v>5.2830082495347597E-6</c:v>
                </c:pt>
                <c:pt idx="46216">
                  <c:v>5.2828690968453884E-6</c:v>
                </c:pt>
                <c:pt idx="46217">
                  <c:v>5.2827340368821751E-6</c:v>
                </c:pt>
                <c:pt idx="46218">
                  <c:v>5.2825557759206276E-6</c:v>
                </c:pt>
                <c:pt idx="46219">
                  <c:v>5.2824284466623786E-6</c:v>
                </c:pt>
                <c:pt idx="46220">
                  <c:v>5.2822824727627449E-6</c:v>
                </c:pt>
                <c:pt idx="46221">
                  <c:v>5.2821251301793382E-6</c:v>
                </c:pt>
                <c:pt idx="46222">
                  <c:v>5.28203372596181E-6</c:v>
                </c:pt>
                <c:pt idx="46223">
                  <c:v>5.2818436415691386E-6</c:v>
                </c:pt>
                <c:pt idx="46224">
                  <c:v>5.2816803872701712E-6</c:v>
                </c:pt>
                <c:pt idx="46225">
                  <c:v>5.2815476010437123E-6</c:v>
                </c:pt>
                <c:pt idx="46226">
                  <c:v>5.2814061746175867E-6</c:v>
                </c:pt>
                <c:pt idx="46227">
                  <c:v>5.2812551984970924E-6</c:v>
                </c:pt>
                <c:pt idx="46228">
                  <c:v>5.2811246860073879E-6</c:v>
                </c:pt>
                <c:pt idx="46229">
                  <c:v>5.2810023589699986E-6</c:v>
                </c:pt>
                <c:pt idx="46230">
                  <c:v>5.2808154578087851E-6</c:v>
                </c:pt>
                <c:pt idx="46231">
                  <c:v>5.2807113206654321E-6</c:v>
                </c:pt>
                <c:pt idx="46232">
                  <c:v>5.2805385166720953E-6</c:v>
                </c:pt>
                <c:pt idx="46233">
                  <c:v>5.2804166443820577E-6</c:v>
                </c:pt>
                <c:pt idx="46234">
                  <c:v>5.2802438403887209E-6</c:v>
                </c:pt>
                <c:pt idx="46235">
                  <c:v>5.2801169658778244E-6</c:v>
                </c:pt>
                <c:pt idx="46236">
                  <c:v>5.2799650802626266E-6</c:v>
                </c:pt>
                <c:pt idx="46237">
                  <c:v>5.2798236538365018E-6</c:v>
                </c:pt>
                <c:pt idx="46238">
                  <c:v>5.279682682157727E-6</c:v>
                </c:pt>
                <c:pt idx="46239">
                  <c:v>5.2795230658375658E-6</c:v>
                </c:pt>
                <c:pt idx="46240">
                  <c:v>5.2794025577895809E-6</c:v>
                </c:pt>
                <c:pt idx="46241">
                  <c:v>5.2792261158174369E-6</c:v>
                </c:pt>
                <c:pt idx="46242">
                  <c:v>5.2790946938330308E-6</c:v>
                </c:pt>
                <c:pt idx="46243">
                  <c:v>5.2789428082178347E-6</c:v>
                </c:pt>
                <c:pt idx="46244">
                  <c:v>5.2787977438129019E-6</c:v>
                </c:pt>
                <c:pt idx="46245">
                  <c:v>5.2786472224397576E-6</c:v>
                </c:pt>
                <c:pt idx="46246">
                  <c:v>5.2784948820772124E-6</c:v>
                </c:pt>
                <c:pt idx="46247">
                  <c:v>5.2783652790822089E-6</c:v>
                </c:pt>
                <c:pt idx="46248">
                  <c:v>5.2782070270041004E-6</c:v>
                </c:pt>
                <c:pt idx="46249">
                  <c:v>5.2780819714826066E-6</c:v>
                </c:pt>
                <c:pt idx="46250">
                  <c:v>5.2779328143515158E-6</c:v>
                </c:pt>
                <c:pt idx="46251">
                  <c:v>5.2777972996409517E-6</c:v>
                </c:pt>
                <c:pt idx="46252">
                  <c:v>5.2776626944250893E-6</c:v>
                </c:pt>
                <c:pt idx="46253">
                  <c:v>5.2775085350731388E-6</c:v>
                </c:pt>
                <c:pt idx="46254">
                  <c:v>5.2773489187529776E-6</c:v>
                </c:pt>
                <c:pt idx="46255">
                  <c:v>5.2771974878851316E-6</c:v>
                </c:pt>
                <c:pt idx="46256">
                  <c:v>5.2770578804484103E-6</c:v>
                </c:pt>
                <c:pt idx="46257">
                  <c:v>5.2769541980524082E-6</c:v>
                </c:pt>
                <c:pt idx="46258">
                  <c:v>5.2767973102163523E-6</c:v>
                </c:pt>
                <c:pt idx="46259">
                  <c:v>5.2766631597478408E-6</c:v>
                </c:pt>
                <c:pt idx="46260">
                  <c:v>5.2764753490919247E-6</c:v>
                </c:pt>
                <c:pt idx="46261">
                  <c:v>5.2763598432648004E-6</c:v>
                </c:pt>
                <c:pt idx="46262">
                  <c:v>5.2762188715860248E-6</c:v>
                </c:pt>
                <c:pt idx="46263">
                  <c:v>5.2760465223400388E-6</c:v>
                </c:pt>
                <c:pt idx="46264">
                  <c:v>5.2758937272301409E-6</c:v>
                </c:pt>
                <c:pt idx="46265">
                  <c:v>5.2757513913093126E-6</c:v>
                </c:pt>
                <c:pt idx="46266">
                  <c:v>5.2756181503355037E-6</c:v>
                </c:pt>
                <c:pt idx="46267">
                  <c:v>5.2754367061425E-6</c:v>
                </c:pt>
                <c:pt idx="46268">
                  <c:v>5.2753312047570944E-6</c:v>
                </c:pt>
                <c:pt idx="46269">
                  <c:v>5.2751897783309687E-6</c:v>
                </c:pt>
                <c:pt idx="46270">
                  <c:v>5.2750542636204054E-6</c:v>
                </c:pt>
                <c:pt idx="46271">
                  <c:v>5.274868271953892E-6</c:v>
                </c:pt>
                <c:pt idx="46272">
                  <c:v>5.2747427616850473E-6</c:v>
                </c:pt>
                <c:pt idx="46273">
                  <c:v>5.2746026995009743E-6</c:v>
                </c:pt>
                <c:pt idx="46274">
                  <c:v>5.2744703680218663E-6</c:v>
                </c:pt>
                <c:pt idx="46275">
                  <c:v>5.2743198466487229E-6</c:v>
                </c:pt>
                <c:pt idx="46276">
                  <c:v>5.2741529543709484E-6</c:v>
                </c:pt>
                <c:pt idx="46277">
                  <c:v>5.2740242608706467E-6</c:v>
                </c:pt>
                <c:pt idx="46278">
                  <c:v>5.273874648992205E-6</c:v>
                </c:pt>
                <c:pt idx="46279">
                  <c:v>5.2737400437763426E-6</c:v>
                </c:pt>
                <c:pt idx="46280">
                  <c:v>5.2735690587724093E-6</c:v>
                </c:pt>
                <c:pt idx="46281">
                  <c:v>5.2734294513356872E-6</c:v>
                </c:pt>
                <c:pt idx="46282">
                  <c:v>5.2732666517840698E-6</c:v>
                </c:pt>
                <c:pt idx="46283">
                  <c:v>5.273129772831453E-6</c:v>
                </c:pt>
                <c:pt idx="46284">
                  <c:v>5.2729747039848007E-6</c:v>
                </c:pt>
                <c:pt idx="46285">
                  <c:v>5.2728396440215866E-6</c:v>
                </c:pt>
                <c:pt idx="46286">
                  <c:v>5.2726782087120228E-6</c:v>
                </c:pt>
                <c:pt idx="46287">
                  <c:v>5.2725358727911953E-6</c:v>
                </c:pt>
                <c:pt idx="46288">
                  <c:v>5.2724471970577716E-6</c:v>
                </c:pt>
                <c:pt idx="46289">
                  <c:v>5.2722625696333134E-6</c:v>
                </c:pt>
                <c:pt idx="46290">
                  <c:v>5.2721161409863271E-6</c:v>
                </c:pt>
                <c:pt idx="46291">
                  <c:v>5.2719847190019209E-6</c:v>
                </c:pt>
                <c:pt idx="46292">
                  <c:v>5.2718314691446722E-6</c:v>
                </c:pt>
                <c:pt idx="46293">
                  <c:v>5.2717050493811257E-6</c:v>
                </c:pt>
                <c:pt idx="46294">
                  <c:v>5.2715481615450699E-6</c:v>
                </c:pt>
                <c:pt idx="46295">
                  <c:v>5.27139945916133E-6</c:v>
                </c:pt>
                <c:pt idx="46296">
                  <c:v>5.2712498472828884E-6</c:v>
                </c:pt>
                <c:pt idx="46297">
                  <c:v>5.271127065498149E-6</c:v>
                </c:pt>
                <c:pt idx="46298">
                  <c:v>5.2709442570630927E-6</c:v>
                </c:pt>
                <c:pt idx="46299">
                  <c:v>5.2708205657836524E-6</c:v>
                </c:pt>
                <c:pt idx="46300">
                  <c:v>5.2706955102621578E-6</c:v>
                </c:pt>
                <c:pt idx="46301">
                  <c:v>5.2704886002175036E-6</c:v>
                </c:pt>
                <c:pt idx="46302">
                  <c:v>5.2703835535794497E-6</c:v>
                </c:pt>
                <c:pt idx="46303">
                  <c:v>5.2702575885632541E-6</c:v>
                </c:pt>
                <c:pt idx="46304">
                  <c:v>5.2701111599162687E-6</c:v>
                </c:pt>
                <c:pt idx="46305">
                  <c:v>5.2699851949000731E-6</c:v>
                </c:pt>
                <c:pt idx="46306">
                  <c:v>5.2698287618113682E-6</c:v>
                </c:pt>
                <c:pt idx="46307">
                  <c:v>5.2696445891342591E-6</c:v>
                </c:pt>
                <c:pt idx="46308">
                  <c:v>5.2695259000756778E-6</c:v>
                </c:pt>
                <c:pt idx="46309">
                  <c:v>5.269372650218429E-6</c:v>
                </c:pt>
                <c:pt idx="46310">
                  <c:v>5.2692380450025667E-6</c:v>
                </c:pt>
                <c:pt idx="46311">
                  <c:v>5.2690934353449848E-6</c:v>
                </c:pt>
                <c:pt idx="46312">
                  <c:v>5.2689101721625784E-6</c:v>
                </c:pt>
                <c:pt idx="46313">
                  <c:v>5.2687828429043293E-6</c:v>
                </c:pt>
                <c:pt idx="46314">
                  <c:v>5.2686282288050279E-6</c:v>
                </c:pt>
                <c:pt idx="46315">
                  <c:v>5.2685090849990956E-6</c:v>
                </c:pt>
                <c:pt idx="46316">
                  <c:v>5.2683308240375482E-6</c:v>
                </c:pt>
                <c:pt idx="46317">
                  <c:v>5.2682044042740017E-6</c:v>
                </c:pt>
                <c:pt idx="46318">
                  <c:v>5.2680547923955601E-6</c:v>
                </c:pt>
                <c:pt idx="46319">
                  <c:v>5.2679197324323468E-6</c:v>
                </c:pt>
                <c:pt idx="46320">
                  <c:v>5.2677291932923254E-6</c:v>
                </c:pt>
                <c:pt idx="46321">
                  <c:v>5.2676127779704976E-6</c:v>
                </c:pt>
                <c:pt idx="46322">
                  <c:v>5.2674549806397408E-6</c:v>
                </c:pt>
                <c:pt idx="46323">
                  <c:v>5.2673112804768607E-6</c:v>
                </c:pt>
                <c:pt idx="46324">
                  <c:v>5.2672166930278763E-6</c:v>
                </c:pt>
                <c:pt idx="46325">
                  <c:v>5.2670325203507673E-6</c:v>
                </c:pt>
                <c:pt idx="46326">
                  <c:v>5.2668942771560978E-6</c:v>
                </c:pt>
                <c:pt idx="46327">
                  <c:v>5.2667437557829544E-6</c:v>
                </c:pt>
                <c:pt idx="46328">
                  <c:v>5.266605057840934E-6</c:v>
                </c:pt>
                <c:pt idx="46329">
                  <c:v>5.266464995656861E-6</c:v>
                </c:pt>
                <c:pt idx="46330">
                  <c:v>5.2663235692307353E-6</c:v>
                </c:pt>
                <c:pt idx="46331">
                  <c:v>5.2661557674582582E-6</c:v>
                </c:pt>
                <c:pt idx="46332">
                  <c:v>5.2660111578006763E-6</c:v>
                </c:pt>
                <c:pt idx="46333">
                  <c:v>5.2658497224911116E-6</c:v>
                </c:pt>
                <c:pt idx="46334">
                  <c:v>5.2657287596957758E-6</c:v>
                </c:pt>
                <c:pt idx="46335">
                  <c:v>5.2655941544799134E-6</c:v>
                </c:pt>
                <c:pt idx="46336">
                  <c:v>5.2654390856332611E-6</c:v>
                </c:pt>
                <c:pt idx="46337">
                  <c:v>5.2652853810286624E-6</c:v>
                </c:pt>
                <c:pt idx="46338">
                  <c:v>5.2651698752015363E-6</c:v>
                </c:pt>
                <c:pt idx="46339">
                  <c:v>5.2650038924184628E-6</c:v>
                </c:pt>
                <c:pt idx="46340">
                  <c:v>5.2648833843704779E-6</c:v>
                </c:pt>
                <c:pt idx="46341">
                  <c:v>5.2647337724920362E-6</c:v>
                </c:pt>
                <c:pt idx="46342">
                  <c:v>5.2645773394033313E-6</c:v>
                </c:pt>
                <c:pt idx="46343">
                  <c:v>5.2644390962086618E-6</c:v>
                </c:pt>
                <c:pt idx="46344">
                  <c:v>5.2642717491835364E-6</c:v>
                </c:pt>
                <c:pt idx="46345">
                  <c:v>5.2641194088209886E-6</c:v>
                </c:pt>
                <c:pt idx="46346">
                  <c:v>5.2639757086581076E-6</c:v>
                </c:pt>
                <c:pt idx="46347">
                  <c:v>5.2638442866737023E-6</c:v>
                </c:pt>
                <c:pt idx="46348">
                  <c:v>5.2636969485320151E-6</c:v>
                </c:pt>
                <c:pt idx="46349">
                  <c:v>5.2635468819062234E-6</c:v>
                </c:pt>
                <c:pt idx="46350">
                  <c:v>5.2634013627539389E-6</c:v>
                </c:pt>
                <c:pt idx="46351">
                  <c:v>5.2632458391599357E-6</c:v>
                </c:pt>
                <c:pt idx="46352">
                  <c:v>5.263080311124213E-6</c:v>
                </c:pt>
                <c:pt idx="46353">
                  <c:v>5.2629752644861583E-6</c:v>
                </c:pt>
                <c:pt idx="46354">
                  <c:v>5.2628342928073826E-6</c:v>
                </c:pt>
                <c:pt idx="46355">
                  <c:v>5.2626883189077489E-6</c:v>
                </c:pt>
                <c:pt idx="46356">
                  <c:v>5.2625205171352718E-6</c:v>
                </c:pt>
                <c:pt idx="46357">
                  <c:v>5.2623695410147766E-6</c:v>
                </c:pt>
                <c:pt idx="46358">
                  <c:v>5.262259492155863E-6</c:v>
                </c:pt>
                <c:pt idx="46359">
                  <c:v>5.2620907808886841E-6</c:v>
                </c:pt>
                <c:pt idx="46360">
                  <c:v>5.2619366215367336E-6</c:v>
                </c:pt>
                <c:pt idx="46361">
                  <c:v>5.2618001973314676E-6</c:v>
                </c:pt>
                <c:pt idx="46362">
                  <c:v>5.2616451284848154E-6</c:v>
                </c:pt>
                <c:pt idx="46363">
                  <c:v>5.2615073400374968E-6</c:v>
                </c:pt>
                <c:pt idx="46364">
                  <c:v>5.261354090180248E-6</c:v>
                </c:pt>
                <c:pt idx="46365">
                  <c:v>5.261174010229297E-6</c:v>
                </c:pt>
                <c:pt idx="46366">
                  <c:v>5.2610489547078032E-6</c:v>
                </c:pt>
                <c:pt idx="46367">
                  <c:v>5.2609179874707479E-6</c:v>
                </c:pt>
                <c:pt idx="46368">
                  <c:v>1.504870969802141E-2</c:v>
                </c:pt>
                <c:pt idx="46369">
                  <c:v>4.5072031207382679E-3</c:v>
                </c:pt>
                <c:pt idx="46370">
                  <c:v>2.8710344340652232E-3</c:v>
                </c:pt>
                <c:pt idx="46371">
                  <c:v>9.1459071263670921E-3</c:v>
                </c:pt>
                <c:pt idx="46372">
                  <c:v>6.4859325066208839E-3</c:v>
                </c:pt>
                <c:pt idx="46373">
                  <c:v>1.5913784736767409E-3</c:v>
                </c:pt>
                <c:pt idx="46374">
                  <c:v>1.702866633422673E-3</c:v>
                </c:pt>
                <c:pt idx="46375">
                  <c:v>3.679059911519289E-3</c:v>
                </c:pt>
                <c:pt idx="46376">
                  <c:v>4.7181802801787853E-3</c:v>
                </c:pt>
                <c:pt idx="46377">
                  <c:v>4.1070263832807541E-3</c:v>
                </c:pt>
                <c:pt idx="46378">
                  <c:v>2.7424443978816271E-3</c:v>
                </c:pt>
                <c:pt idx="46379">
                  <c:v>1.8670324934646489E-3</c:v>
                </c:pt>
                <c:pt idx="46380">
                  <c:v>2.016422338783741E-3</c:v>
                </c:pt>
                <c:pt idx="46381">
                  <c:v>2.736441558226943E-3</c:v>
                </c:pt>
                <c:pt idx="46382">
                  <c:v>3.0713572632521391E-3</c:v>
                </c:pt>
                <c:pt idx="46383">
                  <c:v>2.510188147425652E-3</c:v>
                </c:pt>
                <c:pt idx="46384">
                  <c:v>1.496696029789746E-3</c:v>
                </c:pt>
                <c:pt idx="46385">
                  <c:v>8.5663481149822474E-4</c:v>
                </c:pt>
                <c:pt idx="46386">
                  <c:v>8.6667248979210854E-4</c:v>
                </c:pt>
                <c:pt idx="46387">
                  <c:v>1.0973013704642649E-3</c:v>
                </c:pt>
                <c:pt idx="46388">
                  <c:v>9.770846227183938E-4</c:v>
                </c:pt>
                <c:pt idx="46389">
                  <c:v>4.8110418720170861E-4</c:v>
                </c:pt>
                <c:pt idx="46390">
                  <c:v>1.7489415768068281E-4</c:v>
                </c:pt>
                <c:pt idx="46391">
                  <c:v>4.6697829384356743E-4</c:v>
                </c:pt>
                <c:pt idx="46392">
                  <c:v>7.383755873888731E-4</c:v>
                </c:pt>
                <c:pt idx="46393">
                  <c:v>3.9464535075239843E-4</c:v>
                </c:pt>
                <c:pt idx="46394">
                  <c:v>1.157854203484021E-4</c:v>
                </c:pt>
                <c:pt idx="46395">
                  <c:v>3.3242770587094128E-4</c:v>
                </c:pt>
                <c:pt idx="46396">
                  <c:v>5.2725145360454917E-4</c:v>
                </c:pt>
                <c:pt idx="46397">
                  <c:v>3.3847364829853182E-4</c:v>
                </c:pt>
                <c:pt idx="46398">
                  <c:v>1.141302127507515E-4</c:v>
                </c:pt>
                <c:pt idx="46399">
                  <c:v>2.4577532894909382E-4</c:v>
                </c:pt>
                <c:pt idx="46400">
                  <c:v>3.932880936190486E-4</c:v>
                </c:pt>
                <c:pt idx="46401">
                  <c:v>2.2831840033177289E-4</c:v>
                </c:pt>
                <c:pt idx="46402">
                  <c:v>9.3208400357980281E-5</c:v>
                </c:pt>
                <c:pt idx="46403">
                  <c:v>2.0030136511195451E-4</c:v>
                </c:pt>
                <c:pt idx="46404">
                  <c:v>2.732742577791214E-4</c:v>
                </c:pt>
                <c:pt idx="46405">
                  <c:v>1.5878032718319451E-4</c:v>
                </c:pt>
                <c:pt idx="46406">
                  <c:v>7.613383058924228E-5</c:v>
                </c:pt>
                <c:pt idx="46407">
                  <c:v>1.5045035979710519E-4</c:v>
                </c:pt>
                <c:pt idx="46408">
                  <c:v>1.935071486514062E-4</c:v>
                </c:pt>
                <c:pt idx="46409">
                  <c:v>1.098882639780641E-4</c:v>
                </c:pt>
                <c:pt idx="46410">
                  <c:v>6.3719424360897392E-5</c:v>
                </c:pt>
                <c:pt idx="46411">
                  <c:v>1.164592904387973E-4</c:v>
                </c:pt>
                <c:pt idx="46412">
                  <c:v>1.3763483730144799E-4</c:v>
                </c:pt>
                <c:pt idx="46413">
                  <c:v>8.3152626757510006E-5</c:v>
                </c:pt>
                <c:pt idx="46414">
                  <c:v>5.0206348532810807E-5</c:v>
                </c:pt>
                <c:pt idx="46415">
                  <c:v>8.5590982052963227E-5</c:v>
                </c:pt>
                <c:pt idx="46416">
                  <c:v>9.9076904007233679E-5</c:v>
                </c:pt>
                <c:pt idx="46417">
                  <c:v>5.9646736190188683E-5</c:v>
                </c:pt>
                <c:pt idx="46418">
                  <c:v>4.2164814658463001E-5</c:v>
                </c:pt>
                <c:pt idx="46419">
                  <c:v>6.5862062911037356E-5</c:v>
                </c:pt>
                <c:pt idx="46420">
                  <c:v>7.3331779276486486E-5</c:v>
                </c:pt>
                <c:pt idx="46421">
                  <c:v>4.922562584397383E-5</c:v>
                </c:pt>
                <c:pt idx="46422">
                  <c:v>3.5274308174848563E-5</c:v>
                </c:pt>
                <c:pt idx="46423">
                  <c:v>4.9341215344611562E-5</c:v>
                </c:pt>
                <c:pt idx="46424">
                  <c:v>5.5421201977878809E-5</c:v>
                </c:pt>
                <c:pt idx="46425">
                  <c:v>3.9250677218660712E-5</c:v>
                </c:pt>
                <c:pt idx="46426">
                  <c:v>3.0980343581177287E-5</c:v>
                </c:pt>
                <c:pt idx="46427">
                  <c:v>3.9717764593660831E-5</c:v>
                </c:pt>
                <c:pt idx="46428">
                  <c:v>4.3770196498371661E-5</c:v>
                </c:pt>
                <c:pt idx="46429">
                  <c:v>3.4507393138483167E-5</c:v>
                </c:pt>
                <c:pt idx="46430">
                  <c:v>2.8159205612610091E-5</c:v>
                </c:pt>
                <c:pt idx="46431">
                  <c:v>3.3370353776263073E-5</c:v>
                </c:pt>
                <c:pt idx="46432">
                  <c:v>3.7189249269431457E-5</c:v>
                </c:pt>
                <c:pt idx="46433">
                  <c:v>3.1357889383798472E-5</c:v>
                </c:pt>
                <c:pt idx="46434">
                  <c:v>2.704943653952796E-5</c:v>
                </c:pt>
                <c:pt idx="46435">
                  <c:v>3.020363146788441E-5</c:v>
                </c:pt>
                <c:pt idx="46436">
                  <c:v>3.3096224797191098E-5</c:v>
                </c:pt>
                <c:pt idx="46437">
                  <c:v>2.9596645617857579E-5</c:v>
                </c:pt>
                <c:pt idx="46438">
                  <c:v>2.618477446958423E-5</c:v>
                </c:pt>
                <c:pt idx="46439">
                  <c:v>2.8076494345441461E-5</c:v>
                </c:pt>
                <c:pt idx="46440">
                  <c:v>3.018937240995001E-5</c:v>
                </c:pt>
                <c:pt idx="46441">
                  <c:v>2.8092052161809988E-5</c:v>
                </c:pt>
                <c:pt idx="46442">
                  <c:v>2.5782455850276161E-5</c:v>
                </c:pt>
                <c:pt idx="46443">
                  <c:v>2.695767943805549E-5</c:v>
                </c:pt>
                <c:pt idx="46444">
                  <c:v>2.845451490429696E-5</c:v>
                </c:pt>
                <c:pt idx="46445">
                  <c:v>2.716712515393738E-5</c:v>
                </c:pt>
                <c:pt idx="46446">
                  <c:v>2.5561072106938809E-5</c:v>
                </c:pt>
                <c:pt idx="46447">
                  <c:v>2.621381645440124E-5</c:v>
                </c:pt>
                <c:pt idx="46448">
                  <c:v>2.7182608391740359E-5</c:v>
                </c:pt>
                <c:pt idx="46449">
                  <c:v>2.6327388695790429E-5</c:v>
                </c:pt>
                <c:pt idx="46450">
                  <c:v>2.518265864637215E-5</c:v>
                </c:pt>
                <c:pt idx="46451">
                  <c:v>2.5519204427837391E-5</c:v>
                </c:pt>
                <c:pt idx="46452">
                  <c:v>2.6133724531973709E-5</c:v>
                </c:pt>
                <c:pt idx="46453">
                  <c:v>2.5566025215084661E-5</c:v>
                </c:pt>
                <c:pt idx="46454">
                  <c:v>2.4760856831562709E-5</c:v>
                </c:pt>
                <c:pt idx="46455">
                  <c:v>2.4920500436564911E-5</c:v>
                </c:pt>
                <c:pt idx="46456">
                  <c:v>2.5298752007074651E-5</c:v>
                </c:pt>
                <c:pt idx="46457">
                  <c:v>2.490260521881282E-5</c:v>
                </c:pt>
                <c:pt idx="46458">
                  <c:v>2.4320212105521929E-5</c:v>
                </c:pt>
                <c:pt idx="46459">
                  <c:v>2.4366490833926949E-5</c:v>
                </c:pt>
                <c:pt idx="46460">
                  <c:v>2.4577517251600511E-5</c:v>
                </c:pt>
                <c:pt idx="46461">
                  <c:v>2.4287284759338949E-5</c:v>
                </c:pt>
                <c:pt idx="46462">
                  <c:v>2.3866066840128038E-5</c:v>
                </c:pt>
                <c:pt idx="46463">
                  <c:v>2.386151754762977E-5</c:v>
                </c:pt>
                <c:pt idx="46464">
                  <c:v>2.3979187972145158E-5</c:v>
                </c:pt>
                <c:pt idx="46465">
                  <c:v>2.3771171981934461E-5</c:v>
                </c:pt>
                <c:pt idx="46466">
                  <c:v>2.347327972529456E-5</c:v>
                </c:pt>
                <c:pt idx="46467">
                  <c:v>2.3449720174539831E-5</c:v>
                </c:pt>
                <c:pt idx="46468">
                  <c:v>2.3508833692176271E-5</c:v>
                </c:pt>
                <c:pt idx="46469">
                  <c:v>2.3352980861091052E-5</c:v>
                </c:pt>
                <c:pt idx="46470">
                  <c:v>2.3135889932746071E-5</c:v>
                </c:pt>
                <c:pt idx="46471">
                  <c:v>2.3098315068637021E-5</c:v>
                </c:pt>
                <c:pt idx="46472">
                  <c:v>2.3114520445233211E-5</c:v>
                </c:pt>
                <c:pt idx="46473">
                  <c:v>2.2988850105321031E-5</c:v>
                </c:pt>
                <c:pt idx="46474">
                  <c:v>2.2823471226729449E-5</c:v>
                </c:pt>
                <c:pt idx="46475">
                  <c:v>2.277711246279068E-5</c:v>
                </c:pt>
                <c:pt idx="46476">
                  <c:v>2.2765574613003992E-5</c:v>
                </c:pt>
                <c:pt idx="46477">
                  <c:v>2.266048068122473E-5</c:v>
                </c:pt>
                <c:pt idx="46478">
                  <c:v>2.25304738705745E-5</c:v>
                </c:pt>
                <c:pt idx="46479">
                  <c:v>2.2478679966297929E-5</c:v>
                </c:pt>
                <c:pt idx="46480">
                  <c:v>2.2448097297456119E-5</c:v>
                </c:pt>
                <c:pt idx="46481">
                  <c:v>2.2354790417011831E-5</c:v>
                </c:pt>
                <c:pt idx="46482">
                  <c:v>2.224585659860168E-5</c:v>
                </c:pt>
                <c:pt idx="46483">
                  <c:v>2.2188392904354259E-5</c:v>
                </c:pt>
                <c:pt idx="46484">
                  <c:v>2.2143736714497209E-5</c:v>
                </c:pt>
                <c:pt idx="46485">
                  <c:v>2.2057736714486961E-5</c:v>
                </c:pt>
                <c:pt idx="46486">
                  <c:v>2.1962827304378149E-5</c:v>
                </c:pt>
                <c:pt idx="46487">
                  <c:v>2.1902749722357839E-5</c:v>
                </c:pt>
                <c:pt idx="46488">
                  <c:v>2.185043376812246E-5</c:v>
                </c:pt>
                <c:pt idx="46489">
                  <c:v>2.1770985767943781E-5</c:v>
                </c:pt>
                <c:pt idx="46490">
                  <c:v>2.168689388781786E-5</c:v>
                </c:pt>
                <c:pt idx="46491">
                  <c:v>2.1626094167004339E-5</c:v>
                </c:pt>
                <c:pt idx="46492">
                  <c:v>2.1569601813098419E-5</c:v>
                </c:pt>
                <c:pt idx="46493">
                  <c:v>2.149528518202715E-5</c:v>
                </c:pt>
                <c:pt idx="46494">
                  <c:v>2.1418922187876891E-5</c:v>
                </c:pt>
                <c:pt idx="46495">
                  <c:v>2.13580879062647E-5</c:v>
                </c:pt>
                <c:pt idx="46496">
                  <c:v>2.1299507352523509E-5</c:v>
                </c:pt>
                <c:pt idx="46497">
                  <c:v>2.1229136109468531E-5</c:v>
                </c:pt>
                <c:pt idx="46498">
                  <c:v>2.1158310119062659E-5</c:v>
                </c:pt>
                <c:pt idx="46499">
                  <c:v>2.1097879653098062E-5</c:v>
                </c:pt>
                <c:pt idx="46500">
                  <c:v>2.1038569684606049E-5</c:v>
                </c:pt>
                <c:pt idx="46501">
                  <c:v>2.097167453030124E-5</c:v>
                </c:pt>
                <c:pt idx="46502">
                  <c:v>2.0905081328237429E-5</c:v>
                </c:pt>
                <c:pt idx="46503">
                  <c:v>2.0845465769525621E-5</c:v>
                </c:pt>
                <c:pt idx="46504">
                  <c:v>2.078617762890644E-5</c:v>
                </c:pt>
                <c:pt idx="46505">
                  <c:v>2.0722000044770539E-5</c:v>
                </c:pt>
                <c:pt idx="46506">
                  <c:v>2.065822081931401E-5</c:v>
                </c:pt>
                <c:pt idx="46507">
                  <c:v>2.0599140043486841E-5</c:v>
                </c:pt>
                <c:pt idx="46508">
                  <c:v>2.0540117475320588E-5</c:v>
                </c:pt>
                <c:pt idx="46509">
                  <c:v>2.0478033547988161E-5</c:v>
                </c:pt>
                <c:pt idx="46510">
                  <c:v>2.0416608094819821E-5</c:v>
                </c:pt>
                <c:pt idx="46511">
                  <c:v>2.0358291294542141E-5</c:v>
                </c:pt>
                <c:pt idx="46512">
                  <c:v>2.029988354479428E-5</c:v>
                </c:pt>
                <c:pt idx="46513">
                  <c:v>2.0239602235960771E-5</c:v>
                </c:pt>
                <c:pt idx="46514">
                  <c:v>2.0180183128104549E-5</c:v>
                </c:pt>
                <c:pt idx="46515">
                  <c:v>2.0122666683164429E-5</c:v>
                </c:pt>
                <c:pt idx="46516">
                  <c:v>2.00653030333342E-5</c:v>
                </c:pt>
                <c:pt idx="46517">
                  <c:v>2.0006584236398339E-5</c:v>
                </c:pt>
                <c:pt idx="46518">
                  <c:v>1.9948822227888741E-5</c:v>
                </c:pt>
                <c:pt idx="46519">
                  <c:v>1.9892491764039729E-5</c:v>
                </c:pt>
                <c:pt idx="46520">
                  <c:v>1.983603578992188E-5</c:v>
                </c:pt>
                <c:pt idx="46521">
                  <c:v>1.9779074136749841E-5</c:v>
                </c:pt>
                <c:pt idx="46522">
                  <c:v>1.9722710931091569E-5</c:v>
                </c:pt>
                <c:pt idx="46523">
                  <c:v>1.9667533706524409E-5</c:v>
                </c:pt>
                <c:pt idx="46524">
                  <c:v>1.9612285541370511E-5</c:v>
                </c:pt>
                <c:pt idx="46525">
                  <c:v>1.9556862753233869E-5</c:v>
                </c:pt>
                <c:pt idx="46526">
                  <c:v>1.9502031136653389E-5</c:v>
                </c:pt>
                <c:pt idx="46527">
                  <c:v>1.944797440955881E-5</c:v>
                </c:pt>
                <c:pt idx="46528">
                  <c:v>1.9393981347093359E-5</c:v>
                </c:pt>
                <c:pt idx="46529">
                  <c:v>1.9339886421221308E-5</c:v>
                </c:pt>
                <c:pt idx="46530">
                  <c:v>1.9286480892333199E-5</c:v>
                </c:pt>
                <c:pt idx="46531">
                  <c:v>1.9233535567764189E-5</c:v>
                </c:pt>
                <c:pt idx="46532">
                  <c:v>1.9180748495273289E-5</c:v>
                </c:pt>
                <c:pt idx="46533">
                  <c:v>1.9128106941934672E-5</c:v>
                </c:pt>
                <c:pt idx="46534">
                  <c:v>1.9075934687862169E-5</c:v>
                </c:pt>
                <c:pt idx="46535">
                  <c:v>1.9024264474865049E-5</c:v>
                </c:pt>
                <c:pt idx="46536">
                  <c:v>1.8972570615005679E-5</c:v>
                </c:pt>
                <c:pt idx="46537">
                  <c:v>1.8921266018878669E-5</c:v>
                </c:pt>
                <c:pt idx="46538">
                  <c:v>1.887032522063237E-5</c:v>
                </c:pt>
                <c:pt idx="46539">
                  <c:v>1.881979915197007E-5</c:v>
                </c:pt>
                <c:pt idx="46540">
                  <c:v>1.876940950751305E-5</c:v>
                </c:pt>
                <c:pt idx="46541">
                  <c:v>1.8719292711466551E-5</c:v>
                </c:pt>
                <c:pt idx="46542">
                  <c:v>1.8669605196919289E-5</c:v>
                </c:pt>
                <c:pt idx="46543">
                  <c:v>1.8620163245941509E-5</c:v>
                </c:pt>
                <c:pt idx="46544">
                  <c:v>1.857112511061132E-5</c:v>
                </c:pt>
                <c:pt idx="46545">
                  <c:v>1.8522214304539378E-5</c:v>
                </c:pt>
                <c:pt idx="46546">
                  <c:v>1.8473570889909748E-5</c:v>
                </c:pt>
                <c:pt idx="46547">
                  <c:v>1.8425376765662801E-5</c:v>
                </c:pt>
                <c:pt idx="46548">
                  <c:v>1.8377404558123089E-5</c:v>
                </c:pt>
                <c:pt idx="46549">
                  <c:v>1.832968155213166E-5</c:v>
                </c:pt>
                <c:pt idx="46550">
                  <c:v>1.828229324019048E-5</c:v>
                </c:pt>
                <c:pt idx="46551">
                  <c:v>1.8235286916024052E-5</c:v>
                </c:pt>
                <c:pt idx="46552">
                  <c:v>1.8188407921115871E-5</c:v>
                </c:pt>
                <c:pt idx="46553">
                  <c:v>1.814192000892945E-5</c:v>
                </c:pt>
                <c:pt idx="46554">
                  <c:v>1.8095572158927101E-5</c:v>
                </c:pt>
                <c:pt idx="46555">
                  <c:v>1.8049615391646508E-5</c:v>
                </c:pt>
                <c:pt idx="46556">
                  <c:v>1.8003960576606911E-5</c:v>
                </c:pt>
                <c:pt idx="46557">
                  <c:v>1.795847492758185E-5</c:v>
                </c:pt>
                <c:pt idx="46558">
                  <c:v>1.7913363990373909E-5</c:v>
                </c:pt>
                <c:pt idx="46559">
                  <c:v>1.786843677109573E-5</c:v>
                </c:pt>
                <c:pt idx="46560">
                  <c:v>1.7823824236984361E-5</c:v>
                </c:pt>
                <c:pt idx="46561">
                  <c:v>1.7779395420802761E-5</c:v>
                </c:pt>
                <c:pt idx="46562">
                  <c:v>1.773539770510979E-5</c:v>
                </c:pt>
                <c:pt idx="46563">
                  <c:v>1.769154732755851E-5</c:v>
                </c:pt>
                <c:pt idx="46564">
                  <c:v>1.7647998902248219E-5</c:v>
                </c:pt>
                <c:pt idx="46565">
                  <c:v>1.760461418598425E-5</c:v>
                </c:pt>
                <c:pt idx="46566">
                  <c:v>1.7561658751219511E-5</c:v>
                </c:pt>
                <c:pt idx="46567">
                  <c:v>1.7518834283691831E-5</c:v>
                </c:pt>
                <c:pt idx="46568">
                  <c:v>1.7476277207606469E-5</c:v>
                </c:pt>
                <c:pt idx="46569">
                  <c:v>1.743403117870912E-5</c:v>
                </c:pt>
                <c:pt idx="46570">
                  <c:v>1.7392034351360049E-5</c:v>
                </c:pt>
                <c:pt idx="46571">
                  <c:v>1.7350228517898358E-5</c:v>
                </c:pt>
                <c:pt idx="46572">
                  <c:v>1.730878466332797E-5</c:v>
                </c:pt>
                <c:pt idx="46573">
                  <c:v>1.7267455405090001E-5</c:v>
                </c:pt>
                <c:pt idx="46574">
                  <c:v>1.722650449664798E-5</c:v>
                </c:pt>
                <c:pt idx="46575">
                  <c:v>1.7185744582093321E-5</c:v>
                </c:pt>
                <c:pt idx="46576">
                  <c:v>1.714516656647902E-5</c:v>
                </c:pt>
                <c:pt idx="46577">
                  <c:v>1.710488140815869E-5</c:v>
                </c:pt>
                <c:pt idx="46578">
                  <c:v>1.706491639197338E-5</c:v>
                </c:pt>
                <c:pt idx="46579">
                  <c:v>1.702511326584499E-5</c:v>
                </c:pt>
                <c:pt idx="46580">
                  <c:v>1.698557025520131E-5</c:v>
                </c:pt>
                <c:pt idx="46581">
                  <c:v>1.6946245523286049E-5</c:v>
                </c:pt>
                <c:pt idx="46582">
                  <c:v>1.690720273472834E-5</c:v>
                </c:pt>
                <c:pt idx="46583">
                  <c:v>1.686839459580369E-5</c:v>
                </c:pt>
                <c:pt idx="46584">
                  <c:v>1.6829722881084311E-5</c:v>
                </c:pt>
                <c:pt idx="46585">
                  <c:v>1.6791349480627101E-5</c:v>
                </c:pt>
                <c:pt idx="46586">
                  <c:v>1.6753201634855941E-5</c:v>
                </c:pt>
                <c:pt idx="46587">
                  <c:v>1.6715301171643659E-5</c:v>
                </c:pt>
                <c:pt idx="46588">
                  <c:v>1.6677631720085628E-5</c:v>
                </c:pt>
                <c:pt idx="46589">
                  <c:v>1.6640233297948729E-5</c:v>
                </c:pt>
                <c:pt idx="46590">
                  <c:v>1.6602978575974699E-5</c:v>
                </c:pt>
                <c:pt idx="46591">
                  <c:v>1.656600397836883E-5</c:v>
                </c:pt>
                <c:pt idx="46592">
                  <c:v>1.652923310757615E-5</c:v>
                </c:pt>
                <c:pt idx="46593">
                  <c:v>1.6492665963596661E-5</c:v>
                </c:pt>
                <c:pt idx="46594">
                  <c:v>1.6456326193292629E-5</c:v>
                </c:pt>
                <c:pt idx="46595">
                  <c:v>1.6420224710600451E-5</c:v>
                </c:pt>
                <c:pt idx="46596">
                  <c:v>1.6384366972488351E-5</c:v>
                </c:pt>
                <c:pt idx="46597">
                  <c:v>1.6348632925655689E-5</c:v>
                </c:pt>
                <c:pt idx="46598">
                  <c:v>1.631320628803223E-5</c:v>
                </c:pt>
                <c:pt idx="46599">
                  <c:v>1.6278019757010039E-5</c:v>
                </c:pt>
                <c:pt idx="46600">
                  <c:v>1.6242953279288489E-5</c:v>
                </c:pt>
                <c:pt idx="46601">
                  <c:v>1.6208143279072829E-5</c:v>
                </c:pt>
                <c:pt idx="46602">
                  <c:v>1.6173542462638579E-5</c:v>
                </c:pt>
                <c:pt idx="46603">
                  <c:v>1.6139130821102299E-5</c:v>
                </c:pt>
                <c:pt idx="46604">
                  <c:v>1.6104972019093111E-5</c:v>
                </c:pt>
                <c:pt idx="46605">
                  <c:v>1.607092963240575E-5</c:v>
                </c:pt>
                <c:pt idx="46606">
                  <c:v>1.6037154637160711E-5</c:v>
                </c:pt>
                <c:pt idx="46607">
                  <c:v>1.6003603377612311E-5</c:v>
                </c:pt>
                <c:pt idx="46608">
                  <c:v>1.5970292224665169E-5</c:v>
                </c:pt>
                <c:pt idx="46609">
                  <c:v>1.5937102944008071E-5</c:v>
                </c:pt>
                <c:pt idx="46610">
                  <c:v>1.5904179235803891E-5</c:v>
                </c:pt>
                <c:pt idx="46611">
                  <c:v>1.5871377399889749E-5</c:v>
                </c:pt>
                <c:pt idx="46612">
                  <c:v>1.5838762919884178E-5</c:v>
                </c:pt>
                <c:pt idx="46613">
                  <c:v>1.580642674525734E-5</c:v>
                </c:pt>
                <c:pt idx="46614">
                  <c:v>1.5774276107549671E-5</c:v>
                </c:pt>
                <c:pt idx="46615">
                  <c:v>1.5742214600322771E-5</c:v>
                </c:pt>
                <c:pt idx="46616">
                  <c:v>1.5710464140283879E-5</c:v>
                </c:pt>
                <c:pt idx="46617">
                  <c:v>1.567889739817474E-5</c:v>
                </c:pt>
                <c:pt idx="46618">
                  <c:v>1.5647528925910589E-5</c:v>
                </c:pt>
                <c:pt idx="46619">
                  <c:v>1.5616282325936481E-5</c:v>
                </c:pt>
                <c:pt idx="46620">
                  <c:v>1.5585283108521249E-5</c:v>
                </c:pt>
                <c:pt idx="46621">
                  <c:v>1.5554400306427851E-5</c:v>
                </c:pt>
                <c:pt idx="46622">
                  <c:v>1.5523877664236348E-5</c:v>
                </c:pt>
                <c:pt idx="46623">
                  <c:v>1.5493375030928291E-5</c:v>
                </c:pt>
                <c:pt idx="46624">
                  <c:v>1.5463041563634761E-5</c:v>
                </c:pt>
                <c:pt idx="46625">
                  <c:v>1.5432928194059059E-5</c:v>
                </c:pt>
                <c:pt idx="46626">
                  <c:v>1.540306220704224E-5</c:v>
                </c:pt>
                <c:pt idx="46627">
                  <c:v>1.5373358110082339E-5</c:v>
                </c:pt>
                <c:pt idx="46628">
                  <c:v>1.5343823179136958E-5</c:v>
                </c:pt>
                <c:pt idx="46629">
                  <c:v>1.5314401025534611E-5</c:v>
                </c:pt>
                <c:pt idx="46630">
                  <c:v>1.5285344488802369E-5</c:v>
                </c:pt>
                <c:pt idx="46631">
                  <c:v>1.5256254300766161E-5</c:v>
                </c:pt>
                <c:pt idx="46632">
                  <c:v>1.522745060356101E-5</c:v>
                </c:pt>
                <c:pt idx="46633">
                  <c:v>1.519880515843397E-5</c:v>
                </c:pt>
                <c:pt idx="46634">
                  <c:v>1.517030250397511E-5</c:v>
                </c:pt>
                <c:pt idx="46635">
                  <c:v>1.514204723207513E-5</c:v>
                </c:pt>
                <c:pt idx="46636">
                  <c:v>1.511389564257115E-5</c:v>
                </c:pt>
                <c:pt idx="46637">
                  <c:v>1.508588593424065E-5</c:v>
                </c:pt>
                <c:pt idx="46638">
                  <c:v>1.5058117242006119E-5</c:v>
                </c:pt>
                <c:pt idx="46639">
                  <c:v>1.503049497841857E-5</c:v>
                </c:pt>
                <c:pt idx="46640">
                  <c:v>1.500300004408928E-5</c:v>
                </c:pt>
                <c:pt idx="46641">
                  <c:v>1.497573975939304E-5</c:v>
                </c:pt>
                <c:pt idx="46642">
                  <c:v>1.4948589523555709E-5</c:v>
                </c:pt>
                <c:pt idx="46643">
                  <c:v>1.492162027716404E-5</c:v>
                </c:pt>
                <c:pt idx="46644">
                  <c:v>1.489490114181535E-5</c:v>
                </c:pt>
                <c:pt idx="46645">
                  <c:v>1.486832661612425E-5</c:v>
                </c:pt>
                <c:pt idx="46646">
                  <c:v>1.4841830306977499E-5</c:v>
                </c:pt>
                <c:pt idx="46647">
                  <c:v>1.4815498616371769E-5</c:v>
                </c:pt>
                <c:pt idx="46648">
                  <c:v>1.478942795074545E-5</c:v>
                </c:pt>
                <c:pt idx="46649">
                  <c:v>1.476341094530653E-5</c:v>
                </c:pt>
                <c:pt idx="46650">
                  <c:v>1.4737654964847019E-5</c:v>
                </c:pt>
                <c:pt idx="46651">
                  <c:v>1.47119935718365E-5</c:v>
                </c:pt>
                <c:pt idx="46652">
                  <c:v>1.468647860747296E-5</c:v>
                </c:pt>
                <c:pt idx="46653">
                  <c:v>1.4661104614788201E-5</c:v>
                </c:pt>
                <c:pt idx="46654">
                  <c:v>1.46359652717365E-5</c:v>
                </c:pt>
                <c:pt idx="46655">
                  <c:v>1.4610932339564901E-5</c:v>
                </c:pt>
                <c:pt idx="46656">
                  <c:v>1.458606675441843E-5</c:v>
                </c:pt>
                <c:pt idx="46657">
                  <c:v>1.4561337593477219E-5</c:v>
                </c:pt>
                <c:pt idx="46658">
                  <c:v>1.4536745766235979E-5</c:v>
                </c:pt>
                <c:pt idx="46659">
                  <c:v>1.451234402338741E-5</c:v>
                </c:pt>
                <c:pt idx="46660">
                  <c:v>1.4487970474874601E-5</c:v>
                </c:pt>
                <c:pt idx="46661">
                  <c:v>1.4463947991316671E-5</c:v>
                </c:pt>
                <c:pt idx="46662">
                  <c:v>1.443999099137727E-5</c:v>
                </c:pt>
                <c:pt idx="46663">
                  <c:v>1.4416187696042471E-5</c:v>
                </c:pt>
                <c:pt idx="46664">
                  <c:v>1.439248808310367E-5</c:v>
                </c:pt>
                <c:pt idx="46665">
                  <c:v>1.4368930351338349E-5</c:v>
                </c:pt>
                <c:pt idx="46666">
                  <c:v>1.43456154546584E-5</c:v>
                </c:pt>
                <c:pt idx="46667">
                  <c:v>1.4322355127660559E-5</c:v>
                </c:pt>
                <c:pt idx="46668">
                  <c:v>1.429917847417528E-5</c:v>
                </c:pt>
                <c:pt idx="46669">
                  <c:v>1.42762601171853E-5</c:v>
                </c:pt>
                <c:pt idx="46670">
                  <c:v>1.425352184014628E-5</c:v>
                </c:pt>
                <c:pt idx="46671">
                  <c:v>1.42308090289589E-5</c:v>
                </c:pt>
                <c:pt idx="46672">
                  <c:v>1.420829539711121E-5</c:v>
                </c:pt>
                <c:pt idx="46673">
                  <c:v>1.418592637492111E-5</c:v>
                </c:pt>
                <c:pt idx="46674">
                  <c:v>1.4163685591483949E-5</c:v>
                </c:pt>
                <c:pt idx="46675">
                  <c:v>1.4141613974061331E-5</c:v>
                </c:pt>
                <c:pt idx="46676">
                  <c:v>1.4119592378847299E-5</c:v>
                </c:pt>
                <c:pt idx="46677">
                  <c:v>1.4097763596510051E-5</c:v>
                </c:pt>
                <c:pt idx="46678">
                  <c:v>1.4076008483243641E-5</c:v>
                </c:pt>
                <c:pt idx="46679">
                  <c:v>1.405446346325334E-5</c:v>
                </c:pt>
                <c:pt idx="46680">
                  <c:v>1.4033119441592129E-5</c:v>
                </c:pt>
                <c:pt idx="46681">
                  <c:v>1.401176723447861E-5</c:v>
                </c:pt>
                <c:pt idx="46682">
                  <c:v>1.399061511619948E-5</c:v>
                </c:pt>
                <c:pt idx="46683">
                  <c:v>1.3969634892418981E-5</c:v>
                </c:pt>
                <c:pt idx="46684">
                  <c:v>1.394872197124641E-5</c:v>
                </c:pt>
                <c:pt idx="46685">
                  <c:v>1.392798003507778E-5</c:v>
                </c:pt>
                <c:pt idx="46686">
                  <c:v>1.3907343600294549E-5</c:v>
                </c:pt>
                <c:pt idx="46687">
                  <c:v>1.388686723657884E-5</c:v>
                </c:pt>
                <c:pt idx="46688">
                  <c:v>1.3866459084965749E-5</c:v>
                </c:pt>
                <c:pt idx="46689">
                  <c:v>1.3846245565218849E-5</c:v>
                </c:pt>
                <c:pt idx="46690">
                  <c:v>1.3826072972733531E-5</c:v>
                </c:pt>
                <c:pt idx="46691">
                  <c:v>1.3806090464640869E-5</c:v>
                </c:pt>
                <c:pt idx="46692">
                  <c:v>1.3786233466817069E-5</c:v>
                </c:pt>
                <c:pt idx="46693">
                  <c:v>1.3766602933173999E-5</c:v>
                </c:pt>
                <c:pt idx="46694">
                  <c:v>1.3746901458944191E-5</c:v>
                </c:pt>
                <c:pt idx="46695">
                  <c:v>1.3727460100199099E-5</c:v>
                </c:pt>
                <c:pt idx="46696">
                  <c:v>1.370806603517849E-5</c:v>
                </c:pt>
                <c:pt idx="46697">
                  <c:v>1.3688787475985009E-5</c:v>
                </c:pt>
                <c:pt idx="46698">
                  <c:v>1.3669674444827249E-5</c:v>
                </c:pt>
                <c:pt idx="46699">
                  <c:v>1.3650642358697951E-5</c:v>
                </c:pt>
                <c:pt idx="46700">
                  <c:v>1.363182309432887E-5</c:v>
                </c:pt>
                <c:pt idx="46701">
                  <c:v>1.361298927804455E-5</c:v>
                </c:pt>
                <c:pt idx="46702">
                  <c:v>1.359442012471845E-5</c:v>
                </c:pt>
                <c:pt idx="46703">
                  <c:v>1.3575935554399621E-5</c:v>
                </c:pt>
                <c:pt idx="46704">
                  <c:v>1.3557549209508579E-5</c:v>
                </c:pt>
                <c:pt idx="46705">
                  <c:v>1.353926563751884E-5</c:v>
                </c:pt>
                <c:pt idx="46706">
                  <c:v>1.3521099390345631E-5</c:v>
                </c:pt>
                <c:pt idx="46707">
                  <c:v>1.3503053196473051E-5</c:v>
                </c:pt>
                <c:pt idx="46708">
                  <c:v>1.348508703813422E-5</c:v>
                </c:pt>
                <c:pt idx="46709">
                  <c:v>1.3467210010276179E-5</c:v>
                </c:pt>
                <c:pt idx="46710">
                  <c:v>1.344949760095915E-5</c:v>
                </c:pt>
                <c:pt idx="46711">
                  <c:v>1.343192070635268E-5</c:v>
                </c:pt>
                <c:pt idx="46712">
                  <c:v>1.34144893308985E-5</c:v>
                </c:pt>
                <c:pt idx="46713">
                  <c:v>1.339707159786485E-5</c:v>
                </c:pt>
                <c:pt idx="46714">
                  <c:v>1.337982666882453E-5</c:v>
                </c:pt>
                <c:pt idx="46715">
                  <c:v>1.336268360319082E-5</c:v>
                </c:pt>
                <c:pt idx="46716">
                  <c:v>1.3345625120564361E-5</c:v>
                </c:pt>
                <c:pt idx="46717">
                  <c:v>1.332867213932332E-5</c:v>
                </c:pt>
                <c:pt idx="46718">
                  <c:v>1.3311904695001431E-5</c:v>
                </c:pt>
                <c:pt idx="46719">
                  <c:v>1.329522274318151E-5</c:v>
                </c:pt>
                <c:pt idx="46720">
                  <c:v>1.327863083133707E-5</c:v>
                </c:pt>
                <c:pt idx="46721">
                  <c:v>1.326215715380386E-5</c:v>
                </c:pt>
                <c:pt idx="46722">
                  <c:v>1.324575168837328E-5</c:v>
                </c:pt>
                <c:pt idx="46723">
                  <c:v>1.322951447946252E-5</c:v>
                </c:pt>
                <c:pt idx="46724">
                  <c:v>1.321328272751998E-5</c:v>
                </c:pt>
                <c:pt idx="46725">
                  <c:v>1.3197184671298601E-5</c:v>
                </c:pt>
                <c:pt idx="46726">
                  <c:v>1.318125850957585E-5</c:v>
                </c:pt>
                <c:pt idx="46727">
                  <c:v>1.316546422458487E-5</c:v>
                </c:pt>
                <c:pt idx="46728">
                  <c:v>1.3149641745258119E-5</c:v>
                </c:pt>
                <c:pt idx="46729">
                  <c:v>1.313405573455384E-5</c:v>
                </c:pt>
                <c:pt idx="46730">
                  <c:v>1.311842515860917E-5</c:v>
                </c:pt>
                <c:pt idx="46731">
                  <c:v>1.3102979210088961E-5</c:v>
                </c:pt>
                <c:pt idx="46732">
                  <c:v>1.3087646948406469E-5</c:v>
                </c:pt>
                <c:pt idx="46733">
                  <c:v>1.307240472669946E-5</c:v>
                </c:pt>
                <c:pt idx="46734">
                  <c:v>1.3057233445579189E-5</c:v>
                </c:pt>
                <c:pt idx="46735">
                  <c:v>1.304223314946285E-5</c:v>
                </c:pt>
                <c:pt idx="46736">
                  <c:v>1.302721193496836E-5</c:v>
                </c:pt>
                <c:pt idx="46737">
                  <c:v>1.3012409908697011E-5</c:v>
                </c:pt>
                <c:pt idx="46738">
                  <c:v>1.299766427109716E-5</c:v>
                </c:pt>
                <c:pt idx="46739">
                  <c:v>1.2983013220946299E-5</c:v>
                </c:pt>
                <c:pt idx="46740">
                  <c:v>1.296845584874973E-5</c:v>
                </c:pt>
                <c:pt idx="46741">
                  <c:v>1.295390575251076E-5</c:v>
                </c:pt>
                <c:pt idx="46742">
                  <c:v>1.293959394388366E-5</c:v>
                </c:pt>
                <c:pt idx="46743">
                  <c:v>1.292532851948636E-5</c:v>
                </c:pt>
                <c:pt idx="46744">
                  <c:v>1.291120497626252E-5</c:v>
                </c:pt>
                <c:pt idx="46745">
                  <c:v>1.2897105989395641E-5</c:v>
                </c:pt>
                <c:pt idx="46746">
                  <c:v>1.288310795644065E-5</c:v>
                </c:pt>
                <c:pt idx="46747">
                  <c:v>1.2869190868514119E-5</c:v>
                </c:pt>
                <c:pt idx="46748">
                  <c:v>1.2855426575697489E-5</c:v>
                </c:pt>
                <c:pt idx="46749">
                  <c:v>1.28417359519517E-5</c:v>
                </c:pt>
                <c:pt idx="46750">
                  <c:v>1.282808079849929E-5</c:v>
                </c:pt>
                <c:pt idx="46751">
                  <c:v>1.281452023249585E-5</c:v>
                </c:pt>
                <c:pt idx="46752">
                  <c:v>1.2801086995750671E-5</c:v>
                </c:pt>
                <c:pt idx="46753">
                  <c:v>1.278771105717169E-5</c:v>
                </c:pt>
                <c:pt idx="46754">
                  <c:v>1.277449155168142E-5</c:v>
                </c:pt>
                <c:pt idx="46755">
                  <c:v>1.276125021831831E-5</c:v>
                </c:pt>
                <c:pt idx="46756">
                  <c:v>1.274823080166243E-5</c:v>
                </c:pt>
                <c:pt idx="46757">
                  <c:v>1.273517409572378E-5</c:v>
                </c:pt>
                <c:pt idx="46758">
                  <c:v>1.272226927540032E-5</c:v>
                </c:pt>
                <c:pt idx="46759">
                  <c:v>1.2709424481727179E-5</c:v>
                </c:pt>
                <c:pt idx="46760">
                  <c:v>1.2696696103375871E-5</c:v>
                </c:pt>
                <c:pt idx="46761">
                  <c:v>1.268406776944175E-5</c:v>
                </c:pt>
                <c:pt idx="46762">
                  <c:v>1.267149764316855E-5</c:v>
                </c:pt>
                <c:pt idx="46763">
                  <c:v>1.265908485947875E-5</c:v>
                </c:pt>
                <c:pt idx="46764">
                  <c:v>1.2646655704884321E-5</c:v>
                </c:pt>
                <c:pt idx="46765">
                  <c:v>1.263433568965411E-5</c:v>
                </c:pt>
                <c:pt idx="46766">
                  <c:v>1.262206660612719E-5</c:v>
                </c:pt>
                <c:pt idx="46767">
                  <c:v>1.260990211449098E-5</c:v>
                </c:pt>
                <c:pt idx="46768">
                  <c:v>1.259789041796466E-5</c:v>
                </c:pt>
                <c:pt idx="46769">
                  <c:v>1.258588144992245E-5</c:v>
                </c:pt>
                <c:pt idx="46770">
                  <c:v>1.257399981113849E-5</c:v>
                </c:pt>
                <c:pt idx="46771">
                  <c:v>1.2562179108499549E-5</c:v>
                </c:pt>
                <c:pt idx="46772">
                  <c:v>1.2550420251500331E-5</c:v>
                </c:pt>
                <c:pt idx="46773">
                  <c:v>1.253880418516928E-5</c:v>
                </c:pt>
                <c:pt idx="46774">
                  <c:v>1.252717629540712E-5</c:v>
                </c:pt>
                <c:pt idx="46775">
                  <c:v>1.2515690286818429E-5</c:v>
                </c:pt>
                <c:pt idx="46776">
                  <c:v>1.250431068910984E-5</c:v>
                </c:pt>
                <c:pt idx="46777">
                  <c:v>1.2492921086959541E-5</c:v>
                </c:pt>
                <c:pt idx="46778">
                  <c:v>1.248163334821584E-5</c:v>
                </c:pt>
                <c:pt idx="46779">
                  <c:v>1.2470453839341641E-5</c:v>
                </c:pt>
                <c:pt idx="46780">
                  <c:v>1.245932980964426E-5</c:v>
                </c:pt>
                <c:pt idx="46781">
                  <c:v>1.244832492375281E-5</c:v>
                </c:pt>
                <c:pt idx="46782">
                  <c:v>1.243731185240904E-5</c:v>
                </c:pt>
                <c:pt idx="46783">
                  <c:v>1.242639518750366E-5</c:v>
                </c:pt>
                <c:pt idx="46784">
                  <c:v>1.241562767972937E-5</c:v>
                </c:pt>
                <c:pt idx="46785">
                  <c:v>1.2404934750520621E-5</c:v>
                </c:pt>
                <c:pt idx="46786">
                  <c:v>1.2394233635859561E-5</c:v>
                </c:pt>
                <c:pt idx="46787">
                  <c:v>1.238370168721303E-5</c:v>
                </c:pt>
                <c:pt idx="46788">
                  <c:v>1.237312790181022E-5</c:v>
                </c:pt>
                <c:pt idx="46789">
                  <c:v>1.2362709640001411E-5</c:v>
                </c:pt>
                <c:pt idx="46790">
                  <c:v>1.2352285011729689E-5</c:v>
                </c:pt>
                <c:pt idx="46791">
                  <c:v>1.234200681210496E-5</c:v>
                </c:pt>
                <c:pt idx="46792">
                  <c:v>1.233173134096432E-5</c:v>
                </c:pt>
                <c:pt idx="46793">
                  <c:v>1.232160593644949E-5</c:v>
                </c:pt>
                <c:pt idx="46794">
                  <c:v>1.2311512364249211E-5</c:v>
                </c:pt>
                <c:pt idx="46795">
                  <c:v>1.230147881869925E-5</c:v>
                </c:pt>
                <c:pt idx="46796">
                  <c:v>1.229150893777842E-5</c:v>
                </c:pt>
                <c:pt idx="46797">
                  <c:v>1.228164637723239E-5</c:v>
                </c:pt>
                <c:pt idx="46798">
                  <c:v>1.2271886589587669E-5</c:v>
                </c:pt>
                <c:pt idx="46799">
                  <c:v>1.2262114978511819E-5</c:v>
                </c:pt>
                <c:pt idx="46800">
                  <c:v>1.225237701873994E-5</c:v>
                </c:pt>
                <c:pt idx="46801">
                  <c:v>1.22428182294243E-5</c:v>
                </c:pt>
                <c:pt idx="46802">
                  <c:v>1.223326398758218E-5</c:v>
                </c:pt>
                <c:pt idx="46803">
                  <c:v>1.2223811609146649E-5</c:v>
                </c:pt>
                <c:pt idx="46804">
                  <c:v>1.221444381371839E-5</c:v>
                </c:pt>
                <c:pt idx="46805">
                  <c:v>1.220503054355504E-5</c:v>
                </c:pt>
                <c:pt idx="46806">
                  <c:v>1.2195737326692321E-5</c:v>
                </c:pt>
                <c:pt idx="46807">
                  <c:v>1.2186523235868659E-5</c:v>
                </c:pt>
                <c:pt idx="46808">
                  <c:v>1.2177393728052269E-5</c:v>
                </c:pt>
                <c:pt idx="46809">
                  <c:v>1.21683297038544E-5</c:v>
                </c:pt>
                <c:pt idx="46810">
                  <c:v>1.2159335710748559E-5</c:v>
                </c:pt>
                <c:pt idx="46811">
                  <c:v>1.2150332622695709E-5</c:v>
                </c:pt>
                <c:pt idx="46812">
                  <c:v>1.214146777783753E-5</c:v>
                </c:pt>
                <c:pt idx="46813">
                  <c:v>1.2132602023484649E-5</c:v>
                </c:pt>
                <c:pt idx="46814">
                  <c:v>1.2123910892114511E-5</c:v>
                </c:pt>
                <c:pt idx="46815">
                  <c:v>1.21151360872318E-5</c:v>
                </c:pt>
                <c:pt idx="46816">
                  <c:v>1.2106508620490791E-5</c:v>
                </c:pt>
                <c:pt idx="46817">
                  <c:v>1.209788479172857E-5</c:v>
                </c:pt>
                <c:pt idx="46818">
                  <c:v>1.2089407391613349E-5</c:v>
                </c:pt>
                <c:pt idx="46819">
                  <c:v>1.208093817695044E-5</c:v>
                </c:pt>
                <c:pt idx="46820">
                  <c:v>1.2072531717421949E-5</c:v>
                </c:pt>
                <c:pt idx="46821">
                  <c:v>1.206417800858617E-5</c:v>
                </c:pt>
                <c:pt idx="46822">
                  <c:v>1.205589160235832E-5</c:v>
                </c:pt>
                <c:pt idx="46823">
                  <c:v>1.204764430440264E-5</c:v>
                </c:pt>
                <c:pt idx="46824">
                  <c:v>1.203950068884296E-5</c:v>
                </c:pt>
                <c:pt idx="46825">
                  <c:v>1.2031363439746199E-5</c:v>
                </c:pt>
                <c:pt idx="46826">
                  <c:v>1.2023373528791129E-5</c:v>
                </c:pt>
                <c:pt idx="46827">
                  <c:v>1.201542090711882E-5</c:v>
                </c:pt>
                <c:pt idx="46828">
                  <c:v>1.2007422810711431E-5</c:v>
                </c:pt>
                <c:pt idx="46829">
                  <c:v>1.19995584100252E-5</c:v>
                </c:pt>
                <c:pt idx="46830">
                  <c:v>1.199172402266413E-5</c:v>
                </c:pt>
                <c:pt idx="46831">
                  <c:v>1.1983972399320921E-5</c:v>
                </c:pt>
                <c:pt idx="46832">
                  <c:v>1.197625988424988E-5</c:v>
                </c:pt>
                <c:pt idx="46833">
                  <c:v>1.19685719255358E-5</c:v>
                </c:pt>
                <c:pt idx="46834">
                  <c:v>1.1961048585362731E-5</c:v>
                </c:pt>
                <c:pt idx="46835">
                  <c:v>1.195348067994928E-5</c:v>
                </c:pt>
                <c:pt idx="46836">
                  <c:v>1.1945944606850389E-5</c:v>
                </c:pt>
                <c:pt idx="46837">
                  <c:v>1.193855587189319E-5</c:v>
                </c:pt>
                <c:pt idx="46838">
                  <c:v>1.1931152585020749E-5</c:v>
                </c:pt>
                <c:pt idx="46839">
                  <c:v>1.192382660519797E-5</c:v>
                </c:pt>
                <c:pt idx="46840">
                  <c:v>1.1916513358301021E-5</c:v>
                </c:pt>
                <c:pt idx="46841">
                  <c:v>1.190936018247157E-5</c:v>
                </c:pt>
                <c:pt idx="46842">
                  <c:v>1.190215971291764E-5</c:v>
                </c:pt>
                <c:pt idx="46843">
                  <c:v>1.189506656373851E-5</c:v>
                </c:pt>
                <c:pt idx="46844">
                  <c:v>1.1887999789905729E-5</c:v>
                </c:pt>
                <c:pt idx="46845">
                  <c:v>1.188091209769482E-5</c:v>
                </c:pt>
                <c:pt idx="46846">
                  <c:v>1.1873991752509029E-5</c:v>
                </c:pt>
                <c:pt idx="46847">
                  <c:v>1.1867071407323239E-5</c:v>
                </c:pt>
                <c:pt idx="46848">
                  <c:v>1.1860192898893731E-5</c:v>
                </c:pt>
                <c:pt idx="46849">
                  <c:v>1.1853351679746989E-5</c:v>
                </c:pt>
                <c:pt idx="46850">
                  <c:v>1.1846632332890289E-5</c:v>
                </c:pt>
                <c:pt idx="46851">
                  <c:v>1.183989115816075E-5</c:v>
                </c:pt>
                <c:pt idx="46852">
                  <c:v>1.1833276403194761E-5</c:v>
                </c:pt>
                <c:pt idx="46853">
                  <c:v>1.182659161713673E-5</c:v>
                </c:pt>
                <c:pt idx="46854">
                  <c:v>1.182010146294488E-5</c:v>
                </c:pt>
                <c:pt idx="46855">
                  <c:v>1.1813518540293441E-5</c:v>
                </c:pt>
                <c:pt idx="46856">
                  <c:v>1.180703748104861E-5</c:v>
                </c:pt>
                <c:pt idx="46857">
                  <c:v>1.180060644401237E-5</c:v>
                </c:pt>
                <c:pt idx="46858">
                  <c:v>1.179422997665824E-5</c:v>
                </c:pt>
                <c:pt idx="46859">
                  <c:v>1.1787870789703451E-5</c:v>
                </c:pt>
                <c:pt idx="46860">
                  <c:v>1.1781595276261211E-5</c:v>
                </c:pt>
                <c:pt idx="46861">
                  <c:v>1.17753797894693E-5</c:v>
                </c:pt>
                <c:pt idx="46862">
                  <c:v>1.1769171578634999E-5</c:v>
                </c:pt>
                <c:pt idx="46863">
                  <c:v>1.17630715976702E-5</c:v>
                </c:pt>
                <c:pt idx="46864">
                  <c:v>1.17569652502425E-5</c:v>
                </c:pt>
                <c:pt idx="46865">
                  <c:v>1.175089255411876E-5</c:v>
                </c:pt>
                <c:pt idx="46866">
                  <c:v>1.174486988020362E-5</c:v>
                </c:pt>
                <c:pt idx="46867">
                  <c:v>1.173892178485403E-5</c:v>
                </c:pt>
                <c:pt idx="46868">
                  <c:v>1.1732995517377279E-5</c:v>
                </c:pt>
                <c:pt idx="46869">
                  <c:v>1.172712381958263E-5</c:v>
                </c:pt>
                <c:pt idx="46870">
                  <c:v>1.1721254850272089E-5</c:v>
                </c:pt>
                <c:pt idx="46871">
                  <c:v>1.1715465007000599E-5</c:v>
                </c:pt>
                <c:pt idx="46872">
                  <c:v>1.17096660687821E-5</c:v>
                </c:pt>
                <c:pt idx="46873">
                  <c:v>1.170397536043311E-5</c:v>
                </c:pt>
                <c:pt idx="46874">
                  <c:v>1.169833376479801E-5</c:v>
                </c:pt>
                <c:pt idx="46875">
                  <c:v>1.169267216027947E-5</c:v>
                </c:pt>
                <c:pt idx="46876">
                  <c:v>1.168710969068343E-5</c:v>
                </c:pt>
                <c:pt idx="46877">
                  <c:v>1.168160179076949E-5</c:v>
                </c:pt>
                <c:pt idx="46878">
                  <c:v>1.167607115348801E-5</c:v>
                </c:pt>
                <c:pt idx="46879">
                  <c:v>1.167069058283232E-5</c:v>
                </c:pt>
                <c:pt idx="46880">
                  <c:v>1.166520178230712E-5</c:v>
                </c:pt>
                <c:pt idx="46881">
                  <c:v>1.1659812116704421E-5</c:v>
                </c:pt>
                <c:pt idx="46882">
                  <c:v>1.165453159046592E-5</c:v>
                </c:pt>
                <c:pt idx="46883">
                  <c:v>1.16491837616195E-5</c:v>
                </c:pt>
                <c:pt idx="46884">
                  <c:v>1.1643965990515429E-5</c:v>
                </c:pt>
                <c:pt idx="46885">
                  <c:v>1.163868455478223E-5</c:v>
                </c:pt>
                <c:pt idx="46886">
                  <c:v>1.163351498689735E-5</c:v>
                </c:pt>
                <c:pt idx="46887">
                  <c:v>1.1628347238001879E-5</c:v>
                </c:pt>
                <c:pt idx="46888">
                  <c:v>1.1623353202594441E-5</c:v>
                </c:pt>
                <c:pt idx="46889">
                  <c:v>1.161820819106651E-5</c:v>
                </c:pt>
                <c:pt idx="46890">
                  <c:v>1.1613199603743849E-5</c:v>
                </c:pt>
                <c:pt idx="46891">
                  <c:v>1.1608176464505959E-5</c:v>
                </c:pt>
                <c:pt idx="46892">
                  <c:v>1.160325973614817E-5</c:v>
                </c:pt>
                <c:pt idx="46893">
                  <c:v>1.159835574071622E-5</c:v>
                </c:pt>
                <c:pt idx="46894">
                  <c:v>1.159347903012531E-5</c:v>
                </c:pt>
                <c:pt idx="46895">
                  <c:v>1.1588674169615841E-5</c:v>
                </c:pt>
                <c:pt idx="46896">
                  <c:v>1.1583794730540831E-5</c:v>
                </c:pt>
                <c:pt idx="46897">
                  <c:v>1.1579060810618099E-5</c:v>
                </c:pt>
                <c:pt idx="46898">
                  <c:v>1.1574337804631801E-5</c:v>
                </c:pt>
                <c:pt idx="46899">
                  <c:v>1.156963935500244E-5</c:v>
                </c:pt>
                <c:pt idx="46900">
                  <c:v>1.1564994565560481E-5</c:v>
                </c:pt>
                <c:pt idx="46901">
                  <c:v>1.156037887994898E-5</c:v>
                </c:pt>
                <c:pt idx="46902">
                  <c:v>1.15557704702951E-5</c:v>
                </c:pt>
                <c:pt idx="46903">
                  <c:v>1.155124027718557E-5</c:v>
                </c:pt>
                <c:pt idx="46904">
                  <c:v>1.154668370872969E-5</c:v>
                </c:pt>
                <c:pt idx="46905">
                  <c:v>1.154216261056717E-5</c:v>
                </c:pt>
                <c:pt idx="46906">
                  <c:v>1.153775428974768E-5</c:v>
                </c:pt>
                <c:pt idx="46907">
                  <c:v>1.153337871073745E-5</c:v>
                </c:pt>
                <c:pt idx="46908">
                  <c:v>1.152895129052922E-5</c:v>
                </c:pt>
                <c:pt idx="46909">
                  <c:v>1.1524552974151451E-5</c:v>
                </c:pt>
                <c:pt idx="46910">
                  <c:v>1.152032746176701E-5</c:v>
                </c:pt>
                <c:pt idx="46911">
                  <c:v>1.151607375504682E-5</c:v>
                </c:pt>
                <c:pt idx="46912">
                  <c:v>1.151178912550677E-5</c:v>
                </c:pt>
                <c:pt idx="46913">
                  <c:v>1.150750358647201E-5</c:v>
                </c:pt>
                <c:pt idx="46914">
                  <c:v>1.1503380846988881E-5</c:v>
                </c:pt>
                <c:pt idx="46915">
                  <c:v>1.149921445176005E-5</c:v>
                </c:pt>
                <c:pt idx="46916">
                  <c:v>1.1495121725602081E-5</c:v>
                </c:pt>
                <c:pt idx="46917">
                  <c:v>1.149097079178318E-5</c:v>
                </c:pt>
                <c:pt idx="46918">
                  <c:v>1.1486976291053001E-5</c:v>
                </c:pt>
                <c:pt idx="46919">
                  <c:v>1.148292085417779E-5</c:v>
                </c:pt>
                <c:pt idx="46920">
                  <c:v>1.147886632679729E-5</c:v>
                </c:pt>
                <c:pt idx="46921">
                  <c:v>1.147490092989756E-5</c:v>
                </c:pt>
                <c:pt idx="46922">
                  <c:v>1.147101193055278E-5</c:v>
                </c:pt>
                <c:pt idx="46923">
                  <c:v>1.146708564192522E-5</c:v>
                </c:pt>
                <c:pt idx="46924">
                  <c:v>1.1463242117315531E-5</c:v>
                </c:pt>
                <c:pt idx="46925">
                  <c:v>1.1459377674327699E-5</c:v>
                </c:pt>
                <c:pt idx="46926">
                  <c:v>1.145554870163323E-5</c:v>
                </c:pt>
                <c:pt idx="46927">
                  <c:v>1.145181158790365E-5</c:v>
                </c:pt>
                <c:pt idx="46928">
                  <c:v>1.1448050827311819E-5</c:v>
                </c:pt>
                <c:pt idx="46929">
                  <c:v>1.144432462751865E-5</c:v>
                </c:pt>
                <c:pt idx="46930">
                  <c:v>1.144062389357714E-5</c:v>
                </c:pt>
                <c:pt idx="46931">
                  <c:v>1.143697591032833E-5</c:v>
                </c:pt>
                <c:pt idx="46932">
                  <c:v>1.143329063779674E-5</c:v>
                </c:pt>
                <c:pt idx="46933">
                  <c:v>1.142971632361878E-5</c:v>
                </c:pt>
                <c:pt idx="46934">
                  <c:v>1.142610290116863E-5</c:v>
                </c:pt>
                <c:pt idx="46935">
                  <c:v>1.142253404395888E-5</c:v>
                </c:pt>
                <c:pt idx="46936">
                  <c:v>1.141902703238884E-5</c:v>
                </c:pt>
                <c:pt idx="46937">
                  <c:v>1.141554548667045E-5</c:v>
                </c:pt>
                <c:pt idx="46938">
                  <c:v>1.141205575549975E-5</c:v>
                </c:pt>
                <c:pt idx="46939">
                  <c:v>1.1408564205339641E-5</c:v>
                </c:pt>
                <c:pt idx="46940">
                  <c:v>1.140520180342719E-5</c:v>
                </c:pt>
                <c:pt idx="46941">
                  <c:v>1.1401804840716069E-5</c:v>
                </c:pt>
                <c:pt idx="46942">
                  <c:v>1.139840151154203E-5</c:v>
                </c:pt>
                <c:pt idx="46943">
                  <c:v>1.1395040019124281E-5</c:v>
                </c:pt>
                <c:pt idx="46944">
                  <c:v>1.139178493758664E-5</c:v>
                </c:pt>
                <c:pt idx="46945">
                  <c:v>1.1388454367988739E-5</c:v>
                </c:pt>
                <c:pt idx="46946">
                  <c:v>1.1385212019376921E-5</c:v>
                </c:pt>
                <c:pt idx="46947">
                  <c:v>1.138196603278629E-5</c:v>
                </c:pt>
                <c:pt idx="46948">
                  <c:v>1.13787864393089E-5</c:v>
                </c:pt>
                <c:pt idx="46949">
                  <c:v>1.137559138442157E-5</c:v>
                </c:pt>
                <c:pt idx="46950">
                  <c:v>1.13724809125415E-5</c:v>
                </c:pt>
                <c:pt idx="46951">
                  <c:v>1.136928221967537E-5</c:v>
                </c:pt>
                <c:pt idx="46952">
                  <c:v>1.1366169928805899E-5</c:v>
                </c:pt>
                <c:pt idx="46953">
                  <c:v>1.1363073099346369E-5</c:v>
                </c:pt>
                <c:pt idx="46954">
                  <c:v>1.1360037206031849E-5</c:v>
                </c:pt>
                <c:pt idx="46955">
                  <c:v>1.135695856646635E-5</c:v>
                </c:pt>
                <c:pt idx="46956">
                  <c:v>1.1353918125678319E-5</c:v>
                </c:pt>
                <c:pt idx="46957">
                  <c:v>1.1350945896992931E-5</c:v>
                </c:pt>
                <c:pt idx="46958">
                  <c:v>1.134800277213799E-5</c:v>
                </c:pt>
                <c:pt idx="46959">
                  <c:v>1.1345085113134701E-5</c:v>
                </c:pt>
                <c:pt idx="46960">
                  <c:v>1.1342233847244639E-5</c:v>
                </c:pt>
                <c:pt idx="46961">
                  <c:v>1.133920250140363E-5</c:v>
                </c:pt>
                <c:pt idx="46962">
                  <c:v>1.1336369425407611E-5</c:v>
                </c:pt>
                <c:pt idx="46963">
                  <c:v>1.1333500879118221E-5</c:v>
                </c:pt>
                <c:pt idx="46964">
                  <c:v>1.133073965320364E-5</c:v>
                </c:pt>
                <c:pt idx="46965">
                  <c:v>1.1327912034175819E-5</c:v>
                </c:pt>
                <c:pt idx="46966">
                  <c:v>1.132513898483012E-5</c:v>
                </c:pt>
                <c:pt idx="46967">
                  <c:v>1.1322330465191041E-5</c:v>
                </c:pt>
                <c:pt idx="46968">
                  <c:v>1.131963108491618E-5</c:v>
                </c:pt>
                <c:pt idx="46969">
                  <c:v>1.1316872587485699E-5</c:v>
                </c:pt>
                <c:pt idx="46970">
                  <c:v>1.131418230215786E-5</c:v>
                </c:pt>
                <c:pt idx="46971">
                  <c:v>1.1311536582070399E-5</c:v>
                </c:pt>
                <c:pt idx="46972">
                  <c:v>1.1308893590467051E-5</c:v>
                </c:pt>
                <c:pt idx="46973">
                  <c:v>1.1306227861496151E-5</c:v>
                </c:pt>
                <c:pt idx="46974">
                  <c:v>1.1303674909868279E-5</c:v>
                </c:pt>
                <c:pt idx="46975">
                  <c:v>1.1301063750579489E-5</c:v>
                </c:pt>
                <c:pt idx="46976">
                  <c:v>1.129846077674301E-5</c:v>
                </c:pt>
                <c:pt idx="46977">
                  <c:v>1.129591873905156E-5</c:v>
                </c:pt>
                <c:pt idx="46978">
                  <c:v>1.129345400840975E-5</c:v>
                </c:pt>
                <c:pt idx="46979">
                  <c:v>1.1290877409919631E-5</c:v>
                </c:pt>
                <c:pt idx="46980">
                  <c:v>1.1288379027973861E-5</c:v>
                </c:pt>
                <c:pt idx="46981">
                  <c:v>1.12859370346996E-5</c:v>
                </c:pt>
                <c:pt idx="46982">
                  <c:v>1.128350959334057E-5</c:v>
                </c:pt>
                <c:pt idx="46983">
                  <c:v>1.128110034187557E-5</c:v>
                </c:pt>
                <c:pt idx="46984">
                  <c:v>1.127863470173907E-5</c:v>
                </c:pt>
                <c:pt idx="46985">
                  <c:v>1.127628001995618E-5</c:v>
                </c:pt>
                <c:pt idx="46986">
                  <c:v>1.127387804444879E-5</c:v>
                </c:pt>
                <c:pt idx="46987">
                  <c:v>1.1271560651948681E-5</c:v>
                </c:pt>
                <c:pt idx="46988">
                  <c:v>1.126923325500684E-5</c:v>
                </c:pt>
                <c:pt idx="46989">
                  <c:v>1.126693587139016E-5</c:v>
                </c:pt>
                <c:pt idx="46990">
                  <c:v>1.126458028011257E-5</c:v>
                </c:pt>
                <c:pt idx="46991">
                  <c:v>1.126234201365151E-5</c:v>
                </c:pt>
                <c:pt idx="46992">
                  <c:v>1.1260136488999711E-5</c:v>
                </c:pt>
                <c:pt idx="46993">
                  <c:v>1.1257867299718781E-5</c:v>
                </c:pt>
                <c:pt idx="46994">
                  <c:v>1.125566632254049E-5</c:v>
                </c:pt>
                <c:pt idx="46995">
                  <c:v>1.125344351748936E-5</c:v>
                </c:pt>
                <c:pt idx="46996">
                  <c:v>1.1251234354858751E-5</c:v>
                </c:pt>
                <c:pt idx="46997">
                  <c:v>1.124908703786787E-5</c:v>
                </c:pt>
                <c:pt idx="46998">
                  <c:v>1.1246971553191539E-5</c:v>
                </c:pt>
                <c:pt idx="46999">
                  <c:v>1.124480695580132E-5</c:v>
                </c:pt>
                <c:pt idx="47000">
                  <c:v>1.124273694586009E-5</c:v>
                </c:pt>
                <c:pt idx="47001">
                  <c:v>1.1240554158575829E-5</c:v>
                </c:pt>
                <c:pt idx="47002">
                  <c:v>1.12385368993273E-5</c:v>
                </c:pt>
                <c:pt idx="47003">
                  <c:v>1.123639594879933E-5</c:v>
                </c:pt>
                <c:pt idx="47004">
                  <c:v>1.12343805085402E-5</c:v>
                </c:pt>
                <c:pt idx="47005">
                  <c:v>1.123237234423868E-5</c:v>
                </c:pt>
                <c:pt idx="47006">
                  <c:v>1.123034689953784E-5</c:v>
                </c:pt>
                <c:pt idx="47007">
                  <c:v>1.122834692068864E-5</c:v>
                </c:pt>
                <c:pt idx="47008">
                  <c:v>1.122636422223877E-5</c:v>
                </c:pt>
                <c:pt idx="47009">
                  <c:v>1.1224405170651149E-5</c:v>
                </c:pt>
                <c:pt idx="47010">
                  <c:v>1.122249523177743E-5</c:v>
                </c:pt>
                <c:pt idx="47011">
                  <c:v>1.1220593478356021E-5</c:v>
                </c:pt>
                <c:pt idx="47012">
                  <c:v>1.121864625019953E-5</c:v>
                </c:pt>
                <c:pt idx="47013">
                  <c:v>1.1216757229703941E-5</c:v>
                </c:pt>
                <c:pt idx="47014">
                  <c:v>1.121482546295738E-5</c:v>
                </c:pt>
                <c:pt idx="47015">
                  <c:v>1.121296645578695E-5</c:v>
                </c:pt>
                <c:pt idx="47016">
                  <c:v>1.121108834922779E-5</c:v>
                </c:pt>
                <c:pt idx="47017">
                  <c:v>1.1209325748495759E-5</c:v>
                </c:pt>
                <c:pt idx="47018">
                  <c:v>1.120746128435712E-5</c:v>
                </c:pt>
                <c:pt idx="47019">
                  <c:v>1.120568231272046E-5</c:v>
                </c:pt>
                <c:pt idx="47020">
                  <c:v>1.1203887879673861E-5</c:v>
                </c:pt>
                <c:pt idx="47021">
                  <c:v>1.120210072258487E-5</c:v>
                </c:pt>
                <c:pt idx="47022">
                  <c:v>1.1200369044672699E-5</c:v>
                </c:pt>
                <c:pt idx="47023">
                  <c:v>1.119863281928701E-5</c:v>
                </c:pt>
                <c:pt idx="47024">
                  <c:v>1.119687658501789E-5</c:v>
                </c:pt>
                <c:pt idx="47025">
                  <c:v>1.119514035963221E-5</c:v>
                </c:pt>
                <c:pt idx="47026">
                  <c:v>1.11934441520134E-5</c:v>
                </c:pt>
                <c:pt idx="47027">
                  <c:v>1.119174066843698E-5</c:v>
                </c:pt>
                <c:pt idx="47028">
                  <c:v>1.119003354688175E-5</c:v>
                </c:pt>
                <c:pt idx="47029">
                  <c:v>1.1188430107722519E-5</c:v>
                </c:pt>
                <c:pt idx="47030">
                  <c:v>1.118671843869379E-5</c:v>
                </c:pt>
                <c:pt idx="47031">
                  <c:v>1.118515410780674E-5</c:v>
                </c:pt>
                <c:pt idx="47032">
                  <c:v>1.118349791795481E-5</c:v>
                </c:pt>
                <c:pt idx="47033">
                  <c:v>1.118196905736113E-5</c:v>
                </c:pt>
                <c:pt idx="47034">
                  <c:v>1.118027375923702E-5</c:v>
                </c:pt>
                <c:pt idx="47035">
                  <c:v>1.1178699423908259E-5</c:v>
                </c:pt>
                <c:pt idx="47036">
                  <c:v>1.1177175110788079E-5</c:v>
                </c:pt>
                <c:pt idx="47037">
                  <c:v>1.117563624575268E-5</c:v>
                </c:pt>
                <c:pt idx="47038">
                  <c:v>1.117407919082325E-5</c:v>
                </c:pt>
                <c:pt idx="47039">
                  <c:v>1.1172549420734871E-5</c:v>
                </c:pt>
                <c:pt idx="47040">
                  <c:v>1.1171010555699469E-5</c:v>
                </c:pt>
                <c:pt idx="47041">
                  <c:v>1.1169496247021021E-5</c:v>
                </c:pt>
                <c:pt idx="47042">
                  <c:v>1.116802013712004E-5</c:v>
                </c:pt>
                <c:pt idx="47043">
                  <c:v>1.11665121949045E-5</c:v>
                </c:pt>
                <c:pt idx="47044">
                  <c:v>1.1165077012265099E-5</c:v>
                </c:pt>
                <c:pt idx="47045">
                  <c:v>1.116365456255153E-5</c:v>
                </c:pt>
                <c:pt idx="47046">
                  <c:v>1.116221301344922E-5</c:v>
                </c:pt>
                <c:pt idx="47047">
                  <c:v>1.1160796930198559E-5</c:v>
                </c:pt>
                <c:pt idx="47048">
                  <c:v>1.115940267482074E-5</c:v>
                </c:pt>
                <c:pt idx="47049">
                  <c:v>1.115790928452043E-5</c:v>
                </c:pt>
                <c:pt idx="47050">
                  <c:v>1.1156589607708159E-5</c:v>
                </c:pt>
                <c:pt idx="47051">
                  <c:v>1.115518261940451E-5</c:v>
                </c:pt>
                <c:pt idx="47052">
                  <c:v>1.115381564886775E-5</c:v>
                </c:pt>
                <c:pt idx="47053">
                  <c:v>1.1152406841574701E-5</c:v>
                </c:pt>
                <c:pt idx="47054">
                  <c:v>1.1151097169204149E-5</c:v>
                </c:pt>
                <c:pt idx="47055">
                  <c:v>1.1149739293614401E-5</c:v>
                </c:pt>
                <c:pt idx="47056">
                  <c:v>1.1148416888318019E-5</c:v>
                </c:pt>
                <c:pt idx="47057">
                  <c:v>1.1147128134325611E-5</c:v>
                </c:pt>
                <c:pt idx="47058">
                  <c:v>1.1145801181555731E-5</c:v>
                </c:pt>
                <c:pt idx="47059">
                  <c:v>1.114453789341496E-5</c:v>
                </c:pt>
                <c:pt idx="47060">
                  <c:v>1.1143276424263601E-5</c:v>
                </c:pt>
                <c:pt idx="47061">
                  <c:v>1.114199949370231E-5</c:v>
                </c:pt>
                <c:pt idx="47062">
                  <c:v>1.1140636161144361E-5</c:v>
                </c:pt>
                <c:pt idx="47063">
                  <c:v>1.113950202125125E-5</c:v>
                </c:pt>
                <c:pt idx="47064">
                  <c:v>1.1138283298350871E-5</c:v>
                </c:pt>
                <c:pt idx="47065">
                  <c:v>1.1137030924146529E-5</c:v>
                </c:pt>
                <c:pt idx="47066">
                  <c:v>1.113582220568787E-5</c:v>
                </c:pt>
                <c:pt idx="47067">
                  <c:v>1.113455709855771E-5</c:v>
                </c:pt>
                <c:pt idx="47068">
                  <c:v>1.113338203140302E-5</c:v>
                </c:pt>
                <c:pt idx="47069">
                  <c:v>1.1132225154142359E-5</c:v>
                </c:pt>
                <c:pt idx="47070">
                  <c:v>1.1131037354061851E-5</c:v>
                </c:pt>
                <c:pt idx="47071">
                  <c:v>1.112985046347603E-5</c:v>
                </c:pt>
                <c:pt idx="47072">
                  <c:v>1.112874815589748E-5</c:v>
                </c:pt>
                <c:pt idx="47073">
                  <c:v>1.112755398935406E-5</c:v>
                </c:pt>
                <c:pt idx="47074">
                  <c:v>1.1126416211482141E-5</c:v>
                </c:pt>
                <c:pt idx="47075">
                  <c:v>1.112530935643008E-5</c:v>
                </c:pt>
                <c:pt idx="47076">
                  <c:v>1.112417066906346E-5</c:v>
                </c:pt>
                <c:pt idx="47077">
                  <c:v>1.112314384954516E-5</c:v>
                </c:pt>
                <c:pt idx="47078">
                  <c:v>1.11219860627898E-5</c:v>
                </c:pt>
                <c:pt idx="47079">
                  <c:v>1.112092013499932E-5</c:v>
                </c:pt>
                <c:pt idx="47080">
                  <c:v>1.1119832379336E-5</c:v>
                </c:pt>
                <c:pt idx="47081">
                  <c:v>1.111878100346075E-5</c:v>
                </c:pt>
                <c:pt idx="47082">
                  <c:v>1.1117702342744449E-5</c:v>
                </c:pt>
                <c:pt idx="47083">
                  <c:v>1.111668098019436E-5</c:v>
                </c:pt>
                <c:pt idx="47084">
                  <c:v>1.111566598410718E-5</c:v>
                </c:pt>
                <c:pt idx="47085">
                  <c:v>1.111462552216835E-5</c:v>
                </c:pt>
                <c:pt idx="47086">
                  <c:v>1.11135741462931E-5</c:v>
                </c:pt>
                <c:pt idx="47087">
                  <c:v>1.1112509127997329E-5</c:v>
                </c:pt>
                <c:pt idx="47088">
                  <c:v>1.1111555068055169E-5</c:v>
                </c:pt>
                <c:pt idx="47089">
                  <c:v>1.111053370550508E-5</c:v>
                </c:pt>
                <c:pt idx="47090">
                  <c:v>1.1109510523965581E-5</c:v>
                </c:pt>
                <c:pt idx="47091">
                  <c:v>1.11085937533062E-5</c:v>
                </c:pt>
                <c:pt idx="47092">
                  <c:v>1.11075678432826E-5</c:v>
                </c:pt>
                <c:pt idx="47093">
                  <c:v>1.110666653403314E-5</c:v>
                </c:pt>
                <c:pt idx="47094">
                  <c:v>1.1105664270871779E-5</c:v>
                </c:pt>
                <c:pt idx="47095">
                  <c:v>1.110473931476008E-5</c:v>
                </c:pt>
                <c:pt idx="47096">
                  <c:v>1.1103791621280831E-5</c:v>
                </c:pt>
                <c:pt idx="47097">
                  <c:v>1.110286939365324E-5</c:v>
                </c:pt>
                <c:pt idx="47098">
                  <c:v>1.110195807996206E-5</c:v>
                </c:pt>
                <c:pt idx="47099">
                  <c:v>1.1101079508080151E-5</c:v>
                </c:pt>
                <c:pt idx="47100">
                  <c:v>1.110017456085188E-5</c:v>
                </c:pt>
                <c:pt idx="47101">
                  <c:v>1.109923869080376E-5</c:v>
                </c:pt>
                <c:pt idx="47102">
                  <c:v>1.109836648538476E-5</c:v>
                </c:pt>
                <c:pt idx="47103">
                  <c:v>1.1097531569248529E-5</c:v>
                </c:pt>
                <c:pt idx="47104">
                  <c:v>1.109663662646199E-5</c:v>
                </c:pt>
                <c:pt idx="47105">
                  <c:v>1.109575259761186E-5</c:v>
                </c:pt>
                <c:pt idx="47106">
                  <c:v>1.1094901310571E-5</c:v>
                </c:pt>
                <c:pt idx="47107">
                  <c:v>1.109401364374207E-5</c:v>
                </c:pt>
                <c:pt idx="47108">
                  <c:v>1.1093194189015779E-5</c:v>
                </c:pt>
                <c:pt idx="47109">
                  <c:v>1.1092281056335199E-5</c:v>
                </c:pt>
                <c:pt idx="47110">
                  <c:v>1.109147251554532E-5</c:v>
                </c:pt>
                <c:pt idx="47111">
                  <c:v>1.109067852667067E-5</c:v>
                </c:pt>
                <c:pt idx="47112">
                  <c:v>1.1089870895375499E-5</c:v>
                </c:pt>
                <c:pt idx="47113">
                  <c:v>1.1089073268522039E-5</c:v>
                </c:pt>
                <c:pt idx="47114">
                  <c:v>1.108825381379575E-5</c:v>
                </c:pt>
                <c:pt idx="47115">
                  <c:v>1.108746801037341E-5</c:v>
                </c:pt>
                <c:pt idx="47116">
                  <c:v>1.108668311644578E-5</c:v>
                </c:pt>
                <c:pt idx="47117">
                  <c:v>1.108588185161352E-5</c:v>
                </c:pt>
                <c:pt idx="47118">
                  <c:v>1.108515971282031E-5</c:v>
                </c:pt>
                <c:pt idx="47119">
                  <c:v>1.1084377547376791E-5</c:v>
                </c:pt>
                <c:pt idx="47120">
                  <c:v>1.1083651770604769E-5</c:v>
                </c:pt>
                <c:pt idx="47121">
                  <c:v>1.1082865967182439E-5</c:v>
                </c:pt>
                <c:pt idx="47122">
                  <c:v>1.1082124729000499E-5</c:v>
                </c:pt>
                <c:pt idx="47123">
                  <c:v>1.108137894334504E-5</c:v>
                </c:pt>
                <c:pt idx="47124">
                  <c:v>1.1080640433647201E-5</c:v>
                </c:pt>
                <c:pt idx="47125">
                  <c:v>1.107994467020035E-5</c:v>
                </c:pt>
                <c:pt idx="47126">
                  <c:v>1.1079168871219741E-5</c:v>
                </c:pt>
                <c:pt idx="47127">
                  <c:v>1.107847947423579E-5</c:v>
                </c:pt>
                <c:pt idx="47128">
                  <c:v>1.107780462916708E-5</c:v>
                </c:pt>
                <c:pt idx="47129">
                  <c:v>1.1077070666942751E-5</c:v>
                </c:pt>
                <c:pt idx="47130">
                  <c:v>1.107637126551708E-5</c:v>
                </c:pt>
                <c:pt idx="47131">
                  <c:v>1.1075712791353E-5</c:v>
                </c:pt>
                <c:pt idx="47132">
                  <c:v>1.1075077964051159E-5</c:v>
                </c:pt>
                <c:pt idx="47133">
                  <c:v>1.1074364010710269E-5</c:v>
                </c:pt>
                <c:pt idx="47134">
                  <c:v>1.1073679161199831E-5</c:v>
                </c:pt>
                <c:pt idx="47135">
                  <c:v>1.107298976421589E-5</c:v>
                </c:pt>
                <c:pt idx="47136">
                  <c:v>1.1072350389440541E-5</c:v>
                </c:pt>
                <c:pt idx="47137">
                  <c:v>1.1071669177908919E-5</c:v>
                </c:pt>
                <c:pt idx="47138">
                  <c:v>1.1071041626564689E-5</c:v>
                </c:pt>
                <c:pt idx="47139">
                  <c:v>1.1070423170167491E-5</c:v>
                </c:pt>
                <c:pt idx="47140">
                  <c:v>1.106973468267825E-5</c:v>
                </c:pt>
                <c:pt idx="47141">
                  <c:v>1.106913259718567E-5</c:v>
                </c:pt>
                <c:pt idx="47142">
                  <c:v>1.106851050280966E-5</c:v>
                </c:pt>
                <c:pt idx="47143">
                  <c:v>1.1067900231864771E-5</c:v>
                </c:pt>
                <c:pt idx="47144">
                  <c:v>1.1067243576690091E-5</c:v>
                </c:pt>
                <c:pt idx="47145">
                  <c:v>1.1066705155826639E-5</c:v>
                </c:pt>
                <c:pt idx="47146">
                  <c:v>1.106605759559898E-5</c:v>
                </c:pt>
                <c:pt idx="47147">
                  <c:v>1.106550098484149E-5</c:v>
                </c:pt>
                <c:pt idx="47148">
                  <c:v>1.1064891623391301E-5</c:v>
                </c:pt>
                <c:pt idx="47149">
                  <c:v>1.10643259176868E-5</c:v>
                </c:pt>
                <c:pt idx="47150">
                  <c:v>1.1063734746130651E-5</c:v>
                </c:pt>
                <c:pt idx="47151">
                  <c:v>1.106317085941555E-5</c:v>
                </c:pt>
                <c:pt idx="47152">
                  <c:v>1.1062581506848799E-5</c:v>
                </c:pt>
                <c:pt idx="47153">
                  <c:v>1.1062011253670789E-5</c:v>
                </c:pt>
                <c:pt idx="47154">
                  <c:v>1.1061510122090111E-5</c:v>
                </c:pt>
                <c:pt idx="47155">
                  <c:v>1.1060867109335961E-5</c:v>
                </c:pt>
                <c:pt idx="47156">
                  <c:v>1.1060386896133419E-5</c:v>
                </c:pt>
                <c:pt idx="47157">
                  <c:v>1.1059824828407731E-5</c:v>
                </c:pt>
                <c:pt idx="47158">
                  <c:v>1.105926639866084E-5</c:v>
                </c:pt>
                <c:pt idx="47159">
                  <c:v>1.10587334347656E-5</c:v>
                </c:pt>
                <c:pt idx="47160">
                  <c:v>1.105823776015313E-5</c:v>
                </c:pt>
                <c:pt idx="47161">
                  <c:v>1.105771207221551E-5</c:v>
                </c:pt>
                <c:pt idx="47162">
                  <c:v>1.1057189112761989E-5</c:v>
                </c:pt>
                <c:pt idx="47163">
                  <c:v>1.1056661605834959E-5</c:v>
                </c:pt>
                <c:pt idx="47164">
                  <c:v>1.1056116818508601E-5</c:v>
                </c:pt>
                <c:pt idx="47165">
                  <c:v>1.105561477743322E-5</c:v>
                </c:pt>
                <c:pt idx="47166">
                  <c:v>1.105517185351346E-5</c:v>
                </c:pt>
                <c:pt idx="47167">
                  <c:v>1.105460069084074E-5</c:v>
                </c:pt>
                <c:pt idx="47168">
                  <c:v>1.1054175956815021E-5</c:v>
                </c:pt>
                <c:pt idx="47169">
                  <c:v>1.1053636626456861E-5</c:v>
                </c:pt>
                <c:pt idx="47170">
                  <c:v>1.1053179150621871E-5</c:v>
                </c:pt>
                <c:pt idx="47171">
                  <c:v>1.105266255763127E-5</c:v>
                </c:pt>
                <c:pt idx="47172">
                  <c:v>1.1052182344428729E-5</c:v>
                </c:pt>
                <c:pt idx="47173">
                  <c:v>1.105170122173149E-5</c:v>
                </c:pt>
                <c:pt idx="47174">
                  <c:v>1.1051299225073309E-5</c:v>
                </c:pt>
                <c:pt idx="47175">
                  <c:v>1.1050840839743611E-5</c:v>
                </c:pt>
                <c:pt idx="47176">
                  <c:v>1.1050339708162941E-5</c:v>
                </c:pt>
                <c:pt idx="47177">
                  <c:v>1.104992406908423E-5</c:v>
                </c:pt>
                <c:pt idx="47178">
                  <c:v>1.104941748053534E-5</c:v>
                </c:pt>
                <c:pt idx="47179">
                  <c:v>1.1048955457226841E-5</c:v>
                </c:pt>
                <c:pt idx="47180">
                  <c:v>1.104856528399978E-5</c:v>
                </c:pt>
                <c:pt idx="47181">
                  <c:v>1.1048156011383981E-5</c:v>
                </c:pt>
                <c:pt idx="47182">
                  <c:v>1.1047690350096669E-5</c:v>
                </c:pt>
                <c:pt idx="47183">
                  <c:v>1.104728471545968E-5</c:v>
                </c:pt>
                <c:pt idx="47184">
                  <c:v>1.1046874533349181E-5</c:v>
                </c:pt>
                <c:pt idx="47185">
                  <c:v>1.1046477084164509E-5</c:v>
                </c:pt>
                <c:pt idx="47186">
                  <c:v>1.104598322854144E-5</c:v>
                </c:pt>
                <c:pt idx="47187">
                  <c:v>1.1045621249650139E-5</c:v>
                </c:pt>
                <c:pt idx="47188">
                  <c:v>1.104522925743368E-5</c:v>
                </c:pt>
                <c:pt idx="47189">
                  <c:v>1.1044821803807279E-5</c:v>
                </c:pt>
                <c:pt idx="47190">
                  <c:v>1.1044376151403411E-5</c:v>
                </c:pt>
                <c:pt idx="47191">
                  <c:v>1.104397142626112E-5</c:v>
                </c:pt>
                <c:pt idx="47192">
                  <c:v>1.1043608537875119E-5</c:v>
                </c:pt>
                <c:pt idx="47193">
                  <c:v>1.104321381717455E-5</c:v>
                </c:pt>
                <c:pt idx="47194">
                  <c:v>1.104286184272496E-5</c:v>
                </c:pt>
                <c:pt idx="47195">
                  <c:v>1.104244711314095E-5</c:v>
                </c:pt>
                <c:pt idx="47196">
                  <c:v>1.1042036931030451E-5</c:v>
                </c:pt>
                <c:pt idx="47197">
                  <c:v>1.1041639481845779E-5</c:v>
                </c:pt>
                <c:pt idx="47198">
                  <c:v>1.104128568840679E-5</c:v>
                </c:pt>
                <c:pt idx="47199">
                  <c:v>1.104096281778766E-5</c:v>
                </c:pt>
                <c:pt idx="47200">
                  <c:v>1.104059083445463E-5</c:v>
                </c:pt>
                <c:pt idx="47201">
                  <c:v>1.1040214303648099E-5</c:v>
                </c:pt>
                <c:pt idx="47202">
                  <c:v>1.1039830496883949E-5</c:v>
                </c:pt>
                <c:pt idx="47203">
                  <c:v>1.103953218262177E-5</c:v>
                </c:pt>
                <c:pt idx="47204">
                  <c:v>1.10391374619212E-5</c:v>
                </c:pt>
                <c:pt idx="47205">
                  <c:v>1.1038802767870949E-5</c:v>
                </c:pt>
                <c:pt idx="47206">
                  <c:v>1.1038414413633291E-5</c:v>
                </c:pt>
                <c:pt idx="47207">
                  <c:v>1.103809245250886E-5</c:v>
                </c:pt>
                <c:pt idx="47208">
                  <c:v>1.1037804142688399E-5</c:v>
                </c:pt>
                <c:pt idx="47209">
                  <c:v>1.103736667573685E-5</c:v>
                </c:pt>
                <c:pt idx="47210">
                  <c:v>1.103705380955944E-5</c:v>
                </c:pt>
                <c:pt idx="47211">
                  <c:v>1.103675731428666E-5</c:v>
                </c:pt>
                <c:pt idx="47212">
                  <c:v>1.1036392606911249E-5</c:v>
                </c:pt>
                <c:pt idx="47213">
                  <c:v>1.103612885344774E-5</c:v>
                </c:pt>
                <c:pt idx="47214">
                  <c:v>1.1035775060008751E-5</c:v>
                </c:pt>
                <c:pt idx="47215">
                  <c:v>1.1035463103326039E-5</c:v>
                </c:pt>
                <c:pt idx="47216">
                  <c:v>1.1035160241590351E-5</c:v>
                </c:pt>
                <c:pt idx="47217">
                  <c:v>1.103480371966725E-5</c:v>
                </c:pt>
                <c:pt idx="47218">
                  <c:v>1.103449721995275E-5</c:v>
                </c:pt>
                <c:pt idx="47219">
                  <c:v>1.1034237104468049E-5</c:v>
                </c:pt>
                <c:pt idx="47220">
                  <c:v>1.103396061807871E-5</c:v>
                </c:pt>
                <c:pt idx="47221">
                  <c:v>1.1033581358788069E-5</c:v>
                </c:pt>
                <c:pt idx="47222">
                  <c:v>1.1033306691388131E-5</c:v>
                </c:pt>
                <c:pt idx="47223">
                  <c:v>1.1033096598112019E-5</c:v>
                </c:pt>
                <c:pt idx="47224">
                  <c:v>1.1032740076188929E-5</c:v>
                </c:pt>
                <c:pt idx="47225">
                  <c:v>1.103243266697973E-5</c:v>
                </c:pt>
                <c:pt idx="47226">
                  <c:v>1.103211707231821E-5</c:v>
                </c:pt>
                <c:pt idx="47227">
                  <c:v>1.103189333662158E-5</c:v>
                </c:pt>
                <c:pt idx="47228">
                  <c:v>1.103160411730641E-5</c:v>
                </c:pt>
                <c:pt idx="47229">
                  <c:v>1.103127578971907E-5</c:v>
                </c:pt>
                <c:pt idx="47230">
                  <c:v>1.1030980203941E-5</c:v>
                </c:pt>
                <c:pt idx="47231">
                  <c:v>1.103074646380264E-5</c:v>
                </c:pt>
                <c:pt idx="47232">
                  <c:v>1.103048998629674E-5</c:v>
                </c:pt>
                <c:pt idx="47233">
                  <c:v>1.103021713788621E-5</c:v>
                </c:pt>
                <c:pt idx="47234">
                  <c:v>1.102993792301277E-5</c:v>
                </c:pt>
                <c:pt idx="47235">
                  <c:v>1.1029755114577711E-5</c:v>
                </c:pt>
                <c:pt idx="47236">
                  <c:v>1.1029442248400301E-5</c:v>
                </c:pt>
                <c:pt idx="47237">
                  <c:v>1.102913665818051E-5</c:v>
                </c:pt>
                <c:pt idx="47238">
                  <c:v>1.1028945664293129E-5</c:v>
                </c:pt>
                <c:pt idx="47239">
                  <c:v>1.102869737223955E-5</c:v>
                </c:pt>
                <c:pt idx="47240">
                  <c:v>1.1028384506062141E-5</c:v>
                </c:pt>
                <c:pt idx="47241">
                  <c:v>1.102818168874364E-5</c:v>
                </c:pt>
                <c:pt idx="47242">
                  <c:v>1.1027928849216551E-5</c:v>
                </c:pt>
                <c:pt idx="47243">
                  <c:v>1.1027685104636481E-5</c:v>
                </c:pt>
                <c:pt idx="47244">
                  <c:v>1.102739952330012E-5</c:v>
                </c:pt>
                <c:pt idx="47245">
                  <c:v>1.102716942114057E-5</c:v>
                </c:pt>
                <c:pt idx="47246">
                  <c:v>1.1026948413928039E-5</c:v>
                </c:pt>
                <c:pt idx="47247">
                  <c:v>1.102674377762014E-5</c:v>
                </c:pt>
                <c:pt idx="47248">
                  <c:v>1.102652822737582E-5</c:v>
                </c:pt>
                <c:pt idx="47249">
                  <c:v>1.102625265048118E-5</c:v>
                </c:pt>
                <c:pt idx="47250">
                  <c:v>1.102602709579514E-5</c:v>
                </c:pt>
                <c:pt idx="47251">
                  <c:v>1.1025836101907769E-5</c:v>
                </c:pt>
                <c:pt idx="47252">
                  <c:v>1.1025593266822399E-5</c:v>
                </c:pt>
                <c:pt idx="47253">
                  <c:v>1.102535497921053E-5</c:v>
                </c:pt>
                <c:pt idx="47254">
                  <c:v>1.1025165804312559E-5</c:v>
                </c:pt>
                <c:pt idx="47255">
                  <c:v>1.1024934792658311E-5</c:v>
                </c:pt>
                <c:pt idx="47256">
                  <c:v>1.1024704690498771E-5</c:v>
                </c:pt>
                <c:pt idx="47257">
                  <c:v>1.1024464583897499E-5</c:v>
                </c:pt>
                <c:pt idx="47258">
                  <c:v>1.102428450394655E-5</c:v>
                </c:pt>
                <c:pt idx="47259">
                  <c:v>1.1024067134712819E-5</c:v>
                </c:pt>
                <c:pt idx="47260">
                  <c:v>1.102381793316454E-5</c:v>
                </c:pt>
                <c:pt idx="47261">
                  <c:v>1.1023691513400991E-5</c:v>
                </c:pt>
                <c:pt idx="47262">
                  <c:v>1.1023439583368599E-5</c:v>
                </c:pt>
                <c:pt idx="47263">
                  <c:v>1.102330224966863E-5</c:v>
                </c:pt>
                <c:pt idx="47264">
                  <c:v>1.102309033740312E-5</c:v>
                </c:pt>
                <c:pt idx="47265">
                  <c:v>1.1022836588381321E-5</c:v>
                </c:pt>
                <c:pt idx="47266">
                  <c:v>1.102270198316546E-5</c:v>
                </c:pt>
                <c:pt idx="47267">
                  <c:v>1.102247097151121E-5</c:v>
                </c:pt>
                <c:pt idx="47268">
                  <c:v>1.102229180105496E-5</c:v>
                </c:pt>
                <c:pt idx="47269">
                  <c:v>1.1022126273019239E-5</c:v>
                </c:pt>
                <c:pt idx="47270">
                  <c:v>1.102194892155239E-5</c:v>
                </c:pt>
                <c:pt idx="47271">
                  <c:v>1.102171972888755E-5</c:v>
                </c:pt>
                <c:pt idx="47272">
                  <c:v>1.102156329579884E-5</c:v>
                </c:pt>
                <c:pt idx="47273">
                  <c:v>1.10213868538267E-5</c:v>
                </c:pt>
                <c:pt idx="47274">
                  <c:v>1.102111855288967E-5</c:v>
                </c:pt>
                <c:pt idx="47275">
                  <c:v>1.1021026693924799E-5</c:v>
                </c:pt>
                <c:pt idx="47276">
                  <c:v>1.10208211481222E-5</c:v>
                </c:pt>
                <c:pt idx="47277">
                  <c:v>1.1020613783330189E-5</c:v>
                </c:pt>
                <c:pt idx="47278">
                  <c:v>1.1020456440746781E-5</c:v>
                </c:pt>
                <c:pt idx="47279">
                  <c:v>1.102031728805741E-5</c:v>
                </c:pt>
                <c:pt idx="47280">
                  <c:v>1.102017813536804E-5</c:v>
                </c:pt>
                <c:pt idx="47281">
                  <c:v>1.1019973499060139E-5</c:v>
                </c:pt>
                <c:pt idx="47282">
                  <c:v>1.1019742487405891E-5</c:v>
                </c:pt>
                <c:pt idx="47283">
                  <c:v>1.1019642442988701E-5</c:v>
                </c:pt>
                <c:pt idx="47284">
                  <c:v>1.10194896478788E-5</c:v>
                </c:pt>
                <c:pt idx="47285">
                  <c:v>1.1019286830560301E-5</c:v>
                </c:pt>
                <c:pt idx="47286">
                  <c:v>1.101912221201928E-5</c:v>
                </c:pt>
                <c:pt idx="47287">
                  <c:v>1.10189794213511E-5</c:v>
                </c:pt>
                <c:pt idx="47288">
                  <c:v>1.1018799341400151E-5</c:v>
                </c:pt>
                <c:pt idx="47289">
                  <c:v>1.1018614713975691E-5</c:v>
                </c:pt>
                <c:pt idx="47290">
                  <c:v>1.101852376450552E-5</c:v>
                </c:pt>
                <c:pt idx="47291">
                  <c:v>1.101835277950158E-5</c:v>
                </c:pt>
                <c:pt idx="47292">
                  <c:v>1.1018242730642671E-5</c:v>
                </c:pt>
                <c:pt idx="47293">
                  <c:v>1.101802263292484E-5</c:v>
                </c:pt>
                <c:pt idx="47294">
                  <c:v>1.101792622648645E-5</c:v>
                </c:pt>
                <c:pt idx="47295">
                  <c:v>1.101775433198782E-5</c:v>
                </c:pt>
                <c:pt idx="47296">
                  <c:v>1.101762518374017E-5</c:v>
                </c:pt>
                <c:pt idx="47297">
                  <c:v>1.1017444194294511E-5</c:v>
                </c:pt>
                <c:pt idx="47298">
                  <c:v>1.101734051189851E-5</c:v>
                </c:pt>
                <c:pt idx="47299">
                  <c:v>1.1017205906682649E-5</c:v>
                </c:pt>
                <c:pt idx="47300">
                  <c:v>1.101700763683766E-5</c:v>
                </c:pt>
                <c:pt idx="47301">
                  <c:v>1.101690850191517E-5</c:v>
                </c:pt>
                <c:pt idx="47302">
                  <c:v>1.101673751691123E-5</c:v>
                </c:pt>
                <c:pt idx="47303">
                  <c:v>1.1016632925020531E-5</c:v>
                </c:pt>
                <c:pt idx="47304">
                  <c:v>1.1016503776772881E-5</c:v>
                </c:pt>
                <c:pt idx="47305">
                  <c:v>1.101635734812589E-5</c:v>
                </c:pt>
                <c:pt idx="47306">
                  <c:v>1.1016260032192801E-5</c:v>
                </c:pt>
                <c:pt idx="47307">
                  <c:v>1.1016046300937891E-5</c:v>
                </c:pt>
                <c:pt idx="47308">
                  <c:v>1.1015964446414729E-5</c:v>
                </c:pt>
                <c:pt idx="47309">
                  <c:v>1.101583984564058E-5</c:v>
                </c:pt>
                <c:pt idx="47310">
                  <c:v>1.1015775271516761E-5</c:v>
                </c:pt>
                <c:pt idx="47311">
                  <c:v>1.1015564268745949E-5</c:v>
                </c:pt>
                <c:pt idx="47312">
                  <c:v>1.101546786230756E-5</c:v>
                </c:pt>
                <c:pt idx="47313">
                  <c:v>1.1015346899512221E-5</c:v>
                </c:pt>
                <c:pt idx="47314">
                  <c:v>1.101524321711622E-5</c:v>
                </c:pt>
                <c:pt idx="47315">
                  <c:v>1.101513953472022E-5</c:v>
                </c:pt>
                <c:pt idx="47316">
                  <c:v>1.101495945476927E-5</c:v>
                </c:pt>
                <c:pt idx="47317">
                  <c:v>1.101489760912955E-5</c:v>
                </c:pt>
                <c:pt idx="47318">
                  <c:v>1.1014762094418981E-5</c:v>
                </c:pt>
                <c:pt idx="47319">
                  <c:v>1.101465477404417E-5</c:v>
                </c:pt>
                <c:pt idx="47320">
                  <c:v>1.101453926821705E-5</c:v>
                </c:pt>
                <c:pt idx="47321">
                  <c:v>1.1014420124411121E-5</c:v>
                </c:pt>
                <c:pt idx="47322">
                  <c:v>1.1014279152732341E-5</c:v>
                </c:pt>
                <c:pt idx="47323">
                  <c:v>1.1014148185495291E-5</c:v>
                </c:pt>
                <c:pt idx="47324">
                  <c:v>1.1014038136636369E-5</c:v>
                </c:pt>
                <c:pt idx="47325">
                  <c:v>1.101402540371055E-5</c:v>
                </c:pt>
                <c:pt idx="47326">
                  <c:v>1.1013792573066891E-5</c:v>
                </c:pt>
                <c:pt idx="47327">
                  <c:v>1.1013737093890089E-5</c:v>
                </c:pt>
                <c:pt idx="47328">
                  <c:v>1.101366979128215E-5</c:v>
                </c:pt>
                <c:pt idx="47329">
                  <c:v>1.1013567927875559E-5</c:v>
                </c:pt>
                <c:pt idx="47330">
                  <c:v>1.1013466973963659E-5</c:v>
                </c:pt>
                <c:pt idx="47331">
                  <c:v>1.101331235986436E-5</c:v>
                </c:pt>
                <c:pt idx="47332">
                  <c:v>1.10132332338253E-5</c:v>
                </c:pt>
                <c:pt idx="47333">
                  <c:v>1.1013122275471691E-5</c:v>
                </c:pt>
                <c:pt idx="47334">
                  <c:v>1.101300222217105E-5</c:v>
                </c:pt>
                <c:pt idx="47335">
                  <c:v>1.101290399674326E-5</c:v>
                </c:pt>
                <c:pt idx="47336">
                  <c:v>1.1012822142220101E-5</c:v>
                </c:pt>
                <c:pt idx="47337">
                  <c:v>1.101271391235059E-5</c:v>
                </c:pt>
                <c:pt idx="47338">
                  <c:v>1.101260568248108E-5</c:v>
                </c:pt>
                <c:pt idx="47339">
                  <c:v>1.101255929825129E-5</c:v>
                </c:pt>
                <c:pt idx="47340">
                  <c:v>1.1012411960109599E-5</c:v>
                </c:pt>
                <c:pt idx="47341">
                  <c:v>1.101237467082683E-5</c:v>
                </c:pt>
                <c:pt idx="47342">
                  <c:v>1.101222187571693E-5</c:v>
                </c:pt>
                <c:pt idx="47343">
                  <c:v>1.1012154573108999E-5</c:v>
                </c:pt>
                <c:pt idx="47344">
                  <c:v>1.1012068171112331E-5</c:v>
                </c:pt>
                <c:pt idx="47345">
                  <c:v>1.101197904063156E-5</c:v>
                </c:pt>
                <c:pt idx="47346">
                  <c:v>1.101190628105542E-5</c:v>
                </c:pt>
                <c:pt idx="47347">
                  <c:v>1.101180441764882E-5</c:v>
                </c:pt>
                <c:pt idx="47348">
                  <c:v>1.1011697097274011E-5</c:v>
                </c:pt>
                <c:pt idx="47349">
                  <c:v>1.101157795346808E-5</c:v>
                </c:pt>
                <c:pt idx="47350">
                  <c:v>1.1011582500941591E-5</c:v>
                </c:pt>
                <c:pt idx="47351">
                  <c:v>1.101147790905088E-5</c:v>
                </c:pt>
                <c:pt idx="47352">
                  <c:v>1.1011386050085999E-5</c:v>
                </c:pt>
                <c:pt idx="47353">
                  <c:v>1.101130237657344E-5</c:v>
                </c:pt>
                <c:pt idx="47354">
                  <c:v>1.101124962588074E-5</c:v>
                </c:pt>
                <c:pt idx="47355">
                  <c:v>1.1011184142262209E-5</c:v>
                </c:pt>
                <c:pt idx="47356">
                  <c:v>1.101106045098277E-5</c:v>
                </c:pt>
                <c:pt idx="47357">
                  <c:v>1.101096313504968E-5</c:v>
                </c:pt>
                <c:pt idx="47358">
                  <c:v>1.1010913112841079E-5</c:v>
                </c:pt>
                <c:pt idx="47359">
                  <c:v>1.101082307286561E-5</c:v>
                </c:pt>
                <c:pt idx="47360">
                  <c:v>1.1010784874088129E-5</c:v>
                </c:pt>
                <c:pt idx="47361">
                  <c:v>1.1010695743607361E-5</c:v>
                </c:pt>
                <c:pt idx="47362">
                  <c:v>1.101060479413718E-5</c:v>
                </c:pt>
                <c:pt idx="47363">
                  <c:v>1.101052475860342E-5</c:v>
                </c:pt>
                <c:pt idx="47364">
                  <c:v>1.101051748264581E-5</c:v>
                </c:pt>
                <c:pt idx="47365">
                  <c:v>1.1010354683094191E-5</c:v>
                </c:pt>
                <c:pt idx="47366">
                  <c:v>1.101032466976903E-5</c:v>
                </c:pt>
                <c:pt idx="47367">
                  <c:v>1.101019643101608E-5</c:v>
                </c:pt>
                <c:pt idx="47368">
                  <c:v>1.1010183698090261E-5</c:v>
                </c:pt>
                <c:pt idx="47369">
                  <c:v>1.10101036625565E-5</c:v>
                </c:pt>
                <c:pt idx="47370">
                  <c:v>1.101000907510752E-5</c:v>
                </c:pt>
                <c:pt idx="47371">
                  <c:v>1.100998088077176E-5</c:v>
                </c:pt>
                <c:pt idx="47372">
                  <c:v>1.100989265978569E-5</c:v>
                </c:pt>
                <c:pt idx="47373">
                  <c:v>1.100986082747113E-5</c:v>
                </c:pt>
                <c:pt idx="47374">
                  <c:v>1.1009786248905581E-5</c:v>
                </c:pt>
                <c:pt idx="47375">
                  <c:v>1.1009725312760571E-5</c:v>
                </c:pt>
                <c:pt idx="47376">
                  <c:v>1.1009599802491721E-5</c:v>
                </c:pt>
                <c:pt idx="47377">
                  <c:v>1.1009615263901649E-5</c:v>
                </c:pt>
                <c:pt idx="47378">
                  <c:v>1.100946246879175E-5</c:v>
                </c:pt>
                <c:pt idx="47379">
                  <c:v>1.1009459740307649E-5</c:v>
                </c:pt>
                <c:pt idx="47380">
                  <c:v>1.1009434274456E-5</c:v>
                </c:pt>
                <c:pt idx="47381">
                  <c:v>1.1009304216713639E-5</c:v>
                </c:pt>
                <c:pt idx="47382">
                  <c:v>1.100926783692557E-5</c:v>
                </c:pt>
                <c:pt idx="47383">
                  <c:v>1.1009203262801749E-5</c:v>
                </c:pt>
                <c:pt idx="47384">
                  <c:v>1.100915233109845E-5</c:v>
                </c:pt>
                <c:pt idx="47385">
                  <c:v>1.1009145055140829E-5</c:v>
                </c:pt>
                <c:pt idx="47386">
                  <c:v>1.1008988622052129E-5</c:v>
                </c:pt>
                <c:pt idx="47387">
                  <c:v>1.1008973160642199E-5</c:v>
                </c:pt>
                <c:pt idx="47388">
                  <c:v>1.100889403460314E-5</c:v>
                </c:pt>
                <c:pt idx="47389">
                  <c:v>1.100888221117202E-5</c:v>
                </c:pt>
                <c:pt idx="47390">
                  <c:v>1.1008785804733631E-5</c:v>
                </c:pt>
                <c:pt idx="47391">
                  <c:v>1.1008729416062121E-5</c:v>
                </c:pt>
                <c:pt idx="47392">
                  <c:v>1.100870940717869E-5</c:v>
                </c:pt>
                <c:pt idx="47393">
                  <c:v>1.1008660294464789E-5</c:v>
                </c:pt>
                <c:pt idx="47394">
                  <c:v>1.1008561159542299E-5</c:v>
                </c:pt>
                <c:pt idx="47395">
                  <c:v>1.100853660318535E-5</c:v>
                </c:pt>
                <c:pt idx="47396">
                  <c:v>1.1008500223397281E-5</c:v>
                </c:pt>
                <c:pt idx="47397">
                  <c:v>1.100844838219928E-5</c:v>
                </c:pt>
                <c:pt idx="47398">
                  <c:v>1.100839472201187E-5</c:v>
                </c:pt>
                <c:pt idx="47399">
                  <c:v>1.100829103961587E-5</c:v>
                </c:pt>
                <c:pt idx="47400">
                  <c:v>1.100829103961587E-5</c:v>
                </c:pt>
                <c:pt idx="47401">
                  <c:v>1.1008232831954959E-5</c:v>
                </c:pt>
                <c:pt idx="47402">
                  <c:v>1.100819281418808E-5</c:v>
                </c:pt>
                <c:pt idx="47403">
                  <c:v>1.100810914067551E-5</c:v>
                </c:pt>
                <c:pt idx="47404">
                  <c:v>1.1008100045728501E-5</c:v>
                </c:pt>
                <c:pt idx="47405">
                  <c:v>1.100801273423713E-5</c:v>
                </c:pt>
                <c:pt idx="47406">
                  <c:v>1.100798181141727E-5</c:v>
                </c:pt>
                <c:pt idx="47407">
                  <c:v>1.1007888133462981E-5</c:v>
                </c:pt>
                <c:pt idx="47408">
                  <c:v>1.1007888133462981E-5</c:v>
                </c:pt>
                <c:pt idx="47409">
                  <c:v>1.1007803550455719E-5</c:v>
                </c:pt>
                <c:pt idx="47410">
                  <c:v>1.1007772627635861E-5</c:v>
                </c:pt>
                <c:pt idx="47411">
                  <c:v>1.100771169149084E-5</c:v>
                </c:pt>
                <c:pt idx="47412">
                  <c:v>1.1007689863617999E-5</c:v>
                </c:pt>
                <c:pt idx="47413">
                  <c:v>1.1007630746462381E-5</c:v>
                </c:pt>
                <c:pt idx="47414">
                  <c:v>1.100763711292529E-5</c:v>
                </c:pt>
                <c:pt idx="47415">
                  <c:v>1.100755071092863E-5</c:v>
                </c:pt>
                <c:pt idx="47416">
                  <c:v>1.1007560715370349E-5</c:v>
                </c:pt>
                <c:pt idx="47417">
                  <c:v>1.1007514331140561E-5</c:v>
                </c:pt>
                <c:pt idx="47418">
                  <c:v>1.1007432476617399E-5</c:v>
                </c:pt>
                <c:pt idx="47419">
                  <c:v>1.1007344255631321E-5</c:v>
                </c:pt>
                <c:pt idx="47420">
                  <c:v>1.1007361536030659E-5</c:v>
                </c:pt>
                <c:pt idx="47421">
                  <c:v>1.100732424674788E-5</c:v>
                </c:pt>
                <c:pt idx="47422">
                  <c:v>1.100726331060287E-5</c:v>
                </c:pt>
                <c:pt idx="47423">
                  <c:v>1.1007216016878371E-5</c:v>
                </c:pt>
                <c:pt idx="47424">
                  <c:v>1.100722602132009E-5</c:v>
                </c:pt>
                <c:pt idx="47425">
                  <c:v>1.100717054214329E-5</c:v>
                </c:pt>
                <c:pt idx="47426">
                  <c:v>1.1007164175680369E-5</c:v>
                </c:pt>
                <c:pt idx="47427">
                  <c:v>1.10071259769029E-5</c:v>
                </c:pt>
                <c:pt idx="47428">
                  <c:v>1.1007047760358549E-5</c:v>
                </c:pt>
                <c:pt idx="47429">
                  <c:v>1.100699955713935E-5</c:v>
                </c:pt>
                <c:pt idx="47430">
                  <c:v>1.1006947715941349E-5</c:v>
                </c:pt>
                <c:pt idx="47431">
                  <c:v>1.100696681533009E-5</c:v>
                </c:pt>
                <c:pt idx="47432">
                  <c:v>1.100693862099433E-5</c:v>
                </c:pt>
                <c:pt idx="47433">
                  <c:v>1.100683766708244E-5</c:v>
                </c:pt>
                <c:pt idx="47434">
                  <c:v>1.100685494748177E-5</c:v>
                </c:pt>
                <c:pt idx="47435">
                  <c:v>1.1006762179022189E-5</c:v>
                </c:pt>
                <c:pt idx="47436">
                  <c:v>1.1006778549926819E-5</c:v>
                </c:pt>
                <c:pt idx="47437">
                  <c:v>1.1006704880855979E-5</c:v>
                </c:pt>
                <c:pt idx="47438">
                  <c:v>1.100671215681359E-5</c:v>
                </c:pt>
                <c:pt idx="47439">
                  <c:v>1.100668396247784E-5</c:v>
                </c:pt>
                <c:pt idx="47440">
                  <c:v>1.1006616659869911E-5</c:v>
                </c:pt>
                <c:pt idx="47441">
                  <c:v>1.1006633030774539E-5</c:v>
                </c:pt>
                <c:pt idx="47442">
                  <c:v>1.100653662433615E-5</c:v>
                </c:pt>
                <c:pt idx="47443">
                  <c:v>1.1006532076862641E-5</c:v>
                </c:pt>
                <c:pt idx="47444">
                  <c:v>1.1006489330611661E-5</c:v>
                </c:pt>
                <c:pt idx="47445">
                  <c:v>1.1006432941940151E-5</c:v>
                </c:pt>
                <c:pt idx="47446">
                  <c:v>1.100645386031829E-5</c:v>
                </c:pt>
                <c:pt idx="47447">
                  <c:v>1.1006404747604391E-5</c:v>
                </c:pt>
                <c:pt idx="47448">
                  <c:v>1.1006420209014319E-5</c:v>
                </c:pt>
                <c:pt idx="47449">
                  <c:v>1.10063556348905E-5</c:v>
                </c:pt>
                <c:pt idx="47450">
                  <c:v>1.1006319255102429E-5</c:v>
                </c:pt>
                <c:pt idx="47451">
                  <c:v>1.100628651329316E-5</c:v>
                </c:pt>
                <c:pt idx="47452">
                  <c:v>1.100627014238853E-5</c:v>
                </c:pt>
                <c:pt idx="47453">
                  <c:v>1.100623921956867E-5</c:v>
                </c:pt>
                <c:pt idx="47454">
                  <c:v>1.100622921512695E-5</c:v>
                </c:pt>
                <c:pt idx="47455">
                  <c:v>1.1006164641003119E-5</c:v>
                </c:pt>
                <c:pt idx="47456">
                  <c:v>1.100620829674881E-5</c:v>
                </c:pt>
                <c:pt idx="47457">
                  <c:v>1.100611098081572E-5</c:v>
                </c:pt>
                <c:pt idx="47458">
                  <c:v>1.100604549719719E-5</c:v>
                </c:pt>
                <c:pt idx="47459">
                  <c:v>1.10061018858687E-5</c:v>
                </c:pt>
                <c:pt idx="47460">
                  <c:v>1.100609642890049E-5</c:v>
                </c:pt>
                <c:pt idx="47461">
                  <c:v>1.100602548831375E-5</c:v>
                </c:pt>
                <c:pt idx="47462">
                  <c:v>1.1005980013578659E-5</c:v>
                </c:pt>
                <c:pt idx="47463">
                  <c:v>1.100595363823231E-5</c:v>
                </c:pt>
                <c:pt idx="47464">
                  <c:v>1.100595363823231E-5</c:v>
                </c:pt>
                <c:pt idx="47465">
                  <c:v>1.1005936357832979E-5</c:v>
                </c:pt>
                <c:pt idx="47466">
                  <c:v>1.1005891792592591E-5</c:v>
                </c:pt>
                <c:pt idx="47467">
                  <c:v>1.1005903616023721E-5</c:v>
                </c:pt>
                <c:pt idx="47468">
                  <c:v>1.1005876331182661E-5</c:v>
                </c:pt>
                <c:pt idx="47469">
                  <c:v>1.100579993362771E-5</c:v>
                </c:pt>
                <c:pt idx="47470">
                  <c:v>1.100575900636613E-5</c:v>
                </c:pt>
                <c:pt idx="47471">
                  <c:v>1.100575173040852E-5</c:v>
                </c:pt>
                <c:pt idx="47472">
                  <c:v>1.1005789929185991E-5</c:v>
                </c:pt>
                <c:pt idx="47473">
                  <c:v>1.1005734450009189E-5</c:v>
                </c:pt>
                <c:pt idx="47474">
                  <c:v>1.1005678970832379E-5</c:v>
                </c:pt>
                <c:pt idx="47475">
                  <c:v>1.1005675332853571E-5</c:v>
                </c:pt>
                <c:pt idx="47476">
                  <c:v>1.100565714295954E-5</c:v>
                </c:pt>
                <c:pt idx="47477">
                  <c:v>1.100568169931648E-5</c:v>
                </c:pt>
                <c:pt idx="47478">
                  <c:v>1.1005576197931081E-5</c:v>
                </c:pt>
                <c:pt idx="47479">
                  <c:v>1.1005647138517821E-5</c:v>
                </c:pt>
                <c:pt idx="47480">
                  <c:v>1.100560075428803E-5</c:v>
                </c:pt>
                <c:pt idx="47481">
                  <c:v>1.1005604392266831E-5</c:v>
                </c:pt>
                <c:pt idx="47482">
                  <c:v>1.100551708077546E-5</c:v>
                </c:pt>
                <c:pt idx="47483">
                  <c:v>1.100551617128076E-5</c:v>
                </c:pt>
                <c:pt idx="47484">
                  <c:v>1.1005504347849641E-5</c:v>
                </c:pt>
                <c:pt idx="47485">
                  <c:v>1.100545614463044E-5</c:v>
                </c:pt>
                <c:pt idx="47486">
                  <c:v>1.1005447959178131E-5</c:v>
                </c:pt>
                <c:pt idx="47487">
                  <c:v>1.100541248888476E-5</c:v>
                </c:pt>
                <c:pt idx="47488">
                  <c:v>1.1005395208485419E-5</c:v>
                </c:pt>
                <c:pt idx="47489">
                  <c:v>1.1005409760400649E-5</c:v>
                </c:pt>
                <c:pt idx="47490">
                  <c:v>1.100535882869735E-5</c:v>
                </c:pt>
                <c:pt idx="47491">
                  <c:v>1.1005337000824509E-5</c:v>
                </c:pt>
                <c:pt idx="47492">
                  <c:v>1.1005322448909279E-5</c:v>
                </c:pt>
                <c:pt idx="47493">
                  <c:v>1.1005320629919881E-5</c:v>
                </c:pt>
                <c:pt idx="47494">
                  <c:v>1.100525787478546E-5</c:v>
                </c:pt>
                <c:pt idx="47495">
                  <c:v>1.100527060771128E-5</c:v>
                </c:pt>
                <c:pt idx="47496">
                  <c:v>1.1005250598827839E-5</c:v>
                </c:pt>
                <c:pt idx="47497">
                  <c:v>1.100522513297619E-5</c:v>
                </c:pt>
                <c:pt idx="47498">
                  <c:v>1.1005263331753671E-5</c:v>
                </c:pt>
                <c:pt idx="47499">
                  <c:v>1.100519875762984E-5</c:v>
                </c:pt>
                <c:pt idx="47500">
                  <c:v>1.1005180567735809E-5</c:v>
                </c:pt>
                <c:pt idx="47501">
                  <c:v>1.100515328289475E-5</c:v>
                </c:pt>
                <c:pt idx="47502">
                  <c:v>1.1005136002495419E-5</c:v>
                </c:pt>
                <c:pt idx="47503">
                  <c:v>1.1005104170180861E-5</c:v>
                </c:pt>
                <c:pt idx="47504">
                  <c:v>1.1005121450580189E-5</c:v>
                </c:pt>
                <c:pt idx="47505">
                  <c:v>1.1005107808159659E-5</c:v>
                </c:pt>
                <c:pt idx="47506">
                  <c:v>1.100507051887689E-5</c:v>
                </c:pt>
                <c:pt idx="47507">
                  <c:v>1.1005092346749731E-5</c:v>
                </c:pt>
                <c:pt idx="47508">
                  <c:v>1.1005062333424581E-5</c:v>
                </c:pt>
                <c:pt idx="47509">
                  <c:v>1.100500048778486E-5</c:v>
                </c:pt>
                <c:pt idx="47510">
                  <c:v>1.1005037777067629E-5</c:v>
                </c:pt>
                <c:pt idx="47511">
                  <c:v>1.1004978659912011E-5</c:v>
                </c:pt>
                <c:pt idx="47512">
                  <c:v>1.100502868212061E-5</c:v>
                </c:pt>
                <c:pt idx="47513">
                  <c:v>1.100498229789082E-5</c:v>
                </c:pt>
                <c:pt idx="47514">
                  <c:v>1.10049741124385E-5</c:v>
                </c:pt>
                <c:pt idx="47515">
                  <c:v>1.100495865102857E-5</c:v>
                </c:pt>
                <c:pt idx="47516">
                  <c:v>1.100492954719812E-5</c:v>
                </c:pt>
                <c:pt idx="47517">
                  <c:v>1.100489953387296E-5</c:v>
                </c:pt>
                <c:pt idx="47518">
                  <c:v>1.1004880434484219E-5</c:v>
                </c:pt>
                <c:pt idx="47519">
                  <c:v>1.1004909538314679E-5</c:v>
                </c:pt>
                <c:pt idx="47520">
                  <c:v>1.100488861993654E-5</c:v>
                </c:pt>
                <c:pt idx="47521">
                  <c:v>1.10048704300425E-5</c:v>
                </c:pt>
                <c:pt idx="47522">
                  <c:v>1.100481313187629E-5</c:v>
                </c:pt>
                <c:pt idx="47523">
                  <c:v>1.100482950278092E-5</c:v>
                </c:pt>
                <c:pt idx="47524">
                  <c:v>1.100488680094713E-5</c:v>
                </c:pt>
                <c:pt idx="47525">
                  <c:v>1.100481222238159E-5</c:v>
                </c:pt>
                <c:pt idx="47526">
                  <c:v>1.10047685666359E-5</c:v>
                </c:pt>
                <c:pt idx="47527">
                  <c:v>1.1004834959749131E-5</c:v>
                </c:pt>
                <c:pt idx="47528">
                  <c:v>1.100474310078425E-5</c:v>
                </c:pt>
                <c:pt idx="47529">
                  <c:v>1.1004736734321339E-5</c:v>
                </c:pt>
                <c:pt idx="47530">
                  <c:v>1.100474219128955E-5</c:v>
                </c:pt>
                <c:pt idx="47531">
                  <c:v>1.100478220905643E-5</c:v>
                </c:pt>
                <c:pt idx="47532">
                  <c:v>1.100474491977366E-5</c:v>
                </c:pt>
                <c:pt idx="47533">
                  <c:v>1.100466852221871E-5</c:v>
                </c:pt>
                <c:pt idx="47534">
                  <c:v>1.10047149064485E-5</c:v>
                </c:pt>
                <c:pt idx="47535">
                  <c:v>1.1004676707671021E-5</c:v>
                </c:pt>
                <c:pt idx="47536">
                  <c:v>1.100469944503857E-5</c:v>
                </c:pt>
                <c:pt idx="47537">
                  <c:v>1.100470217352267E-5</c:v>
                </c:pt>
                <c:pt idx="47538">
                  <c:v>1.100470308301738E-5</c:v>
                </c:pt>
                <c:pt idx="47539">
                  <c:v>1.100464032788295E-5</c:v>
                </c:pt>
                <c:pt idx="47540">
                  <c:v>1.1004652151314079E-5</c:v>
                </c:pt>
                <c:pt idx="47541">
                  <c:v>1.1004593034158461E-5</c:v>
                </c:pt>
                <c:pt idx="47542">
                  <c:v>1.1004635780409441E-5</c:v>
                </c:pt>
                <c:pt idx="47543">
                  <c:v>1.100465487979818E-5</c:v>
                </c:pt>
                <c:pt idx="47544">
                  <c:v>1.100454392144457E-5</c:v>
                </c:pt>
                <c:pt idx="47545">
                  <c:v>1.10046148620313E-5</c:v>
                </c:pt>
                <c:pt idx="47546">
                  <c:v>1.100457393476972E-5</c:v>
                </c:pt>
                <c:pt idx="47547">
                  <c:v>1.1004551197402179E-5</c:v>
                </c:pt>
                <c:pt idx="47548">
                  <c:v>1.1004522093571721E-5</c:v>
                </c:pt>
                <c:pt idx="47549">
                  <c:v>1.100454392144457E-5</c:v>
                </c:pt>
                <c:pt idx="47550">
                  <c:v>1.100454210245516E-5</c:v>
                </c:pt>
                <c:pt idx="47551">
                  <c:v>1.1004509360645899E-5</c:v>
                </c:pt>
                <c:pt idx="47552">
                  <c:v>1.1004523003066419E-5</c:v>
                </c:pt>
                <c:pt idx="47553">
                  <c:v>1.1004507541656491E-5</c:v>
                </c:pt>
                <c:pt idx="47554">
                  <c:v>1.1004481166310139E-5</c:v>
                </c:pt>
                <c:pt idx="47555">
                  <c:v>1.1004509360645899E-5</c:v>
                </c:pt>
                <c:pt idx="47556">
                  <c:v>1.1004478437826041E-5</c:v>
                </c:pt>
                <c:pt idx="47557">
                  <c:v>1.1004452062479689E-5</c:v>
                </c:pt>
                <c:pt idx="47558">
                  <c:v>1.1004452062479689E-5</c:v>
                </c:pt>
                <c:pt idx="47559">
                  <c:v>1.100441659218632E-5</c:v>
                </c:pt>
                <c:pt idx="47560">
                  <c:v>1.1004449333995581E-5</c:v>
                </c:pt>
                <c:pt idx="47561">
                  <c:v>1.1004421139659831E-5</c:v>
                </c:pt>
                <c:pt idx="47562">
                  <c:v>1.1004392035829371E-5</c:v>
                </c:pt>
                <c:pt idx="47563">
                  <c:v>1.1004410225723399E-5</c:v>
                </c:pt>
                <c:pt idx="47564">
                  <c:v>1.1004449333995581E-5</c:v>
                </c:pt>
                <c:pt idx="47565">
                  <c:v>1.100440385926049E-5</c:v>
                </c:pt>
                <c:pt idx="47566">
                  <c:v>1.100439840229228E-5</c:v>
                </c:pt>
                <c:pt idx="47567">
                  <c:v>1.1004392035829371E-5</c:v>
                </c:pt>
                <c:pt idx="47568">
                  <c:v>1.100440022128168E-5</c:v>
                </c:pt>
                <c:pt idx="47569">
                  <c:v>1.1004393854818771E-5</c:v>
                </c:pt>
                <c:pt idx="47570">
                  <c:v>1.100434110412607E-5</c:v>
                </c:pt>
                <c:pt idx="47571">
                  <c:v>1.100434474210488E-5</c:v>
                </c:pt>
                <c:pt idx="47572">
                  <c:v>1.10043583845254E-5</c:v>
                </c:pt>
                <c:pt idx="47573">
                  <c:v>1.100437111745123E-5</c:v>
                </c:pt>
                <c:pt idx="47574">
                  <c:v>1.100431654776912E-5</c:v>
                </c:pt>
                <c:pt idx="47575">
                  <c:v>1.1004311090800909E-5</c:v>
                </c:pt>
                <c:pt idx="47576">
                  <c:v>1.1004308362316809E-5</c:v>
                </c:pt>
                <c:pt idx="47577">
                  <c:v>1.1004337466147259E-5</c:v>
                </c:pt>
                <c:pt idx="47578">
                  <c:v>1.10043038148433E-5</c:v>
                </c:pt>
                <c:pt idx="47579">
                  <c:v>1.100429835787509E-5</c:v>
                </c:pt>
                <c:pt idx="47580">
                  <c:v>1.100433109968435E-5</c:v>
                </c:pt>
                <c:pt idx="47581">
                  <c:v>1.1004292900906881E-5</c:v>
                </c:pt>
                <c:pt idx="47582">
                  <c:v>1.100426925404463E-5</c:v>
                </c:pt>
                <c:pt idx="47583">
                  <c:v>1.100428835343337E-5</c:v>
                </c:pt>
                <c:pt idx="47584">
                  <c:v>1.100426015909761E-5</c:v>
                </c:pt>
                <c:pt idx="47585">
                  <c:v>1.1004222869814839E-5</c:v>
                </c:pt>
                <c:pt idx="47586">
                  <c:v>1.1004251064150591E-5</c:v>
                </c:pt>
                <c:pt idx="47587">
                  <c:v>1.100427471101284E-5</c:v>
                </c:pt>
                <c:pt idx="47588">
                  <c:v>1.100423105526716E-5</c:v>
                </c:pt>
                <c:pt idx="47589">
                  <c:v>1.10042019514367E-5</c:v>
                </c:pt>
                <c:pt idx="47590">
                  <c:v>1.100418649002677E-5</c:v>
                </c:pt>
                <c:pt idx="47591">
                  <c:v>1.100421559385723E-5</c:v>
                </c:pt>
                <c:pt idx="47592">
                  <c:v>1.1004225598298939E-5</c:v>
                </c:pt>
                <c:pt idx="47593">
                  <c:v>1.10042019514367E-5</c:v>
                </c:pt>
                <c:pt idx="47594">
                  <c:v>1.1004181942553259E-5</c:v>
                </c:pt>
                <c:pt idx="47595">
                  <c:v>1.100417193811154E-5</c:v>
                </c:pt>
                <c:pt idx="47596">
                  <c:v>1.10042028609314E-5</c:v>
                </c:pt>
                <c:pt idx="47597">
                  <c:v>1.100416193366982E-5</c:v>
                </c:pt>
                <c:pt idx="47598">
                  <c:v>1.1004210136889009E-5</c:v>
                </c:pt>
                <c:pt idx="47599">
                  <c:v>1.100418285204796E-5</c:v>
                </c:pt>
                <c:pt idx="47600">
                  <c:v>1.1004207408404911E-5</c:v>
                </c:pt>
                <c:pt idx="47601">
                  <c:v>1.100410463550361E-5</c:v>
                </c:pt>
                <c:pt idx="47602">
                  <c:v>1.1004121915902941E-5</c:v>
                </c:pt>
                <c:pt idx="47603">
                  <c:v>1.1004179214069151E-5</c:v>
                </c:pt>
                <c:pt idx="47604">
                  <c:v>1.1004134648828771E-5</c:v>
                </c:pt>
                <c:pt idx="47605">
                  <c:v>1.100414283428108E-5</c:v>
                </c:pt>
                <c:pt idx="47606">
                  <c:v>1.1004095540556589E-5</c:v>
                </c:pt>
                <c:pt idx="47607">
                  <c:v>1.100411282095592E-5</c:v>
                </c:pt>
                <c:pt idx="47608">
                  <c:v>1.1004121915902941E-5</c:v>
                </c:pt>
                <c:pt idx="47609">
                  <c:v>1.1004124644387049E-5</c:v>
                </c:pt>
                <c:pt idx="47610">
                  <c:v>1.10041009975248E-5</c:v>
                </c:pt>
                <c:pt idx="47611">
                  <c:v>1.10040991785354E-5</c:v>
                </c:pt>
                <c:pt idx="47612">
                  <c:v>1.1004077350662561E-5</c:v>
                </c:pt>
                <c:pt idx="47613">
                  <c:v>1.10040991785354E-5</c:v>
                </c:pt>
                <c:pt idx="47614">
                  <c:v>1.100406097975792E-5</c:v>
                </c:pt>
                <c:pt idx="47615">
                  <c:v>1.100408553611487E-5</c:v>
                </c:pt>
                <c:pt idx="47616">
                  <c:v>1.100412919186056E-5</c:v>
                </c:pt>
                <c:pt idx="47617">
                  <c:v>1.1004097359545989E-5</c:v>
                </c:pt>
                <c:pt idx="47618">
                  <c:v>1.1004151929228099E-5</c:v>
                </c:pt>
                <c:pt idx="47619">
                  <c:v>1.100410281651421E-5</c:v>
                </c:pt>
                <c:pt idx="47620">
                  <c:v>1.1004091902577781E-5</c:v>
                </c:pt>
                <c:pt idx="47621">
                  <c:v>1.100406188925263E-5</c:v>
                </c:pt>
                <c:pt idx="47622">
                  <c:v>1.10041009975248E-5</c:v>
                </c:pt>
                <c:pt idx="47623">
                  <c:v>1.1004040061379779E-5</c:v>
                </c:pt>
                <c:pt idx="47624">
                  <c:v>1.100405916076852E-5</c:v>
                </c:pt>
                <c:pt idx="47625">
                  <c:v>1.100408280763077E-5</c:v>
                </c:pt>
                <c:pt idx="47626">
                  <c:v>1.100402732845396E-5</c:v>
                </c:pt>
                <c:pt idx="47627">
                  <c:v>1.100401641451754E-5</c:v>
                </c:pt>
                <c:pt idx="47628">
                  <c:v>1.100404278986389E-5</c:v>
                </c:pt>
                <c:pt idx="47629">
                  <c:v>1.100402732845396E-5</c:v>
                </c:pt>
                <c:pt idx="47630">
                  <c:v>1.1004063708242031E-5</c:v>
                </c:pt>
                <c:pt idx="47631">
                  <c:v>1.100402914744336E-5</c:v>
                </c:pt>
                <c:pt idx="47632">
                  <c:v>1.100402732845396E-5</c:v>
                </c:pt>
                <c:pt idx="47633">
                  <c:v>1.10039982246235E-5</c:v>
                </c:pt>
                <c:pt idx="47634">
                  <c:v>1.100403187592747E-5</c:v>
                </c:pt>
                <c:pt idx="47635">
                  <c:v>1.100395729736192E-5</c:v>
                </c:pt>
                <c:pt idx="47636">
                  <c:v>1.1004048246832101E-5</c:v>
                </c:pt>
                <c:pt idx="47637">
                  <c:v>1.100398912967648E-5</c:v>
                </c:pt>
                <c:pt idx="47638">
                  <c:v>1.1004008229065221E-5</c:v>
                </c:pt>
                <c:pt idx="47639">
                  <c:v>1.1003995496139399E-5</c:v>
                </c:pt>
                <c:pt idx="47640">
                  <c:v>1.100400277209701E-5</c:v>
                </c:pt>
                <c:pt idx="47641">
                  <c:v>1.1003990948665891E-5</c:v>
                </c:pt>
                <c:pt idx="47642">
                  <c:v>1.1004036423400981E-5</c:v>
                </c:pt>
                <c:pt idx="47643">
                  <c:v>1.100398367270827E-5</c:v>
                </c:pt>
                <c:pt idx="47644">
                  <c:v>1.1004007319570521E-5</c:v>
                </c:pt>
                <c:pt idx="47645">
                  <c:v>1.100396184483543E-5</c:v>
                </c:pt>
                <c:pt idx="47646">
                  <c:v>1.1003980034729469E-5</c:v>
                </c:pt>
                <c:pt idx="47647">
                  <c:v>1.1003982763213569E-5</c:v>
                </c:pt>
                <c:pt idx="47648">
                  <c:v>1.100398731068708E-5</c:v>
                </c:pt>
                <c:pt idx="47649">
                  <c:v>1.1003936378983781E-5</c:v>
                </c:pt>
                <c:pt idx="47650">
                  <c:v>1.100400095310761E-5</c:v>
                </c:pt>
                <c:pt idx="47651">
                  <c:v>1.100396184483543E-5</c:v>
                </c:pt>
                <c:pt idx="47652">
                  <c:v>1.1003936378983781E-5</c:v>
                </c:pt>
                <c:pt idx="47653">
                  <c:v>1.100391727959504E-5</c:v>
                </c:pt>
                <c:pt idx="47654">
                  <c:v>1.100398549169768E-5</c:v>
                </c:pt>
                <c:pt idx="47655">
                  <c:v>1.100400095310761E-5</c:v>
                </c:pt>
                <c:pt idx="47656">
                  <c:v>1.1003963663824831E-5</c:v>
                </c:pt>
                <c:pt idx="47657">
                  <c:v>1.100394365494139E-5</c:v>
                </c:pt>
                <c:pt idx="47658">
                  <c:v>1.1003921827068551E-5</c:v>
                </c:pt>
                <c:pt idx="47659">
                  <c:v>1.100394365494139E-5</c:v>
                </c:pt>
                <c:pt idx="47660">
                  <c:v>1.100397003028775E-5</c:v>
                </c:pt>
                <c:pt idx="47661">
                  <c:v>1.1003938197973179E-5</c:v>
                </c:pt>
                <c:pt idx="47662">
                  <c:v>1.1003910003637429E-5</c:v>
                </c:pt>
                <c:pt idx="47663">
                  <c:v>1.100393001252087E-5</c:v>
                </c:pt>
                <c:pt idx="47664">
                  <c:v>1.1003920008079151E-5</c:v>
                </c:pt>
                <c:pt idx="47665">
                  <c:v>1.100389908970101E-5</c:v>
                </c:pt>
                <c:pt idx="47666">
                  <c:v>1.100391455111094E-5</c:v>
                </c:pt>
                <c:pt idx="47667">
                  <c:v>1.100390272767982E-5</c:v>
                </c:pt>
                <c:pt idx="47668">
                  <c:v>1.1003894542227499E-5</c:v>
                </c:pt>
                <c:pt idx="47669">
                  <c:v>1.1003966392308939E-5</c:v>
                </c:pt>
                <c:pt idx="47670">
                  <c:v>1.100391364161624E-5</c:v>
                </c:pt>
                <c:pt idx="47671">
                  <c:v>1.100388635677518E-5</c:v>
                </c:pt>
                <c:pt idx="47672">
                  <c:v>1.100391546060564E-5</c:v>
                </c:pt>
                <c:pt idx="47673">
                  <c:v>1.100391727959504E-5</c:v>
                </c:pt>
                <c:pt idx="47674">
                  <c:v>1.100388999475399E-5</c:v>
                </c:pt>
                <c:pt idx="47675">
                  <c:v>1.1003879990312271E-5</c:v>
                </c:pt>
                <c:pt idx="47676">
                  <c:v>1.1003852705471219E-5</c:v>
                </c:pt>
                <c:pt idx="47677">
                  <c:v>1.100387089536525E-5</c:v>
                </c:pt>
                <c:pt idx="47678">
                  <c:v>1.1003896361216899E-5</c:v>
                </c:pt>
                <c:pt idx="47679">
                  <c:v>1.1003895451722199E-5</c:v>
                </c:pt>
                <c:pt idx="47680">
                  <c:v>1.1003866347891741E-5</c:v>
                </c:pt>
                <c:pt idx="47681">
                  <c:v>1.1003894542227499E-5</c:v>
                </c:pt>
                <c:pt idx="47682">
                  <c:v>1.100386180041824E-5</c:v>
                </c:pt>
                <c:pt idx="47683">
                  <c:v>1.100390363717452E-5</c:v>
                </c:pt>
                <c:pt idx="47684">
                  <c:v>1.1003939107467889E-5</c:v>
                </c:pt>
                <c:pt idx="47685">
                  <c:v>1.100390454666922E-5</c:v>
                </c:pt>
                <c:pt idx="47686">
                  <c:v>1.100390272767982E-5</c:v>
                </c:pt>
                <c:pt idx="47687">
                  <c:v>1.1003807230736131E-5</c:v>
                </c:pt>
                <c:pt idx="47688">
                  <c:v>1.100390272767982E-5</c:v>
                </c:pt>
                <c:pt idx="47689">
                  <c:v>1.1003836334566591E-5</c:v>
                </c:pt>
                <c:pt idx="47690">
                  <c:v>1.1003881809301669E-5</c:v>
                </c:pt>
                <c:pt idx="47691">
                  <c:v>1.100384815799771E-5</c:v>
                </c:pt>
                <c:pt idx="47692">
                  <c:v>1.100384724850301E-5</c:v>
                </c:pt>
                <c:pt idx="47693">
                  <c:v>1.1003907275153321E-5</c:v>
                </c:pt>
                <c:pt idx="47694">
                  <c:v>1.1003852705471219E-5</c:v>
                </c:pt>
                <c:pt idx="47695">
                  <c:v>1.100381814467255E-5</c:v>
                </c:pt>
                <c:pt idx="47696">
                  <c:v>1.1003805411746731E-5</c:v>
                </c:pt>
                <c:pt idx="47697">
                  <c:v>1.1003825420630159E-5</c:v>
                </c:pt>
                <c:pt idx="47698">
                  <c:v>1.100388544728048E-5</c:v>
                </c:pt>
                <c:pt idx="47699">
                  <c:v>1.100384088204009E-5</c:v>
                </c:pt>
                <c:pt idx="47700">
                  <c:v>1.1003877261828171E-5</c:v>
                </c:pt>
                <c:pt idx="47701">
                  <c:v>1.1003881809301669E-5</c:v>
                </c:pt>
                <c:pt idx="47702">
                  <c:v>1.100384815799771E-5</c:v>
                </c:pt>
                <c:pt idx="47703">
                  <c:v>1.10037908598315E-5</c:v>
                </c:pt>
                <c:pt idx="47704">
                  <c:v>1.100384633900831E-5</c:v>
                </c:pt>
                <c:pt idx="47705">
                  <c:v>1.1003821782651361E-5</c:v>
                </c:pt>
                <c:pt idx="47706">
                  <c:v>1.1003837244061289E-5</c:v>
                </c:pt>
                <c:pt idx="47707">
                  <c:v>1.1003793588315601E-5</c:v>
                </c:pt>
                <c:pt idx="47708">
                  <c:v>1.10038417915348E-5</c:v>
                </c:pt>
                <c:pt idx="47709">
                  <c:v>1.1003837244061289E-5</c:v>
                </c:pt>
                <c:pt idx="47710">
                  <c:v>1.1003851795976519E-5</c:v>
                </c:pt>
                <c:pt idx="47711">
                  <c:v>1.100386907637585E-5</c:v>
                </c:pt>
                <c:pt idx="47712">
                  <c:v>1.1003849976987111E-5</c:v>
                </c:pt>
                <c:pt idx="47713">
                  <c:v>1.1003862709912941E-5</c:v>
                </c:pt>
                <c:pt idx="47714">
                  <c:v>1.1003839972545389E-5</c:v>
                </c:pt>
                <c:pt idx="47715">
                  <c:v>1.100378904084209E-5</c:v>
                </c:pt>
                <c:pt idx="47716">
                  <c:v>1.1003822692146061E-5</c:v>
                </c:pt>
                <c:pt idx="47717">
                  <c:v>1.100384815799771E-5</c:v>
                </c:pt>
                <c:pt idx="47718">
                  <c:v>1.100382996810367E-5</c:v>
                </c:pt>
                <c:pt idx="47719">
                  <c:v>1.10038427010295E-5</c:v>
                </c:pt>
                <c:pt idx="47720">
                  <c:v>1.1003879080817571E-5</c:v>
                </c:pt>
                <c:pt idx="47721">
                  <c:v>1.100381450669374E-5</c:v>
                </c:pt>
                <c:pt idx="47722">
                  <c:v>1.1003810868714939E-5</c:v>
                </c:pt>
                <c:pt idx="47723">
                  <c:v>1.1003839972545389E-5</c:v>
                </c:pt>
                <c:pt idx="47724">
                  <c:v>1.1003805411746731E-5</c:v>
                </c:pt>
                <c:pt idx="47725">
                  <c:v>1.1003838153555989E-5</c:v>
                </c:pt>
                <c:pt idx="47726">
                  <c:v>1.100381996366195E-5</c:v>
                </c:pt>
                <c:pt idx="47727">
                  <c:v>1.100377357943216E-5</c:v>
                </c:pt>
                <c:pt idx="47728">
                  <c:v>1.10038436105242E-5</c:v>
                </c:pt>
                <c:pt idx="47729">
                  <c:v>1.1003866347891741E-5</c:v>
                </c:pt>
                <c:pt idx="47730">
                  <c:v>1.100375902751694E-5</c:v>
                </c:pt>
                <c:pt idx="47731">
                  <c:v>1.1003793588315601E-5</c:v>
                </c:pt>
                <c:pt idx="47732">
                  <c:v>1.100381996366195E-5</c:v>
                </c:pt>
                <c:pt idx="47733">
                  <c:v>1.1003796316799709E-5</c:v>
                </c:pt>
                <c:pt idx="47734">
                  <c:v>1.1003792678820901E-5</c:v>
                </c:pt>
                <c:pt idx="47735">
                  <c:v>1.100378631235799E-5</c:v>
                </c:pt>
                <c:pt idx="47736">
                  <c:v>1.100381268770434E-5</c:v>
                </c:pt>
                <c:pt idx="47737">
                  <c:v>1.100381177820964E-5</c:v>
                </c:pt>
                <c:pt idx="47738">
                  <c:v>1.100375902751694E-5</c:v>
                </c:pt>
                <c:pt idx="47739">
                  <c:v>1.100379995477851E-5</c:v>
                </c:pt>
                <c:pt idx="47740">
                  <c:v>1.10037417471176E-5</c:v>
                </c:pt>
                <c:pt idx="47741">
                  <c:v>1.1003794497810301E-5</c:v>
                </c:pt>
                <c:pt idx="47742">
                  <c:v>1.10037899503368E-5</c:v>
                </c:pt>
                <c:pt idx="47743">
                  <c:v>1.100383087759838E-5</c:v>
                </c:pt>
                <c:pt idx="47744">
                  <c:v>1.1003768122463949E-5</c:v>
                </c:pt>
                <c:pt idx="47745">
                  <c:v>1.1003780855389779E-5</c:v>
                </c:pt>
                <c:pt idx="47746">
                  <c:v>1.1003780855389779E-5</c:v>
                </c:pt>
                <c:pt idx="47747">
                  <c:v>1.100377448892687E-5</c:v>
                </c:pt>
                <c:pt idx="47748">
                  <c:v>1.100380086427322E-5</c:v>
                </c:pt>
                <c:pt idx="47749">
                  <c:v>1.1003765393979851E-5</c:v>
                </c:pt>
                <c:pt idx="47750">
                  <c:v>1.100380177376792E-5</c:v>
                </c:pt>
                <c:pt idx="47751">
                  <c:v>1.1003751751559321E-5</c:v>
                </c:pt>
                <c:pt idx="47752">
                  <c:v>1.1003805411746731E-5</c:v>
                </c:pt>
                <c:pt idx="47753">
                  <c:v>1.100376266549574E-5</c:v>
                </c:pt>
                <c:pt idx="47754">
                  <c:v>1.100380359275732E-5</c:v>
                </c:pt>
                <c:pt idx="47755">
                  <c:v>1.100376357499044E-5</c:v>
                </c:pt>
                <c:pt idx="47756">
                  <c:v>1.100381632568315E-5</c:v>
                </c:pt>
                <c:pt idx="47757">
                  <c:v>1.100375629903283E-5</c:v>
                </c:pt>
                <c:pt idx="47758">
                  <c:v>1.100377176044276E-5</c:v>
                </c:pt>
                <c:pt idx="47759">
                  <c:v>1.1003820873156661E-5</c:v>
                </c:pt>
                <c:pt idx="47760">
                  <c:v>1.100379995477851E-5</c:v>
                </c:pt>
                <c:pt idx="47761">
                  <c:v>1.1003778126905671E-5</c:v>
                </c:pt>
                <c:pt idx="47762">
                  <c:v>1.100377630791627E-5</c:v>
                </c:pt>
                <c:pt idx="47763">
                  <c:v>1.100383360608248E-5</c:v>
                </c:pt>
                <c:pt idx="47764">
                  <c:v>1.100381723517785E-5</c:v>
                </c:pt>
                <c:pt idx="47765">
                  <c:v>1.1003809959220229E-5</c:v>
                </c:pt>
                <c:pt idx="47766">
                  <c:v>0.12668976187705991</c:v>
                </c:pt>
                <c:pt idx="47767">
                  <c:v>7.4045725166797638E-2</c:v>
                </c:pt>
                <c:pt idx="47768">
                  <c:v>3.2534696161746979E-2</c:v>
                </c:pt>
                <c:pt idx="47769">
                  <c:v>1.5512850135564801E-2</c:v>
                </c:pt>
                <c:pt idx="47770">
                  <c:v>2.369268424808979E-2</c:v>
                </c:pt>
                <c:pt idx="47771">
                  <c:v>4.0990766137838357E-2</c:v>
                </c:pt>
                <c:pt idx="47772">
                  <c:v>4.5853607356548309E-2</c:v>
                </c:pt>
                <c:pt idx="47773">
                  <c:v>3.8094539195299149E-2</c:v>
                </c:pt>
                <c:pt idx="47774">
                  <c:v>2.6319107040762901E-2</c:v>
                </c:pt>
                <c:pt idx="47775">
                  <c:v>1.667793653905392E-2</c:v>
                </c:pt>
                <c:pt idx="47776">
                  <c:v>1.0985218919813629E-2</c:v>
                </c:pt>
                <c:pt idx="47777">
                  <c:v>8.3465138450264931E-3</c:v>
                </c:pt>
                <c:pt idx="47778">
                  <c:v>9.1801071539521217E-3</c:v>
                </c:pt>
                <c:pt idx="47779">
                  <c:v>1.496098469942808E-2</c:v>
                </c:pt>
                <c:pt idx="47780">
                  <c:v>1.4666144736111161E-2</c:v>
                </c:pt>
                <c:pt idx="47781">
                  <c:v>1.2387466616928579E-2</c:v>
                </c:pt>
                <c:pt idx="47782">
                  <c:v>1.07131116092205E-2</c:v>
                </c:pt>
                <c:pt idx="47783">
                  <c:v>9.8959887400269508E-3</c:v>
                </c:pt>
                <c:pt idx="47784">
                  <c:v>9.163915179669857E-3</c:v>
                </c:pt>
                <c:pt idx="47785">
                  <c:v>8.4915431216359138E-3</c:v>
                </c:pt>
                <c:pt idx="47786">
                  <c:v>7.9438984394073486E-3</c:v>
                </c:pt>
                <c:pt idx="47787">
                  <c:v>7.5507704168558121E-3</c:v>
                </c:pt>
                <c:pt idx="47788">
                  <c:v>7.2741652838885784E-3</c:v>
                </c:pt>
                <c:pt idx="47789">
                  <c:v>7.0644179359078407E-3</c:v>
                </c:pt>
                <c:pt idx="47790">
                  <c:v>6.8271555937826633E-3</c:v>
                </c:pt>
                <c:pt idx="47791">
                  <c:v>6.4729824662208557E-3</c:v>
                </c:pt>
                <c:pt idx="47792">
                  <c:v>5.9554046019911766E-3</c:v>
                </c:pt>
                <c:pt idx="47793">
                  <c:v>5.2616321481764317E-3</c:v>
                </c:pt>
                <c:pt idx="47794">
                  <c:v>4.4172233901917926E-3</c:v>
                </c:pt>
                <c:pt idx="47795">
                  <c:v>3.5029735881835218E-3</c:v>
                </c:pt>
                <c:pt idx="47796">
                  <c:v>2.6587632019072771E-3</c:v>
                </c:pt>
                <c:pt idx="47797">
                  <c:v>2.0944536663591862E-3</c:v>
                </c:pt>
                <c:pt idx="47798">
                  <c:v>2.0071123726665969E-3</c:v>
                </c:pt>
                <c:pt idx="47799">
                  <c:v>2.2422086913138628E-3</c:v>
                </c:pt>
                <c:pt idx="47800">
                  <c:v>2.4148109368979931E-3</c:v>
                </c:pt>
                <c:pt idx="47801">
                  <c:v>2.2701239213347431E-3</c:v>
                </c:pt>
                <c:pt idx="47802">
                  <c:v>1.733032753691077E-3</c:v>
                </c:pt>
                <c:pt idx="47803">
                  <c:v>1.1160299181938169E-3</c:v>
                </c:pt>
                <c:pt idx="47804">
                  <c:v>7.4321584543213248E-4</c:v>
                </c:pt>
                <c:pt idx="47805">
                  <c:v>7.1672035846859217E-4</c:v>
                </c:pt>
                <c:pt idx="47806">
                  <c:v>9.1332400916144252E-4</c:v>
                </c:pt>
                <c:pt idx="47807">
                  <c:v>1.1348965344950559E-3</c:v>
                </c:pt>
                <c:pt idx="47808">
                  <c:v>1.218715799041092E-3</c:v>
                </c:pt>
                <c:pt idx="47809">
                  <c:v>1.118205720558763E-3</c:v>
                </c:pt>
                <c:pt idx="47810">
                  <c:v>8.9855870464816689E-4</c:v>
                </c:pt>
                <c:pt idx="47811">
                  <c:v>6.7008408950641751E-4</c:v>
                </c:pt>
                <c:pt idx="47812">
                  <c:v>5.9001799672842026E-4</c:v>
                </c:pt>
                <c:pt idx="47813">
                  <c:v>6.7238591145724058E-4</c:v>
                </c:pt>
                <c:pt idx="47814">
                  <c:v>8.2602578913792968E-4</c:v>
                </c:pt>
                <c:pt idx="47815">
                  <c:v>9.1714115114882588E-4</c:v>
                </c:pt>
                <c:pt idx="47816">
                  <c:v>8.7826256640255451E-4</c:v>
                </c:pt>
                <c:pt idx="47817">
                  <c:v>7.5244606705382466E-4</c:v>
                </c:pt>
                <c:pt idx="47818">
                  <c:v>6.3594343373551965E-4</c:v>
                </c:pt>
                <c:pt idx="47819">
                  <c:v>6.0280668549239635E-4</c:v>
                </c:pt>
                <c:pt idx="47820">
                  <c:v>6.4076069975271821E-4</c:v>
                </c:pt>
                <c:pt idx="47821">
                  <c:v>7.0370745379477739E-4</c:v>
                </c:pt>
                <c:pt idx="47822">
                  <c:v>7.3188857641071081E-4</c:v>
                </c:pt>
                <c:pt idx="47823">
                  <c:v>7.0446304744109511E-4</c:v>
                </c:pt>
                <c:pt idx="47824">
                  <c:v>6.392280338332057E-4</c:v>
                </c:pt>
                <c:pt idx="47825">
                  <c:v>5.7566311443224549E-4</c:v>
                </c:pt>
                <c:pt idx="47826">
                  <c:v>5.4524198640137911E-4</c:v>
                </c:pt>
                <c:pt idx="47827">
                  <c:v>5.5749068269506097E-4</c:v>
                </c:pt>
                <c:pt idx="47828">
                  <c:v>5.8438698761165142E-4</c:v>
                </c:pt>
                <c:pt idx="47829">
                  <c:v>5.9238792164251208E-4</c:v>
                </c:pt>
                <c:pt idx="47830">
                  <c:v>5.6928489357233047E-4</c:v>
                </c:pt>
                <c:pt idx="47831">
                  <c:v>5.3112965542823076E-4</c:v>
                </c:pt>
                <c:pt idx="47832">
                  <c:v>5.0063087837770581E-4</c:v>
                </c:pt>
                <c:pt idx="47833">
                  <c:v>4.8845488345250487E-4</c:v>
                </c:pt>
                <c:pt idx="47834">
                  <c:v>4.9606093671172857E-4</c:v>
                </c:pt>
                <c:pt idx="47835">
                  <c:v>5.0707970513030887E-4</c:v>
                </c:pt>
                <c:pt idx="47836">
                  <c:v>5.0740735605359077E-4</c:v>
                </c:pt>
                <c:pt idx="47837">
                  <c:v>4.9399305135011673E-4</c:v>
                </c:pt>
                <c:pt idx="47838">
                  <c:v>4.745525075122714E-4</c:v>
                </c:pt>
                <c:pt idx="47839">
                  <c:v>4.6088991803117102E-4</c:v>
                </c:pt>
                <c:pt idx="47840">
                  <c:v>4.5839909580536192E-4</c:v>
                </c:pt>
                <c:pt idx="47841">
                  <c:v>4.641046398319304E-4</c:v>
                </c:pt>
                <c:pt idx="47842">
                  <c:v>4.6970276162028313E-4</c:v>
                </c:pt>
                <c:pt idx="47843">
                  <c:v>4.6878753346391022E-4</c:v>
                </c:pt>
                <c:pt idx="47844">
                  <c:v>4.6124740038067102E-4</c:v>
                </c:pt>
                <c:pt idx="47845">
                  <c:v>4.521688970271498E-4</c:v>
                </c:pt>
                <c:pt idx="47846">
                  <c:v>4.4698541751131421E-4</c:v>
                </c:pt>
                <c:pt idx="47847">
                  <c:v>4.4798786984756589E-4</c:v>
                </c:pt>
                <c:pt idx="47848">
                  <c:v>4.4992717448621988E-4</c:v>
                </c:pt>
                <c:pt idx="47849">
                  <c:v>4.5110407518222928E-4</c:v>
                </c:pt>
                <c:pt idx="47850">
                  <c:v>4.5071495696902281E-4</c:v>
                </c:pt>
                <c:pt idx="47851">
                  <c:v>4.482150252442807E-4</c:v>
                </c:pt>
                <c:pt idx="47852">
                  <c:v>4.4472437002696102E-4</c:v>
                </c:pt>
                <c:pt idx="47853">
                  <c:v>4.4186081504449248E-4</c:v>
                </c:pt>
                <c:pt idx="47854">
                  <c:v>4.4062614324502652E-4</c:v>
                </c:pt>
                <c:pt idx="47855">
                  <c:v>4.4075839105062192E-4</c:v>
                </c:pt>
                <c:pt idx="47856">
                  <c:v>4.4109692680649459E-4</c:v>
                </c:pt>
                <c:pt idx="47857">
                  <c:v>4.4061357039026921E-4</c:v>
                </c:pt>
                <c:pt idx="47858">
                  <c:v>4.3905118945986032E-4</c:v>
                </c:pt>
                <c:pt idx="47859">
                  <c:v>4.3701977119781082E-4</c:v>
                </c:pt>
                <c:pt idx="47860">
                  <c:v>4.3538931640796358E-4</c:v>
                </c:pt>
                <c:pt idx="47861">
                  <c:v>4.3452228419482708E-4</c:v>
                </c:pt>
                <c:pt idx="47862">
                  <c:v>4.340086888987571E-4</c:v>
                </c:pt>
                <c:pt idx="47863">
                  <c:v>4.3367003672756249E-4</c:v>
                </c:pt>
                <c:pt idx="47864">
                  <c:v>4.3304584687575698E-4</c:v>
                </c:pt>
                <c:pt idx="47865">
                  <c:v>4.3197619379498059E-4</c:v>
                </c:pt>
                <c:pt idx="47866">
                  <c:v>4.3065650970675051E-4</c:v>
                </c:pt>
                <c:pt idx="47867">
                  <c:v>4.2943796142935747E-4</c:v>
                </c:pt>
                <c:pt idx="47868">
                  <c:v>4.2858114466071129E-4</c:v>
                </c:pt>
                <c:pt idx="47869">
                  <c:v>4.2805972043424839E-4</c:v>
                </c:pt>
                <c:pt idx="47870">
                  <c:v>4.2771882726810873E-4</c:v>
                </c:pt>
                <c:pt idx="47871">
                  <c:v>4.2735683382488793E-4</c:v>
                </c:pt>
                <c:pt idx="47872">
                  <c:v>4.2686038068495691E-4</c:v>
                </c:pt>
                <c:pt idx="47873">
                  <c:v>4.2626284994184971E-4</c:v>
                </c:pt>
                <c:pt idx="47874">
                  <c:v>4.2565615149214858E-4</c:v>
                </c:pt>
                <c:pt idx="47875">
                  <c:v>4.2515632230788469E-4</c:v>
                </c:pt>
                <c:pt idx="47876">
                  <c:v>4.2479642434045672E-4</c:v>
                </c:pt>
                <c:pt idx="47877">
                  <c:v>4.2451760964468122E-4</c:v>
                </c:pt>
                <c:pt idx="47878">
                  <c:v>4.2422206024639308E-4</c:v>
                </c:pt>
                <c:pt idx="47879">
                  <c:v>4.2385462438687682E-4</c:v>
                </c:pt>
                <c:pt idx="47880">
                  <c:v>4.234283696860075E-4</c:v>
                </c:pt>
                <c:pt idx="47881">
                  <c:v>4.2300319182686508E-4</c:v>
                </c:pt>
                <c:pt idx="47882">
                  <c:v>4.2263360228389502E-4</c:v>
                </c:pt>
                <c:pt idx="47883">
                  <c:v>4.2233144631609321E-4</c:v>
                </c:pt>
                <c:pt idx="47884">
                  <c:v>4.2206436046399182E-4</c:v>
                </c:pt>
                <c:pt idx="47885">
                  <c:v>4.217872628942132E-4</c:v>
                </c:pt>
                <c:pt idx="47886">
                  <c:v>4.2147509520873427E-4</c:v>
                </c:pt>
                <c:pt idx="47887">
                  <c:v>4.2113687959499663E-4</c:v>
                </c:pt>
                <c:pt idx="47888">
                  <c:v>4.2080174898728728E-4</c:v>
                </c:pt>
                <c:pt idx="47889">
                  <c:v>4.2049537296406919E-4</c:v>
                </c:pt>
                <c:pt idx="47890">
                  <c:v>4.2022141860798001E-4</c:v>
                </c:pt>
                <c:pt idx="47891">
                  <c:v>4.1996236541308463E-4</c:v>
                </c:pt>
                <c:pt idx="47892">
                  <c:v>4.1969714220613241E-4</c:v>
                </c:pt>
                <c:pt idx="47893">
                  <c:v>4.1941457311622798E-4</c:v>
                </c:pt>
                <c:pt idx="47894">
                  <c:v>4.191267944406718E-4</c:v>
                </c:pt>
                <c:pt idx="47895">
                  <c:v>4.1884576785378158E-4</c:v>
                </c:pt>
                <c:pt idx="47896">
                  <c:v>4.1857609176076949E-4</c:v>
                </c:pt>
                <c:pt idx="47897">
                  <c:v>4.183161654509604E-4</c:v>
                </c:pt>
                <c:pt idx="47898">
                  <c:v>4.1805740329436958E-4</c:v>
                </c:pt>
                <c:pt idx="47899">
                  <c:v>4.1779348975978792E-4</c:v>
                </c:pt>
                <c:pt idx="47900">
                  <c:v>4.1752331890165811E-4</c:v>
                </c:pt>
                <c:pt idx="47901">
                  <c:v>4.172511980868876E-4</c:v>
                </c:pt>
                <c:pt idx="47902">
                  <c:v>4.1698358836583788E-4</c:v>
                </c:pt>
                <c:pt idx="47903">
                  <c:v>4.1672302177175879E-4</c:v>
                </c:pt>
                <c:pt idx="47904">
                  <c:v>4.1646757745183999E-4</c:v>
                </c:pt>
                <c:pt idx="47905">
                  <c:v>4.1621821583248669E-4</c:v>
                </c:pt>
                <c:pt idx="47906">
                  <c:v>4.1596568189561372E-4</c:v>
                </c:pt>
                <c:pt idx="47907">
                  <c:v>4.1571096517145628E-4</c:v>
                </c:pt>
                <c:pt idx="47908">
                  <c:v>4.154584021307528E-4</c:v>
                </c:pt>
                <c:pt idx="47909">
                  <c:v>4.1521215462125838E-4</c:v>
                </c:pt>
                <c:pt idx="47910">
                  <c:v>4.1497239726595581E-4</c:v>
                </c:pt>
                <c:pt idx="47911">
                  <c:v>4.1473619057796901E-4</c:v>
                </c:pt>
                <c:pt idx="47912">
                  <c:v>4.1450004209764302E-4</c:v>
                </c:pt>
                <c:pt idx="47913">
                  <c:v>4.1426229290664201E-4</c:v>
                </c:pt>
                <c:pt idx="47914">
                  <c:v>4.1402442730031908E-4</c:v>
                </c:pt>
                <c:pt idx="47915">
                  <c:v>4.1378868627361948E-4</c:v>
                </c:pt>
                <c:pt idx="47916">
                  <c:v>4.1355678695254028E-4</c:v>
                </c:pt>
                <c:pt idx="47917">
                  <c:v>4.1332890396006411E-4</c:v>
                </c:pt>
                <c:pt idx="47918">
                  <c:v>4.1310241795144981E-4</c:v>
                </c:pt>
                <c:pt idx="47919">
                  <c:v>4.1287712519988418E-4</c:v>
                </c:pt>
                <c:pt idx="47920">
                  <c:v>4.1265186155214911E-4</c:v>
                </c:pt>
                <c:pt idx="47921">
                  <c:v>4.1242717998102307E-4</c:v>
                </c:pt>
                <c:pt idx="47922">
                  <c:v>4.1220453567802911E-4</c:v>
                </c:pt>
                <c:pt idx="47923">
                  <c:v>4.1198465623892838E-4</c:v>
                </c:pt>
                <c:pt idx="47924">
                  <c:v>4.1176739614456892E-4</c:v>
                </c:pt>
                <c:pt idx="47925">
                  <c:v>4.1155164944939321E-4</c:v>
                </c:pt>
                <c:pt idx="47926">
                  <c:v>4.1133689228445292E-4</c:v>
                </c:pt>
                <c:pt idx="47927">
                  <c:v>4.1112297913059592E-4</c:v>
                </c:pt>
                <c:pt idx="47928">
                  <c:v>4.1091025923378771E-4</c:v>
                </c:pt>
                <c:pt idx="47929">
                  <c:v>4.1069940198212862E-4</c:v>
                </c:pt>
                <c:pt idx="47930">
                  <c:v>4.1049113497138018E-4</c:v>
                </c:pt>
                <c:pt idx="47931">
                  <c:v>4.1028572013601661E-4</c:v>
                </c:pt>
                <c:pt idx="47932">
                  <c:v>4.1008176049217582E-4</c:v>
                </c:pt>
                <c:pt idx="47933">
                  <c:v>4.098787612747401E-4</c:v>
                </c:pt>
                <c:pt idx="47934">
                  <c:v>4.0967724635265768E-4</c:v>
                </c:pt>
                <c:pt idx="47935">
                  <c:v>4.0947695379145438E-4</c:v>
                </c:pt>
                <c:pt idx="47936">
                  <c:v>4.0927817462943489E-4</c:v>
                </c:pt>
                <c:pt idx="47937">
                  <c:v>4.0908134542405611E-4</c:v>
                </c:pt>
                <c:pt idx="47938">
                  <c:v>4.0888640796765691E-4</c:v>
                </c:pt>
                <c:pt idx="47939">
                  <c:v>4.0869228541851038E-4</c:v>
                </c:pt>
                <c:pt idx="47940">
                  <c:v>4.0849967626854777E-4</c:v>
                </c:pt>
                <c:pt idx="47941">
                  <c:v>4.0830814396031201E-4</c:v>
                </c:pt>
                <c:pt idx="47942">
                  <c:v>4.0811780490912502E-4</c:v>
                </c:pt>
                <c:pt idx="47943">
                  <c:v>4.0792909567244351E-4</c:v>
                </c:pt>
                <c:pt idx="47944">
                  <c:v>4.0774184162728488E-4</c:v>
                </c:pt>
                <c:pt idx="47945">
                  <c:v>4.0755580994300539E-4</c:v>
                </c:pt>
                <c:pt idx="47946">
                  <c:v>4.0737114613875752E-4</c:v>
                </c:pt>
                <c:pt idx="47947">
                  <c:v>4.0718773379921908E-4</c:v>
                </c:pt>
                <c:pt idx="47948">
                  <c:v>4.0700539830140769E-4</c:v>
                </c:pt>
                <c:pt idx="47949">
                  <c:v>4.0682402323000128E-4</c:v>
                </c:pt>
                <c:pt idx="47950">
                  <c:v>4.0664445259608328E-4</c:v>
                </c:pt>
                <c:pt idx="47951">
                  <c:v>4.0646592970006168E-4</c:v>
                </c:pt>
                <c:pt idx="47952">
                  <c:v>4.06288803787902E-4</c:v>
                </c:pt>
                <c:pt idx="47953">
                  <c:v>4.0611292934045201E-4</c:v>
                </c:pt>
                <c:pt idx="47954">
                  <c:v>4.059380735270679E-4</c:v>
                </c:pt>
                <c:pt idx="47955">
                  <c:v>4.0576446917839348E-4</c:v>
                </c:pt>
                <c:pt idx="47956">
                  <c:v>4.0559211629442871E-4</c:v>
                </c:pt>
                <c:pt idx="47957">
                  <c:v>4.0542098577134311E-4</c:v>
                </c:pt>
                <c:pt idx="47958">
                  <c:v>4.0525116492062813E-4</c:v>
                </c:pt>
                <c:pt idx="47959">
                  <c:v>4.0508215897716582E-4</c:v>
                </c:pt>
                <c:pt idx="47960">
                  <c:v>4.0491478284820909E-4</c:v>
                </c:pt>
                <c:pt idx="47961">
                  <c:v>4.0474822162650531E-4</c:v>
                </c:pt>
                <c:pt idx="47962">
                  <c:v>4.0458297007717192E-4</c:v>
                </c:pt>
                <c:pt idx="47963">
                  <c:v>4.0441894088871782E-4</c:v>
                </c:pt>
                <c:pt idx="47964">
                  <c:v>4.0425578481517732E-4</c:v>
                </c:pt>
                <c:pt idx="47965">
                  <c:v>4.0409388020634651E-4</c:v>
                </c:pt>
                <c:pt idx="47966">
                  <c:v>4.0393331437371671E-4</c:v>
                </c:pt>
                <c:pt idx="47967">
                  <c:v>4.0377347613684828E-4</c:v>
                </c:pt>
                <c:pt idx="47968">
                  <c:v>4.0361486026085908E-4</c:v>
                </c:pt>
                <c:pt idx="47969">
                  <c:v>4.0345755405724049E-4</c:v>
                </c:pt>
                <c:pt idx="47970">
                  <c:v>4.0330132469534869E-4</c:v>
                </c:pt>
                <c:pt idx="47971">
                  <c:v>4.0314579382538801E-4</c:v>
                </c:pt>
                <c:pt idx="47972">
                  <c:v>4.0299189276993269E-4</c:v>
                </c:pt>
                <c:pt idx="47973">
                  <c:v>4.0283845737576479E-4</c:v>
                </c:pt>
                <c:pt idx="47974">
                  <c:v>4.0268636075779801E-4</c:v>
                </c:pt>
                <c:pt idx="47975">
                  <c:v>4.0253539918921888E-4</c:v>
                </c:pt>
                <c:pt idx="47976">
                  <c:v>4.0238545625470579E-4</c:v>
                </c:pt>
                <c:pt idx="47977">
                  <c:v>4.0223656105808908E-4</c:v>
                </c:pt>
                <c:pt idx="47978">
                  <c:v>4.0208830614574248E-4</c:v>
                </c:pt>
                <c:pt idx="47979">
                  <c:v>4.0194147732108831E-4</c:v>
                </c:pt>
                <c:pt idx="47980">
                  <c:v>4.0179572533816099E-4</c:v>
                </c:pt>
                <c:pt idx="47981">
                  <c:v>4.0165078826248651E-4</c:v>
                </c:pt>
                <c:pt idx="47982">
                  <c:v>4.0150701534003019E-4</c:v>
                </c:pt>
                <c:pt idx="47983">
                  <c:v>4.0136417374014849E-4</c:v>
                </c:pt>
                <c:pt idx="47984">
                  <c:v>4.0122194332070649E-4</c:v>
                </c:pt>
                <c:pt idx="47985">
                  <c:v>4.010810807812959E-4</c:v>
                </c:pt>
                <c:pt idx="47986">
                  <c:v>4.0094123687595129E-4</c:v>
                </c:pt>
                <c:pt idx="47987">
                  <c:v>4.0080223698168988E-4</c:v>
                </c:pt>
                <c:pt idx="47988">
                  <c:v>4.0066437213681638E-4</c:v>
                </c:pt>
                <c:pt idx="47989">
                  <c:v>4.0052726399153471E-4</c:v>
                </c:pt>
                <c:pt idx="47990">
                  <c:v>4.003910580649972E-4</c:v>
                </c:pt>
                <c:pt idx="47991">
                  <c:v>4.0025575435720379E-4</c:v>
                </c:pt>
                <c:pt idx="47992">
                  <c:v>4.0012161480262881E-4</c:v>
                </c:pt>
                <c:pt idx="47993">
                  <c:v>3.9998861029744148E-4</c:v>
                </c:pt>
                <c:pt idx="47994">
                  <c:v>3.998557804152369E-4</c:v>
                </c:pt>
                <c:pt idx="47995">
                  <c:v>3.9972443482838571E-4</c:v>
                </c:pt>
                <c:pt idx="47996">
                  <c:v>3.9959402056410909E-4</c:v>
                </c:pt>
                <c:pt idx="47997">
                  <c:v>3.994643921032548E-4</c:v>
                </c:pt>
                <c:pt idx="47998">
                  <c:v>3.9933543303050101E-4</c:v>
                </c:pt>
                <c:pt idx="47999">
                  <c:v>3.9920755079947412E-4</c:v>
                </c:pt>
                <c:pt idx="48000">
                  <c:v>3.990806289948523E-4</c:v>
                </c:pt>
                <c:pt idx="48001">
                  <c:v>3.9895466761663562E-4</c:v>
                </c:pt>
                <c:pt idx="48002">
                  <c:v>3.9882917189970613E-4</c:v>
                </c:pt>
                <c:pt idx="48003">
                  <c:v>3.9870504406280821E-4</c:v>
                </c:pt>
                <c:pt idx="48004">
                  <c:v>3.9858144009485841E-4</c:v>
                </c:pt>
                <c:pt idx="48005">
                  <c:v>3.9845862193033099E-4</c:v>
                </c:pt>
                <c:pt idx="48006">
                  <c:v>3.9833696791902179E-4</c:v>
                </c:pt>
                <c:pt idx="48007">
                  <c:v>3.9821580867283052E-4</c:v>
                </c:pt>
                <c:pt idx="48008">
                  <c:v>3.9809584268368781E-4</c:v>
                </c:pt>
                <c:pt idx="48009">
                  <c:v>3.9797669160179788E-4</c:v>
                </c:pt>
                <c:pt idx="48010">
                  <c:v>3.9785812259651721E-4</c:v>
                </c:pt>
                <c:pt idx="48011">
                  <c:v>3.9774051401764149E-4</c:v>
                </c:pt>
                <c:pt idx="48012">
                  <c:v>3.9762377855367959E-4</c:v>
                </c:pt>
                <c:pt idx="48013">
                  <c:v>3.9750771247781808E-4</c:v>
                </c:pt>
                <c:pt idx="48014">
                  <c:v>3.9739257772453129E-4</c:v>
                </c:pt>
                <c:pt idx="48015">
                  <c:v>3.9727819967083628E-4</c:v>
                </c:pt>
                <c:pt idx="48016">
                  <c:v>3.9716437458991999E-4</c:v>
                </c:pt>
                <c:pt idx="48017">
                  <c:v>3.9705174276605248E-4</c:v>
                </c:pt>
                <c:pt idx="48018">
                  <c:v>3.9693978033028538E-4</c:v>
                </c:pt>
                <c:pt idx="48019">
                  <c:v>3.9682839997112751E-4</c:v>
                </c:pt>
                <c:pt idx="48020">
                  <c:v>3.9671800914220512E-4</c:v>
                </c:pt>
                <c:pt idx="48021">
                  <c:v>3.9660840411670511E-4</c:v>
                </c:pt>
                <c:pt idx="48022">
                  <c:v>3.9649949758313602E-4</c:v>
                </c:pt>
                <c:pt idx="48023">
                  <c:v>3.9639099850319331E-4</c:v>
                </c:pt>
                <c:pt idx="48024">
                  <c:v>3.9628363447263842E-4</c:v>
                </c:pt>
                <c:pt idx="48025">
                  <c:v>3.9617705624550581E-4</c:v>
                </c:pt>
                <c:pt idx="48026">
                  <c:v>3.9607126382179558E-4</c:v>
                </c:pt>
                <c:pt idx="48027">
                  <c:v>3.959661116823554E-4</c:v>
                </c:pt>
                <c:pt idx="48028">
                  <c:v>3.9586159982718527E-4</c:v>
                </c:pt>
                <c:pt idx="48029">
                  <c:v>3.9575772825628519E-4</c:v>
                </c:pt>
                <c:pt idx="48030">
                  <c:v>3.9565478800795972E-4</c:v>
                </c:pt>
                <c:pt idx="48031">
                  <c:v>3.955524880439043E-4</c:v>
                </c:pt>
                <c:pt idx="48032">
                  <c:v>3.9545103209093208E-4</c:v>
                </c:pt>
                <c:pt idx="48033">
                  <c:v>3.9535010000690818E-4</c:v>
                </c:pt>
                <c:pt idx="48034">
                  <c:v>3.9524998283013701E-4</c:v>
                </c:pt>
                <c:pt idx="48035">
                  <c:v>3.9515041862614447E-4</c:v>
                </c:pt>
                <c:pt idx="48036">
                  <c:v>3.9505166932940478E-4</c:v>
                </c:pt>
                <c:pt idx="48037">
                  <c:v>3.9495350210927432E-4</c:v>
                </c:pt>
                <c:pt idx="48038">
                  <c:v>3.9485614979639649E-4</c:v>
                </c:pt>
                <c:pt idx="48039">
                  <c:v>3.9475969970226288E-4</c:v>
                </c:pt>
                <c:pt idx="48040">
                  <c:v>3.9466359885409469E-4</c:v>
                </c:pt>
                <c:pt idx="48041">
                  <c:v>3.9456825470551848E-4</c:v>
                </c:pt>
                <c:pt idx="48042">
                  <c:v>3.9447375456802552E-4</c:v>
                </c:pt>
                <c:pt idx="48043">
                  <c:v>3.9437972009181982E-4</c:v>
                </c:pt>
                <c:pt idx="48044">
                  <c:v>3.9428618038073182E-4</c:v>
                </c:pt>
                <c:pt idx="48045">
                  <c:v>3.9419368840754032E-4</c:v>
                </c:pt>
                <c:pt idx="48046">
                  <c:v>3.9410160388797522E-4</c:v>
                </c:pt>
                <c:pt idx="48047">
                  <c:v>3.9401024696417147E-4</c:v>
                </c:pt>
                <c:pt idx="48048">
                  <c:v>3.9391938480548561E-4</c:v>
                </c:pt>
                <c:pt idx="48049">
                  <c:v>3.9382939576171339E-4</c:v>
                </c:pt>
                <c:pt idx="48050">
                  <c:v>3.937399887945503E-4</c:v>
                </c:pt>
                <c:pt idx="48051">
                  <c:v>3.9365107659250498E-4</c:v>
                </c:pt>
                <c:pt idx="48052">
                  <c:v>3.9356303750537341E-4</c:v>
                </c:pt>
                <c:pt idx="48053">
                  <c:v>3.9347531856037682E-4</c:v>
                </c:pt>
                <c:pt idx="48054">
                  <c:v>3.9338856004178519E-4</c:v>
                </c:pt>
                <c:pt idx="48055">
                  <c:v>3.93301947042346E-4</c:v>
                </c:pt>
                <c:pt idx="48056">
                  <c:v>3.9321632357314229E-4</c:v>
                </c:pt>
                <c:pt idx="48057">
                  <c:v>3.9313107845373452E-4</c:v>
                </c:pt>
                <c:pt idx="48058">
                  <c:v>3.9304656093008822E-4</c:v>
                </c:pt>
                <c:pt idx="48059">
                  <c:v>3.9296253817155963E-4</c:v>
                </c:pt>
                <c:pt idx="48060">
                  <c:v>3.928792430087924E-4</c:v>
                </c:pt>
                <c:pt idx="48061">
                  <c:v>3.9279652992263442E-4</c:v>
                </c:pt>
                <c:pt idx="48062">
                  <c:v>3.92714369809255E-4</c:v>
                </c:pt>
                <c:pt idx="48063">
                  <c:v>3.9263267535716301E-4</c:v>
                </c:pt>
                <c:pt idx="48064">
                  <c:v>3.9255173760466278E-4</c:v>
                </c:pt>
                <c:pt idx="48065">
                  <c:v>3.9247138192877168E-4</c:v>
                </c:pt>
                <c:pt idx="48066">
                  <c:v>3.9239125908352429E-4</c:v>
                </c:pt>
                <c:pt idx="48067">
                  <c:v>3.9231215487234289E-4</c:v>
                </c:pt>
                <c:pt idx="48068">
                  <c:v>3.9223357453010982E-4</c:v>
                </c:pt>
                <c:pt idx="48069">
                  <c:v>3.9215522701852018E-4</c:v>
                </c:pt>
                <c:pt idx="48070">
                  <c:v>3.9207760710269207E-4</c:v>
                </c:pt>
                <c:pt idx="48071">
                  <c:v>3.9200051105581219E-4</c:v>
                </c:pt>
                <c:pt idx="48072">
                  <c:v>3.919240552932024E-4</c:v>
                </c:pt>
                <c:pt idx="48073">
                  <c:v>3.9184809429571033E-4</c:v>
                </c:pt>
                <c:pt idx="48074">
                  <c:v>3.9177274447865779E-4</c:v>
                </c:pt>
                <c:pt idx="48075">
                  <c:v>3.9169791853055358E-4</c:v>
                </c:pt>
                <c:pt idx="48076">
                  <c:v>3.9162335451692337E-4</c:v>
                </c:pt>
                <c:pt idx="48077">
                  <c:v>3.9154954720288521E-4</c:v>
                </c:pt>
                <c:pt idx="48078">
                  <c:v>3.9147632196545601E-4</c:v>
                </c:pt>
                <c:pt idx="48079">
                  <c:v>3.91403678804636E-4</c:v>
                </c:pt>
                <c:pt idx="48080">
                  <c:v>3.9133153040893381E-4</c:v>
                </c:pt>
                <c:pt idx="48081">
                  <c:v>3.9125970215536649E-4</c:v>
                </c:pt>
                <c:pt idx="48082">
                  <c:v>3.9118825225159531E-4</c:v>
                </c:pt>
                <c:pt idx="48083">
                  <c:v>3.9111755904741591E-4</c:v>
                </c:pt>
                <c:pt idx="48084">
                  <c:v>3.9104744791984558E-4</c:v>
                </c:pt>
                <c:pt idx="48085">
                  <c:v>3.909777442459017E-4</c:v>
                </c:pt>
                <c:pt idx="48086">
                  <c:v>3.9090862264856702E-4</c:v>
                </c:pt>
                <c:pt idx="48087">
                  <c:v>3.9084011223167181E-4</c:v>
                </c:pt>
                <c:pt idx="48088">
                  <c:v>3.9077186374925082E-4</c:v>
                </c:pt>
                <c:pt idx="48089">
                  <c:v>3.9070396451279521E-4</c:v>
                </c:pt>
                <c:pt idx="48090">
                  <c:v>3.9063661824911827E-4</c:v>
                </c:pt>
                <c:pt idx="48091">
                  <c:v>3.9056999958120292E-4</c:v>
                </c:pt>
                <c:pt idx="48092">
                  <c:v>3.905037883669138E-4</c:v>
                </c:pt>
                <c:pt idx="48093">
                  <c:v>3.9043798460625112E-4</c:v>
                </c:pt>
                <c:pt idx="48094">
                  <c:v>3.9037282112985849E-4</c:v>
                </c:pt>
                <c:pt idx="48095">
                  <c:v>3.9030794869177038E-4</c:v>
                </c:pt>
                <c:pt idx="48096">
                  <c:v>3.9024336729198689E-4</c:v>
                </c:pt>
                <c:pt idx="48097">
                  <c:v>3.9017960079945618E-4</c:v>
                </c:pt>
                <c:pt idx="48098">
                  <c:v>3.9011627086438239E-4</c:v>
                </c:pt>
                <c:pt idx="48099">
                  <c:v>3.9005308644846082E-4</c:v>
                </c:pt>
                <c:pt idx="48100">
                  <c:v>3.899905423168093E-4</c:v>
                </c:pt>
                <c:pt idx="48101">
                  <c:v>3.8992849295027549E-4</c:v>
                </c:pt>
                <c:pt idx="48102">
                  <c:v>3.8986664731055498E-4</c:v>
                </c:pt>
                <c:pt idx="48103">
                  <c:v>3.8980576209723949E-4</c:v>
                </c:pt>
                <c:pt idx="48104">
                  <c:v>3.8974510971456772E-4</c:v>
                </c:pt>
                <c:pt idx="48105">
                  <c:v>3.8968451553955669E-4</c:v>
                </c:pt>
                <c:pt idx="48106">
                  <c:v>3.8962476537562912E-4</c:v>
                </c:pt>
                <c:pt idx="48107">
                  <c:v>3.8956521893851459E-4</c:v>
                </c:pt>
                <c:pt idx="48108">
                  <c:v>3.8950640009716148E-4</c:v>
                </c:pt>
                <c:pt idx="48109">
                  <c:v>3.894476976711303E-4</c:v>
                </c:pt>
                <c:pt idx="48110">
                  <c:v>3.8938960642553871E-4</c:v>
                </c:pt>
                <c:pt idx="48111">
                  <c:v>3.8933209725655621E-4</c:v>
                </c:pt>
                <c:pt idx="48112">
                  <c:v>3.8927464629523462E-4</c:v>
                </c:pt>
                <c:pt idx="48113">
                  <c:v>3.8921766099520028E-4</c:v>
                </c:pt>
                <c:pt idx="48114">
                  <c:v>3.8916166522540152E-4</c:v>
                </c:pt>
                <c:pt idx="48115">
                  <c:v>3.891053784172982E-4</c:v>
                </c:pt>
                <c:pt idx="48116">
                  <c:v>3.890496154781431E-4</c:v>
                </c:pt>
                <c:pt idx="48117">
                  <c:v>3.8899434730410581E-4</c:v>
                </c:pt>
                <c:pt idx="48118">
                  <c:v>3.8893969031050801E-4</c:v>
                </c:pt>
                <c:pt idx="48119">
                  <c:v>3.8888523704372352E-4</c:v>
                </c:pt>
                <c:pt idx="48120">
                  <c:v>3.88831365853548E-4</c:v>
                </c:pt>
                <c:pt idx="48121">
                  <c:v>3.8877766928635538E-4</c:v>
                </c:pt>
                <c:pt idx="48122">
                  <c:v>3.887243801727891E-4</c:v>
                </c:pt>
                <c:pt idx="48123">
                  <c:v>3.8867161492817098E-4</c:v>
                </c:pt>
                <c:pt idx="48124">
                  <c:v>3.8861899520270532E-4</c:v>
                </c:pt>
                <c:pt idx="48125">
                  <c:v>3.8856698665767908E-4</c:v>
                </c:pt>
                <c:pt idx="48126">
                  <c:v>3.8851550198160112E-4</c:v>
                </c:pt>
                <c:pt idx="48127">
                  <c:v>3.8846410461701447E-4</c:v>
                </c:pt>
                <c:pt idx="48128">
                  <c:v>3.8841305649839342E-4</c:v>
                </c:pt>
                <c:pt idx="48129">
                  <c:v>3.8836279418319458E-4</c:v>
                </c:pt>
                <c:pt idx="48130">
                  <c:v>3.8831311394460499E-4</c:v>
                </c:pt>
                <c:pt idx="48131">
                  <c:v>3.8826346280984581E-4</c:v>
                </c:pt>
                <c:pt idx="48132">
                  <c:v>3.8821433554403478E-4</c:v>
                </c:pt>
                <c:pt idx="48133">
                  <c:v>3.8816523738205427E-4</c:v>
                </c:pt>
                <c:pt idx="48134">
                  <c:v>3.8811689591966569E-4</c:v>
                </c:pt>
                <c:pt idx="48135">
                  <c:v>3.8806875818409031E-4</c:v>
                </c:pt>
                <c:pt idx="48136">
                  <c:v>3.8802105700597172E-4</c:v>
                </c:pt>
                <c:pt idx="48137">
                  <c:v>3.8797364686615771E-4</c:v>
                </c:pt>
                <c:pt idx="48138">
                  <c:v>3.8792670238763089E-4</c:v>
                </c:pt>
                <c:pt idx="48139">
                  <c:v>3.8787987432442611E-4</c:v>
                </c:pt>
                <c:pt idx="48140">
                  <c:v>3.8783377385698259E-4</c:v>
                </c:pt>
                <c:pt idx="48141">
                  <c:v>3.8778758607804781E-4</c:v>
                </c:pt>
                <c:pt idx="48142">
                  <c:v>3.877419803757221E-4</c:v>
                </c:pt>
                <c:pt idx="48143">
                  <c:v>3.8769675302319229E-4</c:v>
                </c:pt>
                <c:pt idx="48144">
                  <c:v>3.876516420859843E-4</c:v>
                </c:pt>
                <c:pt idx="48145">
                  <c:v>3.8760717143304651E-4</c:v>
                </c:pt>
                <c:pt idx="48146">
                  <c:v>3.8756284629926091E-4</c:v>
                </c:pt>
                <c:pt idx="48147">
                  <c:v>3.8751881220377982E-4</c:v>
                </c:pt>
                <c:pt idx="48148">
                  <c:v>3.8747559301555162E-4</c:v>
                </c:pt>
                <c:pt idx="48149">
                  <c:v>3.8743214099667972E-4</c:v>
                </c:pt>
                <c:pt idx="48150">
                  <c:v>3.8738898001611227E-4</c:v>
                </c:pt>
                <c:pt idx="48151">
                  <c:v>3.8734637200832372E-4</c:v>
                </c:pt>
                <c:pt idx="48152">
                  <c:v>3.8730425876565278E-4</c:v>
                </c:pt>
                <c:pt idx="48153">
                  <c:v>3.8726229104213422E-4</c:v>
                </c:pt>
                <c:pt idx="48154">
                  <c:v>3.8722052704542881E-4</c:v>
                </c:pt>
                <c:pt idx="48155">
                  <c:v>3.8717937422916288E-4</c:v>
                </c:pt>
                <c:pt idx="48156">
                  <c:v>3.871383960358799E-4</c:v>
                </c:pt>
                <c:pt idx="48157">
                  <c:v>3.8709759246557951E-4</c:v>
                </c:pt>
                <c:pt idx="48158">
                  <c:v>3.8705719634890562E-4</c:v>
                </c:pt>
                <c:pt idx="48159">
                  <c:v>3.8701688754372299E-4</c:v>
                </c:pt>
                <c:pt idx="48160">
                  <c:v>3.8697727723047143E-4</c:v>
                </c:pt>
                <c:pt idx="48161">
                  <c:v>3.8693792885169392E-4</c:v>
                </c:pt>
                <c:pt idx="48162">
                  <c:v>3.8689843495376408E-4</c:v>
                </c:pt>
                <c:pt idx="48163">
                  <c:v>3.86859814170748E-4</c:v>
                </c:pt>
                <c:pt idx="48164">
                  <c:v>3.8682101876474922E-4</c:v>
                </c:pt>
                <c:pt idx="48165">
                  <c:v>3.8678283453918988E-4</c:v>
                </c:pt>
                <c:pt idx="48166">
                  <c:v>3.8674467941746121E-4</c:v>
                </c:pt>
                <c:pt idx="48167">
                  <c:v>3.8670707726851111E-4</c:v>
                </c:pt>
                <c:pt idx="48168">
                  <c:v>3.8666962063871319E-4</c:v>
                </c:pt>
                <c:pt idx="48169">
                  <c:v>3.8663260056637228E-4</c:v>
                </c:pt>
                <c:pt idx="48170">
                  <c:v>3.8659560959786182E-4</c:v>
                </c:pt>
                <c:pt idx="48171">
                  <c:v>3.8655911339446902E-4</c:v>
                </c:pt>
                <c:pt idx="48172">
                  <c:v>3.8652299554087222E-4</c:v>
                </c:pt>
                <c:pt idx="48173">
                  <c:v>3.8648673216812313E-4</c:v>
                </c:pt>
                <c:pt idx="48174">
                  <c:v>3.8645119639113551E-4</c:v>
                </c:pt>
                <c:pt idx="48175">
                  <c:v>3.8641563151031733E-4</c:v>
                </c:pt>
                <c:pt idx="48176">
                  <c:v>3.8638061960227787E-4</c:v>
                </c:pt>
                <c:pt idx="48177">
                  <c:v>3.863454912789166E-4</c:v>
                </c:pt>
                <c:pt idx="48178">
                  <c:v>3.8631103234365582E-4</c:v>
                </c:pt>
                <c:pt idx="48179">
                  <c:v>3.8627657340839511E-4</c:v>
                </c:pt>
                <c:pt idx="48180">
                  <c:v>3.8624234730377788E-4</c:v>
                </c:pt>
                <c:pt idx="48181">
                  <c:v>3.8620849954895681E-4</c:v>
                </c:pt>
                <c:pt idx="48182">
                  <c:v>3.8617500104010111E-4</c:v>
                </c:pt>
                <c:pt idx="48183">
                  <c:v>3.8614167715422809E-4</c:v>
                </c:pt>
                <c:pt idx="48184">
                  <c:v>3.8610852789133793E-4</c:v>
                </c:pt>
                <c:pt idx="48185">
                  <c:v>3.8607564056292182E-4</c:v>
                </c:pt>
                <c:pt idx="48186">
                  <c:v>3.8604301516897982E-4</c:v>
                </c:pt>
                <c:pt idx="48187">
                  <c:v>3.8601073902100319E-4</c:v>
                </c:pt>
                <c:pt idx="48188">
                  <c:v>3.8597872480750079E-4</c:v>
                </c:pt>
                <c:pt idx="48189">
                  <c:v>3.8594682700932031E-4</c:v>
                </c:pt>
                <c:pt idx="48190">
                  <c:v>3.8591510383412242E-4</c:v>
                </c:pt>
                <c:pt idx="48191">
                  <c:v>3.8588361348956818E-4</c:v>
                </c:pt>
                <c:pt idx="48192">
                  <c:v>3.8585273432545358E-4</c:v>
                </c:pt>
                <c:pt idx="48193">
                  <c:v>3.8582211709581321E-4</c:v>
                </c:pt>
                <c:pt idx="48194">
                  <c:v>3.8579117972403759E-4</c:v>
                </c:pt>
                <c:pt idx="48195">
                  <c:v>3.857609408441931E-4</c:v>
                </c:pt>
                <c:pt idx="48196">
                  <c:v>3.8573049823753541E-4</c:v>
                </c:pt>
                <c:pt idx="48197">
                  <c:v>3.8570060860365629E-4</c:v>
                </c:pt>
                <c:pt idx="48198">
                  <c:v>3.856710391119123E-4</c:v>
                </c:pt>
                <c:pt idx="48199">
                  <c:v>3.8564161513932049E-4</c:v>
                </c:pt>
                <c:pt idx="48200">
                  <c:v>3.8561230758205062E-4</c:v>
                </c:pt>
                <c:pt idx="48201">
                  <c:v>3.8558346568606788E-4</c:v>
                </c:pt>
                <c:pt idx="48202">
                  <c:v>3.8555450737476349E-4</c:v>
                </c:pt>
                <c:pt idx="48203">
                  <c:v>3.8552610203623772E-4</c:v>
                </c:pt>
                <c:pt idx="48204">
                  <c:v>3.8549790042452509E-4</c:v>
                </c:pt>
                <c:pt idx="48205">
                  <c:v>3.8546952418982983E-4</c:v>
                </c:pt>
                <c:pt idx="48206">
                  <c:v>3.8544167182408268E-4</c:v>
                </c:pt>
                <c:pt idx="48207">
                  <c:v>3.8541402318514878E-4</c:v>
                </c:pt>
                <c:pt idx="48208">
                  <c:v>3.8538657827302808E-4</c:v>
                </c:pt>
                <c:pt idx="48209">
                  <c:v>3.8535933708772058E-4</c:v>
                </c:pt>
                <c:pt idx="48210">
                  <c:v>3.8533247425220912E-4</c:v>
                </c:pt>
                <c:pt idx="48211">
                  <c:v>3.8530540768988431E-4</c:v>
                </c:pt>
                <c:pt idx="48212">
                  <c:v>3.8527886499650782E-4</c:v>
                </c:pt>
                <c:pt idx="48213">
                  <c:v>3.8525232230313122E-4</c:v>
                </c:pt>
                <c:pt idx="48214">
                  <c:v>3.8522627437487239E-4</c:v>
                </c:pt>
                <c:pt idx="48215">
                  <c:v>3.852003428619355E-4</c:v>
                </c:pt>
                <c:pt idx="48216">
                  <c:v>3.8517432403750718E-4</c:v>
                </c:pt>
                <c:pt idx="48217">
                  <c:v>3.8514882908202708E-4</c:v>
                </c:pt>
                <c:pt idx="48218">
                  <c:v>3.8512374158017337E-4</c:v>
                </c:pt>
                <c:pt idx="48219">
                  <c:v>3.8509842124767601E-4</c:v>
                </c:pt>
                <c:pt idx="48220">
                  <c:v>3.8507362478412688E-4</c:v>
                </c:pt>
                <c:pt idx="48221">
                  <c:v>3.8504853728227317E-4</c:v>
                </c:pt>
                <c:pt idx="48222">
                  <c:v>3.8502397364936769E-4</c:v>
                </c:pt>
                <c:pt idx="48223">
                  <c:v>3.8499990478158003E-4</c:v>
                </c:pt>
                <c:pt idx="48224">
                  <c:v>3.8497531204484398E-4</c:v>
                </c:pt>
                <c:pt idx="48225">
                  <c:v>3.8495109765790397E-4</c:v>
                </c:pt>
                <c:pt idx="48226">
                  <c:v>3.8492752355523407E-4</c:v>
                </c:pt>
                <c:pt idx="48227">
                  <c:v>3.8490397855639458E-4</c:v>
                </c:pt>
                <c:pt idx="48228">
                  <c:v>3.8488046266138548E-4</c:v>
                </c:pt>
                <c:pt idx="48229">
                  <c:v>3.8485715049318969E-4</c:v>
                </c:pt>
                <c:pt idx="48230">
                  <c:v>3.8483410025946801E-4</c:v>
                </c:pt>
                <c:pt idx="48231">
                  <c:v>3.8481107912957668E-4</c:v>
                </c:pt>
                <c:pt idx="48232">
                  <c:v>3.8478855276480323E-4</c:v>
                </c:pt>
                <c:pt idx="48233">
                  <c:v>3.8476614281535149E-4</c:v>
                </c:pt>
                <c:pt idx="48234">
                  <c:v>3.8474387838505208E-4</c:v>
                </c:pt>
                <c:pt idx="48235">
                  <c:v>3.8472143933176989E-4</c:v>
                </c:pt>
                <c:pt idx="48236">
                  <c:v>3.8469946593977511E-4</c:v>
                </c:pt>
                <c:pt idx="48237">
                  <c:v>3.8467772537842388E-4</c:v>
                </c:pt>
                <c:pt idx="48238">
                  <c:v>3.8465601392090321E-4</c:v>
                </c:pt>
                <c:pt idx="48239">
                  <c:v>3.8463479722850019E-4</c:v>
                </c:pt>
                <c:pt idx="48240">
                  <c:v>3.8461323129013181E-4</c:v>
                </c:pt>
                <c:pt idx="48241">
                  <c:v>3.8459227653220301E-4</c:v>
                </c:pt>
                <c:pt idx="48242">
                  <c:v>3.845712635666132E-4</c:v>
                </c:pt>
                <c:pt idx="48243">
                  <c:v>3.8455065805464978E-4</c:v>
                </c:pt>
                <c:pt idx="48244">
                  <c:v>3.8452970329672098E-4</c:v>
                </c:pt>
                <c:pt idx="48245">
                  <c:v>3.8450944703072309E-4</c:v>
                </c:pt>
                <c:pt idx="48246">
                  <c:v>3.8448921986855572E-4</c:v>
                </c:pt>
                <c:pt idx="48247">
                  <c:v>3.8446910912171012E-4</c:v>
                </c:pt>
                <c:pt idx="48248">
                  <c:v>3.84448969271034E-4</c:v>
                </c:pt>
                <c:pt idx="48249">
                  <c:v>3.8442914956249302E-4</c:v>
                </c:pt>
                <c:pt idx="48250">
                  <c:v>3.8440964999608701E-4</c:v>
                </c:pt>
                <c:pt idx="48251">
                  <c:v>3.8439003401435912E-4</c:v>
                </c:pt>
                <c:pt idx="48252">
                  <c:v>3.8437067996710539E-4</c:v>
                </c:pt>
                <c:pt idx="48253">
                  <c:v>3.843515005428344E-4</c:v>
                </c:pt>
                <c:pt idx="48254">
                  <c:v>3.8433255394920712E-4</c:v>
                </c:pt>
                <c:pt idx="48255">
                  <c:v>3.8431372377090161E-4</c:v>
                </c:pt>
                <c:pt idx="48256">
                  <c:v>3.8429483538493509E-4</c:v>
                </c:pt>
                <c:pt idx="48257">
                  <c:v>3.8427638355642563E-4</c:v>
                </c:pt>
                <c:pt idx="48258">
                  <c:v>3.8425796083174651E-4</c:v>
                </c:pt>
                <c:pt idx="48259">
                  <c:v>3.8423962541855872E-4</c:v>
                </c:pt>
                <c:pt idx="48260">
                  <c:v>3.8422129000537097E-4</c:v>
                </c:pt>
                <c:pt idx="48261">
                  <c:v>3.8420362398028368E-4</c:v>
                </c:pt>
                <c:pt idx="48262">
                  <c:v>3.8418572512455279E-4</c:v>
                </c:pt>
                <c:pt idx="48263">
                  <c:v>3.8416811730712652E-4</c:v>
                </c:pt>
                <c:pt idx="48264">
                  <c:v>3.8415048038586969E-4</c:v>
                </c:pt>
                <c:pt idx="48265">
                  <c:v>3.8413304719142621E-4</c:v>
                </c:pt>
                <c:pt idx="48266">
                  <c:v>3.8411570130847389E-4</c:v>
                </c:pt>
                <c:pt idx="48267">
                  <c:v>3.8409870467148721E-4</c:v>
                </c:pt>
                <c:pt idx="48268">
                  <c:v>3.8408162072300911E-4</c:v>
                </c:pt>
                <c:pt idx="48269">
                  <c:v>3.8406497333198791E-4</c:v>
                </c:pt>
                <c:pt idx="48270">
                  <c:v>3.8404820952564478E-4</c:v>
                </c:pt>
                <c:pt idx="48271">
                  <c:v>3.8403153303079313E-4</c:v>
                </c:pt>
                <c:pt idx="48272">
                  <c:v>3.8401497295126319E-4</c:v>
                </c:pt>
                <c:pt idx="48273">
                  <c:v>3.8399893674068147E-4</c:v>
                </c:pt>
                <c:pt idx="48274">
                  <c:v>3.8398269680328673E-4</c:v>
                </c:pt>
                <c:pt idx="48275">
                  <c:v>3.8396674790419638E-4</c:v>
                </c:pt>
                <c:pt idx="48276">
                  <c:v>3.83950857212767E-4</c:v>
                </c:pt>
                <c:pt idx="48277">
                  <c:v>3.8393487920984631E-4</c:v>
                </c:pt>
                <c:pt idx="48278">
                  <c:v>3.8391933776438242E-4</c:v>
                </c:pt>
                <c:pt idx="48279">
                  <c:v>3.8390362169593573E-4</c:v>
                </c:pt>
                <c:pt idx="48280">
                  <c:v>3.8388834218494589E-4</c:v>
                </c:pt>
                <c:pt idx="48281">
                  <c:v>3.8387294625863427E-4</c:v>
                </c:pt>
                <c:pt idx="48282">
                  <c:v>3.8385798688977962E-4</c:v>
                </c:pt>
                <c:pt idx="48283">
                  <c:v>3.8384314393624658E-4</c:v>
                </c:pt>
                <c:pt idx="48284">
                  <c:v>3.8382798084057868E-4</c:v>
                </c:pt>
                <c:pt idx="48285">
                  <c:v>3.838131669908762E-4</c:v>
                </c:pt>
                <c:pt idx="48286">
                  <c:v>3.8379864417947829E-4</c:v>
                </c:pt>
                <c:pt idx="48287">
                  <c:v>3.8378409226424992E-4</c:v>
                </c:pt>
                <c:pt idx="48288">
                  <c:v>3.8376974407583481E-4</c:v>
                </c:pt>
                <c:pt idx="48289">
                  <c:v>3.8375548319891101E-4</c:v>
                </c:pt>
                <c:pt idx="48290">
                  <c:v>3.8374125142581761E-4</c:v>
                </c:pt>
                <c:pt idx="48291">
                  <c:v>3.8372722337953752E-4</c:v>
                </c:pt>
                <c:pt idx="48292">
                  <c:v>3.8371325354091818E-4</c:v>
                </c:pt>
                <c:pt idx="48293">
                  <c:v>3.8369963294826448E-4</c:v>
                </c:pt>
                <c:pt idx="48294">
                  <c:v>3.8368551759049302E-4</c:v>
                </c:pt>
                <c:pt idx="48295">
                  <c:v>3.8367218803614378E-4</c:v>
                </c:pt>
                <c:pt idx="48296">
                  <c:v>3.8365853833965963E-4</c:v>
                </c:pt>
                <c:pt idx="48297">
                  <c:v>3.8364523788914079E-4</c:v>
                </c:pt>
                <c:pt idx="48298">
                  <c:v>3.8363202475011349E-4</c:v>
                </c:pt>
                <c:pt idx="48299">
                  <c:v>3.836186951957643E-4</c:v>
                </c:pt>
                <c:pt idx="48300">
                  <c:v>3.8360554026439791E-4</c:v>
                </c:pt>
                <c:pt idx="48301">
                  <c:v>3.8359285099431872E-4</c:v>
                </c:pt>
                <c:pt idx="48302">
                  <c:v>3.8357998710125679E-4</c:v>
                </c:pt>
                <c:pt idx="48303">
                  <c:v>3.8356721051968629E-4</c:v>
                </c:pt>
                <c:pt idx="48304">
                  <c:v>3.8355449214577669E-4</c:v>
                </c:pt>
                <c:pt idx="48305">
                  <c:v>3.8354200660251081E-4</c:v>
                </c:pt>
                <c:pt idx="48306">
                  <c:v>3.8352955016307527E-4</c:v>
                </c:pt>
                <c:pt idx="48307">
                  <c:v>3.8351750117726619E-4</c:v>
                </c:pt>
                <c:pt idx="48308">
                  <c:v>3.8350507384166121E-4</c:v>
                </c:pt>
                <c:pt idx="48309">
                  <c:v>3.8349302485585213E-4</c:v>
                </c:pt>
                <c:pt idx="48310">
                  <c:v>3.8348103407770401E-4</c:v>
                </c:pt>
                <c:pt idx="48311">
                  <c:v>3.8346901419572532E-4</c:v>
                </c:pt>
                <c:pt idx="48312">
                  <c:v>3.8345731445588171E-4</c:v>
                </c:pt>
                <c:pt idx="48313">
                  <c:v>3.8344541098922491E-4</c:v>
                </c:pt>
                <c:pt idx="48314">
                  <c:v>3.8343400228768593E-4</c:v>
                </c:pt>
                <c:pt idx="48315">
                  <c:v>3.8342244806699449E-4</c:v>
                </c:pt>
                <c:pt idx="48316">
                  <c:v>3.8341118488460779E-4</c:v>
                </c:pt>
                <c:pt idx="48317">
                  <c:v>3.8339965976774693E-4</c:v>
                </c:pt>
                <c:pt idx="48318">
                  <c:v>3.8338877493515611E-4</c:v>
                </c:pt>
                <c:pt idx="48319">
                  <c:v>3.833772789221257E-4</c:v>
                </c:pt>
                <c:pt idx="48320">
                  <c:v>3.8336627767421311E-4</c:v>
                </c:pt>
                <c:pt idx="48321">
                  <c:v>3.8335530553013092E-4</c:v>
                </c:pt>
                <c:pt idx="48322">
                  <c:v>3.8334462442435319E-4</c:v>
                </c:pt>
                <c:pt idx="48323">
                  <c:v>3.8333365228027111E-4</c:v>
                </c:pt>
                <c:pt idx="48324">
                  <c:v>3.8332311669364572E-4</c:v>
                </c:pt>
                <c:pt idx="48325">
                  <c:v>3.8331237738020718E-4</c:v>
                </c:pt>
                <c:pt idx="48326">
                  <c:v>3.8330204552039499E-4</c:v>
                </c:pt>
                <c:pt idx="48327">
                  <c:v>3.8329165545292199E-4</c:v>
                </c:pt>
                <c:pt idx="48328">
                  <c:v>3.832813526969403E-4</c:v>
                </c:pt>
                <c:pt idx="48329">
                  <c:v>3.8327084621414542E-4</c:v>
                </c:pt>
                <c:pt idx="48330">
                  <c:v>3.8326092180795968E-4</c:v>
                </c:pt>
                <c:pt idx="48331">
                  <c:v>3.8325076457113028E-4</c:v>
                </c:pt>
                <c:pt idx="48332">
                  <c:v>3.8324084016494448E-4</c:v>
                </c:pt>
                <c:pt idx="48333">
                  <c:v>3.8323079934343701E-4</c:v>
                </c:pt>
                <c:pt idx="48334">
                  <c:v>3.8322096224874258E-4</c:v>
                </c:pt>
                <c:pt idx="48335">
                  <c:v>3.8321129977703089E-4</c:v>
                </c:pt>
                <c:pt idx="48336">
                  <c:v>3.8320172461681068E-4</c:v>
                </c:pt>
                <c:pt idx="48337">
                  <c:v>3.8319197483360767E-4</c:v>
                </c:pt>
                <c:pt idx="48338">
                  <c:v>3.8318269071169198E-4</c:v>
                </c:pt>
                <c:pt idx="48339">
                  <c:v>3.8317326107062399E-4</c:v>
                </c:pt>
                <c:pt idx="48340">
                  <c:v>3.8316386053338652E-4</c:v>
                </c:pt>
                <c:pt idx="48341">
                  <c:v>3.8315460551530117E-4</c:v>
                </c:pt>
                <c:pt idx="48342">
                  <c:v>3.8314552512019873E-4</c:v>
                </c:pt>
                <c:pt idx="48343">
                  <c:v>3.8313635741360491E-4</c:v>
                </c:pt>
                <c:pt idx="48344">
                  <c:v>3.8312736432999372E-4</c:v>
                </c:pt>
                <c:pt idx="48345">
                  <c:v>3.8311845855787402E-4</c:v>
                </c:pt>
                <c:pt idx="48346">
                  <c:v>3.8310949457809329E-4</c:v>
                </c:pt>
                <c:pt idx="48347">
                  <c:v>3.8310073432512581E-4</c:v>
                </c:pt>
                <c:pt idx="48348">
                  <c:v>3.8309211959131062E-4</c:v>
                </c:pt>
                <c:pt idx="48349">
                  <c:v>3.8308347575366502E-4</c:v>
                </c:pt>
                <c:pt idx="48350">
                  <c:v>3.8307471550069749E-4</c:v>
                </c:pt>
                <c:pt idx="48351">
                  <c:v>3.8306627538986499E-4</c:v>
                </c:pt>
                <c:pt idx="48352">
                  <c:v>3.8305795169435441E-4</c:v>
                </c:pt>
                <c:pt idx="48353">
                  <c:v>3.8304959889501328E-4</c:v>
                </c:pt>
                <c:pt idx="48354">
                  <c:v>3.8304133340716362E-4</c:v>
                </c:pt>
                <c:pt idx="48355">
                  <c:v>3.8303309702314442E-4</c:v>
                </c:pt>
                <c:pt idx="48356">
                  <c:v>3.8302506436593831E-4</c:v>
                </c:pt>
                <c:pt idx="48357">
                  <c:v>3.8301688618958002E-4</c:v>
                </c:pt>
                <c:pt idx="48358">
                  <c:v>3.8300867890939122E-4</c:v>
                </c:pt>
                <c:pt idx="48359">
                  <c:v>3.8300076266750688E-4</c:v>
                </c:pt>
                <c:pt idx="48360">
                  <c:v>3.8299302104860539E-4</c:v>
                </c:pt>
                <c:pt idx="48361">
                  <c:v>3.8298519211821258E-4</c:v>
                </c:pt>
                <c:pt idx="48362">
                  <c:v>3.8297733408398932E-4</c:v>
                </c:pt>
                <c:pt idx="48363">
                  <c:v>3.8296982529573143E-4</c:v>
                </c:pt>
                <c:pt idx="48364">
                  <c:v>3.8296211278066039E-4</c:v>
                </c:pt>
                <c:pt idx="48365">
                  <c:v>3.8295463309623301E-4</c:v>
                </c:pt>
                <c:pt idx="48366">
                  <c:v>3.8294715341180558E-4</c:v>
                </c:pt>
                <c:pt idx="48367">
                  <c:v>3.8293964462354779E-4</c:v>
                </c:pt>
                <c:pt idx="48368">
                  <c:v>3.8293233956210321E-4</c:v>
                </c:pt>
                <c:pt idx="48369">
                  <c:v>3.8292523822747171E-4</c:v>
                </c:pt>
                <c:pt idx="48370">
                  <c:v>3.8291775854304427E-4</c:v>
                </c:pt>
                <c:pt idx="48371">
                  <c:v>3.8291074451990431E-4</c:v>
                </c:pt>
                <c:pt idx="48372">
                  <c:v>3.829035849776119E-4</c:v>
                </c:pt>
                <c:pt idx="48373">
                  <c:v>3.8289660005830228E-4</c:v>
                </c:pt>
                <c:pt idx="48374">
                  <c:v>3.8288941141217952E-4</c:v>
                </c:pt>
                <c:pt idx="48375">
                  <c:v>3.8288251380436122E-4</c:v>
                </c:pt>
                <c:pt idx="48376">
                  <c:v>3.8287590723484749E-4</c:v>
                </c:pt>
                <c:pt idx="48377">
                  <c:v>3.8286883500404661E-4</c:v>
                </c:pt>
                <c:pt idx="48378">
                  <c:v>3.8286202470771968E-4</c:v>
                </c:pt>
                <c:pt idx="48379">
                  <c:v>3.8285547634586692E-4</c:v>
                </c:pt>
                <c:pt idx="48380">
                  <c:v>3.8284886977635319E-4</c:v>
                </c:pt>
                <c:pt idx="48381">
                  <c:v>3.8284249603748322E-4</c:v>
                </c:pt>
                <c:pt idx="48382">
                  <c:v>3.8283577305264771E-4</c:v>
                </c:pt>
                <c:pt idx="48383">
                  <c:v>3.8282948662526911E-4</c:v>
                </c:pt>
                <c:pt idx="48384">
                  <c:v>3.8282290915958578E-4</c:v>
                </c:pt>
                <c:pt idx="48385">
                  <c:v>3.8281665183603758E-4</c:v>
                </c:pt>
                <c:pt idx="48386">
                  <c:v>3.8281033630482852E-4</c:v>
                </c:pt>
                <c:pt idx="48387">
                  <c:v>3.8280404987744992E-4</c:v>
                </c:pt>
                <c:pt idx="48388">
                  <c:v>3.8279802538454533E-4</c:v>
                </c:pt>
                <c:pt idx="48389">
                  <c:v>3.8279173895716673E-4</c:v>
                </c:pt>
                <c:pt idx="48390">
                  <c:v>3.8278562715277081E-4</c:v>
                </c:pt>
                <c:pt idx="48391">
                  <c:v>3.8277960265986621E-4</c:v>
                </c:pt>
                <c:pt idx="48392">
                  <c:v>3.8277366547845299E-4</c:v>
                </c:pt>
                <c:pt idx="48393">
                  <c:v>3.8276775740087032E-4</c:v>
                </c:pt>
                <c:pt idx="48394">
                  <c:v>3.8276193663477898E-4</c:v>
                </c:pt>
                <c:pt idx="48395">
                  <c:v>3.8275585393421352E-4</c:v>
                </c:pt>
                <c:pt idx="48396">
                  <c:v>3.8275012047961349E-4</c:v>
                </c:pt>
                <c:pt idx="48397">
                  <c:v>3.8274467806331808E-4</c:v>
                </c:pt>
                <c:pt idx="48398">
                  <c:v>3.8273894460871821E-4</c:v>
                </c:pt>
                <c:pt idx="48399">
                  <c:v>3.8273312384262681E-4</c:v>
                </c:pt>
                <c:pt idx="48400">
                  <c:v>3.8272771053016191E-4</c:v>
                </c:pt>
                <c:pt idx="48401">
                  <c:v>3.8272215169854462E-4</c:v>
                </c:pt>
                <c:pt idx="48402">
                  <c:v>3.8271662197075779E-4</c:v>
                </c:pt>
                <c:pt idx="48403">
                  <c:v>3.8271132507361472E-4</c:v>
                </c:pt>
                <c:pt idx="48404">
                  <c:v>3.8270591176114982E-4</c:v>
                </c:pt>
                <c:pt idx="48405">
                  <c:v>3.8270049844868481E-4</c:v>
                </c:pt>
                <c:pt idx="48406">
                  <c:v>3.826952597592026E-4</c:v>
                </c:pt>
                <c:pt idx="48407">
                  <c:v>3.826900792773813E-4</c:v>
                </c:pt>
                <c:pt idx="48408">
                  <c:v>3.8268460775725538E-4</c:v>
                </c:pt>
                <c:pt idx="48409">
                  <c:v>3.8267945637926459E-4</c:v>
                </c:pt>
                <c:pt idx="48410">
                  <c:v>3.8267442141659558E-4</c:v>
                </c:pt>
                <c:pt idx="48411">
                  <c:v>3.8266938645392662E-4</c:v>
                </c:pt>
                <c:pt idx="48412">
                  <c:v>3.8266432238742709E-4</c:v>
                </c:pt>
                <c:pt idx="48413">
                  <c:v>3.8265957846306259E-4</c:v>
                </c:pt>
                <c:pt idx="48414">
                  <c:v>3.826544270850718E-4</c:v>
                </c:pt>
                <c:pt idx="48415">
                  <c:v>3.8264977047219872E-4</c:v>
                </c:pt>
                <c:pt idx="48416">
                  <c:v>3.8264464819803829E-4</c:v>
                </c:pt>
                <c:pt idx="48417">
                  <c:v>3.8264004979282618E-4</c:v>
                </c:pt>
                <c:pt idx="48418">
                  <c:v>3.8263516034930939E-4</c:v>
                </c:pt>
                <c:pt idx="48419">
                  <c:v>3.8263035821728408E-4</c:v>
                </c:pt>
                <c:pt idx="48420">
                  <c:v>3.8262564339675009E-4</c:v>
                </c:pt>
                <c:pt idx="48421">
                  <c:v>3.8262084126472468E-4</c:v>
                </c:pt>
                <c:pt idx="48422">
                  <c:v>3.8261635927483439E-4</c:v>
                </c:pt>
                <c:pt idx="48423">
                  <c:v>3.8261178997345269E-4</c:v>
                </c:pt>
                <c:pt idx="48424">
                  <c:v>3.8260727887973189E-4</c:v>
                </c:pt>
                <c:pt idx="48425">
                  <c:v>3.8260279688984161E-4</c:v>
                </c:pt>
                <c:pt idx="48426">
                  <c:v>3.8259828579612082E-4</c:v>
                </c:pt>
                <c:pt idx="48427">
                  <c:v>3.8259392022155231E-4</c:v>
                </c:pt>
                <c:pt idx="48428">
                  <c:v>3.8258967106230562E-4</c:v>
                </c:pt>
                <c:pt idx="48429">
                  <c:v>3.8258521817624569E-4</c:v>
                </c:pt>
                <c:pt idx="48430">
                  <c:v>3.8258073618635541E-4</c:v>
                </c:pt>
                <c:pt idx="48431">
                  <c:v>3.8257651613093913E-4</c:v>
                </c:pt>
                <c:pt idx="48432">
                  <c:v>3.8257247069850559E-4</c:v>
                </c:pt>
                <c:pt idx="48433">
                  <c:v>3.825683961622417E-4</c:v>
                </c:pt>
                <c:pt idx="48434">
                  <c:v>3.8256400148384268E-4</c:v>
                </c:pt>
                <c:pt idx="48435">
                  <c:v>3.8255989784374828E-4</c:v>
                </c:pt>
                <c:pt idx="48436">
                  <c:v>3.8255573599599302E-4</c:v>
                </c:pt>
                <c:pt idx="48437">
                  <c:v>3.8255163235589862E-4</c:v>
                </c:pt>
                <c:pt idx="48438">
                  <c:v>3.8254773244261742E-4</c:v>
                </c:pt>
                <c:pt idx="48439">
                  <c:v>3.825437743216753E-4</c:v>
                </c:pt>
                <c:pt idx="48440">
                  <c:v>3.8253993261605501E-4</c:v>
                </c:pt>
                <c:pt idx="48441">
                  <c:v>3.825359744951129E-4</c:v>
                </c:pt>
                <c:pt idx="48442">
                  <c:v>3.8253207458183169E-4</c:v>
                </c:pt>
                <c:pt idx="48443">
                  <c:v>3.8252840749919409E-4</c:v>
                </c:pt>
                <c:pt idx="48444">
                  <c:v>3.8252439117059112E-4</c:v>
                </c:pt>
                <c:pt idx="48445">
                  <c:v>3.8252072408795362E-4</c:v>
                </c:pt>
                <c:pt idx="48446">
                  <c:v>3.8251696969382459E-4</c:v>
                </c:pt>
                <c:pt idx="48447">
                  <c:v>3.8251321529969568E-4</c:v>
                </c:pt>
                <c:pt idx="48448">
                  <c:v>3.8250943180173641E-4</c:v>
                </c:pt>
                <c:pt idx="48449">
                  <c:v>3.8250602665357292E-4</c:v>
                </c:pt>
                <c:pt idx="48450">
                  <c:v>3.8250215584412223E-4</c:v>
                </c:pt>
                <c:pt idx="48451">
                  <c:v>3.8249875069595868E-4</c:v>
                </c:pt>
                <c:pt idx="48452">
                  <c:v>3.824953455477953E-4</c:v>
                </c:pt>
                <c:pt idx="48453">
                  <c:v>3.824917075689882E-4</c:v>
                </c:pt>
                <c:pt idx="48454">
                  <c:v>3.8248827331699431E-4</c:v>
                </c:pt>
                <c:pt idx="48455">
                  <c:v>3.8248472264967859E-4</c:v>
                </c:pt>
                <c:pt idx="48456">
                  <c:v>3.8248143391683698E-4</c:v>
                </c:pt>
                <c:pt idx="48457">
                  <c:v>3.8247799966484308E-4</c:v>
                </c:pt>
                <c:pt idx="48458">
                  <c:v>3.8247447810135782E-4</c:v>
                </c:pt>
                <c:pt idx="48459">
                  <c:v>3.8247098564170301E-4</c:v>
                </c:pt>
                <c:pt idx="48460">
                  <c:v>3.8246781332418323E-4</c:v>
                </c:pt>
                <c:pt idx="48461">
                  <c:v>3.8246461190283298E-4</c:v>
                </c:pt>
                <c:pt idx="48462">
                  <c:v>3.824612358585E-4</c:v>
                </c:pt>
                <c:pt idx="48463">
                  <c:v>3.8245832547545428E-4</c:v>
                </c:pt>
                <c:pt idx="48464">
                  <c:v>3.8245492032729089E-4</c:v>
                </c:pt>
                <c:pt idx="48465">
                  <c:v>3.8245180621743202E-4</c:v>
                </c:pt>
                <c:pt idx="48466">
                  <c:v>3.8244857569225132E-4</c:v>
                </c:pt>
                <c:pt idx="48467">
                  <c:v>3.8244560710154468E-4</c:v>
                </c:pt>
                <c:pt idx="48468">
                  <c:v>3.8244234747253358E-4</c:v>
                </c:pt>
                <c:pt idx="48469">
                  <c:v>3.8243932067416608E-4</c:v>
                </c:pt>
                <c:pt idx="48470">
                  <c:v>3.8243629387579858E-4</c:v>
                </c:pt>
                <c:pt idx="48471">
                  <c:v>3.8243303424678737E-4</c:v>
                </c:pt>
                <c:pt idx="48472">
                  <c:v>3.8243035669438541E-4</c:v>
                </c:pt>
                <c:pt idx="48473">
                  <c:v>3.8242738810367882E-4</c:v>
                </c:pt>
                <c:pt idx="48474">
                  <c:v>3.8242436130531132E-4</c:v>
                </c:pt>
                <c:pt idx="48475">
                  <c:v>3.8242153823375702E-4</c:v>
                </c:pt>
                <c:pt idx="48476">
                  <c:v>3.8241862785071129E-4</c:v>
                </c:pt>
                <c:pt idx="48477">
                  <c:v>3.8241580477915699E-4</c:v>
                </c:pt>
                <c:pt idx="48478">
                  <c:v>3.8241303991526371E-4</c:v>
                </c:pt>
                <c:pt idx="48479">
                  <c:v>3.8241015863604838E-4</c:v>
                </c:pt>
                <c:pt idx="48480">
                  <c:v>3.8240745197981601E-4</c:v>
                </c:pt>
                <c:pt idx="48481">
                  <c:v>3.8240468711592262E-4</c:v>
                </c:pt>
                <c:pt idx="48482">
                  <c:v>3.824017767328769E-4</c:v>
                </c:pt>
                <c:pt idx="48483">
                  <c:v>3.8239912828430528E-4</c:v>
                </c:pt>
                <c:pt idx="48484">
                  <c:v>3.8239627610892057E-4</c:v>
                </c:pt>
                <c:pt idx="48485">
                  <c:v>3.8239368586800992E-4</c:v>
                </c:pt>
                <c:pt idx="48486">
                  <c:v>3.823912120424211E-4</c:v>
                </c:pt>
                <c:pt idx="48487">
                  <c:v>3.8238868000917142E-4</c:v>
                </c:pt>
                <c:pt idx="48488">
                  <c:v>3.8238588604144752E-4</c:v>
                </c:pt>
                <c:pt idx="48489">
                  <c:v>3.8238317938521499E-4</c:v>
                </c:pt>
                <c:pt idx="48490">
                  <c:v>3.8238070555962622E-4</c:v>
                </c:pt>
                <c:pt idx="48491">
                  <c:v>3.8237826083786791E-4</c:v>
                </c:pt>
                <c:pt idx="48492">
                  <c:v>3.8237569970078772E-4</c:v>
                </c:pt>
                <c:pt idx="48493">
                  <c:v>3.8237316766753787E-4</c:v>
                </c:pt>
                <c:pt idx="48494">
                  <c:v>3.8237049011513591E-4</c:v>
                </c:pt>
                <c:pt idx="48495">
                  <c:v>3.8236839463934302E-4</c:v>
                </c:pt>
                <c:pt idx="48496">
                  <c:v>3.8236574619077151E-4</c:v>
                </c:pt>
                <c:pt idx="48497">
                  <c:v>3.8236344698816538E-4</c:v>
                </c:pt>
                <c:pt idx="48498">
                  <c:v>3.823609440587461E-4</c:v>
                </c:pt>
                <c:pt idx="48499">
                  <c:v>3.8235864485614002E-4</c:v>
                </c:pt>
                <c:pt idx="48500">
                  <c:v>3.8235625834204262E-4</c:v>
                </c:pt>
                <c:pt idx="48501">
                  <c:v>3.8235413376241922E-4</c:v>
                </c:pt>
                <c:pt idx="48502">
                  <c:v>3.823516599368304E-4</c:v>
                </c:pt>
                <c:pt idx="48503">
                  <c:v>3.823495062533766E-4</c:v>
                </c:pt>
                <c:pt idx="48504">
                  <c:v>3.8234714884310961E-4</c:v>
                </c:pt>
                <c:pt idx="48505">
                  <c:v>3.8234484964050353E-4</c:v>
                </c:pt>
                <c:pt idx="48506">
                  <c:v>3.8234272506088018E-4</c:v>
                </c:pt>
                <c:pt idx="48507">
                  <c:v>3.8234057137742639E-4</c:v>
                </c:pt>
                <c:pt idx="48508">
                  <c:v>3.8233821396715939E-4</c:v>
                </c:pt>
                <c:pt idx="48509">
                  <c:v>3.8233617669902742E-4</c:v>
                </c:pt>
                <c:pt idx="48510">
                  <c:v>3.823339357040823E-4</c:v>
                </c:pt>
                <c:pt idx="48511">
                  <c:v>3.8233186933211982E-4</c:v>
                </c:pt>
                <c:pt idx="48512">
                  <c:v>3.8232968654483562E-4</c:v>
                </c:pt>
                <c:pt idx="48513">
                  <c:v>3.8232759106904268E-4</c:v>
                </c:pt>
                <c:pt idx="48514">
                  <c:v>3.8232546648941929E-4</c:v>
                </c:pt>
                <c:pt idx="48515">
                  <c:v>3.8232340011745691E-4</c:v>
                </c:pt>
                <c:pt idx="48516">
                  <c:v>3.823213919531554E-4</c:v>
                </c:pt>
                <c:pt idx="48517">
                  <c:v>3.823192382697016E-4</c:v>
                </c:pt>
                <c:pt idx="48518">
                  <c:v>3.82317288313061E-4</c:v>
                </c:pt>
                <c:pt idx="48519">
                  <c:v>3.8231545477174222E-4</c:v>
                </c:pt>
                <c:pt idx="48520">
                  <c:v>3.8231347571127122E-4</c:v>
                </c:pt>
                <c:pt idx="48521">
                  <c:v>3.8231140933930868E-4</c:v>
                </c:pt>
                <c:pt idx="48522">
                  <c:v>3.8230963400565088E-4</c:v>
                </c:pt>
                <c:pt idx="48523">
                  <c:v>3.8230765494517982E-4</c:v>
                </c:pt>
                <c:pt idx="48524">
                  <c:v>3.8230567588470882E-4</c:v>
                </c:pt>
                <c:pt idx="48525">
                  <c:v>3.8230375503189862E-4</c:v>
                </c:pt>
                <c:pt idx="48526">
                  <c:v>3.8230200880207121E-4</c:v>
                </c:pt>
                <c:pt idx="48527">
                  <c:v>3.8230014615692198E-4</c:v>
                </c:pt>
                <c:pt idx="48528">
                  <c:v>3.8229810888879001E-4</c:v>
                </c:pt>
                <c:pt idx="48529">
                  <c:v>3.8229627534747118E-4</c:v>
                </c:pt>
                <c:pt idx="48530">
                  <c:v>3.8229458732530469E-4</c:v>
                </c:pt>
                <c:pt idx="48531">
                  <c:v>3.822926664724946E-4</c:v>
                </c:pt>
                <c:pt idx="48532">
                  <c:v>3.8229089113883669E-4</c:v>
                </c:pt>
                <c:pt idx="48533">
                  <c:v>3.8228926132433122E-4</c:v>
                </c:pt>
                <c:pt idx="48534">
                  <c:v>3.8228734047152102E-4</c:v>
                </c:pt>
                <c:pt idx="48535">
                  <c:v>3.8228559424169362E-4</c:v>
                </c:pt>
                <c:pt idx="48536">
                  <c:v>3.8228384801186621E-4</c:v>
                </c:pt>
                <c:pt idx="48537">
                  <c:v>3.8228218909353018E-4</c:v>
                </c:pt>
                <c:pt idx="48538">
                  <c:v>3.822805592790246E-4</c:v>
                </c:pt>
                <c:pt idx="48539">
                  <c:v>3.8227890036068862E-4</c:v>
                </c:pt>
                <c:pt idx="48540">
                  <c:v>3.8227729965001339E-4</c:v>
                </c:pt>
                <c:pt idx="48541">
                  <c:v>3.8227561162784701E-4</c:v>
                </c:pt>
                <c:pt idx="48542">
                  <c:v>3.8227398181334138E-4</c:v>
                </c:pt>
                <c:pt idx="48543">
                  <c:v>3.8227223558351398E-4</c:v>
                </c:pt>
                <c:pt idx="48544">
                  <c:v>3.8227072218433022E-4</c:v>
                </c:pt>
                <c:pt idx="48545">
                  <c:v>3.8226909236982459E-4</c:v>
                </c:pt>
                <c:pt idx="48546">
                  <c:v>3.8226778269745409E-4</c:v>
                </c:pt>
                <c:pt idx="48547">
                  <c:v>3.8226592005230492E-4</c:v>
                </c:pt>
                <c:pt idx="48548">
                  <c:v>3.8226440665312111E-4</c:v>
                </c:pt>
                <c:pt idx="48549">
                  <c:v>3.8226286415010691E-4</c:v>
                </c:pt>
                <c:pt idx="48550">
                  <c:v>3.8226129254326219E-4</c:v>
                </c:pt>
                <c:pt idx="48551">
                  <c:v>3.8225972093641758E-4</c:v>
                </c:pt>
                <c:pt idx="48552">
                  <c:v>3.8225826574489469E-4</c:v>
                </c:pt>
                <c:pt idx="48553">
                  <c:v>3.8225689786486328E-4</c:v>
                </c:pt>
                <c:pt idx="48554">
                  <c:v>3.8225523894652719E-4</c:v>
                </c:pt>
                <c:pt idx="48555">
                  <c:v>3.8225381285883492E-4</c:v>
                </c:pt>
                <c:pt idx="48556">
                  <c:v>3.8225238677114248E-4</c:v>
                </c:pt>
                <c:pt idx="48557">
                  <c:v>3.8225081516429782E-4</c:v>
                </c:pt>
                <c:pt idx="48558">
                  <c:v>3.8224935997277498E-4</c:v>
                </c:pt>
                <c:pt idx="48559">
                  <c:v>3.8224802119657403E-4</c:v>
                </c:pt>
                <c:pt idx="48560">
                  <c:v>3.8224644958972931E-4</c:v>
                </c:pt>
                <c:pt idx="48561">
                  <c:v>3.8224508170969779E-4</c:v>
                </c:pt>
                <c:pt idx="48562">
                  <c:v>3.8224374293349678E-4</c:v>
                </c:pt>
                <c:pt idx="48563">
                  <c:v>3.8224240415729582E-4</c:v>
                </c:pt>
                <c:pt idx="48564">
                  <c:v>3.822412109002471E-4</c:v>
                </c:pt>
                <c:pt idx="48565">
                  <c:v>3.8223969750106329E-4</c:v>
                </c:pt>
                <c:pt idx="48566">
                  <c:v>3.8223827141337102E-4</c:v>
                </c:pt>
                <c:pt idx="48567">
                  <c:v>3.8223684532567859E-4</c:v>
                </c:pt>
                <c:pt idx="48568">
                  <c:v>3.8223553565330798E-4</c:v>
                </c:pt>
                <c:pt idx="48569">
                  <c:v>3.8223419687710702E-4</c:v>
                </c:pt>
                <c:pt idx="48570">
                  <c:v>3.822327998932451E-4</c:v>
                </c:pt>
                <c:pt idx="48571">
                  <c:v>3.8223181036300963E-4</c:v>
                </c:pt>
                <c:pt idx="48572">
                  <c:v>3.8223026785999542E-4</c:v>
                </c:pt>
                <c:pt idx="48573">
                  <c:v>3.822291037067771E-4</c:v>
                </c:pt>
                <c:pt idx="48574">
                  <c:v>3.8222779403440649E-4</c:v>
                </c:pt>
                <c:pt idx="48575">
                  <c:v>3.8222657167352741E-4</c:v>
                </c:pt>
                <c:pt idx="48576">
                  <c:v>3.8222517468966538E-4</c:v>
                </c:pt>
                <c:pt idx="48577">
                  <c:v>3.8222415605559951E-4</c:v>
                </c:pt>
                <c:pt idx="48578">
                  <c:v>3.8222281727939839E-4</c:v>
                </c:pt>
                <c:pt idx="48579">
                  <c:v>3.82221769541502E-4</c:v>
                </c:pt>
                <c:pt idx="48580">
                  <c:v>3.8222043076530099E-4</c:v>
                </c:pt>
                <c:pt idx="48581">
                  <c:v>3.8221929571591318E-4</c:v>
                </c:pt>
                <c:pt idx="48582">
                  <c:v>3.8221818977035582E-4</c:v>
                </c:pt>
                <c:pt idx="48583">
                  <c:v>3.8221696740947658E-4</c:v>
                </c:pt>
                <c:pt idx="48584">
                  <c:v>3.8221565773710608E-4</c:v>
                </c:pt>
                <c:pt idx="48585">
                  <c:v>3.8221446448005741E-4</c:v>
                </c:pt>
                <c:pt idx="48586">
                  <c:v>3.8221353315748269E-4</c:v>
                </c:pt>
                <c:pt idx="48587">
                  <c:v>3.822122816927731E-4</c:v>
                </c:pt>
                <c:pt idx="48588">
                  <c:v>3.8221132126636798E-4</c:v>
                </c:pt>
                <c:pt idx="48589">
                  <c:v>3.8221015711314982E-4</c:v>
                </c:pt>
                <c:pt idx="48590">
                  <c:v>3.8220887654460972E-4</c:v>
                </c:pt>
                <c:pt idx="48591">
                  <c:v>3.8220774149522191E-4</c:v>
                </c:pt>
                <c:pt idx="48592">
                  <c:v>3.8220675196498632E-4</c:v>
                </c:pt>
                <c:pt idx="48593">
                  <c:v>3.8220570422708988E-4</c:v>
                </c:pt>
                <c:pt idx="48594">
                  <c:v>3.8220451097004121E-4</c:v>
                </c:pt>
                <c:pt idx="48595">
                  <c:v>3.8220346323214471E-4</c:v>
                </c:pt>
                <c:pt idx="48596">
                  <c:v>3.8220235728658741E-4</c:v>
                </c:pt>
                <c:pt idx="48597">
                  <c:v>3.8220128044486051E-4</c:v>
                </c:pt>
                <c:pt idx="48598">
                  <c:v>3.8220034912228579E-4</c:v>
                </c:pt>
                <c:pt idx="48599">
                  <c:v>3.821993013843894E-4</c:v>
                </c:pt>
                <c:pt idx="48600">
                  <c:v>3.8219831185415393E-4</c:v>
                </c:pt>
                <c:pt idx="48601">
                  <c:v>3.8219732232391829E-4</c:v>
                </c:pt>
                <c:pt idx="48602">
                  <c:v>3.821960708592087E-4</c:v>
                </c:pt>
                <c:pt idx="48603">
                  <c:v>3.8219516864046449E-4</c:v>
                </c:pt>
                <c:pt idx="48604">
                  <c:v>3.8219400448724627E-4</c:v>
                </c:pt>
                <c:pt idx="48605">
                  <c:v>3.8219318957999349E-4</c:v>
                </c:pt>
                <c:pt idx="48606">
                  <c:v>3.8219211273826659E-4</c:v>
                </c:pt>
                <c:pt idx="48607">
                  <c:v>3.8219097768887877E-4</c:v>
                </c:pt>
                <c:pt idx="48608">
                  <c:v>3.8219016278162599E-4</c:v>
                </c:pt>
                <c:pt idx="48609">
                  <c:v>3.8218914414756E-4</c:v>
                </c:pt>
                <c:pt idx="48610">
                  <c:v>3.8218835834413772E-4</c:v>
                </c:pt>
                <c:pt idx="48611">
                  <c:v>3.8218733971007168E-4</c:v>
                </c:pt>
                <c:pt idx="48612">
                  <c:v>3.8218643749132752E-4</c:v>
                </c:pt>
                <c:pt idx="48613">
                  <c:v>3.8218562258407468E-4</c:v>
                </c:pt>
                <c:pt idx="48614">
                  <c:v>3.8218486588448291E-4</c:v>
                </c:pt>
                <c:pt idx="48615">
                  <c:v>3.8218346890062088E-4</c:v>
                </c:pt>
                <c:pt idx="48616">
                  <c:v>3.8218265399336809E-4</c:v>
                </c:pt>
                <c:pt idx="48617">
                  <c:v>3.8218172267079348E-4</c:v>
                </c:pt>
                <c:pt idx="48618">
                  <c:v>3.8218067493289709E-4</c:v>
                </c:pt>
                <c:pt idx="48619">
                  <c:v>3.821800637524575E-4</c:v>
                </c:pt>
                <c:pt idx="48620">
                  <c:v>3.8217892870306969E-4</c:v>
                </c:pt>
                <c:pt idx="48621">
                  <c:v>3.821781137958169E-4</c:v>
                </c:pt>
                <c:pt idx="48622">
                  <c:v>3.8217726978473371E-4</c:v>
                </c:pt>
                <c:pt idx="48623">
                  <c:v>3.8217642577365041E-4</c:v>
                </c:pt>
                <c:pt idx="48624">
                  <c:v>3.8217561086639762E-4</c:v>
                </c:pt>
                <c:pt idx="48625">
                  <c:v>3.82174679543823E-4</c:v>
                </c:pt>
                <c:pt idx="48626">
                  <c:v>3.8217392284423107E-4</c:v>
                </c:pt>
                <c:pt idx="48627">
                  <c:v>3.8217299152165651E-4</c:v>
                </c:pt>
                <c:pt idx="48628">
                  <c:v>3.8217197288759047E-4</c:v>
                </c:pt>
                <c:pt idx="48629">
                  <c:v>3.8217144901864231E-4</c:v>
                </c:pt>
                <c:pt idx="48630">
                  <c:v>3.8217037217691541E-4</c:v>
                </c:pt>
                <c:pt idx="48631">
                  <c:v>3.821697027888149E-4</c:v>
                </c:pt>
                <c:pt idx="48632">
                  <c:v>3.8216874236240978E-4</c:v>
                </c:pt>
                <c:pt idx="48633">
                  <c:v>3.8216792745515699E-4</c:v>
                </c:pt>
                <c:pt idx="48634">
                  <c:v>3.8216725806705648E-4</c:v>
                </c:pt>
                <c:pt idx="48635">
                  <c:v>3.8216650136746472E-4</c:v>
                </c:pt>
                <c:pt idx="48636">
                  <c:v>3.8216562825255101E-4</c:v>
                </c:pt>
                <c:pt idx="48637">
                  <c:v>3.8216475513763731E-4</c:v>
                </c:pt>
                <c:pt idx="48638">
                  <c:v>3.821640566457063E-4</c:v>
                </c:pt>
                <c:pt idx="48639">
                  <c:v>3.8216338725760579E-4</c:v>
                </c:pt>
                <c:pt idx="48640">
                  <c:v>3.8216239772737032E-4</c:v>
                </c:pt>
                <c:pt idx="48641">
                  <c:v>3.8216175744310021E-4</c:v>
                </c:pt>
                <c:pt idx="48642">
                  <c:v>3.821610298473388E-4</c:v>
                </c:pt>
                <c:pt idx="48643">
                  <c:v>3.821601858362556E-4</c:v>
                </c:pt>
                <c:pt idx="48644">
                  <c:v>3.8215931272134179E-4</c:v>
                </c:pt>
                <c:pt idx="48645">
                  <c:v>3.8215858512558038E-4</c:v>
                </c:pt>
                <c:pt idx="48646">
                  <c:v>3.8215791573747993E-4</c:v>
                </c:pt>
                <c:pt idx="48647">
                  <c:v>3.821571590378881E-4</c:v>
                </c:pt>
                <c:pt idx="48648">
                  <c:v>3.8215646054595709E-4</c:v>
                </c:pt>
                <c:pt idx="48649">
                  <c:v>3.8215579115785658E-4</c:v>
                </c:pt>
                <c:pt idx="48650">
                  <c:v>3.8215503445826471E-4</c:v>
                </c:pt>
                <c:pt idx="48651">
                  <c:v>3.8215430686250329E-4</c:v>
                </c:pt>
                <c:pt idx="48652">
                  <c:v>3.8215352105908101E-4</c:v>
                </c:pt>
                <c:pt idx="48653">
                  <c:v>3.8215299719013268E-4</c:v>
                </c:pt>
                <c:pt idx="48654">
                  <c:v>3.8215203676372772E-4</c:v>
                </c:pt>
                <c:pt idx="48655">
                  <c:v>3.8215142558328807E-4</c:v>
                </c:pt>
                <c:pt idx="48656">
                  <c:v>3.8215075619518762E-4</c:v>
                </c:pt>
                <c:pt idx="48657">
                  <c:v>3.8215020322240889E-4</c:v>
                </c:pt>
                <c:pt idx="48658">
                  <c:v>3.8214915548451239E-4</c:v>
                </c:pt>
                <c:pt idx="48659">
                  <c:v>3.821487189270556E-4</c:v>
                </c:pt>
                <c:pt idx="48660">
                  <c:v>3.821478458121419E-4</c:v>
                </c:pt>
                <c:pt idx="48661">
                  <c:v>3.8214738015085459E-4</c:v>
                </c:pt>
                <c:pt idx="48662">
                  <c:v>3.8214662345126271E-4</c:v>
                </c:pt>
                <c:pt idx="48663">
                  <c:v>3.8214601227082312E-4</c:v>
                </c:pt>
                <c:pt idx="48664">
                  <c:v>3.821454884018749E-4</c:v>
                </c:pt>
                <c:pt idx="48665">
                  <c:v>3.8214481901377439E-4</c:v>
                </c:pt>
                <c:pt idx="48666">
                  <c:v>3.8214380037970841E-4</c:v>
                </c:pt>
                <c:pt idx="48667">
                  <c:v>3.8214324740692968E-4</c:v>
                </c:pt>
                <c:pt idx="48668">
                  <c:v>3.8214263622649009E-4</c:v>
                </c:pt>
                <c:pt idx="48669">
                  <c:v>3.8214208325371152E-4</c:v>
                </c:pt>
                <c:pt idx="48670">
                  <c:v>3.8214147207327192E-4</c:v>
                </c:pt>
                <c:pt idx="48671">
                  <c:v>3.8214091910049319E-4</c:v>
                </c:pt>
                <c:pt idx="48672">
                  <c:v>3.8214019150473177E-4</c:v>
                </c:pt>
                <c:pt idx="48673">
                  <c:v>3.8213946390897041E-4</c:v>
                </c:pt>
                <c:pt idx="48674">
                  <c:v>3.8213891093619168E-4</c:v>
                </c:pt>
                <c:pt idx="48675">
                  <c:v>3.8213829975575209E-4</c:v>
                </c:pt>
                <c:pt idx="48676">
                  <c:v>3.8213765947148198E-4</c:v>
                </c:pt>
                <c:pt idx="48677">
                  <c:v>3.8213716470636427E-4</c:v>
                </c:pt>
                <c:pt idx="48678">
                  <c:v>3.8213643711060291E-4</c:v>
                </c:pt>
                <c:pt idx="48679">
                  <c:v>3.8213570951484138E-4</c:v>
                </c:pt>
                <c:pt idx="48680">
                  <c:v>3.8213527295738459E-4</c:v>
                </c:pt>
                <c:pt idx="48681">
                  <c:v>3.8213471998460591E-4</c:v>
                </c:pt>
                <c:pt idx="48682">
                  <c:v>3.8213410880416632E-4</c:v>
                </c:pt>
                <c:pt idx="48683">
                  <c:v>3.8213367224670952E-4</c:v>
                </c:pt>
                <c:pt idx="48684">
                  <c:v>3.8213285733945668E-4</c:v>
                </c:pt>
                <c:pt idx="48685">
                  <c:v>3.8213221705518658E-4</c:v>
                </c:pt>
                <c:pt idx="48686">
                  <c:v>3.8213175139389932E-4</c:v>
                </c:pt>
                <c:pt idx="48687">
                  <c:v>3.8213125662878161E-4</c:v>
                </c:pt>
                <c:pt idx="48688">
                  <c:v>3.821303544100374E-4</c:v>
                </c:pt>
                <c:pt idx="48689">
                  <c:v>3.8212980143725872E-4</c:v>
                </c:pt>
                <c:pt idx="48690">
                  <c:v>3.8212945219129319E-4</c:v>
                </c:pt>
                <c:pt idx="48691">
                  <c:v>3.8212872459553182E-4</c:v>
                </c:pt>
                <c:pt idx="48692">
                  <c:v>3.8212822983041411E-4</c:v>
                </c:pt>
                <c:pt idx="48693">
                  <c:v>3.8212773506529629E-4</c:v>
                </c:pt>
                <c:pt idx="48694">
                  <c:v>3.821271238848567E-4</c:v>
                </c:pt>
                <c:pt idx="48695">
                  <c:v>3.8212657091207802E-4</c:v>
                </c:pt>
                <c:pt idx="48696">
                  <c:v>3.8212595973163838E-4</c:v>
                </c:pt>
                <c:pt idx="48697">
                  <c:v>3.8212549407035112E-4</c:v>
                </c:pt>
                <c:pt idx="48698">
                  <c:v>3.8212491199374199E-4</c:v>
                </c:pt>
                <c:pt idx="48699">
                  <c:v>3.8212447543628508E-4</c:v>
                </c:pt>
                <c:pt idx="48700">
                  <c:v>3.8212383515201509E-4</c:v>
                </c:pt>
                <c:pt idx="48701">
                  <c:v>3.8212325307540601E-4</c:v>
                </c:pt>
                <c:pt idx="48702">
                  <c:v>3.8212287472561002E-4</c:v>
                </c:pt>
                <c:pt idx="48703">
                  <c:v>3.8212226354517043E-4</c:v>
                </c:pt>
                <c:pt idx="48704">
                  <c:v>3.8212162326090038E-4</c:v>
                </c:pt>
                <c:pt idx="48705">
                  <c:v>3.8212133222259581E-4</c:v>
                </c:pt>
                <c:pt idx="48706">
                  <c:v>3.8212066283449531E-4</c:v>
                </c:pt>
                <c:pt idx="48707">
                  <c:v>3.8212013896554708E-4</c:v>
                </c:pt>
                <c:pt idx="48708">
                  <c:v>3.8211964420042932E-4</c:v>
                </c:pt>
                <c:pt idx="48709">
                  <c:v>3.8211906212382019E-4</c:v>
                </c:pt>
                <c:pt idx="48710">
                  <c:v>3.8211856735870242E-4</c:v>
                </c:pt>
                <c:pt idx="48711">
                  <c:v>3.8211813080124562E-4</c:v>
                </c:pt>
                <c:pt idx="48712">
                  <c:v>3.8211757782846689E-4</c:v>
                </c:pt>
                <c:pt idx="48713">
                  <c:v>3.821169666480273E-4</c:v>
                </c:pt>
                <c:pt idx="48714">
                  <c:v>3.8211647188290948E-4</c:v>
                </c:pt>
                <c:pt idx="48715">
                  <c:v>3.8211626815609629E-4</c:v>
                </c:pt>
                <c:pt idx="48716">
                  <c:v>3.8211554056033492E-4</c:v>
                </c:pt>
                <c:pt idx="48717">
                  <c:v>3.8211498758755619E-4</c:v>
                </c:pt>
                <c:pt idx="48718">
                  <c:v>3.8211455103009939E-4</c:v>
                </c:pt>
                <c:pt idx="48719">
                  <c:v>3.82114143576473E-4</c:v>
                </c:pt>
                <c:pt idx="48720">
                  <c:v>3.8211367791518569E-4</c:v>
                </c:pt>
                <c:pt idx="48721">
                  <c:v>3.8211324135772878E-4</c:v>
                </c:pt>
                <c:pt idx="48722">
                  <c:v>3.8211274659261107E-4</c:v>
                </c:pt>
                <c:pt idx="48723">
                  <c:v>3.821121936198324E-4</c:v>
                </c:pt>
                <c:pt idx="48724">
                  <c:v>3.8211193168535829E-4</c:v>
                </c:pt>
                <c:pt idx="48725">
                  <c:v>3.8211120408959692E-4</c:v>
                </c:pt>
                <c:pt idx="48726">
                  <c:v>3.821104764938354E-4</c:v>
                </c:pt>
                <c:pt idx="48727">
                  <c:v>3.8211041828617448E-4</c:v>
                </c:pt>
                <c:pt idx="48728">
                  <c:v>3.8210951606743038E-4</c:v>
                </c:pt>
                <c:pt idx="48729">
                  <c:v>3.8210925413295632E-4</c:v>
                </c:pt>
                <c:pt idx="48730">
                  <c:v>3.8210873026400799E-4</c:v>
                </c:pt>
                <c:pt idx="48731">
                  <c:v>3.8210846832953388E-4</c:v>
                </c:pt>
                <c:pt idx="48732">
                  <c:v>3.8210800266824663E-4</c:v>
                </c:pt>
                <c:pt idx="48733">
                  <c:v>3.8210756611078978E-4</c:v>
                </c:pt>
                <c:pt idx="48734">
                  <c:v>3.8210710044950252E-4</c:v>
                </c:pt>
                <c:pt idx="48735">
                  <c:v>3.8210675120353699E-4</c:v>
                </c:pt>
                <c:pt idx="48736">
                  <c:v>3.8210634374991059E-4</c:v>
                </c:pt>
                <c:pt idx="48737">
                  <c:v>3.8210576167330151E-4</c:v>
                </c:pt>
                <c:pt idx="48738">
                  <c:v>3.8210523780435318E-4</c:v>
                </c:pt>
                <c:pt idx="48739">
                  <c:v>3.8210477214306588E-4</c:v>
                </c:pt>
                <c:pt idx="48740">
                  <c:v>3.821046557277441E-4</c:v>
                </c:pt>
                <c:pt idx="48741">
                  <c:v>3.8210407365113502E-4</c:v>
                </c:pt>
                <c:pt idx="48742">
                  <c:v>3.8210381171666091E-4</c:v>
                </c:pt>
                <c:pt idx="48743">
                  <c:v>3.8210314232856041E-4</c:v>
                </c:pt>
                <c:pt idx="48744">
                  <c:v>3.8210302591323853E-4</c:v>
                </c:pt>
                <c:pt idx="48745">
                  <c:v>3.8210256025195122E-4</c:v>
                </c:pt>
                <c:pt idx="48746">
                  <c:v>3.8210206548683351E-4</c:v>
                </c:pt>
                <c:pt idx="48747">
                  <c:v>3.8210180355235929E-4</c:v>
                </c:pt>
                <c:pt idx="48748">
                  <c:v>3.8210139609873289E-4</c:v>
                </c:pt>
                <c:pt idx="48749">
                  <c:v>3.8210078491829341E-4</c:v>
                </c:pt>
                <c:pt idx="48750">
                  <c:v>3.8210037746466702E-4</c:v>
                </c:pt>
                <c:pt idx="48751">
                  <c:v>3.8210020284168422E-4</c:v>
                </c:pt>
                <c:pt idx="48752">
                  <c:v>3.8209970807656651E-4</c:v>
                </c:pt>
                <c:pt idx="48753">
                  <c:v>3.8209941703826189E-4</c:v>
                </c:pt>
                <c:pt idx="48754">
                  <c:v>3.8209895137697458E-4</c:v>
                </c:pt>
                <c:pt idx="48755">
                  <c:v>3.8209863123483961E-4</c:v>
                </c:pt>
                <c:pt idx="48756">
                  <c:v>3.8209822378121322E-4</c:v>
                </c:pt>
                <c:pt idx="48757">
                  <c:v>3.8209758349694312E-4</c:v>
                </c:pt>
                <c:pt idx="48758">
                  <c:v>3.8209743797779078E-4</c:v>
                </c:pt>
                <c:pt idx="48759">
                  <c:v>3.8209697231650352E-4</c:v>
                </c:pt>
                <c:pt idx="48760">
                  <c:v>3.8209671038202941E-4</c:v>
                </c:pt>
                <c:pt idx="48761">
                  <c:v>3.8209630292840302E-4</c:v>
                </c:pt>
                <c:pt idx="48762">
                  <c:v>3.8209586637094622E-4</c:v>
                </c:pt>
                <c:pt idx="48763">
                  <c:v>3.820953716058284E-4</c:v>
                </c:pt>
                <c:pt idx="48764">
                  <c:v>3.8209516787901521E-4</c:v>
                </c:pt>
                <c:pt idx="48765">
                  <c:v>3.8209473132155841E-4</c:v>
                </c:pt>
                <c:pt idx="48766">
                  <c:v>3.8209452759474521E-4</c:v>
                </c:pt>
                <c:pt idx="48767">
                  <c:v>3.8209397462196648E-4</c:v>
                </c:pt>
                <c:pt idx="48768">
                  <c:v>3.8209356716834009E-4</c:v>
                </c:pt>
                <c:pt idx="48769">
                  <c:v>3.8209304329939192E-4</c:v>
                </c:pt>
                <c:pt idx="48770">
                  <c:v>3.8209283957257872E-4</c:v>
                </c:pt>
                <c:pt idx="48771">
                  <c:v>3.8209260674193501E-4</c:v>
                </c:pt>
                <c:pt idx="48772">
                  <c:v>3.8209190825000411E-4</c:v>
                </c:pt>
                <c:pt idx="48773">
                  <c:v>3.8209179183468223E-4</c:v>
                </c:pt>
                <c:pt idx="48774">
                  <c:v>3.8209115155041218E-4</c:v>
                </c:pt>
                <c:pt idx="48775">
                  <c:v>3.8209103513509041E-4</c:v>
                </c:pt>
                <c:pt idx="48776">
                  <c:v>3.8209065678529441E-4</c:v>
                </c:pt>
                <c:pt idx="48777">
                  <c:v>3.8209019112400711E-4</c:v>
                </c:pt>
                <c:pt idx="48778">
                  <c:v>3.8209007470868528E-4</c:v>
                </c:pt>
                <c:pt idx="48779">
                  <c:v>3.820895217359066E-4</c:v>
                </c:pt>
                <c:pt idx="48780">
                  <c:v>3.8208911428228021E-4</c:v>
                </c:pt>
                <c:pt idx="48781">
                  <c:v>3.8208879414014518E-4</c:v>
                </c:pt>
                <c:pt idx="48782">
                  <c:v>3.8208841579034919E-4</c:v>
                </c:pt>
                <c:pt idx="48783">
                  <c:v>3.8208818295970559E-4</c:v>
                </c:pt>
                <c:pt idx="48784">
                  <c:v>3.8208765909075742E-4</c:v>
                </c:pt>
                <c:pt idx="48785">
                  <c:v>3.8208716432563961E-4</c:v>
                </c:pt>
                <c:pt idx="48786">
                  <c:v>3.8208707701414818E-4</c:v>
                </c:pt>
                <c:pt idx="48787">
                  <c:v>3.8208655314520001E-4</c:v>
                </c:pt>
                <c:pt idx="48788">
                  <c:v>3.8208611658774322E-4</c:v>
                </c:pt>
                <c:pt idx="48789">
                  <c:v>3.8208579644560808E-4</c:v>
                </c:pt>
                <c:pt idx="48790">
                  <c:v>3.8208573823794723E-4</c:v>
                </c:pt>
                <c:pt idx="48791">
                  <c:v>3.8208509795367718E-4</c:v>
                </c:pt>
                <c:pt idx="48792">
                  <c:v>3.8208492333069438E-4</c:v>
                </c:pt>
                <c:pt idx="48793">
                  <c:v>3.8208451587706799E-4</c:v>
                </c:pt>
                <c:pt idx="48794">
                  <c:v>3.8208431215025479E-4</c:v>
                </c:pt>
                <c:pt idx="48795">
                  <c:v>3.8208399200811982E-4</c:v>
                </c:pt>
                <c:pt idx="48796">
                  <c:v>3.8208332262001932E-4</c:v>
                </c:pt>
                <c:pt idx="48797">
                  <c:v>3.8208332262001932E-4</c:v>
                </c:pt>
                <c:pt idx="48798">
                  <c:v>3.8208288606256252E-4</c:v>
                </c:pt>
                <c:pt idx="48799">
                  <c:v>3.820825950242579E-4</c:v>
                </c:pt>
                <c:pt idx="48800">
                  <c:v>3.8208230398595328E-4</c:v>
                </c:pt>
                <c:pt idx="48801">
                  <c:v>3.8208180922083562E-4</c:v>
                </c:pt>
                <c:pt idx="48802">
                  <c:v>3.8208154728636151E-4</c:v>
                </c:pt>
                <c:pt idx="48803">
                  <c:v>3.8208105252124369E-4</c:v>
                </c:pt>
                <c:pt idx="48804">
                  <c:v>3.8208079058676958E-4</c:v>
                </c:pt>
                <c:pt idx="48805">
                  <c:v>3.8208052865229552E-4</c:v>
                </c:pt>
                <c:pt idx="48806">
                  <c:v>3.8208015030249948E-4</c:v>
                </c:pt>
                <c:pt idx="48807">
                  <c:v>3.8207983016036451E-4</c:v>
                </c:pt>
                <c:pt idx="48808">
                  <c:v>3.8207948091439897E-4</c:v>
                </c:pt>
                <c:pt idx="48809">
                  <c:v>3.8207904435694218E-4</c:v>
                </c:pt>
                <c:pt idx="48810">
                  <c:v>3.8207881152629852E-4</c:v>
                </c:pt>
                <c:pt idx="48811">
                  <c:v>3.820784913841635E-4</c:v>
                </c:pt>
                <c:pt idx="48812">
                  <c:v>3.820780839305371E-4</c:v>
                </c:pt>
                <c:pt idx="48813">
                  <c:v>3.8207790930755442E-4</c:v>
                </c:pt>
                <c:pt idx="48814">
                  <c:v>3.8207753095775843E-4</c:v>
                </c:pt>
                <c:pt idx="48815">
                  <c:v>3.8207723991945391E-4</c:v>
                </c:pt>
                <c:pt idx="48816">
                  <c:v>3.8207691977731878E-4</c:v>
                </c:pt>
                <c:pt idx="48817">
                  <c:v>3.8207668694667518E-4</c:v>
                </c:pt>
                <c:pt idx="48818">
                  <c:v>3.8207619218155742E-4</c:v>
                </c:pt>
                <c:pt idx="48819">
                  <c:v>3.8207610487006599E-4</c:v>
                </c:pt>
                <c:pt idx="48820">
                  <c:v>3.8207543548196549E-4</c:v>
                </c:pt>
                <c:pt idx="48821">
                  <c:v>3.8207517354749138E-4</c:v>
                </c:pt>
                <c:pt idx="48822">
                  <c:v>3.8207502802833909E-4</c:v>
                </c:pt>
                <c:pt idx="48823">
                  <c:v>3.8207467878237372E-4</c:v>
                </c:pt>
                <c:pt idx="48824">
                  <c:v>3.820741840172559E-4</c:v>
                </c:pt>
                <c:pt idx="48825">
                  <c:v>3.8207409670576448E-4</c:v>
                </c:pt>
                <c:pt idx="48826">
                  <c:v>3.820735146291554E-4</c:v>
                </c:pt>
                <c:pt idx="48827">
                  <c:v>3.8207322359085078E-4</c:v>
                </c:pt>
                <c:pt idx="48828">
                  <c:v>3.8207290344871581E-4</c:v>
                </c:pt>
                <c:pt idx="48829">
                  <c:v>3.8207281613722438E-4</c:v>
                </c:pt>
                <c:pt idx="48830">
                  <c:v>3.8207252509891992E-4</c:v>
                </c:pt>
                <c:pt idx="48831">
                  <c:v>3.8207211764529347E-4</c:v>
                </c:pt>
                <c:pt idx="48832">
                  <c:v>3.8207173929549748E-4</c:v>
                </c:pt>
                <c:pt idx="48833">
                  <c:v>3.8207141915336251E-4</c:v>
                </c:pt>
                <c:pt idx="48834">
                  <c:v>3.8207124453037983E-4</c:v>
                </c:pt>
                <c:pt idx="48835">
                  <c:v>3.8207092438824469E-4</c:v>
                </c:pt>
                <c:pt idx="48836">
                  <c:v>3.8207066245377058E-4</c:v>
                </c:pt>
                <c:pt idx="48837">
                  <c:v>3.820700803771615E-4</c:v>
                </c:pt>
                <c:pt idx="48838">
                  <c:v>3.8206981844268739E-4</c:v>
                </c:pt>
                <c:pt idx="48839">
                  <c:v>3.8206952740438282E-4</c:v>
                </c:pt>
                <c:pt idx="48840">
                  <c:v>3.8206929457373923E-4</c:v>
                </c:pt>
                <c:pt idx="48841">
                  <c:v>3.820690035354346E-4</c:v>
                </c:pt>
                <c:pt idx="48842">
                  <c:v>3.8206879980862141E-4</c:v>
                </c:pt>
                <c:pt idx="48843">
                  <c:v>3.8206839235499501E-4</c:v>
                </c:pt>
                <c:pt idx="48844">
                  <c:v>3.8206798490136862E-4</c:v>
                </c:pt>
                <c:pt idx="48845">
                  <c:v>3.820679266937077E-4</c:v>
                </c:pt>
                <c:pt idx="48846">
                  <c:v>3.8206766475923359E-4</c:v>
                </c:pt>
                <c:pt idx="48847">
                  <c:v>3.8206711178645492E-4</c:v>
                </c:pt>
                <c:pt idx="48848">
                  <c:v>3.8206687895581132E-4</c:v>
                </c:pt>
                <c:pt idx="48849">
                  <c:v>3.820663841906935E-4</c:v>
                </c:pt>
                <c:pt idx="48850">
                  <c:v>3.8206635508686299E-4</c:v>
                </c:pt>
                <c:pt idx="48851">
                  <c:v>3.820659767370671E-4</c:v>
                </c:pt>
                <c:pt idx="48852">
                  <c:v>3.8206545286811888E-4</c:v>
                </c:pt>
                <c:pt idx="48853">
                  <c:v>3.8206536555662751E-4</c:v>
                </c:pt>
                <c:pt idx="48854">
                  <c:v>3.8206495810300112E-4</c:v>
                </c:pt>
                <c:pt idx="48855">
                  <c:v>3.8206463796086609E-4</c:v>
                </c:pt>
                <c:pt idx="48856">
                  <c:v>3.8206428871490061E-4</c:v>
                </c:pt>
                <c:pt idx="48857">
                  <c:v>3.8206425961107021E-4</c:v>
                </c:pt>
                <c:pt idx="48858">
                  <c:v>3.8206370663829148E-4</c:v>
                </c:pt>
                <c:pt idx="48859">
                  <c:v>3.8206338649615651E-4</c:v>
                </c:pt>
                <c:pt idx="48860">
                  <c:v>3.8206321187317371E-4</c:v>
                </c:pt>
                <c:pt idx="48861">
                  <c:v>3.8206286262720818E-4</c:v>
                </c:pt>
                <c:pt idx="48862">
                  <c:v>3.8206265890039498E-4</c:v>
                </c:pt>
                <c:pt idx="48863">
                  <c:v>3.8206210592761641E-4</c:v>
                </c:pt>
                <c:pt idx="48864">
                  <c:v>3.8206178578548128E-4</c:v>
                </c:pt>
                <c:pt idx="48865">
                  <c:v>3.820616402663291E-4</c:v>
                </c:pt>
                <c:pt idx="48866">
                  <c:v>3.8206143653951591E-4</c:v>
                </c:pt>
                <c:pt idx="48867">
                  <c:v>3.8206117460504169E-4</c:v>
                </c:pt>
                <c:pt idx="48868">
                  <c:v>3.8206065073609352E-4</c:v>
                </c:pt>
                <c:pt idx="48869">
                  <c:v>3.8206030149012799E-4</c:v>
                </c:pt>
                <c:pt idx="48870">
                  <c:v>3.8206009776331479E-4</c:v>
                </c:pt>
                <c:pt idx="48871">
                  <c:v>3.8205995224416261E-4</c:v>
                </c:pt>
                <c:pt idx="48872">
                  <c:v>3.8205957389436662E-4</c:v>
                </c:pt>
                <c:pt idx="48873">
                  <c:v>3.8205910823307931E-4</c:v>
                </c:pt>
                <c:pt idx="48874">
                  <c:v>3.8205893361009657E-4</c:v>
                </c:pt>
                <c:pt idx="48875">
                  <c:v>3.8205858436413109E-4</c:v>
                </c:pt>
                <c:pt idx="48876">
                  <c:v>3.820581769105047E-4</c:v>
                </c:pt>
                <c:pt idx="48877">
                  <c:v>3.820579731836915E-4</c:v>
                </c:pt>
                <c:pt idx="48878">
                  <c:v>3.8205768214538688E-4</c:v>
                </c:pt>
                <c:pt idx="48879">
                  <c:v>3.82057303795591E-4</c:v>
                </c:pt>
                <c:pt idx="48880">
                  <c:v>3.8205707096494729E-4</c:v>
                </c:pt>
                <c:pt idx="48881">
                  <c:v>3.8205675082281232E-4</c:v>
                </c:pt>
                <c:pt idx="48882">
                  <c:v>3.8205651799216872E-4</c:v>
                </c:pt>
                <c:pt idx="48883">
                  <c:v>3.8205619785003359E-4</c:v>
                </c:pt>
                <c:pt idx="48884">
                  <c:v>3.8205587770789862E-4</c:v>
                </c:pt>
                <c:pt idx="48885">
                  <c:v>3.82055586669594E-4</c:v>
                </c:pt>
                <c:pt idx="48886">
                  <c:v>3.8205523742362862E-4</c:v>
                </c:pt>
                <c:pt idx="48887">
                  <c:v>3.8205526652745903E-4</c:v>
                </c:pt>
                <c:pt idx="48888">
                  <c:v>3.8205462624318898E-4</c:v>
                </c:pt>
                <c:pt idx="48889">
                  <c:v>3.8205436430871492E-4</c:v>
                </c:pt>
                <c:pt idx="48890">
                  <c:v>3.820540732704103E-4</c:v>
                </c:pt>
                <c:pt idx="48891">
                  <c:v>3.8205378223210568E-4</c:v>
                </c:pt>
                <c:pt idx="48892">
                  <c:v>3.8205346208997071E-4</c:v>
                </c:pt>
                <c:pt idx="48893">
                  <c:v>3.8205340388230979E-4</c:v>
                </c:pt>
                <c:pt idx="48894">
                  <c:v>3.820532001554966E-4</c:v>
                </c:pt>
                <c:pt idx="48895">
                  <c:v>3.8205244345590472E-4</c:v>
                </c:pt>
                <c:pt idx="48896">
                  <c:v>3.8205226883292198E-4</c:v>
                </c:pt>
                <c:pt idx="48897">
                  <c:v>3.820521233137697E-4</c:v>
                </c:pt>
                <c:pt idx="48898">
                  <c:v>3.8205183227546508E-4</c:v>
                </c:pt>
                <c:pt idx="48899">
                  <c:v>3.8205139571800828E-4</c:v>
                </c:pt>
                <c:pt idx="48900">
                  <c:v>3.8205119199119508E-4</c:v>
                </c:pt>
                <c:pt idx="48901">
                  <c:v>3.8205090095289052E-4</c:v>
                </c:pt>
                <c:pt idx="48902">
                  <c:v>3.8205072632990777E-4</c:v>
                </c:pt>
                <c:pt idx="48903">
                  <c:v>3.8205014425329859E-4</c:v>
                </c:pt>
                <c:pt idx="48904">
                  <c:v>3.8205008604563773E-4</c:v>
                </c:pt>
                <c:pt idx="48905">
                  <c:v>3.8204959128052002E-4</c:v>
                </c:pt>
                <c:pt idx="48906">
                  <c:v>3.8204941665753722E-4</c:v>
                </c:pt>
                <c:pt idx="48907">
                  <c:v>3.8204912561923271E-4</c:v>
                </c:pt>
                <c:pt idx="48908">
                  <c:v>3.8204877637326717E-4</c:v>
                </c:pt>
                <c:pt idx="48909">
                  <c:v>3.8204860175028438E-4</c:v>
                </c:pt>
                <c:pt idx="48910">
                  <c:v>3.8204833981581032E-4</c:v>
                </c:pt>
                <c:pt idx="48911">
                  <c:v>3.8204793236218387E-4</c:v>
                </c:pt>
                <c:pt idx="48912">
                  <c:v>3.820476122200489E-4</c:v>
                </c:pt>
                <c:pt idx="48913">
                  <c:v>3.8204723387025302E-4</c:v>
                </c:pt>
                <c:pt idx="48914">
                  <c:v>3.8204717566259211E-4</c:v>
                </c:pt>
                <c:pt idx="48915">
                  <c:v>3.8204685552045698E-4</c:v>
                </c:pt>
                <c:pt idx="48916">
                  <c:v>3.8204647717066109E-4</c:v>
                </c:pt>
                <c:pt idx="48917">
                  <c:v>3.8204615702852612E-4</c:v>
                </c:pt>
                <c:pt idx="48918">
                  <c:v>3.8204615702852612E-4</c:v>
                </c:pt>
                <c:pt idx="48919">
                  <c:v>3.8204589509405201E-4</c:v>
                </c:pt>
                <c:pt idx="48920">
                  <c:v>3.8204531301744282E-4</c:v>
                </c:pt>
                <c:pt idx="48921">
                  <c:v>3.8204496377147729E-4</c:v>
                </c:pt>
                <c:pt idx="48922">
                  <c:v>3.8204470183700318E-4</c:v>
                </c:pt>
                <c:pt idx="48923">
                  <c:v>3.8204449811018998E-4</c:v>
                </c:pt>
                <c:pt idx="48924">
                  <c:v>3.8204414886422461E-4</c:v>
                </c:pt>
                <c:pt idx="48925">
                  <c:v>3.8204400334507232E-4</c:v>
                </c:pt>
                <c:pt idx="48926">
                  <c:v>3.820437123067677E-4</c:v>
                </c:pt>
                <c:pt idx="48927">
                  <c:v>3.8204333395697182E-4</c:v>
                </c:pt>
                <c:pt idx="48928">
                  <c:v>3.8204313023015862E-4</c:v>
                </c:pt>
                <c:pt idx="48929">
                  <c:v>3.8204289739951491E-4</c:v>
                </c:pt>
                <c:pt idx="48930">
                  <c:v>3.8204260636121029E-4</c:v>
                </c:pt>
                <c:pt idx="48931">
                  <c:v>3.8204222801141441E-4</c:v>
                </c:pt>
                <c:pt idx="48932">
                  <c:v>3.8204202428460121E-4</c:v>
                </c:pt>
                <c:pt idx="48933">
                  <c:v>3.8204164593480527E-4</c:v>
                </c:pt>
                <c:pt idx="48934">
                  <c:v>3.8204118027351802E-4</c:v>
                </c:pt>
                <c:pt idx="48935">
                  <c:v>3.8204112206585711E-4</c:v>
                </c:pt>
                <c:pt idx="48936">
                  <c:v>3.8204077281989163E-4</c:v>
                </c:pt>
                <c:pt idx="48937">
                  <c:v>3.8204053998924792E-4</c:v>
                </c:pt>
                <c:pt idx="48938">
                  <c:v>3.8204019074328238E-4</c:v>
                </c:pt>
                <c:pt idx="48939">
                  <c:v>3.8203995791263878E-4</c:v>
                </c:pt>
                <c:pt idx="48940">
                  <c:v>3.8203937583602959E-4</c:v>
                </c:pt>
                <c:pt idx="48941">
                  <c:v>3.8203946314752102E-4</c:v>
                </c:pt>
                <c:pt idx="48942">
                  <c:v>3.8203931762836868E-4</c:v>
                </c:pt>
                <c:pt idx="48943">
                  <c:v>3.8203879375942051E-4</c:v>
                </c:pt>
                <c:pt idx="48944">
                  <c:v>3.8203850272111589E-4</c:v>
                </c:pt>
                <c:pt idx="48945">
                  <c:v>3.8203824078664178E-4</c:v>
                </c:pt>
                <c:pt idx="48946">
                  <c:v>3.8203774602152413E-4</c:v>
                </c:pt>
                <c:pt idx="48947">
                  <c:v>3.8203760050237179E-4</c:v>
                </c:pt>
                <c:pt idx="48948">
                  <c:v>3.8203736767172808E-4</c:v>
                </c:pt>
                <c:pt idx="48949">
                  <c:v>3.8203713484108448E-4</c:v>
                </c:pt>
                <c:pt idx="48950">
                  <c:v>3.8203672738745809E-4</c:v>
                </c:pt>
                <c:pt idx="48951">
                  <c:v>3.8203675649128849E-4</c:v>
                </c:pt>
                <c:pt idx="48952">
                  <c:v>3.8203623262234032E-4</c:v>
                </c:pt>
                <c:pt idx="48953">
                  <c:v>3.8203608710318798E-4</c:v>
                </c:pt>
                <c:pt idx="48954">
                  <c:v>3.8203562144190068E-4</c:v>
                </c:pt>
                <c:pt idx="48955">
                  <c:v>3.8203547592274839E-4</c:v>
                </c:pt>
                <c:pt idx="48956">
                  <c:v>3.8203512667678302E-4</c:v>
                </c:pt>
                <c:pt idx="48957">
                  <c:v>3.8203480653464789E-4</c:v>
                </c:pt>
                <c:pt idx="48958">
                  <c:v>3.820346319116652E-4</c:v>
                </c:pt>
                <c:pt idx="48959">
                  <c:v>3.8203422445803881E-4</c:v>
                </c:pt>
                <c:pt idx="48960">
                  <c:v>3.8203407893888652E-4</c:v>
                </c:pt>
                <c:pt idx="48961">
                  <c:v>3.8203381700441241E-4</c:v>
                </c:pt>
                <c:pt idx="48962">
                  <c:v>3.8203323492780328E-4</c:v>
                </c:pt>
                <c:pt idx="48963">
                  <c:v>3.820328856818378E-4</c:v>
                </c:pt>
                <c:pt idx="48964">
                  <c:v>3.8203306030482048E-4</c:v>
                </c:pt>
                <c:pt idx="48965">
                  <c:v>3.8203253643587232E-4</c:v>
                </c:pt>
                <c:pt idx="48966">
                  <c:v>3.8203253643587232E-4</c:v>
                </c:pt>
                <c:pt idx="48967">
                  <c:v>3.8203189615160232E-4</c:v>
                </c:pt>
                <c:pt idx="48968">
                  <c:v>3.8203177973628039E-4</c:v>
                </c:pt>
                <c:pt idx="48969">
                  <c:v>3.8203148869797587E-4</c:v>
                </c:pt>
                <c:pt idx="48970">
                  <c:v>3.8203128497116268E-4</c:v>
                </c:pt>
                <c:pt idx="48971">
                  <c:v>3.8203076110221451E-4</c:v>
                </c:pt>
                <c:pt idx="48972">
                  <c:v>3.820305282715708E-4</c:v>
                </c:pt>
                <c:pt idx="48973">
                  <c:v>3.8203058647923172E-4</c:v>
                </c:pt>
                <c:pt idx="48974">
                  <c:v>3.8202994619496172E-4</c:v>
                </c:pt>
                <c:pt idx="48975">
                  <c:v>3.8202988798730081E-4</c:v>
                </c:pt>
                <c:pt idx="48976">
                  <c:v>3.8202939322218299E-4</c:v>
                </c:pt>
                <c:pt idx="48977">
                  <c:v>3.8202930591069162E-4</c:v>
                </c:pt>
                <c:pt idx="48978">
                  <c:v>3.8202898576855659E-4</c:v>
                </c:pt>
                <c:pt idx="48979">
                  <c:v>3.8202875293791289E-4</c:v>
                </c:pt>
                <c:pt idx="48980">
                  <c:v>3.8202846189960837E-4</c:v>
                </c:pt>
                <c:pt idx="48981">
                  <c:v>3.8202811265364289E-4</c:v>
                </c:pt>
                <c:pt idx="48982">
                  <c:v>3.8202793803066021E-4</c:v>
                </c:pt>
                <c:pt idx="48983">
                  <c:v>3.8202738505788147E-4</c:v>
                </c:pt>
                <c:pt idx="48984">
                  <c:v>3.820272977463901E-4</c:v>
                </c:pt>
                <c:pt idx="48985">
                  <c:v>3.8202709401957691E-4</c:v>
                </c:pt>
                <c:pt idx="48986">
                  <c:v>3.8202686118893331E-4</c:v>
                </c:pt>
                <c:pt idx="48987">
                  <c:v>3.820264246314764E-4</c:v>
                </c:pt>
                <c:pt idx="48988">
                  <c:v>3.8202625000849372E-4</c:v>
                </c:pt>
                <c:pt idx="48989">
                  <c:v>3.8202592986635858E-4</c:v>
                </c:pt>
                <c:pt idx="48990">
                  <c:v>3.8202558062039321E-4</c:v>
                </c:pt>
                <c:pt idx="48991">
                  <c:v>3.8202549330890179E-4</c:v>
                </c:pt>
                <c:pt idx="48992">
                  <c:v>3.8202517316676682E-4</c:v>
                </c:pt>
                <c:pt idx="48993">
                  <c:v>3.8202479481697083E-4</c:v>
                </c:pt>
                <c:pt idx="48994">
                  <c:v>3.8202450377866631E-4</c:v>
                </c:pt>
                <c:pt idx="48995">
                  <c:v>3.820242709480226E-4</c:v>
                </c:pt>
                <c:pt idx="48996">
                  <c:v>3.8202383439056581E-4</c:v>
                </c:pt>
                <c:pt idx="48997">
                  <c:v>3.8202363066375261E-4</c:v>
                </c:pt>
                <c:pt idx="48998">
                  <c:v>3.8202333962544799E-4</c:v>
                </c:pt>
                <c:pt idx="48999">
                  <c:v>3.820231941062957E-4</c:v>
                </c:pt>
                <c:pt idx="49000">
                  <c:v>3.8202278665266931E-4</c:v>
                </c:pt>
                <c:pt idx="49001">
                  <c:v>3.82022320991382E-4</c:v>
                </c:pt>
                <c:pt idx="49002">
                  <c:v>3.8202217547222972E-4</c:v>
                </c:pt>
                <c:pt idx="49003">
                  <c:v>3.8202194264158612E-4</c:v>
                </c:pt>
                <c:pt idx="49004">
                  <c:v>3.8202182622626418E-4</c:v>
                </c:pt>
                <c:pt idx="49005">
                  <c:v>3.8202153518795973E-4</c:v>
                </c:pt>
                <c:pt idx="49006">
                  <c:v>3.8202121504582459E-4</c:v>
                </c:pt>
                <c:pt idx="49007">
                  <c:v>3.8202104042284191E-4</c:v>
                </c:pt>
                <c:pt idx="49008">
                  <c:v>3.8202063296921551E-4</c:v>
                </c:pt>
                <c:pt idx="49009">
                  <c:v>3.8202034193091089E-4</c:v>
                </c:pt>
                <c:pt idx="49010">
                  <c:v>3.8202028372324998E-4</c:v>
                </c:pt>
                <c:pt idx="49011">
                  <c:v>3.8201984716579318E-4</c:v>
                </c:pt>
                <c:pt idx="49012">
                  <c:v>3.8201955612748861E-4</c:v>
                </c:pt>
                <c:pt idx="49013">
                  <c:v>3.8201926508918399E-4</c:v>
                </c:pt>
                <c:pt idx="49014">
                  <c:v>3.8201894494704902E-4</c:v>
                </c:pt>
                <c:pt idx="49015">
                  <c:v>3.8201882853172719E-4</c:v>
                </c:pt>
                <c:pt idx="49016">
                  <c:v>3.8201833376660938E-4</c:v>
                </c:pt>
                <c:pt idx="49017">
                  <c:v>3.8201810093596578E-4</c:v>
                </c:pt>
                <c:pt idx="49018">
                  <c:v>3.8201778079383081E-4</c:v>
                </c:pt>
                <c:pt idx="49019">
                  <c:v>3.8201760617084801E-4</c:v>
                </c:pt>
                <c:pt idx="49020">
                  <c:v>3.8201737334020441E-4</c:v>
                </c:pt>
                <c:pt idx="49021">
                  <c:v>3.8201696588657802E-4</c:v>
                </c:pt>
                <c:pt idx="49022">
                  <c:v>3.8201655843295162E-4</c:v>
                </c:pt>
                <c:pt idx="49023">
                  <c:v>3.820164711214602E-4</c:v>
                </c:pt>
                <c:pt idx="49024">
                  <c:v>3.8201618008315558E-4</c:v>
                </c:pt>
                <c:pt idx="49025">
                  <c:v>3.8201594725251198E-4</c:v>
                </c:pt>
                <c:pt idx="49026">
                  <c:v>3.8201556890271599E-4</c:v>
                </c:pt>
                <c:pt idx="49027">
                  <c:v>3.8201545248739421E-4</c:v>
                </c:pt>
                <c:pt idx="49028">
                  <c:v>3.8201504503376782E-4</c:v>
                </c:pt>
                <c:pt idx="49029">
                  <c:v>3.8201478309929371E-4</c:v>
                </c:pt>
                <c:pt idx="49030">
                  <c:v>3.8201457937248051E-4</c:v>
                </c:pt>
                <c:pt idx="49031">
                  <c:v>3.8201420102268457E-4</c:v>
                </c:pt>
                <c:pt idx="49032">
                  <c:v>3.8201390998438001E-4</c:v>
                </c:pt>
                <c:pt idx="49033">
                  <c:v>3.820136480499059E-4</c:v>
                </c:pt>
                <c:pt idx="49034">
                  <c:v>3.8201335701160127E-4</c:v>
                </c:pt>
                <c:pt idx="49035">
                  <c:v>3.8201338611543179E-4</c:v>
                </c:pt>
                <c:pt idx="49036">
                  <c:v>3.8201300776563579E-4</c:v>
                </c:pt>
                <c:pt idx="49037">
                  <c:v>3.8201245479285722E-4</c:v>
                </c:pt>
                <c:pt idx="49038">
                  <c:v>3.820121637545526E-4</c:v>
                </c:pt>
                <c:pt idx="49039">
                  <c:v>3.8201178540475672E-4</c:v>
                </c:pt>
                <c:pt idx="49040">
                  <c:v>3.8201175630092621E-4</c:v>
                </c:pt>
                <c:pt idx="49041">
                  <c:v>3.8201161078177392E-4</c:v>
                </c:pt>
                <c:pt idx="49042">
                  <c:v>3.8201117422431707E-4</c:v>
                </c:pt>
                <c:pt idx="49043">
                  <c:v>3.8201091228984302E-4</c:v>
                </c:pt>
                <c:pt idx="49044">
                  <c:v>3.8201079587452108E-4</c:v>
                </c:pt>
                <c:pt idx="49045">
                  <c:v>3.8201024290174251E-4</c:v>
                </c:pt>
                <c:pt idx="49046">
                  <c:v>3.8201012648642058E-4</c:v>
                </c:pt>
                <c:pt idx="49047">
                  <c:v>3.820097772404552E-4</c:v>
                </c:pt>
                <c:pt idx="49048">
                  <c:v>3.8200957351364201E-4</c:v>
                </c:pt>
                <c:pt idx="49049">
                  <c:v>3.820095444098115E-4</c:v>
                </c:pt>
                <c:pt idx="49050">
                  <c:v>3.8200875860638922E-4</c:v>
                </c:pt>
                <c:pt idx="49051">
                  <c:v>3.8200884591788048E-4</c:v>
                </c:pt>
                <c:pt idx="49052">
                  <c:v>3.8200832204893231E-4</c:v>
                </c:pt>
                <c:pt idx="49053">
                  <c:v>3.8200803101062769E-4</c:v>
                </c:pt>
                <c:pt idx="49054">
                  <c:v>3.8200800190679729E-4</c:v>
                </c:pt>
                <c:pt idx="49055">
                  <c:v>3.8200762355700141E-4</c:v>
                </c:pt>
                <c:pt idx="49056">
                  <c:v>3.8200741983018821E-4</c:v>
                </c:pt>
                <c:pt idx="49057">
                  <c:v>3.8200712879188359E-4</c:v>
                </c:pt>
                <c:pt idx="49058">
                  <c:v>3.8200669223442668E-4</c:v>
                </c:pt>
                <c:pt idx="49059">
                  <c:v>3.8200640119612222E-4</c:v>
                </c:pt>
                <c:pt idx="49060">
                  <c:v>3.8200628478080029E-4</c:v>
                </c:pt>
                <c:pt idx="49061">
                  <c:v>3.8200596463866532E-4</c:v>
                </c:pt>
                <c:pt idx="49062">
                  <c:v>3.8200570270419121E-4</c:v>
                </c:pt>
                <c:pt idx="49063">
                  <c:v>3.8200549897737801E-4</c:v>
                </c:pt>
                <c:pt idx="49064">
                  <c:v>3.8200514973141248E-4</c:v>
                </c:pt>
                <c:pt idx="49065">
                  <c:v>3.8200500421226019E-4</c:v>
                </c:pt>
                <c:pt idx="49066">
                  <c:v>3.8200462586246431E-4</c:v>
                </c:pt>
                <c:pt idx="49067">
                  <c:v>3.8200427661649877E-4</c:v>
                </c:pt>
                <c:pt idx="49068">
                  <c:v>3.8200392737053329E-4</c:v>
                </c:pt>
                <c:pt idx="49069">
                  <c:v>3.8200398557819431E-4</c:v>
                </c:pt>
                <c:pt idx="49070">
                  <c:v>3.8200334529392421E-4</c:v>
                </c:pt>
                <c:pt idx="49071">
                  <c:v>3.8200346170924599E-4</c:v>
                </c:pt>
                <c:pt idx="49072">
                  <c:v>3.820028796326369E-4</c:v>
                </c:pt>
                <c:pt idx="49073">
                  <c:v>3.8200253038667142E-4</c:v>
                </c:pt>
                <c:pt idx="49074">
                  <c:v>3.8200232665985823E-4</c:v>
                </c:pt>
                <c:pt idx="49075">
                  <c:v>3.8200203562155371E-4</c:v>
                </c:pt>
                <c:pt idx="49076">
                  <c:v>3.8200180279091001E-4</c:v>
                </c:pt>
                <c:pt idx="49077">
                  <c:v>3.8200159906409681E-4</c:v>
                </c:pt>
                <c:pt idx="49078">
                  <c:v>3.820013371296227E-4</c:v>
                </c:pt>
                <c:pt idx="49079">
                  <c:v>3.8200116250664001E-4</c:v>
                </c:pt>
                <c:pt idx="49080">
                  <c:v>3.8200081326067448E-4</c:v>
                </c:pt>
                <c:pt idx="49081">
                  <c:v>3.8200034759938722E-4</c:v>
                </c:pt>
                <c:pt idx="49082">
                  <c:v>3.8200028939172631E-4</c:v>
                </c:pt>
                <c:pt idx="49083">
                  <c:v>3.8199973641894758E-4</c:v>
                </c:pt>
                <c:pt idx="49084">
                  <c:v>3.819996200036258E-4</c:v>
                </c:pt>
                <c:pt idx="49085">
                  <c:v>3.8199935806915159E-4</c:v>
                </c:pt>
                <c:pt idx="49086">
                  <c:v>3.8199906703084713E-4</c:v>
                </c:pt>
                <c:pt idx="49087">
                  <c:v>3.8199871778488159E-4</c:v>
                </c:pt>
                <c:pt idx="49088">
                  <c:v>3.8199845585040748E-4</c:v>
                </c:pt>
                <c:pt idx="49089">
                  <c:v>3.8199828122742469E-4</c:v>
                </c:pt>
                <c:pt idx="49090">
                  <c:v>3.8199784466996789E-4</c:v>
                </c:pt>
                <c:pt idx="49091">
                  <c:v>3.8199781556613738E-4</c:v>
                </c:pt>
                <c:pt idx="49092">
                  <c:v>3.8199737900868058E-4</c:v>
                </c:pt>
                <c:pt idx="49093">
                  <c:v>3.8199714617803687E-4</c:v>
                </c:pt>
                <c:pt idx="49094">
                  <c:v>3.8199691334739327E-4</c:v>
                </c:pt>
                <c:pt idx="49095">
                  <c:v>3.8199670962058008E-4</c:v>
                </c:pt>
                <c:pt idx="49096">
                  <c:v>3.8199627306312323E-4</c:v>
                </c:pt>
                <c:pt idx="49097">
                  <c:v>3.8199598202481871E-4</c:v>
                </c:pt>
                <c:pt idx="49098">
                  <c:v>3.8199583650566638E-4</c:v>
                </c:pt>
                <c:pt idx="49099">
                  <c:v>3.8199539994820952E-4</c:v>
                </c:pt>
                <c:pt idx="49100">
                  <c:v>3.8199525442905719E-4</c:v>
                </c:pt>
                <c:pt idx="49101">
                  <c:v>3.8199502159841359E-4</c:v>
                </c:pt>
                <c:pt idx="49102">
                  <c:v>3.819948760792613E-4</c:v>
                </c:pt>
                <c:pt idx="49103">
                  <c:v>3.8199452683329582E-4</c:v>
                </c:pt>
                <c:pt idx="49104">
                  <c:v>3.819940029643476E-4</c:v>
                </c:pt>
                <c:pt idx="49105">
                  <c:v>3.8199371192604298E-4</c:v>
                </c:pt>
                <c:pt idx="49106">
                  <c:v>3.8199350819922978E-4</c:v>
                </c:pt>
                <c:pt idx="49107">
                  <c:v>3.819931298494339E-4</c:v>
                </c:pt>
                <c:pt idx="49108">
                  <c:v>3.8199298433028162E-4</c:v>
                </c:pt>
                <c:pt idx="49109">
                  <c:v>3.8199269329197699E-4</c:v>
                </c:pt>
                <c:pt idx="49110">
                  <c:v>3.8199240225367248E-4</c:v>
                </c:pt>
                <c:pt idx="49111">
                  <c:v>3.8199216942302883E-4</c:v>
                </c:pt>
                <c:pt idx="49112">
                  <c:v>3.8199179107323289E-4</c:v>
                </c:pt>
                <c:pt idx="49113">
                  <c:v>3.8199155824258918E-4</c:v>
                </c:pt>
                <c:pt idx="49114">
                  <c:v>3.8199126720428472E-4</c:v>
                </c:pt>
                <c:pt idx="49115">
                  <c:v>3.8199106347747153E-4</c:v>
                </c:pt>
                <c:pt idx="49116">
                  <c:v>3.8199065602384508E-4</c:v>
                </c:pt>
                <c:pt idx="49117">
                  <c:v>3.8199042319320142E-4</c:v>
                </c:pt>
                <c:pt idx="49118">
                  <c:v>3.8199036498554051E-4</c:v>
                </c:pt>
                <c:pt idx="49119">
                  <c:v>3.8199004484340549E-4</c:v>
                </c:pt>
                <c:pt idx="49120">
                  <c:v>3.8198963738977909E-4</c:v>
                </c:pt>
                <c:pt idx="49121">
                  <c:v>3.8198925903998321E-4</c:v>
                </c:pt>
                <c:pt idx="49122">
                  <c:v>3.819890262093395E-4</c:v>
                </c:pt>
                <c:pt idx="49123">
                  <c:v>3.8198888069018722E-4</c:v>
                </c:pt>
                <c:pt idx="49124">
                  <c:v>3.8198856054805219E-4</c:v>
                </c:pt>
                <c:pt idx="49125">
                  <c:v>3.8198824040591722E-4</c:v>
                </c:pt>
                <c:pt idx="49126">
                  <c:v>3.8198783295229077E-4</c:v>
                </c:pt>
                <c:pt idx="49127">
                  <c:v>3.8198783295229077E-4</c:v>
                </c:pt>
                <c:pt idx="49128">
                  <c:v>3.8198742549866438E-4</c:v>
                </c:pt>
                <c:pt idx="49129">
                  <c:v>3.8198733818717301E-4</c:v>
                </c:pt>
                <c:pt idx="49130">
                  <c:v>3.8198675611056387E-4</c:v>
                </c:pt>
                <c:pt idx="49131">
                  <c:v>3.8198684342205519E-4</c:v>
                </c:pt>
                <c:pt idx="49132">
                  <c:v>3.819864359684289E-4</c:v>
                </c:pt>
                <c:pt idx="49133">
                  <c:v>3.8198605761863291E-4</c:v>
                </c:pt>
                <c:pt idx="49134">
                  <c:v>3.8198570837266738E-4</c:v>
                </c:pt>
                <c:pt idx="49135">
                  <c:v>3.8198535912670201E-4</c:v>
                </c:pt>
                <c:pt idx="49136">
                  <c:v>3.8198518450371921E-4</c:v>
                </c:pt>
                <c:pt idx="49137">
                  <c:v>3.819847188424319E-4</c:v>
                </c:pt>
                <c:pt idx="49138">
                  <c:v>3.8198483525775368E-4</c:v>
                </c:pt>
                <c:pt idx="49139">
                  <c:v>3.8198454421944922E-4</c:v>
                </c:pt>
                <c:pt idx="49140">
                  <c:v>3.8198422407731408E-4</c:v>
                </c:pt>
                <c:pt idx="49141">
                  <c:v>3.8198407855816191E-4</c:v>
                </c:pt>
                <c:pt idx="49142">
                  <c:v>3.8198361289687449E-4</c:v>
                </c:pt>
                <c:pt idx="49143">
                  <c:v>3.8198355468921358E-4</c:v>
                </c:pt>
                <c:pt idx="49144">
                  <c:v>3.8198308902792633E-4</c:v>
                </c:pt>
                <c:pt idx="49145">
                  <c:v>3.8198300171643501E-4</c:v>
                </c:pt>
                <c:pt idx="49146">
                  <c:v>3.8198259426280862E-4</c:v>
                </c:pt>
                <c:pt idx="49147">
                  <c:v>3.8198227412067348E-4</c:v>
                </c:pt>
                <c:pt idx="49148">
                  <c:v>3.819820994976908E-4</c:v>
                </c:pt>
                <c:pt idx="49149">
                  <c:v>3.8198160473257298E-4</c:v>
                </c:pt>
                <c:pt idx="49150">
                  <c:v>3.8198134279809892E-4</c:v>
                </c:pt>
                <c:pt idx="49151">
                  <c:v>3.8198108086362481E-4</c:v>
                </c:pt>
                <c:pt idx="49152">
                  <c:v>3.8198105175979441E-4</c:v>
                </c:pt>
                <c:pt idx="49153">
                  <c:v>3.8198044057935482E-4</c:v>
                </c:pt>
                <c:pt idx="49154">
                  <c:v>3.8198017864488071E-4</c:v>
                </c:pt>
                <c:pt idx="49155">
                  <c:v>3.8198000402189791E-4</c:v>
                </c:pt>
                <c:pt idx="49156">
                  <c:v>3.8197968387976289E-4</c:v>
                </c:pt>
                <c:pt idx="49157">
                  <c:v>3.8197942194528878E-4</c:v>
                </c:pt>
                <c:pt idx="49158">
                  <c:v>3.8197913090698421E-4</c:v>
                </c:pt>
                <c:pt idx="49159">
                  <c:v>3.8197895628400152E-4</c:v>
                </c:pt>
                <c:pt idx="49160">
                  <c:v>3.8197846151888371E-4</c:v>
                </c:pt>
                <c:pt idx="49161">
                  <c:v>3.8197849062271422E-4</c:v>
                </c:pt>
                <c:pt idx="49162">
                  <c:v>3.8197825779207051E-4</c:v>
                </c:pt>
                <c:pt idx="49163">
                  <c:v>3.8197782123461371E-4</c:v>
                </c:pt>
                <c:pt idx="49164">
                  <c:v>3.8197761750780051E-4</c:v>
                </c:pt>
                <c:pt idx="49165">
                  <c:v>3.819771227426827E-4</c:v>
                </c:pt>
                <c:pt idx="49166">
                  <c:v>3.8197677349671721E-4</c:v>
                </c:pt>
                <c:pt idx="49167">
                  <c:v>3.819767152890563E-4</c:v>
                </c:pt>
                <c:pt idx="49168">
                  <c:v>3.8197630783542991E-4</c:v>
                </c:pt>
                <c:pt idx="49169">
                  <c:v>3.8197607500478631E-4</c:v>
                </c:pt>
                <c:pt idx="49170">
                  <c:v>3.8197601679712529E-4</c:v>
                </c:pt>
                <c:pt idx="49171">
                  <c:v>3.8197558023966849E-4</c:v>
                </c:pt>
                <c:pt idx="49172">
                  <c:v>3.8197520188987261E-4</c:v>
                </c:pt>
                <c:pt idx="49173">
                  <c:v>3.8197508547455072E-4</c:v>
                </c:pt>
                <c:pt idx="49174">
                  <c:v>3.8197485264390712E-4</c:v>
                </c:pt>
                <c:pt idx="49175">
                  <c:v>3.8197459070943301E-4</c:v>
                </c:pt>
                <c:pt idx="49176">
                  <c:v>3.8197429967112839E-4</c:v>
                </c:pt>
                <c:pt idx="49177">
                  <c:v>3.8197397952899342E-4</c:v>
                </c:pt>
                <c:pt idx="49178">
                  <c:v>3.8197383400984108E-4</c:v>
                </c:pt>
                <c:pt idx="49179">
                  <c:v>3.819732519332319E-4</c:v>
                </c:pt>
                <c:pt idx="49180">
                  <c:v>3.8197304820641881E-4</c:v>
                </c:pt>
                <c:pt idx="49181">
                  <c:v>3.8197296089492738E-4</c:v>
                </c:pt>
                <c:pt idx="49182">
                  <c:v>3.8197264075279241E-4</c:v>
                </c:pt>
                <c:pt idx="49183">
                  <c:v>3.8197255344130099E-4</c:v>
                </c:pt>
                <c:pt idx="49184">
                  <c:v>3.8197188405320048E-4</c:v>
                </c:pt>
                <c:pt idx="49185">
                  <c:v>3.8197168032638729E-4</c:v>
                </c:pt>
                <c:pt idx="49186">
                  <c:v>3.81971534807235E-4</c:v>
                </c:pt>
                <c:pt idx="49187">
                  <c:v>3.8197121466509998E-4</c:v>
                </c:pt>
                <c:pt idx="49188">
                  <c:v>3.8197089452296501E-4</c:v>
                </c:pt>
                <c:pt idx="49189">
                  <c:v>3.8197071989998221E-4</c:v>
                </c:pt>
                <c:pt idx="49190">
                  <c:v>3.8197054527699947E-4</c:v>
                </c:pt>
                <c:pt idx="49191">
                  <c:v>3.819699923042208E-4</c:v>
                </c:pt>
                <c:pt idx="49192">
                  <c:v>3.819699923042208E-4</c:v>
                </c:pt>
                <c:pt idx="49193">
                  <c:v>3.8196943933144212E-4</c:v>
                </c:pt>
                <c:pt idx="49194">
                  <c:v>3.8196900277398532E-4</c:v>
                </c:pt>
                <c:pt idx="49195">
                  <c:v>3.8196903187781572E-4</c:v>
                </c:pt>
                <c:pt idx="49196">
                  <c:v>3.8196879904717212E-4</c:v>
                </c:pt>
                <c:pt idx="49197">
                  <c:v>3.8196853711269801E-4</c:v>
                </c:pt>
                <c:pt idx="49198">
                  <c:v>3.8196804234758019E-4</c:v>
                </c:pt>
                <c:pt idx="49199">
                  <c:v>3.8196778041310608E-4</c:v>
                </c:pt>
                <c:pt idx="49200">
                  <c:v>3.8196766399778431E-4</c:v>
                </c:pt>
                <c:pt idx="49201">
                  <c:v>3.8196728564798832E-4</c:v>
                </c:pt>
                <c:pt idx="49202">
                  <c:v>3.8196690729819238E-4</c:v>
                </c:pt>
                <c:pt idx="49203">
                  <c:v>3.8196681998670101E-4</c:v>
                </c:pt>
                <c:pt idx="49204">
                  <c:v>3.8196647074073548E-4</c:v>
                </c:pt>
                <c:pt idx="49205">
                  <c:v>3.8196620880626142E-4</c:v>
                </c:pt>
                <c:pt idx="49206">
                  <c:v>3.8196580135263503E-4</c:v>
                </c:pt>
                <c:pt idx="49207">
                  <c:v>3.819656849373132E-4</c:v>
                </c:pt>
                <c:pt idx="49208">
                  <c:v>3.8196556852199143E-4</c:v>
                </c:pt>
                <c:pt idx="49209">
                  <c:v>3.8196504465304321E-4</c:v>
                </c:pt>
                <c:pt idx="49210">
                  <c:v>3.8196498644538218E-4</c:v>
                </c:pt>
                <c:pt idx="49211">
                  <c:v>3.8196472451090813E-4</c:v>
                </c:pt>
                <c:pt idx="49212">
                  <c:v>3.8196420064195991E-4</c:v>
                </c:pt>
                <c:pt idx="49213">
                  <c:v>3.8196379318833351E-4</c:v>
                </c:pt>
                <c:pt idx="49214">
                  <c:v>3.8196370587684209E-4</c:v>
                </c:pt>
                <c:pt idx="49215">
                  <c:v>3.8196341483853757E-4</c:v>
                </c:pt>
                <c:pt idx="49216">
                  <c:v>3.8196292007341981E-4</c:v>
                </c:pt>
                <c:pt idx="49217">
                  <c:v>3.8196283276192838E-4</c:v>
                </c:pt>
                <c:pt idx="49218">
                  <c:v>3.8196254172362393E-4</c:v>
                </c:pt>
                <c:pt idx="49219">
                  <c:v>3.819622506853193E-4</c:v>
                </c:pt>
                <c:pt idx="49220">
                  <c:v>3.8196210516616702E-4</c:v>
                </c:pt>
                <c:pt idx="49221">
                  <c:v>3.8196187233552342E-4</c:v>
                </c:pt>
                <c:pt idx="49222">
                  <c:v>3.819613775704056E-4</c:v>
                </c:pt>
                <c:pt idx="49223">
                  <c:v>3.819613775704056E-4</c:v>
                </c:pt>
                <c:pt idx="49224">
                  <c:v>3.8196111563593149E-4</c:v>
                </c:pt>
                <c:pt idx="49225">
                  <c:v>3.8196073728613561E-4</c:v>
                </c:pt>
                <c:pt idx="49226">
                  <c:v>3.8196018431335688E-4</c:v>
                </c:pt>
                <c:pt idx="49227">
                  <c:v>3.8196024252101779E-4</c:v>
                </c:pt>
                <c:pt idx="49228">
                  <c:v>3.8196000969037408E-4</c:v>
                </c:pt>
                <c:pt idx="49229">
                  <c:v>3.8195957313291728E-4</c:v>
                </c:pt>
                <c:pt idx="49230">
                  <c:v>3.8195916567929089E-4</c:v>
                </c:pt>
                <c:pt idx="49231">
                  <c:v>3.8195907836779952E-4</c:v>
                </c:pt>
                <c:pt idx="49232">
                  <c:v>3.819587582256645E-4</c:v>
                </c:pt>
                <c:pt idx="49233">
                  <c:v>3.8195861270651221E-4</c:v>
                </c:pt>
                <c:pt idx="49234">
                  <c:v>3.8195797242224222E-4</c:v>
                </c:pt>
                <c:pt idx="49235">
                  <c:v>3.8195794331841171E-4</c:v>
                </c:pt>
                <c:pt idx="49236">
                  <c:v>3.8195750676095491E-4</c:v>
                </c:pt>
                <c:pt idx="49237">
                  <c:v>3.8195736124180257E-4</c:v>
                </c:pt>
                <c:pt idx="49238">
                  <c:v>3.8195712841115892E-4</c:v>
                </c:pt>
                <c:pt idx="49239">
                  <c:v>3.8195657543838019E-4</c:v>
                </c:pt>
                <c:pt idx="49240">
                  <c:v>3.8195645902305841E-4</c:v>
                </c:pt>
                <c:pt idx="49241">
                  <c:v>3.8195625529624522E-4</c:v>
                </c:pt>
                <c:pt idx="49242">
                  <c:v>3.8195599336177111E-4</c:v>
                </c:pt>
                <c:pt idx="49243">
                  <c:v>3.8195567321963608E-4</c:v>
                </c:pt>
                <c:pt idx="49244">
                  <c:v>3.8195523666217918E-4</c:v>
                </c:pt>
                <c:pt idx="49245">
                  <c:v>3.8195500383153558E-4</c:v>
                </c:pt>
                <c:pt idx="49246">
                  <c:v>3.8195471279323101E-4</c:v>
                </c:pt>
                <c:pt idx="49247">
                  <c:v>3.8195477100089192E-4</c:v>
                </c:pt>
                <c:pt idx="49248">
                  <c:v>3.8195427623577421E-4</c:v>
                </c:pt>
                <c:pt idx="49249">
                  <c:v>3.8195381057448691E-4</c:v>
                </c:pt>
                <c:pt idx="49250">
                  <c:v>3.8195363595150411E-4</c:v>
                </c:pt>
                <c:pt idx="49251">
                  <c:v>3.8195334491319949E-4</c:v>
                </c:pt>
                <c:pt idx="49252">
                  <c:v>3.8195328670553858E-4</c:v>
                </c:pt>
                <c:pt idx="49253">
                  <c:v>3.819529374595731E-4</c:v>
                </c:pt>
                <c:pt idx="49254">
                  <c:v>3.8195258821360772E-4</c:v>
                </c:pt>
                <c:pt idx="49255">
                  <c:v>3.8195241359062487E-4</c:v>
                </c:pt>
                <c:pt idx="49256">
                  <c:v>3.8195191882550722E-4</c:v>
                </c:pt>
                <c:pt idx="49257">
                  <c:v>3.8195180241018528E-4</c:v>
                </c:pt>
                <c:pt idx="49258">
                  <c:v>3.819516277872026E-4</c:v>
                </c:pt>
                <c:pt idx="49259">
                  <c:v>3.819514240603894E-4</c:v>
                </c:pt>
                <c:pt idx="49260">
                  <c:v>3.8195078377611941E-4</c:v>
                </c:pt>
                <c:pt idx="49261">
                  <c:v>3.8195063825696712E-4</c:v>
                </c:pt>
                <c:pt idx="49262">
                  <c:v>3.8195031811483199E-4</c:v>
                </c:pt>
                <c:pt idx="49263">
                  <c:v>3.8195023080334067E-4</c:v>
                </c:pt>
                <c:pt idx="49264">
                  <c:v>3.8194979424588382E-4</c:v>
                </c:pt>
                <c:pt idx="49265">
                  <c:v>3.8194956141524022E-4</c:v>
                </c:pt>
                <c:pt idx="49266">
                  <c:v>3.8194921216927469E-4</c:v>
                </c:pt>
                <c:pt idx="49267">
                  <c:v>3.8194892113097012E-4</c:v>
                </c:pt>
                <c:pt idx="49268">
                  <c:v>3.8194857188500459E-4</c:v>
                </c:pt>
                <c:pt idx="49269">
                  <c:v>3.8194848457351332E-4</c:v>
                </c:pt>
                <c:pt idx="49270">
                  <c:v>3.819481935352087E-4</c:v>
                </c:pt>
                <c:pt idx="49271">
                  <c:v>3.8194804801605642E-4</c:v>
                </c:pt>
                <c:pt idx="49272">
                  <c:v>3.819475241471082E-4</c:v>
                </c:pt>
                <c:pt idx="49273">
                  <c:v>3.8194734952412551E-4</c:v>
                </c:pt>
                <c:pt idx="49274">
                  <c:v>3.8194702938199038E-4</c:v>
                </c:pt>
                <c:pt idx="49275">
                  <c:v>3.8194662192836398E-4</c:v>
                </c:pt>
                <c:pt idx="49276">
                  <c:v>3.8194647640921181E-4</c:v>
                </c:pt>
                <c:pt idx="49277">
                  <c:v>3.8194633089005953E-4</c:v>
                </c:pt>
                <c:pt idx="49278">
                  <c:v>3.8194583612494171E-4</c:v>
                </c:pt>
                <c:pt idx="49279">
                  <c:v>3.8194569060578942E-4</c:v>
                </c:pt>
                <c:pt idx="49280">
                  <c:v>3.8194522494450212E-4</c:v>
                </c:pt>
                <c:pt idx="49281">
                  <c:v>3.8194522494450212E-4</c:v>
                </c:pt>
                <c:pt idx="49282">
                  <c:v>3.81944963010028E-4</c:v>
                </c:pt>
                <c:pt idx="49283">
                  <c:v>3.8194461376406252E-4</c:v>
                </c:pt>
                <c:pt idx="49284">
                  <c:v>3.8194438093341892E-4</c:v>
                </c:pt>
                <c:pt idx="49285">
                  <c:v>3.8194400258362288E-4</c:v>
                </c:pt>
                <c:pt idx="49286">
                  <c:v>3.8194362423382699E-4</c:v>
                </c:pt>
                <c:pt idx="49287">
                  <c:v>3.8194350781850522E-4</c:v>
                </c:pt>
                <c:pt idx="49288">
                  <c:v>3.8194304215721791E-4</c:v>
                </c:pt>
                <c:pt idx="49289">
                  <c:v>3.8194272201508278E-4</c:v>
                </c:pt>
                <c:pt idx="49290">
                  <c:v>3.8194260559976101E-4</c:v>
                </c:pt>
                <c:pt idx="49291">
                  <c:v>3.8194237276911741E-4</c:v>
                </c:pt>
                <c:pt idx="49292">
                  <c:v>3.8194216904230421E-4</c:v>
                </c:pt>
                <c:pt idx="49293">
                  <c:v>3.8194179069250822E-4</c:v>
                </c:pt>
                <c:pt idx="49294">
                  <c:v>3.8194149965420371E-4</c:v>
                </c:pt>
                <c:pt idx="49295">
                  <c:v>3.8194135413505142E-4</c:v>
                </c:pt>
                <c:pt idx="49296">
                  <c:v>3.8194100488908589E-4</c:v>
                </c:pt>
                <c:pt idx="49297">
                  <c:v>3.8194068474695092E-4</c:v>
                </c:pt>
                <c:pt idx="49298">
                  <c:v>3.819403937086463E-4</c:v>
                </c:pt>
                <c:pt idx="49299">
                  <c:v>3.8194013177417219E-4</c:v>
                </c:pt>
                <c:pt idx="49300">
                  <c:v>3.819397534243762E-4</c:v>
                </c:pt>
                <c:pt idx="49301">
                  <c:v>3.8193960790522402E-4</c:v>
                </c:pt>
                <c:pt idx="49302">
                  <c:v>3.819393168669194E-4</c:v>
                </c:pt>
                <c:pt idx="49303">
                  <c:v>3.8193879299797118E-4</c:v>
                </c:pt>
                <c:pt idx="49304">
                  <c:v>3.8193873479031032E-4</c:v>
                </c:pt>
                <c:pt idx="49305">
                  <c:v>3.8193841464817519E-4</c:v>
                </c:pt>
                <c:pt idx="49306">
                  <c:v>3.8193815271370107E-4</c:v>
                </c:pt>
                <c:pt idx="49307">
                  <c:v>3.8193774526007468E-4</c:v>
                </c:pt>
                <c:pt idx="49308">
                  <c:v>3.8193765794858342E-4</c:v>
                </c:pt>
                <c:pt idx="49309">
                  <c:v>3.8193722139112651E-4</c:v>
                </c:pt>
                <c:pt idx="49310">
                  <c:v>3.8193693035282189E-4</c:v>
                </c:pt>
                <c:pt idx="49311">
                  <c:v>3.8193678483366972E-4</c:v>
                </c:pt>
                <c:pt idx="49312">
                  <c:v>3.8193640648387372E-4</c:v>
                </c:pt>
                <c:pt idx="49313">
                  <c:v>3.8193605723790819E-4</c:v>
                </c:pt>
                <c:pt idx="49314">
                  <c:v>3.819360863417387E-4</c:v>
                </c:pt>
                <c:pt idx="49315">
                  <c:v>3.8193579530343408E-4</c:v>
                </c:pt>
                <c:pt idx="49316">
                  <c:v>3.8193535874597728E-4</c:v>
                </c:pt>
                <c:pt idx="49317">
                  <c:v>3.8193498039618129E-4</c:v>
                </c:pt>
                <c:pt idx="49318">
                  <c:v>3.8193466025404632E-4</c:v>
                </c:pt>
                <c:pt idx="49319">
                  <c:v>3.8193448563106358E-4</c:v>
                </c:pt>
                <c:pt idx="49320">
                  <c:v>3.8193431100808079E-4</c:v>
                </c:pt>
                <c:pt idx="49321">
                  <c:v>3.8193401996977633E-4</c:v>
                </c:pt>
                <c:pt idx="49322">
                  <c:v>3.8193355430848902E-4</c:v>
                </c:pt>
                <c:pt idx="49323">
                  <c:v>3.8193349610082811E-4</c:v>
                </c:pt>
                <c:pt idx="49324">
                  <c:v>3.819330595433712E-4</c:v>
                </c:pt>
                <c:pt idx="49325">
                  <c:v>3.8193273940123618E-4</c:v>
                </c:pt>
                <c:pt idx="49326">
                  <c:v>3.8193241925910121E-4</c:v>
                </c:pt>
                <c:pt idx="49327">
                  <c:v>3.8193227373994892E-4</c:v>
                </c:pt>
                <c:pt idx="49328">
                  <c:v>3.8193195359781379E-4</c:v>
                </c:pt>
                <c:pt idx="49329">
                  <c:v>3.819317789748311E-4</c:v>
                </c:pt>
                <c:pt idx="49330">
                  <c:v>3.8193145883269608E-4</c:v>
                </c:pt>
                <c:pt idx="49331">
                  <c:v>3.8193119689822202E-4</c:v>
                </c:pt>
                <c:pt idx="49332">
                  <c:v>3.8193096406757832E-4</c:v>
                </c:pt>
                <c:pt idx="49333">
                  <c:v>3.8193064392544329E-4</c:v>
                </c:pt>
                <c:pt idx="49334">
                  <c:v>3.8193020736798639E-4</c:v>
                </c:pt>
                <c:pt idx="49335">
                  <c:v>3.819298290181905E-4</c:v>
                </c:pt>
                <c:pt idx="49336">
                  <c:v>3.8192985812202101E-4</c:v>
                </c:pt>
                <c:pt idx="49337">
                  <c:v>3.8192947977222502E-4</c:v>
                </c:pt>
                <c:pt idx="49338">
                  <c:v>3.8192901411093771E-4</c:v>
                </c:pt>
                <c:pt idx="49339">
                  <c:v>3.8192907231859857E-4</c:v>
                </c:pt>
                <c:pt idx="49340">
                  <c:v>3.819287521764636E-4</c:v>
                </c:pt>
                <c:pt idx="49341">
                  <c:v>3.8192831561900681E-4</c:v>
                </c:pt>
                <c:pt idx="49342">
                  <c:v>3.8192793726921082E-4</c:v>
                </c:pt>
                <c:pt idx="49343">
                  <c:v>3.8192770443856722E-4</c:v>
                </c:pt>
                <c:pt idx="49344">
                  <c:v>3.8192744250409311E-4</c:v>
                </c:pt>
                <c:pt idx="49345">
                  <c:v>3.8192723877727991E-4</c:v>
                </c:pt>
                <c:pt idx="49346">
                  <c:v>3.8192691863514478E-4</c:v>
                </c:pt>
                <c:pt idx="49347">
                  <c:v>3.8192671490833158E-4</c:v>
                </c:pt>
                <c:pt idx="49348">
                  <c:v>3.8192639476619661E-4</c:v>
                </c:pt>
                <c:pt idx="49349">
                  <c:v>3.8192601641640073E-4</c:v>
                </c:pt>
                <c:pt idx="49350">
                  <c:v>3.8192587089724839E-4</c:v>
                </c:pt>
                <c:pt idx="49351">
                  <c:v>3.8192543433979148E-4</c:v>
                </c:pt>
                <c:pt idx="49352">
                  <c:v>3.8192523061297828E-4</c:v>
                </c:pt>
                <c:pt idx="49353">
                  <c:v>3.8192488136701291E-4</c:v>
                </c:pt>
                <c:pt idx="49354">
                  <c:v>3.8192473584786057E-4</c:v>
                </c:pt>
                <c:pt idx="49355">
                  <c:v>3.8192450301721692E-4</c:v>
                </c:pt>
                <c:pt idx="49356">
                  <c:v>3.819239791482687E-4</c:v>
                </c:pt>
                <c:pt idx="49357">
                  <c:v>3.8192374631762499E-4</c:v>
                </c:pt>
                <c:pt idx="49358">
                  <c:v>3.8192368810996408E-4</c:v>
                </c:pt>
                <c:pt idx="49359">
                  <c:v>3.8192342617549002E-4</c:v>
                </c:pt>
                <c:pt idx="49360">
                  <c:v>3.8192293141037231E-4</c:v>
                </c:pt>
                <c:pt idx="49361">
                  <c:v>3.8192278589121997E-4</c:v>
                </c:pt>
                <c:pt idx="49362">
                  <c:v>3.8192232022993272E-4</c:v>
                </c:pt>
                <c:pt idx="49363">
                  <c:v>3.8192205829545861E-4</c:v>
                </c:pt>
                <c:pt idx="49364">
                  <c:v>3.8192191277630633E-4</c:v>
                </c:pt>
                <c:pt idx="49365">
                  <c:v>3.819216217380017E-4</c:v>
                </c:pt>
                <c:pt idx="49366">
                  <c:v>3.8192118518054491E-4</c:v>
                </c:pt>
                <c:pt idx="49367">
                  <c:v>3.8192106876522303E-4</c:v>
                </c:pt>
                <c:pt idx="49368">
                  <c:v>3.8192054489627481E-4</c:v>
                </c:pt>
                <c:pt idx="49369">
                  <c:v>3.8192054489627481E-4</c:v>
                </c:pt>
                <c:pt idx="49370">
                  <c:v>3.8192022475413978E-4</c:v>
                </c:pt>
                <c:pt idx="49371">
                  <c:v>3.8191990461200481E-4</c:v>
                </c:pt>
                <c:pt idx="49372">
                  <c:v>3.8191964267753059E-4</c:v>
                </c:pt>
                <c:pt idx="49373">
                  <c:v>3.8191926432773471E-4</c:v>
                </c:pt>
                <c:pt idx="49374">
                  <c:v>3.8191911880858243E-4</c:v>
                </c:pt>
                <c:pt idx="49375">
                  <c:v>3.8191871135495598E-4</c:v>
                </c:pt>
                <c:pt idx="49376">
                  <c:v>3.8191853673197329E-4</c:v>
                </c:pt>
                <c:pt idx="49377">
                  <c:v>3.8191810017451639E-4</c:v>
                </c:pt>
                <c:pt idx="49378">
                  <c:v>3.8191763451322908E-4</c:v>
                </c:pt>
                <c:pt idx="49379">
                  <c:v>3.8191760540939867E-4</c:v>
                </c:pt>
                <c:pt idx="49380">
                  <c:v>3.8191728526726371E-4</c:v>
                </c:pt>
                <c:pt idx="49381">
                  <c:v>3.8191702333278949E-4</c:v>
                </c:pt>
                <c:pt idx="49382">
                  <c:v>3.819168487098068E-4</c:v>
                </c:pt>
                <c:pt idx="49383">
                  <c:v>3.819166449829936E-4</c:v>
                </c:pt>
                <c:pt idx="49384">
                  <c:v>3.8191635394468898E-4</c:v>
                </c:pt>
                <c:pt idx="49385">
                  <c:v>3.8191585917957133E-4</c:v>
                </c:pt>
                <c:pt idx="49386">
                  <c:v>3.8191550993360579E-4</c:v>
                </c:pt>
                <c:pt idx="49387">
                  <c:v>3.8191548082977528E-4</c:v>
                </c:pt>
                <c:pt idx="49388">
                  <c:v>3.8191513158380991E-4</c:v>
                </c:pt>
                <c:pt idx="49389">
                  <c:v>3.8191478233784443E-4</c:v>
                </c:pt>
                <c:pt idx="49390">
                  <c:v>3.8191454950720072E-4</c:v>
                </c:pt>
                <c:pt idx="49391">
                  <c:v>3.8191417115740478E-4</c:v>
                </c:pt>
                <c:pt idx="49392">
                  <c:v>3.8191393832676113E-4</c:v>
                </c:pt>
                <c:pt idx="49393">
                  <c:v>3.8191355997696519E-4</c:v>
                </c:pt>
                <c:pt idx="49394">
                  <c:v>3.8191338535398239E-4</c:v>
                </c:pt>
                <c:pt idx="49395">
                  <c:v>3.8191315252333879E-4</c:v>
                </c:pt>
                <c:pt idx="49396">
                  <c:v>3.8191289058886468E-4</c:v>
                </c:pt>
                <c:pt idx="49397">
                  <c:v>3.8191242492757738E-4</c:v>
                </c:pt>
                <c:pt idx="49398">
                  <c:v>3.819123085122555E-4</c:v>
                </c:pt>
                <c:pt idx="49399">
                  <c:v>3.8191198837012053E-4</c:v>
                </c:pt>
                <c:pt idx="49400">
                  <c:v>3.8191163912415499E-4</c:v>
                </c:pt>
                <c:pt idx="49401">
                  <c:v>3.8191140629351139E-4</c:v>
                </c:pt>
                <c:pt idx="49402">
                  <c:v>3.8191102794371551E-4</c:v>
                </c:pt>
                <c:pt idx="49403">
                  <c:v>3.8191082421690231E-4</c:v>
                </c:pt>
                <c:pt idx="49404">
                  <c:v>3.8191053317859769E-4</c:v>
                </c:pt>
                <c:pt idx="49405">
                  <c:v>3.8191018393263221E-4</c:v>
                </c:pt>
                <c:pt idx="49406">
                  <c:v>3.8190998020581901E-4</c:v>
                </c:pt>
                <c:pt idx="49407">
                  <c:v>3.8190980558283632E-4</c:v>
                </c:pt>
                <c:pt idx="49408">
                  <c:v>3.8190931081771851E-4</c:v>
                </c:pt>
                <c:pt idx="49409">
                  <c:v>3.8190916529856622E-4</c:v>
                </c:pt>
                <c:pt idx="49410">
                  <c:v>3.8190878694877028E-4</c:v>
                </c:pt>
                <c:pt idx="49411">
                  <c:v>3.8190852501429617E-4</c:v>
                </c:pt>
                <c:pt idx="49412">
                  <c:v>3.8190826307982212E-4</c:v>
                </c:pt>
                <c:pt idx="49413">
                  <c:v>3.8190794293768699E-4</c:v>
                </c:pt>
                <c:pt idx="49414">
                  <c:v>3.819077683147043E-4</c:v>
                </c:pt>
                <c:pt idx="49415">
                  <c:v>3.8190753548406059E-4</c:v>
                </c:pt>
                <c:pt idx="49416">
                  <c:v>3.8190704071894288E-4</c:v>
                </c:pt>
                <c:pt idx="49417">
                  <c:v>3.8190692430362111E-4</c:v>
                </c:pt>
                <c:pt idx="49418">
                  <c:v>3.819064877461642E-4</c:v>
                </c:pt>
                <c:pt idx="49419">
                  <c:v>3.8190619670785958E-4</c:v>
                </c:pt>
                <c:pt idx="49420">
                  <c:v>3.8190602208487689E-4</c:v>
                </c:pt>
                <c:pt idx="49421">
                  <c:v>3.8190593477338552E-4</c:v>
                </c:pt>
                <c:pt idx="49422">
                  <c:v>3.8190544000826781E-4</c:v>
                </c:pt>
                <c:pt idx="49423">
                  <c:v>3.8190520717762411E-4</c:v>
                </c:pt>
                <c:pt idx="49424">
                  <c:v>3.8190485793165863E-4</c:v>
                </c:pt>
                <c:pt idx="49425">
                  <c:v>3.8190485793165863E-4</c:v>
                </c:pt>
                <c:pt idx="49426">
                  <c:v>3.8190430495887989E-4</c:v>
                </c:pt>
                <c:pt idx="49427">
                  <c:v>3.8190421764738858E-4</c:v>
                </c:pt>
                <c:pt idx="49428">
                  <c:v>3.8190363557077939E-4</c:v>
                </c:pt>
                <c:pt idx="49429">
                  <c:v>3.8190349005162721E-4</c:v>
                </c:pt>
                <c:pt idx="49430">
                  <c:v>3.8190319901332259E-4</c:v>
                </c:pt>
                <c:pt idx="49431">
                  <c:v>3.8190293707884848E-4</c:v>
                </c:pt>
                <c:pt idx="49432">
                  <c:v>3.8190270424820477E-4</c:v>
                </c:pt>
                <c:pt idx="49433">
                  <c:v>3.8190250052139158E-4</c:v>
                </c:pt>
                <c:pt idx="49434">
                  <c:v>3.8190206396393478E-4</c:v>
                </c:pt>
                <c:pt idx="49435">
                  <c:v>3.8190180202946072E-4</c:v>
                </c:pt>
                <c:pt idx="49436">
                  <c:v>3.8190165651030838E-4</c:v>
                </c:pt>
                <c:pt idx="49437">
                  <c:v>3.8190139457583427E-4</c:v>
                </c:pt>
                <c:pt idx="49438">
                  <c:v>3.819008416030556E-4</c:v>
                </c:pt>
                <c:pt idx="49439">
                  <c:v>3.8190066698007291E-4</c:v>
                </c:pt>
                <c:pt idx="49440">
                  <c:v>3.8190052146092063E-4</c:v>
                </c:pt>
                <c:pt idx="49441">
                  <c:v>3.8189999759197241E-4</c:v>
                </c:pt>
                <c:pt idx="49442">
                  <c:v>3.8189967744983733E-4</c:v>
                </c:pt>
                <c:pt idx="49443">
                  <c:v>3.8189961924217641E-4</c:v>
                </c:pt>
                <c:pt idx="49444">
                  <c:v>3.818993573077023E-4</c:v>
                </c:pt>
                <c:pt idx="49445">
                  <c:v>3.8189886254258448E-4</c:v>
                </c:pt>
                <c:pt idx="49446">
                  <c:v>3.818984841927886E-4</c:v>
                </c:pt>
                <c:pt idx="49447">
                  <c:v>3.8189857150428003E-4</c:v>
                </c:pt>
                <c:pt idx="49448">
                  <c:v>3.818978148046881E-4</c:v>
                </c:pt>
                <c:pt idx="49449">
                  <c:v>3.8189764018170541E-4</c:v>
                </c:pt>
                <c:pt idx="49450">
                  <c:v>3.8189749466255313E-4</c:v>
                </c:pt>
                <c:pt idx="49451">
                  <c:v>3.8189726183190942E-4</c:v>
                </c:pt>
                <c:pt idx="49452">
                  <c:v>3.8189705810509622E-4</c:v>
                </c:pt>
                <c:pt idx="49453">
                  <c:v>3.8189670885913069E-4</c:v>
                </c:pt>
                <c:pt idx="49454">
                  <c:v>3.8189641782082623E-4</c:v>
                </c:pt>
                <c:pt idx="49455">
                  <c:v>3.8189601036719978E-4</c:v>
                </c:pt>
                <c:pt idx="49456">
                  <c:v>3.8189580664038658E-4</c:v>
                </c:pt>
                <c:pt idx="49457">
                  <c:v>3.8189539918676019E-4</c:v>
                </c:pt>
                <c:pt idx="49458">
                  <c:v>3.8189539918676019E-4</c:v>
                </c:pt>
                <c:pt idx="49459">
                  <c:v>3.8189510814845562E-4</c:v>
                </c:pt>
                <c:pt idx="49460">
                  <c:v>3.8189487531781202E-4</c:v>
                </c:pt>
                <c:pt idx="49461">
                  <c:v>3.8189443876035511E-4</c:v>
                </c:pt>
                <c:pt idx="49462">
                  <c:v>3.8189406041055918E-4</c:v>
                </c:pt>
                <c:pt idx="49463">
                  <c:v>3.8189379847608512E-4</c:v>
                </c:pt>
                <c:pt idx="49464">
                  <c:v>3.818935074377805E-4</c:v>
                </c:pt>
                <c:pt idx="49465">
                  <c:v>3.8189315819181502E-4</c:v>
                </c:pt>
                <c:pt idx="49466">
                  <c:v>3.8189295446500182E-4</c:v>
                </c:pt>
                <c:pt idx="49467">
                  <c:v>3.8189269253052771E-4</c:v>
                </c:pt>
                <c:pt idx="49468">
                  <c:v>3.818924305960536E-4</c:v>
                </c:pt>
                <c:pt idx="49469">
                  <c:v>3.8189213955774898E-4</c:v>
                </c:pt>
                <c:pt idx="49470">
                  <c:v>3.8189193583093578E-4</c:v>
                </c:pt>
                <c:pt idx="49471">
                  <c:v>3.8189149927347898E-4</c:v>
                </c:pt>
                <c:pt idx="49472">
                  <c:v>3.8189144106581813E-4</c:v>
                </c:pt>
                <c:pt idx="49473">
                  <c:v>3.8189100450836122E-4</c:v>
                </c:pt>
                <c:pt idx="49474">
                  <c:v>3.8189065526239569E-4</c:v>
                </c:pt>
                <c:pt idx="49475">
                  <c:v>3.818906843662262E-4</c:v>
                </c:pt>
                <c:pt idx="49476">
                  <c:v>3.8189024780876929E-4</c:v>
                </c:pt>
                <c:pt idx="49477">
                  <c:v>3.8188989856280392E-4</c:v>
                </c:pt>
                <c:pt idx="49478">
                  <c:v>3.8188949110917752E-4</c:v>
                </c:pt>
                <c:pt idx="49479">
                  <c:v>3.8188931648619468E-4</c:v>
                </c:pt>
                <c:pt idx="49480">
                  <c:v>3.8188887992873788E-4</c:v>
                </c:pt>
                <c:pt idx="49481">
                  <c:v>3.8188861799426382E-4</c:v>
                </c:pt>
                <c:pt idx="49482">
                  <c:v>3.8188838516362011E-4</c:v>
                </c:pt>
                <c:pt idx="49483">
                  <c:v>3.8188821054063737E-4</c:v>
                </c:pt>
                <c:pt idx="49484">
                  <c:v>3.8188762846402819E-4</c:v>
                </c:pt>
                <c:pt idx="49485">
                  <c:v>3.8188762846402819E-4</c:v>
                </c:pt>
                <c:pt idx="49486">
                  <c:v>3.8188719190657139E-4</c:v>
                </c:pt>
                <c:pt idx="49487">
                  <c:v>3.8188707549124962E-4</c:v>
                </c:pt>
                <c:pt idx="49488">
                  <c:v>3.8188652251847088E-4</c:v>
                </c:pt>
                <c:pt idx="49489">
                  <c:v>3.8188643520697951E-4</c:v>
                </c:pt>
                <c:pt idx="49490">
                  <c:v>3.8188620237633591E-4</c:v>
                </c:pt>
                <c:pt idx="49491">
                  <c:v>3.8188585313037038E-4</c:v>
                </c:pt>
                <c:pt idx="49492">
                  <c:v>3.8188556209206581E-4</c:v>
                </c:pt>
                <c:pt idx="49493">
                  <c:v>3.8188538746908312E-4</c:v>
                </c:pt>
                <c:pt idx="49494">
                  <c:v>3.8188489270396531E-4</c:v>
                </c:pt>
                <c:pt idx="49495">
                  <c:v>3.8188460166566068E-4</c:v>
                </c:pt>
                <c:pt idx="49496">
                  <c:v>3.8188460166566068E-4</c:v>
                </c:pt>
                <c:pt idx="49497">
                  <c:v>3.8188407779671252E-4</c:v>
                </c:pt>
                <c:pt idx="49498">
                  <c:v>3.8188369944691658E-4</c:v>
                </c:pt>
                <c:pt idx="49499">
                  <c:v>3.8188358303159481E-4</c:v>
                </c:pt>
                <c:pt idx="49500">
                  <c:v>3.8188332109712059E-4</c:v>
                </c:pt>
                <c:pt idx="49501">
                  <c:v>3.8188294274732471E-4</c:v>
                </c:pt>
                <c:pt idx="49502">
                  <c:v>3.8188276812434202E-4</c:v>
                </c:pt>
                <c:pt idx="49503">
                  <c:v>3.818824770860374E-4</c:v>
                </c:pt>
                <c:pt idx="49504">
                  <c:v>3.81882069632411E-4</c:v>
                </c:pt>
                <c:pt idx="49505">
                  <c:v>3.8188186590559781E-4</c:v>
                </c:pt>
                <c:pt idx="49506">
                  <c:v>3.8188148755580192E-4</c:v>
                </c:pt>
                <c:pt idx="49507">
                  <c:v>3.8188131293281907E-4</c:v>
                </c:pt>
                <c:pt idx="49508">
                  <c:v>3.8188096368685359E-4</c:v>
                </c:pt>
                <c:pt idx="49509">
                  <c:v>3.8188084727153182E-4</c:v>
                </c:pt>
                <c:pt idx="49510">
                  <c:v>3.818805271293968E-4</c:v>
                </c:pt>
                <c:pt idx="49511">
                  <c:v>3.8188003236427898E-4</c:v>
                </c:pt>
                <c:pt idx="49512">
                  <c:v>3.8188000326044858E-4</c:v>
                </c:pt>
                <c:pt idx="49513">
                  <c:v>3.8187947939150041E-4</c:v>
                </c:pt>
                <c:pt idx="49514">
                  <c:v>3.8187930476851761E-4</c:v>
                </c:pt>
                <c:pt idx="49515">
                  <c:v>3.8187907193787401E-4</c:v>
                </c:pt>
                <c:pt idx="49516">
                  <c:v>3.8187860627658671E-4</c:v>
                </c:pt>
                <c:pt idx="49517">
                  <c:v>3.8187851896509528E-4</c:v>
                </c:pt>
                <c:pt idx="49518">
                  <c:v>3.8187808240763838E-4</c:v>
                </c:pt>
                <c:pt idx="49519">
                  <c:v>3.8187779136933392E-4</c:v>
                </c:pt>
                <c:pt idx="49520">
                  <c:v>3.8187764585018158E-4</c:v>
                </c:pt>
                <c:pt idx="49521">
                  <c:v>3.8187738391570752E-4</c:v>
                </c:pt>
                <c:pt idx="49522">
                  <c:v>3.8187694735825062E-4</c:v>
                </c:pt>
                <c:pt idx="49523">
                  <c:v>3.818766563199461E-4</c:v>
                </c:pt>
                <c:pt idx="49524">
                  <c:v>3.8187648169696331E-4</c:v>
                </c:pt>
                <c:pt idx="49525">
                  <c:v>3.8187619065865869E-4</c:v>
                </c:pt>
                <c:pt idx="49526">
                  <c:v>3.8187589962035418E-4</c:v>
                </c:pt>
                <c:pt idx="49527">
                  <c:v>3.8187569589354098E-4</c:v>
                </c:pt>
                <c:pt idx="49528">
                  <c:v>3.8187537575140601E-4</c:v>
                </c:pt>
                <c:pt idx="49529">
                  <c:v>3.8187496829777961E-4</c:v>
                </c:pt>
                <c:pt idx="49530">
                  <c:v>3.818747063633054E-4</c:v>
                </c:pt>
                <c:pt idx="49531">
                  <c:v>3.8187435711734002E-4</c:v>
                </c:pt>
                <c:pt idx="49532">
                  <c:v>3.8187429890967911E-4</c:v>
                </c:pt>
                <c:pt idx="49533">
                  <c:v>3.818738623522222E-4</c:v>
                </c:pt>
                <c:pt idx="49534">
                  <c:v>3.8187365862540901E-4</c:v>
                </c:pt>
                <c:pt idx="49535">
                  <c:v>3.8187330937944353E-4</c:v>
                </c:pt>
                <c:pt idx="49536">
                  <c:v>3.8187310565263027E-4</c:v>
                </c:pt>
                <c:pt idx="49537">
                  <c:v>3.8187275640666479E-4</c:v>
                </c:pt>
                <c:pt idx="49538">
                  <c:v>3.81872319849208E-4</c:v>
                </c:pt>
                <c:pt idx="49539">
                  <c:v>3.818721161223948E-4</c:v>
                </c:pt>
                <c:pt idx="49540">
                  <c:v>3.8187197060324252E-4</c:v>
                </c:pt>
                <c:pt idx="49541">
                  <c:v>3.8187162135727698E-4</c:v>
                </c:pt>
                <c:pt idx="49542">
                  <c:v>3.8187115569598967E-4</c:v>
                </c:pt>
                <c:pt idx="49543">
                  <c:v>3.8187106838449841E-4</c:v>
                </c:pt>
                <c:pt idx="49544">
                  <c:v>3.8187066093087202E-4</c:v>
                </c:pt>
                <c:pt idx="49545">
                  <c:v>3.8187051541171968E-4</c:v>
                </c:pt>
                <c:pt idx="49546">
                  <c:v>3.8187022437341511E-4</c:v>
                </c:pt>
                <c:pt idx="49547">
                  <c:v>3.8186987512744958E-4</c:v>
                </c:pt>
                <c:pt idx="49548">
                  <c:v>3.8186946767382318E-4</c:v>
                </c:pt>
                <c:pt idx="49549">
                  <c:v>3.818692930508405E-4</c:v>
                </c:pt>
                <c:pt idx="49550">
                  <c:v>3.8186885649338359E-4</c:v>
                </c:pt>
                <c:pt idx="49551">
                  <c:v>3.8186844903975731E-4</c:v>
                </c:pt>
                <c:pt idx="49552">
                  <c:v>3.8186856545507908E-4</c:v>
                </c:pt>
                <c:pt idx="49553">
                  <c:v>3.8186809979379183E-4</c:v>
                </c:pt>
                <c:pt idx="49554">
                  <c:v>3.8186775054782629E-4</c:v>
                </c:pt>
                <c:pt idx="49555">
                  <c:v>3.8186751771718258E-4</c:v>
                </c:pt>
                <c:pt idx="49556">
                  <c:v>3.8186725578270853E-4</c:v>
                </c:pt>
                <c:pt idx="49557">
                  <c:v>3.818669356405735E-4</c:v>
                </c:pt>
                <c:pt idx="49558">
                  <c:v>3.8186655729077762E-4</c:v>
                </c:pt>
                <c:pt idx="49559">
                  <c:v>3.8186646997928619E-4</c:v>
                </c:pt>
                <c:pt idx="49560">
                  <c:v>3.8186609162949031E-4</c:v>
                </c:pt>
                <c:pt idx="49561">
                  <c:v>3.8186577148735518E-4</c:v>
                </c:pt>
                <c:pt idx="49562">
                  <c:v>3.8186559686437249E-4</c:v>
                </c:pt>
                <c:pt idx="49563">
                  <c:v>3.8186533492989838E-4</c:v>
                </c:pt>
                <c:pt idx="49564">
                  <c:v>3.8186486926861107E-4</c:v>
                </c:pt>
                <c:pt idx="49565">
                  <c:v>3.8186449091881508E-4</c:v>
                </c:pt>
                <c:pt idx="49566">
                  <c:v>3.8186437450349331E-4</c:v>
                </c:pt>
                <c:pt idx="49567">
                  <c:v>3.8186414167284971E-4</c:v>
                </c:pt>
                <c:pt idx="49568">
                  <c:v>3.8186382153071458E-4</c:v>
                </c:pt>
                <c:pt idx="49569">
                  <c:v>3.8186358870007098E-4</c:v>
                </c:pt>
                <c:pt idx="49570">
                  <c:v>3.8186318124644458E-4</c:v>
                </c:pt>
                <c:pt idx="49571">
                  <c:v>3.8186286110430961E-4</c:v>
                </c:pt>
                <c:pt idx="49572">
                  <c:v>3.818626282736659E-4</c:v>
                </c:pt>
                <c:pt idx="49573">
                  <c:v>3.8186236633919179E-4</c:v>
                </c:pt>
                <c:pt idx="49574">
                  <c:v>3.8186210440471768E-4</c:v>
                </c:pt>
                <c:pt idx="49575">
                  <c:v>3.8186158053576952E-4</c:v>
                </c:pt>
                <c:pt idx="49576">
                  <c:v>3.8186134770512581E-4</c:v>
                </c:pt>
                <c:pt idx="49577">
                  <c:v>3.8186111487448221E-4</c:v>
                </c:pt>
                <c:pt idx="49578">
                  <c:v>3.8186096935532993E-4</c:v>
                </c:pt>
                <c:pt idx="49579">
                  <c:v>3.8186053279787302E-4</c:v>
                </c:pt>
                <c:pt idx="49580">
                  <c:v>3.8186041638255119E-4</c:v>
                </c:pt>
                <c:pt idx="49581">
                  <c:v>3.818600089289248E-4</c:v>
                </c:pt>
                <c:pt idx="49582">
                  <c:v>3.8185954326763749E-4</c:v>
                </c:pt>
                <c:pt idx="49583">
                  <c:v>3.8185936864465481E-4</c:v>
                </c:pt>
                <c:pt idx="49584">
                  <c:v>3.8185925222933292E-4</c:v>
                </c:pt>
                <c:pt idx="49585">
                  <c:v>3.8185890298336739E-4</c:v>
                </c:pt>
                <c:pt idx="49586">
                  <c:v>3.8185861194506288E-4</c:v>
                </c:pt>
                <c:pt idx="49587">
                  <c:v>3.8185829180292791E-4</c:v>
                </c:pt>
                <c:pt idx="49588">
                  <c:v>3.8185797166079277E-4</c:v>
                </c:pt>
                <c:pt idx="49589">
                  <c:v>3.8185756420716638E-4</c:v>
                </c:pt>
                <c:pt idx="49590">
                  <c:v>3.8185738958418369E-4</c:v>
                </c:pt>
                <c:pt idx="49591">
                  <c:v>3.8185715675353998E-4</c:v>
                </c:pt>
                <c:pt idx="49592">
                  <c:v>3.818567784037441E-4</c:v>
                </c:pt>
                <c:pt idx="49593">
                  <c:v>3.8185640005394822E-4</c:v>
                </c:pt>
                <c:pt idx="49594">
                  <c:v>3.8185616722330451E-4</c:v>
                </c:pt>
                <c:pt idx="49595">
                  <c:v>3.818559052888304E-4</c:v>
                </c:pt>
                <c:pt idx="49596">
                  <c:v>3.8185558514669538E-4</c:v>
                </c:pt>
                <c:pt idx="49597">
                  <c:v>3.8185532321222132E-4</c:v>
                </c:pt>
                <c:pt idx="49598">
                  <c:v>3.818550321739167E-4</c:v>
                </c:pt>
                <c:pt idx="49599">
                  <c:v>3.8185491575859492E-4</c:v>
                </c:pt>
                <c:pt idx="49600">
                  <c:v>3.818546247202903E-4</c:v>
                </c:pt>
                <c:pt idx="49601">
                  <c:v>3.8185412995517248E-4</c:v>
                </c:pt>
                <c:pt idx="49602">
                  <c:v>3.818539553321898E-4</c:v>
                </c:pt>
                <c:pt idx="49603">
                  <c:v>3.818535478785634E-4</c:v>
                </c:pt>
                <c:pt idx="49604">
                  <c:v>3.8185340235941112E-4</c:v>
                </c:pt>
                <c:pt idx="49605">
                  <c:v>3.818530822172761E-4</c:v>
                </c:pt>
                <c:pt idx="49606">
                  <c:v>3.8185276207514113E-4</c:v>
                </c:pt>
                <c:pt idx="49607">
                  <c:v>3.8185241282917559E-4</c:v>
                </c:pt>
                <c:pt idx="49608">
                  <c:v>3.8185209268704062E-4</c:v>
                </c:pt>
                <c:pt idx="49609">
                  <c:v>3.8185171433724458E-4</c:v>
                </c:pt>
                <c:pt idx="49610">
                  <c:v>3.8185153971426189E-4</c:v>
                </c:pt>
                <c:pt idx="49611">
                  <c:v>3.8185136509127909E-4</c:v>
                </c:pt>
                <c:pt idx="49612">
                  <c:v>3.8185089942999179E-4</c:v>
                </c:pt>
                <c:pt idx="49613">
                  <c:v>3.8185055018402641E-4</c:v>
                </c:pt>
                <c:pt idx="49614">
                  <c:v>3.8185040466487408E-4</c:v>
                </c:pt>
                <c:pt idx="49615">
                  <c:v>3.8185017183423042E-4</c:v>
                </c:pt>
                <c:pt idx="49616">
                  <c:v>3.8184967706911271E-4</c:v>
                </c:pt>
                <c:pt idx="49617">
                  <c:v>3.8184956065379078E-4</c:v>
                </c:pt>
                <c:pt idx="49618">
                  <c:v>3.8184912409633398E-4</c:v>
                </c:pt>
                <c:pt idx="49619">
                  <c:v>3.8184889126569033E-4</c:v>
                </c:pt>
                <c:pt idx="49620">
                  <c:v>3.8184894947335119E-4</c:v>
                </c:pt>
                <c:pt idx="49621">
                  <c:v>3.8184836739674211E-4</c:v>
                </c:pt>
                <c:pt idx="49622">
                  <c:v>3.8184813456609851E-4</c:v>
                </c:pt>
                <c:pt idx="49623">
                  <c:v>3.8184781442396337E-4</c:v>
                </c:pt>
                <c:pt idx="49624">
                  <c:v>3.8184740697033698E-4</c:v>
                </c:pt>
                <c:pt idx="49625">
                  <c:v>3.8184737786650658E-4</c:v>
                </c:pt>
                <c:pt idx="49626">
                  <c:v>3.818470286205411E-4</c:v>
                </c:pt>
                <c:pt idx="49627">
                  <c:v>3.8184667937457561E-4</c:v>
                </c:pt>
                <c:pt idx="49628">
                  <c:v>3.8184638833627099E-4</c:v>
                </c:pt>
                <c:pt idx="49629">
                  <c:v>3.8184612640179688E-4</c:v>
                </c:pt>
                <c:pt idx="49630">
                  <c:v>3.8184566074050958E-4</c:v>
                </c:pt>
                <c:pt idx="49631">
                  <c:v>3.8184560253284872E-4</c:v>
                </c:pt>
                <c:pt idx="49632">
                  <c:v>3.8184522418305278E-4</c:v>
                </c:pt>
                <c:pt idx="49633">
                  <c:v>3.8184499135240912E-4</c:v>
                </c:pt>
                <c:pt idx="49634">
                  <c:v>3.8184449658729141E-4</c:v>
                </c:pt>
                <c:pt idx="49635">
                  <c:v>3.8184420554898679E-4</c:v>
                </c:pt>
                <c:pt idx="49636">
                  <c:v>3.8184417644515628E-4</c:v>
                </c:pt>
                <c:pt idx="49637">
                  <c:v>3.8184376899152989E-4</c:v>
                </c:pt>
                <c:pt idx="49638">
                  <c:v>3.818435943685472E-4</c:v>
                </c:pt>
                <c:pt idx="49639">
                  <c:v>3.8184321601875132E-4</c:v>
                </c:pt>
                <c:pt idx="49640">
                  <c:v>3.8184307049959898E-4</c:v>
                </c:pt>
                <c:pt idx="49641">
                  <c:v>3.8184266304597259E-4</c:v>
                </c:pt>
                <c:pt idx="49642">
                  <c:v>3.8184222648851568E-4</c:v>
                </c:pt>
                <c:pt idx="49643">
                  <c:v>3.8184202276170248E-4</c:v>
                </c:pt>
                <c:pt idx="49644">
                  <c:v>3.8184167351573711E-4</c:v>
                </c:pt>
                <c:pt idx="49645">
                  <c:v>3.8184117875061929E-4</c:v>
                </c:pt>
                <c:pt idx="49646">
                  <c:v>3.8184109143912792E-4</c:v>
                </c:pt>
                <c:pt idx="49647">
                  <c:v>3.818409750238061E-4</c:v>
                </c:pt>
                <c:pt idx="49648">
                  <c:v>3.8184053846634919E-4</c:v>
                </c:pt>
                <c:pt idx="49649">
                  <c:v>3.8184039294719701E-4</c:v>
                </c:pt>
                <c:pt idx="49650">
                  <c:v>3.8184001459740102E-4</c:v>
                </c:pt>
                <c:pt idx="49651">
                  <c:v>3.8183966535143549E-4</c:v>
                </c:pt>
                <c:pt idx="49652">
                  <c:v>3.818392870016396E-4</c:v>
                </c:pt>
                <c:pt idx="49653">
                  <c:v>3.81839054170996E-4</c:v>
                </c:pt>
                <c:pt idx="49654">
                  <c:v>3.8183876313269138E-4</c:v>
                </c:pt>
                <c:pt idx="49655">
                  <c:v>3.8183867582120001E-4</c:v>
                </c:pt>
                <c:pt idx="49656">
                  <c:v>3.8183821015991271E-4</c:v>
                </c:pt>
                <c:pt idx="49657">
                  <c:v>3.8183803553693002E-4</c:v>
                </c:pt>
                <c:pt idx="49658">
                  <c:v>3.8183756987564271E-4</c:v>
                </c:pt>
                <c:pt idx="49659">
                  <c:v>3.8183748256415129E-4</c:v>
                </c:pt>
                <c:pt idx="49660">
                  <c:v>3.8183707511052489E-4</c:v>
                </c:pt>
                <c:pt idx="49661">
                  <c:v>3.8183678407222033E-4</c:v>
                </c:pt>
                <c:pt idx="49662">
                  <c:v>3.8183658034540707E-4</c:v>
                </c:pt>
                <c:pt idx="49663">
                  <c:v>3.8183637661859388E-4</c:v>
                </c:pt>
                <c:pt idx="49664">
                  <c:v>3.8183585274964571E-4</c:v>
                </c:pt>
                <c:pt idx="49665">
                  <c:v>3.8183564902283251E-4</c:v>
                </c:pt>
                <c:pt idx="49666">
                  <c:v>3.8183532888069749E-4</c:v>
                </c:pt>
                <c:pt idx="49667">
                  <c:v>3.8183495053090161E-4</c:v>
                </c:pt>
                <c:pt idx="49668">
                  <c:v>3.8183474680408841E-4</c:v>
                </c:pt>
                <c:pt idx="49669">
                  <c:v>3.8183439755812287E-4</c:v>
                </c:pt>
                <c:pt idx="49670">
                  <c:v>3.8183399010449648E-4</c:v>
                </c:pt>
                <c:pt idx="49671">
                  <c:v>3.8183399010449648E-4</c:v>
                </c:pt>
                <c:pt idx="49672">
                  <c:v>3.8183358265087008E-4</c:v>
                </c:pt>
                <c:pt idx="49673">
                  <c:v>3.8183314609341318E-4</c:v>
                </c:pt>
                <c:pt idx="49674">
                  <c:v>3.8183294236659998E-4</c:v>
                </c:pt>
                <c:pt idx="49675">
                  <c:v>3.8183270953595638E-4</c:v>
                </c:pt>
                <c:pt idx="49676">
                  <c:v>3.818323602899909E-4</c:v>
                </c:pt>
                <c:pt idx="49677">
                  <c:v>3.8183198194019502E-4</c:v>
                </c:pt>
                <c:pt idx="49678">
                  <c:v>3.8183157448656862E-4</c:v>
                </c:pt>
                <c:pt idx="49679">
                  <c:v>3.818314871750772E-4</c:v>
                </c:pt>
                <c:pt idx="49680">
                  <c:v>3.8183110882528132E-4</c:v>
                </c:pt>
                <c:pt idx="49681">
                  <c:v>3.8183084689080721E-4</c:v>
                </c:pt>
                <c:pt idx="49682">
                  <c:v>3.8183064316399401E-4</c:v>
                </c:pt>
                <c:pt idx="49683">
                  <c:v>3.8183035212568939E-4</c:v>
                </c:pt>
                <c:pt idx="49684">
                  <c:v>3.8182991556823248E-4</c:v>
                </c:pt>
                <c:pt idx="49685">
                  <c:v>3.8182991556823248E-4</c:v>
                </c:pt>
                <c:pt idx="49686">
                  <c:v>3.8182956632226711E-4</c:v>
                </c:pt>
                <c:pt idx="49687">
                  <c:v>3.8182921707630157E-4</c:v>
                </c:pt>
                <c:pt idx="49688">
                  <c:v>3.8182898424565792E-4</c:v>
                </c:pt>
                <c:pt idx="49689">
                  <c:v>3.8182872231118381E-4</c:v>
                </c:pt>
                <c:pt idx="49690">
                  <c:v>3.8182814023457468E-4</c:v>
                </c:pt>
                <c:pt idx="49691">
                  <c:v>3.8182808202691382E-4</c:v>
                </c:pt>
                <c:pt idx="49692">
                  <c:v>3.8182767457328742E-4</c:v>
                </c:pt>
                <c:pt idx="49693">
                  <c:v>3.8182744174264371E-4</c:v>
                </c:pt>
                <c:pt idx="49694">
                  <c:v>3.8182726711966097E-4</c:v>
                </c:pt>
                <c:pt idx="49695">
                  <c:v>3.8182665593922138E-4</c:v>
                </c:pt>
                <c:pt idx="49696">
                  <c:v>3.8182674325071281E-4</c:v>
                </c:pt>
                <c:pt idx="49697">
                  <c:v>3.818263066932559E-4</c:v>
                </c:pt>
                <c:pt idx="49698">
                  <c:v>3.8182589923962951E-4</c:v>
                </c:pt>
                <c:pt idx="49699">
                  <c:v>3.8182575372047722E-4</c:v>
                </c:pt>
                <c:pt idx="49700">
                  <c:v>3.81825229851529E-4</c:v>
                </c:pt>
                <c:pt idx="49701">
                  <c:v>3.8182517164386809E-4</c:v>
                </c:pt>
                <c:pt idx="49702">
                  <c:v>3.8182479329407221E-4</c:v>
                </c:pt>
                <c:pt idx="49703">
                  <c:v>3.8182453135959799E-4</c:v>
                </c:pt>
                <c:pt idx="49704">
                  <c:v>3.8182426942512388E-4</c:v>
                </c:pt>
                <c:pt idx="49705">
                  <c:v>3.8182394928298891E-4</c:v>
                </c:pt>
                <c:pt idx="49706">
                  <c:v>3.8182371645234531E-4</c:v>
                </c:pt>
                <c:pt idx="49707">
                  <c:v>3.8182325079105789E-4</c:v>
                </c:pt>
                <c:pt idx="49708">
                  <c:v>3.8182290154509252E-4</c:v>
                </c:pt>
                <c:pt idx="49709">
                  <c:v>3.8182266871444881E-4</c:v>
                </c:pt>
                <c:pt idx="49710">
                  <c:v>3.8182249409146612E-4</c:v>
                </c:pt>
                <c:pt idx="49711">
                  <c:v>3.8182217394933099E-4</c:v>
                </c:pt>
                <c:pt idx="49712">
                  <c:v>3.8182179559953511E-4</c:v>
                </c:pt>
                <c:pt idx="49713">
                  <c:v>3.8182147545740008E-4</c:v>
                </c:pt>
                <c:pt idx="49714">
                  <c:v>3.8182115531526511E-4</c:v>
                </c:pt>
                <c:pt idx="49715">
                  <c:v>3.8182086427696049E-4</c:v>
                </c:pt>
                <c:pt idx="49716">
                  <c:v>3.8182074786163872E-4</c:v>
                </c:pt>
                <c:pt idx="49717">
                  <c:v>3.8182036951184267E-4</c:v>
                </c:pt>
                <c:pt idx="49718">
                  <c:v>3.818202530965209E-4</c:v>
                </c:pt>
                <c:pt idx="49719">
                  <c:v>3.81819816539064E-4</c:v>
                </c:pt>
                <c:pt idx="49720">
                  <c:v>3.8181914715096349E-4</c:v>
                </c:pt>
                <c:pt idx="49721">
                  <c:v>3.8181914715096349E-4</c:v>
                </c:pt>
                <c:pt idx="49722">
                  <c:v>3.8181888521648938E-4</c:v>
                </c:pt>
                <c:pt idx="49723">
                  <c:v>3.8181839045137172E-4</c:v>
                </c:pt>
                <c:pt idx="49724">
                  <c:v>3.8181827403604979E-4</c:v>
                </c:pt>
                <c:pt idx="49725">
                  <c:v>3.8181818672455853E-4</c:v>
                </c:pt>
                <c:pt idx="49726">
                  <c:v>3.8181769195944071E-4</c:v>
                </c:pt>
                <c:pt idx="49727">
                  <c:v>3.8181734271347517E-4</c:v>
                </c:pt>
                <c:pt idx="49728">
                  <c:v>3.8181708077900112E-4</c:v>
                </c:pt>
                <c:pt idx="49729">
                  <c:v>3.8181676063686609E-4</c:v>
                </c:pt>
                <c:pt idx="49730">
                  <c:v>3.8181661511771381E-4</c:v>
                </c:pt>
                <c:pt idx="49731">
                  <c:v>3.8181632407940919E-4</c:v>
                </c:pt>
                <c:pt idx="49732">
                  <c:v>3.8181585841812188E-4</c:v>
                </c:pt>
                <c:pt idx="49733">
                  <c:v>3.8181556737981742E-4</c:v>
                </c:pt>
                <c:pt idx="49734">
                  <c:v>3.8181521813385189E-4</c:v>
                </c:pt>
                <c:pt idx="49735">
                  <c:v>3.8181515992619103E-4</c:v>
                </c:pt>
                <c:pt idx="49736">
                  <c:v>3.8181481068022549E-4</c:v>
                </c:pt>
                <c:pt idx="49737">
                  <c:v>3.8181451964192092E-4</c:v>
                </c:pt>
                <c:pt idx="49738">
                  <c:v>3.8181422860361641E-4</c:v>
                </c:pt>
                <c:pt idx="49739">
                  <c:v>3.8181379204615951E-4</c:v>
                </c:pt>
                <c:pt idx="49740">
                  <c:v>3.8181364652700722E-4</c:v>
                </c:pt>
                <c:pt idx="49741">
                  <c:v>3.8181326817721128E-4</c:v>
                </c:pt>
                <c:pt idx="49742">
                  <c:v>3.8181303534656758E-4</c:v>
                </c:pt>
                <c:pt idx="49743">
                  <c:v>3.8181259878911078E-4</c:v>
                </c:pt>
                <c:pt idx="49744">
                  <c:v>3.818124532699585E-4</c:v>
                </c:pt>
                <c:pt idx="49745">
                  <c:v>3.8181210402399302E-4</c:v>
                </c:pt>
                <c:pt idx="49746">
                  <c:v>3.8181187119334942E-4</c:v>
                </c:pt>
                <c:pt idx="49747">
                  <c:v>3.8181166746653622E-4</c:v>
                </c:pt>
                <c:pt idx="49748">
                  <c:v>3.8181134732440109E-4</c:v>
                </c:pt>
                <c:pt idx="49749">
                  <c:v>3.8181091076694429E-4</c:v>
                </c:pt>
                <c:pt idx="49750">
                  <c:v>3.8181064883247018E-4</c:v>
                </c:pt>
                <c:pt idx="49751">
                  <c:v>3.8181053241714841E-4</c:v>
                </c:pt>
                <c:pt idx="49752">
                  <c:v>3.8181015406735241E-4</c:v>
                </c:pt>
                <c:pt idx="49753">
                  <c:v>3.8180971750989562E-4</c:v>
                </c:pt>
                <c:pt idx="49754">
                  <c:v>3.8180951378308242E-4</c:v>
                </c:pt>
                <c:pt idx="49755">
                  <c:v>3.8180919364094729E-4</c:v>
                </c:pt>
                <c:pt idx="49756">
                  <c:v>3.8180884439498192E-4</c:v>
                </c:pt>
                <c:pt idx="49757">
                  <c:v>3.8180849514901638E-4</c:v>
                </c:pt>
                <c:pt idx="49758">
                  <c:v>3.8180826231837273E-4</c:v>
                </c:pt>
                <c:pt idx="49759">
                  <c:v>3.8180797128006821E-4</c:v>
                </c:pt>
                <c:pt idx="49760">
                  <c:v>3.8180756382644182E-4</c:v>
                </c:pt>
                <c:pt idx="49761">
                  <c:v>3.8180747651495039E-4</c:v>
                </c:pt>
                <c:pt idx="49762">
                  <c:v>3.8180698174983258E-4</c:v>
                </c:pt>
                <c:pt idx="49763">
                  <c:v>3.8180692354217172E-4</c:v>
                </c:pt>
                <c:pt idx="49764">
                  <c:v>3.8180645788088441E-4</c:v>
                </c:pt>
                <c:pt idx="49765">
                  <c:v>3.8180613773874938E-4</c:v>
                </c:pt>
                <c:pt idx="49766">
                  <c:v>3.818057884927839E-4</c:v>
                </c:pt>
                <c:pt idx="49767">
                  <c:v>3.8180541014298802E-4</c:v>
                </c:pt>
                <c:pt idx="49768">
                  <c:v>3.8180523552000523E-4</c:v>
                </c:pt>
                <c:pt idx="49769">
                  <c:v>3.8180503179319197E-4</c:v>
                </c:pt>
                <c:pt idx="49770">
                  <c:v>3.8180474075488752E-4</c:v>
                </c:pt>
                <c:pt idx="49771">
                  <c:v>3.8180447882041341E-4</c:v>
                </c:pt>
                <c:pt idx="49772">
                  <c:v>3.818042459897697E-4</c:v>
                </c:pt>
                <c:pt idx="49773">
                  <c:v>3.8180389674380422E-4</c:v>
                </c:pt>
                <c:pt idx="49774">
                  <c:v>3.8180378032848239E-4</c:v>
                </c:pt>
                <c:pt idx="49775">
                  <c:v>3.8180314004421229E-4</c:v>
                </c:pt>
                <c:pt idx="49776">
                  <c:v>3.8180290721356869E-4</c:v>
                </c:pt>
                <c:pt idx="49777">
                  <c:v>3.818027616944164E-4</c:v>
                </c:pt>
                <c:pt idx="49778">
                  <c:v>3.8180215051397681E-4</c:v>
                </c:pt>
                <c:pt idx="49779">
                  <c:v>3.818020923063159E-4</c:v>
                </c:pt>
                <c:pt idx="49780">
                  <c:v>3.8180174306035042E-4</c:v>
                </c:pt>
                <c:pt idx="49781">
                  <c:v>3.8180174306035042E-4</c:v>
                </c:pt>
                <c:pt idx="49782">
                  <c:v>3.8180127739906311E-4</c:v>
                </c:pt>
                <c:pt idx="49783">
                  <c:v>3.8180075353011489E-4</c:v>
                </c:pt>
                <c:pt idx="49784">
                  <c:v>3.8180057890713209E-4</c:v>
                </c:pt>
                <c:pt idx="49785">
                  <c:v>3.818001423496753E-4</c:v>
                </c:pt>
                <c:pt idx="49786">
                  <c:v>3.8179988041520119E-4</c:v>
                </c:pt>
                <c:pt idx="49787">
                  <c:v>3.8179967668838799E-4</c:v>
                </c:pt>
                <c:pt idx="49788">
                  <c:v>3.8179938565008342E-4</c:v>
                </c:pt>
                <c:pt idx="49789">
                  <c:v>3.8179891998879611E-4</c:v>
                </c:pt>
                <c:pt idx="49790">
                  <c:v>3.8179871626198292E-4</c:v>
                </c:pt>
                <c:pt idx="49791">
                  <c:v>3.8179851253516972E-4</c:v>
                </c:pt>
                <c:pt idx="49792">
                  <c:v>3.817981923930347E-4</c:v>
                </c:pt>
                <c:pt idx="49793">
                  <c:v>3.8179787225089973E-4</c:v>
                </c:pt>
                <c:pt idx="49794">
                  <c:v>3.8179766852408648E-4</c:v>
                </c:pt>
                <c:pt idx="49795">
                  <c:v>3.8179743569344282E-4</c:v>
                </c:pt>
                <c:pt idx="49796">
                  <c:v>3.8179679540917277E-4</c:v>
                </c:pt>
                <c:pt idx="49797">
                  <c:v>3.817967080976814E-4</c:v>
                </c:pt>
                <c:pt idx="49798">
                  <c:v>3.8179641705937678E-4</c:v>
                </c:pt>
                <c:pt idx="49799">
                  <c:v>3.8179598050191998E-4</c:v>
                </c:pt>
                <c:pt idx="49800">
                  <c:v>3.8179574767127628E-4</c:v>
                </c:pt>
                <c:pt idx="49801">
                  <c:v>3.8179554394446308E-4</c:v>
                </c:pt>
                <c:pt idx="49802">
                  <c:v>3.8179531111381948E-4</c:v>
                </c:pt>
                <c:pt idx="49803">
                  <c:v>3.8179493276402349E-4</c:v>
                </c:pt>
                <c:pt idx="49804">
                  <c:v>3.8179449620656669E-4</c:v>
                </c:pt>
                <c:pt idx="49805">
                  <c:v>3.8179423427209258E-4</c:v>
                </c:pt>
                <c:pt idx="49806">
                  <c:v>3.8179414696060121E-4</c:v>
                </c:pt>
                <c:pt idx="49807">
                  <c:v>3.8179376861080527E-4</c:v>
                </c:pt>
                <c:pt idx="49808">
                  <c:v>3.8179350667633122E-4</c:v>
                </c:pt>
                <c:pt idx="49809">
                  <c:v>3.8179324474185711E-4</c:v>
                </c:pt>
                <c:pt idx="49810">
                  <c:v>3.8179298280738289E-4</c:v>
                </c:pt>
                <c:pt idx="49811">
                  <c:v>3.8179248804226518E-4</c:v>
                </c:pt>
                <c:pt idx="49812">
                  <c:v>3.8179245893843472E-4</c:v>
                </c:pt>
                <c:pt idx="49813">
                  <c:v>3.8179187686182559E-4</c:v>
                </c:pt>
                <c:pt idx="49814">
                  <c:v>3.8179167313501239E-4</c:v>
                </c:pt>
                <c:pt idx="49815">
                  <c:v>3.8179126568138599E-4</c:v>
                </c:pt>
                <c:pt idx="49816">
                  <c:v>3.8179112016223371E-4</c:v>
                </c:pt>
                <c:pt idx="49817">
                  <c:v>3.8179074181243783E-4</c:v>
                </c:pt>
                <c:pt idx="49818">
                  <c:v>3.8179068360477691E-4</c:v>
                </c:pt>
                <c:pt idx="49819">
                  <c:v>3.8179030525498092E-4</c:v>
                </c:pt>
                <c:pt idx="49820">
                  <c:v>3.8178995600901539E-4</c:v>
                </c:pt>
                <c:pt idx="49821">
                  <c:v>3.817897813860327E-4</c:v>
                </c:pt>
                <c:pt idx="49822">
                  <c:v>3.8178937393240631E-4</c:v>
                </c:pt>
                <c:pt idx="49823">
                  <c:v>3.8178902468644083E-4</c:v>
                </c:pt>
                <c:pt idx="49824">
                  <c:v>3.8178864633664489E-4</c:v>
                </c:pt>
                <c:pt idx="49825">
                  <c:v>3.8178832619450992E-4</c:v>
                </c:pt>
                <c:pt idx="49826">
                  <c:v>3.8178809336386621E-4</c:v>
                </c:pt>
                <c:pt idx="49827">
                  <c:v>3.8178777322173119E-4</c:v>
                </c:pt>
                <c:pt idx="49828">
                  <c:v>3.8178756949491799E-4</c:v>
                </c:pt>
                <c:pt idx="49829">
                  <c:v>3.8178739487193519E-4</c:v>
                </c:pt>
                <c:pt idx="49830">
                  <c:v>3.8178687100298697E-4</c:v>
                </c:pt>
                <c:pt idx="49831">
                  <c:v>3.8178663817234337E-4</c:v>
                </c:pt>
                <c:pt idx="49832">
                  <c:v>3.8178623071871698E-4</c:v>
                </c:pt>
                <c:pt idx="49833">
                  <c:v>3.8178602699190378E-4</c:v>
                </c:pt>
                <c:pt idx="49834">
                  <c:v>3.8178561953827739E-4</c:v>
                </c:pt>
                <c:pt idx="49835">
                  <c:v>3.8178541581146419E-4</c:v>
                </c:pt>
                <c:pt idx="49836">
                  <c:v>3.817850083578378E-4</c:v>
                </c:pt>
                <c:pt idx="49837">
                  <c:v>3.8178465911187232E-4</c:v>
                </c:pt>
                <c:pt idx="49838">
                  <c:v>3.8178448448888958E-4</c:v>
                </c:pt>
                <c:pt idx="49839">
                  <c:v>3.8178416434675461E-4</c:v>
                </c:pt>
                <c:pt idx="49840">
                  <c:v>3.817837277892977E-4</c:v>
                </c:pt>
                <c:pt idx="49841">
                  <c:v>3.8178361137397587E-4</c:v>
                </c:pt>
                <c:pt idx="49842">
                  <c:v>3.8178317481651902E-4</c:v>
                </c:pt>
                <c:pt idx="49843">
                  <c:v>3.817830584011972E-4</c:v>
                </c:pt>
                <c:pt idx="49844">
                  <c:v>3.8178279646672308E-4</c:v>
                </c:pt>
                <c:pt idx="49845">
                  <c:v>3.8178241811692709E-4</c:v>
                </c:pt>
                <c:pt idx="49846">
                  <c:v>3.817819815594703E-4</c:v>
                </c:pt>
                <c:pt idx="49847">
                  <c:v>3.8178189424797893E-4</c:v>
                </c:pt>
                <c:pt idx="49848">
                  <c:v>3.8178154500201339E-4</c:v>
                </c:pt>
                <c:pt idx="49849">
                  <c:v>3.8178116665221751E-4</c:v>
                </c:pt>
                <c:pt idx="49850">
                  <c:v>3.8178081740625203E-4</c:v>
                </c:pt>
                <c:pt idx="49851">
                  <c:v>3.8178052636794751E-4</c:v>
                </c:pt>
                <c:pt idx="49852">
                  <c:v>3.8178043905645609E-4</c:v>
                </c:pt>
                <c:pt idx="49853">
                  <c:v>3.8178011891432112E-4</c:v>
                </c:pt>
                <c:pt idx="49854">
                  <c:v>3.8177968235686421E-4</c:v>
                </c:pt>
                <c:pt idx="49855">
                  <c:v>3.8177936221472919E-4</c:v>
                </c:pt>
                <c:pt idx="49856">
                  <c:v>3.8177907117642462E-4</c:v>
                </c:pt>
                <c:pt idx="49857">
                  <c:v>3.8177863461896783E-4</c:v>
                </c:pt>
                <c:pt idx="49858">
                  <c:v>3.817785473074764E-4</c:v>
                </c:pt>
                <c:pt idx="49859">
                  <c:v>3.8177808164618909E-4</c:v>
                </c:pt>
                <c:pt idx="49860">
                  <c:v>3.8177784881554539E-4</c:v>
                </c:pt>
                <c:pt idx="49861">
                  <c:v>3.817776741925627E-4</c:v>
                </c:pt>
                <c:pt idx="49862">
                  <c:v>3.8177720853127539E-4</c:v>
                </c:pt>
                <c:pt idx="49863">
                  <c:v>3.8177712121978402E-4</c:v>
                </c:pt>
                <c:pt idx="49864">
                  <c:v>3.8177662645466631E-4</c:v>
                </c:pt>
                <c:pt idx="49865">
                  <c:v>3.8177618989720941E-4</c:v>
                </c:pt>
                <c:pt idx="49866">
                  <c:v>3.8177601527422672E-4</c:v>
                </c:pt>
                <c:pt idx="49867">
                  <c:v>3.8177578244358301E-4</c:v>
                </c:pt>
                <c:pt idx="49868">
                  <c:v>3.817755205091089E-4</c:v>
                </c:pt>
                <c:pt idx="49869">
                  <c:v>3.8177496753633022E-4</c:v>
                </c:pt>
                <c:pt idx="49870">
                  <c:v>3.8177496753633022E-4</c:v>
                </c:pt>
                <c:pt idx="49871">
                  <c:v>3.8177453097887343E-4</c:v>
                </c:pt>
                <c:pt idx="49872">
                  <c:v>3.817742399405688E-4</c:v>
                </c:pt>
                <c:pt idx="49873">
                  <c:v>3.8177400710992521E-4</c:v>
                </c:pt>
                <c:pt idx="49874">
                  <c:v>3.8177374517545099E-4</c:v>
                </c:pt>
                <c:pt idx="49875">
                  <c:v>3.8177333772182459E-4</c:v>
                </c:pt>
                <c:pt idx="49876">
                  <c:v>3.8177307578735048E-4</c:v>
                </c:pt>
                <c:pt idx="49877">
                  <c:v>3.8177295937202871E-4</c:v>
                </c:pt>
                <c:pt idx="49878">
                  <c:v>3.8177255191840231E-4</c:v>
                </c:pt>
                <c:pt idx="49879">
                  <c:v>3.8177217356860638E-4</c:v>
                </c:pt>
                <c:pt idx="49880">
                  <c:v>3.8177179521881038E-4</c:v>
                </c:pt>
                <c:pt idx="49881">
                  <c:v>3.8177153328433627E-4</c:v>
                </c:pt>
                <c:pt idx="49882">
                  <c:v>3.8177124224603182E-4</c:v>
                </c:pt>
                <c:pt idx="49883">
                  <c:v>3.8177089300006628E-4</c:v>
                </c:pt>
                <c:pt idx="49884">
                  <c:v>3.8177071837708349E-4</c:v>
                </c:pt>
                <c:pt idx="49885">
                  <c:v>3.8177051465027029E-4</c:v>
                </c:pt>
                <c:pt idx="49886">
                  <c:v>3.8177007809281349E-4</c:v>
                </c:pt>
                <c:pt idx="49887">
                  <c:v>3.8176975795067852E-4</c:v>
                </c:pt>
                <c:pt idx="49888">
                  <c:v>3.8176958332769567E-4</c:v>
                </c:pt>
                <c:pt idx="49889">
                  <c:v>3.8176929228939121E-4</c:v>
                </c:pt>
                <c:pt idx="49890">
                  <c:v>3.8176888483576482E-4</c:v>
                </c:pt>
                <c:pt idx="49891">
                  <c:v>3.8176856469362969E-4</c:v>
                </c:pt>
                <c:pt idx="49892">
                  <c:v>3.8176809903234238E-4</c:v>
                </c:pt>
                <c:pt idx="49893">
                  <c:v>3.8176809903234238E-4</c:v>
                </c:pt>
                <c:pt idx="49894">
                  <c:v>3.8176777889020741E-4</c:v>
                </c:pt>
                <c:pt idx="49895">
                  <c:v>3.817673132289201E-4</c:v>
                </c:pt>
                <c:pt idx="49896">
                  <c:v>3.8176722591742868E-4</c:v>
                </c:pt>
                <c:pt idx="49897">
                  <c:v>3.8176678935997188E-4</c:v>
                </c:pt>
                <c:pt idx="49898">
                  <c:v>3.8176652742549782E-4</c:v>
                </c:pt>
                <c:pt idx="49899">
                  <c:v>3.8176617817953229E-4</c:v>
                </c:pt>
                <c:pt idx="49900">
                  <c:v>3.8176579982973641E-4</c:v>
                </c:pt>
                <c:pt idx="49901">
                  <c:v>3.8176542147994041E-4</c:v>
                </c:pt>
                <c:pt idx="49902">
                  <c:v>3.817653632722795E-4</c:v>
                </c:pt>
                <c:pt idx="49903">
                  <c:v>3.8176507223397488E-4</c:v>
                </c:pt>
                <c:pt idx="49904">
                  <c:v>3.8176460657268763E-4</c:v>
                </c:pt>
                <c:pt idx="49905">
                  <c:v>3.8176446105353529E-4</c:v>
                </c:pt>
                <c:pt idx="49906">
                  <c:v>3.817642864305526E-4</c:v>
                </c:pt>
                <c:pt idx="49907">
                  <c:v>3.8176376256160438E-4</c:v>
                </c:pt>
                <c:pt idx="49908">
                  <c:v>3.8176332600414748E-4</c:v>
                </c:pt>
                <c:pt idx="49909">
                  <c:v>3.8176323869265621E-4</c:v>
                </c:pt>
                <c:pt idx="49910">
                  <c:v>3.8176297675818199E-4</c:v>
                </c:pt>
                <c:pt idx="49911">
                  <c:v>3.817625402007252E-4</c:v>
                </c:pt>
                <c:pt idx="49912">
                  <c:v>3.8176222005859017E-4</c:v>
                </c:pt>
                <c:pt idx="49913">
                  <c:v>3.8176207453943789E-4</c:v>
                </c:pt>
                <c:pt idx="49914">
                  <c:v>3.8176178350113332E-4</c:v>
                </c:pt>
                <c:pt idx="49915">
                  <c:v>3.8176134694367653E-4</c:v>
                </c:pt>
                <c:pt idx="49916">
                  <c:v>3.8176093949005008E-4</c:v>
                </c:pt>
                <c:pt idx="49917">
                  <c:v>3.8176079397089779E-4</c:v>
                </c:pt>
                <c:pt idx="49918">
                  <c:v>3.817603865172714E-4</c:v>
                </c:pt>
                <c:pt idx="49919">
                  <c:v>3.817601827904582E-4</c:v>
                </c:pt>
                <c:pt idx="49920">
                  <c:v>3.8175994995981449E-4</c:v>
                </c:pt>
                <c:pt idx="49921">
                  <c:v>3.8175957161001861E-4</c:v>
                </c:pt>
                <c:pt idx="49922">
                  <c:v>3.8175939698703592E-4</c:v>
                </c:pt>
                <c:pt idx="49923">
                  <c:v>3.8175901863723988E-4</c:v>
                </c:pt>
                <c:pt idx="49924">
                  <c:v>3.8175855297595263E-4</c:v>
                </c:pt>
                <c:pt idx="49925">
                  <c:v>3.8175846566446131E-4</c:v>
                </c:pt>
                <c:pt idx="49926">
                  <c:v>3.8175800000317389E-4</c:v>
                </c:pt>
                <c:pt idx="49927">
                  <c:v>3.8175765075720852E-4</c:v>
                </c:pt>
                <c:pt idx="49928">
                  <c:v>3.8175730151124299E-4</c:v>
                </c:pt>
                <c:pt idx="49929">
                  <c:v>3.8175701047293842E-4</c:v>
                </c:pt>
                <c:pt idx="49930">
                  <c:v>3.8175683584995568E-4</c:v>
                </c:pt>
                <c:pt idx="49931">
                  <c:v>3.8175666122697288E-4</c:v>
                </c:pt>
                <c:pt idx="49932">
                  <c:v>3.8175599183887238E-4</c:v>
                </c:pt>
                <c:pt idx="49933">
                  <c:v>3.8175587542355061E-4</c:v>
                </c:pt>
                <c:pt idx="49934">
                  <c:v>3.8175567169673741E-4</c:v>
                </c:pt>
                <c:pt idx="49935">
                  <c:v>3.817554097622633E-4</c:v>
                </c:pt>
                <c:pt idx="49936">
                  <c:v>3.8175517693161959E-4</c:v>
                </c:pt>
                <c:pt idx="49937">
                  <c:v>3.8175497320480639E-4</c:v>
                </c:pt>
                <c:pt idx="49938">
                  <c:v>3.8175450754351909E-4</c:v>
                </c:pt>
                <c:pt idx="49939">
                  <c:v>3.8175418740138412E-4</c:v>
                </c:pt>
                <c:pt idx="49940">
                  <c:v>3.8175372174009681E-4</c:v>
                </c:pt>
                <c:pt idx="49941">
                  <c:v>3.8175357622094452E-4</c:v>
                </c:pt>
                <c:pt idx="49942">
                  <c:v>3.8175316876731808E-4</c:v>
                </c:pt>
                <c:pt idx="49943">
                  <c:v>3.8175296504050488E-4</c:v>
                </c:pt>
                <c:pt idx="49944">
                  <c:v>3.8175249937921762E-4</c:v>
                </c:pt>
                <c:pt idx="49945">
                  <c:v>3.8175232475623488E-4</c:v>
                </c:pt>
                <c:pt idx="49946">
                  <c:v>3.817519755102694E-4</c:v>
                </c:pt>
                <c:pt idx="49947">
                  <c:v>3.8175162626430392E-4</c:v>
                </c:pt>
                <c:pt idx="49948">
                  <c:v>3.8175139343366032E-4</c:v>
                </c:pt>
                <c:pt idx="49949">
                  <c:v>3.8175104418769479E-4</c:v>
                </c:pt>
                <c:pt idx="49950">
                  <c:v>3.8175086956471199E-4</c:v>
                </c:pt>
                <c:pt idx="49951">
                  <c:v>3.8175049121491611E-4</c:v>
                </c:pt>
                <c:pt idx="49952">
                  <c:v>3.8175008376128972E-4</c:v>
                </c:pt>
                <c:pt idx="49953">
                  <c:v>3.8174985093064612E-4</c:v>
                </c:pt>
                <c:pt idx="49954">
                  <c:v>3.8174964720383292E-4</c:v>
                </c:pt>
                <c:pt idx="49955">
                  <c:v>3.8174944347701972E-4</c:v>
                </c:pt>
                <c:pt idx="49956">
                  <c:v>3.8174897781573241E-4</c:v>
                </c:pt>
                <c:pt idx="49957">
                  <c:v>3.8174865767359728E-4</c:v>
                </c:pt>
                <c:pt idx="49958">
                  <c:v>3.8174833753146231E-4</c:v>
                </c:pt>
                <c:pt idx="49959">
                  <c:v>3.8174798828549678E-4</c:v>
                </c:pt>
                <c:pt idx="49960">
                  <c:v>3.8174778455868358E-4</c:v>
                </c:pt>
                <c:pt idx="49961">
                  <c:v>3.8174752262420952E-4</c:v>
                </c:pt>
                <c:pt idx="49962">
                  <c:v>3.8174726068973541E-4</c:v>
                </c:pt>
                <c:pt idx="49963">
                  <c:v>3.8174667861312628E-4</c:v>
                </c:pt>
                <c:pt idx="49964">
                  <c:v>3.8174647488631308E-4</c:v>
                </c:pt>
                <c:pt idx="49965">
                  <c:v>3.8174627115949988E-4</c:v>
                </c:pt>
                <c:pt idx="49966">
                  <c:v>3.8174598012119532E-4</c:v>
                </c:pt>
                <c:pt idx="49967">
                  <c:v>3.8174577639438212E-4</c:v>
                </c:pt>
                <c:pt idx="49968">
                  <c:v>3.8174536894075572E-4</c:v>
                </c:pt>
                <c:pt idx="49969">
                  <c:v>3.8174516521394247E-4</c:v>
                </c:pt>
                <c:pt idx="49970">
                  <c:v>3.8174481596797699E-4</c:v>
                </c:pt>
                <c:pt idx="49971">
                  <c:v>3.8174435030668969E-4</c:v>
                </c:pt>
                <c:pt idx="49972">
                  <c:v>3.8174411747604609E-4</c:v>
                </c:pt>
                <c:pt idx="49973">
                  <c:v>3.8174388464540238E-4</c:v>
                </c:pt>
                <c:pt idx="49974">
                  <c:v>3.8174344808794558E-4</c:v>
                </c:pt>
                <c:pt idx="49975">
                  <c:v>3.8174318615347152E-4</c:v>
                </c:pt>
                <c:pt idx="49976">
                  <c:v>3.8174292421899741E-4</c:v>
                </c:pt>
                <c:pt idx="49977">
                  <c:v>3.8174248766154051E-4</c:v>
                </c:pt>
                <c:pt idx="49978">
                  <c:v>3.8174228393472731E-4</c:v>
                </c:pt>
                <c:pt idx="49979">
                  <c:v>3.8174199289642269E-4</c:v>
                </c:pt>
                <c:pt idx="49980">
                  <c:v>3.8174152723513538E-4</c:v>
                </c:pt>
                <c:pt idx="49981">
                  <c:v>3.8174129440449178E-4</c:v>
                </c:pt>
                <c:pt idx="49982">
                  <c:v>3.8174120709300041E-4</c:v>
                </c:pt>
                <c:pt idx="49983">
                  <c:v>3.8174082874320447E-4</c:v>
                </c:pt>
                <c:pt idx="49984">
                  <c:v>3.817405086010695E-4</c:v>
                </c:pt>
                <c:pt idx="49985">
                  <c:v>3.8174018845893443E-4</c:v>
                </c:pt>
                <c:pt idx="49986">
                  <c:v>3.8174004293978209E-4</c:v>
                </c:pt>
                <c:pt idx="49987">
                  <c:v>3.8173934444785118E-4</c:v>
                </c:pt>
                <c:pt idx="49988">
                  <c:v>3.8173928624019032E-4</c:v>
                </c:pt>
                <c:pt idx="49989">
                  <c:v>3.817389952018857E-4</c:v>
                </c:pt>
                <c:pt idx="49990">
                  <c:v>3.8173861685208982E-4</c:v>
                </c:pt>
                <c:pt idx="49991">
                  <c:v>3.8173841312527662E-4</c:v>
                </c:pt>
                <c:pt idx="49992">
                  <c:v>3.8173818029463291E-4</c:v>
                </c:pt>
                <c:pt idx="49993">
                  <c:v>3.8173780194483697E-4</c:v>
                </c:pt>
                <c:pt idx="49994">
                  <c:v>3.8173754001036292E-4</c:v>
                </c:pt>
                <c:pt idx="49995">
                  <c:v>3.817370452452451E-4</c:v>
                </c:pt>
                <c:pt idx="49996">
                  <c:v>3.8173678331077099E-4</c:v>
                </c:pt>
                <c:pt idx="49997">
                  <c:v>3.8173657958395779E-4</c:v>
                </c:pt>
                <c:pt idx="49998">
                  <c:v>3.817361721303314E-4</c:v>
                </c:pt>
                <c:pt idx="49999">
                  <c:v>3.8173608481884003E-4</c:v>
                </c:pt>
                <c:pt idx="50000">
                  <c:v>3.8173550274223089E-4</c:v>
                </c:pt>
                <c:pt idx="50001">
                  <c:v>3.8173538632690912E-4</c:v>
                </c:pt>
                <c:pt idx="50002">
                  <c:v>3.8173486245796079E-4</c:v>
                </c:pt>
                <c:pt idx="50003">
                  <c:v>3.8173451321199542E-4</c:v>
                </c:pt>
                <c:pt idx="50004">
                  <c:v>3.8173428038135171E-4</c:v>
                </c:pt>
                <c:pt idx="50005">
                  <c:v>3.8173425127752131E-4</c:v>
                </c:pt>
                <c:pt idx="50006">
                  <c:v>3.8173364009708172E-4</c:v>
                </c:pt>
                <c:pt idx="50007">
                  <c:v>3.8173340726643801E-4</c:v>
                </c:pt>
                <c:pt idx="50008">
                  <c:v>3.8173308712430298E-4</c:v>
                </c:pt>
                <c:pt idx="50009">
                  <c:v>3.8173288339748979E-4</c:v>
                </c:pt>
                <c:pt idx="50010">
                  <c:v>3.8173259235918522E-4</c:v>
                </c:pt>
                <c:pt idx="50011">
                  <c:v>3.8173238863237202E-4</c:v>
                </c:pt>
                <c:pt idx="50012">
                  <c:v>3.8173201028257608E-4</c:v>
                </c:pt>
                <c:pt idx="50013">
                  <c:v>3.8173177745193238E-4</c:v>
                </c:pt>
                <c:pt idx="50014">
                  <c:v>3.8173145730979741E-4</c:v>
                </c:pt>
                <c:pt idx="50015">
                  <c:v>3.8173102075234061E-4</c:v>
                </c:pt>
                <c:pt idx="50016">
                  <c:v>3.817307879216969E-4</c:v>
                </c:pt>
                <c:pt idx="50017">
                  <c:v>3.8173046777956188E-4</c:v>
                </c:pt>
                <c:pt idx="50018">
                  <c:v>3.8173008942976589E-4</c:v>
                </c:pt>
                <c:pt idx="50019">
                  <c:v>3.8172965287230909E-4</c:v>
                </c:pt>
                <c:pt idx="50020">
                  <c:v>3.8172953645698732E-4</c:v>
                </c:pt>
                <c:pt idx="50021">
                  <c:v>3.8172915810719132E-4</c:v>
                </c:pt>
                <c:pt idx="50022">
                  <c:v>3.8172886706888681E-4</c:v>
                </c:pt>
                <c:pt idx="50023">
                  <c:v>3.817286342382431E-4</c:v>
                </c:pt>
                <c:pt idx="50024">
                  <c:v>3.8172822678461671E-4</c:v>
                </c:pt>
                <c:pt idx="50025">
                  <c:v>3.8172784843482083E-4</c:v>
                </c:pt>
                <c:pt idx="50026">
                  <c:v>3.8172767381183798E-4</c:v>
                </c:pt>
                <c:pt idx="50027">
                  <c:v>3.8172741187736392E-4</c:v>
                </c:pt>
                <c:pt idx="50028">
                  <c:v>3.8172697531990712E-4</c:v>
                </c:pt>
                <c:pt idx="50029">
                  <c:v>3.8172662607394159E-4</c:v>
                </c:pt>
                <c:pt idx="50030">
                  <c:v>3.8172642234712839E-4</c:v>
                </c:pt>
                <c:pt idx="50031">
                  <c:v>3.8172610220499342E-4</c:v>
                </c:pt>
                <c:pt idx="50032">
                  <c:v>3.8172592758201063E-4</c:v>
                </c:pt>
                <c:pt idx="50033">
                  <c:v>3.8172540371306241E-4</c:v>
                </c:pt>
                <c:pt idx="50034">
                  <c:v>3.8172514177858829E-4</c:v>
                </c:pt>
                <c:pt idx="50035">
                  <c:v>3.8172505446709692E-4</c:v>
                </c:pt>
                <c:pt idx="50036">
                  <c:v>3.8172455970197921E-4</c:v>
                </c:pt>
                <c:pt idx="50037">
                  <c:v>3.81724297767505E-4</c:v>
                </c:pt>
                <c:pt idx="50038">
                  <c:v>3.8172383210621769E-4</c:v>
                </c:pt>
                <c:pt idx="50039">
                  <c:v>3.8172374479472643E-4</c:v>
                </c:pt>
                <c:pt idx="50040">
                  <c:v>3.8172354106791317E-4</c:v>
                </c:pt>
                <c:pt idx="50041">
                  <c:v>3.8172319182194769E-4</c:v>
                </c:pt>
                <c:pt idx="50042">
                  <c:v>3.8172272616066039E-4</c:v>
                </c:pt>
                <c:pt idx="50043">
                  <c:v>3.8172231870703399E-4</c:v>
                </c:pt>
                <c:pt idx="50044">
                  <c:v>3.8172208587639028E-4</c:v>
                </c:pt>
                <c:pt idx="50045">
                  <c:v>3.8172188214957709E-4</c:v>
                </c:pt>
                <c:pt idx="50046">
                  <c:v>3.8172147469595069E-4</c:v>
                </c:pt>
                <c:pt idx="50047">
                  <c:v>3.8172097993083298E-4</c:v>
                </c:pt>
                <c:pt idx="50048">
                  <c:v>3.8172086351551121E-4</c:v>
                </c:pt>
                <c:pt idx="50049">
                  <c:v>3.8172071799635893E-4</c:v>
                </c:pt>
                <c:pt idx="50050">
                  <c:v>3.8172036875039339E-4</c:v>
                </c:pt>
                <c:pt idx="50051">
                  <c:v>3.8172010681591928E-4</c:v>
                </c:pt>
                <c:pt idx="50052">
                  <c:v>3.8171969936229289E-4</c:v>
                </c:pt>
                <c:pt idx="50053">
                  <c:v>3.8171940832398832E-4</c:v>
                </c:pt>
                <c:pt idx="50054">
                  <c:v>3.8171923370100558E-4</c:v>
                </c:pt>
                <c:pt idx="50055">
                  <c:v>3.817186807282269E-4</c:v>
                </c:pt>
                <c:pt idx="50056">
                  <c:v>3.817184770014137E-4</c:v>
                </c:pt>
                <c:pt idx="50057">
                  <c:v>3.8171795313246548E-4</c:v>
                </c:pt>
                <c:pt idx="50058">
                  <c:v>3.817178076133132E-4</c:v>
                </c:pt>
                <c:pt idx="50059">
                  <c:v>3.8171754567883909E-4</c:v>
                </c:pt>
                <c:pt idx="50060">
                  <c:v>3.8171708001755178E-4</c:v>
                </c:pt>
                <c:pt idx="50061">
                  <c:v>3.8171696360223001E-4</c:v>
                </c:pt>
                <c:pt idx="50062">
                  <c:v>3.8171664346009487E-4</c:v>
                </c:pt>
                <c:pt idx="50063">
                  <c:v>3.817163233179599E-4</c:v>
                </c:pt>
                <c:pt idx="50064">
                  <c:v>3.8171617779880762E-4</c:v>
                </c:pt>
                <c:pt idx="50065">
                  <c:v>3.8171571213752031E-4</c:v>
                </c:pt>
                <c:pt idx="50066">
                  <c:v>3.8171547930687671E-4</c:v>
                </c:pt>
                <c:pt idx="50067">
                  <c:v>3.8171495543792838E-4</c:v>
                </c:pt>
                <c:pt idx="50068">
                  <c:v>3.8171472260728478E-4</c:v>
                </c:pt>
                <c:pt idx="50069">
                  <c:v>3.8171434425748879E-4</c:v>
                </c:pt>
                <c:pt idx="50070">
                  <c:v>3.8171411142684519E-4</c:v>
                </c:pt>
                <c:pt idx="50071">
                  <c:v>3.8171384949237108E-4</c:v>
                </c:pt>
                <c:pt idx="50072">
                  <c:v>3.8171352935023611E-4</c:v>
                </c:pt>
                <c:pt idx="50073">
                  <c:v>3.8171323831193149E-4</c:v>
                </c:pt>
                <c:pt idx="50074">
                  <c:v>3.8171285996213561E-4</c:v>
                </c:pt>
                <c:pt idx="50075">
                  <c:v>3.8171256892383099E-4</c:v>
                </c:pt>
                <c:pt idx="50076">
                  <c:v>3.8171251071617013E-4</c:v>
                </c:pt>
                <c:pt idx="50077">
                  <c:v>3.8171201595105231E-4</c:v>
                </c:pt>
                <c:pt idx="50078">
                  <c:v>3.8171178312040871E-4</c:v>
                </c:pt>
                <c:pt idx="50079">
                  <c:v>3.81711550289765E-4</c:v>
                </c:pt>
                <c:pt idx="50080">
                  <c:v>3.817111137323081E-4</c:v>
                </c:pt>
                <c:pt idx="50081">
                  <c:v>3.8171091000549501E-4</c:v>
                </c:pt>
                <c:pt idx="50082">
                  <c:v>3.8171050255186861E-4</c:v>
                </c:pt>
                <c:pt idx="50083">
                  <c:v>3.8171032792888582E-4</c:v>
                </c:pt>
                <c:pt idx="50084">
                  <c:v>3.8170965854078531E-4</c:v>
                </c:pt>
                <c:pt idx="50085">
                  <c:v>3.817096003331244E-4</c:v>
                </c:pt>
                <c:pt idx="50086">
                  <c:v>3.8170916377566749E-4</c:v>
                </c:pt>
                <c:pt idx="50087">
                  <c:v>3.8170896004885441E-4</c:v>
                </c:pt>
                <c:pt idx="50088">
                  <c:v>3.817085234913975E-4</c:v>
                </c:pt>
                <c:pt idx="50089">
                  <c:v>3.8170837797224522E-4</c:v>
                </c:pt>
                <c:pt idx="50090">
                  <c:v>3.8170811603777111E-4</c:v>
                </c:pt>
                <c:pt idx="50091">
                  <c:v>3.8170788320712751E-4</c:v>
                </c:pt>
                <c:pt idx="50092">
                  <c:v>3.8170735933817918E-4</c:v>
                </c:pt>
                <c:pt idx="50093">
                  <c:v>3.8170715561136598E-4</c:v>
                </c:pt>
                <c:pt idx="50094">
                  <c:v>3.817067772615701E-4</c:v>
                </c:pt>
                <c:pt idx="50095">
                  <c:v>3.8170660263858741E-4</c:v>
                </c:pt>
                <c:pt idx="50096">
                  <c:v>3.8170604966580868E-4</c:v>
                </c:pt>
                <c:pt idx="50097">
                  <c:v>3.8170587504282588E-4</c:v>
                </c:pt>
                <c:pt idx="50098">
                  <c:v>3.8170552579686051E-4</c:v>
                </c:pt>
                <c:pt idx="50099">
                  <c:v>3.8170523475855589E-4</c:v>
                </c:pt>
                <c:pt idx="50100">
                  <c:v>3.8170494372025132E-4</c:v>
                </c:pt>
                <c:pt idx="50101">
                  <c:v>3.8170465268194681E-4</c:v>
                </c:pt>
                <c:pt idx="50102">
                  <c:v>3.8170453626662487E-4</c:v>
                </c:pt>
                <c:pt idx="50103">
                  <c:v>3.8170401239767671E-4</c:v>
                </c:pt>
                <c:pt idx="50104">
                  <c:v>3.8170377956703311E-4</c:v>
                </c:pt>
                <c:pt idx="50105">
                  <c:v>3.8170337211340671E-4</c:v>
                </c:pt>
                <c:pt idx="50106">
                  <c:v>3.8170325569808478E-4</c:v>
                </c:pt>
                <c:pt idx="50107">
                  <c:v>3.8170279003679752E-4</c:v>
                </c:pt>
                <c:pt idx="50108">
                  <c:v>3.8170249899849301E-4</c:v>
                </c:pt>
                <c:pt idx="50109">
                  <c:v>3.8170217885635788E-4</c:v>
                </c:pt>
                <c:pt idx="50110">
                  <c:v>3.8170171319507062E-4</c:v>
                </c:pt>
                <c:pt idx="50111">
                  <c:v>3.8170156767591829E-4</c:v>
                </c:pt>
                <c:pt idx="50112">
                  <c:v>3.8170113111846149E-4</c:v>
                </c:pt>
                <c:pt idx="50113">
                  <c:v>3.817009564954787E-4</c:v>
                </c:pt>
                <c:pt idx="50114">
                  <c:v>3.8170060724951332E-4</c:v>
                </c:pt>
                <c:pt idx="50115">
                  <c:v>3.8170028710737819E-4</c:v>
                </c:pt>
                <c:pt idx="50116">
                  <c:v>3.8170008338056499E-4</c:v>
                </c:pt>
                <c:pt idx="50117">
                  <c:v>3.8169973413459962E-4</c:v>
                </c:pt>
                <c:pt idx="50118">
                  <c:v>3.8169950130395591E-4</c:v>
                </c:pt>
                <c:pt idx="50119">
                  <c:v>3.816990356426686E-4</c:v>
                </c:pt>
                <c:pt idx="50120">
                  <c:v>3.8169862818904221E-4</c:v>
                </c:pt>
                <c:pt idx="50121">
                  <c:v>3.8169851177372038E-4</c:v>
                </c:pt>
                <c:pt idx="50122">
                  <c:v>3.8169833715073759E-4</c:v>
                </c:pt>
                <c:pt idx="50123">
                  <c:v>3.8169798790477222E-4</c:v>
                </c:pt>
                <c:pt idx="50124">
                  <c:v>3.8169737672433263E-4</c:v>
                </c:pt>
                <c:pt idx="50125">
                  <c:v>3.8169740582816297E-4</c:v>
                </c:pt>
                <c:pt idx="50126">
                  <c:v>3.8169696927070618E-4</c:v>
                </c:pt>
                <c:pt idx="50127">
                  <c:v>3.8169664912857121E-4</c:v>
                </c:pt>
                <c:pt idx="50128">
                  <c:v>3.8169627077877522E-4</c:v>
                </c:pt>
                <c:pt idx="50129">
                  <c:v>3.8169597974047059E-4</c:v>
                </c:pt>
                <c:pt idx="50130">
                  <c:v>3.8169563049450522E-4</c:v>
                </c:pt>
                <c:pt idx="50131">
                  <c:v>3.8169542676769202E-4</c:v>
                </c:pt>
                <c:pt idx="50132">
                  <c:v>3.8169516483321791E-4</c:v>
                </c:pt>
                <c:pt idx="50133">
                  <c:v>3.8169481558725238E-4</c:v>
                </c:pt>
                <c:pt idx="50134">
                  <c:v>3.8169443723745639E-4</c:v>
                </c:pt>
                <c:pt idx="50135">
                  <c:v>3.8169423351064319E-4</c:v>
                </c:pt>
                <c:pt idx="50136">
                  <c:v>3.8169397157616908E-4</c:v>
                </c:pt>
                <c:pt idx="50137">
                  <c:v>3.8169356412254268E-4</c:v>
                </c:pt>
                <c:pt idx="50138">
                  <c:v>3.816931857727468E-4</c:v>
                </c:pt>
                <c:pt idx="50139">
                  <c:v>3.816929820459336E-4</c:v>
                </c:pt>
                <c:pt idx="50140">
                  <c:v>3.816925163846463E-4</c:v>
                </c:pt>
                <c:pt idx="50141">
                  <c:v>3.8169228355400259E-4</c:v>
                </c:pt>
                <c:pt idx="50142">
                  <c:v>3.8169184699654579E-4</c:v>
                </c:pt>
                <c:pt idx="50143">
                  <c:v>3.8169146864674991E-4</c:v>
                </c:pt>
                <c:pt idx="50144">
                  <c:v>3.8169129402376711E-4</c:v>
                </c:pt>
                <c:pt idx="50145">
                  <c:v>3.8169111940078437E-4</c:v>
                </c:pt>
                <c:pt idx="50146">
                  <c:v>3.8169071194715798E-4</c:v>
                </c:pt>
                <c:pt idx="50147">
                  <c:v>3.8169053732417518E-4</c:v>
                </c:pt>
                <c:pt idx="50148">
                  <c:v>3.8169024628587073E-4</c:v>
                </c:pt>
                <c:pt idx="50149">
                  <c:v>3.8169010076671839E-4</c:v>
                </c:pt>
                <c:pt idx="50150">
                  <c:v>3.8168943137861788E-4</c:v>
                </c:pt>
                <c:pt idx="50151">
                  <c:v>3.8168919854797417E-4</c:v>
                </c:pt>
                <c:pt idx="50152">
                  <c:v>3.8168890750966972E-4</c:v>
                </c:pt>
                <c:pt idx="50153">
                  <c:v>3.8168852915987372E-4</c:v>
                </c:pt>
                <c:pt idx="50154">
                  <c:v>3.8168817991390819E-4</c:v>
                </c:pt>
                <c:pt idx="50155">
                  <c:v>3.816880052909255E-4</c:v>
                </c:pt>
                <c:pt idx="50156">
                  <c:v>3.8168774335645139E-4</c:v>
                </c:pt>
                <c:pt idx="50157">
                  <c:v>3.8168739411048591E-4</c:v>
                </c:pt>
                <c:pt idx="50158">
                  <c:v>3.8168716127984231E-4</c:v>
                </c:pt>
                <c:pt idx="50159">
                  <c:v>3.8168698665685952E-4</c:v>
                </c:pt>
                <c:pt idx="50160">
                  <c:v>3.8168663741089398E-4</c:v>
                </c:pt>
                <c:pt idx="50161">
                  <c:v>3.816862590610981E-4</c:v>
                </c:pt>
                <c:pt idx="50162">
                  <c:v>3.8168576429598028E-4</c:v>
                </c:pt>
                <c:pt idx="50163">
                  <c:v>3.8168573519214988E-4</c:v>
                </c:pt>
                <c:pt idx="50164">
                  <c:v>3.8168526953086262E-4</c:v>
                </c:pt>
                <c:pt idx="50165">
                  <c:v>3.8168489118106658E-4</c:v>
                </c:pt>
                <c:pt idx="50166">
                  <c:v>3.8168462924659252E-4</c:v>
                </c:pt>
                <c:pt idx="50167">
                  <c:v>3.8168442551977932E-4</c:v>
                </c:pt>
                <c:pt idx="50168">
                  <c:v>3.8168381433933968E-4</c:v>
                </c:pt>
                <c:pt idx="50169">
                  <c:v>3.8168358150869608E-4</c:v>
                </c:pt>
                <c:pt idx="50170">
                  <c:v>3.816832322627306E-4</c:v>
                </c:pt>
                <c:pt idx="50171">
                  <c:v>3.8168311584740883E-4</c:v>
                </c:pt>
                <c:pt idx="50172">
                  <c:v>3.8168285391293472E-4</c:v>
                </c:pt>
                <c:pt idx="50173">
                  <c:v>3.816823591478169E-4</c:v>
                </c:pt>
                <c:pt idx="50174">
                  <c:v>3.8168230094015598E-4</c:v>
                </c:pt>
                <c:pt idx="50175">
                  <c:v>3.8168192259035999E-4</c:v>
                </c:pt>
                <c:pt idx="50176">
                  <c:v>3.8168139872141182E-4</c:v>
                </c:pt>
                <c:pt idx="50177">
                  <c:v>3.8168136961758142E-4</c:v>
                </c:pt>
                <c:pt idx="50178">
                  <c:v>3.816808748524636E-4</c:v>
                </c:pt>
                <c:pt idx="50179">
                  <c:v>3.8168067112565041E-4</c:v>
                </c:pt>
                <c:pt idx="50180">
                  <c:v>3.8168026367202401E-4</c:v>
                </c:pt>
                <c:pt idx="50181">
                  <c:v>3.8167991442605848E-4</c:v>
                </c:pt>
                <c:pt idx="50182">
                  <c:v>3.8167950697243208E-4</c:v>
                </c:pt>
                <c:pt idx="50183">
                  <c:v>3.8167921593412762E-4</c:v>
                </c:pt>
                <c:pt idx="50184">
                  <c:v>3.8167880848050117E-4</c:v>
                </c:pt>
                <c:pt idx="50185">
                  <c:v>3.816787211690098E-4</c:v>
                </c:pt>
                <c:pt idx="50186">
                  <c:v>3.8167834281921392E-4</c:v>
                </c:pt>
                <c:pt idx="50187">
                  <c:v>3.8167808088473981E-4</c:v>
                </c:pt>
                <c:pt idx="50188">
                  <c:v>3.8167770253494382E-4</c:v>
                </c:pt>
                <c:pt idx="50189">
                  <c:v>3.8167761522345239E-4</c:v>
                </c:pt>
                <c:pt idx="50190">
                  <c:v>3.8167694583535189E-4</c:v>
                </c:pt>
                <c:pt idx="50191">
                  <c:v>3.816767712123692E-4</c:v>
                </c:pt>
                <c:pt idx="50192">
                  <c:v>3.8167645107023418E-4</c:v>
                </c:pt>
                <c:pt idx="50193">
                  <c:v>3.8167621823959053E-4</c:v>
                </c:pt>
                <c:pt idx="50194">
                  <c:v>3.816758980974555E-4</c:v>
                </c:pt>
                <c:pt idx="50195">
                  <c:v>3.8167551974765962E-4</c:v>
                </c:pt>
                <c:pt idx="50196">
                  <c:v>3.8167534512467682E-4</c:v>
                </c:pt>
                <c:pt idx="50197">
                  <c:v>3.8167511229403322E-4</c:v>
                </c:pt>
                <c:pt idx="50198">
                  <c:v>3.8167458842508489E-4</c:v>
                </c:pt>
                <c:pt idx="50199">
                  <c:v>3.8167429738678038E-4</c:v>
                </c:pt>
                <c:pt idx="50200">
                  <c:v>3.8167386082932348E-4</c:v>
                </c:pt>
                <c:pt idx="50201">
                  <c:v>3.8167365710251028E-4</c:v>
                </c:pt>
                <c:pt idx="50202">
                  <c:v>3.8167339516803622E-4</c:v>
                </c:pt>
                <c:pt idx="50203">
                  <c:v>3.816730750259012E-4</c:v>
                </c:pt>
                <c:pt idx="50204">
                  <c:v>3.8167284219525749E-4</c:v>
                </c:pt>
                <c:pt idx="50205">
                  <c:v>3.8167260936461389E-4</c:v>
                </c:pt>
                <c:pt idx="50206">
                  <c:v>3.8167228922247892E-4</c:v>
                </c:pt>
                <c:pt idx="50207">
                  <c:v>3.8167173624970019E-4</c:v>
                </c:pt>
                <c:pt idx="50208">
                  <c:v>3.8167164893820882E-4</c:v>
                </c:pt>
                <c:pt idx="50209">
                  <c:v>3.816711250692606E-4</c:v>
                </c:pt>
                <c:pt idx="50210">
                  <c:v>3.8167080492712557E-4</c:v>
                </c:pt>
                <c:pt idx="50211">
                  <c:v>3.8167077582329512E-4</c:v>
                </c:pt>
                <c:pt idx="50212">
                  <c:v>3.8167048478499049E-4</c:v>
                </c:pt>
                <c:pt idx="50213">
                  <c:v>3.816700482275337E-4</c:v>
                </c:pt>
                <c:pt idx="50214">
                  <c:v>3.816698445007205E-4</c:v>
                </c:pt>
                <c:pt idx="50215">
                  <c:v>3.8166937883943319E-4</c:v>
                </c:pt>
                <c:pt idx="50216">
                  <c:v>3.8166902959346771E-4</c:v>
                </c:pt>
                <c:pt idx="50217">
                  <c:v>3.8166865124367177E-4</c:v>
                </c:pt>
                <c:pt idx="50218">
                  <c:v>3.8166841841302812E-4</c:v>
                </c:pt>
                <c:pt idx="50219">
                  <c:v>3.8166818558238452E-4</c:v>
                </c:pt>
                <c:pt idx="50220">
                  <c:v>3.8166795275174081E-4</c:v>
                </c:pt>
                <c:pt idx="50221">
                  <c:v>3.8166745798662299E-4</c:v>
                </c:pt>
                <c:pt idx="50222">
                  <c:v>3.8166713784448802E-4</c:v>
                </c:pt>
                <c:pt idx="50223">
                  <c:v>3.8166693411767477E-4</c:v>
                </c:pt>
                <c:pt idx="50224">
                  <c:v>3.8166658487170929E-4</c:v>
                </c:pt>
                <c:pt idx="50225">
                  <c:v>3.816661483142525E-4</c:v>
                </c:pt>
                <c:pt idx="50226">
                  <c:v>3.8166609010659158E-4</c:v>
                </c:pt>
                <c:pt idx="50227">
                  <c:v>3.8166565354913468E-4</c:v>
                </c:pt>
                <c:pt idx="50228">
                  <c:v>3.8166550802998239E-4</c:v>
                </c:pt>
                <c:pt idx="50229">
                  <c:v>3.8166492595337331E-4</c:v>
                </c:pt>
                <c:pt idx="50230">
                  <c:v>3.8166463491506869E-4</c:v>
                </c:pt>
                <c:pt idx="50231">
                  <c:v>3.8166443118825549E-4</c:v>
                </c:pt>
                <c:pt idx="50232">
                  <c:v>3.8166408194229012E-4</c:v>
                </c:pt>
                <c:pt idx="50233">
                  <c:v>3.8166387821547692E-4</c:v>
                </c:pt>
                <c:pt idx="50234">
                  <c:v>3.8166349986568088E-4</c:v>
                </c:pt>
                <c:pt idx="50235">
                  <c:v>3.8166306330822408E-4</c:v>
                </c:pt>
                <c:pt idx="50236">
                  <c:v>3.8166280137375003E-4</c:v>
                </c:pt>
                <c:pt idx="50237">
                  <c:v>3.8166253943927591E-4</c:v>
                </c:pt>
                <c:pt idx="50238">
                  <c:v>3.8166219019331038E-4</c:v>
                </c:pt>
                <c:pt idx="50239">
                  <c:v>3.8166201557032759E-4</c:v>
                </c:pt>
                <c:pt idx="50240">
                  <c:v>3.8166187005117541E-4</c:v>
                </c:pt>
                <c:pt idx="50241">
                  <c:v>3.8166137528605759E-4</c:v>
                </c:pt>
                <c:pt idx="50242">
                  <c:v>3.8166120066307491E-4</c:v>
                </c:pt>
                <c:pt idx="50243">
                  <c:v>3.81660764105618E-4</c:v>
                </c:pt>
                <c:pt idx="50244">
                  <c:v>3.8166032754816109E-4</c:v>
                </c:pt>
                <c:pt idx="50245">
                  <c:v>3.8166015292517841E-4</c:v>
                </c:pt>
                <c:pt idx="50246">
                  <c:v>3.8165959995239968E-4</c:v>
                </c:pt>
                <c:pt idx="50247">
                  <c:v>3.8165945443324739E-4</c:v>
                </c:pt>
                <c:pt idx="50248">
                  <c:v>3.816592507064342E-4</c:v>
                </c:pt>
                <c:pt idx="50249">
                  <c:v>3.8165875594131649E-4</c:v>
                </c:pt>
                <c:pt idx="50250">
                  <c:v>3.8165852311067278E-4</c:v>
                </c:pt>
                <c:pt idx="50251">
                  <c:v>3.8165808655321598E-4</c:v>
                </c:pt>
                <c:pt idx="50252">
                  <c:v>3.8165776641108101E-4</c:v>
                </c:pt>
                <c:pt idx="50253">
                  <c:v>3.8165776641108101E-4</c:v>
                </c:pt>
                <c:pt idx="50254">
                  <c:v>3.8165721343830228E-4</c:v>
                </c:pt>
                <c:pt idx="50255">
                  <c:v>3.8165695150382822E-4</c:v>
                </c:pt>
                <c:pt idx="50256">
                  <c:v>3.8165648584254091E-4</c:v>
                </c:pt>
                <c:pt idx="50257">
                  <c:v>3.8165604928508401E-4</c:v>
                </c:pt>
                <c:pt idx="50258">
                  <c:v>3.8165587466210132E-4</c:v>
                </c:pt>
                <c:pt idx="50259">
                  <c:v>3.8165549631230528E-4</c:v>
                </c:pt>
                <c:pt idx="50260">
                  <c:v>3.8165526348166168E-4</c:v>
                </c:pt>
                <c:pt idx="50261">
                  <c:v>3.8165497244335711E-4</c:v>
                </c:pt>
                <c:pt idx="50262">
                  <c:v>3.8165465230122209E-4</c:v>
                </c:pt>
                <c:pt idx="50263">
                  <c:v>3.8165441947057838E-4</c:v>
                </c:pt>
                <c:pt idx="50264">
                  <c:v>3.8165412843227392E-4</c:v>
                </c:pt>
                <c:pt idx="50265">
                  <c:v>3.8165377918630838E-4</c:v>
                </c:pt>
                <c:pt idx="50266">
                  <c:v>3.8165340083651239E-4</c:v>
                </c:pt>
                <c:pt idx="50267">
                  <c:v>3.8165305159054702E-4</c:v>
                </c:pt>
                <c:pt idx="50268">
                  <c:v>3.8165284786373382E-4</c:v>
                </c:pt>
                <c:pt idx="50269">
                  <c:v>3.8165267324075097E-4</c:v>
                </c:pt>
                <c:pt idx="50270">
                  <c:v>3.8165206206031138E-4</c:v>
                </c:pt>
                <c:pt idx="50271">
                  <c:v>3.8165191654115921E-4</c:v>
                </c:pt>
                <c:pt idx="50272">
                  <c:v>3.8165150908753281E-4</c:v>
                </c:pt>
                <c:pt idx="50273">
                  <c:v>3.8165136356838048E-4</c:v>
                </c:pt>
                <c:pt idx="50274">
                  <c:v>3.8165092701092362E-4</c:v>
                </c:pt>
                <c:pt idx="50275">
                  <c:v>3.8165075238794088E-4</c:v>
                </c:pt>
                <c:pt idx="50276">
                  <c:v>3.8165025762282312E-4</c:v>
                </c:pt>
                <c:pt idx="50277">
                  <c:v>3.8165008299984038E-4</c:v>
                </c:pt>
                <c:pt idx="50278">
                  <c:v>3.8164970465004439E-4</c:v>
                </c:pt>
                <c:pt idx="50279">
                  <c:v>3.8164941361173987E-4</c:v>
                </c:pt>
                <c:pt idx="50280">
                  <c:v>3.8164918078109622E-4</c:v>
                </c:pt>
                <c:pt idx="50281">
                  <c:v>3.8164883153513069E-4</c:v>
                </c:pt>
                <c:pt idx="50282">
                  <c:v>3.8164848228916531E-4</c:v>
                </c:pt>
                <c:pt idx="50283">
                  <c:v>3.8164813304319978E-4</c:v>
                </c:pt>
                <c:pt idx="50284">
                  <c:v>3.8164790021255612E-4</c:v>
                </c:pt>
                <c:pt idx="50285">
                  <c:v>3.8164743455126882E-4</c:v>
                </c:pt>
                <c:pt idx="50286">
                  <c:v>3.8164728903211648E-4</c:v>
                </c:pt>
                <c:pt idx="50287">
                  <c:v>3.8164699799381202E-4</c:v>
                </c:pt>
                <c:pt idx="50288">
                  <c:v>3.8164653233252471E-4</c:v>
                </c:pt>
                <c:pt idx="50289">
                  <c:v>3.8164618308655918E-4</c:v>
                </c:pt>
                <c:pt idx="50290">
                  <c:v>3.8164609577506781E-4</c:v>
                </c:pt>
                <c:pt idx="50291">
                  <c:v>3.8164565921761101E-4</c:v>
                </c:pt>
                <c:pt idx="50292">
                  <c:v>3.8164545549079781E-4</c:v>
                </c:pt>
                <c:pt idx="50293">
                  <c:v>3.8164507714100182E-4</c:v>
                </c:pt>
                <c:pt idx="50294">
                  <c:v>3.816445532720536E-4</c:v>
                </c:pt>
                <c:pt idx="50295">
                  <c:v>3.8164449506439269E-4</c:v>
                </c:pt>
                <c:pt idx="50296">
                  <c:v>3.8164408761076629E-4</c:v>
                </c:pt>
                <c:pt idx="50297">
                  <c:v>3.816436801571399E-4</c:v>
                </c:pt>
                <c:pt idx="50298">
                  <c:v>3.8164353463798761E-4</c:v>
                </c:pt>
                <c:pt idx="50299">
                  <c:v>3.8164321449585259E-4</c:v>
                </c:pt>
                <c:pt idx="50300">
                  <c:v>3.8164286524988711E-4</c:v>
                </c:pt>
                <c:pt idx="50301">
                  <c:v>3.8164251600392157E-4</c:v>
                </c:pt>
                <c:pt idx="50302">
                  <c:v>3.8164213765412569E-4</c:v>
                </c:pt>
                <c:pt idx="50303">
                  <c:v>3.8164199213497341E-4</c:v>
                </c:pt>
                <c:pt idx="50304">
                  <c:v>3.8164146826602519E-4</c:v>
                </c:pt>
                <c:pt idx="50305">
                  <c:v>3.8164135185070341E-4</c:v>
                </c:pt>
                <c:pt idx="50306">
                  <c:v>3.8164117722772062E-4</c:v>
                </c:pt>
                <c:pt idx="50307">
                  <c:v>3.8164071156643331E-4</c:v>
                </c:pt>
                <c:pt idx="50308">
                  <c:v>3.8164030411280692E-4</c:v>
                </c:pt>
                <c:pt idx="50309">
                  <c:v>3.8164027500897651E-4</c:v>
                </c:pt>
                <c:pt idx="50310">
                  <c:v>3.8163969293236732E-4</c:v>
                </c:pt>
                <c:pt idx="50311">
                  <c:v>3.816393727902323E-4</c:v>
                </c:pt>
                <c:pt idx="50312">
                  <c:v>3.8163879071362322E-4</c:v>
                </c:pt>
                <c:pt idx="50313">
                  <c:v>3.8163876160979271E-4</c:v>
                </c:pt>
                <c:pt idx="50314">
                  <c:v>3.8163841236382717E-4</c:v>
                </c:pt>
                <c:pt idx="50315">
                  <c:v>3.816384996753186E-4</c:v>
                </c:pt>
                <c:pt idx="50316">
                  <c:v>3.8163788849487901E-4</c:v>
                </c:pt>
                <c:pt idx="50317">
                  <c:v>3.816374228335917E-4</c:v>
                </c:pt>
                <c:pt idx="50318">
                  <c:v>3.8163748104125261E-4</c:v>
                </c:pt>
                <c:pt idx="50319">
                  <c:v>3.8163686986081302E-4</c:v>
                </c:pt>
                <c:pt idx="50320">
                  <c:v>3.8163657882250851E-4</c:v>
                </c:pt>
                <c:pt idx="50321">
                  <c:v>3.8163620047271252E-4</c:v>
                </c:pt>
                <c:pt idx="50322">
                  <c:v>3.8163596764206892E-4</c:v>
                </c:pt>
                <c:pt idx="50323">
                  <c:v>3.8163561839610338E-4</c:v>
                </c:pt>
                <c:pt idx="50324">
                  <c:v>3.8163538556545967E-4</c:v>
                </c:pt>
                <c:pt idx="50325">
                  <c:v>3.8163489080034202E-4</c:v>
                </c:pt>
                <c:pt idx="50326">
                  <c:v>3.8163477438502008E-4</c:v>
                </c:pt>
                <c:pt idx="50327">
                  <c:v>3.8163445424288511E-4</c:v>
                </c:pt>
                <c:pt idx="50328">
                  <c:v>3.8163410499691958E-4</c:v>
                </c:pt>
                <c:pt idx="50329">
                  <c:v>3.8163372664712369E-4</c:v>
                </c:pt>
                <c:pt idx="50330">
                  <c:v>3.8163355202414101E-4</c:v>
                </c:pt>
                <c:pt idx="50331">
                  <c:v>3.8163305725902319E-4</c:v>
                </c:pt>
                <c:pt idx="50332">
                  <c:v>3.8163291173987091E-4</c:v>
                </c:pt>
                <c:pt idx="50333">
                  <c:v>3.8163267890922731E-4</c:v>
                </c:pt>
                <c:pt idx="50334">
                  <c:v>3.8163218414410949E-4</c:v>
                </c:pt>
                <c:pt idx="50335">
                  <c:v>3.816318057943135E-4</c:v>
                </c:pt>
                <c:pt idx="50336">
                  <c:v>3.8163142744451761E-4</c:v>
                </c:pt>
                <c:pt idx="50337">
                  <c:v>3.8163125282153493E-4</c:v>
                </c:pt>
                <c:pt idx="50338">
                  <c:v>3.8163099088706082E-4</c:v>
                </c:pt>
                <c:pt idx="50339">
                  <c:v>3.8163067074492568E-4</c:v>
                </c:pt>
                <c:pt idx="50340">
                  <c:v>3.816302923951298E-4</c:v>
                </c:pt>
                <c:pt idx="50341">
                  <c:v>3.8163026329129929E-4</c:v>
                </c:pt>
                <c:pt idx="50342">
                  <c:v>3.8162965211085981E-4</c:v>
                </c:pt>
                <c:pt idx="50343">
                  <c:v>3.8162944838404661E-4</c:v>
                </c:pt>
                <c:pt idx="50344">
                  <c:v>3.8162904093042021E-4</c:v>
                </c:pt>
                <c:pt idx="50345">
                  <c:v>3.8162883720360702E-4</c:v>
                </c:pt>
                <c:pt idx="50346">
                  <c:v>3.8162819691933692E-4</c:v>
                </c:pt>
                <c:pt idx="50347">
                  <c:v>3.8162810960784549E-4</c:v>
                </c:pt>
                <c:pt idx="50348">
                  <c:v>3.8162781856954098E-4</c:v>
                </c:pt>
                <c:pt idx="50349">
                  <c:v>3.8162744021974499E-4</c:v>
                </c:pt>
                <c:pt idx="50350">
                  <c:v>3.8162709097377961E-4</c:v>
                </c:pt>
                <c:pt idx="50351">
                  <c:v>3.816270618699491E-4</c:v>
                </c:pt>
                <c:pt idx="50352">
                  <c:v>3.8162677083164448E-4</c:v>
                </c:pt>
                <c:pt idx="50353">
                  <c:v>3.8162642158567911E-4</c:v>
                </c:pt>
                <c:pt idx="50354">
                  <c:v>3.8162569398991758E-4</c:v>
                </c:pt>
                <c:pt idx="50355">
                  <c:v>3.8162569398991758E-4</c:v>
                </c:pt>
                <c:pt idx="50356">
                  <c:v>3.8162519922479993E-4</c:v>
                </c:pt>
                <c:pt idx="50357">
                  <c:v>3.8162496639415622E-4</c:v>
                </c:pt>
                <c:pt idx="50358">
                  <c:v>3.8162458804436028E-4</c:v>
                </c:pt>
                <c:pt idx="50359">
                  <c:v>3.8162441342137749E-4</c:v>
                </c:pt>
                <c:pt idx="50360">
                  <c:v>3.8162386044859892E-4</c:v>
                </c:pt>
                <c:pt idx="50361">
                  <c:v>3.8162388955242932E-4</c:v>
                </c:pt>
                <c:pt idx="50362">
                  <c:v>3.8162327837198973E-4</c:v>
                </c:pt>
                <c:pt idx="50363">
                  <c:v>3.8162307464517648E-4</c:v>
                </c:pt>
                <c:pt idx="50364">
                  <c:v>3.8162272539921099E-4</c:v>
                </c:pt>
                <c:pt idx="50365">
                  <c:v>3.8162246346473688E-4</c:v>
                </c:pt>
                <c:pt idx="50366">
                  <c:v>3.8162220153026277E-4</c:v>
                </c:pt>
                <c:pt idx="50367">
                  <c:v>3.8162182318046689E-4</c:v>
                </c:pt>
                <c:pt idx="50368">
                  <c:v>3.8162147393450141E-4</c:v>
                </c:pt>
                <c:pt idx="50369">
                  <c:v>3.8162129931151872E-4</c:v>
                </c:pt>
                <c:pt idx="50370">
                  <c:v>3.816210082732141E-4</c:v>
                </c:pt>
                <c:pt idx="50371">
                  <c:v>3.8162048440426588E-4</c:v>
                </c:pt>
                <c:pt idx="50372">
                  <c:v>3.8162016426213091E-4</c:v>
                </c:pt>
                <c:pt idx="50373">
                  <c:v>3.8162016426213091E-4</c:v>
                </c:pt>
                <c:pt idx="50374">
                  <c:v>3.8161972770467401E-4</c:v>
                </c:pt>
                <c:pt idx="50375">
                  <c:v>3.8161934935487812E-4</c:v>
                </c:pt>
                <c:pt idx="50376">
                  <c:v>3.8161908742040401E-4</c:v>
                </c:pt>
                <c:pt idx="50377">
                  <c:v>3.8161873817443848E-4</c:v>
                </c:pt>
                <c:pt idx="50378">
                  <c:v>3.8161844713613391E-4</c:v>
                </c:pt>
                <c:pt idx="50379">
                  <c:v>3.816179814748466E-4</c:v>
                </c:pt>
                <c:pt idx="50380">
                  <c:v>3.8161774864420289E-4</c:v>
                </c:pt>
                <c:pt idx="50381">
                  <c:v>3.8161774864420289E-4</c:v>
                </c:pt>
                <c:pt idx="50382">
                  <c:v>3.816171083599329E-4</c:v>
                </c:pt>
                <c:pt idx="50383">
                  <c:v>3.8161675911396742E-4</c:v>
                </c:pt>
                <c:pt idx="50384">
                  <c:v>3.8161661359481508E-4</c:v>
                </c:pt>
                <c:pt idx="50385">
                  <c:v>3.816162352450192E-4</c:v>
                </c:pt>
                <c:pt idx="50386">
                  <c:v>3.81616031518206E-4</c:v>
                </c:pt>
                <c:pt idx="50387">
                  <c:v>3.816155949607491E-4</c:v>
                </c:pt>
                <c:pt idx="50388">
                  <c:v>3.8161533302627498E-4</c:v>
                </c:pt>
                <c:pt idx="50389">
                  <c:v>3.816149546764791E-4</c:v>
                </c:pt>
                <c:pt idx="50390">
                  <c:v>3.816147509496659E-4</c:v>
                </c:pt>
                <c:pt idx="50391">
                  <c:v>3.816142852883786E-4</c:v>
                </c:pt>
                <c:pt idx="50392">
                  <c:v>3.8161399425007397E-4</c:v>
                </c:pt>
                <c:pt idx="50393">
                  <c:v>3.8161373231559992E-4</c:v>
                </c:pt>
                <c:pt idx="50394">
                  <c:v>3.8161341217346489E-4</c:v>
                </c:pt>
                <c:pt idx="50395">
                  <c:v>3.8161306292749941E-4</c:v>
                </c:pt>
                <c:pt idx="50396">
                  <c:v>3.8161277188919479E-4</c:v>
                </c:pt>
                <c:pt idx="50397">
                  <c:v>3.8161239353939891E-4</c:v>
                </c:pt>
                <c:pt idx="50398">
                  <c:v>3.8161216070875531E-4</c:v>
                </c:pt>
                <c:pt idx="50399">
                  <c:v>3.8161175325512891E-4</c:v>
                </c:pt>
                <c:pt idx="50400">
                  <c:v>3.8161143311299378E-4</c:v>
                </c:pt>
                <c:pt idx="50401">
                  <c:v>3.8161117117851973E-4</c:v>
                </c:pt>
                <c:pt idx="50402">
                  <c:v>3.8161070551723242E-4</c:v>
                </c:pt>
                <c:pt idx="50403">
                  <c:v>3.8161055999808008E-4</c:v>
                </c:pt>
                <c:pt idx="50404">
                  <c:v>3.8161006523296242E-4</c:v>
                </c:pt>
                <c:pt idx="50405">
                  <c:v>3.8160986150614923E-4</c:v>
                </c:pt>
                <c:pt idx="50406">
                  <c:v>3.8160962867550552E-4</c:v>
                </c:pt>
                <c:pt idx="50407">
                  <c:v>3.8160948315635318E-4</c:v>
                </c:pt>
                <c:pt idx="50408">
                  <c:v>3.8160895928740501E-4</c:v>
                </c:pt>
                <c:pt idx="50409">
                  <c:v>3.8160866824910039E-4</c:v>
                </c:pt>
                <c:pt idx="50410">
                  <c:v>3.8160814438015223E-4</c:v>
                </c:pt>
                <c:pt idx="50411">
                  <c:v>3.8160814438015223E-4</c:v>
                </c:pt>
                <c:pt idx="50412">
                  <c:v>3.8160753319971258E-4</c:v>
                </c:pt>
                <c:pt idx="50413">
                  <c:v>3.8160724216140812E-4</c:v>
                </c:pt>
                <c:pt idx="50414">
                  <c:v>3.8160718395374721E-4</c:v>
                </c:pt>
                <c:pt idx="50415">
                  <c:v>3.8160680560395122E-4</c:v>
                </c:pt>
                <c:pt idx="50416">
                  <c:v>3.8160642725415528E-4</c:v>
                </c:pt>
                <c:pt idx="50417">
                  <c:v>3.8160601980052888E-4</c:v>
                </c:pt>
                <c:pt idx="50418">
                  <c:v>3.8160572876222432E-4</c:v>
                </c:pt>
                <c:pt idx="50419">
                  <c:v>3.8160540862008929E-4</c:v>
                </c:pt>
                <c:pt idx="50420">
                  <c:v>3.8160529220476752E-4</c:v>
                </c:pt>
                <c:pt idx="50421">
                  <c:v>3.8160485564731061E-4</c:v>
                </c:pt>
                <c:pt idx="50422">
                  <c:v>3.8160456460900599E-4</c:v>
                </c:pt>
                <c:pt idx="50423">
                  <c:v>3.8160430267453188E-4</c:v>
                </c:pt>
                <c:pt idx="50424">
                  <c:v>3.81603924324736E-4</c:v>
                </c:pt>
                <c:pt idx="50425">
                  <c:v>3.8160357507877052E-4</c:v>
                </c:pt>
                <c:pt idx="50426">
                  <c:v>3.8160322583280498E-4</c:v>
                </c:pt>
                <c:pt idx="50427">
                  <c:v>3.8160299300216138E-4</c:v>
                </c:pt>
                <c:pt idx="50428">
                  <c:v>3.8160287658683961E-4</c:v>
                </c:pt>
                <c:pt idx="50429">
                  <c:v>3.8160232361406088E-4</c:v>
                </c:pt>
                <c:pt idx="50430">
                  <c:v>3.8160203257575631E-4</c:v>
                </c:pt>
                <c:pt idx="50431">
                  <c:v>3.8160171243362129E-4</c:v>
                </c:pt>
                <c:pt idx="50432">
                  <c:v>3.8160139229148632E-4</c:v>
                </c:pt>
                <c:pt idx="50433">
                  <c:v>3.8160098483785992E-4</c:v>
                </c:pt>
                <c:pt idx="50434">
                  <c:v>3.816008975263685E-4</c:v>
                </c:pt>
                <c:pt idx="50435">
                  <c:v>3.8160043186508119E-4</c:v>
                </c:pt>
                <c:pt idx="50436">
                  <c:v>3.8160019903443748E-4</c:v>
                </c:pt>
                <c:pt idx="50437">
                  <c:v>3.815998206846416E-4</c:v>
                </c:pt>
                <c:pt idx="50438">
                  <c:v>3.8159952964633698E-4</c:v>
                </c:pt>
                <c:pt idx="50439">
                  <c:v>3.8159923860803252E-4</c:v>
                </c:pt>
                <c:pt idx="50440">
                  <c:v>3.815989475697279E-4</c:v>
                </c:pt>
                <c:pt idx="50441">
                  <c:v>3.8159859832376242E-4</c:v>
                </c:pt>
                <c:pt idx="50442">
                  <c:v>3.8159821997396648E-4</c:v>
                </c:pt>
                <c:pt idx="50443">
                  <c:v>3.8159798714332283E-4</c:v>
                </c:pt>
                <c:pt idx="50444">
                  <c:v>3.8159763789735729E-4</c:v>
                </c:pt>
                <c:pt idx="50445">
                  <c:v>3.8159720133990049E-4</c:v>
                </c:pt>
                <c:pt idx="50446">
                  <c:v>3.815969976130873E-4</c:v>
                </c:pt>
                <c:pt idx="50447">
                  <c:v>3.8159673567861319E-4</c:v>
                </c:pt>
                <c:pt idx="50448">
                  <c:v>3.8159661926329141E-4</c:v>
                </c:pt>
                <c:pt idx="50449">
                  <c:v>3.8159597897902131E-4</c:v>
                </c:pt>
                <c:pt idx="50450">
                  <c:v>3.8159577525220811E-4</c:v>
                </c:pt>
                <c:pt idx="50451">
                  <c:v>3.8159533869475132E-4</c:v>
                </c:pt>
                <c:pt idx="50452">
                  <c:v>3.8159522227942938E-4</c:v>
                </c:pt>
                <c:pt idx="50453">
                  <c:v>3.815946402028203E-4</c:v>
                </c:pt>
                <c:pt idx="50454">
                  <c:v>3.8159429095685482E-4</c:v>
                </c:pt>
                <c:pt idx="50455">
                  <c:v>3.8159399991855031E-4</c:v>
                </c:pt>
                <c:pt idx="50456">
                  <c:v>3.8159399991855031E-4</c:v>
                </c:pt>
                <c:pt idx="50457">
                  <c:v>3.8159341784194112E-4</c:v>
                </c:pt>
                <c:pt idx="50458">
                  <c:v>3.8159330142661929E-4</c:v>
                </c:pt>
                <c:pt idx="50459">
                  <c:v>3.8159303949214518E-4</c:v>
                </c:pt>
                <c:pt idx="50460">
                  <c:v>3.8159239920787508E-4</c:v>
                </c:pt>
                <c:pt idx="50461">
                  <c:v>3.8159225368872279E-4</c:v>
                </c:pt>
                <c:pt idx="50462">
                  <c:v>3.8159213727340102E-4</c:v>
                </c:pt>
                <c:pt idx="50463">
                  <c:v>3.8159167161211371E-4</c:v>
                </c:pt>
                <c:pt idx="50464">
                  <c:v>3.8159143878147011E-4</c:v>
                </c:pt>
                <c:pt idx="50465">
                  <c:v>3.8159103132784372E-4</c:v>
                </c:pt>
                <c:pt idx="50466">
                  <c:v>3.8159076939336961E-4</c:v>
                </c:pt>
                <c:pt idx="50467">
                  <c:v>3.8159042014740407E-4</c:v>
                </c:pt>
                <c:pt idx="50468">
                  <c:v>3.8159001269377768E-4</c:v>
                </c:pt>
                <c:pt idx="50469">
                  <c:v>3.8159004179760808E-4</c:v>
                </c:pt>
                <c:pt idx="50470">
                  <c:v>3.81589459720999E-4</c:v>
                </c:pt>
                <c:pt idx="50471">
                  <c:v>3.8158899405971169E-4</c:v>
                </c:pt>
                <c:pt idx="50472">
                  <c:v>3.8158873212523758E-4</c:v>
                </c:pt>
                <c:pt idx="50473">
                  <c:v>3.8158852839842439E-4</c:v>
                </c:pt>
                <c:pt idx="50474">
                  <c:v>3.8158817915245891E-4</c:v>
                </c:pt>
                <c:pt idx="50475">
                  <c:v>3.8158765528351068E-4</c:v>
                </c:pt>
                <c:pt idx="50476">
                  <c:v>3.8158748066052789E-4</c:v>
                </c:pt>
                <c:pt idx="50477">
                  <c:v>3.8158713141456252E-4</c:v>
                </c:pt>
                <c:pt idx="50478">
                  <c:v>3.8158692768774932E-4</c:v>
                </c:pt>
                <c:pt idx="50479">
                  <c:v>3.8158666575327521E-4</c:v>
                </c:pt>
                <c:pt idx="50480">
                  <c:v>3.8158631650730968E-4</c:v>
                </c:pt>
                <c:pt idx="50481">
                  <c:v>3.8158596726134419E-4</c:v>
                </c:pt>
                <c:pt idx="50482">
                  <c:v>3.8158564711920922E-4</c:v>
                </c:pt>
                <c:pt idx="50483">
                  <c:v>3.8158529787324369E-4</c:v>
                </c:pt>
                <c:pt idx="50484">
                  <c:v>3.8158515235409141E-4</c:v>
                </c:pt>
                <c:pt idx="50485">
                  <c:v>3.8158480310812593E-4</c:v>
                </c:pt>
                <c:pt idx="50486">
                  <c:v>3.8158439565449948E-4</c:v>
                </c:pt>
                <c:pt idx="50487">
                  <c:v>3.8158387178555131E-4</c:v>
                </c:pt>
                <c:pt idx="50488">
                  <c:v>3.8158358074724669E-4</c:v>
                </c:pt>
                <c:pt idx="50489">
                  <c:v>3.8158346433192492E-4</c:v>
                </c:pt>
                <c:pt idx="50490">
                  <c:v>3.815832023974508E-4</c:v>
                </c:pt>
                <c:pt idx="50491">
                  <c:v>3.815827367361635E-4</c:v>
                </c:pt>
                <c:pt idx="50492">
                  <c:v>3.815825330093503E-4</c:v>
                </c:pt>
                <c:pt idx="50493">
                  <c:v>3.8158209645189339E-4</c:v>
                </c:pt>
                <c:pt idx="50494">
                  <c:v>3.8158180541358888E-4</c:v>
                </c:pt>
                <c:pt idx="50495">
                  <c:v>3.8158139795996249E-4</c:v>
                </c:pt>
                <c:pt idx="50496">
                  <c:v>3.815812524408102E-4</c:v>
                </c:pt>
                <c:pt idx="50497">
                  <c:v>3.8158096140250558E-4</c:v>
                </c:pt>
                <c:pt idx="50498">
                  <c:v>3.8158061215654021E-4</c:v>
                </c:pt>
                <c:pt idx="50499">
                  <c:v>3.815803793258965E-4</c:v>
                </c:pt>
                <c:pt idx="50500">
                  <c:v>3.8158000097610062E-4</c:v>
                </c:pt>
                <c:pt idx="50501">
                  <c:v>3.8157938979566103E-4</c:v>
                </c:pt>
                <c:pt idx="50502">
                  <c:v>3.815793024841696E-4</c:v>
                </c:pt>
                <c:pt idx="50503">
                  <c:v>3.8157886592671281E-4</c:v>
                </c:pt>
                <c:pt idx="50504">
                  <c:v>3.8157874951139092E-4</c:v>
                </c:pt>
                <c:pt idx="50505">
                  <c:v>3.815782256424427E-4</c:v>
                </c:pt>
                <c:pt idx="50506">
                  <c:v>3.8157805101946002E-4</c:v>
                </c:pt>
                <c:pt idx="50507">
                  <c:v>3.8157752715051169E-4</c:v>
                </c:pt>
                <c:pt idx="50508">
                  <c:v>3.8157749804668128E-4</c:v>
                </c:pt>
                <c:pt idx="50509">
                  <c:v>3.8157703238539398E-4</c:v>
                </c:pt>
                <c:pt idx="50510">
                  <c:v>3.8157674134708941E-4</c:v>
                </c:pt>
                <c:pt idx="50511">
                  <c:v>3.8157662493176758E-4</c:v>
                </c:pt>
                <c:pt idx="50512">
                  <c:v>3.8157630478963261E-4</c:v>
                </c:pt>
                <c:pt idx="50513">
                  <c:v>3.8157578092068428E-4</c:v>
                </c:pt>
                <c:pt idx="50514">
                  <c:v>3.8157543167471891E-4</c:v>
                </c:pt>
                <c:pt idx="50515">
                  <c:v>3.8157537346705789E-4</c:v>
                </c:pt>
                <c:pt idx="50516">
                  <c:v>3.8157482049427932E-4</c:v>
                </c:pt>
                <c:pt idx="50517">
                  <c:v>3.8157444214448327E-4</c:v>
                </c:pt>
                <c:pt idx="50518">
                  <c:v>3.8157444214448327E-4</c:v>
                </c:pt>
                <c:pt idx="50519">
                  <c:v>3.8157391827553511E-4</c:v>
                </c:pt>
                <c:pt idx="50520">
                  <c:v>3.8157368544489151E-4</c:v>
                </c:pt>
                <c:pt idx="50521">
                  <c:v>3.8157327799126511E-4</c:v>
                </c:pt>
                <c:pt idx="50522">
                  <c:v>3.8157301605679089E-4</c:v>
                </c:pt>
                <c:pt idx="50523">
                  <c:v>3.8157269591465592E-4</c:v>
                </c:pt>
                <c:pt idx="50524">
                  <c:v>3.815725794993341E-4</c:v>
                </c:pt>
                <c:pt idx="50525">
                  <c:v>3.8157211383804679E-4</c:v>
                </c:pt>
                <c:pt idx="50526">
                  <c:v>3.815715026576072E-4</c:v>
                </c:pt>
                <c:pt idx="50527">
                  <c:v>3.8157112430781131E-4</c:v>
                </c:pt>
                <c:pt idx="50528">
                  <c:v>3.8157100789248938E-4</c:v>
                </c:pt>
                <c:pt idx="50529">
                  <c:v>3.8157092058099812E-4</c:v>
                </c:pt>
                <c:pt idx="50530">
                  <c:v>3.8157054223120213E-4</c:v>
                </c:pt>
                <c:pt idx="50531">
                  <c:v>3.8157016388140619E-4</c:v>
                </c:pt>
                <c:pt idx="50532">
                  <c:v>3.8156984373927122E-4</c:v>
                </c:pt>
                <c:pt idx="50533">
                  <c:v>3.8156949449330568E-4</c:v>
                </c:pt>
                <c:pt idx="50534">
                  <c:v>3.8156920345500112E-4</c:v>
                </c:pt>
                <c:pt idx="50535">
                  <c:v>3.8156911614350969E-4</c:v>
                </c:pt>
                <c:pt idx="50536">
                  <c:v>3.8156850496307021E-4</c:v>
                </c:pt>
                <c:pt idx="50537">
                  <c:v>3.8156841765157878E-4</c:v>
                </c:pt>
                <c:pt idx="50538">
                  <c:v>3.815678355749696E-4</c:v>
                </c:pt>
                <c:pt idx="50539">
                  <c:v>3.8156766095198691E-4</c:v>
                </c:pt>
                <c:pt idx="50540">
                  <c:v>3.8156728260219103E-4</c:v>
                </c:pt>
                <c:pt idx="50541">
                  <c:v>3.8156702066771691E-4</c:v>
                </c:pt>
                <c:pt idx="50542">
                  <c:v>3.8156672962941229E-4</c:v>
                </c:pt>
                <c:pt idx="50543">
                  <c:v>3.8156649679876859E-4</c:v>
                </c:pt>
                <c:pt idx="50544">
                  <c:v>3.815659147221595E-4</c:v>
                </c:pt>
                <c:pt idx="50545">
                  <c:v>3.8156579830683768E-4</c:v>
                </c:pt>
                <c:pt idx="50546">
                  <c:v>3.8156553637236362E-4</c:v>
                </c:pt>
                <c:pt idx="50547">
                  <c:v>3.8156539085321128E-4</c:v>
                </c:pt>
                <c:pt idx="50548">
                  <c:v>3.8156483788043261E-4</c:v>
                </c:pt>
                <c:pt idx="50549">
                  <c:v>3.8156472146511078E-4</c:v>
                </c:pt>
                <c:pt idx="50550">
                  <c:v>3.8156408118084068E-4</c:v>
                </c:pt>
                <c:pt idx="50551">
                  <c:v>3.8156405207701027E-4</c:v>
                </c:pt>
                <c:pt idx="50552">
                  <c:v>3.8156361551955342E-4</c:v>
                </c:pt>
                <c:pt idx="50553">
                  <c:v>3.8156306254677469E-4</c:v>
                </c:pt>
                <c:pt idx="50554">
                  <c:v>3.8156291702762252E-4</c:v>
                </c:pt>
                <c:pt idx="50555">
                  <c:v>3.8156274240463972E-4</c:v>
                </c:pt>
                <c:pt idx="50556">
                  <c:v>3.8156216032803059E-4</c:v>
                </c:pt>
                <c:pt idx="50557">
                  <c:v>3.8156207301653922E-4</c:v>
                </c:pt>
                <c:pt idx="50558">
                  <c:v>3.8156152004376048E-4</c:v>
                </c:pt>
                <c:pt idx="50559">
                  <c:v>3.815611416939646E-4</c:v>
                </c:pt>
                <c:pt idx="50560">
                  <c:v>3.8156111259013409E-4</c:v>
                </c:pt>
                <c:pt idx="50561">
                  <c:v>3.8156064692884678E-4</c:v>
                </c:pt>
                <c:pt idx="50562">
                  <c:v>3.8156041409820318E-4</c:v>
                </c:pt>
                <c:pt idx="50563">
                  <c:v>3.8156015216372913E-4</c:v>
                </c:pt>
                <c:pt idx="50564">
                  <c:v>3.8155971560627222E-4</c:v>
                </c:pt>
                <c:pt idx="50565">
                  <c:v>3.8155936636030669E-4</c:v>
                </c:pt>
                <c:pt idx="50566">
                  <c:v>3.8155913352966309E-4</c:v>
                </c:pt>
                <c:pt idx="50567">
                  <c:v>3.8155890069901938E-4</c:v>
                </c:pt>
                <c:pt idx="50568">
                  <c:v>3.8155860966071492E-4</c:v>
                </c:pt>
                <c:pt idx="50569">
                  <c:v>3.8155823131091887E-4</c:v>
                </c:pt>
                <c:pt idx="50570">
                  <c:v>3.8155785296112299E-4</c:v>
                </c:pt>
                <c:pt idx="50571">
                  <c:v>3.8155750371515751E-4</c:v>
                </c:pt>
                <c:pt idx="50572">
                  <c:v>3.8155729998834431E-4</c:v>
                </c:pt>
                <c:pt idx="50573">
                  <c:v>3.8155686343088751E-4</c:v>
                </c:pt>
                <c:pt idx="50574">
                  <c:v>3.8155677611939609E-4</c:v>
                </c:pt>
                <c:pt idx="50575">
                  <c:v>3.8155610673129559E-4</c:v>
                </c:pt>
                <c:pt idx="50576">
                  <c:v>3.8155578658916062E-4</c:v>
                </c:pt>
                <c:pt idx="50577">
                  <c:v>3.8155572838149959E-4</c:v>
                </c:pt>
                <c:pt idx="50578">
                  <c:v>3.8155526272021229E-4</c:v>
                </c:pt>
                <c:pt idx="50579">
                  <c:v>3.8155497168190777E-4</c:v>
                </c:pt>
                <c:pt idx="50580">
                  <c:v>3.8155476795509458E-4</c:v>
                </c:pt>
                <c:pt idx="50581">
                  <c:v>3.8155418587848539E-4</c:v>
                </c:pt>
                <c:pt idx="50582">
                  <c:v>3.8155418587848539E-4</c:v>
                </c:pt>
                <c:pt idx="50583">
                  <c:v>3.8155386573635042E-4</c:v>
                </c:pt>
                <c:pt idx="50584">
                  <c:v>3.8155340007506311E-4</c:v>
                </c:pt>
                <c:pt idx="50585">
                  <c:v>3.8155325455591083E-4</c:v>
                </c:pt>
                <c:pt idx="50586">
                  <c:v>3.8155284710228438E-4</c:v>
                </c:pt>
                <c:pt idx="50587">
                  <c:v>3.8155258516781032E-4</c:v>
                </c:pt>
                <c:pt idx="50588">
                  <c:v>3.8155235233716672E-4</c:v>
                </c:pt>
                <c:pt idx="50589">
                  <c:v>3.8155200309120119E-4</c:v>
                </c:pt>
                <c:pt idx="50590">
                  <c:v>3.8155139191076159E-4</c:v>
                </c:pt>
                <c:pt idx="50591">
                  <c:v>3.8155130459927022E-4</c:v>
                </c:pt>
                <c:pt idx="50592">
                  <c:v>3.8155069341883058E-4</c:v>
                </c:pt>
                <c:pt idx="50593">
                  <c:v>3.8155051879584789E-4</c:v>
                </c:pt>
                <c:pt idx="50594">
                  <c:v>3.8155028596520418E-4</c:v>
                </c:pt>
                <c:pt idx="50595">
                  <c:v>3.8154987851157779E-4</c:v>
                </c:pt>
                <c:pt idx="50596">
                  <c:v>3.8154967478476459E-4</c:v>
                </c:pt>
                <c:pt idx="50597">
                  <c:v>3.8154935464262962E-4</c:v>
                </c:pt>
                <c:pt idx="50598">
                  <c:v>3.8154906360432511E-4</c:v>
                </c:pt>
                <c:pt idx="50599">
                  <c:v>3.8154871435835958E-4</c:v>
                </c:pt>
                <c:pt idx="50600">
                  <c:v>3.8154836511239409E-4</c:v>
                </c:pt>
                <c:pt idx="50601">
                  <c:v>3.8154807407408947E-4</c:v>
                </c:pt>
                <c:pt idx="50602">
                  <c:v>3.8154781213961542E-4</c:v>
                </c:pt>
                <c:pt idx="50603">
                  <c:v>3.8154755020514131E-4</c:v>
                </c:pt>
                <c:pt idx="50604">
                  <c:v>3.8154714275151491E-4</c:v>
                </c:pt>
                <c:pt idx="50605">
                  <c:v>3.8154679350554938E-4</c:v>
                </c:pt>
                <c:pt idx="50606">
                  <c:v>3.81546444259584E-4</c:v>
                </c:pt>
                <c:pt idx="50607">
                  <c:v>3.8154629874043172E-4</c:v>
                </c:pt>
                <c:pt idx="50608">
                  <c:v>3.8154586218297482E-4</c:v>
                </c:pt>
                <c:pt idx="50609">
                  <c:v>3.815456002485007E-4</c:v>
                </c:pt>
                <c:pt idx="50610">
                  <c:v>3.8154519279487431E-4</c:v>
                </c:pt>
                <c:pt idx="50611">
                  <c:v>3.8154469802975649E-4</c:v>
                </c:pt>
                <c:pt idx="50612">
                  <c:v>3.8154463982209558E-4</c:v>
                </c:pt>
                <c:pt idx="50613">
                  <c:v>3.815442614722997E-4</c:v>
                </c:pt>
                <c:pt idx="50614">
                  <c:v>3.8154391222633421E-4</c:v>
                </c:pt>
                <c:pt idx="50615">
                  <c:v>3.8154353387653828E-4</c:v>
                </c:pt>
                <c:pt idx="50616">
                  <c:v>3.815431846305728E-4</c:v>
                </c:pt>
                <c:pt idx="50617">
                  <c:v>3.815431846305728E-4</c:v>
                </c:pt>
                <c:pt idx="50618">
                  <c:v>3.815427771769464E-4</c:v>
                </c:pt>
                <c:pt idx="50619">
                  <c:v>3.8154245703481138E-4</c:v>
                </c:pt>
                <c:pt idx="50620">
                  <c:v>3.8154213689267641E-4</c:v>
                </c:pt>
                <c:pt idx="50621">
                  <c:v>3.8154178764671093E-4</c:v>
                </c:pt>
                <c:pt idx="50622">
                  <c:v>3.8154138019308448E-4</c:v>
                </c:pt>
                <c:pt idx="50623">
                  <c:v>3.8154094363562757E-4</c:v>
                </c:pt>
                <c:pt idx="50624">
                  <c:v>3.815408272203058E-4</c:v>
                </c:pt>
                <c:pt idx="50625">
                  <c:v>3.8154047797434032E-4</c:v>
                </c:pt>
                <c:pt idx="50626">
                  <c:v>3.8154030335135758E-4</c:v>
                </c:pt>
                <c:pt idx="50627">
                  <c:v>3.8153998320922261E-4</c:v>
                </c:pt>
                <c:pt idx="50628">
                  <c:v>3.8153951754793519E-4</c:v>
                </c:pt>
                <c:pt idx="50629">
                  <c:v>3.8153928471729159E-4</c:v>
                </c:pt>
                <c:pt idx="50630">
                  <c:v>3.8153916830196982E-4</c:v>
                </c:pt>
                <c:pt idx="50631">
                  <c:v>3.8153858622536058E-4</c:v>
                </c:pt>
                <c:pt idx="50632">
                  <c:v>3.8153844070620829E-4</c:v>
                </c:pt>
                <c:pt idx="50633">
                  <c:v>3.8153785862959921E-4</c:v>
                </c:pt>
                <c:pt idx="50634">
                  <c:v>3.8153774221427739E-4</c:v>
                </c:pt>
                <c:pt idx="50635">
                  <c:v>3.8153716013766831E-4</c:v>
                </c:pt>
                <c:pt idx="50636">
                  <c:v>3.8153681089170283E-4</c:v>
                </c:pt>
                <c:pt idx="50637">
                  <c:v>3.8153683999553317E-4</c:v>
                </c:pt>
                <c:pt idx="50638">
                  <c:v>3.8153657806105912E-4</c:v>
                </c:pt>
                <c:pt idx="50639">
                  <c:v>3.8153608329594141E-4</c:v>
                </c:pt>
                <c:pt idx="50640">
                  <c:v>3.8153593777678912E-4</c:v>
                </c:pt>
                <c:pt idx="50641">
                  <c:v>3.8153538480401039E-4</c:v>
                </c:pt>
                <c:pt idx="50642">
                  <c:v>3.8153503555804491E-4</c:v>
                </c:pt>
                <c:pt idx="50643">
                  <c:v>3.8153489003889263E-4</c:v>
                </c:pt>
                <c:pt idx="50644">
                  <c:v>3.8153445348143578E-4</c:v>
                </c:pt>
                <c:pt idx="50645">
                  <c:v>3.8153427885845298E-4</c:v>
                </c:pt>
                <c:pt idx="50646">
                  <c:v>3.8153372588567441E-4</c:v>
                </c:pt>
                <c:pt idx="50647">
                  <c:v>3.815334930550307E-4</c:v>
                </c:pt>
                <c:pt idx="50648">
                  <c:v>3.8153337663970888E-4</c:v>
                </c:pt>
                <c:pt idx="50649">
                  <c:v>3.815330273937434E-4</c:v>
                </c:pt>
                <c:pt idx="50650">
                  <c:v>3.8153264904394751E-4</c:v>
                </c:pt>
                <c:pt idx="50651">
                  <c:v>3.8153227069415152E-4</c:v>
                </c:pt>
                <c:pt idx="50652">
                  <c:v>3.8153186324052513E-4</c:v>
                </c:pt>
                <c:pt idx="50653">
                  <c:v>3.815315430983901E-4</c:v>
                </c:pt>
                <c:pt idx="50654">
                  <c:v>3.8153128116391599E-4</c:v>
                </c:pt>
                <c:pt idx="50655">
                  <c:v>3.8153104833327228E-4</c:v>
                </c:pt>
                <c:pt idx="50656">
                  <c:v>3.8153052446432412E-4</c:v>
                </c:pt>
                <c:pt idx="50657">
                  <c:v>3.8153032073751092E-4</c:v>
                </c:pt>
                <c:pt idx="50658">
                  <c:v>3.8152997149154538E-4</c:v>
                </c:pt>
                <c:pt idx="50659">
                  <c:v>3.8152970955707127E-4</c:v>
                </c:pt>
                <c:pt idx="50660">
                  <c:v>3.8152947672642767E-4</c:v>
                </c:pt>
                <c:pt idx="50661">
                  <c:v>3.8152912748046219E-4</c:v>
                </c:pt>
                <c:pt idx="50662">
                  <c:v>3.8152874913066631E-4</c:v>
                </c:pt>
                <c:pt idx="50663">
                  <c:v>3.8152854540385311E-4</c:v>
                </c:pt>
                <c:pt idx="50664">
                  <c:v>3.8152822526171798E-4</c:v>
                </c:pt>
                <c:pt idx="50665">
                  <c:v>3.8152781780809159E-4</c:v>
                </c:pt>
                <c:pt idx="50666">
                  <c:v>3.815274394582957E-4</c:v>
                </c:pt>
                <c:pt idx="50667">
                  <c:v>3.8152738125063479E-4</c:v>
                </c:pt>
                <c:pt idx="50668">
                  <c:v>3.8152685738168662E-4</c:v>
                </c:pt>
                <c:pt idx="50669">
                  <c:v>3.8152662455104291E-4</c:v>
                </c:pt>
                <c:pt idx="50670">
                  <c:v>3.8152630440890789E-4</c:v>
                </c:pt>
                <c:pt idx="50671">
                  <c:v>3.8152586785145099E-4</c:v>
                </c:pt>
                <c:pt idx="50672">
                  <c:v>3.8152546039782459E-4</c:v>
                </c:pt>
                <c:pt idx="50673">
                  <c:v>3.8152540219016368E-4</c:v>
                </c:pt>
                <c:pt idx="50674">
                  <c:v>3.8152490742504602E-4</c:v>
                </c:pt>
                <c:pt idx="50675">
                  <c:v>3.8152464549057191E-4</c:v>
                </c:pt>
                <c:pt idx="50676">
                  <c:v>3.8152444176375871E-4</c:v>
                </c:pt>
                <c:pt idx="50677">
                  <c:v>3.8152409251779318E-4</c:v>
                </c:pt>
                <c:pt idx="50678">
                  <c:v>3.8152377237565821E-4</c:v>
                </c:pt>
                <c:pt idx="50679">
                  <c:v>3.8152345223352308E-4</c:v>
                </c:pt>
                <c:pt idx="50680">
                  <c:v>3.815231029875576E-4</c:v>
                </c:pt>
                <c:pt idx="50681">
                  <c:v>3.8152284105308348E-4</c:v>
                </c:pt>
                <c:pt idx="50682">
                  <c:v>3.8152252091094851E-4</c:v>
                </c:pt>
                <c:pt idx="50683">
                  <c:v>3.8152208435349172E-4</c:v>
                </c:pt>
                <c:pt idx="50684">
                  <c:v>3.8152185152284801E-4</c:v>
                </c:pt>
                <c:pt idx="50685">
                  <c:v>3.8152164779603481E-4</c:v>
                </c:pt>
                <c:pt idx="50686">
                  <c:v>3.8152118213474751E-4</c:v>
                </c:pt>
                <c:pt idx="50687">
                  <c:v>3.8152077468112111E-4</c:v>
                </c:pt>
                <c:pt idx="50688">
                  <c:v>3.8152042543515558E-4</c:v>
                </c:pt>
                <c:pt idx="50689">
                  <c:v>3.8152001798152918E-4</c:v>
                </c:pt>
                <c:pt idx="50690">
                  <c:v>3.8151990156620741E-4</c:v>
                </c:pt>
                <c:pt idx="50691">
                  <c:v>3.8151961052790279E-4</c:v>
                </c:pt>
                <c:pt idx="50692">
                  <c:v>3.815194359049201E-4</c:v>
                </c:pt>
                <c:pt idx="50693">
                  <c:v>3.8151905755512422E-4</c:v>
                </c:pt>
                <c:pt idx="50694">
                  <c:v>3.8151879562065011E-4</c:v>
                </c:pt>
                <c:pt idx="50695">
                  <c:v>3.8151844637468463E-4</c:v>
                </c:pt>
                <c:pt idx="50696">
                  <c:v>3.8151800981722772E-4</c:v>
                </c:pt>
                <c:pt idx="50697">
                  <c:v>3.8151783519424498E-4</c:v>
                </c:pt>
                <c:pt idx="50698">
                  <c:v>3.8151731132529681E-4</c:v>
                </c:pt>
                <c:pt idx="50699">
                  <c:v>3.8151707849465311E-4</c:v>
                </c:pt>
                <c:pt idx="50700">
                  <c:v>3.8151672924868762E-4</c:v>
                </c:pt>
                <c:pt idx="50701">
                  <c:v>3.8151652552187437E-4</c:v>
                </c:pt>
                <c:pt idx="50702">
                  <c:v>3.8151608896441758E-4</c:v>
                </c:pt>
                <c:pt idx="50703">
                  <c:v>3.8151588523760438E-4</c:v>
                </c:pt>
                <c:pt idx="50704">
                  <c:v>3.8151571061462159E-4</c:v>
                </c:pt>
                <c:pt idx="50705">
                  <c:v>3.815151285380125E-4</c:v>
                </c:pt>
                <c:pt idx="50706">
                  <c:v>3.8151495391502982E-4</c:v>
                </c:pt>
                <c:pt idx="50707">
                  <c:v>3.815146628767252E-4</c:v>
                </c:pt>
                <c:pt idx="50708">
                  <c:v>3.8151440094225109E-4</c:v>
                </c:pt>
                <c:pt idx="50709">
                  <c:v>3.8151399348862469E-4</c:v>
                </c:pt>
                <c:pt idx="50710">
                  <c:v>3.815135860349983E-4</c:v>
                </c:pt>
                <c:pt idx="50711">
                  <c:v>3.8151335320435459E-4</c:v>
                </c:pt>
                <c:pt idx="50712">
                  <c:v>3.8151303306221962E-4</c:v>
                </c:pt>
                <c:pt idx="50713">
                  <c:v>3.8151265471242368E-4</c:v>
                </c:pt>
                <c:pt idx="50714">
                  <c:v>3.8151233457028871E-4</c:v>
                </c:pt>
                <c:pt idx="50715">
                  <c:v>3.8151215994730592E-4</c:v>
                </c:pt>
                <c:pt idx="50716">
                  <c:v>3.8151181070134038E-4</c:v>
                </c:pt>
                <c:pt idx="50717">
                  <c:v>3.8151157787069678E-4</c:v>
                </c:pt>
                <c:pt idx="50718">
                  <c:v>3.8151119952090079E-4</c:v>
                </c:pt>
                <c:pt idx="50719">
                  <c:v>3.8151073385961348E-4</c:v>
                </c:pt>
                <c:pt idx="50720">
                  <c:v>3.8151041371747851E-4</c:v>
                </c:pt>
                <c:pt idx="50721">
                  <c:v>3.8151029730215669E-4</c:v>
                </c:pt>
                <c:pt idx="50722">
                  <c:v>3.8150994805619121E-4</c:v>
                </c:pt>
                <c:pt idx="50723">
                  <c:v>3.815096861217171E-4</c:v>
                </c:pt>
                <c:pt idx="50724">
                  <c:v>3.8150916225276887E-4</c:v>
                </c:pt>
                <c:pt idx="50725">
                  <c:v>3.8150890031829482E-4</c:v>
                </c:pt>
                <c:pt idx="50726">
                  <c:v>3.8150872569531202E-4</c:v>
                </c:pt>
                <c:pt idx="50727">
                  <c:v>3.815082018263638E-4</c:v>
                </c:pt>
                <c:pt idx="50728">
                  <c:v>3.8150785258039832E-4</c:v>
                </c:pt>
                <c:pt idx="50729">
                  <c:v>3.8150747423060238E-4</c:v>
                </c:pt>
                <c:pt idx="50730">
                  <c:v>3.8150729960761959E-4</c:v>
                </c:pt>
                <c:pt idx="50731">
                  <c:v>3.8150695036165422E-4</c:v>
                </c:pt>
                <c:pt idx="50732">
                  <c:v>3.8150663021951908E-4</c:v>
                </c:pt>
                <c:pt idx="50733">
                  <c:v>3.8150639738887548E-4</c:v>
                </c:pt>
                <c:pt idx="50734">
                  <c:v>3.8150598993524909E-4</c:v>
                </c:pt>
                <c:pt idx="50735">
                  <c:v>3.8150569889694452E-4</c:v>
                </c:pt>
                <c:pt idx="50736">
                  <c:v>3.815051750279963E-4</c:v>
                </c:pt>
                <c:pt idx="50737">
                  <c:v>3.8150523323565722E-4</c:v>
                </c:pt>
                <c:pt idx="50738">
                  <c:v>3.815049713011831E-4</c:v>
                </c:pt>
                <c:pt idx="50739">
                  <c:v>3.8150444743223488E-4</c:v>
                </c:pt>
                <c:pt idx="50740">
                  <c:v>3.8150415639393032E-4</c:v>
                </c:pt>
                <c:pt idx="50741">
                  <c:v>3.8150392356328672E-4</c:v>
                </c:pt>
                <c:pt idx="50742">
                  <c:v>3.8150363252498209E-4</c:v>
                </c:pt>
                <c:pt idx="50743">
                  <c:v>3.815032250713557E-4</c:v>
                </c:pt>
                <c:pt idx="50744">
                  <c:v>3.8150293403305108E-4</c:v>
                </c:pt>
                <c:pt idx="50745">
                  <c:v>3.8150261389091611E-4</c:v>
                </c:pt>
                <c:pt idx="50746">
                  <c:v>3.81502351956442E-4</c:v>
                </c:pt>
                <c:pt idx="50747">
                  <c:v>3.8150191539898509E-4</c:v>
                </c:pt>
                <c:pt idx="50748">
                  <c:v>3.8150168256834149E-4</c:v>
                </c:pt>
                <c:pt idx="50749">
                  <c:v>3.8150124601088459E-4</c:v>
                </c:pt>
                <c:pt idx="50750">
                  <c:v>3.8150101318024099E-4</c:v>
                </c:pt>
                <c:pt idx="50751">
                  <c:v>3.8150048931129282E-4</c:v>
                </c:pt>
                <c:pt idx="50752">
                  <c:v>3.8150037289597089E-4</c:v>
                </c:pt>
                <c:pt idx="50753">
                  <c:v>3.8150016916915769E-4</c:v>
                </c:pt>
                <c:pt idx="50754">
                  <c:v>3.8149984902702272E-4</c:v>
                </c:pt>
                <c:pt idx="50755">
                  <c:v>3.8149958709254861E-4</c:v>
                </c:pt>
                <c:pt idx="50756">
                  <c:v>3.8149906322360039E-4</c:v>
                </c:pt>
                <c:pt idx="50757">
                  <c:v>3.8149880128912628E-4</c:v>
                </c:pt>
                <c:pt idx="50758">
                  <c:v>3.8149862666614348E-4</c:v>
                </c:pt>
                <c:pt idx="50759">
                  <c:v>3.8149839383549988E-4</c:v>
                </c:pt>
                <c:pt idx="50760">
                  <c:v>3.8149789907038212E-4</c:v>
                </c:pt>
                <c:pt idx="50761">
                  <c:v>3.8149766623973852E-4</c:v>
                </c:pt>
                <c:pt idx="50762">
                  <c:v>3.8149731699377298E-4</c:v>
                </c:pt>
                <c:pt idx="50763">
                  <c:v>3.8149690954014659E-4</c:v>
                </c:pt>
                <c:pt idx="50764">
                  <c:v>3.81496298359707E-4</c:v>
                </c:pt>
                <c:pt idx="50765">
                  <c:v>3.8149618194438523E-4</c:v>
                </c:pt>
                <c:pt idx="50766">
                  <c:v>3.1205415725708011E-2</c:v>
                </c:pt>
                <c:pt idx="50767">
                  <c:v>2.6677396148443219E-2</c:v>
                </c:pt>
                <c:pt idx="50768">
                  <c:v>2.7017362415790561E-2</c:v>
                </c:pt>
                <c:pt idx="50769">
                  <c:v>2.8941767290234569E-2</c:v>
                </c:pt>
                <c:pt idx="50770">
                  <c:v>2.7839913964271549E-2</c:v>
                </c:pt>
                <c:pt idx="50771">
                  <c:v>2.5105763226747509E-2</c:v>
                </c:pt>
                <c:pt idx="50772">
                  <c:v>2.372885495424271E-2</c:v>
                </c:pt>
                <c:pt idx="50773">
                  <c:v>2.4274129420518879E-2</c:v>
                </c:pt>
                <c:pt idx="50774">
                  <c:v>2.3960502818226811E-2</c:v>
                </c:pt>
                <c:pt idx="50775">
                  <c:v>2.184044569730759E-2</c:v>
                </c:pt>
                <c:pt idx="50776">
                  <c:v>1.984179392457008E-2</c:v>
                </c:pt>
                <c:pt idx="50777">
                  <c:v>1.9620576873421669E-2</c:v>
                </c:pt>
                <c:pt idx="50778">
                  <c:v>2.1492438390851021E-2</c:v>
                </c:pt>
                <c:pt idx="50779">
                  <c:v>1.9974671304225922E-2</c:v>
                </c:pt>
                <c:pt idx="50780">
                  <c:v>1.8316764384508129E-2</c:v>
                </c:pt>
                <c:pt idx="50781">
                  <c:v>1.9237572327256199E-2</c:v>
                </c:pt>
                <c:pt idx="50782">
                  <c:v>2.030741423368454E-2</c:v>
                </c:pt>
                <c:pt idx="50783">
                  <c:v>1.9474968314170841E-2</c:v>
                </c:pt>
                <c:pt idx="50784">
                  <c:v>1.825621351599693E-2</c:v>
                </c:pt>
                <c:pt idx="50785">
                  <c:v>1.8400432541966438E-2</c:v>
                </c:pt>
                <c:pt idx="50786">
                  <c:v>1.9241206347942349E-2</c:v>
                </c:pt>
                <c:pt idx="50787">
                  <c:v>1.9229499623179439E-2</c:v>
                </c:pt>
                <c:pt idx="50788">
                  <c:v>1.8395531922578812E-2</c:v>
                </c:pt>
                <c:pt idx="50789">
                  <c:v>1.7943728715181351E-2</c:v>
                </c:pt>
                <c:pt idx="50790">
                  <c:v>1.8272398039698601E-2</c:v>
                </c:pt>
                <c:pt idx="50791">
                  <c:v>1.861187256872654E-2</c:v>
                </c:pt>
                <c:pt idx="50792">
                  <c:v>1.83989591896534E-2</c:v>
                </c:pt>
                <c:pt idx="50793">
                  <c:v>1.786499843001366E-2</c:v>
                </c:pt>
                <c:pt idx="50794">
                  <c:v>1.7678657546639439E-2</c:v>
                </c:pt>
                <c:pt idx="50795">
                  <c:v>1.7991336062550541E-2</c:v>
                </c:pt>
                <c:pt idx="50796">
                  <c:v>1.8190756440162659E-2</c:v>
                </c:pt>
                <c:pt idx="50797">
                  <c:v>1.7957074567675591E-2</c:v>
                </c:pt>
                <c:pt idx="50798">
                  <c:v>1.7645308747887611E-2</c:v>
                </c:pt>
                <c:pt idx="50799">
                  <c:v>1.7639860510826111E-2</c:v>
                </c:pt>
                <c:pt idx="50800">
                  <c:v>1.7829287797212601E-2</c:v>
                </c:pt>
                <c:pt idx="50801">
                  <c:v>1.7840353772044178E-2</c:v>
                </c:pt>
                <c:pt idx="50802">
                  <c:v>1.7638105899095539E-2</c:v>
                </c:pt>
                <c:pt idx="50803">
                  <c:v>1.7504081130027771E-2</c:v>
                </c:pt>
                <c:pt idx="50804">
                  <c:v>1.7560660839080811E-2</c:v>
                </c:pt>
                <c:pt idx="50805">
                  <c:v>1.7658863216638569E-2</c:v>
                </c:pt>
                <c:pt idx="50806">
                  <c:v>1.7639230936765671E-2</c:v>
                </c:pt>
                <c:pt idx="50807">
                  <c:v>1.7519986256957051E-2</c:v>
                </c:pt>
                <c:pt idx="50808">
                  <c:v>1.7454469576478001E-2</c:v>
                </c:pt>
                <c:pt idx="50809">
                  <c:v>1.748772524297237E-2</c:v>
                </c:pt>
                <c:pt idx="50810">
                  <c:v>1.7550216987729069E-2</c:v>
                </c:pt>
                <c:pt idx="50811">
                  <c:v>1.7487416043877602E-2</c:v>
                </c:pt>
                <c:pt idx="50812">
                  <c:v>1.7401685938239101E-2</c:v>
                </c:pt>
                <c:pt idx="50813">
                  <c:v>1.7370792105793949E-2</c:v>
                </c:pt>
                <c:pt idx="50814">
                  <c:v>1.739552803337574E-2</c:v>
                </c:pt>
                <c:pt idx="50815">
                  <c:v>1.7418397590518001E-2</c:v>
                </c:pt>
                <c:pt idx="50816">
                  <c:v>1.7354656010866169E-2</c:v>
                </c:pt>
                <c:pt idx="50817">
                  <c:v>1.7306743189692501E-2</c:v>
                </c:pt>
                <c:pt idx="50818">
                  <c:v>1.7312465235590931E-2</c:v>
                </c:pt>
                <c:pt idx="50819">
                  <c:v>1.733339577913284E-2</c:v>
                </c:pt>
                <c:pt idx="50820">
                  <c:v>1.7308890819549561E-2</c:v>
                </c:pt>
                <c:pt idx="50821">
                  <c:v>1.724550686776638E-2</c:v>
                </c:pt>
                <c:pt idx="50822">
                  <c:v>1.7214573919773098E-2</c:v>
                </c:pt>
                <c:pt idx="50823">
                  <c:v>1.7224172130227089E-2</c:v>
                </c:pt>
                <c:pt idx="50824">
                  <c:v>1.722315140068531E-2</c:v>
                </c:pt>
                <c:pt idx="50825">
                  <c:v>1.7185870558023449E-2</c:v>
                </c:pt>
                <c:pt idx="50826">
                  <c:v>1.7137164250016209E-2</c:v>
                </c:pt>
                <c:pt idx="50827">
                  <c:v>1.7110643908381459E-2</c:v>
                </c:pt>
                <c:pt idx="50828">
                  <c:v>1.7107453197240829E-2</c:v>
                </c:pt>
                <c:pt idx="50829">
                  <c:v>1.7090277746319771E-2</c:v>
                </c:pt>
                <c:pt idx="50830">
                  <c:v>1.7048167064785961E-2</c:v>
                </c:pt>
                <c:pt idx="50831">
                  <c:v>1.7013022676110271E-2</c:v>
                </c:pt>
                <c:pt idx="50832">
                  <c:v>1.6992963850498199E-2</c:v>
                </c:pt>
                <c:pt idx="50833">
                  <c:v>1.6977181658148769E-2</c:v>
                </c:pt>
                <c:pt idx="50834">
                  <c:v>1.69504564255476E-2</c:v>
                </c:pt>
                <c:pt idx="50835">
                  <c:v>1.6916099935770031E-2</c:v>
                </c:pt>
                <c:pt idx="50836">
                  <c:v>1.6887567937374112E-2</c:v>
                </c:pt>
                <c:pt idx="50837">
                  <c:v>1.6870250925421711E-2</c:v>
                </c:pt>
                <c:pt idx="50838">
                  <c:v>1.6854517161846161E-2</c:v>
                </c:pt>
                <c:pt idx="50839">
                  <c:v>1.6831863671541211E-2</c:v>
                </c:pt>
                <c:pt idx="50840">
                  <c:v>1.680915430188179E-2</c:v>
                </c:pt>
                <c:pt idx="50841">
                  <c:v>1.6792686656117439E-2</c:v>
                </c:pt>
                <c:pt idx="50842">
                  <c:v>1.678066328167915E-2</c:v>
                </c:pt>
                <c:pt idx="50843">
                  <c:v>1.6767013818025589E-2</c:v>
                </c:pt>
                <c:pt idx="50844">
                  <c:v>1.6748929396271709E-2</c:v>
                </c:pt>
                <c:pt idx="50845">
                  <c:v>1.6730343922972679E-2</c:v>
                </c:pt>
                <c:pt idx="50846">
                  <c:v>1.6717208549380299E-2</c:v>
                </c:pt>
                <c:pt idx="50847">
                  <c:v>1.6701908782124519E-2</c:v>
                </c:pt>
                <c:pt idx="50848">
                  <c:v>1.668367721140385E-2</c:v>
                </c:pt>
                <c:pt idx="50849">
                  <c:v>1.6669768840074539E-2</c:v>
                </c:pt>
                <c:pt idx="50850">
                  <c:v>1.6656450927257541E-2</c:v>
                </c:pt>
                <c:pt idx="50851">
                  <c:v>1.6641683876514431E-2</c:v>
                </c:pt>
                <c:pt idx="50852">
                  <c:v>1.6625648364424709E-2</c:v>
                </c:pt>
                <c:pt idx="50853">
                  <c:v>1.6610991209745411E-2</c:v>
                </c:pt>
                <c:pt idx="50854">
                  <c:v>1.65990199893713E-2</c:v>
                </c:pt>
                <c:pt idx="50855">
                  <c:v>1.6586590558290482E-2</c:v>
                </c:pt>
                <c:pt idx="50856">
                  <c:v>1.6575926914811131E-2</c:v>
                </c:pt>
                <c:pt idx="50857">
                  <c:v>1.6566043719649311E-2</c:v>
                </c:pt>
                <c:pt idx="50858">
                  <c:v>1.6556840389966961E-2</c:v>
                </c:pt>
                <c:pt idx="50859">
                  <c:v>1.654938422143459E-2</c:v>
                </c:pt>
                <c:pt idx="50860">
                  <c:v>1.6541087999939919E-2</c:v>
                </c:pt>
                <c:pt idx="50861">
                  <c:v>1.6531014814972881E-2</c:v>
                </c:pt>
                <c:pt idx="50862">
                  <c:v>1.652721501886845E-2</c:v>
                </c:pt>
                <c:pt idx="50863">
                  <c:v>1.6519749537110329E-2</c:v>
                </c:pt>
                <c:pt idx="50864">
                  <c:v>1.6510577872395519E-2</c:v>
                </c:pt>
                <c:pt idx="50865">
                  <c:v>1.6504924744367599E-2</c:v>
                </c:pt>
                <c:pt idx="50866">
                  <c:v>1.649814285337925E-2</c:v>
                </c:pt>
                <c:pt idx="50867">
                  <c:v>1.6487739980220791E-2</c:v>
                </c:pt>
                <c:pt idx="50868">
                  <c:v>1.648186519742012E-2</c:v>
                </c:pt>
                <c:pt idx="50869">
                  <c:v>1.647564023733139E-2</c:v>
                </c:pt>
                <c:pt idx="50870">
                  <c:v>1.6466183587908741E-2</c:v>
                </c:pt>
                <c:pt idx="50871">
                  <c:v>1.645972765982151E-2</c:v>
                </c:pt>
                <c:pt idx="50872">
                  <c:v>1.645524799823761E-2</c:v>
                </c:pt>
                <c:pt idx="50873">
                  <c:v>1.6449799761176109E-2</c:v>
                </c:pt>
                <c:pt idx="50874">
                  <c:v>1.6443053260445591E-2</c:v>
                </c:pt>
                <c:pt idx="50875">
                  <c:v>1.6435962170362469E-2</c:v>
                </c:pt>
                <c:pt idx="50876">
                  <c:v>1.642891950905323E-2</c:v>
                </c:pt>
                <c:pt idx="50877">
                  <c:v>1.6426574438810349E-2</c:v>
                </c:pt>
                <c:pt idx="50878">
                  <c:v>1.6420498490333561E-2</c:v>
                </c:pt>
                <c:pt idx="50879">
                  <c:v>1.6411848366260529E-2</c:v>
                </c:pt>
                <c:pt idx="50880">
                  <c:v>1.640699990093708E-2</c:v>
                </c:pt>
                <c:pt idx="50881">
                  <c:v>1.6400996595621109E-2</c:v>
                </c:pt>
                <c:pt idx="50882">
                  <c:v>1.6394441947340969E-2</c:v>
                </c:pt>
                <c:pt idx="50883">
                  <c:v>1.638869754970074E-2</c:v>
                </c:pt>
                <c:pt idx="50884">
                  <c:v>1.638316921889782E-2</c:v>
                </c:pt>
                <c:pt idx="50885">
                  <c:v>1.6377486288547519E-2</c:v>
                </c:pt>
                <c:pt idx="50886">
                  <c:v>1.6371853649616241E-2</c:v>
                </c:pt>
                <c:pt idx="50887">
                  <c:v>1.6366200521588329E-2</c:v>
                </c:pt>
                <c:pt idx="50888">
                  <c:v>1.6363464295864109E-2</c:v>
                </c:pt>
                <c:pt idx="50889">
                  <c:v>1.6355646774172779E-2</c:v>
                </c:pt>
                <c:pt idx="50890">
                  <c:v>1.6350425779819489E-2</c:v>
                </c:pt>
                <c:pt idx="50891">
                  <c:v>1.634455285966396E-2</c:v>
                </c:pt>
                <c:pt idx="50892">
                  <c:v>1.633971743285656E-2</c:v>
                </c:pt>
                <c:pt idx="50893">
                  <c:v>1.633431576192379E-2</c:v>
                </c:pt>
                <c:pt idx="50894">
                  <c:v>1.6329919919371601E-2</c:v>
                </c:pt>
                <c:pt idx="50895">
                  <c:v>1.6324551776051521E-2</c:v>
                </c:pt>
                <c:pt idx="50896">
                  <c:v>1.6318764537572861E-2</c:v>
                </c:pt>
                <c:pt idx="50897">
                  <c:v>1.6315769404172901E-2</c:v>
                </c:pt>
                <c:pt idx="50898">
                  <c:v>1.631058938801289E-2</c:v>
                </c:pt>
                <c:pt idx="50899">
                  <c:v>1.6302615404129028E-2</c:v>
                </c:pt>
                <c:pt idx="50900">
                  <c:v>1.629741862416267E-2</c:v>
                </c:pt>
                <c:pt idx="50901">
                  <c:v>1.629197970032692E-2</c:v>
                </c:pt>
                <c:pt idx="50902">
                  <c:v>1.628623902797699E-2</c:v>
                </c:pt>
                <c:pt idx="50903">
                  <c:v>1.6280615702271461E-2</c:v>
                </c:pt>
                <c:pt idx="50904">
                  <c:v>1.6275567933917049E-2</c:v>
                </c:pt>
                <c:pt idx="50905">
                  <c:v>1.6271643340587619E-2</c:v>
                </c:pt>
                <c:pt idx="50906">
                  <c:v>1.6265802085399631E-2</c:v>
                </c:pt>
                <c:pt idx="50907">
                  <c:v>1.6263023018836979E-2</c:v>
                </c:pt>
                <c:pt idx="50908">
                  <c:v>1.6258262097835541E-2</c:v>
                </c:pt>
                <c:pt idx="50909">
                  <c:v>1.625288650393486E-2</c:v>
                </c:pt>
                <c:pt idx="50910">
                  <c:v>1.6247762367129329E-2</c:v>
                </c:pt>
                <c:pt idx="50911">
                  <c:v>1.6241468489170071E-2</c:v>
                </c:pt>
                <c:pt idx="50912">
                  <c:v>1.6236566007137299E-2</c:v>
                </c:pt>
                <c:pt idx="50913">
                  <c:v>1.6231551766395569E-2</c:v>
                </c:pt>
                <c:pt idx="50914">
                  <c:v>1.6226451843976971E-2</c:v>
                </c:pt>
                <c:pt idx="50915">
                  <c:v>1.6221301630139351E-2</c:v>
                </c:pt>
                <c:pt idx="50916">
                  <c:v>1.6216037794947621E-2</c:v>
                </c:pt>
                <c:pt idx="50917">
                  <c:v>1.6210665926337239E-2</c:v>
                </c:pt>
                <c:pt idx="50918">
                  <c:v>1.6206420958042141E-2</c:v>
                </c:pt>
                <c:pt idx="50919">
                  <c:v>1.6201721504330639E-2</c:v>
                </c:pt>
                <c:pt idx="50920">
                  <c:v>1.6198143362998959E-2</c:v>
                </c:pt>
                <c:pt idx="50921">
                  <c:v>1.619240827858448E-2</c:v>
                </c:pt>
                <c:pt idx="50922">
                  <c:v>1.6186404973268509E-2</c:v>
                </c:pt>
                <c:pt idx="50923">
                  <c:v>1.6183162108063701E-2</c:v>
                </c:pt>
                <c:pt idx="50924">
                  <c:v>1.6177808865904812E-2</c:v>
                </c:pt>
                <c:pt idx="50925">
                  <c:v>1.6171695664525029E-2</c:v>
                </c:pt>
                <c:pt idx="50926">
                  <c:v>1.6167886555194851E-2</c:v>
                </c:pt>
                <c:pt idx="50927">
                  <c:v>1.6163503751158711E-2</c:v>
                </c:pt>
                <c:pt idx="50928">
                  <c:v>1.6157597303390499E-2</c:v>
                </c:pt>
                <c:pt idx="50929">
                  <c:v>1.615510880947113E-2</c:v>
                </c:pt>
                <c:pt idx="50930">
                  <c:v>1.6150332987308499E-2</c:v>
                </c:pt>
                <c:pt idx="50931">
                  <c:v>1.6143124550580978E-2</c:v>
                </c:pt>
                <c:pt idx="50932">
                  <c:v>1.6139015555381771E-2</c:v>
                </c:pt>
                <c:pt idx="50933">
                  <c:v>1.613369956612587E-2</c:v>
                </c:pt>
                <c:pt idx="50934">
                  <c:v>1.6127996146678921E-2</c:v>
                </c:pt>
                <c:pt idx="50935">
                  <c:v>1.6122879460453991E-2</c:v>
                </c:pt>
                <c:pt idx="50936">
                  <c:v>1.611870713531971E-2</c:v>
                </c:pt>
                <c:pt idx="50937">
                  <c:v>1.6113009303808209E-2</c:v>
                </c:pt>
                <c:pt idx="50938">
                  <c:v>1.6110816970467571E-2</c:v>
                </c:pt>
                <c:pt idx="50939">
                  <c:v>1.6105568036437031E-2</c:v>
                </c:pt>
                <c:pt idx="50940">
                  <c:v>1.6100157052278519E-2</c:v>
                </c:pt>
                <c:pt idx="50941">
                  <c:v>1.6096856445074081E-2</c:v>
                </c:pt>
                <c:pt idx="50942">
                  <c:v>1.6091404482722279E-2</c:v>
                </c:pt>
                <c:pt idx="50943">
                  <c:v>1.60836037248373E-2</c:v>
                </c:pt>
                <c:pt idx="50944">
                  <c:v>1.6078975051641461E-2</c:v>
                </c:pt>
                <c:pt idx="50945">
                  <c:v>1.6074227169156071E-2</c:v>
                </c:pt>
                <c:pt idx="50946">
                  <c:v>1.6068972647190091E-2</c:v>
                </c:pt>
                <c:pt idx="50947">
                  <c:v>1.6063857823610309E-2</c:v>
                </c:pt>
                <c:pt idx="50948">
                  <c:v>1.6060627996921539E-2</c:v>
                </c:pt>
                <c:pt idx="50949">
                  <c:v>1.605496741831303E-2</c:v>
                </c:pt>
                <c:pt idx="50950">
                  <c:v>1.6052363440394402E-2</c:v>
                </c:pt>
                <c:pt idx="50951">
                  <c:v>1.604746654629707E-2</c:v>
                </c:pt>
                <c:pt idx="50952">
                  <c:v>1.604107208549976E-2</c:v>
                </c:pt>
                <c:pt idx="50953">
                  <c:v>1.6035400331020359E-2</c:v>
                </c:pt>
                <c:pt idx="50954">
                  <c:v>1.6030773520469669E-2</c:v>
                </c:pt>
                <c:pt idx="50955">
                  <c:v>1.6025196760892872E-2</c:v>
                </c:pt>
                <c:pt idx="50956">
                  <c:v>1.602079346776009E-2</c:v>
                </c:pt>
                <c:pt idx="50957">
                  <c:v>1.601636782288551E-2</c:v>
                </c:pt>
                <c:pt idx="50958">
                  <c:v>1.6010858118534092E-2</c:v>
                </c:pt>
                <c:pt idx="50959">
                  <c:v>1.6008490696549419E-2</c:v>
                </c:pt>
                <c:pt idx="50960">
                  <c:v>1.6001475974917408E-2</c:v>
                </c:pt>
                <c:pt idx="50961">
                  <c:v>1.599925942718983E-2</c:v>
                </c:pt>
                <c:pt idx="50962">
                  <c:v>1.5997203066945079E-2</c:v>
                </c:pt>
                <c:pt idx="50963">
                  <c:v>1.599093526601791E-2</c:v>
                </c:pt>
                <c:pt idx="50964">
                  <c:v>1.5984503552317619E-2</c:v>
                </c:pt>
                <c:pt idx="50965">
                  <c:v>1.5980832278728489E-2</c:v>
                </c:pt>
                <c:pt idx="50966">
                  <c:v>1.5975795686244961E-2</c:v>
                </c:pt>
                <c:pt idx="50967">
                  <c:v>1.596762984991074E-2</c:v>
                </c:pt>
                <c:pt idx="50968">
                  <c:v>1.5963612124323841E-2</c:v>
                </c:pt>
                <c:pt idx="50969">
                  <c:v>1.595882885158062E-2</c:v>
                </c:pt>
                <c:pt idx="50970">
                  <c:v>1.5952339395880699E-2</c:v>
                </c:pt>
                <c:pt idx="50971">
                  <c:v>1.594631373882294E-2</c:v>
                </c:pt>
                <c:pt idx="50972">
                  <c:v>1.59457977861166E-2</c:v>
                </c:pt>
                <c:pt idx="50973">
                  <c:v>1.5935979783535E-2</c:v>
                </c:pt>
                <c:pt idx="50974">
                  <c:v>1.5932535752654079E-2</c:v>
                </c:pt>
                <c:pt idx="50975">
                  <c:v>1.5928421169519421E-2</c:v>
                </c:pt>
                <c:pt idx="50976">
                  <c:v>1.5922494232654572E-2</c:v>
                </c:pt>
                <c:pt idx="50977">
                  <c:v>1.5917515382170681E-2</c:v>
                </c:pt>
                <c:pt idx="50978">
                  <c:v>1.591208204627037E-2</c:v>
                </c:pt>
                <c:pt idx="50979">
                  <c:v>1.5907680615782741E-2</c:v>
                </c:pt>
                <c:pt idx="50980">
                  <c:v>1.59021932631731E-2</c:v>
                </c:pt>
                <c:pt idx="50981">
                  <c:v>1.5897456556558609E-2</c:v>
                </c:pt>
                <c:pt idx="50982">
                  <c:v>1.589210145175457E-2</c:v>
                </c:pt>
                <c:pt idx="50983">
                  <c:v>1.5887310728430751E-2</c:v>
                </c:pt>
                <c:pt idx="50984">
                  <c:v>1.588215492665768E-2</c:v>
                </c:pt>
                <c:pt idx="50985">
                  <c:v>1.587677747011185E-2</c:v>
                </c:pt>
                <c:pt idx="50986">
                  <c:v>1.5871161594986919E-2</c:v>
                </c:pt>
                <c:pt idx="50987">
                  <c:v>1.5865480527281761E-2</c:v>
                </c:pt>
                <c:pt idx="50988">
                  <c:v>1.5860803425312039E-2</c:v>
                </c:pt>
                <c:pt idx="50989">
                  <c:v>1.5857592225074772E-2</c:v>
                </c:pt>
                <c:pt idx="50990">
                  <c:v>1.5854949131608009E-2</c:v>
                </c:pt>
                <c:pt idx="50991">
                  <c:v>1.5847345814108849E-2</c:v>
                </c:pt>
                <c:pt idx="50992">
                  <c:v>1.5842823311686519E-2</c:v>
                </c:pt>
                <c:pt idx="50993">
                  <c:v>1.583973690867424E-2</c:v>
                </c:pt>
                <c:pt idx="50994">
                  <c:v>1.5832308679819111E-2</c:v>
                </c:pt>
                <c:pt idx="50995">
                  <c:v>1.5824921429157261E-2</c:v>
                </c:pt>
                <c:pt idx="50996">
                  <c:v>1.5821002423763279E-2</c:v>
                </c:pt>
                <c:pt idx="50997">
                  <c:v>1.58158466219902E-2</c:v>
                </c:pt>
                <c:pt idx="50998">
                  <c:v>1.581265963613987E-2</c:v>
                </c:pt>
                <c:pt idx="50999">
                  <c:v>1.58077348023653E-2</c:v>
                </c:pt>
                <c:pt idx="51000">
                  <c:v>1.5800384804606441E-2</c:v>
                </c:pt>
                <c:pt idx="51001">
                  <c:v>1.5795662999153141E-2</c:v>
                </c:pt>
                <c:pt idx="51002">
                  <c:v>1.5790332108736042E-2</c:v>
                </c:pt>
                <c:pt idx="51003">
                  <c:v>1.5785239636898041E-2</c:v>
                </c:pt>
                <c:pt idx="51004">
                  <c:v>1.5780093148350719E-2</c:v>
                </c:pt>
                <c:pt idx="51005">
                  <c:v>1.5775516629219059E-2</c:v>
                </c:pt>
                <c:pt idx="51006">
                  <c:v>1.5771763399243351E-2</c:v>
                </c:pt>
                <c:pt idx="51007">
                  <c:v>1.5770537778735161E-2</c:v>
                </c:pt>
                <c:pt idx="51008">
                  <c:v>1.5762858092784882E-2</c:v>
                </c:pt>
                <c:pt idx="51009">
                  <c:v>1.5759522095322609E-2</c:v>
                </c:pt>
                <c:pt idx="51010">
                  <c:v>1.5757914632558819E-2</c:v>
                </c:pt>
                <c:pt idx="51011">
                  <c:v>1.5751913189888E-2</c:v>
                </c:pt>
                <c:pt idx="51012">
                  <c:v>1.574267074465752E-2</c:v>
                </c:pt>
                <c:pt idx="51013">
                  <c:v>1.5738241374492649E-2</c:v>
                </c:pt>
                <c:pt idx="51014">
                  <c:v>1.5734335407614711E-2</c:v>
                </c:pt>
                <c:pt idx="51015">
                  <c:v>1.5726957470178601E-2</c:v>
                </c:pt>
                <c:pt idx="51016">
                  <c:v>1.5724185854196548E-2</c:v>
                </c:pt>
                <c:pt idx="51017">
                  <c:v>1.572045125067234E-2</c:v>
                </c:pt>
                <c:pt idx="51018">
                  <c:v>1.5712309628725048E-2</c:v>
                </c:pt>
                <c:pt idx="51019">
                  <c:v>1.5708900988101959E-2</c:v>
                </c:pt>
                <c:pt idx="51020">
                  <c:v>1.5703815966844559E-2</c:v>
                </c:pt>
                <c:pt idx="51021">
                  <c:v>1.5697816386818889E-2</c:v>
                </c:pt>
                <c:pt idx="51022">
                  <c:v>1.5695692971348759E-2</c:v>
                </c:pt>
                <c:pt idx="51023">
                  <c:v>1.5688979998230931E-2</c:v>
                </c:pt>
                <c:pt idx="51024">
                  <c:v>1.568618789315224E-2</c:v>
                </c:pt>
                <c:pt idx="51025">
                  <c:v>1.5681056305766109E-2</c:v>
                </c:pt>
                <c:pt idx="51026">
                  <c:v>1.5677334740757939E-2</c:v>
                </c:pt>
                <c:pt idx="51027">
                  <c:v>1.567417569458485E-2</c:v>
                </c:pt>
                <c:pt idx="51028">
                  <c:v>1.5668619424104691E-2</c:v>
                </c:pt>
                <c:pt idx="51029">
                  <c:v>1.5661638230085369E-2</c:v>
                </c:pt>
                <c:pt idx="51030">
                  <c:v>1.5657432377338409E-2</c:v>
                </c:pt>
                <c:pt idx="51031">
                  <c:v>1.565229520201683E-2</c:v>
                </c:pt>
                <c:pt idx="51032">
                  <c:v>1.564724370837212E-2</c:v>
                </c:pt>
                <c:pt idx="51033">
                  <c:v>1.5645632520318031E-2</c:v>
                </c:pt>
                <c:pt idx="51034">
                  <c:v>1.5638047829270359E-2</c:v>
                </c:pt>
                <c:pt idx="51035">
                  <c:v>1.5634052455425259E-2</c:v>
                </c:pt>
                <c:pt idx="51036">
                  <c:v>1.5629591420292851E-2</c:v>
                </c:pt>
                <c:pt idx="51037">
                  <c:v>1.5624570660293101E-2</c:v>
                </c:pt>
                <c:pt idx="51038">
                  <c:v>1.5623152256011959E-2</c:v>
                </c:pt>
                <c:pt idx="51039">
                  <c:v>1.561570633202791E-2</c:v>
                </c:pt>
                <c:pt idx="51040">
                  <c:v>1.561161130666733E-2</c:v>
                </c:pt>
                <c:pt idx="51041">
                  <c:v>1.5607175417244429E-2</c:v>
                </c:pt>
                <c:pt idx="51042">
                  <c:v>1.560299284756184E-2</c:v>
                </c:pt>
                <c:pt idx="51043">
                  <c:v>1.559881772845984E-2</c:v>
                </c:pt>
                <c:pt idx="51044">
                  <c:v>1.5594658441841601E-2</c:v>
                </c:pt>
                <c:pt idx="51045">
                  <c:v>1.558983325958252E-2</c:v>
                </c:pt>
                <c:pt idx="51046">
                  <c:v>1.558693032711744E-2</c:v>
                </c:pt>
                <c:pt idx="51047">
                  <c:v>1.5583056956529621E-2</c:v>
                </c:pt>
                <c:pt idx="51048">
                  <c:v>1.558100339025259E-2</c:v>
                </c:pt>
                <c:pt idx="51049">
                  <c:v>1.557523943483829E-2</c:v>
                </c:pt>
                <c:pt idx="51050">
                  <c:v>1.5569598414003851E-2</c:v>
                </c:pt>
                <c:pt idx="51051">
                  <c:v>1.556611992418766E-2</c:v>
                </c:pt>
                <c:pt idx="51052">
                  <c:v>1.5562839806079859E-2</c:v>
                </c:pt>
                <c:pt idx="51053">
                  <c:v>1.5555850230157381E-2</c:v>
                </c:pt>
                <c:pt idx="51054">
                  <c:v>1.5554359182715419E-2</c:v>
                </c:pt>
                <c:pt idx="51055">
                  <c:v>1.554942410439253E-2</c:v>
                </c:pt>
                <c:pt idx="51056">
                  <c:v>1.554218400269747E-2</c:v>
                </c:pt>
                <c:pt idx="51057">
                  <c:v>1.5539044514298441E-2</c:v>
                </c:pt>
                <c:pt idx="51058">
                  <c:v>1.5535342507064341E-2</c:v>
                </c:pt>
                <c:pt idx="51059">
                  <c:v>1.553094852715731E-2</c:v>
                </c:pt>
                <c:pt idx="51060">
                  <c:v>1.552639622241259E-2</c:v>
                </c:pt>
                <c:pt idx="51061">
                  <c:v>1.5521476045250889E-2</c:v>
                </c:pt>
                <c:pt idx="51062">
                  <c:v>1.55171537771821E-2</c:v>
                </c:pt>
                <c:pt idx="51063">
                  <c:v>1.5514667145907881E-2</c:v>
                </c:pt>
                <c:pt idx="51064">
                  <c:v>1.55116394162178E-2</c:v>
                </c:pt>
                <c:pt idx="51065">
                  <c:v>1.5504594892263411E-2</c:v>
                </c:pt>
                <c:pt idx="51066">
                  <c:v>1.5505074523389339E-2</c:v>
                </c:pt>
                <c:pt idx="51067">
                  <c:v>1.549980137497187E-2</c:v>
                </c:pt>
                <c:pt idx="51068">
                  <c:v>1.5493961982429029E-2</c:v>
                </c:pt>
                <c:pt idx="51069">
                  <c:v>1.549203135073185E-2</c:v>
                </c:pt>
                <c:pt idx="51070">
                  <c:v>1.548619754612446E-2</c:v>
                </c:pt>
                <c:pt idx="51071">
                  <c:v>1.54797388240695E-2</c:v>
                </c:pt>
                <c:pt idx="51072">
                  <c:v>1.547616254538298E-2</c:v>
                </c:pt>
                <c:pt idx="51073">
                  <c:v>1.5477932989597321E-2</c:v>
                </c:pt>
                <c:pt idx="51074">
                  <c:v>1.546835154294968E-2</c:v>
                </c:pt>
                <c:pt idx="51075">
                  <c:v>1.546717248857021E-2</c:v>
                </c:pt>
                <c:pt idx="51076">
                  <c:v>1.5461002476513389E-2</c:v>
                </c:pt>
                <c:pt idx="51077">
                  <c:v>1.545496098697186E-2</c:v>
                </c:pt>
                <c:pt idx="51078">
                  <c:v>1.5455193817615511E-2</c:v>
                </c:pt>
                <c:pt idx="51079">
                  <c:v>1.5448117628693581E-2</c:v>
                </c:pt>
                <c:pt idx="51080">
                  <c:v>1.544459909200668E-2</c:v>
                </c:pt>
                <c:pt idx="51081">
                  <c:v>1.5444426797330379E-2</c:v>
                </c:pt>
                <c:pt idx="51082">
                  <c:v>1.5436866320669649E-2</c:v>
                </c:pt>
                <c:pt idx="51083">
                  <c:v>1.543823722749949E-2</c:v>
                </c:pt>
                <c:pt idx="51084">
                  <c:v>1.543703954666853E-2</c:v>
                </c:pt>
                <c:pt idx="51085">
                  <c:v>1.542842760682106E-2</c:v>
                </c:pt>
                <c:pt idx="51086">
                  <c:v>1.542332489043474E-2</c:v>
                </c:pt>
                <c:pt idx="51087">
                  <c:v>1.542045921087265E-2</c:v>
                </c:pt>
                <c:pt idx="51088">
                  <c:v>1.5412815846502779E-2</c:v>
                </c:pt>
                <c:pt idx="51089">
                  <c:v>1.541214808821678E-2</c:v>
                </c:pt>
                <c:pt idx="51090">
                  <c:v>1.540420763194561E-2</c:v>
                </c:pt>
                <c:pt idx="51091">
                  <c:v>1.540445815771818E-2</c:v>
                </c:pt>
                <c:pt idx="51092">
                  <c:v>1.540633477270603E-2</c:v>
                </c:pt>
                <c:pt idx="51093">
                  <c:v>1.539515238255262E-2</c:v>
                </c:pt>
                <c:pt idx="51094">
                  <c:v>1.539608556777239E-2</c:v>
                </c:pt>
                <c:pt idx="51095">
                  <c:v>1.5398147515952591E-2</c:v>
                </c:pt>
                <c:pt idx="51096">
                  <c:v>1.538968365639448E-2</c:v>
                </c:pt>
                <c:pt idx="51097">
                  <c:v>1.5383363701403139E-2</c:v>
                </c:pt>
                <c:pt idx="51098">
                  <c:v>1.538180839270353E-2</c:v>
                </c:pt>
                <c:pt idx="51099">
                  <c:v>1.5372916124761099E-2</c:v>
                </c:pt>
                <c:pt idx="51100">
                  <c:v>1.536498032510281E-2</c:v>
                </c:pt>
                <c:pt idx="51101">
                  <c:v>1.5362118370831009E-2</c:v>
                </c:pt>
                <c:pt idx="51102">
                  <c:v>1.5357558615505701E-2</c:v>
                </c:pt>
                <c:pt idx="51103">
                  <c:v>1.5361917205154899E-2</c:v>
                </c:pt>
                <c:pt idx="51104">
                  <c:v>1.536471396684647E-2</c:v>
                </c:pt>
                <c:pt idx="51105">
                  <c:v>1.534955017268658E-2</c:v>
                </c:pt>
                <c:pt idx="51106">
                  <c:v>1.535349152982235E-2</c:v>
                </c:pt>
                <c:pt idx="51107">
                  <c:v>1.535454485565424E-2</c:v>
                </c:pt>
                <c:pt idx="51108">
                  <c:v>1.5341046266257759E-2</c:v>
                </c:pt>
                <c:pt idx="51109">
                  <c:v>1.53380986303091E-2</c:v>
                </c:pt>
                <c:pt idx="51110">
                  <c:v>1.533590909093618E-2</c:v>
                </c:pt>
                <c:pt idx="51111">
                  <c:v>1.532256230711937E-2</c:v>
                </c:pt>
                <c:pt idx="51112">
                  <c:v>1.532802730798721E-2</c:v>
                </c:pt>
                <c:pt idx="51113">
                  <c:v>1.5322970226407049E-2</c:v>
                </c:pt>
                <c:pt idx="51114">
                  <c:v>1.5309783630073071E-2</c:v>
                </c:pt>
                <c:pt idx="51115">
                  <c:v>1.5310525894165041E-2</c:v>
                </c:pt>
                <c:pt idx="51116">
                  <c:v>1.530539151281118E-2</c:v>
                </c:pt>
                <c:pt idx="51117">
                  <c:v>1.530153304338455E-2</c:v>
                </c:pt>
                <c:pt idx="51118">
                  <c:v>1.5301673673093321E-2</c:v>
                </c:pt>
                <c:pt idx="51119">
                  <c:v>1.52970664203167E-2</c:v>
                </c:pt>
                <c:pt idx="51120">
                  <c:v>1.528968568891287E-2</c:v>
                </c:pt>
                <c:pt idx="51121">
                  <c:v>1.52853587642312E-2</c:v>
                </c:pt>
                <c:pt idx="51122">
                  <c:v>1.528059598058462E-2</c:v>
                </c:pt>
                <c:pt idx="51123">
                  <c:v>1.5274388715624809E-2</c:v>
                </c:pt>
                <c:pt idx="51124">
                  <c:v>1.5278053469955919E-2</c:v>
                </c:pt>
                <c:pt idx="51125">
                  <c:v>1.527089159935713E-2</c:v>
                </c:pt>
                <c:pt idx="51126">
                  <c:v>1.5265910886228079E-2</c:v>
                </c:pt>
                <c:pt idx="51127">
                  <c:v>1.526486501097679E-2</c:v>
                </c:pt>
                <c:pt idx="51128">
                  <c:v>1.525714620947838E-2</c:v>
                </c:pt>
                <c:pt idx="51129">
                  <c:v>1.5254071913659571E-2</c:v>
                </c:pt>
                <c:pt idx="51130">
                  <c:v>1.524917688220739E-2</c:v>
                </c:pt>
                <c:pt idx="51131">
                  <c:v>1.52471587061882E-2</c:v>
                </c:pt>
                <c:pt idx="51132">
                  <c:v>1.52456583455205E-2</c:v>
                </c:pt>
                <c:pt idx="51133">
                  <c:v>1.5242768451571459E-2</c:v>
                </c:pt>
                <c:pt idx="51134">
                  <c:v>1.523915398865938E-2</c:v>
                </c:pt>
                <c:pt idx="51135">
                  <c:v>1.5234473161399359E-2</c:v>
                </c:pt>
                <c:pt idx="51136">
                  <c:v>1.522900257259607E-2</c:v>
                </c:pt>
                <c:pt idx="51137">
                  <c:v>1.5223505906760691E-2</c:v>
                </c:pt>
                <c:pt idx="51138">
                  <c:v>1.521870400756598E-2</c:v>
                </c:pt>
                <c:pt idx="51139">
                  <c:v>1.521903555840254E-2</c:v>
                </c:pt>
                <c:pt idx="51140">
                  <c:v>1.521500665694475E-2</c:v>
                </c:pt>
                <c:pt idx="51141">
                  <c:v>1.5209071338176731E-2</c:v>
                </c:pt>
                <c:pt idx="51142">
                  <c:v>1.5205582603812219E-2</c:v>
                </c:pt>
                <c:pt idx="51143">
                  <c:v>1.5203305520117279E-2</c:v>
                </c:pt>
                <c:pt idx="51144">
                  <c:v>1.520056370645761E-2</c:v>
                </c:pt>
                <c:pt idx="51145">
                  <c:v>1.519728545099497E-2</c:v>
                </c:pt>
                <c:pt idx="51146">
                  <c:v>1.51905557140708E-2</c:v>
                </c:pt>
                <c:pt idx="51147">
                  <c:v>1.519156619906425E-2</c:v>
                </c:pt>
                <c:pt idx="51148">
                  <c:v>1.518900785595179E-2</c:v>
                </c:pt>
                <c:pt idx="51149">
                  <c:v>1.5183934941887861E-2</c:v>
                </c:pt>
                <c:pt idx="51150">
                  <c:v>1.517807506024837E-2</c:v>
                </c:pt>
                <c:pt idx="51151">
                  <c:v>1.51780666783452E-2</c:v>
                </c:pt>
                <c:pt idx="51152">
                  <c:v>1.517275534570217E-2</c:v>
                </c:pt>
                <c:pt idx="51153">
                  <c:v>1.5174223110079771E-2</c:v>
                </c:pt>
                <c:pt idx="51154">
                  <c:v>1.517157629132271E-2</c:v>
                </c:pt>
                <c:pt idx="51155">
                  <c:v>1.516353525221348E-2</c:v>
                </c:pt>
                <c:pt idx="51156">
                  <c:v>1.5174690634012221E-2</c:v>
                </c:pt>
                <c:pt idx="51157">
                  <c:v>1.5164884738624099E-2</c:v>
                </c:pt>
                <c:pt idx="51158">
                  <c:v>1.514941733330488E-2</c:v>
                </c:pt>
                <c:pt idx="51159">
                  <c:v>1.516608614474535E-2</c:v>
                </c:pt>
                <c:pt idx="51160">
                  <c:v>1.5143938362598419E-2</c:v>
                </c:pt>
                <c:pt idx="51161">
                  <c:v>1.516260113567114E-2</c:v>
                </c:pt>
                <c:pt idx="51162">
                  <c:v>1.5168727375566959E-2</c:v>
                </c:pt>
                <c:pt idx="51163">
                  <c:v>1.5138174407184121E-2</c:v>
                </c:pt>
                <c:pt idx="51164">
                  <c:v>1.514833234250546E-2</c:v>
                </c:pt>
                <c:pt idx="51165">
                  <c:v>1.515286229550838E-2</c:v>
                </c:pt>
                <c:pt idx="51166">
                  <c:v>1.512660272419453E-2</c:v>
                </c:pt>
                <c:pt idx="51167">
                  <c:v>1.5156188979744909E-2</c:v>
                </c:pt>
                <c:pt idx="51168">
                  <c:v>1.5135485678911211E-2</c:v>
                </c:pt>
                <c:pt idx="51169">
                  <c:v>1.511926390230656E-2</c:v>
                </c:pt>
                <c:pt idx="51170">
                  <c:v>1.51385236531496E-2</c:v>
                </c:pt>
                <c:pt idx="51171">
                  <c:v>1.512281317263842E-2</c:v>
                </c:pt>
                <c:pt idx="51172">
                  <c:v>1.5104281716048719E-2</c:v>
                </c:pt>
                <c:pt idx="51173">
                  <c:v>1.511815283447504E-2</c:v>
                </c:pt>
                <c:pt idx="51174">
                  <c:v>1.510491687804461E-2</c:v>
                </c:pt>
                <c:pt idx="51175">
                  <c:v>1.5095719136297699E-2</c:v>
                </c:pt>
                <c:pt idx="51176">
                  <c:v>1.510699279606342E-2</c:v>
                </c:pt>
                <c:pt idx="51177">
                  <c:v>1.508907694369555E-2</c:v>
                </c:pt>
                <c:pt idx="51178">
                  <c:v>1.509730797261E-2</c:v>
                </c:pt>
                <c:pt idx="51179">
                  <c:v>1.509457547217607E-2</c:v>
                </c:pt>
                <c:pt idx="51180">
                  <c:v>1.5080686658620829E-2</c:v>
                </c:pt>
                <c:pt idx="51181">
                  <c:v>1.5086237341165539E-2</c:v>
                </c:pt>
                <c:pt idx="51182">
                  <c:v>1.507989782840014E-2</c:v>
                </c:pt>
                <c:pt idx="51183">
                  <c:v>1.5070174820721149E-2</c:v>
                </c:pt>
                <c:pt idx="51184">
                  <c:v>1.5087719075381759E-2</c:v>
                </c:pt>
                <c:pt idx="51185">
                  <c:v>1.507536135613918E-2</c:v>
                </c:pt>
                <c:pt idx="51186">
                  <c:v>1.5058836899697781E-2</c:v>
                </c:pt>
                <c:pt idx="51187">
                  <c:v>1.507637649774551E-2</c:v>
                </c:pt>
                <c:pt idx="51188">
                  <c:v>1.506494265049696E-2</c:v>
                </c:pt>
                <c:pt idx="51189">
                  <c:v>1.5050661750137809E-2</c:v>
                </c:pt>
                <c:pt idx="51190">
                  <c:v>1.506181340664625E-2</c:v>
                </c:pt>
                <c:pt idx="51191">
                  <c:v>1.505333557724953E-2</c:v>
                </c:pt>
                <c:pt idx="51192">
                  <c:v>1.503823604434729E-2</c:v>
                </c:pt>
                <c:pt idx="51193">
                  <c:v>1.505010202527046E-2</c:v>
                </c:pt>
                <c:pt idx="51194">
                  <c:v>1.5035815536975861E-2</c:v>
                </c:pt>
                <c:pt idx="51195">
                  <c:v>1.504053268581629E-2</c:v>
                </c:pt>
                <c:pt idx="51196">
                  <c:v>1.5048826113343241E-2</c:v>
                </c:pt>
                <c:pt idx="51197">
                  <c:v>1.5025493688881401E-2</c:v>
                </c:pt>
                <c:pt idx="51198">
                  <c:v>1.5038274228572851E-2</c:v>
                </c:pt>
                <c:pt idx="51199">
                  <c:v>1.504132617264986E-2</c:v>
                </c:pt>
                <c:pt idx="51200">
                  <c:v>1.5024023130536079E-2</c:v>
                </c:pt>
                <c:pt idx="51201">
                  <c:v>1.5028011985123159E-2</c:v>
                </c:pt>
                <c:pt idx="51202">
                  <c:v>1.502457540482283E-2</c:v>
                </c:pt>
                <c:pt idx="51203">
                  <c:v>1.5008587390184401E-2</c:v>
                </c:pt>
                <c:pt idx="51204">
                  <c:v>1.5014661476016039E-2</c:v>
                </c:pt>
                <c:pt idx="51205">
                  <c:v>1.500858645886183E-2</c:v>
                </c:pt>
                <c:pt idx="51206">
                  <c:v>1.499369461089373E-2</c:v>
                </c:pt>
                <c:pt idx="51207">
                  <c:v>1.499554235488176E-2</c:v>
                </c:pt>
                <c:pt idx="51208">
                  <c:v>1.4986578375101089E-2</c:v>
                </c:pt>
                <c:pt idx="51209">
                  <c:v>1.499042753130198E-2</c:v>
                </c:pt>
                <c:pt idx="51210">
                  <c:v>1.4984774403274059E-2</c:v>
                </c:pt>
                <c:pt idx="51211">
                  <c:v>1.4984681271016599E-2</c:v>
                </c:pt>
                <c:pt idx="51212">
                  <c:v>1.498252060264349E-2</c:v>
                </c:pt>
                <c:pt idx="51213">
                  <c:v>1.4979083091020581E-2</c:v>
                </c:pt>
                <c:pt idx="51214">
                  <c:v>1.497682090848684E-2</c:v>
                </c:pt>
                <c:pt idx="51215">
                  <c:v>1.4973354525864121E-2</c:v>
                </c:pt>
                <c:pt idx="51216">
                  <c:v>1.496629696339369E-2</c:v>
                </c:pt>
                <c:pt idx="51217">
                  <c:v>1.496251858770847E-2</c:v>
                </c:pt>
                <c:pt idx="51218">
                  <c:v>1.4958112500607971E-2</c:v>
                </c:pt>
                <c:pt idx="51219">
                  <c:v>1.495812274515629E-2</c:v>
                </c:pt>
                <c:pt idx="51220">
                  <c:v>1.4957244507968429E-2</c:v>
                </c:pt>
                <c:pt idx="51221">
                  <c:v>1.495670061558485E-2</c:v>
                </c:pt>
                <c:pt idx="51222">
                  <c:v>1.4954455196857451E-2</c:v>
                </c:pt>
                <c:pt idx="51223">
                  <c:v>1.495284773409367E-2</c:v>
                </c:pt>
                <c:pt idx="51224">
                  <c:v>1.495035644620657E-2</c:v>
                </c:pt>
                <c:pt idx="51225">
                  <c:v>1.4946284703910351E-2</c:v>
                </c:pt>
                <c:pt idx="51226">
                  <c:v>1.494302041828632E-2</c:v>
                </c:pt>
                <c:pt idx="51227">
                  <c:v>1.493920758366585E-2</c:v>
                </c:pt>
                <c:pt idx="51228">
                  <c:v>1.4940313994884489E-2</c:v>
                </c:pt>
                <c:pt idx="51229">
                  <c:v>1.493030413985252E-2</c:v>
                </c:pt>
                <c:pt idx="51230">
                  <c:v>1.4925987459719179E-2</c:v>
                </c:pt>
                <c:pt idx="51231">
                  <c:v>1.492899283766747E-2</c:v>
                </c:pt>
                <c:pt idx="51232">
                  <c:v>1.492129918187857E-2</c:v>
                </c:pt>
                <c:pt idx="51233">
                  <c:v>1.495010033249855E-2</c:v>
                </c:pt>
                <c:pt idx="51234">
                  <c:v>1.4925580471754071E-2</c:v>
                </c:pt>
                <c:pt idx="51235">
                  <c:v>1.4919505454599861E-2</c:v>
                </c:pt>
                <c:pt idx="51236">
                  <c:v>1.493629533797503E-2</c:v>
                </c:pt>
                <c:pt idx="51237">
                  <c:v>1.491442788392305E-2</c:v>
                </c:pt>
                <c:pt idx="51238">
                  <c:v>1.490810047835112E-2</c:v>
                </c:pt>
                <c:pt idx="51239">
                  <c:v>1.4917725697159771E-2</c:v>
                </c:pt>
                <c:pt idx="51240">
                  <c:v>1.489549316465855E-2</c:v>
                </c:pt>
                <c:pt idx="51241">
                  <c:v>1.490135863423347E-2</c:v>
                </c:pt>
                <c:pt idx="51242">
                  <c:v>1.4896980486810211E-2</c:v>
                </c:pt>
                <c:pt idx="51243">
                  <c:v>1.489482633769512E-2</c:v>
                </c:pt>
                <c:pt idx="51244">
                  <c:v>1.491171587258577E-2</c:v>
                </c:pt>
                <c:pt idx="51245">
                  <c:v>1.488338690251112E-2</c:v>
                </c:pt>
                <c:pt idx="51246">
                  <c:v>1.489348895847797E-2</c:v>
                </c:pt>
                <c:pt idx="51247">
                  <c:v>1.489961706101894E-2</c:v>
                </c:pt>
                <c:pt idx="51248">
                  <c:v>1.4885531738400459E-2</c:v>
                </c:pt>
                <c:pt idx="51249">
                  <c:v>1.489027217030525E-2</c:v>
                </c:pt>
                <c:pt idx="51250">
                  <c:v>1.4881369657814499E-2</c:v>
                </c:pt>
                <c:pt idx="51251">
                  <c:v>1.487084291875362E-2</c:v>
                </c:pt>
                <c:pt idx="51252">
                  <c:v>1.4874079264700409E-2</c:v>
                </c:pt>
                <c:pt idx="51253">
                  <c:v>1.4866713434457781E-2</c:v>
                </c:pt>
                <c:pt idx="51254">
                  <c:v>1.4870968647301201E-2</c:v>
                </c:pt>
                <c:pt idx="51255">
                  <c:v>1.487293466925621E-2</c:v>
                </c:pt>
                <c:pt idx="51256">
                  <c:v>1.4853371307253839E-2</c:v>
                </c:pt>
                <c:pt idx="51257">
                  <c:v>1.4867087826132769E-2</c:v>
                </c:pt>
                <c:pt idx="51258">
                  <c:v>1.48690203204751E-2</c:v>
                </c:pt>
                <c:pt idx="51259">
                  <c:v>1.485607028007507E-2</c:v>
                </c:pt>
                <c:pt idx="51260">
                  <c:v>1.4854946173727511E-2</c:v>
                </c:pt>
                <c:pt idx="51261">
                  <c:v>1.4849326573312281E-2</c:v>
                </c:pt>
                <c:pt idx="51262">
                  <c:v>1.4847142621874809E-2</c:v>
                </c:pt>
                <c:pt idx="51263">
                  <c:v>1.484881713986397E-2</c:v>
                </c:pt>
                <c:pt idx="51264">
                  <c:v>1.48389944806695E-2</c:v>
                </c:pt>
                <c:pt idx="51265">
                  <c:v>1.4827895909547809E-2</c:v>
                </c:pt>
                <c:pt idx="51266">
                  <c:v>1.482797786593437E-2</c:v>
                </c:pt>
                <c:pt idx="51267">
                  <c:v>1.482488494366407E-2</c:v>
                </c:pt>
                <c:pt idx="51268">
                  <c:v>1.4816351234912871E-2</c:v>
                </c:pt>
                <c:pt idx="51269">
                  <c:v>1.481432560831308E-2</c:v>
                </c:pt>
                <c:pt idx="51270">
                  <c:v>1.4816949144005781E-2</c:v>
                </c:pt>
                <c:pt idx="51271">
                  <c:v>1.4810970053076741E-2</c:v>
                </c:pt>
                <c:pt idx="51272">
                  <c:v>1.4808007515966891E-2</c:v>
                </c:pt>
                <c:pt idx="51273">
                  <c:v>1.481681689620018E-2</c:v>
                </c:pt>
                <c:pt idx="51274">
                  <c:v>1.481079775840044E-2</c:v>
                </c:pt>
                <c:pt idx="51275">
                  <c:v>1.4801995828747749E-2</c:v>
                </c:pt>
                <c:pt idx="51276">
                  <c:v>1.48137416690588E-2</c:v>
                </c:pt>
                <c:pt idx="51277">
                  <c:v>1.4797409996390339E-2</c:v>
                </c:pt>
                <c:pt idx="51278">
                  <c:v>1.47973271086812E-2</c:v>
                </c:pt>
                <c:pt idx="51279">
                  <c:v>1.479383464902639E-2</c:v>
                </c:pt>
                <c:pt idx="51280">
                  <c:v>1.478977408260107E-2</c:v>
                </c:pt>
                <c:pt idx="51281">
                  <c:v>1.4792336151003839E-2</c:v>
                </c:pt>
                <c:pt idx="51282">
                  <c:v>1.47829195484519E-2</c:v>
                </c:pt>
                <c:pt idx="51283">
                  <c:v>1.4780060388147829E-2</c:v>
                </c:pt>
                <c:pt idx="51284">
                  <c:v>1.4779310673475271E-2</c:v>
                </c:pt>
                <c:pt idx="51285">
                  <c:v>1.4772863127291201E-2</c:v>
                </c:pt>
                <c:pt idx="51286">
                  <c:v>1.4780388213694101E-2</c:v>
                </c:pt>
                <c:pt idx="51287">
                  <c:v>1.4769647270441061E-2</c:v>
                </c:pt>
                <c:pt idx="51288">
                  <c:v>1.477417629212141E-2</c:v>
                </c:pt>
                <c:pt idx="51289">
                  <c:v>1.476924493908882E-2</c:v>
                </c:pt>
                <c:pt idx="51290">
                  <c:v>1.4766569249331949E-2</c:v>
                </c:pt>
                <c:pt idx="51291">
                  <c:v>1.4762908220291139E-2</c:v>
                </c:pt>
                <c:pt idx="51292">
                  <c:v>1.4761531725525859E-2</c:v>
                </c:pt>
                <c:pt idx="51293">
                  <c:v>1.475803460925817E-2</c:v>
                </c:pt>
                <c:pt idx="51294">
                  <c:v>1.4754753559827799E-2</c:v>
                </c:pt>
                <c:pt idx="51295">
                  <c:v>1.4748970046639441E-2</c:v>
                </c:pt>
                <c:pt idx="51296">
                  <c:v>1.47490045055747E-2</c:v>
                </c:pt>
                <c:pt idx="51297">
                  <c:v>1.47479735314846E-2</c:v>
                </c:pt>
                <c:pt idx="51298">
                  <c:v>1.474550738930702E-2</c:v>
                </c:pt>
                <c:pt idx="51299">
                  <c:v>1.4746955595910549E-2</c:v>
                </c:pt>
                <c:pt idx="51300">
                  <c:v>1.4740638434886931E-2</c:v>
                </c:pt>
                <c:pt idx="51301">
                  <c:v>1.4752674847841259E-2</c:v>
                </c:pt>
                <c:pt idx="51302">
                  <c:v>1.474600099027157E-2</c:v>
                </c:pt>
                <c:pt idx="51303">
                  <c:v>1.473906077444553E-2</c:v>
                </c:pt>
                <c:pt idx="51304">
                  <c:v>1.4746486209332939E-2</c:v>
                </c:pt>
                <c:pt idx="51305">
                  <c:v>1.4732455834746361E-2</c:v>
                </c:pt>
                <c:pt idx="51306">
                  <c:v>1.47387133911252E-2</c:v>
                </c:pt>
                <c:pt idx="51307">
                  <c:v>1.4726763591170309E-2</c:v>
                </c:pt>
                <c:pt idx="51308">
                  <c:v>1.4721185900270941E-2</c:v>
                </c:pt>
                <c:pt idx="51309">
                  <c:v>1.472613960504532E-2</c:v>
                </c:pt>
                <c:pt idx="51310">
                  <c:v>1.4719017781317231E-2</c:v>
                </c:pt>
                <c:pt idx="51311">
                  <c:v>1.47174010053277E-2</c:v>
                </c:pt>
                <c:pt idx="51312">
                  <c:v>1.4713284559547899E-2</c:v>
                </c:pt>
                <c:pt idx="51313">
                  <c:v>1.4717718586325651E-2</c:v>
                </c:pt>
                <c:pt idx="51314">
                  <c:v>1.471561565995216E-2</c:v>
                </c:pt>
                <c:pt idx="51315">
                  <c:v>1.470309123396873E-2</c:v>
                </c:pt>
                <c:pt idx="51316">
                  <c:v>1.470168959349394E-2</c:v>
                </c:pt>
                <c:pt idx="51317">
                  <c:v>1.47005021572113E-2</c:v>
                </c:pt>
                <c:pt idx="51318">
                  <c:v>1.469777338206768E-2</c:v>
                </c:pt>
                <c:pt idx="51319">
                  <c:v>1.4693989418447019E-2</c:v>
                </c:pt>
                <c:pt idx="51320">
                  <c:v>1.469326391816139E-2</c:v>
                </c:pt>
                <c:pt idx="51321">
                  <c:v>1.4696755446493631E-2</c:v>
                </c:pt>
                <c:pt idx="51322">
                  <c:v>1.4690075069665911E-2</c:v>
                </c:pt>
                <c:pt idx="51323">
                  <c:v>1.472425553947687E-2</c:v>
                </c:pt>
                <c:pt idx="51324">
                  <c:v>1.471334416419268E-2</c:v>
                </c:pt>
                <c:pt idx="51325">
                  <c:v>1.4694280922412871E-2</c:v>
                </c:pt>
                <c:pt idx="51326">
                  <c:v>1.4721704646945E-2</c:v>
                </c:pt>
                <c:pt idx="51327">
                  <c:v>1.4684143476188179E-2</c:v>
                </c:pt>
                <c:pt idx="51328">
                  <c:v>1.470992527902126E-2</c:v>
                </c:pt>
                <c:pt idx="51329">
                  <c:v>1.470059901475906E-2</c:v>
                </c:pt>
                <c:pt idx="51330">
                  <c:v>1.46742882207036E-2</c:v>
                </c:pt>
                <c:pt idx="51331">
                  <c:v>1.4681390486657619E-2</c:v>
                </c:pt>
                <c:pt idx="51332">
                  <c:v>1.4680805616080759E-2</c:v>
                </c:pt>
                <c:pt idx="51333">
                  <c:v>1.46773885935545E-2</c:v>
                </c:pt>
                <c:pt idx="51334">
                  <c:v>1.467050239443779E-2</c:v>
                </c:pt>
                <c:pt idx="51335">
                  <c:v>1.4666454866528509E-2</c:v>
                </c:pt>
                <c:pt idx="51336">
                  <c:v>1.4669192954897881E-2</c:v>
                </c:pt>
                <c:pt idx="51337">
                  <c:v>1.4667682349681851E-2</c:v>
                </c:pt>
                <c:pt idx="51338">
                  <c:v>1.4660417102277281E-2</c:v>
                </c:pt>
                <c:pt idx="51339">
                  <c:v>1.465586945414543E-2</c:v>
                </c:pt>
                <c:pt idx="51340">
                  <c:v>1.4654154889285559E-2</c:v>
                </c:pt>
                <c:pt idx="51341">
                  <c:v>1.465083938091993E-2</c:v>
                </c:pt>
                <c:pt idx="51342">
                  <c:v>1.464777626097202E-2</c:v>
                </c:pt>
                <c:pt idx="51343">
                  <c:v>1.464790944010019E-2</c:v>
                </c:pt>
                <c:pt idx="51344">
                  <c:v>1.4646545983850959E-2</c:v>
                </c:pt>
                <c:pt idx="51345">
                  <c:v>1.4642420224845409E-2</c:v>
                </c:pt>
                <c:pt idx="51346">
                  <c:v>1.46372364833951E-2</c:v>
                </c:pt>
                <c:pt idx="51347">
                  <c:v>1.4635025523602961E-2</c:v>
                </c:pt>
                <c:pt idx="51348">
                  <c:v>1.464731898158789E-2</c:v>
                </c:pt>
                <c:pt idx="51349">
                  <c:v>1.4642376452684401E-2</c:v>
                </c:pt>
                <c:pt idx="51350">
                  <c:v>1.4628849923610691E-2</c:v>
                </c:pt>
                <c:pt idx="51351">
                  <c:v>1.463193167001009E-2</c:v>
                </c:pt>
                <c:pt idx="51352">
                  <c:v>1.462548598647118E-2</c:v>
                </c:pt>
                <c:pt idx="51353">
                  <c:v>1.4623856171965601E-2</c:v>
                </c:pt>
                <c:pt idx="51354">
                  <c:v>1.4620796777307991E-2</c:v>
                </c:pt>
                <c:pt idx="51355">
                  <c:v>1.46227590739727E-2</c:v>
                </c:pt>
                <c:pt idx="51356">
                  <c:v>1.4626516029238701E-2</c:v>
                </c:pt>
                <c:pt idx="51357">
                  <c:v>1.4625563286244869E-2</c:v>
                </c:pt>
                <c:pt idx="51358">
                  <c:v>1.461417321115732E-2</c:v>
                </c:pt>
                <c:pt idx="51359">
                  <c:v>1.462461706250906E-2</c:v>
                </c:pt>
                <c:pt idx="51360">
                  <c:v>1.4612767845392231E-2</c:v>
                </c:pt>
                <c:pt idx="51361">
                  <c:v>1.4614736661314961E-2</c:v>
                </c:pt>
                <c:pt idx="51362">
                  <c:v>1.4607151970267299E-2</c:v>
                </c:pt>
                <c:pt idx="51363">
                  <c:v>1.460733637213707E-2</c:v>
                </c:pt>
                <c:pt idx="51364">
                  <c:v>1.4608055353164669E-2</c:v>
                </c:pt>
                <c:pt idx="51365">
                  <c:v>1.4600752852857109E-2</c:v>
                </c:pt>
                <c:pt idx="51366">
                  <c:v>1.4610413461923599E-2</c:v>
                </c:pt>
                <c:pt idx="51367">
                  <c:v>1.4600305818021299E-2</c:v>
                </c:pt>
                <c:pt idx="51368">
                  <c:v>1.4601141214370729E-2</c:v>
                </c:pt>
                <c:pt idx="51369">
                  <c:v>1.460643857717514E-2</c:v>
                </c:pt>
                <c:pt idx="51370">
                  <c:v>1.4593262225389481E-2</c:v>
                </c:pt>
                <c:pt idx="51371">
                  <c:v>1.4599006623029711E-2</c:v>
                </c:pt>
                <c:pt idx="51372">
                  <c:v>1.4590436592698101E-2</c:v>
                </c:pt>
                <c:pt idx="51373">
                  <c:v>1.459445804357529E-2</c:v>
                </c:pt>
                <c:pt idx="51374">
                  <c:v>1.459894329309464E-2</c:v>
                </c:pt>
                <c:pt idx="51375">
                  <c:v>1.458804029971361E-2</c:v>
                </c:pt>
                <c:pt idx="51376">
                  <c:v>1.4593087136745449E-2</c:v>
                </c:pt>
                <c:pt idx="51377">
                  <c:v>1.4585341326892379E-2</c:v>
                </c:pt>
                <c:pt idx="51378">
                  <c:v>1.458123419433832E-2</c:v>
                </c:pt>
                <c:pt idx="51379">
                  <c:v>1.458185166120529E-2</c:v>
                </c:pt>
                <c:pt idx="51380">
                  <c:v>1.457017753273249E-2</c:v>
                </c:pt>
                <c:pt idx="51381">
                  <c:v>1.4573886059224611E-2</c:v>
                </c:pt>
                <c:pt idx="51382">
                  <c:v>1.4569130726158621E-2</c:v>
                </c:pt>
                <c:pt idx="51383">
                  <c:v>1.4573041349649429E-2</c:v>
                </c:pt>
                <c:pt idx="51384">
                  <c:v>1.4569755643606189E-2</c:v>
                </c:pt>
                <c:pt idx="51385">
                  <c:v>1.4565841294825081E-2</c:v>
                </c:pt>
                <c:pt idx="51386">
                  <c:v>1.456430554389954E-2</c:v>
                </c:pt>
                <c:pt idx="51387">
                  <c:v>1.456374395638704E-2</c:v>
                </c:pt>
                <c:pt idx="51388">
                  <c:v>1.4557472430169581E-2</c:v>
                </c:pt>
                <c:pt idx="51389">
                  <c:v>1.456550974398851E-2</c:v>
                </c:pt>
                <c:pt idx="51390">
                  <c:v>1.455656625330448E-2</c:v>
                </c:pt>
                <c:pt idx="51391">
                  <c:v>1.4554044231772419E-2</c:v>
                </c:pt>
                <c:pt idx="51392">
                  <c:v>1.455528289079666E-2</c:v>
                </c:pt>
                <c:pt idx="51393">
                  <c:v>1.455191895365715E-2</c:v>
                </c:pt>
                <c:pt idx="51394">
                  <c:v>1.4546867460012439E-2</c:v>
                </c:pt>
                <c:pt idx="51395">
                  <c:v>1.4552849344909189E-2</c:v>
                </c:pt>
                <c:pt idx="51396">
                  <c:v>1.454519480466843E-2</c:v>
                </c:pt>
                <c:pt idx="51397">
                  <c:v>1.453906763345003E-2</c:v>
                </c:pt>
                <c:pt idx="51398">
                  <c:v>1.454358734190464E-2</c:v>
                </c:pt>
                <c:pt idx="51399">
                  <c:v>1.4539734460413459E-2</c:v>
                </c:pt>
                <c:pt idx="51400">
                  <c:v>1.454133074730635E-2</c:v>
                </c:pt>
                <c:pt idx="51401">
                  <c:v>1.4537402428686621E-2</c:v>
                </c:pt>
                <c:pt idx="51402">
                  <c:v>1.4550493098795411E-2</c:v>
                </c:pt>
                <c:pt idx="51403">
                  <c:v>1.453868392854929E-2</c:v>
                </c:pt>
                <c:pt idx="51404">
                  <c:v>1.454152911901474E-2</c:v>
                </c:pt>
                <c:pt idx="51405">
                  <c:v>1.453602779656649E-2</c:v>
                </c:pt>
                <c:pt idx="51406">
                  <c:v>1.453821081668139E-2</c:v>
                </c:pt>
                <c:pt idx="51407">
                  <c:v>1.45349046215415E-2</c:v>
                </c:pt>
                <c:pt idx="51408">
                  <c:v>1.452450640499592E-2</c:v>
                </c:pt>
                <c:pt idx="51409">
                  <c:v>1.4525626786053181E-2</c:v>
                </c:pt>
                <c:pt idx="51410">
                  <c:v>1.452146284282207E-2</c:v>
                </c:pt>
                <c:pt idx="51411">
                  <c:v>1.4531374908983709E-2</c:v>
                </c:pt>
                <c:pt idx="51412">
                  <c:v>1.4526300132274629E-2</c:v>
                </c:pt>
                <c:pt idx="51413">
                  <c:v>1.4518617652356619E-2</c:v>
                </c:pt>
                <c:pt idx="51414">
                  <c:v>1.452631503343582E-2</c:v>
                </c:pt>
                <c:pt idx="51415">
                  <c:v>1.4518912881612779E-2</c:v>
                </c:pt>
                <c:pt idx="51416">
                  <c:v>1.4517379924654961E-2</c:v>
                </c:pt>
                <c:pt idx="51417">
                  <c:v>1.4512382447719571E-2</c:v>
                </c:pt>
                <c:pt idx="51418">
                  <c:v>1.4511956833302969E-2</c:v>
                </c:pt>
                <c:pt idx="51419">
                  <c:v>1.4513798989355561E-2</c:v>
                </c:pt>
                <c:pt idx="51420">
                  <c:v>1.4506992883980271E-2</c:v>
                </c:pt>
                <c:pt idx="51421">
                  <c:v>1.450299005955458E-2</c:v>
                </c:pt>
                <c:pt idx="51422">
                  <c:v>1.450349949300289E-2</c:v>
                </c:pt>
                <c:pt idx="51423">
                  <c:v>1.449873950332403E-2</c:v>
                </c:pt>
                <c:pt idx="51424">
                  <c:v>1.4496223069727421E-2</c:v>
                </c:pt>
                <c:pt idx="51425">
                  <c:v>1.4490369707345961E-2</c:v>
                </c:pt>
                <c:pt idx="51426">
                  <c:v>1.4490390196442601E-2</c:v>
                </c:pt>
                <c:pt idx="51427">
                  <c:v>1.4489606954157351E-2</c:v>
                </c:pt>
                <c:pt idx="51428">
                  <c:v>1.448723394423723E-2</c:v>
                </c:pt>
                <c:pt idx="51429">
                  <c:v>1.448984630405903E-2</c:v>
                </c:pt>
                <c:pt idx="51430">
                  <c:v>1.449011825025082E-2</c:v>
                </c:pt>
                <c:pt idx="51431">
                  <c:v>1.448942814022303E-2</c:v>
                </c:pt>
                <c:pt idx="51432">
                  <c:v>1.4486041851341719E-2</c:v>
                </c:pt>
                <c:pt idx="51433">
                  <c:v>1.448179502040148E-2</c:v>
                </c:pt>
                <c:pt idx="51434">
                  <c:v>1.4478186145424839E-2</c:v>
                </c:pt>
                <c:pt idx="51435">
                  <c:v>1.447355840355158E-2</c:v>
                </c:pt>
                <c:pt idx="51436">
                  <c:v>1.4481166377663611E-2</c:v>
                </c:pt>
                <c:pt idx="51437">
                  <c:v>1.447673514485359E-2</c:v>
                </c:pt>
                <c:pt idx="51438">
                  <c:v>1.447901595383883E-2</c:v>
                </c:pt>
                <c:pt idx="51439">
                  <c:v>1.447867229580879E-2</c:v>
                </c:pt>
                <c:pt idx="51440">
                  <c:v>1.447117701172829E-2</c:v>
                </c:pt>
                <c:pt idx="51441">
                  <c:v>1.450229249894619E-2</c:v>
                </c:pt>
                <c:pt idx="51442">
                  <c:v>1.4473633840680121E-2</c:v>
                </c:pt>
                <c:pt idx="51443">
                  <c:v>1.448176987469196E-2</c:v>
                </c:pt>
                <c:pt idx="51444">
                  <c:v>1.448327582329512E-2</c:v>
                </c:pt>
                <c:pt idx="51445">
                  <c:v>1.44587205722928E-2</c:v>
                </c:pt>
                <c:pt idx="51446">
                  <c:v>1.447849068790674E-2</c:v>
                </c:pt>
                <c:pt idx="51447">
                  <c:v>1.445653103291988E-2</c:v>
                </c:pt>
                <c:pt idx="51448">
                  <c:v>1.4473447576165199E-2</c:v>
                </c:pt>
                <c:pt idx="51449">
                  <c:v>1.4455258846282961E-2</c:v>
                </c:pt>
                <c:pt idx="51450">
                  <c:v>1.4470585621893409E-2</c:v>
                </c:pt>
                <c:pt idx="51451">
                  <c:v>1.447173859924078E-2</c:v>
                </c:pt>
                <c:pt idx="51452">
                  <c:v>1.444772351533175E-2</c:v>
                </c:pt>
                <c:pt idx="51453">
                  <c:v>1.447399891912937E-2</c:v>
                </c:pt>
                <c:pt idx="51454">
                  <c:v>1.4453739859163759E-2</c:v>
                </c:pt>
                <c:pt idx="51455">
                  <c:v>1.4459815807640551E-2</c:v>
                </c:pt>
                <c:pt idx="51456">
                  <c:v>1.4449933543801309E-2</c:v>
                </c:pt>
                <c:pt idx="51457">
                  <c:v>1.444415096193552E-2</c:v>
                </c:pt>
                <c:pt idx="51458">
                  <c:v>1.444424875080585E-2</c:v>
                </c:pt>
                <c:pt idx="51459">
                  <c:v>1.4444896019995211E-2</c:v>
                </c:pt>
                <c:pt idx="51460">
                  <c:v>1.4435444958508009E-2</c:v>
                </c:pt>
                <c:pt idx="51461">
                  <c:v>1.4434287324547769E-2</c:v>
                </c:pt>
                <c:pt idx="51462">
                  <c:v>1.4439204707741741E-2</c:v>
                </c:pt>
                <c:pt idx="51463">
                  <c:v>1.443881541490555E-2</c:v>
                </c:pt>
                <c:pt idx="51464">
                  <c:v>1.4434235170483589E-2</c:v>
                </c:pt>
                <c:pt idx="51465">
                  <c:v>1.443252246826887E-2</c:v>
                </c:pt>
                <c:pt idx="51466">
                  <c:v>1.4434452168643469E-2</c:v>
                </c:pt>
                <c:pt idx="51467">
                  <c:v>1.443019602447748E-2</c:v>
                </c:pt>
                <c:pt idx="51468">
                  <c:v>1.4429786242544649E-2</c:v>
                </c:pt>
                <c:pt idx="51469">
                  <c:v>1.4422616921365259E-2</c:v>
                </c:pt>
                <c:pt idx="51470">
                  <c:v>1.44256791099906E-2</c:v>
                </c:pt>
                <c:pt idx="51471">
                  <c:v>1.443107705563307E-2</c:v>
                </c:pt>
                <c:pt idx="51472">
                  <c:v>1.44216027110815E-2</c:v>
                </c:pt>
                <c:pt idx="51473">
                  <c:v>1.441880967468023E-2</c:v>
                </c:pt>
                <c:pt idx="51474">
                  <c:v>1.441674306988716E-2</c:v>
                </c:pt>
                <c:pt idx="51475">
                  <c:v>1.4426868408918381E-2</c:v>
                </c:pt>
                <c:pt idx="51476">
                  <c:v>1.441806647926569E-2</c:v>
                </c:pt>
                <c:pt idx="51477">
                  <c:v>1.44177470356226E-2</c:v>
                </c:pt>
                <c:pt idx="51478">
                  <c:v>1.4413054101169109E-2</c:v>
                </c:pt>
                <c:pt idx="51479">
                  <c:v>1.4413010329008101E-2</c:v>
                </c:pt>
                <c:pt idx="51480">
                  <c:v>1.441052183508873E-2</c:v>
                </c:pt>
                <c:pt idx="51481">
                  <c:v>1.440338417887688E-2</c:v>
                </c:pt>
                <c:pt idx="51482">
                  <c:v>1.44090773537755E-2</c:v>
                </c:pt>
                <c:pt idx="51483">
                  <c:v>1.4411492273211479E-2</c:v>
                </c:pt>
                <c:pt idx="51484">
                  <c:v>1.4415117911994461E-2</c:v>
                </c:pt>
                <c:pt idx="51485">
                  <c:v>1.439828611910343E-2</c:v>
                </c:pt>
                <c:pt idx="51486">
                  <c:v>1.44094405695796E-2</c:v>
                </c:pt>
                <c:pt idx="51487">
                  <c:v>1.4397848397493361E-2</c:v>
                </c:pt>
                <c:pt idx="51488">
                  <c:v>1.440241560339928E-2</c:v>
                </c:pt>
                <c:pt idx="51489">
                  <c:v>1.4391227625310419E-2</c:v>
                </c:pt>
                <c:pt idx="51490">
                  <c:v>1.4404380694031721E-2</c:v>
                </c:pt>
                <c:pt idx="51491">
                  <c:v>1.439630892127752E-2</c:v>
                </c:pt>
                <c:pt idx="51492">
                  <c:v>1.4392979443073269E-2</c:v>
                </c:pt>
                <c:pt idx="51493">
                  <c:v>1.439423765987158E-2</c:v>
                </c:pt>
                <c:pt idx="51494">
                  <c:v>1.4391070231795309E-2</c:v>
                </c:pt>
                <c:pt idx="51495">
                  <c:v>1.4392709359526631E-2</c:v>
                </c:pt>
                <c:pt idx="51496">
                  <c:v>1.438624039292336E-2</c:v>
                </c:pt>
                <c:pt idx="51497">
                  <c:v>1.438441127538681E-2</c:v>
                </c:pt>
                <c:pt idx="51498">
                  <c:v>1.438032276928425E-2</c:v>
                </c:pt>
                <c:pt idx="51499">
                  <c:v>1.4384010806679731E-2</c:v>
                </c:pt>
                <c:pt idx="51500">
                  <c:v>1.438087224960327E-2</c:v>
                </c:pt>
                <c:pt idx="51501">
                  <c:v>1.4375076629221439E-2</c:v>
                </c:pt>
                <c:pt idx="51502">
                  <c:v>1.43741937354207E-2</c:v>
                </c:pt>
                <c:pt idx="51503">
                  <c:v>1.4370955526828769E-2</c:v>
                </c:pt>
                <c:pt idx="51504">
                  <c:v>1.4377905987203119E-2</c:v>
                </c:pt>
                <c:pt idx="51505">
                  <c:v>1.4376090839505201E-2</c:v>
                </c:pt>
                <c:pt idx="51506">
                  <c:v>1.4371161349117759E-2</c:v>
                </c:pt>
                <c:pt idx="51507">
                  <c:v>1.4374567195773119E-2</c:v>
                </c:pt>
                <c:pt idx="51508">
                  <c:v>1.4369785785675051E-2</c:v>
                </c:pt>
                <c:pt idx="51509">
                  <c:v>1.4375106431543831E-2</c:v>
                </c:pt>
                <c:pt idx="51510">
                  <c:v>1.4366609044373041E-2</c:v>
                </c:pt>
                <c:pt idx="51511">
                  <c:v>1.4366365969181061E-2</c:v>
                </c:pt>
                <c:pt idx="51512">
                  <c:v>1.436649635434151E-2</c:v>
                </c:pt>
                <c:pt idx="51513">
                  <c:v>1.436262205243111E-2</c:v>
                </c:pt>
                <c:pt idx="51514">
                  <c:v>1.436250936239958E-2</c:v>
                </c:pt>
                <c:pt idx="51515">
                  <c:v>1.4357835985720159E-2</c:v>
                </c:pt>
                <c:pt idx="51516">
                  <c:v>1.435865648090839E-2</c:v>
                </c:pt>
                <c:pt idx="51517">
                  <c:v>1.4355115592479709E-2</c:v>
                </c:pt>
                <c:pt idx="51518">
                  <c:v>1.4354315586388109E-2</c:v>
                </c:pt>
                <c:pt idx="51519">
                  <c:v>1.434963848441839E-2</c:v>
                </c:pt>
                <c:pt idx="51520">
                  <c:v>1.434988249093294E-2</c:v>
                </c:pt>
                <c:pt idx="51521">
                  <c:v>1.435068808495998E-2</c:v>
                </c:pt>
                <c:pt idx="51522">
                  <c:v>1.434822753071785E-2</c:v>
                </c:pt>
                <c:pt idx="51523">
                  <c:v>1.4346441254019741E-2</c:v>
                </c:pt>
                <c:pt idx="51524">
                  <c:v>1.434340700507164E-2</c:v>
                </c:pt>
                <c:pt idx="51525">
                  <c:v>1.4342702925205231E-2</c:v>
                </c:pt>
                <c:pt idx="51526">
                  <c:v>1.435483433306217E-2</c:v>
                </c:pt>
                <c:pt idx="51527">
                  <c:v>1.435491535812616E-2</c:v>
                </c:pt>
                <c:pt idx="51528">
                  <c:v>1.4345862902700899E-2</c:v>
                </c:pt>
                <c:pt idx="51529">
                  <c:v>1.4346271753311161E-2</c:v>
                </c:pt>
                <c:pt idx="51530">
                  <c:v>1.43373915925622E-2</c:v>
                </c:pt>
                <c:pt idx="51531">
                  <c:v>1.434614881873131E-2</c:v>
                </c:pt>
                <c:pt idx="51532">
                  <c:v>1.433608029037714E-2</c:v>
                </c:pt>
                <c:pt idx="51533">
                  <c:v>1.4341963455080989E-2</c:v>
                </c:pt>
                <c:pt idx="51534">
                  <c:v>1.4338585548102859E-2</c:v>
                </c:pt>
                <c:pt idx="51535">
                  <c:v>1.433370262384415E-2</c:v>
                </c:pt>
                <c:pt idx="51536">
                  <c:v>1.433274243026972E-2</c:v>
                </c:pt>
                <c:pt idx="51537">
                  <c:v>1.432738825678825E-2</c:v>
                </c:pt>
                <c:pt idx="51538">
                  <c:v>1.433580182492733E-2</c:v>
                </c:pt>
                <c:pt idx="51539">
                  <c:v>1.432612910866737E-2</c:v>
                </c:pt>
                <c:pt idx="51540">
                  <c:v>1.432678382843733E-2</c:v>
                </c:pt>
                <c:pt idx="51541">
                  <c:v>1.432459615170956E-2</c:v>
                </c:pt>
                <c:pt idx="51542">
                  <c:v>1.4322595670819281E-2</c:v>
                </c:pt>
                <c:pt idx="51543">
                  <c:v>1.4322212897241121E-2</c:v>
                </c:pt>
                <c:pt idx="51544">
                  <c:v>1.4318765141069891E-2</c:v>
                </c:pt>
                <c:pt idx="51545">
                  <c:v>1.432000193744898E-2</c:v>
                </c:pt>
                <c:pt idx="51546">
                  <c:v>1.4316916465759281E-2</c:v>
                </c:pt>
                <c:pt idx="51547">
                  <c:v>1.431572437286377E-2</c:v>
                </c:pt>
                <c:pt idx="51548">
                  <c:v>1.4315167441964149E-2</c:v>
                </c:pt>
                <c:pt idx="51549">
                  <c:v>1.431286893785E-2</c:v>
                </c:pt>
                <c:pt idx="51550">
                  <c:v>1.431270502507687E-2</c:v>
                </c:pt>
                <c:pt idx="51551">
                  <c:v>1.4309997670352461E-2</c:v>
                </c:pt>
                <c:pt idx="51552">
                  <c:v>1.4309649355709549E-2</c:v>
                </c:pt>
                <c:pt idx="51553">
                  <c:v>1.430775411427021E-2</c:v>
                </c:pt>
                <c:pt idx="51554">
                  <c:v>1.430629286915064E-2</c:v>
                </c:pt>
                <c:pt idx="51555">
                  <c:v>1.430507563054562E-2</c:v>
                </c:pt>
                <c:pt idx="51556">
                  <c:v>1.43036087974906E-2</c:v>
                </c:pt>
                <c:pt idx="51557">
                  <c:v>1.430288329720497E-2</c:v>
                </c:pt>
                <c:pt idx="51558">
                  <c:v>1.4301321469247339E-2</c:v>
                </c:pt>
                <c:pt idx="51559">
                  <c:v>1.429998036473989E-2</c:v>
                </c:pt>
                <c:pt idx="51560">
                  <c:v>1.4298912137746809E-2</c:v>
                </c:pt>
                <c:pt idx="51561">
                  <c:v>1.4297714456915861E-2</c:v>
                </c:pt>
                <c:pt idx="51562">
                  <c:v>1.4296623878180981E-2</c:v>
                </c:pt>
                <c:pt idx="51563">
                  <c:v>1.4294984750449659E-2</c:v>
                </c:pt>
                <c:pt idx="51564">
                  <c:v>1.429411768913269E-2</c:v>
                </c:pt>
                <c:pt idx="51565">
                  <c:v>1.4292892999947069E-2</c:v>
                </c:pt>
                <c:pt idx="51566">
                  <c:v>1.4291703701019291E-2</c:v>
                </c:pt>
                <c:pt idx="51567">
                  <c:v>1.429032348096371E-2</c:v>
                </c:pt>
                <c:pt idx="51568">
                  <c:v>1.4289030805230141E-2</c:v>
                </c:pt>
                <c:pt idx="51569">
                  <c:v>1.428800262510777E-2</c:v>
                </c:pt>
                <c:pt idx="51570">
                  <c:v>1.4286745339632031E-2</c:v>
                </c:pt>
                <c:pt idx="51571">
                  <c:v>1.42855616286397E-2</c:v>
                </c:pt>
                <c:pt idx="51572">
                  <c:v>1.428424566984177E-2</c:v>
                </c:pt>
                <c:pt idx="51573">
                  <c:v>1.4283359982073311E-2</c:v>
                </c:pt>
                <c:pt idx="51574">
                  <c:v>1.428202353417873E-2</c:v>
                </c:pt>
                <c:pt idx="51575">
                  <c:v>1.428099162876606E-2</c:v>
                </c:pt>
                <c:pt idx="51576">
                  <c:v>1.427963469177485E-2</c:v>
                </c:pt>
                <c:pt idx="51577">
                  <c:v>1.42787266522646E-2</c:v>
                </c:pt>
                <c:pt idx="51578">
                  <c:v>1.4277598820626739E-2</c:v>
                </c:pt>
                <c:pt idx="51579">
                  <c:v>1.4277189970016479E-2</c:v>
                </c:pt>
                <c:pt idx="51580">
                  <c:v>1.4276791363954541E-2</c:v>
                </c:pt>
                <c:pt idx="51581">
                  <c:v>1.4276487752795219E-2</c:v>
                </c:pt>
                <c:pt idx="51582">
                  <c:v>1.4274852350354189E-2</c:v>
                </c:pt>
                <c:pt idx="51583">
                  <c:v>1.427316293120384E-2</c:v>
                </c:pt>
                <c:pt idx="51584">
                  <c:v>1.427135616540909E-2</c:v>
                </c:pt>
                <c:pt idx="51585">
                  <c:v>1.427029445767403E-2</c:v>
                </c:pt>
                <c:pt idx="51586">
                  <c:v>1.4269487932324409E-2</c:v>
                </c:pt>
                <c:pt idx="51587">
                  <c:v>1.427025813609362E-2</c:v>
                </c:pt>
                <c:pt idx="51588">
                  <c:v>1.4267453923821449E-2</c:v>
                </c:pt>
                <c:pt idx="51589">
                  <c:v>1.426717732101679E-2</c:v>
                </c:pt>
                <c:pt idx="51590">
                  <c:v>1.4268188737332819E-2</c:v>
                </c:pt>
                <c:pt idx="51591">
                  <c:v>1.42672136425972E-2</c:v>
                </c:pt>
                <c:pt idx="51592">
                  <c:v>1.426577288657427E-2</c:v>
                </c:pt>
                <c:pt idx="51593">
                  <c:v>1.426307205110788E-2</c:v>
                </c:pt>
                <c:pt idx="51594">
                  <c:v>1.426147297024727E-2</c:v>
                </c:pt>
                <c:pt idx="51595">
                  <c:v>1.426052115857601E-2</c:v>
                </c:pt>
                <c:pt idx="51596">
                  <c:v>1.4260535128414629E-2</c:v>
                </c:pt>
                <c:pt idx="51597">
                  <c:v>1.4259760268032551E-2</c:v>
                </c:pt>
                <c:pt idx="51598">
                  <c:v>1.4258283190429211E-2</c:v>
                </c:pt>
                <c:pt idx="51599">
                  <c:v>1.425713766366243E-2</c:v>
                </c:pt>
                <c:pt idx="51600">
                  <c:v>1.425526849925518E-2</c:v>
                </c:pt>
                <c:pt idx="51601">
                  <c:v>1.425405498594046E-2</c:v>
                </c:pt>
                <c:pt idx="51602">
                  <c:v>1.4253353700041769E-2</c:v>
                </c:pt>
                <c:pt idx="51603">
                  <c:v>1.425260584801435E-2</c:v>
                </c:pt>
                <c:pt idx="51604">
                  <c:v>1.425191201269627E-2</c:v>
                </c:pt>
                <c:pt idx="51605">
                  <c:v>1.4250511303544039E-2</c:v>
                </c:pt>
                <c:pt idx="51606">
                  <c:v>1.4249261468648911E-2</c:v>
                </c:pt>
                <c:pt idx="51607">
                  <c:v>1.42478384077549E-2</c:v>
                </c:pt>
                <c:pt idx="51608">
                  <c:v>1.424703001976013E-2</c:v>
                </c:pt>
                <c:pt idx="51609">
                  <c:v>1.424597389996052E-2</c:v>
                </c:pt>
                <c:pt idx="51610">
                  <c:v>1.424525026232004E-2</c:v>
                </c:pt>
                <c:pt idx="51611">
                  <c:v>1.424405071884394E-2</c:v>
                </c:pt>
                <c:pt idx="51612">
                  <c:v>1.424301043152809E-2</c:v>
                </c:pt>
                <c:pt idx="51613">
                  <c:v>1.4241813682019711E-2</c:v>
                </c:pt>
                <c:pt idx="51614">
                  <c:v>1.4240703545510771E-2</c:v>
                </c:pt>
                <c:pt idx="51615">
                  <c:v>1.423980854451656E-2</c:v>
                </c:pt>
                <c:pt idx="51616">
                  <c:v>1.423879619687796E-2</c:v>
                </c:pt>
                <c:pt idx="51617">
                  <c:v>1.423788350075483E-2</c:v>
                </c:pt>
                <c:pt idx="51618">
                  <c:v>1.42366848886013E-2</c:v>
                </c:pt>
                <c:pt idx="51619">
                  <c:v>1.423570886254311E-2</c:v>
                </c:pt>
                <c:pt idx="51620">
                  <c:v>1.4234623871743681E-2</c:v>
                </c:pt>
                <c:pt idx="51621">
                  <c:v>1.4233654364943501E-2</c:v>
                </c:pt>
                <c:pt idx="51622">
                  <c:v>1.4232666231691841E-2</c:v>
                </c:pt>
                <c:pt idx="51623">
                  <c:v>1.423167902976274E-2</c:v>
                </c:pt>
                <c:pt idx="51624">
                  <c:v>1.4230695553123949E-2</c:v>
                </c:pt>
                <c:pt idx="51625">
                  <c:v>1.42296003177762E-2</c:v>
                </c:pt>
                <c:pt idx="51626">
                  <c:v>1.422861777245998E-2</c:v>
                </c:pt>
                <c:pt idx="51627">
                  <c:v>1.4227602630853649E-2</c:v>
                </c:pt>
                <c:pt idx="51628">
                  <c:v>1.4226662926375869E-2</c:v>
                </c:pt>
                <c:pt idx="51629">
                  <c:v>1.4225653372704979E-2</c:v>
                </c:pt>
                <c:pt idx="51630">
                  <c:v>1.4224668964743611E-2</c:v>
                </c:pt>
                <c:pt idx="51631">
                  <c:v>1.422366965562105E-2</c:v>
                </c:pt>
                <c:pt idx="51632">
                  <c:v>1.422266475856304E-2</c:v>
                </c:pt>
                <c:pt idx="51633">
                  <c:v>1.422169245779514E-2</c:v>
                </c:pt>
                <c:pt idx="51634">
                  <c:v>1.4221359044313431E-2</c:v>
                </c:pt>
                <c:pt idx="51635">
                  <c:v>1.422090083360672E-2</c:v>
                </c:pt>
                <c:pt idx="51636">
                  <c:v>1.422203052788973E-2</c:v>
                </c:pt>
                <c:pt idx="51637">
                  <c:v>1.4222089201211929E-2</c:v>
                </c:pt>
                <c:pt idx="51638">
                  <c:v>1.4220288954675199E-2</c:v>
                </c:pt>
                <c:pt idx="51639">
                  <c:v>1.421760302037001E-2</c:v>
                </c:pt>
                <c:pt idx="51640">
                  <c:v>1.421553641557693E-2</c:v>
                </c:pt>
                <c:pt idx="51641">
                  <c:v>1.421480253338814E-2</c:v>
                </c:pt>
                <c:pt idx="51642">
                  <c:v>1.4214976690709589E-2</c:v>
                </c:pt>
                <c:pt idx="51643">
                  <c:v>1.421475131064653E-2</c:v>
                </c:pt>
                <c:pt idx="51644">
                  <c:v>1.421354152262211E-2</c:v>
                </c:pt>
                <c:pt idx="51645">
                  <c:v>1.4211647212505341E-2</c:v>
                </c:pt>
                <c:pt idx="51646">
                  <c:v>1.421002671122551E-2</c:v>
                </c:pt>
                <c:pt idx="51647">
                  <c:v>1.4209091663360599E-2</c:v>
                </c:pt>
                <c:pt idx="51648">
                  <c:v>1.4208663254976271E-2</c:v>
                </c:pt>
                <c:pt idx="51649">
                  <c:v>1.4208162203431129E-2</c:v>
                </c:pt>
                <c:pt idx="51650">
                  <c:v>1.420717313885689E-2</c:v>
                </c:pt>
                <c:pt idx="51651">
                  <c:v>1.420577801764011E-2</c:v>
                </c:pt>
                <c:pt idx="51652">
                  <c:v>1.420439500361681E-2</c:v>
                </c:pt>
                <c:pt idx="51653">
                  <c:v>1.4203403145074839E-2</c:v>
                </c:pt>
                <c:pt idx="51654">
                  <c:v>1.4202717691659931E-2</c:v>
                </c:pt>
                <c:pt idx="51655">
                  <c:v>1.420203689485788E-2</c:v>
                </c:pt>
                <c:pt idx="51656">
                  <c:v>1.42010971903801E-2</c:v>
                </c:pt>
                <c:pt idx="51657">
                  <c:v>1.4199947938323019E-2</c:v>
                </c:pt>
                <c:pt idx="51658">
                  <c:v>1.419876608997583E-2</c:v>
                </c:pt>
                <c:pt idx="51659">
                  <c:v>1.4197763986885549E-2</c:v>
                </c:pt>
                <c:pt idx="51660">
                  <c:v>1.419694628566504E-2</c:v>
                </c:pt>
                <c:pt idx="51661">
                  <c:v>1.4196161180734629E-2</c:v>
                </c:pt>
                <c:pt idx="51662">
                  <c:v>1.4195249415934089E-2</c:v>
                </c:pt>
                <c:pt idx="51663">
                  <c:v>1.419420167803764E-2</c:v>
                </c:pt>
                <c:pt idx="51664">
                  <c:v>1.419313997030258E-2</c:v>
                </c:pt>
                <c:pt idx="51665">
                  <c:v>1.4192161150276659E-2</c:v>
                </c:pt>
                <c:pt idx="51666">
                  <c:v>1.419128850102425E-2</c:v>
                </c:pt>
                <c:pt idx="51667">
                  <c:v>1.41904354095459E-2</c:v>
                </c:pt>
                <c:pt idx="51668">
                  <c:v>1.418953016400337E-2</c:v>
                </c:pt>
                <c:pt idx="51669">
                  <c:v>1.4188545756042E-2</c:v>
                </c:pt>
                <c:pt idx="51670">
                  <c:v>1.418754551559687E-2</c:v>
                </c:pt>
                <c:pt idx="51671">
                  <c:v>1.418659370392561E-2</c:v>
                </c:pt>
                <c:pt idx="51672">
                  <c:v>1.418569684028625E-2</c:v>
                </c:pt>
                <c:pt idx="51673">
                  <c:v>1.418481580913067E-2</c:v>
                </c:pt>
                <c:pt idx="51674">
                  <c:v>1.41839012503624E-2</c:v>
                </c:pt>
                <c:pt idx="51675">
                  <c:v>1.418312452733517E-2</c:v>
                </c:pt>
                <c:pt idx="51676">
                  <c:v>1.4183877967298031E-2</c:v>
                </c:pt>
                <c:pt idx="51677">
                  <c:v>1.418488472700119E-2</c:v>
                </c:pt>
                <c:pt idx="51678">
                  <c:v>1.4184406958520411E-2</c:v>
                </c:pt>
                <c:pt idx="51679">
                  <c:v>1.418195106089115E-2</c:v>
                </c:pt>
                <c:pt idx="51680">
                  <c:v>1.417939178645611E-2</c:v>
                </c:pt>
                <c:pt idx="51681">
                  <c:v>1.417790539562702E-2</c:v>
                </c:pt>
                <c:pt idx="51682">
                  <c:v>1.417781785130501E-2</c:v>
                </c:pt>
                <c:pt idx="51683">
                  <c:v>1.417801063507795E-2</c:v>
                </c:pt>
                <c:pt idx="51684">
                  <c:v>1.4177354983985421E-2</c:v>
                </c:pt>
                <c:pt idx="51685">
                  <c:v>1.4175704680383211E-2</c:v>
                </c:pt>
                <c:pt idx="51686">
                  <c:v>1.4173821546137329E-2</c:v>
                </c:pt>
                <c:pt idx="51687">
                  <c:v>1.417264901101589E-2</c:v>
                </c:pt>
                <c:pt idx="51688">
                  <c:v>1.417213398963213E-2</c:v>
                </c:pt>
                <c:pt idx="51689">
                  <c:v>1.41718378290534E-2</c:v>
                </c:pt>
                <c:pt idx="51690">
                  <c:v>1.4171045273542401E-2</c:v>
                </c:pt>
                <c:pt idx="51691">
                  <c:v>1.4169790782034401E-2</c:v>
                </c:pt>
                <c:pt idx="51692">
                  <c:v>1.416834723204374E-2</c:v>
                </c:pt>
                <c:pt idx="51693">
                  <c:v>1.4167288318276411E-2</c:v>
                </c:pt>
                <c:pt idx="51694">
                  <c:v>1.416659075766802E-2</c:v>
                </c:pt>
                <c:pt idx="51695">
                  <c:v>1.41660263761878E-2</c:v>
                </c:pt>
                <c:pt idx="51696">
                  <c:v>1.4165183529257769E-2</c:v>
                </c:pt>
                <c:pt idx="51697">
                  <c:v>1.4164086431264881E-2</c:v>
                </c:pt>
                <c:pt idx="51698">
                  <c:v>1.4162915758788591E-2</c:v>
                </c:pt>
                <c:pt idx="51699">
                  <c:v>1.416192390024662E-2</c:v>
                </c:pt>
                <c:pt idx="51700">
                  <c:v>1.416114438325167E-2</c:v>
                </c:pt>
                <c:pt idx="51701">
                  <c:v>1.416041981428862E-2</c:v>
                </c:pt>
                <c:pt idx="51702">
                  <c:v>1.4159564860165119E-2</c:v>
                </c:pt>
                <c:pt idx="51703">
                  <c:v>1.4158547855913641E-2</c:v>
                </c:pt>
                <c:pt idx="51704">
                  <c:v>1.4157517813146109E-2</c:v>
                </c:pt>
                <c:pt idx="51705">
                  <c:v>1.415657624602318E-2</c:v>
                </c:pt>
                <c:pt idx="51706">
                  <c:v>1.4155758544802669E-2</c:v>
                </c:pt>
                <c:pt idx="51707">
                  <c:v>1.415494829416275E-2</c:v>
                </c:pt>
                <c:pt idx="51708">
                  <c:v>1.415408216416836E-2</c:v>
                </c:pt>
                <c:pt idx="51709">
                  <c:v>1.41531229019165E-2</c:v>
                </c:pt>
                <c:pt idx="51710">
                  <c:v>1.4152161777019501E-2</c:v>
                </c:pt>
                <c:pt idx="51711">
                  <c:v>1.415125094354153E-2</c:v>
                </c:pt>
                <c:pt idx="51712">
                  <c:v>1.415041089057922E-2</c:v>
                </c:pt>
                <c:pt idx="51713">
                  <c:v>1.41495680436492E-2</c:v>
                </c:pt>
                <c:pt idx="51714">
                  <c:v>1.414869166910648E-2</c:v>
                </c:pt>
                <c:pt idx="51715">
                  <c:v>1.414777245372534E-2</c:v>
                </c:pt>
                <c:pt idx="51716">
                  <c:v>1.414685044437647E-2</c:v>
                </c:pt>
                <c:pt idx="51717">
                  <c:v>1.4147466048598289E-2</c:v>
                </c:pt>
                <c:pt idx="51718">
                  <c:v>1.414645649492741E-2</c:v>
                </c:pt>
                <c:pt idx="51719">
                  <c:v>1.4147257432341581E-2</c:v>
                </c:pt>
                <c:pt idx="51720">
                  <c:v>1.414712145924568E-2</c:v>
                </c:pt>
                <c:pt idx="51721">
                  <c:v>1.4145020395517349E-2</c:v>
                </c:pt>
                <c:pt idx="51722">
                  <c:v>1.4142752625048161E-2</c:v>
                </c:pt>
                <c:pt idx="51723">
                  <c:v>1.414112374186516E-2</c:v>
                </c:pt>
                <c:pt idx="51724">
                  <c:v>1.4140971004962919E-2</c:v>
                </c:pt>
                <c:pt idx="51725">
                  <c:v>1.4141044579446319E-2</c:v>
                </c:pt>
                <c:pt idx="51726">
                  <c:v>1.414048112928867E-2</c:v>
                </c:pt>
                <c:pt idx="51727">
                  <c:v>1.413888204842806E-2</c:v>
                </c:pt>
                <c:pt idx="51728">
                  <c:v>1.413723453879356E-2</c:v>
                </c:pt>
                <c:pt idx="51729">
                  <c:v>1.413610577583313E-2</c:v>
                </c:pt>
                <c:pt idx="51730">
                  <c:v>1.413562893867493E-2</c:v>
                </c:pt>
                <c:pt idx="51731">
                  <c:v>1.413525361567736E-2</c:v>
                </c:pt>
                <c:pt idx="51732">
                  <c:v>1.413448341190815E-2</c:v>
                </c:pt>
                <c:pt idx="51733">
                  <c:v>1.4133220538496969E-2</c:v>
                </c:pt>
                <c:pt idx="51734">
                  <c:v>1.4131916686892509E-2</c:v>
                </c:pt>
                <c:pt idx="51735">
                  <c:v>1.413097511976957E-2</c:v>
                </c:pt>
                <c:pt idx="51736">
                  <c:v>1.4130346477031709E-2</c:v>
                </c:pt>
                <c:pt idx="51737">
                  <c:v>1.412973180413246E-2</c:v>
                </c:pt>
                <c:pt idx="51738">
                  <c:v>1.412886846810579E-2</c:v>
                </c:pt>
                <c:pt idx="51739">
                  <c:v>1.4127936214208599E-2</c:v>
                </c:pt>
                <c:pt idx="51740">
                  <c:v>1.412720885127783E-2</c:v>
                </c:pt>
                <c:pt idx="51741">
                  <c:v>1.4126536436378959E-2</c:v>
                </c:pt>
                <c:pt idx="51742">
                  <c:v>1.4125927351415161E-2</c:v>
                </c:pt>
                <c:pt idx="51743">
                  <c:v>1.412493083626032E-2</c:v>
                </c:pt>
                <c:pt idx="51744">
                  <c:v>1.4124549925327299E-2</c:v>
                </c:pt>
                <c:pt idx="51745">
                  <c:v>1.412331778556108E-2</c:v>
                </c:pt>
                <c:pt idx="51746">
                  <c:v>1.4122285880148411E-2</c:v>
                </c:pt>
                <c:pt idx="51747">
                  <c:v>1.4121465384960169E-2</c:v>
                </c:pt>
                <c:pt idx="51748">
                  <c:v>1.41206132248044E-2</c:v>
                </c:pt>
                <c:pt idx="51749">
                  <c:v>1.411945093423128E-2</c:v>
                </c:pt>
                <c:pt idx="51750">
                  <c:v>1.4118853956460949E-2</c:v>
                </c:pt>
                <c:pt idx="51751">
                  <c:v>1.411772239953279E-2</c:v>
                </c:pt>
                <c:pt idx="51752">
                  <c:v>1.4117062091827391E-2</c:v>
                </c:pt>
                <c:pt idx="51753">
                  <c:v>1.411690190434456E-2</c:v>
                </c:pt>
                <c:pt idx="51754">
                  <c:v>1.411627419292927E-2</c:v>
                </c:pt>
                <c:pt idx="51755">
                  <c:v>1.411499734967947E-2</c:v>
                </c:pt>
                <c:pt idx="51756">
                  <c:v>1.4113882556557661E-2</c:v>
                </c:pt>
                <c:pt idx="51757">
                  <c:v>1.411354821175337E-2</c:v>
                </c:pt>
                <c:pt idx="51758">
                  <c:v>1.4111979864537719E-2</c:v>
                </c:pt>
                <c:pt idx="51759">
                  <c:v>1.4111354015767571E-2</c:v>
                </c:pt>
                <c:pt idx="51760">
                  <c:v>1.411079429090023E-2</c:v>
                </c:pt>
                <c:pt idx="51761">
                  <c:v>1.410971395671368E-2</c:v>
                </c:pt>
                <c:pt idx="51762">
                  <c:v>1.410853117704391E-2</c:v>
                </c:pt>
                <c:pt idx="51763">
                  <c:v>1.4108193106949329E-2</c:v>
                </c:pt>
                <c:pt idx="51764">
                  <c:v>1.410771999508142E-2</c:v>
                </c:pt>
                <c:pt idx="51765">
                  <c:v>1.4107096008956431E-2</c:v>
                </c:pt>
                <c:pt idx="51766">
                  <c:v>1.410683523863554E-2</c:v>
                </c:pt>
                <c:pt idx="51767">
                  <c:v>1.410502195358276E-2</c:v>
                </c:pt>
                <c:pt idx="51768">
                  <c:v>1.4104863628745081E-2</c:v>
                </c:pt>
                <c:pt idx="51769">
                  <c:v>1.4105540700256819E-2</c:v>
                </c:pt>
                <c:pt idx="51770">
                  <c:v>1.410544291138649E-2</c:v>
                </c:pt>
                <c:pt idx="51771">
                  <c:v>1.410393696278334E-2</c:v>
                </c:pt>
                <c:pt idx="51772">
                  <c:v>1.410211995244026E-2</c:v>
                </c:pt>
                <c:pt idx="51773">
                  <c:v>1.41002805903554E-2</c:v>
                </c:pt>
                <c:pt idx="51774">
                  <c:v>1.4100705273449419E-2</c:v>
                </c:pt>
                <c:pt idx="51775">
                  <c:v>1.409956440329552E-2</c:v>
                </c:pt>
                <c:pt idx="51776">
                  <c:v>1.409990433603525E-2</c:v>
                </c:pt>
                <c:pt idx="51777">
                  <c:v>1.409696601331234E-2</c:v>
                </c:pt>
                <c:pt idx="51778">
                  <c:v>1.4097589068114759E-2</c:v>
                </c:pt>
                <c:pt idx="51779">
                  <c:v>1.4099070802330971E-2</c:v>
                </c:pt>
                <c:pt idx="51780">
                  <c:v>1.409891527146101E-2</c:v>
                </c:pt>
                <c:pt idx="51781">
                  <c:v>1.40966298058629E-2</c:v>
                </c:pt>
                <c:pt idx="51782">
                  <c:v>1.409422513097525E-2</c:v>
                </c:pt>
                <c:pt idx="51783">
                  <c:v>1.4093479141592979E-2</c:v>
                </c:pt>
                <c:pt idx="51784">
                  <c:v>1.409338042140007E-2</c:v>
                </c:pt>
                <c:pt idx="51785">
                  <c:v>1.409335248172283E-2</c:v>
                </c:pt>
                <c:pt idx="51786">
                  <c:v>1.4092001132667059E-2</c:v>
                </c:pt>
                <c:pt idx="51787">
                  <c:v>1.4090924523770809E-2</c:v>
                </c:pt>
                <c:pt idx="51788">
                  <c:v>1.408892869949341E-2</c:v>
                </c:pt>
                <c:pt idx="51789">
                  <c:v>1.4088042080402371E-2</c:v>
                </c:pt>
                <c:pt idx="51790">
                  <c:v>1.408822555094957E-2</c:v>
                </c:pt>
                <c:pt idx="51791">
                  <c:v>1.4087570831179621E-2</c:v>
                </c:pt>
                <c:pt idx="51792">
                  <c:v>1.408635731786489E-2</c:v>
                </c:pt>
                <c:pt idx="51793">
                  <c:v>1.4085846953094011E-2</c:v>
                </c:pt>
                <c:pt idx="51794">
                  <c:v>1.408448908478022E-2</c:v>
                </c:pt>
                <c:pt idx="51795">
                  <c:v>1.408386696130037E-2</c:v>
                </c:pt>
                <c:pt idx="51796">
                  <c:v>1.4083231799304491E-2</c:v>
                </c:pt>
                <c:pt idx="51797">
                  <c:v>1.408272422850132E-2</c:v>
                </c:pt>
                <c:pt idx="51798">
                  <c:v>1.408152189105749E-2</c:v>
                </c:pt>
                <c:pt idx="51799">
                  <c:v>1.40806520357728E-2</c:v>
                </c:pt>
                <c:pt idx="51800">
                  <c:v>1.408037543296814E-2</c:v>
                </c:pt>
                <c:pt idx="51801">
                  <c:v>1.407959591597319E-2</c:v>
                </c:pt>
                <c:pt idx="51802">
                  <c:v>1.407856680452824E-2</c:v>
                </c:pt>
                <c:pt idx="51803">
                  <c:v>1.407819055020809E-2</c:v>
                </c:pt>
                <c:pt idx="51804">
                  <c:v>1.407769415527582E-2</c:v>
                </c:pt>
                <c:pt idx="51805">
                  <c:v>1.407620590180159E-2</c:v>
                </c:pt>
                <c:pt idx="51806">
                  <c:v>1.407613139599562E-2</c:v>
                </c:pt>
                <c:pt idx="51807">
                  <c:v>1.407458912581205E-2</c:v>
                </c:pt>
                <c:pt idx="51808">
                  <c:v>1.4074252918362619E-2</c:v>
                </c:pt>
                <c:pt idx="51809">
                  <c:v>1.4073853380978109E-2</c:v>
                </c:pt>
                <c:pt idx="51810">
                  <c:v>1.407253835350275E-2</c:v>
                </c:pt>
                <c:pt idx="51811">
                  <c:v>1.4072302728891369E-2</c:v>
                </c:pt>
                <c:pt idx="51812">
                  <c:v>1.407094579190016E-2</c:v>
                </c:pt>
                <c:pt idx="51813">
                  <c:v>1.407009642571211E-2</c:v>
                </c:pt>
                <c:pt idx="51814">
                  <c:v>1.407109014689922E-2</c:v>
                </c:pt>
                <c:pt idx="51815">
                  <c:v>1.406909618526697E-2</c:v>
                </c:pt>
                <c:pt idx="51816">
                  <c:v>1.4069195836782461E-2</c:v>
                </c:pt>
                <c:pt idx="51817">
                  <c:v>1.4068263582885271E-2</c:v>
                </c:pt>
                <c:pt idx="51818">
                  <c:v>1.406774763017893E-2</c:v>
                </c:pt>
                <c:pt idx="51819">
                  <c:v>1.406648848205805E-2</c:v>
                </c:pt>
                <c:pt idx="51820">
                  <c:v>1.4065969735383989E-2</c:v>
                </c:pt>
                <c:pt idx="51821">
                  <c:v>1.406461466103792E-2</c:v>
                </c:pt>
                <c:pt idx="51822">
                  <c:v>1.4065202325582501E-2</c:v>
                </c:pt>
                <c:pt idx="51823">
                  <c:v>1.406413875520229E-2</c:v>
                </c:pt>
                <c:pt idx="51824">
                  <c:v>1.406238414347172E-2</c:v>
                </c:pt>
                <c:pt idx="51825">
                  <c:v>1.4062284491956231E-2</c:v>
                </c:pt>
                <c:pt idx="51826">
                  <c:v>1.406179741024971E-2</c:v>
                </c:pt>
                <c:pt idx="51827">
                  <c:v>1.406120788305998E-2</c:v>
                </c:pt>
                <c:pt idx="51828">
                  <c:v>1.405963767319918E-2</c:v>
                </c:pt>
                <c:pt idx="51829">
                  <c:v>1.405891869217157E-2</c:v>
                </c:pt>
                <c:pt idx="51830">
                  <c:v>1.4058994129300119E-2</c:v>
                </c:pt>
                <c:pt idx="51831">
                  <c:v>1.4058105647563931E-2</c:v>
                </c:pt>
                <c:pt idx="51832">
                  <c:v>1.4056571759283539E-2</c:v>
                </c:pt>
                <c:pt idx="51833">
                  <c:v>1.405615452677011E-2</c:v>
                </c:pt>
                <c:pt idx="51834">
                  <c:v>1.405707933008671E-2</c:v>
                </c:pt>
                <c:pt idx="51835">
                  <c:v>1.405583135783672E-2</c:v>
                </c:pt>
                <c:pt idx="51836">
                  <c:v>1.4055546373128889E-2</c:v>
                </c:pt>
                <c:pt idx="51837">
                  <c:v>1.4053000137209891E-2</c:v>
                </c:pt>
                <c:pt idx="51838">
                  <c:v>1.405363995581865E-2</c:v>
                </c:pt>
                <c:pt idx="51839">
                  <c:v>1.4051833190023901E-2</c:v>
                </c:pt>
                <c:pt idx="51840">
                  <c:v>1.405220106244087E-2</c:v>
                </c:pt>
                <c:pt idx="51841">
                  <c:v>1.4050879515707489E-2</c:v>
                </c:pt>
                <c:pt idx="51842">
                  <c:v>1.405123434960842E-2</c:v>
                </c:pt>
                <c:pt idx="51843">
                  <c:v>1.404998637735844E-2</c:v>
                </c:pt>
                <c:pt idx="51844">
                  <c:v>1.4049608260393139E-2</c:v>
                </c:pt>
                <c:pt idx="51845">
                  <c:v>1.404765341430902E-2</c:v>
                </c:pt>
                <c:pt idx="51846">
                  <c:v>1.404703501611948E-2</c:v>
                </c:pt>
                <c:pt idx="51847">
                  <c:v>1.404834259301424E-2</c:v>
                </c:pt>
                <c:pt idx="51848">
                  <c:v>1.4046018011868E-2</c:v>
                </c:pt>
                <c:pt idx="51849">
                  <c:v>1.404593698680401E-2</c:v>
                </c:pt>
                <c:pt idx="51850">
                  <c:v>1.404513698071241E-2</c:v>
                </c:pt>
                <c:pt idx="51851">
                  <c:v>1.404542103409767E-2</c:v>
                </c:pt>
                <c:pt idx="51852">
                  <c:v>1.404338609427214E-2</c:v>
                </c:pt>
                <c:pt idx="51853">
                  <c:v>1.4042125083506111E-2</c:v>
                </c:pt>
                <c:pt idx="51854">
                  <c:v>1.4042669907212261E-2</c:v>
                </c:pt>
                <c:pt idx="51855">
                  <c:v>1.4041180722415451E-2</c:v>
                </c:pt>
                <c:pt idx="51856">
                  <c:v>1.4039876870810991E-2</c:v>
                </c:pt>
                <c:pt idx="51857">
                  <c:v>1.403934974223375E-2</c:v>
                </c:pt>
                <c:pt idx="51858">
                  <c:v>1.4038886874914169E-2</c:v>
                </c:pt>
                <c:pt idx="51859">
                  <c:v>1.403862703591585E-2</c:v>
                </c:pt>
                <c:pt idx="51860">
                  <c:v>1.403767708688974E-2</c:v>
                </c:pt>
                <c:pt idx="51861">
                  <c:v>1.403621677309275E-2</c:v>
                </c:pt>
                <c:pt idx="51862">
                  <c:v>1.4036540873348709E-2</c:v>
                </c:pt>
                <c:pt idx="51863">
                  <c:v>1.403561234474182E-2</c:v>
                </c:pt>
                <c:pt idx="51864">
                  <c:v>1.4035568572580809E-2</c:v>
                </c:pt>
                <c:pt idx="51865">
                  <c:v>1.4035613276064399E-2</c:v>
                </c:pt>
                <c:pt idx="51866">
                  <c:v>1.403759699314833E-2</c:v>
                </c:pt>
                <c:pt idx="51867">
                  <c:v>1.403716206550598E-2</c:v>
                </c:pt>
                <c:pt idx="51868">
                  <c:v>1.4034301042556759E-2</c:v>
                </c:pt>
                <c:pt idx="51869">
                  <c:v>1.403173338621855E-2</c:v>
                </c:pt>
                <c:pt idx="51870">
                  <c:v>1.4030735939741129E-2</c:v>
                </c:pt>
                <c:pt idx="51871">
                  <c:v>1.4032279141247271E-2</c:v>
                </c:pt>
                <c:pt idx="51872">
                  <c:v>1.403190568089485E-2</c:v>
                </c:pt>
                <c:pt idx="51873">
                  <c:v>1.4030830003321171E-2</c:v>
                </c:pt>
                <c:pt idx="51874">
                  <c:v>1.402983162552118E-2</c:v>
                </c:pt>
                <c:pt idx="51875">
                  <c:v>1.402781251817942E-2</c:v>
                </c:pt>
                <c:pt idx="51876">
                  <c:v>1.402746047824621E-2</c:v>
                </c:pt>
                <c:pt idx="51877">
                  <c:v>1.4027608558535579E-2</c:v>
                </c:pt>
                <c:pt idx="51878">
                  <c:v>1.4026760123670099E-2</c:v>
                </c:pt>
                <c:pt idx="51879">
                  <c:v>1.402569655328989E-2</c:v>
                </c:pt>
                <c:pt idx="51880">
                  <c:v>1.402382832020521E-2</c:v>
                </c:pt>
                <c:pt idx="51881">
                  <c:v>1.4023637399077421E-2</c:v>
                </c:pt>
                <c:pt idx="51882">
                  <c:v>1.402355916798115E-2</c:v>
                </c:pt>
                <c:pt idx="51883">
                  <c:v>1.4023027382791041E-2</c:v>
                </c:pt>
                <c:pt idx="51884">
                  <c:v>1.402204297482967E-2</c:v>
                </c:pt>
                <c:pt idx="51885">
                  <c:v>1.40210185199976E-2</c:v>
                </c:pt>
                <c:pt idx="51886">
                  <c:v>1.4020294882357121E-2</c:v>
                </c:pt>
                <c:pt idx="51887">
                  <c:v>1.4019899070262911E-2</c:v>
                </c:pt>
                <c:pt idx="51888">
                  <c:v>1.4019172638654711E-2</c:v>
                </c:pt>
                <c:pt idx="51889">
                  <c:v>1.401901710778475E-2</c:v>
                </c:pt>
                <c:pt idx="51890">
                  <c:v>1.401797868311405E-2</c:v>
                </c:pt>
                <c:pt idx="51891">
                  <c:v>1.40171404927969E-2</c:v>
                </c:pt>
                <c:pt idx="51892">
                  <c:v>1.4016027562320231E-2</c:v>
                </c:pt>
                <c:pt idx="51893">
                  <c:v>1.401574537158012E-2</c:v>
                </c:pt>
                <c:pt idx="51894">
                  <c:v>1.4015062712132931E-2</c:v>
                </c:pt>
                <c:pt idx="51895">
                  <c:v>1.401424780488014E-2</c:v>
                </c:pt>
                <c:pt idx="51896">
                  <c:v>1.401357911527157E-2</c:v>
                </c:pt>
                <c:pt idx="51897">
                  <c:v>1.40134934335947E-2</c:v>
                </c:pt>
                <c:pt idx="51898">
                  <c:v>1.401223056018353E-2</c:v>
                </c:pt>
                <c:pt idx="51899">
                  <c:v>1.401183474808931E-2</c:v>
                </c:pt>
                <c:pt idx="51900">
                  <c:v>1.4011296443641189E-2</c:v>
                </c:pt>
                <c:pt idx="51901">
                  <c:v>1.401094347238541E-2</c:v>
                </c:pt>
                <c:pt idx="51902">
                  <c:v>1.401002984493971E-2</c:v>
                </c:pt>
                <c:pt idx="51903">
                  <c:v>1.400905475020409E-2</c:v>
                </c:pt>
                <c:pt idx="51904">
                  <c:v>1.400919072329998E-2</c:v>
                </c:pt>
                <c:pt idx="51905">
                  <c:v>1.400814019143581E-2</c:v>
                </c:pt>
                <c:pt idx="51906">
                  <c:v>1.4007581397891039E-2</c:v>
                </c:pt>
                <c:pt idx="51907">
                  <c:v>1.4006334356963629E-2</c:v>
                </c:pt>
                <c:pt idx="51908">
                  <c:v>1.4005761593580249E-2</c:v>
                </c:pt>
                <c:pt idx="51909">
                  <c:v>1.400505751371384E-2</c:v>
                </c:pt>
                <c:pt idx="51910">
                  <c:v>1.4004340395331379E-2</c:v>
                </c:pt>
                <c:pt idx="51911">
                  <c:v>1.400354038923979E-2</c:v>
                </c:pt>
                <c:pt idx="51912">
                  <c:v>1.4003859832882879E-2</c:v>
                </c:pt>
                <c:pt idx="51913">
                  <c:v>1.400269661098719E-2</c:v>
                </c:pt>
                <c:pt idx="51914">
                  <c:v>1.4001813717186449E-2</c:v>
                </c:pt>
                <c:pt idx="51915">
                  <c:v>1.4001692645251749E-2</c:v>
                </c:pt>
                <c:pt idx="51916">
                  <c:v>1.400084048509598E-2</c:v>
                </c:pt>
                <c:pt idx="51917">
                  <c:v>1.400031428784132E-2</c:v>
                </c:pt>
                <c:pt idx="51918">
                  <c:v>1.400008704513311E-2</c:v>
                </c:pt>
                <c:pt idx="51919">
                  <c:v>1.3999582268297671E-2</c:v>
                </c:pt>
                <c:pt idx="51920">
                  <c:v>1.399874407798052E-2</c:v>
                </c:pt>
                <c:pt idx="51921">
                  <c:v>1.399798411875963E-2</c:v>
                </c:pt>
                <c:pt idx="51922">
                  <c:v>1.399680599570274E-2</c:v>
                </c:pt>
                <c:pt idx="51923">
                  <c:v>1.399623788893223E-2</c:v>
                </c:pt>
                <c:pt idx="51924">
                  <c:v>1.3996796682477001E-2</c:v>
                </c:pt>
                <c:pt idx="51925">
                  <c:v>1.399531401693821E-2</c:v>
                </c:pt>
                <c:pt idx="51926">
                  <c:v>1.3995020650327211E-2</c:v>
                </c:pt>
                <c:pt idx="51927">
                  <c:v>1.399457734078169E-2</c:v>
                </c:pt>
                <c:pt idx="51928">
                  <c:v>1.399329397827387E-2</c:v>
                </c:pt>
                <c:pt idx="51929">
                  <c:v>1.399233378469944E-2</c:v>
                </c:pt>
                <c:pt idx="51930">
                  <c:v>1.3991811312735081E-2</c:v>
                </c:pt>
                <c:pt idx="51931">
                  <c:v>1.399173587560654E-2</c:v>
                </c:pt>
                <c:pt idx="51932">
                  <c:v>1.3990373350679869E-2</c:v>
                </c:pt>
                <c:pt idx="51933">
                  <c:v>1.399020664393902E-2</c:v>
                </c:pt>
                <c:pt idx="51934">
                  <c:v>1.3989057391881939E-2</c:v>
                </c:pt>
                <c:pt idx="51935">
                  <c:v>1.3990103267133239E-2</c:v>
                </c:pt>
                <c:pt idx="51936">
                  <c:v>1.3989566825330259E-2</c:v>
                </c:pt>
                <c:pt idx="51937">
                  <c:v>1.3990861363708969E-2</c:v>
                </c:pt>
                <c:pt idx="51938">
                  <c:v>1.3990466482937339E-2</c:v>
                </c:pt>
                <c:pt idx="51939">
                  <c:v>1.3988089747726921E-2</c:v>
                </c:pt>
                <c:pt idx="51940">
                  <c:v>1.398556027561426E-2</c:v>
                </c:pt>
                <c:pt idx="51941">
                  <c:v>1.3985202647745609E-2</c:v>
                </c:pt>
                <c:pt idx="51942">
                  <c:v>1.398621778935194E-2</c:v>
                </c:pt>
                <c:pt idx="51943">
                  <c:v>1.398589089512825E-2</c:v>
                </c:pt>
                <c:pt idx="51944">
                  <c:v>1.3984657824039459E-2</c:v>
                </c:pt>
                <c:pt idx="51945">
                  <c:v>1.3982844538986679E-2</c:v>
                </c:pt>
                <c:pt idx="51946">
                  <c:v>1.398231461644173E-2</c:v>
                </c:pt>
                <c:pt idx="51947">
                  <c:v>1.39814829453826E-2</c:v>
                </c:pt>
                <c:pt idx="51948">
                  <c:v>1.3982780277729029E-2</c:v>
                </c:pt>
                <c:pt idx="51949">
                  <c:v>1.398071181029081E-2</c:v>
                </c:pt>
                <c:pt idx="51950">
                  <c:v>1.3980044052004811E-2</c:v>
                </c:pt>
                <c:pt idx="51951">
                  <c:v>1.397860050201416E-2</c:v>
                </c:pt>
                <c:pt idx="51952">
                  <c:v>1.3979023322463041E-2</c:v>
                </c:pt>
                <c:pt idx="51953">
                  <c:v>1.397825218737125E-2</c:v>
                </c:pt>
                <c:pt idx="51954">
                  <c:v>1.397823449224234E-2</c:v>
                </c:pt>
                <c:pt idx="51955">
                  <c:v>1.397823356091976E-2</c:v>
                </c:pt>
                <c:pt idx="51956">
                  <c:v>1.397592388093472E-2</c:v>
                </c:pt>
                <c:pt idx="51957">
                  <c:v>1.397629640996456E-2</c:v>
                </c:pt>
                <c:pt idx="51958">
                  <c:v>1.397507172077894E-2</c:v>
                </c:pt>
                <c:pt idx="51959">
                  <c:v>1.397479791194201E-2</c:v>
                </c:pt>
                <c:pt idx="51960">
                  <c:v>1.397354248911142E-2</c:v>
                </c:pt>
                <c:pt idx="51961">
                  <c:v>1.3972894288599489E-2</c:v>
                </c:pt>
                <c:pt idx="51962">
                  <c:v>1.397211477160454E-2</c:v>
                </c:pt>
                <c:pt idx="51963">
                  <c:v>1.3971408829092979E-2</c:v>
                </c:pt>
                <c:pt idx="51964">
                  <c:v>1.3971648178994661E-2</c:v>
                </c:pt>
                <c:pt idx="51965">
                  <c:v>1.39706889167428E-2</c:v>
                </c:pt>
                <c:pt idx="51966">
                  <c:v>1.397012360394001E-2</c:v>
                </c:pt>
                <c:pt idx="51967">
                  <c:v>1.396963093429804E-2</c:v>
                </c:pt>
                <c:pt idx="51968">
                  <c:v>1.3968633487820631E-2</c:v>
                </c:pt>
                <c:pt idx="51969">
                  <c:v>1.39682749286294E-2</c:v>
                </c:pt>
                <c:pt idx="51970">
                  <c:v>1.396763790398836E-2</c:v>
                </c:pt>
                <c:pt idx="51971">
                  <c:v>1.3966710306704039E-2</c:v>
                </c:pt>
                <c:pt idx="51972">
                  <c:v>1.396613102406263E-2</c:v>
                </c:pt>
                <c:pt idx="51973">
                  <c:v>1.396581996232271E-2</c:v>
                </c:pt>
                <c:pt idx="51974">
                  <c:v>1.3964773155748841E-2</c:v>
                </c:pt>
                <c:pt idx="51975">
                  <c:v>1.396401133388281E-2</c:v>
                </c:pt>
                <c:pt idx="51976">
                  <c:v>1.3963812962174421E-2</c:v>
                </c:pt>
                <c:pt idx="51977">
                  <c:v>1.3963211327791211E-2</c:v>
                </c:pt>
                <c:pt idx="51978">
                  <c:v>1.39625109732151E-2</c:v>
                </c:pt>
                <c:pt idx="51979">
                  <c:v>1.3962117023766041E-2</c:v>
                </c:pt>
                <c:pt idx="51980">
                  <c:v>1.3961139135062689E-2</c:v>
                </c:pt>
                <c:pt idx="51981">
                  <c:v>1.3961028307676321E-2</c:v>
                </c:pt>
                <c:pt idx="51982">
                  <c:v>1.396073028445244E-2</c:v>
                </c:pt>
                <c:pt idx="51983">
                  <c:v>1.395939383655787E-2</c:v>
                </c:pt>
                <c:pt idx="51984">
                  <c:v>1.395960431545973E-2</c:v>
                </c:pt>
                <c:pt idx="51985">
                  <c:v>1.395814307034016E-2</c:v>
                </c:pt>
                <c:pt idx="51986">
                  <c:v>1.395838148891926E-2</c:v>
                </c:pt>
                <c:pt idx="51987">
                  <c:v>1.395805366337299E-2</c:v>
                </c:pt>
                <c:pt idx="51988">
                  <c:v>1.3956801034510141E-2</c:v>
                </c:pt>
                <c:pt idx="51989">
                  <c:v>1.395674701780081E-2</c:v>
                </c:pt>
                <c:pt idx="51990">
                  <c:v>1.395569182932377E-2</c:v>
                </c:pt>
                <c:pt idx="51991">
                  <c:v>1.39545165002346E-2</c:v>
                </c:pt>
                <c:pt idx="51992">
                  <c:v>1.395494118332863E-2</c:v>
                </c:pt>
                <c:pt idx="51993">
                  <c:v>1.3953833840787411E-2</c:v>
                </c:pt>
                <c:pt idx="51994">
                  <c:v>1.395336631685495E-2</c:v>
                </c:pt>
                <c:pt idx="51995">
                  <c:v>1.395323872566223E-2</c:v>
                </c:pt>
                <c:pt idx="51996">
                  <c:v>1.3952000997960569E-2</c:v>
                </c:pt>
                <c:pt idx="51997">
                  <c:v>1.395100262016058E-2</c:v>
                </c:pt>
                <c:pt idx="51998">
                  <c:v>1.39512550085783E-2</c:v>
                </c:pt>
                <c:pt idx="51999">
                  <c:v>1.3950510881841179E-2</c:v>
                </c:pt>
                <c:pt idx="52000">
                  <c:v>1.394933462142944E-2</c:v>
                </c:pt>
                <c:pt idx="52001">
                  <c:v>1.3949519023299221E-2</c:v>
                </c:pt>
                <c:pt idx="52002">
                  <c:v>1.394837349653244E-2</c:v>
                </c:pt>
                <c:pt idx="52003">
                  <c:v>1.3948605395853519E-2</c:v>
                </c:pt>
                <c:pt idx="52004">
                  <c:v>1.394719164818525E-2</c:v>
                </c:pt>
                <c:pt idx="52005">
                  <c:v>1.3947083614766599E-2</c:v>
                </c:pt>
                <c:pt idx="52006">
                  <c:v>1.394645217806101E-2</c:v>
                </c:pt>
                <c:pt idx="52007">
                  <c:v>1.394534949213266E-2</c:v>
                </c:pt>
                <c:pt idx="52008">
                  <c:v>1.3945254497230049E-2</c:v>
                </c:pt>
                <c:pt idx="52009">
                  <c:v>1.394444238394499E-2</c:v>
                </c:pt>
                <c:pt idx="52010">
                  <c:v>1.3943931087851519E-2</c:v>
                </c:pt>
                <c:pt idx="52011">
                  <c:v>1.3943127356469629E-2</c:v>
                </c:pt>
                <c:pt idx="52012">
                  <c:v>1.3942438177764419E-2</c:v>
                </c:pt>
                <c:pt idx="52013">
                  <c:v>1.394248846918344E-2</c:v>
                </c:pt>
                <c:pt idx="52014">
                  <c:v>1.3941363431513309E-2</c:v>
                </c:pt>
                <c:pt idx="52015">
                  <c:v>1.3941372744739061E-2</c:v>
                </c:pt>
                <c:pt idx="52016">
                  <c:v>1.394098717719316E-2</c:v>
                </c:pt>
                <c:pt idx="52017">
                  <c:v>1.3939636759459971E-2</c:v>
                </c:pt>
                <c:pt idx="52018">
                  <c:v>1.393962278962135E-2</c:v>
                </c:pt>
                <c:pt idx="52019">
                  <c:v>1.393903233110905E-2</c:v>
                </c:pt>
                <c:pt idx="52020">
                  <c:v>1.3938106596469879E-2</c:v>
                </c:pt>
                <c:pt idx="52021">
                  <c:v>1.393788121640682E-2</c:v>
                </c:pt>
                <c:pt idx="52022">
                  <c:v>1.3937008567154409E-2</c:v>
                </c:pt>
                <c:pt idx="52023">
                  <c:v>1.393682882189751E-2</c:v>
                </c:pt>
                <c:pt idx="52024">
                  <c:v>1.393714267760515E-2</c:v>
                </c:pt>
                <c:pt idx="52025">
                  <c:v>1.39371482655406E-2</c:v>
                </c:pt>
                <c:pt idx="52026">
                  <c:v>1.394055038690567E-2</c:v>
                </c:pt>
                <c:pt idx="52027">
                  <c:v>1.3938086107373239E-2</c:v>
                </c:pt>
                <c:pt idx="52028">
                  <c:v>1.393763162195683E-2</c:v>
                </c:pt>
                <c:pt idx="52029">
                  <c:v>1.39342974871397E-2</c:v>
                </c:pt>
                <c:pt idx="52030">
                  <c:v>1.3933621346950529E-2</c:v>
                </c:pt>
                <c:pt idx="52031">
                  <c:v>1.393568608909845E-2</c:v>
                </c:pt>
                <c:pt idx="52032">
                  <c:v>1.3933965004980561E-2</c:v>
                </c:pt>
                <c:pt idx="52033">
                  <c:v>1.393376849591732E-2</c:v>
                </c:pt>
                <c:pt idx="52034">
                  <c:v>1.3931909576058389E-2</c:v>
                </c:pt>
                <c:pt idx="52035">
                  <c:v>1.3929868116974831E-2</c:v>
                </c:pt>
                <c:pt idx="52036">
                  <c:v>1.393198035657406E-2</c:v>
                </c:pt>
                <c:pt idx="52037">
                  <c:v>1.393025740981102E-2</c:v>
                </c:pt>
                <c:pt idx="52038">
                  <c:v>1.3929883018136019E-2</c:v>
                </c:pt>
                <c:pt idx="52039">
                  <c:v>1.3928110711276529E-2</c:v>
                </c:pt>
                <c:pt idx="52040">
                  <c:v>1.3928296975791451E-2</c:v>
                </c:pt>
                <c:pt idx="52041">
                  <c:v>1.392861921340227E-2</c:v>
                </c:pt>
                <c:pt idx="52042">
                  <c:v>1.3926428742706779E-2</c:v>
                </c:pt>
                <c:pt idx="52043">
                  <c:v>1.3927724212408069E-2</c:v>
                </c:pt>
                <c:pt idx="52044">
                  <c:v>1.39266112819314E-2</c:v>
                </c:pt>
                <c:pt idx="52045">
                  <c:v>1.392557844519615E-2</c:v>
                </c:pt>
                <c:pt idx="52046">
                  <c:v>1.3925915583968161E-2</c:v>
                </c:pt>
                <c:pt idx="52047">
                  <c:v>1.392510998994112E-2</c:v>
                </c:pt>
                <c:pt idx="52048">
                  <c:v>1.392465922981501E-2</c:v>
                </c:pt>
                <c:pt idx="52049">
                  <c:v>1.392323337495327E-2</c:v>
                </c:pt>
                <c:pt idx="52050">
                  <c:v>1.3921733014285559E-2</c:v>
                </c:pt>
                <c:pt idx="52051">
                  <c:v>1.392157096415758E-2</c:v>
                </c:pt>
                <c:pt idx="52052">
                  <c:v>1.392100565135479E-2</c:v>
                </c:pt>
                <c:pt idx="52053">
                  <c:v>1.392084825783968E-2</c:v>
                </c:pt>
                <c:pt idx="52054">
                  <c:v>1.391979306936264E-2</c:v>
                </c:pt>
                <c:pt idx="52055">
                  <c:v>1.3919004239141939E-2</c:v>
                </c:pt>
                <c:pt idx="52056">
                  <c:v>1.391900703310966E-2</c:v>
                </c:pt>
                <c:pt idx="52057">
                  <c:v>1.391849759966135E-2</c:v>
                </c:pt>
                <c:pt idx="52058">
                  <c:v>1.391777116805315E-2</c:v>
                </c:pt>
                <c:pt idx="52059">
                  <c:v>1.3917196542024611E-2</c:v>
                </c:pt>
                <c:pt idx="52060">
                  <c:v>1.391600351780653E-2</c:v>
                </c:pt>
                <c:pt idx="52061">
                  <c:v>1.391623355448246E-2</c:v>
                </c:pt>
                <c:pt idx="52062">
                  <c:v>1.391569338738918E-2</c:v>
                </c:pt>
                <c:pt idx="52063">
                  <c:v>1.3915047980844969E-2</c:v>
                </c:pt>
                <c:pt idx="52064">
                  <c:v>1.3914414681494239E-2</c:v>
                </c:pt>
                <c:pt idx="52065">
                  <c:v>1.3913643546402449E-2</c:v>
                </c:pt>
                <c:pt idx="52066">
                  <c:v>1.3913580216467381E-2</c:v>
                </c:pt>
                <c:pt idx="52067">
                  <c:v>1.3913143426179889E-2</c:v>
                </c:pt>
                <c:pt idx="52068">
                  <c:v>1.391237508505583E-2</c:v>
                </c:pt>
                <c:pt idx="52069">
                  <c:v>1.3911217451095579E-2</c:v>
                </c:pt>
                <c:pt idx="52070">
                  <c:v>1.39113524928689E-2</c:v>
                </c:pt>
                <c:pt idx="52071">
                  <c:v>1.3910196721553801E-2</c:v>
                </c:pt>
                <c:pt idx="52072">
                  <c:v>1.3910511508584021E-2</c:v>
                </c:pt>
                <c:pt idx="52073">
                  <c:v>1.3909640721976761E-2</c:v>
                </c:pt>
                <c:pt idx="52074">
                  <c:v>1.390903070569038E-2</c:v>
                </c:pt>
                <c:pt idx="52075">
                  <c:v>1.3908730819821359E-2</c:v>
                </c:pt>
                <c:pt idx="52076">
                  <c:v>1.3907846994698049E-2</c:v>
                </c:pt>
                <c:pt idx="52077">
                  <c:v>1.3907827436923981E-2</c:v>
                </c:pt>
                <c:pt idx="52078">
                  <c:v>1.3907173648476601E-2</c:v>
                </c:pt>
                <c:pt idx="52079">
                  <c:v>1.3906362466514111E-2</c:v>
                </c:pt>
                <c:pt idx="52080">
                  <c:v>1.39066306874156E-2</c:v>
                </c:pt>
                <c:pt idx="52081">
                  <c:v>1.390511263161898E-2</c:v>
                </c:pt>
                <c:pt idx="52082">
                  <c:v>1.390571799129248E-2</c:v>
                </c:pt>
                <c:pt idx="52083">
                  <c:v>1.3904246501624581E-2</c:v>
                </c:pt>
                <c:pt idx="52084">
                  <c:v>1.390402764081955E-2</c:v>
                </c:pt>
                <c:pt idx="52085">
                  <c:v>1.390386186540127E-2</c:v>
                </c:pt>
                <c:pt idx="52086">
                  <c:v>1.390279084444046E-2</c:v>
                </c:pt>
                <c:pt idx="52087">
                  <c:v>1.3903370127081869E-2</c:v>
                </c:pt>
                <c:pt idx="52088">
                  <c:v>1.390160899609327E-2</c:v>
                </c:pt>
                <c:pt idx="52089">
                  <c:v>1.390144228935242E-2</c:v>
                </c:pt>
                <c:pt idx="52090">
                  <c:v>1.3900471851229669E-2</c:v>
                </c:pt>
                <c:pt idx="52091">
                  <c:v>1.3899982906877989E-2</c:v>
                </c:pt>
                <c:pt idx="52092">
                  <c:v>1.389949396252632E-2</c:v>
                </c:pt>
                <c:pt idx="52093">
                  <c:v>1.389890816062689E-2</c:v>
                </c:pt>
                <c:pt idx="52094">
                  <c:v>1.389883551746607E-2</c:v>
                </c:pt>
                <c:pt idx="52095">
                  <c:v>1.389831863343716E-2</c:v>
                </c:pt>
                <c:pt idx="52096">
                  <c:v>1.3897662982344631E-2</c:v>
                </c:pt>
                <c:pt idx="52097">
                  <c:v>1.3897311873734001E-2</c:v>
                </c:pt>
                <c:pt idx="52098">
                  <c:v>1.389650627970695E-2</c:v>
                </c:pt>
                <c:pt idx="52099">
                  <c:v>1.389626506716013E-2</c:v>
                </c:pt>
                <c:pt idx="52100">
                  <c:v>1.389508601278067E-2</c:v>
                </c:pt>
                <c:pt idx="52101">
                  <c:v>1.389465853571892E-2</c:v>
                </c:pt>
                <c:pt idx="52102">
                  <c:v>1.3894433155655859E-2</c:v>
                </c:pt>
                <c:pt idx="52103">
                  <c:v>1.3893757946789259E-2</c:v>
                </c:pt>
                <c:pt idx="52104">
                  <c:v>1.3893527910113329E-2</c:v>
                </c:pt>
                <c:pt idx="52105">
                  <c:v>1.38929458335042E-2</c:v>
                </c:pt>
                <c:pt idx="52106">
                  <c:v>1.389226783066988E-2</c:v>
                </c:pt>
                <c:pt idx="52107">
                  <c:v>1.3891841284930709E-2</c:v>
                </c:pt>
                <c:pt idx="52108">
                  <c:v>1.3891599141061309E-2</c:v>
                </c:pt>
                <c:pt idx="52109">
                  <c:v>1.389082707464695E-2</c:v>
                </c:pt>
                <c:pt idx="52110">
                  <c:v>1.3890776783227921E-2</c:v>
                </c:pt>
                <c:pt idx="52111">
                  <c:v>1.3889778405427929E-2</c:v>
                </c:pt>
                <c:pt idx="52112">
                  <c:v>1.38898016884923E-2</c:v>
                </c:pt>
                <c:pt idx="52113">
                  <c:v>1.3888861984014509E-2</c:v>
                </c:pt>
                <c:pt idx="52114">
                  <c:v>1.388892903923988E-2</c:v>
                </c:pt>
                <c:pt idx="52115">
                  <c:v>1.388806849718094E-2</c:v>
                </c:pt>
                <c:pt idx="52116">
                  <c:v>1.3887630775570869E-2</c:v>
                </c:pt>
                <c:pt idx="52117">
                  <c:v>1.388720236718655E-2</c:v>
                </c:pt>
                <c:pt idx="52118">
                  <c:v>1.3886424712836741E-2</c:v>
                </c:pt>
                <c:pt idx="52119">
                  <c:v>1.388659980148077E-2</c:v>
                </c:pt>
                <c:pt idx="52120">
                  <c:v>1.388540957123041E-2</c:v>
                </c:pt>
                <c:pt idx="52121">
                  <c:v>1.388546451926231E-2</c:v>
                </c:pt>
                <c:pt idx="52122">
                  <c:v>1.3884843327105051E-2</c:v>
                </c:pt>
                <c:pt idx="52123">
                  <c:v>1.388402376323938E-2</c:v>
                </c:pt>
                <c:pt idx="52124">
                  <c:v>1.388368476182222E-2</c:v>
                </c:pt>
                <c:pt idx="52125">
                  <c:v>1.3883549720048899E-2</c:v>
                </c:pt>
                <c:pt idx="52126">
                  <c:v>1.388353202491999E-2</c:v>
                </c:pt>
                <c:pt idx="52127">
                  <c:v>1.388230919837952E-2</c:v>
                </c:pt>
                <c:pt idx="52128">
                  <c:v>1.3881879858672621E-2</c:v>
                </c:pt>
                <c:pt idx="52129">
                  <c:v>1.3881810009479519E-2</c:v>
                </c:pt>
                <c:pt idx="52130">
                  <c:v>1.388079859316349E-2</c:v>
                </c:pt>
                <c:pt idx="52131">
                  <c:v>1.388011779636145E-2</c:v>
                </c:pt>
                <c:pt idx="52132">
                  <c:v>1.387947052717209E-2</c:v>
                </c:pt>
                <c:pt idx="52133">
                  <c:v>1.3878920115530489E-2</c:v>
                </c:pt>
                <c:pt idx="52134">
                  <c:v>1.387863419950008E-2</c:v>
                </c:pt>
                <c:pt idx="52135">
                  <c:v>1.3877923600375651E-2</c:v>
                </c:pt>
                <c:pt idx="52136">
                  <c:v>1.387811079621315E-2</c:v>
                </c:pt>
                <c:pt idx="52137">
                  <c:v>1.38788279145956E-2</c:v>
                </c:pt>
                <c:pt idx="52138">
                  <c:v>1.3880320824682711E-2</c:v>
                </c:pt>
                <c:pt idx="52139">
                  <c:v>1.3879223726689821E-2</c:v>
                </c:pt>
                <c:pt idx="52140">
                  <c:v>1.3876768760383131E-2</c:v>
                </c:pt>
                <c:pt idx="52141">
                  <c:v>1.3875412754714491E-2</c:v>
                </c:pt>
                <c:pt idx="52142">
                  <c:v>1.3876033015549179E-2</c:v>
                </c:pt>
                <c:pt idx="52143">
                  <c:v>1.387662813067436E-2</c:v>
                </c:pt>
                <c:pt idx="52144">
                  <c:v>1.3875480741262439E-2</c:v>
                </c:pt>
                <c:pt idx="52145">
                  <c:v>1.387363765388727E-2</c:v>
                </c:pt>
                <c:pt idx="52146">
                  <c:v>1.3873415067791941E-2</c:v>
                </c:pt>
                <c:pt idx="52147">
                  <c:v>1.3873349875211719E-2</c:v>
                </c:pt>
                <c:pt idx="52148">
                  <c:v>1.3873007148504261E-2</c:v>
                </c:pt>
                <c:pt idx="52149">
                  <c:v>1.387209631502628E-2</c:v>
                </c:pt>
                <c:pt idx="52150">
                  <c:v>1.387110445648432E-2</c:v>
                </c:pt>
                <c:pt idx="52151">
                  <c:v>1.3870559632778169E-2</c:v>
                </c:pt>
                <c:pt idx="52152">
                  <c:v>1.387022994458675E-2</c:v>
                </c:pt>
                <c:pt idx="52153">
                  <c:v>1.387048978358507E-2</c:v>
                </c:pt>
                <c:pt idx="52154">
                  <c:v>1.3869550079107279E-2</c:v>
                </c:pt>
                <c:pt idx="52155">
                  <c:v>1.386849489063025E-2</c:v>
                </c:pt>
                <c:pt idx="52156">
                  <c:v>1.3868110254406931E-2</c:v>
                </c:pt>
                <c:pt idx="52157">
                  <c:v>1.38683095574379E-2</c:v>
                </c:pt>
                <c:pt idx="52158">
                  <c:v>1.386741362512112E-2</c:v>
                </c:pt>
                <c:pt idx="52159">
                  <c:v>1.3866579160094259E-2</c:v>
                </c:pt>
                <c:pt idx="52160">
                  <c:v>1.386671047657728E-2</c:v>
                </c:pt>
                <c:pt idx="52161">
                  <c:v>1.386604830622673E-2</c:v>
                </c:pt>
                <c:pt idx="52162">
                  <c:v>1.386574748903513E-2</c:v>
                </c:pt>
                <c:pt idx="52163">
                  <c:v>1.386481430381536E-2</c:v>
                </c:pt>
                <c:pt idx="52164">
                  <c:v>1.3864226639270781E-2</c:v>
                </c:pt>
                <c:pt idx="52165">
                  <c:v>1.386424992233515E-2</c:v>
                </c:pt>
                <c:pt idx="52166">
                  <c:v>1.386343315243721E-2</c:v>
                </c:pt>
                <c:pt idx="52167">
                  <c:v>1.3862707652151579E-2</c:v>
                </c:pt>
                <c:pt idx="52168">
                  <c:v>1.38621935620904E-2</c:v>
                </c:pt>
                <c:pt idx="52169">
                  <c:v>1.3862082734704019E-2</c:v>
                </c:pt>
                <c:pt idx="52170">
                  <c:v>1.386121660470963E-2</c:v>
                </c:pt>
                <c:pt idx="52171">
                  <c:v>1.386096328496933E-2</c:v>
                </c:pt>
                <c:pt idx="52172">
                  <c:v>1.3860431499779219E-2</c:v>
                </c:pt>
                <c:pt idx="52173">
                  <c:v>1.3859834522008899E-2</c:v>
                </c:pt>
                <c:pt idx="52174">
                  <c:v>1.385943684726954E-2</c:v>
                </c:pt>
                <c:pt idx="52175">
                  <c:v>1.3858858495950701E-2</c:v>
                </c:pt>
                <c:pt idx="52176">
                  <c:v>1.3858768157660959E-2</c:v>
                </c:pt>
                <c:pt idx="52177">
                  <c:v>1.3858139514923099E-2</c:v>
                </c:pt>
                <c:pt idx="52178">
                  <c:v>1.3857857324182991E-2</c:v>
                </c:pt>
                <c:pt idx="52179">
                  <c:v>1.385703962296247E-2</c:v>
                </c:pt>
                <c:pt idx="52180">
                  <c:v>1.385670062154531E-2</c:v>
                </c:pt>
                <c:pt idx="52181">
                  <c:v>1.3856359757483011E-2</c:v>
                </c:pt>
                <c:pt idx="52182">
                  <c:v>1.3855500146746641E-2</c:v>
                </c:pt>
                <c:pt idx="52183">
                  <c:v>1.385536044836044E-2</c:v>
                </c:pt>
                <c:pt idx="52184">
                  <c:v>1.3854920864105219E-2</c:v>
                </c:pt>
                <c:pt idx="52185">
                  <c:v>1.385443098843098E-2</c:v>
                </c:pt>
                <c:pt idx="52186">
                  <c:v>1.385372970253229E-2</c:v>
                </c:pt>
                <c:pt idx="52187">
                  <c:v>1.38534577563405E-2</c:v>
                </c:pt>
                <c:pt idx="52188">
                  <c:v>1.3853142037987711E-2</c:v>
                </c:pt>
                <c:pt idx="52189">
                  <c:v>1.385258324444294E-2</c:v>
                </c:pt>
                <c:pt idx="52190">
                  <c:v>1.385170686990023E-2</c:v>
                </c:pt>
                <c:pt idx="52191">
                  <c:v>1.385192852467299E-2</c:v>
                </c:pt>
                <c:pt idx="52192">
                  <c:v>1.3851051218807701E-2</c:v>
                </c:pt>
                <c:pt idx="52193">
                  <c:v>1.385105773806572E-2</c:v>
                </c:pt>
                <c:pt idx="52194">
                  <c:v>1.385046262294054E-2</c:v>
                </c:pt>
                <c:pt idx="52195">
                  <c:v>1.385015621781349E-2</c:v>
                </c:pt>
                <c:pt idx="52196">
                  <c:v>1.3849653303623199E-2</c:v>
                </c:pt>
                <c:pt idx="52197">
                  <c:v>1.384919509291649E-2</c:v>
                </c:pt>
                <c:pt idx="52198">
                  <c:v>1.3848581351339821E-2</c:v>
                </c:pt>
                <c:pt idx="52199">
                  <c:v>1.384770963340998E-2</c:v>
                </c:pt>
                <c:pt idx="52200">
                  <c:v>1.384817715734243E-2</c:v>
                </c:pt>
                <c:pt idx="52201">
                  <c:v>1.384758856147528E-2</c:v>
                </c:pt>
                <c:pt idx="52202">
                  <c:v>1.3846989721059799E-2</c:v>
                </c:pt>
                <c:pt idx="52203">
                  <c:v>1.384558714926243E-2</c:v>
                </c:pt>
                <c:pt idx="52204">
                  <c:v>1.387867238372564E-2</c:v>
                </c:pt>
                <c:pt idx="52205">
                  <c:v>1.3848148286342621E-2</c:v>
                </c:pt>
                <c:pt idx="52206">
                  <c:v>1.3848846778273581E-2</c:v>
                </c:pt>
                <c:pt idx="52207">
                  <c:v>1.382808294147253E-2</c:v>
                </c:pt>
                <c:pt idx="52208">
                  <c:v>1.4246002770960329E-2</c:v>
                </c:pt>
                <c:pt idx="52209">
                  <c:v>1.405549142509699E-2</c:v>
                </c:pt>
                <c:pt idx="52210">
                  <c:v>1.388098951429129E-2</c:v>
                </c:pt>
                <c:pt idx="52211">
                  <c:v>1.397868152707815E-2</c:v>
                </c:pt>
                <c:pt idx="52212">
                  <c:v>1.4051719568669799E-2</c:v>
                </c:pt>
                <c:pt idx="52213">
                  <c:v>1.3870034366846079E-2</c:v>
                </c:pt>
                <c:pt idx="52214">
                  <c:v>1.399479154497385E-2</c:v>
                </c:pt>
                <c:pt idx="52215">
                  <c:v>1.3927703723311421E-2</c:v>
                </c:pt>
                <c:pt idx="52216">
                  <c:v>1.381753105670214E-2</c:v>
                </c:pt>
                <c:pt idx="52217">
                  <c:v>1.383792143315077E-2</c:v>
                </c:pt>
                <c:pt idx="52218">
                  <c:v>1.3858834281563761E-2</c:v>
                </c:pt>
                <c:pt idx="52219">
                  <c:v>1.3816855847835541E-2</c:v>
                </c:pt>
                <c:pt idx="52220">
                  <c:v>1.3855088502168661E-2</c:v>
                </c:pt>
                <c:pt idx="52221">
                  <c:v>1.389893144369125E-2</c:v>
                </c:pt>
                <c:pt idx="52222">
                  <c:v>1.387436501681805E-2</c:v>
                </c:pt>
                <c:pt idx="52223">
                  <c:v>1.3863661326467989E-2</c:v>
                </c:pt>
                <c:pt idx="52224">
                  <c:v>1.3812273740768429E-2</c:v>
                </c:pt>
                <c:pt idx="52225">
                  <c:v>1.3928103260695931E-2</c:v>
                </c:pt>
                <c:pt idx="52226">
                  <c:v>1.3879647478461271E-2</c:v>
                </c:pt>
                <c:pt idx="52227">
                  <c:v>1.3832274824380869E-2</c:v>
                </c:pt>
                <c:pt idx="52228">
                  <c:v>1.400372851639986E-2</c:v>
                </c:pt>
                <c:pt idx="52229">
                  <c:v>1.4099436812102789E-2</c:v>
                </c:pt>
                <c:pt idx="52230">
                  <c:v>1.390996109694242E-2</c:v>
                </c:pt>
                <c:pt idx="52231">
                  <c:v>1.4109836891293529E-2</c:v>
                </c:pt>
                <c:pt idx="52232">
                  <c:v>1.389057654887438E-2</c:v>
                </c:pt>
                <c:pt idx="52233">
                  <c:v>1.4016088098287581E-2</c:v>
                </c:pt>
                <c:pt idx="52234">
                  <c:v>1.3903342187404631E-2</c:v>
                </c:pt>
                <c:pt idx="52235">
                  <c:v>1.381418108940125E-2</c:v>
                </c:pt>
                <c:pt idx="52236">
                  <c:v>1.3832364231348039E-2</c:v>
                </c:pt>
                <c:pt idx="52237">
                  <c:v>1.3814534060657019E-2</c:v>
                </c:pt>
                <c:pt idx="52238">
                  <c:v>1.3861780054867269E-2</c:v>
                </c:pt>
                <c:pt idx="52239">
                  <c:v>1.39036513864994E-2</c:v>
                </c:pt>
                <c:pt idx="52240">
                  <c:v>1.380831748247147E-2</c:v>
                </c:pt>
                <c:pt idx="52241">
                  <c:v>1.378532964736223E-2</c:v>
                </c:pt>
                <c:pt idx="52242">
                  <c:v>1.385634578764439E-2</c:v>
                </c:pt>
                <c:pt idx="52243">
                  <c:v>1.383067853748798E-2</c:v>
                </c:pt>
                <c:pt idx="52244">
                  <c:v>1.384764537215233E-2</c:v>
                </c:pt>
                <c:pt idx="52245">
                  <c:v>1.380825135856867E-2</c:v>
                </c:pt>
                <c:pt idx="52246">
                  <c:v>1.378198154270649E-2</c:v>
                </c:pt>
                <c:pt idx="52247">
                  <c:v>1.3810114003717899E-2</c:v>
                </c:pt>
                <c:pt idx="52248">
                  <c:v>1.388518325984478E-2</c:v>
                </c:pt>
                <c:pt idx="52249">
                  <c:v>1.38178113847971E-2</c:v>
                </c:pt>
                <c:pt idx="52250">
                  <c:v>1.3791513629257681E-2</c:v>
                </c:pt>
                <c:pt idx="52251">
                  <c:v>1.3807442039251329E-2</c:v>
                </c:pt>
                <c:pt idx="52252">
                  <c:v>1.3862106949090959E-2</c:v>
                </c:pt>
                <c:pt idx="52253">
                  <c:v>1.387669797986746E-2</c:v>
                </c:pt>
                <c:pt idx="52254">
                  <c:v>1.3840478844940661E-2</c:v>
                </c:pt>
                <c:pt idx="52255">
                  <c:v>1.38689624145627E-2</c:v>
                </c:pt>
                <c:pt idx="52256">
                  <c:v>1.386916171759367E-2</c:v>
                </c:pt>
                <c:pt idx="52257">
                  <c:v>1.3836204074323181E-2</c:v>
                </c:pt>
                <c:pt idx="52258">
                  <c:v>1.3852273114025589E-2</c:v>
                </c:pt>
                <c:pt idx="52259">
                  <c:v>1.386077795177698E-2</c:v>
                </c:pt>
                <c:pt idx="52260">
                  <c:v>1.3854986056685449E-2</c:v>
                </c:pt>
                <c:pt idx="52261">
                  <c:v>1.3836557976901529E-2</c:v>
                </c:pt>
                <c:pt idx="52262">
                  <c:v>1.381778251379728E-2</c:v>
                </c:pt>
                <c:pt idx="52263">
                  <c:v>1.3849467970430849E-2</c:v>
                </c:pt>
                <c:pt idx="52264">
                  <c:v>1.3848010450601579E-2</c:v>
                </c:pt>
                <c:pt idx="52265">
                  <c:v>1.3842707499861721E-2</c:v>
                </c:pt>
                <c:pt idx="52266">
                  <c:v>1.3849028386175631E-2</c:v>
                </c:pt>
                <c:pt idx="52267">
                  <c:v>1.384494826197624E-2</c:v>
                </c:pt>
                <c:pt idx="52268">
                  <c:v>1.3791731558740141E-2</c:v>
                </c:pt>
                <c:pt idx="52269">
                  <c:v>1.381014380604029E-2</c:v>
                </c:pt>
                <c:pt idx="52270">
                  <c:v>1.381433568894863E-2</c:v>
                </c:pt>
                <c:pt idx="52271">
                  <c:v>1.383781991899014E-2</c:v>
                </c:pt>
                <c:pt idx="52272">
                  <c:v>7.8334501013159752E-3</c:v>
                </c:pt>
                <c:pt idx="52273">
                  <c:v>1.846692152321339E-2</c:v>
                </c:pt>
                <c:pt idx="52274">
                  <c:v>3.726697294041514E-3</c:v>
                </c:pt>
                <c:pt idx="52275">
                  <c:v>1.4867156744003299E-2</c:v>
                </c:pt>
                <c:pt idx="52276">
                  <c:v>5.8935969136655331E-3</c:v>
                </c:pt>
                <c:pt idx="52277">
                  <c:v>7.5882202945649624E-3</c:v>
                </c:pt>
                <c:pt idx="52278">
                  <c:v>1.0819318704307079E-2</c:v>
                </c:pt>
                <c:pt idx="52279">
                  <c:v>4.6557718887925148E-3</c:v>
                </c:pt>
                <c:pt idx="52280">
                  <c:v>3.2219621352851391E-3</c:v>
                </c:pt>
                <c:pt idx="52281">
                  <c:v>6.1717103235423556E-3</c:v>
                </c:pt>
                <c:pt idx="52282">
                  <c:v>3.9418525993824014E-3</c:v>
                </c:pt>
                <c:pt idx="52283">
                  <c:v>1.395337400026619E-3</c:v>
                </c:pt>
                <c:pt idx="52284">
                  <c:v>3.8218749687075611E-3</c:v>
                </c:pt>
                <c:pt idx="52285">
                  <c:v>4.3462631292641163E-3</c:v>
                </c:pt>
                <c:pt idx="52286">
                  <c:v>1.869835192337632E-3</c:v>
                </c:pt>
                <c:pt idx="52287">
                  <c:v>1.583718345500529E-3</c:v>
                </c:pt>
                <c:pt idx="52288">
                  <c:v>2.763997763395309E-3</c:v>
                </c:pt>
                <c:pt idx="52289">
                  <c:v>2.187181962653995E-3</c:v>
                </c:pt>
                <c:pt idx="52290">
                  <c:v>8.716012816876173E-4</c:v>
                </c:pt>
                <c:pt idx="52291">
                  <c:v>1.090951613150537E-3</c:v>
                </c:pt>
                <c:pt idx="52292">
                  <c:v>1.898801419883966E-3</c:v>
                </c:pt>
                <c:pt idx="52293">
                  <c:v>1.5470793005079031E-3</c:v>
                </c:pt>
                <c:pt idx="52294">
                  <c:v>6.5177975920960307E-4</c:v>
                </c:pt>
                <c:pt idx="52295">
                  <c:v>6.878561107441783E-4</c:v>
                </c:pt>
                <c:pt idx="52296">
                  <c:v>1.1969207553192971E-3</c:v>
                </c:pt>
                <c:pt idx="52297">
                  <c:v>9.7304838709533215E-4</c:v>
                </c:pt>
                <c:pt idx="52298">
                  <c:v>3.5792152630165219E-4</c:v>
                </c:pt>
                <c:pt idx="52299">
                  <c:v>3.648315323516726E-4</c:v>
                </c:pt>
                <c:pt idx="52300">
                  <c:v>7.6245830859988928E-4</c:v>
                </c:pt>
                <c:pt idx="52301">
                  <c:v>7.0757739013060927E-4</c:v>
                </c:pt>
                <c:pt idx="52302">
                  <c:v>3.9407762233167892E-4</c:v>
                </c:pt>
                <c:pt idx="52303">
                  <c:v>4.7729580546729272E-4</c:v>
                </c:pt>
                <c:pt idx="52304">
                  <c:v>7.5008231215178967E-4</c:v>
                </c:pt>
                <c:pt idx="52305">
                  <c:v>6.6677964059635997E-4</c:v>
                </c:pt>
                <c:pt idx="52306">
                  <c:v>4.0512019768357282E-4</c:v>
                </c:pt>
                <c:pt idx="52307">
                  <c:v>4.0398817509412771E-4</c:v>
                </c:pt>
                <c:pt idx="52308">
                  <c:v>5.2721623796969652E-4</c:v>
                </c:pt>
                <c:pt idx="52309">
                  <c:v>4.3376046232879162E-4</c:v>
                </c:pt>
                <c:pt idx="52310">
                  <c:v>2.3635655816178769E-4</c:v>
                </c:pt>
                <c:pt idx="52311">
                  <c:v>2.1954378462396559E-4</c:v>
                </c:pt>
                <c:pt idx="52312">
                  <c:v>3.2862802618183201E-4</c:v>
                </c:pt>
                <c:pt idx="52313">
                  <c:v>2.9752211412414908E-4</c:v>
                </c:pt>
                <c:pt idx="52314">
                  <c:v>1.9339754362590611E-4</c:v>
                </c:pt>
                <c:pt idx="52315">
                  <c:v>1.94852240383625E-4</c:v>
                </c:pt>
                <c:pt idx="52316">
                  <c:v>2.7581758331507439E-4</c:v>
                </c:pt>
                <c:pt idx="52317">
                  <c:v>2.6975298533216119E-4</c:v>
                </c:pt>
                <c:pt idx="52318">
                  <c:v>1.9445980433374641E-4</c:v>
                </c:pt>
                <c:pt idx="52319">
                  <c:v>1.806180807761848E-4</c:v>
                </c:pt>
                <c:pt idx="52320">
                  <c:v>2.2460485342890019E-4</c:v>
                </c:pt>
                <c:pt idx="52321">
                  <c:v>2.2273736249189821E-4</c:v>
                </c:pt>
                <c:pt idx="52322">
                  <c:v>1.692617370281368E-4</c:v>
                </c:pt>
                <c:pt idx="52323">
                  <c:v>1.4497716620098799E-4</c:v>
                </c:pt>
                <c:pt idx="52324">
                  <c:v>1.697103725746274E-4</c:v>
                </c:pt>
                <c:pt idx="52325">
                  <c:v>1.8204981461167341E-4</c:v>
                </c:pt>
                <c:pt idx="52326">
                  <c:v>1.5157643065322191E-4</c:v>
                </c:pt>
                <c:pt idx="52327">
                  <c:v>1.3524427777156231E-4</c:v>
                </c:pt>
                <c:pt idx="52328">
                  <c:v>1.553356851218268E-4</c:v>
                </c:pt>
                <c:pt idx="52329">
                  <c:v>1.6271887579932809E-4</c:v>
                </c:pt>
                <c:pt idx="52330">
                  <c:v>1.3786631461698559E-4</c:v>
                </c:pt>
                <c:pt idx="52331">
                  <c:v>1.210167756653391E-4</c:v>
                </c:pt>
                <c:pt idx="52332">
                  <c:v>1.3139075599610811E-4</c:v>
                </c:pt>
                <c:pt idx="52333">
                  <c:v>1.357903383905068E-4</c:v>
                </c:pt>
                <c:pt idx="52334">
                  <c:v>1.1819615610875191E-4</c:v>
                </c:pt>
                <c:pt idx="52335">
                  <c:v>1.0475535964360461E-4</c:v>
                </c:pt>
                <c:pt idx="52336">
                  <c:v>1.095005718525499E-4</c:v>
                </c:pt>
                <c:pt idx="52337">
                  <c:v>1.115600825869478E-4</c:v>
                </c:pt>
                <c:pt idx="52338">
                  <c:v>9.9596865766216069E-5</c:v>
                </c:pt>
                <c:pt idx="52339">
                  <c:v>9.0921610535588115E-5</c:v>
                </c:pt>
                <c:pt idx="52340">
                  <c:v>9.3358226877171546E-5</c:v>
                </c:pt>
                <c:pt idx="52341">
                  <c:v>9.5275681815110147E-5</c:v>
                </c:pt>
                <c:pt idx="52342">
                  <c:v>8.836630149744451E-5</c:v>
                </c:pt>
                <c:pt idx="52343">
                  <c:v>8.2378894148860127E-5</c:v>
                </c:pt>
                <c:pt idx="52344">
                  <c:v>8.4934814367443323E-5</c:v>
                </c:pt>
                <c:pt idx="52345">
                  <c:v>8.6279535025823861E-5</c:v>
                </c:pt>
                <c:pt idx="52346">
                  <c:v>7.8980941907502711E-5</c:v>
                </c:pt>
                <c:pt idx="52347">
                  <c:v>7.2449234721716493E-5</c:v>
                </c:pt>
                <c:pt idx="52348">
                  <c:v>7.1953443693928421E-5</c:v>
                </c:pt>
                <c:pt idx="52349">
                  <c:v>7.0883485022932291E-5</c:v>
                </c:pt>
                <c:pt idx="52350">
                  <c:v>6.5723797888495028E-5</c:v>
                </c:pt>
                <c:pt idx="52351">
                  <c:v>6.2438506574835628E-5</c:v>
                </c:pt>
                <c:pt idx="52352">
                  <c:v>6.3562620198354125E-5</c:v>
                </c:pt>
                <c:pt idx="52353">
                  <c:v>6.3931387558113784E-5</c:v>
                </c:pt>
                <c:pt idx="52354">
                  <c:v>6.1292936152312905E-5</c:v>
                </c:pt>
                <c:pt idx="52355">
                  <c:v>5.9887515817536041E-5</c:v>
                </c:pt>
                <c:pt idx="52356">
                  <c:v>6.1101214669179171E-5</c:v>
                </c:pt>
                <c:pt idx="52357">
                  <c:v>6.133383431006223E-5</c:v>
                </c:pt>
                <c:pt idx="52358">
                  <c:v>5.9763155149994418E-5</c:v>
                </c:pt>
                <c:pt idx="52359">
                  <c:v>5.9261568821966648E-5</c:v>
                </c:pt>
                <c:pt idx="52360">
                  <c:v>6.0032478359062218E-5</c:v>
                </c:pt>
                <c:pt idx="52361">
                  <c:v>5.9591220633592463E-5</c:v>
                </c:pt>
                <c:pt idx="52362">
                  <c:v>5.8019013522425673E-5</c:v>
                </c:pt>
                <c:pt idx="52363">
                  <c:v>5.7362081861356273E-5</c:v>
                </c:pt>
                <c:pt idx="52364">
                  <c:v>5.7406072301091633E-5</c:v>
                </c:pt>
                <c:pt idx="52365">
                  <c:v>5.6624896387802437E-5</c:v>
                </c:pt>
                <c:pt idx="52366">
                  <c:v>5.5439842981286347E-5</c:v>
                </c:pt>
                <c:pt idx="52367">
                  <c:v>5.5064447224140167E-5</c:v>
                </c:pt>
                <c:pt idx="52368">
                  <c:v>5.4998992709442973E-5</c:v>
                </c:pt>
                <c:pt idx="52369">
                  <c:v>5.4280597396427772E-5</c:v>
                </c:pt>
                <c:pt idx="52370">
                  <c:v>5.340065763448365E-5</c:v>
                </c:pt>
                <c:pt idx="52371">
                  <c:v>5.3071937145432457E-5</c:v>
                </c:pt>
                <c:pt idx="52372">
                  <c:v>5.2821735152974718E-5</c:v>
                </c:pt>
                <c:pt idx="52373">
                  <c:v>5.2143121138215072E-5</c:v>
                </c:pt>
                <c:pt idx="52374">
                  <c:v>5.150565630174242E-5</c:v>
                </c:pt>
                <c:pt idx="52375">
                  <c:v>5.127739132149145E-5</c:v>
                </c:pt>
                <c:pt idx="52376">
                  <c:v>5.1021179388044402E-5</c:v>
                </c:pt>
                <c:pt idx="52377">
                  <c:v>5.0486920372350141E-5</c:v>
                </c:pt>
                <c:pt idx="52378">
                  <c:v>5.0047106924466789E-5</c:v>
                </c:pt>
                <c:pt idx="52379">
                  <c:v>4.9844347813632339E-5</c:v>
                </c:pt>
                <c:pt idx="52380">
                  <c:v>4.9554673751117662E-5</c:v>
                </c:pt>
                <c:pt idx="52381">
                  <c:v>4.9110396503238007E-5</c:v>
                </c:pt>
                <c:pt idx="52382">
                  <c:v>4.878859908785671E-5</c:v>
                </c:pt>
                <c:pt idx="52383">
                  <c:v>4.8608049837639562E-5</c:v>
                </c:pt>
                <c:pt idx="52384">
                  <c:v>4.8335245082853362E-5</c:v>
                </c:pt>
                <c:pt idx="52385">
                  <c:v>4.7975958295864978E-5</c:v>
                </c:pt>
                <c:pt idx="52386">
                  <c:v>4.7706893383292481E-5</c:v>
                </c:pt>
                <c:pt idx="52387">
                  <c:v>4.7487454139627523E-5</c:v>
                </c:pt>
                <c:pt idx="52388">
                  <c:v>4.7176046791719273E-5</c:v>
                </c:pt>
                <c:pt idx="52389">
                  <c:v>4.6826957259327173E-5</c:v>
                </c:pt>
                <c:pt idx="52390">
                  <c:v>4.6552981075365103E-5</c:v>
                </c:pt>
                <c:pt idx="52391">
                  <c:v>4.6301058318931609E-5</c:v>
                </c:pt>
                <c:pt idx="52392">
                  <c:v>4.5992037485120818E-5</c:v>
                </c:pt>
                <c:pt idx="52393">
                  <c:v>4.5683653297601268E-5</c:v>
                </c:pt>
                <c:pt idx="52394">
                  <c:v>4.5430650061462068E-5</c:v>
                </c:pt>
                <c:pt idx="52395">
                  <c:v>4.5177068386692547E-5</c:v>
                </c:pt>
                <c:pt idx="52396">
                  <c:v>4.4884731323691078E-5</c:v>
                </c:pt>
                <c:pt idx="52397">
                  <c:v>4.4605316361412413E-5</c:v>
                </c:pt>
                <c:pt idx="52398">
                  <c:v>4.4362514017848298E-5</c:v>
                </c:pt>
                <c:pt idx="52399">
                  <c:v>4.4112279283581302E-5</c:v>
                </c:pt>
                <c:pt idx="52400">
                  <c:v>4.3843559978995472E-5</c:v>
                </c:pt>
                <c:pt idx="52401">
                  <c:v>4.3593052396317937E-5</c:v>
                </c:pt>
                <c:pt idx="52402">
                  <c:v>4.3363914301153272E-5</c:v>
                </c:pt>
                <c:pt idx="52403">
                  <c:v>4.3124062358401723E-5</c:v>
                </c:pt>
                <c:pt idx="52404">
                  <c:v>4.2874569771811373E-5</c:v>
                </c:pt>
                <c:pt idx="52405">
                  <c:v>4.2640989704523242E-5</c:v>
                </c:pt>
                <c:pt idx="52406">
                  <c:v>4.2418185330461711E-5</c:v>
                </c:pt>
                <c:pt idx="52407">
                  <c:v>4.2186671635136008E-5</c:v>
                </c:pt>
                <c:pt idx="52408">
                  <c:v>4.1954772314056747E-5</c:v>
                </c:pt>
                <c:pt idx="52409">
                  <c:v>4.1736846469575539E-5</c:v>
                </c:pt>
                <c:pt idx="52410">
                  <c:v>4.1523446270730353E-5</c:v>
                </c:pt>
                <c:pt idx="52411">
                  <c:v>4.1303526813862852E-5</c:v>
                </c:pt>
                <c:pt idx="52412">
                  <c:v>4.1085808334173628E-5</c:v>
                </c:pt>
                <c:pt idx="52413">
                  <c:v>4.0876657294575118E-5</c:v>
                </c:pt>
                <c:pt idx="52414">
                  <c:v>4.0668346628081047E-5</c:v>
                </c:pt>
                <c:pt idx="52415">
                  <c:v>4.0456372516928241E-5</c:v>
                </c:pt>
                <c:pt idx="52416">
                  <c:v>4.0248796722153202E-5</c:v>
                </c:pt>
                <c:pt idx="52417">
                  <c:v>4.00456519855652E-5</c:v>
                </c:pt>
                <c:pt idx="52418">
                  <c:v>3.9839447708800442E-5</c:v>
                </c:pt>
                <c:pt idx="52419">
                  <c:v>3.9631846448173753E-5</c:v>
                </c:pt>
                <c:pt idx="52420">
                  <c:v>3.9428305171895772E-5</c:v>
                </c:pt>
                <c:pt idx="52421">
                  <c:v>3.9228361856658012E-5</c:v>
                </c:pt>
                <c:pt idx="52422">
                  <c:v>3.9027734601404518E-5</c:v>
                </c:pt>
                <c:pt idx="52423">
                  <c:v>3.8828322431072593E-5</c:v>
                </c:pt>
                <c:pt idx="52424">
                  <c:v>3.8633250369457528E-5</c:v>
                </c:pt>
                <c:pt idx="52425">
                  <c:v>3.8440855860244483E-5</c:v>
                </c:pt>
                <c:pt idx="52426">
                  <c:v>3.8248188502620912E-5</c:v>
                </c:pt>
                <c:pt idx="52427">
                  <c:v>3.8057740312069648E-5</c:v>
                </c:pt>
                <c:pt idx="52428">
                  <c:v>3.7870438973186538E-5</c:v>
                </c:pt>
                <c:pt idx="52429">
                  <c:v>3.7684792914660648E-5</c:v>
                </c:pt>
                <c:pt idx="52430">
                  <c:v>3.7499867175938562E-5</c:v>
                </c:pt>
                <c:pt idx="52431">
                  <c:v>3.7317367969080813E-5</c:v>
                </c:pt>
                <c:pt idx="52432">
                  <c:v>3.713769547175616E-5</c:v>
                </c:pt>
                <c:pt idx="52433">
                  <c:v>3.6959689168725163E-5</c:v>
                </c:pt>
                <c:pt idx="52434">
                  <c:v>3.6782770621357492E-5</c:v>
                </c:pt>
                <c:pt idx="52435">
                  <c:v>3.6608322261599817E-5</c:v>
                </c:pt>
                <c:pt idx="52436">
                  <c:v>3.6436231312109157E-5</c:v>
                </c:pt>
                <c:pt idx="52437">
                  <c:v>3.6265206290408969E-5</c:v>
                </c:pt>
                <c:pt idx="52438">
                  <c:v>3.6095985706197098E-5</c:v>
                </c:pt>
                <c:pt idx="52439">
                  <c:v>3.5928929719375453E-5</c:v>
                </c:pt>
                <c:pt idx="52440">
                  <c:v>3.5763841879088432E-5</c:v>
                </c:pt>
                <c:pt idx="52441">
                  <c:v>3.5599983675638207E-5</c:v>
                </c:pt>
                <c:pt idx="52442">
                  <c:v>3.5438060876913369E-5</c:v>
                </c:pt>
                <c:pt idx="52443">
                  <c:v>3.5278113500680768E-5</c:v>
                </c:pt>
                <c:pt idx="52444">
                  <c:v>3.5120090615237132E-5</c:v>
                </c:pt>
                <c:pt idx="52445">
                  <c:v>3.4963202779181302E-5</c:v>
                </c:pt>
                <c:pt idx="52446">
                  <c:v>3.4808370401151478E-5</c:v>
                </c:pt>
                <c:pt idx="52447">
                  <c:v>3.4655560739338398E-5</c:v>
                </c:pt>
                <c:pt idx="52448">
                  <c:v>3.4532014979049557E-5</c:v>
                </c:pt>
                <c:pt idx="52449">
                  <c:v>3.4414999390719458E-5</c:v>
                </c:pt>
                <c:pt idx="52450">
                  <c:v>3.429099524510093E-5</c:v>
                </c:pt>
                <c:pt idx="52451">
                  <c:v>3.416177787585184E-5</c:v>
                </c:pt>
                <c:pt idx="52452">
                  <c:v>3.4029155358439311E-5</c:v>
                </c:pt>
                <c:pt idx="52453">
                  <c:v>3.3894299122039229E-5</c:v>
                </c:pt>
                <c:pt idx="52454">
                  <c:v>3.375773667357862E-5</c:v>
                </c:pt>
                <c:pt idx="52455">
                  <c:v>3.3619784517213702E-5</c:v>
                </c:pt>
                <c:pt idx="52456">
                  <c:v>3.3501604775665328E-5</c:v>
                </c:pt>
                <c:pt idx="52457">
                  <c:v>3.3386797440471128E-5</c:v>
                </c:pt>
                <c:pt idx="52458">
                  <c:v>3.3267471735598519E-5</c:v>
                </c:pt>
                <c:pt idx="52459">
                  <c:v>3.3145857742056251E-5</c:v>
                </c:pt>
                <c:pt idx="52460">
                  <c:v>3.3024520234903321E-5</c:v>
                </c:pt>
                <c:pt idx="52461">
                  <c:v>3.2904139516176663E-5</c:v>
                </c:pt>
                <c:pt idx="52462">
                  <c:v>3.2784762879600748E-5</c:v>
                </c:pt>
                <c:pt idx="52463">
                  <c:v>3.268123691668734E-5</c:v>
                </c:pt>
                <c:pt idx="52464">
                  <c:v>3.2574873330304399E-5</c:v>
                </c:pt>
                <c:pt idx="52465">
                  <c:v>3.2461262890137732E-5</c:v>
                </c:pt>
                <c:pt idx="52466">
                  <c:v>3.2343039492843673E-5</c:v>
                </c:pt>
                <c:pt idx="52467">
                  <c:v>3.2231200748356059E-5</c:v>
                </c:pt>
                <c:pt idx="52468">
                  <c:v>3.2132800697581843E-5</c:v>
                </c:pt>
                <c:pt idx="52469">
                  <c:v>3.2032225135480992E-5</c:v>
                </c:pt>
                <c:pt idx="52470">
                  <c:v>3.1927804229781032E-5</c:v>
                </c:pt>
                <c:pt idx="52471">
                  <c:v>3.181957799824886E-5</c:v>
                </c:pt>
                <c:pt idx="52472">
                  <c:v>3.1727126042824239E-5</c:v>
                </c:pt>
                <c:pt idx="52473">
                  <c:v>3.1632273021386943E-5</c:v>
                </c:pt>
                <c:pt idx="52474">
                  <c:v>3.1534458685200661E-5</c:v>
                </c:pt>
                <c:pt idx="52475">
                  <c:v>3.1433981348527602E-5</c:v>
                </c:pt>
                <c:pt idx="52476">
                  <c:v>3.1331466743722558E-5</c:v>
                </c:pt>
                <c:pt idx="52477">
                  <c:v>3.1240670068655163E-5</c:v>
                </c:pt>
                <c:pt idx="52478">
                  <c:v>3.1154439056990668E-5</c:v>
                </c:pt>
                <c:pt idx="52479">
                  <c:v>3.1064773793332279E-5</c:v>
                </c:pt>
                <c:pt idx="52480">
                  <c:v>3.0971754313213751E-5</c:v>
                </c:pt>
                <c:pt idx="52481">
                  <c:v>3.0875915399519727E-5</c:v>
                </c:pt>
                <c:pt idx="52482">
                  <c:v>3.0793395126238472E-5</c:v>
                </c:pt>
                <c:pt idx="52483">
                  <c:v>3.071146784350276E-5</c:v>
                </c:pt>
                <c:pt idx="52484">
                  <c:v>3.0625753424828872E-5</c:v>
                </c:pt>
                <c:pt idx="52485">
                  <c:v>3.0537368729710579E-5</c:v>
                </c:pt>
                <c:pt idx="52486">
                  <c:v>3.0447487006313171E-5</c:v>
                </c:pt>
                <c:pt idx="52487">
                  <c:v>3.0368413717951629E-5</c:v>
                </c:pt>
                <c:pt idx="52488">
                  <c:v>3.0292096198536459E-5</c:v>
                </c:pt>
                <c:pt idx="52489">
                  <c:v>3.020988333446439E-5</c:v>
                </c:pt>
                <c:pt idx="52490">
                  <c:v>3.0122746466076929E-5</c:v>
                </c:pt>
                <c:pt idx="52491">
                  <c:v>3.0048500775592402E-5</c:v>
                </c:pt>
                <c:pt idx="52492">
                  <c:v>2.9975799407111481E-5</c:v>
                </c:pt>
                <c:pt idx="52493">
                  <c:v>2.9900316803832538E-5</c:v>
                </c:pt>
                <c:pt idx="52494">
                  <c:v>2.9822229407727718E-5</c:v>
                </c:pt>
                <c:pt idx="52495">
                  <c:v>2.9741688194917512E-5</c:v>
                </c:pt>
                <c:pt idx="52496">
                  <c:v>2.966527063108515E-5</c:v>
                </c:pt>
                <c:pt idx="52497">
                  <c:v>2.9596447348012589E-5</c:v>
                </c:pt>
                <c:pt idx="52498">
                  <c:v>2.9522894692490809E-5</c:v>
                </c:pt>
                <c:pt idx="52499">
                  <c:v>2.944516018033028E-5</c:v>
                </c:pt>
                <c:pt idx="52500">
                  <c:v>2.9376082238741219E-5</c:v>
                </c:pt>
                <c:pt idx="52501">
                  <c:v>2.930462505901232E-5</c:v>
                </c:pt>
                <c:pt idx="52502">
                  <c:v>2.924134423665237E-5</c:v>
                </c:pt>
                <c:pt idx="52503">
                  <c:v>2.9172742870287038E-5</c:v>
                </c:pt>
                <c:pt idx="52504">
                  <c:v>2.9099814128130671E-5</c:v>
                </c:pt>
                <c:pt idx="52505">
                  <c:v>2.903407039411832E-5</c:v>
                </c:pt>
                <c:pt idx="52506">
                  <c:v>2.8967844627914019E-5</c:v>
                </c:pt>
                <c:pt idx="52507">
                  <c:v>2.8903241400257681E-5</c:v>
                </c:pt>
                <c:pt idx="52508">
                  <c:v>2.8838223443017341E-5</c:v>
                </c:pt>
                <c:pt idx="52509">
                  <c:v>2.877627412090078E-5</c:v>
                </c:pt>
                <c:pt idx="52510">
                  <c:v>2.8711447157547809E-5</c:v>
                </c:pt>
                <c:pt idx="52511">
                  <c:v>2.8651775210164491E-5</c:v>
                </c:pt>
                <c:pt idx="52512">
                  <c:v>2.8591979571501721E-5</c:v>
                </c:pt>
                <c:pt idx="52513">
                  <c:v>2.8529750125017021E-5</c:v>
                </c:pt>
                <c:pt idx="52514">
                  <c:v>2.846586539817508E-5</c:v>
                </c:pt>
                <c:pt idx="52515">
                  <c:v>2.8411637686076571E-5</c:v>
                </c:pt>
                <c:pt idx="52516">
                  <c:v>2.8354186724754978E-5</c:v>
                </c:pt>
                <c:pt idx="52517">
                  <c:v>2.8290853151702319E-5</c:v>
                </c:pt>
                <c:pt idx="52518">
                  <c:v>2.8233474949956872E-5</c:v>
                </c:pt>
                <c:pt idx="52519">
                  <c:v>2.817965287249535E-5</c:v>
                </c:pt>
                <c:pt idx="52520">
                  <c:v>2.8123666197643619E-5</c:v>
                </c:pt>
                <c:pt idx="52521">
                  <c:v>2.806516022246797E-5</c:v>
                </c:pt>
                <c:pt idx="52522">
                  <c:v>2.800502261379734E-5</c:v>
                </c:pt>
                <c:pt idx="52523">
                  <c:v>2.7957923521171321E-5</c:v>
                </c:pt>
                <c:pt idx="52524">
                  <c:v>2.7906642571906559E-5</c:v>
                </c:pt>
                <c:pt idx="52525">
                  <c:v>2.7849127945955839E-5</c:v>
                </c:pt>
                <c:pt idx="52526">
                  <c:v>2.7789228624897081E-5</c:v>
                </c:pt>
                <c:pt idx="52527">
                  <c:v>2.773971937131137E-5</c:v>
                </c:pt>
                <c:pt idx="52528">
                  <c:v>2.768796548480168E-5</c:v>
                </c:pt>
                <c:pt idx="52529">
                  <c:v>2.7634056095848791E-5</c:v>
                </c:pt>
                <c:pt idx="52530">
                  <c:v>2.758443588390946E-5</c:v>
                </c:pt>
                <c:pt idx="52531">
                  <c:v>2.7534139007912021E-5</c:v>
                </c:pt>
                <c:pt idx="52532">
                  <c:v>2.7481622964842242E-5</c:v>
                </c:pt>
                <c:pt idx="52533">
                  <c:v>2.7433114155428481E-5</c:v>
                </c:pt>
                <c:pt idx="52534">
                  <c:v>2.7382544431020509E-5</c:v>
                </c:pt>
                <c:pt idx="52535">
                  <c:v>2.733861219894607E-5</c:v>
                </c:pt>
                <c:pt idx="52536">
                  <c:v>2.7289919671602551E-5</c:v>
                </c:pt>
                <c:pt idx="52537">
                  <c:v>2.723979196161963E-5</c:v>
                </c:pt>
                <c:pt idx="52538">
                  <c:v>2.7194208087166771E-5</c:v>
                </c:pt>
                <c:pt idx="52539">
                  <c:v>2.714672700676601E-5</c:v>
                </c:pt>
                <c:pt idx="52540">
                  <c:v>2.7100515580968931E-5</c:v>
                </c:pt>
                <c:pt idx="52541">
                  <c:v>2.7053738449467349E-5</c:v>
                </c:pt>
                <c:pt idx="52542">
                  <c:v>2.7011870770365931E-5</c:v>
                </c:pt>
                <c:pt idx="52543">
                  <c:v>2.6969024474965408E-5</c:v>
                </c:pt>
                <c:pt idx="52544">
                  <c:v>2.6923693440039639E-5</c:v>
                </c:pt>
                <c:pt idx="52545">
                  <c:v>2.687662527023349E-5</c:v>
                </c:pt>
                <c:pt idx="52546">
                  <c:v>2.6838137273443859E-5</c:v>
                </c:pt>
                <c:pt idx="52547">
                  <c:v>2.6796653401106599E-5</c:v>
                </c:pt>
                <c:pt idx="52548">
                  <c:v>2.674855932127684E-5</c:v>
                </c:pt>
                <c:pt idx="52549">
                  <c:v>2.6709743906394579E-5</c:v>
                </c:pt>
                <c:pt idx="52550">
                  <c:v>2.6671918021747839E-5</c:v>
                </c:pt>
                <c:pt idx="52551">
                  <c:v>2.6631518267095089E-5</c:v>
                </c:pt>
                <c:pt idx="52552">
                  <c:v>2.6588459149934351E-5</c:v>
                </c:pt>
                <c:pt idx="52553">
                  <c:v>2.6543544663582001E-5</c:v>
                </c:pt>
                <c:pt idx="52554">
                  <c:v>2.6504809284233492E-5</c:v>
                </c:pt>
                <c:pt idx="52555">
                  <c:v>2.6467976567801091E-5</c:v>
                </c:pt>
                <c:pt idx="52556">
                  <c:v>2.6424460884300061E-5</c:v>
                </c:pt>
                <c:pt idx="52557">
                  <c:v>2.6386391255073249E-5</c:v>
                </c:pt>
                <c:pt idx="52558">
                  <c:v>2.6351292035542428E-5</c:v>
                </c:pt>
                <c:pt idx="52559">
                  <c:v>2.6313453417969871E-5</c:v>
                </c:pt>
                <c:pt idx="52560">
                  <c:v>2.6273286493960771E-5</c:v>
                </c:pt>
                <c:pt idx="52561">
                  <c:v>2.623111140565015E-5</c:v>
                </c:pt>
                <c:pt idx="52562">
                  <c:v>2.6202931621810421E-5</c:v>
                </c:pt>
                <c:pt idx="52563">
                  <c:v>2.6169554985244758E-5</c:v>
                </c:pt>
                <c:pt idx="52564">
                  <c:v>2.612922617117874E-5</c:v>
                </c:pt>
                <c:pt idx="52565">
                  <c:v>2.6085010176757351E-5</c:v>
                </c:pt>
                <c:pt idx="52566">
                  <c:v>2.6052459361380901E-5</c:v>
                </c:pt>
                <c:pt idx="52567">
                  <c:v>2.6017409254563969E-5</c:v>
                </c:pt>
                <c:pt idx="52568">
                  <c:v>2.597956154204439E-5</c:v>
                </c:pt>
                <c:pt idx="52569">
                  <c:v>2.5950474082492289E-5</c:v>
                </c:pt>
                <c:pt idx="52570">
                  <c:v>2.5917153834598139E-5</c:v>
                </c:pt>
                <c:pt idx="52571">
                  <c:v>2.5877916414174251E-5</c:v>
                </c:pt>
                <c:pt idx="52572">
                  <c:v>2.5848285076790489E-5</c:v>
                </c:pt>
                <c:pt idx="52573">
                  <c:v>2.5818841095315289E-5</c:v>
                </c:pt>
                <c:pt idx="52574">
                  <c:v>2.578612293291371E-5</c:v>
                </c:pt>
                <c:pt idx="52575">
                  <c:v>2.575075086497236E-5</c:v>
                </c:pt>
                <c:pt idx="52576">
                  <c:v>2.5713328795973212E-5</c:v>
                </c:pt>
                <c:pt idx="52577">
                  <c:v>2.5686988010420461E-5</c:v>
                </c:pt>
                <c:pt idx="52578">
                  <c:v>2.565896647865884E-5</c:v>
                </c:pt>
                <c:pt idx="52579">
                  <c:v>2.5624114641686901E-5</c:v>
                </c:pt>
                <c:pt idx="52580">
                  <c:v>2.558578489697538E-5</c:v>
                </c:pt>
                <c:pt idx="52581">
                  <c:v>2.555791616032366E-5</c:v>
                </c:pt>
                <c:pt idx="52582">
                  <c:v>2.5527275283820931E-5</c:v>
                </c:pt>
                <c:pt idx="52583">
                  <c:v>2.54938640864566E-5</c:v>
                </c:pt>
                <c:pt idx="52584">
                  <c:v>2.5471057597314939E-5</c:v>
                </c:pt>
                <c:pt idx="52585">
                  <c:v>2.544284689065535E-5</c:v>
                </c:pt>
                <c:pt idx="52586">
                  <c:v>2.5408910005353391E-5</c:v>
                </c:pt>
                <c:pt idx="52587">
                  <c:v>2.537925865908619E-5</c:v>
                </c:pt>
                <c:pt idx="52588">
                  <c:v>2.5353918317705389E-5</c:v>
                </c:pt>
                <c:pt idx="52589">
                  <c:v>2.532513826736249E-5</c:v>
                </c:pt>
                <c:pt idx="52590">
                  <c:v>2.529335506551433E-5</c:v>
                </c:pt>
                <c:pt idx="52591">
                  <c:v>2.526550633774605E-5</c:v>
                </c:pt>
                <c:pt idx="52592">
                  <c:v>2.5239554815925661E-5</c:v>
                </c:pt>
                <c:pt idx="52593">
                  <c:v>2.5207800717907961E-5</c:v>
                </c:pt>
                <c:pt idx="52594">
                  <c:v>2.518591099942569E-5</c:v>
                </c:pt>
                <c:pt idx="52595">
                  <c:v>2.5162351448670961E-5</c:v>
                </c:pt>
                <c:pt idx="52596">
                  <c:v>2.5135434043477289E-5</c:v>
                </c:pt>
                <c:pt idx="52597">
                  <c:v>2.5105500753852539E-5</c:v>
                </c:pt>
                <c:pt idx="52598">
                  <c:v>2.5073944925679829E-5</c:v>
                </c:pt>
                <c:pt idx="52599">
                  <c:v>2.5049777832464312E-5</c:v>
                </c:pt>
                <c:pt idx="52600">
                  <c:v>2.5023136913659979E-5</c:v>
                </c:pt>
                <c:pt idx="52601">
                  <c:v>2.4997143555083309E-5</c:v>
                </c:pt>
                <c:pt idx="52602">
                  <c:v>2.4974884581752121E-5</c:v>
                </c:pt>
                <c:pt idx="52603">
                  <c:v>2.4948643840616569E-5</c:v>
                </c:pt>
                <c:pt idx="52604">
                  <c:v>2.4924949684645981E-5</c:v>
                </c:pt>
                <c:pt idx="52605">
                  <c:v>2.4901841243263331E-5</c:v>
                </c:pt>
                <c:pt idx="52606">
                  <c:v>2.4875365852494721E-5</c:v>
                </c:pt>
                <c:pt idx="52607">
                  <c:v>2.4852348360582251E-5</c:v>
                </c:pt>
                <c:pt idx="52608">
                  <c:v>2.4829443646012809E-5</c:v>
                </c:pt>
                <c:pt idx="52609">
                  <c:v>2.4801935069262981E-5</c:v>
                </c:pt>
                <c:pt idx="52610">
                  <c:v>2.4778608349151909E-5</c:v>
                </c:pt>
                <c:pt idx="52611">
                  <c:v>2.475886685715523E-5</c:v>
                </c:pt>
                <c:pt idx="52612">
                  <c:v>2.4734496037126519E-5</c:v>
                </c:pt>
                <c:pt idx="52613">
                  <c:v>2.471322659403086E-5</c:v>
                </c:pt>
                <c:pt idx="52614">
                  <c:v>2.469210630806629E-5</c:v>
                </c:pt>
                <c:pt idx="52615">
                  <c:v>2.466746445861645E-5</c:v>
                </c:pt>
                <c:pt idx="52616">
                  <c:v>2.4646880774525929E-5</c:v>
                </c:pt>
                <c:pt idx="52617">
                  <c:v>2.4626182494102981E-5</c:v>
                </c:pt>
                <c:pt idx="52618">
                  <c:v>2.460019095451571E-5</c:v>
                </c:pt>
                <c:pt idx="52619">
                  <c:v>2.4584876882727261E-5</c:v>
                </c:pt>
                <c:pt idx="52620">
                  <c:v>2.4566890715505E-5</c:v>
                </c:pt>
                <c:pt idx="52621">
                  <c:v>2.4544506231904961E-5</c:v>
                </c:pt>
                <c:pt idx="52622">
                  <c:v>2.4518712962162681E-5</c:v>
                </c:pt>
                <c:pt idx="52623">
                  <c:v>2.4499862774973739E-5</c:v>
                </c:pt>
                <c:pt idx="52624">
                  <c:v>2.4483086235704828E-5</c:v>
                </c:pt>
                <c:pt idx="52625">
                  <c:v>2.4460650820401501E-5</c:v>
                </c:pt>
                <c:pt idx="52626">
                  <c:v>2.4434530132566579E-5</c:v>
                </c:pt>
                <c:pt idx="52627">
                  <c:v>2.4416591259068809E-5</c:v>
                </c:pt>
                <c:pt idx="52628">
                  <c:v>2.4394785214099098E-5</c:v>
                </c:pt>
                <c:pt idx="52629">
                  <c:v>2.4381382900173779E-5</c:v>
                </c:pt>
                <c:pt idx="52630">
                  <c:v>2.436298564134631E-5</c:v>
                </c:pt>
                <c:pt idx="52631">
                  <c:v>2.4339982701349069E-5</c:v>
                </c:pt>
                <c:pt idx="52632">
                  <c:v>2.4322638637386259E-5</c:v>
                </c:pt>
                <c:pt idx="52633">
                  <c:v>2.4306660634465519E-5</c:v>
                </c:pt>
                <c:pt idx="52634">
                  <c:v>2.4286282496177591E-5</c:v>
                </c:pt>
                <c:pt idx="52635">
                  <c:v>2.42627938860096E-5</c:v>
                </c:pt>
                <c:pt idx="52636">
                  <c:v>2.4245609893114309E-5</c:v>
                </c:pt>
                <c:pt idx="52637">
                  <c:v>2.422841134830378E-5</c:v>
                </c:pt>
                <c:pt idx="52638">
                  <c:v>2.4209602997871119E-5</c:v>
                </c:pt>
                <c:pt idx="52639">
                  <c:v>2.4194532670662738E-5</c:v>
                </c:pt>
                <c:pt idx="52640">
                  <c:v>2.417705945845228E-5</c:v>
                </c:pt>
                <c:pt idx="52641">
                  <c:v>2.4156643121386882E-5</c:v>
                </c:pt>
                <c:pt idx="52642">
                  <c:v>2.4139468223438602E-5</c:v>
                </c:pt>
                <c:pt idx="52643">
                  <c:v>2.4125200070557181E-5</c:v>
                </c:pt>
                <c:pt idx="52644">
                  <c:v>2.4107735953293741E-5</c:v>
                </c:pt>
                <c:pt idx="52645">
                  <c:v>2.409009721304756E-5</c:v>
                </c:pt>
                <c:pt idx="52646">
                  <c:v>2.4073500753729601E-5</c:v>
                </c:pt>
                <c:pt idx="52647">
                  <c:v>2.4057757400441911E-5</c:v>
                </c:pt>
                <c:pt idx="52648">
                  <c:v>2.4041410142672252E-5</c:v>
                </c:pt>
                <c:pt idx="52649">
                  <c:v>2.402525205980055E-5</c:v>
                </c:pt>
                <c:pt idx="52650">
                  <c:v>2.4009093976928849E-5</c:v>
                </c:pt>
                <c:pt idx="52651">
                  <c:v>2.3994085495360199E-5</c:v>
                </c:pt>
                <c:pt idx="52652">
                  <c:v>2.3978496756171811E-5</c:v>
                </c:pt>
                <c:pt idx="52653">
                  <c:v>2.3961905753822069E-5</c:v>
                </c:pt>
                <c:pt idx="52654">
                  <c:v>2.3946036890265528E-5</c:v>
                </c:pt>
                <c:pt idx="52655">
                  <c:v>2.3933502234285701E-5</c:v>
                </c:pt>
                <c:pt idx="52656">
                  <c:v>2.3918501028674651E-5</c:v>
                </c:pt>
                <c:pt idx="52657">
                  <c:v>2.390042936895043E-5</c:v>
                </c:pt>
                <c:pt idx="52658">
                  <c:v>2.3885439077275809E-5</c:v>
                </c:pt>
                <c:pt idx="52659">
                  <c:v>2.387417953286786E-5</c:v>
                </c:pt>
                <c:pt idx="52660">
                  <c:v>2.3858527129050341E-5</c:v>
                </c:pt>
                <c:pt idx="52661">
                  <c:v>2.3845263058319691E-5</c:v>
                </c:pt>
                <c:pt idx="52662">
                  <c:v>2.383224273216911E-5</c:v>
                </c:pt>
                <c:pt idx="52663">
                  <c:v>2.3814965970814231E-5</c:v>
                </c:pt>
                <c:pt idx="52664">
                  <c:v>2.3805660021025691E-5</c:v>
                </c:pt>
                <c:pt idx="52665">
                  <c:v>2.3793623768142421E-5</c:v>
                </c:pt>
                <c:pt idx="52666">
                  <c:v>2.377649798290804E-5</c:v>
                </c:pt>
                <c:pt idx="52667">
                  <c:v>2.3762389901094139E-5</c:v>
                </c:pt>
                <c:pt idx="52668">
                  <c:v>2.3751568733132441E-5</c:v>
                </c:pt>
                <c:pt idx="52669">
                  <c:v>2.373658389842603E-5</c:v>
                </c:pt>
                <c:pt idx="52670">
                  <c:v>2.3720229364698749E-5</c:v>
                </c:pt>
                <c:pt idx="52671">
                  <c:v>2.370788388361689E-5</c:v>
                </c:pt>
                <c:pt idx="52672">
                  <c:v>2.3695263735135089E-5</c:v>
                </c:pt>
                <c:pt idx="52673">
                  <c:v>2.368246350670233E-5</c:v>
                </c:pt>
                <c:pt idx="52674">
                  <c:v>2.3670179871260189E-5</c:v>
                </c:pt>
                <c:pt idx="52675">
                  <c:v>2.3656772100366649E-5</c:v>
                </c:pt>
                <c:pt idx="52676">
                  <c:v>2.364676583965775E-5</c:v>
                </c:pt>
                <c:pt idx="52677">
                  <c:v>2.3635293473489579E-5</c:v>
                </c:pt>
                <c:pt idx="52678">
                  <c:v>2.3620383217348721E-5</c:v>
                </c:pt>
                <c:pt idx="52679">
                  <c:v>2.3611233700648881E-5</c:v>
                </c:pt>
                <c:pt idx="52680">
                  <c:v>2.3600545318913649E-5</c:v>
                </c:pt>
                <c:pt idx="52681">
                  <c:v>2.3584585505886931E-5</c:v>
                </c:pt>
                <c:pt idx="52682">
                  <c:v>2.357678567932453E-5</c:v>
                </c:pt>
                <c:pt idx="52683">
                  <c:v>2.3568401957163591E-5</c:v>
                </c:pt>
                <c:pt idx="52684">
                  <c:v>2.3555996449431401E-5</c:v>
                </c:pt>
                <c:pt idx="52685">
                  <c:v>2.3540058464277539E-5</c:v>
                </c:pt>
                <c:pt idx="52686">
                  <c:v>2.3529861209681261E-5</c:v>
                </c:pt>
                <c:pt idx="52687">
                  <c:v>2.3521426555817019E-5</c:v>
                </c:pt>
                <c:pt idx="52688">
                  <c:v>2.3507305741077289E-5</c:v>
                </c:pt>
                <c:pt idx="52689">
                  <c:v>2.3495287678088062E-5</c:v>
                </c:pt>
                <c:pt idx="52690">
                  <c:v>2.3487034923164171E-5</c:v>
                </c:pt>
                <c:pt idx="52691">
                  <c:v>2.34752478718292E-5</c:v>
                </c:pt>
                <c:pt idx="52692">
                  <c:v>2.34605267905863E-5</c:v>
                </c:pt>
                <c:pt idx="52693">
                  <c:v>2.3457703719032E-5</c:v>
                </c:pt>
                <c:pt idx="52694">
                  <c:v>2.34496019402286E-5</c:v>
                </c:pt>
                <c:pt idx="52695">
                  <c:v>2.3435486582457091E-5</c:v>
                </c:pt>
                <c:pt idx="52696">
                  <c:v>2.3419093849952329E-5</c:v>
                </c:pt>
                <c:pt idx="52697">
                  <c:v>2.341159961360972E-5</c:v>
                </c:pt>
                <c:pt idx="52698">
                  <c:v>2.3400822101393711E-5</c:v>
                </c:pt>
                <c:pt idx="52699">
                  <c:v>2.3387390683637929E-5</c:v>
                </c:pt>
                <c:pt idx="52700">
                  <c:v>2.3377338948193941E-5</c:v>
                </c:pt>
                <c:pt idx="52701">
                  <c:v>2.3369364498648789E-5</c:v>
                </c:pt>
                <c:pt idx="52702">
                  <c:v>2.335738645342644E-5</c:v>
                </c:pt>
                <c:pt idx="52703">
                  <c:v>2.334820419491734E-5</c:v>
                </c:pt>
                <c:pt idx="52704">
                  <c:v>2.3339995095739141E-5</c:v>
                </c:pt>
                <c:pt idx="52705">
                  <c:v>2.3330441763391722E-5</c:v>
                </c:pt>
                <c:pt idx="52706">
                  <c:v>2.3318516468862072E-5</c:v>
                </c:pt>
                <c:pt idx="52707">
                  <c:v>2.331008727196604E-5</c:v>
                </c:pt>
                <c:pt idx="52708">
                  <c:v>2.3299542590393681E-5</c:v>
                </c:pt>
                <c:pt idx="52709">
                  <c:v>2.3292583136935718E-5</c:v>
                </c:pt>
                <c:pt idx="52710">
                  <c:v>2.3283077098312791E-5</c:v>
                </c:pt>
                <c:pt idx="52711">
                  <c:v>2.327262336621061E-5</c:v>
                </c:pt>
                <c:pt idx="52712">
                  <c:v>2.326315188838635E-5</c:v>
                </c:pt>
                <c:pt idx="52713">
                  <c:v>2.3254944608197551E-5</c:v>
                </c:pt>
                <c:pt idx="52714">
                  <c:v>2.3246440832735971E-5</c:v>
                </c:pt>
                <c:pt idx="52715">
                  <c:v>2.3237487766891721E-5</c:v>
                </c:pt>
                <c:pt idx="52716">
                  <c:v>2.322934778931085E-5</c:v>
                </c:pt>
                <c:pt idx="52717">
                  <c:v>2.3218583010020669E-5</c:v>
                </c:pt>
                <c:pt idx="52718">
                  <c:v>2.321191095688846E-5</c:v>
                </c:pt>
                <c:pt idx="52719">
                  <c:v>2.3203092496260069E-5</c:v>
                </c:pt>
                <c:pt idx="52720">
                  <c:v>2.3194694222183901E-5</c:v>
                </c:pt>
                <c:pt idx="52721">
                  <c:v>2.3186088583315719E-5</c:v>
                </c:pt>
                <c:pt idx="52722">
                  <c:v>2.3177182811195959E-5</c:v>
                </c:pt>
                <c:pt idx="52723">
                  <c:v>2.3168342522694729E-5</c:v>
                </c:pt>
                <c:pt idx="52724">
                  <c:v>2.3163003788795319E-5</c:v>
                </c:pt>
                <c:pt idx="52725">
                  <c:v>2.3155216695158739E-5</c:v>
                </c:pt>
                <c:pt idx="52726">
                  <c:v>2.3144852093537341E-5</c:v>
                </c:pt>
                <c:pt idx="52727">
                  <c:v>2.314218545507174E-5</c:v>
                </c:pt>
                <c:pt idx="52728">
                  <c:v>2.3134147340897471E-5</c:v>
                </c:pt>
                <c:pt idx="52729">
                  <c:v>2.3120970581658181E-5</c:v>
                </c:pt>
                <c:pt idx="52730">
                  <c:v>2.3114616851671599E-5</c:v>
                </c:pt>
                <c:pt idx="52731">
                  <c:v>2.3105603759177029E-5</c:v>
                </c:pt>
                <c:pt idx="52732">
                  <c:v>2.310255695192609E-5</c:v>
                </c:pt>
                <c:pt idx="52733">
                  <c:v>2.3093018171493899E-5</c:v>
                </c:pt>
                <c:pt idx="52734">
                  <c:v>2.308324292243924E-5</c:v>
                </c:pt>
                <c:pt idx="52735">
                  <c:v>2.307702743564732E-5</c:v>
                </c:pt>
                <c:pt idx="52736">
                  <c:v>2.306823989783879E-5</c:v>
                </c:pt>
                <c:pt idx="52737">
                  <c:v>2.305833913851529E-5</c:v>
                </c:pt>
                <c:pt idx="52738">
                  <c:v>2.3051470634527501E-5</c:v>
                </c:pt>
                <c:pt idx="52739">
                  <c:v>2.304421468579676E-5</c:v>
                </c:pt>
                <c:pt idx="52740">
                  <c:v>2.303882138221525E-5</c:v>
                </c:pt>
                <c:pt idx="52741">
                  <c:v>2.3032283934298899E-5</c:v>
                </c:pt>
                <c:pt idx="52742">
                  <c:v>2.3023896574159149E-5</c:v>
                </c:pt>
                <c:pt idx="52743">
                  <c:v>2.3020920707494948E-5</c:v>
                </c:pt>
                <c:pt idx="52744">
                  <c:v>2.3013219106360339E-5</c:v>
                </c:pt>
                <c:pt idx="52745">
                  <c:v>2.3005914044915698E-5</c:v>
                </c:pt>
                <c:pt idx="52746">
                  <c:v>2.3001810404821299E-5</c:v>
                </c:pt>
                <c:pt idx="52747">
                  <c:v>2.2995262042968531E-5</c:v>
                </c:pt>
                <c:pt idx="52748">
                  <c:v>2.2986620024312291E-5</c:v>
                </c:pt>
                <c:pt idx="52749">
                  <c:v>2.298459003213793E-5</c:v>
                </c:pt>
                <c:pt idx="52750">
                  <c:v>2.297870923939627E-5</c:v>
                </c:pt>
                <c:pt idx="52751">
                  <c:v>2.2968646590015851E-5</c:v>
                </c:pt>
                <c:pt idx="52752">
                  <c:v>2.2964517484069798E-5</c:v>
                </c:pt>
                <c:pt idx="52753">
                  <c:v>2.2958520276006311E-5</c:v>
                </c:pt>
                <c:pt idx="52754">
                  <c:v>2.295140257047024E-5</c:v>
                </c:pt>
                <c:pt idx="52755">
                  <c:v>2.2946856915950779E-5</c:v>
                </c:pt>
                <c:pt idx="52756">
                  <c:v>2.2941210772842169E-5</c:v>
                </c:pt>
                <c:pt idx="52757">
                  <c:v>2.2936752429814081E-5</c:v>
                </c:pt>
                <c:pt idx="52758">
                  <c:v>2.2930531486053951E-5</c:v>
                </c:pt>
                <c:pt idx="52759">
                  <c:v>2.2925343728275042E-5</c:v>
                </c:pt>
                <c:pt idx="52760">
                  <c:v>2.2921547497389841E-5</c:v>
                </c:pt>
                <c:pt idx="52761">
                  <c:v>2.2915244699106548E-5</c:v>
                </c:pt>
                <c:pt idx="52762">
                  <c:v>2.291014789079782E-5</c:v>
                </c:pt>
                <c:pt idx="52763">
                  <c:v>2.2906162485014651E-5</c:v>
                </c:pt>
                <c:pt idx="52764">
                  <c:v>2.290056363563053E-5</c:v>
                </c:pt>
                <c:pt idx="52765">
                  <c:v>2.2895808797329661E-5</c:v>
                </c:pt>
                <c:pt idx="52766">
                  <c:v>2.2890963009558621E-5</c:v>
                </c:pt>
                <c:pt idx="52767">
                  <c:v>2.2886481019668281E-5</c:v>
                </c:pt>
                <c:pt idx="52768">
                  <c:v>2.288162067998201E-5</c:v>
                </c:pt>
                <c:pt idx="52769">
                  <c:v>2.287586175953038E-5</c:v>
                </c:pt>
                <c:pt idx="52770">
                  <c:v>2.2872738554724489E-5</c:v>
                </c:pt>
                <c:pt idx="52771">
                  <c:v>2.2868227461003698E-5</c:v>
                </c:pt>
                <c:pt idx="52772">
                  <c:v>2.2862006517243572E-5</c:v>
                </c:pt>
                <c:pt idx="52773">
                  <c:v>2.2862914192955941E-5</c:v>
                </c:pt>
                <c:pt idx="52774">
                  <c:v>2.285646223754156E-5</c:v>
                </c:pt>
                <c:pt idx="52775">
                  <c:v>2.285080881847534E-5</c:v>
                </c:pt>
                <c:pt idx="52776">
                  <c:v>2.284875699842814E-5</c:v>
                </c:pt>
                <c:pt idx="52777">
                  <c:v>2.2844498744234439E-5</c:v>
                </c:pt>
                <c:pt idx="52778">
                  <c:v>2.2838377844891511E-5</c:v>
                </c:pt>
                <c:pt idx="52779">
                  <c:v>2.2830803573015149E-5</c:v>
                </c:pt>
                <c:pt idx="52780">
                  <c:v>2.2835816707811318E-5</c:v>
                </c:pt>
                <c:pt idx="52781">
                  <c:v>2.2832564354757778E-5</c:v>
                </c:pt>
                <c:pt idx="52782">
                  <c:v>2.2820988306193609E-5</c:v>
                </c:pt>
                <c:pt idx="52783">
                  <c:v>2.2819067453383471E-5</c:v>
                </c:pt>
                <c:pt idx="52784">
                  <c:v>2.2819614969193939E-5</c:v>
                </c:pt>
                <c:pt idx="52785">
                  <c:v>2.2817581339040771E-5</c:v>
                </c:pt>
                <c:pt idx="52786">
                  <c:v>2.281286651850678E-5</c:v>
                </c:pt>
                <c:pt idx="52787">
                  <c:v>2.2806287233834152E-5</c:v>
                </c:pt>
                <c:pt idx="52788">
                  <c:v>2.2798163627157919E-5</c:v>
                </c:pt>
                <c:pt idx="52789">
                  <c:v>2.2790112780057829E-5</c:v>
                </c:pt>
                <c:pt idx="52790">
                  <c:v>2.2788177375332449E-5</c:v>
                </c:pt>
                <c:pt idx="52791">
                  <c:v>2.278339161421172E-5</c:v>
                </c:pt>
                <c:pt idx="52792">
                  <c:v>2.2780586732551459E-5</c:v>
                </c:pt>
                <c:pt idx="52793">
                  <c:v>2.2776022888137959E-5</c:v>
                </c:pt>
                <c:pt idx="52794">
                  <c:v>2.2769998395233418E-5</c:v>
                </c:pt>
                <c:pt idx="52795">
                  <c:v>2.2773308955947869E-5</c:v>
                </c:pt>
                <c:pt idx="52796">
                  <c:v>2.2768335838918571E-5</c:v>
                </c:pt>
                <c:pt idx="52797">
                  <c:v>2.275985752930865E-5</c:v>
                </c:pt>
                <c:pt idx="52798">
                  <c:v>2.2758180421078581E-5</c:v>
                </c:pt>
                <c:pt idx="52799">
                  <c:v>2.275428778375499E-5</c:v>
                </c:pt>
                <c:pt idx="52800">
                  <c:v>2.2748707124264911E-5</c:v>
                </c:pt>
                <c:pt idx="52801">
                  <c:v>2.2748199626221322E-5</c:v>
                </c:pt>
                <c:pt idx="52802">
                  <c:v>2.274345024488866E-5</c:v>
                </c:pt>
                <c:pt idx="52803">
                  <c:v>2.273891186632682E-5</c:v>
                </c:pt>
                <c:pt idx="52804">
                  <c:v>2.2737507606507279E-5</c:v>
                </c:pt>
                <c:pt idx="52805">
                  <c:v>2.2733820514986292E-5</c:v>
                </c:pt>
                <c:pt idx="52806">
                  <c:v>2.2728409021510739E-5</c:v>
                </c:pt>
                <c:pt idx="52807">
                  <c:v>2.272390884172637E-5</c:v>
                </c:pt>
                <c:pt idx="52808">
                  <c:v>2.2718953914591111E-5</c:v>
                </c:pt>
                <c:pt idx="52809">
                  <c:v>2.2717529645888131E-5</c:v>
                </c:pt>
                <c:pt idx="52810">
                  <c:v>2.2713798898621459E-5</c:v>
                </c:pt>
                <c:pt idx="52811">
                  <c:v>2.271138691867236E-5</c:v>
                </c:pt>
                <c:pt idx="52812">
                  <c:v>2.2707006792188619E-5</c:v>
                </c:pt>
                <c:pt idx="52813">
                  <c:v>2.2703547074343081E-5</c:v>
                </c:pt>
                <c:pt idx="52814">
                  <c:v>2.2699163309880529E-5</c:v>
                </c:pt>
                <c:pt idx="52815">
                  <c:v>2.2695356165058911E-5</c:v>
                </c:pt>
                <c:pt idx="52816">
                  <c:v>2.269625838380307E-5</c:v>
                </c:pt>
                <c:pt idx="52817">
                  <c:v>2.268901880597696E-5</c:v>
                </c:pt>
                <c:pt idx="52818">
                  <c:v>2.2690737750963311E-5</c:v>
                </c:pt>
                <c:pt idx="52819">
                  <c:v>2.2690568584948782E-5</c:v>
                </c:pt>
                <c:pt idx="52820">
                  <c:v>2.2688313038088381E-5</c:v>
                </c:pt>
                <c:pt idx="52821">
                  <c:v>2.2683885617880151E-5</c:v>
                </c:pt>
                <c:pt idx="52822">
                  <c:v>2.2677928427583541E-5</c:v>
                </c:pt>
                <c:pt idx="52823">
                  <c:v>2.2671001715934839E-5</c:v>
                </c:pt>
                <c:pt idx="52824">
                  <c:v>2.2676273147226311E-5</c:v>
                </c:pt>
                <c:pt idx="52825">
                  <c:v>2.2674816136714071E-5</c:v>
                </c:pt>
                <c:pt idx="52826">
                  <c:v>2.2664176867692731E-5</c:v>
                </c:pt>
                <c:pt idx="52827">
                  <c:v>2.266205410705879E-5</c:v>
                </c:pt>
                <c:pt idx="52828">
                  <c:v>2.2663758500129919E-5</c:v>
                </c:pt>
                <c:pt idx="52829">
                  <c:v>2.266297087771818E-5</c:v>
                </c:pt>
                <c:pt idx="52830">
                  <c:v>2.2659700334770602E-5</c:v>
                </c:pt>
                <c:pt idx="52831">
                  <c:v>2.2654367057839409E-5</c:v>
                </c:pt>
                <c:pt idx="52832">
                  <c:v>2.2647520381724459E-5</c:v>
                </c:pt>
                <c:pt idx="52833">
                  <c:v>2.2639929738943468E-5</c:v>
                </c:pt>
                <c:pt idx="52834">
                  <c:v>2.2649179300060499E-5</c:v>
                </c:pt>
                <c:pt idx="52835">
                  <c:v>2.264944669150282E-5</c:v>
                </c:pt>
                <c:pt idx="52836">
                  <c:v>2.2639724193140861E-5</c:v>
                </c:pt>
                <c:pt idx="52837">
                  <c:v>2.2629839804722E-5</c:v>
                </c:pt>
                <c:pt idx="52838">
                  <c:v>2.2631089450442229E-5</c:v>
                </c:pt>
                <c:pt idx="52839">
                  <c:v>2.2630432795267549E-5</c:v>
                </c:pt>
                <c:pt idx="52840">
                  <c:v>2.2627709768130441E-5</c:v>
                </c:pt>
                <c:pt idx="52841">
                  <c:v>2.2622843971475959E-5</c:v>
                </c:pt>
                <c:pt idx="52842">
                  <c:v>2.2616355636273511E-5</c:v>
                </c:pt>
                <c:pt idx="52843">
                  <c:v>2.2613903638557531E-5</c:v>
                </c:pt>
                <c:pt idx="52844">
                  <c:v>2.2612162865698341E-5</c:v>
                </c:pt>
                <c:pt idx="52845">
                  <c:v>2.260633846162818E-5</c:v>
                </c:pt>
                <c:pt idx="52846">
                  <c:v>2.2605127014685419E-5</c:v>
                </c:pt>
                <c:pt idx="52847">
                  <c:v>2.2602125682169572E-5</c:v>
                </c:pt>
                <c:pt idx="52848">
                  <c:v>2.2597685529035519E-5</c:v>
                </c:pt>
                <c:pt idx="52849">
                  <c:v>2.2599151634494771E-5</c:v>
                </c:pt>
                <c:pt idx="52850">
                  <c:v>2.2594358597416431E-5</c:v>
                </c:pt>
                <c:pt idx="52851">
                  <c:v>2.2591828383156098E-5</c:v>
                </c:pt>
                <c:pt idx="52852">
                  <c:v>2.2591862943954769E-5</c:v>
                </c:pt>
                <c:pt idx="52853">
                  <c:v>2.2589651052840051E-5</c:v>
                </c:pt>
                <c:pt idx="52854">
                  <c:v>2.258574022562243E-5</c:v>
                </c:pt>
                <c:pt idx="52855">
                  <c:v>2.2580328732146882E-5</c:v>
                </c:pt>
                <c:pt idx="52856">
                  <c:v>2.257960113638546E-5</c:v>
                </c:pt>
                <c:pt idx="52857">
                  <c:v>2.2576763512915932E-5</c:v>
                </c:pt>
                <c:pt idx="52858">
                  <c:v>2.2572514353669249E-5</c:v>
                </c:pt>
                <c:pt idx="52859">
                  <c:v>2.2571892259293239E-5</c:v>
                </c:pt>
                <c:pt idx="52860">
                  <c:v>2.2569551219930869E-5</c:v>
                </c:pt>
                <c:pt idx="52861">
                  <c:v>2.2565611288882789E-5</c:v>
                </c:pt>
                <c:pt idx="52862">
                  <c:v>2.256049083371181E-5</c:v>
                </c:pt>
                <c:pt idx="52863">
                  <c:v>2.256613697682042E-5</c:v>
                </c:pt>
                <c:pt idx="52864">
                  <c:v>2.2563122911378741E-5</c:v>
                </c:pt>
                <c:pt idx="52865">
                  <c:v>2.2553256712853909E-5</c:v>
                </c:pt>
                <c:pt idx="52866">
                  <c:v>2.25528438022593E-5</c:v>
                </c:pt>
                <c:pt idx="52867">
                  <c:v>2.2550630092155188E-5</c:v>
                </c:pt>
                <c:pt idx="52868">
                  <c:v>2.2546835680259392E-5</c:v>
                </c:pt>
                <c:pt idx="52869">
                  <c:v>2.2545322281075642E-5</c:v>
                </c:pt>
                <c:pt idx="52870">
                  <c:v>2.2540560166817158E-5</c:v>
                </c:pt>
                <c:pt idx="52871">
                  <c:v>2.2538475604960692E-5</c:v>
                </c:pt>
                <c:pt idx="52872">
                  <c:v>2.2538481061928909E-5</c:v>
                </c:pt>
                <c:pt idx="52873">
                  <c:v>2.253732054668944E-5</c:v>
                </c:pt>
                <c:pt idx="52874">
                  <c:v>2.2534602976520549E-5</c:v>
                </c:pt>
                <c:pt idx="52875">
                  <c:v>2.2530515707330782E-5</c:v>
                </c:pt>
                <c:pt idx="52876">
                  <c:v>2.2527883629663851E-5</c:v>
                </c:pt>
                <c:pt idx="52877">
                  <c:v>2.252388003398664E-5</c:v>
                </c:pt>
                <c:pt idx="52878">
                  <c:v>2.2522437575389631E-5</c:v>
                </c:pt>
                <c:pt idx="52879">
                  <c:v>2.2521593564306389E-5</c:v>
                </c:pt>
                <c:pt idx="52880">
                  <c:v>2.2520620404975489E-5</c:v>
                </c:pt>
                <c:pt idx="52881">
                  <c:v>2.251800651720259E-5</c:v>
                </c:pt>
                <c:pt idx="52882">
                  <c:v>2.2514077500090931E-5</c:v>
                </c:pt>
                <c:pt idx="52883">
                  <c:v>2.2511685529025272E-5</c:v>
                </c:pt>
                <c:pt idx="52884">
                  <c:v>2.250767647637986E-5</c:v>
                </c:pt>
                <c:pt idx="52885">
                  <c:v>2.2506044842884879E-5</c:v>
                </c:pt>
                <c:pt idx="52886">
                  <c:v>2.2505604647449221E-5</c:v>
                </c:pt>
                <c:pt idx="52887">
                  <c:v>2.2504589651362039E-5</c:v>
                </c:pt>
                <c:pt idx="52888">
                  <c:v>2.250217221444473E-5</c:v>
                </c:pt>
                <c:pt idx="52889">
                  <c:v>2.2498334146803242E-5</c:v>
                </c:pt>
                <c:pt idx="52890">
                  <c:v>2.2495249140774831E-5</c:v>
                </c:pt>
                <c:pt idx="52891">
                  <c:v>2.249224053230137E-5</c:v>
                </c:pt>
                <c:pt idx="52892">
                  <c:v>2.2489555703941729E-5</c:v>
                </c:pt>
                <c:pt idx="52893">
                  <c:v>2.2491291019832719E-5</c:v>
                </c:pt>
                <c:pt idx="52894">
                  <c:v>2.2485441149910909E-5</c:v>
                </c:pt>
                <c:pt idx="52895">
                  <c:v>2.248388227599207E-5</c:v>
                </c:pt>
                <c:pt idx="52896">
                  <c:v>2.248080636491068E-5</c:v>
                </c:pt>
                <c:pt idx="52897">
                  <c:v>2.2483607608592141E-5</c:v>
                </c:pt>
                <c:pt idx="52898">
                  <c:v>2.2477401216747239E-5</c:v>
                </c:pt>
                <c:pt idx="52899">
                  <c:v>2.2478869141195901E-5</c:v>
                </c:pt>
                <c:pt idx="52900">
                  <c:v>2.247977499791887E-5</c:v>
                </c:pt>
                <c:pt idx="52901">
                  <c:v>2.2478818209492601E-5</c:v>
                </c:pt>
                <c:pt idx="52902">
                  <c:v>2.2475822333944961E-5</c:v>
                </c:pt>
                <c:pt idx="52903">
                  <c:v>2.2471582269645299E-5</c:v>
                </c:pt>
                <c:pt idx="52904">
                  <c:v>2.2466638256446458E-5</c:v>
                </c:pt>
                <c:pt idx="52905">
                  <c:v>2.2464952053269371E-5</c:v>
                </c:pt>
                <c:pt idx="52906">
                  <c:v>2.246285657747649E-5</c:v>
                </c:pt>
                <c:pt idx="52907">
                  <c:v>2.245982977910899E-5</c:v>
                </c:pt>
                <c:pt idx="52908">
                  <c:v>2.2459838874056001E-5</c:v>
                </c:pt>
                <c:pt idx="52909">
                  <c:v>2.2458281819126569E-5</c:v>
                </c:pt>
                <c:pt idx="52910">
                  <c:v>2.2455500584328551E-5</c:v>
                </c:pt>
                <c:pt idx="52911">
                  <c:v>2.2451380573329519E-5</c:v>
                </c:pt>
                <c:pt idx="52912">
                  <c:v>2.2448899471783079E-5</c:v>
                </c:pt>
                <c:pt idx="52913">
                  <c:v>2.2444979549618441E-5</c:v>
                </c:pt>
                <c:pt idx="52914">
                  <c:v>2.2444421119871549E-5</c:v>
                </c:pt>
                <c:pt idx="52915">
                  <c:v>2.2443253328674469E-5</c:v>
                </c:pt>
                <c:pt idx="52916">
                  <c:v>2.244251118099783E-5</c:v>
                </c:pt>
                <c:pt idx="52917">
                  <c:v>2.2440337488660589E-5</c:v>
                </c:pt>
                <c:pt idx="52918">
                  <c:v>2.243683957203757E-5</c:v>
                </c:pt>
                <c:pt idx="52919">
                  <c:v>2.243412927782629E-5</c:v>
                </c:pt>
                <c:pt idx="52920">
                  <c:v>2.2431429897551421E-5</c:v>
                </c:pt>
                <c:pt idx="52921">
                  <c:v>2.242931077489629E-5</c:v>
                </c:pt>
                <c:pt idx="52922">
                  <c:v>2.242919254058506E-5</c:v>
                </c:pt>
                <c:pt idx="52923">
                  <c:v>2.2426238501793702E-5</c:v>
                </c:pt>
                <c:pt idx="52924">
                  <c:v>2.242508526251186E-5</c:v>
                </c:pt>
                <c:pt idx="52925">
                  <c:v>2.24224913836224E-5</c:v>
                </c:pt>
                <c:pt idx="52926">
                  <c:v>2.2419480956159529E-5</c:v>
                </c:pt>
                <c:pt idx="52927">
                  <c:v>2.2418642402044501E-5</c:v>
                </c:pt>
                <c:pt idx="52928">
                  <c:v>2.2417090804083269E-5</c:v>
                </c:pt>
                <c:pt idx="52929">
                  <c:v>2.2414173145079989E-5</c:v>
                </c:pt>
                <c:pt idx="52930">
                  <c:v>2.2413807528209869E-5</c:v>
                </c:pt>
                <c:pt idx="52931">
                  <c:v>2.241002039227169E-5</c:v>
                </c:pt>
                <c:pt idx="52932">
                  <c:v>2.2408303266274739E-5</c:v>
                </c:pt>
                <c:pt idx="52933">
                  <c:v>2.2405787603929639E-5</c:v>
                </c:pt>
                <c:pt idx="52934">
                  <c:v>2.240614230686333E-5</c:v>
                </c:pt>
                <c:pt idx="52935">
                  <c:v>2.2405074560083449E-5</c:v>
                </c:pt>
                <c:pt idx="52936">
                  <c:v>2.2402980903279971E-5</c:v>
                </c:pt>
                <c:pt idx="52937">
                  <c:v>2.2399628505809229E-5</c:v>
                </c:pt>
                <c:pt idx="52938">
                  <c:v>2.239777859358583E-5</c:v>
                </c:pt>
                <c:pt idx="52939">
                  <c:v>2.239481182186864E-5</c:v>
                </c:pt>
                <c:pt idx="52940">
                  <c:v>2.239292916783597E-5</c:v>
                </c:pt>
                <c:pt idx="52941">
                  <c:v>2.239224340883084E-5</c:v>
                </c:pt>
                <c:pt idx="52942">
                  <c:v>2.239016066596378E-5</c:v>
                </c:pt>
                <c:pt idx="52943">
                  <c:v>2.2389251171262E-5</c:v>
                </c:pt>
                <c:pt idx="52944">
                  <c:v>2.238707929791417E-5</c:v>
                </c:pt>
                <c:pt idx="52945">
                  <c:v>2.2383823306881819E-5</c:v>
                </c:pt>
                <c:pt idx="52946">
                  <c:v>2.2386204364011061E-5</c:v>
                </c:pt>
                <c:pt idx="52947">
                  <c:v>2.238122942799237E-5</c:v>
                </c:pt>
                <c:pt idx="52948">
                  <c:v>2.2381329472409561E-5</c:v>
                </c:pt>
                <c:pt idx="52949">
                  <c:v>2.238206252513919E-5</c:v>
                </c:pt>
                <c:pt idx="52950">
                  <c:v>2.2381538656190969E-5</c:v>
                </c:pt>
                <c:pt idx="52951">
                  <c:v>2.237931767012924E-5</c:v>
                </c:pt>
                <c:pt idx="52952">
                  <c:v>2.2376047127181661E-5</c:v>
                </c:pt>
                <c:pt idx="52953">
                  <c:v>2.2371916202246211E-5</c:v>
                </c:pt>
                <c:pt idx="52954">
                  <c:v>2.236733598692808E-5</c:v>
                </c:pt>
                <c:pt idx="52955">
                  <c:v>2.2377002096618529E-5</c:v>
                </c:pt>
                <c:pt idx="52956">
                  <c:v>2.2374866603058759E-5</c:v>
                </c:pt>
                <c:pt idx="52957">
                  <c:v>2.2362271920428611E-5</c:v>
                </c:pt>
                <c:pt idx="52958">
                  <c:v>2.236591535620391E-5</c:v>
                </c:pt>
                <c:pt idx="52959">
                  <c:v>2.2369718863046731E-5</c:v>
                </c:pt>
                <c:pt idx="52960">
                  <c:v>2.237110129499342E-5</c:v>
                </c:pt>
                <c:pt idx="52961">
                  <c:v>2.2370226361090321E-5</c:v>
                </c:pt>
                <c:pt idx="52962">
                  <c:v>2.2367376004694961E-5</c:v>
                </c:pt>
                <c:pt idx="52963">
                  <c:v>2.236317413917277E-5</c:v>
                </c:pt>
                <c:pt idx="52964">
                  <c:v>2.235875399492215E-5</c:v>
                </c:pt>
                <c:pt idx="52965">
                  <c:v>2.235433203168213E-5</c:v>
                </c:pt>
                <c:pt idx="52966">
                  <c:v>2.234967905678786E-5</c:v>
                </c:pt>
                <c:pt idx="52967">
                  <c:v>2.235367355751805E-5</c:v>
                </c:pt>
                <c:pt idx="52968">
                  <c:v>2.2352091036736969E-5</c:v>
                </c:pt>
                <c:pt idx="52969">
                  <c:v>2.234165731351823E-5</c:v>
                </c:pt>
                <c:pt idx="52970">
                  <c:v>2.2341308067552749E-5</c:v>
                </c:pt>
                <c:pt idx="52971">
                  <c:v>2.2340684154187329E-5</c:v>
                </c:pt>
                <c:pt idx="52972">
                  <c:v>2.2339097995427441E-5</c:v>
                </c:pt>
                <c:pt idx="52973">
                  <c:v>2.2335832909448069E-5</c:v>
                </c:pt>
                <c:pt idx="52974">
                  <c:v>2.2334850655170161E-5</c:v>
                </c:pt>
                <c:pt idx="52975">
                  <c:v>2.233053237432614E-5</c:v>
                </c:pt>
                <c:pt idx="52976">
                  <c:v>2.232905535493046E-5</c:v>
                </c:pt>
                <c:pt idx="52977">
                  <c:v>2.2329440980684009E-5</c:v>
                </c:pt>
                <c:pt idx="52978">
                  <c:v>2.232933729828801E-5</c:v>
                </c:pt>
                <c:pt idx="52979">
                  <c:v>2.2327916667563841E-5</c:v>
                </c:pt>
                <c:pt idx="52980">
                  <c:v>2.2325357349473048E-5</c:v>
                </c:pt>
                <c:pt idx="52981">
                  <c:v>2.232206134067383E-5</c:v>
                </c:pt>
                <c:pt idx="52982">
                  <c:v>2.232174665550701E-5</c:v>
                </c:pt>
                <c:pt idx="52983">
                  <c:v>2.2316991817206141E-5</c:v>
                </c:pt>
                <c:pt idx="52984">
                  <c:v>2.231512917205691E-5</c:v>
                </c:pt>
                <c:pt idx="52985">
                  <c:v>2.2315940441330891E-5</c:v>
                </c:pt>
                <c:pt idx="52986">
                  <c:v>2.2313126464723609E-5</c:v>
                </c:pt>
                <c:pt idx="52987">
                  <c:v>2.2312784494715739E-5</c:v>
                </c:pt>
                <c:pt idx="52988">
                  <c:v>2.23112238018075E-5</c:v>
                </c:pt>
                <c:pt idx="52989">
                  <c:v>2.2308329789666459E-5</c:v>
                </c:pt>
                <c:pt idx="52990">
                  <c:v>2.2306956452666778E-5</c:v>
                </c:pt>
                <c:pt idx="52991">
                  <c:v>2.2304137019091289E-5</c:v>
                </c:pt>
                <c:pt idx="52992">
                  <c:v>2.2302499928628091E-5</c:v>
                </c:pt>
                <c:pt idx="52993">
                  <c:v>2.2300277123576961E-5</c:v>
                </c:pt>
                <c:pt idx="52994">
                  <c:v>2.2302765501081009E-5</c:v>
                </c:pt>
                <c:pt idx="52995">
                  <c:v>2.2297432224149819E-5</c:v>
                </c:pt>
                <c:pt idx="52996">
                  <c:v>2.2296348106465299E-5</c:v>
                </c:pt>
                <c:pt idx="52997">
                  <c:v>2.22944981942419E-5</c:v>
                </c:pt>
                <c:pt idx="52998">
                  <c:v>2.2292882931651551E-5</c:v>
                </c:pt>
                <c:pt idx="52999">
                  <c:v>2.2292168068815951E-5</c:v>
                </c:pt>
                <c:pt idx="53000">
                  <c:v>2.229139136034064E-5</c:v>
                </c:pt>
                <c:pt idx="53001">
                  <c:v>2.2289636035566222E-5</c:v>
                </c:pt>
                <c:pt idx="53002">
                  <c:v>2.2286933017312549E-5</c:v>
                </c:pt>
                <c:pt idx="53003">
                  <c:v>2.228648190794047E-5</c:v>
                </c:pt>
                <c:pt idx="53004">
                  <c:v>2.2282847567112188E-5</c:v>
                </c:pt>
                <c:pt idx="53005">
                  <c:v>2.228134690085426E-5</c:v>
                </c:pt>
                <c:pt idx="53006">
                  <c:v>2.2279364202404391E-5</c:v>
                </c:pt>
                <c:pt idx="53007">
                  <c:v>2.2279829863691699E-5</c:v>
                </c:pt>
                <c:pt idx="53008">
                  <c:v>2.2279478798736822E-5</c:v>
                </c:pt>
                <c:pt idx="53009">
                  <c:v>2.2278045435086821E-5</c:v>
                </c:pt>
                <c:pt idx="53010">
                  <c:v>2.2275480660027821E-5</c:v>
                </c:pt>
                <c:pt idx="53011">
                  <c:v>2.2272404748946432E-5</c:v>
                </c:pt>
                <c:pt idx="53012">
                  <c:v>2.2273830836638812E-5</c:v>
                </c:pt>
                <c:pt idx="53013">
                  <c:v>2.226865217380691E-5</c:v>
                </c:pt>
                <c:pt idx="53014">
                  <c:v>2.2270352928899229E-5</c:v>
                </c:pt>
                <c:pt idx="53015">
                  <c:v>2.2271662601269782E-5</c:v>
                </c:pt>
                <c:pt idx="53016">
                  <c:v>2.227161712653469E-5</c:v>
                </c:pt>
                <c:pt idx="53017">
                  <c:v>2.2270376575761471E-5</c:v>
                </c:pt>
                <c:pt idx="53018">
                  <c:v>2.2267648091656159E-5</c:v>
                </c:pt>
                <c:pt idx="53019">
                  <c:v>2.226417745987419E-5</c:v>
                </c:pt>
                <c:pt idx="53020">
                  <c:v>2.226037759101018E-5</c:v>
                </c:pt>
                <c:pt idx="53021">
                  <c:v>2.2256563170230951E-5</c:v>
                </c:pt>
                <c:pt idx="53022">
                  <c:v>2.2265881852945309E-5</c:v>
                </c:pt>
                <c:pt idx="53023">
                  <c:v>2.2263213395490311E-5</c:v>
                </c:pt>
                <c:pt idx="53024">
                  <c:v>2.2251491827773862E-5</c:v>
                </c:pt>
                <c:pt idx="53025">
                  <c:v>2.2252126655075699E-5</c:v>
                </c:pt>
                <c:pt idx="53026">
                  <c:v>2.2251968402997591E-5</c:v>
                </c:pt>
                <c:pt idx="53027">
                  <c:v>2.2250520487432371E-5</c:v>
                </c:pt>
                <c:pt idx="53028">
                  <c:v>2.224793934146874E-5</c:v>
                </c:pt>
                <c:pt idx="53029">
                  <c:v>2.2244301362661641E-5</c:v>
                </c:pt>
                <c:pt idx="53030">
                  <c:v>2.224662966909818E-5</c:v>
                </c:pt>
                <c:pt idx="53031">
                  <c:v>2.224254421889782E-5</c:v>
                </c:pt>
                <c:pt idx="53032">
                  <c:v>2.2241709302761589E-5</c:v>
                </c:pt>
                <c:pt idx="53033">
                  <c:v>2.224280615337193E-5</c:v>
                </c:pt>
                <c:pt idx="53034">
                  <c:v>2.2242533304961402E-5</c:v>
                </c:pt>
                <c:pt idx="53035">
                  <c:v>2.2241158148972321E-5</c:v>
                </c:pt>
                <c:pt idx="53036">
                  <c:v>2.223866795247886E-5</c:v>
                </c:pt>
                <c:pt idx="53037">
                  <c:v>2.2235568394535221E-5</c:v>
                </c:pt>
                <c:pt idx="53038">
                  <c:v>2.223188130301423E-5</c:v>
                </c:pt>
                <c:pt idx="53039">
                  <c:v>2.2231011826079339E-5</c:v>
                </c:pt>
                <c:pt idx="53040">
                  <c:v>2.222703005827498E-5</c:v>
                </c:pt>
                <c:pt idx="53041">
                  <c:v>2.2225813154364001E-5</c:v>
                </c:pt>
                <c:pt idx="53042">
                  <c:v>2.222645707661286E-5</c:v>
                </c:pt>
                <c:pt idx="53043">
                  <c:v>2.222680086561013E-5</c:v>
                </c:pt>
                <c:pt idx="53044">
                  <c:v>2.222620241809636E-5</c:v>
                </c:pt>
                <c:pt idx="53045">
                  <c:v>2.2224274289328602E-5</c:v>
                </c:pt>
                <c:pt idx="53046">
                  <c:v>2.22216040128842E-5</c:v>
                </c:pt>
                <c:pt idx="53047">
                  <c:v>2.2218138838070441E-5</c:v>
                </c:pt>
                <c:pt idx="53048">
                  <c:v>2.2216792785911821E-5</c:v>
                </c:pt>
                <c:pt idx="53049">
                  <c:v>2.2213724150788039E-5</c:v>
                </c:pt>
                <c:pt idx="53050">
                  <c:v>2.2212330804904919E-5</c:v>
                </c:pt>
                <c:pt idx="53051">
                  <c:v>2.2211956093087789E-5</c:v>
                </c:pt>
                <c:pt idx="53052">
                  <c:v>2.2210700990399349E-5</c:v>
                </c:pt>
                <c:pt idx="53053">
                  <c:v>2.22104190470418E-5</c:v>
                </c:pt>
                <c:pt idx="53054">
                  <c:v>2.220930764451623E-5</c:v>
                </c:pt>
                <c:pt idx="53055">
                  <c:v>2.2207363144843839E-5</c:v>
                </c:pt>
                <c:pt idx="53056">
                  <c:v>2.2204498236533251E-5</c:v>
                </c:pt>
                <c:pt idx="53057">
                  <c:v>2.2203044863999821E-5</c:v>
                </c:pt>
                <c:pt idx="53058">
                  <c:v>2.2200596504262649E-5</c:v>
                </c:pt>
                <c:pt idx="53059">
                  <c:v>2.2199290469870899E-5</c:v>
                </c:pt>
                <c:pt idx="53060">
                  <c:v>2.219721500296146E-5</c:v>
                </c:pt>
                <c:pt idx="53061">
                  <c:v>2.219943962700199E-5</c:v>
                </c:pt>
                <c:pt idx="53062">
                  <c:v>2.2194810298969969E-5</c:v>
                </c:pt>
                <c:pt idx="53063">
                  <c:v>2.2194066332303919E-5</c:v>
                </c:pt>
                <c:pt idx="53064">
                  <c:v>2.2192656615516171E-5</c:v>
                </c:pt>
                <c:pt idx="53065">
                  <c:v>2.219048110418953E-5</c:v>
                </c:pt>
                <c:pt idx="53066">
                  <c:v>2.2190673917066309E-5</c:v>
                </c:pt>
                <c:pt idx="53067">
                  <c:v>2.2187788999872279E-5</c:v>
                </c:pt>
                <c:pt idx="53068">
                  <c:v>2.2186901333043348E-5</c:v>
                </c:pt>
                <c:pt idx="53069">
                  <c:v>2.2185437046573501E-5</c:v>
                </c:pt>
                <c:pt idx="53070">
                  <c:v>2.2183019609656182E-5</c:v>
                </c:pt>
                <c:pt idx="53071">
                  <c:v>2.2184556655702181E-5</c:v>
                </c:pt>
                <c:pt idx="53072">
                  <c:v>2.2180140149430368E-5</c:v>
                </c:pt>
                <c:pt idx="53073">
                  <c:v>2.2179416191647761E-5</c:v>
                </c:pt>
                <c:pt idx="53074">
                  <c:v>2.217764449596871E-5</c:v>
                </c:pt>
                <c:pt idx="53075">
                  <c:v>2.217547626059968E-5</c:v>
                </c:pt>
                <c:pt idx="53076">
                  <c:v>2.2179656298249029E-5</c:v>
                </c:pt>
                <c:pt idx="53077">
                  <c:v>2.2172671378939409E-5</c:v>
                </c:pt>
                <c:pt idx="53078">
                  <c:v>2.2175252524903041E-5</c:v>
                </c:pt>
                <c:pt idx="53079">
                  <c:v>2.2177118808031079E-5</c:v>
                </c:pt>
                <c:pt idx="53080">
                  <c:v>2.2177569917403162E-5</c:v>
                </c:pt>
                <c:pt idx="53081">
                  <c:v>2.2176567654241811E-5</c:v>
                </c:pt>
                <c:pt idx="53082">
                  <c:v>2.2174262994667519E-5</c:v>
                </c:pt>
                <c:pt idx="53083">
                  <c:v>2.217147812189069E-5</c:v>
                </c:pt>
                <c:pt idx="53084">
                  <c:v>2.2168447685544379E-5</c:v>
                </c:pt>
                <c:pt idx="53085">
                  <c:v>2.216537177446298E-5</c:v>
                </c:pt>
                <c:pt idx="53086">
                  <c:v>2.2162057575769719E-5</c:v>
                </c:pt>
                <c:pt idx="53087">
                  <c:v>2.2167050701682459E-5</c:v>
                </c:pt>
                <c:pt idx="53088">
                  <c:v>2.2163019821164202E-5</c:v>
                </c:pt>
                <c:pt idx="53089">
                  <c:v>2.2157682906254191E-5</c:v>
                </c:pt>
                <c:pt idx="53090">
                  <c:v>2.215892345702741E-5</c:v>
                </c:pt>
                <c:pt idx="53091">
                  <c:v>2.2159378204378299E-5</c:v>
                </c:pt>
                <c:pt idx="53092">
                  <c:v>2.2158315914566629E-5</c:v>
                </c:pt>
                <c:pt idx="53093">
                  <c:v>2.2156062186695639E-5</c:v>
                </c:pt>
                <c:pt idx="53094">
                  <c:v>2.2152826204546731E-5</c:v>
                </c:pt>
                <c:pt idx="53095">
                  <c:v>2.2149175492813811E-5</c:v>
                </c:pt>
                <c:pt idx="53096">
                  <c:v>2.21461432374781E-5</c:v>
                </c:pt>
                <c:pt idx="53097">
                  <c:v>2.2145186449051831E-5</c:v>
                </c:pt>
                <c:pt idx="53098">
                  <c:v>2.21438331209356E-5</c:v>
                </c:pt>
                <c:pt idx="53099">
                  <c:v>2.2141886802273799E-5</c:v>
                </c:pt>
                <c:pt idx="53100">
                  <c:v>2.2142115994938649E-5</c:v>
                </c:pt>
                <c:pt idx="53101">
                  <c:v>2.2142130546853881E-5</c:v>
                </c:pt>
                <c:pt idx="53102">
                  <c:v>2.2141228328109719E-5</c:v>
                </c:pt>
                <c:pt idx="53103">
                  <c:v>2.2139634893392209E-5</c:v>
                </c:pt>
                <c:pt idx="53104">
                  <c:v>2.2137224732432511E-5</c:v>
                </c:pt>
                <c:pt idx="53105">
                  <c:v>2.2133996026241221E-5</c:v>
                </c:pt>
                <c:pt idx="53106">
                  <c:v>2.213567313447129E-5</c:v>
                </c:pt>
                <c:pt idx="53107">
                  <c:v>2.2131122022983621E-5</c:v>
                </c:pt>
                <c:pt idx="53108">
                  <c:v>2.2131915102363561E-5</c:v>
                </c:pt>
                <c:pt idx="53109">
                  <c:v>2.2133122911327519E-5</c:v>
                </c:pt>
                <c:pt idx="53110">
                  <c:v>2.2133170205052011E-5</c:v>
                </c:pt>
                <c:pt idx="53111">
                  <c:v>2.2132231606519781E-5</c:v>
                </c:pt>
                <c:pt idx="53112">
                  <c:v>2.2130470824777149E-5</c:v>
                </c:pt>
                <c:pt idx="53113">
                  <c:v>2.2127927877590992E-5</c:v>
                </c:pt>
                <c:pt idx="53114">
                  <c:v>2.2125310351839289E-5</c:v>
                </c:pt>
                <c:pt idx="53115">
                  <c:v>2.2122358132037331E-5</c:v>
                </c:pt>
                <c:pt idx="53116">
                  <c:v>2.2118949345895089E-5</c:v>
                </c:pt>
                <c:pt idx="53117">
                  <c:v>2.2125990653876219E-5</c:v>
                </c:pt>
                <c:pt idx="53118">
                  <c:v>2.2121710571809668E-5</c:v>
                </c:pt>
                <c:pt idx="53119">
                  <c:v>2.2115429601399231E-5</c:v>
                </c:pt>
                <c:pt idx="53120">
                  <c:v>2.2116850232123401E-5</c:v>
                </c:pt>
                <c:pt idx="53121">
                  <c:v>2.211730497947428E-5</c:v>
                </c:pt>
                <c:pt idx="53122">
                  <c:v>2.2116228137747381E-5</c:v>
                </c:pt>
                <c:pt idx="53123">
                  <c:v>2.2114065359346569E-5</c:v>
                </c:pt>
                <c:pt idx="53124">
                  <c:v>2.2111005819169801E-5</c:v>
                </c:pt>
                <c:pt idx="53125">
                  <c:v>2.2107729819254018E-5</c:v>
                </c:pt>
                <c:pt idx="53126">
                  <c:v>2.210480124631431E-5</c:v>
                </c:pt>
                <c:pt idx="53127">
                  <c:v>2.2112286387709901E-5</c:v>
                </c:pt>
                <c:pt idx="53128">
                  <c:v>2.2108726625447161E-5</c:v>
                </c:pt>
                <c:pt idx="53129">
                  <c:v>2.2101701688370671E-5</c:v>
                </c:pt>
                <c:pt idx="53130">
                  <c:v>2.2102618459030051E-5</c:v>
                </c:pt>
                <c:pt idx="53131">
                  <c:v>2.21024365600897E-5</c:v>
                </c:pt>
                <c:pt idx="53132">
                  <c:v>2.2101708964328282E-5</c:v>
                </c:pt>
                <c:pt idx="53133">
                  <c:v>2.2100250134826641E-5</c:v>
                </c:pt>
                <c:pt idx="53134">
                  <c:v>2.209798185504042E-5</c:v>
                </c:pt>
                <c:pt idx="53135">
                  <c:v>2.2095311578596011E-5</c:v>
                </c:pt>
                <c:pt idx="53136">
                  <c:v>2.2092319341027181E-5</c:v>
                </c:pt>
                <c:pt idx="53137">
                  <c:v>2.208986006735358E-5</c:v>
                </c:pt>
                <c:pt idx="53138">
                  <c:v>2.208814294135664E-5</c:v>
                </c:pt>
                <c:pt idx="53139">
                  <c:v>2.2086787794250992E-5</c:v>
                </c:pt>
                <c:pt idx="53140">
                  <c:v>2.2084968804847449E-5</c:v>
                </c:pt>
                <c:pt idx="53141">
                  <c:v>2.2087071556597951E-5</c:v>
                </c:pt>
                <c:pt idx="53142">
                  <c:v>2.2082562281866561E-5</c:v>
                </c:pt>
                <c:pt idx="53143">
                  <c:v>2.208209662057925E-5</c:v>
                </c:pt>
                <c:pt idx="53144">
                  <c:v>2.2081061615608629E-5</c:v>
                </c:pt>
                <c:pt idx="53145">
                  <c:v>2.2079335394664671E-5</c:v>
                </c:pt>
                <c:pt idx="53146">
                  <c:v>2.207721445302013E-5</c:v>
                </c:pt>
                <c:pt idx="53147">
                  <c:v>2.2074769731261771E-5</c:v>
                </c:pt>
                <c:pt idx="53148">
                  <c:v>2.207453326263931E-5</c:v>
                </c:pt>
                <c:pt idx="53149">
                  <c:v>2.20737074414501E-5</c:v>
                </c:pt>
                <c:pt idx="53150">
                  <c:v>2.20722231460968E-5</c:v>
                </c:pt>
                <c:pt idx="53151">
                  <c:v>2.2070231352699921E-5</c:v>
                </c:pt>
                <c:pt idx="53152">
                  <c:v>2.2067921236157421E-5</c:v>
                </c:pt>
                <c:pt idx="53153">
                  <c:v>2.2068394173402339E-5</c:v>
                </c:pt>
                <c:pt idx="53154">
                  <c:v>2.2064825316192579E-5</c:v>
                </c:pt>
                <c:pt idx="53155">
                  <c:v>2.206408862548415E-5</c:v>
                </c:pt>
                <c:pt idx="53156">
                  <c:v>2.206280623795465E-5</c:v>
                </c:pt>
                <c:pt idx="53157">
                  <c:v>2.2060832634451799E-5</c:v>
                </c:pt>
                <c:pt idx="53158">
                  <c:v>2.205855889769737E-5</c:v>
                </c:pt>
                <c:pt idx="53159">
                  <c:v>2.206229328294285E-5</c:v>
                </c:pt>
                <c:pt idx="53160">
                  <c:v>2.2055843146517869E-5</c:v>
                </c:pt>
                <c:pt idx="53161">
                  <c:v>2.205499367846642E-5</c:v>
                </c:pt>
                <c:pt idx="53162">
                  <c:v>2.2053722204873338E-5</c:v>
                </c:pt>
                <c:pt idx="53163">
                  <c:v>2.205191412940621E-5</c:v>
                </c:pt>
                <c:pt idx="53164">
                  <c:v>2.204977499786764E-5</c:v>
                </c:pt>
                <c:pt idx="53165">
                  <c:v>2.2053445718483999E-5</c:v>
                </c:pt>
                <c:pt idx="53166">
                  <c:v>2.2047102902433832E-5</c:v>
                </c:pt>
                <c:pt idx="53167">
                  <c:v>2.2046331650926732E-5</c:v>
                </c:pt>
                <c:pt idx="53168">
                  <c:v>2.2045125660952181E-5</c:v>
                </c:pt>
                <c:pt idx="53169">
                  <c:v>2.204338306910358E-5</c:v>
                </c:pt>
                <c:pt idx="53170">
                  <c:v>2.204115844506305E-5</c:v>
                </c:pt>
                <c:pt idx="53171">
                  <c:v>2.204411975981202E-5</c:v>
                </c:pt>
                <c:pt idx="53172">
                  <c:v>2.203838812420145E-5</c:v>
                </c:pt>
                <c:pt idx="53173">
                  <c:v>2.2037751477910209E-5</c:v>
                </c:pt>
                <c:pt idx="53174">
                  <c:v>2.2036550944903869E-5</c:v>
                </c:pt>
                <c:pt idx="53175">
                  <c:v>2.2034804715076461E-5</c:v>
                </c:pt>
                <c:pt idx="53176">
                  <c:v>2.2032789274817329E-5</c:v>
                </c:pt>
                <c:pt idx="53177">
                  <c:v>2.2034637368051339E-5</c:v>
                </c:pt>
                <c:pt idx="53178">
                  <c:v>2.2030044419807379E-5</c:v>
                </c:pt>
                <c:pt idx="53179">
                  <c:v>2.2029242245480422E-5</c:v>
                </c:pt>
                <c:pt idx="53180">
                  <c:v>2.2028083549230359E-5</c:v>
                </c:pt>
                <c:pt idx="53181">
                  <c:v>2.202649375249166E-5</c:v>
                </c:pt>
                <c:pt idx="53182">
                  <c:v>2.202431824116502E-5</c:v>
                </c:pt>
                <c:pt idx="53183">
                  <c:v>2.2024954887456261E-5</c:v>
                </c:pt>
                <c:pt idx="53184">
                  <c:v>2.2021731638233181E-5</c:v>
                </c:pt>
                <c:pt idx="53185">
                  <c:v>2.2020874894224111E-5</c:v>
                </c:pt>
                <c:pt idx="53186">
                  <c:v>2.2019648895366121E-5</c:v>
                </c:pt>
                <c:pt idx="53187">
                  <c:v>2.2017897208570499E-5</c:v>
                </c:pt>
                <c:pt idx="53188">
                  <c:v>2.2015741706127301E-5</c:v>
                </c:pt>
                <c:pt idx="53189">
                  <c:v>2.201690404035617E-5</c:v>
                </c:pt>
                <c:pt idx="53190">
                  <c:v>2.2012816771166399E-5</c:v>
                </c:pt>
                <c:pt idx="53191">
                  <c:v>2.2011927285348069E-5</c:v>
                </c:pt>
                <c:pt idx="53192">
                  <c:v>2.2010639440850351E-5</c:v>
                </c:pt>
                <c:pt idx="53193">
                  <c:v>2.200874769187067E-5</c:v>
                </c:pt>
                <c:pt idx="53194">
                  <c:v>2.2006535800755959E-5</c:v>
                </c:pt>
                <c:pt idx="53195">
                  <c:v>2.2010923203197311E-5</c:v>
                </c:pt>
                <c:pt idx="53196">
                  <c:v>2.2003541744197719E-5</c:v>
                </c:pt>
                <c:pt idx="53197">
                  <c:v>2.2002832338330339E-5</c:v>
                </c:pt>
                <c:pt idx="53198">
                  <c:v>2.200149356212933E-5</c:v>
                </c:pt>
                <c:pt idx="53199">
                  <c:v>2.1999647287884731E-5</c:v>
                </c:pt>
                <c:pt idx="53200">
                  <c:v>2.1999969249009151E-5</c:v>
                </c:pt>
                <c:pt idx="53201">
                  <c:v>2.1997513613314371E-5</c:v>
                </c:pt>
                <c:pt idx="53202">
                  <c:v>2.1997117073624391E-5</c:v>
                </c:pt>
                <c:pt idx="53203">
                  <c:v>2.199596747232135E-5</c:v>
                </c:pt>
                <c:pt idx="53204">
                  <c:v>2.1994233975419771E-5</c:v>
                </c:pt>
                <c:pt idx="53205">
                  <c:v>2.199208029196598E-5</c:v>
                </c:pt>
                <c:pt idx="53206">
                  <c:v>2.1989595552440729E-5</c:v>
                </c:pt>
                <c:pt idx="53207">
                  <c:v>2.1993844711687419E-5</c:v>
                </c:pt>
                <c:pt idx="53208">
                  <c:v>2.1986963474773798E-5</c:v>
                </c:pt>
                <c:pt idx="53209">
                  <c:v>2.1988244043313902E-5</c:v>
                </c:pt>
                <c:pt idx="53210">
                  <c:v>2.1989786546328108E-5</c:v>
                </c:pt>
                <c:pt idx="53211">
                  <c:v>2.199036862293724E-5</c:v>
                </c:pt>
                <c:pt idx="53212">
                  <c:v>2.1989841116010211E-5</c:v>
                </c:pt>
                <c:pt idx="53213">
                  <c:v>2.1988445951137688E-5</c:v>
                </c:pt>
                <c:pt idx="53214">
                  <c:v>2.1986454157740809E-5</c:v>
                </c:pt>
                <c:pt idx="53215">
                  <c:v>2.1984213162795641E-5</c:v>
                </c:pt>
                <c:pt idx="53216">
                  <c:v>2.1981597456033342E-5</c:v>
                </c:pt>
                <c:pt idx="53217">
                  <c:v>2.1979398297844451E-5</c:v>
                </c:pt>
                <c:pt idx="53218">
                  <c:v>2.197696630901191E-5</c:v>
                </c:pt>
                <c:pt idx="53219">
                  <c:v>2.1974439732730389E-5</c:v>
                </c:pt>
                <c:pt idx="53220">
                  <c:v>2.1972316972096451E-5</c:v>
                </c:pt>
                <c:pt idx="53221">
                  <c:v>2.196991408709437E-5</c:v>
                </c:pt>
                <c:pt idx="53222">
                  <c:v>2.1968464352539741E-5</c:v>
                </c:pt>
                <c:pt idx="53223">
                  <c:v>2.196686364186462E-5</c:v>
                </c:pt>
                <c:pt idx="53224">
                  <c:v>2.1965368432574909E-5</c:v>
                </c:pt>
                <c:pt idx="53225">
                  <c:v>2.1963311155559498E-5</c:v>
                </c:pt>
                <c:pt idx="53226">
                  <c:v>2.1966081476421099E-5</c:v>
                </c:pt>
                <c:pt idx="53227">
                  <c:v>2.1960633603157479E-5</c:v>
                </c:pt>
                <c:pt idx="53228">
                  <c:v>2.195987144659739E-5</c:v>
                </c:pt>
                <c:pt idx="53229">
                  <c:v>2.1958427169010971E-5</c:v>
                </c:pt>
                <c:pt idx="53230">
                  <c:v>2.1956608179607429E-5</c:v>
                </c:pt>
                <c:pt idx="53231">
                  <c:v>2.1957212084089409E-5</c:v>
                </c:pt>
                <c:pt idx="53232">
                  <c:v>2.1954321709927171E-5</c:v>
                </c:pt>
                <c:pt idx="53233">
                  <c:v>2.1953714167466391E-5</c:v>
                </c:pt>
                <c:pt idx="53234">
                  <c:v>2.1952606402919631E-5</c:v>
                </c:pt>
                <c:pt idx="53235">
                  <c:v>2.195093838963658E-5</c:v>
                </c:pt>
                <c:pt idx="53236">
                  <c:v>2.1948924768366851E-5</c:v>
                </c:pt>
                <c:pt idx="53237">
                  <c:v>2.194683111156337E-5</c:v>
                </c:pt>
                <c:pt idx="53238">
                  <c:v>2.194734406657517E-5</c:v>
                </c:pt>
                <c:pt idx="53239">
                  <c:v>2.1944189938949421E-5</c:v>
                </c:pt>
                <c:pt idx="53240">
                  <c:v>2.1943700630799871E-5</c:v>
                </c:pt>
                <c:pt idx="53241">
                  <c:v>2.1942591047263701E-5</c:v>
                </c:pt>
                <c:pt idx="53242">
                  <c:v>2.194101034547202E-5</c:v>
                </c:pt>
                <c:pt idx="53243">
                  <c:v>2.1939067664789039E-5</c:v>
                </c:pt>
                <c:pt idx="53244">
                  <c:v>2.1936939447186891E-5</c:v>
                </c:pt>
                <c:pt idx="53245">
                  <c:v>2.193961881857831E-5</c:v>
                </c:pt>
                <c:pt idx="53246">
                  <c:v>2.1934183678240519E-5</c:v>
                </c:pt>
                <c:pt idx="53247">
                  <c:v>2.19335070141824E-5</c:v>
                </c:pt>
                <c:pt idx="53248">
                  <c:v>2.1932530216872689E-5</c:v>
                </c:pt>
                <c:pt idx="53249">
                  <c:v>2.1930984075879682E-5</c:v>
                </c:pt>
                <c:pt idx="53250">
                  <c:v>2.192914143961389E-5</c:v>
                </c:pt>
                <c:pt idx="53251">
                  <c:v>2.192700594605412E-5</c:v>
                </c:pt>
                <c:pt idx="53252">
                  <c:v>2.1931497030891481E-5</c:v>
                </c:pt>
                <c:pt idx="53253">
                  <c:v>2.19243265746627E-5</c:v>
                </c:pt>
                <c:pt idx="53254">
                  <c:v>2.192355350416619E-5</c:v>
                </c:pt>
                <c:pt idx="53255">
                  <c:v>2.1922422092757191E-5</c:v>
                </c:pt>
                <c:pt idx="53256">
                  <c:v>2.1920661311014559E-5</c:v>
                </c:pt>
                <c:pt idx="53257">
                  <c:v>2.1918753191130239E-5</c:v>
                </c:pt>
                <c:pt idx="53258">
                  <c:v>2.191901694459375E-5</c:v>
                </c:pt>
                <c:pt idx="53259">
                  <c:v>2.191856401623227E-5</c:v>
                </c:pt>
                <c:pt idx="53260">
                  <c:v>2.1917636331636459E-5</c:v>
                </c:pt>
                <c:pt idx="53261">
                  <c:v>2.1916490368312221E-5</c:v>
                </c:pt>
                <c:pt idx="53262">
                  <c:v>2.191462226619478E-5</c:v>
                </c:pt>
                <c:pt idx="53263">
                  <c:v>2.1912692318437621E-5</c:v>
                </c:pt>
                <c:pt idx="53264">
                  <c:v>2.1910553186899051E-5</c:v>
                </c:pt>
                <c:pt idx="53265">
                  <c:v>2.190837585658301E-5</c:v>
                </c:pt>
                <c:pt idx="53266">
                  <c:v>2.1907528207520951E-5</c:v>
                </c:pt>
                <c:pt idx="53267">
                  <c:v>2.1906840629526411E-5</c:v>
                </c:pt>
                <c:pt idx="53268">
                  <c:v>2.190592385886703E-5</c:v>
                </c:pt>
                <c:pt idx="53269">
                  <c:v>2.1904419554630291E-5</c:v>
                </c:pt>
                <c:pt idx="53270">
                  <c:v>2.1902509615756571E-5</c:v>
                </c:pt>
                <c:pt idx="53271">
                  <c:v>2.1900259525864388E-5</c:v>
                </c:pt>
                <c:pt idx="53272">
                  <c:v>2.190101622545626E-5</c:v>
                </c:pt>
                <c:pt idx="53273">
                  <c:v>2.189782026107423E-5</c:v>
                </c:pt>
                <c:pt idx="53274">
                  <c:v>2.1896976249990981E-5</c:v>
                </c:pt>
                <c:pt idx="53275">
                  <c:v>2.189584847656079E-5</c:v>
                </c:pt>
                <c:pt idx="53276">
                  <c:v>2.1894409655942582E-5</c:v>
                </c:pt>
                <c:pt idx="53277">
                  <c:v>2.1892643417231739E-5</c:v>
                </c:pt>
                <c:pt idx="53278">
                  <c:v>2.1890409698244181E-5</c:v>
                </c:pt>
                <c:pt idx="53279">
                  <c:v>2.1893021767027679E-5</c:v>
                </c:pt>
                <c:pt idx="53280">
                  <c:v>2.188786129408982E-5</c:v>
                </c:pt>
                <c:pt idx="53281">
                  <c:v>2.1887224647798579E-5</c:v>
                </c:pt>
                <c:pt idx="53282">
                  <c:v>2.1886087779421359E-5</c:v>
                </c:pt>
                <c:pt idx="53283">
                  <c:v>2.1884505258640271E-5</c:v>
                </c:pt>
                <c:pt idx="53284">
                  <c:v>2.1882602595724169E-5</c:v>
                </c:pt>
                <c:pt idx="53285">
                  <c:v>2.1882147848373279E-5</c:v>
                </c:pt>
                <c:pt idx="53286">
                  <c:v>2.1880430722376332E-5</c:v>
                </c:pt>
                <c:pt idx="53287">
                  <c:v>2.1879981431993659E-5</c:v>
                </c:pt>
                <c:pt idx="53288">
                  <c:v>2.187899190175813E-5</c:v>
                </c:pt>
                <c:pt idx="53289">
                  <c:v>2.1877740437048491E-5</c:v>
                </c:pt>
                <c:pt idx="53290">
                  <c:v>2.1876103346585299E-5</c:v>
                </c:pt>
                <c:pt idx="53291">
                  <c:v>2.1874122467124831E-5</c:v>
                </c:pt>
                <c:pt idx="53292">
                  <c:v>2.1871936041861769E-5</c:v>
                </c:pt>
                <c:pt idx="53293">
                  <c:v>2.1872891011298631E-5</c:v>
                </c:pt>
                <c:pt idx="53294">
                  <c:v>2.186917663493659E-5</c:v>
                </c:pt>
                <c:pt idx="53295">
                  <c:v>2.186860365327448E-5</c:v>
                </c:pt>
                <c:pt idx="53296">
                  <c:v>2.1867543182452209E-5</c:v>
                </c:pt>
                <c:pt idx="53297">
                  <c:v>2.1865882445126769E-5</c:v>
                </c:pt>
                <c:pt idx="53298">
                  <c:v>2.1864081645617262E-5</c:v>
                </c:pt>
                <c:pt idx="53299">
                  <c:v>2.1861966160940941E-5</c:v>
                </c:pt>
                <c:pt idx="53300">
                  <c:v>2.1865853341296319E-5</c:v>
                </c:pt>
                <c:pt idx="53301">
                  <c:v>2.1859410480828959E-5</c:v>
                </c:pt>
                <c:pt idx="53302">
                  <c:v>2.1858741092728451E-5</c:v>
                </c:pt>
                <c:pt idx="53303">
                  <c:v>2.185756056860555E-5</c:v>
                </c:pt>
                <c:pt idx="53304">
                  <c:v>2.1856256353203211E-5</c:v>
                </c:pt>
                <c:pt idx="53305">
                  <c:v>2.185457015002612E-5</c:v>
                </c:pt>
                <c:pt idx="53306">
                  <c:v>2.1852507416042499E-5</c:v>
                </c:pt>
                <c:pt idx="53307">
                  <c:v>2.185588164138608E-5</c:v>
                </c:pt>
                <c:pt idx="53308">
                  <c:v>2.1850099074072201E-5</c:v>
                </c:pt>
                <c:pt idx="53309">
                  <c:v>2.1849453332833949E-5</c:v>
                </c:pt>
                <c:pt idx="53310">
                  <c:v>2.1848542019142769E-5</c:v>
                </c:pt>
                <c:pt idx="53311">
                  <c:v>2.184706499974709E-5</c:v>
                </c:pt>
                <c:pt idx="53312">
                  <c:v>2.1845260562258769E-5</c:v>
                </c:pt>
                <c:pt idx="53313">
                  <c:v>2.1843265130883079E-5</c:v>
                </c:pt>
                <c:pt idx="53314">
                  <c:v>2.1845035007572729E-5</c:v>
                </c:pt>
                <c:pt idx="53315">
                  <c:v>2.184090044465847E-5</c:v>
                </c:pt>
                <c:pt idx="53316">
                  <c:v>2.1840374756720848E-5</c:v>
                </c:pt>
                <c:pt idx="53317">
                  <c:v>2.1839427063241601E-5</c:v>
                </c:pt>
                <c:pt idx="53318">
                  <c:v>2.1837911845068451E-5</c:v>
                </c:pt>
                <c:pt idx="53319">
                  <c:v>2.183610558859073E-5</c:v>
                </c:pt>
                <c:pt idx="53320">
                  <c:v>2.1834190192748789E-5</c:v>
                </c:pt>
                <c:pt idx="53321">
                  <c:v>2.1833577193319801E-5</c:v>
                </c:pt>
                <c:pt idx="53322">
                  <c:v>2.183191827498376E-5</c:v>
                </c:pt>
                <c:pt idx="53323">
                  <c:v>2.1831330741406418E-5</c:v>
                </c:pt>
                <c:pt idx="53324">
                  <c:v>2.1830308469361629E-5</c:v>
                </c:pt>
                <c:pt idx="53325">
                  <c:v>2.1829026081832129E-5</c:v>
                </c:pt>
                <c:pt idx="53326">
                  <c:v>2.1827070668223311E-5</c:v>
                </c:pt>
                <c:pt idx="53327">
                  <c:v>2.1825080693815831E-5</c:v>
                </c:pt>
                <c:pt idx="53328">
                  <c:v>2.1822965209139511E-5</c:v>
                </c:pt>
                <c:pt idx="53329">
                  <c:v>2.1827354430570271E-5</c:v>
                </c:pt>
                <c:pt idx="53330">
                  <c:v>2.1820203983224928E-5</c:v>
                </c:pt>
                <c:pt idx="53331">
                  <c:v>2.181950185331516E-5</c:v>
                </c:pt>
                <c:pt idx="53332">
                  <c:v>2.1818574168719351E-5</c:v>
                </c:pt>
                <c:pt idx="53333">
                  <c:v>2.1817140805069361E-5</c:v>
                </c:pt>
                <c:pt idx="53334">
                  <c:v>2.181527997890953E-5</c:v>
                </c:pt>
                <c:pt idx="53335">
                  <c:v>2.181374293286353E-5</c:v>
                </c:pt>
                <c:pt idx="53336">
                  <c:v>2.18131099245511E-5</c:v>
                </c:pt>
                <c:pt idx="53337">
                  <c:v>2.1812729755765758E-5</c:v>
                </c:pt>
                <c:pt idx="53338">
                  <c:v>2.1811867554788481E-5</c:v>
                </c:pt>
                <c:pt idx="53339">
                  <c:v>2.1810528778587471E-5</c:v>
                </c:pt>
                <c:pt idx="53340">
                  <c:v>2.180891715397593E-5</c:v>
                </c:pt>
                <c:pt idx="53341">
                  <c:v>2.180706906074192E-5</c:v>
                </c:pt>
                <c:pt idx="53342">
                  <c:v>2.1804789867019281E-5</c:v>
                </c:pt>
                <c:pt idx="53343">
                  <c:v>2.1804004063596949E-5</c:v>
                </c:pt>
                <c:pt idx="53344">
                  <c:v>2.1802236005896699E-5</c:v>
                </c:pt>
                <c:pt idx="53345">
                  <c:v>2.1801606635563079E-5</c:v>
                </c:pt>
                <c:pt idx="53346">
                  <c:v>2.1800720787723549E-5</c:v>
                </c:pt>
                <c:pt idx="53347">
                  <c:v>2.1799172827741131E-5</c:v>
                </c:pt>
                <c:pt idx="53348">
                  <c:v>2.1797344743390571E-5</c:v>
                </c:pt>
                <c:pt idx="53349">
                  <c:v>2.1795061911689121E-5</c:v>
                </c:pt>
                <c:pt idx="53350">
                  <c:v>2.179531293222681E-5</c:v>
                </c:pt>
                <c:pt idx="53351">
                  <c:v>2.1792840925627391E-5</c:v>
                </c:pt>
                <c:pt idx="53352">
                  <c:v>2.179194416385144E-5</c:v>
                </c:pt>
                <c:pt idx="53353">
                  <c:v>2.1791125618619841E-5</c:v>
                </c:pt>
                <c:pt idx="53354">
                  <c:v>2.1789848688058559E-5</c:v>
                </c:pt>
                <c:pt idx="53355">
                  <c:v>2.17881806747755E-5</c:v>
                </c:pt>
                <c:pt idx="53356">
                  <c:v>2.1786192519357431E-5</c:v>
                </c:pt>
                <c:pt idx="53357">
                  <c:v>2.1784120690426789E-5</c:v>
                </c:pt>
                <c:pt idx="53358">
                  <c:v>2.1787363948533311E-5</c:v>
                </c:pt>
                <c:pt idx="53359">
                  <c:v>2.1781335817649961E-5</c:v>
                </c:pt>
                <c:pt idx="53360">
                  <c:v>2.1780870156362649E-5</c:v>
                </c:pt>
                <c:pt idx="53361">
                  <c:v>2.1779584130854349E-5</c:v>
                </c:pt>
                <c:pt idx="53362">
                  <c:v>2.1778121663373892E-5</c:v>
                </c:pt>
                <c:pt idx="53363">
                  <c:v>2.177619353460614E-5</c:v>
                </c:pt>
                <c:pt idx="53364">
                  <c:v>2.1775189452455379E-5</c:v>
                </c:pt>
                <c:pt idx="53365">
                  <c:v>2.177413807658013E-5</c:v>
                </c:pt>
                <c:pt idx="53366">
                  <c:v>2.1773794287582859E-5</c:v>
                </c:pt>
                <c:pt idx="53367">
                  <c:v>2.1772937543573789E-5</c:v>
                </c:pt>
                <c:pt idx="53368">
                  <c:v>2.1771666069980711E-5</c:v>
                </c:pt>
                <c:pt idx="53369">
                  <c:v>2.1770056264358569E-5</c:v>
                </c:pt>
                <c:pt idx="53370">
                  <c:v>2.176814814447425E-5</c:v>
                </c:pt>
                <c:pt idx="53371">
                  <c:v>2.1766003555967469E-5</c:v>
                </c:pt>
                <c:pt idx="53372">
                  <c:v>2.1763886252301749E-5</c:v>
                </c:pt>
                <c:pt idx="53373">
                  <c:v>2.1769013983430341E-5</c:v>
                </c:pt>
                <c:pt idx="53374">
                  <c:v>2.1761377865914259E-5</c:v>
                </c:pt>
                <c:pt idx="53375">
                  <c:v>2.1762694814242419E-5</c:v>
                </c:pt>
                <c:pt idx="53376">
                  <c:v>2.1764190023532141E-5</c:v>
                </c:pt>
                <c:pt idx="53377">
                  <c:v>2.176486850657966E-5</c:v>
                </c:pt>
                <c:pt idx="53378">
                  <c:v>2.176412999688182E-5</c:v>
                </c:pt>
                <c:pt idx="53379">
                  <c:v>2.176250382035505E-5</c:v>
                </c:pt>
                <c:pt idx="53380">
                  <c:v>2.1760795789305121E-5</c:v>
                </c:pt>
                <c:pt idx="53381">
                  <c:v>2.1759116862085651E-5</c:v>
                </c:pt>
                <c:pt idx="53382">
                  <c:v>2.1757145077572201E-5</c:v>
                </c:pt>
                <c:pt idx="53383">
                  <c:v>2.1755358829977919E-5</c:v>
                </c:pt>
                <c:pt idx="53384">
                  <c:v>2.1753252440248619E-5</c:v>
                </c:pt>
                <c:pt idx="53385">
                  <c:v>2.1750844098278321E-5</c:v>
                </c:pt>
                <c:pt idx="53386">
                  <c:v>2.1748357539763671E-5</c:v>
                </c:pt>
                <c:pt idx="53387">
                  <c:v>2.1745629055658359E-5</c:v>
                </c:pt>
                <c:pt idx="53388">
                  <c:v>2.174649489461444E-5</c:v>
                </c:pt>
                <c:pt idx="53389">
                  <c:v>2.1741951059084389E-5</c:v>
                </c:pt>
                <c:pt idx="53390">
                  <c:v>2.174153269152157E-5</c:v>
                </c:pt>
                <c:pt idx="53391">
                  <c:v>2.1740546799264852E-5</c:v>
                </c:pt>
                <c:pt idx="53392">
                  <c:v>2.1738997020293031E-5</c:v>
                </c:pt>
                <c:pt idx="53393">
                  <c:v>2.173654320358764E-5</c:v>
                </c:pt>
                <c:pt idx="53394">
                  <c:v>2.1739086150773801E-5</c:v>
                </c:pt>
                <c:pt idx="53395">
                  <c:v>2.173342545574997E-5</c:v>
                </c:pt>
                <c:pt idx="53396">
                  <c:v>2.1732808818342161E-5</c:v>
                </c:pt>
                <c:pt idx="53397">
                  <c:v>2.1731795641244389E-5</c:v>
                </c:pt>
                <c:pt idx="53398">
                  <c:v>2.1730324078816921E-5</c:v>
                </c:pt>
                <c:pt idx="53399">
                  <c:v>2.1728526917286221E-5</c:v>
                </c:pt>
                <c:pt idx="53400">
                  <c:v>2.1726449631387371E-5</c:v>
                </c:pt>
                <c:pt idx="53401">
                  <c:v>2.1726174963987429E-5</c:v>
                </c:pt>
                <c:pt idx="53402">
                  <c:v>2.1725938495364971E-5</c:v>
                </c:pt>
                <c:pt idx="53403">
                  <c:v>2.1725316400988959E-5</c:v>
                </c:pt>
                <c:pt idx="53404">
                  <c:v>2.1724079488194551E-5</c:v>
                </c:pt>
                <c:pt idx="53405">
                  <c:v>2.172247150156181E-5</c:v>
                </c:pt>
                <c:pt idx="53406">
                  <c:v>2.1720545191783461E-5</c:v>
                </c:pt>
                <c:pt idx="53407">
                  <c:v>2.171842425013892E-5</c:v>
                </c:pt>
                <c:pt idx="53408">
                  <c:v>2.1716448827646669E-5</c:v>
                </c:pt>
                <c:pt idx="53409">
                  <c:v>2.1718444259022359E-5</c:v>
                </c:pt>
                <c:pt idx="53410">
                  <c:v>2.171351843571756E-5</c:v>
                </c:pt>
                <c:pt idx="53411">
                  <c:v>2.171271262341179E-5</c:v>
                </c:pt>
                <c:pt idx="53412">
                  <c:v>2.171177402487956E-5</c:v>
                </c:pt>
                <c:pt idx="53413">
                  <c:v>2.171052074118052E-5</c:v>
                </c:pt>
                <c:pt idx="53414">
                  <c:v>2.170883817598224E-5</c:v>
                </c:pt>
                <c:pt idx="53415">
                  <c:v>2.170698462578002E-5</c:v>
                </c:pt>
                <c:pt idx="53416">
                  <c:v>2.170472362195142E-5</c:v>
                </c:pt>
                <c:pt idx="53417">
                  <c:v>2.1708989152102731E-5</c:v>
                </c:pt>
                <c:pt idx="53418">
                  <c:v>2.1702200683648701E-5</c:v>
                </c:pt>
                <c:pt idx="53419">
                  <c:v>2.1701311197830361E-5</c:v>
                </c:pt>
                <c:pt idx="53420">
                  <c:v>2.1700379875255749E-5</c:v>
                </c:pt>
                <c:pt idx="53421">
                  <c:v>2.169896652048919E-5</c:v>
                </c:pt>
                <c:pt idx="53422">
                  <c:v>2.169716935895849E-5</c:v>
                </c:pt>
                <c:pt idx="53423">
                  <c:v>2.1696032490581271E-5</c:v>
                </c:pt>
                <c:pt idx="53424">
                  <c:v>2.169505751226097E-5</c:v>
                </c:pt>
                <c:pt idx="53425">
                  <c:v>2.1694440874853171E-5</c:v>
                </c:pt>
                <c:pt idx="53426">
                  <c:v>2.1693524104193781E-5</c:v>
                </c:pt>
                <c:pt idx="53427">
                  <c:v>2.1692363588954319E-5</c:v>
                </c:pt>
                <c:pt idx="53428">
                  <c:v>2.169081017200369E-5</c:v>
                </c:pt>
                <c:pt idx="53429">
                  <c:v>2.1689003915525969E-5</c:v>
                </c:pt>
                <c:pt idx="53430">
                  <c:v>2.168715764128137E-5</c:v>
                </c:pt>
                <c:pt idx="53431">
                  <c:v>2.168518767575733E-5</c:v>
                </c:pt>
                <c:pt idx="53432">
                  <c:v>2.168746505049057E-5</c:v>
                </c:pt>
                <c:pt idx="53433">
                  <c:v>2.1682251826860011E-5</c:v>
                </c:pt>
                <c:pt idx="53434">
                  <c:v>2.1681855287170041E-5</c:v>
                </c:pt>
                <c:pt idx="53435">
                  <c:v>2.1680929421563629E-5</c:v>
                </c:pt>
                <c:pt idx="53436">
                  <c:v>2.1679579731426198E-5</c:v>
                </c:pt>
                <c:pt idx="53437">
                  <c:v>2.1677784388884899E-5</c:v>
                </c:pt>
                <c:pt idx="53438">
                  <c:v>2.167550883314107E-5</c:v>
                </c:pt>
                <c:pt idx="53439">
                  <c:v>2.1676720280083831E-5</c:v>
                </c:pt>
                <c:pt idx="53440">
                  <c:v>2.1672987713827752E-5</c:v>
                </c:pt>
                <c:pt idx="53441">
                  <c:v>2.167240745620802E-5</c:v>
                </c:pt>
                <c:pt idx="53442">
                  <c:v>2.1671366994269189E-5</c:v>
                </c:pt>
                <c:pt idx="53443">
                  <c:v>2.1669997295248319E-5</c:v>
                </c:pt>
                <c:pt idx="53444">
                  <c:v>2.1668420231435451E-5</c:v>
                </c:pt>
                <c:pt idx="53445">
                  <c:v>2.166643935197499E-5</c:v>
                </c:pt>
                <c:pt idx="53446">
                  <c:v>2.166447120544035E-5</c:v>
                </c:pt>
                <c:pt idx="53447">
                  <c:v>2.1667909095413052E-5</c:v>
                </c:pt>
                <c:pt idx="53448">
                  <c:v>2.1662199287675321E-5</c:v>
                </c:pt>
                <c:pt idx="53449">
                  <c:v>2.1661433493136432E-5</c:v>
                </c:pt>
                <c:pt idx="53450">
                  <c:v>2.1660522179445248E-5</c:v>
                </c:pt>
                <c:pt idx="53451">
                  <c:v>2.165891055483371E-5</c:v>
                </c:pt>
                <c:pt idx="53452">
                  <c:v>2.1657091565430161E-5</c:v>
                </c:pt>
                <c:pt idx="53453">
                  <c:v>2.165525620512199E-5</c:v>
                </c:pt>
                <c:pt idx="53454">
                  <c:v>2.1657495381077752E-5</c:v>
                </c:pt>
                <c:pt idx="53455">
                  <c:v>2.165297155443113E-5</c:v>
                </c:pt>
                <c:pt idx="53456">
                  <c:v>2.1652338546118699E-5</c:v>
                </c:pt>
                <c:pt idx="53457">
                  <c:v>2.1651334463967938E-5</c:v>
                </c:pt>
                <c:pt idx="53458">
                  <c:v>2.1650303096976131E-5</c:v>
                </c:pt>
                <c:pt idx="53459">
                  <c:v>2.164858233300038E-5</c:v>
                </c:pt>
                <c:pt idx="53460">
                  <c:v>2.1646570530720058E-5</c:v>
                </c:pt>
                <c:pt idx="53461">
                  <c:v>2.1644495063810609E-5</c:v>
                </c:pt>
                <c:pt idx="53462">
                  <c:v>2.164606848964468E-5</c:v>
                </c:pt>
                <c:pt idx="53463">
                  <c:v>2.164198849641252E-5</c:v>
                </c:pt>
                <c:pt idx="53464">
                  <c:v>2.1641400962835181E-5</c:v>
                </c:pt>
                <c:pt idx="53465">
                  <c:v>2.164042052754667E-5</c:v>
                </c:pt>
                <c:pt idx="53466">
                  <c:v>2.1639043552568179E-5</c:v>
                </c:pt>
                <c:pt idx="53467">
                  <c:v>2.1637244572048079E-5</c:v>
                </c:pt>
                <c:pt idx="53468">
                  <c:v>2.163528915843926E-5</c:v>
                </c:pt>
                <c:pt idx="53469">
                  <c:v>2.163548197131604E-5</c:v>
                </c:pt>
                <c:pt idx="53470">
                  <c:v>2.1633013602695431E-5</c:v>
                </c:pt>
                <c:pt idx="53471">
                  <c:v>2.1632335119647909E-5</c:v>
                </c:pt>
                <c:pt idx="53472">
                  <c:v>2.1631298295687881E-5</c:v>
                </c:pt>
                <c:pt idx="53473">
                  <c:v>2.1630135961459022E-5</c:v>
                </c:pt>
                <c:pt idx="53474">
                  <c:v>2.162858254450839E-5</c:v>
                </c:pt>
                <c:pt idx="53475">
                  <c:v>2.1626747184200209E-5</c:v>
                </c:pt>
                <c:pt idx="53476">
                  <c:v>2.162466989830136E-5</c:v>
                </c:pt>
                <c:pt idx="53477">
                  <c:v>2.1624664441333149E-5</c:v>
                </c:pt>
                <c:pt idx="53478">
                  <c:v>2.1622225176543001E-5</c:v>
                </c:pt>
                <c:pt idx="53479">
                  <c:v>2.162150303774979E-5</c:v>
                </c:pt>
                <c:pt idx="53480">
                  <c:v>2.1620609913952649E-5</c:v>
                </c:pt>
                <c:pt idx="53481">
                  <c:v>2.1619185645249669E-5</c:v>
                </c:pt>
                <c:pt idx="53482">
                  <c:v>2.161728480132297E-5</c:v>
                </c:pt>
                <c:pt idx="53483">
                  <c:v>2.1615211153402921E-5</c:v>
                </c:pt>
                <c:pt idx="53484">
                  <c:v>2.1614241632050831E-5</c:v>
                </c:pt>
                <c:pt idx="53485">
                  <c:v>2.1612848286167718E-5</c:v>
                </c:pt>
                <c:pt idx="53486">
                  <c:v>2.161226620955858E-5</c:v>
                </c:pt>
                <c:pt idx="53487">
                  <c:v>2.1611447664326992E-5</c:v>
                </c:pt>
                <c:pt idx="53488">
                  <c:v>2.1610163457808081E-5</c:v>
                </c:pt>
                <c:pt idx="53489">
                  <c:v>2.1608339011436332E-5</c:v>
                </c:pt>
                <c:pt idx="53490">
                  <c:v>2.1606429072562609E-5</c:v>
                </c:pt>
                <c:pt idx="53491">
                  <c:v>2.1604579160339199E-5</c:v>
                </c:pt>
                <c:pt idx="53492">
                  <c:v>2.160461372113787E-5</c:v>
                </c:pt>
                <c:pt idx="53493">
                  <c:v>2.1601781554636549E-5</c:v>
                </c:pt>
                <c:pt idx="53494">
                  <c:v>2.1601212210953239E-5</c:v>
                </c:pt>
                <c:pt idx="53495">
                  <c:v>2.160036274290178E-5</c:v>
                </c:pt>
                <c:pt idx="53496">
                  <c:v>2.1599014871753749E-5</c:v>
                </c:pt>
                <c:pt idx="53497">
                  <c:v>2.159719770133961E-5</c:v>
                </c:pt>
                <c:pt idx="53498">
                  <c:v>2.159520408895332E-5</c:v>
                </c:pt>
                <c:pt idx="53499">
                  <c:v>2.159311770810746E-5</c:v>
                </c:pt>
                <c:pt idx="53500">
                  <c:v>2.1598099920083769E-5</c:v>
                </c:pt>
                <c:pt idx="53501">
                  <c:v>2.1590487449429929E-5</c:v>
                </c:pt>
                <c:pt idx="53502">
                  <c:v>2.1589876268990341E-5</c:v>
                </c:pt>
                <c:pt idx="53503">
                  <c:v>2.158892129955348E-5</c:v>
                </c:pt>
                <c:pt idx="53504">
                  <c:v>2.1587718947557729E-5</c:v>
                </c:pt>
                <c:pt idx="53505">
                  <c:v>2.1585801732726399E-5</c:v>
                </c:pt>
                <c:pt idx="53506">
                  <c:v>2.1583746274700388E-5</c:v>
                </c:pt>
                <c:pt idx="53507">
                  <c:v>2.1586565708275881E-5</c:v>
                </c:pt>
                <c:pt idx="53508">
                  <c:v>2.1581428882200271E-5</c:v>
                </c:pt>
                <c:pt idx="53509">
                  <c:v>2.1580841348622929E-5</c:v>
                </c:pt>
                <c:pt idx="53510">
                  <c:v>2.1579728127107959E-5</c:v>
                </c:pt>
                <c:pt idx="53511">
                  <c:v>2.1578603991656561E-5</c:v>
                </c:pt>
                <c:pt idx="53512">
                  <c:v>2.15768268390093E-5</c:v>
                </c:pt>
                <c:pt idx="53513">
                  <c:v>2.157520430046134E-5</c:v>
                </c:pt>
                <c:pt idx="53514">
                  <c:v>2.1573212507064451E-5</c:v>
                </c:pt>
                <c:pt idx="53515">
                  <c:v>2.1575899154413491E-5</c:v>
                </c:pt>
                <c:pt idx="53516">
                  <c:v>2.1570560420514081E-5</c:v>
                </c:pt>
                <c:pt idx="53517">
                  <c:v>2.1570231183432039E-5</c:v>
                </c:pt>
                <c:pt idx="53518">
                  <c:v>2.1569159798673351E-5</c:v>
                </c:pt>
                <c:pt idx="53519">
                  <c:v>2.156778646167368E-5</c:v>
                </c:pt>
                <c:pt idx="53520">
                  <c:v>2.1565836505033079E-5</c:v>
                </c:pt>
                <c:pt idx="53521">
                  <c:v>2.1563750124187209E-5</c:v>
                </c:pt>
                <c:pt idx="53522">
                  <c:v>2.156476148229558E-5</c:v>
                </c:pt>
                <c:pt idx="53523">
                  <c:v>2.1561683752224781E-5</c:v>
                </c:pt>
                <c:pt idx="53524">
                  <c:v>2.1561032554018311E-5</c:v>
                </c:pt>
                <c:pt idx="53525">
                  <c:v>2.156016671506222E-5</c:v>
                </c:pt>
                <c:pt idx="53526">
                  <c:v>2.1558733351412229E-5</c:v>
                </c:pt>
                <c:pt idx="53527">
                  <c:v>2.1557216314249669E-5</c:v>
                </c:pt>
                <c:pt idx="53528">
                  <c:v>2.1555053535848859E-5</c:v>
                </c:pt>
                <c:pt idx="53529">
                  <c:v>2.1553109036176469E-5</c:v>
                </c:pt>
                <c:pt idx="53530">
                  <c:v>2.1553763872361739E-5</c:v>
                </c:pt>
                <c:pt idx="53531">
                  <c:v>2.1550658857449889E-5</c:v>
                </c:pt>
                <c:pt idx="53532">
                  <c:v>2.1550131350522861E-5</c:v>
                </c:pt>
                <c:pt idx="53533">
                  <c:v>2.1549076336668801E-5</c:v>
                </c:pt>
                <c:pt idx="53534">
                  <c:v>2.1547606593230739E-5</c:v>
                </c:pt>
                <c:pt idx="53535">
                  <c:v>2.1545838535530489E-5</c:v>
                </c:pt>
                <c:pt idx="53536">
                  <c:v>2.1544006813201119E-5</c:v>
                </c:pt>
                <c:pt idx="53537">
                  <c:v>2.154261710529681E-5</c:v>
                </c:pt>
                <c:pt idx="53538">
                  <c:v>2.1541694877669219E-5</c:v>
                </c:pt>
                <c:pt idx="53539">
                  <c:v>2.1541045498452149E-5</c:v>
                </c:pt>
                <c:pt idx="53540">
                  <c:v>2.1540290617849681E-5</c:v>
                </c:pt>
                <c:pt idx="53541">
                  <c:v>2.153882815036923E-5</c:v>
                </c:pt>
                <c:pt idx="53542">
                  <c:v>2.153711102437228E-5</c:v>
                </c:pt>
                <c:pt idx="53543">
                  <c:v>2.1535168343689289E-5</c:v>
                </c:pt>
                <c:pt idx="53544">
                  <c:v>2.1533249309868548E-5</c:v>
                </c:pt>
                <c:pt idx="53545">
                  <c:v>2.1532643586397171E-5</c:v>
                </c:pt>
                <c:pt idx="53546">
                  <c:v>2.1530629965127449E-5</c:v>
                </c:pt>
                <c:pt idx="53547">
                  <c:v>2.1530026060645469E-5</c:v>
                </c:pt>
                <c:pt idx="53548">
                  <c:v>2.1529056539293379E-5</c:v>
                </c:pt>
                <c:pt idx="53549">
                  <c:v>2.152772503904998E-5</c:v>
                </c:pt>
                <c:pt idx="53550">
                  <c:v>2.1525949705392119E-5</c:v>
                </c:pt>
                <c:pt idx="53551">
                  <c:v>2.1523801478906531E-5</c:v>
                </c:pt>
                <c:pt idx="53552">
                  <c:v>2.1522004317375831E-5</c:v>
                </c:pt>
                <c:pt idx="53553">
                  <c:v>2.1521456801565361E-5</c:v>
                </c:pt>
                <c:pt idx="53554">
                  <c:v>2.152079105144367E-5</c:v>
                </c:pt>
                <c:pt idx="53555">
                  <c:v>2.1519781512324702E-5</c:v>
                </c:pt>
                <c:pt idx="53556">
                  <c:v>2.1518637367989871E-5</c:v>
                </c:pt>
                <c:pt idx="53557">
                  <c:v>2.1516985725611452E-5</c:v>
                </c:pt>
                <c:pt idx="53558">
                  <c:v>2.1515195840038359E-5</c:v>
                </c:pt>
                <c:pt idx="53559">
                  <c:v>2.1513224055524919E-5</c:v>
                </c:pt>
                <c:pt idx="53560">
                  <c:v>2.1511572413146499E-5</c:v>
                </c:pt>
                <c:pt idx="53561">
                  <c:v>2.1510471924557351E-5</c:v>
                </c:pt>
                <c:pt idx="53562">
                  <c:v>2.1510000806301829E-5</c:v>
                </c:pt>
                <c:pt idx="53563">
                  <c:v>2.150895488739479E-5</c:v>
                </c:pt>
                <c:pt idx="53564">
                  <c:v>2.1507452402147461E-5</c:v>
                </c:pt>
                <c:pt idx="53565">
                  <c:v>2.150575710402336E-5</c:v>
                </c:pt>
                <c:pt idx="53566">
                  <c:v>2.1503745301743041E-5</c:v>
                </c:pt>
                <c:pt idx="53567">
                  <c:v>2.1501859009731561E-5</c:v>
                </c:pt>
                <c:pt idx="53568">
                  <c:v>2.1506821212824431E-5</c:v>
                </c:pt>
                <c:pt idx="53569">
                  <c:v>2.1499119611689821E-5</c:v>
                </c:pt>
                <c:pt idx="53570">
                  <c:v>2.1498321075341661E-5</c:v>
                </c:pt>
                <c:pt idx="53571">
                  <c:v>2.149725878552999E-5</c:v>
                </c:pt>
                <c:pt idx="53572">
                  <c:v>2.149614192603622E-5</c:v>
                </c:pt>
                <c:pt idx="53573">
                  <c:v>2.1494523025467061E-5</c:v>
                </c:pt>
                <c:pt idx="53574">
                  <c:v>2.1492536689038388E-5</c:v>
                </c:pt>
                <c:pt idx="53575">
                  <c:v>2.1493107851711098E-5</c:v>
                </c:pt>
                <c:pt idx="53576">
                  <c:v>2.1490146536962129E-5</c:v>
                </c:pt>
                <c:pt idx="53577">
                  <c:v>2.148947169189341E-5</c:v>
                </c:pt>
                <c:pt idx="53578">
                  <c:v>2.1488316633622159E-5</c:v>
                </c:pt>
                <c:pt idx="53579">
                  <c:v>2.148715975636151E-5</c:v>
                </c:pt>
                <c:pt idx="53580">
                  <c:v>2.1485400793608281E-5</c:v>
                </c:pt>
                <c:pt idx="53581">
                  <c:v>2.148367639165372E-5</c:v>
                </c:pt>
                <c:pt idx="53582">
                  <c:v>2.1481579096871432E-5</c:v>
                </c:pt>
                <c:pt idx="53583">
                  <c:v>2.1483527234522629E-5</c:v>
                </c:pt>
                <c:pt idx="53584">
                  <c:v>2.1479130737134259E-5</c:v>
                </c:pt>
                <c:pt idx="53585">
                  <c:v>2.1478548660525121E-5</c:v>
                </c:pt>
                <c:pt idx="53586">
                  <c:v>2.1477642803802152E-5</c:v>
                </c:pt>
                <c:pt idx="53587">
                  <c:v>2.147620034520514E-5</c:v>
                </c:pt>
                <c:pt idx="53588">
                  <c:v>2.1474310415214859E-5</c:v>
                </c:pt>
                <c:pt idx="53589">
                  <c:v>2.1472333173733201E-5</c:v>
                </c:pt>
                <c:pt idx="53590">
                  <c:v>2.147209124814253E-5</c:v>
                </c:pt>
                <c:pt idx="53591">
                  <c:v>2.1470086721819829E-5</c:v>
                </c:pt>
                <c:pt idx="53592">
                  <c:v>2.14696101465961E-5</c:v>
                </c:pt>
                <c:pt idx="53593">
                  <c:v>2.1468651539180431E-5</c:v>
                </c:pt>
                <c:pt idx="53594">
                  <c:v>2.1467219994519841E-5</c:v>
                </c:pt>
                <c:pt idx="53595">
                  <c:v>2.1465690224431459E-5</c:v>
                </c:pt>
                <c:pt idx="53596">
                  <c:v>2.1463685698108751E-5</c:v>
                </c:pt>
                <c:pt idx="53597">
                  <c:v>2.1461702999658879E-5</c:v>
                </c:pt>
                <c:pt idx="53598">
                  <c:v>2.14611973206047E-5</c:v>
                </c:pt>
                <c:pt idx="53599">
                  <c:v>2.1459089111885991E-5</c:v>
                </c:pt>
                <c:pt idx="53600">
                  <c:v>2.145862890756689E-5</c:v>
                </c:pt>
                <c:pt idx="53601">
                  <c:v>2.1457473849295639E-5</c:v>
                </c:pt>
                <c:pt idx="53602">
                  <c:v>2.1456109607242979E-5</c:v>
                </c:pt>
                <c:pt idx="53603">
                  <c:v>2.1454185116454031E-5</c:v>
                </c:pt>
                <c:pt idx="53604">
                  <c:v>2.1452515284181569E-5</c:v>
                </c:pt>
                <c:pt idx="53605">
                  <c:v>2.145064354408532E-5</c:v>
                </c:pt>
                <c:pt idx="53606">
                  <c:v>2.1450032363645729E-5</c:v>
                </c:pt>
                <c:pt idx="53607">
                  <c:v>2.1449361156555821E-5</c:v>
                </c:pt>
                <c:pt idx="53608">
                  <c:v>2.1448722691275179E-5</c:v>
                </c:pt>
                <c:pt idx="53609">
                  <c:v>2.1447334802360271E-5</c:v>
                </c:pt>
                <c:pt idx="53610">
                  <c:v>2.1445568563649431E-5</c:v>
                </c:pt>
                <c:pt idx="53611">
                  <c:v>2.1443662262754511E-5</c:v>
                </c:pt>
                <c:pt idx="53612">
                  <c:v>2.1441557692014609E-5</c:v>
                </c:pt>
                <c:pt idx="53613">
                  <c:v>2.144039899576455E-5</c:v>
                </c:pt>
                <c:pt idx="53614">
                  <c:v>2.143897108908277E-5</c:v>
                </c:pt>
                <c:pt idx="53615">
                  <c:v>2.1438279873109419E-5</c:v>
                </c:pt>
                <c:pt idx="53616">
                  <c:v>2.1437395844259299E-5</c:v>
                </c:pt>
                <c:pt idx="53617">
                  <c:v>2.143600431736559E-5</c:v>
                </c:pt>
                <c:pt idx="53618">
                  <c:v>2.1434103473438881E-5</c:v>
                </c:pt>
                <c:pt idx="53619">
                  <c:v>2.143223719031084E-5</c:v>
                </c:pt>
                <c:pt idx="53620">
                  <c:v>2.143020719813649E-5</c:v>
                </c:pt>
                <c:pt idx="53621">
                  <c:v>2.143451638403349E-5</c:v>
                </c:pt>
                <c:pt idx="53622">
                  <c:v>2.142755511158612E-5</c:v>
                </c:pt>
                <c:pt idx="53623">
                  <c:v>2.1426945750135928E-5</c:v>
                </c:pt>
                <c:pt idx="53624">
                  <c:v>2.1426110833999701E-5</c:v>
                </c:pt>
                <c:pt idx="53625">
                  <c:v>2.1424695660243739E-5</c:v>
                </c:pt>
                <c:pt idx="53626">
                  <c:v>2.14228766708402E-5</c:v>
                </c:pt>
                <c:pt idx="53627">
                  <c:v>2.1420837583718821E-5</c:v>
                </c:pt>
                <c:pt idx="53628">
                  <c:v>2.1422500140033659E-5</c:v>
                </c:pt>
                <c:pt idx="53629">
                  <c:v>2.141845470760018E-5</c:v>
                </c:pt>
                <c:pt idx="53630">
                  <c:v>2.1417785319499671E-5</c:v>
                </c:pt>
                <c:pt idx="53631">
                  <c:v>2.1416788513306528E-5</c:v>
                </c:pt>
                <c:pt idx="53632">
                  <c:v>2.141543154721148E-5</c:v>
                </c:pt>
                <c:pt idx="53633">
                  <c:v>2.1413959984784011E-5</c:v>
                </c:pt>
                <c:pt idx="53634">
                  <c:v>2.141207005479373E-5</c:v>
                </c:pt>
                <c:pt idx="53635">
                  <c:v>2.1410005501820709E-5</c:v>
                </c:pt>
                <c:pt idx="53636">
                  <c:v>2.1412288333522159E-5</c:v>
                </c:pt>
                <c:pt idx="53637">
                  <c:v>2.140761353075504E-5</c:v>
                </c:pt>
                <c:pt idx="53638">
                  <c:v>2.140692777174991E-5</c:v>
                </c:pt>
                <c:pt idx="53639">
                  <c:v>2.1406174710136842E-5</c:v>
                </c:pt>
                <c:pt idx="53640">
                  <c:v>2.1404684957815331E-5</c:v>
                </c:pt>
                <c:pt idx="53641">
                  <c:v>2.1402815036708489E-5</c:v>
                </c:pt>
                <c:pt idx="53642">
                  <c:v>2.1400808691396381E-5</c:v>
                </c:pt>
                <c:pt idx="53643">
                  <c:v>2.140122523996979E-5</c:v>
                </c:pt>
                <c:pt idx="53644">
                  <c:v>2.1398480384959839E-5</c:v>
                </c:pt>
                <c:pt idx="53645">
                  <c:v>2.1397781893028881E-5</c:v>
                </c:pt>
                <c:pt idx="53646">
                  <c:v>2.1396908778115179E-5</c:v>
                </c:pt>
                <c:pt idx="53647">
                  <c:v>2.1395613657659851E-5</c:v>
                </c:pt>
                <c:pt idx="53648">
                  <c:v>2.139391835953575E-5</c:v>
                </c:pt>
                <c:pt idx="53649">
                  <c:v>2.13920975511428E-5</c:v>
                </c:pt>
                <c:pt idx="53650">
                  <c:v>2.13900984817883E-5</c:v>
                </c:pt>
                <c:pt idx="53651">
                  <c:v>2.139012576662935E-5</c:v>
                </c:pt>
                <c:pt idx="53652">
                  <c:v>2.138733543688431E-5</c:v>
                </c:pt>
                <c:pt idx="53653">
                  <c:v>2.1387024389696311E-5</c:v>
                </c:pt>
                <c:pt idx="53654">
                  <c:v>2.1385969375842251E-5</c:v>
                </c:pt>
                <c:pt idx="53655">
                  <c:v>2.138447780453134E-5</c:v>
                </c:pt>
                <c:pt idx="53656">
                  <c:v>2.138262607331853E-5</c:v>
                </c:pt>
                <c:pt idx="53657">
                  <c:v>2.1380736143328249E-5</c:v>
                </c:pt>
                <c:pt idx="53658">
                  <c:v>2.137948831659742E-5</c:v>
                </c:pt>
                <c:pt idx="53659">
                  <c:v>2.137854426109698E-5</c:v>
                </c:pt>
                <c:pt idx="53660">
                  <c:v>2.1377698431024331E-5</c:v>
                </c:pt>
                <c:pt idx="53661">
                  <c:v>2.1376928998506631E-5</c:v>
                </c:pt>
                <c:pt idx="53662">
                  <c:v>2.1375739379436709E-5</c:v>
                </c:pt>
                <c:pt idx="53663">
                  <c:v>2.1374000425566919E-5</c:v>
                </c:pt>
                <c:pt idx="53664">
                  <c:v>2.137206683983095E-5</c:v>
                </c:pt>
                <c:pt idx="53665">
                  <c:v>2.1369967726059261E-5</c:v>
                </c:pt>
                <c:pt idx="53666">
                  <c:v>2.1369591195252721E-5</c:v>
                </c:pt>
                <c:pt idx="53667">
                  <c:v>2.136733382940292E-5</c:v>
                </c:pt>
                <c:pt idx="53668">
                  <c:v>2.1366600776673291E-5</c:v>
                </c:pt>
                <c:pt idx="53669">
                  <c:v>2.1365814973250959E-5</c:v>
                </c:pt>
                <c:pt idx="53670">
                  <c:v>2.136424700438511E-5</c:v>
                </c:pt>
                <c:pt idx="53671">
                  <c:v>2.1362555344239809E-5</c:v>
                </c:pt>
                <c:pt idx="53672">
                  <c:v>2.136054536094889E-5</c:v>
                </c:pt>
                <c:pt idx="53673">
                  <c:v>2.1358899175538681E-5</c:v>
                </c:pt>
                <c:pt idx="53674">
                  <c:v>2.1358155208872631E-5</c:v>
                </c:pt>
                <c:pt idx="53675">
                  <c:v>2.1357540390454229E-5</c:v>
                </c:pt>
                <c:pt idx="53676">
                  <c:v>2.135671820724383E-5</c:v>
                </c:pt>
                <c:pt idx="53677">
                  <c:v>2.135532122338191E-5</c:v>
                </c:pt>
                <c:pt idx="53678">
                  <c:v>2.1353642296162431E-5</c:v>
                </c:pt>
                <c:pt idx="53679">
                  <c:v>2.1351774194044989E-5</c:v>
                </c:pt>
                <c:pt idx="53680">
                  <c:v>2.134972964995541E-5</c:v>
                </c:pt>
                <c:pt idx="53681">
                  <c:v>2.1349225789890621E-5</c:v>
                </c:pt>
                <c:pt idx="53682">
                  <c:v>2.1347113943193111E-5</c:v>
                </c:pt>
                <c:pt idx="53683">
                  <c:v>2.1346460925997231E-5</c:v>
                </c:pt>
                <c:pt idx="53684">
                  <c:v>2.1345529603422619E-5</c:v>
                </c:pt>
                <c:pt idx="53685">
                  <c:v>2.1344103515730239E-5</c:v>
                </c:pt>
                <c:pt idx="53686">
                  <c:v>2.134219357685652E-5</c:v>
                </c:pt>
                <c:pt idx="53687">
                  <c:v>2.1340270905056968E-5</c:v>
                </c:pt>
                <c:pt idx="53688">
                  <c:v>2.1339250452001579E-5</c:v>
                </c:pt>
                <c:pt idx="53689">
                  <c:v>2.1337809812393971E-5</c:v>
                </c:pt>
                <c:pt idx="53690">
                  <c:v>2.1337138605304059E-5</c:v>
                </c:pt>
                <c:pt idx="53691">
                  <c:v>2.1336441932362501E-5</c:v>
                </c:pt>
                <c:pt idx="53692">
                  <c:v>2.1334999473765489E-5</c:v>
                </c:pt>
                <c:pt idx="53693">
                  <c:v>2.1333307813620191E-5</c:v>
                </c:pt>
                <c:pt idx="53694">
                  <c:v>2.133129601133987E-5</c:v>
                </c:pt>
                <c:pt idx="53695">
                  <c:v>2.132938425347675E-5</c:v>
                </c:pt>
                <c:pt idx="53696">
                  <c:v>2.1328953152988109E-5</c:v>
                </c:pt>
                <c:pt idx="53697">
                  <c:v>2.1326884962036271E-5</c:v>
                </c:pt>
                <c:pt idx="53698">
                  <c:v>2.132630652340595E-5</c:v>
                </c:pt>
                <c:pt idx="53699">
                  <c:v>2.1325295165297579E-5</c:v>
                </c:pt>
                <c:pt idx="53700">
                  <c:v>2.132379813701846E-5</c:v>
                </c:pt>
                <c:pt idx="53701">
                  <c:v>2.132185545633547E-5</c:v>
                </c:pt>
                <c:pt idx="53702">
                  <c:v>2.1319925508578311E-5</c:v>
                </c:pt>
                <c:pt idx="53703">
                  <c:v>2.1318759536370638E-5</c:v>
                </c:pt>
                <c:pt idx="53704">
                  <c:v>2.1317640857887451E-5</c:v>
                </c:pt>
                <c:pt idx="53705">
                  <c:v>2.1316966012818739E-5</c:v>
                </c:pt>
                <c:pt idx="53706">
                  <c:v>2.1316143829608339E-5</c:v>
                </c:pt>
                <c:pt idx="53707">
                  <c:v>2.1314852347131819E-5</c:v>
                </c:pt>
                <c:pt idx="53708">
                  <c:v>2.1313217075658031E-5</c:v>
                </c:pt>
                <c:pt idx="53709">
                  <c:v>2.1311081582098271E-5</c:v>
                </c:pt>
                <c:pt idx="53710">
                  <c:v>2.1309208023012619E-5</c:v>
                </c:pt>
                <c:pt idx="53711">
                  <c:v>2.1308696886990219E-5</c:v>
                </c:pt>
                <c:pt idx="53712">
                  <c:v>2.130656503140926E-5</c:v>
                </c:pt>
                <c:pt idx="53713">
                  <c:v>2.1305835616658438E-5</c:v>
                </c:pt>
                <c:pt idx="53714">
                  <c:v>2.1304987967596389E-5</c:v>
                </c:pt>
                <c:pt idx="53715">
                  <c:v>2.1303530957084149E-5</c:v>
                </c:pt>
                <c:pt idx="53716">
                  <c:v>2.1301666492945511E-5</c:v>
                </c:pt>
                <c:pt idx="53717">
                  <c:v>2.129974200215656E-5</c:v>
                </c:pt>
                <c:pt idx="53718">
                  <c:v>2.1298297724570151E-5</c:v>
                </c:pt>
                <c:pt idx="53719">
                  <c:v>2.129748827428557E-5</c:v>
                </c:pt>
                <c:pt idx="53720">
                  <c:v>2.1296760678524151E-5</c:v>
                </c:pt>
                <c:pt idx="53721">
                  <c:v>2.1295938495313749E-5</c:v>
                </c:pt>
                <c:pt idx="53722">
                  <c:v>2.129469066858292E-5</c:v>
                </c:pt>
                <c:pt idx="53723">
                  <c:v>2.1292873498168771E-5</c:v>
                </c:pt>
                <c:pt idx="53724">
                  <c:v>2.129095810232684E-5</c:v>
                </c:pt>
                <c:pt idx="53725">
                  <c:v>2.1288884454406801E-5</c:v>
                </c:pt>
                <c:pt idx="53726">
                  <c:v>2.1288342395564541E-5</c:v>
                </c:pt>
                <c:pt idx="53727">
                  <c:v>2.1286323317326609E-5</c:v>
                </c:pt>
                <c:pt idx="53728">
                  <c:v>2.128556843672413E-5</c:v>
                </c:pt>
                <c:pt idx="53729">
                  <c:v>2.1284617105266079E-5</c:v>
                </c:pt>
                <c:pt idx="53730">
                  <c:v>2.1283291061990891E-5</c:v>
                </c:pt>
                <c:pt idx="53731">
                  <c:v>2.1281468434608541E-5</c:v>
                </c:pt>
                <c:pt idx="53732">
                  <c:v>2.127945481333882E-5</c:v>
                </c:pt>
                <c:pt idx="53733">
                  <c:v>2.1277730411384251E-5</c:v>
                </c:pt>
                <c:pt idx="53734">
                  <c:v>2.1277155610732731E-5</c:v>
                </c:pt>
                <c:pt idx="53735">
                  <c:v>2.1276484403642829E-5</c:v>
                </c:pt>
                <c:pt idx="53736">
                  <c:v>2.1275698600220491E-5</c:v>
                </c:pt>
                <c:pt idx="53737">
                  <c:v>2.127437801391352E-5</c:v>
                </c:pt>
                <c:pt idx="53738">
                  <c:v>2.1272548110573549E-5</c:v>
                </c:pt>
                <c:pt idx="53739">
                  <c:v>2.1270659999572669E-5</c:v>
                </c:pt>
                <c:pt idx="53740">
                  <c:v>2.1268653654260561E-5</c:v>
                </c:pt>
                <c:pt idx="53741">
                  <c:v>2.1268197087920271E-5</c:v>
                </c:pt>
                <c:pt idx="53742">
                  <c:v>2.126598883478437E-5</c:v>
                </c:pt>
                <c:pt idx="53743">
                  <c:v>2.1265286704874601E-5</c:v>
                </c:pt>
                <c:pt idx="53744">
                  <c:v>2.1264489987515841E-5</c:v>
                </c:pt>
                <c:pt idx="53745">
                  <c:v>2.1262929294607599E-5</c:v>
                </c:pt>
                <c:pt idx="53746">
                  <c:v>2.126116851286497E-5</c:v>
                </c:pt>
                <c:pt idx="53747">
                  <c:v>2.1259211280266751E-5</c:v>
                </c:pt>
                <c:pt idx="53748">
                  <c:v>2.1257626940496269E-5</c:v>
                </c:pt>
                <c:pt idx="53749">
                  <c:v>2.1256726540741511E-5</c:v>
                </c:pt>
                <c:pt idx="53750">
                  <c:v>2.1256280888337639E-5</c:v>
                </c:pt>
                <c:pt idx="53751">
                  <c:v>2.1255402316455729E-5</c:v>
                </c:pt>
                <c:pt idx="53752">
                  <c:v>2.1253972590784539E-5</c:v>
                </c:pt>
                <c:pt idx="53753">
                  <c:v>2.1252286387607459E-5</c:v>
                </c:pt>
                <c:pt idx="53754">
                  <c:v>2.1250325517030429E-5</c:v>
                </c:pt>
                <c:pt idx="53755">
                  <c:v>2.1248393750283871E-5</c:v>
                </c:pt>
                <c:pt idx="53756">
                  <c:v>2.1248091798042879E-5</c:v>
                </c:pt>
                <c:pt idx="53757">
                  <c:v>2.1245743482722901E-5</c:v>
                </c:pt>
                <c:pt idx="53758">
                  <c:v>2.124516140611377E-5</c:v>
                </c:pt>
                <c:pt idx="53759">
                  <c:v>2.124408092640806E-5</c:v>
                </c:pt>
                <c:pt idx="53760">
                  <c:v>2.1242605726001781E-5</c:v>
                </c:pt>
                <c:pt idx="53761">
                  <c:v>2.1240848582237959E-5</c:v>
                </c:pt>
                <c:pt idx="53762">
                  <c:v>2.1238896806607951E-5</c:v>
                </c:pt>
                <c:pt idx="53763">
                  <c:v>2.123755075444933E-5</c:v>
                </c:pt>
                <c:pt idx="53764">
                  <c:v>2.1236488464637659E-5</c:v>
                </c:pt>
                <c:pt idx="53765">
                  <c:v>2.1235820895526562E-5</c:v>
                </c:pt>
                <c:pt idx="53766">
                  <c:v>2.1234905943856571E-5</c:v>
                </c:pt>
                <c:pt idx="53767">
                  <c:v>2.1233659936115149E-5</c:v>
                </c:pt>
                <c:pt idx="53768">
                  <c:v>2.1232006474747319E-5</c:v>
                </c:pt>
                <c:pt idx="53769">
                  <c:v>2.1229978301562369E-5</c:v>
                </c:pt>
                <c:pt idx="53770">
                  <c:v>2.1228166588116441E-5</c:v>
                </c:pt>
                <c:pt idx="53771">
                  <c:v>2.1227573597570881E-5</c:v>
                </c:pt>
                <c:pt idx="53772">
                  <c:v>2.1225523596513088E-5</c:v>
                </c:pt>
                <c:pt idx="53773">
                  <c:v>2.1224923330009912E-5</c:v>
                </c:pt>
                <c:pt idx="53774">
                  <c:v>2.122396836057305E-5</c:v>
                </c:pt>
                <c:pt idx="53775">
                  <c:v>2.122245678037871E-5</c:v>
                </c:pt>
                <c:pt idx="53776">
                  <c:v>2.1220606868155301E-5</c:v>
                </c:pt>
                <c:pt idx="53777">
                  <c:v>2.1218542315182279E-5</c:v>
                </c:pt>
                <c:pt idx="53778">
                  <c:v>2.121792203979567E-5</c:v>
                </c:pt>
                <c:pt idx="53779">
                  <c:v>2.1216241293586791E-5</c:v>
                </c:pt>
                <c:pt idx="53780">
                  <c:v>2.121560464729555E-5</c:v>
                </c:pt>
                <c:pt idx="53781">
                  <c:v>2.1214566004346121E-5</c:v>
                </c:pt>
                <c:pt idx="53782">
                  <c:v>2.1213312720647078E-5</c:v>
                </c:pt>
                <c:pt idx="53783">
                  <c:v>2.1211764760664661E-5</c:v>
                </c:pt>
                <c:pt idx="53784">
                  <c:v>2.1209742044447921E-5</c:v>
                </c:pt>
                <c:pt idx="53785">
                  <c:v>2.1207901227171529E-5</c:v>
                </c:pt>
                <c:pt idx="53786">
                  <c:v>2.1207155441516079E-5</c:v>
                </c:pt>
                <c:pt idx="53787">
                  <c:v>2.1205189113970849E-5</c:v>
                </c:pt>
                <c:pt idx="53788">
                  <c:v>2.1204614313319329E-5</c:v>
                </c:pt>
                <c:pt idx="53789">
                  <c:v>2.1203579308348711E-5</c:v>
                </c:pt>
                <c:pt idx="53790">
                  <c:v>2.1201980416662991E-5</c:v>
                </c:pt>
                <c:pt idx="53791">
                  <c:v>2.1200152332312431E-5</c:v>
                </c:pt>
                <c:pt idx="53792">
                  <c:v>2.119837881764397E-5</c:v>
                </c:pt>
                <c:pt idx="53793">
                  <c:v>2.1197873138589781E-5</c:v>
                </c:pt>
                <c:pt idx="53794">
                  <c:v>2.1196045054239221E-5</c:v>
                </c:pt>
                <c:pt idx="53795">
                  <c:v>2.119532473443542E-5</c:v>
                </c:pt>
                <c:pt idx="53796">
                  <c:v>2.1194462533458139E-5</c:v>
                </c:pt>
                <c:pt idx="53797">
                  <c:v>2.1193134671193551E-5</c:v>
                </c:pt>
                <c:pt idx="53798">
                  <c:v>2.1191393898334351E-5</c:v>
                </c:pt>
                <c:pt idx="53799">
                  <c:v>2.1189440303714949E-5</c:v>
                </c:pt>
                <c:pt idx="53800">
                  <c:v>2.1187441234360449E-5</c:v>
                </c:pt>
                <c:pt idx="53801">
                  <c:v>2.1187626771279611E-5</c:v>
                </c:pt>
                <c:pt idx="53802">
                  <c:v>2.118476368195843E-5</c:v>
                </c:pt>
                <c:pt idx="53803">
                  <c:v>2.1184247088967819E-5</c:v>
                </c:pt>
                <c:pt idx="53804">
                  <c:v>2.118320117006078E-5</c:v>
                </c:pt>
                <c:pt idx="53805">
                  <c:v>2.118174415954854E-5</c:v>
                </c:pt>
                <c:pt idx="53806">
                  <c:v>2.1179912437219169E-5</c:v>
                </c:pt>
                <c:pt idx="53807">
                  <c:v>2.1177875169087201E-5</c:v>
                </c:pt>
                <c:pt idx="53808">
                  <c:v>2.1178113456699069E-5</c:v>
                </c:pt>
                <c:pt idx="53809">
                  <c:v>2.1175483198021539E-5</c:v>
                </c:pt>
                <c:pt idx="53810">
                  <c:v>2.117483563779388E-5</c:v>
                </c:pt>
                <c:pt idx="53811">
                  <c:v>2.1173964341869581E-5</c:v>
                </c:pt>
                <c:pt idx="53812">
                  <c:v>2.1172694687265899E-5</c:v>
                </c:pt>
                <c:pt idx="53813">
                  <c:v>2.117099029419478E-5</c:v>
                </c:pt>
                <c:pt idx="53814">
                  <c:v>2.1169033061596562E-5</c:v>
                </c:pt>
                <c:pt idx="53815">
                  <c:v>2.1166977603570562E-5</c:v>
                </c:pt>
                <c:pt idx="53816">
                  <c:v>2.1168600142118521E-5</c:v>
                </c:pt>
                <c:pt idx="53817">
                  <c:v>2.1164460122236051E-5</c:v>
                </c:pt>
                <c:pt idx="53818">
                  <c:v>2.1163919882383201E-5</c:v>
                </c:pt>
                <c:pt idx="53819">
                  <c:v>2.1162952180020511E-5</c:v>
                </c:pt>
                <c:pt idx="53820">
                  <c:v>2.1161389668122869E-5</c:v>
                </c:pt>
                <c:pt idx="53821">
                  <c:v>2.1159468815312721E-5</c:v>
                </c:pt>
                <c:pt idx="53822">
                  <c:v>2.1157642549951561E-5</c:v>
                </c:pt>
                <c:pt idx="53823">
                  <c:v>2.1158200979698449E-5</c:v>
                </c:pt>
                <c:pt idx="53824">
                  <c:v>2.115521419909783E-5</c:v>
                </c:pt>
                <c:pt idx="53825">
                  <c:v>2.1154619389562871E-5</c:v>
                </c:pt>
                <c:pt idx="53826">
                  <c:v>2.1153718989808109E-5</c:v>
                </c:pt>
                <c:pt idx="53827">
                  <c:v>2.1152409317437559E-5</c:v>
                </c:pt>
                <c:pt idx="53828">
                  <c:v>2.11505303013837E-5</c:v>
                </c:pt>
                <c:pt idx="53829">
                  <c:v>2.1148778614588078E-5</c:v>
                </c:pt>
                <c:pt idx="53830">
                  <c:v>2.1146857761777941E-5</c:v>
                </c:pt>
                <c:pt idx="53831">
                  <c:v>2.1148436644580219E-5</c:v>
                </c:pt>
                <c:pt idx="53832">
                  <c:v>2.114405833708588E-5</c:v>
                </c:pt>
                <c:pt idx="53833">
                  <c:v>2.1143578123883341E-5</c:v>
                </c:pt>
                <c:pt idx="53834">
                  <c:v>2.1142472178325988E-5</c:v>
                </c:pt>
                <c:pt idx="53835">
                  <c:v>2.114103335770778E-5</c:v>
                </c:pt>
                <c:pt idx="53836">
                  <c:v>2.1139110685908239E-5</c:v>
                </c:pt>
                <c:pt idx="53837">
                  <c:v>2.113724076480139E-5</c:v>
                </c:pt>
                <c:pt idx="53838">
                  <c:v>2.113818118232302E-5</c:v>
                </c:pt>
                <c:pt idx="53839">
                  <c:v>2.1134770577191379E-5</c:v>
                </c:pt>
                <c:pt idx="53840">
                  <c:v>2.1134417693247091E-5</c:v>
                </c:pt>
                <c:pt idx="53841">
                  <c:v>2.1133237169124189E-5</c:v>
                </c:pt>
                <c:pt idx="53842">
                  <c:v>2.1131885659997351E-5</c:v>
                </c:pt>
                <c:pt idx="53843">
                  <c:v>2.1130204913788478E-5</c:v>
                </c:pt>
                <c:pt idx="53844">
                  <c:v>2.1128484149812721E-5</c:v>
                </c:pt>
                <c:pt idx="53845">
                  <c:v>2.1126486899447631E-5</c:v>
                </c:pt>
                <c:pt idx="53846">
                  <c:v>2.1128775188117291E-5</c:v>
                </c:pt>
                <c:pt idx="53847">
                  <c:v>2.1123834812897261E-5</c:v>
                </c:pt>
                <c:pt idx="53848">
                  <c:v>2.1123265469213951E-5</c:v>
                </c:pt>
                <c:pt idx="53849">
                  <c:v>2.1122330508660528E-5</c:v>
                </c:pt>
                <c:pt idx="53850">
                  <c:v>2.1120755263837051E-5</c:v>
                </c:pt>
                <c:pt idx="53851">
                  <c:v>2.1118985387147401E-5</c:v>
                </c:pt>
                <c:pt idx="53852">
                  <c:v>2.1116793504916131E-5</c:v>
                </c:pt>
                <c:pt idx="53853">
                  <c:v>2.1118572476552799E-5</c:v>
                </c:pt>
                <c:pt idx="53854">
                  <c:v>2.1114539777045142E-5</c:v>
                </c:pt>
                <c:pt idx="53855">
                  <c:v>2.1113890397828069E-5</c:v>
                </c:pt>
                <c:pt idx="53856">
                  <c:v>2.111295907525346E-5</c:v>
                </c:pt>
                <c:pt idx="53857">
                  <c:v>2.1111720343469639E-5</c:v>
                </c:pt>
                <c:pt idx="53858">
                  <c:v>2.1109925000928339E-5</c:v>
                </c:pt>
                <c:pt idx="53859">
                  <c:v>2.1108038708916869E-5</c:v>
                </c:pt>
                <c:pt idx="53860">
                  <c:v>2.1106092390255071E-5</c:v>
                </c:pt>
                <c:pt idx="53861">
                  <c:v>2.110978857672308E-5</c:v>
                </c:pt>
                <c:pt idx="53862">
                  <c:v>2.1103305698488839E-5</c:v>
                </c:pt>
                <c:pt idx="53863">
                  <c:v>2.110280547640286E-5</c:v>
                </c:pt>
                <c:pt idx="53864">
                  <c:v>2.1101732272654768E-5</c:v>
                </c:pt>
                <c:pt idx="53865">
                  <c:v>2.110049172188155E-5</c:v>
                </c:pt>
                <c:pt idx="53866">
                  <c:v>2.1098619981785301E-5</c:v>
                </c:pt>
                <c:pt idx="53867">
                  <c:v>2.1096604541526179E-5</c:v>
                </c:pt>
                <c:pt idx="53868">
                  <c:v>2.1098656361573379E-5</c:v>
                </c:pt>
                <c:pt idx="53869">
                  <c:v>2.1094119802000929E-5</c:v>
                </c:pt>
                <c:pt idx="53870">
                  <c:v>2.1093574105179869E-5</c:v>
                </c:pt>
                <c:pt idx="53871">
                  <c:v>2.1092482711537741E-5</c:v>
                </c:pt>
                <c:pt idx="53872">
                  <c:v>2.1091173039167191E-5</c:v>
                </c:pt>
                <c:pt idx="53873">
                  <c:v>2.108956505253445E-5</c:v>
                </c:pt>
                <c:pt idx="53874">
                  <c:v>2.108765511366073E-5</c:v>
                </c:pt>
                <c:pt idx="53875">
                  <c:v>2.1085608750581741E-5</c:v>
                </c:pt>
                <c:pt idx="53876">
                  <c:v>2.1089348592795432E-5</c:v>
                </c:pt>
                <c:pt idx="53877">
                  <c:v>2.108306034642737E-5</c:v>
                </c:pt>
                <c:pt idx="53878">
                  <c:v>2.108251828758512E-5</c:v>
                </c:pt>
                <c:pt idx="53879">
                  <c:v>2.108146327373106E-5</c:v>
                </c:pt>
                <c:pt idx="53880">
                  <c:v>2.1080073565826751E-5</c:v>
                </c:pt>
                <c:pt idx="53881">
                  <c:v>2.1078103600302711E-5</c:v>
                </c:pt>
                <c:pt idx="53882">
                  <c:v>2.107612635882106E-5</c:v>
                </c:pt>
                <c:pt idx="53883">
                  <c:v>2.107983709720429E-5</c:v>
                </c:pt>
                <c:pt idx="53884">
                  <c:v>2.1073808966320939E-5</c:v>
                </c:pt>
                <c:pt idx="53885">
                  <c:v>2.107313412125222E-5</c:v>
                </c:pt>
                <c:pt idx="53886">
                  <c:v>2.1072150047984909E-5</c:v>
                </c:pt>
                <c:pt idx="53887">
                  <c:v>2.1070871298434209E-5</c:v>
                </c:pt>
                <c:pt idx="53888">
                  <c:v>2.1069010472274389E-5</c:v>
                </c:pt>
                <c:pt idx="53889">
                  <c:v>2.106742067553569E-5</c:v>
                </c:pt>
                <c:pt idx="53890">
                  <c:v>2.106614192598499E-5</c:v>
                </c:pt>
                <c:pt idx="53891">
                  <c:v>2.106488136632834E-5</c:v>
                </c:pt>
                <c:pt idx="53892">
                  <c:v>2.1064308384666219E-5</c:v>
                </c:pt>
                <c:pt idx="53893">
                  <c:v>2.1063417079858478E-5</c:v>
                </c:pt>
                <c:pt idx="53894">
                  <c:v>2.1062194718979299E-5</c:v>
                </c:pt>
                <c:pt idx="53895">
                  <c:v>2.106020656356122E-5</c:v>
                </c:pt>
                <c:pt idx="53896">
                  <c:v>2.1058373022242449E-5</c:v>
                </c:pt>
                <c:pt idx="53897">
                  <c:v>2.1056603145552799E-5</c:v>
                </c:pt>
                <c:pt idx="53898">
                  <c:v>2.1057621779618781E-5</c:v>
                </c:pt>
                <c:pt idx="53899">
                  <c:v>2.1053763703093861E-5</c:v>
                </c:pt>
                <c:pt idx="53900">
                  <c:v>2.105319072143175E-5</c:v>
                </c:pt>
                <c:pt idx="53901">
                  <c:v>2.1052223019069061E-5</c:v>
                </c:pt>
                <c:pt idx="53902">
                  <c:v>2.105082057823893E-5</c:v>
                </c:pt>
                <c:pt idx="53903">
                  <c:v>2.104899431287777E-5</c:v>
                </c:pt>
                <c:pt idx="53904">
                  <c:v>2.1046922483947131E-5</c:v>
                </c:pt>
                <c:pt idx="53905">
                  <c:v>2.1047319023637101E-5</c:v>
                </c:pt>
                <c:pt idx="53906">
                  <c:v>2.1044477762188759E-5</c:v>
                </c:pt>
                <c:pt idx="53907">
                  <c:v>2.104380109813064E-5</c:v>
                </c:pt>
                <c:pt idx="53908">
                  <c:v>2.1042767912149429E-5</c:v>
                </c:pt>
                <c:pt idx="53909">
                  <c:v>2.104146005876828E-5</c:v>
                </c:pt>
                <c:pt idx="53910">
                  <c:v>2.1039650164311748E-5</c:v>
                </c:pt>
                <c:pt idx="53911">
                  <c:v>2.1037900296505541E-5</c:v>
                </c:pt>
                <c:pt idx="53912">
                  <c:v>2.103592305502389E-5</c:v>
                </c:pt>
                <c:pt idx="53913">
                  <c:v>2.103903898387216E-5</c:v>
                </c:pt>
                <c:pt idx="53914">
                  <c:v>2.1033278244431131E-5</c:v>
                </c:pt>
                <c:pt idx="53915">
                  <c:v>2.103275983245112E-5</c:v>
                </c:pt>
                <c:pt idx="53916">
                  <c:v>2.1031655705883171E-5</c:v>
                </c:pt>
                <c:pt idx="53917">
                  <c:v>2.1030244170106019E-5</c:v>
                </c:pt>
                <c:pt idx="53918">
                  <c:v>2.102817052218597E-5</c:v>
                </c:pt>
                <c:pt idx="53919">
                  <c:v>2.1026206013630141E-5</c:v>
                </c:pt>
                <c:pt idx="53920">
                  <c:v>2.1029998606536541E-5</c:v>
                </c:pt>
                <c:pt idx="53921">
                  <c:v>2.1023835870437321E-5</c:v>
                </c:pt>
                <c:pt idx="53922">
                  <c:v>2.102306279994082E-5</c:v>
                </c:pt>
                <c:pt idx="53923">
                  <c:v>2.102217877109069E-5</c:v>
                </c:pt>
                <c:pt idx="53924">
                  <c:v>2.1020818167016841E-5</c:v>
                </c:pt>
                <c:pt idx="53925">
                  <c:v>2.1018999177613299E-5</c:v>
                </c:pt>
                <c:pt idx="53926">
                  <c:v>2.1017258404754099E-5</c:v>
                </c:pt>
                <c:pt idx="53927">
                  <c:v>2.1016452592448331E-5</c:v>
                </c:pt>
                <c:pt idx="53928">
                  <c:v>2.1014915546402339E-5</c:v>
                </c:pt>
                <c:pt idx="53929">
                  <c:v>2.1014348021708429E-5</c:v>
                </c:pt>
                <c:pt idx="53930">
                  <c:v>2.1013480363762941E-5</c:v>
                </c:pt>
                <c:pt idx="53931">
                  <c:v>2.1012114302720871E-5</c:v>
                </c:pt>
                <c:pt idx="53932">
                  <c:v>2.1010398995713331E-5</c:v>
                </c:pt>
                <c:pt idx="53933">
                  <c:v>2.1008498151786629E-5</c:v>
                </c:pt>
                <c:pt idx="53934">
                  <c:v>2.100659730785992E-5</c:v>
                </c:pt>
                <c:pt idx="53935">
                  <c:v>2.1007695977459662E-5</c:v>
                </c:pt>
                <c:pt idx="53936">
                  <c:v>2.100383244396653E-5</c:v>
                </c:pt>
                <c:pt idx="53937">
                  <c:v>2.100328674714547E-5</c:v>
                </c:pt>
                <c:pt idx="53938">
                  <c:v>2.1002357243560251E-5</c:v>
                </c:pt>
                <c:pt idx="53939">
                  <c:v>2.100083656841889E-5</c:v>
                </c:pt>
                <c:pt idx="53940">
                  <c:v>2.0998932086513381E-5</c:v>
                </c:pt>
                <c:pt idx="53941">
                  <c:v>2.099686571455095E-5</c:v>
                </c:pt>
                <c:pt idx="53942">
                  <c:v>2.099835000990424E-5</c:v>
                </c:pt>
                <c:pt idx="53943">
                  <c:v>2.0994495571358129E-5</c:v>
                </c:pt>
                <c:pt idx="53944">
                  <c:v>2.0993771613575522E-5</c:v>
                </c:pt>
                <c:pt idx="53945">
                  <c:v>2.0992813006159849E-5</c:v>
                </c:pt>
                <c:pt idx="53946">
                  <c:v>2.09915051527787E-5</c:v>
                </c:pt>
                <c:pt idx="53947">
                  <c:v>2.098968070640694E-5</c:v>
                </c:pt>
                <c:pt idx="53948">
                  <c:v>2.0987805328331891E-5</c:v>
                </c:pt>
                <c:pt idx="53949">
                  <c:v>2.0985893570468761E-5</c:v>
                </c:pt>
                <c:pt idx="53950">
                  <c:v>2.0990029952372421E-5</c:v>
                </c:pt>
                <c:pt idx="53951">
                  <c:v>2.0983237845939581E-5</c:v>
                </c:pt>
                <c:pt idx="53952">
                  <c:v>2.098243567161262E-5</c:v>
                </c:pt>
                <c:pt idx="53953">
                  <c:v>2.0981702618882991E-5</c:v>
                </c:pt>
                <c:pt idx="53954">
                  <c:v>2.0980167391826399E-5</c:v>
                </c:pt>
                <c:pt idx="53955">
                  <c:v>2.0978255633963269E-5</c:v>
                </c:pt>
                <c:pt idx="53956">
                  <c:v>2.0976289306418039E-5</c:v>
                </c:pt>
                <c:pt idx="53957">
                  <c:v>2.0980143744964149E-5</c:v>
                </c:pt>
                <c:pt idx="53958">
                  <c:v>2.0974037397536449E-5</c:v>
                </c:pt>
                <c:pt idx="53959">
                  <c:v>2.0973269784008149E-5</c:v>
                </c:pt>
                <c:pt idx="53960">
                  <c:v>2.0972453057765961E-5</c:v>
                </c:pt>
                <c:pt idx="53961">
                  <c:v>2.097102151310537E-5</c:v>
                </c:pt>
                <c:pt idx="53962">
                  <c:v>2.0969406250515021E-5</c:v>
                </c:pt>
                <c:pt idx="53963">
                  <c:v>2.096748539770488E-5</c:v>
                </c:pt>
                <c:pt idx="53964">
                  <c:v>2.096725438605063E-5</c:v>
                </c:pt>
                <c:pt idx="53965">
                  <c:v>2.0965037037967701E-5</c:v>
                </c:pt>
                <c:pt idx="53966">
                  <c:v>2.0964391296729449E-5</c:v>
                </c:pt>
                <c:pt idx="53967">
                  <c:v>2.0963447241229009E-5</c:v>
                </c:pt>
                <c:pt idx="53968">
                  <c:v>2.0961986592737961E-5</c:v>
                </c:pt>
                <c:pt idx="53969">
                  <c:v>2.0960269466741011E-5</c:v>
                </c:pt>
                <c:pt idx="53970">
                  <c:v>2.095861236739438E-5</c:v>
                </c:pt>
                <c:pt idx="53971">
                  <c:v>2.0956567823304791E-5</c:v>
                </c:pt>
                <c:pt idx="53972">
                  <c:v>2.0958346794941459E-5</c:v>
                </c:pt>
                <c:pt idx="53973">
                  <c:v>2.095387753797695E-5</c:v>
                </c:pt>
                <c:pt idx="53974">
                  <c:v>2.0953402781742622E-5</c:v>
                </c:pt>
                <c:pt idx="53975">
                  <c:v>2.095230956911109E-5</c:v>
                </c:pt>
                <c:pt idx="53976">
                  <c:v>2.095099080179352E-5</c:v>
                </c:pt>
                <c:pt idx="53977">
                  <c:v>2.094888077408541E-5</c:v>
                </c:pt>
                <c:pt idx="53978">
                  <c:v>2.0947021766914989E-5</c:v>
                </c:pt>
                <c:pt idx="53979">
                  <c:v>2.0949044483131729E-5</c:v>
                </c:pt>
                <c:pt idx="53980">
                  <c:v>2.0944502466591078E-5</c:v>
                </c:pt>
                <c:pt idx="53981">
                  <c:v>2.0943811250617731E-5</c:v>
                </c:pt>
                <c:pt idx="53982">
                  <c:v>2.094294359267224E-5</c:v>
                </c:pt>
                <c:pt idx="53983">
                  <c:v>2.0941533875884492E-5</c:v>
                </c:pt>
                <c:pt idx="53984">
                  <c:v>2.0939687601639889E-5</c:v>
                </c:pt>
                <c:pt idx="53985">
                  <c:v>2.0937797671649608E-5</c:v>
                </c:pt>
                <c:pt idx="53986">
                  <c:v>2.093715920636896E-5</c:v>
                </c:pt>
                <c:pt idx="53987">
                  <c:v>2.093544208037201E-5</c:v>
                </c:pt>
                <c:pt idx="53988">
                  <c:v>2.0934861822752279E-5</c:v>
                </c:pt>
                <c:pt idx="53989">
                  <c:v>2.093381772283465E-5</c:v>
                </c:pt>
                <c:pt idx="53990">
                  <c:v>2.093241891998332E-5</c:v>
                </c:pt>
                <c:pt idx="53991">
                  <c:v>2.0930723621859219E-5</c:v>
                </c:pt>
                <c:pt idx="53992">
                  <c:v>2.0929015590809289E-5</c:v>
                </c:pt>
                <c:pt idx="53993">
                  <c:v>2.0926978322677311E-5</c:v>
                </c:pt>
                <c:pt idx="53994">
                  <c:v>2.0929162928950969E-5</c:v>
                </c:pt>
                <c:pt idx="53995">
                  <c:v>2.0924137061228979E-5</c:v>
                </c:pt>
                <c:pt idx="53996">
                  <c:v>2.0923669580952261E-5</c:v>
                </c:pt>
                <c:pt idx="53997">
                  <c:v>2.092274735332467E-5</c:v>
                </c:pt>
                <c:pt idx="53998">
                  <c:v>2.0921253963024359E-5</c:v>
                </c:pt>
                <c:pt idx="53999">
                  <c:v>2.0919274902553301E-5</c:v>
                </c:pt>
                <c:pt idx="54000">
                  <c:v>2.091715759888757E-5</c:v>
                </c:pt>
                <c:pt idx="54001">
                  <c:v>2.0919907910865732E-5</c:v>
                </c:pt>
                <c:pt idx="54002">
                  <c:v>2.091479109367356E-5</c:v>
                </c:pt>
                <c:pt idx="54003">
                  <c:v>2.09142490348313E-5</c:v>
                </c:pt>
                <c:pt idx="54004">
                  <c:v>2.0913261323585172E-5</c:v>
                </c:pt>
                <c:pt idx="54005">
                  <c:v>2.091173155349679E-5</c:v>
                </c:pt>
                <c:pt idx="54006">
                  <c:v>2.091002170345746E-5</c:v>
                </c:pt>
                <c:pt idx="54007">
                  <c:v>2.0908062651869841E-5</c:v>
                </c:pt>
                <c:pt idx="54008">
                  <c:v>2.0907977159367871E-5</c:v>
                </c:pt>
                <c:pt idx="54009">
                  <c:v>2.0905727069475691E-5</c:v>
                </c:pt>
                <c:pt idx="54010">
                  <c:v>2.0905070414301011E-5</c:v>
                </c:pt>
                <c:pt idx="54011">
                  <c:v>2.0904264601995241E-5</c:v>
                </c:pt>
                <c:pt idx="54012">
                  <c:v>2.0902867618133311E-5</c:v>
                </c:pt>
                <c:pt idx="54013">
                  <c:v>2.0901081370539029E-5</c:v>
                </c:pt>
                <c:pt idx="54014">
                  <c:v>2.0899373339489099E-5</c:v>
                </c:pt>
                <c:pt idx="54015">
                  <c:v>2.089738518407103E-5</c:v>
                </c:pt>
                <c:pt idx="54016">
                  <c:v>2.0899387891404331E-5</c:v>
                </c:pt>
                <c:pt idx="54017">
                  <c:v>2.0894651242997501E-5</c:v>
                </c:pt>
                <c:pt idx="54018">
                  <c:v>2.089396366500296E-5</c:v>
                </c:pt>
                <c:pt idx="54019">
                  <c:v>2.089310692099389E-5</c:v>
                </c:pt>
                <c:pt idx="54020">
                  <c:v>2.0891442545689639E-5</c:v>
                </c:pt>
                <c:pt idx="54021">
                  <c:v>2.088956898660399E-5</c:v>
                </c:pt>
                <c:pt idx="54022">
                  <c:v>2.0887649952783249E-5</c:v>
                </c:pt>
                <c:pt idx="54023">
                  <c:v>2.0890600353595801E-5</c:v>
                </c:pt>
                <c:pt idx="54024">
                  <c:v>2.088514156639576E-5</c:v>
                </c:pt>
                <c:pt idx="54025">
                  <c:v>2.0884466721327041E-5</c:v>
                </c:pt>
                <c:pt idx="54026">
                  <c:v>2.088348810502794E-5</c:v>
                </c:pt>
                <c:pt idx="54027">
                  <c:v>2.0882143871858719E-5</c:v>
                </c:pt>
                <c:pt idx="54028">
                  <c:v>2.0880392185063101E-5</c:v>
                </c:pt>
                <c:pt idx="54029">
                  <c:v>2.0878507712041031E-5</c:v>
                </c:pt>
                <c:pt idx="54030">
                  <c:v>2.0878245777566921E-5</c:v>
                </c:pt>
                <c:pt idx="54031">
                  <c:v>2.087627399305347E-5</c:v>
                </c:pt>
                <c:pt idx="54032">
                  <c:v>2.0875781046925109E-5</c:v>
                </c:pt>
                <c:pt idx="54033">
                  <c:v>2.0874897018074989E-5</c:v>
                </c:pt>
                <c:pt idx="54034">
                  <c:v>2.087324537569657E-5</c:v>
                </c:pt>
                <c:pt idx="54035">
                  <c:v>2.0871428205282431E-5</c:v>
                </c:pt>
                <c:pt idx="54036">
                  <c:v>2.086970926029608E-5</c:v>
                </c:pt>
                <c:pt idx="54037">
                  <c:v>2.0867806597379971E-5</c:v>
                </c:pt>
                <c:pt idx="54038">
                  <c:v>2.08710553124547E-5</c:v>
                </c:pt>
                <c:pt idx="54039">
                  <c:v>2.0864988982793878E-5</c:v>
                </c:pt>
                <c:pt idx="54040">
                  <c:v>2.086440326820593E-5</c:v>
                </c:pt>
                <c:pt idx="54041">
                  <c:v>2.0863482859567739E-5</c:v>
                </c:pt>
                <c:pt idx="54042">
                  <c:v>2.0862080418737609E-5</c:v>
                </c:pt>
                <c:pt idx="54043">
                  <c:v>2.086006679746788E-5</c:v>
                </c:pt>
                <c:pt idx="54044">
                  <c:v>2.0857909476035271E-5</c:v>
                </c:pt>
                <c:pt idx="54045">
                  <c:v>2.0861310986219909E-5</c:v>
                </c:pt>
                <c:pt idx="54046">
                  <c:v>2.085555934172589E-5</c:v>
                </c:pt>
                <c:pt idx="54047">
                  <c:v>2.085481355607044E-5</c:v>
                </c:pt>
                <c:pt idx="54048">
                  <c:v>2.0853838577750139E-5</c:v>
                </c:pt>
                <c:pt idx="54049">
                  <c:v>2.085250525851734E-5</c:v>
                </c:pt>
                <c:pt idx="54050">
                  <c:v>2.0850702640018429E-5</c:v>
                </c:pt>
                <c:pt idx="54051">
                  <c:v>2.0848992789979089E-5</c:v>
                </c:pt>
                <c:pt idx="54052">
                  <c:v>2.0849072825512849E-5</c:v>
                </c:pt>
                <c:pt idx="54053">
                  <c:v>2.0846622646786269E-5</c:v>
                </c:pt>
                <c:pt idx="54054">
                  <c:v>2.084616971842479E-5</c:v>
                </c:pt>
                <c:pt idx="54055">
                  <c:v>2.0845152903348211E-5</c:v>
                </c:pt>
                <c:pt idx="54056">
                  <c:v>2.0843666789005511E-5</c:v>
                </c:pt>
                <c:pt idx="54057">
                  <c:v>2.084175139316358E-5</c:v>
                </c:pt>
                <c:pt idx="54058">
                  <c:v>2.0840043362113651E-5</c:v>
                </c:pt>
                <c:pt idx="54059">
                  <c:v>2.083818799292203E-5</c:v>
                </c:pt>
                <c:pt idx="54060">
                  <c:v>2.0842302546952851E-5</c:v>
                </c:pt>
                <c:pt idx="54061">
                  <c:v>2.0835321265622039E-5</c:v>
                </c:pt>
                <c:pt idx="54062">
                  <c:v>2.0834775568800978E-5</c:v>
                </c:pt>
                <c:pt idx="54063">
                  <c:v>2.0833806047448888E-5</c:v>
                </c:pt>
                <c:pt idx="54064">
                  <c:v>2.083259278151672E-5</c:v>
                </c:pt>
                <c:pt idx="54065">
                  <c:v>2.083050821966026E-5</c:v>
                </c:pt>
                <c:pt idx="54066">
                  <c:v>2.0828352717217061E-5</c:v>
                </c:pt>
                <c:pt idx="54067">
                  <c:v>2.0832583686569709E-5</c:v>
                </c:pt>
                <c:pt idx="54068">
                  <c:v>2.0825866158702411E-5</c:v>
                </c:pt>
                <c:pt idx="54069">
                  <c:v>2.082517130475026E-5</c:v>
                </c:pt>
                <c:pt idx="54070">
                  <c:v>2.0824218154302802E-5</c:v>
                </c:pt>
                <c:pt idx="54071">
                  <c:v>2.0822819351451471E-5</c:v>
                </c:pt>
                <c:pt idx="54072">
                  <c:v>2.082106584566645E-5</c:v>
                </c:pt>
                <c:pt idx="54073">
                  <c:v>2.081921593344305E-5</c:v>
                </c:pt>
                <c:pt idx="54074">
                  <c:v>2.08203218790004E-5</c:v>
                </c:pt>
                <c:pt idx="54075">
                  <c:v>2.0816967662540261E-5</c:v>
                </c:pt>
                <c:pt idx="54076">
                  <c:v>2.0816534743062221E-5</c:v>
                </c:pt>
                <c:pt idx="54077">
                  <c:v>2.0815450625377711E-5</c:v>
                </c:pt>
                <c:pt idx="54078">
                  <c:v>2.0813889932469461E-5</c:v>
                </c:pt>
                <c:pt idx="54079">
                  <c:v>2.08121637115255E-5</c:v>
                </c:pt>
                <c:pt idx="54080">
                  <c:v>2.0810321075259711E-5</c:v>
                </c:pt>
                <c:pt idx="54081">
                  <c:v>2.0809631678275761E-5</c:v>
                </c:pt>
                <c:pt idx="54082">
                  <c:v>2.0807789042009969E-5</c:v>
                </c:pt>
                <c:pt idx="54083">
                  <c:v>2.0807308828807439E-5</c:v>
                </c:pt>
                <c:pt idx="54084">
                  <c:v>2.0806421161978509E-5</c:v>
                </c:pt>
                <c:pt idx="54085">
                  <c:v>2.0805066014872861E-5</c:v>
                </c:pt>
                <c:pt idx="54086">
                  <c:v>2.0803303414140831E-5</c:v>
                </c:pt>
                <c:pt idx="54087">
                  <c:v>2.0801191567443311E-5</c:v>
                </c:pt>
                <c:pt idx="54088">
                  <c:v>2.0799316189368259E-5</c:v>
                </c:pt>
                <c:pt idx="54089">
                  <c:v>2.080226659018081E-5</c:v>
                </c:pt>
                <c:pt idx="54090">
                  <c:v>2.0796593162231151E-5</c:v>
                </c:pt>
                <c:pt idx="54091">
                  <c:v>2.0795805539819409E-5</c:v>
                </c:pt>
                <c:pt idx="54092">
                  <c:v>2.0794896045117639E-5</c:v>
                </c:pt>
                <c:pt idx="54093">
                  <c:v>2.0793557268916629E-5</c:v>
                </c:pt>
                <c:pt idx="54094">
                  <c:v>2.079168370983098E-5</c:v>
                </c:pt>
                <c:pt idx="54095">
                  <c:v>2.0789617337868549E-5</c:v>
                </c:pt>
                <c:pt idx="54096">
                  <c:v>2.0792755094589669E-5</c:v>
                </c:pt>
                <c:pt idx="54097">
                  <c:v>2.078714351227973E-5</c:v>
                </c:pt>
                <c:pt idx="54098">
                  <c:v>2.0786339518963359E-5</c:v>
                </c:pt>
                <c:pt idx="54099">
                  <c:v>2.0785504602827128E-5</c:v>
                </c:pt>
                <c:pt idx="54100">
                  <c:v>2.078409124806058E-5</c:v>
                </c:pt>
                <c:pt idx="54101">
                  <c:v>2.078243778669275E-5</c:v>
                </c:pt>
                <c:pt idx="54102">
                  <c:v>2.0780391423613761E-5</c:v>
                </c:pt>
                <c:pt idx="54103">
                  <c:v>2.0781650164281021E-5</c:v>
                </c:pt>
                <c:pt idx="54104">
                  <c:v>2.0778250473085791E-5</c:v>
                </c:pt>
                <c:pt idx="54105">
                  <c:v>2.0777539248229001E-5</c:v>
                </c:pt>
                <c:pt idx="54106">
                  <c:v>2.0776495148311369E-5</c:v>
                </c:pt>
                <c:pt idx="54107">
                  <c:v>2.0775036318809729E-5</c:v>
                </c:pt>
                <c:pt idx="54108">
                  <c:v>2.0773401047335941E-5</c:v>
                </c:pt>
                <c:pt idx="54109">
                  <c:v>2.0771476556546989E-5</c:v>
                </c:pt>
                <c:pt idx="54110">
                  <c:v>2.0769934053532779E-5</c:v>
                </c:pt>
                <c:pt idx="54111">
                  <c:v>2.0769119146279991E-5</c:v>
                </c:pt>
                <c:pt idx="54112">
                  <c:v>2.076857344945893E-5</c:v>
                </c:pt>
                <c:pt idx="54113">
                  <c:v>2.0767607566085641E-5</c:v>
                </c:pt>
                <c:pt idx="54114">
                  <c:v>2.0766190573340278E-5</c:v>
                </c:pt>
                <c:pt idx="54115">
                  <c:v>2.076426790154073E-5</c:v>
                </c:pt>
                <c:pt idx="54116">
                  <c:v>2.07626108021941E-5</c:v>
                </c:pt>
                <c:pt idx="54117">
                  <c:v>2.076061173283961E-5</c:v>
                </c:pt>
                <c:pt idx="54118">
                  <c:v>2.0762716303579509E-5</c:v>
                </c:pt>
                <c:pt idx="54119">
                  <c:v>2.0757719539687969E-5</c:v>
                </c:pt>
                <c:pt idx="54120">
                  <c:v>2.0757148377015259E-5</c:v>
                </c:pt>
                <c:pt idx="54121">
                  <c:v>2.07562479772605E-5</c:v>
                </c:pt>
                <c:pt idx="54122">
                  <c:v>2.0754783690790649E-5</c:v>
                </c:pt>
                <c:pt idx="54123">
                  <c:v>2.0752830096171241E-5</c:v>
                </c:pt>
                <c:pt idx="54124">
                  <c:v>2.0750845578731969E-5</c:v>
                </c:pt>
                <c:pt idx="54125">
                  <c:v>2.0758796381414871E-5</c:v>
                </c:pt>
                <c:pt idx="54126">
                  <c:v>2.075351039820816E-5</c:v>
                </c:pt>
                <c:pt idx="54127">
                  <c:v>2.075972770398948E-5</c:v>
                </c:pt>
                <c:pt idx="54128">
                  <c:v>2.076360760838725E-5</c:v>
                </c:pt>
                <c:pt idx="54129">
                  <c:v>2.076372038573027E-5</c:v>
                </c:pt>
                <c:pt idx="54130">
                  <c:v>2.0762416170327921E-5</c:v>
                </c:pt>
                <c:pt idx="54131">
                  <c:v>2.0760977349709719E-5</c:v>
                </c:pt>
                <c:pt idx="54132">
                  <c:v>2.0760371626238339E-5</c:v>
                </c:pt>
                <c:pt idx="54133">
                  <c:v>2.0760197003255602E-5</c:v>
                </c:pt>
                <c:pt idx="54134">
                  <c:v>2.0759482140420001E-5</c:v>
                </c:pt>
                <c:pt idx="54135">
                  <c:v>2.075767224596348E-5</c:v>
                </c:pt>
                <c:pt idx="54136">
                  <c:v>2.07547618629178E-5</c:v>
                </c:pt>
                <c:pt idx="54137">
                  <c:v>2.0751613192260269E-5</c:v>
                </c:pt>
                <c:pt idx="54138">
                  <c:v>2.0748730094055649E-5</c:v>
                </c:pt>
                <c:pt idx="54139">
                  <c:v>2.074611984426156E-5</c:v>
                </c:pt>
                <c:pt idx="54140">
                  <c:v>2.07433222385589E-5</c:v>
                </c:pt>
                <c:pt idx="54141">
                  <c:v>2.0740166291943751E-5</c:v>
                </c:pt>
                <c:pt idx="54142">
                  <c:v>2.073681389447302E-5</c:v>
                </c:pt>
                <c:pt idx="54143">
                  <c:v>2.0733692508656532E-5</c:v>
                </c:pt>
                <c:pt idx="54144">
                  <c:v>2.0730831238324751E-5</c:v>
                </c:pt>
                <c:pt idx="54145">
                  <c:v>2.0727986338897612E-5</c:v>
                </c:pt>
                <c:pt idx="54146">
                  <c:v>2.0725170543300919E-5</c:v>
                </c:pt>
                <c:pt idx="54147">
                  <c:v>2.0737516024382782E-5</c:v>
                </c:pt>
                <c:pt idx="54148">
                  <c:v>2.072463030344807E-5</c:v>
                </c:pt>
                <c:pt idx="54149">
                  <c:v>2.0730834876303561E-5</c:v>
                </c:pt>
                <c:pt idx="54150">
                  <c:v>2.0734660211019221E-5</c:v>
                </c:pt>
                <c:pt idx="54151">
                  <c:v>2.0733259589178491E-5</c:v>
                </c:pt>
                <c:pt idx="54152">
                  <c:v>2.0729408788611181E-5</c:v>
                </c:pt>
                <c:pt idx="54153">
                  <c:v>2.072645656880923E-5</c:v>
                </c:pt>
                <c:pt idx="54154">
                  <c:v>2.0726723960251551E-5</c:v>
                </c:pt>
                <c:pt idx="54155">
                  <c:v>2.0727871742565181E-5</c:v>
                </c:pt>
                <c:pt idx="54156">
                  <c:v>2.0727420633193109E-5</c:v>
                </c:pt>
                <c:pt idx="54157">
                  <c:v>2.072457755275536E-5</c:v>
                </c:pt>
                <c:pt idx="54158">
                  <c:v>2.0720603060908619E-5</c:v>
                </c:pt>
                <c:pt idx="54159">
                  <c:v>2.0716941435239281E-5</c:v>
                </c:pt>
                <c:pt idx="54160">
                  <c:v>2.0714691345347092E-5</c:v>
                </c:pt>
                <c:pt idx="54161">
                  <c:v>2.07130542548839E-5</c:v>
                </c:pt>
                <c:pt idx="54162">
                  <c:v>2.0710831449832771E-5</c:v>
                </c:pt>
                <c:pt idx="54163">
                  <c:v>2.070765913231298E-5</c:v>
                </c:pt>
                <c:pt idx="54164">
                  <c:v>2.0704163034679372E-5</c:v>
                </c:pt>
                <c:pt idx="54165">
                  <c:v>2.0701547327917069E-5</c:v>
                </c:pt>
                <c:pt idx="54166">
                  <c:v>2.0699832020909529E-5</c:v>
                </c:pt>
                <c:pt idx="54167">
                  <c:v>2.0712268451461568E-5</c:v>
                </c:pt>
                <c:pt idx="54168">
                  <c:v>2.06973072636174E-5</c:v>
                </c:pt>
                <c:pt idx="54169">
                  <c:v>2.0698451407952231E-5</c:v>
                </c:pt>
                <c:pt idx="54170">
                  <c:v>2.0699653759947981E-5</c:v>
                </c:pt>
                <c:pt idx="54171">
                  <c:v>2.0698917069239539E-5</c:v>
                </c:pt>
                <c:pt idx="54172">
                  <c:v>2.0696692445199009E-5</c:v>
                </c:pt>
                <c:pt idx="54173">
                  <c:v>2.0694011254818179E-5</c:v>
                </c:pt>
                <c:pt idx="54174">
                  <c:v>2.0692505131592039E-5</c:v>
                </c:pt>
                <c:pt idx="54175">
                  <c:v>2.069211404887028E-5</c:v>
                </c:pt>
                <c:pt idx="54176">
                  <c:v>2.0691251847893E-5</c:v>
                </c:pt>
                <c:pt idx="54177">
                  <c:v>2.0689416487584818E-5</c:v>
                </c:pt>
                <c:pt idx="54178">
                  <c:v>2.0686680727521889E-5</c:v>
                </c:pt>
                <c:pt idx="54179">
                  <c:v>2.0683910406660289E-5</c:v>
                </c:pt>
                <c:pt idx="54180">
                  <c:v>2.0681562091340311E-5</c:v>
                </c:pt>
                <c:pt idx="54181">
                  <c:v>2.0679630324593749E-5</c:v>
                </c:pt>
                <c:pt idx="54182">
                  <c:v>2.0677549400716089E-5</c:v>
                </c:pt>
                <c:pt idx="54183">
                  <c:v>2.069253787340131E-5</c:v>
                </c:pt>
                <c:pt idx="54184">
                  <c:v>2.0677840439020659E-5</c:v>
                </c:pt>
                <c:pt idx="54185">
                  <c:v>2.0679943190771158E-5</c:v>
                </c:pt>
                <c:pt idx="54186">
                  <c:v>2.0679604858742099E-5</c:v>
                </c:pt>
                <c:pt idx="54187">
                  <c:v>2.0677714928751811E-5</c:v>
                </c:pt>
                <c:pt idx="54188">
                  <c:v>2.0675770429079421E-5</c:v>
                </c:pt>
                <c:pt idx="54189">
                  <c:v>2.0674946426879611E-5</c:v>
                </c:pt>
                <c:pt idx="54190">
                  <c:v>2.067410969175398E-5</c:v>
                </c:pt>
                <c:pt idx="54191">
                  <c:v>2.067245077341795E-5</c:v>
                </c:pt>
                <c:pt idx="54192">
                  <c:v>2.0670526282629002E-5</c:v>
                </c:pt>
                <c:pt idx="54193">
                  <c:v>2.0668127035605721E-5</c:v>
                </c:pt>
                <c:pt idx="54194">
                  <c:v>2.066620800178498E-5</c:v>
                </c:pt>
                <c:pt idx="54195">
                  <c:v>2.0664481780841019E-5</c:v>
                </c:pt>
                <c:pt idx="54196">
                  <c:v>2.0662448150687851E-5</c:v>
                </c:pt>
                <c:pt idx="54197">
                  <c:v>2.0659792426158671E-5</c:v>
                </c:pt>
                <c:pt idx="54198">
                  <c:v>2.0661294911406E-5</c:v>
                </c:pt>
                <c:pt idx="54199">
                  <c:v>2.0658739231294021E-5</c:v>
                </c:pt>
                <c:pt idx="54200">
                  <c:v>2.0660630980273709E-5</c:v>
                </c:pt>
                <c:pt idx="54201">
                  <c:v>2.0661031157942489E-5</c:v>
                </c:pt>
                <c:pt idx="54202">
                  <c:v>2.0660607333411459E-5</c:v>
                </c:pt>
                <c:pt idx="54203">
                  <c:v>2.0659446818172E-5</c:v>
                </c:pt>
                <c:pt idx="54204">
                  <c:v>2.065761691483203E-5</c:v>
                </c:pt>
                <c:pt idx="54205">
                  <c:v>2.065584703814238E-5</c:v>
                </c:pt>
                <c:pt idx="54206">
                  <c:v>2.065387707261834E-5</c:v>
                </c:pt>
                <c:pt idx="54207">
                  <c:v>2.065191074507311E-5</c:v>
                </c:pt>
                <c:pt idx="54208">
                  <c:v>2.065002627205104E-5</c:v>
                </c:pt>
                <c:pt idx="54209">
                  <c:v>2.0648221834562719E-5</c:v>
                </c:pt>
                <c:pt idx="54210">
                  <c:v>2.064640648313798E-5</c:v>
                </c:pt>
                <c:pt idx="54211">
                  <c:v>2.064403452095576E-5</c:v>
                </c:pt>
                <c:pt idx="54212">
                  <c:v>2.0641189621528611E-5</c:v>
                </c:pt>
                <c:pt idx="54213">
                  <c:v>2.0639894501073289E-5</c:v>
                </c:pt>
                <c:pt idx="54214">
                  <c:v>2.0639892682083879E-5</c:v>
                </c:pt>
                <c:pt idx="54215">
                  <c:v>2.0642366507672701E-5</c:v>
                </c:pt>
                <c:pt idx="54216">
                  <c:v>2.0643101379391741E-5</c:v>
                </c:pt>
                <c:pt idx="54217">
                  <c:v>2.064209911623038E-5</c:v>
                </c:pt>
                <c:pt idx="54218">
                  <c:v>2.0640880393330011E-5</c:v>
                </c:pt>
                <c:pt idx="54219">
                  <c:v>2.0639350623241629E-5</c:v>
                </c:pt>
                <c:pt idx="54220">
                  <c:v>2.0637697161873799E-5</c:v>
                </c:pt>
                <c:pt idx="54221">
                  <c:v>2.063556712528225E-5</c:v>
                </c:pt>
                <c:pt idx="54222">
                  <c:v>2.063325518975034E-5</c:v>
                </c:pt>
                <c:pt idx="54223">
                  <c:v>2.0631097868317742E-5</c:v>
                </c:pt>
                <c:pt idx="54224">
                  <c:v>2.062911698885728E-5</c:v>
                </c:pt>
                <c:pt idx="54225">
                  <c:v>2.0627563571906649E-5</c:v>
                </c:pt>
                <c:pt idx="54226">
                  <c:v>2.0625486286007799E-5</c:v>
                </c:pt>
                <c:pt idx="54227">
                  <c:v>2.0622717784135599E-5</c:v>
                </c:pt>
                <c:pt idx="54228">
                  <c:v>2.0623043383238841E-5</c:v>
                </c:pt>
                <c:pt idx="54229">
                  <c:v>2.062112980638631E-5</c:v>
                </c:pt>
                <c:pt idx="54230">
                  <c:v>2.0622994270524941E-5</c:v>
                </c:pt>
                <c:pt idx="54231">
                  <c:v>2.0623532691388391E-5</c:v>
                </c:pt>
                <c:pt idx="54232">
                  <c:v>2.0623056116164659E-5</c:v>
                </c:pt>
                <c:pt idx="54233">
                  <c:v>2.0622288502636369E-5</c:v>
                </c:pt>
                <c:pt idx="54234">
                  <c:v>2.0620833311113529E-5</c:v>
                </c:pt>
                <c:pt idx="54235">
                  <c:v>2.0618805137928579E-5</c:v>
                </c:pt>
                <c:pt idx="54236">
                  <c:v>2.0616538677131761E-5</c:v>
                </c:pt>
                <c:pt idx="54237">
                  <c:v>2.061416307697073E-5</c:v>
                </c:pt>
                <c:pt idx="54238">
                  <c:v>2.061208579107188E-5</c:v>
                </c:pt>
                <c:pt idx="54239">
                  <c:v>2.061037594103254E-5</c:v>
                </c:pt>
                <c:pt idx="54240">
                  <c:v>2.060886072285939E-5</c:v>
                </c:pt>
                <c:pt idx="54241">
                  <c:v>2.0606683392543349E-5</c:v>
                </c:pt>
                <c:pt idx="54242">
                  <c:v>2.0603831217158589E-5</c:v>
                </c:pt>
                <c:pt idx="54243">
                  <c:v>2.0602505173883401E-5</c:v>
                </c:pt>
                <c:pt idx="54244">
                  <c:v>2.060212318610866E-5</c:v>
                </c:pt>
                <c:pt idx="54245">
                  <c:v>2.060415135929361E-5</c:v>
                </c:pt>
                <c:pt idx="54246">
                  <c:v>2.060508995782584E-5</c:v>
                </c:pt>
                <c:pt idx="54247">
                  <c:v>2.060429505945649E-5</c:v>
                </c:pt>
                <c:pt idx="54248">
                  <c:v>2.0603318262146789E-5</c:v>
                </c:pt>
                <c:pt idx="54249">
                  <c:v>2.0601850337698121E-5</c:v>
                </c:pt>
                <c:pt idx="54250">
                  <c:v>2.0599854906322431E-5</c:v>
                </c:pt>
                <c:pt idx="54251">
                  <c:v>2.0597628463292491E-5</c:v>
                </c:pt>
                <c:pt idx="54252">
                  <c:v>2.059533471765462E-5</c:v>
                </c:pt>
                <c:pt idx="54253">
                  <c:v>2.0593317458406091E-5</c:v>
                </c:pt>
                <c:pt idx="54254">
                  <c:v>2.0591662178048861E-5</c:v>
                </c:pt>
                <c:pt idx="54255">
                  <c:v>2.0589977793861181E-5</c:v>
                </c:pt>
                <c:pt idx="54256">
                  <c:v>2.058780773950275E-5</c:v>
                </c:pt>
                <c:pt idx="54257">
                  <c:v>2.058500831481069E-5</c:v>
                </c:pt>
                <c:pt idx="54258">
                  <c:v>2.0582310753525231E-5</c:v>
                </c:pt>
                <c:pt idx="54259">
                  <c:v>2.0583420337061401E-5</c:v>
                </c:pt>
                <c:pt idx="54260">
                  <c:v>2.0585630409186709E-5</c:v>
                </c:pt>
                <c:pt idx="54261">
                  <c:v>2.05863470910117E-5</c:v>
                </c:pt>
                <c:pt idx="54262">
                  <c:v>2.0585743186529729E-5</c:v>
                </c:pt>
                <c:pt idx="54263">
                  <c:v>2.0584768208209429E-5</c:v>
                </c:pt>
                <c:pt idx="54264">
                  <c:v>2.0583012883435E-5</c:v>
                </c:pt>
                <c:pt idx="54265">
                  <c:v>2.0581253920681771E-5</c:v>
                </c:pt>
                <c:pt idx="54266">
                  <c:v>2.0578983821906149E-5</c:v>
                </c:pt>
                <c:pt idx="54267">
                  <c:v>2.0576888346113261E-5</c:v>
                </c:pt>
                <c:pt idx="54268">
                  <c:v>2.0574807422235611E-5</c:v>
                </c:pt>
                <c:pt idx="54269">
                  <c:v>2.057313940895256E-5</c:v>
                </c:pt>
                <c:pt idx="54270">
                  <c:v>2.0571413188008592E-5</c:v>
                </c:pt>
                <c:pt idx="54271">
                  <c:v>2.056917219306342E-5</c:v>
                </c:pt>
                <c:pt idx="54272">
                  <c:v>2.056646371784154E-5</c:v>
                </c:pt>
                <c:pt idx="54273">
                  <c:v>2.056332596112043E-5</c:v>
                </c:pt>
                <c:pt idx="54274">
                  <c:v>2.0576404494931921E-5</c:v>
                </c:pt>
                <c:pt idx="54275">
                  <c:v>2.056198536593001E-5</c:v>
                </c:pt>
                <c:pt idx="54276">
                  <c:v>2.0564471924444661E-5</c:v>
                </c:pt>
                <c:pt idx="54277">
                  <c:v>2.056574885500595E-5</c:v>
                </c:pt>
                <c:pt idx="54278">
                  <c:v>2.056495031865779E-5</c:v>
                </c:pt>
                <c:pt idx="54279">
                  <c:v>2.0563451471389271E-5</c:v>
                </c:pt>
                <c:pt idx="54280">
                  <c:v>2.0561248675221581E-5</c:v>
                </c:pt>
                <c:pt idx="54281">
                  <c:v>2.0559287804644551E-5</c:v>
                </c:pt>
                <c:pt idx="54282">
                  <c:v>2.0557399693643671E-5</c:v>
                </c:pt>
                <c:pt idx="54283">
                  <c:v>2.0555671653710309E-5</c:v>
                </c:pt>
                <c:pt idx="54284">
                  <c:v>2.055422555713449E-5</c:v>
                </c:pt>
                <c:pt idx="54285">
                  <c:v>2.0552619389491159E-5</c:v>
                </c:pt>
                <c:pt idx="54286">
                  <c:v>2.0550560293486338E-5</c:v>
                </c:pt>
                <c:pt idx="54287">
                  <c:v>2.0548226530081589E-5</c:v>
                </c:pt>
                <c:pt idx="54288">
                  <c:v>2.0545328879961741E-5</c:v>
                </c:pt>
                <c:pt idx="54289">
                  <c:v>2.0548020984278988E-5</c:v>
                </c:pt>
                <c:pt idx="54290">
                  <c:v>2.0544312064885158E-5</c:v>
                </c:pt>
                <c:pt idx="54291">
                  <c:v>2.0547104213619601E-5</c:v>
                </c:pt>
                <c:pt idx="54292">
                  <c:v>2.0548284737742509E-5</c:v>
                </c:pt>
                <c:pt idx="54293">
                  <c:v>2.0547138774418269E-5</c:v>
                </c:pt>
                <c:pt idx="54294">
                  <c:v>2.054569631582126E-5</c:v>
                </c:pt>
                <c:pt idx="54295">
                  <c:v>2.0544131984934211E-5</c:v>
                </c:pt>
                <c:pt idx="54296">
                  <c:v>2.0542371203191578E-5</c:v>
                </c:pt>
                <c:pt idx="54297">
                  <c:v>2.054035940091126E-5</c:v>
                </c:pt>
                <c:pt idx="54298">
                  <c:v>2.053810203506146E-5</c:v>
                </c:pt>
                <c:pt idx="54299">
                  <c:v>2.053619209618773E-5</c:v>
                </c:pt>
                <c:pt idx="54300">
                  <c:v>2.053442767646629E-5</c:v>
                </c:pt>
                <c:pt idx="54301">
                  <c:v>2.0532872440526259E-5</c:v>
                </c:pt>
                <c:pt idx="54302">
                  <c:v>2.0530584151856601E-5</c:v>
                </c:pt>
                <c:pt idx="54303">
                  <c:v>2.052783383987844E-5</c:v>
                </c:pt>
                <c:pt idx="54304">
                  <c:v>2.0524405044852759E-5</c:v>
                </c:pt>
                <c:pt idx="54305">
                  <c:v>2.053337266261224E-5</c:v>
                </c:pt>
                <c:pt idx="54306">
                  <c:v>2.0523260900517929E-5</c:v>
                </c:pt>
                <c:pt idx="54307">
                  <c:v>2.052580930467229E-5</c:v>
                </c:pt>
                <c:pt idx="54308">
                  <c:v>2.0527222659438848E-5</c:v>
                </c:pt>
                <c:pt idx="54309">
                  <c:v>2.0526902517303821E-5</c:v>
                </c:pt>
                <c:pt idx="54310">
                  <c:v>2.0525130821624771E-5</c:v>
                </c:pt>
                <c:pt idx="54311">
                  <c:v>2.052255695161875E-5</c:v>
                </c:pt>
                <c:pt idx="54312">
                  <c:v>2.0520375983323899E-5</c:v>
                </c:pt>
                <c:pt idx="54313">
                  <c:v>2.051862065854948E-5</c:v>
                </c:pt>
                <c:pt idx="54314">
                  <c:v>2.0517492885119278E-5</c:v>
                </c:pt>
                <c:pt idx="54315">
                  <c:v>2.0515983123914339E-5</c:v>
                </c:pt>
                <c:pt idx="54316">
                  <c:v>2.0514306015684269E-5</c:v>
                </c:pt>
                <c:pt idx="54317">
                  <c:v>2.0512010451056991E-5</c:v>
                </c:pt>
                <c:pt idx="54318">
                  <c:v>2.0509218302322552E-5</c:v>
                </c:pt>
                <c:pt idx="54319">
                  <c:v>2.050620423688088E-5</c:v>
                </c:pt>
                <c:pt idx="54320">
                  <c:v>2.05045216716826E-5</c:v>
                </c:pt>
                <c:pt idx="54321">
                  <c:v>2.050589500868227E-5</c:v>
                </c:pt>
                <c:pt idx="54322">
                  <c:v>2.0509152818704021E-5</c:v>
                </c:pt>
                <c:pt idx="54323">
                  <c:v>2.0510220565483909E-5</c:v>
                </c:pt>
                <c:pt idx="54324">
                  <c:v>2.0508852685452439E-5</c:v>
                </c:pt>
                <c:pt idx="54325">
                  <c:v>2.050706098088995E-5</c:v>
                </c:pt>
                <c:pt idx="54326">
                  <c:v>2.0505336578935381E-5</c:v>
                </c:pt>
                <c:pt idx="54327">
                  <c:v>2.050355578830931E-5</c:v>
                </c:pt>
                <c:pt idx="54328">
                  <c:v>2.0501753169810399E-5</c:v>
                </c:pt>
                <c:pt idx="54329">
                  <c:v>2.049958675343078E-5</c:v>
                </c:pt>
                <c:pt idx="54330">
                  <c:v>2.0497585865086879E-5</c:v>
                </c:pt>
                <c:pt idx="54331">
                  <c:v>2.0495872377068739E-5</c:v>
                </c:pt>
                <c:pt idx="54332">
                  <c:v>2.0494149794103581E-5</c:v>
                </c:pt>
                <c:pt idx="54333">
                  <c:v>2.049197064479813E-5</c:v>
                </c:pt>
                <c:pt idx="54334">
                  <c:v>2.048889109573793E-5</c:v>
                </c:pt>
                <c:pt idx="54335">
                  <c:v>2.048552050837316E-5</c:v>
                </c:pt>
                <c:pt idx="54336">
                  <c:v>2.0493107513175349E-5</c:v>
                </c:pt>
                <c:pt idx="54337">
                  <c:v>2.0484569176915098E-5</c:v>
                </c:pt>
                <c:pt idx="54338">
                  <c:v>2.04872358153807E-5</c:v>
                </c:pt>
                <c:pt idx="54339">
                  <c:v>2.0488849258981648E-5</c:v>
                </c:pt>
                <c:pt idx="54340">
                  <c:v>2.048837814072613E-5</c:v>
                </c:pt>
                <c:pt idx="54341">
                  <c:v>2.048617716354784E-5</c:v>
                </c:pt>
                <c:pt idx="54342">
                  <c:v>2.0483597836573612E-5</c:v>
                </c:pt>
                <c:pt idx="54343">
                  <c:v>2.0481427782215181E-5</c:v>
                </c:pt>
                <c:pt idx="54344">
                  <c:v>2.0479956219787709E-5</c:v>
                </c:pt>
                <c:pt idx="54345">
                  <c:v>2.0478972146520391E-5</c:v>
                </c:pt>
                <c:pt idx="54346">
                  <c:v>2.0477571524679661E-5</c:v>
                </c:pt>
                <c:pt idx="54347">
                  <c:v>2.0475636119954291E-5</c:v>
                </c:pt>
                <c:pt idx="54348">
                  <c:v>2.0473011318244971E-5</c:v>
                </c:pt>
                <c:pt idx="54349">
                  <c:v>2.0470284653129059E-5</c:v>
                </c:pt>
                <c:pt idx="54350">
                  <c:v>2.046729241556022E-5</c:v>
                </c:pt>
                <c:pt idx="54351">
                  <c:v>2.0464569388423118E-5</c:v>
                </c:pt>
                <c:pt idx="54352">
                  <c:v>2.048035821644589E-5</c:v>
                </c:pt>
                <c:pt idx="54353">
                  <c:v>2.0465080524445511E-5</c:v>
                </c:pt>
                <c:pt idx="54354">
                  <c:v>2.0468400180106979E-5</c:v>
                </c:pt>
                <c:pt idx="54355">
                  <c:v>2.0469224182306789E-5</c:v>
                </c:pt>
                <c:pt idx="54356">
                  <c:v>2.0467281501623798E-5</c:v>
                </c:pt>
                <c:pt idx="54357">
                  <c:v>2.0464713088585999E-5</c:v>
                </c:pt>
                <c:pt idx="54358">
                  <c:v>2.0463032342377119E-5</c:v>
                </c:pt>
                <c:pt idx="54359">
                  <c:v>2.0461571693886071E-5</c:v>
                </c:pt>
                <c:pt idx="54360">
                  <c:v>2.0460318410187028E-5</c:v>
                </c:pt>
                <c:pt idx="54361">
                  <c:v>2.0458586732274849E-5</c:v>
                </c:pt>
                <c:pt idx="54362">
                  <c:v>2.0456798665691171E-5</c:v>
                </c:pt>
                <c:pt idx="54363">
                  <c:v>2.0454934201552529E-5</c:v>
                </c:pt>
                <c:pt idx="54364">
                  <c:v>2.0452984244911931E-5</c:v>
                </c:pt>
                <c:pt idx="54365">
                  <c:v>2.045046130660921E-5</c:v>
                </c:pt>
                <c:pt idx="54366">
                  <c:v>2.0447421775315892E-5</c:v>
                </c:pt>
                <c:pt idx="54367">
                  <c:v>2.0444396795937791E-5</c:v>
                </c:pt>
                <c:pt idx="54368">
                  <c:v>2.0461879103095271E-5</c:v>
                </c:pt>
                <c:pt idx="54369">
                  <c:v>2.0444260371732529E-5</c:v>
                </c:pt>
                <c:pt idx="54370">
                  <c:v>2.0447027054615319E-5</c:v>
                </c:pt>
                <c:pt idx="54371">
                  <c:v>2.04484040295938E-5</c:v>
                </c:pt>
                <c:pt idx="54372">
                  <c:v>2.0447587303351611E-5</c:v>
                </c:pt>
                <c:pt idx="54373">
                  <c:v>2.0445306290639561E-5</c:v>
                </c:pt>
                <c:pt idx="54374">
                  <c:v>2.0442825189093131E-5</c:v>
                </c:pt>
                <c:pt idx="54375">
                  <c:v>2.0441138985916041E-5</c:v>
                </c:pt>
                <c:pt idx="54376">
                  <c:v>2.044007851509377E-5</c:v>
                </c:pt>
                <c:pt idx="54377">
                  <c:v>2.0438927094801329E-5</c:v>
                </c:pt>
                <c:pt idx="54378">
                  <c:v>2.043759195657913E-5</c:v>
                </c:pt>
                <c:pt idx="54379">
                  <c:v>2.0435638361959722E-5</c:v>
                </c:pt>
                <c:pt idx="54380">
                  <c:v>2.043308995780535E-5</c:v>
                </c:pt>
                <c:pt idx="54381">
                  <c:v>2.0430050426512029E-5</c:v>
                </c:pt>
                <c:pt idx="54382">
                  <c:v>2.042720734607428E-5</c:v>
                </c:pt>
                <c:pt idx="54383">
                  <c:v>2.0424433387233879E-5</c:v>
                </c:pt>
                <c:pt idx="54384">
                  <c:v>2.043645508820191E-5</c:v>
                </c:pt>
                <c:pt idx="54385">
                  <c:v>2.0425282855285332E-5</c:v>
                </c:pt>
                <c:pt idx="54386">
                  <c:v>2.042840969807003E-5</c:v>
                </c:pt>
                <c:pt idx="54387">
                  <c:v>2.0429337382665839E-5</c:v>
                </c:pt>
                <c:pt idx="54388">
                  <c:v>2.0427414710866291E-5</c:v>
                </c:pt>
                <c:pt idx="54389">
                  <c:v>2.0424995454959571E-5</c:v>
                </c:pt>
                <c:pt idx="54390">
                  <c:v>2.042281630565412E-5</c:v>
                </c:pt>
                <c:pt idx="54391">
                  <c:v>2.042156484094448E-5</c:v>
                </c:pt>
                <c:pt idx="54392">
                  <c:v>2.04203934117686E-5</c:v>
                </c:pt>
                <c:pt idx="54393">
                  <c:v>2.041899460891727E-5</c:v>
                </c:pt>
                <c:pt idx="54394">
                  <c:v>2.0417406631167981E-5</c:v>
                </c:pt>
                <c:pt idx="54395">
                  <c:v>2.0415240214788352E-5</c:v>
                </c:pt>
                <c:pt idx="54396">
                  <c:v>2.0412957383086901E-5</c:v>
                </c:pt>
                <c:pt idx="54397">
                  <c:v>2.0410312572494149E-5</c:v>
                </c:pt>
                <c:pt idx="54398">
                  <c:v>2.0407229385455139E-5</c:v>
                </c:pt>
                <c:pt idx="54399">
                  <c:v>2.0404377210070379E-5</c:v>
                </c:pt>
                <c:pt idx="54400">
                  <c:v>2.041881998593453E-5</c:v>
                </c:pt>
                <c:pt idx="54401">
                  <c:v>2.0404733731993471E-5</c:v>
                </c:pt>
                <c:pt idx="54402">
                  <c:v>2.0407906049513261E-5</c:v>
                </c:pt>
                <c:pt idx="54403">
                  <c:v>2.0408797354320999E-5</c:v>
                </c:pt>
                <c:pt idx="54404">
                  <c:v>2.0407514966791499E-5</c:v>
                </c:pt>
                <c:pt idx="54405">
                  <c:v>2.0405264876899309E-5</c:v>
                </c:pt>
                <c:pt idx="54406">
                  <c:v>2.040278377535287E-5</c:v>
                </c:pt>
                <c:pt idx="54407">
                  <c:v>2.0401063011377119E-5</c:v>
                </c:pt>
                <c:pt idx="54408">
                  <c:v>2.0400253561092541E-5</c:v>
                </c:pt>
                <c:pt idx="54409">
                  <c:v>2.0399267668835819E-5</c:v>
                </c:pt>
                <c:pt idx="54410">
                  <c:v>2.039773789874744E-5</c:v>
                </c:pt>
                <c:pt idx="54411">
                  <c:v>2.0395618776092309E-5</c:v>
                </c:pt>
                <c:pt idx="54412">
                  <c:v>2.0392981241457161E-5</c:v>
                </c:pt>
                <c:pt idx="54413">
                  <c:v>2.039006176346447E-5</c:v>
                </c:pt>
                <c:pt idx="54414">
                  <c:v>2.0387074982863851E-5</c:v>
                </c:pt>
                <c:pt idx="54415">
                  <c:v>2.0384375602588989E-5</c:v>
                </c:pt>
                <c:pt idx="54416">
                  <c:v>2.0395791580085639E-5</c:v>
                </c:pt>
                <c:pt idx="54417">
                  <c:v>2.0385259631439109E-5</c:v>
                </c:pt>
                <c:pt idx="54418">
                  <c:v>2.0388513803482059E-5</c:v>
                </c:pt>
                <c:pt idx="54419">
                  <c:v>2.038929596892558E-5</c:v>
                </c:pt>
                <c:pt idx="54420">
                  <c:v>2.0387451513670381E-5</c:v>
                </c:pt>
                <c:pt idx="54421">
                  <c:v>2.0385048628668301E-5</c:v>
                </c:pt>
                <c:pt idx="54422">
                  <c:v>2.038296042883303E-5</c:v>
                </c:pt>
                <c:pt idx="54423">
                  <c:v>2.038167986029293E-5</c:v>
                </c:pt>
                <c:pt idx="54424">
                  <c:v>2.0380726709845479E-5</c:v>
                </c:pt>
                <c:pt idx="54425">
                  <c:v>2.0379311536089521E-5</c:v>
                </c:pt>
                <c:pt idx="54426">
                  <c:v>2.037762169493362E-5</c:v>
                </c:pt>
                <c:pt idx="54427">
                  <c:v>2.0375702661112879E-5</c:v>
                </c:pt>
                <c:pt idx="54428">
                  <c:v>2.0373152437969111E-5</c:v>
                </c:pt>
                <c:pt idx="54429">
                  <c:v>2.0370423953863789E-5</c:v>
                </c:pt>
                <c:pt idx="54430">
                  <c:v>2.0367304387036711E-5</c:v>
                </c:pt>
                <c:pt idx="54431">
                  <c:v>2.0364599549793642E-5</c:v>
                </c:pt>
                <c:pt idx="54432">
                  <c:v>2.0373297957121391E-5</c:v>
                </c:pt>
                <c:pt idx="54433">
                  <c:v>2.036541081906762E-5</c:v>
                </c:pt>
                <c:pt idx="54434">
                  <c:v>2.0368683181004599E-5</c:v>
                </c:pt>
                <c:pt idx="54435">
                  <c:v>2.0369447156554091E-5</c:v>
                </c:pt>
                <c:pt idx="54436">
                  <c:v>2.0367944671306759E-5</c:v>
                </c:pt>
                <c:pt idx="54437">
                  <c:v>2.0365207092254419E-5</c:v>
                </c:pt>
                <c:pt idx="54438">
                  <c:v>2.036321893683635E-5</c:v>
                </c:pt>
                <c:pt idx="54439">
                  <c:v>2.0362000213935971E-5</c:v>
                </c:pt>
                <c:pt idx="54440">
                  <c:v>2.0361252609291111E-5</c:v>
                </c:pt>
                <c:pt idx="54441">
                  <c:v>2.0359999325592071E-5</c:v>
                </c:pt>
                <c:pt idx="54442">
                  <c:v>2.0358227629913021E-5</c:v>
                </c:pt>
                <c:pt idx="54443">
                  <c:v>2.0356097593321462E-5</c:v>
                </c:pt>
                <c:pt idx="54444">
                  <c:v>2.0353445506771098E-5</c:v>
                </c:pt>
                <c:pt idx="54445">
                  <c:v>2.0350653358036649E-5</c:v>
                </c:pt>
                <c:pt idx="54446">
                  <c:v>2.0347704776213501E-5</c:v>
                </c:pt>
                <c:pt idx="54447">
                  <c:v>2.0344892618595619E-5</c:v>
                </c:pt>
                <c:pt idx="54448">
                  <c:v>2.034797762462404E-5</c:v>
                </c:pt>
                <c:pt idx="54449">
                  <c:v>2.0345854863990102E-5</c:v>
                </c:pt>
                <c:pt idx="54450">
                  <c:v>2.034923818428069E-5</c:v>
                </c:pt>
                <c:pt idx="54451">
                  <c:v>2.0349791157059371E-5</c:v>
                </c:pt>
                <c:pt idx="54452">
                  <c:v>2.0348115867818709E-5</c:v>
                </c:pt>
                <c:pt idx="54453">
                  <c:v>2.034547287621535E-5</c:v>
                </c:pt>
                <c:pt idx="54454">
                  <c:v>2.0343546566436999E-5</c:v>
                </c:pt>
                <c:pt idx="54455">
                  <c:v>2.0342433344922028E-5</c:v>
                </c:pt>
                <c:pt idx="54456">
                  <c:v>2.0341547497082502E-5</c:v>
                </c:pt>
                <c:pt idx="54457">
                  <c:v>2.0340468836366199E-5</c:v>
                </c:pt>
                <c:pt idx="54458">
                  <c:v>2.0338640752015639E-5</c:v>
                </c:pt>
                <c:pt idx="54459">
                  <c:v>2.0336279703769829E-5</c:v>
                </c:pt>
                <c:pt idx="54460">
                  <c:v>2.033371856668964E-5</c:v>
                </c:pt>
                <c:pt idx="54461">
                  <c:v>2.033080636465456E-5</c:v>
                </c:pt>
                <c:pt idx="54462">
                  <c:v>2.0327986931079071E-5</c:v>
                </c:pt>
                <c:pt idx="54463">
                  <c:v>2.0325207515270449E-5</c:v>
                </c:pt>
                <c:pt idx="54464">
                  <c:v>2.032455631706398E-5</c:v>
                </c:pt>
                <c:pt idx="54465">
                  <c:v>2.032629708992317E-5</c:v>
                </c:pt>
                <c:pt idx="54466">
                  <c:v>2.032946758845355E-5</c:v>
                </c:pt>
                <c:pt idx="54467">
                  <c:v>2.0329885956016369E-5</c:v>
                </c:pt>
                <c:pt idx="54468">
                  <c:v>2.032827069342602E-5</c:v>
                </c:pt>
                <c:pt idx="54469">
                  <c:v>2.032584416156169E-5</c:v>
                </c:pt>
                <c:pt idx="54470">
                  <c:v>2.0323965145507831E-5</c:v>
                </c:pt>
                <c:pt idx="54471">
                  <c:v>2.0322770069469701E-5</c:v>
                </c:pt>
                <c:pt idx="54472">
                  <c:v>2.0321996998973191E-5</c:v>
                </c:pt>
                <c:pt idx="54473">
                  <c:v>2.032076372415759E-5</c:v>
                </c:pt>
                <c:pt idx="54474">
                  <c:v>2.0319070245022889E-5</c:v>
                </c:pt>
                <c:pt idx="54475">
                  <c:v>2.031657277257182E-5</c:v>
                </c:pt>
                <c:pt idx="54476">
                  <c:v>2.0314162611612119E-5</c:v>
                </c:pt>
                <c:pt idx="54477">
                  <c:v>2.0311252228566449E-5</c:v>
                </c:pt>
                <c:pt idx="54478">
                  <c:v>2.0308332750573751E-5</c:v>
                </c:pt>
                <c:pt idx="54479">
                  <c:v>2.0305626094341281E-5</c:v>
                </c:pt>
                <c:pt idx="54480">
                  <c:v>2.0303603378124538E-5</c:v>
                </c:pt>
                <c:pt idx="54481">
                  <c:v>2.0320325347711329E-5</c:v>
                </c:pt>
                <c:pt idx="54482">
                  <c:v>2.0304290956119079E-5</c:v>
                </c:pt>
                <c:pt idx="54483">
                  <c:v>2.0307319573475979E-5</c:v>
                </c:pt>
                <c:pt idx="54484">
                  <c:v>2.0307823433540761E-5</c:v>
                </c:pt>
                <c:pt idx="54485">
                  <c:v>2.0305438738432709E-5</c:v>
                </c:pt>
                <c:pt idx="54486">
                  <c:v>2.030253563134465E-5</c:v>
                </c:pt>
                <c:pt idx="54487">
                  <c:v>2.0301318727433681E-5</c:v>
                </c:pt>
                <c:pt idx="54488">
                  <c:v>2.0300951291574169E-5</c:v>
                </c:pt>
                <c:pt idx="54489">
                  <c:v>2.030059476965107E-5</c:v>
                </c:pt>
                <c:pt idx="54490">
                  <c:v>2.029899769695476E-5</c:v>
                </c:pt>
                <c:pt idx="54491">
                  <c:v>2.0296754883020182E-5</c:v>
                </c:pt>
                <c:pt idx="54492">
                  <c:v>2.0294048226787709E-5</c:v>
                </c:pt>
                <c:pt idx="54493">
                  <c:v>2.0291623513912779E-5</c:v>
                </c:pt>
                <c:pt idx="54494">
                  <c:v>2.0289333406253721E-5</c:v>
                </c:pt>
                <c:pt idx="54495">
                  <c:v>2.028678136412054E-5</c:v>
                </c:pt>
                <c:pt idx="54496">
                  <c:v>2.0284262063796629E-5</c:v>
                </c:pt>
                <c:pt idx="54497">
                  <c:v>2.0285648133722131E-5</c:v>
                </c:pt>
                <c:pt idx="54498">
                  <c:v>2.0284858692320998E-5</c:v>
                </c:pt>
                <c:pt idx="54499">
                  <c:v>2.0287659936002459E-5</c:v>
                </c:pt>
                <c:pt idx="54500">
                  <c:v>2.0288045561756011E-5</c:v>
                </c:pt>
                <c:pt idx="54501">
                  <c:v>2.0286459402996119E-5</c:v>
                </c:pt>
                <c:pt idx="54502">
                  <c:v>2.0284200218156911E-5</c:v>
                </c:pt>
                <c:pt idx="54503">
                  <c:v>2.028253220487386E-5</c:v>
                </c:pt>
                <c:pt idx="54504">
                  <c:v>2.0281711840652861E-5</c:v>
                </c:pt>
                <c:pt idx="54505">
                  <c:v>2.028096787398681E-5</c:v>
                </c:pt>
                <c:pt idx="54506">
                  <c:v>2.0279871023376469E-5</c:v>
                </c:pt>
                <c:pt idx="54507">
                  <c:v>2.027782647928689E-5</c:v>
                </c:pt>
                <c:pt idx="54508">
                  <c:v>2.0275319911888801E-5</c:v>
                </c:pt>
                <c:pt idx="54509">
                  <c:v>2.0272584151825871E-5</c:v>
                </c:pt>
                <c:pt idx="54510">
                  <c:v>2.0269902961445041E-5</c:v>
                </c:pt>
                <c:pt idx="54511">
                  <c:v>2.0267207219148989E-5</c:v>
                </c:pt>
                <c:pt idx="54512">
                  <c:v>2.0264666090952229E-5</c:v>
                </c:pt>
                <c:pt idx="54513">
                  <c:v>2.0262770703993741E-5</c:v>
                </c:pt>
                <c:pt idx="54514">
                  <c:v>2.0278153897379528E-5</c:v>
                </c:pt>
                <c:pt idx="54515">
                  <c:v>2.0263323676772419E-5</c:v>
                </c:pt>
                <c:pt idx="54516">
                  <c:v>2.026627225859556E-5</c:v>
                </c:pt>
                <c:pt idx="54517">
                  <c:v>2.026652873610146E-5</c:v>
                </c:pt>
                <c:pt idx="54518">
                  <c:v>2.026401853072457E-5</c:v>
                </c:pt>
                <c:pt idx="54519">
                  <c:v>2.0261519239284102E-5</c:v>
                </c:pt>
                <c:pt idx="54520">
                  <c:v>2.0260578821762462E-5</c:v>
                </c:pt>
                <c:pt idx="54521">
                  <c:v>2.0260446035536009E-5</c:v>
                </c:pt>
                <c:pt idx="54522">
                  <c:v>2.0259945813450031E-5</c:v>
                </c:pt>
                <c:pt idx="54523">
                  <c:v>2.025822686846368E-5</c:v>
                </c:pt>
                <c:pt idx="54524">
                  <c:v>2.0255678464309309E-5</c:v>
                </c:pt>
                <c:pt idx="54525">
                  <c:v>2.0253042748663571E-5</c:v>
                </c:pt>
                <c:pt idx="54526">
                  <c:v>2.0250870875315741E-5</c:v>
                </c:pt>
                <c:pt idx="54527">
                  <c:v>2.0248775399522859E-5</c:v>
                </c:pt>
                <c:pt idx="54528">
                  <c:v>2.02461833396228E-5</c:v>
                </c:pt>
                <c:pt idx="54529">
                  <c:v>2.0243482140358541E-5</c:v>
                </c:pt>
                <c:pt idx="54530">
                  <c:v>2.024187597271521E-5</c:v>
                </c:pt>
                <c:pt idx="54531">
                  <c:v>2.0243780454620719E-5</c:v>
                </c:pt>
                <c:pt idx="54532">
                  <c:v>2.0246550775482319E-5</c:v>
                </c:pt>
                <c:pt idx="54533">
                  <c:v>2.0246910935384221E-5</c:v>
                </c:pt>
                <c:pt idx="54534">
                  <c:v>2.0245628547854722E-5</c:v>
                </c:pt>
                <c:pt idx="54535">
                  <c:v>2.0243540348019451E-5</c:v>
                </c:pt>
                <c:pt idx="54536">
                  <c:v>2.02418232220225E-5</c:v>
                </c:pt>
                <c:pt idx="54537">
                  <c:v>2.0241157471900809E-5</c:v>
                </c:pt>
                <c:pt idx="54538">
                  <c:v>2.024039349635132E-5</c:v>
                </c:pt>
                <c:pt idx="54539">
                  <c:v>2.0239240257069468E-5</c:v>
                </c:pt>
                <c:pt idx="54540">
                  <c:v>2.023719935095869E-5</c:v>
                </c:pt>
                <c:pt idx="54541">
                  <c:v>2.0234616386005652E-5</c:v>
                </c:pt>
                <c:pt idx="54542">
                  <c:v>2.0231958842487071E-5</c:v>
                </c:pt>
                <c:pt idx="54543">
                  <c:v>2.0229346773703579E-5</c:v>
                </c:pt>
                <c:pt idx="54544">
                  <c:v>2.0226714696036648E-5</c:v>
                </c:pt>
                <c:pt idx="54545">
                  <c:v>2.0224257241352461E-5</c:v>
                </c:pt>
                <c:pt idx="54546">
                  <c:v>2.0222154489601959E-5</c:v>
                </c:pt>
                <c:pt idx="54547">
                  <c:v>2.023226079472806E-5</c:v>
                </c:pt>
                <c:pt idx="54548">
                  <c:v>2.022261833189987E-5</c:v>
                </c:pt>
                <c:pt idx="54549">
                  <c:v>2.022572880377993E-5</c:v>
                </c:pt>
                <c:pt idx="54550">
                  <c:v>2.0225963453412991E-5</c:v>
                </c:pt>
                <c:pt idx="54551">
                  <c:v>2.0223480532877151E-5</c:v>
                </c:pt>
                <c:pt idx="54552">
                  <c:v>2.0221152226440609E-5</c:v>
                </c:pt>
                <c:pt idx="54553">
                  <c:v>2.0220133592374619E-5</c:v>
                </c:pt>
                <c:pt idx="54554">
                  <c:v>2.0220240912749429E-5</c:v>
                </c:pt>
                <c:pt idx="54555">
                  <c:v>2.0219697034917768E-5</c:v>
                </c:pt>
                <c:pt idx="54556">
                  <c:v>2.0217808923916891E-5</c:v>
                </c:pt>
                <c:pt idx="54557">
                  <c:v>2.0215255062794309E-5</c:v>
                </c:pt>
                <c:pt idx="54558">
                  <c:v>2.0212653907947239E-5</c:v>
                </c:pt>
                <c:pt idx="54559">
                  <c:v>2.0210629372741099E-5</c:v>
                </c:pt>
                <c:pt idx="54560">
                  <c:v>2.020847387029789E-5</c:v>
                </c:pt>
                <c:pt idx="54561">
                  <c:v>2.0205978216836229E-5</c:v>
                </c:pt>
                <c:pt idx="54562">
                  <c:v>2.0203071471769359E-5</c:v>
                </c:pt>
                <c:pt idx="54563">
                  <c:v>2.020108149736188E-5</c:v>
                </c:pt>
                <c:pt idx="54564">
                  <c:v>2.0215440599713471E-5</c:v>
                </c:pt>
                <c:pt idx="54565">
                  <c:v>2.0200832295813601E-5</c:v>
                </c:pt>
                <c:pt idx="54566">
                  <c:v>2.0203513486194421E-5</c:v>
                </c:pt>
                <c:pt idx="54567">
                  <c:v>2.0204539396218021E-5</c:v>
                </c:pt>
                <c:pt idx="54568">
                  <c:v>2.0202613086439669E-5</c:v>
                </c:pt>
                <c:pt idx="54569">
                  <c:v>2.0200326616759409E-5</c:v>
                </c:pt>
                <c:pt idx="54570">
                  <c:v>2.0199066057102751E-5</c:v>
                </c:pt>
                <c:pt idx="54571">
                  <c:v>2.0199016944388859E-5</c:v>
                </c:pt>
                <c:pt idx="54572">
                  <c:v>2.019859857682604E-5</c:v>
                </c:pt>
                <c:pt idx="54573">
                  <c:v>2.019708517764229E-5</c:v>
                </c:pt>
                <c:pt idx="54574">
                  <c:v>2.0194473108858801E-5</c:v>
                </c:pt>
                <c:pt idx="54575">
                  <c:v>2.0191640942357481E-5</c:v>
                </c:pt>
                <c:pt idx="54576">
                  <c:v>2.0189449060126211E-5</c:v>
                </c:pt>
                <c:pt idx="54577">
                  <c:v>2.0187249901937321E-5</c:v>
                </c:pt>
                <c:pt idx="54578">
                  <c:v>2.01848779397551E-5</c:v>
                </c:pt>
                <c:pt idx="54579">
                  <c:v>2.018216764554381E-5</c:v>
                </c:pt>
                <c:pt idx="54580">
                  <c:v>2.018019768001977E-5</c:v>
                </c:pt>
                <c:pt idx="54581">
                  <c:v>2.0191346266074109E-5</c:v>
                </c:pt>
                <c:pt idx="54582">
                  <c:v>2.0179897546768188E-5</c:v>
                </c:pt>
                <c:pt idx="54583">
                  <c:v>2.0182753360131759E-5</c:v>
                </c:pt>
                <c:pt idx="54584">
                  <c:v>2.0183542801532891E-5</c:v>
                </c:pt>
                <c:pt idx="54585">
                  <c:v>2.0181496438453909E-5</c:v>
                </c:pt>
                <c:pt idx="54586">
                  <c:v>2.0179402781650421E-5</c:v>
                </c:pt>
                <c:pt idx="54587">
                  <c:v>2.0178466002107601E-5</c:v>
                </c:pt>
                <c:pt idx="54588">
                  <c:v>2.017839869949967E-5</c:v>
                </c:pt>
                <c:pt idx="54589">
                  <c:v>2.0177874830551449E-5</c:v>
                </c:pt>
                <c:pt idx="54590">
                  <c:v>2.0176046746200879E-5</c:v>
                </c:pt>
                <c:pt idx="54591">
                  <c:v>2.0173471057205461E-5</c:v>
                </c:pt>
                <c:pt idx="54592">
                  <c:v>2.0171049982309341E-5</c:v>
                </c:pt>
                <c:pt idx="54593">
                  <c:v>2.0168910850770772E-5</c:v>
                </c:pt>
                <c:pt idx="54594">
                  <c:v>2.0166595277260061E-5</c:v>
                </c:pt>
                <c:pt idx="54595">
                  <c:v>2.0164059606031511E-5</c:v>
                </c:pt>
                <c:pt idx="54596">
                  <c:v>2.016142570937518E-5</c:v>
                </c:pt>
                <c:pt idx="54597">
                  <c:v>2.0159232008154501E-5</c:v>
                </c:pt>
                <c:pt idx="54598">
                  <c:v>2.0167479306110181E-5</c:v>
                </c:pt>
                <c:pt idx="54599">
                  <c:v>2.0159177438472401E-5</c:v>
                </c:pt>
                <c:pt idx="54600">
                  <c:v>2.0162342480034571E-5</c:v>
                </c:pt>
                <c:pt idx="54601">
                  <c:v>2.016290818573907E-5</c:v>
                </c:pt>
                <c:pt idx="54602">
                  <c:v>2.0160790882073339E-5</c:v>
                </c:pt>
                <c:pt idx="54603">
                  <c:v>2.015854079218116E-5</c:v>
                </c:pt>
                <c:pt idx="54604">
                  <c:v>2.0157678591203879E-5</c:v>
                </c:pt>
                <c:pt idx="54605">
                  <c:v>2.0157736798864789E-5</c:v>
                </c:pt>
                <c:pt idx="54606">
                  <c:v>2.0157012841082181E-5</c:v>
                </c:pt>
                <c:pt idx="54607">
                  <c:v>2.0155221136519689E-5</c:v>
                </c:pt>
                <c:pt idx="54608">
                  <c:v>2.0152538127149459E-5</c:v>
                </c:pt>
                <c:pt idx="54609">
                  <c:v>2.0150015188846741E-5</c:v>
                </c:pt>
                <c:pt idx="54610">
                  <c:v>2.0148005205555819E-5</c:v>
                </c:pt>
                <c:pt idx="54611">
                  <c:v>2.0145724192843769E-5</c:v>
                </c:pt>
                <c:pt idx="54612">
                  <c:v>2.014324854826555E-5</c:v>
                </c:pt>
                <c:pt idx="54613">
                  <c:v>2.0140445485594679E-5</c:v>
                </c:pt>
                <c:pt idx="54614">
                  <c:v>2.0138448235229589E-5</c:v>
                </c:pt>
                <c:pt idx="54615">
                  <c:v>2.0148678231635131E-5</c:v>
                </c:pt>
                <c:pt idx="54616">
                  <c:v>2.0138051695539619E-5</c:v>
                </c:pt>
                <c:pt idx="54617">
                  <c:v>2.0141187633271329E-5</c:v>
                </c:pt>
                <c:pt idx="54618">
                  <c:v>2.0141815184615549E-5</c:v>
                </c:pt>
                <c:pt idx="54619">
                  <c:v>2.0140059859841131E-5</c:v>
                </c:pt>
                <c:pt idx="54620">
                  <c:v>2.0137662431807261E-5</c:v>
                </c:pt>
                <c:pt idx="54621">
                  <c:v>2.0136882085353139E-5</c:v>
                </c:pt>
                <c:pt idx="54622">
                  <c:v>2.013694029301405E-5</c:v>
                </c:pt>
                <c:pt idx="54623">
                  <c:v>2.0136325474595651E-5</c:v>
                </c:pt>
                <c:pt idx="54624">
                  <c:v>2.0134455553488809E-5</c:v>
                </c:pt>
                <c:pt idx="54625">
                  <c:v>2.0131759811192751E-5</c:v>
                </c:pt>
                <c:pt idx="54626">
                  <c:v>2.0129233234911229E-5</c:v>
                </c:pt>
                <c:pt idx="54627">
                  <c:v>2.012733239098452E-5</c:v>
                </c:pt>
                <c:pt idx="54628">
                  <c:v>2.0125220544287E-5</c:v>
                </c:pt>
                <c:pt idx="54629">
                  <c:v>2.0122488422202881E-5</c:v>
                </c:pt>
                <c:pt idx="54630">
                  <c:v>2.0119921828154471E-5</c:v>
                </c:pt>
                <c:pt idx="54631">
                  <c:v>2.011779906752054E-5</c:v>
                </c:pt>
                <c:pt idx="54632">
                  <c:v>2.012285040109418E-5</c:v>
                </c:pt>
                <c:pt idx="54633">
                  <c:v>2.011748438235372E-5</c:v>
                </c:pt>
                <c:pt idx="54634">
                  <c:v>2.012068398471456E-5</c:v>
                </c:pt>
                <c:pt idx="54635">
                  <c:v>2.0121431589359421E-5</c:v>
                </c:pt>
                <c:pt idx="54636">
                  <c:v>2.0119421606068499E-5</c:v>
                </c:pt>
                <c:pt idx="54637">
                  <c:v>2.0117104213568379E-5</c:v>
                </c:pt>
                <c:pt idx="54638">
                  <c:v>2.0116300220252011E-5</c:v>
                </c:pt>
                <c:pt idx="54639">
                  <c:v>2.011648757616058E-5</c:v>
                </c:pt>
                <c:pt idx="54640">
                  <c:v>2.0115876395720989E-5</c:v>
                </c:pt>
                <c:pt idx="54641">
                  <c:v>2.0113944628974419E-5</c:v>
                </c:pt>
                <c:pt idx="54642">
                  <c:v>2.0111416233703491E-5</c:v>
                </c:pt>
                <c:pt idx="54643">
                  <c:v>2.0108893295400779E-5</c:v>
                </c:pt>
                <c:pt idx="54644">
                  <c:v>2.0106735973968171E-5</c:v>
                </c:pt>
                <c:pt idx="54645">
                  <c:v>2.0104584109503779E-5</c:v>
                </c:pt>
                <c:pt idx="54646">
                  <c:v>2.010207754210569E-5</c:v>
                </c:pt>
                <c:pt idx="54647">
                  <c:v>2.0099381799809631E-5</c:v>
                </c:pt>
                <c:pt idx="54648">
                  <c:v>2.00972626771545E-5</c:v>
                </c:pt>
                <c:pt idx="54649">
                  <c:v>2.009634772548452E-5</c:v>
                </c:pt>
                <c:pt idx="54650">
                  <c:v>2.0096980733796951E-5</c:v>
                </c:pt>
                <c:pt idx="54651">
                  <c:v>2.010022944887169E-5</c:v>
                </c:pt>
                <c:pt idx="54652">
                  <c:v>2.010102070926223E-5</c:v>
                </c:pt>
                <c:pt idx="54653">
                  <c:v>2.0098932509426959E-5</c:v>
                </c:pt>
                <c:pt idx="54654">
                  <c:v>2.0096726075280461E-5</c:v>
                </c:pt>
                <c:pt idx="54655">
                  <c:v>2.0095985746593211E-5</c:v>
                </c:pt>
                <c:pt idx="54656">
                  <c:v>2.0096133084734898E-5</c:v>
                </c:pt>
                <c:pt idx="54657">
                  <c:v>2.0095498257433061E-5</c:v>
                </c:pt>
                <c:pt idx="54658">
                  <c:v>2.0093659259146079E-5</c:v>
                </c:pt>
                <c:pt idx="54659">
                  <c:v>2.0091005353606309E-5</c:v>
                </c:pt>
                <c:pt idx="54660">
                  <c:v>2.0088364180992361E-5</c:v>
                </c:pt>
                <c:pt idx="54661">
                  <c:v>2.0086428776266981E-5</c:v>
                </c:pt>
                <c:pt idx="54662">
                  <c:v>2.00843314814847E-5</c:v>
                </c:pt>
                <c:pt idx="54663">
                  <c:v>2.0081644834135659E-5</c:v>
                </c:pt>
                <c:pt idx="54664">
                  <c:v>2.0078890884178691E-5</c:v>
                </c:pt>
                <c:pt idx="54665">
                  <c:v>2.007697730732616E-5</c:v>
                </c:pt>
                <c:pt idx="54666">
                  <c:v>2.0075100110261701E-5</c:v>
                </c:pt>
                <c:pt idx="54667">
                  <c:v>2.0091712940484289E-5</c:v>
                </c:pt>
                <c:pt idx="54668">
                  <c:v>2.007403236348182E-5</c:v>
                </c:pt>
                <c:pt idx="54669">
                  <c:v>2.0078105080756359E-5</c:v>
                </c:pt>
                <c:pt idx="54670">
                  <c:v>2.007937473536003E-5</c:v>
                </c:pt>
                <c:pt idx="54671">
                  <c:v>2.0076700820936821E-5</c:v>
                </c:pt>
                <c:pt idx="54672">
                  <c:v>2.0073654013685879E-5</c:v>
                </c:pt>
                <c:pt idx="54673">
                  <c:v>2.0073399355169389E-5</c:v>
                </c:pt>
                <c:pt idx="54674">
                  <c:v>2.007435068662744E-5</c:v>
                </c:pt>
                <c:pt idx="54675">
                  <c:v>2.00739195861388E-5</c:v>
                </c:pt>
                <c:pt idx="54676">
                  <c:v>2.0071283870493058E-5</c:v>
                </c:pt>
                <c:pt idx="54677">
                  <c:v>2.0067953300895169E-5</c:v>
                </c:pt>
                <c:pt idx="54678">
                  <c:v>2.0065504941158E-5</c:v>
                </c:pt>
                <c:pt idx="54679">
                  <c:v>2.0064093405380848E-5</c:v>
                </c:pt>
                <c:pt idx="54680">
                  <c:v>2.0062447219970639E-5</c:v>
                </c:pt>
                <c:pt idx="54681">
                  <c:v>2.0059502276126299E-5</c:v>
                </c:pt>
                <c:pt idx="54682">
                  <c:v>2.0056560970260762E-5</c:v>
                </c:pt>
                <c:pt idx="54683">
                  <c:v>2.0054727428941991E-5</c:v>
                </c:pt>
                <c:pt idx="54684">
                  <c:v>2.0056333596585318E-5</c:v>
                </c:pt>
                <c:pt idx="54685">
                  <c:v>2.0053814296261411E-5</c:v>
                </c:pt>
                <c:pt idx="54686">
                  <c:v>2.0056990251759999E-5</c:v>
                </c:pt>
                <c:pt idx="54687">
                  <c:v>2.0058723748661581E-5</c:v>
                </c:pt>
                <c:pt idx="54688">
                  <c:v>2.0056966604897749E-5</c:v>
                </c:pt>
                <c:pt idx="54689">
                  <c:v>2.0054390915902331E-5</c:v>
                </c:pt>
                <c:pt idx="54690">
                  <c:v>2.005349415412638E-5</c:v>
                </c:pt>
                <c:pt idx="54691">
                  <c:v>2.0053797925356779E-5</c:v>
                </c:pt>
                <c:pt idx="54692">
                  <c:v>2.0053312255186029E-5</c:v>
                </c:pt>
                <c:pt idx="54693">
                  <c:v>2.0051373212481849E-5</c:v>
                </c:pt>
                <c:pt idx="54694">
                  <c:v>2.0048575606779199E-5</c:v>
                </c:pt>
                <c:pt idx="54695">
                  <c:v>2.0046003555762582E-5</c:v>
                </c:pt>
                <c:pt idx="54696">
                  <c:v>2.004404632316437E-5</c:v>
                </c:pt>
                <c:pt idx="54697">
                  <c:v>2.004213638429064E-5</c:v>
                </c:pt>
                <c:pt idx="54698">
                  <c:v>2.0039560695295219E-5</c:v>
                </c:pt>
                <c:pt idx="54699">
                  <c:v>2.0036568457726389E-5</c:v>
                </c:pt>
                <c:pt idx="54700">
                  <c:v>2.0034529370605011E-5</c:v>
                </c:pt>
                <c:pt idx="54701">
                  <c:v>2.0032588508911431E-5</c:v>
                </c:pt>
                <c:pt idx="54702">
                  <c:v>2.0044200937263671E-5</c:v>
                </c:pt>
                <c:pt idx="54703">
                  <c:v>2.0031708118040111E-5</c:v>
                </c:pt>
                <c:pt idx="54704">
                  <c:v>2.003574809350539E-5</c:v>
                </c:pt>
                <c:pt idx="54705">
                  <c:v>2.0037108697579239E-5</c:v>
                </c:pt>
                <c:pt idx="54706">
                  <c:v>2.003437839448452E-5</c:v>
                </c:pt>
                <c:pt idx="54707">
                  <c:v>2.00314971152693E-5</c:v>
                </c:pt>
                <c:pt idx="54708">
                  <c:v>2.0031320673297159E-5</c:v>
                </c:pt>
                <c:pt idx="54709">
                  <c:v>2.0032312022522088E-5</c:v>
                </c:pt>
                <c:pt idx="54710">
                  <c:v>2.0031740859849378E-5</c:v>
                </c:pt>
                <c:pt idx="54711">
                  <c:v>2.0029116058140058E-5</c:v>
                </c:pt>
                <c:pt idx="54712">
                  <c:v>2.0025810954393819E-5</c:v>
                </c:pt>
                <c:pt idx="54713">
                  <c:v>2.0023466277052648E-5</c:v>
                </c:pt>
                <c:pt idx="54714">
                  <c:v>2.0022089302074161E-5</c:v>
                </c:pt>
                <c:pt idx="54715">
                  <c:v>2.0020243027829568E-5</c:v>
                </c:pt>
                <c:pt idx="54716">
                  <c:v>2.0017299902974631E-5</c:v>
                </c:pt>
                <c:pt idx="54717">
                  <c:v>2.0014447727589871E-5</c:v>
                </c:pt>
                <c:pt idx="54718">
                  <c:v>2.0012645109090951E-5</c:v>
                </c:pt>
                <c:pt idx="54719">
                  <c:v>2.0011086235172119E-5</c:v>
                </c:pt>
                <c:pt idx="54720">
                  <c:v>2.0027669961564239E-5</c:v>
                </c:pt>
                <c:pt idx="54721">
                  <c:v>2.0009541913168501E-5</c:v>
                </c:pt>
                <c:pt idx="54722">
                  <c:v>2.0014029360027049E-5</c:v>
                </c:pt>
                <c:pt idx="54723">
                  <c:v>2.0015813788631931E-5</c:v>
                </c:pt>
                <c:pt idx="54724">
                  <c:v>2.0013034372823309E-5</c:v>
                </c:pt>
                <c:pt idx="54725">
                  <c:v>2.0009978470625359E-5</c:v>
                </c:pt>
                <c:pt idx="54726">
                  <c:v>2.0009609215776439E-5</c:v>
                </c:pt>
                <c:pt idx="54727">
                  <c:v>2.0010516891488809E-5</c:v>
                </c:pt>
                <c:pt idx="54728">
                  <c:v>2.00103604584001E-5</c:v>
                </c:pt>
                <c:pt idx="54729">
                  <c:v>2.000755921471864E-5</c:v>
                </c:pt>
                <c:pt idx="54730">
                  <c:v>2.0004266843898218E-5</c:v>
                </c:pt>
                <c:pt idx="54731">
                  <c:v>2.0001974917249751E-5</c:v>
                </c:pt>
                <c:pt idx="54732">
                  <c:v>2.000062704610173E-5</c:v>
                </c:pt>
                <c:pt idx="54733">
                  <c:v>1.999868982238695E-5</c:v>
                </c:pt>
                <c:pt idx="54734">
                  <c:v>1.9995730326627381E-5</c:v>
                </c:pt>
                <c:pt idx="54735">
                  <c:v>1.9992734451079741E-5</c:v>
                </c:pt>
                <c:pt idx="54736">
                  <c:v>1.9990860891994089E-5</c:v>
                </c:pt>
                <c:pt idx="54737">
                  <c:v>1.9989220163552091E-5</c:v>
                </c:pt>
                <c:pt idx="54738">
                  <c:v>2.0003801182610911E-5</c:v>
                </c:pt>
                <c:pt idx="54739">
                  <c:v>1.998767584154848E-5</c:v>
                </c:pt>
                <c:pt idx="54740">
                  <c:v>1.9992134184576571E-5</c:v>
                </c:pt>
                <c:pt idx="54741">
                  <c:v>1.9994115064037029E-5</c:v>
                </c:pt>
                <c:pt idx="54742">
                  <c:v>1.9991452063550241E-5</c:v>
                </c:pt>
                <c:pt idx="54743">
                  <c:v>1.998819061554968E-5</c:v>
                </c:pt>
                <c:pt idx="54744">
                  <c:v>1.9988001440651711E-5</c:v>
                </c:pt>
                <c:pt idx="54745">
                  <c:v>1.998890365939587E-5</c:v>
                </c:pt>
                <c:pt idx="54746">
                  <c:v>1.9988552594440989E-5</c:v>
                </c:pt>
                <c:pt idx="54747">
                  <c:v>1.9985955077572729E-5</c:v>
                </c:pt>
                <c:pt idx="54748">
                  <c:v>1.9982644516858269E-5</c:v>
                </c:pt>
                <c:pt idx="54749">
                  <c:v>1.9980161596322429E-5</c:v>
                </c:pt>
                <c:pt idx="54750">
                  <c:v>1.9978950149379671E-5</c:v>
                </c:pt>
                <c:pt idx="54751">
                  <c:v>1.997705840039998E-5</c:v>
                </c:pt>
                <c:pt idx="54752">
                  <c:v>1.9973986127297391E-5</c:v>
                </c:pt>
                <c:pt idx="54753">
                  <c:v>1.9971197616541762E-5</c:v>
                </c:pt>
                <c:pt idx="54754">
                  <c:v>1.9969145796494558E-5</c:v>
                </c:pt>
                <c:pt idx="54755">
                  <c:v>1.996759237954393E-5</c:v>
                </c:pt>
                <c:pt idx="54756">
                  <c:v>1.9980474462499839E-5</c:v>
                </c:pt>
                <c:pt idx="54757">
                  <c:v>1.996616083488334E-5</c:v>
                </c:pt>
                <c:pt idx="54758">
                  <c:v>1.997098297579214E-5</c:v>
                </c:pt>
                <c:pt idx="54759">
                  <c:v>1.9972691006842069E-5</c:v>
                </c:pt>
                <c:pt idx="54760">
                  <c:v>1.9969937056885101E-5</c:v>
                </c:pt>
                <c:pt idx="54761">
                  <c:v>1.9966717445640821E-5</c:v>
                </c:pt>
                <c:pt idx="54762">
                  <c:v>1.9966497347922999E-5</c:v>
                </c:pt>
                <c:pt idx="54763">
                  <c:v>1.9967628759332001E-5</c:v>
                </c:pt>
                <c:pt idx="54764">
                  <c:v>1.996719038288575E-5</c:v>
                </c:pt>
                <c:pt idx="54765">
                  <c:v>1.9964458260801621E-5</c:v>
                </c:pt>
                <c:pt idx="54766">
                  <c:v>1.996108039747924E-5</c:v>
                </c:pt>
                <c:pt idx="54767">
                  <c:v>1.9958786651841361E-5</c:v>
                </c:pt>
                <c:pt idx="54768">
                  <c:v>1.9957506083301269E-5</c:v>
                </c:pt>
                <c:pt idx="54769">
                  <c:v>1.9955645257141441E-5</c:v>
                </c:pt>
                <c:pt idx="54770">
                  <c:v>1.995252387132496E-5</c:v>
                </c:pt>
                <c:pt idx="54771">
                  <c:v>1.9949624402215701E-5</c:v>
                </c:pt>
                <c:pt idx="54772">
                  <c:v>1.9947830878663811E-5</c:v>
                </c:pt>
                <c:pt idx="54773">
                  <c:v>1.9946286556660201E-5</c:v>
                </c:pt>
                <c:pt idx="54774">
                  <c:v>1.9955383322667331E-5</c:v>
                </c:pt>
                <c:pt idx="54775">
                  <c:v>1.9944704035879109E-5</c:v>
                </c:pt>
                <c:pt idx="54776">
                  <c:v>1.9949580746470019E-5</c:v>
                </c:pt>
                <c:pt idx="54777">
                  <c:v>1.995167076529469E-5</c:v>
                </c:pt>
                <c:pt idx="54778">
                  <c:v>1.9948603949160318E-5</c:v>
                </c:pt>
                <c:pt idx="54779">
                  <c:v>1.9945380699937228E-5</c:v>
                </c:pt>
                <c:pt idx="54780">
                  <c:v>1.9945295207435269E-5</c:v>
                </c:pt>
                <c:pt idx="54781">
                  <c:v>1.9946583051932979E-5</c:v>
                </c:pt>
                <c:pt idx="54782">
                  <c:v>1.9946215616073459E-5</c:v>
                </c:pt>
                <c:pt idx="54783">
                  <c:v>1.9943161532864909E-5</c:v>
                </c:pt>
                <c:pt idx="54784">
                  <c:v>1.9939843696192842E-5</c:v>
                </c:pt>
                <c:pt idx="54785">
                  <c:v>1.9937473553000021E-5</c:v>
                </c:pt>
                <c:pt idx="54786">
                  <c:v>1.9936371245421469E-5</c:v>
                </c:pt>
                <c:pt idx="54787">
                  <c:v>1.9934363081119951E-5</c:v>
                </c:pt>
                <c:pt idx="54788">
                  <c:v>1.9931141650886271E-5</c:v>
                </c:pt>
                <c:pt idx="54789">
                  <c:v>1.9928342226194221E-5</c:v>
                </c:pt>
                <c:pt idx="54790">
                  <c:v>1.9926665117964149E-5</c:v>
                </c:pt>
                <c:pt idx="54791">
                  <c:v>1.9925128071918149E-5</c:v>
                </c:pt>
                <c:pt idx="54792">
                  <c:v>1.9928240362787619E-5</c:v>
                </c:pt>
                <c:pt idx="54793">
                  <c:v>1.9923381842090752E-5</c:v>
                </c:pt>
                <c:pt idx="54794">
                  <c:v>1.9928551409975629E-5</c:v>
                </c:pt>
                <c:pt idx="54795">
                  <c:v>1.9930625057895671E-5</c:v>
                </c:pt>
                <c:pt idx="54796">
                  <c:v>1.9927469111280519E-5</c:v>
                </c:pt>
                <c:pt idx="54797">
                  <c:v>1.9924118532799181E-5</c:v>
                </c:pt>
                <c:pt idx="54798">
                  <c:v>1.9924214939237569E-5</c:v>
                </c:pt>
                <c:pt idx="54799">
                  <c:v>1.9925531887565739E-5</c:v>
                </c:pt>
                <c:pt idx="54800">
                  <c:v>1.99250498553738E-5</c:v>
                </c:pt>
                <c:pt idx="54801">
                  <c:v>1.9922037608921531E-5</c:v>
                </c:pt>
                <c:pt idx="54802">
                  <c:v>1.9918530597351491E-5</c:v>
                </c:pt>
                <c:pt idx="54803">
                  <c:v>1.9916287783416919E-5</c:v>
                </c:pt>
                <c:pt idx="54804">
                  <c:v>1.9915334632969461E-5</c:v>
                </c:pt>
                <c:pt idx="54805">
                  <c:v>1.9913277355954051E-5</c:v>
                </c:pt>
                <c:pt idx="54806">
                  <c:v>1.990987766475882E-5</c:v>
                </c:pt>
                <c:pt idx="54807">
                  <c:v>1.9907356545445509E-5</c:v>
                </c:pt>
                <c:pt idx="54808">
                  <c:v>1.99054538825294E-5</c:v>
                </c:pt>
                <c:pt idx="54809">
                  <c:v>1.990402051887941E-5</c:v>
                </c:pt>
                <c:pt idx="54810">
                  <c:v>1.990156852116343E-5</c:v>
                </c:pt>
                <c:pt idx="54811">
                  <c:v>1.9919436454074461E-5</c:v>
                </c:pt>
                <c:pt idx="54812">
                  <c:v>1.99014029931277E-5</c:v>
                </c:pt>
                <c:pt idx="54813">
                  <c:v>1.9908144167857241E-5</c:v>
                </c:pt>
                <c:pt idx="54814">
                  <c:v>1.990901364479214E-5</c:v>
                </c:pt>
                <c:pt idx="54815">
                  <c:v>1.990385499084368E-5</c:v>
                </c:pt>
                <c:pt idx="54816">
                  <c:v>1.9900442566722631E-5</c:v>
                </c:pt>
                <c:pt idx="54817">
                  <c:v>1.990214514080435E-5</c:v>
                </c:pt>
                <c:pt idx="54818">
                  <c:v>1.9904435248463411E-5</c:v>
                </c:pt>
                <c:pt idx="54819">
                  <c:v>1.9903063730453141E-5</c:v>
                </c:pt>
                <c:pt idx="54820">
                  <c:v>1.9898639948223721E-5</c:v>
                </c:pt>
                <c:pt idx="54821">
                  <c:v>1.9894849174306731E-5</c:v>
                </c:pt>
                <c:pt idx="54822">
                  <c:v>1.9893888747901659E-5</c:v>
                </c:pt>
                <c:pt idx="54823">
                  <c:v>1.989358315768186E-5</c:v>
                </c:pt>
                <c:pt idx="54824">
                  <c:v>1.9890891053364609E-5</c:v>
                </c:pt>
                <c:pt idx="54825">
                  <c:v>1.9886669178958979E-5</c:v>
                </c:pt>
                <c:pt idx="54826">
                  <c:v>1.988396434171591E-5</c:v>
                </c:pt>
                <c:pt idx="54827">
                  <c:v>1.988314215850551E-5</c:v>
                </c:pt>
                <c:pt idx="54828">
                  <c:v>1.988191797863692E-5</c:v>
                </c:pt>
                <c:pt idx="54829">
                  <c:v>1.9886836525984108E-5</c:v>
                </c:pt>
                <c:pt idx="54830">
                  <c:v>1.9879191313521009E-5</c:v>
                </c:pt>
                <c:pt idx="54831">
                  <c:v>1.988590520340949E-5</c:v>
                </c:pt>
                <c:pt idx="54832">
                  <c:v>1.9888664610334669E-5</c:v>
                </c:pt>
                <c:pt idx="54833">
                  <c:v>1.9884517314494591E-5</c:v>
                </c:pt>
                <c:pt idx="54834">
                  <c:v>1.9880439140251841E-5</c:v>
                </c:pt>
                <c:pt idx="54835">
                  <c:v>1.988071198866237E-5</c:v>
                </c:pt>
                <c:pt idx="54836">
                  <c:v>1.9882923879777081E-5</c:v>
                </c:pt>
                <c:pt idx="54837">
                  <c:v>1.988262920349371E-5</c:v>
                </c:pt>
                <c:pt idx="54838">
                  <c:v>1.987894393096212E-5</c:v>
                </c:pt>
                <c:pt idx="54839">
                  <c:v>1.9875114958267659E-5</c:v>
                </c:pt>
                <c:pt idx="54840">
                  <c:v>1.9873086785082709E-5</c:v>
                </c:pt>
                <c:pt idx="54841">
                  <c:v>1.9872624761774201E-5</c:v>
                </c:pt>
                <c:pt idx="54842">
                  <c:v>1.9870722098858099E-5</c:v>
                </c:pt>
                <c:pt idx="54843">
                  <c:v>1.9866689399350431E-5</c:v>
                </c:pt>
                <c:pt idx="54844">
                  <c:v>1.9863668057951141E-5</c:v>
                </c:pt>
                <c:pt idx="54845">
                  <c:v>1.9862320186803121E-5</c:v>
                </c:pt>
                <c:pt idx="54846">
                  <c:v>1.986123061215039E-5</c:v>
                </c:pt>
                <c:pt idx="54847">
                  <c:v>1.9858674932038411E-5</c:v>
                </c:pt>
                <c:pt idx="54848">
                  <c:v>1.9863775378325951E-5</c:v>
                </c:pt>
                <c:pt idx="54849">
                  <c:v>1.9858411178574901E-5</c:v>
                </c:pt>
                <c:pt idx="54850">
                  <c:v>1.986602183023933E-5</c:v>
                </c:pt>
                <c:pt idx="54851">
                  <c:v>1.9866896764142439E-5</c:v>
                </c:pt>
                <c:pt idx="54852">
                  <c:v>1.9860899556078951E-5</c:v>
                </c:pt>
                <c:pt idx="54853">
                  <c:v>1.9857216102536771E-5</c:v>
                </c:pt>
                <c:pt idx="54854">
                  <c:v>1.985945891647134E-5</c:v>
                </c:pt>
                <c:pt idx="54855">
                  <c:v>1.9862007320625711E-5</c:v>
                </c:pt>
                <c:pt idx="54856">
                  <c:v>1.9860270185745321E-5</c:v>
                </c:pt>
                <c:pt idx="54857">
                  <c:v>1.985552080441266E-5</c:v>
                </c:pt>
                <c:pt idx="54858">
                  <c:v>1.9851717297569849E-5</c:v>
                </c:pt>
                <c:pt idx="54859">
                  <c:v>1.9851257093250751E-5</c:v>
                </c:pt>
                <c:pt idx="54860">
                  <c:v>1.985098970180843E-5</c:v>
                </c:pt>
                <c:pt idx="54861">
                  <c:v>1.9847855583066121E-5</c:v>
                </c:pt>
                <c:pt idx="54862">
                  <c:v>1.9843690097332001E-5</c:v>
                </c:pt>
                <c:pt idx="54863">
                  <c:v>1.984126174647827E-5</c:v>
                </c:pt>
                <c:pt idx="54864">
                  <c:v>1.984054870263208E-5</c:v>
                </c:pt>
                <c:pt idx="54865">
                  <c:v>1.9839009837596681E-5</c:v>
                </c:pt>
                <c:pt idx="54866">
                  <c:v>1.9836328647215851E-5</c:v>
                </c:pt>
                <c:pt idx="54867">
                  <c:v>1.983926085813437E-5</c:v>
                </c:pt>
                <c:pt idx="54868">
                  <c:v>1.9837418221868571E-5</c:v>
                </c:pt>
                <c:pt idx="54869">
                  <c:v>1.984562550205737E-5</c:v>
                </c:pt>
                <c:pt idx="54870">
                  <c:v>1.9845467249979268E-5</c:v>
                </c:pt>
                <c:pt idx="54871">
                  <c:v>1.9838880689349029E-5</c:v>
                </c:pt>
                <c:pt idx="54872">
                  <c:v>1.9835390048683621E-5</c:v>
                </c:pt>
                <c:pt idx="54873">
                  <c:v>1.983852052944712E-5</c:v>
                </c:pt>
                <c:pt idx="54874">
                  <c:v>1.984128903131932E-5</c:v>
                </c:pt>
                <c:pt idx="54875">
                  <c:v>1.983900438062847E-5</c:v>
                </c:pt>
                <c:pt idx="54876">
                  <c:v>1.983378024306148E-5</c:v>
                </c:pt>
                <c:pt idx="54877">
                  <c:v>1.983030597330071E-5</c:v>
                </c:pt>
                <c:pt idx="54878">
                  <c:v>1.983044967346359E-5</c:v>
                </c:pt>
                <c:pt idx="54879">
                  <c:v>1.9830322344205339E-5</c:v>
                </c:pt>
                <c:pt idx="54880">
                  <c:v>1.9826838979497549E-5</c:v>
                </c:pt>
                <c:pt idx="54881">
                  <c:v>1.9822151443804611E-5</c:v>
                </c:pt>
                <c:pt idx="54882">
                  <c:v>1.9820330635411661E-5</c:v>
                </c:pt>
                <c:pt idx="54883">
                  <c:v>1.9819615772576071E-5</c:v>
                </c:pt>
                <c:pt idx="54884">
                  <c:v>1.9818218788714151E-5</c:v>
                </c:pt>
                <c:pt idx="54885">
                  <c:v>1.9815106497844681E-5</c:v>
                </c:pt>
                <c:pt idx="54886">
                  <c:v>1.9811637685052119E-5</c:v>
                </c:pt>
                <c:pt idx="54887">
                  <c:v>1.9813118342426609E-5</c:v>
                </c:pt>
                <c:pt idx="54888">
                  <c:v>1.981748937396333E-5</c:v>
                </c:pt>
                <c:pt idx="54889">
                  <c:v>1.9823748516500931E-5</c:v>
                </c:pt>
                <c:pt idx="54890">
                  <c:v>1.9820097804768011E-5</c:v>
                </c:pt>
                <c:pt idx="54891">
                  <c:v>1.981341665668879E-5</c:v>
                </c:pt>
                <c:pt idx="54892">
                  <c:v>1.981366949621588E-5</c:v>
                </c:pt>
                <c:pt idx="54893">
                  <c:v>1.9817911379504949E-5</c:v>
                </c:pt>
                <c:pt idx="54894">
                  <c:v>1.981891728064511E-5</c:v>
                </c:pt>
                <c:pt idx="54895">
                  <c:v>1.9814566257991831E-5</c:v>
                </c:pt>
                <c:pt idx="54896">
                  <c:v>1.9809409423032779E-5</c:v>
                </c:pt>
                <c:pt idx="54897">
                  <c:v>1.9808097931672819E-5</c:v>
                </c:pt>
                <c:pt idx="54898">
                  <c:v>1.9808827346423641E-5</c:v>
                </c:pt>
                <c:pt idx="54899">
                  <c:v>1.980728120543063E-5</c:v>
                </c:pt>
                <c:pt idx="54900">
                  <c:v>1.9802550013992001E-5</c:v>
                </c:pt>
                <c:pt idx="54901">
                  <c:v>1.9798942958004769E-5</c:v>
                </c:pt>
                <c:pt idx="54902">
                  <c:v>1.9798051653197039E-5</c:v>
                </c:pt>
                <c:pt idx="54903">
                  <c:v>1.979774970095605E-5</c:v>
                </c:pt>
                <c:pt idx="54904">
                  <c:v>1.9795632397290319E-5</c:v>
                </c:pt>
                <c:pt idx="54905">
                  <c:v>1.9791794329648841E-5</c:v>
                </c:pt>
                <c:pt idx="54906">
                  <c:v>1.9788665667874739E-5</c:v>
                </c:pt>
                <c:pt idx="54907">
                  <c:v>1.9787632481893521E-5</c:v>
                </c:pt>
                <c:pt idx="54908">
                  <c:v>1.9798737412202169E-5</c:v>
                </c:pt>
                <c:pt idx="54909">
                  <c:v>1.9792631064774469E-5</c:v>
                </c:pt>
                <c:pt idx="54910">
                  <c:v>1.9794115360127759E-5</c:v>
                </c:pt>
                <c:pt idx="54911">
                  <c:v>1.9790153601206839E-5</c:v>
                </c:pt>
                <c:pt idx="54912">
                  <c:v>1.9787890778388831E-5</c:v>
                </c:pt>
                <c:pt idx="54913">
                  <c:v>1.9790406440733929E-5</c:v>
                </c:pt>
                <c:pt idx="54914">
                  <c:v>1.9792918465100229E-5</c:v>
                </c:pt>
                <c:pt idx="54915">
                  <c:v>1.9791168597294021E-5</c:v>
                </c:pt>
                <c:pt idx="54916">
                  <c:v>1.978719774342608E-5</c:v>
                </c:pt>
                <c:pt idx="54917">
                  <c:v>1.9784532923949879E-5</c:v>
                </c:pt>
                <c:pt idx="54918">
                  <c:v>1.9784469259320762E-5</c:v>
                </c:pt>
                <c:pt idx="54919">
                  <c:v>1.9783956304308958E-5</c:v>
                </c:pt>
                <c:pt idx="54920">
                  <c:v>1.9780647562583908E-5</c:v>
                </c:pt>
                <c:pt idx="54921">
                  <c:v>1.9776600311161019E-5</c:v>
                </c:pt>
                <c:pt idx="54922">
                  <c:v>1.977449574042112E-5</c:v>
                </c:pt>
                <c:pt idx="54923">
                  <c:v>1.977364627236966E-5</c:v>
                </c:pt>
                <c:pt idx="54924">
                  <c:v>1.9772311134147461E-5</c:v>
                </c:pt>
                <c:pt idx="54925">
                  <c:v>1.976958992599975E-5</c:v>
                </c:pt>
                <c:pt idx="54926">
                  <c:v>1.9766670448007059E-5</c:v>
                </c:pt>
                <c:pt idx="54927">
                  <c:v>1.9764358512475159E-5</c:v>
                </c:pt>
                <c:pt idx="54928">
                  <c:v>1.976328894670587E-5</c:v>
                </c:pt>
                <c:pt idx="54929">
                  <c:v>1.9780160073423762E-5</c:v>
                </c:pt>
                <c:pt idx="54930">
                  <c:v>1.9765462639043111E-5</c:v>
                </c:pt>
                <c:pt idx="54931">
                  <c:v>1.9766954210354019E-5</c:v>
                </c:pt>
                <c:pt idx="54932">
                  <c:v>1.9764931494137269E-5</c:v>
                </c:pt>
                <c:pt idx="54933">
                  <c:v>1.9763614545809108E-5</c:v>
                </c:pt>
                <c:pt idx="54934">
                  <c:v>1.976519888557959E-5</c:v>
                </c:pt>
                <c:pt idx="54935">
                  <c:v>1.976665407710243E-5</c:v>
                </c:pt>
                <c:pt idx="54936">
                  <c:v>1.976539715542458E-5</c:v>
                </c:pt>
                <c:pt idx="54937">
                  <c:v>1.976237035705708E-5</c:v>
                </c:pt>
                <c:pt idx="54938">
                  <c:v>1.9760342183872129E-5</c:v>
                </c:pt>
                <c:pt idx="54939">
                  <c:v>1.9759714632527899E-5</c:v>
                </c:pt>
                <c:pt idx="54940">
                  <c:v>1.9758736016228798E-5</c:v>
                </c:pt>
                <c:pt idx="54941">
                  <c:v>1.9755847461055961E-5</c:v>
                </c:pt>
                <c:pt idx="54942">
                  <c:v>1.9752435036934909E-5</c:v>
                </c:pt>
                <c:pt idx="54943">
                  <c:v>1.9750443243538029E-5</c:v>
                </c:pt>
                <c:pt idx="54944">
                  <c:v>1.9749408238567409E-5</c:v>
                </c:pt>
                <c:pt idx="54945">
                  <c:v>1.974779843294527E-5</c:v>
                </c:pt>
                <c:pt idx="54946">
                  <c:v>1.9745102690649219E-5</c:v>
                </c:pt>
                <c:pt idx="54947">
                  <c:v>1.9742326912819411E-5</c:v>
                </c:pt>
                <c:pt idx="54948">
                  <c:v>1.9740182324312631E-5</c:v>
                </c:pt>
                <c:pt idx="54949">
                  <c:v>1.973875077965204E-5</c:v>
                </c:pt>
                <c:pt idx="54950">
                  <c:v>1.9754535969696011E-5</c:v>
                </c:pt>
                <c:pt idx="54951">
                  <c:v>1.9740598872886039E-5</c:v>
                </c:pt>
                <c:pt idx="54952">
                  <c:v>1.9742816220968958E-5</c:v>
                </c:pt>
                <c:pt idx="54953">
                  <c:v>1.9741246433113702E-5</c:v>
                </c:pt>
                <c:pt idx="54954">
                  <c:v>1.9739733033929951E-5</c:v>
                </c:pt>
                <c:pt idx="54955">
                  <c:v>1.9741011783480641E-5</c:v>
                </c:pt>
                <c:pt idx="54956">
                  <c:v>1.974243059521541E-5</c:v>
                </c:pt>
                <c:pt idx="54957">
                  <c:v>1.974146289285272E-5</c:v>
                </c:pt>
                <c:pt idx="54958">
                  <c:v>1.973849794012494E-5</c:v>
                </c:pt>
                <c:pt idx="54959">
                  <c:v>1.9736386093427431E-5</c:v>
                </c:pt>
                <c:pt idx="54960">
                  <c:v>1.9735685782507059E-5</c:v>
                </c:pt>
                <c:pt idx="54961">
                  <c:v>1.9734574379981499E-5</c:v>
                </c:pt>
                <c:pt idx="54962">
                  <c:v>1.9731716747628522E-5</c:v>
                </c:pt>
                <c:pt idx="54963">
                  <c:v>1.9728409824892879E-5</c:v>
                </c:pt>
                <c:pt idx="54964">
                  <c:v>1.9726290702237751E-5</c:v>
                </c:pt>
                <c:pt idx="54965">
                  <c:v>1.972523023141548E-5</c:v>
                </c:pt>
                <c:pt idx="54966">
                  <c:v>1.9723720470210541E-5</c:v>
                </c:pt>
                <c:pt idx="54967">
                  <c:v>1.9721070202649571E-5</c:v>
                </c:pt>
                <c:pt idx="54968">
                  <c:v>1.971835445147008E-5</c:v>
                </c:pt>
                <c:pt idx="54969">
                  <c:v>1.9716166207217611E-5</c:v>
                </c:pt>
                <c:pt idx="54970">
                  <c:v>1.9714652808033861E-5</c:v>
                </c:pt>
                <c:pt idx="54971">
                  <c:v>1.9730014173546809E-5</c:v>
                </c:pt>
                <c:pt idx="54972">
                  <c:v>1.971658457478043E-5</c:v>
                </c:pt>
                <c:pt idx="54973">
                  <c:v>1.9718900148291141E-5</c:v>
                </c:pt>
                <c:pt idx="54974">
                  <c:v>1.971724122995511E-5</c:v>
                </c:pt>
                <c:pt idx="54975">
                  <c:v>1.971575329662301E-5</c:v>
                </c:pt>
                <c:pt idx="54976">
                  <c:v>1.971735036931932E-5</c:v>
                </c:pt>
                <c:pt idx="54977">
                  <c:v>1.971869096450973E-5</c:v>
                </c:pt>
                <c:pt idx="54978">
                  <c:v>1.9717655959539119E-5</c:v>
                </c:pt>
                <c:pt idx="54979">
                  <c:v>1.9714605514309369E-5</c:v>
                </c:pt>
                <c:pt idx="54980">
                  <c:v>1.9712468201760199E-5</c:v>
                </c:pt>
                <c:pt idx="54981">
                  <c:v>1.971190613403451E-5</c:v>
                </c:pt>
                <c:pt idx="54982">
                  <c:v>1.9710745618795041E-5</c:v>
                </c:pt>
                <c:pt idx="54983">
                  <c:v>1.9707731553353369E-5</c:v>
                </c:pt>
                <c:pt idx="54984">
                  <c:v>1.9704526494024321E-5</c:v>
                </c:pt>
                <c:pt idx="54985">
                  <c:v>1.9702665667864491E-5</c:v>
                </c:pt>
                <c:pt idx="54986">
                  <c:v>1.9701616110978651E-5</c:v>
                </c:pt>
                <c:pt idx="54987">
                  <c:v>1.9699991753441282E-5</c:v>
                </c:pt>
                <c:pt idx="54988">
                  <c:v>1.9697370589710769E-5</c:v>
                </c:pt>
                <c:pt idx="54989">
                  <c:v>1.9694571165018712E-5</c:v>
                </c:pt>
                <c:pt idx="54990">
                  <c:v>1.9692466594278809E-5</c:v>
                </c:pt>
                <c:pt idx="54991">
                  <c:v>1.9691005945787768E-5</c:v>
                </c:pt>
                <c:pt idx="54992">
                  <c:v>1.9700439224834551E-5</c:v>
                </c:pt>
                <c:pt idx="54993">
                  <c:v>1.9692801288329061E-5</c:v>
                </c:pt>
                <c:pt idx="54994">
                  <c:v>1.9695025912369601E-5</c:v>
                </c:pt>
                <c:pt idx="54995">
                  <c:v>1.9693610738613639E-5</c:v>
                </c:pt>
                <c:pt idx="54996">
                  <c:v>1.969227741938084E-5</c:v>
                </c:pt>
                <c:pt idx="54997">
                  <c:v>1.969387085409835E-5</c:v>
                </c:pt>
                <c:pt idx="54998">
                  <c:v>1.9695149603649039E-5</c:v>
                </c:pt>
                <c:pt idx="54999">
                  <c:v>1.9693938156706281E-5</c:v>
                </c:pt>
                <c:pt idx="55000">
                  <c:v>1.9691064153448679E-5</c:v>
                </c:pt>
                <c:pt idx="55001">
                  <c:v>1.9689126929733899E-5</c:v>
                </c:pt>
                <c:pt idx="55002">
                  <c:v>1.9688324755406938E-5</c:v>
                </c:pt>
                <c:pt idx="55003">
                  <c:v>1.9687206076923761E-5</c:v>
                </c:pt>
                <c:pt idx="55004">
                  <c:v>1.968417200259864E-5</c:v>
                </c:pt>
                <c:pt idx="55005">
                  <c:v>1.9680997866089459E-5</c:v>
                </c:pt>
                <c:pt idx="55006">
                  <c:v>1.967929347301833E-5</c:v>
                </c:pt>
                <c:pt idx="55007">
                  <c:v>1.967824209714308E-5</c:v>
                </c:pt>
                <c:pt idx="55008">
                  <c:v>1.9676517695188519E-5</c:v>
                </c:pt>
                <c:pt idx="55009">
                  <c:v>1.9673943825182502E-5</c:v>
                </c:pt>
                <c:pt idx="55010">
                  <c:v>1.9671118934638802E-5</c:v>
                </c:pt>
                <c:pt idx="55011">
                  <c:v>1.966908166650683E-5</c:v>
                </c:pt>
                <c:pt idx="55012">
                  <c:v>1.9667635569931011E-5</c:v>
                </c:pt>
                <c:pt idx="55013">
                  <c:v>1.96694763872074E-5</c:v>
                </c:pt>
                <c:pt idx="55014">
                  <c:v>1.9669232642627321E-5</c:v>
                </c:pt>
                <c:pt idx="55015">
                  <c:v>1.9671395421028141E-5</c:v>
                </c:pt>
                <c:pt idx="55016">
                  <c:v>1.9670042092911899E-5</c:v>
                </c:pt>
                <c:pt idx="55017">
                  <c:v>1.966899435501546E-5</c:v>
                </c:pt>
                <c:pt idx="55018">
                  <c:v>1.9670458641485311E-5</c:v>
                </c:pt>
                <c:pt idx="55019">
                  <c:v>1.9671801055665131E-5</c:v>
                </c:pt>
                <c:pt idx="55020">
                  <c:v>1.9670662368298512E-5</c:v>
                </c:pt>
                <c:pt idx="55021">
                  <c:v>1.96676828636555E-5</c:v>
                </c:pt>
                <c:pt idx="55022">
                  <c:v>1.9665729269036088E-5</c:v>
                </c:pt>
                <c:pt idx="55023">
                  <c:v>1.9664992578327659E-5</c:v>
                </c:pt>
                <c:pt idx="55024">
                  <c:v>1.9663670173031281E-5</c:v>
                </c:pt>
                <c:pt idx="55025">
                  <c:v>1.9660628822748549E-5</c:v>
                </c:pt>
                <c:pt idx="55026">
                  <c:v>1.965767114597838E-5</c:v>
                </c:pt>
                <c:pt idx="55027">
                  <c:v>1.9655917640193369E-5</c:v>
                </c:pt>
                <c:pt idx="55028">
                  <c:v>1.9654911739053201E-5</c:v>
                </c:pt>
                <c:pt idx="55029">
                  <c:v>1.965316187124699E-5</c:v>
                </c:pt>
                <c:pt idx="55030">
                  <c:v>1.965050432772841E-5</c:v>
                </c:pt>
                <c:pt idx="55031">
                  <c:v>1.9647755834739659E-5</c:v>
                </c:pt>
                <c:pt idx="55032">
                  <c:v>1.964577131730039E-5</c:v>
                </c:pt>
                <c:pt idx="55033">
                  <c:v>1.9644128769868981E-5</c:v>
                </c:pt>
                <c:pt idx="55034">
                  <c:v>1.9642013285192661E-5</c:v>
                </c:pt>
                <c:pt idx="55035">
                  <c:v>1.9661640180856921E-5</c:v>
                </c:pt>
                <c:pt idx="55036">
                  <c:v>1.9641825929284099E-5</c:v>
                </c:pt>
                <c:pt idx="55037">
                  <c:v>1.964463081094436E-5</c:v>
                </c:pt>
                <c:pt idx="55038">
                  <c:v>1.9645138308987949E-5</c:v>
                </c:pt>
                <c:pt idx="55039">
                  <c:v>1.9644503481686119E-5</c:v>
                </c:pt>
                <c:pt idx="55040">
                  <c:v>1.9644819985842329E-5</c:v>
                </c:pt>
                <c:pt idx="55041">
                  <c:v>1.964542570931371E-5</c:v>
                </c:pt>
                <c:pt idx="55042">
                  <c:v>1.9644649000838399E-5</c:v>
                </c:pt>
                <c:pt idx="55043">
                  <c:v>1.9642626284621659E-5</c:v>
                </c:pt>
                <c:pt idx="55044">
                  <c:v>1.964069451787509E-5</c:v>
                </c:pt>
                <c:pt idx="55045">
                  <c:v>1.963960858120117E-5</c:v>
                </c:pt>
                <c:pt idx="55046">
                  <c:v>1.9638029698398899E-5</c:v>
                </c:pt>
                <c:pt idx="55047">
                  <c:v>1.9635379430837929E-5</c:v>
                </c:pt>
                <c:pt idx="55048">
                  <c:v>1.9632681869552471E-5</c:v>
                </c:pt>
                <c:pt idx="55049">
                  <c:v>1.9630784663604569E-5</c:v>
                </c:pt>
                <c:pt idx="55050">
                  <c:v>1.9629553207778368E-5</c:v>
                </c:pt>
                <c:pt idx="55051">
                  <c:v>1.9627976143965501E-5</c:v>
                </c:pt>
                <c:pt idx="55052">
                  <c:v>1.962565329449717E-5</c:v>
                </c:pt>
                <c:pt idx="55053">
                  <c:v>1.9622884792624969E-5</c:v>
                </c:pt>
                <c:pt idx="55054">
                  <c:v>1.9620654711616229E-5</c:v>
                </c:pt>
                <c:pt idx="55055">
                  <c:v>1.9619334125309251E-5</c:v>
                </c:pt>
                <c:pt idx="55056">
                  <c:v>1.9617249563452791E-5</c:v>
                </c:pt>
                <c:pt idx="55057">
                  <c:v>1.96392647922039E-5</c:v>
                </c:pt>
                <c:pt idx="55058">
                  <c:v>1.9617480575107041E-5</c:v>
                </c:pt>
                <c:pt idx="55059">
                  <c:v>1.9620392777142112E-5</c:v>
                </c:pt>
                <c:pt idx="55060">
                  <c:v>1.9620400053099729E-5</c:v>
                </c:pt>
                <c:pt idx="55061">
                  <c:v>1.9619770682766099E-5</c:v>
                </c:pt>
                <c:pt idx="55062">
                  <c:v>1.962063834071159E-5</c:v>
                </c:pt>
                <c:pt idx="55063">
                  <c:v>1.962152236956172E-5</c:v>
                </c:pt>
                <c:pt idx="55064">
                  <c:v>1.9620571038103659E-5</c:v>
                </c:pt>
                <c:pt idx="55065">
                  <c:v>1.961801353900228E-5</c:v>
                </c:pt>
                <c:pt idx="55066">
                  <c:v>1.961601446964778E-5</c:v>
                </c:pt>
                <c:pt idx="55067">
                  <c:v>1.9615063138189729E-5</c:v>
                </c:pt>
                <c:pt idx="55068">
                  <c:v>1.9613493350334469E-5</c:v>
                </c:pt>
                <c:pt idx="55069">
                  <c:v>1.961062116606627E-5</c:v>
                </c:pt>
                <c:pt idx="55070">
                  <c:v>1.9607719877967611E-5</c:v>
                </c:pt>
                <c:pt idx="55071">
                  <c:v>1.960611371032428E-5</c:v>
                </c:pt>
                <c:pt idx="55072">
                  <c:v>1.9604956833063621E-5</c:v>
                </c:pt>
                <c:pt idx="55073">
                  <c:v>1.960328518180177E-5</c:v>
                </c:pt>
                <c:pt idx="55074">
                  <c:v>1.9600842279032801E-5</c:v>
                </c:pt>
                <c:pt idx="55075">
                  <c:v>1.959840847121086E-5</c:v>
                </c:pt>
                <c:pt idx="55076">
                  <c:v>1.9596283891587522E-5</c:v>
                </c:pt>
                <c:pt idx="55077">
                  <c:v>1.9594746845541519E-5</c:v>
                </c:pt>
                <c:pt idx="55078">
                  <c:v>1.9592511307564561E-5</c:v>
                </c:pt>
                <c:pt idx="55079">
                  <c:v>1.961555972229689E-5</c:v>
                </c:pt>
                <c:pt idx="55080">
                  <c:v>1.9592429453041401E-5</c:v>
                </c:pt>
                <c:pt idx="55081">
                  <c:v>1.959573091880884E-5</c:v>
                </c:pt>
                <c:pt idx="55082">
                  <c:v>1.9596120182541199E-5</c:v>
                </c:pt>
                <c:pt idx="55083">
                  <c:v>1.9595252524595711E-5</c:v>
                </c:pt>
                <c:pt idx="55084">
                  <c:v>1.9595894627855159E-5</c:v>
                </c:pt>
                <c:pt idx="55085">
                  <c:v>1.959684414032381E-5</c:v>
                </c:pt>
                <c:pt idx="55086">
                  <c:v>1.9596020138124001E-5</c:v>
                </c:pt>
                <c:pt idx="55087">
                  <c:v>1.9593946490203958E-5</c:v>
                </c:pt>
                <c:pt idx="55088">
                  <c:v>1.9592174794524911E-5</c:v>
                </c:pt>
                <c:pt idx="55089">
                  <c:v>1.959082146640867E-5</c:v>
                </c:pt>
                <c:pt idx="55090">
                  <c:v>1.9589433577493761E-5</c:v>
                </c:pt>
                <c:pt idx="55091">
                  <c:v>1.9586701455409639E-5</c:v>
                </c:pt>
                <c:pt idx="55092">
                  <c:v>1.9583903849706988E-5</c:v>
                </c:pt>
                <c:pt idx="55093">
                  <c:v>1.9582128516049121E-5</c:v>
                </c:pt>
                <c:pt idx="55094">
                  <c:v>1.9580771549954079E-5</c:v>
                </c:pt>
                <c:pt idx="55095">
                  <c:v>1.9579223589971662E-5</c:v>
                </c:pt>
                <c:pt idx="55096">
                  <c:v>1.9576837075874209E-5</c:v>
                </c:pt>
                <c:pt idx="55097">
                  <c:v>1.9574092220864259E-5</c:v>
                </c:pt>
                <c:pt idx="55098">
                  <c:v>1.957196582225151E-5</c:v>
                </c:pt>
                <c:pt idx="55099">
                  <c:v>1.9570417862269099E-5</c:v>
                </c:pt>
                <c:pt idx="55100">
                  <c:v>1.9568489733501341E-5</c:v>
                </c:pt>
                <c:pt idx="55101">
                  <c:v>1.9581420929171142E-5</c:v>
                </c:pt>
                <c:pt idx="55102">
                  <c:v>1.9568789866752919E-5</c:v>
                </c:pt>
                <c:pt idx="55103">
                  <c:v>1.957193126145285E-5</c:v>
                </c:pt>
                <c:pt idx="55104">
                  <c:v>1.9572196833905761E-5</c:v>
                </c:pt>
                <c:pt idx="55105">
                  <c:v>1.9571411030483429E-5</c:v>
                </c:pt>
                <c:pt idx="55106">
                  <c:v>1.957236054295208E-5</c:v>
                </c:pt>
                <c:pt idx="55107">
                  <c:v>1.9573186364141289E-5</c:v>
                </c:pt>
                <c:pt idx="55108">
                  <c:v>1.9572125893319029E-5</c:v>
                </c:pt>
                <c:pt idx="55109">
                  <c:v>1.9569553842302408E-5</c:v>
                </c:pt>
                <c:pt idx="55110">
                  <c:v>1.956756568688434E-5</c:v>
                </c:pt>
                <c:pt idx="55111">
                  <c:v>1.956671076186467E-5</c:v>
                </c:pt>
                <c:pt idx="55112">
                  <c:v>1.9565120965125971E-5</c:v>
                </c:pt>
                <c:pt idx="55113">
                  <c:v>1.9562057786970399E-5</c:v>
                </c:pt>
                <c:pt idx="55114">
                  <c:v>1.9559229258447889E-5</c:v>
                </c:pt>
                <c:pt idx="55115">
                  <c:v>1.955781044671312E-5</c:v>
                </c:pt>
                <c:pt idx="55116">
                  <c:v>1.9556828192435202E-5</c:v>
                </c:pt>
                <c:pt idx="55117">
                  <c:v>1.9555067410692569E-5</c:v>
                </c:pt>
                <c:pt idx="55118">
                  <c:v>1.9552549929358069E-5</c:v>
                </c:pt>
                <c:pt idx="55119">
                  <c:v>1.9550090655684471E-5</c:v>
                </c:pt>
                <c:pt idx="55120">
                  <c:v>1.9548044292605479E-5</c:v>
                </c:pt>
                <c:pt idx="55121">
                  <c:v>1.9546525436453521E-5</c:v>
                </c:pt>
                <c:pt idx="55122">
                  <c:v>1.954420258698519E-5</c:v>
                </c:pt>
                <c:pt idx="55123">
                  <c:v>1.9554401660570871E-5</c:v>
                </c:pt>
                <c:pt idx="55124">
                  <c:v>1.954414437932428E-5</c:v>
                </c:pt>
                <c:pt idx="55125">
                  <c:v>1.9547704141587019E-5</c:v>
                </c:pt>
                <c:pt idx="55126">
                  <c:v>1.954836807271931E-5</c:v>
                </c:pt>
                <c:pt idx="55127">
                  <c:v>1.954766048584133E-5</c:v>
                </c:pt>
                <c:pt idx="55128">
                  <c:v>1.9548004274838601E-5</c:v>
                </c:pt>
                <c:pt idx="55129">
                  <c:v>1.9549095668480732E-5</c:v>
                </c:pt>
                <c:pt idx="55130">
                  <c:v>1.95483098650584E-5</c:v>
                </c:pt>
                <c:pt idx="55131">
                  <c:v>1.9546101611922498E-5</c:v>
                </c:pt>
                <c:pt idx="55132">
                  <c:v>1.9544248061720278E-5</c:v>
                </c:pt>
                <c:pt idx="55133">
                  <c:v>1.9543100279406641E-5</c:v>
                </c:pt>
                <c:pt idx="55134">
                  <c:v>1.9541568690328859E-5</c:v>
                </c:pt>
                <c:pt idx="55135">
                  <c:v>1.9538652850314971E-5</c:v>
                </c:pt>
                <c:pt idx="55136">
                  <c:v>1.953607716131955E-5</c:v>
                </c:pt>
                <c:pt idx="55137">
                  <c:v>1.9534356397343799E-5</c:v>
                </c:pt>
                <c:pt idx="55138">
                  <c:v>1.953321952896658E-5</c:v>
                </c:pt>
                <c:pt idx="55139">
                  <c:v>1.9531613361323249E-5</c:v>
                </c:pt>
                <c:pt idx="55140">
                  <c:v>1.9529010387486782E-5</c:v>
                </c:pt>
                <c:pt idx="55141">
                  <c:v>1.9526303731254299E-5</c:v>
                </c:pt>
                <c:pt idx="55142">
                  <c:v>1.9524239178281281E-5</c:v>
                </c:pt>
                <c:pt idx="55143">
                  <c:v>1.9522785805747841E-5</c:v>
                </c:pt>
                <c:pt idx="55144">
                  <c:v>1.9520772184478119E-5</c:v>
                </c:pt>
                <c:pt idx="55145">
                  <c:v>1.9518338376656171E-5</c:v>
                </c:pt>
                <c:pt idx="55146">
                  <c:v>1.95398952200776E-5</c:v>
                </c:pt>
                <c:pt idx="55147">
                  <c:v>1.951841113623232E-5</c:v>
                </c:pt>
                <c:pt idx="55148">
                  <c:v>1.9522902221069671E-5</c:v>
                </c:pt>
                <c:pt idx="55149">
                  <c:v>1.952434831764549E-5</c:v>
                </c:pt>
                <c:pt idx="55150">
                  <c:v>1.9523125956766311E-5</c:v>
                </c:pt>
                <c:pt idx="55151">
                  <c:v>1.952280581463128E-5</c:v>
                </c:pt>
                <c:pt idx="55152">
                  <c:v>1.9523822629707869E-5</c:v>
                </c:pt>
                <c:pt idx="55153">
                  <c:v>1.952343700395431E-5</c:v>
                </c:pt>
                <c:pt idx="55154">
                  <c:v>1.9521030480973419E-5</c:v>
                </c:pt>
                <c:pt idx="55155">
                  <c:v>1.951903868757654E-5</c:v>
                </c:pt>
                <c:pt idx="55156">
                  <c:v>1.9517936379997991E-5</c:v>
                </c:pt>
                <c:pt idx="55157">
                  <c:v>1.9516422980814241E-5</c:v>
                </c:pt>
                <c:pt idx="55158">
                  <c:v>1.951319245563354E-5</c:v>
                </c:pt>
                <c:pt idx="55159">
                  <c:v>1.9509774574544281E-5</c:v>
                </c:pt>
                <c:pt idx="55160">
                  <c:v>1.9508321202010851E-5</c:v>
                </c:pt>
                <c:pt idx="55161">
                  <c:v>1.9507302567944859E-5</c:v>
                </c:pt>
                <c:pt idx="55162">
                  <c:v>1.9505669115460481E-5</c:v>
                </c:pt>
                <c:pt idx="55163">
                  <c:v>1.950312071130611E-5</c:v>
                </c:pt>
                <c:pt idx="55164">
                  <c:v>1.9500643247738481E-5</c:v>
                </c:pt>
                <c:pt idx="55165">
                  <c:v>1.9498860638123009E-5</c:v>
                </c:pt>
                <c:pt idx="55166">
                  <c:v>1.9497419998515401E-5</c:v>
                </c:pt>
                <c:pt idx="55167">
                  <c:v>1.9495457308948971E-5</c:v>
                </c:pt>
                <c:pt idx="55168">
                  <c:v>1.9505214368109591E-5</c:v>
                </c:pt>
                <c:pt idx="55169">
                  <c:v>1.949513534782454E-5</c:v>
                </c:pt>
                <c:pt idx="55170">
                  <c:v>1.9498549590934999E-5</c:v>
                </c:pt>
                <c:pt idx="55171">
                  <c:v>1.9499198970152069E-5</c:v>
                </c:pt>
                <c:pt idx="55172">
                  <c:v>1.9498422261676751E-5</c:v>
                </c:pt>
                <c:pt idx="55173">
                  <c:v>1.949924444488715E-5</c:v>
                </c:pt>
                <c:pt idx="55174">
                  <c:v>1.950021032826044E-5</c:v>
                </c:pt>
                <c:pt idx="55175">
                  <c:v>1.9499282643664632E-5</c:v>
                </c:pt>
                <c:pt idx="55176">
                  <c:v>1.9497207176755179E-5</c:v>
                </c:pt>
                <c:pt idx="55177">
                  <c:v>1.949573379533831E-5</c:v>
                </c:pt>
                <c:pt idx="55178">
                  <c:v>1.9494855223456401E-5</c:v>
                </c:pt>
                <c:pt idx="55179">
                  <c:v>1.9493230865919031E-5</c:v>
                </c:pt>
                <c:pt idx="55180">
                  <c:v>1.9490260456223041E-5</c:v>
                </c:pt>
                <c:pt idx="55181">
                  <c:v>1.9487732060952109E-5</c:v>
                </c:pt>
                <c:pt idx="55182">
                  <c:v>1.9486136807245199E-5</c:v>
                </c:pt>
                <c:pt idx="55183">
                  <c:v>1.9485158190946091E-5</c:v>
                </c:pt>
                <c:pt idx="55184">
                  <c:v>1.948312274180353E-5</c:v>
                </c:pt>
                <c:pt idx="55185">
                  <c:v>1.948061253642663E-5</c:v>
                </c:pt>
                <c:pt idx="55186">
                  <c:v>1.9478169633657672E-5</c:v>
                </c:pt>
                <c:pt idx="55187">
                  <c:v>1.9475965018500571E-5</c:v>
                </c:pt>
                <c:pt idx="55188">
                  <c:v>1.9474438886390999E-5</c:v>
                </c:pt>
                <c:pt idx="55189">
                  <c:v>1.947227974596899E-5</c:v>
                </c:pt>
                <c:pt idx="55190">
                  <c:v>1.9469904145807959E-5</c:v>
                </c:pt>
                <c:pt idx="55191">
                  <c:v>1.9471148334559981E-5</c:v>
                </c:pt>
                <c:pt idx="55192">
                  <c:v>1.9470213374006559E-5</c:v>
                </c:pt>
                <c:pt idx="55193">
                  <c:v>1.947521741385572E-5</c:v>
                </c:pt>
                <c:pt idx="55194">
                  <c:v>1.9476721718092449E-5</c:v>
                </c:pt>
                <c:pt idx="55195">
                  <c:v>1.9475224689813331E-5</c:v>
                </c:pt>
                <c:pt idx="55196">
                  <c:v>1.9474955479381609E-5</c:v>
                </c:pt>
                <c:pt idx="55197">
                  <c:v>1.94761323655257E-5</c:v>
                </c:pt>
                <c:pt idx="55198">
                  <c:v>1.947578493854962E-5</c:v>
                </c:pt>
                <c:pt idx="55199">
                  <c:v>1.9473096472211179E-5</c:v>
                </c:pt>
                <c:pt idx="55200">
                  <c:v>1.947102100530174E-5</c:v>
                </c:pt>
                <c:pt idx="55201">
                  <c:v>1.947022428794298E-5</c:v>
                </c:pt>
                <c:pt idx="55202">
                  <c:v>1.9468441678327512E-5</c:v>
                </c:pt>
                <c:pt idx="55203">
                  <c:v>1.9465100194793191E-5</c:v>
                </c:pt>
                <c:pt idx="55204">
                  <c:v>1.9461824194877408E-5</c:v>
                </c:pt>
                <c:pt idx="55205">
                  <c:v>1.9460234398138709E-5</c:v>
                </c:pt>
                <c:pt idx="55206">
                  <c:v>1.9459197574178692E-5</c:v>
                </c:pt>
                <c:pt idx="55207">
                  <c:v>1.9457085727481171E-5</c:v>
                </c:pt>
                <c:pt idx="55208">
                  <c:v>1.9454168068477881E-5</c:v>
                </c:pt>
                <c:pt idx="55209">
                  <c:v>1.945205076481216E-5</c:v>
                </c:pt>
                <c:pt idx="55210">
                  <c:v>1.9450666513876062E-5</c:v>
                </c:pt>
                <c:pt idx="55211">
                  <c:v>1.944942960108165E-5</c:v>
                </c:pt>
                <c:pt idx="55212">
                  <c:v>1.944763062056154E-5</c:v>
                </c:pt>
                <c:pt idx="55213">
                  <c:v>1.9445813450147401E-5</c:v>
                </c:pt>
                <c:pt idx="55214">
                  <c:v>1.945219446497504E-5</c:v>
                </c:pt>
                <c:pt idx="55215">
                  <c:v>1.9445484213065359E-5</c:v>
                </c:pt>
                <c:pt idx="55216">
                  <c:v>1.945011354109738E-5</c:v>
                </c:pt>
                <c:pt idx="55217">
                  <c:v>1.9451799744274471E-5</c:v>
                </c:pt>
                <c:pt idx="55218">
                  <c:v>1.9450346371741031E-5</c:v>
                </c:pt>
                <c:pt idx="55219">
                  <c:v>1.94487383851083E-5</c:v>
                </c:pt>
                <c:pt idx="55220">
                  <c:v>1.9449036699370481E-5</c:v>
                </c:pt>
                <c:pt idx="55221">
                  <c:v>1.944948417076375E-5</c:v>
                </c:pt>
                <c:pt idx="55222">
                  <c:v>1.9448270904831592E-5</c:v>
                </c:pt>
                <c:pt idx="55223">
                  <c:v>1.9446184523985721E-5</c:v>
                </c:pt>
                <c:pt idx="55224">
                  <c:v>1.944508949236479E-5</c:v>
                </c:pt>
                <c:pt idx="55225">
                  <c:v>1.9444312783889469E-5</c:v>
                </c:pt>
                <c:pt idx="55226">
                  <c:v>1.9442275515757501E-5</c:v>
                </c:pt>
                <c:pt idx="55227">
                  <c:v>1.9439206880633719E-5</c:v>
                </c:pt>
                <c:pt idx="55228">
                  <c:v>1.9436825823504481E-5</c:v>
                </c:pt>
                <c:pt idx="55229">
                  <c:v>1.9435636204434559E-5</c:v>
                </c:pt>
                <c:pt idx="55230">
                  <c:v>1.9434039131738249E-5</c:v>
                </c:pt>
                <c:pt idx="55231">
                  <c:v>1.9431530745350759E-5</c:v>
                </c:pt>
                <c:pt idx="55232">
                  <c:v>1.942874223459512E-5</c:v>
                </c:pt>
                <c:pt idx="55233">
                  <c:v>1.94265758182155E-5</c:v>
                </c:pt>
                <c:pt idx="55234">
                  <c:v>1.9425369828240949E-5</c:v>
                </c:pt>
                <c:pt idx="55235">
                  <c:v>1.9424011043156501E-5</c:v>
                </c:pt>
                <c:pt idx="55236">
                  <c:v>1.9422421246417801E-5</c:v>
                </c:pt>
                <c:pt idx="55237">
                  <c:v>1.9420687749516219E-5</c:v>
                </c:pt>
                <c:pt idx="55238">
                  <c:v>1.9419165255385451E-5</c:v>
                </c:pt>
                <c:pt idx="55239">
                  <c:v>1.941758819157258E-5</c:v>
                </c:pt>
                <c:pt idx="55240">
                  <c:v>1.94207823369652E-5</c:v>
                </c:pt>
                <c:pt idx="55241">
                  <c:v>1.941938171512447E-5</c:v>
                </c:pt>
                <c:pt idx="55242">
                  <c:v>1.942734343174379E-5</c:v>
                </c:pt>
                <c:pt idx="55243">
                  <c:v>1.9427963707130399E-5</c:v>
                </c:pt>
                <c:pt idx="55244">
                  <c:v>1.9422517652856189E-5</c:v>
                </c:pt>
                <c:pt idx="55245">
                  <c:v>1.9419800082687289E-5</c:v>
                </c:pt>
                <c:pt idx="55246">
                  <c:v>1.9422452169237658E-5</c:v>
                </c:pt>
                <c:pt idx="55247">
                  <c:v>1.942446033353917E-5</c:v>
                </c:pt>
                <c:pt idx="55248">
                  <c:v>1.9422395780566148E-5</c:v>
                </c:pt>
                <c:pt idx="55249">
                  <c:v>1.9419132513576191E-5</c:v>
                </c:pt>
                <c:pt idx="55250">
                  <c:v>1.9418308511376381E-5</c:v>
                </c:pt>
                <c:pt idx="55251">
                  <c:v>1.9418195734033361E-5</c:v>
                </c:pt>
                <c:pt idx="55252">
                  <c:v>1.9415341739659201E-5</c:v>
                </c:pt>
                <c:pt idx="55253">
                  <c:v>1.9411401808611121E-5</c:v>
                </c:pt>
                <c:pt idx="55254">
                  <c:v>1.9409035303397101E-5</c:v>
                </c:pt>
                <c:pt idx="55255">
                  <c:v>1.9408469597692601E-5</c:v>
                </c:pt>
                <c:pt idx="55256">
                  <c:v>1.9407076251809489E-5</c:v>
                </c:pt>
                <c:pt idx="55257">
                  <c:v>1.9403712940402329E-5</c:v>
                </c:pt>
                <c:pt idx="55258">
                  <c:v>1.940047332027461E-5</c:v>
                </c:pt>
                <c:pt idx="55259">
                  <c:v>1.9399094526306729E-5</c:v>
                </c:pt>
                <c:pt idx="55260">
                  <c:v>1.9398406948312189E-5</c:v>
                </c:pt>
                <c:pt idx="55261">
                  <c:v>1.9397066353121769E-5</c:v>
                </c:pt>
                <c:pt idx="55262">
                  <c:v>1.9394843548070639E-5</c:v>
                </c:pt>
                <c:pt idx="55263">
                  <c:v>1.9393066395423378E-5</c:v>
                </c:pt>
                <c:pt idx="55264">
                  <c:v>1.9391816749703139E-5</c:v>
                </c:pt>
                <c:pt idx="55265">
                  <c:v>1.939062894962262E-5</c:v>
                </c:pt>
                <c:pt idx="55266">
                  <c:v>1.9388560758670789E-5</c:v>
                </c:pt>
                <c:pt idx="55267">
                  <c:v>1.9386639905860651E-5</c:v>
                </c:pt>
                <c:pt idx="55268">
                  <c:v>1.9392486137803641E-5</c:v>
                </c:pt>
                <c:pt idx="55269">
                  <c:v>1.9392360627534799E-5</c:v>
                </c:pt>
                <c:pt idx="55270">
                  <c:v>1.9398828953853808E-5</c:v>
                </c:pt>
                <c:pt idx="55271">
                  <c:v>1.9395261915633452E-5</c:v>
                </c:pt>
                <c:pt idx="55272">
                  <c:v>4.6643413952551782E-5</c:v>
                </c:pt>
                <c:pt idx="55273">
                  <c:v>4.1149436583509669E-5</c:v>
                </c:pt>
                <c:pt idx="55274">
                  <c:v>3.7499445170396939E-5</c:v>
                </c:pt>
                <c:pt idx="55275">
                  <c:v>4.195162546238862E-5</c:v>
                </c:pt>
                <c:pt idx="55276">
                  <c:v>4.0486640500603237E-5</c:v>
                </c:pt>
                <c:pt idx="55277">
                  <c:v>3.9357768400805071E-5</c:v>
                </c:pt>
                <c:pt idx="55278">
                  <c:v>3.509448652039282E-5</c:v>
                </c:pt>
                <c:pt idx="55279">
                  <c:v>3.7338850233936682E-5</c:v>
                </c:pt>
                <c:pt idx="55280">
                  <c:v>3.6578490835381672E-5</c:v>
                </c:pt>
                <c:pt idx="55281">
                  <c:v>3.5825043596560142E-5</c:v>
                </c:pt>
                <c:pt idx="55282">
                  <c:v>3.4190525184385478E-5</c:v>
                </c:pt>
                <c:pt idx="55283">
                  <c:v>3.4528897231211893E-5</c:v>
                </c:pt>
                <c:pt idx="55284">
                  <c:v>3.4386666811769828E-5</c:v>
                </c:pt>
                <c:pt idx="55285">
                  <c:v>3.2768872188171372E-5</c:v>
                </c:pt>
                <c:pt idx="55286">
                  <c:v>3.2764157367637381E-5</c:v>
                </c:pt>
                <c:pt idx="55287">
                  <c:v>3.2782856578705832E-5</c:v>
                </c:pt>
                <c:pt idx="55288">
                  <c:v>3.3368938602507108E-5</c:v>
                </c:pt>
                <c:pt idx="55289">
                  <c:v>3.1910629331832752E-5</c:v>
                </c:pt>
                <c:pt idx="55290">
                  <c:v>3.2014559110393748E-5</c:v>
                </c:pt>
                <c:pt idx="55291">
                  <c:v>3.2105785066960379E-5</c:v>
                </c:pt>
                <c:pt idx="55292">
                  <c:v>3.2797772291814908E-5</c:v>
                </c:pt>
                <c:pt idx="55293">
                  <c:v>3.2049534638645127E-5</c:v>
                </c:pt>
                <c:pt idx="55294">
                  <c:v>3.1770450732437887E-5</c:v>
                </c:pt>
                <c:pt idx="55295">
                  <c:v>3.1808667699806392E-5</c:v>
                </c:pt>
                <c:pt idx="55296">
                  <c:v>3.2122639822773642E-5</c:v>
                </c:pt>
                <c:pt idx="55297">
                  <c:v>3.1948638934409253E-5</c:v>
                </c:pt>
                <c:pt idx="55298">
                  <c:v>3.1552408472634852E-5</c:v>
                </c:pt>
                <c:pt idx="55299">
                  <c:v>3.1469371606362977E-5</c:v>
                </c:pt>
                <c:pt idx="55300">
                  <c:v>3.1548865081276738E-5</c:v>
                </c:pt>
                <c:pt idx="55301">
                  <c:v>3.1526375096291297E-5</c:v>
                </c:pt>
                <c:pt idx="55302">
                  <c:v>3.1083731300896027E-5</c:v>
                </c:pt>
                <c:pt idx="55303">
                  <c:v>3.1260253308573738E-5</c:v>
                </c:pt>
                <c:pt idx="55304">
                  <c:v>3.1243565899785608E-5</c:v>
                </c:pt>
                <c:pt idx="55305">
                  <c:v>3.133587961201556E-5</c:v>
                </c:pt>
                <c:pt idx="55306">
                  <c:v>3.1034458515932777E-5</c:v>
                </c:pt>
                <c:pt idx="55307">
                  <c:v>3.1092480639927089E-5</c:v>
                </c:pt>
                <c:pt idx="55308">
                  <c:v>3.1142382795223973E-5</c:v>
                </c:pt>
                <c:pt idx="55309">
                  <c:v>3.1078718166099861E-5</c:v>
                </c:pt>
                <c:pt idx="55310">
                  <c:v>3.0966497433837503E-5</c:v>
                </c:pt>
                <c:pt idx="55311">
                  <c:v>3.0891882488504052E-5</c:v>
                </c:pt>
                <c:pt idx="55312">
                  <c:v>3.1020546884974458E-5</c:v>
                </c:pt>
                <c:pt idx="55313">
                  <c:v>3.0920557037461549E-5</c:v>
                </c:pt>
                <c:pt idx="55314">
                  <c:v>3.087109507760033E-5</c:v>
                </c:pt>
                <c:pt idx="55315">
                  <c:v>3.0796418286627159E-5</c:v>
                </c:pt>
                <c:pt idx="55316">
                  <c:v>3.0875675292918459E-5</c:v>
                </c:pt>
                <c:pt idx="55317">
                  <c:v>3.0851861083647243E-5</c:v>
                </c:pt>
                <c:pt idx="55318">
                  <c:v>3.0783070542383939E-5</c:v>
                </c:pt>
                <c:pt idx="55319">
                  <c:v>3.0767165299039327E-5</c:v>
                </c:pt>
                <c:pt idx="55320">
                  <c:v>3.0777136998949572E-5</c:v>
                </c:pt>
                <c:pt idx="55321">
                  <c:v>3.0807514121988788E-5</c:v>
                </c:pt>
                <c:pt idx="55322">
                  <c:v>3.0742921808268868E-5</c:v>
                </c:pt>
                <c:pt idx="55323">
                  <c:v>3.074501728406176E-5</c:v>
                </c:pt>
                <c:pt idx="55324">
                  <c:v>3.0739884095964953E-5</c:v>
                </c:pt>
                <c:pt idx="55325">
                  <c:v>3.0754083127249032E-5</c:v>
                </c:pt>
                <c:pt idx="55326">
                  <c:v>3.0722418159712113E-5</c:v>
                </c:pt>
                <c:pt idx="55327">
                  <c:v>3.070505044888705E-5</c:v>
                </c:pt>
                <c:pt idx="55328">
                  <c:v>3.071351966354996E-5</c:v>
                </c:pt>
                <c:pt idx="55329">
                  <c:v>3.070188540732488E-5</c:v>
                </c:pt>
                <c:pt idx="55330">
                  <c:v>3.0692164727952331E-5</c:v>
                </c:pt>
                <c:pt idx="55331">
                  <c:v>3.066921271965839E-5</c:v>
                </c:pt>
                <c:pt idx="55332">
                  <c:v>3.0679922929266468E-5</c:v>
                </c:pt>
                <c:pt idx="55333">
                  <c:v>3.0670311389258131E-5</c:v>
                </c:pt>
                <c:pt idx="55334">
                  <c:v>3.0659863114124157E-5</c:v>
                </c:pt>
                <c:pt idx="55335">
                  <c:v>3.0648254323750728E-5</c:v>
                </c:pt>
                <c:pt idx="55336">
                  <c:v>3.0648716347059228E-5</c:v>
                </c:pt>
                <c:pt idx="55337">
                  <c:v>3.0649931431980797E-5</c:v>
                </c:pt>
                <c:pt idx="55338">
                  <c:v>3.0635368602816022E-5</c:v>
                </c:pt>
                <c:pt idx="55339">
                  <c:v>3.0630937544628978E-5</c:v>
                </c:pt>
                <c:pt idx="55340">
                  <c:v>3.0626484658569098E-5</c:v>
                </c:pt>
                <c:pt idx="55341">
                  <c:v>3.0628791137132787E-5</c:v>
                </c:pt>
                <c:pt idx="55342">
                  <c:v>3.0619012250099331E-5</c:v>
                </c:pt>
                <c:pt idx="55343">
                  <c:v>3.0612762202508748E-5</c:v>
                </c:pt>
                <c:pt idx="55344">
                  <c:v>3.0610535759478807E-5</c:v>
                </c:pt>
                <c:pt idx="55345">
                  <c:v>3.0607694498030469E-5</c:v>
                </c:pt>
                <c:pt idx="55346">
                  <c:v>3.0603128834627569E-5</c:v>
                </c:pt>
                <c:pt idx="55347">
                  <c:v>3.0595172574976459E-5</c:v>
                </c:pt>
                <c:pt idx="55348">
                  <c:v>3.0593484552809969E-5</c:v>
                </c:pt>
                <c:pt idx="55349">
                  <c:v>3.0588951631216332E-5</c:v>
                </c:pt>
                <c:pt idx="55350">
                  <c:v>3.058482616324909E-5</c:v>
                </c:pt>
                <c:pt idx="55351">
                  <c:v>3.0579081794712692E-5</c:v>
                </c:pt>
                <c:pt idx="55352">
                  <c:v>3.0575818527722731E-5</c:v>
                </c:pt>
                <c:pt idx="55353">
                  <c:v>3.0572911782655858E-5</c:v>
                </c:pt>
                <c:pt idx="55354">
                  <c:v>3.0567873182008043E-5</c:v>
                </c:pt>
                <c:pt idx="55355">
                  <c:v>3.0564118787879118E-5</c:v>
                </c:pt>
                <c:pt idx="55356">
                  <c:v>3.0560477171093232E-5</c:v>
                </c:pt>
                <c:pt idx="55357">
                  <c:v>3.0557999707525603E-5</c:v>
                </c:pt>
                <c:pt idx="55358">
                  <c:v>3.055352863157168E-5</c:v>
                </c:pt>
                <c:pt idx="55359">
                  <c:v>3.0549465009244159E-5</c:v>
                </c:pt>
                <c:pt idx="55360">
                  <c:v>3.0546416383003823E-5</c:v>
                </c:pt>
                <c:pt idx="55361">
                  <c:v>3.0543174943886697E-5</c:v>
                </c:pt>
                <c:pt idx="55362">
                  <c:v>3.0539489671355113E-5</c:v>
                </c:pt>
                <c:pt idx="55363">
                  <c:v>3.053524051210843E-5</c:v>
                </c:pt>
                <c:pt idx="55364">
                  <c:v>3.053241380257532E-5</c:v>
                </c:pt>
                <c:pt idx="55365">
                  <c:v>3.0528964998666197E-5</c:v>
                </c:pt>
                <c:pt idx="55366">
                  <c:v>3.0525632610078901E-5</c:v>
                </c:pt>
                <c:pt idx="55367">
                  <c:v>3.0521729058818892E-5</c:v>
                </c:pt>
                <c:pt idx="55368">
                  <c:v>3.0518425774062052E-5</c:v>
                </c:pt>
                <c:pt idx="55369">
                  <c:v>3.051546445931308E-5</c:v>
                </c:pt>
                <c:pt idx="55370">
                  <c:v>3.0511775548802689E-5</c:v>
                </c:pt>
                <c:pt idx="55371">
                  <c:v>3.0508350391755808E-5</c:v>
                </c:pt>
                <c:pt idx="55372">
                  <c:v>3.0504957976518199E-5</c:v>
                </c:pt>
                <c:pt idx="55373">
                  <c:v>3.0501925721182491E-5</c:v>
                </c:pt>
                <c:pt idx="55374">
                  <c:v>3.0498486012220379E-5</c:v>
                </c:pt>
                <c:pt idx="55375">
                  <c:v>3.0495082683046348E-5</c:v>
                </c:pt>
                <c:pt idx="55376">
                  <c:v>3.0491939469357021E-5</c:v>
                </c:pt>
                <c:pt idx="55377">
                  <c:v>3.0488690754282292E-5</c:v>
                </c:pt>
                <c:pt idx="55378">
                  <c:v>3.0485505703836679E-5</c:v>
                </c:pt>
                <c:pt idx="55379">
                  <c:v>3.0482011425192471E-5</c:v>
                </c:pt>
                <c:pt idx="55380">
                  <c:v>3.0478840926662091E-5</c:v>
                </c:pt>
                <c:pt idx="55381">
                  <c:v>3.0475604944513179E-5</c:v>
                </c:pt>
                <c:pt idx="55382">
                  <c:v>3.0472392609226521E-5</c:v>
                </c:pt>
                <c:pt idx="55383">
                  <c:v>3.0469031116808761E-5</c:v>
                </c:pt>
                <c:pt idx="55384">
                  <c:v>3.046587698918302E-5</c:v>
                </c:pt>
                <c:pt idx="55385">
                  <c:v>3.0462710128631439E-5</c:v>
                </c:pt>
                <c:pt idx="55386">
                  <c:v>3.0459450499620289E-5</c:v>
                </c:pt>
                <c:pt idx="55387">
                  <c:v>3.045615085284226E-5</c:v>
                </c:pt>
                <c:pt idx="55388">
                  <c:v>3.045295488846023E-5</c:v>
                </c:pt>
                <c:pt idx="55389">
                  <c:v>3.044978802790865E-5</c:v>
                </c:pt>
                <c:pt idx="55390">
                  <c:v>3.0446586606558409E-5</c:v>
                </c:pt>
                <c:pt idx="55391">
                  <c:v>3.0443521609413441E-5</c:v>
                </c:pt>
                <c:pt idx="55392">
                  <c:v>3.044034383492544E-5</c:v>
                </c:pt>
                <c:pt idx="55393">
                  <c:v>3.0437162422458641E-5</c:v>
                </c:pt>
                <c:pt idx="55394">
                  <c:v>3.0434037398663349E-5</c:v>
                </c:pt>
                <c:pt idx="55395">
                  <c:v>3.0430890546995219E-5</c:v>
                </c:pt>
                <c:pt idx="55396">
                  <c:v>3.0427658202825111E-5</c:v>
                </c:pt>
                <c:pt idx="55397">
                  <c:v>3.0424638680415231E-5</c:v>
                </c:pt>
                <c:pt idx="55398">
                  <c:v>3.0421308110817339E-5</c:v>
                </c:pt>
                <c:pt idx="55399">
                  <c:v>3.04182649415452E-5</c:v>
                </c:pt>
                <c:pt idx="55400">
                  <c:v>3.0415159926633351E-5</c:v>
                </c:pt>
                <c:pt idx="55401">
                  <c:v>3.0412084015551951E-5</c:v>
                </c:pt>
                <c:pt idx="55402">
                  <c:v>3.040896444872487E-5</c:v>
                </c:pt>
                <c:pt idx="55403">
                  <c:v>3.0405846700887199E-5</c:v>
                </c:pt>
                <c:pt idx="55404">
                  <c:v>3.0402710763155479E-5</c:v>
                </c:pt>
                <c:pt idx="55405">
                  <c:v>3.0399643947021101E-5</c:v>
                </c:pt>
                <c:pt idx="55406">
                  <c:v>3.0396595320780762E-5</c:v>
                </c:pt>
                <c:pt idx="55407">
                  <c:v>3.039353214262519E-5</c:v>
                </c:pt>
                <c:pt idx="55408">
                  <c:v>3.0390434403670948E-5</c:v>
                </c:pt>
                <c:pt idx="55409">
                  <c:v>3.0387409424292852E-5</c:v>
                </c:pt>
                <c:pt idx="55410">
                  <c:v>3.0384304409380999E-5</c:v>
                </c:pt>
                <c:pt idx="55411">
                  <c:v>3.038123395526782E-5</c:v>
                </c:pt>
                <c:pt idx="55412">
                  <c:v>3.0378250812646002E-5</c:v>
                </c:pt>
                <c:pt idx="55413">
                  <c:v>3.0375287678907629E-5</c:v>
                </c:pt>
                <c:pt idx="55414">
                  <c:v>3.0372122637345459E-5</c:v>
                </c:pt>
                <c:pt idx="55415">
                  <c:v>3.036913767573424E-5</c:v>
                </c:pt>
                <c:pt idx="55416">
                  <c:v>3.0366076316568069E-5</c:v>
                </c:pt>
                <c:pt idx="55417">
                  <c:v>3.0363100449903872E-5</c:v>
                </c:pt>
                <c:pt idx="55418">
                  <c:v>3.0360195523826409E-5</c:v>
                </c:pt>
                <c:pt idx="55419">
                  <c:v>3.035712325072382E-5</c:v>
                </c:pt>
                <c:pt idx="55420">
                  <c:v>3.035393274331E-5</c:v>
                </c:pt>
                <c:pt idx="55421">
                  <c:v>3.035101872228552E-5</c:v>
                </c:pt>
                <c:pt idx="55422">
                  <c:v>3.0348070140462369E-5</c:v>
                </c:pt>
                <c:pt idx="55423">
                  <c:v>3.0344994229380969E-5</c:v>
                </c:pt>
                <c:pt idx="55424">
                  <c:v>3.0342071113409471E-5</c:v>
                </c:pt>
                <c:pt idx="55425">
                  <c:v>3.033906250493601E-5</c:v>
                </c:pt>
                <c:pt idx="55426">
                  <c:v>3.033615212189034E-5</c:v>
                </c:pt>
                <c:pt idx="55427">
                  <c:v>3.0333265385706909E-5</c:v>
                </c:pt>
                <c:pt idx="55428">
                  <c:v>3.033033135579899E-5</c:v>
                </c:pt>
                <c:pt idx="55429">
                  <c:v>3.032739732589107E-5</c:v>
                </c:pt>
                <c:pt idx="55430">
                  <c:v>3.0324423278216269E-5</c:v>
                </c:pt>
                <c:pt idx="55431">
                  <c:v>3.0321423764689829E-5</c:v>
                </c:pt>
                <c:pt idx="55432">
                  <c:v>3.0318287826958109E-5</c:v>
                </c:pt>
                <c:pt idx="55433">
                  <c:v>3.0315512049128301E-5</c:v>
                </c:pt>
                <c:pt idx="55434">
                  <c:v>3.0312572562252171E-5</c:v>
                </c:pt>
                <c:pt idx="55435">
                  <c:v>3.0309758585644889E-5</c:v>
                </c:pt>
                <c:pt idx="55436">
                  <c:v>3.030679545190651E-5</c:v>
                </c:pt>
                <c:pt idx="55437">
                  <c:v>3.030386142199859E-5</c:v>
                </c:pt>
                <c:pt idx="55438">
                  <c:v>3.030094558198471E-5</c:v>
                </c:pt>
                <c:pt idx="55439">
                  <c:v>3.0298117053462189E-5</c:v>
                </c:pt>
                <c:pt idx="55440">
                  <c:v>3.0295108444988731E-5</c:v>
                </c:pt>
                <c:pt idx="55441">
                  <c:v>3.0292267183540389E-5</c:v>
                </c:pt>
                <c:pt idx="55442">
                  <c:v>3.0289473215816539E-5</c:v>
                </c:pt>
                <c:pt idx="55443">
                  <c:v>3.028651008207817E-5</c:v>
                </c:pt>
                <c:pt idx="55444">
                  <c:v>3.028357059520204E-5</c:v>
                </c:pt>
                <c:pt idx="55445">
                  <c:v>3.0280700229923241E-5</c:v>
                </c:pt>
                <c:pt idx="55446">
                  <c:v>3.0277878977358341E-5</c:v>
                </c:pt>
                <c:pt idx="55447">
                  <c:v>3.0275077733676881E-5</c:v>
                </c:pt>
                <c:pt idx="55448">
                  <c:v>3.0272147341747772E-5</c:v>
                </c:pt>
                <c:pt idx="55449">
                  <c:v>3.0269402486737821E-5</c:v>
                </c:pt>
                <c:pt idx="55450">
                  <c:v>3.026645754289348E-5</c:v>
                </c:pt>
                <c:pt idx="55451">
                  <c:v>3.0263723601819951E-5</c:v>
                </c:pt>
                <c:pt idx="55452">
                  <c:v>3.026089325430803E-5</c:v>
                </c:pt>
                <c:pt idx="55453">
                  <c:v>3.0257942853495479E-5</c:v>
                </c:pt>
                <c:pt idx="55454">
                  <c:v>3.02551306958776E-5</c:v>
                </c:pt>
                <c:pt idx="55455">
                  <c:v>3.0252425858634521E-5</c:v>
                </c:pt>
                <c:pt idx="55456">
                  <c:v>3.0249559131334539E-5</c:v>
                </c:pt>
                <c:pt idx="55457">
                  <c:v>3.0246679671108719E-5</c:v>
                </c:pt>
                <c:pt idx="55458">
                  <c:v>3.0244043955462981E-5</c:v>
                </c:pt>
                <c:pt idx="55459">
                  <c:v>3.0241113563533869E-5</c:v>
                </c:pt>
                <c:pt idx="55460">
                  <c:v>3.0238314138841819E-5</c:v>
                </c:pt>
                <c:pt idx="55461">
                  <c:v>3.023547651537228E-5</c:v>
                </c:pt>
                <c:pt idx="55462">
                  <c:v>3.02328189718537E-5</c:v>
                </c:pt>
                <c:pt idx="55463">
                  <c:v>3.0230032280087471E-5</c:v>
                </c:pt>
                <c:pt idx="55464">
                  <c:v>3.0227245588321239E-5</c:v>
                </c:pt>
                <c:pt idx="55465">
                  <c:v>3.0224422516766939E-5</c:v>
                </c:pt>
                <c:pt idx="55466">
                  <c:v>3.022166674782056E-5</c:v>
                </c:pt>
                <c:pt idx="55467">
                  <c:v>3.021895099664107E-5</c:v>
                </c:pt>
                <c:pt idx="55468">
                  <c:v>3.0216247978387401E-5</c:v>
                </c:pt>
                <c:pt idx="55469">
                  <c:v>3.0213523132260889E-5</c:v>
                </c:pt>
                <c:pt idx="55470">
                  <c:v>3.0210690965759571E-5</c:v>
                </c:pt>
                <c:pt idx="55471">
                  <c:v>3.0207867894205261E-5</c:v>
                </c:pt>
                <c:pt idx="55472">
                  <c:v>3.0205195798771459E-5</c:v>
                </c:pt>
                <c:pt idx="55473">
                  <c:v>3.0202472771634351E-5</c:v>
                </c:pt>
                <c:pt idx="55474">
                  <c:v>3.0199678803910501E-5</c:v>
                </c:pt>
                <c:pt idx="55475">
                  <c:v>3.0197094019968059E-5</c:v>
                </c:pt>
                <c:pt idx="55476">
                  <c:v>3.0194340070011091E-5</c:v>
                </c:pt>
                <c:pt idx="55477">
                  <c:v>3.0191558835213069E-5</c:v>
                </c:pt>
                <c:pt idx="55478">
                  <c:v>3.0188779419404451E-5</c:v>
                </c:pt>
                <c:pt idx="55479">
                  <c:v>3.0186243748175912E-5</c:v>
                </c:pt>
                <c:pt idx="55480">
                  <c:v>3.01834661513567E-5</c:v>
                </c:pt>
                <c:pt idx="55481">
                  <c:v>3.0180857720552009E-5</c:v>
                </c:pt>
                <c:pt idx="55482">
                  <c:v>3.0178151064319539E-5</c:v>
                </c:pt>
                <c:pt idx="55483">
                  <c:v>3.017538801941555E-5</c:v>
                </c:pt>
                <c:pt idx="55484">
                  <c:v>3.017279232153669E-5</c:v>
                </c:pt>
                <c:pt idx="55485">
                  <c:v>3.017011476913467E-5</c:v>
                </c:pt>
                <c:pt idx="55486">
                  <c:v>3.016748632944655E-5</c:v>
                </c:pt>
                <c:pt idx="55487">
                  <c:v>3.0164654162945229E-5</c:v>
                </c:pt>
                <c:pt idx="55488">
                  <c:v>3.0162014809320681E-5</c:v>
                </c:pt>
                <c:pt idx="55489">
                  <c:v>3.0159486414049749E-5</c:v>
                </c:pt>
                <c:pt idx="55490">
                  <c:v>3.0156837965478189E-5</c:v>
                </c:pt>
                <c:pt idx="55491">
                  <c:v>3.0154174964991402E-5</c:v>
                </c:pt>
                <c:pt idx="55492">
                  <c:v>3.015156653418671E-5</c:v>
                </c:pt>
                <c:pt idx="55493">
                  <c:v>3.014890899066813E-5</c:v>
                </c:pt>
                <c:pt idx="55494">
                  <c:v>3.0146224162308499E-5</c:v>
                </c:pt>
                <c:pt idx="55495">
                  <c:v>3.014346657437272E-5</c:v>
                </c:pt>
                <c:pt idx="55496">
                  <c:v>3.014095091202762E-5</c:v>
                </c:pt>
                <c:pt idx="55497">
                  <c:v>3.0138407964841459E-5</c:v>
                </c:pt>
                <c:pt idx="55498">
                  <c:v>3.013581590494141E-5</c:v>
                </c:pt>
                <c:pt idx="55499">
                  <c:v>3.013316381839104E-5</c:v>
                </c:pt>
                <c:pt idx="55500">
                  <c:v>3.0143641197355461E-5</c:v>
                </c:pt>
                <c:pt idx="55501">
                  <c:v>3.013707646459807E-5</c:v>
                </c:pt>
                <c:pt idx="55502">
                  <c:v>3.0144730772008191E-5</c:v>
                </c:pt>
                <c:pt idx="55503">
                  <c:v>3.0142546165734529E-5</c:v>
                </c:pt>
                <c:pt idx="55504">
                  <c:v>3.0137291105347689E-5</c:v>
                </c:pt>
                <c:pt idx="55505">
                  <c:v>3.0137800422380678E-5</c:v>
                </c:pt>
                <c:pt idx="55506">
                  <c:v>3.0142024115775708E-5</c:v>
                </c:pt>
                <c:pt idx="55507">
                  <c:v>3.0141567549435418E-5</c:v>
                </c:pt>
                <c:pt idx="55508">
                  <c:v>3.01367836073041E-5</c:v>
                </c:pt>
                <c:pt idx="55509">
                  <c:v>3.0132045139907859E-5</c:v>
                </c:pt>
                <c:pt idx="55510">
                  <c:v>3.0129222068353559E-5</c:v>
                </c:pt>
                <c:pt idx="55511">
                  <c:v>3.012759771081619E-5</c:v>
                </c:pt>
                <c:pt idx="55512">
                  <c:v>3.0124723707558591E-5</c:v>
                </c:pt>
                <c:pt idx="55513">
                  <c:v>3.0120279916445721E-5</c:v>
                </c:pt>
                <c:pt idx="55514">
                  <c:v>3.0115981644485149E-5</c:v>
                </c:pt>
                <c:pt idx="55515">
                  <c:v>3.011333865288179E-5</c:v>
                </c:pt>
                <c:pt idx="55516">
                  <c:v>3.0112227250356231E-5</c:v>
                </c:pt>
                <c:pt idx="55517">
                  <c:v>3.010996624652762E-5</c:v>
                </c:pt>
                <c:pt idx="55518">
                  <c:v>3.0106322810752321E-5</c:v>
                </c:pt>
                <c:pt idx="55519">
                  <c:v>3.0103132303338501E-5</c:v>
                </c:pt>
                <c:pt idx="55520">
                  <c:v>3.0101602533250119E-5</c:v>
                </c:pt>
                <c:pt idx="55521">
                  <c:v>3.009997999470215E-5</c:v>
                </c:pt>
                <c:pt idx="55522">
                  <c:v>3.0096660339040678E-5</c:v>
                </c:pt>
                <c:pt idx="55523">
                  <c:v>3.0092987799434919E-5</c:v>
                </c:pt>
                <c:pt idx="55524">
                  <c:v>3.0090181098785251E-5</c:v>
                </c:pt>
                <c:pt idx="55525">
                  <c:v>3.0087923732935451E-5</c:v>
                </c:pt>
                <c:pt idx="55526">
                  <c:v>3.008497878909111E-5</c:v>
                </c:pt>
                <c:pt idx="55527">
                  <c:v>3.0081602744758129E-5</c:v>
                </c:pt>
                <c:pt idx="55528">
                  <c:v>3.007847226399463E-5</c:v>
                </c:pt>
                <c:pt idx="55529">
                  <c:v>3.0075983886490579E-5</c:v>
                </c:pt>
                <c:pt idx="55530">
                  <c:v>3.0073542802711021E-5</c:v>
                </c:pt>
                <c:pt idx="55531">
                  <c:v>3.0070921638980511E-5</c:v>
                </c:pt>
                <c:pt idx="55532">
                  <c:v>3.0068302294239398E-5</c:v>
                </c:pt>
                <c:pt idx="55533">
                  <c:v>3.0065932151046582E-5</c:v>
                </c:pt>
                <c:pt idx="55534">
                  <c:v>3.0063531085033901E-5</c:v>
                </c:pt>
                <c:pt idx="55535">
                  <c:v>3.006129372806754E-5</c:v>
                </c:pt>
                <c:pt idx="55536">
                  <c:v>3.0058941774768751E-5</c:v>
                </c:pt>
                <c:pt idx="55537">
                  <c:v>3.006985571119003E-5</c:v>
                </c:pt>
                <c:pt idx="55538">
                  <c:v>3.0064426027820449E-5</c:v>
                </c:pt>
                <c:pt idx="55539">
                  <c:v>3.0075292670517229E-5</c:v>
                </c:pt>
                <c:pt idx="55540">
                  <c:v>3.0073160814936269E-5</c:v>
                </c:pt>
                <c:pt idx="55541">
                  <c:v>3.0065537430346009E-5</c:v>
                </c:pt>
                <c:pt idx="55542">
                  <c:v>3.0065568353165869E-5</c:v>
                </c:pt>
                <c:pt idx="55543">
                  <c:v>3.007053783221636E-5</c:v>
                </c:pt>
                <c:pt idx="55544">
                  <c:v>3.0069992135395299E-5</c:v>
                </c:pt>
                <c:pt idx="55545">
                  <c:v>3.006354745593853E-5</c:v>
                </c:pt>
                <c:pt idx="55546">
                  <c:v>3.005753387697041E-5</c:v>
                </c:pt>
                <c:pt idx="55547">
                  <c:v>3.0055145543883551E-5</c:v>
                </c:pt>
                <c:pt idx="55548">
                  <c:v>3.005387952725869E-5</c:v>
                </c:pt>
                <c:pt idx="55549">
                  <c:v>3.0050810892134901E-5</c:v>
                </c:pt>
                <c:pt idx="55550">
                  <c:v>3.0046112442505549E-5</c:v>
                </c:pt>
                <c:pt idx="55551">
                  <c:v>3.0042101570870731E-5</c:v>
                </c:pt>
                <c:pt idx="55552">
                  <c:v>3.0040344427106899E-5</c:v>
                </c:pt>
                <c:pt idx="55553">
                  <c:v>3.0040037017897699E-5</c:v>
                </c:pt>
                <c:pt idx="55554">
                  <c:v>3.003790516231675E-5</c:v>
                </c:pt>
                <c:pt idx="55555">
                  <c:v>3.0033830626052801E-5</c:v>
                </c:pt>
                <c:pt idx="55556">
                  <c:v>3.003122219524812E-5</c:v>
                </c:pt>
                <c:pt idx="55557">
                  <c:v>3.0030189009266909E-5</c:v>
                </c:pt>
                <c:pt idx="55558">
                  <c:v>3.002862831635866E-5</c:v>
                </c:pt>
                <c:pt idx="55559">
                  <c:v>3.0024993975530379E-5</c:v>
                </c:pt>
                <c:pt idx="55560">
                  <c:v>3.0021257771295499E-5</c:v>
                </c:pt>
                <c:pt idx="55561">
                  <c:v>3.0019000405445692E-5</c:v>
                </c:pt>
                <c:pt idx="55562">
                  <c:v>3.0016833989066068E-5</c:v>
                </c:pt>
                <c:pt idx="55563">
                  <c:v>3.001379627676215E-5</c:v>
                </c:pt>
                <c:pt idx="55564">
                  <c:v>3.0010329282958988E-5</c:v>
                </c:pt>
                <c:pt idx="55565">
                  <c:v>3.000754622917157E-5</c:v>
                </c:pt>
                <c:pt idx="55566">
                  <c:v>3.000548895215616E-5</c:v>
                </c:pt>
                <c:pt idx="55567">
                  <c:v>3.0003197025507689E-5</c:v>
                </c:pt>
                <c:pt idx="55568">
                  <c:v>3.000064134539571E-5</c:v>
                </c:pt>
                <c:pt idx="55569">
                  <c:v>2.9998143872944642E-5</c:v>
                </c:pt>
                <c:pt idx="55570">
                  <c:v>2.999596290464979E-5</c:v>
                </c:pt>
                <c:pt idx="55571">
                  <c:v>2.9993843781994659E-5</c:v>
                </c:pt>
                <c:pt idx="55572">
                  <c:v>2.999179378093686E-5</c:v>
                </c:pt>
                <c:pt idx="55573">
                  <c:v>2.998923264385667E-5</c:v>
                </c:pt>
                <c:pt idx="55574">
                  <c:v>2.9986713343532759E-5</c:v>
                </c:pt>
                <c:pt idx="55575">
                  <c:v>2.998575109813828E-5</c:v>
                </c:pt>
                <c:pt idx="55576">
                  <c:v>2.9995100703672509E-5</c:v>
                </c:pt>
                <c:pt idx="55577">
                  <c:v>3.0004985092091371E-5</c:v>
                </c:pt>
                <c:pt idx="55578">
                  <c:v>2.9999688194948249E-5</c:v>
                </c:pt>
                <c:pt idx="55579">
                  <c:v>2.9992637792020101E-5</c:v>
                </c:pt>
                <c:pt idx="55580">
                  <c:v>2.9995240765856579E-5</c:v>
                </c:pt>
                <c:pt idx="55581">
                  <c:v>3.0000484912307002E-5</c:v>
                </c:pt>
                <c:pt idx="55582">
                  <c:v>2.9997940146131441E-5</c:v>
                </c:pt>
                <c:pt idx="55583">
                  <c:v>2.9990844268468209E-5</c:v>
                </c:pt>
                <c:pt idx="55584">
                  <c:v>2.9986533263581802E-5</c:v>
                </c:pt>
                <c:pt idx="55585">
                  <c:v>2.998517447849736E-5</c:v>
                </c:pt>
                <c:pt idx="55586">
                  <c:v>2.998349191329908E-5</c:v>
                </c:pt>
                <c:pt idx="55587">
                  <c:v>2.9980064937262799E-5</c:v>
                </c:pt>
                <c:pt idx="55588">
                  <c:v>2.997553201566916E-5</c:v>
                </c:pt>
                <c:pt idx="55589">
                  <c:v>2.9972317861393091E-5</c:v>
                </c:pt>
                <c:pt idx="55590">
                  <c:v>2.9971159165143039E-5</c:v>
                </c:pt>
                <c:pt idx="55591">
                  <c:v>2.9970671675982888E-5</c:v>
                </c:pt>
                <c:pt idx="55592">
                  <c:v>2.99678049486829E-5</c:v>
                </c:pt>
                <c:pt idx="55593">
                  <c:v>2.996395414811559E-5</c:v>
                </c:pt>
                <c:pt idx="55594">
                  <c:v>2.996198600158095E-5</c:v>
                </c:pt>
                <c:pt idx="55595">
                  <c:v>2.9961538530187681E-5</c:v>
                </c:pt>
                <c:pt idx="55596">
                  <c:v>2.9959144740132612E-5</c:v>
                </c:pt>
                <c:pt idx="55597">
                  <c:v>2.995519389514811E-5</c:v>
                </c:pt>
                <c:pt idx="55598">
                  <c:v>2.995188697241247E-5</c:v>
                </c:pt>
                <c:pt idx="55599">
                  <c:v>2.995019895024598E-5</c:v>
                </c:pt>
                <c:pt idx="55600">
                  <c:v>2.9947941584396179E-5</c:v>
                </c:pt>
                <c:pt idx="55601">
                  <c:v>2.9944418201921511E-5</c:v>
                </c:pt>
                <c:pt idx="55602">
                  <c:v>2.994121678057127E-5</c:v>
                </c:pt>
                <c:pt idx="55603">
                  <c:v>2.9939039450255219E-5</c:v>
                </c:pt>
                <c:pt idx="55604">
                  <c:v>2.9937184081063609E-5</c:v>
                </c:pt>
                <c:pt idx="55605">
                  <c:v>2.9934697522548959E-5</c:v>
                </c:pt>
                <c:pt idx="55606">
                  <c:v>2.993222551594954E-5</c:v>
                </c:pt>
                <c:pt idx="55607">
                  <c:v>2.992996996908914E-5</c:v>
                </c:pt>
                <c:pt idx="55608">
                  <c:v>2.9927927243988961E-5</c:v>
                </c:pt>
                <c:pt idx="55609">
                  <c:v>2.9925931812613271E-5</c:v>
                </c:pt>
                <c:pt idx="55610">
                  <c:v>2.9923819965915751E-5</c:v>
                </c:pt>
                <c:pt idx="55611">
                  <c:v>2.9921380701125599E-5</c:v>
                </c:pt>
                <c:pt idx="55612">
                  <c:v>2.9919063308625479E-5</c:v>
                </c:pt>
                <c:pt idx="55613">
                  <c:v>2.9916955099906769E-5</c:v>
                </c:pt>
                <c:pt idx="55614">
                  <c:v>2.9914790502516549E-5</c:v>
                </c:pt>
                <c:pt idx="55615">
                  <c:v>2.993653833982535E-5</c:v>
                </c:pt>
                <c:pt idx="55616">
                  <c:v>2.9920804081484679E-5</c:v>
                </c:pt>
                <c:pt idx="55617">
                  <c:v>2.9926903152954761E-5</c:v>
                </c:pt>
                <c:pt idx="55618">
                  <c:v>2.9922886824351739E-5</c:v>
                </c:pt>
                <c:pt idx="55619">
                  <c:v>2.9919798180344511E-5</c:v>
                </c:pt>
                <c:pt idx="55620">
                  <c:v>2.992257941514254E-5</c:v>
                </c:pt>
                <c:pt idx="55621">
                  <c:v>2.9925404305686239E-5</c:v>
                </c:pt>
                <c:pt idx="55622">
                  <c:v>2.992290137626696E-5</c:v>
                </c:pt>
                <c:pt idx="55623">
                  <c:v>2.9918039217591289E-5</c:v>
                </c:pt>
                <c:pt idx="55624">
                  <c:v>2.9915092454757541E-5</c:v>
                </c:pt>
                <c:pt idx="55625">
                  <c:v>2.9913202524767261E-5</c:v>
                </c:pt>
                <c:pt idx="55626">
                  <c:v>2.991123074025381E-5</c:v>
                </c:pt>
                <c:pt idx="55627">
                  <c:v>2.9908307624282319E-5</c:v>
                </c:pt>
                <c:pt idx="55628">
                  <c:v>2.9904418624937531E-5</c:v>
                </c:pt>
                <c:pt idx="55629">
                  <c:v>2.9901741072535511E-5</c:v>
                </c:pt>
                <c:pt idx="55630">
                  <c:v>2.990072789543774E-5</c:v>
                </c:pt>
                <c:pt idx="55631">
                  <c:v>2.9899692890467119E-5</c:v>
                </c:pt>
                <c:pt idx="55632">
                  <c:v>2.989684981002938E-5</c:v>
                </c:pt>
                <c:pt idx="55633">
                  <c:v>2.9893701139371839E-5</c:v>
                </c:pt>
                <c:pt idx="55634">
                  <c:v>2.989228414662648E-5</c:v>
                </c:pt>
                <c:pt idx="55635">
                  <c:v>2.9891241865698252E-5</c:v>
                </c:pt>
                <c:pt idx="55636">
                  <c:v>2.988845881191082E-5</c:v>
                </c:pt>
                <c:pt idx="55637">
                  <c:v>2.9885024559916928E-5</c:v>
                </c:pt>
                <c:pt idx="55638">
                  <c:v>2.9882654416724112E-5</c:v>
                </c:pt>
                <c:pt idx="55639">
                  <c:v>2.9880735382903371E-5</c:v>
                </c:pt>
                <c:pt idx="55640">
                  <c:v>2.9878096029278819E-5</c:v>
                </c:pt>
                <c:pt idx="55641">
                  <c:v>2.9874900064896789E-5</c:v>
                </c:pt>
                <c:pt idx="55642">
                  <c:v>2.9872362574678849E-5</c:v>
                </c:pt>
                <c:pt idx="55643">
                  <c:v>2.9870192520320419E-5</c:v>
                </c:pt>
                <c:pt idx="55644">
                  <c:v>2.9868098863516931E-5</c:v>
                </c:pt>
                <c:pt idx="55645">
                  <c:v>2.9865741453249939E-5</c:v>
                </c:pt>
                <c:pt idx="55646">
                  <c:v>2.986355502798688E-5</c:v>
                </c:pt>
                <c:pt idx="55647">
                  <c:v>2.9861514121876102E-5</c:v>
                </c:pt>
                <c:pt idx="55648">
                  <c:v>2.9859571441193111E-5</c:v>
                </c:pt>
                <c:pt idx="55649">
                  <c:v>2.9857545086997561E-5</c:v>
                </c:pt>
                <c:pt idx="55650">
                  <c:v>2.9855413231416609E-5</c:v>
                </c:pt>
                <c:pt idx="55651">
                  <c:v>2.9853130399715159E-5</c:v>
                </c:pt>
                <c:pt idx="55652">
                  <c:v>2.9851049475837499E-5</c:v>
                </c:pt>
                <c:pt idx="55653">
                  <c:v>2.9848983103875071E-5</c:v>
                </c:pt>
                <c:pt idx="55654">
                  <c:v>2.9846887628082189E-5</c:v>
                </c:pt>
                <c:pt idx="55655">
                  <c:v>2.9863364034099501E-5</c:v>
                </c:pt>
                <c:pt idx="55656">
                  <c:v>2.985237551911268E-5</c:v>
                </c:pt>
                <c:pt idx="55657">
                  <c:v>2.985922219522763E-5</c:v>
                </c:pt>
                <c:pt idx="55658">
                  <c:v>2.985590799653437E-5</c:v>
                </c:pt>
                <c:pt idx="55659">
                  <c:v>2.985268474731129E-5</c:v>
                </c:pt>
                <c:pt idx="55660">
                  <c:v>2.985548235301394E-5</c:v>
                </c:pt>
                <c:pt idx="55661">
                  <c:v>2.9858456400688741E-5</c:v>
                </c:pt>
                <c:pt idx="55662">
                  <c:v>2.9856008040951562E-5</c:v>
                </c:pt>
                <c:pt idx="55663">
                  <c:v>2.9851384169887751E-5</c:v>
                </c:pt>
                <c:pt idx="55664">
                  <c:v>2.9848468329873871E-5</c:v>
                </c:pt>
                <c:pt idx="55665">
                  <c:v>2.9846851248294118E-5</c:v>
                </c:pt>
                <c:pt idx="55666">
                  <c:v>2.9844824894098562E-5</c:v>
                </c:pt>
                <c:pt idx="55667">
                  <c:v>2.9841925424989309E-5</c:v>
                </c:pt>
                <c:pt idx="55668">
                  <c:v>2.983813101309352E-5</c:v>
                </c:pt>
                <c:pt idx="55669">
                  <c:v>2.983556987601332E-5</c:v>
                </c:pt>
                <c:pt idx="55670">
                  <c:v>2.9834902306902219E-5</c:v>
                </c:pt>
                <c:pt idx="55671">
                  <c:v>2.9833860025973991E-5</c:v>
                </c:pt>
                <c:pt idx="55672">
                  <c:v>2.9830907806172039E-5</c:v>
                </c:pt>
                <c:pt idx="55673">
                  <c:v>2.982803925988264E-5</c:v>
                </c:pt>
                <c:pt idx="55674">
                  <c:v>2.9826913305441849E-5</c:v>
                </c:pt>
                <c:pt idx="55675">
                  <c:v>2.9825767342117618E-5</c:v>
                </c:pt>
                <c:pt idx="55676">
                  <c:v>2.9822853321093131E-5</c:v>
                </c:pt>
                <c:pt idx="55677">
                  <c:v>2.981962097692303E-5</c:v>
                </c:pt>
                <c:pt idx="55678">
                  <c:v>2.9817414542776529E-5</c:v>
                </c:pt>
                <c:pt idx="55679">
                  <c:v>2.9815533707733269E-5</c:v>
                </c:pt>
                <c:pt idx="55680">
                  <c:v>2.9812625143677E-5</c:v>
                </c:pt>
                <c:pt idx="55681">
                  <c:v>2.9809702027705501E-5</c:v>
                </c:pt>
                <c:pt idx="55682">
                  <c:v>2.9807330065523271E-5</c:v>
                </c:pt>
                <c:pt idx="55683">
                  <c:v>2.9805478334310461E-5</c:v>
                </c:pt>
                <c:pt idx="55684">
                  <c:v>2.9803426514263261E-5</c:v>
                </c:pt>
                <c:pt idx="55685">
                  <c:v>2.980104181915522E-5</c:v>
                </c:pt>
                <c:pt idx="55686">
                  <c:v>2.9799004551023241E-5</c:v>
                </c:pt>
                <c:pt idx="55687">
                  <c:v>2.9797211027471349E-5</c:v>
                </c:pt>
                <c:pt idx="55688">
                  <c:v>2.979531018354464E-5</c:v>
                </c:pt>
                <c:pt idx="55689">
                  <c:v>2.979348573717289E-5</c:v>
                </c:pt>
                <c:pt idx="55690">
                  <c:v>2.9791293854941611E-5</c:v>
                </c:pt>
                <c:pt idx="55691">
                  <c:v>2.9789109248667959E-5</c:v>
                </c:pt>
                <c:pt idx="55692">
                  <c:v>2.9787146559101529E-5</c:v>
                </c:pt>
                <c:pt idx="55693">
                  <c:v>2.9785198421450328E-5</c:v>
                </c:pt>
                <c:pt idx="55694">
                  <c:v>2.9783077479805801E-5</c:v>
                </c:pt>
                <c:pt idx="55695">
                  <c:v>2.9780865588691089E-5</c:v>
                </c:pt>
                <c:pt idx="55696">
                  <c:v>2.9797585739288479E-5</c:v>
                </c:pt>
                <c:pt idx="55697">
                  <c:v>2.978572229039855E-5</c:v>
                </c:pt>
                <c:pt idx="55698">
                  <c:v>2.9794015063089319E-5</c:v>
                </c:pt>
                <c:pt idx="55699">
                  <c:v>2.9791479391860779E-5</c:v>
                </c:pt>
                <c:pt idx="55700">
                  <c:v>2.9787288440275009E-5</c:v>
                </c:pt>
                <c:pt idx="55701">
                  <c:v>2.9789765903842639E-5</c:v>
                </c:pt>
                <c:pt idx="55702">
                  <c:v>2.979337477881927E-5</c:v>
                </c:pt>
                <c:pt idx="55703">
                  <c:v>2.9791479391860779E-5</c:v>
                </c:pt>
                <c:pt idx="55704">
                  <c:v>2.9786653612973168E-5</c:v>
                </c:pt>
                <c:pt idx="55705">
                  <c:v>2.978381053253543E-5</c:v>
                </c:pt>
                <c:pt idx="55706">
                  <c:v>2.978241718665231E-5</c:v>
                </c:pt>
                <c:pt idx="55707">
                  <c:v>2.978041811729781E-5</c:v>
                </c:pt>
                <c:pt idx="55708">
                  <c:v>2.9777758754789829E-5</c:v>
                </c:pt>
                <c:pt idx="55709">
                  <c:v>2.977400254167151E-5</c:v>
                </c:pt>
                <c:pt idx="55710">
                  <c:v>2.977154872496612E-5</c:v>
                </c:pt>
                <c:pt idx="55711">
                  <c:v>2.9771064873784781E-5</c:v>
                </c:pt>
                <c:pt idx="55712">
                  <c:v>2.9769966204185039E-5</c:v>
                </c:pt>
                <c:pt idx="55713">
                  <c:v>2.9766908482997682E-5</c:v>
                </c:pt>
                <c:pt idx="55714">
                  <c:v>2.9764119972242039E-5</c:v>
                </c:pt>
                <c:pt idx="55715">
                  <c:v>2.9763317797915079E-5</c:v>
                </c:pt>
                <c:pt idx="55716">
                  <c:v>2.9762210033368319E-5</c:v>
                </c:pt>
                <c:pt idx="55717">
                  <c:v>2.9759148674202152E-5</c:v>
                </c:pt>
                <c:pt idx="55718">
                  <c:v>2.9755958166788329E-5</c:v>
                </c:pt>
                <c:pt idx="55719">
                  <c:v>2.975397364934906E-5</c:v>
                </c:pt>
                <c:pt idx="55720">
                  <c:v>2.975223469547927E-5</c:v>
                </c:pt>
                <c:pt idx="55721">
                  <c:v>2.974938070110511E-5</c:v>
                </c:pt>
                <c:pt idx="55722">
                  <c:v>2.9746432119281959E-5</c:v>
                </c:pt>
                <c:pt idx="55723">
                  <c:v>2.9744282073806971E-5</c:v>
                </c:pt>
                <c:pt idx="55724">
                  <c:v>2.9742315746261742E-5</c:v>
                </c:pt>
                <c:pt idx="55725">
                  <c:v>2.974039125547279E-5</c:v>
                </c:pt>
                <c:pt idx="55726">
                  <c:v>2.9738172088400461E-5</c:v>
                </c:pt>
                <c:pt idx="55727">
                  <c:v>2.9736118449363861E-5</c:v>
                </c:pt>
                <c:pt idx="55728">
                  <c:v>2.973445225507021E-5</c:v>
                </c:pt>
                <c:pt idx="55729">
                  <c:v>2.9732707844232209E-5</c:v>
                </c:pt>
                <c:pt idx="55730">
                  <c:v>2.9730827009188939E-5</c:v>
                </c:pt>
                <c:pt idx="55731">
                  <c:v>2.972860420413781E-5</c:v>
                </c:pt>
                <c:pt idx="55732">
                  <c:v>2.972677975776605E-5</c:v>
                </c:pt>
                <c:pt idx="55733">
                  <c:v>2.9724969863309522E-5</c:v>
                </c:pt>
                <c:pt idx="55734">
                  <c:v>2.972299080283847E-5</c:v>
                </c:pt>
                <c:pt idx="55735">
                  <c:v>2.972084439534228E-5</c:v>
                </c:pt>
                <c:pt idx="55736">
                  <c:v>2.9718807127210312E-5</c:v>
                </c:pt>
                <c:pt idx="55737">
                  <c:v>2.9716973585891541E-5</c:v>
                </c:pt>
                <c:pt idx="55738">
                  <c:v>2.972897527797613E-5</c:v>
                </c:pt>
                <c:pt idx="55739">
                  <c:v>2.972261245304253E-5</c:v>
                </c:pt>
                <c:pt idx="55740">
                  <c:v>2.9732811526628211E-5</c:v>
                </c:pt>
                <c:pt idx="55741">
                  <c:v>2.9729215384577401E-5</c:v>
                </c:pt>
                <c:pt idx="55742">
                  <c:v>2.972375841636676E-5</c:v>
                </c:pt>
                <c:pt idx="55743">
                  <c:v>2.9727158107561991E-5</c:v>
                </c:pt>
                <c:pt idx="55744">
                  <c:v>2.973152004415169E-5</c:v>
                </c:pt>
                <c:pt idx="55745">
                  <c:v>2.9729308153036978E-5</c:v>
                </c:pt>
                <c:pt idx="55746">
                  <c:v>2.9724138585152101E-5</c:v>
                </c:pt>
                <c:pt idx="55747">
                  <c:v>2.9721541068283841E-5</c:v>
                </c:pt>
                <c:pt idx="55748">
                  <c:v>2.972036600112915E-5</c:v>
                </c:pt>
                <c:pt idx="55749">
                  <c:v>2.971862522826996E-5</c:v>
                </c:pt>
                <c:pt idx="55750">
                  <c:v>2.971562935272232E-5</c:v>
                </c:pt>
                <c:pt idx="55751">
                  <c:v>2.9711676688748408E-5</c:v>
                </c:pt>
                <c:pt idx="55752">
                  <c:v>2.9709221053053622E-5</c:v>
                </c:pt>
                <c:pt idx="55753">
                  <c:v>2.9709242880926471E-5</c:v>
                </c:pt>
                <c:pt idx="55754">
                  <c:v>2.97081842290936E-5</c:v>
                </c:pt>
                <c:pt idx="55755">
                  <c:v>2.9704464395763349E-5</c:v>
                </c:pt>
                <c:pt idx="55756">
                  <c:v>2.9702145184273832E-5</c:v>
                </c:pt>
                <c:pt idx="55757">
                  <c:v>2.970193054352421E-5</c:v>
                </c:pt>
                <c:pt idx="55758">
                  <c:v>2.9700495360884819E-5</c:v>
                </c:pt>
                <c:pt idx="55759">
                  <c:v>2.9696921046706851E-5</c:v>
                </c:pt>
                <c:pt idx="55760">
                  <c:v>2.9693937904085029E-5</c:v>
                </c:pt>
                <c:pt idx="55761">
                  <c:v>2.9692590032937009E-5</c:v>
                </c:pt>
                <c:pt idx="55762">
                  <c:v>2.9690529117942791E-5</c:v>
                </c:pt>
                <c:pt idx="55763">
                  <c:v>2.9687356800423E-5</c:v>
                </c:pt>
                <c:pt idx="55764">
                  <c:v>2.9684624678338881E-5</c:v>
                </c:pt>
                <c:pt idx="55765">
                  <c:v>2.9682885724469091E-5</c:v>
                </c:pt>
                <c:pt idx="55766">
                  <c:v>2.968113403767347E-5</c:v>
                </c:pt>
                <c:pt idx="55767">
                  <c:v>2.9678894861717708E-5</c:v>
                </c:pt>
                <c:pt idx="55768">
                  <c:v>2.9676810299861241E-5</c:v>
                </c:pt>
                <c:pt idx="55769">
                  <c:v>2.967502769024577E-5</c:v>
                </c:pt>
                <c:pt idx="55770">
                  <c:v>2.9673276003450159E-5</c:v>
                </c:pt>
                <c:pt idx="55771">
                  <c:v>2.9671698939637281E-5</c:v>
                </c:pt>
                <c:pt idx="55772">
                  <c:v>2.9669812647625801E-5</c:v>
                </c:pt>
                <c:pt idx="55773">
                  <c:v>2.966772444779053E-5</c:v>
                </c:pt>
                <c:pt idx="55774">
                  <c:v>2.9665943657164459E-5</c:v>
                </c:pt>
                <c:pt idx="55775">
                  <c:v>2.966438660223503E-5</c:v>
                </c:pt>
                <c:pt idx="55776">
                  <c:v>2.966236024803948E-5</c:v>
                </c:pt>
                <c:pt idx="55777">
                  <c:v>2.9660115615115501E-5</c:v>
                </c:pt>
                <c:pt idx="55778">
                  <c:v>2.9658347557415251E-5</c:v>
                </c:pt>
                <c:pt idx="55779">
                  <c:v>2.965665225929115E-5</c:v>
                </c:pt>
                <c:pt idx="55780">
                  <c:v>2.965479689009953E-5</c:v>
                </c:pt>
                <c:pt idx="55781">
                  <c:v>2.96538564725779E-5</c:v>
                </c:pt>
                <c:pt idx="55782">
                  <c:v>2.9663440727745179E-5</c:v>
                </c:pt>
                <c:pt idx="55783">
                  <c:v>2.9673783501493741E-5</c:v>
                </c:pt>
                <c:pt idx="55784">
                  <c:v>2.9667420676560141E-5</c:v>
                </c:pt>
                <c:pt idx="55785">
                  <c:v>2.966198917420115E-5</c:v>
                </c:pt>
                <c:pt idx="55786">
                  <c:v>2.9667555281776E-5</c:v>
                </c:pt>
                <c:pt idx="55787">
                  <c:v>2.9671964512090199E-5</c:v>
                </c:pt>
                <c:pt idx="55788">
                  <c:v>2.9668632123502899E-5</c:v>
                </c:pt>
                <c:pt idx="55789">
                  <c:v>2.9663566238014031E-5</c:v>
                </c:pt>
                <c:pt idx="55790">
                  <c:v>2.966124884551391E-5</c:v>
                </c:pt>
                <c:pt idx="55791">
                  <c:v>2.9660433938261122E-5</c:v>
                </c:pt>
                <c:pt idx="55792">
                  <c:v>2.9658716812264171E-5</c:v>
                </c:pt>
                <c:pt idx="55793">
                  <c:v>2.9654893296537921E-5</c:v>
                </c:pt>
                <c:pt idx="55794">
                  <c:v>2.9650738724740219E-5</c:v>
                </c:pt>
                <c:pt idx="55795">
                  <c:v>2.964912528113928E-5</c:v>
                </c:pt>
                <c:pt idx="55796">
                  <c:v>2.9649654607055709E-5</c:v>
                </c:pt>
                <c:pt idx="55797">
                  <c:v>2.964767190860584E-5</c:v>
                </c:pt>
                <c:pt idx="55798">
                  <c:v>2.9643393645528701E-5</c:v>
                </c:pt>
                <c:pt idx="55799">
                  <c:v>2.9642023946507831E-5</c:v>
                </c:pt>
                <c:pt idx="55800">
                  <c:v>2.964253144455142E-5</c:v>
                </c:pt>
                <c:pt idx="55801">
                  <c:v>2.964007580885664E-5</c:v>
                </c:pt>
                <c:pt idx="55802">
                  <c:v>2.9636134058819149E-5</c:v>
                </c:pt>
                <c:pt idx="55803">
                  <c:v>2.9633842132170681E-5</c:v>
                </c:pt>
                <c:pt idx="55804">
                  <c:v>2.9632938094437119E-5</c:v>
                </c:pt>
                <c:pt idx="55805">
                  <c:v>2.963017868751194E-5</c:v>
                </c:pt>
                <c:pt idx="55806">
                  <c:v>2.9626959076267671E-5</c:v>
                </c:pt>
                <c:pt idx="55807">
                  <c:v>2.9624619855894711E-5</c:v>
                </c:pt>
                <c:pt idx="55808">
                  <c:v>2.962310281873215E-5</c:v>
                </c:pt>
                <c:pt idx="55809">
                  <c:v>2.962122198368888E-5</c:v>
                </c:pt>
                <c:pt idx="55810">
                  <c:v>2.9619004635605961E-5</c:v>
                </c:pt>
                <c:pt idx="55811">
                  <c:v>2.961703103210311E-5</c:v>
                </c:pt>
                <c:pt idx="55812">
                  <c:v>2.9615406674565751E-5</c:v>
                </c:pt>
                <c:pt idx="55813">
                  <c:v>2.961385689559393E-5</c:v>
                </c:pt>
                <c:pt idx="55814">
                  <c:v>2.9612216167151931E-5</c:v>
                </c:pt>
                <c:pt idx="55815">
                  <c:v>2.9610171623062339E-5</c:v>
                </c:pt>
                <c:pt idx="55816">
                  <c:v>2.9608279874082651E-5</c:v>
                </c:pt>
                <c:pt idx="55817">
                  <c:v>2.9606737371068451E-5</c:v>
                </c:pt>
                <c:pt idx="55818">
                  <c:v>2.9605009331135079E-5</c:v>
                </c:pt>
                <c:pt idx="55819">
                  <c:v>2.9602919312310408E-5</c:v>
                </c:pt>
                <c:pt idx="55820">
                  <c:v>2.9600900234072469E-5</c:v>
                </c:pt>
                <c:pt idx="55821">
                  <c:v>2.9599441404570829E-5</c:v>
                </c:pt>
                <c:pt idx="55822">
                  <c:v>2.9597791581181809E-5</c:v>
                </c:pt>
                <c:pt idx="55823">
                  <c:v>2.9595812520710751E-5</c:v>
                </c:pt>
                <c:pt idx="55824">
                  <c:v>2.9593764338642359E-5</c:v>
                </c:pt>
                <c:pt idx="55825">
                  <c:v>2.9592141800094399E-5</c:v>
                </c:pt>
                <c:pt idx="55826">
                  <c:v>2.959320590889547E-5</c:v>
                </c:pt>
                <c:pt idx="55827">
                  <c:v>2.9601495043607429E-5</c:v>
                </c:pt>
                <c:pt idx="55828">
                  <c:v>2.9608576369355429E-5</c:v>
                </c:pt>
                <c:pt idx="55829">
                  <c:v>2.960170786536764E-5</c:v>
                </c:pt>
                <c:pt idx="55830">
                  <c:v>2.9599601475638341E-5</c:v>
                </c:pt>
                <c:pt idx="55831">
                  <c:v>2.9606657335534688E-5</c:v>
                </c:pt>
                <c:pt idx="55832">
                  <c:v>2.9609618650283661E-5</c:v>
                </c:pt>
                <c:pt idx="55833">
                  <c:v>2.9605649615405131E-5</c:v>
                </c:pt>
                <c:pt idx="55834">
                  <c:v>2.960164965770673E-5</c:v>
                </c:pt>
                <c:pt idx="55835">
                  <c:v>2.9600370908156041E-5</c:v>
                </c:pt>
                <c:pt idx="55836">
                  <c:v>2.9599579647765491E-5</c:v>
                </c:pt>
                <c:pt idx="55837">
                  <c:v>2.9597040338558141E-5</c:v>
                </c:pt>
                <c:pt idx="55838">
                  <c:v>2.9592600185424089E-5</c:v>
                </c:pt>
                <c:pt idx="55839">
                  <c:v>2.9589313271571879E-5</c:v>
                </c:pt>
                <c:pt idx="55840">
                  <c:v>2.9588769393740218E-5</c:v>
                </c:pt>
                <c:pt idx="55841">
                  <c:v>2.9588538382085972E-5</c:v>
                </c:pt>
                <c:pt idx="55842">
                  <c:v>2.958538971142843E-5</c:v>
                </c:pt>
                <c:pt idx="55843">
                  <c:v>2.9582382921944369E-5</c:v>
                </c:pt>
                <c:pt idx="55844">
                  <c:v>2.9582070055766959E-5</c:v>
                </c:pt>
                <c:pt idx="55845">
                  <c:v>2.9581673516076989E-5</c:v>
                </c:pt>
                <c:pt idx="55846">
                  <c:v>2.9578646717709489E-5</c:v>
                </c:pt>
                <c:pt idx="55847">
                  <c:v>2.9575237931567241E-5</c:v>
                </c:pt>
                <c:pt idx="55848">
                  <c:v>2.9573880965472199E-5</c:v>
                </c:pt>
                <c:pt idx="55849">
                  <c:v>2.957240212708712E-5</c:v>
                </c:pt>
                <c:pt idx="55850">
                  <c:v>2.956923708552495E-5</c:v>
                </c:pt>
                <c:pt idx="55851">
                  <c:v>2.9566137527581301E-5</c:v>
                </c:pt>
                <c:pt idx="55852">
                  <c:v>2.9564323995145969E-5</c:v>
                </c:pt>
                <c:pt idx="55853">
                  <c:v>2.9562796044046991E-5</c:v>
                </c:pt>
                <c:pt idx="55854">
                  <c:v>2.9560578695964072E-5</c:v>
                </c:pt>
                <c:pt idx="55855">
                  <c:v>2.955847958219238E-5</c:v>
                </c:pt>
                <c:pt idx="55856">
                  <c:v>2.9556818844866939E-5</c:v>
                </c:pt>
                <c:pt idx="55857">
                  <c:v>2.9555301807704382E-5</c:v>
                </c:pt>
                <c:pt idx="55858">
                  <c:v>2.955394484160934E-5</c:v>
                </c:pt>
                <c:pt idx="55859">
                  <c:v>2.9552100386354141E-5</c:v>
                </c:pt>
                <c:pt idx="55860">
                  <c:v>2.9550144972745329E-5</c:v>
                </c:pt>
                <c:pt idx="55861">
                  <c:v>2.9548684324254278E-5</c:v>
                </c:pt>
                <c:pt idx="55862">
                  <c:v>2.95471036224626E-5</c:v>
                </c:pt>
                <c:pt idx="55863">
                  <c:v>2.954521733045112E-5</c:v>
                </c:pt>
                <c:pt idx="55864">
                  <c:v>2.954324554593768E-5</c:v>
                </c:pt>
                <c:pt idx="55865">
                  <c:v>2.9541695766965859E-5</c:v>
                </c:pt>
                <c:pt idx="55866">
                  <c:v>2.9540091418311931E-5</c:v>
                </c:pt>
                <c:pt idx="55867">
                  <c:v>2.9538181479438211E-5</c:v>
                </c:pt>
                <c:pt idx="55868">
                  <c:v>2.9536329748225398E-5</c:v>
                </c:pt>
                <c:pt idx="55869">
                  <c:v>2.9534683562815189E-5</c:v>
                </c:pt>
                <c:pt idx="55870">
                  <c:v>2.9533221095334738E-5</c:v>
                </c:pt>
                <c:pt idx="55871">
                  <c:v>2.9531474865507331E-5</c:v>
                </c:pt>
                <c:pt idx="55872">
                  <c:v>2.9534050554502759E-5</c:v>
                </c:pt>
                <c:pt idx="55873">
                  <c:v>2.9538556191255338E-5</c:v>
                </c:pt>
                <c:pt idx="55874">
                  <c:v>2.9546436053351499E-5</c:v>
                </c:pt>
                <c:pt idx="55875">
                  <c:v>2.9541146432165991E-5</c:v>
                </c:pt>
                <c:pt idx="55876">
                  <c:v>2.9539265597122721E-5</c:v>
                </c:pt>
                <c:pt idx="55877">
                  <c:v>2.9546410587499849E-5</c:v>
                </c:pt>
                <c:pt idx="55878">
                  <c:v>2.954918272735085E-5</c:v>
                </c:pt>
                <c:pt idx="55879">
                  <c:v>2.954527735710144E-5</c:v>
                </c:pt>
                <c:pt idx="55880">
                  <c:v>2.9542215997935269E-5</c:v>
                </c:pt>
                <c:pt idx="55881">
                  <c:v>2.9541000913013701E-5</c:v>
                </c:pt>
                <c:pt idx="55882">
                  <c:v>2.953933471872006E-5</c:v>
                </c:pt>
                <c:pt idx="55883">
                  <c:v>2.9536651709349829E-5</c:v>
                </c:pt>
                <c:pt idx="55884">
                  <c:v>2.9532915505114939E-5</c:v>
                </c:pt>
                <c:pt idx="55885">
                  <c:v>2.9529759558499791E-5</c:v>
                </c:pt>
                <c:pt idx="55886">
                  <c:v>2.9529257517424409E-5</c:v>
                </c:pt>
                <c:pt idx="55887">
                  <c:v>2.9528653612942431E-5</c:v>
                </c:pt>
                <c:pt idx="55888">
                  <c:v>2.9525721402023919E-5</c:v>
                </c:pt>
                <c:pt idx="55889">
                  <c:v>2.9523158445954319E-5</c:v>
                </c:pt>
                <c:pt idx="55890">
                  <c:v>2.9523036573664289E-5</c:v>
                </c:pt>
                <c:pt idx="55891">
                  <c:v>2.952236536657438E-5</c:v>
                </c:pt>
                <c:pt idx="55892">
                  <c:v>2.951911119453143E-5</c:v>
                </c:pt>
                <c:pt idx="55893">
                  <c:v>2.9516195354517549E-5</c:v>
                </c:pt>
                <c:pt idx="55894">
                  <c:v>2.9514969355659559E-5</c:v>
                </c:pt>
                <c:pt idx="55895">
                  <c:v>2.9513017580029551E-5</c:v>
                </c:pt>
                <c:pt idx="55896">
                  <c:v>2.950964335468598E-5</c:v>
                </c:pt>
                <c:pt idx="55897">
                  <c:v>2.9507120416383259E-5</c:v>
                </c:pt>
                <c:pt idx="55898">
                  <c:v>2.950547423097305E-5</c:v>
                </c:pt>
                <c:pt idx="55899">
                  <c:v>2.9503631594707261E-5</c:v>
                </c:pt>
                <c:pt idx="55900">
                  <c:v>2.9501585231628269E-5</c:v>
                </c:pt>
                <c:pt idx="55901">
                  <c:v>2.9499775337171741E-5</c:v>
                </c:pt>
                <c:pt idx="55902">
                  <c:v>2.9498272851924409E-5</c:v>
                </c:pt>
                <c:pt idx="55903">
                  <c:v>2.9496937713702209E-5</c:v>
                </c:pt>
                <c:pt idx="55904">
                  <c:v>2.9495335184037689E-5</c:v>
                </c:pt>
                <c:pt idx="55905">
                  <c:v>2.949360532511491E-5</c:v>
                </c:pt>
                <c:pt idx="55906">
                  <c:v>2.9491928216884841E-5</c:v>
                </c:pt>
                <c:pt idx="55907">
                  <c:v>2.94905203190865E-5</c:v>
                </c:pt>
                <c:pt idx="55908">
                  <c:v>2.948887231468689E-5</c:v>
                </c:pt>
                <c:pt idx="55909">
                  <c:v>2.9486860512406569E-5</c:v>
                </c:pt>
                <c:pt idx="55910">
                  <c:v>2.9485281629604291E-5</c:v>
                </c:pt>
                <c:pt idx="55911">
                  <c:v>2.9483613616321239E-5</c:v>
                </c:pt>
                <c:pt idx="55912">
                  <c:v>2.9481974706868641E-5</c:v>
                </c:pt>
                <c:pt idx="55913">
                  <c:v>2.948017026938032E-5</c:v>
                </c:pt>
                <c:pt idx="55914">
                  <c:v>2.9478505894076079E-5</c:v>
                </c:pt>
                <c:pt idx="55915">
                  <c:v>2.947711618617177E-5</c:v>
                </c:pt>
                <c:pt idx="55916">
                  <c:v>2.9475333576556299E-5</c:v>
                </c:pt>
                <c:pt idx="55917">
                  <c:v>2.9473729227902371E-5</c:v>
                </c:pt>
                <c:pt idx="55918">
                  <c:v>2.9472108508343808E-5</c:v>
                </c:pt>
                <c:pt idx="55919">
                  <c:v>2.9470445952028971E-5</c:v>
                </c:pt>
                <c:pt idx="55920">
                  <c:v>2.9482640456990339E-5</c:v>
                </c:pt>
                <c:pt idx="55921">
                  <c:v>2.9479317163350061E-5</c:v>
                </c:pt>
                <c:pt idx="55922">
                  <c:v>2.9489596272469502E-5</c:v>
                </c:pt>
                <c:pt idx="55923">
                  <c:v>2.948304791061673E-5</c:v>
                </c:pt>
                <c:pt idx="55924">
                  <c:v>2.9480872399290089E-5</c:v>
                </c:pt>
                <c:pt idx="55925">
                  <c:v>2.9489188818843101E-5</c:v>
                </c:pt>
                <c:pt idx="55926">
                  <c:v>2.9491928216884841E-5</c:v>
                </c:pt>
                <c:pt idx="55927">
                  <c:v>2.9487704523489811E-5</c:v>
                </c:pt>
                <c:pt idx="55928">
                  <c:v>2.9484524930012409E-5</c:v>
                </c:pt>
                <c:pt idx="55929">
                  <c:v>2.9482685931725431E-5</c:v>
                </c:pt>
                <c:pt idx="55930">
                  <c:v>2.948073779407423E-5</c:v>
                </c:pt>
                <c:pt idx="55931">
                  <c:v>2.9478507713065479E-5</c:v>
                </c:pt>
                <c:pt idx="55932">
                  <c:v>2.9474253096850589E-5</c:v>
                </c:pt>
                <c:pt idx="55933">
                  <c:v>2.9470284061972048E-5</c:v>
                </c:pt>
                <c:pt idx="55934">
                  <c:v>2.9470478693838231E-5</c:v>
                </c:pt>
                <c:pt idx="55935">
                  <c:v>2.9470487788785249E-5</c:v>
                </c:pt>
                <c:pt idx="55936">
                  <c:v>2.9468537832144651E-5</c:v>
                </c:pt>
                <c:pt idx="55937">
                  <c:v>2.9465718398569148E-5</c:v>
                </c:pt>
                <c:pt idx="55938">
                  <c:v>2.9462808015523478E-5</c:v>
                </c:pt>
                <c:pt idx="55939">
                  <c:v>2.9460783480317328E-5</c:v>
                </c:pt>
                <c:pt idx="55940">
                  <c:v>2.9456807169481181E-5</c:v>
                </c:pt>
                <c:pt idx="55941">
                  <c:v>2.945366395579185E-5</c:v>
                </c:pt>
                <c:pt idx="55942">
                  <c:v>2.945252163044643E-5</c:v>
                </c:pt>
                <c:pt idx="55943">
                  <c:v>2.945092819572892E-5</c:v>
                </c:pt>
                <c:pt idx="55944">
                  <c:v>2.9447832275764089E-5</c:v>
                </c:pt>
                <c:pt idx="55945">
                  <c:v>2.9445423933793791E-5</c:v>
                </c:pt>
                <c:pt idx="55946">
                  <c:v>2.9444572646752931E-5</c:v>
                </c:pt>
                <c:pt idx="55947">
                  <c:v>2.9443212042679079E-5</c:v>
                </c:pt>
                <c:pt idx="55948">
                  <c:v>2.9440952857839872E-5</c:v>
                </c:pt>
                <c:pt idx="55949">
                  <c:v>2.943894287454896E-5</c:v>
                </c:pt>
                <c:pt idx="55950">
                  <c:v>2.9437756893457841E-5</c:v>
                </c:pt>
                <c:pt idx="55951">
                  <c:v>2.9436339900712479E-5</c:v>
                </c:pt>
                <c:pt idx="55952">
                  <c:v>2.943440995295532E-5</c:v>
                </c:pt>
                <c:pt idx="55953">
                  <c:v>2.9432587325572971E-5</c:v>
                </c:pt>
                <c:pt idx="55954">
                  <c:v>2.9431079383357431E-5</c:v>
                </c:pt>
                <c:pt idx="55955">
                  <c:v>2.9429722417262379E-5</c:v>
                </c:pt>
                <c:pt idx="55956">
                  <c:v>2.9428059860947539E-5</c:v>
                </c:pt>
                <c:pt idx="55957">
                  <c:v>2.94262426905334E-5</c:v>
                </c:pt>
                <c:pt idx="55958">
                  <c:v>2.9424692911561579E-5</c:v>
                </c:pt>
                <c:pt idx="55959">
                  <c:v>2.9423315936583091E-5</c:v>
                </c:pt>
                <c:pt idx="55960">
                  <c:v>2.9424380045384169E-5</c:v>
                </c:pt>
                <c:pt idx="55961">
                  <c:v>2.9431348593789149E-5</c:v>
                </c:pt>
                <c:pt idx="55962">
                  <c:v>2.9443186576827429E-5</c:v>
                </c:pt>
                <c:pt idx="55963">
                  <c:v>2.9436852855724279E-5</c:v>
                </c:pt>
                <c:pt idx="55964">
                  <c:v>2.943257641163655E-5</c:v>
                </c:pt>
                <c:pt idx="55965">
                  <c:v>2.9440414436976429E-5</c:v>
                </c:pt>
                <c:pt idx="55966">
                  <c:v>2.9444490792229772E-5</c:v>
                </c:pt>
                <c:pt idx="55967">
                  <c:v>2.9439666832331571E-5</c:v>
                </c:pt>
                <c:pt idx="55968">
                  <c:v>2.9434986572596241E-5</c:v>
                </c:pt>
                <c:pt idx="55969">
                  <c:v>2.9434053431032229E-5</c:v>
                </c:pt>
                <c:pt idx="55970">
                  <c:v>2.9433109375531789E-5</c:v>
                </c:pt>
                <c:pt idx="55971">
                  <c:v>2.9432623705361038E-5</c:v>
                </c:pt>
                <c:pt idx="55972">
                  <c:v>2.9429746064124629E-5</c:v>
                </c:pt>
                <c:pt idx="55973">
                  <c:v>2.9426564651657831E-5</c:v>
                </c:pt>
                <c:pt idx="55974">
                  <c:v>2.9426824767142531E-5</c:v>
                </c:pt>
                <c:pt idx="55975">
                  <c:v>2.9422384614008479E-5</c:v>
                </c:pt>
                <c:pt idx="55976">
                  <c:v>2.9417022233246829E-5</c:v>
                </c:pt>
                <c:pt idx="55977">
                  <c:v>2.9414588425424881E-5</c:v>
                </c:pt>
                <c:pt idx="55978">
                  <c:v>2.9413817173917781E-5</c:v>
                </c:pt>
                <c:pt idx="55979">
                  <c:v>2.940981721621938E-5</c:v>
                </c:pt>
                <c:pt idx="55980">
                  <c:v>2.9406895919237289E-5</c:v>
                </c:pt>
                <c:pt idx="55981">
                  <c:v>2.9405631721601821E-5</c:v>
                </c:pt>
                <c:pt idx="55982">
                  <c:v>2.9403598091448661E-5</c:v>
                </c:pt>
                <c:pt idx="55983">
                  <c:v>2.9401498977676969E-5</c:v>
                </c:pt>
                <c:pt idx="55984">
                  <c:v>2.9399503546301279E-5</c:v>
                </c:pt>
                <c:pt idx="55985">
                  <c:v>2.9397493563010361E-5</c:v>
                </c:pt>
                <c:pt idx="55986">
                  <c:v>2.939566547865979E-5</c:v>
                </c:pt>
                <c:pt idx="55987">
                  <c:v>2.9394566809060049E-5</c:v>
                </c:pt>
                <c:pt idx="55988">
                  <c:v>2.9392655051196929E-5</c:v>
                </c:pt>
                <c:pt idx="55989">
                  <c:v>2.9390490453806709E-5</c:v>
                </c:pt>
                <c:pt idx="55990">
                  <c:v>2.9389337214524861E-5</c:v>
                </c:pt>
                <c:pt idx="55991">
                  <c:v>2.9388293114607219E-5</c:v>
                </c:pt>
                <c:pt idx="55992">
                  <c:v>2.9386137612164021E-5</c:v>
                </c:pt>
                <c:pt idx="55993">
                  <c:v>2.9384233130258511E-5</c:v>
                </c:pt>
                <c:pt idx="55994">
                  <c:v>2.9383216315181929E-5</c:v>
                </c:pt>
                <c:pt idx="55995">
                  <c:v>2.9381832064245831E-5</c:v>
                </c:pt>
                <c:pt idx="55996">
                  <c:v>2.940031663456466E-5</c:v>
                </c:pt>
                <c:pt idx="55997">
                  <c:v>2.9390346753643829E-5</c:v>
                </c:pt>
                <c:pt idx="55998">
                  <c:v>2.9398222977761179E-5</c:v>
                </c:pt>
                <c:pt idx="55999">
                  <c:v>2.9392731448751871E-5</c:v>
                </c:pt>
                <c:pt idx="56000">
                  <c:v>2.9393284421530549E-5</c:v>
                </c:pt>
                <c:pt idx="56001">
                  <c:v>2.9401864594547081E-5</c:v>
                </c:pt>
                <c:pt idx="56002">
                  <c:v>2.940276681329124E-5</c:v>
                </c:pt>
                <c:pt idx="56003">
                  <c:v>2.9397247999440879E-5</c:v>
                </c:pt>
                <c:pt idx="56004">
                  <c:v>2.9394543162197809E-5</c:v>
                </c:pt>
                <c:pt idx="56005">
                  <c:v>2.93937209789874E-5</c:v>
                </c:pt>
                <c:pt idx="56006">
                  <c:v>2.9394566809060049E-5</c:v>
                </c:pt>
                <c:pt idx="56007">
                  <c:v>2.9394075681921091E-5</c:v>
                </c:pt>
                <c:pt idx="56008">
                  <c:v>2.939043952210341E-5</c:v>
                </c:pt>
                <c:pt idx="56009">
                  <c:v>2.9389482733677141E-5</c:v>
                </c:pt>
                <c:pt idx="56010">
                  <c:v>2.9387667382252399E-5</c:v>
                </c:pt>
                <c:pt idx="56011">
                  <c:v>2.9379891202552241E-5</c:v>
                </c:pt>
                <c:pt idx="56012">
                  <c:v>2.9373966754064899E-5</c:v>
                </c:pt>
                <c:pt idx="56013">
                  <c:v>2.9372140488703739E-5</c:v>
                </c:pt>
                <c:pt idx="56014">
                  <c:v>2.937186945928261E-5</c:v>
                </c:pt>
                <c:pt idx="56015">
                  <c:v>2.9367765819188211E-5</c:v>
                </c:pt>
                <c:pt idx="56016">
                  <c:v>2.9363802241277881E-5</c:v>
                </c:pt>
                <c:pt idx="56017">
                  <c:v>2.9363118301262151E-5</c:v>
                </c:pt>
                <c:pt idx="56018">
                  <c:v>2.936145756393671E-5</c:v>
                </c:pt>
                <c:pt idx="56019">
                  <c:v>2.9357996027101759E-5</c:v>
                </c:pt>
                <c:pt idx="56020">
                  <c:v>2.9356102459132671E-5</c:v>
                </c:pt>
                <c:pt idx="56021">
                  <c:v>2.935512384283356E-5</c:v>
                </c:pt>
                <c:pt idx="56022">
                  <c:v>2.9353170248214159E-5</c:v>
                </c:pt>
                <c:pt idx="56023">
                  <c:v>2.9351429475354959E-5</c:v>
                </c:pt>
                <c:pt idx="56024">
                  <c:v>2.9350112527026791E-5</c:v>
                </c:pt>
                <c:pt idx="56025">
                  <c:v>2.9386974347289652E-5</c:v>
                </c:pt>
                <c:pt idx="56026">
                  <c:v>2.9356438972172331E-5</c:v>
                </c:pt>
                <c:pt idx="56027">
                  <c:v>2.9363092835410501E-5</c:v>
                </c:pt>
                <c:pt idx="56028">
                  <c:v>2.935871634690557E-5</c:v>
                </c:pt>
                <c:pt idx="56029">
                  <c:v>2.9358785468502901E-5</c:v>
                </c:pt>
                <c:pt idx="56030">
                  <c:v>2.936468081315979E-5</c:v>
                </c:pt>
                <c:pt idx="56031">
                  <c:v>2.9366723538259979E-5</c:v>
                </c:pt>
                <c:pt idx="56032">
                  <c:v>2.93642224278301E-5</c:v>
                </c:pt>
                <c:pt idx="56033">
                  <c:v>2.9361182896536772E-5</c:v>
                </c:pt>
                <c:pt idx="56034">
                  <c:v>2.936099917860702E-5</c:v>
                </c:pt>
                <c:pt idx="56035">
                  <c:v>2.9364478905336E-5</c:v>
                </c:pt>
                <c:pt idx="56036">
                  <c:v>2.9362416171352379E-5</c:v>
                </c:pt>
                <c:pt idx="56037">
                  <c:v>2.9357906896620989E-5</c:v>
                </c:pt>
                <c:pt idx="56038">
                  <c:v>2.9355076549109071E-5</c:v>
                </c:pt>
                <c:pt idx="56039">
                  <c:v>2.935190059361048E-5</c:v>
                </c:pt>
                <c:pt idx="56040">
                  <c:v>2.9347376766963858E-5</c:v>
                </c:pt>
                <c:pt idx="56041">
                  <c:v>2.9342616471694779E-5</c:v>
                </c:pt>
                <c:pt idx="56042">
                  <c:v>2.9341406843741421E-5</c:v>
                </c:pt>
                <c:pt idx="56043">
                  <c:v>2.9339340471779E-5</c:v>
                </c:pt>
                <c:pt idx="56044">
                  <c:v>2.933500400104094E-5</c:v>
                </c:pt>
                <c:pt idx="56045">
                  <c:v>2.9332306439755481E-5</c:v>
                </c:pt>
                <c:pt idx="56046">
                  <c:v>2.933087125711609E-5</c:v>
                </c:pt>
                <c:pt idx="56047">
                  <c:v>2.9328519303817299E-5</c:v>
                </c:pt>
                <c:pt idx="56048">
                  <c:v>2.9326607545954179E-5</c:v>
                </c:pt>
                <c:pt idx="56049">
                  <c:v>2.932513780251611E-5</c:v>
                </c:pt>
                <c:pt idx="56050">
                  <c:v>2.9323746275622401E-5</c:v>
                </c:pt>
                <c:pt idx="56051">
                  <c:v>2.932231473096181E-5</c:v>
                </c:pt>
                <c:pt idx="56052">
                  <c:v>2.9321590773179199E-5</c:v>
                </c:pt>
                <c:pt idx="56053">
                  <c:v>2.9336388251977041E-5</c:v>
                </c:pt>
                <c:pt idx="56054">
                  <c:v>2.9338738386286419E-5</c:v>
                </c:pt>
                <c:pt idx="56055">
                  <c:v>2.93279008474201E-5</c:v>
                </c:pt>
                <c:pt idx="56056">
                  <c:v>2.9332511985558089E-5</c:v>
                </c:pt>
                <c:pt idx="56057">
                  <c:v>2.9343116693780761E-5</c:v>
                </c:pt>
                <c:pt idx="56058">
                  <c:v>2.9341037588892501E-5</c:v>
                </c:pt>
                <c:pt idx="56059">
                  <c:v>2.934077201643959E-5</c:v>
                </c:pt>
                <c:pt idx="56060">
                  <c:v>2.933857649622951E-5</c:v>
                </c:pt>
                <c:pt idx="56061">
                  <c:v>2.9339948014239781E-5</c:v>
                </c:pt>
                <c:pt idx="56062">
                  <c:v>2.9342947527766231E-5</c:v>
                </c:pt>
                <c:pt idx="56063">
                  <c:v>2.933877294708509E-5</c:v>
                </c:pt>
                <c:pt idx="56064">
                  <c:v>2.933243922598194E-5</c:v>
                </c:pt>
                <c:pt idx="56065">
                  <c:v>2.9331504265428521E-5</c:v>
                </c:pt>
                <c:pt idx="56066">
                  <c:v>2.9327893571462479E-5</c:v>
                </c:pt>
                <c:pt idx="56067">
                  <c:v>2.9319617169676349E-5</c:v>
                </c:pt>
                <c:pt idx="56068">
                  <c:v>2.9314558560145091E-5</c:v>
                </c:pt>
                <c:pt idx="56069">
                  <c:v>2.9315682695596479E-5</c:v>
                </c:pt>
                <c:pt idx="56070">
                  <c:v>2.931195376731921E-5</c:v>
                </c:pt>
                <c:pt idx="56071">
                  <c:v>2.930536720668897E-5</c:v>
                </c:pt>
                <c:pt idx="56072">
                  <c:v>2.9304303097887899E-5</c:v>
                </c:pt>
                <c:pt idx="56073">
                  <c:v>2.9303755582077429E-5</c:v>
                </c:pt>
                <c:pt idx="56074">
                  <c:v>2.93001994577935E-5</c:v>
                </c:pt>
                <c:pt idx="56075">
                  <c:v>2.9298360459506512E-5</c:v>
                </c:pt>
                <c:pt idx="56076">
                  <c:v>2.9297998480615209E-5</c:v>
                </c:pt>
                <c:pt idx="56077">
                  <c:v>2.9296295906533491E-5</c:v>
                </c:pt>
                <c:pt idx="56078">
                  <c:v>2.9307055228855461E-5</c:v>
                </c:pt>
                <c:pt idx="56079">
                  <c:v>2.9313563572941351E-5</c:v>
                </c:pt>
                <c:pt idx="56080">
                  <c:v>2.9315684514585879E-5</c:v>
                </c:pt>
                <c:pt idx="56081">
                  <c:v>2.9300350433913991E-5</c:v>
                </c:pt>
                <c:pt idx="56082">
                  <c:v>2.9309660021681339E-5</c:v>
                </c:pt>
                <c:pt idx="56083">
                  <c:v>2.9319082386791709E-5</c:v>
                </c:pt>
                <c:pt idx="56084">
                  <c:v>2.9313536288100291E-5</c:v>
                </c:pt>
                <c:pt idx="56085">
                  <c:v>2.9316013751667921E-5</c:v>
                </c:pt>
                <c:pt idx="56086">
                  <c:v>2.9314689527382139E-5</c:v>
                </c:pt>
                <c:pt idx="56087">
                  <c:v>2.9314589482964951E-5</c:v>
                </c:pt>
                <c:pt idx="56088">
                  <c:v>2.9317017833818682E-5</c:v>
                </c:pt>
                <c:pt idx="56089">
                  <c:v>2.9311197067727331E-5</c:v>
                </c:pt>
                <c:pt idx="56090">
                  <c:v>2.9305176212801601E-5</c:v>
                </c:pt>
                <c:pt idx="56091">
                  <c:v>2.930464688688517E-5</c:v>
                </c:pt>
                <c:pt idx="56092">
                  <c:v>2.9300466849235821E-5</c:v>
                </c:pt>
                <c:pt idx="56093">
                  <c:v>2.9291391911101531E-5</c:v>
                </c:pt>
                <c:pt idx="56094">
                  <c:v>2.9288603400345888E-5</c:v>
                </c:pt>
                <c:pt idx="56095">
                  <c:v>2.9286120479810052E-5</c:v>
                </c:pt>
                <c:pt idx="56096">
                  <c:v>2.9282120522111651E-5</c:v>
                </c:pt>
                <c:pt idx="56097">
                  <c:v>2.9278819056344219E-5</c:v>
                </c:pt>
                <c:pt idx="56098">
                  <c:v>2.9276568966452029E-5</c:v>
                </c:pt>
                <c:pt idx="56099">
                  <c:v>2.92745535261929E-5</c:v>
                </c:pt>
                <c:pt idx="56100">
                  <c:v>2.9272219762788151E-5</c:v>
                </c:pt>
                <c:pt idx="56101">
                  <c:v>2.9274042390170511E-5</c:v>
                </c:pt>
                <c:pt idx="56102">
                  <c:v>2.9285829441505481E-5</c:v>
                </c:pt>
                <c:pt idx="56103">
                  <c:v>2.9301154427230362E-5</c:v>
                </c:pt>
                <c:pt idx="56104">
                  <c:v>2.9285925847943869E-5</c:v>
                </c:pt>
                <c:pt idx="56105">
                  <c:v>2.9280041417223401E-5</c:v>
                </c:pt>
                <c:pt idx="56106">
                  <c:v>2.9293149054865349E-5</c:v>
                </c:pt>
                <c:pt idx="56107">
                  <c:v>2.9295786589500491E-5</c:v>
                </c:pt>
                <c:pt idx="56108">
                  <c:v>2.9291286409716118E-5</c:v>
                </c:pt>
                <c:pt idx="56109">
                  <c:v>2.9286928111105229E-5</c:v>
                </c:pt>
                <c:pt idx="56110">
                  <c:v>2.9287983124959279E-5</c:v>
                </c:pt>
                <c:pt idx="56111">
                  <c:v>2.9291626560734582E-5</c:v>
                </c:pt>
                <c:pt idx="56112">
                  <c:v>2.9283353796927258E-5</c:v>
                </c:pt>
                <c:pt idx="56113">
                  <c:v>2.9274617190822031E-5</c:v>
                </c:pt>
                <c:pt idx="56114">
                  <c:v>2.9277953217388131E-5</c:v>
                </c:pt>
                <c:pt idx="56115">
                  <c:v>2.9274704502313401E-5</c:v>
                </c:pt>
                <c:pt idx="56116">
                  <c:v>2.926548404502682E-5</c:v>
                </c:pt>
                <c:pt idx="56117">
                  <c:v>2.9262877433211539E-5</c:v>
                </c:pt>
                <c:pt idx="56118">
                  <c:v>2.926130946434569E-5</c:v>
                </c:pt>
                <c:pt idx="56119">
                  <c:v>2.9259297662065361E-5</c:v>
                </c:pt>
                <c:pt idx="56120">
                  <c:v>2.925558328570332E-5</c:v>
                </c:pt>
                <c:pt idx="56121">
                  <c:v>2.925195803982206E-5</c:v>
                </c:pt>
                <c:pt idx="56122">
                  <c:v>2.925166700151749E-5</c:v>
                </c:pt>
                <c:pt idx="56123">
                  <c:v>2.9271403036545959E-5</c:v>
                </c:pt>
                <c:pt idx="56124">
                  <c:v>2.9254819310153831E-5</c:v>
                </c:pt>
                <c:pt idx="56125">
                  <c:v>2.9272277970449071E-5</c:v>
                </c:pt>
                <c:pt idx="56126">
                  <c:v>2.9267643185448829E-5</c:v>
                </c:pt>
                <c:pt idx="56127">
                  <c:v>2.9264145268825811E-5</c:v>
                </c:pt>
                <c:pt idx="56128">
                  <c:v>2.9271775929373689E-5</c:v>
                </c:pt>
                <c:pt idx="56129">
                  <c:v>2.927709283540025E-5</c:v>
                </c:pt>
                <c:pt idx="56130">
                  <c:v>2.9275162887643091E-5</c:v>
                </c:pt>
                <c:pt idx="56131">
                  <c:v>2.9271748644532639E-5</c:v>
                </c:pt>
                <c:pt idx="56132">
                  <c:v>2.927113200712483E-5</c:v>
                </c:pt>
                <c:pt idx="56133">
                  <c:v>2.927352215920109E-5</c:v>
                </c:pt>
                <c:pt idx="56134">
                  <c:v>2.9267235731822439E-5</c:v>
                </c:pt>
                <c:pt idx="56135">
                  <c:v>2.9257083951961249E-5</c:v>
                </c:pt>
                <c:pt idx="56136">
                  <c:v>2.925597436842509E-5</c:v>
                </c:pt>
                <c:pt idx="56137">
                  <c:v>2.9253396860440262E-5</c:v>
                </c:pt>
                <c:pt idx="56138">
                  <c:v>2.92460790660698E-5</c:v>
                </c:pt>
                <c:pt idx="56139">
                  <c:v>2.9240125513751991E-5</c:v>
                </c:pt>
                <c:pt idx="56140">
                  <c:v>2.9238779461593371E-5</c:v>
                </c:pt>
                <c:pt idx="56141">
                  <c:v>2.9237249691504988E-5</c:v>
                </c:pt>
                <c:pt idx="56142">
                  <c:v>2.923280771938153E-5</c:v>
                </c:pt>
                <c:pt idx="56143">
                  <c:v>2.9230002837721258E-5</c:v>
                </c:pt>
                <c:pt idx="56144">
                  <c:v>2.9230221116449681E-5</c:v>
                </c:pt>
                <c:pt idx="56145">
                  <c:v>2.9277651265147139E-5</c:v>
                </c:pt>
                <c:pt idx="56146">
                  <c:v>2.923837564594578E-5</c:v>
                </c:pt>
                <c:pt idx="56147">
                  <c:v>2.9252858439576809E-5</c:v>
                </c:pt>
                <c:pt idx="56148">
                  <c:v>2.9244487450341691E-5</c:v>
                </c:pt>
                <c:pt idx="56149">
                  <c:v>2.9242179152788591E-5</c:v>
                </c:pt>
                <c:pt idx="56150">
                  <c:v>2.9249145882204172E-5</c:v>
                </c:pt>
                <c:pt idx="56151">
                  <c:v>2.9254328183014881E-5</c:v>
                </c:pt>
                <c:pt idx="56152">
                  <c:v>2.9254673791001551E-5</c:v>
                </c:pt>
                <c:pt idx="56153">
                  <c:v>2.9248394639580511E-5</c:v>
                </c:pt>
                <c:pt idx="56154">
                  <c:v>2.9247148631839082E-5</c:v>
                </c:pt>
                <c:pt idx="56155">
                  <c:v>2.925129956565797E-5</c:v>
                </c:pt>
                <c:pt idx="56156">
                  <c:v>2.9243516110000201E-5</c:v>
                </c:pt>
                <c:pt idx="56157">
                  <c:v>2.9234861358418129E-5</c:v>
                </c:pt>
                <c:pt idx="56158">
                  <c:v>2.923395550169516E-5</c:v>
                </c:pt>
                <c:pt idx="56159">
                  <c:v>2.923081228800584E-5</c:v>
                </c:pt>
                <c:pt idx="56160">
                  <c:v>2.9224647732917219E-5</c:v>
                </c:pt>
                <c:pt idx="56161">
                  <c:v>2.921794475696515E-5</c:v>
                </c:pt>
                <c:pt idx="56162">
                  <c:v>2.9216887924121689E-5</c:v>
                </c:pt>
                <c:pt idx="56163">
                  <c:v>2.9214947062428109E-5</c:v>
                </c:pt>
                <c:pt idx="56164">
                  <c:v>2.921084524132311E-5</c:v>
                </c:pt>
                <c:pt idx="56165">
                  <c:v>2.920856240962166E-5</c:v>
                </c:pt>
                <c:pt idx="56166">
                  <c:v>2.9244605684652921E-5</c:v>
                </c:pt>
                <c:pt idx="56167">
                  <c:v>2.9215270842541941E-5</c:v>
                </c:pt>
                <c:pt idx="56168">
                  <c:v>2.9225104299257509E-5</c:v>
                </c:pt>
                <c:pt idx="56169">
                  <c:v>2.9226670449133959E-5</c:v>
                </c:pt>
                <c:pt idx="56170">
                  <c:v>2.923092506534886E-5</c:v>
                </c:pt>
                <c:pt idx="56171">
                  <c:v>2.9226119295344691E-5</c:v>
                </c:pt>
                <c:pt idx="56172">
                  <c:v>2.9234744943096299E-5</c:v>
                </c:pt>
                <c:pt idx="56173">
                  <c:v>2.9233369787107218E-5</c:v>
                </c:pt>
                <c:pt idx="56174">
                  <c:v>2.9229320716694929E-5</c:v>
                </c:pt>
                <c:pt idx="56175">
                  <c:v>2.9234548492240719E-5</c:v>
                </c:pt>
                <c:pt idx="56176">
                  <c:v>2.922690873674583E-5</c:v>
                </c:pt>
                <c:pt idx="56177">
                  <c:v>2.9220946089481E-5</c:v>
                </c:pt>
                <c:pt idx="56178">
                  <c:v>2.921723535109777E-5</c:v>
                </c:pt>
                <c:pt idx="56179">
                  <c:v>2.9211541914264672E-5</c:v>
                </c:pt>
                <c:pt idx="56180">
                  <c:v>2.92115037154872E-5</c:v>
                </c:pt>
                <c:pt idx="56181">
                  <c:v>2.9205870305304419E-5</c:v>
                </c:pt>
                <c:pt idx="56182">
                  <c:v>2.9199709388194609E-5</c:v>
                </c:pt>
                <c:pt idx="56183">
                  <c:v>2.9198423362686299E-5</c:v>
                </c:pt>
                <c:pt idx="56184">
                  <c:v>2.9193855880293999E-5</c:v>
                </c:pt>
                <c:pt idx="56185">
                  <c:v>2.9191322028054859E-5</c:v>
                </c:pt>
                <c:pt idx="56186">
                  <c:v>2.9247828933876011E-5</c:v>
                </c:pt>
                <c:pt idx="56187">
                  <c:v>2.919763392128516E-5</c:v>
                </c:pt>
                <c:pt idx="56188">
                  <c:v>2.921161831181962E-5</c:v>
                </c:pt>
                <c:pt idx="56189">
                  <c:v>2.9205075406935069E-5</c:v>
                </c:pt>
                <c:pt idx="56190">
                  <c:v>2.9203645681263879E-5</c:v>
                </c:pt>
                <c:pt idx="56191">
                  <c:v>2.9213346351752989E-5</c:v>
                </c:pt>
                <c:pt idx="56192">
                  <c:v>2.921041959780268E-5</c:v>
                </c:pt>
                <c:pt idx="56193">
                  <c:v>2.920878978329711E-5</c:v>
                </c:pt>
                <c:pt idx="56194">
                  <c:v>2.9207927582319829E-5</c:v>
                </c:pt>
                <c:pt idx="56195">
                  <c:v>2.9206492399680432E-5</c:v>
                </c:pt>
                <c:pt idx="56196">
                  <c:v>2.9208742489572611E-5</c:v>
                </c:pt>
                <c:pt idx="56197">
                  <c:v>2.9200820790720169E-5</c:v>
                </c:pt>
                <c:pt idx="56198">
                  <c:v>2.9195145543781109E-5</c:v>
                </c:pt>
                <c:pt idx="56199">
                  <c:v>2.9196757168392651E-5</c:v>
                </c:pt>
                <c:pt idx="56200">
                  <c:v>2.9189184715505689E-5</c:v>
                </c:pt>
                <c:pt idx="56201">
                  <c:v>2.9184058803366501E-5</c:v>
                </c:pt>
                <c:pt idx="56202">
                  <c:v>2.9183358492446129E-5</c:v>
                </c:pt>
                <c:pt idx="56203">
                  <c:v>2.917848723882344E-5</c:v>
                </c:pt>
                <c:pt idx="56204">
                  <c:v>2.9175374947953969E-5</c:v>
                </c:pt>
                <c:pt idx="56205">
                  <c:v>2.9191838621045459E-5</c:v>
                </c:pt>
                <c:pt idx="56206">
                  <c:v>2.9194121452746909E-5</c:v>
                </c:pt>
                <c:pt idx="56207">
                  <c:v>2.9192618967499581E-5</c:v>
                </c:pt>
                <c:pt idx="56208">
                  <c:v>2.919363942055497E-5</c:v>
                </c:pt>
                <c:pt idx="56209">
                  <c:v>2.919912185461726E-5</c:v>
                </c:pt>
                <c:pt idx="56210">
                  <c:v>2.9194559829193171E-5</c:v>
                </c:pt>
                <c:pt idx="56211">
                  <c:v>2.9202783480286602E-5</c:v>
                </c:pt>
                <c:pt idx="56212">
                  <c:v>2.9198074116720821E-5</c:v>
                </c:pt>
                <c:pt idx="56213">
                  <c:v>2.919500548159704E-5</c:v>
                </c:pt>
                <c:pt idx="56214">
                  <c:v>2.9198952688602731E-5</c:v>
                </c:pt>
                <c:pt idx="56215">
                  <c:v>2.9191431167419069E-5</c:v>
                </c:pt>
                <c:pt idx="56216">
                  <c:v>2.918833706644364E-5</c:v>
                </c:pt>
                <c:pt idx="56217">
                  <c:v>2.9185372113715861E-5</c:v>
                </c:pt>
                <c:pt idx="56218">
                  <c:v>2.9175933377700861E-5</c:v>
                </c:pt>
                <c:pt idx="56219">
                  <c:v>2.917393067036755E-5</c:v>
                </c:pt>
                <c:pt idx="56220">
                  <c:v>2.916836638178211E-5</c:v>
                </c:pt>
                <c:pt idx="56221">
                  <c:v>2.9162392820580859E-5</c:v>
                </c:pt>
                <c:pt idx="56222">
                  <c:v>2.916288940468803E-5</c:v>
                </c:pt>
                <c:pt idx="56223">
                  <c:v>2.9159868063288741E-5</c:v>
                </c:pt>
                <c:pt idx="56224">
                  <c:v>2.9170867492211979E-5</c:v>
                </c:pt>
                <c:pt idx="56225">
                  <c:v>2.917484380304813E-5</c:v>
                </c:pt>
                <c:pt idx="56226">
                  <c:v>2.9174594601499851E-5</c:v>
                </c:pt>
                <c:pt idx="56227">
                  <c:v>2.9179993362049569E-5</c:v>
                </c:pt>
                <c:pt idx="56228">
                  <c:v>2.9185210223658942E-5</c:v>
                </c:pt>
                <c:pt idx="56229">
                  <c:v>2.9186752726673149E-5</c:v>
                </c:pt>
                <c:pt idx="56230">
                  <c:v>2.9179593184380789E-5</c:v>
                </c:pt>
                <c:pt idx="56231">
                  <c:v>2.9179924240452241E-5</c:v>
                </c:pt>
                <c:pt idx="56232">
                  <c:v>2.9181681384216059E-5</c:v>
                </c:pt>
                <c:pt idx="56233">
                  <c:v>2.917464189522434E-5</c:v>
                </c:pt>
                <c:pt idx="56234">
                  <c:v>2.9170456400606781E-5</c:v>
                </c:pt>
                <c:pt idx="56235">
                  <c:v>2.916534322139341E-5</c:v>
                </c:pt>
                <c:pt idx="56236">
                  <c:v>2.9161123165977191E-5</c:v>
                </c:pt>
                <c:pt idx="56237">
                  <c:v>2.9157336030039002E-5</c:v>
                </c:pt>
                <c:pt idx="56238">
                  <c:v>2.9149812689865939E-5</c:v>
                </c:pt>
                <c:pt idx="56239">
                  <c:v>2.9149994588806291E-5</c:v>
                </c:pt>
                <c:pt idx="56240">
                  <c:v>2.9147231543902311E-5</c:v>
                </c:pt>
                <c:pt idx="56241">
                  <c:v>2.919289909186773E-5</c:v>
                </c:pt>
                <c:pt idx="56242">
                  <c:v>2.9152713977964592E-5</c:v>
                </c:pt>
                <c:pt idx="56243">
                  <c:v>2.915726508945227E-5</c:v>
                </c:pt>
                <c:pt idx="56244">
                  <c:v>2.915557706728578E-5</c:v>
                </c:pt>
                <c:pt idx="56245">
                  <c:v>2.9161730708437968E-5</c:v>
                </c:pt>
                <c:pt idx="56246">
                  <c:v>2.9165445084800009E-5</c:v>
                </c:pt>
                <c:pt idx="56247">
                  <c:v>2.9166547392378561E-5</c:v>
                </c:pt>
                <c:pt idx="56248">
                  <c:v>2.916440098488238E-5</c:v>
                </c:pt>
                <c:pt idx="56249">
                  <c:v>2.9163233193685301E-5</c:v>
                </c:pt>
                <c:pt idx="56250">
                  <c:v>2.9164704756112769E-5</c:v>
                </c:pt>
                <c:pt idx="56251">
                  <c:v>2.9158276447560642E-5</c:v>
                </c:pt>
                <c:pt idx="56252">
                  <c:v>2.915301593020558E-5</c:v>
                </c:pt>
                <c:pt idx="56253">
                  <c:v>2.9149628971936181E-5</c:v>
                </c:pt>
                <c:pt idx="56254">
                  <c:v>2.9143848223611709E-5</c:v>
                </c:pt>
                <c:pt idx="56255">
                  <c:v>2.913880598498508E-5</c:v>
                </c:pt>
                <c:pt idx="56256">
                  <c:v>2.9133805583114739E-5</c:v>
                </c:pt>
                <c:pt idx="56257">
                  <c:v>2.9133969292161052E-5</c:v>
                </c:pt>
                <c:pt idx="56258">
                  <c:v>2.9135058866813779E-5</c:v>
                </c:pt>
                <c:pt idx="56259">
                  <c:v>2.9152915885788389E-5</c:v>
                </c:pt>
                <c:pt idx="56260">
                  <c:v>2.915313052653801E-5</c:v>
                </c:pt>
                <c:pt idx="56261">
                  <c:v>2.9151146009098738E-5</c:v>
                </c:pt>
                <c:pt idx="56262">
                  <c:v>2.9156788514228541E-5</c:v>
                </c:pt>
                <c:pt idx="56263">
                  <c:v>2.915698132710531E-5</c:v>
                </c:pt>
                <c:pt idx="56264">
                  <c:v>2.9161894417484291E-5</c:v>
                </c:pt>
                <c:pt idx="56265">
                  <c:v>2.9152563001844101E-5</c:v>
                </c:pt>
                <c:pt idx="56266">
                  <c:v>2.915455115726218E-5</c:v>
                </c:pt>
                <c:pt idx="56267">
                  <c:v>2.9156044547562491E-5</c:v>
                </c:pt>
                <c:pt idx="56268">
                  <c:v>2.9144279324100349E-5</c:v>
                </c:pt>
                <c:pt idx="56269">
                  <c:v>2.914299875556026E-5</c:v>
                </c:pt>
                <c:pt idx="56270">
                  <c:v>2.9140837796148841E-5</c:v>
                </c:pt>
                <c:pt idx="56271">
                  <c:v>2.913272874138784E-5</c:v>
                </c:pt>
                <c:pt idx="56272">
                  <c:v>2.9131140763638541E-5</c:v>
                </c:pt>
                <c:pt idx="56273">
                  <c:v>2.9121763873263259E-5</c:v>
                </c:pt>
                <c:pt idx="56274">
                  <c:v>2.9123273634468209E-5</c:v>
                </c:pt>
                <c:pt idx="56275">
                  <c:v>2.9154236472095359E-5</c:v>
                </c:pt>
                <c:pt idx="56276">
                  <c:v>2.9135235308785919E-5</c:v>
                </c:pt>
                <c:pt idx="56277">
                  <c:v>2.9134873329894621E-5</c:v>
                </c:pt>
                <c:pt idx="56278">
                  <c:v>2.9136421289877031E-5</c:v>
                </c:pt>
                <c:pt idx="56279">
                  <c:v>2.914636934292503E-5</c:v>
                </c:pt>
                <c:pt idx="56280">
                  <c:v>2.9149668989703059E-5</c:v>
                </c:pt>
                <c:pt idx="56281">
                  <c:v>2.9153399736969728E-5</c:v>
                </c:pt>
                <c:pt idx="56282">
                  <c:v>2.9142183848307471E-5</c:v>
                </c:pt>
                <c:pt idx="56283">
                  <c:v>2.9141929189790972E-5</c:v>
                </c:pt>
                <c:pt idx="56284">
                  <c:v>2.9142871426302008E-5</c:v>
                </c:pt>
                <c:pt idx="56285">
                  <c:v>2.913169919338543E-5</c:v>
                </c:pt>
                <c:pt idx="56286">
                  <c:v>2.9129325412213799E-5</c:v>
                </c:pt>
                <c:pt idx="56287">
                  <c:v>2.9131553674233149E-5</c:v>
                </c:pt>
                <c:pt idx="56288">
                  <c:v>2.9125461878720671E-5</c:v>
                </c:pt>
                <c:pt idx="56289">
                  <c:v>2.911732735810801E-5</c:v>
                </c:pt>
                <c:pt idx="56290">
                  <c:v>2.9110804462106898E-5</c:v>
                </c:pt>
                <c:pt idx="56291">
                  <c:v>2.91076248686295E-5</c:v>
                </c:pt>
                <c:pt idx="56292">
                  <c:v>2.915115874202456E-5</c:v>
                </c:pt>
                <c:pt idx="56293">
                  <c:v>2.9127975722076371E-5</c:v>
                </c:pt>
                <c:pt idx="56294">
                  <c:v>2.912722447945271E-5</c:v>
                </c:pt>
                <c:pt idx="56295">
                  <c:v>2.9117141821188849E-5</c:v>
                </c:pt>
                <c:pt idx="56296">
                  <c:v>2.9134595024515871E-5</c:v>
                </c:pt>
                <c:pt idx="56297">
                  <c:v>2.913600837928243E-5</c:v>
                </c:pt>
                <c:pt idx="56298">
                  <c:v>2.9127886591595601E-5</c:v>
                </c:pt>
                <c:pt idx="56299">
                  <c:v>2.9130862458259799E-5</c:v>
                </c:pt>
                <c:pt idx="56300">
                  <c:v>2.9128968890290711E-5</c:v>
                </c:pt>
                <c:pt idx="56301">
                  <c:v>2.9124779757694341E-5</c:v>
                </c:pt>
                <c:pt idx="56302">
                  <c:v>2.9123388230800629E-5</c:v>
                </c:pt>
                <c:pt idx="56303">
                  <c:v>2.911253068305086E-5</c:v>
                </c:pt>
                <c:pt idx="56304">
                  <c:v>2.9111170078977011E-5</c:v>
                </c:pt>
                <c:pt idx="56305">
                  <c:v>2.9107644877512939E-5</c:v>
                </c:pt>
                <c:pt idx="56306">
                  <c:v>2.9098244340275411E-5</c:v>
                </c:pt>
                <c:pt idx="56307">
                  <c:v>2.9095164791215211E-5</c:v>
                </c:pt>
                <c:pt idx="56308">
                  <c:v>2.9100896426825781E-5</c:v>
                </c:pt>
                <c:pt idx="56309">
                  <c:v>2.911686897277832E-5</c:v>
                </c:pt>
                <c:pt idx="56310">
                  <c:v>2.9130687835277062E-5</c:v>
                </c:pt>
                <c:pt idx="56311">
                  <c:v>2.912094896601047E-5</c:v>
                </c:pt>
                <c:pt idx="56312">
                  <c:v>2.914827928179875E-5</c:v>
                </c:pt>
                <c:pt idx="56313">
                  <c:v>2.916961602750234E-5</c:v>
                </c:pt>
                <c:pt idx="56314">
                  <c:v>2.9195682145655159E-5</c:v>
                </c:pt>
                <c:pt idx="56315">
                  <c:v>2.9205444661783989E-5</c:v>
                </c:pt>
                <c:pt idx="56316">
                  <c:v>2.9203984013292938E-5</c:v>
                </c:pt>
                <c:pt idx="56317">
                  <c:v>2.9186548999859951E-5</c:v>
                </c:pt>
                <c:pt idx="56318">
                  <c:v>2.9156884920666929E-5</c:v>
                </c:pt>
                <c:pt idx="56319">
                  <c:v>2.9123726562829692E-5</c:v>
                </c:pt>
                <c:pt idx="56320">
                  <c:v>2.9107428417773921E-5</c:v>
                </c:pt>
                <c:pt idx="56321">
                  <c:v>2.909517934313044E-5</c:v>
                </c:pt>
                <c:pt idx="56322">
                  <c:v>2.9085873393341899E-5</c:v>
                </c:pt>
                <c:pt idx="56323">
                  <c:v>2.9085984351695519E-5</c:v>
                </c:pt>
                <c:pt idx="56324">
                  <c:v>2.9099983294145201E-5</c:v>
                </c:pt>
                <c:pt idx="56325">
                  <c:v>2.9112405172782019E-5</c:v>
                </c:pt>
                <c:pt idx="56326">
                  <c:v>2.9110984542057849E-5</c:v>
                </c:pt>
                <c:pt idx="56327">
                  <c:v>2.9095475838403221E-5</c:v>
                </c:pt>
                <c:pt idx="56328">
                  <c:v>2.9116175937815569E-5</c:v>
                </c:pt>
                <c:pt idx="56329">
                  <c:v>2.9119399187038649E-5</c:v>
                </c:pt>
                <c:pt idx="56330">
                  <c:v>2.912271702371072E-5</c:v>
                </c:pt>
                <c:pt idx="56331">
                  <c:v>2.9133219868526791E-5</c:v>
                </c:pt>
                <c:pt idx="56332">
                  <c:v>2.9140615879441611E-5</c:v>
                </c:pt>
                <c:pt idx="56333">
                  <c:v>2.9146644010324959E-5</c:v>
                </c:pt>
                <c:pt idx="56334">
                  <c:v>2.9135659133316949E-5</c:v>
                </c:pt>
                <c:pt idx="56335">
                  <c:v>2.9120028557372279E-5</c:v>
                </c:pt>
                <c:pt idx="56336">
                  <c:v>2.9111224648659121E-5</c:v>
                </c:pt>
                <c:pt idx="56337">
                  <c:v>2.9093263947288509E-5</c:v>
                </c:pt>
                <c:pt idx="56338">
                  <c:v>2.907812086050399E-5</c:v>
                </c:pt>
                <c:pt idx="56339">
                  <c:v>2.9072911274852231E-5</c:v>
                </c:pt>
                <c:pt idx="56340">
                  <c:v>2.910984949267004E-5</c:v>
                </c:pt>
                <c:pt idx="56341">
                  <c:v>2.9099699531798251E-5</c:v>
                </c:pt>
                <c:pt idx="56342">
                  <c:v>2.9098200684529729E-5</c:v>
                </c:pt>
                <c:pt idx="56343">
                  <c:v>2.9083643312333148E-5</c:v>
                </c:pt>
                <c:pt idx="56344">
                  <c:v>2.9107301088515669E-5</c:v>
                </c:pt>
                <c:pt idx="56345">
                  <c:v>2.9113805794622749E-5</c:v>
                </c:pt>
                <c:pt idx="56346">
                  <c:v>2.9121008992660791E-5</c:v>
                </c:pt>
                <c:pt idx="56347">
                  <c:v>2.913855314545799E-5</c:v>
                </c:pt>
                <c:pt idx="56348">
                  <c:v>2.9147300665499639E-5</c:v>
                </c:pt>
                <c:pt idx="56349">
                  <c:v>2.9148521207389418E-5</c:v>
                </c:pt>
                <c:pt idx="56350">
                  <c:v>2.9140755941625681E-5</c:v>
                </c:pt>
                <c:pt idx="56351">
                  <c:v>2.9122009436832741E-5</c:v>
                </c:pt>
                <c:pt idx="56352">
                  <c:v>2.9115048164385371E-5</c:v>
                </c:pt>
                <c:pt idx="56353">
                  <c:v>2.9102811822667721E-5</c:v>
                </c:pt>
                <c:pt idx="56354">
                  <c:v>2.9081367756589319E-5</c:v>
                </c:pt>
                <c:pt idx="56355">
                  <c:v>2.907798079831991E-5</c:v>
                </c:pt>
                <c:pt idx="56356">
                  <c:v>2.91317337541841E-5</c:v>
                </c:pt>
                <c:pt idx="56357">
                  <c:v>2.9106304282322529E-5</c:v>
                </c:pt>
                <c:pt idx="56358">
                  <c:v>2.913617754529696E-5</c:v>
                </c:pt>
                <c:pt idx="56359">
                  <c:v>2.913129901571665E-5</c:v>
                </c:pt>
                <c:pt idx="56360">
                  <c:v>2.9163558792788539E-5</c:v>
                </c:pt>
                <c:pt idx="56361">
                  <c:v>2.9209857530076991E-5</c:v>
                </c:pt>
                <c:pt idx="56362">
                  <c:v>2.9238470233394761E-5</c:v>
                </c:pt>
                <c:pt idx="56363">
                  <c:v>2.927869172708597E-5</c:v>
                </c:pt>
                <c:pt idx="56364">
                  <c:v>2.9297243600012731E-5</c:v>
                </c:pt>
                <c:pt idx="56365">
                  <c:v>4.0612995624542243E-2</c:v>
                </c:pt>
                <c:pt idx="56366">
                  <c:v>2.5792565196752552E-2</c:v>
                </c:pt>
                <c:pt idx="56367">
                  <c:v>1.3838648796081539E-2</c:v>
                </c:pt>
                <c:pt idx="56368">
                  <c:v>6.6649084910750389E-3</c:v>
                </c:pt>
                <c:pt idx="56369">
                  <c:v>3.374269930645823E-3</c:v>
                </c:pt>
                <c:pt idx="56370">
                  <c:v>8.7766656652092934E-3</c:v>
                </c:pt>
                <c:pt idx="56371">
                  <c:v>4.5786979608237743E-3</c:v>
                </c:pt>
                <c:pt idx="56372">
                  <c:v>8.4887063130736351E-3</c:v>
                </c:pt>
                <c:pt idx="56373">
                  <c:v>8.760649710893631E-3</c:v>
                </c:pt>
                <c:pt idx="56374">
                  <c:v>7.3760068044066429E-3</c:v>
                </c:pt>
                <c:pt idx="56375">
                  <c:v>9.8346192389726639E-3</c:v>
                </c:pt>
                <c:pt idx="56376">
                  <c:v>8.2965074107050896E-3</c:v>
                </c:pt>
                <c:pt idx="56377">
                  <c:v>6.5536876209080219E-3</c:v>
                </c:pt>
                <c:pt idx="56378">
                  <c:v>7.7523323707282543E-3</c:v>
                </c:pt>
                <c:pt idx="56379">
                  <c:v>6.7387772724032402E-3</c:v>
                </c:pt>
                <c:pt idx="56380">
                  <c:v>5.8940914459526539E-3</c:v>
                </c:pt>
                <c:pt idx="56381">
                  <c:v>6.2824706546962261E-3</c:v>
                </c:pt>
                <c:pt idx="56382">
                  <c:v>4.9014398828148842E-3</c:v>
                </c:pt>
                <c:pt idx="56383">
                  <c:v>3.643335541710258E-3</c:v>
                </c:pt>
                <c:pt idx="56384">
                  <c:v>3.6027834285050631E-3</c:v>
                </c:pt>
                <c:pt idx="56385">
                  <c:v>3.1406877096742392E-3</c:v>
                </c:pt>
                <c:pt idx="56386">
                  <c:v>2.4634255096316342E-3</c:v>
                </c:pt>
                <c:pt idx="56387">
                  <c:v>2.3354468867182732E-3</c:v>
                </c:pt>
                <c:pt idx="56388">
                  <c:v>2.5072160642594099E-3</c:v>
                </c:pt>
                <c:pt idx="56389">
                  <c:v>2.3204009048640728E-3</c:v>
                </c:pt>
                <c:pt idx="56390">
                  <c:v>1.8952281679958109E-3</c:v>
                </c:pt>
                <c:pt idx="56391">
                  <c:v>2.097077202051878E-3</c:v>
                </c:pt>
                <c:pt idx="56392">
                  <c:v>2.4711152072995901E-3</c:v>
                </c:pt>
                <c:pt idx="56393">
                  <c:v>2.1769935265183449E-3</c:v>
                </c:pt>
                <c:pt idx="56394">
                  <c:v>2.1686295513063669E-3</c:v>
                </c:pt>
                <c:pt idx="56395">
                  <c:v>2.2968405392020941E-3</c:v>
                </c:pt>
                <c:pt idx="56396">
                  <c:v>1.9274156074970961E-3</c:v>
                </c:pt>
                <c:pt idx="56397">
                  <c:v>1.7025137785822151E-3</c:v>
                </c:pt>
                <c:pt idx="56398">
                  <c:v>1.7559914849698539E-3</c:v>
                </c:pt>
                <c:pt idx="56399">
                  <c:v>1.568823703564703E-3</c:v>
                </c:pt>
                <c:pt idx="56400">
                  <c:v>1.374966930598021E-3</c:v>
                </c:pt>
                <c:pt idx="56401">
                  <c:v>1.431059557944536E-3</c:v>
                </c:pt>
                <c:pt idx="56402">
                  <c:v>1.4463610714301469E-3</c:v>
                </c:pt>
                <c:pt idx="56403">
                  <c:v>1.3280587736517191E-3</c:v>
                </c:pt>
                <c:pt idx="56404">
                  <c:v>1.3497418258339171E-3</c:v>
                </c:pt>
                <c:pt idx="56405">
                  <c:v>1.4010064769536259E-3</c:v>
                </c:pt>
                <c:pt idx="56406">
                  <c:v>1.316524925641716E-3</c:v>
                </c:pt>
                <c:pt idx="56407">
                  <c:v>1.302563119679689E-3</c:v>
                </c:pt>
                <c:pt idx="56408">
                  <c:v>1.3542266096919779E-3</c:v>
                </c:pt>
                <c:pt idx="56409">
                  <c:v>1.255040755495429E-3</c:v>
                </c:pt>
                <c:pt idx="56410">
                  <c:v>1.243406673893332E-3</c:v>
                </c:pt>
                <c:pt idx="56411">
                  <c:v>1.248904038220644E-3</c:v>
                </c:pt>
                <c:pt idx="56412">
                  <c:v>1.1645201593637471E-3</c:v>
                </c:pt>
                <c:pt idx="56413">
                  <c:v>1.170068746432662E-3</c:v>
                </c:pt>
                <c:pt idx="56414">
                  <c:v>1.161834225058556E-3</c:v>
                </c:pt>
                <c:pt idx="56415">
                  <c:v>1.0923442896455531E-3</c:v>
                </c:pt>
                <c:pt idx="56416">
                  <c:v>1.0963189415633681E-3</c:v>
                </c:pt>
                <c:pt idx="56417">
                  <c:v>1.0761357843875889E-3</c:v>
                </c:pt>
                <c:pt idx="56418">
                  <c:v>1.0417680023238061E-3</c:v>
                </c:pt>
                <c:pt idx="56419">
                  <c:v>1.072342274710536E-3</c:v>
                </c:pt>
                <c:pt idx="56420">
                  <c:v>1.0572599712759261E-3</c:v>
                </c:pt>
                <c:pt idx="56421">
                  <c:v>1.055859611369669E-3</c:v>
                </c:pt>
                <c:pt idx="56422">
                  <c:v>1.074263942427933E-3</c:v>
                </c:pt>
                <c:pt idx="56423">
                  <c:v>1.0493075242266059E-3</c:v>
                </c:pt>
                <c:pt idx="56424">
                  <c:v>1.047968864440918E-3</c:v>
                </c:pt>
                <c:pt idx="56425">
                  <c:v>1.0454826988279819E-3</c:v>
                </c:pt>
                <c:pt idx="56426">
                  <c:v>1.0210714535787699E-3</c:v>
                </c:pt>
                <c:pt idx="56427">
                  <c:v>1.0170299792662261E-3</c:v>
                </c:pt>
                <c:pt idx="56428">
                  <c:v>1.007808954454958E-3</c:v>
                </c:pt>
                <c:pt idx="56429">
                  <c:v>9.8624092061072588E-4</c:v>
                </c:pt>
                <c:pt idx="56430">
                  <c:v>9.8333158530294895E-4</c:v>
                </c:pt>
                <c:pt idx="56431">
                  <c:v>9.7847182769328356E-4</c:v>
                </c:pt>
                <c:pt idx="56432">
                  <c:v>9.7212666878476739E-4</c:v>
                </c:pt>
                <c:pt idx="56433">
                  <c:v>9.7340182401239872E-4</c:v>
                </c:pt>
                <c:pt idx="56434">
                  <c:v>9.6731219673529267E-4</c:v>
                </c:pt>
                <c:pt idx="56435">
                  <c:v>9.6074811881408095E-4</c:v>
                </c:pt>
                <c:pt idx="56436">
                  <c:v>9.5972750568762422E-4</c:v>
                </c:pt>
                <c:pt idx="56437">
                  <c:v>9.546653600409627E-4</c:v>
                </c:pt>
                <c:pt idx="56438">
                  <c:v>9.5786619931459427E-4</c:v>
                </c:pt>
                <c:pt idx="56439">
                  <c:v>9.5478491857647896E-4</c:v>
                </c:pt>
                <c:pt idx="56440">
                  <c:v>9.4631779938936234E-4</c:v>
                </c:pt>
                <c:pt idx="56441">
                  <c:v>9.4581657322123647E-4</c:v>
                </c:pt>
                <c:pt idx="56442">
                  <c:v>9.379219263792038E-4</c:v>
                </c:pt>
                <c:pt idx="56443">
                  <c:v>9.3752017710357904E-4</c:v>
                </c:pt>
                <c:pt idx="56444">
                  <c:v>9.3480682699009776E-4</c:v>
                </c:pt>
                <c:pt idx="56445">
                  <c:v>9.3031948199495673E-4</c:v>
                </c:pt>
                <c:pt idx="56446">
                  <c:v>9.3312637181952596E-4</c:v>
                </c:pt>
                <c:pt idx="56447">
                  <c:v>9.279603254981339E-4</c:v>
                </c:pt>
                <c:pt idx="56448">
                  <c:v>9.2692248290404677E-4</c:v>
                </c:pt>
                <c:pt idx="56449">
                  <c:v>9.2508306261152029E-4</c:v>
                </c:pt>
                <c:pt idx="56450">
                  <c:v>9.2033151304349303E-4</c:v>
                </c:pt>
                <c:pt idx="56451">
                  <c:v>9.1990595683455467E-4</c:v>
                </c:pt>
                <c:pt idx="56452">
                  <c:v>9.1763946693390608E-4</c:v>
                </c:pt>
                <c:pt idx="56453">
                  <c:v>9.1553723905235529E-4</c:v>
                </c:pt>
                <c:pt idx="56454">
                  <c:v>9.153280989266932E-4</c:v>
                </c:pt>
                <c:pt idx="56455">
                  <c:v>9.127819212153554E-4</c:v>
                </c:pt>
                <c:pt idx="56456">
                  <c:v>9.1199507005512714E-4</c:v>
                </c:pt>
                <c:pt idx="56457">
                  <c:v>9.0997561346739531E-4</c:v>
                </c:pt>
                <c:pt idx="56458">
                  <c:v>9.0850761625915766E-4</c:v>
                </c:pt>
                <c:pt idx="56459">
                  <c:v>9.0782693587243557E-4</c:v>
                </c:pt>
                <c:pt idx="56460">
                  <c:v>9.0644351439550519E-4</c:v>
                </c:pt>
                <c:pt idx="56461">
                  <c:v>9.0561533579602838E-4</c:v>
                </c:pt>
                <c:pt idx="56462">
                  <c:v>9.0444704983383417E-4</c:v>
                </c:pt>
                <c:pt idx="56463">
                  <c:v>9.028211934491992E-4</c:v>
                </c:pt>
                <c:pt idx="56464">
                  <c:v>9.0174219803884625E-4</c:v>
                </c:pt>
                <c:pt idx="56465">
                  <c:v>9.0047135017812252E-4</c:v>
                </c:pt>
                <c:pt idx="56466">
                  <c:v>8.994434610940516E-4</c:v>
                </c:pt>
                <c:pt idx="56467">
                  <c:v>8.9859578292816877E-4</c:v>
                </c:pt>
                <c:pt idx="56468">
                  <c:v>8.9730322360992432E-4</c:v>
                </c:pt>
                <c:pt idx="56469">
                  <c:v>8.9619919890537858E-4</c:v>
                </c:pt>
                <c:pt idx="56470">
                  <c:v>8.9507183292880654E-4</c:v>
                </c:pt>
                <c:pt idx="56471">
                  <c:v>8.9392752852290869E-4</c:v>
                </c:pt>
                <c:pt idx="56472">
                  <c:v>8.9312723139300942E-4</c:v>
                </c:pt>
                <c:pt idx="56473">
                  <c:v>8.9214695617556572E-4</c:v>
                </c:pt>
                <c:pt idx="56474">
                  <c:v>8.9115725131705403E-4</c:v>
                </c:pt>
                <c:pt idx="56475">
                  <c:v>8.9022651081904769E-4</c:v>
                </c:pt>
                <c:pt idx="56476">
                  <c:v>8.8918366236612201E-4</c:v>
                </c:pt>
                <c:pt idx="56477">
                  <c:v>8.8832306209951639E-4</c:v>
                </c:pt>
                <c:pt idx="56478">
                  <c:v>8.8750105351209641E-4</c:v>
                </c:pt>
                <c:pt idx="56479">
                  <c:v>8.8662683265283704E-4</c:v>
                </c:pt>
                <c:pt idx="56480">
                  <c:v>8.8582874741405249E-4</c:v>
                </c:pt>
                <c:pt idx="56481">
                  <c:v>8.8494928786531091E-4</c:v>
                </c:pt>
                <c:pt idx="56482">
                  <c:v>8.8415341451764107E-4</c:v>
                </c:pt>
                <c:pt idx="56483">
                  <c:v>8.8384933769702911E-4</c:v>
                </c:pt>
                <c:pt idx="56484">
                  <c:v>8.8306929683312774E-4</c:v>
                </c:pt>
                <c:pt idx="56485">
                  <c:v>8.824320393614471E-4</c:v>
                </c:pt>
                <c:pt idx="56486">
                  <c:v>8.8197784498333931E-4</c:v>
                </c:pt>
                <c:pt idx="56487">
                  <c:v>8.8100181892514229E-4</c:v>
                </c:pt>
                <c:pt idx="56488">
                  <c:v>8.8034162763506174E-4</c:v>
                </c:pt>
                <c:pt idx="56489">
                  <c:v>8.7956531206145883E-4</c:v>
                </c:pt>
                <c:pt idx="56490">
                  <c:v>8.7861763313412666E-4</c:v>
                </c:pt>
                <c:pt idx="56491">
                  <c:v>8.7817333405837417E-4</c:v>
                </c:pt>
                <c:pt idx="56492">
                  <c:v>8.7731215171515942E-4</c:v>
                </c:pt>
                <c:pt idx="56493">
                  <c:v>8.770073764026165E-4</c:v>
                </c:pt>
                <c:pt idx="56494">
                  <c:v>8.7632704526185989E-4</c:v>
                </c:pt>
                <c:pt idx="56495">
                  <c:v>8.7573280325159431E-4</c:v>
                </c:pt>
                <c:pt idx="56496">
                  <c:v>8.7511132005602121E-4</c:v>
                </c:pt>
                <c:pt idx="56497">
                  <c:v>8.7429292034357786E-4</c:v>
                </c:pt>
                <c:pt idx="56498">
                  <c:v>8.7375001749023795E-4</c:v>
                </c:pt>
                <c:pt idx="56499">
                  <c:v>8.7314448319375515E-4</c:v>
                </c:pt>
                <c:pt idx="56500">
                  <c:v>8.7350676767528057E-4</c:v>
                </c:pt>
                <c:pt idx="56501">
                  <c:v>8.7196833919733763E-4</c:v>
                </c:pt>
                <c:pt idx="56502">
                  <c:v>8.7154126958921552E-4</c:v>
                </c:pt>
                <c:pt idx="56503">
                  <c:v>8.7112933397293091E-4</c:v>
                </c:pt>
                <c:pt idx="56504">
                  <c:v>8.7068928405642509E-4</c:v>
                </c:pt>
                <c:pt idx="56505">
                  <c:v>8.7013107258826494E-4</c:v>
                </c:pt>
                <c:pt idx="56506">
                  <c:v>8.6948595708236098E-4</c:v>
                </c:pt>
                <c:pt idx="56507">
                  <c:v>8.6884433403611183E-4</c:v>
                </c:pt>
                <c:pt idx="56508">
                  <c:v>8.6822040611878037E-4</c:v>
                </c:pt>
                <c:pt idx="56509">
                  <c:v>8.6796272080391645E-4</c:v>
                </c:pt>
                <c:pt idx="56510">
                  <c:v>8.6727779125794768E-4</c:v>
                </c:pt>
                <c:pt idx="56511">
                  <c:v>8.6685485439375043E-4</c:v>
                </c:pt>
                <c:pt idx="56512">
                  <c:v>8.6637999629601836E-4</c:v>
                </c:pt>
                <c:pt idx="56513">
                  <c:v>8.6597923655062914E-4</c:v>
                </c:pt>
                <c:pt idx="56514">
                  <c:v>8.6535618174821138E-4</c:v>
                </c:pt>
                <c:pt idx="56515">
                  <c:v>8.6475221905857325E-4</c:v>
                </c:pt>
                <c:pt idx="56516">
                  <c:v>8.6416775593534112E-4</c:v>
                </c:pt>
                <c:pt idx="56517">
                  <c:v>8.6410052608698606E-4</c:v>
                </c:pt>
                <c:pt idx="56518">
                  <c:v>8.6318235844373703E-4</c:v>
                </c:pt>
                <c:pt idx="56519">
                  <c:v>8.6279370589181781E-4</c:v>
                </c:pt>
                <c:pt idx="56520">
                  <c:v>8.6239038500934839E-4</c:v>
                </c:pt>
                <c:pt idx="56521">
                  <c:v>8.6193892639130354E-4</c:v>
                </c:pt>
                <c:pt idx="56522">
                  <c:v>8.6137815378606319E-4</c:v>
                </c:pt>
                <c:pt idx="56523">
                  <c:v>8.6082052439451218E-4</c:v>
                </c:pt>
                <c:pt idx="56524">
                  <c:v>8.6025457130745053E-4</c:v>
                </c:pt>
                <c:pt idx="56525">
                  <c:v>8.608171483501792E-4</c:v>
                </c:pt>
                <c:pt idx="56526">
                  <c:v>8.5939659038558602E-4</c:v>
                </c:pt>
                <c:pt idx="56527">
                  <c:v>8.5904833395034075E-4</c:v>
                </c:pt>
                <c:pt idx="56528">
                  <c:v>8.5865386063233018E-4</c:v>
                </c:pt>
                <c:pt idx="56529">
                  <c:v>8.5825164569541812E-4</c:v>
                </c:pt>
                <c:pt idx="56530">
                  <c:v>8.5767678683623672E-4</c:v>
                </c:pt>
                <c:pt idx="56531">
                  <c:v>8.5712835425511003E-4</c:v>
                </c:pt>
                <c:pt idx="56532">
                  <c:v>8.5677352035418153E-4</c:v>
                </c:pt>
                <c:pt idx="56533">
                  <c:v>8.5641827899962664E-4</c:v>
                </c:pt>
                <c:pt idx="56534">
                  <c:v>8.5598713485524058E-4</c:v>
                </c:pt>
                <c:pt idx="56535">
                  <c:v>8.5568643407896161E-4</c:v>
                </c:pt>
                <c:pt idx="56536">
                  <c:v>8.5523346206173301E-4</c:v>
                </c:pt>
                <c:pt idx="56537">
                  <c:v>8.5462117567658424E-4</c:v>
                </c:pt>
                <c:pt idx="56538">
                  <c:v>8.5413031047210097E-4</c:v>
                </c:pt>
                <c:pt idx="56539">
                  <c:v>8.5355032933875918E-4</c:v>
                </c:pt>
                <c:pt idx="56540">
                  <c:v>8.532495703548193E-4</c:v>
                </c:pt>
                <c:pt idx="56541">
                  <c:v>8.5289619164541364E-4</c:v>
                </c:pt>
                <c:pt idx="56542">
                  <c:v>8.5255852900445461E-4</c:v>
                </c:pt>
                <c:pt idx="56543">
                  <c:v>8.5207173833623528E-4</c:v>
                </c:pt>
                <c:pt idx="56544">
                  <c:v>8.5150945233181119E-4</c:v>
                </c:pt>
                <c:pt idx="56545">
                  <c:v>8.5098092677071691E-4</c:v>
                </c:pt>
                <c:pt idx="56546">
                  <c:v>8.5116707487031817E-4</c:v>
                </c:pt>
                <c:pt idx="56547">
                  <c:v>8.5017114179208875E-4</c:v>
                </c:pt>
                <c:pt idx="56548">
                  <c:v>8.4982183761894703E-4</c:v>
                </c:pt>
                <c:pt idx="56549">
                  <c:v>8.4947777213528752E-4</c:v>
                </c:pt>
                <c:pt idx="56550">
                  <c:v>8.4905733820050955E-4</c:v>
                </c:pt>
                <c:pt idx="56551">
                  <c:v>8.4850838175043464E-4</c:v>
                </c:pt>
                <c:pt idx="56552">
                  <c:v>8.4800139302387834E-4</c:v>
                </c:pt>
                <c:pt idx="56553">
                  <c:v>8.4824569057673216E-4</c:v>
                </c:pt>
                <c:pt idx="56554">
                  <c:v>8.4726163186132908E-4</c:v>
                </c:pt>
                <c:pt idx="56555">
                  <c:v>8.4690703079104424E-4</c:v>
                </c:pt>
                <c:pt idx="56556">
                  <c:v>8.4659835556522012E-4</c:v>
                </c:pt>
                <c:pt idx="56557">
                  <c:v>8.4616686217486858E-4</c:v>
                </c:pt>
                <c:pt idx="56558">
                  <c:v>8.4560556570068002E-4</c:v>
                </c:pt>
                <c:pt idx="56559">
                  <c:v>8.4511848399415612E-4</c:v>
                </c:pt>
                <c:pt idx="56560">
                  <c:v>8.4557471564039588E-4</c:v>
                </c:pt>
                <c:pt idx="56561">
                  <c:v>8.4433949086815119E-4</c:v>
                </c:pt>
                <c:pt idx="56562">
                  <c:v>8.4400997729972005E-4</c:v>
                </c:pt>
                <c:pt idx="56563">
                  <c:v>8.437037467956543E-4</c:v>
                </c:pt>
                <c:pt idx="56564">
                  <c:v>8.4327231161296368E-4</c:v>
                </c:pt>
                <c:pt idx="56565">
                  <c:v>8.4273383254185319E-4</c:v>
                </c:pt>
                <c:pt idx="56566">
                  <c:v>8.4227137267589569E-4</c:v>
                </c:pt>
                <c:pt idx="56567">
                  <c:v>8.4222998702898622E-4</c:v>
                </c:pt>
                <c:pt idx="56568">
                  <c:v>8.4175012307241559E-4</c:v>
                </c:pt>
                <c:pt idx="56569">
                  <c:v>8.4149604663252831E-4</c:v>
                </c:pt>
                <c:pt idx="56570">
                  <c:v>8.4106391295790672E-4</c:v>
                </c:pt>
                <c:pt idx="56571">
                  <c:v>8.4038852946832776E-4</c:v>
                </c:pt>
                <c:pt idx="56572">
                  <c:v>8.3995203021913767E-4</c:v>
                </c:pt>
                <c:pt idx="56573">
                  <c:v>8.3928252570331097E-4</c:v>
                </c:pt>
                <c:pt idx="56574">
                  <c:v>8.3970424020662904E-4</c:v>
                </c:pt>
                <c:pt idx="56575">
                  <c:v>8.3832570817321539E-4</c:v>
                </c:pt>
                <c:pt idx="56576">
                  <c:v>8.3804538007825613E-4</c:v>
                </c:pt>
                <c:pt idx="56577">
                  <c:v>8.3765736781060696E-4</c:v>
                </c:pt>
                <c:pt idx="56578">
                  <c:v>8.372123702429235E-4</c:v>
                </c:pt>
                <c:pt idx="56579">
                  <c:v>8.3669432206079364E-4</c:v>
                </c:pt>
                <c:pt idx="56580">
                  <c:v>8.3610514411702752E-4</c:v>
                </c:pt>
                <c:pt idx="56581">
                  <c:v>8.3616725169122219E-4</c:v>
                </c:pt>
                <c:pt idx="56582">
                  <c:v>8.3550828276202083E-4</c:v>
                </c:pt>
                <c:pt idx="56583">
                  <c:v>8.3502795314416289E-4</c:v>
                </c:pt>
                <c:pt idx="56584">
                  <c:v>8.3474407438188791E-4</c:v>
                </c:pt>
                <c:pt idx="56585">
                  <c:v>8.3435239503160119E-4</c:v>
                </c:pt>
                <c:pt idx="56586">
                  <c:v>8.3371292566880584E-4</c:v>
                </c:pt>
                <c:pt idx="56587">
                  <c:v>8.3328434266149998E-4</c:v>
                </c:pt>
                <c:pt idx="56588">
                  <c:v>8.3270622417330742E-4</c:v>
                </c:pt>
                <c:pt idx="56589">
                  <c:v>8.3238736260682344E-4</c:v>
                </c:pt>
                <c:pt idx="56590">
                  <c:v>8.3208596333861351E-4</c:v>
                </c:pt>
                <c:pt idx="56591">
                  <c:v>8.3176809130236506E-4</c:v>
                </c:pt>
                <c:pt idx="56592">
                  <c:v>8.3126261597499251E-4</c:v>
                </c:pt>
                <c:pt idx="56593">
                  <c:v>8.3072966663166881E-4</c:v>
                </c:pt>
                <c:pt idx="56594">
                  <c:v>8.301885100081563E-4</c:v>
                </c:pt>
                <c:pt idx="56595">
                  <c:v>8.3076750161126256E-4</c:v>
                </c:pt>
                <c:pt idx="56596">
                  <c:v>8.2939304411411285E-4</c:v>
                </c:pt>
                <c:pt idx="56597">
                  <c:v>8.2908815238624811E-4</c:v>
                </c:pt>
                <c:pt idx="56598">
                  <c:v>8.2874222425743937E-4</c:v>
                </c:pt>
                <c:pt idx="56599">
                  <c:v>8.2835025386884809E-4</c:v>
                </c:pt>
                <c:pt idx="56600">
                  <c:v>8.278308087028563E-4</c:v>
                </c:pt>
                <c:pt idx="56601">
                  <c:v>8.2753220340237021E-4</c:v>
                </c:pt>
                <c:pt idx="56602">
                  <c:v>8.2739908248186111E-4</c:v>
                </c:pt>
                <c:pt idx="56603">
                  <c:v>8.2698051119223237E-4</c:v>
                </c:pt>
                <c:pt idx="56604">
                  <c:v>8.2671566633507609E-4</c:v>
                </c:pt>
                <c:pt idx="56605">
                  <c:v>8.2631205441430211E-4</c:v>
                </c:pt>
                <c:pt idx="56606">
                  <c:v>8.2564615877345204E-4</c:v>
                </c:pt>
                <c:pt idx="56607">
                  <c:v>8.2524341996759176E-4</c:v>
                </c:pt>
                <c:pt idx="56608">
                  <c:v>8.2588504301384091E-4</c:v>
                </c:pt>
                <c:pt idx="56609">
                  <c:v>8.2440132973715663E-4</c:v>
                </c:pt>
                <c:pt idx="56610">
                  <c:v>8.2479504635557532E-4</c:v>
                </c:pt>
                <c:pt idx="56611">
                  <c:v>8.2498701522126794E-4</c:v>
                </c:pt>
                <c:pt idx="56612">
                  <c:v>8.2487741019576788E-4</c:v>
                </c:pt>
                <c:pt idx="56613">
                  <c:v>8.2405289867892861E-4</c:v>
                </c:pt>
                <c:pt idx="56614">
                  <c:v>8.2368741277605295E-4</c:v>
                </c:pt>
                <c:pt idx="56615">
                  <c:v>8.2276307512074709E-4</c:v>
                </c:pt>
                <c:pt idx="56616">
                  <c:v>8.2233431749045849E-4</c:v>
                </c:pt>
                <c:pt idx="56617">
                  <c:v>8.2165369531139731E-4</c:v>
                </c:pt>
                <c:pt idx="56618">
                  <c:v>8.2128052599728107E-4</c:v>
                </c:pt>
                <c:pt idx="56619">
                  <c:v>8.2087214104831219E-4</c:v>
                </c:pt>
                <c:pt idx="56620">
                  <c:v>8.2096224650740623E-4</c:v>
                </c:pt>
                <c:pt idx="56621">
                  <c:v>8.2040345296263695E-4</c:v>
                </c:pt>
                <c:pt idx="56622">
                  <c:v>8.2024902803823352E-4</c:v>
                </c:pt>
                <c:pt idx="56623">
                  <c:v>8.1983004929497838E-4</c:v>
                </c:pt>
                <c:pt idx="56624">
                  <c:v>8.1930204760283232E-4</c:v>
                </c:pt>
                <c:pt idx="56625">
                  <c:v>8.1877072807401419E-4</c:v>
                </c:pt>
                <c:pt idx="56626">
                  <c:v>8.1943074474111199E-4</c:v>
                </c:pt>
                <c:pt idx="56627">
                  <c:v>8.1833952572196722E-4</c:v>
                </c:pt>
                <c:pt idx="56628">
                  <c:v>8.1792694982141256E-4</c:v>
                </c:pt>
                <c:pt idx="56629">
                  <c:v>8.1764202332124114E-4</c:v>
                </c:pt>
                <c:pt idx="56630">
                  <c:v>8.1731524551287293E-4</c:v>
                </c:pt>
                <c:pt idx="56631">
                  <c:v>8.1673846580088139E-4</c:v>
                </c:pt>
                <c:pt idx="56632">
                  <c:v>8.1706279888749123E-4</c:v>
                </c:pt>
                <c:pt idx="56633">
                  <c:v>8.1691727973520756E-4</c:v>
                </c:pt>
                <c:pt idx="56634">
                  <c:v>8.1600557314231992E-4</c:v>
                </c:pt>
                <c:pt idx="56635">
                  <c:v>8.1673602107912302E-4</c:v>
                </c:pt>
                <c:pt idx="56636">
                  <c:v>8.1542733823880553E-4</c:v>
                </c:pt>
                <c:pt idx="56637">
                  <c:v>8.1662560114637017E-4</c:v>
                </c:pt>
                <c:pt idx="56638">
                  <c:v>8.1489788135513663E-4</c:v>
                </c:pt>
                <c:pt idx="56639">
                  <c:v>8.1541290273889899E-4</c:v>
                </c:pt>
                <c:pt idx="56640">
                  <c:v>8.1429409328848124E-4</c:v>
                </c:pt>
                <c:pt idx="56641">
                  <c:v>8.1473926547914743E-4</c:v>
                </c:pt>
                <c:pt idx="56642">
                  <c:v>8.1395794404670596E-4</c:v>
                </c:pt>
                <c:pt idx="56643">
                  <c:v>8.1327941734343767E-4</c:v>
                </c:pt>
                <c:pt idx="56644">
                  <c:v>8.1441988004371524E-4</c:v>
                </c:pt>
                <c:pt idx="56645">
                  <c:v>8.1243086606264114E-4</c:v>
                </c:pt>
                <c:pt idx="56646">
                  <c:v>8.1277359277009964E-4</c:v>
                </c:pt>
                <c:pt idx="56647">
                  <c:v>8.1196677638217807E-4</c:v>
                </c:pt>
                <c:pt idx="56648">
                  <c:v>8.1208685878664255E-4</c:v>
                </c:pt>
                <c:pt idx="56649">
                  <c:v>8.1223674351349473E-4</c:v>
                </c:pt>
                <c:pt idx="56650">
                  <c:v>8.12100013718009E-4</c:v>
                </c:pt>
                <c:pt idx="56651">
                  <c:v>8.1136968219652772E-4</c:v>
                </c:pt>
                <c:pt idx="56652">
                  <c:v>8.121553692035377E-4</c:v>
                </c:pt>
                <c:pt idx="56653">
                  <c:v>8.1147695891559124E-4</c:v>
                </c:pt>
                <c:pt idx="56654">
                  <c:v>8.1086601130664349E-4</c:v>
                </c:pt>
                <c:pt idx="56655">
                  <c:v>8.113933727145195E-4</c:v>
                </c:pt>
                <c:pt idx="56656">
                  <c:v>8.1159680848941207E-4</c:v>
                </c:pt>
                <c:pt idx="56657">
                  <c:v>8.1155152292922139E-4</c:v>
                </c:pt>
                <c:pt idx="56658">
                  <c:v>8.1080303061753511E-4</c:v>
                </c:pt>
                <c:pt idx="56659">
                  <c:v>8.1173377111554146E-4</c:v>
                </c:pt>
                <c:pt idx="56660">
                  <c:v>8.1103236880153418E-4</c:v>
                </c:pt>
                <c:pt idx="56661">
                  <c:v>8.1187381874769926E-4</c:v>
                </c:pt>
                <c:pt idx="56662">
                  <c:v>8.1105512799695134E-4</c:v>
                </c:pt>
                <c:pt idx="56663">
                  <c:v>8.1217073602601886E-4</c:v>
                </c:pt>
                <c:pt idx="56664">
                  <c:v>8.1047840649262071E-4</c:v>
                </c:pt>
                <c:pt idx="56665">
                  <c:v>8.1050524022430182E-4</c:v>
                </c:pt>
                <c:pt idx="56666">
                  <c:v>8.1184227019548416E-4</c:v>
                </c:pt>
                <c:pt idx="56667">
                  <c:v>8.1095227506011724E-4</c:v>
                </c:pt>
                <c:pt idx="56668">
                  <c:v>8.0972898285835981E-4</c:v>
                </c:pt>
                <c:pt idx="56669">
                  <c:v>8.100980194285512E-4</c:v>
                </c:pt>
                <c:pt idx="56670">
                  <c:v>8.1077305367216468E-4</c:v>
                </c:pt>
                <c:pt idx="56671">
                  <c:v>8.0946547677740455E-4</c:v>
                </c:pt>
                <c:pt idx="56672">
                  <c:v>8.1072188913822174E-4</c:v>
                </c:pt>
                <c:pt idx="56673">
                  <c:v>8.0987968249246478E-4</c:v>
                </c:pt>
                <c:pt idx="56674">
                  <c:v>8.1063690595328808E-4</c:v>
                </c:pt>
                <c:pt idx="56675">
                  <c:v>8.0900656757876277E-4</c:v>
                </c:pt>
                <c:pt idx="56676">
                  <c:v>8.0967973917722702E-4</c:v>
                </c:pt>
                <c:pt idx="56677">
                  <c:v>8.088471950031817E-4</c:v>
                </c:pt>
                <c:pt idx="56678">
                  <c:v>8.0902670742943883E-4</c:v>
                </c:pt>
                <c:pt idx="56679">
                  <c:v>8.0980057828128338E-4</c:v>
                </c:pt>
                <c:pt idx="56680">
                  <c:v>8.0889277160167694E-4</c:v>
                </c:pt>
                <c:pt idx="56681">
                  <c:v>8.0886005889624357E-4</c:v>
                </c:pt>
                <c:pt idx="56682">
                  <c:v>8.0824957694858313E-4</c:v>
                </c:pt>
                <c:pt idx="56683">
                  <c:v>8.0822076415643096E-4</c:v>
                </c:pt>
                <c:pt idx="56684">
                  <c:v>8.0850045196712017E-4</c:v>
                </c:pt>
                <c:pt idx="56685">
                  <c:v>8.0808898201212287E-4</c:v>
                </c:pt>
                <c:pt idx="56686">
                  <c:v>8.0815132241696119E-4</c:v>
                </c:pt>
                <c:pt idx="56687">
                  <c:v>8.0829858779907227E-4</c:v>
                </c:pt>
                <c:pt idx="56688">
                  <c:v>8.0817507114261389E-4</c:v>
                </c:pt>
                <c:pt idx="56689">
                  <c:v>8.0754089867696166E-4</c:v>
                </c:pt>
                <c:pt idx="56690">
                  <c:v>8.070418843999505E-4</c:v>
                </c:pt>
                <c:pt idx="56691">
                  <c:v>8.086194284260273E-4</c:v>
                </c:pt>
                <c:pt idx="56692">
                  <c:v>8.0816802801564336E-4</c:v>
                </c:pt>
                <c:pt idx="56693">
                  <c:v>8.0757186515256763E-4</c:v>
                </c:pt>
                <c:pt idx="56694">
                  <c:v>8.0753542715683579E-4</c:v>
                </c:pt>
                <c:pt idx="56695">
                  <c:v>8.0758548574522138E-4</c:v>
                </c:pt>
                <c:pt idx="56696">
                  <c:v>8.0736196832731366E-4</c:v>
                </c:pt>
                <c:pt idx="56697">
                  <c:v>8.0718810204416513E-4</c:v>
                </c:pt>
                <c:pt idx="56698">
                  <c:v>8.0771528882905841E-4</c:v>
                </c:pt>
                <c:pt idx="56699">
                  <c:v>8.0728682223707438E-4</c:v>
                </c:pt>
                <c:pt idx="56700">
                  <c:v>8.0718542449176311E-4</c:v>
                </c:pt>
                <c:pt idx="56701">
                  <c:v>8.0813776003196836E-4</c:v>
                </c:pt>
                <c:pt idx="56702">
                  <c:v>8.0758263356983662E-4</c:v>
                </c:pt>
                <c:pt idx="56703">
                  <c:v>8.0734374932944775E-4</c:v>
                </c:pt>
                <c:pt idx="56704">
                  <c:v>8.0663262633606791E-4</c:v>
                </c:pt>
                <c:pt idx="56705">
                  <c:v>8.0726767191663384E-4</c:v>
                </c:pt>
                <c:pt idx="56706">
                  <c:v>8.0775324022397399E-4</c:v>
                </c:pt>
                <c:pt idx="56707">
                  <c:v>8.0706935841590166E-4</c:v>
                </c:pt>
                <c:pt idx="56708">
                  <c:v>8.0800644354894757E-4</c:v>
                </c:pt>
                <c:pt idx="56709">
                  <c:v>8.0538872862234712E-4</c:v>
                </c:pt>
                <c:pt idx="56710">
                  <c:v>8.1003073137253523E-4</c:v>
                </c:pt>
                <c:pt idx="56711">
                  <c:v>8.0574001185595989E-4</c:v>
                </c:pt>
                <c:pt idx="56712">
                  <c:v>8.1096607027575374E-4</c:v>
                </c:pt>
                <c:pt idx="56713">
                  <c:v>8.0816348781809211E-4</c:v>
                </c:pt>
                <c:pt idx="56714">
                  <c:v>8.0813124077394605E-4</c:v>
                </c:pt>
                <c:pt idx="56715">
                  <c:v>8.0847041681408882E-4</c:v>
                </c:pt>
                <c:pt idx="56716">
                  <c:v>8.0570310819894075E-4</c:v>
                </c:pt>
                <c:pt idx="56717">
                  <c:v>8.0943573266267776E-4</c:v>
                </c:pt>
                <c:pt idx="56718">
                  <c:v>8.0505385994911194E-4</c:v>
                </c:pt>
                <c:pt idx="56719">
                  <c:v>8.10959842056036E-4</c:v>
                </c:pt>
                <c:pt idx="56720">
                  <c:v>8.0614245962351561E-4</c:v>
                </c:pt>
                <c:pt idx="56721">
                  <c:v>8.0912566045299172E-4</c:v>
                </c:pt>
                <c:pt idx="56722">
                  <c:v>8.0656172940507531E-4</c:v>
                </c:pt>
                <c:pt idx="56723">
                  <c:v>8.0672086915001273E-4</c:v>
                </c:pt>
                <c:pt idx="56724">
                  <c:v>8.0584693932905793E-4</c:v>
                </c:pt>
                <c:pt idx="56725">
                  <c:v>8.0862891627475619E-4</c:v>
                </c:pt>
                <c:pt idx="56726">
                  <c:v>8.1011437578126788E-4</c:v>
                </c:pt>
                <c:pt idx="56727">
                  <c:v>8.0583576345816255E-4</c:v>
                </c:pt>
                <c:pt idx="56728">
                  <c:v>8.0890930257737637E-4</c:v>
                </c:pt>
                <c:pt idx="56729">
                  <c:v>8.0610404256731272E-4</c:v>
                </c:pt>
                <c:pt idx="56730">
                  <c:v>8.0888124648481607E-4</c:v>
                </c:pt>
                <c:pt idx="56731">
                  <c:v>8.0576853360980749E-4</c:v>
                </c:pt>
                <c:pt idx="56732">
                  <c:v>8.0518744653090835E-4</c:v>
                </c:pt>
                <c:pt idx="56733">
                  <c:v>8.0871483078226447E-4</c:v>
                </c:pt>
                <c:pt idx="56734">
                  <c:v>8.0566020915284753E-4</c:v>
                </c:pt>
                <c:pt idx="56735">
                  <c:v>8.0793851520866156E-4</c:v>
                </c:pt>
                <c:pt idx="56736">
                  <c:v>8.0446829088032246E-4</c:v>
                </c:pt>
                <c:pt idx="56737">
                  <c:v>8.0671219620853662E-4</c:v>
                </c:pt>
                <c:pt idx="56738">
                  <c:v>8.0493401037529111E-4</c:v>
                </c:pt>
                <c:pt idx="56739">
                  <c:v>8.0496794544160366E-4</c:v>
                </c:pt>
                <c:pt idx="56740">
                  <c:v>8.0403359606862068E-4</c:v>
                </c:pt>
                <c:pt idx="56741">
                  <c:v>8.0523407086730003E-4</c:v>
                </c:pt>
                <c:pt idx="56742">
                  <c:v>8.0374412937089801E-4</c:v>
                </c:pt>
                <c:pt idx="56743">
                  <c:v>8.0571824219077826E-4</c:v>
                </c:pt>
                <c:pt idx="56744">
                  <c:v>8.0417096614837646E-4</c:v>
                </c:pt>
                <c:pt idx="56745">
                  <c:v>8.0552021972835064E-4</c:v>
                </c:pt>
                <c:pt idx="56746">
                  <c:v>8.0507551319897175E-4</c:v>
                </c:pt>
                <c:pt idx="56747">
                  <c:v>8.04130919277668E-4</c:v>
                </c:pt>
                <c:pt idx="56748">
                  <c:v>8.0585322575643659E-4</c:v>
                </c:pt>
                <c:pt idx="56749">
                  <c:v>8.0352055374532938E-4</c:v>
                </c:pt>
                <c:pt idx="56750">
                  <c:v>8.0735061783343554E-4</c:v>
                </c:pt>
                <c:pt idx="56751">
                  <c:v>8.0276507651433349E-4</c:v>
                </c:pt>
                <c:pt idx="56752">
                  <c:v>8.084863075055182E-4</c:v>
                </c:pt>
                <c:pt idx="56753">
                  <c:v>8.0307637108489871E-4</c:v>
                </c:pt>
                <c:pt idx="56754">
                  <c:v>8.0881000030785799E-4</c:v>
                </c:pt>
                <c:pt idx="56755">
                  <c:v>8.0666015855967999E-4</c:v>
                </c:pt>
                <c:pt idx="56756">
                  <c:v>8.0466910731047392E-4</c:v>
                </c:pt>
                <c:pt idx="56757">
                  <c:v>8.0753013025969267E-4</c:v>
                </c:pt>
                <c:pt idx="56758">
                  <c:v>8.0266338773071766E-4</c:v>
                </c:pt>
                <c:pt idx="56759">
                  <c:v>8.0748647451400757E-4</c:v>
                </c:pt>
                <c:pt idx="56760">
                  <c:v>8.0175884068012238E-4</c:v>
                </c:pt>
                <c:pt idx="56761">
                  <c:v>8.0947118112817407E-4</c:v>
                </c:pt>
                <c:pt idx="56762">
                  <c:v>8.0418144352734089E-4</c:v>
                </c:pt>
                <c:pt idx="56763">
                  <c:v>8.0699782120063901E-4</c:v>
                </c:pt>
                <c:pt idx="56764">
                  <c:v>8.0512202112004161E-4</c:v>
                </c:pt>
                <c:pt idx="56765">
                  <c:v>8.0469634849578142E-4</c:v>
                </c:pt>
                <c:pt idx="56766">
                  <c:v>8.0508569953963161E-4</c:v>
                </c:pt>
                <c:pt idx="56767">
                  <c:v>8.0399896251037717E-4</c:v>
                </c:pt>
                <c:pt idx="56768">
                  <c:v>8.0600479850545526E-4</c:v>
                </c:pt>
                <c:pt idx="56769">
                  <c:v>8.0195465125143528E-4</c:v>
                </c:pt>
                <c:pt idx="56770">
                  <c:v>8.0541626084595919E-4</c:v>
                </c:pt>
                <c:pt idx="56771">
                  <c:v>8.0221297685056925E-4</c:v>
                </c:pt>
                <c:pt idx="56772">
                  <c:v>8.0561975482851267E-4</c:v>
                </c:pt>
                <c:pt idx="56773">
                  <c:v>8.0234534107148647E-4</c:v>
                </c:pt>
                <c:pt idx="56774">
                  <c:v>8.0516398884356022E-4</c:v>
                </c:pt>
                <c:pt idx="56775">
                  <c:v>8.0213922774419188E-4</c:v>
                </c:pt>
                <c:pt idx="56776">
                  <c:v>8.0587581032887101E-4</c:v>
                </c:pt>
                <c:pt idx="56777">
                  <c:v>8.052265620790422E-4</c:v>
                </c:pt>
                <c:pt idx="56778">
                  <c:v>8.0194079782813787E-4</c:v>
                </c:pt>
                <c:pt idx="56779">
                  <c:v>8.0848473589867353E-4</c:v>
                </c:pt>
                <c:pt idx="56780">
                  <c:v>8.0287613673135638E-4</c:v>
                </c:pt>
                <c:pt idx="56781">
                  <c:v>8.0775795504450798E-4</c:v>
                </c:pt>
                <c:pt idx="56782">
                  <c:v>8.015242638066411E-4</c:v>
                </c:pt>
                <c:pt idx="56783">
                  <c:v>8.0478517338633537E-4</c:v>
                </c:pt>
                <c:pt idx="56784">
                  <c:v>8.0389570211991668E-4</c:v>
                </c:pt>
                <c:pt idx="56785">
                  <c:v>8.0429349327459931E-4</c:v>
                </c:pt>
                <c:pt idx="56786">
                  <c:v>8.0356188118457794E-4</c:v>
                </c:pt>
                <c:pt idx="56787">
                  <c:v>8.0164067912846804E-4</c:v>
                </c:pt>
                <c:pt idx="56788">
                  <c:v>8.0302602145820856E-4</c:v>
                </c:pt>
                <c:pt idx="56789">
                  <c:v>8.0082024214789271E-4</c:v>
                </c:pt>
                <c:pt idx="56790">
                  <c:v>8.0427667126059532E-4</c:v>
                </c:pt>
                <c:pt idx="56791">
                  <c:v>8.024534909054637E-4</c:v>
                </c:pt>
                <c:pt idx="56792">
                  <c:v>8.0422940663993359E-4</c:v>
                </c:pt>
                <c:pt idx="56793">
                  <c:v>8.0048420932143927E-4</c:v>
                </c:pt>
                <c:pt idx="56794">
                  <c:v>8.0305238952860236E-4</c:v>
                </c:pt>
                <c:pt idx="56795">
                  <c:v>8.0355844693258405E-4</c:v>
                </c:pt>
                <c:pt idx="56796">
                  <c:v>8.0270454054698348E-4</c:v>
                </c:pt>
                <c:pt idx="56797">
                  <c:v>8.0110452836379409E-4</c:v>
                </c:pt>
                <c:pt idx="56798">
                  <c:v>8.0383720342069864E-4</c:v>
                </c:pt>
                <c:pt idx="56799">
                  <c:v>8.0581253860145807E-4</c:v>
                </c:pt>
                <c:pt idx="56800">
                  <c:v>8.0390303628519177E-4</c:v>
                </c:pt>
                <c:pt idx="56801">
                  <c:v>8.0252549378201365E-4</c:v>
                </c:pt>
                <c:pt idx="56802">
                  <c:v>8.0227723810821772E-4</c:v>
                </c:pt>
                <c:pt idx="56803">
                  <c:v>8.0345186870545149E-4</c:v>
                </c:pt>
                <c:pt idx="56804">
                  <c:v>8.0396741395816207E-4</c:v>
                </c:pt>
                <c:pt idx="56805">
                  <c:v>7.9942314187064767E-4</c:v>
                </c:pt>
                <c:pt idx="56806">
                  <c:v>8.0485647777095437E-4</c:v>
                </c:pt>
                <c:pt idx="56807">
                  <c:v>8.0186303239315748E-4</c:v>
                </c:pt>
                <c:pt idx="56808">
                  <c:v>8.040193933993578E-4</c:v>
                </c:pt>
                <c:pt idx="56809">
                  <c:v>8.0015428829938173E-4</c:v>
                </c:pt>
                <c:pt idx="56810">
                  <c:v>8.0465152859687805E-4</c:v>
                </c:pt>
                <c:pt idx="56811">
                  <c:v>8.0483418423682451E-4</c:v>
                </c:pt>
                <c:pt idx="56812">
                  <c:v>8.0287380842491984E-4</c:v>
                </c:pt>
                <c:pt idx="56813">
                  <c:v>8.0294575309380889E-4</c:v>
                </c:pt>
                <c:pt idx="56814">
                  <c:v>7.9985638149082661E-4</c:v>
                </c:pt>
                <c:pt idx="56815">
                  <c:v>8.0492452252656221E-4</c:v>
                </c:pt>
                <c:pt idx="56816">
                  <c:v>8.0042943591251969E-4</c:v>
                </c:pt>
                <c:pt idx="56817">
                  <c:v>8.0298661487177014E-4</c:v>
                </c:pt>
                <c:pt idx="56818">
                  <c:v>7.9967011697590351E-4</c:v>
                </c:pt>
                <c:pt idx="56819">
                  <c:v>8.0260448157787323E-4</c:v>
                </c:pt>
                <c:pt idx="56820">
                  <c:v>8.0031971447169781E-4</c:v>
                </c:pt>
                <c:pt idx="56821">
                  <c:v>8.0207700375467539E-4</c:v>
                </c:pt>
                <c:pt idx="56822">
                  <c:v>8.0183788668364286E-4</c:v>
                </c:pt>
                <c:pt idx="56823">
                  <c:v>8.003741386346519E-4</c:v>
                </c:pt>
                <c:pt idx="56824">
                  <c:v>8.0039555905386806E-4</c:v>
                </c:pt>
                <c:pt idx="56825">
                  <c:v>7.9965457553043962E-4</c:v>
                </c:pt>
                <c:pt idx="56826">
                  <c:v>8.0060225445777178E-4</c:v>
                </c:pt>
                <c:pt idx="56827">
                  <c:v>7.9965678742155433E-4</c:v>
                </c:pt>
                <c:pt idx="56828">
                  <c:v>7.9870806075632572E-4</c:v>
                </c:pt>
                <c:pt idx="56829">
                  <c:v>8.0084858927875757E-4</c:v>
                </c:pt>
                <c:pt idx="56830">
                  <c:v>8.0131494905799627E-4</c:v>
                </c:pt>
                <c:pt idx="56831">
                  <c:v>7.9970218939706683E-4</c:v>
                </c:pt>
                <c:pt idx="56832">
                  <c:v>7.9987681237980723E-4</c:v>
                </c:pt>
                <c:pt idx="56833">
                  <c:v>7.9969217767938972E-4</c:v>
                </c:pt>
                <c:pt idx="56834">
                  <c:v>7.9995853593572974E-4</c:v>
                </c:pt>
                <c:pt idx="56835">
                  <c:v>7.985528209246695E-4</c:v>
                </c:pt>
                <c:pt idx="56836">
                  <c:v>7.9874176299199462E-4</c:v>
                </c:pt>
                <c:pt idx="56837">
                  <c:v>7.9918350093066692E-4</c:v>
                </c:pt>
                <c:pt idx="56838">
                  <c:v>7.9820916289463639E-4</c:v>
                </c:pt>
                <c:pt idx="56839">
                  <c:v>8.0021744361147285E-4</c:v>
                </c:pt>
                <c:pt idx="56840">
                  <c:v>8.0042832996696234E-4</c:v>
                </c:pt>
                <c:pt idx="56841">
                  <c:v>7.9968961654230952E-4</c:v>
                </c:pt>
                <c:pt idx="56842">
                  <c:v>7.9877604730427265E-4</c:v>
                </c:pt>
                <c:pt idx="56843">
                  <c:v>7.9964945325627923E-4</c:v>
                </c:pt>
                <c:pt idx="56844">
                  <c:v>7.9882488353177905E-4</c:v>
                </c:pt>
                <c:pt idx="56845">
                  <c:v>7.9893524525687099E-4</c:v>
                </c:pt>
                <c:pt idx="56846">
                  <c:v>8.0081133637577295E-4</c:v>
                </c:pt>
                <c:pt idx="56847">
                  <c:v>7.9844024730846286E-4</c:v>
                </c:pt>
                <c:pt idx="56848">
                  <c:v>7.9905975144356489E-4</c:v>
                </c:pt>
                <c:pt idx="56849">
                  <c:v>7.9982529859989882E-4</c:v>
                </c:pt>
                <c:pt idx="56850">
                  <c:v>7.9834158532321453E-4</c:v>
                </c:pt>
                <c:pt idx="56851">
                  <c:v>7.9848832683637738E-4</c:v>
                </c:pt>
                <c:pt idx="56852">
                  <c:v>7.9919322161003947E-4</c:v>
                </c:pt>
                <c:pt idx="56853">
                  <c:v>7.9757586354389787E-4</c:v>
                </c:pt>
                <c:pt idx="56854">
                  <c:v>7.9863675637170672E-4</c:v>
                </c:pt>
                <c:pt idx="56855">
                  <c:v>7.996381027624011E-4</c:v>
                </c:pt>
                <c:pt idx="56856">
                  <c:v>7.9829874448478222E-4</c:v>
                </c:pt>
                <c:pt idx="56857">
                  <c:v>7.9796015052124858E-4</c:v>
                </c:pt>
                <c:pt idx="56858">
                  <c:v>7.9845881555229425E-4</c:v>
                </c:pt>
                <c:pt idx="56859">
                  <c:v>7.9739798093214631E-4</c:v>
                </c:pt>
                <c:pt idx="56860">
                  <c:v>7.981171365827322E-4</c:v>
                </c:pt>
                <c:pt idx="56861">
                  <c:v>7.9834047937765718E-4</c:v>
                </c:pt>
                <c:pt idx="56862">
                  <c:v>7.9713389277458191E-4</c:v>
                </c:pt>
                <c:pt idx="56863">
                  <c:v>7.9823553096503019E-4</c:v>
                </c:pt>
                <c:pt idx="56864">
                  <c:v>7.9739507054910064E-4</c:v>
                </c:pt>
                <c:pt idx="56865">
                  <c:v>7.9821929102763534E-4</c:v>
                </c:pt>
                <c:pt idx="56866">
                  <c:v>7.9720700159668922E-4</c:v>
                </c:pt>
                <c:pt idx="56867">
                  <c:v>7.9715624451637268E-4</c:v>
                </c:pt>
                <c:pt idx="56868">
                  <c:v>7.9781177919358015E-4</c:v>
                </c:pt>
                <c:pt idx="56869">
                  <c:v>7.9704390373080969E-4</c:v>
                </c:pt>
                <c:pt idx="56870">
                  <c:v>7.990835583768785E-4</c:v>
                </c:pt>
                <c:pt idx="56871">
                  <c:v>7.9763430403545499E-4</c:v>
                </c:pt>
                <c:pt idx="56872">
                  <c:v>7.9936033580452204E-4</c:v>
                </c:pt>
                <c:pt idx="56873">
                  <c:v>7.9656799789518118E-4</c:v>
                </c:pt>
                <c:pt idx="56874">
                  <c:v>7.9989718506112695E-4</c:v>
                </c:pt>
                <c:pt idx="56875">
                  <c:v>7.9708255361765623E-4</c:v>
                </c:pt>
                <c:pt idx="56876">
                  <c:v>8.0062996130436659E-4</c:v>
                </c:pt>
                <c:pt idx="56877">
                  <c:v>7.9758366337046027E-4</c:v>
                </c:pt>
                <c:pt idx="56878">
                  <c:v>8.0053327837958932E-4</c:v>
                </c:pt>
                <c:pt idx="56879">
                  <c:v>7.9782772809267044E-4</c:v>
                </c:pt>
                <c:pt idx="56880">
                  <c:v>7.9998391447588801E-4</c:v>
                </c:pt>
                <c:pt idx="56881">
                  <c:v>7.9752691090106964E-4</c:v>
                </c:pt>
                <c:pt idx="56882">
                  <c:v>7.9826422734186053E-4</c:v>
                </c:pt>
                <c:pt idx="56883">
                  <c:v>7.9763372195884585E-4</c:v>
                </c:pt>
                <c:pt idx="56884">
                  <c:v>7.9844275023788214E-4</c:v>
                </c:pt>
                <c:pt idx="56885">
                  <c:v>7.9800380626693368E-4</c:v>
                </c:pt>
                <c:pt idx="56886">
                  <c:v>7.9769629519432783E-4</c:v>
                </c:pt>
                <c:pt idx="56887">
                  <c:v>7.972514140419662E-4</c:v>
                </c:pt>
                <c:pt idx="56888">
                  <c:v>7.9764967085793614E-4</c:v>
                </c:pt>
                <c:pt idx="56889">
                  <c:v>7.9647928941994905E-4</c:v>
                </c:pt>
                <c:pt idx="56890">
                  <c:v>7.9744099639356136E-4</c:v>
                </c:pt>
                <c:pt idx="56891">
                  <c:v>7.9664430813863873E-4</c:v>
                </c:pt>
                <c:pt idx="56892">
                  <c:v>7.9773284960538149E-4</c:v>
                </c:pt>
                <c:pt idx="56893">
                  <c:v>7.9667853424325585E-4</c:v>
                </c:pt>
                <c:pt idx="56894">
                  <c:v>7.9805322457104921E-4</c:v>
                </c:pt>
                <c:pt idx="56895">
                  <c:v>7.9643033677712083E-4</c:v>
                </c:pt>
                <c:pt idx="56896">
                  <c:v>7.9852732596918941E-4</c:v>
                </c:pt>
                <c:pt idx="56897">
                  <c:v>7.9612276749685407E-4</c:v>
                </c:pt>
                <c:pt idx="56898">
                  <c:v>7.9781527165323496E-4</c:v>
                </c:pt>
                <c:pt idx="56899">
                  <c:v>7.9618190648034215E-4</c:v>
                </c:pt>
                <c:pt idx="56900">
                  <c:v>7.9858460230752826E-4</c:v>
                </c:pt>
                <c:pt idx="56901">
                  <c:v>7.9676741734147072E-4</c:v>
                </c:pt>
                <c:pt idx="56902">
                  <c:v>7.9836888471618295E-4</c:v>
                </c:pt>
                <c:pt idx="56903">
                  <c:v>7.9646438825875521E-4</c:v>
                </c:pt>
                <c:pt idx="56904">
                  <c:v>7.9849344911053777E-4</c:v>
                </c:pt>
                <c:pt idx="56905">
                  <c:v>7.9617777373641729E-4</c:v>
                </c:pt>
                <c:pt idx="56906">
                  <c:v>7.9734233440831304E-4</c:v>
                </c:pt>
                <c:pt idx="56907">
                  <c:v>7.9622550401836634E-4</c:v>
                </c:pt>
                <c:pt idx="56908">
                  <c:v>7.9777662176638842E-4</c:v>
                </c:pt>
                <c:pt idx="56909">
                  <c:v>7.965672411955893E-4</c:v>
                </c:pt>
                <c:pt idx="56910">
                  <c:v>7.9753476893529296E-4</c:v>
                </c:pt>
                <c:pt idx="56911">
                  <c:v>7.9628924140706658E-4</c:v>
                </c:pt>
                <c:pt idx="56912">
                  <c:v>7.9743569949641824E-4</c:v>
                </c:pt>
                <c:pt idx="56913">
                  <c:v>7.9579901648685336E-4</c:v>
                </c:pt>
                <c:pt idx="56914">
                  <c:v>7.969285361468792E-4</c:v>
                </c:pt>
                <c:pt idx="56915">
                  <c:v>7.958264322951436E-4</c:v>
                </c:pt>
                <c:pt idx="56916">
                  <c:v>7.9729134449735284E-4</c:v>
                </c:pt>
                <c:pt idx="56917">
                  <c:v>7.9601944889873266E-4</c:v>
                </c:pt>
                <c:pt idx="56918">
                  <c:v>7.9734099563211203E-4</c:v>
                </c:pt>
                <c:pt idx="56919">
                  <c:v>7.9579610610380769E-4</c:v>
                </c:pt>
                <c:pt idx="56920">
                  <c:v>7.9744658432900906E-4</c:v>
                </c:pt>
                <c:pt idx="56921">
                  <c:v>7.9551298404112458E-4</c:v>
                </c:pt>
                <c:pt idx="56922">
                  <c:v>7.9687283141538501E-4</c:v>
                </c:pt>
                <c:pt idx="56923">
                  <c:v>7.9548993380740285E-4</c:v>
                </c:pt>
                <c:pt idx="56924">
                  <c:v>7.9731282312422991E-4</c:v>
                </c:pt>
                <c:pt idx="56925">
                  <c:v>7.9577660653740168E-4</c:v>
                </c:pt>
                <c:pt idx="56926">
                  <c:v>7.9731346340849996E-4</c:v>
                </c:pt>
                <c:pt idx="56927">
                  <c:v>7.9563423059880733E-4</c:v>
                </c:pt>
                <c:pt idx="56928">
                  <c:v>7.972825551405549E-4</c:v>
                </c:pt>
                <c:pt idx="56929">
                  <c:v>7.9531414667144418E-4</c:v>
                </c:pt>
                <c:pt idx="56930">
                  <c:v>7.9664791701361537E-4</c:v>
                </c:pt>
                <c:pt idx="56931">
                  <c:v>7.9540972365066409E-4</c:v>
                </c:pt>
                <c:pt idx="56932">
                  <c:v>7.9683103831484914E-4</c:v>
                </c:pt>
                <c:pt idx="56933">
                  <c:v>7.954784668982029E-4</c:v>
                </c:pt>
                <c:pt idx="56934">
                  <c:v>7.9501414438709617E-4</c:v>
                </c:pt>
                <c:pt idx="56935">
                  <c:v>7.9675100278109312E-4</c:v>
                </c:pt>
                <c:pt idx="56936">
                  <c:v>7.9616735456511378E-4</c:v>
                </c:pt>
                <c:pt idx="56937">
                  <c:v>7.9620972974225879E-4</c:v>
                </c:pt>
                <c:pt idx="56938">
                  <c:v>7.9522497253492475E-4</c:v>
                </c:pt>
                <c:pt idx="56939">
                  <c:v>7.9568201908841729E-4</c:v>
                </c:pt>
                <c:pt idx="56940">
                  <c:v>7.9508143244311213E-4</c:v>
                </c:pt>
                <c:pt idx="56941">
                  <c:v>7.9437962267547846E-4</c:v>
                </c:pt>
                <c:pt idx="56942">
                  <c:v>7.9498777631670237E-4</c:v>
                </c:pt>
                <c:pt idx="56943">
                  <c:v>7.9410849139094353E-4</c:v>
                </c:pt>
                <c:pt idx="56944">
                  <c:v>7.9413579078391194E-4</c:v>
                </c:pt>
                <c:pt idx="56945">
                  <c:v>7.9446041490882635E-4</c:v>
                </c:pt>
                <c:pt idx="56946">
                  <c:v>7.9405336873605847E-4</c:v>
                </c:pt>
                <c:pt idx="56947">
                  <c:v>7.9385982826352119E-4</c:v>
                </c:pt>
                <c:pt idx="56948">
                  <c:v>7.9471897333860397E-4</c:v>
                </c:pt>
                <c:pt idx="56949">
                  <c:v>7.9416640801355243E-4</c:v>
                </c:pt>
                <c:pt idx="56950">
                  <c:v>7.9519569408148527E-4</c:v>
                </c:pt>
                <c:pt idx="56951">
                  <c:v>7.9502462176606059E-4</c:v>
                </c:pt>
                <c:pt idx="56952">
                  <c:v>7.938836351968348E-4</c:v>
                </c:pt>
                <c:pt idx="56953">
                  <c:v>7.9587730579078197E-4</c:v>
                </c:pt>
                <c:pt idx="56954">
                  <c:v>7.9407059820368886E-4</c:v>
                </c:pt>
                <c:pt idx="56955">
                  <c:v>7.942782249301672E-4</c:v>
                </c:pt>
                <c:pt idx="56956">
                  <c:v>7.9421221744269133E-4</c:v>
                </c:pt>
                <c:pt idx="56957">
                  <c:v>7.9345342237502337E-4</c:v>
                </c:pt>
                <c:pt idx="56958">
                  <c:v>7.9448142787441611E-4</c:v>
                </c:pt>
                <c:pt idx="56959">
                  <c:v>7.9384114360436797E-4</c:v>
                </c:pt>
                <c:pt idx="56960">
                  <c:v>7.9317152267321944E-4</c:v>
                </c:pt>
                <c:pt idx="56961">
                  <c:v>7.9470168566331267E-4</c:v>
                </c:pt>
                <c:pt idx="56962">
                  <c:v>7.943875971250236E-4</c:v>
                </c:pt>
                <c:pt idx="56963">
                  <c:v>7.9416582593694329E-4</c:v>
                </c:pt>
                <c:pt idx="56964">
                  <c:v>7.9363310942426324E-4</c:v>
                </c:pt>
                <c:pt idx="56965">
                  <c:v>7.9433748032897711E-4</c:v>
                </c:pt>
                <c:pt idx="56966">
                  <c:v>7.9411192564293742E-4</c:v>
                </c:pt>
                <c:pt idx="56967">
                  <c:v>7.9348991857841611E-4</c:v>
                </c:pt>
                <c:pt idx="56968">
                  <c:v>7.9285009996965528E-4</c:v>
                </c:pt>
                <c:pt idx="56969">
                  <c:v>7.9500582069158554E-4</c:v>
                </c:pt>
                <c:pt idx="56970">
                  <c:v>7.9478922998532653E-4</c:v>
                </c:pt>
                <c:pt idx="56971">
                  <c:v>7.9374224878847599E-4</c:v>
                </c:pt>
                <c:pt idx="56972">
                  <c:v>7.95074796769768E-4</c:v>
                </c:pt>
                <c:pt idx="56973">
                  <c:v>7.9638190800324082E-4</c:v>
                </c:pt>
                <c:pt idx="56974">
                  <c:v>7.9442036803811789E-4</c:v>
                </c:pt>
                <c:pt idx="56975">
                  <c:v>7.9380464740097523E-4</c:v>
                </c:pt>
                <c:pt idx="56976">
                  <c:v>7.9535145778208971E-4</c:v>
                </c:pt>
                <c:pt idx="56977">
                  <c:v>7.950708968564868E-4</c:v>
                </c:pt>
                <c:pt idx="56978">
                  <c:v>7.9283502418547869E-4</c:v>
                </c:pt>
                <c:pt idx="56979">
                  <c:v>7.9495093086734414E-4</c:v>
                </c:pt>
                <c:pt idx="56980">
                  <c:v>7.9578510485589504E-4</c:v>
                </c:pt>
                <c:pt idx="56981">
                  <c:v>7.9421733971685171E-4</c:v>
                </c:pt>
                <c:pt idx="56982">
                  <c:v>7.9397443914785981E-4</c:v>
                </c:pt>
                <c:pt idx="56983">
                  <c:v>7.9470028867945075E-4</c:v>
                </c:pt>
                <c:pt idx="56984">
                  <c:v>7.9416990047320724E-4</c:v>
                </c:pt>
                <c:pt idx="56985">
                  <c:v>7.9316599294543266E-4</c:v>
                </c:pt>
                <c:pt idx="56986">
                  <c:v>7.9552055103704333E-4</c:v>
                </c:pt>
                <c:pt idx="56987">
                  <c:v>7.9264846863225102E-4</c:v>
                </c:pt>
                <c:pt idx="56988">
                  <c:v>7.9430866753682494E-4</c:v>
                </c:pt>
                <c:pt idx="56989">
                  <c:v>7.9437403474003077E-4</c:v>
                </c:pt>
                <c:pt idx="56990">
                  <c:v>7.9324544640257955E-4</c:v>
                </c:pt>
                <c:pt idx="56991">
                  <c:v>7.9297297634184361E-4</c:v>
                </c:pt>
                <c:pt idx="56992">
                  <c:v>7.9322158126160502E-4</c:v>
                </c:pt>
                <c:pt idx="56993">
                  <c:v>7.9232401913031936E-4</c:v>
                </c:pt>
                <c:pt idx="56994">
                  <c:v>7.9251342685893178E-4</c:v>
                </c:pt>
                <c:pt idx="56995">
                  <c:v>7.924988167360425E-4</c:v>
                </c:pt>
                <c:pt idx="56996">
                  <c:v>7.9335900954902172E-4</c:v>
                </c:pt>
                <c:pt idx="56997">
                  <c:v>7.9242157517001033E-4</c:v>
                </c:pt>
                <c:pt idx="56998">
                  <c:v>7.9197192098945379E-4</c:v>
                </c:pt>
                <c:pt idx="56999">
                  <c:v>7.933666929602623E-4</c:v>
                </c:pt>
                <c:pt idx="57000">
                  <c:v>7.9273933079093695E-4</c:v>
                </c:pt>
                <c:pt idx="57001">
                  <c:v>7.9207360977306962E-4</c:v>
                </c:pt>
                <c:pt idx="57002">
                  <c:v>7.9264841042459011E-4</c:v>
                </c:pt>
                <c:pt idx="57003">
                  <c:v>7.9315388575196266E-4</c:v>
                </c:pt>
                <c:pt idx="57004">
                  <c:v>7.9275999451056123E-4</c:v>
                </c:pt>
                <c:pt idx="57005">
                  <c:v>7.9311605077236891E-4</c:v>
                </c:pt>
                <c:pt idx="57006">
                  <c:v>7.9296715557575226E-4</c:v>
                </c:pt>
                <c:pt idx="57007">
                  <c:v>7.9227291280403733E-4</c:v>
                </c:pt>
                <c:pt idx="57008">
                  <c:v>7.9370412277057767E-4</c:v>
                </c:pt>
                <c:pt idx="57009">
                  <c:v>7.938658818602562E-4</c:v>
                </c:pt>
                <c:pt idx="57010">
                  <c:v>7.9239771002903581E-4</c:v>
                </c:pt>
                <c:pt idx="57011">
                  <c:v>7.9357792856171727E-4</c:v>
                </c:pt>
                <c:pt idx="57012">
                  <c:v>7.9511525109410286E-4</c:v>
                </c:pt>
                <c:pt idx="57013">
                  <c:v>7.9351558815687895E-4</c:v>
                </c:pt>
                <c:pt idx="57014">
                  <c:v>7.9157709842547774E-4</c:v>
                </c:pt>
                <c:pt idx="57015">
                  <c:v>7.9489330528303981E-4</c:v>
                </c:pt>
                <c:pt idx="57016">
                  <c:v>7.955018081702292E-4</c:v>
                </c:pt>
                <c:pt idx="57017">
                  <c:v>7.937932969070971E-4</c:v>
                </c:pt>
                <c:pt idx="57018">
                  <c:v>7.9206563532352448E-4</c:v>
                </c:pt>
                <c:pt idx="57019">
                  <c:v>7.9292606096714735E-4</c:v>
                </c:pt>
                <c:pt idx="57020">
                  <c:v>7.9224357614293694E-4</c:v>
                </c:pt>
                <c:pt idx="57021">
                  <c:v>7.9267972614616156E-4</c:v>
                </c:pt>
                <c:pt idx="57022">
                  <c:v>7.9375843051820993E-4</c:v>
                </c:pt>
                <c:pt idx="57023">
                  <c:v>7.9172407276928425E-4</c:v>
                </c:pt>
                <c:pt idx="57024">
                  <c:v>7.9202896449714899E-4</c:v>
                </c:pt>
                <c:pt idx="57025">
                  <c:v>7.9262111103162169E-4</c:v>
                </c:pt>
                <c:pt idx="57026">
                  <c:v>7.9286372056230903E-4</c:v>
                </c:pt>
                <c:pt idx="57027">
                  <c:v>7.9185300273820758E-4</c:v>
                </c:pt>
                <c:pt idx="57028">
                  <c:v>7.9444621223956347E-4</c:v>
                </c:pt>
                <c:pt idx="57029">
                  <c:v>7.9372507752850652E-4</c:v>
                </c:pt>
                <c:pt idx="57030">
                  <c:v>7.9233787255361676E-4</c:v>
                </c:pt>
                <c:pt idx="57031">
                  <c:v>7.9279777128249407E-4</c:v>
                </c:pt>
                <c:pt idx="57032">
                  <c:v>7.9393264604732394E-4</c:v>
                </c:pt>
                <c:pt idx="57033">
                  <c:v>7.9278385965153575E-4</c:v>
                </c:pt>
                <c:pt idx="57034">
                  <c:v>7.9267413821071386E-4</c:v>
                </c:pt>
                <c:pt idx="57035">
                  <c:v>7.9446821473538876E-4</c:v>
                </c:pt>
                <c:pt idx="57036">
                  <c:v>7.9123751493170857E-4</c:v>
                </c:pt>
                <c:pt idx="57037">
                  <c:v>7.9313421156257391E-4</c:v>
                </c:pt>
                <c:pt idx="57038">
                  <c:v>7.9200300388038158E-4</c:v>
                </c:pt>
                <c:pt idx="57039">
                  <c:v>7.9373287735506892E-4</c:v>
                </c:pt>
                <c:pt idx="57040">
                  <c:v>7.909986306913197E-4</c:v>
                </c:pt>
                <c:pt idx="57041">
                  <c:v>7.964133401401341E-4</c:v>
                </c:pt>
                <c:pt idx="57042">
                  <c:v>7.9463666770607233E-4</c:v>
                </c:pt>
                <c:pt idx="57043">
                  <c:v>7.9327344428747892E-4</c:v>
                </c:pt>
                <c:pt idx="57044">
                  <c:v>7.9278892371803522E-4</c:v>
                </c:pt>
                <c:pt idx="57045">
                  <c:v>7.9414673382416368E-4</c:v>
                </c:pt>
                <c:pt idx="57046">
                  <c:v>7.9349329462274909E-4</c:v>
                </c:pt>
                <c:pt idx="57047">
                  <c:v>7.9190399264916778E-4</c:v>
                </c:pt>
                <c:pt idx="57048">
                  <c:v>7.9469959018751979E-4</c:v>
                </c:pt>
                <c:pt idx="57049">
                  <c:v>7.911088177934289E-4</c:v>
                </c:pt>
                <c:pt idx="57050">
                  <c:v>7.9385633580386639E-4</c:v>
                </c:pt>
                <c:pt idx="57051">
                  <c:v>7.9168460797518492E-4</c:v>
                </c:pt>
                <c:pt idx="57052">
                  <c:v>7.9427490709349513E-4</c:v>
                </c:pt>
                <c:pt idx="57053">
                  <c:v>7.9112150706350803E-4</c:v>
                </c:pt>
                <c:pt idx="57054">
                  <c:v>7.9667888348922133E-4</c:v>
                </c:pt>
                <c:pt idx="57055">
                  <c:v>7.9480546992272139E-4</c:v>
                </c:pt>
                <c:pt idx="57056">
                  <c:v>7.9315697075799108E-4</c:v>
                </c:pt>
                <c:pt idx="57057">
                  <c:v>7.9313310561701655E-4</c:v>
                </c:pt>
                <c:pt idx="57058">
                  <c:v>7.9382490366697311E-4</c:v>
                </c:pt>
                <c:pt idx="57059">
                  <c:v>7.9367839498445392E-4</c:v>
                </c:pt>
                <c:pt idx="57060">
                  <c:v>7.9143344191834331E-4</c:v>
                </c:pt>
                <c:pt idx="57061">
                  <c:v>7.9482514411211014E-4</c:v>
                </c:pt>
                <c:pt idx="57062">
                  <c:v>7.9081812873482704E-4</c:v>
                </c:pt>
                <c:pt idx="57063">
                  <c:v>7.9379841918125749E-4</c:v>
                </c:pt>
                <c:pt idx="57064">
                  <c:v>7.9160870518535376E-4</c:v>
                </c:pt>
                <c:pt idx="57065">
                  <c:v>7.9390202881768346E-4</c:v>
                </c:pt>
                <c:pt idx="57066">
                  <c:v>7.9078914131969213E-4</c:v>
                </c:pt>
                <c:pt idx="57067">
                  <c:v>7.9638464376330376E-4</c:v>
                </c:pt>
                <c:pt idx="57068">
                  <c:v>7.9456297680735588E-4</c:v>
                </c:pt>
                <c:pt idx="57069">
                  <c:v>7.9262454528361559E-4</c:v>
                </c:pt>
                <c:pt idx="57070">
                  <c:v>7.9628988169133663E-4</c:v>
                </c:pt>
                <c:pt idx="57071">
                  <c:v>7.9373584594577551E-4</c:v>
                </c:pt>
                <c:pt idx="57072">
                  <c:v>7.9615332651883364E-4</c:v>
                </c:pt>
                <c:pt idx="57073">
                  <c:v>7.9040729906409979E-4</c:v>
                </c:pt>
                <c:pt idx="57074">
                  <c:v>7.9495314275845885E-4</c:v>
                </c:pt>
                <c:pt idx="57075">
                  <c:v>7.9298147466033697E-4</c:v>
                </c:pt>
                <c:pt idx="57076">
                  <c:v>7.947372505441308E-4</c:v>
                </c:pt>
                <c:pt idx="57077">
                  <c:v>7.8993255738168955E-4</c:v>
                </c:pt>
                <c:pt idx="57078">
                  <c:v>7.9327519051730633E-4</c:v>
                </c:pt>
                <c:pt idx="57079">
                  <c:v>7.9032534267753363E-4</c:v>
                </c:pt>
                <c:pt idx="57080">
                  <c:v>7.9184299102053046E-4</c:v>
                </c:pt>
                <c:pt idx="57081">
                  <c:v>7.9006125451996922E-4</c:v>
                </c:pt>
                <c:pt idx="57082">
                  <c:v>7.9261371865868568E-4</c:v>
                </c:pt>
                <c:pt idx="57083">
                  <c:v>7.8993162605911493E-4</c:v>
                </c:pt>
                <c:pt idx="57084">
                  <c:v>7.9208624083548784E-4</c:v>
                </c:pt>
                <c:pt idx="57085">
                  <c:v>7.894707378000021E-4</c:v>
                </c:pt>
                <c:pt idx="57086">
                  <c:v>7.9063692828640342E-4</c:v>
                </c:pt>
                <c:pt idx="57087">
                  <c:v>7.9169968375936151E-4</c:v>
                </c:pt>
                <c:pt idx="57088">
                  <c:v>7.922278018668294E-4</c:v>
                </c:pt>
                <c:pt idx="57089">
                  <c:v>7.893886067904532E-4</c:v>
                </c:pt>
                <c:pt idx="57090">
                  <c:v>7.9443532740697265E-4</c:v>
                </c:pt>
                <c:pt idx="57091">
                  <c:v>7.9290918074548244E-4</c:v>
                </c:pt>
                <c:pt idx="57092">
                  <c:v>7.9411466140300035E-4</c:v>
                </c:pt>
                <c:pt idx="57093">
                  <c:v>7.8956264769658446E-4</c:v>
                </c:pt>
                <c:pt idx="57094">
                  <c:v>7.9452642239630222E-4</c:v>
                </c:pt>
                <c:pt idx="57095">
                  <c:v>7.9415674554184079E-4</c:v>
                </c:pt>
                <c:pt idx="57096">
                  <c:v>7.9227663809433579E-4</c:v>
                </c:pt>
                <c:pt idx="57097">
                  <c:v>7.9022260615602136E-4</c:v>
                </c:pt>
                <c:pt idx="57098">
                  <c:v>7.9191802069544792E-4</c:v>
                </c:pt>
                <c:pt idx="57099">
                  <c:v>7.9088850179687142E-4</c:v>
                </c:pt>
                <c:pt idx="57100">
                  <c:v>7.9059205017983913E-4</c:v>
                </c:pt>
                <c:pt idx="57101">
                  <c:v>7.9027714673429728E-4</c:v>
                </c:pt>
                <c:pt idx="57102">
                  <c:v>7.9029862536117435E-4</c:v>
                </c:pt>
                <c:pt idx="57103">
                  <c:v>7.8941410174593329E-4</c:v>
                </c:pt>
                <c:pt idx="57104">
                  <c:v>7.9057342372834682E-4</c:v>
                </c:pt>
                <c:pt idx="57105">
                  <c:v>7.8922626562416553E-4</c:v>
                </c:pt>
                <c:pt idx="57106">
                  <c:v>7.8995752846822143E-4</c:v>
                </c:pt>
                <c:pt idx="57107">
                  <c:v>7.8980030957609415E-4</c:v>
                </c:pt>
                <c:pt idx="57108">
                  <c:v>7.8976969234645367E-4</c:v>
                </c:pt>
                <c:pt idx="57109">
                  <c:v>7.8983564162626863E-4</c:v>
                </c:pt>
                <c:pt idx="57110">
                  <c:v>7.8896962804719806E-4</c:v>
                </c:pt>
                <c:pt idx="57111">
                  <c:v>7.8964972635731101E-4</c:v>
                </c:pt>
                <c:pt idx="57112">
                  <c:v>7.8871106961742043E-4</c:v>
                </c:pt>
                <c:pt idx="57113">
                  <c:v>7.8904913971200585E-4</c:v>
                </c:pt>
                <c:pt idx="57114">
                  <c:v>7.8913761535659432E-4</c:v>
                </c:pt>
                <c:pt idx="57115">
                  <c:v>7.8970170579850674E-4</c:v>
                </c:pt>
                <c:pt idx="57116">
                  <c:v>7.9000811092555523E-4</c:v>
                </c:pt>
                <c:pt idx="57117">
                  <c:v>7.8997749369591475E-4</c:v>
                </c:pt>
                <c:pt idx="57118">
                  <c:v>7.8931206371635199E-4</c:v>
                </c:pt>
                <c:pt idx="57119">
                  <c:v>7.9118000576272607E-4</c:v>
                </c:pt>
                <c:pt idx="57120">
                  <c:v>7.896393071860075E-4</c:v>
                </c:pt>
                <c:pt idx="57121">
                  <c:v>7.903360528871417E-4</c:v>
                </c:pt>
                <c:pt idx="57122">
                  <c:v>7.8928354196250439E-4</c:v>
                </c:pt>
                <c:pt idx="57123">
                  <c:v>7.9167942749336362E-4</c:v>
                </c:pt>
                <c:pt idx="57124">
                  <c:v>7.9137674765661359E-4</c:v>
                </c:pt>
                <c:pt idx="57125">
                  <c:v>7.8885728726163507E-4</c:v>
                </c:pt>
                <c:pt idx="57126">
                  <c:v>7.8957353252917528E-4</c:v>
                </c:pt>
                <c:pt idx="57127">
                  <c:v>7.9032772919163108E-4</c:v>
                </c:pt>
                <c:pt idx="57128">
                  <c:v>7.8876403858885169E-4</c:v>
                </c:pt>
                <c:pt idx="57129">
                  <c:v>7.9223804641515017E-4</c:v>
                </c:pt>
                <c:pt idx="57130">
                  <c:v>7.9048529732972383E-4</c:v>
                </c:pt>
                <c:pt idx="57131">
                  <c:v>7.9079135321080685E-4</c:v>
                </c:pt>
                <c:pt idx="57132">
                  <c:v>7.9167354851961136E-4</c:v>
                </c:pt>
                <c:pt idx="57133">
                  <c:v>7.9221662599593401E-4</c:v>
                </c:pt>
                <c:pt idx="57134">
                  <c:v>7.9069560160860419E-4</c:v>
                </c:pt>
                <c:pt idx="57135">
                  <c:v>7.8991148620843887E-4</c:v>
                </c:pt>
                <c:pt idx="57136">
                  <c:v>7.9353299224749207E-4</c:v>
                </c:pt>
                <c:pt idx="57137">
                  <c:v>7.9134531551972032E-4</c:v>
                </c:pt>
                <c:pt idx="57138">
                  <c:v>4.0138037875294694E-3</c:v>
                </c:pt>
                <c:pt idx="57139">
                  <c:v>1.2275057379156349E-3</c:v>
                </c:pt>
                <c:pt idx="57140">
                  <c:v>3.226401517167687E-3</c:v>
                </c:pt>
                <c:pt idx="57141">
                  <c:v>1.5215355670079591E-3</c:v>
                </c:pt>
                <c:pt idx="57142">
                  <c:v>9.1799150686711073E-4</c:v>
                </c:pt>
                <c:pt idx="57143">
                  <c:v>2.465633442625403E-3</c:v>
                </c:pt>
                <c:pt idx="57144">
                  <c:v>7.2626140899956226E-4</c:v>
                </c:pt>
                <c:pt idx="57145">
                  <c:v>6.2638195231556892E-4</c:v>
                </c:pt>
                <c:pt idx="57146">
                  <c:v>1.5440919669345019E-3</c:v>
                </c:pt>
                <c:pt idx="57147">
                  <c:v>6.9597578840330243E-4</c:v>
                </c:pt>
                <c:pt idx="57148">
                  <c:v>3.3231356064789003E-4</c:v>
                </c:pt>
                <c:pt idx="57149">
                  <c:v>1.1401058873161669E-3</c:v>
                </c:pt>
                <c:pt idx="57150">
                  <c:v>6.1972619732841849E-4</c:v>
                </c:pt>
                <c:pt idx="57151">
                  <c:v>1.2114925630157809E-4</c:v>
                </c:pt>
                <c:pt idx="57152">
                  <c:v>6.1986054060980678E-4</c:v>
                </c:pt>
                <c:pt idx="57153">
                  <c:v>6.2774855177849531E-4</c:v>
                </c:pt>
                <c:pt idx="57154">
                  <c:v>1.99534886633046E-4</c:v>
                </c:pt>
                <c:pt idx="57155">
                  <c:v>3.7649332080036402E-4</c:v>
                </c:pt>
                <c:pt idx="57156">
                  <c:v>5.6061585200950503E-4</c:v>
                </c:pt>
                <c:pt idx="57157">
                  <c:v>1.919783389894292E-4</c:v>
                </c:pt>
                <c:pt idx="57158">
                  <c:v>1.476359611842781E-4</c:v>
                </c:pt>
                <c:pt idx="57159">
                  <c:v>3.978388849645853E-4</c:v>
                </c:pt>
                <c:pt idx="57160">
                  <c:v>2.7864094590768218E-4</c:v>
                </c:pt>
                <c:pt idx="57161">
                  <c:v>1.101762100006454E-4</c:v>
                </c:pt>
                <c:pt idx="57162">
                  <c:v>2.6232664822600782E-4</c:v>
                </c:pt>
                <c:pt idx="57163">
                  <c:v>2.451468026265502E-4</c:v>
                </c:pt>
                <c:pt idx="57164">
                  <c:v>6.1966347857378423E-5</c:v>
                </c:pt>
                <c:pt idx="57165">
                  <c:v>1.318256399827078E-4</c:v>
                </c:pt>
                <c:pt idx="57166">
                  <c:v>2.102390571963042E-4</c:v>
                </c:pt>
                <c:pt idx="57167">
                  <c:v>9.6285977633669972E-5</c:v>
                </c:pt>
                <c:pt idx="57168">
                  <c:v>7.9159901360981166E-5</c:v>
                </c:pt>
                <c:pt idx="57169">
                  <c:v>1.5401250857394191E-4</c:v>
                </c:pt>
                <c:pt idx="57170">
                  <c:v>8.2908365584444255E-5</c:v>
                </c:pt>
                <c:pt idx="57171">
                  <c:v>3.3902095310622833E-5</c:v>
                </c:pt>
                <c:pt idx="57172">
                  <c:v>1.015689340420067E-4</c:v>
                </c:pt>
                <c:pt idx="57173">
                  <c:v>9.1586203780025244E-5</c:v>
                </c:pt>
                <c:pt idx="57174">
                  <c:v>3.8159436371643103E-5</c:v>
                </c:pt>
                <c:pt idx="57175">
                  <c:v>7.094769534887746E-5</c:v>
                </c:pt>
                <c:pt idx="57176">
                  <c:v>7.7880868047941476E-5</c:v>
                </c:pt>
                <c:pt idx="57177">
                  <c:v>2.967328873637598E-5</c:v>
                </c:pt>
                <c:pt idx="57178">
                  <c:v>4.3317169911460951E-5</c:v>
                </c:pt>
                <c:pt idx="57179">
                  <c:v>6.7798901000060141E-5</c:v>
                </c:pt>
                <c:pt idx="57180">
                  <c:v>3.9985530747799203E-5</c:v>
                </c:pt>
                <c:pt idx="57181">
                  <c:v>3.5378663596929982E-5</c:v>
                </c:pt>
                <c:pt idx="57182">
                  <c:v>5.5205531680257991E-5</c:v>
                </c:pt>
                <c:pt idx="57183">
                  <c:v>3.7133508158149198E-5</c:v>
                </c:pt>
                <c:pt idx="57184">
                  <c:v>2.4448043404845521E-5</c:v>
                </c:pt>
                <c:pt idx="57185">
                  <c:v>4.1652750951470807E-5</c:v>
                </c:pt>
                <c:pt idx="57186">
                  <c:v>3.8493279134854668E-5</c:v>
                </c:pt>
                <c:pt idx="57187">
                  <c:v>2.531081190682016E-5</c:v>
                </c:pt>
                <c:pt idx="57188">
                  <c:v>3.3995271223830059E-5</c:v>
                </c:pt>
                <c:pt idx="57189">
                  <c:v>3.49714100593701E-5</c:v>
                </c:pt>
                <c:pt idx="57190">
                  <c:v>2.2377795175998472E-5</c:v>
                </c:pt>
                <c:pt idx="57191">
                  <c:v>2.5534398446325209E-5</c:v>
                </c:pt>
                <c:pt idx="57192">
                  <c:v>3.132149504381232E-5</c:v>
                </c:pt>
                <c:pt idx="57193">
                  <c:v>2.420151213300414E-5</c:v>
                </c:pt>
                <c:pt idx="57194">
                  <c:v>2.31371905101696E-5</c:v>
                </c:pt>
                <c:pt idx="57195">
                  <c:v>2.8116215617046691E-5</c:v>
                </c:pt>
                <c:pt idx="57196">
                  <c:v>2.366003172937781E-5</c:v>
                </c:pt>
                <c:pt idx="57197">
                  <c:v>2.016113830904942E-5</c:v>
                </c:pt>
                <c:pt idx="57198">
                  <c:v>2.4338065486517731E-5</c:v>
                </c:pt>
                <c:pt idx="57199">
                  <c:v>2.3902641260065138E-5</c:v>
                </c:pt>
                <c:pt idx="57200">
                  <c:v>2.0583938749041412E-5</c:v>
                </c:pt>
                <c:pt idx="57201">
                  <c:v>2.2680933398078199E-5</c:v>
                </c:pt>
                <c:pt idx="57202">
                  <c:v>2.337447585887276E-5</c:v>
                </c:pt>
                <c:pt idx="57203">
                  <c:v>2.0249794033588842E-5</c:v>
                </c:pt>
                <c:pt idx="57204">
                  <c:v>2.0703533664345741E-5</c:v>
                </c:pt>
                <c:pt idx="57205">
                  <c:v>2.2420010282075961E-5</c:v>
                </c:pt>
                <c:pt idx="57206">
                  <c:v>2.0853325622738339E-5</c:v>
                </c:pt>
                <c:pt idx="57207">
                  <c:v>2.036857586062979E-5</c:v>
                </c:pt>
                <c:pt idx="57208">
                  <c:v>2.1745288904639889E-5</c:v>
                </c:pt>
                <c:pt idx="57209">
                  <c:v>2.0875510017503981E-5</c:v>
                </c:pt>
                <c:pt idx="57210">
                  <c:v>1.9772740415646691E-5</c:v>
                </c:pt>
                <c:pt idx="57211">
                  <c:v>2.0725570720969699E-5</c:v>
                </c:pt>
                <c:pt idx="57212">
                  <c:v>2.0806641259696331E-5</c:v>
                </c:pt>
                <c:pt idx="57213">
                  <c:v>1.9899987819371742E-5</c:v>
                </c:pt>
                <c:pt idx="57214">
                  <c:v>2.0312383639975451E-5</c:v>
                </c:pt>
                <c:pt idx="57215">
                  <c:v>2.0614015738829039E-5</c:v>
                </c:pt>
                <c:pt idx="57216">
                  <c:v>1.9813736798823811E-5</c:v>
                </c:pt>
                <c:pt idx="57217">
                  <c:v>1.9777673514909111E-5</c:v>
                </c:pt>
                <c:pt idx="57218">
                  <c:v>2.0239094737917181E-5</c:v>
                </c:pt>
                <c:pt idx="57219">
                  <c:v>1.9877086742781099E-5</c:v>
                </c:pt>
                <c:pt idx="57220">
                  <c:v>1.967581010831054E-5</c:v>
                </c:pt>
                <c:pt idx="57221">
                  <c:v>2.002747351070866E-5</c:v>
                </c:pt>
                <c:pt idx="57222">
                  <c:v>1.9850489479722459E-5</c:v>
                </c:pt>
                <c:pt idx="57223">
                  <c:v>1.9523478840710599E-5</c:v>
                </c:pt>
                <c:pt idx="57224">
                  <c:v>1.9734621673705991E-5</c:v>
                </c:pt>
                <c:pt idx="57225">
                  <c:v>1.9780334696406499E-5</c:v>
                </c:pt>
                <c:pt idx="57226">
                  <c:v>1.9540513676474799E-5</c:v>
                </c:pt>
                <c:pt idx="57227">
                  <c:v>1.9629072994575839E-5</c:v>
                </c:pt>
                <c:pt idx="57228">
                  <c:v>1.9722700017155151E-5</c:v>
                </c:pt>
                <c:pt idx="57229">
                  <c:v>1.9519566194503572E-5</c:v>
                </c:pt>
                <c:pt idx="57230">
                  <c:v>1.9492150386213322E-5</c:v>
                </c:pt>
                <c:pt idx="57231">
                  <c:v>1.96082801267039E-5</c:v>
                </c:pt>
                <c:pt idx="57232">
                  <c:v>1.9516322936397049E-5</c:v>
                </c:pt>
                <c:pt idx="57233">
                  <c:v>1.9457003872958009E-5</c:v>
                </c:pt>
                <c:pt idx="57234">
                  <c:v>1.9544413589756001E-5</c:v>
                </c:pt>
                <c:pt idx="57235">
                  <c:v>1.9497281755320731E-5</c:v>
                </c:pt>
                <c:pt idx="57236">
                  <c:v>1.940494621521793E-5</c:v>
                </c:pt>
                <c:pt idx="57237">
                  <c:v>1.9447668819339011E-5</c:v>
                </c:pt>
                <c:pt idx="57238">
                  <c:v>1.944893847394269E-5</c:v>
                </c:pt>
                <c:pt idx="57239">
                  <c:v>1.937584966071881E-5</c:v>
                </c:pt>
                <c:pt idx="57240">
                  <c:v>1.9388748114579361E-5</c:v>
                </c:pt>
                <c:pt idx="57241">
                  <c:v>1.940167021530215E-5</c:v>
                </c:pt>
                <c:pt idx="57242">
                  <c:v>1.9337314370204691E-5</c:v>
                </c:pt>
                <c:pt idx="57243">
                  <c:v>1.9319393686600961E-5</c:v>
                </c:pt>
                <c:pt idx="57244">
                  <c:v>1.933661587827373E-5</c:v>
                </c:pt>
                <c:pt idx="57245">
                  <c:v>1.929987411131151E-5</c:v>
                </c:pt>
                <c:pt idx="57246">
                  <c:v>1.9275152226327918E-5</c:v>
                </c:pt>
                <c:pt idx="57247">
                  <c:v>1.928725760080852E-5</c:v>
                </c:pt>
                <c:pt idx="57248">
                  <c:v>1.926284130604472E-5</c:v>
                </c:pt>
                <c:pt idx="57249">
                  <c:v>1.9229642930440601E-5</c:v>
                </c:pt>
                <c:pt idx="57250">
                  <c:v>1.9231863916502331E-5</c:v>
                </c:pt>
                <c:pt idx="57251">
                  <c:v>1.9220366084482521E-5</c:v>
                </c:pt>
                <c:pt idx="57252">
                  <c:v>1.9193154003005471E-5</c:v>
                </c:pt>
                <c:pt idx="57253">
                  <c:v>1.9189365048077889E-5</c:v>
                </c:pt>
                <c:pt idx="57254">
                  <c:v>1.9182794858352281E-5</c:v>
                </c:pt>
                <c:pt idx="57255">
                  <c:v>1.915741813718341E-5</c:v>
                </c:pt>
                <c:pt idx="57256">
                  <c:v>1.914578024297953E-5</c:v>
                </c:pt>
                <c:pt idx="57257">
                  <c:v>1.9140898075420409E-5</c:v>
                </c:pt>
                <c:pt idx="57258">
                  <c:v>1.9122353478451259E-5</c:v>
                </c:pt>
                <c:pt idx="57259">
                  <c:v>1.910898026835639E-5</c:v>
                </c:pt>
                <c:pt idx="57260">
                  <c:v>1.9103741578874182E-5</c:v>
                </c:pt>
                <c:pt idx="57261">
                  <c:v>1.9088562112301591E-5</c:v>
                </c:pt>
                <c:pt idx="57262">
                  <c:v>1.9072425857302729E-5</c:v>
                </c:pt>
                <c:pt idx="57263">
                  <c:v>1.9065197193413042E-5</c:v>
                </c:pt>
                <c:pt idx="57264">
                  <c:v>1.90534283319721E-5</c:v>
                </c:pt>
                <c:pt idx="57265">
                  <c:v>1.9038856407860291E-5</c:v>
                </c:pt>
                <c:pt idx="57266">
                  <c:v>1.903040356410202E-5</c:v>
                </c:pt>
                <c:pt idx="57267">
                  <c:v>1.9020033505512401E-5</c:v>
                </c:pt>
                <c:pt idx="57268">
                  <c:v>1.900600909721106E-5</c:v>
                </c:pt>
                <c:pt idx="57269">
                  <c:v>1.8995806385646571E-5</c:v>
                </c:pt>
                <c:pt idx="57270">
                  <c:v>1.8986789655173201E-5</c:v>
                </c:pt>
                <c:pt idx="57271">
                  <c:v>1.897414040286094E-5</c:v>
                </c:pt>
                <c:pt idx="57272">
                  <c:v>1.896376124932431E-5</c:v>
                </c:pt>
                <c:pt idx="57273">
                  <c:v>1.895445711852517E-5</c:v>
                </c:pt>
                <c:pt idx="57274">
                  <c:v>1.8939599613077011E-5</c:v>
                </c:pt>
                <c:pt idx="57275">
                  <c:v>1.8925598851637911E-5</c:v>
                </c:pt>
                <c:pt idx="57276">
                  <c:v>1.8913067833636891E-5</c:v>
                </c:pt>
                <c:pt idx="57277">
                  <c:v>1.889876511995681E-5</c:v>
                </c:pt>
                <c:pt idx="57278">
                  <c:v>1.8884251403505911E-5</c:v>
                </c:pt>
                <c:pt idx="57279">
                  <c:v>1.887144026113674E-5</c:v>
                </c:pt>
                <c:pt idx="57280">
                  <c:v>1.8857050235965289E-5</c:v>
                </c:pt>
                <c:pt idx="57281">
                  <c:v>1.884225093817804E-5</c:v>
                </c:pt>
                <c:pt idx="57282">
                  <c:v>1.8828710381058041E-5</c:v>
                </c:pt>
                <c:pt idx="57283">
                  <c:v>1.8814822396961969E-5</c:v>
                </c:pt>
                <c:pt idx="57284">
                  <c:v>1.880017043731641E-5</c:v>
                </c:pt>
                <c:pt idx="57285">
                  <c:v>1.8786517102853398E-5</c:v>
                </c:pt>
                <c:pt idx="57286">
                  <c:v>1.8772883777273819E-5</c:v>
                </c:pt>
                <c:pt idx="57287">
                  <c:v>1.8758621081360619E-5</c:v>
                </c:pt>
                <c:pt idx="57288">
                  <c:v>1.8744671251624819E-5</c:v>
                </c:pt>
                <c:pt idx="57289">
                  <c:v>1.8731305317487571E-5</c:v>
                </c:pt>
                <c:pt idx="57290">
                  <c:v>1.871737185865641E-5</c:v>
                </c:pt>
                <c:pt idx="57291">
                  <c:v>1.87038240255788E-5</c:v>
                </c:pt>
                <c:pt idx="57292">
                  <c:v>1.8690858269110319E-5</c:v>
                </c:pt>
                <c:pt idx="57293">
                  <c:v>1.8677101252251301E-5</c:v>
                </c:pt>
                <c:pt idx="57294">
                  <c:v>1.8663615264813419E-5</c:v>
                </c:pt>
                <c:pt idx="57295">
                  <c:v>1.8650680431164801E-5</c:v>
                </c:pt>
                <c:pt idx="57296">
                  <c:v>1.8637425455381159E-5</c:v>
                </c:pt>
                <c:pt idx="57297">
                  <c:v>1.8624577933223921E-5</c:v>
                </c:pt>
                <c:pt idx="57298">
                  <c:v>1.8611750419950109E-5</c:v>
                </c:pt>
                <c:pt idx="57299">
                  <c:v>1.859883013821673E-5</c:v>
                </c:pt>
                <c:pt idx="57300">
                  <c:v>1.858596260717604E-5</c:v>
                </c:pt>
                <c:pt idx="57301">
                  <c:v>1.857372444646899E-5</c:v>
                </c:pt>
                <c:pt idx="57302">
                  <c:v>1.8561073375167329E-5</c:v>
                </c:pt>
                <c:pt idx="57303">
                  <c:v>1.854867696238216E-5</c:v>
                </c:pt>
                <c:pt idx="57304">
                  <c:v>1.8536486095399599E-5</c:v>
                </c:pt>
                <c:pt idx="57305">
                  <c:v>1.8524437109590511E-5</c:v>
                </c:pt>
                <c:pt idx="57306">
                  <c:v>1.8512520910007879E-5</c:v>
                </c:pt>
                <c:pt idx="57307">
                  <c:v>1.850065928010736E-5</c:v>
                </c:pt>
                <c:pt idx="57308">
                  <c:v>1.84882173925871E-5</c:v>
                </c:pt>
                <c:pt idx="57309">
                  <c:v>1.8473936506779861E-5</c:v>
                </c:pt>
                <c:pt idx="57310">
                  <c:v>1.8459439161233601E-5</c:v>
                </c:pt>
                <c:pt idx="57311">
                  <c:v>1.8444974557496611E-5</c:v>
                </c:pt>
                <c:pt idx="57312">
                  <c:v>1.8430424461257641E-5</c:v>
                </c:pt>
                <c:pt idx="57313">
                  <c:v>1.8415845261188221E-5</c:v>
                </c:pt>
                <c:pt idx="57314">
                  <c:v>1.8401096895104271E-5</c:v>
                </c:pt>
                <c:pt idx="57315">
                  <c:v>1.8386495867162012E-5</c:v>
                </c:pt>
                <c:pt idx="57316">
                  <c:v>1.8372064005234279E-5</c:v>
                </c:pt>
                <c:pt idx="57317">
                  <c:v>1.8357177395955659E-5</c:v>
                </c:pt>
                <c:pt idx="57318">
                  <c:v>1.8342683688388209E-5</c:v>
                </c:pt>
                <c:pt idx="57319">
                  <c:v>1.832802263379563E-5</c:v>
                </c:pt>
                <c:pt idx="57320">
                  <c:v>1.8313685359316881E-5</c:v>
                </c:pt>
                <c:pt idx="57321">
                  <c:v>1.8299311705050059E-5</c:v>
                </c:pt>
                <c:pt idx="57322">
                  <c:v>1.8285092664882541E-5</c:v>
                </c:pt>
                <c:pt idx="57323">
                  <c:v>1.827085179684218E-5</c:v>
                </c:pt>
                <c:pt idx="57324">
                  <c:v>1.8256547264172699E-5</c:v>
                </c:pt>
                <c:pt idx="57325">
                  <c:v>1.8242359146825041E-5</c:v>
                </c:pt>
                <c:pt idx="57326">
                  <c:v>1.8228582121082582E-5</c:v>
                </c:pt>
                <c:pt idx="57327">
                  <c:v>1.8214685042039491E-5</c:v>
                </c:pt>
                <c:pt idx="57328">
                  <c:v>1.8200766135123558E-5</c:v>
                </c:pt>
                <c:pt idx="57329">
                  <c:v>1.8187352907261811E-5</c:v>
                </c:pt>
                <c:pt idx="57330">
                  <c:v>1.817375959944911E-5</c:v>
                </c:pt>
                <c:pt idx="57331">
                  <c:v>1.8160231775254939E-5</c:v>
                </c:pt>
                <c:pt idx="57332">
                  <c:v>1.81469731614925E-5</c:v>
                </c:pt>
                <c:pt idx="57333">
                  <c:v>1.8133530829800289E-5</c:v>
                </c:pt>
                <c:pt idx="57334">
                  <c:v>1.812029404391069E-5</c:v>
                </c:pt>
                <c:pt idx="57335">
                  <c:v>1.810737558116671E-5</c:v>
                </c:pt>
                <c:pt idx="57336">
                  <c:v>1.8094657207257111E-5</c:v>
                </c:pt>
                <c:pt idx="57337">
                  <c:v>1.8081680536852222E-5</c:v>
                </c:pt>
                <c:pt idx="57338">
                  <c:v>1.8069189536618069E-5</c:v>
                </c:pt>
                <c:pt idx="57339">
                  <c:v>1.8056598491966721E-5</c:v>
                </c:pt>
                <c:pt idx="57340">
                  <c:v>1.8044078387902122E-5</c:v>
                </c:pt>
                <c:pt idx="57341">
                  <c:v>1.8031816580332819E-5</c:v>
                </c:pt>
                <c:pt idx="57342">
                  <c:v>1.8019665731117129E-5</c:v>
                </c:pt>
                <c:pt idx="57343">
                  <c:v>1.8007436665357091E-5</c:v>
                </c:pt>
                <c:pt idx="57344">
                  <c:v>1.799299934646115E-5</c:v>
                </c:pt>
                <c:pt idx="57345">
                  <c:v>1.797898403310683E-5</c:v>
                </c:pt>
                <c:pt idx="57346">
                  <c:v>1.7964675862458531E-5</c:v>
                </c:pt>
                <c:pt idx="57347">
                  <c:v>1.7950327674043361E-5</c:v>
                </c:pt>
                <c:pt idx="57348">
                  <c:v>1.7935979485628198E-5</c:v>
                </c:pt>
                <c:pt idx="57349">
                  <c:v>1.792158764146734E-5</c:v>
                </c:pt>
                <c:pt idx="57350">
                  <c:v>1.7907512301462699E-5</c:v>
                </c:pt>
                <c:pt idx="57351">
                  <c:v>1.789328052836936E-5</c:v>
                </c:pt>
                <c:pt idx="57352">
                  <c:v>1.7878915969049561E-5</c:v>
                </c:pt>
                <c:pt idx="57353">
                  <c:v>1.7864967958303168E-5</c:v>
                </c:pt>
                <c:pt idx="57354">
                  <c:v>1.7850577933131721E-5</c:v>
                </c:pt>
                <c:pt idx="57355">
                  <c:v>1.783673542377073E-5</c:v>
                </c:pt>
                <c:pt idx="57356">
                  <c:v>1.78228146978654E-5</c:v>
                </c:pt>
                <c:pt idx="57357">
                  <c:v>1.780886668711901E-5</c:v>
                </c:pt>
                <c:pt idx="57358">
                  <c:v>1.779519698175136E-5</c:v>
                </c:pt>
                <c:pt idx="57359">
                  <c:v>1.7781316273612902E-5</c:v>
                </c:pt>
                <c:pt idx="57360">
                  <c:v>1.776772478478961E-5</c:v>
                </c:pt>
                <c:pt idx="57361">
                  <c:v>1.775414602889214E-5</c:v>
                </c:pt>
                <c:pt idx="57362">
                  <c:v>1.7740710973157551E-5</c:v>
                </c:pt>
                <c:pt idx="57363">
                  <c:v>1.772743780747987E-5</c:v>
                </c:pt>
                <c:pt idx="57364">
                  <c:v>1.7714295609039251E-5</c:v>
                </c:pt>
                <c:pt idx="57365">
                  <c:v>1.770102244336158E-5</c:v>
                </c:pt>
                <c:pt idx="57366">
                  <c:v>1.7688193111098371E-5</c:v>
                </c:pt>
                <c:pt idx="57367">
                  <c:v>1.767536741681397E-5</c:v>
                </c:pt>
                <c:pt idx="57368">
                  <c:v>1.766249988577329E-5</c:v>
                </c:pt>
                <c:pt idx="57369">
                  <c:v>1.76498379005352E-5</c:v>
                </c:pt>
                <c:pt idx="57370">
                  <c:v>1.7637148630456071E-5</c:v>
                </c:pt>
                <c:pt idx="57371">
                  <c:v>1.7624626707402061E-5</c:v>
                </c:pt>
                <c:pt idx="57372">
                  <c:v>1.7612650481169109E-5</c:v>
                </c:pt>
                <c:pt idx="57373">
                  <c:v>1.7600323189981278E-5</c:v>
                </c:pt>
                <c:pt idx="57374">
                  <c:v>1.7588134141988121E-5</c:v>
                </c:pt>
                <c:pt idx="57375">
                  <c:v>1.757597055984661E-5</c:v>
                </c:pt>
                <c:pt idx="57376">
                  <c:v>1.7564223526278511E-5</c:v>
                </c:pt>
                <c:pt idx="57377">
                  <c:v>1.755226185196079E-5</c:v>
                </c:pt>
                <c:pt idx="57378">
                  <c:v>1.7540665794513192E-5</c:v>
                </c:pt>
                <c:pt idx="57379">
                  <c:v>1.752898060658481E-5</c:v>
                </c:pt>
                <c:pt idx="57380">
                  <c:v>1.751608942868188E-5</c:v>
                </c:pt>
                <c:pt idx="57381">
                  <c:v>1.7503291019238532E-5</c:v>
                </c:pt>
                <c:pt idx="57382">
                  <c:v>1.749024158925749E-5</c:v>
                </c:pt>
                <c:pt idx="57383">
                  <c:v>1.747717033140361E-5</c:v>
                </c:pt>
                <c:pt idx="57384">
                  <c:v>1.7464126358390789E-5</c:v>
                </c:pt>
                <c:pt idx="57385">
                  <c:v>1.745098052197136E-5</c:v>
                </c:pt>
                <c:pt idx="57386">
                  <c:v>1.7438036593375731E-5</c:v>
                </c:pt>
                <c:pt idx="57387">
                  <c:v>1.742535823723301E-5</c:v>
                </c:pt>
                <c:pt idx="57388">
                  <c:v>1.7412341549061239E-5</c:v>
                </c:pt>
                <c:pt idx="57389">
                  <c:v>1.739937215461396E-5</c:v>
                </c:pt>
                <c:pt idx="57390">
                  <c:v>1.738664286676794E-5</c:v>
                </c:pt>
                <c:pt idx="57391">
                  <c:v>1.7373764421790842E-5</c:v>
                </c:pt>
                <c:pt idx="57392">
                  <c:v>1.7361375284963291E-5</c:v>
                </c:pt>
                <c:pt idx="57393">
                  <c:v>1.734870420477819E-5</c:v>
                </c:pt>
                <c:pt idx="57394">
                  <c:v>1.7336104065179821E-5</c:v>
                </c:pt>
                <c:pt idx="57395">
                  <c:v>1.7323642168776129E-5</c:v>
                </c:pt>
                <c:pt idx="57396">
                  <c:v>1.7311262126895599E-5</c:v>
                </c:pt>
                <c:pt idx="57397">
                  <c:v>1.7299080354860049E-5</c:v>
                </c:pt>
                <c:pt idx="57398">
                  <c:v>1.7286671209149059E-5</c:v>
                </c:pt>
                <c:pt idx="57399">
                  <c:v>1.7274716810788959E-5</c:v>
                </c:pt>
                <c:pt idx="57400">
                  <c:v>1.7262671462958679E-5</c:v>
                </c:pt>
                <c:pt idx="57401">
                  <c:v>1.725078436720651E-5</c:v>
                </c:pt>
                <c:pt idx="57402">
                  <c:v>1.7239037333638411E-5</c:v>
                </c:pt>
                <c:pt idx="57403">
                  <c:v>1.7227237549377609E-5</c:v>
                </c:pt>
                <c:pt idx="57404">
                  <c:v>1.7215566913364458E-5</c:v>
                </c:pt>
                <c:pt idx="57405">
                  <c:v>1.720402178762015E-5</c:v>
                </c:pt>
                <c:pt idx="57406">
                  <c:v>1.7192625819006931E-5</c:v>
                </c:pt>
                <c:pt idx="57407">
                  <c:v>1.7181122530018911E-5</c:v>
                </c:pt>
                <c:pt idx="57408">
                  <c:v>1.7169917555293072E-5</c:v>
                </c:pt>
                <c:pt idx="57409">
                  <c:v>1.7158701666630801E-5</c:v>
                </c:pt>
                <c:pt idx="57410">
                  <c:v>1.7147584003396329E-5</c:v>
                </c:pt>
                <c:pt idx="57411">
                  <c:v>1.7136626411229369E-5</c:v>
                </c:pt>
                <c:pt idx="57412">
                  <c:v>1.712567791400943E-5</c:v>
                </c:pt>
                <c:pt idx="57413">
                  <c:v>1.7114914953708649E-5</c:v>
                </c:pt>
                <c:pt idx="57414">
                  <c:v>1.7103986465372149E-5</c:v>
                </c:pt>
                <c:pt idx="57415">
                  <c:v>1.7093450878746811E-5</c:v>
                </c:pt>
                <c:pt idx="57416">
                  <c:v>1.7082807971746661E-5</c:v>
                </c:pt>
                <c:pt idx="57417">
                  <c:v>1.7072370610549111E-5</c:v>
                </c:pt>
                <c:pt idx="57418">
                  <c:v>1.7062098777387291E-5</c:v>
                </c:pt>
                <c:pt idx="57419">
                  <c:v>1.7051008398993869E-5</c:v>
                </c:pt>
                <c:pt idx="57420">
                  <c:v>1.7039870726875961E-5</c:v>
                </c:pt>
                <c:pt idx="57421">
                  <c:v>1.7028898582793769E-5</c:v>
                </c:pt>
                <c:pt idx="57422">
                  <c:v>1.7017884601955299E-5</c:v>
                </c:pt>
                <c:pt idx="57423">
                  <c:v>1.7006907000904899E-5</c:v>
                </c:pt>
                <c:pt idx="57424">
                  <c:v>1.699566746538039E-5</c:v>
                </c:pt>
                <c:pt idx="57425">
                  <c:v>1.6984964531729929E-5</c:v>
                </c:pt>
                <c:pt idx="57426">
                  <c:v>1.6973994206637141E-5</c:v>
                </c:pt>
                <c:pt idx="57427">
                  <c:v>1.6963122106972151E-5</c:v>
                </c:pt>
                <c:pt idx="57428">
                  <c:v>1.6952284568105821E-5</c:v>
                </c:pt>
                <c:pt idx="57429">
                  <c:v>1.6941532521741461E-5</c:v>
                </c:pt>
                <c:pt idx="57430">
                  <c:v>1.6930802303249951E-5</c:v>
                </c:pt>
                <c:pt idx="57431">
                  <c:v>1.6920030248002149E-5</c:v>
                </c:pt>
                <c:pt idx="57432">
                  <c:v>1.6909589248825799E-5</c:v>
                </c:pt>
                <c:pt idx="57433">
                  <c:v>1.6899177353479899E-5</c:v>
                </c:pt>
                <c:pt idx="57434">
                  <c:v>1.6888503523659889E-5</c:v>
                </c:pt>
                <c:pt idx="57435">
                  <c:v>1.6878206224646419E-5</c:v>
                </c:pt>
                <c:pt idx="57436">
                  <c:v>1.6868005332071331E-5</c:v>
                </c:pt>
                <c:pt idx="57437">
                  <c:v>1.6857578884810209E-5</c:v>
                </c:pt>
                <c:pt idx="57438">
                  <c:v>1.684748531260993E-5</c:v>
                </c:pt>
                <c:pt idx="57439">
                  <c:v>1.683727350609843E-5</c:v>
                </c:pt>
                <c:pt idx="57440">
                  <c:v>1.6827043509692882E-5</c:v>
                </c:pt>
                <c:pt idx="57441">
                  <c:v>1.6817260984680619E-5</c:v>
                </c:pt>
                <c:pt idx="57442">
                  <c:v>1.680731656961143E-5</c:v>
                </c:pt>
                <c:pt idx="57443">
                  <c:v>1.679741399129853E-5</c:v>
                </c:pt>
                <c:pt idx="57444">
                  <c:v>1.6787462300271731E-5</c:v>
                </c:pt>
                <c:pt idx="57445">
                  <c:v>1.677773252595216E-5</c:v>
                </c:pt>
                <c:pt idx="57446">
                  <c:v>1.6768070054240521E-5</c:v>
                </c:pt>
                <c:pt idx="57447">
                  <c:v>1.6758374840719629E-5</c:v>
                </c:pt>
                <c:pt idx="57448">
                  <c:v>1.6749008864280771E-5</c:v>
                </c:pt>
                <c:pt idx="57449">
                  <c:v>1.6739177226554599E-5</c:v>
                </c:pt>
                <c:pt idx="57450">
                  <c:v>1.672988582868129E-5</c:v>
                </c:pt>
                <c:pt idx="57451">
                  <c:v>1.6720487110433169E-5</c:v>
                </c:pt>
                <c:pt idx="57452">
                  <c:v>1.6711208445485681E-5</c:v>
                </c:pt>
                <c:pt idx="57453">
                  <c:v>1.6701958884368651E-5</c:v>
                </c:pt>
                <c:pt idx="57454">
                  <c:v>1.6692729332135059E-5</c:v>
                </c:pt>
                <c:pt idx="57455">
                  <c:v>1.668358163442463E-5</c:v>
                </c:pt>
                <c:pt idx="57456">
                  <c:v>1.6674528524163179E-5</c:v>
                </c:pt>
                <c:pt idx="57457">
                  <c:v>1.666543903411366E-5</c:v>
                </c:pt>
                <c:pt idx="57458">
                  <c:v>1.6656340449117121E-5</c:v>
                </c:pt>
                <c:pt idx="57459">
                  <c:v>1.6647421944071539E-5</c:v>
                </c:pt>
                <c:pt idx="57460">
                  <c:v>1.6638605302432549E-5</c:v>
                </c:pt>
                <c:pt idx="57461">
                  <c:v>1.6629668607492931E-5</c:v>
                </c:pt>
                <c:pt idx="57462">
                  <c:v>1.6620915630483069E-5</c:v>
                </c:pt>
                <c:pt idx="57463">
                  <c:v>1.6612153558526192E-5</c:v>
                </c:pt>
                <c:pt idx="57464">
                  <c:v>1.6603715266683139E-5</c:v>
                </c:pt>
                <c:pt idx="57465">
                  <c:v>1.65947694767965E-5</c:v>
                </c:pt>
                <c:pt idx="57466">
                  <c:v>1.658646760915872E-5</c:v>
                </c:pt>
                <c:pt idx="57467">
                  <c:v>1.657770189922303E-5</c:v>
                </c:pt>
                <c:pt idx="57468">
                  <c:v>1.6568925275350921E-5</c:v>
                </c:pt>
                <c:pt idx="57469">
                  <c:v>1.656001222727355E-5</c:v>
                </c:pt>
                <c:pt idx="57470">
                  <c:v>1.6551333828829229E-5</c:v>
                </c:pt>
                <c:pt idx="57471">
                  <c:v>1.6542522644158449E-5</c:v>
                </c:pt>
                <c:pt idx="57472">
                  <c:v>1.6533576854271811E-5</c:v>
                </c:pt>
                <c:pt idx="57473">
                  <c:v>1.652483661018778E-5</c:v>
                </c:pt>
                <c:pt idx="57474">
                  <c:v>1.6515972674824301E-5</c:v>
                </c:pt>
                <c:pt idx="57475">
                  <c:v>1.650709600653499E-5</c:v>
                </c:pt>
                <c:pt idx="57476">
                  <c:v>1.6498383047292009E-5</c:v>
                </c:pt>
                <c:pt idx="57477">
                  <c:v>1.6489770132466219E-5</c:v>
                </c:pt>
                <c:pt idx="57478">
                  <c:v>1.648112993279938E-5</c:v>
                </c:pt>
                <c:pt idx="57479">
                  <c:v>1.6472406059619971E-5</c:v>
                </c:pt>
                <c:pt idx="57480">
                  <c:v>1.646384589548688E-5</c:v>
                </c:pt>
                <c:pt idx="57481">
                  <c:v>1.6455060176667761E-5</c:v>
                </c:pt>
                <c:pt idx="57482">
                  <c:v>1.6446445442852561E-5</c:v>
                </c:pt>
                <c:pt idx="57483">
                  <c:v>1.643808172957506E-5</c:v>
                </c:pt>
                <c:pt idx="57484">
                  <c:v>1.6429554307251241E-5</c:v>
                </c:pt>
                <c:pt idx="57485">
                  <c:v>1.6420985048171129E-5</c:v>
                </c:pt>
                <c:pt idx="57486">
                  <c:v>1.6412581317126751E-5</c:v>
                </c:pt>
                <c:pt idx="57487">
                  <c:v>1.640413029235788E-5</c:v>
                </c:pt>
                <c:pt idx="57488">
                  <c:v>1.639585207158234E-5</c:v>
                </c:pt>
                <c:pt idx="57489">
                  <c:v>1.6387426512665119E-5</c:v>
                </c:pt>
                <c:pt idx="57490">
                  <c:v>1.6379062799387611E-5</c:v>
                </c:pt>
                <c:pt idx="57491">
                  <c:v>1.6370840967283581E-5</c:v>
                </c:pt>
                <c:pt idx="57492">
                  <c:v>1.636246997804847E-5</c:v>
                </c:pt>
                <c:pt idx="57493">
                  <c:v>1.6354164472431879E-5</c:v>
                </c:pt>
                <c:pt idx="57494">
                  <c:v>1.6345964468200691E-5</c:v>
                </c:pt>
                <c:pt idx="57495">
                  <c:v>1.6337951819878072E-5</c:v>
                </c:pt>
                <c:pt idx="57496">
                  <c:v>1.632963358133566E-5</c:v>
                </c:pt>
                <c:pt idx="57497">
                  <c:v>1.6321460861945521E-5</c:v>
                </c:pt>
                <c:pt idx="57498">
                  <c:v>1.6313451851601709E-5</c:v>
                </c:pt>
                <c:pt idx="57499">
                  <c:v>1.6305419194395651E-5</c:v>
                </c:pt>
                <c:pt idx="57500">
                  <c:v>1.6297295587719421E-5</c:v>
                </c:pt>
                <c:pt idx="57501">
                  <c:v>1.6289399354718629E-5</c:v>
                </c:pt>
                <c:pt idx="57502">
                  <c:v>1.6281570424325761E-5</c:v>
                </c:pt>
                <c:pt idx="57503">
                  <c:v>1.627345955057535E-5</c:v>
                </c:pt>
                <c:pt idx="57504">
                  <c:v>1.6265681551885791E-5</c:v>
                </c:pt>
                <c:pt idx="57505">
                  <c:v>1.6257552488241341E-5</c:v>
                </c:pt>
                <c:pt idx="57506">
                  <c:v>1.624966716917697E-5</c:v>
                </c:pt>
                <c:pt idx="57507">
                  <c:v>1.6241896446445029E-5</c:v>
                </c:pt>
                <c:pt idx="57508">
                  <c:v>1.6234023860306479E-5</c:v>
                </c:pt>
                <c:pt idx="57509">
                  <c:v>1.6226254956563931E-5</c:v>
                </c:pt>
                <c:pt idx="57510">
                  <c:v>1.6218378732446581E-5</c:v>
                </c:pt>
                <c:pt idx="57511">
                  <c:v>1.62106935022166E-5</c:v>
                </c:pt>
                <c:pt idx="57512">
                  <c:v>1.6202986444113779E-5</c:v>
                </c:pt>
                <c:pt idx="57513">
                  <c:v>1.6195277567021549E-5</c:v>
                </c:pt>
                <c:pt idx="57514">
                  <c:v>1.6187475921469741E-5</c:v>
                </c:pt>
                <c:pt idx="57515">
                  <c:v>1.6179665180970911E-5</c:v>
                </c:pt>
                <c:pt idx="57516">
                  <c:v>1.6171985407709141E-5</c:v>
                </c:pt>
                <c:pt idx="57517">
                  <c:v>1.6164409316843379E-5</c:v>
                </c:pt>
                <c:pt idx="57518">
                  <c:v>1.6156731362571009E-5</c:v>
                </c:pt>
                <c:pt idx="57519">
                  <c:v>1.614915163372643E-5</c:v>
                </c:pt>
                <c:pt idx="57520">
                  <c:v>1.6141602827701721E-5</c:v>
                </c:pt>
                <c:pt idx="57521">
                  <c:v>1.6134143152157779E-5</c:v>
                </c:pt>
                <c:pt idx="57522">
                  <c:v>1.612644700799137E-5</c:v>
                </c:pt>
                <c:pt idx="57523">
                  <c:v>1.6118894563987851E-5</c:v>
                </c:pt>
                <c:pt idx="57524">
                  <c:v>1.6111400327645239E-5</c:v>
                </c:pt>
                <c:pt idx="57525">
                  <c:v>1.6104173482744951E-5</c:v>
                </c:pt>
                <c:pt idx="57526">
                  <c:v>1.609643186384346E-5</c:v>
                </c:pt>
                <c:pt idx="57527">
                  <c:v>1.6089208656921979E-5</c:v>
                </c:pt>
                <c:pt idx="57528">
                  <c:v>1.608179627510253E-5</c:v>
                </c:pt>
                <c:pt idx="57529">
                  <c:v>1.607423291716259E-5</c:v>
                </c:pt>
                <c:pt idx="57530">
                  <c:v>1.6066765965661031E-5</c:v>
                </c:pt>
                <c:pt idx="57531">
                  <c:v>1.6059462723205801E-5</c:v>
                </c:pt>
                <c:pt idx="57532">
                  <c:v>1.6052188584581021E-5</c:v>
                </c:pt>
                <c:pt idx="57533">
                  <c:v>1.6044663425418552E-5</c:v>
                </c:pt>
                <c:pt idx="57534">
                  <c:v>1.6037321984185841E-5</c:v>
                </c:pt>
                <c:pt idx="57535">
                  <c:v>1.602987322257832E-5</c:v>
                </c:pt>
                <c:pt idx="57536">
                  <c:v>1.6022575437091291E-5</c:v>
                </c:pt>
                <c:pt idx="57537">
                  <c:v>1.6015512301237319E-5</c:v>
                </c:pt>
                <c:pt idx="57538">
                  <c:v>1.600844552740455E-5</c:v>
                </c:pt>
                <c:pt idx="57539">
                  <c:v>1.6001245967345309E-5</c:v>
                </c:pt>
                <c:pt idx="57540">
                  <c:v>1.5994042769307271E-5</c:v>
                </c:pt>
                <c:pt idx="57541">
                  <c:v>1.598710150574334E-5</c:v>
                </c:pt>
                <c:pt idx="57542">
                  <c:v>1.5979938325472179E-5</c:v>
                </c:pt>
                <c:pt idx="57543">
                  <c:v>1.597272967046592E-5</c:v>
                </c:pt>
                <c:pt idx="57544">
                  <c:v>1.5965788406901989E-5</c:v>
                </c:pt>
                <c:pt idx="57545">
                  <c:v>1.595885805727448E-5</c:v>
                </c:pt>
                <c:pt idx="57546">
                  <c:v>1.5951703971950341E-5</c:v>
                </c:pt>
                <c:pt idx="57547">
                  <c:v>1.5944742699502971E-5</c:v>
                </c:pt>
                <c:pt idx="57548">
                  <c:v>1.5937575881253E-5</c:v>
                </c:pt>
                <c:pt idx="57549">
                  <c:v>1.5930745576042679E-5</c:v>
                </c:pt>
                <c:pt idx="57550">
                  <c:v>1.5923576938803311E-5</c:v>
                </c:pt>
                <c:pt idx="57551">
                  <c:v>1.5916706615826118E-5</c:v>
                </c:pt>
                <c:pt idx="57552">
                  <c:v>1.590970168763306E-5</c:v>
                </c:pt>
                <c:pt idx="57553">
                  <c:v>1.5902502127573829E-5</c:v>
                </c:pt>
                <c:pt idx="57554">
                  <c:v>1.5895733668003231E-5</c:v>
                </c:pt>
                <c:pt idx="57555">
                  <c:v>1.58887924044393E-5</c:v>
                </c:pt>
                <c:pt idx="57556">
                  <c:v>1.5881783838267442E-5</c:v>
                </c:pt>
                <c:pt idx="57557">
                  <c:v>1.5874709788477052E-5</c:v>
                </c:pt>
                <c:pt idx="57558">
                  <c:v>1.5867948604864068E-5</c:v>
                </c:pt>
                <c:pt idx="57559">
                  <c:v>1.586074904480483E-5</c:v>
                </c:pt>
                <c:pt idx="57560">
                  <c:v>1.5853962395340201E-5</c:v>
                </c:pt>
                <c:pt idx="57561">
                  <c:v>1.58469338202849E-5</c:v>
                </c:pt>
                <c:pt idx="57562">
                  <c:v>1.5839957995922301E-5</c:v>
                </c:pt>
                <c:pt idx="57563">
                  <c:v>1.5833169527468272E-5</c:v>
                </c:pt>
                <c:pt idx="57564">
                  <c:v>1.5826062735868621E-5</c:v>
                </c:pt>
                <c:pt idx="57565">
                  <c:v>1.5819217878743071E-5</c:v>
                </c:pt>
                <c:pt idx="57566">
                  <c:v>1.5812205674592409E-5</c:v>
                </c:pt>
                <c:pt idx="57567">
                  <c:v>1.580511161591858E-5</c:v>
                </c:pt>
                <c:pt idx="57568">
                  <c:v>1.5798224922036749E-5</c:v>
                </c:pt>
                <c:pt idx="57569">
                  <c:v>1.579149829922244E-5</c:v>
                </c:pt>
                <c:pt idx="57570">
                  <c:v>1.5784618881298229E-5</c:v>
                </c:pt>
                <c:pt idx="57571">
                  <c:v>1.5777512089698579E-5</c:v>
                </c:pt>
                <c:pt idx="57572">
                  <c:v>1.577076182002202E-5</c:v>
                </c:pt>
                <c:pt idx="57573">
                  <c:v>1.576379690959584E-5</c:v>
                </c:pt>
                <c:pt idx="57574">
                  <c:v>1.5756799257360399E-5</c:v>
                </c:pt>
                <c:pt idx="57575">
                  <c:v>1.5749834346934222E-5</c:v>
                </c:pt>
                <c:pt idx="57576">
                  <c:v>1.5742814866825942E-5</c:v>
                </c:pt>
                <c:pt idx="57577">
                  <c:v>1.573612280481029E-5</c:v>
                </c:pt>
                <c:pt idx="57578">
                  <c:v>1.5729010556242429E-5</c:v>
                </c:pt>
                <c:pt idx="57579">
                  <c:v>1.5722080206614919E-5</c:v>
                </c:pt>
                <c:pt idx="57580">
                  <c:v>1.5715231711510569E-5</c:v>
                </c:pt>
                <c:pt idx="57581">
                  <c:v>1.5708345017628741E-5</c:v>
                </c:pt>
                <c:pt idx="57582">
                  <c:v>1.5701512893429029E-5</c:v>
                </c:pt>
                <c:pt idx="57583">
                  <c:v>1.5694449757575061E-5</c:v>
                </c:pt>
                <c:pt idx="57584">
                  <c:v>1.5687563063693229E-5</c:v>
                </c:pt>
                <c:pt idx="57585">
                  <c:v>1.5680770957260389E-5</c:v>
                </c:pt>
                <c:pt idx="57586">
                  <c:v>1.5673975212848749E-5</c:v>
                </c:pt>
                <c:pt idx="57587">
                  <c:v>1.566679748066235E-5</c:v>
                </c:pt>
                <c:pt idx="57588">
                  <c:v>1.5660058124922219E-5</c:v>
                </c:pt>
                <c:pt idx="57589">
                  <c:v>1.5653116861358282E-5</c:v>
                </c:pt>
                <c:pt idx="57590">
                  <c:v>1.56461974256672E-5</c:v>
                </c:pt>
                <c:pt idx="57591">
                  <c:v>1.563923979119863E-5</c:v>
                </c:pt>
                <c:pt idx="57592">
                  <c:v>1.5632289432687682E-5</c:v>
                </c:pt>
                <c:pt idx="57593">
                  <c:v>1.562548459332902E-5</c:v>
                </c:pt>
                <c:pt idx="57594">
                  <c:v>1.561858334753197E-5</c:v>
                </c:pt>
                <c:pt idx="57595">
                  <c:v>1.561170392960776E-5</c:v>
                </c:pt>
                <c:pt idx="57596">
                  <c:v>1.5604760847054419E-5</c:v>
                </c:pt>
                <c:pt idx="57597">
                  <c:v>1.559790143801365E-5</c:v>
                </c:pt>
                <c:pt idx="57598">
                  <c:v>1.559096563141793E-5</c:v>
                </c:pt>
                <c:pt idx="57599">
                  <c:v>1.5584037100779821E-5</c:v>
                </c:pt>
                <c:pt idx="57600">
                  <c:v>1.5577108570141721E-5</c:v>
                </c:pt>
                <c:pt idx="57601">
                  <c:v>1.557019459141884E-5</c:v>
                </c:pt>
                <c:pt idx="57602">
                  <c:v>1.556337338115554E-5</c:v>
                </c:pt>
                <c:pt idx="57603">
                  <c:v>1.5556594007648531E-5</c:v>
                </c:pt>
                <c:pt idx="57604">
                  <c:v>1.554948539705947E-5</c:v>
                </c:pt>
                <c:pt idx="57605">
                  <c:v>1.5542767869192179E-5</c:v>
                </c:pt>
                <c:pt idx="57606">
                  <c:v>1.5535866623395119E-5</c:v>
                </c:pt>
                <c:pt idx="57607">
                  <c:v>1.552902904222719E-5</c:v>
                </c:pt>
                <c:pt idx="57608">
                  <c:v>1.55219549924368E-5</c:v>
                </c:pt>
                <c:pt idx="57609">
                  <c:v>1.5515077393502E-5</c:v>
                </c:pt>
                <c:pt idx="57610">
                  <c:v>1.5508079741266559E-5</c:v>
                </c:pt>
                <c:pt idx="57611">
                  <c:v>1.550126398797147E-5</c:v>
                </c:pt>
                <c:pt idx="57612">
                  <c:v>1.5494499166379679E-5</c:v>
                </c:pt>
                <c:pt idx="57613">
                  <c:v>1.548759792058263E-5</c:v>
                </c:pt>
                <c:pt idx="57614">
                  <c:v>1.5480743968510069E-5</c:v>
                </c:pt>
                <c:pt idx="57615">
                  <c:v>1.5473859093617651E-5</c:v>
                </c:pt>
                <c:pt idx="57616">
                  <c:v>1.546688690723386E-5</c:v>
                </c:pt>
                <c:pt idx="57617">
                  <c:v>1.5459947462659329E-5</c:v>
                </c:pt>
                <c:pt idx="57618">
                  <c:v>1.5452988009201359E-5</c:v>
                </c:pt>
                <c:pt idx="57619">
                  <c:v>1.544623228255659E-5</c:v>
                </c:pt>
                <c:pt idx="57620">
                  <c:v>1.5439192793564871E-5</c:v>
                </c:pt>
                <c:pt idx="57621">
                  <c:v>1.543224971101154E-5</c:v>
                </c:pt>
                <c:pt idx="57622">
                  <c:v>1.5425397577928379E-5</c:v>
                </c:pt>
                <c:pt idx="57623">
                  <c:v>1.5418690963997509E-5</c:v>
                </c:pt>
                <c:pt idx="57624">
                  <c:v>1.5411804270115681E-5</c:v>
                </c:pt>
                <c:pt idx="57625">
                  <c:v>1.540483026474249E-5</c:v>
                </c:pt>
                <c:pt idx="57626">
                  <c:v>1.5397894458146769E-5</c:v>
                </c:pt>
                <c:pt idx="57627">
                  <c:v>1.5391031411127191E-5</c:v>
                </c:pt>
                <c:pt idx="57628">
                  <c:v>1.5384051948785778E-5</c:v>
                </c:pt>
                <c:pt idx="57629">
                  <c:v>1.537724165245891E-5</c:v>
                </c:pt>
                <c:pt idx="57630">
                  <c:v>1.5370445908047259E-5</c:v>
                </c:pt>
                <c:pt idx="57631">
                  <c:v>1.5363420970970761E-5</c:v>
                </c:pt>
                <c:pt idx="57632">
                  <c:v>1.5356583389802839E-5</c:v>
                </c:pt>
                <c:pt idx="57633">
                  <c:v>1.5349754903581921E-5</c:v>
                </c:pt>
                <c:pt idx="57634">
                  <c:v>1.5343019185820591E-5</c:v>
                </c:pt>
                <c:pt idx="57635">
                  <c:v>1.5335865100496449E-5</c:v>
                </c:pt>
                <c:pt idx="57636">
                  <c:v>1.5329182133427821E-5</c:v>
                </c:pt>
                <c:pt idx="57637">
                  <c:v>1.5322337276302281E-5</c:v>
                </c:pt>
                <c:pt idx="57638">
                  <c:v>1.531535963295028E-5</c:v>
                </c:pt>
                <c:pt idx="57639">
                  <c:v>1.5308540241676379E-5</c:v>
                </c:pt>
                <c:pt idx="57640">
                  <c:v>1.530152985651512E-5</c:v>
                </c:pt>
                <c:pt idx="57641">
                  <c:v>1.5294703189283609E-5</c:v>
                </c:pt>
                <c:pt idx="57642">
                  <c:v>1.5287587302736941E-5</c:v>
                </c:pt>
                <c:pt idx="57643">
                  <c:v>1.5280718798749149E-5</c:v>
                </c:pt>
                <c:pt idx="57644">
                  <c:v>1.5274075849447399E-5</c:v>
                </c:pt>
                <c:pt idx="57645">
                  <c:v>1.5267125490936451E-5</c:v>
                </c:pt>
                <c:pt idx="57646">
                  <c:v>1.5260289728757929E-5</c:v>
                </c:pt>
                <c:pt idx="57647">
                  <c:v>1.525348125142045E-5</c:v>
                </c:pt>
                <c:pt idx="57648">
                  <c:v>1.524639264971483E-5</c:v>
                </c:pt>
                <c:pt idx="57649">
                  <c:v>1.523969967820449E-5</c:v>
                </c:pt>
                <c:pt idx="57650">
                  <c:v>1.523268474556971E-5</c:v>
                </c:pt>
                <c:pt idx="57651">
                  <c:v>1.522601814940572E-5</c:v>
                </c:pt>
                <c:pt idx="57652">
                  <c:v>1.5218783119053111E-5</c:v>
                </c:pt>
                <c:pt idx="57653">
                  <c:v>1.521199646958848E-5</c:v>
                </c:pt>
                <c:pt idx="57654">
                  <c:v>1.520516434538877E-5</c:v>
                </c:pt>
                <c:pt idx="57655">
                  <c:v>1.519826491858112E-5</c:v>
                </c:pt>
                <c:pt idx="57656">
                  <c:v>1.5191496459010519E-5</c:v>
                </c:pt>
                <c:pt idx="57657">
                  <c:v>1.518472436146112E-5</c:v>
                </c:pt>
                <c:pt idx="57658">
                  <c:v>1.517777945991838E-5</c:v>
                </c:pt>
                <c:pt idx="57659">
                  <c:v>1.5170878214121331E-5</c:v>
                </c:pt>
                <c:pt idx="57660">
                  <c:v>1.5163975149334871E-5</c:v>
                </c:pt>
                <c:pt idx="57661">
                  <c:v>1.5157086636463649E-5</c:v>
                </c:pt>
                <c:pt idx="57662">
                  <c:v>1.515033090981888E-5</c:v>
                </c:pt>
                <c:pt idx="57663">
                  <c:v>1.5143421478569509E-5</c:v>
                </c:pt>
                <c:pt idx="57664">
                  <c:v>1.5136516594793649E-5</c:v>
                </c:pt>
                <c:pt idx="57665">
                  <c:v>1.5129682651604531E-5</c:v>
                </c:pt>
                <c:pt idx="57666">
                  <c:v>1.512278959125979E-5</c:v>
                </c:pt>
                <c:pt idx="57667">
                  <c:v>1.511588016001042E-5</c:v>
                </c:pt>
                <c:pt idx="57668">
                  <c:v>1.510891797806835E-5</c:v>
                </c:pt>
                <c:pt idx="57669">
                  <c:v>1.510230413259706E-5</c:v>
                </c:pt>
                <c:pt idx="57670">
                  <c:v>1.5095389244379481E-5</c:v>
                </c:pt>
                <c:pt idx="57671">
                  <c:v>1.508851983089698E-5</c:v>
                </c:pt>
                <c:pt idx="57672">
                  <c:v>1.508162949903635E-5</c:v>
                </c:pt>
                <c:pt idx="57673">
                  <c:v>1.507464003225323E-5</c:v>
                </c:pt>
                <c:pt idx="57674">
                  <c:v>1.506801982031902E-5</c:v>
                </c:pt>
                <c:pt idx="57675">
                  <c:v>1.5060869372973681E-5</c:v>
                </c:pt>
                <c:pt idx="57676">
                  <c:v>1.5054220966703721E-5</c:v>
                </c:pt>
                <c:pt idx="57677">
                  <c:v>1.504736337665236E-5</c:v>
                </c:pt>
                <c:pt idx="57678">
                  <c:v>1.504043484601425E-5</c:v>
                </c:pt>
                <c:pt idx="57679">
                  <c:v>1.503368457633769E-5</c:v>
                </c:pt>
                <c:pt idx="57680">
                  <c:v>1.5026863366074389E-5</c:v>
                </c:pt>
                <c:pt idx="57681">
                  <c:v>1.501993574493099E-5</c:v>
                </c:pt>
                <c:pt idx="57682">
                  <c:v>1.501306087448029E-5</c:v>
                </c:pt>
                <c:pt idx="57683">
                  <c:v>1.5006175090093171E-5</c:v>
                </c:pt>
                <c:pt idx="57684">
                  <c:v>1.499943755334243E-5</c:v>
                </c:pt>
                <c:pt idx="57685">
                  <c:v>1.4992553587944711E-5</c:v>
                </c:pt>
                <c:pt idx="57686">
                  <c:v>1.4985821508162189E-5</c:v>
                </c:pt>
                <c:pt idx="57687">
                  <c:v>1.4978801118559201E-5</c:v>
                </c:pt>
                <c:pt idx="57688">
                  <c:v>1.497174707765225E-5</c:v>
                </c:pt>
                <c:pt idx="57689">
                  <c:v>1.496492586738896E-5</c:v>
                </c:pt>
                <c:pt idx="57690">
                  <c:v>1.495835022069514E-5</c:v>
                </c:pt>
                <c:pt idx="57691">
                  <c:v>1.495129527029349E-5</c:v>
                </c:pt>
                <c:pt idx="57692">
                  <c:v>1.494462048867717E-5</c:v>
                </c:pt>
                <c:pt idx="57693">
                  <c:v>1.493761465098942E-5</c:v>
                </c:pt>
                <c:pt idx="57694">
                  <c:v>1.493089348514332E-5</c:v>
                </c:pt>
                <c:pt idx="57695">
                  <c:v>1.492391857027542E-5</c:v>
                </c:pt>
                <c:pt idx="57696">
                  <c:v>1.491717102908297E-5</c:v>
                </c:pt>
                <c:pt idx="57697">
                  <c:v>1.491036891820841E-5</c:v>
                </c:pt>
                <c:pt idx="57698">
                  <c:v>1.4903438568580901E-5</c:v>
                </c:pt>
                <c:pt idx="57699">
                  <c:v>1.489667283749441E-5</c:v>
                </c:pt>
                <c:pt idx="57700">
                  <c:v>1.488972338847816E-5</c:v>
                </c:pt>
                <c:pt idx="57701">
                  <c:v>1.488304951635655E-5</c:v>
                </c:pt>
                <c:pt idx="57702">
                  <c:v>1.4876122804707849E-5</c:v>
                </c:pt>
                <c:pt idx="57703">
                  <c:v>1.486935070715845E-5</c:v>
                </c:pt>
                <c:pt idx="57704">
                  <c:v>1.486263681726996E-5</c:v>
                </c:pt>
                <c:pt idx="57705">
                  <c:v>1.4855811059533149E-5</c:v>
                </c:pt>
                <c:pt idx="57706">
                  <c:v>1.484905442339368E-5</c:v>
                </c:pt>
                <c:pt idx="57707">
                  <c:v>1.484219683334231E-5</c:v>
                </c:pt>
                <c:pt idx="57708">
                  <c:v>1.4835383808531329E-5</c:v>
                </c:pt>
                <c:pt idx="57709">
                  <c:v>1.482860261603491E-5</c:v>
                </c:pt>
                <c:pt idx="57710">
                  <c:v>1.4821900549577551E-5</c:v>
                </c:pt>
                <c:pt idx="57711">
                  <c:v>1.481540130043868E-5</c:v>
                </c:pt>
                <c:pt idx="57712">
                  <c:v>1.4808575542701871E-5</c:v>
                </c:pt>
                <c:pt idx="57713">
                  <c:v>1.4801928955421321E-5</c:v>
                </c:pt>
                <c:pt idx="57714">
                  <c:v>1.4795270544709639E-5</c:v>
                </c:pt>
                <c:pt idx="57715">
                  <c:v>1.4788523003517179E-5</c:v>
                </c:pt>
                <c:pt idx="57716">
                  <c:v>1.478177000535652E-5</c:v>
                </c:pt>
                <c:pt idx="57717">
                  <c:v>1.477515888836933E-5</c:v>
                </c:pt>
                <c:pt idx="57718">
                  <c:v>1.476851502957288E-5</c:v>
                </c:pt>
                <c:pt idx="57719">
                  <c:v>1.4761919373995619E-5</c:v>
                </c:pt>
                <c:pt idx="57720">
                  <c:v>1.475512090109987E-5</c:v>
                </c:pt>
                <c:pt idx="57721">
                  <c:v>1.4748465218872299E-5</c:v>
                </c:pt>
                <c:pt idx="57722">
                  <c:v>1.4741687664354691E-5</c:v>
                </c:pt>
                <c:pt idx="57723">
                  <c:v>1.473501833970658E-5</c:v>
                </c:pt>
                <c:pt idx="57724">
                  <c:v>1.4728291716892271E-5</c:v>
                </c:pt>
                <c:pt idx="57725">
                  <c:v>1.472165604354814E-5</c:v>
                </c:pt>
                <c:pt idx="57726">
                  <c:v>1.471502400818281E-5</c:v>
                </c:pt>
                <c:pt idx="57727">
                  <c:v>1.470828556193737E-5</c:v>
                </c:pt>
                <c:pt idx="57728">
                  <c:v>1.47016808114131E-5</c:v>
                </c:pt>
                <c:pt idx="57729">
                  <c:v>1.4695126083097421E-5</c:v>
                </c:pt>
                <c:pt idx="57730">
                  <c:v>1.468834761908511E-5</c:v>
                </c:pt>
                <c:pt idx="57731">
                  <c:v>1.468180744268466E-5</c:v>
                </c:pt>
                <c:pt idx="57732">
                  <c:v>1.467504625907168E-5</c:v>
                </c:pt>
                <c:pt idx="57733">
                  <c:v>1.466841786168516E-5</c:v>
                </c:pt>
                <c:pt idx="57734">
                  <c:v>1.466168123442912E-5</c:v>
                </c:pt>
                <c:pt idx="57735">
                  <c:v>1.46550519275479E-5</c:v>
                </c:pt>
                <c:pt idx="57736">
                  <c:v>1.4648437172581911E-5</c:v>
                </c:pt>
                <c:pt idx="57737">
                  <c:v>1.464166962250602E-5</c:v>
                </c:pt>
                <c:pt idx="57738">
                  <c:v>1.4634999388363211E-5</c:v>
                </c:pt>
                <c:pt idx="57739">
                  <c:v>1.46284291986376E-5</c:v>
                </c:pt>
                <c:pt idx="57740">
                  <c:v>1.462182262912393E-5</c:v>
                </c:pt>
                <c:pt idx="57741">
                  <c:v>1.4615173313359259E-5</c:v>
                </c:pt>
                <c:pt idx="57742">
                  <c:v>1.4608255696657579E-5</c:v>
                </c:pt>
                <c:pt idx="57743">
                  <c:v>1.4601760994992221E-5</c:v>
                </c:pt>
                <c:pt idx="57744">
                  <c:v>1.4595127140637491E-5</c:v>
                </c:pt>
                <c:pt idx="57745">
                  <c:v>1.458842962165363E-5</c:v>
                </c:pt>
                <c:pt idx="57746">
                  <c:v>1.4581793038814789E-5</c:v>
                </c:pt>
                <c:pt idx="57747">
                  <c:v>1.4575043678632941E-5</c:v>
                </c:pt>
                <c:pt idx="57748">
                  <c:v>1.4568397091352381E-5</c:v>
                </c:pt>
                <c:pt idx="57749">
                  <c:v>1.456183053960558E-5</c:v>
                </c:pt>
                <c:pt idx="57750">
                  <c:v>1.455511028325418E-5</c:v>
                </c:pt>
                <c:pt idx="57751">
                  <c:v>1.454840548831271E-5</c:v>
                </c:pt>
                <c:pt idx="57752">
                  <c:v>1.454174434911693E-5</c:v>
                </c:pt>
                <c:pt idx="57753">
                  <c:v>1.453505501558539E-5</c:v>
                </c:pt>
                <c:pt idx="57754">
                  <c:v>1.4528601241181599E-5</c:v>
                </c:pt>
                <c:pt idx="57755">
                  <c:v>1.452171727578389E-5</c:v>
                </c:pt>
                <c:pt idx="57756">
                  <c:v>1.4515188922814559E-5</c:v>
                </c:pt>
                <c:pt idx="57757">
                  <c:v>1.4508501408272419E-5</c:v>
                </c:pt>
                <c:pt idx="57758">
                  <c:v>1.450182571716141E-5</c:v>
                </c:pt>
                <c:pt idx="57759">
                  <c:v>1.44951518450398E-5</c:v>
                </c:pt>
                <c:pt idx="57760">
                  <c:v>1.448828788852552E-5</c:v>
                </c:pt>
                <c:pt idx="57761">
                  <c:v>1.448180228180718E-5</c:v>
                </c:pt>
                <c:pt idx="57762">
                  <c:v>1.4475248462986199E-5</c:v>
                </c:pt>
                <c:pt idx="57763">
                  <c:v>1.4468568224401681E-5</c:v>
                </c:pt>
                <c:pt idx="57764">
                  <c:v>1.446177611796884E-5</c:v>
                </c:pt>
                <c:pt idx="57765">
                  <c:v>1.4455133168667089E-5</c:v>
                </c:pt>
                <c:pt idx="57766">
                  <c:v>1.4448582987824921E-5</c:v>
                </c:pt>
                <c:pt idx="57767">
                  <c:v>1.444184181309538E-5</c:v>
                </c:pt>
                <c:pt idx="57768">
                  <c:v>1.443508517695591E-5</c:v>
                </c:pt>
                <c:pt idx="57769">
                  <c:v>1.442845041310648E-5</c:v>
                </c:pt>
                <c:pt idx="57770">
                  <c:v>1.442173379473388E-5</c:v>
                </c:pt>
                <c:pt idx="57771">
                  <c:v>1.441522545064799E-5</c:v>
                </c:pt>
                <c:pt idx="57772">
                  <c:v>1.440844880562508E-5</c:v>
                </c:pt>
                <c:pt idx="57773">
                  <c:v>1.44017858474399E-5</c:v>
                </c:pt>
                <c:pt idx="57774">
                  <c:v>1.439492643839912E-5</c:v>
                </c:pt>
                <c:pt idx="57775">
                  <c:v>1.438833805877948E-5</c:v>
                </c:pt>
                <c:pt idx="57776">
                  <c:v>1.4381766959559171E-5</c:v>
                </c:pt>
                <c:pt idx="57777">
                  <c:v>1.437525952496799E-5</c:v>
                </c:pt>
                <c:pt idx="57778">
                  <c:v>1.436856746295234E-5</c:v>
                </c:pt>
                <c:pt idx="57779">
                  <c:v>1.4361628018377809E-5</c:v>
                </c:pt>
                <c:pt idx="57780">
                  <c:v>1.435517333447933E-5</c:v>
                </c:pt>
                <c:pt idx="57781">
                  <c:v>1.434848218195839E-5</c:v>
                </c:pt>
                <c:pt idx="57782">
                  <c:v>1.4341899259306959E-5</c:v>
                </c:pt>
                <c:pt idx="57783">
                  <c:v>1.433495708624832E-5</c:v>
                </c:pt>
                <c:pt idx="57784">
                  <c:v>1.432809767720755E-5</c:v>
                </c:pt>
                <c:pt idx="57785">
                  <c:v>1.432170392945409E-5</c:v>
                </c:pt>
                <c:pt idx="57786">
                  <c:v>1.431517102901125E-5</c:v>
                </c:pt>
                <c:pt idx="57787">
                  <c:v>1.430832799087511E-5</c:v>
                </c:pt>
                <c:pt idx="57788">
                  <c:v>1.430149222869659E-5</c:v>
                </c:pt>
                <c:pt idx="57789">
                  <c:v>1.429511667083716E-5</c:v>
                </c:pt>
                <c:pt idx="57790">
                  <c:v>1.4288319107436109E-5</c:v>
                </c:pt>
                <c:pt idx="57791">
                  <c:v>1.428163432137808E-5</c:v>
                </c:pt>
                <c:pt idx="57792">
                  <c:v>1.427495408279356E-5</c:v>
                </c:pt>
                <c:pt idx="57793">
                  <c:v>1.4268231097958051E-5</c:v>
                </c:pt>
                <c:pt idx="57794">
                  <c:v>1.4261497199186121E-5</c:v>
                </c:pt>
                <c:pt idx="57795">
                  <c:v>1.4255007044994271E-5</c:v>
                </c:pt>
                <c:pt idx="57796">
                  <c:v>1.424808669980848E-5</c:v>
                </c:pt>
                <c:pt idx="57797">
                  <c:v>1.424139099981403E-5</c:v>
                </c:pt>
                <c:pt idx="57798">
                  <c:v>1.4234867194318209E-5</c:v>
                </c:pt>
                <c:pt idx="57799">
                  <c:v>1.42279850479099E-5</c:v>
                </c:pt>
                <c:pt idx="57800">
                  <c:v>1.4221443962014749E-5</c:v>
                </c:pt>
                <c:pt idx="57801">
                  <c:v>1.4214939255907669E-5</c:v>
                </c:pt>
                <c:pt idx="57802">
                  <c:v>1.420799981133314E-5</c:v>
                </c:pt>
                <c:pt idx="57803">
                  <c:v>1.42013614095049E-5</c:v>
                </c:pt>
                <c:pt idx="57804">
                  <c:v>1.419478940078989E-5</c:v>
                </c:pt>
                <c:pt idx="57805">
                  <c:v>1.4188007298798769E-5</c:v>
                </c:pt>
                <c:pt idx="57806">
                  <c:v>1.41813534355606E-5</c:v>
                </c:pt>
                <c:pt idx="57807">
                  <c:v>1.4174528587318489E-5</c:v>
                </c:pt>
                <c:pt idx="57808">
                  <c:v>1.4167980225465729E-5</c:v>
                </c:pt>
                <c:pt idx="57809">
                  <c:v>1.416126633557724E-5</c:v>
                </c:pt>
                <c:pt idx="57810">
                  <c:v>1.415461611031787E-5</c:v>
                </c:pt>
                <c:pt idx="57811">
                  <c:v>1.4147891306492971E-5</c:v>
                </c:pt>
                <c:pt idx="57812">
                  <c:v>1.4141284736979291E-5</c:v>
                </c:pt>
                <c:pt idx="57813">
                  <c:v>1.413437439623522E-5</c:v>
                </c:pt>
                <c:pt idx="57814">
                  <c:v>1.4127879694569859E-5</c:v>
                </c:pt>
                <c:pt idx="57815">
                  <c:v>1.412116671417607E-5</c:v>
                </c:pt>
                <c:pt idx="57816">
                  <c:v>1.411450284649618E-5</c:v>
                </c:pt>
                <c:pt idx="57817">
                  <c:v>1.410792719980236E-5</c:v>
                </c:pt>
                <c:pt idx="57818">
                  <c:v>1.410107870469801E-5</c:v>
                </c:pt>
                <c:pt idx="57819">
                  <c:v>1.409443393640686E-5</c:v>
                </c:pt>
                <c:pt idx="57820">
                  <c:v>1.408783191436669E-5</c:v>
                </c:pt>
                <c:pt idx="57821">
                  <c:v>1.408093885402195E-5</c:v>
                </c:pt>
                <c:pt idx="57822">
                  <c:v>1.407430590916192E-5</c:v>
                </c:pt>
                <c:pt idx="57823">
                  <c:v>1.406762930855621E-5</c:v>
                </c:pt>
                <c:pt idx="57824">
                  <c:v>1.40609581649187E-5</c:v>
                </c:pt>
                <c:pt idx="57825">
                  <c:v>1.405427792633418E-5</c:v>
                </c:pt>
                <c:pt idx="57826">
                  <c:v>1.404767408530461E-5</c:v>
                </c:pt>
                <c:pt idx="57827">
                  <c:v>1.404081194777973E-5</c:v>
                </c:pt>
                <c:pt idx="57828">
                  <c:v>1.403415171807865E-5</c:v>
                </c:pt>
                <c:pt idx="57829">
                  <c:v>1.40273568831617E-5</c:v>
                </c:pt>
                <c:pt idx="57830">
                  <c:v>1.402102952852147E-5</c:v>
                </c:pt>
                <c:pt idx="57831">
                  <c:v>1.4014199223311151E-5</c:v>
                </c:pt>
                <c:pt idx="57832">
                  <c:v>1.400748988089617E-5</c:v>
                </c:pt>
                <c:pt idx="57833">
                  <c:v>1.4000906048750039E-5</c:v>
                </c:pt>
                <c:pt idx="57834">
                  <c:v>1.3994147593621159E-5</c:v>
                </c:pt>
                <c:pt idx="57835">
                  <c:v>1.3987325473863169E-5</c:v>
                </c:pt>
                <c:pt idx="57836">
                  <c:v>1.3980847143102441E-5</c:v>
                </c:pt>
                <c:pt idx="57837">
                  <c:v>1.397404048475437E-5</c:v>
                </c:pt>
                <c:pt idx="57838">
                  <c:v>1.396727748215199E-5</c:v>
                </c:pt>
                <c:pt idx="57839">
                  <c:v>1.396081006532768E-5</c:v>
                </c:pt>
                <c:pt idx="57840">
                  <c:v>1.3953972484159751E-5</c:v>
                </c:pt>
                <c:pt idx="57841">
                  <c:v>1.3947384104540109E-5</c:v>
                </c:pt>
                <c:pt idx="57842">
                  <c:v>1.3940468306827819E-5</c:v>
                </c:pt>
                <c:pt idx="57843">
                  <c:v>1.393380807712674E-5</c:v>
                </c:pt>
                <c:pt idx="57844">
                  <c:v>1.3927286090620329E-5</c:v>
                </c:pt>
                <c:pt idx="57845">
                  <c:v>1.3920311175752429E-5</c:v>
                </c:pt>
                <c:pt idx="57846">
                  <c:v>1.391382284054998E-5</c:v>
                </c:pt>
                <c:pt idx="57847">
                  <c:v>1.390717807225883E-5</c:v>
                </c:pt>
                <c:pt idx="57848">
                  <c:v>1.3900452358939219E-5</c:v>
                </c:pt>
                <c:pt idx="57849">
                  <c:v>1.389381304761628E-5</c:v>
                </c:pt>
                <c:pt idx="57850">
                  <c:v>1.388712371408474E-5</c:v>
                </c:pt>
                <c:pt idx="57851">
                  <c:v>1.3880322512704881E-5</c:v>
                </c:pt>
                <c:pt idx="57852">
                  <c:v>1.387368229188723E-5</c:v>
                </c:pt>
                <c:pt idx="57853">
                  <c:v>1.386697840644047E-5</c:v>
                </c:pt>
                <c:pt idx="57854">
                  <c:v>1.3860251783626151E-5</c:v>
                </c:pt>
                <c:pt idx="57855">
                  <c:v>1.385357973049395E-5</c:v>
                </c:pt>
                <c:pt idx="57856">
                  <c:v>1.384700863127364E-5</c:v>
                </c:pt>
                <c:pt idx="57857">
                  <c:v>1.384003371640574E-5</c:v>
                </c:pt>
                <c:pt idx="57858">
                  <c:v>1.383358357998077E-5</c:v>
                </c:pt>
                <c:pt idx="57859">
                  <c:v>1.382694972562604E-5</c:v>
                </c:pt>
                <c:pt idx="57860">
                  <c:v>1.3820198546454779E-5</c:v>
                </c:pt>
                <c:pt idx="57861">
                  <c:v>1.381351103191264E-5</c:v>
                </c:pt>
                <c:pt idx="57862">
                  <c:v>1.380689809593605E-5</c:v>
                </c:pt>
                <c:pt idx="57863">
                  <c:v>1.380029061692767E-5</c:v>
                </c:pt>
                <c:pt idx="57864">
                  <c:v>1.379351579089416E-5</c:v>
                </c:pt>
                <c:pt idx="57865">
                  <c:v>1.378676915919641E-5</c:v>
                </c:pt>
                <c:pt idx="57866">
                  <c:v>1.3780184417555569E-5</c:v>
                </c:pt>
                <c:pt idx="57867">
                  <c:v>1.377349781250814E-5</c:v>
                </c:pt>
                <c:pt idx="57868">
                  <c:v>1.376682575937593E-5</c:v>
                </c:pt>
                <c:pt idx="57869">
                  <c:v>1.3760082765656991E-5</c:v>
                </c:pt>
                <c:pt idx="57870">
                  <c:v>1.375357078359229E-5</c:v>
                </c:pt>
                <c:pt idx="57871">
                  <c:v>1.374672683596145E-5</c:v>
                </c:pt>
                <c:pt idx="57872">
                  <c:v>1.374016301269876E-5</c:v>
                </c:pt>
                <c:pt idx="57873">
                  <c:v>1.373344639432617E-5</c:v>
                </c:pt>
                <c:pt idx="57874">
                  <c:v>1.372671431454364E-5</c:v>
                </c:pt>
                <c:pt idx="57875">
                  <c:v>1.3720172319153789E-5</c:v>
                </c:pt>
                <c:pt idx="57876">
                  <c:v>1.371360121993348E-5</c:v>
                </c:pt>
                <c:pt idx="57877">
                  <c:v>1.370665449940134E-5</c:v>
                </c:pt>
                <c:pt idx="57878">
                  <c:v>1.370020891044987E-5</c:v>
                </c:pt>
                <c:pt idx="57879">
                  <c:v>1.3693365872313731E-5</c:v>
                </c:pt>
                <c:pt idx="57880">
                  <c:v>1.3686644706467631E-5</c:v>
                </c:pt>
                <c:pt idx="57881">
                  <c:v>1.3680044503416869E-5</c:v>
                </c:pt>
                <c:pt idx="57882">
                  <c:v>1.367331788060255E-5</c:v>
                </c:pt>
                <c:pt idx="57883">
                  <c:v>1.3666831364389511E-5</c:v>
                </c:pt>
                <c:pt idx="57884">
                  <c:v>1.3659999240189791E-5</c:v>
                </c:pt>
                <c:pt idx="57885">
                  <c:v>1.365339085168671E-5</c:v>
                </c:pt>
                <c:pt idx="57886">
                  <c:v>1.364677245874191E-5</c:v>
                </c:pt>
                <c:pt idx="57887">
                  <c:v>1.3639998542203101E-5</c:v>
                </c:pt>
                <c:pt idx="57888">
                  <c:v>1.363350111205364E-5</c:v>
                </c:pt>
                <c:pt idx="57889">
                  <c:v>1.36267117341049E-5</c:v>
                </c:pt>
                <c:pt idx="57890">
                  <c:v>1.362007969873957E-5</c:v>
                </c:pt>
                <c:pt idx="57891">
                  <c:v>1.361354679829674E-5</c:v>
                </c:pt>
                <c:pt idx="57892">
                  <c:v>1.360682472295593E-5</c:v>
                </c:pt>
                <c:pt idx="57893">
                  <c:v>1.360010537609924E-5</c:v>
                </c:pt>
                <c:pt idx="57894">
                  <c:v>1.3593454241345169E-5</c:v>
                </c:pt>
                <c:pt idx="57895">
                  <c:v>1.358687222818844E-5</c:v>
                </c:pt>
                <c:pt idx="57896">
                  <c:v>1.3580189261119809E-5</c:v>
                </c:pt>
                <c:pt idx="57897">
                  <c:v>1.357358814857434E-5</c:v>
                </c:pt>
                <c:pt idx="57898">
                  <c:v>1.3566851521318309E-5</c:v>
                </c:pt>
                <c:pt idx="57899">
                  <c:v>1.356032498733839E-5</c:v>
                </c:pt>
                <c:pt idx="57900">
                  <c:v>1.355360654997639E-5</c:v>
                </c:pt>
                <c:pt idx="57901">
                  <c:v>1.3546991795010401E-5</c:v>
                </c:pt>
                <c:pt idx="57902">
                  <c:v>1.3540371583076191E-5</c:v>
                </c:pt>
                <c:pt idx="57903">
                  <c:v>1.3533697710954581E-5</c:v>
                </c:pt>
                <c:pt idx="57904">
                  <c:v>1.352695653622504E-5</c:v>
                </c:pt>
                <c:pt idx="57905">
                  <c:v>1.3520516404241791E-5</c:v>
                </c:pt>
                <c:pt idx="57906">
                  <c:v>1.351373248326126E-5</c:v>
                </c:pt>
                <c:pt idx="57907">
                  <c:v>1.350699767499464E-5</c:v>
                </c:pt>
                <c:pt idx="57908">
                  <c:v>1.350050752080278E-5</c:v>
                </c:pt>
                <c:pt idx="57909">
                  <c:v>1.349386548099574E-5</c:v>
                </c:pt>
                <c:pt idx="57910">
                  <c:v>1.348709793091984E-5</c:v>
                </c:pt>
                <c:pt idx="57911">
                  <c:v>1.3480634152074339E-5</c:v>
                </c:pt>
                <c:pt idx="57912">
                  <c:v>1.347385114058852E-5</c:v>
                </c:pt>
                <c:pt idx="57913">
                  <c:v>1.346726185147418E-5</c:v>
                </c:pt>
                <c:pt idx="57914">
                  <c:v>1.3460659829434011E-5</c:v>
                </c:pt>
                <c:pt idx="57915">
                  <c:v>1.345403325103689E-5</c:v>
                </c:pt>
                <c:pt idx="57916">
                  <c:v>1.344759039056953E-5</c:v>
                </c:pt>
                <c:pt idx="57917">
                  <c:v>1.344081556453602E-5</c:v>
                </c:pt>
                <c:pt idx="57918">
                  <c:v>1.343426083622035E-5</c:v>
                </c:pt>
                <c:pt idx="57919">
                  <c:v>1.3427539670374239E-5</c:v>
                </c:pt>
                <c:pt idx="57920">
                  <c:v>1.3420917639450641E-5</c:v>
                </c:pt>
                <c:pt idx="57921">
                  <c:v>1.341426377621247E-5</c:v>
                </c:pt>
                <c:pt idx="57922">
                  <c:v>1.340744802291738E-5</c:v>
                </c:pt>
                <c:pt idx="57923">
                  <c:v>1.340104063274339E-5</c:v>
                </c:pt>
                <c:pt idx="57924">
                  <c:v>1.3394454072113151E-5</c:v>
                </c:pt>
                <c:pt idx="57925">
                  <c:v>1.3387782018980939E-5</c:v>
                </c:pt>
                <c:pt idx="57926">
                  <c:v>1.3381206372287119E-5</c:v>
                </c:pt>
                <c:pt idx="57927">
                  <c:v>1.337471894657938E-5</c:v>
                </c:pt>
                <c:pt idx="57928">
                  <c:v>1.3368123291002121E-5</c:v>
                </c:pt>
                <c:pt idx="57929">
                  <c:v>1.3361217497731561E-5</c:v>
                </c:pt>
                <c:pt idx="57930">
                  <c:v>1.3354926522879401E-5</c:v>
                </c:pt>
                <c:pt idx="57931">
                  <c:v>1.334818989562336E-5</c:v>
                </c:pt>
                <c:pt idx="57932">
                  <c:v>1.334160151600372E-5</c:v>
                </c:pt>
                <c:pt idx="57933">
                  <c:v>1.333495038124966E-5</c:v>
                </c:pt>
                <c:pt idx="57934">
                  <c:v>1.332824649580289E-5</c:v>
                </c:pt>
                <c:pt idx="57935">
                  <c:v>1.3321716323844161E-5</c:v>
                </c:pt>
                <c:pt idx="57936">
                  <c:v>1.331524708803045E-5</c:v>
                </c:pt>
                <c:pt idx="57937">
                  <c:v>1.33085568450042E-5</c:v>
                </c:pt>
                <c:pt idx="57938">
                  <c:v>1.3301990293257401E-5</c:v>
                </c:pt>
                <c:pt idx="57939">
                  <c:v>1.3295471035235099E-5</c:v>
                </c:pt>
                <c:pt idx="57940">
                  <c:v>1.328894268226577E-5</c:v>
                </c:pt>
                <c:pt idx="57941">
                  <c:v>1.328229609498521E-5</c:v>
                </c:pt>
                <c:pt idx="57942">
                  <c:v>1.3275689525471529E-5</c:v>
                </c:pt>
                <c:pt idx="57943">
                  <c:v>1.3268995644466489E-5</c:v>
                </c:pt>
                <c:pt idx="57944">
                  <c:v>1.3262434549687899E-5</c:v>
                </c:pt>
                <c:pt idx="57945">
                  <c:v>1.325600442214636E-5</c:v>
                </c:pt>
                <c:pt idx="57946">
                  <c:v>1.324934419244528E-5</c:v>
                </c:pt>
                <c:pt idx="57947">
                  <c:v>1.324275763181504E-5</c:v>
                </c:pt>
                <c:pt idx="57948">
                  <c:v>1.3236198356025851E-5</c:v>
                </c:pt>
                <c:pt idx="57949">
                  <c:v>1.322964817518368E-5</c:v>
                </c:pt>
                <c:pt idx="57950">
                  <c:v>1.322315802099183E-5</c:v>
                </c:pt>
                <c:pt idx="57951">
                  <c:v>1.3216515071690079E-5</c:v>
                </c:pt>
                <c:pt idx="57952">
                  <c:v>1.320996034337441E-5</c:v>
                </c:pt>
                <c:pt idx="57953">
                  <c:v>1.3203321941546159E-5</c:v>
                </c:pt>
                <c:pt idx="57954">
                  <c:v>1.319680723099736E-5</c:v>
                </c:pt>
                <c:pt idx="57955">
                  <c:v>1.319034618063597E-5</c:v>
                </c:pt>
                <c:pt idx="57956">
                  <c:v>1.318368413194548E-5</c:v>
                </c:pt>
                <c:pt idx="57957">
                  <c:v>1.3177059372537769E-5</c:v>
                </c:pt>
                <c:pt idx="57958">
                  <c:v>1.3170664715289601E-5</c:v>
                </c:pt>
                <c:pt idx="57959">
                  <c:v>1.316395628236933E-5</c:v>
                </c:pt>
                <c:pt idx="57960">
                  <c:v>1.315755253017414E-5</c:v>
                </c:pt>
                <c:pt idx="57961">
                  <c:v>1.3150896847946569E-5</c:v>
                </c:pt>
                <c:pt idx="57962">
                  <c:v>1.3144516742613631E-5</c:v>
                </c:pt>
                <c:pt idx="57963">
                  <c:v>1.3137899259163531E-5</c:v>
                </c:pt>
                <c:pt idx="57964">
                  <c:v>1.313132815994322E-5</c:v>
                </c:pt>
                <c:pt idx="57965">
                  <c:v>1.312478161707986E-5</c:v>
                </c:pt>
                <c:pt idx="57966">
                  <c:v>1.311838150286349E-5</c:v>
                </c:pt>
                <c:pt idx="57967">
                  <c:v>1.3111707630741881E-5</c:v>
                </c:pt>
                <c:pt idx="57968">
                  <c:v>1.310519473918248E-5</c:v>
                </c:pt>
                <c:pt idx="57969">
                  <c:v>1.3098799172439611E-5</c:v>
                </c:pt>
                <c:pt idx="57970">
                  <c:v>1.3092335393594111E-5</c:v>
                </c:pt>
                <c:pt idx="57971">
                  <c:v>1.3085606042295689E-5</c:v>
                </c:pt>
                <c:pt idx="57972">
                  <c:v>1.3079084055789281E-5</c:v>
                </c:pt>
                <c:pt idx="57973">
                  <c:v>1.3072650290268941E-5</c:v>
                </c:pt>
                <c:pt idx="57974">
                  <c:v>1.306622289121151E-5</c:v>
                </c:pt>
                <c:pt idx="57975">
                  <c:v>1.305963814957067E-5</c:v>
                </c:pt>
                <c:pt idx="57976">
                  <c:v>1.3053178008703981E-5</c:v>
                </c:pt>
                <c:pt idx="57977">
                  <c:v>1.304675060964655E-5</c:v>
                </c:pt>
                <c:pt idx="57978">
                  <c:v>1.3040054000157401E-5</c:v>
                </c:pt>
                <c:pt idx="57979">
                  <c:v>1.3033548384555621E-5</c:v>
                </c:pt>
                <c:pt idx="57980">
                  <c:v>1.3027130080445201E-5</c:v>
                </c:pt>
                <c:pt idx="57981">
                  <c:v>1.302069540543016E-5</c:v>
                </c:pt>
                <c:pt idx="57982">
                  <c:v>1.301432894251775E-5</c:v>
                </c:pt>
                <c:pt idx="57983">
                  <c:v>1.3007675079279579E-5</c:v>
                </c:pt>
                <c:pt idx="57984">
                  <c:v>1.3001327715755909E-5</c:v>
                </c:pt>
                <c:pt idx="57985">
                  <c:v>1.29945556182065E-5</c:v>
                </c:pt>
                <c:pt idx="57986">
                  <c:v>1.2988200069230521E-5</c:v>
                </c:pt>
                <c:pt idx="57987">
                  <c:v>1.298174538533203E-5</c:v>
                </c:pt>
                <c:pt idx="57988">
                  <c:v>1.2975465324416289E-5</c:v>
                </c:pt>
                <c:pt idx="57989">
                  <c:v>1.296888149227016E-5</c:v>
                </c:pt>
                <c:pt idx="57990">
                  <c:v>1.2962242180947209E-5</c:v>
                </c:pt>
                <c:pt idx="57991">
                  <c:v>1.295585661864607E-5</c:v>
                </c:pt>
                <c:pt idx="57992">
                  <c:v>1.294928188144695E-5</c:v>
                </c:pt>
                <c:pt idx="57993">
                  <c:v>1.2943023648404051E-5</c:v>
                </c:pt>
                <c:pt idx="57994">
                  <c:v>1.2936390703544021E-5</c:v>
                </c:pt>
                <c:pt idx="57995">
                  <c:v>1.2930043340020351E-5</c:v>
                </c:pt>
                <c:pt idx="57996">
                  <c:v>1.29236050270265E-5</c:v>
                </c:pt>
                <c:pt idx="57997">
                  <c:v>1.2916980267618779E-5</c:v>
                </c:pt>
                <c:pt idx="57998">
                  <c:v>1.291063563257921E-5</c:v>
                </c:pt>
                <c:pt idx="57999">
                  <c:v>1.2904181858175431E-5</c:v>
                </c:pt>
                <c:pt idx="58000">
                  <c:v>1.289775900659151E-5</c:v>
                </c:pt>
                <c:pt idx="58001">
                  <c:v>1.289129522774601E-5</c:v>
                </c:pt>
                <c:pt idx="58002">
                  <c:v>1.288493240281241E-5</c:v>
                </c:pt>
                <c:pt idx="58003">
                  <c:v>1.28785122797126E-5</c:v>
                </c:pt>
                <c:pt idx="58004">
                  <c:v>1.2872115803475029E-5</c:v>
                </c:pt>
                <c:pt idx="58005">
                  <c:v>1.2865735698142091E-5</c:v>
                </c:pt>
                <c:pt idx="58006">
                  <c:v>1.28592273540562E-5</c:v>
                </c:pt>
                <c:pt idx="58007">
                  <c:v>1.2852869986090811E-5</c:v>
                </c:pt>
                <c:pt idx="58008">
                  <c:v>1.284642985410756E-5</c:v>
                </c:pt>
                <c:pt idx="58009">
                  <c:v>1.284012523683487E-5</c:v>
                </c:pt>
                <c:pt idx="58010">
                  <c:v>1.283356232306687E-5</c:v>
                </c:pt>
                <c:pt idx="58011">
                  <c:v>1.2827121281588921E-5</c:v>
                </c:pt>
                <c:pt idx="58012">
                  <c:v>1.282072662434075E-5</c:v>
                </c:pt>
                <c:pt idx="58013">
                  <c:v>1.2814214642276059E-5</c:v>
                </c:pt>
                <c:pt idx="58014">
                  <c:v>1.2807991879526531E-5</c:v>
                </c:pt>
                <c:pt idx="58015">
                  <c:v>1.2801759112335279E-5</c:v>
                </c:pt>
                <c:pt idx="58016">
                  <c:v>1.279524440178648E-5</c:v>
                </c:pt>
                <c:pt idx="58017">
                  <c:v>1.2788918866135651E-5</c:v>
                </c:pt>
                <c:pt idx="58018">
                  <c:v>1.2782427802449091E-5</c:v>
                </c:pt>
                <c:pt idx="58019">
                  <c:v>1.277620413020486E-5</c:v>
                </c:pt>
                <c:pt idx="58020">
                  <c:v>1.276968669117196E-5</c:v>
                </c:pt>
                <c:pt idx="58021">
                  <c:v>1.276348211831646E-5</c:v>
                </c:pt>
                <c:pt idx="58022">
                  <c:v>1.275713293580338E-5</c:v>
                </c:pt>
                <c:pt idx="58023">
                  <c:v>1.275076829188038E-5</c:v>
                </c:pt>
                <c:pt idx="58024">
                  <c:v>1.274440455745207E-5</c:v>
                </c:pt>
                <c:pt idx="58025">
                  <c:v>1.273815723834559E-5</c:v>
                </c:pt>
                <c:pt idx="58026">
                  <c:v>1.2731701644952411E-5</c:v>
                </c:pt>
                <c:pt idx="58027">
                  <c:v>1.2725253327516841E-5</c:v>
                </c:pt>
                <c:pt idx="58028">
                  <c:v>1.271921792067587E-5</c:v>
                </c:pt>
                <c:pt idx="58029">
                  <c:v>1.271270502911648E-5</c:v>
                </c:pt>
                <c:pt idx="58030">
                  <c:v>1.2706352208624591E-5</c:v>
                </c:pt>
                <c:pt idx="58031">
                  <c:v>1.2700019397016151E-5</c:v>
                </c:pt>
                <c:pt idx="58032">
                  <c:v>1.269371114176465E-5</c:v>
                </c:pt>
                <c:pt idx="58033">
                  <c:v>1.268735741177807E-5</c:v>
                </c:pt>
                <c:pt idx="58034">
                  <c:v>1.2681144653470261E-5</c:v>
                </c:pt>
                <c:pt idx="58035">
                  <c:v>1.267476272914791E-5</c:v>
                </c:pt>
                <c:pt idx="58036">
                  <c:v>1.266827257495606E-5</c:v>
                </c:pt>
                <c:pt idx="58037">
                  <c:v>1.26621853269171E-5</c:v>
                </c:pt>
                <c:pt idx="58038">
                  <c:v>1.2655699720198751E-5</c:v>
                </c:pt>
                <c:pt idx="58039">
                  <c:v>1.2649379641516131E-5</c:v>
                </c:pt>
                <c:pt idx="58040">
                  <c:v>1.264326419914141E-5</c:v>
                </c:pt>
                <c:pt idx="58041">
                  <c:v>1.263672220375156E-5</c:v>
                </c:pt>
                <c:pt idx="58042">
                  <c:v>1.263064223167021E-5</c:v>
                </c:pt>
                <c:pt idx="58043">
                  <c:v>1.2624044757103551E-5</c:v>
                </c:pt>
                <c:pt idx="58044">
                  <c:v>1.261780744243879E-5</c:v>
                </c:pt>
                <c:pt idx="58045">
                  <c:v>1.2611361853487321E-5</c:v>
                </c:pt>
                <c:pt idx="58046">
                  <c:v>1.2605200936377511E-5</c:v>
                </c:pt>
                <c:pt idx="58047">
                  <c:v>1.2598869943758469E-5</c:v>
                </c:pt>
                <c:pt idx="58048">
                  <c:v>1.2592663551913569E-5</c:v>
                </c:pt>
                <c:pt idx="58049">
                  <c:v>1.258617612620583E-5</c:v>
                </c:pt>
                <c:pt idx="58050">
                  <c:v>1.257994426850928E-5</c:v>
                </c:pt>
                <c:pt idx="58051">
                  <c:v>1.2573617823363751E-5</c:v>
                </c:pt>
                <c:pt idx="58052">
                  <c:v>1.256729137821821E-5</c:v>
                </c:pt>
                <c:pt idx="58053">
                  <c:v>1.2560967661556789E-5</c:v>
                </c:pt>
                <c:pt idx="58054">
                  <c:v>1.255480674444698E-5</c:v>
                </c:pt>
                <c:pt idx="58055">
                  <c:v>1.254839207831537E-5</c:v>
                </c:pt>
                <c:pt idx="58056">
                  <c:v>1.2542062904685741E-5</c:v>
                </c:pt>
                <c:pt idx="58057">
                  <c:v>1.253580649063224E-5</c:v>
                </c:pt>
                <c:pt idx="58058">
                  <c:v>1.252935635420727E-5</c:v>
                </c:pt>
                <c:pt idx="58059">
                  <c:v>1.252331094292458E-5</c:v>
                </c:pt>
                <c:pt idx="58060">
                  <c:v>1.251687990588835E-5</c:v>
                </c:pt>
                <c:pt idx="58061">
                  <c:v>1.2510424312495159E-5</c:v>
                </c:pt>
                <c:pt idx="58062">
                  <c:v>1.2504247933975419E-5</c:v>
                </c:pt>
                <c:pt idx="58063">
                  <c:v>1.249796059710206E-5</c:v>
                </c:pt>
                <c:pt idx="58064">
                  <c:v>1.2491534107539341E-5</c:v>
                </c:pt>
                <c:pt idx="58065">
                  <c:v>1.248519856744679E-5</c:v>
                </c:pt>
                <c:pt idx="58066">
                  <c:v>1.247881664312445E-5</c:v>
                </c:pt>
                <c:pt idx="58067">
                  <c:v>1.2472722119127869E-5</c:v>
                </c:pt>
                <c:pt idx="58068">
                  <c:v>1.246628380613402E-5</c:v>
                </c:pt>
                <c:pt idx="58069">
                  <c:v>1.246006013388978E-5</c:v>
                </c:pt>
                <c:pt idx="58070">
                  <c:v>1.2453622730390629E-5</c:v>
                </c:pt>
                <c:pt idx="58071">
                  <c:v>1.244740997208282E-5</c:v>
                </c:pt>
                <c:pt idx="58072">
                  <c:v>1.2441249964467721E-5</c:v>
                </c:pt>
                <c:pt idx="58073">
                  <c:v>1.2434777090675199E-5</c:v>
                </c:pt>
                <c:pt idx="58074">
                  <c:v>1.242848247784423E-5</c:v>
                </c:pt>
                <c:pt idx="58075">
                  <c:v>1.242218422703445E-5</c:v>
                </c:pt>
                <c:pt idx="58076">
                  <c:v>1.2415948731359089E-5</c:v>
                </c:pt>
                <c:pt idx="58077">
                  <c:v>1.240968776983209E-5</c:v>
                </c:pt>
                <c:pt idx="58078">
                  <c:v>1.2403367691149469E-5</c:v>
                </c:pt>
                <c:pt idx="58079">
                  <c:v>1.239693756360793E-5</c:v>
                </c:pt>
                <c:pt idx="58080">
                  <c:v>1.239070115843788E-5</c:v>
                </c:pt>
                <c:pt idx="58081">
                  <c:v>1.2384422916511539E-5</c:v>
                </c:pt>
                <c:pt idx="58082">
                  <c:v>1.237803826370509E-5</c:v>
                </c:pt>
                <c:pt idx="58083">
                  <c:v>1.237179367308272E-5</c:v>
                </c:pt>
                <c:pt idx="58084">
                  <c:v>1.2365502698230561E-5</c:v>
                </c:pt>
                <c:pt idx="58085">
                  <c:v>1.235917989106383E-5</c:v>
                </c:pt>
                <c:pt idx="58086">
                  <c:v>1.2353010788501709E-5</c:v>
                </c:pt>
                <c:pt idx="58087">
                  <c:v>1.234668434335617E-5</c:v>
                </c:pt>
                <c:pt idx="58088">
                  <c:v>1.234030787600204E-5</c:v>
                </c:pt>
                <c:pt idx="58089">
                  <c:v>1.2333909580775069E-5</c:v>
                </c:pt>
                <c:pt idx="58090">
                  <c:v>1.23277695820434E-5</c:v>
                </c:pt>
                <c:pt idx="58091">
                  <c:v>1.2321510439505801E-5</c:v>
                </c:pt>
                <c:pt idx="58092">
                  <c:v>1.231516034749802E-5</c:v>
                </c:pt>
                <c:pt idx="58093">
                  <c:v>1.230874022439821E-5</c:v>
                </c:pt>
                <c:pt idx="58094">
                  <c:v>1.230260022566654E-5</c:v>
                </c:pt>
                <c:pt idx="58095">
                  <c:v>1.2296264685573989E-5</c:v>
                </c:pt>
                <c:pt idx="58096">
                  <c:v>1.228990458912449E-5</c:v>
                </c:pt>
                <c:pt idx="58097">
                  <c:v>1.228372821060475E-5</c:v>
                </c:pt>
                <c:pt idx="58098">
                  <c:v>1.2277264431759249E-5</c:v>
                </c:pt>
                <c:pt idx="58099">
                  <c:v>1.2270954357518351E-5</c:v>
                </c:pt>
                <c:pt idx="58100">
                  <c:v>1.226468793902313E-5</c:v>
                </c:pt>
                <c:pt idx="58101">
                  <c:v>1.2258458809810691E-5</c:v>
                </c:pt>
                <c:pt idx="58102">
                  <c:v>1.2252170563442629E-5</c:v>
                </c:pt>
                <c:pt idx="58103">
                  <c:v>1.224601146532223E-5</c:v>
                </c:pt>
                <c:pt idx="58104">
                  <c:v>1.22395831567701E-5</c:v>
                </c:pt>
                <c:pt idx="58105">
                  <c:v>1.2233183952048419E-5</c:v>
                </c:pt>
                <c:pt idx="58106">
                  <c:v>1.2226964827277699E-5</c:v>
                </c:pt>
                <c:pt idx="58107">
                  <c:v>1.222071205120301E-5</c:v>
                </c:pt>
                <c:pt idx="58108">
                  <c:v>1.22144492706866E-5</c:v>
                </c:pt>
                <c:pt idx="58109">
                  <c:v>1.22080873552477E-5</c:v>
                </c:pt>
                <c:pt idx="58110">
                  <c:v>1.2201929166621991E-5</c:v>
                </c:pt>
                <c:pt idx="58111">
                  <c:v>1.21957764349645E-5</c:v>
                </c:pt>
                <c:pt idx="58112">
                  <c:v>1.218922625412233E-5</c:v>
                </c:pt>
                <c:pt idx="58113">
                  <c:v>1.2183111721242311E-5</c:v>
                </c:pt>
                <c:pt idx="58114">
                  <c:v>1.217687258758815E-5</c:v>
                </c:pt>
                <c:pt idx="58115">
                  <c:v>1.217059707414592E-5</c:v>
                </c:pt>
                <c:pt idx="58116">
                  <c:v>1.216433338413481E-5</c:v>
                </c:pt>
                <c:pt idx="58117">
                  <c:v>1.215798329212703E-5</c:v>
                </c:pt>
                <c:pt idx="58118">
                  <c:v>1.2151774171798019E-5</c:v>
                </c:pt>
                <c:pt idx="58119">
                  <c:v>1.2145479558967051E-5</c:v>
                </c:pt>
                <c:pt idx="58120">
                  <c:v>1.2139118553022851E-5</c:v>
                </c:pt>
                <c:pt idx="58121">
                  <c:v>1.213294945046073E-5</c:v>
                </c:pt>
                <c:pt idx="58122">
                  <c:v>1.2126579349569511E-5</c:v>
                </c:pt>
                <c:pt idx="58123">
                  <c:v>1.212019924423657E-5</c:v>
                </c:pt>
                <c:pt idx="58124">
                  <c:v>1.2114141100028061E-5</c:v>
                </c:pt>
                <c:pt idx="58125">
                  <c:v>1.2107891961932181E-5</c:v>
                </c:pt>
                <c:pt idx="58126">
                  <c:v>1.2101505490136329E-5</c:v>
                </c:pt>
                <c:pt idx="58127">
                  <c:v>1.2095370948372869E-5</c:v>
                </c:pt>
                <c:pt idx="58128">
                  <c:v>1.208895719173597E-5</c:v>
                </c:pt>
                <c:pt idx="58129">
                  <c:v>1.208271896757651E-5</c:v>
                </c:pt>
                <c:pt idx="58130">
                  <c:v>1.207647710543824E-5</c:v>
                </c:pt>
                <c:pt idx="58131">
                  <c:v>1.207025889016222E-5</c:v>
                </c:pt>
                <c:pt idx="58132">
                  <c:v>1.2063998838129921E-5</c:v>
                </c:pt>
                <c:pt idx="58133">
                  <c:v>1.2057767889928069E-5</c:v>
                </c:pt>
                <c:pt idx="58134">
                  <c:v>1.205146509164479E-5</c:v>
                </c:pt>
                <c:pt idx="58135">
                  <c:v>1.2045270523231009E-5</c:v>
                </c:pt>
                <c:pt idx="58136">
                  <c:v>1.203901047119871E-5</c:v>
                </c:pt>
                <c:pt idx="58137">
                  <c:v>1.2032801350869701E-5</c:v>
                </c:pt>
                <c:pt idx="58138">
                  <c:v>1.20265904115513E-5</c:v>
                </c:pt>
                <c:pt idx="58139">
                  <c:v>1.2020333997497801E-5</c:v>
                </c:pt>
                <c:pt idx="58140">
                  <c:v>1.201390659844037E-5</c:v>
                </c:pt>
                <c:pt idx="58141">
                  <c:v>1.2007752047793471E-5</c:v>
                </c:pt>
                <c:pt idx="58142">
                  <c:v>1.200174301629886E-5</c:v>
                </c:pt>
                <c:pt idx="58143">
                  <c:v>1.19954029287328E-5</c:v>
                </c:pt>
                <c:pt idx="58144">
                  <c:v>1.198916015709983E-5</c:v>
                </c:pt>
                <c:pt idx="58145">
                  <c:v>1.1982902833551631E-5</c:v>
                </c:pt>
                <c:pt idx="58146">
                  <c:v>1.197666006191866E-5</c:v>
                </c:pt>
                <c:pt idx="58147">
                  <c:v>1.197050005430356E-5</c:v>
                </c:pt>
                <c:pt idx="58148">
                  <c:v>1.196419452753616E-5</c:v>
                </c:pt>
                <c:pt idx="58149">
                  <c:v>1.195798995468067E-5</c:v>
                </c:pt>
                <c:pt idx="58150">
                  <c:v>1.195168351841858E-5</c:v>
                </c:pt>
                <c:pt idx="58151">
                  <c:v>1.194549440697301E-5</c:v>
                </c:pt>
                <c:pt idx="58152">
                  <c:v>1.193929165310692E-5</c:v>
                </c:pt>
                <c:pt idx="58153">
                  <c:v>1.193298248836072E-5</c:v>
                </c:pt>
                <c:pt idx="58154">
                  <c:v>1.192682339024032E-5</c:v>
                </c:pt>
                <c:pt idx="58155">
                  <c:v>1.1920536962861659E-5</c:v>
                </c:pt>
                <c:pt idx="58156">
                  <c:v>1.191432238556445E-5</c:v>
                </c:pt>
                <c:pt idx="58157">
                  <c:v>1.190814782603411E-5</c:v>
                </c:pt>
                <c:pt idx="58158">
                  <c:v>1.190191687783226E-5</c:v>
                </c:pt>
                <c:pt idx="58159">
                  <c:v>1.1895771422132381E-5</c:v>
                </c:pt>
                <c:pt idx="58160">
                  <c:v>1.188952865049941E-5</c:v>
                </c:pt>
                <c:pt idx="58161">
                  <c:v>1.188353689940413E-5</c:v>
                </c:pt>
                <c:pt idx="58162">
                  <c:v>1.187717680295464E-5</c:v>
                </c:pt>
                <c:pt idx="58163">
                  <c:v>1.1870866728713739E-5</c:v>
                </c:pt>
                <c:pt idx="58164">
                  <c:v>1.186468307423638E-5</c:v>
                </c:pt>
                <c:pt idx="58165">
                  <c:v>1.185857854579808E-5</c:v>
                </c:pt>
                <c:pt idx="58166">
                  <c:v>1.1852294846903529E-5</c:v>
                </c:pt>
                <c:pt idx="58167">
                  <c:v>1.184617849503411E-5</c:v>
                </c:pt>
                <c:pt idx="58168">
                  <c:v>1.1839853868877979E-5</c:v>
                </c:pt>
                <c:pt idx="58169">
                  <c:v>1.1833649296022489E-5</c:v>
                </c:pt>
                <c:pt idx="58170">
                  <c:v>1.1827454727608711E-5</c:v>
                </c:pt>
                <c:pt idx="58171">
                  <c:v>1.182139203592669E-5</c:v>
                </c:pt>
                <c:pt idx="58172">
                  <c:v>1.181512743642088E-5</c:v>
                </c:pt>
                <c:pt idx="58173">
                  <c:v>1.180884737550514E-5</c:v>
                </c:pt>
                <c:pt idx="58174">
                  <c:v>1.180285744339926E-5</c:v>
                </c:pt>
                <c:pt idx="58175">
                  <c:v>1.179650826088618E-5</c:v>
                </c:pt>
                <c:pt idx="58176">
                  <c:v>1.1790380995080341E-5</c:v>
                </c:pt>
                <c:pt idx="58177">
                  <c:v>1.178429738502018E-5</c:v>
                </c:pt>
                <c:pt idx="58178">
                  <c:v>1.1778055522881911E-5</c:v>
                </c:pt>
                <c:pt idx="58179">
                  <c:v>1.1771981917263469E-5</c:v>
                </c:pt>
                <c:pt idx="58180">
                  <c:v>1.1765701856347731E-5</c:v>
                </c:pt>
                <c:pt idx="58181">
                  <c:v>1.1759572771552479E-5</c:v>
                </c:pt>
                <c:pt idx="58182">
                  <c:v>1.175339821202215E-5</c:v>
                </c:pt>
                <c:pt idx="58183">
                  <c:v>1.1747243661375251E-5</c:v>
                </c:pt>
                <c:pt idx="58184">
                  <c:v>1.174103545054095E-5</c:v>
                </c:pt>
                <c:pt idx="58185">
                  <c:v>1.173483906313777E-5</c:v>
                </c:pt>
                <c:pt idx="58186">
                  <c:v>1.172866268461803E-5</c:v>
                </c:pt>
                <c:pt idx="58187">
                  <c:v>1.172254724224331E-5</c:v>
                </c:pt>
                <c:pt idx="58188">
                  <c:v>1.1716376320691779E-5</c:v>
                </c:pt>
                <c:pt idx="58189">
                  <c:v>1.171031635749387E-5</c:v>
                </c:pt>
                <c:pt idx="58190">
                  <c:v>1.1704139069479419E-5</c:v>
                </c:pt>
                <c:pt idx="58191">
                  <c:v>1.1697886293404741E-5</c:v>
                </c:pt>
                <c:pt idx="58192">
                  <c:v>1.1691868166963101E-5</c:v>
                </c:pt>
                <c:pt idx="58193">
                  <c:v>1.168575181509368E-5</c:v>
                </c:pt>
                <c:pt idx="58194">
                  <c:v>1.167937807622366E-5</c:v>
                </c:pt>
                <c:pt idx="58195">
                  <c:v>1.1673449989757501E-5</c:v>
                </c:pt>
                <c:pt idx="58196">
                  <c:v>1.1667177204799369E-5</c:v>
                </c:pt>
                <c:pt idx="58197">
                  <c:v>1.16611890916829E-5</c:v>
                </c:pt>
                <c:pt idx="58198">
                  <c:v>1.165492540167179E-5</c:v>
                </c:pt>
                <c:pt idx="58199">
                  <c:v>1.164893546956591E-5</c:v>
                </c:pt>
                <c:pt idx="58200">
                  <c:v>1.1642709068837581E-5</c:v>
                </c:pt>
                <c:pt idx="58201">
                  <c:v>1.1636418093985411E-5</c:v>
                </c:pt>
                <c:pt idx="58202">
                  <c:v>1.163055367214838E-5</c:v>
                </c:pt>
                <c:pt idx="58203">
                  <c:v>1.1624367289186919E-5</c:v>
                </c:pt>
                <c:pt idx="58204">
                  <c:v>1.1618273674685041E-5</c:v>
                </c:pt>
                <c:pt idx="58205">
                  <c:v>1.161210548161762E-5</c:v>
                </c:pt>
                <c:pt idx="58206">
                  <c:v>1.1605965482885949E-5</c:v>
                </c:pt>
                <c:pt idx="58207">
                  <c:v>1.1599904610193329E-5</c:v>
                </c:pt>
                <c:pt idx="58208">
                  <c:v>1.159377552539809E-5</c:v>
                </c:pt>
                <c:pt idx="58209">
                  <c:v>1.1587633707677011E-5</c:v>
                </c:pt>
                <c:pt idx="58210">
                  <c:v>1.15815219032811E-5</c:v>
                </c:pt>
                <c:pt idx="58211">
                  <c:v>1.1575551070563961E-5</c:v>
                </c:pt>
                <c:pt idx="58212">
                  <c:v>1.156930738943629E-5</c:v>
                </c:pt>
                <c:pt idx="58213">
                  <c:v>1.156337566499133E-5</c:v>
                </c:pt>
                <c:pt idx="58214">
                  <c:v>1.155724385171197E-5</c:v>
                </c:pt>
                <c:pt idx="58215">
                  <c:v>1.1550917406566439E-5</c:v>
                </c:pt>
                <c:pt idx="58216">
                  <c:v>1.154497294919565E-5</c:v>
                </c:pt>
                <c:pt idx="58217">
                  <c:v>1.153876837634016E-5</c:v>
                </c:pt>
                <c:pt idx="58218">
                  <c:v>1.153287576016737E-5</c:v>
                </c:pt>
                <c:pt idx="58219">
                  <c:v>1.152656932390528E-5</c:v>
                </c:pt>
                <c:pt idx="58220">
                  <c:v>1.152059849118814E-5</c:v>
                </c:pt>
                <c:pt idx="58221">
                  <c:v>1.151445758296177E-5</c:v>
                </c:pt>
                <c:pt idx="58222">
                  <c:v>1.1508460374898281E-5</c:v>
                </c:pt>
                <c:pt idx="58223">
                  <c:v>1.1502539564389741E-5</c:v>
                </c:pt>
                <c:pt idx="58224">
                  <c:v>1.1496340448502449E-5</c:v>
                </c:pt>
                <c:pt idx="58225">
                  <c:v>1.149032141256612E-5</c:v>
                </c:pt>
                <c:pt idx="58226">
                  <c:v>1.148416231444571E-5</c:v>
                </c:pt>
                <c:pt idx="58227">
                  <c:v>1.1478134183562361E-5</c:v>
                </c:pt>
                <c:pt idx="58228">
                  <c:v>1.1472016922198239E-5</c:v>
                </c:pt>
                <c:pt idx="58229">
                  <c:v>1.146598515333608E-5</c:v>
                </c:pt>
                <c:pt idx="58230">
                  <c:v>1.1459901543275921E-5</c:v>
                </c:pt>
                <c:pt idx="58231">
                  <c:v>1.14539907372091E-5</c:v>
                </c:pt>
                <c:pt idx="58232">
                  <c:v>1.144791622209596E-5</c:v>
                </c:pt>
                <c:pt idx="58233">
                  <c:v>1.144185262091924E-5</c:v>
                </c:pt>
                <c:pt idx="58234">
                  <c:v>1.1435838132456411E-5</c:v>
                </c:pt>
                <c:pt idx="58235">
                  <c:v>1.142981091106776E-5</c:v>
                </c:pt>
                <c:pt idx="58236">
                  <c:v>1.142352357419441E-5</c:v>
                </c:pt>
                <c:pt idx="58237">
                  <c:v>1.141796110459836E-5</c:v>
                </c:pt>
                <c:pt idx="58238">
                  <c:v>1.141159646067536E-5</c:v>
                </c:pt>
                <c:pt idx="58239">
                  <c:v>1.14057738755946E-5</c:v>
                </c:pt>
                <c:pt idx="58240">
                  <c:v>1.1399579307180829E-5</c:v>
                </c:pt>
                <c:pt idx="58241">
                  <c:v>1.139371033787029E-5</c:v>
                </c:pt>
                <c:pt idx="58242">
                  <c:v>1.1387579434085641E-5</c:v>
                </c:pt>
                <c:pt idx="58243">
                  <c:v>1.1381448530300989E-5</c:v>
                </c:pt>
                <c:pt idx="58244">
                  <c:v>1.137563322117785E-5</c:v>
                </c:pt>
                <c:pt idx="58245">
                  <c:v>1.13695568870753E-5</c:v>
                </c:pt>
                <c:pt idx="58246">
                  <c:v>1.1363527846697251E-5</c:v>
                </c:pt>
                <c:pt idx="58247">
                  <c:v>1.1357569746905939E-5</c:v>
                </c:pt>
                <c:pt idx="58248">
                  <c:v>1.13516016426729E-5</c:v>
                </c:pt>
                <c:pt idx="58249">
                  <c:v>1.1345612620061731E-5</c:v>
                </c:pt>
                <c:pt idx="58250">
                  <c:v>1.133957084675785E-5</c:v>
                </c:pt>
                <c:pt idx="58251">
                  <c:v>1.1333756447129421E-5</c:v>
                </c:pt>
                <c:pt idx="58252">
                  <c:v>1.1327697393426209E-5</c:v>
                </c:pt>
                <c:pt idx="58253">
                  <c:v>1.132169836637331E-5</c:v>
                </c:pt>
                <c:pt idx="58254">
                  <c:v>1.131556200562045E-5</c:v>
                </c:pt>
                <c:pt idx="58255">
                  <c:v>1.130969758378342E-5</c:v>
                </c:pt>
                <c:pt idx="58256">
                  <c:v>1.13035839603981E-5</c:v>
                </c:pt>
                <c:pt idx="58257">
                  <c:v>1.1297754099359739E-5</c:v>
                </c:pt>
                <c:pt idx="58258">
                  <c:v>1.1291973351035271E-5</c:v>
                </c:pt>
                <c:pt idx="58259">
                  <c:v>1.1285815162409559E-5</c:v>
                </c:pt>
                <c:pt idx="58260">
                  <c:v>1.127980431192555E-5</c:v>
                </c:pt>
                <c:pt idx="58261">
                  <c:v>1.127401174016995E-5</c:v>
                </c:pt>
                <c:pt idx="58262">
                  <c:v>1.126783445215551E-5</c:v>
                </c:pt>
                <c:pt idx="58263">
                  <c:v>1.1261879080848299E-5</c:v>
                </c:pt>
                <c:pt idx="58264">
                  <c:v>1.1256157449679449E-5</c:v>
                </c:pt>
                <c:pt idx="58265">
                  <c:v>1.125016206060536E-5</c:v>
                </c:pt>
                <c:pt idx="58266">
                  <c:v>1.1244286724831911E-5</c:v>
                </c:pt>
                <c:pt idx="58267">
                  <c:v>1.1238224942644591E-5</c:v>
                </c:pt>
                <c:pt idx="58268">
                  <c:v>1.12323814391857E-5</c:v>
                </c:pt>
                <c:pt idx="58269">
                  <c:v>1.12263769551646E-5</c:v>
                </c:pt>
                <c:pt idx="58270">
                  <c:v>1.122040430345805E-5</c:v>
                </c:pt>
                <c:pt idx="58271">
                  <c:v>1.121451350627467E-5</c:v>
                </c:pt>
                <c:pt idx="58272">
                  <c:v>1.120884553529322E-5</c:v>
                </c:pt>
                <c:pt idx="58273">
                  <c:v>1.1202850146219129E-5</c:v>
                </c:pt>
                <c:pt idx="58274">
                  <c:v>1.1196711966476871E-5</c:v>
                </c:pt>
                <c:pt idx="58275">
                  <c:v>1.1190897566848429E-5</c:v>
                </c:pt>
                <c:pt idx="58276">
                  <c:v>1.1185032235516699E-5</c:v>
                </c:pt>
                <c:pt idx="58277">
                  <c:v>1.1179165994690271E-5</c:v>
                </c:pt>
                <c:pt idx="58278">
                  <c:v>1.117308602260891E-5</c:v>
                </c:pt>
                <c:pt idx="58279">
                  <c:v>1.1167442607984411E-5</c:v>
                </c:pt>
                <c:pt idx="58280">
                  <c:v>1.11613308035885E-5</c:v>
                </c:pt>
                <c:pt idx="58281">
                  <c:v>1.1155559150211051E-5</c:v>
                </c:pt>
                <c:pt idx="58282">
                  <c:v>1.114960559789324E-5</c:v>
                </c:pt>
                <c:pt idx="58283">
                  <c:v>1.114364386012312E-5</c:v>
                </c:pt>
                <c:pt idx="58284">
                  <c:v>1.11380932139582E-5</c:v>
                </c:pt>
                <c:pt idx="58285">
                  <c:v>1.113212783820927E-5</c:v>
                </c:pt>
                <c:pt idx="58286">
                  <c:v>1.1126216122647751E-5</c:v>
                </c:pt>
                <c:pt idx="58287">
                  <c:v>1.1120255294372329E-5</c:v>
                </c:pt>
                <c:pt idx="58288">
                  <c:v>1.11144427137333E-5</c:v>
                </c:pt>
                <c:pt idx="58289">
                  <c:v>1.110866742237704E-5</c:v>
                </c:pt>
                <c:pt idx="58290">
                  <c:v>1.1102748430857901E-5</c:v>
                </c:pt>
                <c:pt idx="58291">
                  <c:v>1.109688219003147E-5</c:v>
                </c:pt>
                <c:pt idx="58292">
                  <c:v>1.1091223313997031E-5</c:v>
                </c:pt>
                <c:pt idx="58293">
                  <c:v>1.108513788494747E-5</c:v>
                </c:pt>
                <c:pt idx="58294">
                  <c:v>1.107938169297995E-5</c:v>
                </c:pt>
                <c:pt idx="58295">
                  <c:v>1.1073551831941589E-5</c:v>
                </c:pt>
                <c:pt idx="58296">
                  <c:v>1.106773470382905E-5</c:v>
                </c:pt>
                <c:pt idx="58297">
                  <c:v>1.1061883924412539E-5</c:v>
                </c:pt>
                <c:pt idx="58298">
                  <c:v>1.105608680518344E-5</c:v>
                </c:pt>
                <c:pt idx="58299">
                  <c:v>1.105018873204244E-5</c:v>
                </c:pt>
                <c:pt idx="58300">
                  <c:v>1.1044495295209339E-5</c:v>
                </c:pt>
                <c:pt idx="58301">
                  <c:v>1.103866816265509E-5</c:v>
                </c:pt>
                <c:pt idx="58302">
                  <c:v>1.103280646930216E-5</c:v>
                </c:pt>
                <c:pt idx="58303">
                  <c:v>1.102715305023594E-5</c:v>
                </c:pt>
                <c:pt idx="58304">
                  <c:v>1.102127316698898E-5</c:v>
                </c:pt>
                <c:pt idx="58305">
                  <c:v>1.101549605664331E-5</c:v>
                </c:pt>
                <c:pt idx="58306">
                  <c:v>1.10096389107639E-5</c:v>
                </c:pt>
                <c:pt idx="58307">
                  <c:v>1.100389908970101E-5</c:v>
                </c:pt>
                <c:pt idx="58308">
                  <c:v>1.0998129255312961E-5</c:v>
                </c:pt>
                <c:pt idx="58309">
                  <c:v>1.099215023714351E-5</c:v>
                </c:pt>
                <c:pt idx="58310">
                  <c:v>1.098664324672427E-5</c:v>
                </c:pt>
                <c:pt idx="58311">
                  <c:v>1.098077882488724E-5</c:v>
                </c:pt>
                <c:pt idx="58312">
                  <c:v>1.0975106306432281E-5</c:v>
                </c:pt>
                <c:pt idx="58313">
                  <c:v>1.0969270078931E-5</c:v>
                </c:pt>
                <c:pt idx="58314">
                  <c:v>1.096347841667011E-5</c:v>
                </c:pt>
                <c:pt idx="58315">
                  <c:v>1.095768675440922E-5</c:v>
                </c:pt>
                <c:pt idx="58316">
                  <c:v>1.095195875677746E-5</c:v>
                </c:pt>
                <c:pt idx="58317">
                  <c:v>1.094625622499734E-5</c:v>
                </c:pt>
                <c:pt idx="58318">
                  <c:v>1.094051822292386E-5</c:v>
                </c:pt>
                <c:pt idx="58319">
                  <c:v>1.0934752026514619E-5</c:v>
                </c:pt>
                <c:pt idx="58320">
                  <c:v>1.0929087693511971E-5</c:v>
                </c:pt>
                <c:pt idx="58321">
                  <c:v>1.0923342415480869E-5</c:v>
                </c:pt>
                <c:pt idx="58322">
                  <c:v>1.0917716281255711E-5</c:v>
                </c:pt>
                <c:pt idx="58323">
                  <c:v>1.09119646367617E-5</c:v>
                </c:pt>
                <c:pt idx="58324">
                  <c:v>1.0906277566391511E-5</c:v>
                </c:pt>
                <c:pt idx="58325">
                  <c:v>1.0900516826950479E-5</c:v>
                </c:pt>
                <c:pt idx="58326">
                  <c:v>1.0894697879848539E-5</c:v>
                </c:pt>
                <c:pt idx="58327">
                  <c:v>1.0889005352510139E-5</c:v>
                </c:pt>
                <c:pt idx="58328">
                  <c:v>1.0883324648602871E-5</c:v>
                </c:pt>
                <c:pt idx="58329">
                  <c:v>1.0877737622649869E-5</c:v>
                </c:pt>
                <c:pt idx="58330">
                  <c:v>1.087183864001418E-5</c:v>
                </c:pt>
                <c:pt idx="58331">
                  <c:v>1.0866348929994271E-5</c:v>
                </c:pt>
                <c:pt idx="58332">
                  <c:v>1.086076554202009E-5</c:v>
                </c:pt>
                <c:pt idx="58333">
                  <c:v>1.085495932784397E-5</c:v>
                </c:pt>
                <c:pt idx="58334">
                  <c:v>1.084922314475989E-5</c:v>
                </c:pt>
                <c:pt idx="58335">
                  <c:v>1.0843585187103599E-5</c:v>
                </c:pt>
                <c:pt idx="58336">
                  <c:v>1.083792449207976E-5</c:v>
                </c:pt>
                <c:pt idx="58337">
                  <c:v>1.0832285624928771E-5</c:v>
                </c:pt>
                <c:pt idx="58338">
                  <c:v>1.082667586160824E-5</c:v>
                </c:pt>
                <c:pt idx="58339">
                  <c:v>1.082104154193075E-5</c:v>
                </c:pt>
                <c:pt idx="58340">
                  <c:v>1.0815364476002291E-5</c:v>
                </c:pt>
                <c:pt idx="58341">
                  <c:v>1.0809577361214909E-5</c:v>
                </c:pt>
                <c:pt idx="58342">
                  <c:v>1.080394849850563E-5</c:v>
                </c:pt>
                <c:pt idx="58343">
                  <c:v>1.0798663424793631E-5</c:v>
                </c:pt>
                <c:pt idx="58344">
                  <c:v>1.079280991689302E-5</c:v>
                </c:pt>
                <c:pt idx="58345">
                  <c:v>1.0787097380671179E-5</c:v>
                </c:pt>
                <c:pt idx="58346">
                  <c:v>1.0781633136502929E-5</c:v>
                </c:pt>
                <c:pt idx="58347">
                  <c:v>1.077603337762412E-5</c:v>
                </c:pt>
                <c:pt idx="58348">
                  <c:v>1.0770416338345971E-5</c:v>
                </c:pt>
                <c:pt idx="58349">
                  <c:v>1.0764798389573119E-5</c:v>
                </c:pt>
                <c:pt idx="58350">
                  <c:v>1.0759164069895629E-5</c:v>
                </c:pt>
                <c:pt idx="58351">
                  <c:v>1.07537080111797E-5</c:v>
                </c:pt>
                <c:pt idx="58352">
                  <c:v>1.0748096428869759E-5</c:v>
                </c:pt>
                <c:pt idx="58353">
                  <c:v>1.074247029464459E-5</c:v>
                </c:pt>
                <c:pt idx="58354">
                  <c:v>1.0736783224274399E-5</c:v>
                </c:pt>
                <c:pt idx="58355">
                  <c:v>1.0731303518696221E-5</c:v>
                </c:pt>
                <c:pt idx="58356">
                  <c:v>1.072567465598695E-5</c:v>
                </c:pt>
                <c:pt idx="58357">
                  <c:v>1.0720076716097541E-5</c:v>
                </c:pt>
                <c:pt idx="58358">
                  <c:v>1.071460974344518E-5</c:v>
                </c:pt>
                <c:pt idx="58359">
                  <c:v>1.070908638212131E-5</c:v>
                </c:pt>
                <c:pt idx="58360">
                  <c:v>1.070348389475839E-5</c:v>
                </c:pt>
                <c:pt idx="58361">
                  <c:v>1.06978441181127E-5</c:v>
                </c:pt>
                <c:pt idx="58362">
                  <c:v>1.0692434443626549E-5</c:v>
                </c:pt>
                <c:pt idx="58363">
                  <c:v>1.0686838322726541E-5</c:v>
                </c:pt>
                <c:pt idx="58364">
                  <c:v>1.068127039616229E-5</c:v>
                </c:pt>
                <c:pt idx="58365">
                  <c:v>1.0675901648937719E-5</c:v>
                </c:pt>
                <c:pt idx="58366">
                  <c:v>1.067028824763838E-5</c:v>
                </c:pt>
                <c:pt idx="58367">
                  <c:v>1.0664673936844339E-5</c:v>
                </c:pt>
                <c:pt idx="58368">
                  <c:v>1.0659126019163519E-5</c:v>
                </c:pt>
                <c:pt idx="58369">
                  <c:v>1.065366905095289E-5</c:v>
                </c:pt>
                <c:pt idx="58370">
                  <c:v>1.0648169336491259E-5</c:v>
                </c:pt>
                <c:pt idx="58371">
                  <c:v>1.0642787856340871E-5</c:v>
                </c:pt>
                <c:pt idx="58372">
                  <c:v>1.0637112609401809E-5</c:v>
                </c:pt>
                <c:pt idx="58373">
                  <c:v>1.063185391103616E-5</c:v>
                </c:pt>
                <c:pt idx="58374">
                  <c:v>1.0626300536387129E-5</c:v>
                </c:pt>
                <c:pt idx="58375">
                  <c:v>1.0620778084557971E-5</c:v>
                </c:pt>
                <c:pt idx="58376">
                  <c:v>1.0615342944220171E-5</c:v>
                </c:pt>
                <c:pt idx="58377">
                  <c:v>1.0609765013214201E-5</c:v>
                </c:pt>
                <c:pt idx="58378">
                  <c:v>1.0604429917293601E-5</c:v>
                </c:pt>
                <c:pt idx="58379">
                  <c:v>1.0598911103443239E-5</c:v>
                </c:pt>
                <c:pt idx="58380">
                  <c:v>1.059342139342334E-5</c:v>
                </c:pt>
                <c:pt idx="58381">
                  <c:v>1.058808629750274E-5</c:v>
                </c:pt>
                <c:pt idx="58382">
                  <c:v>1.05824719867087E-5</c:v>
                </c:pt>
                <c:pt idx="58383">
                  <c:v>1.057717418007087E-5</c:v>
                </c:pt>
                <c:pt idx="58384">
                  <c:v>1.05717526821536E-5</c:v>
                </c:pt>
                <c:pt idx="58385">
                  <c:v>1.0566243872744959E-5</c:v>
                </c:pt>
                <c:pt idx="58386">
                  <c:v>1.0561005183262751E-5</c:v>
                </c:pt>
                <c:pt idx="58387">
                  <c:v>1.055550637829583E-5</c:v>
                </c:pt>
                <c:pt idx="58388">
                  <c:v>1.054999029292958E-5</c:v>
                </c:pt>
                <c:pt idx="58389">
                  <c:v>1.054480799211888E-5</c:v>
                </c:pt>
                <c:pt idx="58390">
                  <c:v>1.053930463967845E-5</c:v>
                </c:pt>
                <c:pt idx="58391">
                  <c:v>1.0533817658142651E-5</c:v>
                </c:pt>
                <c:pt idx="58392">
                  <c:v>1.052842162607703E-5</c:v>
                </c:pt>
                <c:pt idx="58393">
                  <c:v>1.05229673863505E-5</c:v>
                </c:pt>
                <c:pt idx="58394">
                  <c:v>1.051756680681137E-5</c:v>
                </c:pt>
                <c:pt idx="58395">
                  <c:v>1.051207345881267E-5</c:v>
                </c:pt>
                <c:pt idx="58396">
                  <c:v>1.0506615581107329E-5</c:v>
                </c:pt>
                <c:pt idx="58397">
                  <c:v>1.0501150427444371E-5</c:v>
                </c:pt>
                <c:pt idx="58398">
                  <c:v>1.0495904462004549E-5</c:v>
                </c:pt>
                <c:pt idx="58399">
                  <c:v>1.0490468412172049E-5</c:v>
                </c:pt>
                <c:pt idx="58400">
                  <c:v>1.048494141286938E-5</c:v>
                </c:pt>
                <c:pt idx="58401">
                  <c:v>1.047955993271898E-5</c:v>
                </c:pt>
                <c:pt idx="58402">
                  <c:v>1.047421574185137E-5</c:v>
                </c:pt>
                <c:pt idx="58403">
                  <c:v>1.046881970978575E-5</c:v>
                </c:pt>
                <c:pt idx="58404">
                  <c:v>1.046347279043403E-5</c:v>
                </c:pt>
                <c:pt idx="58405">
                  <c:v>1.0458157703396859E-5</c:v>
                </c:pt>
                <c:pt idx="58406">
                  <c:v>1.045275985234184E-5</c:v>
                </c:pt>
                <c:pt idx="58407">
                  <c:v>1.04474047475378E-5</c:v>
                </c:pt>
                <c:pt idx="58408">
                  <c:v>1.044194596033776E-5</c:v>
                </c:pt>
                <c:pt idx="58409">
                  <c:v>1.043645170284435E-5</c:v>
                </c:pt>
                <c:pt idx="58410">
                  <c:v>1.0431138434796591E-5</c:v>
                </c:pt>
                <c:pt idx="58411">
                  <c:v>1.0425887012388561E-5</c:v>
                </c:pt>
                <c:pt idx="58412">
                  <c:v>1.04203190858243E-5</c:v>
                </c:pt>
                <c:pt idx="58413">
                  <c:v>1.041501400322886E-5</c:v>
                </c:pt>
                <c:pt idx="58414">
                  <c:v>1.0409800779598299E-5</c:v>
                </c:pt>
                <c:pt idx="58415">
                  <c:v>1.040429833665257E-5</c:v>
                </c:pt>
                <c:pt idx="58416">
                  <c:v>1.039885410136776E-5</c:v>
                </c:pt>
                <c:pt idx="58417">
                  <c:v>1.0393449883849831E-5</c:v>
                </c:pt>
                <c:pt idx="58418">
                  <c:v>1.0388132977823259E-5</c:v>
                </c:pt>
                <c:pt idx="58419">
                  <c:v>1.038270693243248E-5</c:v>
                </c:pt>
                <c:pt idx="58420">
                  <c:v>1.037743641063571E-5</c:v>
                </c:pt>
                <c:pt idx="58421">
                  <c:v>1.037205038301181E-5</c:v>
                </c:pt>
                <c:pt idx="58422">
                  <c:v>1.036659341480117E-5</c:v>
                </c:pt>
                <c:pt idx="58423">
                  <c:v>1.0361309250583871E-5</c:v>
                </c:pt>
                <c:pt idx="58424">
                  <c:v>1.035587320075138E-5</c:v>
                </c:pt>
                <c:pt idx="58425">
                  <c:v>1.035058085108176E-5</c:v>
                </c:pt>
                <c:pt idx="58426">
                  <c:v>1.034511569741881E-5</c:v>
                </c:pt>
                <c:pt idx="58427">
                  <c:v>1.034000524668954E-5</c:v>
                </c:pt>
                <c:pt idx="58428">
                  <c:v>1.0334505532227921E-5</c:v>
                </c:pt>
                <c:pt idx="58429">
                  <c:v>1.0329271390219221E-5</c:v>
                </c:pt>
                <c:pt idx="58430">
                  <c:v>1.0323822607460901E-5</c:v>
                </c:pt>
                <c:pt idx="58431">
                  <c:v>1.031862666422967E-5</c:v>
                </c:pt>
                <c:pt idx="58432">
                  <c:v>1.0313264283468021E-5</c:v>
                </c:pt>
                <c:pt idx="58433">
                  <c:v>1.030765270115808E-5</c:v>
                </c:pt>
                <c:pt idx="58434">
                  <c:v>1.0302395821781831E-5</c:v>
                </c:pt>
                <c:pt idx="58435">
                  <c:v>1.029700979415793E-5</c:v>
                </c:pt>
                <c:pt idx="58436">
                  <c:v>1.02916583273327E-5</c:v>
                </c:pt>
                <c:pt idx="58437">
                  <c:v>1.028634414979024E-5</c:v>
                </c:pt>
                <c:pt idx="58438">
                  <c:v>1.0281059076078239E-5</c:v>
                </c:pt>
                <c:pt idx="58439">
                  <c:v>1.027561756927753E-5</c:v>
                </c:pt>
                <c:pt idx="58440">
                  <c:v>1.02704216260463E-5</c:v>
                </c:pt>
                <c:pt idx="58441">
                  <c:v>1.0265049240842931E-5</c:v>
                </c:pt>
                <c:pt idx="58442">
                  <c:v>1.025974142976338E-5</c:v>
                </c:pt>
                <c:pt idx="58443">
                  <c:v>1.0254436347167941E-5</c:v>
                </c:pt>
                <c:pt idx="58444">
                  <c:v>1.024909306579502E-5</c:v>
                </c:pt>
                <c:pt idx="58445">
                  <c:v>1.024370521918172E-5</c:v>
                </c:pt>
                <c:pt idx="58446">
                  <c:v>1.023835284286179E-5</c:v>
                </c:pt>
                <c:pt idx="58447">
                  <c:v>1.023309141601203E-5</c:v>
                </c:pt>
                <c:pt idx="58448">
                  <c:v>1.0227691745967601E-5</c:v>
                </c:pt>
                <c:pt idx="58449">
                  <c:v>1.022239393932978E-5</c:v>
                </c:pt>
                <c:pt idx="58450">
                  <c:v>1.02172243714449E-5</c:v>
                </c:pt>
                <c:pt idx="58451">
                  <c:v>1.0211884728050791E-5</c:v>
                </c:pt>
                <c:pt idx="58452">
                  <c:v>1.020647141558584E-5</c:v>
                </c:pt>
                <c:pt idx="58453">
                  <c:v>1.020119543682085E-5</c:v>
                </c:pt>
                <c:pt idx="58454">
                  <c:v>1.01959849416744E-5</c:v>
                </c:pt>
                <c:pt idx="58455">
                  <c:v>1.019061164697632E-5</c:v>
                </c:pt>
                <c:pt idx="58456">
                  <c:v>1.018533384922193E-5</c:v>
                </c:pt>
                <c:pt idx="58457">
                  <c:v>1.0180033314099999E-5</c:v>
                </c:pt>
                <c:pt idx="58458">
                  <c:v>1.017465001496021E-5</c:v>
                </c:pt>
                <c:pt idx="58459">
                  <c:v>1.016953865473624E-5</c:v>
                </c:pt>
                <c:pt idx="58460">
                  <c:v>1.016403348330641E-5</c:v>
                </c:pt>
                <c:pt idx="58461">
                  <c:v>1.0158859367948031E-5</c:v>
                </c:pt>
                <c:pt idx="58462">
                  <c:v>1.0153568837267811E-5</c:v>
                </c:pt>
                <c:pt idx="58463">
                  <c:v>1.0148208275495559E-5</c:v>
                </c:pt>
                <c:pt idx="58464">
                  <c:v>1.014287681755377E-5</c:v>
                </c:pt>
                <c:pt idx="58465">
                  <c:v>1.013761448120931E-5</c:v>
                </c:pt>
                <c:pt idx="58466">
                  <c:v>1.0132346687896639E-5</c:v>
                </c:pt>
                <c:pt idx="58467">
                  <c:v>1.0127097084478009E-5</c:v>
                </c:pt>
                <c:pt idx="58468">
                  <c:v>1.012166649161372E-5</c:v>
                </c:pt>
                <c:pt idx="58469">
                  <c:v>1.0116526937053999E-5</c:v>
                </c:pt>
                <c:pt idx="58470">
                  <c:v>1.011135555017972E-5</c:v>
                </c:pt>
                <c:pt idx="58471">
                  <c:v>1.01059586086194E-5</c:v>
                </c:pt>
                <c:pt idx="58472">
                  <c:v>1.010079631669214E-5</c:v>
                </c:pt>
                <c:pt idx="58473">
                  <c:v>1.009550305752782E-5</c:v>
                </c:pt>
                <c:pt idx="58474">
                  <c:v>1.0090248906635679E-5</c:v>
                </c:pt>
                <c:pt idx="58475">
                  <c:v>1.0084984751301819E-5</c:v>
                </c:pt>
                <c:pt idx="58476">
                  <c:v>1.0079760613734831E-5</c:v>
                </c:pt>
                <c:pt idx="58477">
                  <c:v>1.00744091469096E-5</c:v>
                </c:pt>
                <c:pt idx="58478">
                  <c:v>1.006911043077707E-5</c:v>
                </c:pt>
                <c:pt idx="58479">
                  <c:v>1.006386719382135E-5</c:v>
                </c:pt>
                <c:pt idx="58480">
                  <c:v>1.00586612461484E-5</c:v>
                </c:pt>
                <c:pt idx="58481">
                  <c:v>1.0053431651613209E-5</c:v>
                </c:pt>
                <c:pt idx="58482">
                  <c:v>1.00482457128237E-5</c:v>
                </c:pt>
                <c:pt idx="58483">
                  <c:v>1.004288151307264E-5</c:v>
                </c:pt>
                <c:pt idx="58484">
                  <c:v>1.0037850188382441E-5</c:v>
                </c:pt>
                <c:pt idx="58485">
                  <c:v>1.0032432328443969E-5</c:v>
                </c:pt>
                <c:pt idx="58486">
                  <c:v>1.002717453957302E-5</c:v>
                </c:pt>
                <c:pt idx="58487">
                  <c:v>1.0021944035543131E-5</c:v>
                </c:pt>
                <c:pt idx="58488">
                  <c:v>1.0016669875767549E-5</c:v>
                </c:pt>
                <c:pt idx="58489">
                  <c:v>1.001166492642369E-5</c:v>
                </c:pt>
                <c:pt idx="58490">
                  <c:v>1.000626434688456E-5</c:v>
                </c:pt>
                <c:pt idx="58491">
                  <c:v>1.0001122063840739E-5</c:v>
                </c:pt>
                <c:pt idx="58492">
                  <c:v>9.9958906503161415E-6</c:v>
                </c:pt>
                <c:pt idx="58493">
                  <c:v>9.990653779823333E-6</c:v>
                </c:pt>
                <c:pt idx="58494">
                  <c:v>9.9853623396484181E-6</c:v>
                </c:pt>
                <c:pt idx="58495">
                  <c:v>9.9802928161807358E-6</c:v>
                </c:pt>
                <c:pt idx="58496">
                  <c:v>9.9750150184263475E-6</c:v>
                </c:pt>
                <c:pt idx="58497">
                  <c:v>9.9697963378275745E-6</c:v>
                </c:pt>
                <c:pt idx="58498">
                  <c:v>9.9646304079215042E-6</c:v>
                </c:pt>
                <c:pt idx="58499">
                  <c:v>9.9593462437042035E-6</c:v>
                </c:pt>
                <c:pt idx="58500">
                  <c:v>9.9541539384517819E-6</c:v>
                </c:pt>
                <c:pt idx="58501">
                  <c:v>9.9488597697927617E-6</c:v>
                </c:pt>
                <c:pt idx="58502">
                  <c:v>9.9438111647032201E-6</c:v>
                </c:pt>
                <c:pt idx="58503">
                  <c:v>9.9387725640553981E-6</c:v>
                </c:pt>
                <c:pt idx="58504">
                  <c:v>9.9337403298704885E-6</c:v>
                </c:pt>
                <c:pt idx="58505">
                  <c:v>9.9285707619856112E-6</c:v>
                </c:pt>
                <c:pt idx="58506">
                  <c:v>9.9236685855430551E-6</c:v>
                </c:pt>
                <c:pt idx="58507">
                  <c:v>9.9184862847323529E-6</c:v>
                </c:pt>
                <c:pt idx="58508">
                  <c:v>9.9134585980209522E-6</c:v>
                </c:pt>
                <c:pt idx="58509">
                  <c:v>9.9085027613909915E-6</c:v>
                </c:pt>
                <c:pt idx="58510">
                  <c:v>9.9033131846226752E-6</c:v>
                </c:pt>
                <c:pt idx="58511">
                  <c:v>9.8982773124589585E-6</c:v>
                </c:pt>
                <c:pt idx="58512">
                  <c:v>9.8933724075322971E-6</c:v>
                </c:pt>
                <c:pt idx="58513">
                  <c:v>9.8883165264851414E-6</c:v>
                </c:pt>
                <c:pt idx="58514">
                  <c:v>9.8832897492684424E-6</c:v>
                </c:pt>
                <c:pt idx="58515">
                  <c:v>9.8784439614973962E-6</c:v>
                </c:pt>
                <c:pt idx="58516">
                  <c:v>9.8733735285350122E-6</c:v>
                </c:pt>
                <c:pt idx="58517">
                  <c:v>9.8683412943501025E-6</c:v>
                </c:pt>
                <c:pt idx="58518">
                  <c:v>9.8633599918684922E-6</c:v>
                </c:pt>
                <c:pt idx="58519">
                  <c:v>9.858602425083518E-6</c:v>
                </c:pt>
                <c:pt idx="58520">
                  <c:v>9.8537793746800162E-6</c:v>
                </c:pt>
                <c:pt idx="58521">
                  <c:v>9.8487389550427906E-6</c:v>
                </c:pt>
                <c:pt idx="58522">
                  <c:v>9.8437303677201271E-6</c:v>
                </c:pt>
                <c:pt idx="58523">
                  <c:v>9.8389718914404511E-6</c:v>
                </c:pt>
                <c:pt idx="58524">
                  <c:v>9.8341315606376156E-6</c:v>
                </c:pt>
                <c:pt idx="58525">
                  <c:v>9.8292766779195517E-6</c:v>
                </c:pt>
                <c:pt idx="58526">
                  <c:v>9.8244936452829279E-6</c:v>
                </c:pt>
                <c:pt idx="58527">
                  <c:v>9.8194777820026502E-6</c:v>
                </c:pt>
                <c:pt idx="58528">
                  <c:v>9.8145137599203736E-6</c:v>
                </c:pt>
                <c:pt idx="58529">
                  <c:v>9.8098353191744536E-6</c:v>
                </c:pt>
                <c:pt idx="58530">
                  <c:v>9.8049267762689851E-6</c:v>
                </c:pt>
                <c:pt idx="58531">
                  <c:v>9.8001000878866762E-6</c:v>
                </c:pt>
                <c:pt idx="58532">
                  <c:v>9.7952961368719116E-6</c:v>
                </c:pt>
                <c:pt idx="58533">
                  <c:v>9.790672265808098E-6</c:v>
                </c:pt>
                <c:pt idx="58534">
                  <c:v>9.7857928267330863E-6</c:v>
                </c:pt>
                <c:pt idx="58535">
                  <c:v>9.7809070211951621E-6</c:v>
                </c:pt>
                <c:pt idx="58536">
                  <c:v>9.7762995210359804E-6</c:v>
                </c:pt>
                <c:pt idx="58537">
                  <c:v>9.7715292213251814E-6</c:v>
                </c:pt>
                <c:pt idx="58538">
                  <c:v>9.7665515568223782E-6</c:v>
                </c:pt>
                <c:pt idx="58539">
                  <c:v>9.7619395091896877E-6</c:v>
                </c:pt>
                <c:pt idx="58540">
                  <c:v>9.7570091384113766E-6</c:v>
                </c:pt>
                <c:pt idx="58541">
                  <c:v>9.7525116871111095E-6</c:v>
                </c:pt>
                <c:pt idx="58542">
                  <c:v>9.7476122391526587E-6</c:v>
                </c:pt>
                <c:pt idx="58543">
                  <c:v>9.7428237495478243E-6</c:v>
                </c:pt>
                <c:pt idx="58544">
                  <c:v>9.7381589512224309E-6</c:v>
                </c:pt>
                <c:pt idx="58545">
                  <c:v>9.7333704616175964E-6</c:v>
                </c:pt>
                <c:pt idx="58546">
                  <c:v>9.728670192998834E-6</c:v>
                </c:pt>
                <c:pt idx="58547">
                  <c:v>9.723939911054913E-6</c:v>
                </c:pt>
                <c:pt idx="58548">
                  <c:v>9.7192660177825019E-6</c:v>
                </c:pt>
                <c:pt idx="58549">
                  <c:v>9.7144129540538415E-6</c:v>
                </c:pt>
                <c:pt idx="58550">
                  <c:v>9.7097972684423439E-6</c:v>
                </c:pt>
                <c:pt idx="58551">
                  <c:v>9.7049232863355428E-6</c:v>
                </c:pt>
                <c:pt idx="58552">
                  <c:v>9.7003294285968877E-6</c:v>
                </c:pt>
                <c:pt idx="58553">
                  <c:v>9.6955545814125799E-6</c:v>
                </c:pt>
                <c:pt idx="58554">
                  <c:v>9.6909525382216088E-6</c:v>
                </c:pt>
                <c:pt idx="58555">
                  <c:v>9.686109478934668E-6</c:v>
                </c:pt>
                <c:pt idx="58556">
                  <c:v>9.6814719654503278E-6</c:v>
                </c:pt>
                <c:pt idx="58557">
                  <c:v>9.6766952992766164E-6</c:v>
                </c:pt>
                <c:pt idx="58558">
                  <c:v>9.6721369118313305E-6</c:v>
                </c:pt>
                <c:pt idx="58559">
                  <c:v>9.667336598795373E-6</c:v>
                </c:pt>
                <c:pt idx="58560">
                  <c:v>9.6626827144064009E-6</c:v>
                </c:pt>
                <c:pt idx="58561">
                  <c:v>9.6580661193002015E-6</c:v>
                </c:pt>
                <c:pt idx="58562">
                  <c:v>9.653294000599999E-6</c:v>
                </c:pt>
                <c:pt idx="58563">
                  <c:v>9.6488338385825045E-6</c:v>
                </c:pt>
                <c:pt idx="58564">
                  <c:v>9.64390164881479E-6</c:v>
                </c:pt>
                <c:pt idx="58565">
                  <c:v>9.6392686828039587E-6</c:v>
                </c:pt>
                <c:pt idx="58566">
                  <c:v>9.6347321232315153E-6</c:v>
                </c:pt>
                <c:pt idx="58567">
                  <c:v>9.6300282166339457E-6</c:v>
                </c:pt>
                <c:pt idx="58568">
                  <c:v>9.6254252639482729E-6</c:v>
                </c:pt>
                <c:pt idx="58569">
                  <c:v>9.6206158559652977E-6</c:v>
                </c:pt>
                <c:pt idx="58570">
                  <c:v>9.6160629254882224E-6</c:v>
                </c:pt>
                <c:pt idx="58571">
                  <c:v>9.6112516985158436E-6</c:v>
                </c:pt>
                <c:pt idx="58572">
                  <c:v>9.6068206403288059E-6</c:v>
                </c:pt>
                <c:pt idx="58573">
                  <c:v>9.6020285127451643E-6</c:v>
                </c:pt>
                <c:pt idx="58574">
                  <c:v>9.5973882707767189E-6</c:v>
                </c:pt>
                <c:pt idx="58575">
                  <c:v>9.5926880021579564E-6</c:v>
                </c:pt>
                <c:pt idx="58576">
                  <c:v>9.5881532615749165E-6</c:v>
                </c:pt>
                <c:pt idx="58577">
                  <c:v>9.583501196175348E-6</c:v>
                </c:pt>
                <c:pt idx="58578">
                  <c:v>9.5788764156168327E-6</c:v>
                </c:pt>
                <c:pt idx="58579">
                  <c:v>9.5742025223444216E-6</c:v>
                </c:pt>
                <c:pt idx="58580">
                  <c:v>9.5697623692103662E-6</c:v>
                </c:pt>
                <c:pt idx="58581">
                  <c:v>9.5648956630611792E-6</c:v>
                </c:pt>
                <c:pt idx="58582">
                  <c:v>9.5602972578490153E-6</c:v>
                </c:pt>
                <c:pt idx="58583">
                  <c:v>9.5556888481951319E-6</c:v>
                </c:pt>
                <c:pt idx="58584">
                  <c:v>9.5511677500326186E-6</c:v>
                </c:pt>
                <c:pt idx="58585">
                  <c:v>9.5464274636469781E-6</c:v>
                </c:pt>
                <c:pt idx="58586">
                  <c:v>9.5418708951910958E-6</c:v>
                </c:pt>
                <c:pt idx="58587">
                  <c:v>9.5372133728233166E-6</c:v>
                </c:pt>
                <c:pt idx="58588">
                  <c:v>9.5326831797137856E-6</c:v>
                </c:pt>
                <c:pt idx="58589">
                  <c:v>9.528087502985727E-6</c:v>
                </c:pt>
                <c:pt idx="58590">
                  <c:v>9.5234699983848259E-6</c:v>
                </c:pt>
                <c:pt idx="58591">
                  <c:v>9.518931619822979E-6</c:v>
                </c:pt>
                <c:pt idx="58592">
                  <c:v>9.5143859653035179E-6</c:v>
                </c:pt>
                <c:pt idx="58593">
                  <c:v>9.5097657322185114E-6</c:v>
                </c:pt>
                <c:pt idx="58594">
                  <c:v>9.5051254902500659E-6</c:v>
                </c:pt>
                <c:pt idx="58595">
                  <c:v>9.5005225375643931E-6</c:v>
                </c:pt>
                <c:pt idx="58596">
                  <c:v>9.4961515060276724E-6</c:v>
                </c:pt>
                <c:pt idx="58597">
                  <c:v>9.4915067165857181E-6</c:v>
                </c:pt>
                <c:pt idx="58598">
                  <c:v>9.4868228188715875E-6</c:v>
                </c:pt>
                <c:pt idx="58599">
                  <c:v>9.4822134997230023E-6</c:v>
                </c:pt>
                <c:pt idx="58600">
                  <c:v>9.4778879429213703E-6</c:v>
                </c:pt>
                <c:pt idx="58601">
                  <c:v>9.4732558864052407E-6</c:v>
                </c:pt>
                <c:pt idx="58602">
                  <c:v>9.4687702585360967E-6</c:v>
                </c:pt>
                <c:pt idx="58603">
                  <c:v>9.4641218311153352E-6</c:v>
                </c:pt>
                <c:pt idx="58604">
                  <c:v>9.4596316557726823E-6</c:v>
                </c:pt>
                <c:pt idx="58605">
                  <c:v>9.455078725295607E-6</c:v>
                </c:pt>
                <c:pt idx="58606">
                  <c:v>9.4504976004827768E-6</c:v>
                </c:pt>
                <c:pt idx="58607">
                  <c:v>9.4458873718394898E-6</c:v>
                </c:pt>
                <c:pt idx="58608">
                  <c:v>9.4415945568471216E-6</c:v>
                </c:pt>
                <c:pt idx="58609">
                  <c:v>9.4368160716840066E-6</c:v>
                </c:pt>
                <c:pt idx="58610">
                  <c:v>9.4324514066101983E-6</c:v>
                </c:pt>
                <c:pt idx="58611">
                  <c:v>9.4278748292708769E-6</c:v>
                </c:pt>
                <c:pt idx="58612">
                  <c:v>9.4234637799672782E-6</c:v>
                </c:pt>
                <c:pt idx="58613">
                  <c:v>9.4188990260590799E-6</c:v>
                </c:pt>
                <c:pt idx="58614">
                  <c:v>9.4143106252886355E-6</c:v>
                </c:pt>
                <c:pt idx="58615">
                  <c:v>9.4098613772075623E-6</c:v>
                </c:pt>
                <c:pt idx="58616">
                  <c:v>9.4053903012536466E-6</c:v>
                </c:pt>
                <c:pt idx="58617">
                  <c:v>9.4007928055361845E-6</c:v>
                </c:pt>
                <c:pt idx="58618">
                  <c:v>9.3963772087590769E-6</c:v>
                </c:pt>
                <c:pt idx="58619">
                  <c:v>9.3918415586813353E-6</c:v>
                </c:pt>
                <c:pt idx="58620">
                  <c:v>9.3873277364764363E-6</c:v>
                </c:pt>
                <c:pt idx="58621">
                  <c:v>9.3827820819569752E-6</c:v>
                </c:pt>
                <c:pt idx="58622">
                  <c:v>9.3783091870136559E-6</c:v>
                </c:pt>
                <c:pt idx="58623">
                  <c:v>9.373959073855076E-6</c:v>
                </c:pt>
                <c:pt idx="58624">
                  <c:v>9.3695016403216869E-6</c:v>
                </c:pt>
                <c:pt idx="58625">
                  <c:v>9.3648786787525751E-6</c:v>
                </c:pt>
                <c:pt idx="58626">
                  <c:v>9.360453077533748E-6</c:v>
                </c:pt>
                <c:pt idx="58627">
                  <c:v>9.356111149827484E-6</c:v>
                </c:pt>
                <c:pt idx="58628">
                  <c:v>9.3515809567179531E-6</c:v>
                </c:pt>
                <c:pt idx="58629">
                  <c:v>9.3471780928666703E-6</c:v>
                </c:pt>
                <c:pt idx="58630">
                  <c:v>9.3426915555028245E-6</c:v>
                </c:pt>
                <c:pt idx="58631">
                  <c:v>9.3382768682204187E-6</c:v>
                </c:pt>
                <c:pt idx="58632">
                  <c:v>9.3338276201393455E-6</c:v>
                </c:pt>
                <c:pt idx="58633">
                  <c:v>9.3294001999311149E-6</c:v>
                </c:pt>
                <c:pt idx="58634">
                  <c:v>9.3249445853871293E-6</c:v>
                </c:pt>
                <c:pt idx="58635">
                  <c:v>9.3205826487974264E-6</c:v>
                </c:pt>
                <c:pt idx="58636">
                  <c:v>9.3161042968858965E-6</c:v>
                </c:pt>
                <c:pt idx="58637">
                  <c:v>9.3117814685683697E-6</c:v>
                </c:pt>
                <c:pt idx="58638">
                  <c:v>9.3070739239919931E-6</c:v>
                </c:pt>
                <c:pt idx="58639">
                  <c:v>9.3027520051691681E-6</c:v>
                </c:pt>
                <c:pt idx="58640">
                  <c:v>9.2983509603072889E-6</c:v>
                </c:pt>
                <c:pt idx="58641">
                  <c:v>9.2939590103924274E-6</c:v>
                </c:pt>
                <c:pt idx="58642">
                  <c:v>9.2896771093364805E-6</c:v>
                </c:pt>
                <c:pt idx="58643">
                  <c:v>9.2852224042871967E-6</c:v>
                </c:pt>
                <c:pt idx="58644">
                  <c:v>9.2808450062875636E-6</c:v>
                </c:pt>
                <c:pt idx="58645">
                  <c:v>9.2765212684753351E-6</c:v>
                </c:pt>
                <c:pt idx="58646">
                  <c:v>9.2720729298889637E-6</c:v>
                </c:pt>
                <c:pt idx="58647">
                  <c:v>9.2677537395502441E-6</c:v>
                </c:pt>
                <c:pt idx="58648">
                  <c:v>9.2633472377201542E-6</c:v>
                </c:pt>
                <c:pt idx="58649">
                  <c:v>9.2588988991337828E-6</c:v>
                </c:pt>
                <c:pt idx="58650">
                  <c:v>9.2545824372791685E-6</c:v>
                </c:pt>
                <c:pt idx="58651">
                  <c:v>9.2500631581060588E-6</c:v>
                </c:pt>
                <c:pt idx="58652">
                  <c:v>9.2457748905871995E-6</c:v>
                </c:pt>
                <c:pt idx="58653">
                  <c:v>9.2414065875345841E-6</c:v>
                </c:pt>
                <c:pt idx="58654">
                  <c:v>9.2370864877011627E-6</c:v>
                </c:pt>
                <c:pt idx="58655">
                  <c:v>9.2327918537193909E-6</c:v>
                </c:pt>
                <c:pt idx="58656">
                  <c:v>9.2282989498926327E-6</c:v>
                </c:pt>
                <c:pt idx="58657">
                  <c:v>9.2239743025857024E-6</c:v>
                </c:pt>
                <c:pt idx="58658">
                  <c:v>9.2197906269575469E-6</c:v>
                </c:pt>
                <c:pt idx="58659">
                  <c:v>9.2154250523890369E-6</c:v>
                </c:pt>
                <c:pt idx="58660">
                  <c:v>9.2109839897602797E-6</c:v>
                </c:pt>
                <c:pt idx="58661">
                  <c:v>9.2067193691036664E-6</c:v>
                </c:pt>
                <c:pt idx="58662">
                  <c:v>9.2023001343477517E-6</c:v>
                </c:pt>
                <c:pt idx="58663">
                  <c:v>9.1981228251825087E-6</c:v>
                </c:pt>
                <c:pt idx="58664">
                  <c:v>9.1936772150802426E-6</c:v>
                </c:pt>
                <c:pt idx="58665">
                  <c:v>9.1894444267381914E-6</c:v>
                </c:pt>
                <c:pt idx="58666">
                  <c:v>9.1850952230743133E-6</c:v>
                </c:pt>
                <c:pt idx="58667">
                  <c:v>9.1808351498912089E-6</c:v>
                </c:pt>
                <c:pt idx="58668">
                  <c:v>9.1765396064147353E-6</c:v>
                </c:pt>
                <c:pt idx="58669">
                  <c:v>9.1723522928077728E-6</c:v>
                </c:pt>
                <c:pt idx="58670">
                  <c:v>9.1680713012465276E-6</c:v>
                </c:pt>
                <c:pt idx="58671">
                  <c:v>9.163772119791247E-6</c:v>
                </c:pt>
                <c:pt idx="58672">
                  <c:v>9.1594638433889486E-6</c:v>
                </c:pt>
                <c:pt idx="58673">
                  <c:v>9.1552474259515293E-6</c:v>
                </c:pt>
                <c:pt idx="58674">
                  <c:v>9.1509245976340026E-6</c:v>
                </c:pt>
                <c:pt idx="58675">
                  <c:v>9.1466135927475989E-6</c:v>
                </c:pt>
                <c:pt idx="58676">
                  <c:v>9.1422343757585622E-6</c:v>
                </c:pt>
                <c:pt idx="58677">
                  <c:v>9.1381598394946195E-6</c:v>
                </c:pt>
                <c:pt idx="58678">
                  <c:v>9.1337487901910208E-6</c:v>
                </c:pt>
                <c:pt idx="58679">
                  <c:v>9.129630598181393E-6</c:v>
                </c:pt>
                <c:pt idx="58680">
                  <c:v>9.1252632046234794E-6</c:v>
                </c:pt>
                <c:pt idx="58681">
                  <c:v>9.1210340542602353E-6</c:v>
                </c:pt>
                <c:pt idx="58682">
                  <c:v>9.1168130893493071E-6</c:v>
                </c:pt>
                <c:pt idx="58683">
                  <c:v>9.1125930339330807E-6</c:v>
                </c:pt>
                <c:pt idx="58684">
                  <c:v>9.1083365987287834E-6</c:v>
                </c:pt>
                <c:pt idx="58685">
                  <c:v>9.1040865299873985E-6</c:v>
                </c:pt>
                <c:pt idx="58686">
                  <c:v>9.0999819803982973E-6</c:v>
                </c:pt>
                <c:pt idx="58687">
                  <c:v>9.0957755674025975E-6</c:v>
                </c:pt>
                <c:pt idx="58688">
                  <c:v>9.0914827524102293E-6</c:v>
                </c:pt>
                <c:pt idx="58689">
                  <c:v>9.0872454165946692E-6</c:v>
                </c:pt>
                <c:pt idx="58690">
                  <c:v>9.0831472334684804E-6</c:v>
                </c:pt>
                <c:pt idx="58691">
                  <c:v>9.0789144451264292E-6</c:v>
                </c:pt>
                <c:pt idx="58692">
                  <c:v>9.0745706984307617E-6</c:v>
                </c:pt>
                <c:pt idx="58693">
                  <c:v>9.0704570538946427E-6</c:v>
                </c:pt>
                <c:pt idx="58694">
                  <c:v>9.0662106231320649E-6</c:v>
                </c:pt>
                <c:pt idx="58695">
                  <c:v>9.0620433184085414E-6</c:v>
                </c:pt>
                <c:pt idx="58696">
                  <c:v>9.057971510628704E-6</c:v>
                </c:pt>
                <c:pt idx="58697">
                  <c:v>9.0538296717568301E-6</c:v>
                </c:pt>
                <c:pt idx="58698">
                  <c:v>9.0496369011816569E-6</c:v>
                </c:pt>
                <c:pt idx="58699">
                  <c:v>9.0453941083978862E-6</c:v>
                </c:pt>
                <c:pt idx="58700">
                  <c:v>9.0413686848478392E-6</c:v>
                </c:pt>
                <c:pt idx="58701">
                  <c:v>9.0370740508660674E-6</c:v>
                </c:pt>
                <c:pt idx="58702">
                  <c:v>9.0329986051074229E-6</c:v>
                </c:pt>
                <c:pt idx="58703">
                  <c:v>9.0288858700660057E-6</c:v>
                </c:pt>
                <c:pt idx="58704">
                  <c:v>9.0245875981054269E-6</c:v>
                </c:pt>
                <c:pt idx="58705">
                  <c:v>9.0206713139195926E-6</c:v>
                </c:pt>
                <c:pt idx="58706">
                  <c:v>9.0164940047543496E-6</c:v>
                </c:pt>
                <c:pt idx="58707">
                  <c:v>9.0122648543911055E-6</c:v>
                </c:pt>
                <c:pt idx="58708">
                  <c:v>9.0082858150708489E-6</c:v>
                </c:pt>
                <c:pt idx="58709">
                  <c:v>9.0041257863049395E-6</c:v>
                </c:pt>
                <c:pt idx="58710">
                  <c:v>8.9999030024046078E-6</c:v>
                </c:pt>
                <c:pt idx="58711">
                  <c:v>8.995864845928736E-6</c:v>
                </c:pt>
                <c:pt idx="58712">
                  <c:v>8.9916156866820529E-6</c:v>
                </c:pt>
                <c:pt idx="58713">
                  <c:v>8.9878230937756598E-6</c:v>
                </c:pt>
                <c:pt idx="58714">
                  <c:v>8.9835402832250111E-6</c:v>
                </c:pt>
                <c:pt idx="58715">
                  <c:v>8.9793975348584354E-6</c:v>
                </c:pt>
                <c:pt idx="58716">
                  <c:v>8.9753302745521069E-6</c:v>
                </c:pt>
                <c:pt idx="58717">
                  <c:v>8.9712148110265844E-6</c:v>
                </c:pt>
                <c:pt idx="58718">
                  <c:v>8.9672203102963977E-6</c:v>
                </c:pt>
                <c:pt idx="58719">
                  <c:v>8.9630793809192255E-6</c:v>
                </c:pt>
                <c:pt idx="58720">
                  <c:v>8.9589557319413871E-6</c:v>
                </c:pt>
                <c:pt idx="58721">
                  <c:v>8.9549675976741128E-6</c:v>
                </c:pt>
                <c:pt idx="58722">
                  <c:v>8.9508403107174672E-6</c:v>
                </c:pt>
                <c:pt idx="58723">
                  <c:v>8.946863999881316E-6</c:v>
                </c:pt>
                <c:pt idx="58724">
                  <c:v>8.9427712737233378E-6</c:v>
                </c:pt>
                <c:pt idx="58725">
                  <c:v>8.9387494881520979E-6</c:v>
                </c:pt>
                <c:pt idx="58726">
                  <c:v>8.9346831373404711E-6</c:v>
                </c:pt>
                <c:pt idx="58727">
                  <c:v>8.9305494839209132E-6</c:v>
                </c:pt>
                <c:pt idx="58728">
                  <c:v>8.9266377472085878E-6</c:v>
                </c:pt>
                <c:pt idx="58729">
                  <c:v>8.9226441559731029E-6</c:v>
                </c:pt>
                <c:pt idx="58730">
                  <c:v>8.9186287368647754E-6</c:v>
                </c:pt>
                <c:pt idx="58731">
                  <c:v>8.9146715254173614E-6</c:v>
                </c:pt>
                <c:pt idx="58732">
                  <c:v>8.9105924416799098E-6</c:v>
                </c:pt>
                <c:pt idx="58733">
                  <c:v>8.9065615611616522E-6</c:v>
                </c:pt>
                <c:pt idx="58734">
                  <c:v>8.9025725173996761E-6</c:v>
                </c:pt>
                <c:pt idx="58735">
                  <c:v>8.8986298578674905E-6</c:v>
                </c:pt>
                <c:pt idx="58736">
                  <c:v>8.8946271716849878E-6</c:v>
                </c:pt>
                <c:pt idx="58737">
                  <c:v>8.8906981545733288E-6</c:v>
                </c:pt>
                <c:pt idx="58738">
                  <c:v>8.8866636360762641E-6</c:v>
                </c:pt>
                <c:pt idx="58739">
                  <c:v>8.8826454884838313E-6</c:v>
                </c:pt>
                <c:pt idx="58740">
                  <c:v>8.878717380866874E-6</c:v>
                </c:pt>
                <c:pt idx="58741">
                  <c:v>8.8745882749208249E-6</c:v>
                </c:pt>
                <c:pt idx="58742">
                  <c:v>8.8707183749647811E-6</c:v>
                </c:pt>
                <c:pt idx="58743">
                  <c:v>8.8667220552451909E-6</c:v>
                </c:pt>
                <c:pt idx="58744">
                  <c:v>8.8627739387447946E-6</c:v>
                </c:pt>
                <c:pt idx="58745">
                  <c:v>8.8589158622198738E-6</c:v>
                </c:pt>
                <c:pt idx="58746">
                  <c:v>8.8550150394439697E-6</c:v>
                </c:pt>
                <c:pt idx="58747">
                  <c:v>8.8508440967416391E-6</c:v>
                </c:pt>
                <c:pt idx="58748">
                  <c:v>8.8470442278776318E-6</c:v>
                </c:pt>
                <c:pt idx="58749">
                  <c:v>8.8432398115401156E-6</c:v>
                </c:pt>
                <c:pt idx="58750">
                  <c:v>8.8391043391311541E-6</c:v>
                </c:pt>
                <c:pt idx="58751">
                  <c:v>8.8352953753201291E-6</c:v>
                </c:pt>
                <c:pt idx="58752">
                  <c:v>8.8312399384449236E-6</c:v>
                </c:pt>
                <c:pt idx="58753">
                  <c:v>8.8273545770789497E-6</c:v>
                </c:pt>
                <c:pt idx="58754">
                  <c:v>8.8235810835612938E-6</c:v>
                </c:pt>
                <c:pt idx="58755">
                  <c:v>8.8196757133118808E-6</c:v>
                </c:pt>
                <c:pt idx="58756">
                  <c:v>8.8156984929810278E-6</c:v>
                </c:pt>
                <c:pt idx="58757">
                  <c:v>8.8118895291700028E-6</c:v>
                </c:pt>
                <c:pt idx="58758">
                  <c:v>8.8078795670298859E-6</c:v>
                </c:pt>
                <c:pt idx="58759">
                  <c:v>8.8041042545228265E-6</c:v>
                </c:pt>
                <c:pt idx="58760">
                  <c:v>8.8001461335807107E-6</c:v>
                </c:pt>
                <c:pt idx="58761">
                  <c:v>8.79628805705579E-6</c:v>
                </c:pt>
                <c:pt idx="58762">
                  <c:v>8.7924154286156408E-6</c:v>
                </c:pt>
                <c:pt idx="58763">
                  <c:v>8.788393643044401E-6</c:v>
                </c:pt>
                <c:pt idx="58764">
                  <c:v>8.7846501628519036E-6</c:v>
                </c:pt>
                <c:pt idx="58765">
                  <c:v>8.7809667093097232E-6</c:v>
                </c:pt>
                <c:pt idx="58766">
                  <c:v>8.7769758465583436E-6</c:v>
                </c:pt>
                <c:pt idx="58767">
                  <c:v>8.7732232714188285E-6</c:v>
                </c:pt>
                <c:pt idx="58768">
                  <c:v>8.7692578745190986E-6</c:v>
                </c:pt>
                <c:pt idx="58769">
                  <c:v>8.765615348238498E-6</c:v>
                </c:pt>
                <c:pt idx="58770">
                  <c:v>8.7616726887063123E-6</c:v>
                </c:pt>
                <c:pt idx="58771">
                  <c:v>8.757852810958866E-6</c:v>
                </c:pt>
                <c:pt idx="58772">
                  <c:v>8.7540865933988243E-6</c:v>
                </c:pt>
                <c:pt idx="58773">
                  <c:v>8.7503112808917649E-6</c:v>
                </c:pt>
                <c:pt idx="58774">
                  <c:v>8.7463140516774729E-6</c:v>
                </c:pt>
                <c:pt idx="58775">
                  <c:v>8.7426114987465553E-6</c:v>
                </c:pt>
                <c:pt idx="58776">
                  <c:v>8.7387197709176689E-6</c:v>
                </c:pt>
                <c:pt idx="58777">
                  <c:v>8.7349262685165741E-6</c:v>
                </c:pt>
                <c:pt idx="58778">
                  <c:v>8.7311718743876554E-6</c:v>
                </c:pt>
                <c:pt idx="58779">
                  <c:v>8.7274265752057545E-6</c:v>
                </c:pt>
                <c:pt idx="58780">
                  <c:v>8.7235766841331497E-6</c:v>
                </c:pt>
                <c:pt idx="58781">
                  <c:v>8.7197922766790725E-6</c:v>
                </c:pt>
                <c:pt idx="58782">
                  <c:v>8.7160624389071018E-6</c:v>
                </c:pt>
                <c:pt idx="58783">
                  <c:v>8.7123389675980434E-6</c:v>
                </c:pt>
                <c:pt idx="58784">
                  <c:v>8.7084645201684907E-6</c:v>
                </c:pt>
                <c:pt idx="58785">
                  <c:v>8.7047883425839245E-6</c:v>
                </c:pt>
                <c:pt idx="58786">
                  <c:v>8.7011167124728672E-6</c:v>
                </c:pt>
                <c:pt idx="58787">
                  <c:v>8.6972968347254209E-6</c:v>
                </c:pt>
                <c:pt idx="58788">
                  <c:v>8.6935788203845732E-6</c:v>
                </c:pt>
                <c:pt idx="58789">
                  <c:v>8.6899672169238329E-6</c:v>
                </c:pt>
                <c:pt idx="58790">
                  <c:v>8.6861855379538611E-6</c:v>
                </c:pt>
                <c:pt idx="58791">
                  <c:v>8.6822665252839215E-6</c:v>
                </c:pt>
                <c:pt idx="58792">
                  <c:v>8.6786412794026546E-6</c:v>
                </c:pt>
                <c:pt idx="58793">
                  <c:v>8.6749623733339831E-6</c:v>
                </c:pt>
                <c:pt idx="58794">
                  <c:v>8.6713216660427861E-6</c:v>
                </c:pt>
                <c:pt idx="58795">
                  <c:v>8.6674681369913742E-6</c:v>
                </c:pt>
                <c:pt idx="58796">
                  <c:v>8.6638665379723534E-6</c:v>
                </c:pt>
                <c:pt idx="58797">
                  <c:v>8.6601548900944181E-6</c:v>
                </c:pt>
                <c:pt idx="58798">
                  <c:v>8.6565887613687664E-6</c:v>
                </c:pt>
                <c:pt idx="58799">
                  <c:v>8.6527361418120563E-6</c:v>
                </c:pt>
                <c:pt idx="58800">
                  <c:v>8.6491754700546153E-6</c:v>
                </c:pt>
                <c:pt idx="58801">
                  <c:v>8.6455629570991732E-6</c:v>
                </c:pt>
                <c:pt idx="58802">
                  <c:v>8.6417494458146393E-6</c:v>
                </c:pt>
                <c:pt idx="58803">
                  <c:v>8.638274266559165E-6</c:v>
                </c:pt>
                <c:pt idx="58804">
                  <c:v>8.6343625298468396E-6</c:v>
                </c:pt>
                <c:pt idx="58805">
                  <c:v>8.6307845776900649E-6</c:v>
                </c:pt>
                <c:pt idx="58806">
                  <c:v>8.6271384134306572E-6</c:v>
                </c:pt>
                <c:pt idx="58807">
                  <c:v>8.6236132119665854E-6</c:v>
                </c:pt>
                <c:pt idx="58808">
                  <c:v>8.6200325313257053E-6</c:v>
                </c:pt>
                <c:pt idx="58809">
                  <c:v>8.6162935986067168E-6</c:v>
                </c:pt>
                <c:pt idx="58810">
                  <c:v>8.612600140622817E-6</c:v>
                </c:pt>
                <c:pt idx="58811">
                  <c:v>8.6090449258335866E-6</c:v>
                </c:pt>
                <c:pt idx="58812">
                  <c:v>8.6054715211503208E-6</c:v>
                </c:pt>
                <c:pt idx="58813">
                  <c:v>8.6017626017564908E-6</c:v>
                </c:pt>
                <c:pt idx="58814">
                  <c:v>8.5983365352149121E-6</c:v>
                </c:pt>
                <c:pt idx="58815">
                  <c:v>8.5945866885595024E-6</c:v>
                </c:pt>
                <c:pt idx="58816">
                  <c:v>8.5909532572259195E-6</c:v>
                </c:pt>
                <c:pt idx="58817">
                  <c:v>8.5873525677016005E-6</c:v>
                </c:pt>
                <c:pt idx="58818">
                  <c:v>8.583881935919635E-6</c:v>
                </c:pt>
                <c:pt idx="58819">
                  <c:v>8.5802503235754557E-6</c:v>
                </c:pt>
                <c:pt idx="58820">
                  <c:v>8.5767742348252796E-6</c:v>
                </c:pt>
                <c:pt idx="58821">
                  <c:v>8.5730143837281503E-6</c:v>
                </c:pt>
                <c:pt idx="58822">
                  <c:v>8.5695864981971681E-6</c:v>
                </c:pt>
                <c:pt idx="58823">
                  <c:v>8.5660549302701838E-6</c:v>
                </c:pt>
                <c:pt idx="58824">
                  <c:v>8.5624142229789868E-6</c:v>
                </c:pt>
                <c:pt idx="58825">
                  <c:v>8.5587762441718951E-6</c:v>
                </c:pt>
                <c:pt idx="58826">
                  <c:v>8.5553629105561413E-6</c:v>
                </c:pt>
                <c:pt idx="58827">
                  <c:v>8.5518568084808066E-6</c:v>
                </c:pt>
                <c:pt idx="58828">
                  <c:v>8.5482533904723823E-6</c:v>
                </c:pt>
                <c:pt idx="58829">
                  <c:v>8.5448600657400675E-6</c:v>
                </c:pt>
                <c:pt idx="58830">
                  <c:v>8.5413112174137495E-6</c:v>
                </c:pt>
                <c:pt idx="58831">
                  <c:v>8.537660505680833E-6</c:v>
                </c:pt>
                <c:pt idx="58832">
                  <c:v>8.5342589954962023E-6</c:v>
                </c:pt>
                <c:pt idx="58833">
                  <c:v>8.5306846813182347E-6</c:v>
                </c:pt>
                <c:pt idx="58834">
                  <c:v>8.5272322394303046E-6</c:v>
                </c:pt>
                <c:pt idx="58835">
                  <c:v>8.5236815721145831E-6</c:v>
                </c:pt>
                <c:pt idx="58836">
                  <c:v>8.5199799286783673E-6</c:v>
                </c:pt>
                <c:pt idx="58837">
                  <c:v>8.5167639554128982E-6</c:v>
                </c:pt>
                <c:pt idx="58838">
                  <c:v>8.5132669482845813E-6</c:v>
                </c:pt>
                <c:pt idx="58839">
                  <c:v>8.5097699411562644E-6</c:v>
                </c:pt>
                <c:pt idx="58840">
                  <c:v>8.506331141688861E-6</c:v>
                </c:pt>
                <c:pt idx="58841">
                  <c:v>8.5029887486598454E-6</c:v>
                </c:pt>
                <c:pt idx="58842">
                  <c:v>8.4994635471957736E-6</c:v>
                </c:pt>
                <c:pt idx="58843">
                  <c:v>8.4961020547780208E-6</c:v>
                </c:pt>
                <c:pt idx="58844">
                  <c:v>8.4925022747484036E-6</c:v>
                </c:pt>
                <c:pt idx="58845">
                  <c:v>8.4890461948816665E-6</c:v>
                </c:pt>
                <c:pt idx="58846">
                  <c:v>8.4855637396685779E-6</c:v>
                </c:pt>
                <c:pt idx="58847">
                  <c:v>8.4822822827845812E-6</c:v>
                </c:pt>
                <c:pt idx="58848">
                  <c:v>8.4787598098046146E-6</c:v>
                </c:pt>
                <c:pt idx="58849">
                  <c:v>8.4752591646974906E-6</c:v>
                </c:pt>
                <c:pt idx="58850">
                  <c:v>8.4720422819373198E-6</c:v>
                </c:pt>
                <c:pt idx="58851">
                  <c:v>8.4685070760315284E-6</c:v>
                </c:pt>
                <c:pt idx="58852">
                  <c:v>8.4649782365886495E-6</c:v>
                </c:pt>
                <c:pt idx="58853">
                  <c:v>8.4615912783192471E-6</c:v>
                </c:pt>
                <c:pt idx="58854">
                  <c:v>8.4584789874497801E-6</c:v>
                </c:pt>
                <c:pt idx="58855">
                  <c:v>8.4550338215194643E-6</c:v>
                </c:pt>
                <c:pt idx="58856">
                  <c:v>8.4518751464202069E-6</c:v>
                </c:pt>
                <c:pt idx="58857">
                  <c:v>8.448369953839574E-6</c:v>
                </c:pt>
                <c:pt idx="58858">
                  <c:v>8.4449684436549433E-6</c:v>
                </c:pt>
                <c:pt idx="58859">
                  <c:v>8.4417188190855086E-6</c:v>
                </c:pt>
                <c:pt idx="58860">
                  <c:v>8.4383473222260363E-6</c:v>
                </c:pt>
                <c:pt idx="58861">
                  <c:v>8.435180461674463E-6</c:v>
                </c:pt>
                <c:pt idx="58862">
                  <c:v>8.4317207438289188E-6</c:v>
                </c:pt>
                <c:pt idx="58863">
                  <c:v>8.4285020420793444E-6</c:v>
                </c:pt>
                <c:pt idx="58864">
                  <c:v>8.4252815213403665E-6</c:v>
                </c:pt>
                <c:pt idx="58865">
                  <c:v>8.4219236669014208E-6</c:v>
                </c:pt>
                <c:pt idx="58866">
                  <c:v>8.4187504398869351E-6</c:v>
                </c:pt>
                <c:pt idx="58867">
                  <c:v>8.4154817159287632E-6</c:v>
                </c:pt>
                <c:pt idx="58868">
                  <c:v>8.4122521002427675E-6</c:v>
                </c:pt>
                <c:pt idx="58869">
                  <c:v>8.4088987932773307E-6</c:v>
                </c:pt>
                <c:pt idx="58870">
                  <c:v>8.405729204241652E-6</c:v>
                </c:pt>
                <c:pt idx="58871">
                  <c:v>8.4026096374145709E-6</c:v>
                </c:pt>
                <c:pt idx="58872">
                  <c:v>8.3993063526577316E-6</c:v>
                </c:pt>
                <c:pt idx="58873">
                  <c:v>8.396040357183665E-6</c:v>
                </c:pt>
                <c:pt idx="58874">
                  <c:v>8.3928825915791094E-6</c:v>
                </c:pt>
                <c:pt idx="58875">
                  <c:v>8.3896065916633233E-6</c:v>
                </c:pt>
                <c:pt idx="58876">
                  <c:v>8.3863887994084507E-6</c:v>
                </c:pt>
                <c:pt idx="58877">
                  <c:v>8.3832046584575437E-6</c:v>
                </c:pt>
                <c:pt idx="58878">
                  <c:v>8.3800341599271633E-6</c:v>
                </c:pt>
                <c:pt idx="58879">
                  <c:v>8.3769318734994158E-6</c:v>
                </c:pt>
                <c:pt idx="58880">
                  <c:v>8.3736031228909269E-6</c:v>
                </c:pt>
                <c:pt idx="58881">
                  <c:v>8.3705208453466184E-6</c:v>
                </c:pt>
                <c:pt idx="58882">
                  <c:v>8.3672684922930785E-6</c:v>
                </c:pt>
                <c:pt idx="58883">
                  <c:v>8.3641007222468033E-6</c:v>
                </c:pt>
                <c:pt idx="58884">
                  <c:v>8.3610084402607754E-6</c:v>
                </c:pt>
                <c:pt idx="58885">
                  <c:v>8.3578552221297286E-6</c:v>
                </c:pt>
                <c:pt idx="58886">
                  <c:v>8.3546810856205411E-6</c:v>
                </c:pt>
                <c:pt idx="58887">
                  <c:v>8.3514487414504401E-6</c:v>
                </c:pt>
                <c:pt idx="58888">
                  <c:v>8.3481845649657771E-6</c:v>
                </c:pt>
                <c:pt idx="58889">
                  <c:v>8.3450313468347304E-6</c:v>
                </c:pt>
                <c:pt idx="58890">
                  <c:v>8.3417971836752258E-6</c:v>
                </c:pt>
                <c:pt idx="58891">
                  <c:v>8.338748557434883E-6</c:v>
                </c:pt>
                <c:pt idx="58892">
                  <c:v>8.3355625974945724E-6</c:v>
                </c:pt>
                <c:pt idx="58893">
                  <c:v>8.3323930084588937E-6</c:v>
                </c:pt>
                <c:pt idx="58894">
                  <c:v>8.3291934060980566E-6</c:v>
                </c:pt>
                <c:pt idx="58895">
                  <c:v>8.3259583334438503E-6</c:v>
                </c:pt>
                <c:pt idx="58896">
                  <c:v>8.3228078437969089E-6</c:v>
                </c:pt>
                <c:pt idx="58897">
                  <c:v>8.3197401181678288E-6</c:v>
                </c:pt>
                <c:pt idx="58898">
                  <c:v>8.316635103255976E-6</c:v>
                </c:pt>
                <c:pt idx="58899">
                  <c:v>8.3133718362660147E-6</c:v>
                </c:pt>
                <c:pt idx="58900">
                  <c:v>8.3103141150786541E-6</c:v>
                </c:pt>
                <c:pt idx="58901">
                  <c:v>8.3071217886754312E-6</c:v>
                </c:pt>
                <c:pt idx="58902">
                  <c:v>8.3039403762086295E-6</c:v>
                </c:pt>
                <c:pt idx="58903">
                  <c:v>8.3009826994384639E-6</c:v>
                </c:pt>
                <c:pt idx="58904">
                  <c:v>8.2977103375014849E-6</c:v>
                </c:pt>
                <c:pt idx="58905">
                  <c:v>8.2945589383598417E-6</c:v>
                </c:pt>
                <c:pt idx="58906">
                  <c:v>8.2913584265043028E-6</c:v>
                </c:pt>
                <c:pt idx="58907">
                  <c:v>8.288301614811644E-6</c:v>
                </c:pt>
                <c:pt idx="58908">
                  <c:v>8.2851838669739664E-6</c:v>
                </c:pt>
                <c:pt idx="58909">
                  <c:v>8.2820561146945693E-6</c:v>
                </c:pt>
                <c:pt idx="58910">
                  <c:v>8.2788874351535924E-6</c:v>
                </c:pt>
                <c:pt idx="58911">
                  <c:v>8.2758406279026531E-6</c:v>
                </c:pt>
                <c:pt idx="58912">
                  <c:v>8.2727156041073613E-6</c:v>
                </c:pt>
                <c:pt idx="58913">
                  <c:v>8.2695796663756482E-6</c:v>
                </c:pt>
                <c:pt idx="58914">
                  <c:v>8.2663973444141448E-6</c:v>
                </c:pt>
                <c:pt idx="58915">
                  <c:v>8.2632795965764672E-6</c:v>
                </c:pt>
                <c:pt idx="58916">
                  <c:v>8.2601936810533516E-6</c:v>
                </c:pt>
                <c:pt idx="58917">
                  <c:v>8.2570613813004456E-6</c:v>
                </c:pt>
                <c:pt idx="58918">
                  <c:v>8.2538535934872925E-6</c:v>
                </c:pt>
                <c:pt idx="58919">
                  <c:v>8.2507976912893355E-6</c:v>
                </c:pt>
                <c:pt idx="58920">
                  <c:v>8.247723599197343E-6</c:v>
                </c:pt>
                <c:pt idx="58921">
                  <c:v>8.2446122178225778E-6</c:v>
                </c:pt>
                <c:pt idx="58922">
                  <c:v>8.2415162978577428E-6</c:v>
                </c:pt>
                <c:pt idx="58923">
                  <c:v>8.2383985500200652E-6</c:v>
                </c:pt>
                <c:pt idx="58924">
                  <c:v>8.2352344179525971E-6</c:v>
                </c:pt>
                <c:pt idx="58925">
                  <c:v>8.2322721937089227E-6</c:v>
                </c:pt>
                <c:pt idx="58926">
                  <c:v>8.2290544014540501E-6</c:v>
                </c:pt>
                <c:pt idx="58927">
                  <c:v>8.225974852393847E-6</c:v>
                </c:pt>
                <c:pt idx="58928">
                  <c:v>8.2228380051674321E-6</c:v>
                </c:pt>
                <c:pt idx="58929">
                  <c:v>8.219806659326423E-6</c:v>
                </c:pt>
                <c:pt idx="58930">
                  <c:v>8.2165906860609539E-6</c:v>
                </c:pt>
                <c:pt idx="58931">
                  <c:v>8.2135729826404713E-6</c:v>
                </c:pt>
                <c:pt idx="58932">
                  <c:v>8.2106053014285862E-6</c:v>
                </c:pt>
                <c:pt idx="58933">
                  <c:v>8.2073875091737136E-6</c:v>
                </c:pt>
                <c:pt idx="58934">
                  <c:v>8.2044361988664605E-6</c:v>
                </c:pt>
                <c:pt idx="58935">
                  <c:v>8.2014230429194868E-6</c:v>
                </c:pt>
                <c:pt idx="58936">
                  <c:v>8.1982170740957372E-6</c:v>
                </c:pt>
                <c:pt idx="58937">
                  <c:v>8.1951829997706227E-6</c:v>
                </c:pt>
                <c:pt idx="58938">
                  <c:v>8.1920106822508387E-6</c:v>
                </c:pt>
                <c:pt idx="58939">
                  <c:v>8.1890921137528494E-6</c:v>
                </c:pt>
                <c:pt idx="58940">
                  <c:v>8.1859179772436619E-6</c:v>
                </c:pt>
                <c:pt idx="58941">
                  <c:v>8.182909368770197E-6</c:v>
                </c:pt>
                <c:pt idx="58942">
                  <c:v>8.1798607425298542E-6</c:v>
                </c:pt>
                <c:pt idx="58943">
                  <c:v>8.1767730080173351E-6</c:v>
                </c:pt>
                <c:pt idx="58944">
                  <c:v>8.1737889559008181E-6</c:v>
                </c:pt>
                <c:pt idx="58945">
                  <c:v>8.1706120909075253E-6</c:v>
                </c:pt>
                <c:pt idx="58946">
                  <c:v>8.1675416367943399E-6</c:v>
                </c:pt>
                <c:pt idx="58947">
                  <c:v>8.164541213773191E-6</c:v>
                </c:pt>
                <c:pt idx="58948">
                  <c:v>8.1615153249003924E-6</c:v>
                </c:pt>
                <c:pt idx="58949">
                  <c:v>8.158473065122962E-6</c:v>
                </c:pt>
                <c:pt idx="58950">
                  <c:v>8.1554389907978475E-6</c:v>
                </c:pt>
                <c:pt idx="58951">
                  <c:v>8.1522866821615025E-6</c:v>
                </c:pt>
                <c:pt idx="58952">
                  <c:v>8.1492353274370544E-6</c:v>
                </c:pt>
                <c:pt idx="58953">
                  <c:v>8.146244908857625E-6</c:v>
                </c:pt>
                <c:pt idx="58954">
                  <c:v>8.1432999650132842E-6</c:v>
                </c:pt>
                <c:pt idx="58955">
                  <c:v>8.1401958595961332E-6</c:v>
                </c:pt>
                <c:pt idx="58956">
                  <c:v>8.1369626059313305E-6</c:v>
                </c:pt>
                <c:pt idx="58957">
                  <c:v>8.1341868281015195E-6</c:v>
                </c:pt>
                <c:pt idx="58958">
                  <c:v>8.1310790847055614E-6</c:v>
                </c:pt>
                <c:pt idx="58959">
                  <c:v>8.128176887112204E-6</c:v>
                </c:pt>
                <c:pt idx="58960">
                  <c:v>8.1249227150692604E-6</c:v>
                </c:pt>
                <c:pt idx="58961">
                  <c:v>8.1220041465712711E-6</c:v>
                </c:pt>
                <c:pt idx="58962">
                  <c:v>8.1190109995077364E-6</c:v>
                </c:pt>
                <c:pt idx="58963">
                  <c:v>8.1158968896488659E-6</c:v>
                </c:pt>
                <c:pt idx="58964">
                  <c:v>8.1128828242071904E-6</c:v>
                </c:pt>
                <c:pt idx="58965">
                  <c:v>8.1098851296701469E-6</c:v>
                </c:pt>
                <c:pt idx="58966">
                  <c:v>8.1068501458503306E-6</c:v>
                </c:pt>
                <c:pt idx="58967">
                  <c:v>8.1039579526986927E-6</c:v>
                </c:pt>
                <c:pt idx="58968">
                  <c:v>8.1009029599954374E-6</c:v>
                </c:pt>
                <c:pt idx="58969">
                  <c:v>8.0978979895007797E-6</c:v>
                </c:pt>
                <c:pt idx="58970">
                  <c:v>8.0950230767484754E-6</c:v>
                </c:pt>
                <c:pt idx="58971">
                  <c:v>8.091960808087606E-6</c:v>
                </c:pt>
                <c:pt idx="58972">
                  <c:v>8.0887821241049096E-6</c:v>
                </c:pt>
                <c:pt idx="58973">
                  <c:v>8.0858972069108859E-6</c:v>
                </c:pt>
                <c:pt idx="58974">
                  <c:v>8.0829231592360884E-6</c:v>
                </c:pt>
                <c:pt idx="58975">
                  <c:v>8.079904546320904E-6</c:v>
                </c:pt>
                <c:pt idx="58976">
                  <c:v>8.0769996202434413E-6</c:v>
                </c:pt>
                <c:pt idx="58977">
                  <c:v>8.0738973338156939E-6</c:v>
                </c:pt>
                <c:pt idx="58978">
                  <c:v>8.0709896792541258E-6</c:v>
                </c:pt>
                <c:pt idx="58979">
                  <c:v>8.067904673225712E-6</c:v>
                </c:pt>
                <c:pt idx="58980">
                  <c:v>8.0649115261621773E-6</c:v>
                </c:pt>
                <c:pt idx="58981">
                  <c:v>8.0619593063602224E-6</c:v>
                </c:pt>
                <c:pt idx="58982">
                  <c:v>8.0590580182615668E-6</c:v>
                </c:pt>
                <c:pt idx="58983">
                  <c:v>8.0561221693642437E-6</c:v>
                </c:pt>
                <c:pt idx="58984">
                  <c:v>8.0529598562861793E-6</c:v>
                </c:pt>
                <c:pt idx="58985">
                  <c:v>8.0501667980570346E-6</c:v>
                </c:pt>
                <c:pt idx="58986">
                  <c:v>8.0470381362829357E-6</c:v>
                </c:pt>
                <c:pt idx="58987">
                  <c:v>8.044261448958423E-6</c:v>
                </c:pt>
                <c:pt idx="58988">
                  <c:v>8.0412719398736954E-6</c:v>
                </c:pt>
                <c:pt idx="58989">
                  <c:v>8.0383233580505475E-6</c:v>
                </c:pt>
                <c:pt idx="58990">
                  <c:v>8.0352483564638533E-6</c:v>
                </c:pt>
                <c:pt idx="58991">
                  <c:v>8.0325007729697973E-6</c:v>
                </c:pt>
                <c:pt idx="58992">
                  <c:v>8.0294266808778048E-6</c:v>
                </c:pt>
                <c:pt idx="58993">
                  <c:v>8.0265044744010083E-6</c:v>
                </c:pt>
                <c:pt idx="58994">
                  <c:v>8.0234467532136478E-6</c:v>
                </c:pt>
                <c:pt idx="58995">
                  <c:v>8.0205427366308868E-6</c:v>
                </c:pt>
                <c:pt idx="58996">
                  <c:v>8.0175987022812478E-6</c:v>
                </c:pt>
                <c:pt idx="58997">
                  <c:v>8.0145518950303085E-6</c:v>
                </c:pt>
                <c:pt idx="58998">
                  <c:v>8.0116369645111263E-6</c:v>
                </c:pt>
                <c:pt idx="58999">
                  <c:v>8.008818440430332E-6</c:v>
                </c:pt>
                <c:pt idx="59000">
                  <c:v>8.0058407547767274E-6</c:v>
                </c:pt>
                <c:pt idx="59001">
                  <c:v>8.0029894888866693E-6</c:v>
                </c:pt>
                <c:pt idx="59002">
                  <c:v>8.000002708286047E-6</c:v>
                </c:pt>
                <c:pt idx="59003">
                  <c:v>7.9970805018092506E-6</c:v>
                </c:pt>
                <c:pt idx="59004">
                  <c:v>7.9940591604099609E-6</c:v>
                </c:pt>
                <c:pt idx="59005">
                  <c:v>7.9911887951311655E-6</c:v>
                </c:pt>
                <c:pt idx="59006">
                  <c:v>7.9882938734954223E-6</c:v>
                </c:pt>
                <c:pt idx="59007">
                  <c:v>7.9852779890643433E-6</c:v>
                </c:pt>
                <c:pt idx="59008">
                  <c:v>7.9823439591564238E-6</c:v>
                </c:pt>
                <c:pt idx="59009">
                  <c:v>7.9795026977080852E-6</c:v>
                </c:pt>
                <c:pt idx="59010">
                  <c:v>7.976707820489537E-6</c:v>
                </c:pt>
                <c:pt idx="59011">
                  <c:v>7.973663741722703E-6</c:v>
                </c:pt>
                <c:pt idx="59012">
                  <c:v>7.9708579505677335E-6</c:v>
                </c:pt>
                <c:pt idx="59013">
                  <c:v>7.9679284681333229E-6</c:v>
                </c:pt>
                <c:pt idx="59014">
                  <c:v>7.9650171755929478E-6</c:v>
                </c:pt>
                <c:pt idx="59015">
                  <c:v>7.9622050179750659E-6</c:v>
                </c:pt>
                <c:pt idx="59016">
                  <c:v>7.9591791291022673E-6</c:v>
                </c:pt>
                <c:pt idx="59017">
                  <c:v>7.9562232713215053E-6</c:v>
                </c:pt>
                <c:pt idx="59018">
                  <c:v>7.9534311225870624E-6</c:v>
                </c:pt>
                <c:pt idx="59019">
                  <c:v>7.9505962276016362E-6</c:v>
                </c:pt>
                <c:pt idx="59020">
                  <c:v>7.9476958489976823E-6</c:v>
                </c:pt>
                <c:pt idx="59021">
                  <c:v>7.9447145253652707E-6</c:v>
                </c:pt>
                <c:pt idx="59022">
                  <c:v>7.9419332905672491E-6</c:v>
                </c:pt>
                <c:pt idx="59023">
                  <c:v>7.9389537859242409E-6</c:v>
                </c:pt>
                <c:pt idx="59024">
                  <c:v>7.9360934250871651E-6</c:v>
                </c:pt>
                <c:pt idx="59025">
                  <c:v>7.9331439337693155E-6</c:v>
                </c:pt>
                <c:pt idx="59026">
                  <c:v>7.9304354585474357E-6</c:v>
                </c:pt>
                <c:pt idx="59027">
                  <c:v>7.927482329250779E-6</c:v>
                </c:pt>
                <c:pt idx="59028">
                  <c:v>7.9246210589190014E-6</c:v>
                </c:pt>
                <c:pt idx="59029">
                  <c:v>7.9217697930289432E-6</c:v>
                </c:pt>
                <c:pt idx="59030">
                  <c:v>7.918843039078638E-6</c:v>
                </c:pt>
                <c:pt idx="59031">
                  <c:v>7.9161573012243025E-6</c:v>
                </c:pt>
                <c:pt idx="59032">
                  <c:v>7.9132350947475061E-6</c:v>
                </c:pt>
                <c:pt idx="59033">
                  <c:v>7.9103601819952019E-6</c:v>
                </c:pt>
                <c:pt idx="59034">
                  <c:v>7.9074989116634242E-6</c:v>
                </c:pt>
                <c:pt idx="59035">
                  <c:v>7.904575795691926E-6</c:v>
                </c:pt>
                <c:pt idx="59036">
                  <c:v>7.9017554526217282E-6</c:v>
                </c:pt>
                <c:pt idx="59037">
                  <c:v>7.8989178291521966E-6</c:v>
                </c:pt>
                <c:pt idx="59038">
                  <c:v>7.8962184488773346E-6</c:v>
                </c:pt>
                <c:pt idx="59039">
                  <c:v>7.8932871474535204E-6</c:v>
                </c:pt>
                <c:pt idx="59040">
                  <c:v>7.8903594840085134E-6</c:v>
                </c:pt>
                <c:pt idx="59041">
                  <c:v>7.8877183113945648E-6</c:v>
                </c:pt>
                <c:pt idx="59042">
                  <c:v>7.8847533586667851E-6</c:v>
                </c:pt>
                <c:pt idx="59043">
                  <c:v>7.8818275142111816E-6</c:v>
                </c:pt>
                <c:pt idx="59044">
                  <c:v>7.8790963016217574E-6</c:v>
                </c:pt>
                <c:pt idx="59045">
                  <c:v>7.8762896009720862E-6</c:v>
                </c:pt>
                <c:pt idx="59046">
                  <c:v>7.8734647104283795E-6</c:v>
                </c:pt>
                <c:pt idx="59047">
                  <c:v>7.8707653301535174E-6</c:v>
                </c:pt>
                <c:pt idx="59048">
                  <c:v>7.8678349382244051E-6</c:v>
                </c:pt>
                <c:pt idx="59049">
                  <c:v>7.8649800343555398E-6</c:v>
                </c:pt>
                <c:pt idx="59050">
                  <c:v>7.8621615102747455E-6</c:v>
                </c:pt>
                <c:pt idx="59051">
                  <c:v>7.8594030128442682E-6</c:v>
                </c:pt>
                <c:pt idx="59052">
                  <c:v>7.8565926742157899E-6</c:v>
                </c:pt>
                <c:pt idx="59053">
                  <c:v>7.853820534364786E-6</c:v>
                </c:pt>
                <c:pt idx="59054">
                  <c:v>7.8509210652555339E-6</c:v>
                </c:pt>
                <c:pt idx="59055">
                  <c:v>7.8481316450051963E-6</c:v>
                </c:pt>
                <c:pt idx="59056">
                  <c:v>7.8453267633449286E-6</c:v>
                </c:pt>
                <c:pt idx="59057">
                  <c:v>7.8425919127766974E-6</c:v>
                </c:pt>
                <c:pt idx="59058">
                  <c:v>7.8399771155091003E-6</c:v>
                </c:pt>
                <c:pt idx="59059">
                  <c:v>7.836913937353529E-6</c:v>
                </c:pt>
                <c:pt idx="59060">
                  <c:v>7.834166353859473E-6</c:v>
                </c:pt>
                <c:pt idx="59061">
                  <c:v>7.8315424616448581E-6</c:v>
                </c:pt>
                <c:pt idx="59062">
                  <c:v>7.8286220741574652E-6</c:v>
                </c:pt>
                <c:pt idx="59063">
                  <c:v>7.8257444329210557E-6</c:v>
                </c:pt>
                <c:pt idx="59064">
                  <c:v>7.823236046533566E-6</c:v>
                </c:pt>
                <c:pt idx="59065">
                  <c:v>7.8202974691521376E-6</c:v>
                </c:pt>
                <c:pt idx="59066">
                  <c:v>7.8175671660574153E-6</c:v>
                </c:pt>
                <c:pt idx="59067">
                  <c:v>7.8148123066057451E-6</c:v>
                </c:pt>
                <c:pt idx="59068">
                  <c:v>7.8121156548149884E-6</c:v>
                </c:pt>
                <c:pt idx="59069">
                  <c:v>7.8091952673275955E-6</c:v>
                </c:pt>
                <c:pt idx="59070">
                  <c:v>7.8065486377454363E-6</c:v>
                </c:pt>
                <c:pt idx="59071">
                  <c:v>7.8037510320427828E-6</c:v>
                </c:pt>
                <c:pt idx="59072">
                  <c:v>7.801034371368587E-6</c:v>
                </c:pt>
                <c:pt idx="59073">
                  <c:v>7.7982576840440743E-6</c:v>
                </c:pt>
                <c:pt idx="59074">
                  <c:v>7.7953645813977346E-6</c:v>
                </c:pt>
                <c:pt idx="59075">
                  <c:v>7.7927570600877516E-6</c:v>
                </c:pt>
                <c:pt idx="59076">
                  <c:v>7.790095878590364E-6</c:v>
                </c:pt>
                <c:pt idx="59077">
                  <c:v>7.7874037742731161E-6</c:v>
                </c:pt>
                <c:pt idx="59078">
                  <c:v>7.7845561463618651E-6</c:v>
                </c:pt>
                <c:pt idx="59079">
                  <c:v>7.7817703640903346E-6</c:v>
                </c:pt>
                <c:pt idx="59080">
                  <c:v>7.7790591603843495E-6</c:v>
                </c:pt>
                <c:pt idx="59081">
                  <c:v>7.7763688750565052E-6</c:v>
                </c:pt>
                <c:pt idx="59082">
                  <c:v>7.7735576269333251E-6</c:v>
                </c:pt>
                <c:pt idx="59083">
                  <c:v>7.7709446486551315E-6</c:v>
                </c:pt>
                <c:pt idx="59084">
                  <c:v>7.7682916526100598E-6</c:v>
                </c:pt>
                <c:pt idx="59085">
                  <c:v>7.7655458881054074E-6</c:v>
                </c:pt>
                <c:pt idx="59086">
                  <c:v>7.7629074439755641E-6</c:v>
                </c:pt>
                <c:pt idx="59087">
                  <c:v>7.7600780059583485E-6</c:v>
                </c:pt>
                <c:pt idx="59088">
                  <c:v>7.7574359238496982E-6</c:v>
                </c:pt>
                <c:pt idx="59089">
                  <c:v>7.7546746979351155E-6</c:v>
                </c:pt>
                <c:pt idx="59090">
                  <c:v>7.7518461694126017E-6</c:v>
                </c:pt>
                <c:pt idx="59091">
                  <c:v>7.7491831689258106E-6</c:v>
                </c:pt>
                <c:pt idx="59092">
                  <c:v>7.7464474088628776E-6</c:v>
                </c:pt>
                <c:pt idx="59093">
                  <c:v>7.7439090091502294E-6</c:v>
                </c:pt>
                <c:pt idx="59094">
                  <c:v>7.7410877565853298E-6</c:v>
                </c:pt>
                <c:pt idx="59095">
                  <c:v>7.7384320320561528E-6</c:v>
                </c:pt>
                <c:pt idx="59096">
                  <c:v>7.7358263297355734E-6</c:v>
                </c:pt>
                <c:pt idx="59097">
                  <c:v>7.7330068961600773E-6</c:v>
                </c:pt>
                <c:pt idx="59098">
                  <c:v>7.7304257501964457E-6</c:v>
                </c:pt>
                <c:pt idx="59099">
                  <c:v>7.7278436947381124E-6</c:v>
                </c:pt>
                <c:pt idx="59100">
                  <c:v>7.7250060712685809E-6</c:v>
                </c:pt>
                <c:pt idx="59101">
                  <c:v>7.7224176493473351E-6</c:v>
                </c:pt>
                <c:pt idx="59102">
                  <c:v>7.719666427874472E-6</c:v>
                </c:pt>
                <c:pt idx="59103">
                  <c:v>7.7170698205009103E-6</c:v>
                </c:pt>
                <c:pt idx="59104">
                  <c:v>7.714379535173066E-6</c:v>
                </c:pt>
                <c:pt idx="59105">
                  <c:v>7.7117329055909067E-6</c:v>
                </c:pt>
                <c:pt idx="59106">
                  <c:v>7.7090207923902199E-6</c:v>
                </c:pt>
                <c:pt idx="59107">
                  <c:v>7.7064005381544121E-6</c:v>
                </c:pt>
                <c:pt idx="59108">
                  <c:v>7.7037529990775511E-6</c:v>
                </c:pt>
                <c:pt idx="59109">
                  <c:v>7.7010572567814961E-6</c:v>
                </c:pt>
                <c:pt idx="59110">
                  <c:v>7.698474291828461E-6</c:v>
                </c:pt>
                <c:pt idx="59111">
                  <c:v>7.6957976489211433E-6</c:v>
                </c:pt>
                <c:pt idx="59112">
                  <c:v>7.6931355579290539E-6</c:v>
                </c:pt>
                <c:pt idx="59113">
                  <c:v>7.690503480262123E-6</c:v>
                </c:pt>
                <c:pt idx="59114">
                  <c:v>7.6879296102561057E-6</c:v>
                </c:pt>
                <c:pt idx="59115">
                  <c:v>7.6852102210978046E-6</c:v>
                </c:pt>
                <c:pt idx="59116">
                  <c:v>7.682557225052733E-6</c:v>
                </c:pt>
                <c:pt idx="59117">
                  <c:v>7.6799278758699074E-6</c:v>
                </c:pt>
                <c:pt idx="59118">
                  <c:v>7.6773667387897149E-6</c:v>
                </c:pt>
                <c:pt idx="59119">
                  <c:v>7.6746919148718007E-6</c:v>
                </c:pt>
                <c:pt idx="59120">
                  <c:v>7.6720652941730805E-6</c:v>
                </c:pt>
                <c:pt idx="59121">
                  <c:v>7.6694950621458702E-6</c:v>
                </c:pt>
                <c:pt idx="59122">
                  <c:v>7.6668848123517819E-6</c:v>
                </c:pt>
                <c:pt idx="59123">
                  <c:v>7.6642290878226049E-6</c:v>
                </c:pt>
                <c:pt idx="59124">
                  <c:v>7.6616079240920953E-6</c:v>
                </c:pt>
                <c:pt idx="59125">
                  <c:v>7.6590758908423595E-6</c:v>
                </c:pt>
                <c:pt idx="59126">
                  <c:v>7.6563555921893567E-6</c:v>
                </c:pt>
                <c:pt idx="59127">
                  <c:v>7.6537444329005666E-6</c:v>
                </c:pt>
                <c:pt idx="59128">
                  <c:v>7.6512505984283052E-6</c:v>
                </c:pt>
                <c:pt idx="59129">
                  <c:v>7.6484593591885641E-6</c:v>
                </c:pt>
                <c:pt idx="59130">
                  <c:v>7.6458500188891776E-6</c:v>
                </c:pt>
                <c:pt idx="59131">
                  <c:v>7.6434871516539715E-6</c:v>
                </c:pt>
                <c:pt idx="59132">
                  <c:v>7.6408723543863744E-6</c:v>
                </c:pt>
                <c:pt idx="59133">
                  <c:v>7.6383348641684279E-6</c:v>
                </c:pt>
                <c:pt idx="59134">
                  <c:v>7.6356982390279882E-6</c:v>
                </c:pt>
                <c:pt idx="59135">
                  <c:v>7.6330707088345662E-6</c:v>
                </c:pt>
                <c:pt idx="59136">
                  <c:v>7.6305059337755665E-6</c:v>
                </c:pt>
                <c:pt idx="59137">
                  <c:v>7.6280111898086034E-6</c:v>
                </c:pt>
                <c:pt idx="59138">
                  <c:v>7.6253913903201456E-6</c:v>
                </c:pt>
                <c:pt idx="59139">
                  <c:v>7.6228247962717433E-6</c:v>
                </c:pt>
                <c:pt idx="59140">
                  <c:v>7.6202882155484994E-6</c:v>
                </c:pt>
                <c:pt idx="59141">
                  <c:v>7.6177329901838684E-6</c:v>
                </c:pt>
                <c:pt idx="59142">
                  <c:v>7.6150708991917782E-6</c:v>
                </c:pt>
                <c:pt idx="59143">
                  <c:v>7.6124911174701992E-6</c:v>
                </c:pt>
                <c:pt idx="59144">
                  <c:v>7.610012744407868E-6</c:v>
                </c:pt>
                <c:pt idx="59145">
                  <c:v>7.6076048571849242E-6</c:v>
                </c:pt>
                <c:pt idx="59146">
                  <c:v>7.6050332609156612E-6</c:v>
                </c:pt>
                <c:pt idx="59147">
                  <c:v>7.6024061854695901E-6</c:v>
                </c:pt>
                <c:pt idx="59148">
                  <c:v>7.5998250395059594E-6</c:v>
                </c:pt>
                <c:pt idx="59149">
                  <c:v>7.5973375714966096E-6</c:v>
                </c:pt>
                <c:pt idx="59150">
                  <c:v>7.5947164077661E-6</c:v>
                </c:pt>
                <c:pt idx="59151">
                  <c:v>7.5920743256574497E-6</c:v>
                </c:pt>
                <c:pt idx="59152">
                  <c:v>7.5895950431004167E-6</c:v>
                </c:pt>
                <c:pt idx="59153">
                  <c:v>7.5871121225645774E-6</c:v>
                </c:pt>
                <c:pt idx="59154">
                  <c:v>7.5846073741558939E-6</c:v>
                </c:pt>
                <c:pt idx="59155">
                  <c:v>7.582159923913423E-6</c:v>
                </c:pt>
                <c:pt idx="59156">
                  <c:v>7.5796961027663201E-6</c:v>
                </c:pt>
                <c:pt idx="59157">
                  <c:v>7.5771808951685671E-6</c:v>
                </c:pt>
                <c:pt idx="59158">
                  <c:v>7.5746133916254621E-6</c:v>
                </c:pt>
                <c:pt idx="59159">
                  <c:v>7.5719403866969506E-6</c:v>
                </c:pt>
                <c:pt idx="59160">
                  <c:v>7.5695816121879034E-6</c:v>
                </c:pt>
                <c:pt idx="59161">
                  <c:v>7.5671568993129767E-6</c:v>
                </c:pt>
                <c:pt idx="59162">
                  <c:v>7.5646339610102586E-6</c:v>
                </c:pt>
                <c:pt idx="59163">
                  <c:v>7.5620391726260996E-6</c:v>
                </c:pt>
                <c:pt idx="59164">
                  <c:v>7.5595162343233824E-6</c:v>
                </c:pt>
                <c:pt idx="59165">
                  <c:v>7.557186563644791E-6</c:v>
                </c:pt>
                <c:pt idx="59166">
                  <c:v>7.5546035986917559E-6</c:v>
                </c:pt>
                <c:pt idx="59167">
                  <c:v>7.5520779319049316E-6</c:v>
                </c:pt>
                <c:pt idx="59168">
                  <c:v>7.5496245699469E-6</c:v>
                </c:pt>
                <c:pt idx="59169">
                  <c:v>7.5471939453564119E-6</c:v>
                </c:pt>
                <c:pt idx="59170">
                  <c:v>7.5446587288752198E-6</c:v>
                </c:pt>
                <c:pt idx="59171">
                  <c:v>7.5421812653075904E-6</c:v>
                </c:pt>
                <c:pt idx="59172">
                  <c:v>7.5397197178972419E-6</c:v>
                </c:pt>
                <c:pt idx="59173">
                  <c:v>7.5372304308984886E-6</c:v>
                </c:pt>
                <c:pt idx="59174">
                  <c:v>7.5348852988099679E-6</c:v>
                </c:pt>
                <c:pt idx="59175">
                  <c:v>7.5324028330214787E-6</c:v>
                </c:pt>
                <c:pt idx="59176">
                  <c:v>7.5297643888916346E-6</c:v>
                </c:pt>
                <c:pt idx="59177">
                  <c:v>7.5273060247127432E-6</c:v>
                </c:pt>
                <c:pt idx="59178">
                  <c:v>7.5248549364914652E-6</c:v>
                </c:pt>
                <c:pt idx="59179">
                  <c:v>7.5224993452138733E-6</c:v>
                </c:pt>
                <c:pt idx="59180">
                  <c:v>7.5200928222329821E-6</c:v>
                </c:pt>
                <c:pt idx="59181">
                  <c:v>7.5177031249040738E-6</c:v>
                </c:pt>
                <c:pt idx="59182">
                  <c:v>7.5152056524530053E-6</c:v>
                </c:pt>
                <c:pt idx="59183">
                  <c:v>7.512651336583076E-6</c:v>
                </c:pt>
                <c:pt idx="59184">
                  <c:v>7.5102543632965526E-6</c:v>
                </c:pt>
                <c:pt idx="59185">
                  <c:v>7.5079260568600148E-6</c:v>
                </c:pt>
                <c:pt idx="59186">
                  <c:v>7.5053653745271731E-6</c:v>
                </c:pt>
                <c:pt idx="59187">
                  <c:v>7.5029743129562121E-6</c:v>
                </c:pt>
                <c:pt idx="59188">
                  <c:v>7.5006792030762881E-6</c:v>
                </c:pt>
                <c:pt idx="59189">
                  <c:v>7.4981744546676046E-6</c:v>
                </c:pt>
                <c:pt idx="59190">
                  <c:v>7.4958752520615227E-6</c:v>
                </c:pt>
                <c:pt idx="59191">
                  <c:v>7.4934314397978596E-6</c:v>
                </c:pt>
                <c:pt idx="59192">
                  <c:v>7.4909385148203E-6</c:v>
                </c:pt>
                <c:pt idx="59193">
                  <c:v>7.4886384027195163E-6</c:v>
                </c:pt>
                <c:pt idx="59194">
                  <c:v>7.4860276981780771E-6</c:v>
                </c:pt>
                <c:pt idx="59195">
                  <c:v>7.4836202657024842E-6</c:v>
                </c:pt>
                <c:pt idx="59196">
                  <c:v>7.4812569437199272E-6</c:v>
                </c:pt>
                <c:pt idx="59197">
                  <c:v>7.4790141297853552E-6</c:v>
                </c:pt>
                <c:pt idx="59198">
                  <c:v>7.4765084718819708E-6</c:v>
                </c:pt>
                <c:pt idx="59199">
                  <c:v>7.4741974458447658E-6</c:v>
                </c:pt>
                <c:pt idx="59200">
                  <c:v>7.4717054303619079E-6</c:v>
                </c:pt>
                <c:pt idx="59201">
                  <c:v>7.4693416536320001E-6</c:v>
                </c:pt>
                <c:pt idx="59202">
                  <c:v>7.4669683272077236E-6</c:v>
                </c:pt>
                <c:pt idx="59203">
                  <c:v>7.464607733709272E-6</c:v>
                </c:pt>
                <c:pt idx="59204">
                  <c:v>7.4623394539230503E-6</c:v>
                </c:pt>
                <c:pt idx="59205">
                  <c:v>7.4598860919650178E-6</c:v>
                </c:pt>
                <c:pt idx="59206">
                  <c:v>7.4575386861397419E-6</c:v>
                </c:pt>
                <c:pt idx="59207">
                  <c:v>7.455067134287674E-6</c:v>
                </c:pt>
                <c:pt idx="59208">
                  <c:v>7.4527297329041184E-6</c:v>
                </c:pt>
                <c:pt idx="59209">
                  <c:v>7.4503636824374553E-6</c:v>
                </c:pt>
                <c:pt idx="59210">
                  <c:v>7.4480408329691272E-6</c:v>
                </c:pt>
                <c:pt idx="59211">
                  <c:v>7.4456643233133954E-6</c:v>
                </c:pt>
                <c:pt idx="59212">
                  <c:v>7.4432891778997154E-6</c:v>
                </c:pt>
                <c:pt idx="59213">
                  <c:v>7.4410882007214241E-6</c:v>
                </c:pt>
                <c:pt idx="59214">
                  <c:v>7.438637112500146E-6</c:v>
                </c:pt>
                <c:pt idx="59215">
                  <c:v>7.4361828410474118E-6</c:v>
                </c:pt>
                <c:pt idx="59216">
                  <c:v>7.433999144268455E-6</c:v>
                </c:pt>
                <c:pt idx="59217">
                  <c:v>7.4316217251180214E-6</c:v>
                </c:pt>
                <c:pt idx="59218">
                  <c:v>7.429272955050692E-6</c:v>
                </c:pt>
                <c:pt idx="59219">
                  <c:v>7.4268946264055558E-6</c:v>
                </c:pt>
                <c:pt idx="59220">
                  <c:v>7.4245440373488236E-6</c:v>
                </c:pt>
                <c:pt idx="59221">
                  <c:v>7.4223362389602698E-6</c:v>
                </c:pt>
                <c:pt idx="59222">
                  <c:v>7.4199151640641503E-6</c:v>
                </c:pt>
                <c:pt idx="59223">
                  <c:v>7.417769666062668E-6</c:v>
                </c:pt>
                <c:pt idx="59224">
                  <c:v>7.4153158493572846E-6</c:v>
                </c:pt>
                <c:pt idx="59225">
                  <c:v>7.412982995447237E-6</c:v>
                </c:pt>
                <c:pt idx="59226">
                  <c:v>7.4106815191044006E-6</c:v>
                </c:pt>
                <c:pt idx="59227">
                  <c:v>7.4083554864046164E-6</c:v>
                </c:pt>
                <c:pt idx="59228">
                  <c:v>7.4060944825760089E-6</c:v>
                </c:pt>
                <c:pt idx="59229">
                  <c:v>7.4037438935192768E-6</c:v>
                </c:pt>
                <c:pt idx="59230">
                  <c:v>7.4015106292790733E-6</c:v>
                </c:pt>
                <c:pt idx="59231">
                  <c:v>7.3993301157315727E-6</c:v>
                </c:pt>
                <c:pt idx="59232">
                  <c:v>7.3968831202364527E-6</c:v>
                </c:pt>
                <c:pt idx="59233">
                  <c:v>7.3945680014730897E-6</c:v>
                </c:pt>
                <c:pt idx="59234">
                  <c:v>7.3924488788179588E-6</c:v>
                </c:pt>
                <c:pt idx="59235">
                  <c:v>7.3900814641092438E-6</c:v>
                </c:pt>
                <c:pt idx="59236">
                  <c:v>7.3879245974239893E-6</c:v>
                </c:pt>
                <c:pt idx="59237">
                  <c:v>7.3855044320225724E-6</c:v>
                </c:pt>
                <c:pt idx="59238">
                  <c:v>7.3832111411320511E-6</c:v>
                </c:pt>
                <c:pt idx="59239">
                  <c:v>7.3809169407468289E-6</c:v>
                </c:pt>
                <c:pt idx="59240">
                  <c:v>7.3788164627330843E-6</c:v>
                </c:pt>
                <c:pt idx="59241">
                  <c:v>7.3763130785664544E-6</c:v>
                </c:pt>
                <c:pt idx="59242">
                  <c:v>7.3741562118811999E-6</c:v>
                </c:pt>
                <c:pt idx="59243">
                  <c:v>7.3719261308724526E-6</c:v>
                </c:pt>
                <c:pt idx="59244">
                  <c:v>7.3697469815670047E-6</c:v>
                </c:pt>
                <c:pt idx="59245">
                  <c:v>7.3674173108884133E-6</c:v>
                </c:pt>
                <c:pt idx="59246">
                  <c:v>7.3651162892929278E-6</c:v>
                </c:pt>
                <c:pt idx="59247">
                  <c:v>7.3629030339361634E-6</c:v>
                </c:pt>
                <c:pt idx="59248">
                  <c:v>7.3605779107310809E-6</c:v>
                </c:pt>
                <c:pt idx="59249">
                  <c:v>7.3585774771345314E-6</c:v>
                </c:pt>
                <c:pt idx="59250">
                  <c:v>7.3561977842473417E-6</c:v>
                </c:pt>
                <c:pt idx="59251">
                  <c:v>7.3540195444365963E-6</c:v>
                </c:pt>
                <c:pt idx="59252">
                  <c:v>7.3517576311132871E-6</c:v>
                </c:pt>
                <c:pt idx="59253">
                  <c:v>7.3494975367793813E-6</c:v>
                </c:pt>
                <c:pt idx="59254">
                  <c:v>7.3474343480484086E-6</c:v>
                </c:pt>
                <c:pt idx="59255">
                  <c:v>7.3450837589916773E-6</c:v>
                </c:pt>
                <c:pt idx="59256">
                  <c:v>7.342962362599792E-6</c:v>
                </c:pt>
                <c:pt idx="59257">
                  <c:v>7.3407172749284646E-6</c:v>
                </c:pt>
                <c:pt idx="59258">
                  <c:v>7.3385026553296484E-6</c:v>
                </c:pt>
                <c:pt idx="59259">
                  <c:v>7.3363771662116051E-6</c:v>
                </c:pt>
                <c:pt idx="59260">
                  <c:v>7.3340306698810309E-6</c:v>
                </c:pt>
                <c:pt idx="59261">
                  <c:v>7.3318378781550564E-6</c:v>
                </c:pt>
                <c:pt idx="59262">
                  <c:v>7.3297214839840308E-6</c:v>
                </c:pt>
                <c:pt idx="59263">
                  <c:v>7.3274532041978091E-6</c:v>
                </c:pt>
                <c:pt idx="59264">
                  <c:v>7.3253390837635379E-6</c:v>
                </c:pt>
                <c:pt idx="59265">
                  <c:v>7.3229925874329638E-6</c:v>
                </c:pt>
                <c:pt idx="59266">
                  <c:v>7.3208907451771674E-6</c:v>
                </c:pt>
                <c:pt idx="59267">
                  <c:v>7.3186306508432608E-6</c:v>
                </c:pt>
                <c:pt idx="59268">
                  <c:v>7.3165633693861309E-6</c:v>
                </c:pt>
                <c:pt idx="59269">
                  <c:v>7.3143078225257341E-6</c:v>
                </c:pt>
                <c:pt idx="59270">
                  <c:v>7.3121786954288837E-6</c:v>
                </c:pt>
                <c:pt idx="59271">
                  <c:v>7.3099618020933121E-6</c:v>
                </c:pt>
                <c:pt idx="59272">
                  <c:v>7.3077367233054247E-6</c:v>
                </c:pt>
                <c:pt idx="59273">
                  <c:v>7.3056894507317338E-6</c:v>
                </c:pt>
                <c:pt idx="59274">
                  <c:v>7.3034148044825997E-6</c:v>
                </c:pt>
                <c:pt idx="59275">
                  <c:v>7.301427103811875E-6</c:v>
                </c:pt>
                <c:pt idx="59276">
                  <c:v>7.2992015702766366E-6</c:v>
                </c:pt>
                <c:pt idx="59277">
                  <c:v>7.2971115514519616E-6</c:v>
                </c:pt>
                <c:pt idx="59278">
                  <c:v>7.2950756475620437E-6</c:v>
                </c:pt>
                <c:pt idx="59279">
                  <c:v>7.292799637070857E-6</c:v>
                </c:pt>
                <c:pt idx="59280">
                  <c:v>7.290700978046516E-6</c:v>
                </c:pt>
                <c:pt idx="59281">
                  <c:v>7.2884308792708907E-6</c:v>
                </c:pt>
                <c:pt idx="59282">
                  <c:v>7.2864195317379199E-6</c:v>
                </c:pt>
                <c:pt idx="59283">
                  <c:v>7.2841708060877863E-6</c:v>
                </c:pt>
                <c:pt idx="59284">
                  <c:v>7.2820289460651111E-6</c:v>
                </c:pt>
                <c:pt idx="59285">
                  <c:v>7.2799034569470678E-6</c:v>
                </c:pt>
                <c:pt idx="59286">
                  <c:v>7.2778607318468858E-6</c:v>
                </c:pt>
                <c:pt idx="59287">
                  <c:v>7.275668849615613E-6</c:v>
                </c:pt>
                <c:pt idx="59288">
                  <c:v>7.2736670517770108E-6</c:v>
                </c:pt>
                <c:pt idx="59289">
                  <c:v>7.2714765337877907E-6</c:v>
                </c:pt>
                <c:pt idx="59290">
                  <c:v>7.2693715083005372E-6</c:v>
                </c:pt>
                <c:pt idx="59291">
                  <c:v>7.2672610258450732E-6</c:v>
                </c:pt>
                <c:pt idx="59292">
                  <c:v>7.2651992013561539E-6</c:v>
                </c:pt>
                <c:pt idx="59293">
                  <c:v>7.2631150942470413E-6</c:v>
                </c:pt>
                <c:pt idx="59294">
                  <c:v>7.2609141170687508E-6</c:v>
                </c:pt>
                <c:pt idx="59295">
                  <c:v>7.2588682087371126E-6</c:v>
                </c:pt>
                <c:pt idx="59296">
                  <c:v>7.2566854214528584E-6</c:v>
                </c:pt>
                <c:pt idx="59297">
                  <c:v>7.2546963565400802E-6</c:v>
                </c:pt>
                <c:pt idx="59298">
                  <c:v>7.2526077019574586E-6</c:v>
                </c:pt>
                <c:pt idx="59299">
                  <c:v>7.2505445132264867E-6</c:v>
                </c:pt>
                <c:pt idx="59300">
                  <c:v>7.2484804150008131E-6</c:v>
                </c:pt>
                <c:pt idx="59301">
                  <c:v>7.2464508775738068E-6</c:v>
                </c:pt>
                <c:pt idx="59302">
                  <c:v>7.2442535383743234E-6</c:v>
                </c:pt>
                <c:pt idx="59303">
                  <c:v>7.2422913035552483E-6</c:v>
                </c:pt>
                <c:pt idx="59304">
                  <c:v>7.2399670898448676E-6</c:v>
                </c:pt>
                <c:pt idx="59305">
                  <c:v>7.2380644269287586E-6</c:v>
                </c:pt>
                <c:pt idx="59306">
                  <c:v>7.2360239755653311E-6</c:v>
                </c:pt>
                <c:pt idx="59307">
                  <c:v>7.2339048529102001E-6</c:v>
                </c:pt>
                <c:pt idx="59308">
                  <c:v>7.2318348429689649E-6</c:v>
                </c:pt>
                <c:pt idx="59309">
                  <c:v>7.2298166742257308E-6</c:v>
                </c:pt>
                <c:pt idx="59310">
                  <c:v>7.2277671279152864E-6</c:v>
                </c:pt>
                <c:pt idx="59311">
                  <c:v>7.2258494583365973E-6</c:v>
                </c:pt>
                <c:pt idx="59312">
                  <c:v>7.2236884989251848E-6</c:v>
                </c:pt>
                <c:pt idx="59313">
                  <c:v>7.2220609581563622E-6</c:v>
                </c:pt>
                <c:pt idx="59314">
                  <c:v>7.2200155045720749E-6</c:v>
                </c:pt>
                <c:pt idx="59315">
                  <c:v>7.2184179771284107E-6</c:v>
                </c:pt>
                <c:pt idx="59316">
                  <c:v>7.2166508289228659E-6</c:v>
                </c:pt>
                <c:pt idx="59317">
                  <c:v>7.2150469350162894E-6</c:v>
                </c:pt>
                <c:pt idx="59318">
                  <c:v>7.2132311288441997E-6</c:v>
                </c:pt>
                <c:pt idx="59319">
                  <c:v>7.211495812953217E-6</c:v>
                </c:pt>
                <c:pt idx="59320">
                  <c:v>7.2097586780728307E-6</c:v>
                </c:pt>
                <c:pt idx="59321">
                  <c:v>7.2078487391991084E-6</c:v>
                </c:pt>
                <c:pt idx="59322">
                  <c:v>7.2060065576806656E-6</c:v>
                </c:pt>
                <c:pt idx="59323">
                  <c:v>7.2041125349642243E-6</c:v>
                </c:pt>
                <c:pt idx="59324">
                  <c:v>7.2021985033643432E-6</c:v>
                </c:pt>
                <c:pt idx="59325">
                  <c:v>7.2001780608843546E-6</c:v>
                </c:pt>
                <c:pt idx="59326">
                  <c:v>7.198382263595704E-6</c:v>
                </c:pt>
                <c:pt idx="59327">
                  <c:v>7.1963431764743291E-6</c:v>
                </c:pt>
                <c:pt idx="59328">
                  <c:v>7.1945296440389939E-6</c:v>
                </c:pt>
                <c:pt idx="59329">
                  <c:v>7.1925883275980604E-6</c:v>
                </c:pt>
                <c:pt idx="59330">
                  <c:v>7.1906069933902472E-6</c:v>
                </c:pt>
                <c:pt idx="59331">
                  <c:v>7.1886697696754709E-6</c:v>
                </c:pt>
                <c:pt idx="59332">
                  <c:v>7.1866861617309041E-6</c:v>
                </c:pt>
                <c:pt idx="59333">
                  <c:v>7.1848685365694109E-6</c:v>
                </c:pt>
                <c:pt idx="59334">
                  <c:v>7.1828790169092827E-6</c:v>
                </c:pt>
                <c:pt idx="59335">
                  <c:v>7.1810027293395251E-6</c:v>
                </c:pt>
                <c:pt idx="59336">
                  <c:v>7.1790495894674677E-6</c:v>
                </c:pt>
                <c:pt idx="59337">
                  <c:v>7.1770323302189354E-6</c:v>
                </c:pt>
                <c:pt idx="59338">
                  <c:v>7.1749964263290167E-6</c:v>
                </c:pt>
                <c:pt idx="59339">
                  <c:v>7.1730264608049774E-6</c:v>
                </c:pt>
                <c:pt idx="59340">
                  <c:v>7.1711647251504473E-6</c:v>
                </c:pt>
                <c:pt idx="59341">
                  <c:v>7.169043328758562E-6</c:v>
                </c:pt>
                <c:pt idx="59342">
                  <c:v>7.1670665420242594E-6</c:v>
                </c:pt>
                <c:pt idx="59343">
                  <c:v>7.1653539635008201E-6</c:v>
                </c:pt>
                <c:pt idx="59344">
                  <c:v>7.1633166953688487E-6</c:v>
                </c:pt>
                <c:pt idx="59345">
                  <c:v>7.1613235377299134E-6</c:v>
                </c:pt>
                <c:pt idx="59346">
                  <c:v>7.159482720453525E-6</c:v>
                </c:pt>
                <c:pt idx="59347">
                  <c:v>7.1575677793589421E-6</c:v>
                </c:pt>
                <c:pt idx="59348">
                  <c:v>7.1556123657501303E-6</c:v>
                </c:pt>
                <c:pt idx="59349">
                  <c:v>7.1537156145495828E-6</c:v>
                </c:pt>
                <c:pt idx="59350">
                  <c:v>7.1518675213155802E-6</c:v>
                </c:pt>
                <c:pt idx="59351">
                  <c:v>7.1497734097647481E-6</c:v>
                </c:pt>
                <c:pt idx="59352">
                  <c:v>7.1478048084827614E-6</c:v>
                </c:pt>
                <c:pt idx="59353">
                  <c:v>7.1459371611126699E-6</c:v>
                </c:pt>
                <c:pt idx="59354">
                  <c:v>7.1441936597693712E-6</c:v>
                </c:pt>
                <c:pt idx="59355">
                  <c:v>7.1421854954678574E-6</c:v>
                </c:pt>
                <c:pt idx="59356">
                  <c:v>7.1401291279471479E-6</c:v>
                </c:pt>
                <c:pt idx="59357">
                  <c:v>7.1384097282134462E-6</c:v>
                </c:pt>
                <c:pt idx="59358">
                  <c:v>7.1365057010552846E-6</c:v>
                </c:pt>
                <c:pt idx="59359">
                  <c:v>7.1345507421938237E-6</c:v>
                </c:pt>
                <c:pt idx="59360">
                  <c:v>7.1326517172565218E-6</c:v>
                </c:pt>
                <c:pt idx="59361">
                  <c:v>7.1307208600046579E-6</c:v>
                </c:pt>
                <c:pt idx="59362">
                  <c:v>7.1288413892034441E-6</c:v>
                </c:pt>
                <c:pt idx="59363">
                  <c:v>7.1270255830313536E-6</c:v>
                </c:pt>
                <c:pt idx="59364">
                  <c:v>7.1251683948503342E-6</c:v>
                </c:pt>
                <c:pt idx="59365">
                  <c:v>7.1231579568120651E-6</c:v>
                </c:pt>
                <c:pt idx="59366">
                  <c:v>7.1212675720744301E-6</c:v>
                </c:pt>
                <c:pt idx="59367">
                  <c:v>7.1222111728275186E-6</c:v>
                </c:pt>
                <c:pt idx="59368">
                  <c:v>7.1178465077537112E-6</c:v>
                </c:pt>
                <c:pt idx="59369">
                  <c:v>7.1163844950206112E-6</c:v>
                </c:pt>
                <c:pt idx="59370">
                  <c:v>7.1149238465295639E-6</c:v>
                </c:pt>
                <c:pt idx="59371">
                  <c:v>7.11328539182432E-6</c:v>
                </c:pt>
                <c:pt idx="59372">
                  <c:v>7.1117888182925526E-6</c:v>
                </c:pt>
                <c:pt idx="59373">
                  <c:v>7.11010488885222E-6</c:v>
                </c:pt>
                <c:pt idx="59374">
                  <c:v>7.1083836701291148E-6</c:v>
                </c:pt>
                <c:pt idx="59375">
                  <c:v>7.1067938733904157E-6</c:v>
                </c:pt>
                <c:pt idx="59376">
                  <c:v>7.1051094892027322E-6</c:v>
                </c:pt>
                <c:pt idx="59377">
                  <c:v>7.1031613515515346E-6</c:v>
                </c:pt>
                <c:pt idx="59378">
                  <c:v>7.1015147113939747E-6</c:v>
                </c:pt>
                <c:pt idx="59379">
                  <c:v>7.0997398324834649E-6</c:v>
                </c:pt>
                <c:pt idx="59380">
                  <c:v>7.0979599513520952E-6</c:v>
                </c:pt>
                <c:pt idx="59381">
                  <c:v>7.0961395977064967E-6</c:v>
                </c:pt>
                <c:pt idx="59382">
                  <c:v>7.0944156504992861E-6</c:v>
                </c:pt>
                <c:pt idx="59383">
                  <c:v>7.0926435000728816E-6</c:v>
                </c:pt>
                <c:pt idx="59384">
                  <c:v>7.0908777161093886E-6</c:v>
                </c:pt>
                <c:pt idx="59385">
                  <c:v>7.0891478571866173E-6</c:v>
                </c:pt>
                <c:pt idx="59386">
                  <c:v>7.0872943069844041E-6</c:v>
                </c:pt>
                <c:pt idx="59387">
                  <c:v>7.0856185629963866E-6</c:v>
                </c:pt>
                <c:pt idx="59388">
                  <c:v>7.0837209023011383E-6</c:v>
                </c:pt>
                <c:pt idx="59389">
                  <c:v>7.0820060500409454E-6</c:v>
                </c:pt>
                <c:pt idx="59390">
                  <c:v>7.080157047312241E-6</c:v>
                </c:pt>
                <c:pt idx="59391">
                  <c:v>7.078383077896433E-6</c:v>
                </c:pt>
                <c:pt idx="59392">
                  <c:v>7.0765267992101144E-6</c:v>
                </c:pt>
                <c:pt idx="59393">
                  <c:v>7.0748715188528877E-6</c:v>
                </c:pt>
                <c:pt idx="59394">
                  <c:v>7.0729506660427433E-6</c:v>
                </c:pt>
                <c:pt idx="59395">
                  <c:v>7.071169420669321E-6</c:v>
                </c:pt>
                <c:pt idx="59396">
                  <c:v>7.0694718488084618E-6</c:v>
                </c:pt>
                <c:pt idx="59397">
                  <c:v>7.0676828727300736E-6</c:v>
                </c:pt>
                <c:pt idx="59398">
                  <c:v>7.065858426358318E-6</c:v>
                </c:pt>
                <c:pt idx="59399">
                  <c:v>7.0640976446156864E-6</c:v>
                </c:pt>
                <c:pt idx="59400">
                  <c:v>7.062221357045928E-6</c:v>
                </c:pt>
                <c:pt idx="59401">
                  <c:v>7.0605638029519469E-6</c:v>
                </c:pt>
                <c:pt idx="59402">
                  <c:v>7.05892898622551E-6</c:v>
                </c:pt>
                <c:pt idx="59403">
                  <c:v>7.0569190029345918E-6</c:v>
                </c:pt>
                <c:pt idx="59404">
                  <c:v>7.0552982833760316E-6</c:v>
                </c:pt>
                <c:pt idx="59405">
                  <c:v>7.0533164944208693E-6</c:v>
                </c:pt>
                <c:pt idx="59406">
                  <c:v>7.0516452979063624E-6</c:v>
                </c:pt>
                <c:pt idx="59407">
                  <c:v>7.0499427238246426E-6</c:v>
                </c:pt>
                <c:pt idx="59408">
                  <c:v>7.048262887110468E-6</c:v>
                </c:pt>
                <c:pt idx="59409">
                  <c:v>7.0464784585055904E-6</c:v>
                </c:pt>
                <c:pt idx="59410">
                  <c:v>7.04467811374343E-6</c:v>
                </c:pt>
                <c:pt idx="59411">
                  <c:v>7.0430141931865356E-6</c:v>
                </c:pt>
                <c:pt idx="59412">
                  <c:v>7.0411201704700943E-6</c:v>
                </c:pt>
                <c:pt idx="59413">
                  <c:v>7.0395703914982732E-6</c:v>
                </c:pt>
                <c:pt idx="59414">
                  <c:v>7.0376590883824966E-6</c:v>
                </c:pt>
                <c:pt idx="59415">
                  <c:v>7.0360606514441324E-6</c:v>
                </c:pt>
                <c:pt idx="59416">
                  <c:v>7.0343030529329553E-6</c:v>
                </c:pt>
                <c:pt idx="59417">
                  <c:v>7.0326627792383078E-6</c:v>
                </c:pt>
                <c:pt idx="59418">
                  <c:v>7.0308128670149017E-6</c:v>
                </c:pt>
                <c:pt idx="59419">
                  <c:v>7.0313071773853153E-6</c:v>
                </c:pt>
                <c:pt idx="59420">
                  <c:v>7.0277251325023826E-6</c:v>
                </c:pt>
                <c:pt idx="59421">
                  <c:v>7.0263085945043713E-6</c:v>
                </c:pt>
                <c:pt idx="59422">
                  <c:v>7.0249261625576756E-6</c:v>
                </c:pt>
                <c:pt idx="59423">
                  <c:v>7.0233440965239416E-6</c:v>
                </c:pt>
                <c:pt idx="59424">
                  <c:v>7.0221431087702513E-6</c:v>
                </c:pt>
                <c:pt idx="59425">
                  <c:v>7.0203755058173556E-6</c:v>
                </c:pt>
                <c:pt idx="59426">
                  <c:v>7.0189034886425361E-6</c:v>
                </c:pt>
                <c:pt idx="59427">
                  <c:v>7.0174369284359273E-6</c:v>
                </c:pt>
                <c:pt idx="59428">
                  <c:v>7.015855771896895E-6</c:v>
                </c:pt>
                <c:pt idx="59429">
                  <c:v>7.0142291406227741E-6</c:v>
                </c:pt>
                <c:pt idx="59430">
                  <c:v>7.0125656748132306E-6</c:v>
                </c:pt>
                <c:pt idx="59431">
                  <c:v>7.0109831540321474E-6</c:v>
                </c:pt>
                <c:pt idx="59432">
                  <c:v>7.0093474278110079E-6</c:v>
                </c:pt>
                <c:pt idx="59433">
                  <c:v>7.0078585849842057E-6</c:v>
                </c:pt>
                <c:pt idx="59434">
                  <c:v>7.0061373662611004E-6</c:v>
                </c:pt>
                <c:pt idx="59435">
                  <c:v>7.0047158260422293E-6</c:v>
                </c:pt>
                <c:pt idx="59436">
                  <c:v>7.0029836933827028E-6</c:v>
                </c:pt>
                <c:pt idx="59437">
                  <c:v>7.0012633841542993E-6</c:v>
                </c:pt>
                <c:pt idx="59438">
                  <c:v>6.9996726779208984E-6</c:v>
                </c:pt>
                <c:pt idx="59439">
                  <c:v>6.9980978878447786E-6</c:v>
                </c:pt>
                <c:pt idx="59440">
                  <c:v>6.9963462010491639E-6</c:v>
                </c:pt>
                <c:pt idx="59441">
                  <c:v>6.9947795964253601E-6</c:v>
                </c:pt>
                <c:pt idx="59442">
                  <c:v>6.9930360950820614E-6</c:v>
                </c:pt>
                <c:pt idx="59443">
                  <c:v>6.9914340201648884E-6</c:v>
                </c:pt>
                <c:pt idx="59444">
                  <c:v>6.9898346737318207E-6</c:v>
                </c:pt>
                <c:pt idx="59445">
                  <c:v>6.9882717070868239E-6</c:v>
                </c:pt>
                <c:pt idx="59446">
                  <c:v>6.9866173362242989E-6</c:v>
                </c:pt>
                <c:pt idx="59447">
                  <c:v>6.9849729698034926E-6</c:v>
                </c:pt>
                <c:pt idx="59448">
                  <c:v>6.9831135078857187E-6</c:v>
                </c:pt>
                <c:pt idx="59449">
                  <c:v>6.9816269387956709E-6</c:v>
                </c:pt>
                <c:pt idx="59450">
                  <c:v>6.9800366873096209E-6</c:v>
                </c:pt>
                <c:pt idx="59451">
                  <c:v>6.9783609433216043E-6</c:v>
                </c:pt>
                <c:pt idx="59452">
                  <c:v>6.9767156674060971E-6</c:v>
                </c:pt>
                <c:pt idx="59453">
                  <c:v>6.9749085014336742E-6</c:v>
                </c:pt>
                <c:pt idx="59454">
                  <c:v>6.9734905991936103E-6</c:v>
                </c:pt>
                <c:pt idx="59455">
                  <c:v>6.9718607846880332E-6</c:v>
                </c:pt>
                <c:pt idx="59456">
                  <c:v>6.9702764449175447E-6</c:v>
                </c:pt>
                <c:pt idx="59457">
                  <c:v>6.9686120696133003E-6</c:v>
                </c:pt>
                <c:pt idx="59458">
                  <c:v>6.9671850724262194E-6</c:v>
                </c:pt>
                <c:pt idx="59459">
                  <c:v>6.9653501668653917E-6</c:v>
                </c:pt>
                <c:pt idx="59460">
                  <c:v>6.9638513195968699E-6</c:v>
                </c:pt>
                <c:pt idx="59461">
                  <c:v>6.9624343268515076E-6</c:v>
                </c:pt>
                <c:pt idx="59462">
                  <c:v>6.9605562202923474E-6</c:v>
                </c:pt>
                <c:pt idx="59463">
                  <c:v>6.9590350904036313E-6</c:v>
                </c:pt>
                <c:pt idx="59464">
                  <c:v>6.9575562520185494E-6</c:v>
                </c:pt>
                <c:pt idx="59465">
                  <c:v>6.9558859649987434E-6</c:v>
                </c:pt>
                <c:pt idx="59466">
                  <c:v>6.9542843448289196E-6</c:v>
                </c:pt>
                <c:pt idx="59467">
                  <c:v>6.9526522565865889E-6</c:v>
                </c:pt>
                <c:pt idx="59468">
                  <c:v>6.9510883804468904E-6</c:v>
                </c:pt>
                <c:pt idx="59469">
                  <c:v>6.9508532760664821E-6</c:v>
                </c:pt>
                <c:pt idx="59470">
                  <c:v>6.9482384787988849E-6</c:v>
                </c:pt>
                <c:pt idx="59471">
                  <c:v>6.9469142545131044E-6</c:v>
                </c:pt>
                <c:pt idx="59472">
                  <c:v>6.9456468736461829E-6</c:v>
                </c:pt>
                <c:pt idx="59473">
                  <c:v>6.9442817220988218E-6</c:v>
                </c:pt>
                <c:pt idx="59474">
                  <c:v>6.9431202973646577E-6</c:v>
                </c:pt>
                <c:pt idx="59475">
                  <c:v>6.9416405494848732E-6</c:v>
                </c:pt>
                <c:pt idx="59476">
                  <c:v>6.9401821747305803E-6</c:v>
                </c:pt>
                <c:pt idx="59477">
                  <c:v>6.9389388954732567E-6</c:v>
                </c:pt>
                <c:pt idx="59478">
                  <c:v>6.937515991012333E-6</c:v>
                </c:pt>
                <c:pt idx="59479">
                  <c:v>6.9359266490209848E-6</c:v>
                </c:pt>
                <c:pt idx="59480">
                  <c:v>6.9345260271802536E-6</c:v>
                </c:pt>
                <c:pt idx="59481">
                  <c:v>6.9328862082329579E-6</c:v>
                </c:pt>
                <c:pt idx="59482">
                  <c:v>6.9315728978835978E-6</c:v>
                </c:pt>
                <c:pt idx="59483">
                  <c:v>6.9300695031415671E-6</c:v>
                </c:pt>
                <c:pt idx="59484">
                  <c:v>6.9285511017369572E-6</c:v>
                </c:pt>
                <c:pt idx="59485">
                  <c:v>6.9271104621293489E-6</c:v>
                </c:pt>
                <c:pt idx="59486">
                  <c:v>6.9255293055903167E-6</c:v>
                </c:pt>
                <c:pt idx="59487">
                  <c:v>6.924054105184041E-6</c:v>
                </c:pt>
                <c:pt idx="59488">
                  <c:v>6.9225925471982919E-6</c:v>
                </c:pt>
                <c:pt idx="59489">
                  <c:v>6.9211928348522633E-6</c:v>
                </c:pt>
                <c:pt idx="59490">
                  <c:v>6.919643965375144E-6</c:v>
                </c:pt>
                <c:pt idx="59491">
                  <c:v>6.9179582169454079E-6</c:v>
                </c:pt>
                <c:pt idx="59492">
                  <c:v>6.916519851074554E-6</c:v>
                </c:pt>
                <c:pt idx="59493">
                  <c:v>6.9149382397881709E-6</c:v>
                </c:pt>
                <c:pt idx="59494">
                  <c:v>6.9136035563133191E-6</c:v>
                </c:pt>
                <c:pt idx="59495">
                  <c:v>6.912077878951095E-6</c:v>
                </c:pt>
                <c:pt idx="59496">
                  <c:v>6.9106395130802412E-6</c:v>
                </c:pt>
                <c:pt idx="59497">
                  <c:v>6.9090433498786297E-6</c:v>
                </c:pt>
                <c:pt idx="59498">
                  <c:v>6.9075263127160716E-6</c:v>
                </c:pt>
                <c:pt idx="59499">
                  <c:v>6.9059865381859709E-6</c:v>
                </c:pt>
                <c:pt idx="59500">
                  <c:v>6.9046318458276801E-6</c:v>
                </c:pt>
                <c:pt idx="59501">
                  <c:v>6.9032048486405984E-6</c:v>
                </c:pt>
                <c:pt idx="59502">
                  <c:v>6.9016618908790406E-6</c:v>
                </c:pt>
                <c:pt idx="59503">
                  <c:v>6.9000320763734626E-6</c:v>
                </c:pt>
                <c:pt idx="59504">
                  <c:v>6.8985323196102399E-6</c:v>
                </c:pt>
                <c:pt idx="59505">
                  <c:v>6.8972349254181609E-6</c:v>
                </c:pt>
                <c:pt idx="59506">
                  <c:v>6.8956005634390749E-6</c:v>
                </c:pt>
                <c:pt idx="59507">
                  <c:v>6.8940134951844811E-6</c:v>
                </c:pt>
                <c:pt idx="59508">
                  <c:v>6.8927197389712092E-6</c:v>
                </c:pt>
                <c:pt idx="59509">
                  <c:v>6.8912991082470398E-6</c:v>
                </c:pt>
                <c:pt idx="59510">
                  <c:v>6.8898339122824837E-6</c:v>
                </c:pt>
                <c:pt idx="59511">
                  <c:v>6.8882932282576803E-6</c:v>
                </c:pt>
                <c:pt idx="59512">
                  <c:v>6.8869112510583363E-6</c:v>
                </c:pt>
                <c:pt idx="59513">
                  <c:v>6.8854883465974126E-6</c:v>
                </c:pt>
                <c:pt idx="59514">
                  <c:v>6.8840363383060321E-6</c:v>
                </c:pt>
                <c:pt idx="59515">
                  <c:v>6.8823696892650332E-6</c:v>
                </c:pt>
                <c:pt idx="59516">
                  <c:v>6.8809681579296011E-6</c:v>
                </c:pt>
                <c:pt idx="59517">
                  <c:v>6.8796643972746097E-6</c:v>
                </c:pt>
                <c:pt idx="59518">
                  <c:v>6.8784752329520424E-6</c:v>
                </c:pt>
                <c:pt idx="59519">
                  <c:v>6.8771646510867868E-6</c:v>
                </c:pt>
                <c:pt idx="59520">
                  <c:v>6.8762078626605216E-6</c:v>
                </c:pt>
                <c:pt idx="59521">
                  <c:v>6.874764494568808E-6</c:v>
                </c:pt>
                <c:pt idx="59522">
                  <c:v>6.8736844696104527E-6</c:v>
                </c:pt>
                <c:pt idx="59523">
                  <c:v>6.8723634285561266E-6</c:v>
                </c:pt>
                <c:pt idx="59524">
                  <c:v>6.8711310632352252E-6</c:v>
                </c:pt>
                <c:pt idx="59525">
                  <c:v>6.8698650466103572E-6</c:v>
                </c:pt>
                <c:pt idx="59526">
                  <c:v>6.8685085352626629E-6</c:v>
                </c:pt>
                <c:pt idx="59527">
                  <c:v>6.8671761255245656E-6</c:v>
                </c:pt>
                <c:pt idx="59528">
                  <c:v>6.8658150667033624E-6</c:v>
                </c:pt>
                <c:pt idx="59529">
                  <c:v>6.8643894337583333E-6</c:v>
                </c:pt>
                <c:pt idx="59530">
                  <c:v>6.8631097747129388E-6</c:v>
                </c:pt>
                <c:pt idx="59531">
                  <c:v>6.8616905082308222E-6</c:v>
                </c:pt>
                <c:pt idx="59532">
                  <c:v>6.8604163061536383E-6</c:v>
                </c:pt>
                <c:pt idx="59533">
                  <c:v>6.8589065449486952E-6</c:v>
                </c:pt>
                <c:pt idx="59534">
                  <c:v>6.8577301135519519E-6</c:v>
                </c:pt>
                <c:pt idx="59535">
                  <c:v>6.8563349486794323E-6</c:v>
                </c:pt>
                <c:pt idx="59536">
                  <c:v>6.8550066316674929E-6</c:v>
                </c:pt>
                <c:pt idx="59537">
                  <c:v>6.8534664023900396E-6</c:v>
                </c:pt>
                <c:pt idx="59538">
                  <c:v>6.8521899265761022E-6</c:v>
                </c:pt>
                <c:pt idx="59539">
                  <c:v>6.8508220465446357E-6</c:v>
                </c:pt>
                <c:pt idx="59540">
                  <c:v>6.8495237428578548E-6</c:v>
                </c:pt>
                <c:pt idx="59541">
                  <c:v>6.8479994297376834E-6</c:v>
                </c:pt>
                <c:pt idx="59542">
                  <c:v>6.8466724769677967E-6</c:v>
                </c:pt>
                <c:pt idx="59543">
                  <c:v>6.8452377490757499E-6</c:v>
                </c:pt>
                <c:pt idx="59544">
                  <c:v>6.8438866946962662E-6</c:v>
                </c:pt>
                <c:pt idx="59545">
                  <c:v>6.8425692916207481E-6</c:v>
                </c:pt>
                <c:pt idx="59546">
                  <c:v>6.8410795392992441E-6</c:v>
                </c:pt>
                <c:pt idx="59547">
                  <c:v>6.8398185248952359E-6</c:v>
                </c:pt>
                <c:pt idx="59548">
                  <c:v>6.8384824771783306E-6</c:v>
                </c:pt>
                <c:pt idx="59549">
                  <c:v>6.8371414272405673E-6</c:v>
                </c:pt>
                <c:pt idx="59550">
                  <c:v>6.8357217060110997E-6</c:v>
                </c:pt>
                <c:pt idx="59551">
                  <c:v>6.8342596932779998E-6</c:v>
                </c:pt>
                <c:pt idx="59552">
                  <c:v>6.833060979261063E-6</c:v>
                </c:pt>
                <c:pt idx="59553">
                  <c:v>6.8315926000650506E-6</c:v>
                </c:pt>
                <c:pt idx="59554">
                  <c:v>6.8302033469080917E-6</c:v>
                </c:pt>
                <c:pt idx="59555">
                  <c:v>6.8289014052425054E-6</c:v>
                </c:pt>
                <c:pt idx="59556">
                  <c:v>6.8275840021669856E-6</c:v>
                </c:pt>
                <c:pt idx="59557">
                  <c:v>6.8261992964835372E-6</c:v>
                </c:pt>
                <c:pt idx="59558">
                  <c:v>6.8248132265580352E-6</c:v>
                </c:pt>
                <c:pt idx="59559">
                  <c:v>6.8236149672884494E-6</c:v>
                </c:pt>
                <c:pt idx="59560">
                  <c:v>6.8221861511119641E-6</c:v>
                </c:pt>
                <c:pt idx="59561">
                  <c:v>6.820828730269568E-6</c:v>
                </c:pt>
                <c:pt idx="59562">
                  <c:v>6.8194922278053127E-6</c:v>
                </c:pt>
                <c:pt idx="59563">
                  <c:v>6.8181702772562858E-6</c:v>
                </c:pt>
                <c:pt idx="59564">
                  <c:v>6.8180515881977044E-6</c:v>
                </c:pt>
                <c:pt idx="59565">
                  <c:v>6.8157578425598331E-6</c:v>
                </c:pt>
                <c:pt idx="59566">
                  <c:v>6.8146741796226706E-6</c:v>
                </c:pt>
                <c:pt idx="59567">
                  <c:v>6.8137123889755458E-6</c:v>
                </c:pt>
                <c:pt idx="59568">
                  <c:v>6.8124891186016612E-6</c:v>
                </c:pt>
                <c:pt idx="59569">
                  <c:v>6.8114582063572024E-6</c:v>
                </c:pt>
                <c:pt idx="59570">
                  <c:v>6.8104641286481638E-6</c:v>
                </c:pt>
                <c:pt idx="59571">
                  <c:v>6.8091021603322588E-6</c:v>
                </c:pt>
                <c:pt idx="59572">
                  <c:v>6.8078470576438121E-6</c:v>
                </c:pt>
                <c:pt idx="59573">
                  <c:v>6.8065687628404703E-6</c:v>
                </c:pt>
                <c:pt idx="59574">
                  <c:v>6.8054459916311316E-6</c:v>
                </c:pt>
                <c:pt idx="59575">
                  <c:v>6.8042595557926688E-6</c:v>
                </c:pt>
                <c:pt idx="59576">
                  <c:v>6.8029999056307133E-6</c:v>
                </c:pt>
                <c:pt idx="59577">
                  <c:v>6.8017498051631256E-6</c:v>
                </c:pt>
                <c:pt idx="59578">
                  <c:v>6.8005679167981734E-6</c:v>
                </c:pt>
                <c:pt idx="59579">
                  <c:v>6.7994260462000966E-6</c:v>
                </c:pt>
                <c:pt idx="59580">
                  <c:v>6.7979699451825581E-6</c:v>
                </c:pt>
                <c:pt idx="59581">
                  <c:v>6.7968157964060083E-6</c:v>
                </c:pt>
                <c:pt idx="59582">
                  <c:v>6.7954979385831393E-6</c:v>
                </c:pt>
                <c:pt idx="59583">
                  <c:v>6.7943619797006249E-6</c:v>
                </c:pt>
                <c:pt idx="59584">
                  <c:v>6.793108241254231E-6</c:v>
                </c:pt>
                <c:pt idx="59585">
                  <c:v>6.7916957959823776E-6</c:v>
                </c:pt>
                <c:pt idx="59586">
                  <c:v>6.7904074967373163E-6</c:v>
                </c:pt>
                <c:pt idx="59587">
                  <c:v>6.7893547566200141E-6</c:v>
                </c:pt>
                <c:pt idx="59588">
                  <c:v>6.7881105678679887E-6</c:v>
                </c:pt>
                <c:pt idx="59589">
                  <c:v>6.7867199504689779E-6</c:v>
                </c:pt>
                <c:pt idx="59590">
                  <c:v>6.7855175984732341E-6</c:v>
                </c:pt>
                <c:pt idx="59591">
                  <c:v>6.7842306634702254E-6</c:v>
                </c:pt>
                <c:pt idx="59592">
                  <c:v>6.7830173975380603E-6</c:v>
                </c:pt>
                <c:pt idx="59593">
                  <c:v>6.7816231421602424E-6</c:v>
                </c:pt>
                <c:pt idx="59594">
                  <c:v>6.7804412537952894E-6</c:v>
                </c:pt>
                <c:pt idx="59595">
                  <c:v>6.7791920628224034E-6</c:v>
                </c:pt>
                <c:pt idx="59596">
                  <c:v>6.7778510128846392E-6</c:v>
                </c:pt>
                <c:pt idx="59597">
                  <c:v>6.7766163738269816E-6</c:v>
                </c:pt>
                <c:pt idx="59598">
                  <c:v>6.7754704105027494E-6</c:v>
                </c:pt>
                <c:pt idx="59599">
                  <c:v>6.7740115810011048E-6</c:v>
                </c:pt>
                <c:pt idx="59600">
                  <c:v>6.7728628891927656E-6</c:v>
                </c:pt>
                <c:pt idx="59601">
                  <c:v>6.77169555274304E-6</c:v>
                </c:pt>
                <c:pt idx="59602">
                  <c:v>6.7704454522754531E-6</c:v>
                </c:pt>
                <c:pt idx="59603">
                  <c:v>6.76912031849497E-6</c:v>
                </c:pt>
                <c:pt idx="59604">
                  <c:v>6.767878403479699E-6</c:v>
                </c:pt>
                <c:pt idx="59605">
                  <c:v>6.7666537688637618E-6</c:v>
                </c:pt>
                <c:pt idx="59606">
                  <c:v>6.7655009843292646E-6</c:v>
                </c:pt>
                <c:pt idx="59607">
                  <c:v>6.7644009504874703E-6</c:v>
                </c:pt>
                <c:pt idx="59608">
                  <c:v>6.7631426645675674E-6</c:v>
                </c:pt>
                <c:pt idx="59609">
                  <c:v>6.7629384830070194E-6</c:v>
                </c:pt>
                <c:pt idx="59610">
                  <c:v>6.760821179341292E-6</c:v>
                </c:pt>
                <c:pt idx="59611">
                  <c:v>6.7598825808090623E-6</c:v>
                </c:pt>
                <c:pt idx="59612">
                  <c:v>6.7589649006549726E-6</c:v>
                </c:pt>
                <c:pt idx="59613">
                  <c:v>6.7578757807496004E-6</c:v>
                </c:pt>
                <c:pt idx="59614">
                  <c:v>6.7568967097031418E-6</c:v>
                </c:pt>
                <c:pt idx="59615">
                  <c:v>6.7558271439338569E-6</c:v>
                </c:pt>
                <c:pt idx="59616">
                  <c:v>6.7548039623943623E-6</c:v>
                </c:pt>
                <c:pt idx="59617">
                  <c:v>6.7536043388827238E-6</c:v>
                </c:pt>
                <c:pt idx="59618">
                  <c:v>6.7526048042054754E-6</c:v>
                </c:pt>
                <c:pt idx="59619">
                  <c:v>6.7513665271690124E-6</c:v>
                </c:pt>
                <c:pt idx="59620">
                  <c:v>6.7502674028219189E-6</c:v>
                </c:pt>
                <c:pt idx="59621">
                  <c:v>6.7491391746443696E-6</c:v>
                </c:pt>
                <c:pt idx="59622">
                  <c:v>6.7480632424121723E-6</c:v>
                </c:pt>
                <c:pt idx="59623">
                  <c:v>6.7469941313902382E-6</c:v>
                </c:pt>
                <c:pt idx="59624">
                  <c:v>6.7457349359756344E-6</c:v>
                </c:pt>
                <c:pt idx="59625">
                  <c:v>6.7447253968566656E-6</c:v>
                </c:pt>
                <c:pt idx="59626">
                  <c:v>6.7434493757900782E-6</c:v>
                </c:pt>
                <c:pt idx="59627">
                  <c:v>6.7423479777062312E-6</c:v>
                </c:pt>
                <c:pt idx="59628">
                  <c:v>6.7412297539704014E-6</c:v>
                </c:pt>
                <c:pt idx="59629">
                  <c:v>6.7400128500594292E-6</c:v>
                </c:pt>
                <c:pt idx="59630">
                  <c:v>6.7388082243269309E-6</c:v>
                </c:pt>
                <c:pt idx="59631">
                  <c:v>6.7377281993685756E-6</c:v>
                </c:pt>
                <c:pt idx="59632">
                  <c:v>6.7364467213337784E-6</c:v>
                </c:pt>
                <c:pt idx="59633">
                  <c:v>6.7354303610045463E-6</c:v>
                </c:pt>
                <c:pt idx="59634">
                  <c:v>6.7342716647544884E-6</c:v>
                </c:pt>
                <c:pt idx="59635">
                  <c:v>6.73294425723725E-6</c:v>
                </c:pt>
                <c:pt idx="59636">
                  <c:v>6.7319265326659661E-6</c:v>
                </c:pt>
                <c:pt idx="59637">
                  <c:v>6.7307810240890831E-6</c:v>
                </c:pt>
                <c:pt idx="59638">
                  <c:v>6.7295100052433554E-6</c:v>
                </c:pt>
                <c:pt idx="59639">
                  <c:v>6.728369953634683E-6</c:v>
                </c:pt>
                <c:pt idx="59640">
                  <c:v>6.727336767653469E-6</c:v>
                </c:pt>
                <c:pt idx="59641">
                  <c:v>6.7261917138239369E-6</c:v>
                </c:pt>
                <c:pt idx="59642">
                  <c:v>6.7250111897010356E-6</c:v>
                </c:pt>
                <c:pt idx="59643">
                  <c:v>6.7238142946735016E-6</c:v>
                </c:pt>
                <c:pt idx="59644">
                  <c:v>6.7227251747681294E-6</c:v>
                </c:pt>
                <c:pt idx="59645">
                  <c:v>6.7216392380942116E-6</c:v>
                </c:pt>
                <c:pt idx="59646">
                  <c:v>6.7203823164163623E-6</c:v>
                </c:pt>
                <c:pt idx="59647">
                  <c:v>6.7192318056186204E-6</c:v>
                </c:pt>
                <c:pt idx="59648">
                  <c:v>6.7181872509536333E-6</c:v>
                </c:pt>
                <c:pt idx="59649">
                  <c:v>6.7170499278290663E-6</c:v>
                </c:pt>
                <c:pt idx="59650">
                  <c:v>6.7158653109800071E-6</c:v>
                </c:pt>
                <c:pt idx="59651">
                  <c:v>6.7147584559279494E-6</c:v>
                </c:pt>
                <c:pt idx="59652">
                  <c:v>6.7137602854927536E-6</c:v>
                </c:pt>
                <c:pt idx="59653">
                  <c:v>6.7126811700291E-6</c:v>
                </c:pt>
                <c:pt idx="59654">
                  <c:v>6.7117598518962041E-6</c:v>
                </c:pt>
                <c:pt idx="59655">
                  <c:v>6.710879006277537E-6</c:v>
                </c:pt>
                <c:pt idx="59656">
                  <c:v>6.710033630952239E-6</c:v>
                </c:pt>
                <c:pt idx="59657">
                  <c:v>6.7090923039359041E-6</c:v>
                </c:pt>
                <c:pt idx="59658">
                  <c:v>6.7080341068503913E-6</c:v>
                </c:pt>
                <c:pt idx="59659">
                  <c:v>6.7070855038764421E-6</c:v>
                </c:pt>
                <c:pt idx="59660">
                  <c:v>6.7060082074021921E-6</c:v>
                </c:pt>
                <c:pt idx="59661">
                  <c:v>6.7049518293060828E-6</c:v>
                </c:pt>
                <c:pt idx="59662">
                  <c:v>6.7039854911854491E-6</c:v>
                </c:pt>
                <c:pt idx="59663">
                  <c:v>6.7029500314674806E-6</c:v>
                </c:pt>
                <c:pt idx="59664">
                  <c:v>6.7019732341577756E-6</c:v>
                </c:pt>
                <c:pt idx="59665">
                  <c:v>6.7008290898229461E-6</c:v>
                </c:pt>
                <c:pt idx="59666">
                  <c:v>6.6999286900681909E-6</c:v>
                </c:pt>
                <c:pt idx="59667">
                  <c:v>6.6987840909860097E-6</c:v>
                </c:pt>
                <c:pt idx="59668">
                  <c:v>6.6978691393160261E-6</c:v>
                </c:pt>
                <c:pt idx="59669">
                  <c:v>6.6965149017050862E-6</c:v>
                </c:pt>
                <c:pt idx="59670">
                  <c:v>6.6956740738532972E-6</c:v>
                </c:pt>
                <c:pt idx="59671">
                  <c:v>6.6944676291313954E-6</c:v>
                </c:pt>
                <c:pt idx="59672">
                  <c:v>6.6934344431501813E-6</c:v>
                </c:pt>
                <c:pt idx="59673">
                  <c:v>6.6924212660524063E-6</c:v>
                </c:pt>
                <c:pt idx="59674">
                  <c:v>6.6914567469211761E-6</c:v>
                </c:pt>
                <c:pt idx="59675">
                  <c:v>6.6901970967592206E-6</c:v>
                </c:pt>
                <c:pt idx="59676">
                  <c:v>6.6892748691316228E-6</c:v>
                </c:pt>
                <c:pt idx="59677">
                  <c:v>6.6881461862067226E-6</c:v>
                </c:pt>
                <c:pt idx="59678">
                  <c:v>6.6871348280983511E-6</c:v>
                </c:pt>
                <c:pt idx="59679">
                  <c:v>6.6859802245744504E-6</c:v>
                </c:pt>
                <c:pt idx="59680">
                  <c:v>6.6849506765720426E-6</c:v>
                </c:pt>
                <c:pt idx="59681">
                  <c:v>6.6838947532232851E-6</c:v>
                </c:pt>
                <c:pt idx="59682">
                  <c:v>6.6827519731305074E-6</c:v>
                </c:pt>
                <c:pt idx="59683">
                  <c:v>6.6818679442803841E-6</c:v>
                </c:pt>
                <c:pt idx="59684">
                  <c:v>6.6806082941184286E-6</c:v>
                </c:pt>
                <c:pt idx="59685">
                  <c:v>6.6796569626603741E-6</c:v>
                </c:pt>
                <c:pt idx="59686">
                  <c:v>6.6785364651877899E-6</c:v>
                </c:pt>
                <c:pt idx="59687">
                  <c:v>6.6775692175724544E-6</c:v>
                </c:pt>
                <c:pt idx="59688">
                  <c:v>6.6764660004992038E-6</c:v>
                </c:pt>
                <c:pt idx="59689">
                  <c:v>6.6753900682670056E-6</c:v>
                </c:pt>
                <c:pt idx="59690">
                  <c:v>6.6743778006639332E-6</c:v>
                </c:pt>
                <c:pt idx="59691">
                  <c:v>6.6734487518260721E-6</c:v>
                </c:pt>
                <c:pt idx="59692">
                  <c:v>6.672331892332295E-6</c:v>
                </c:pt>
                <c:pt idx="59693">
                  <c:v>6.6712459556583781E-6</c:v>
                </c:pt>
                <c:pt idx="59694">
                  <c:v>6.6705943027045578E-6</c:v>
                </c:pt>
                <c:pt idx="59695">
                  <c:v>6.6694460656435686E-6</c:v>
                </c:pt>
                <c:pt idx="59696">
                  <c:v>6.6685279307421297E-6</c:v>
                </c:pt>
                <c:pt idx="59697">
                  <c:v>6.6677930590230972E-6</c:v>
                </c:pt>
                <c:pt idx="59698">
                  <c:v>6.6669149418885354E-6</c:v>
                </c:pt>
                <c:pt idx="59699">
                  <c:v>6.6659963522397447E-6</c:v>
                </c:pt>
                <c:pt idx="59700">
                  <c:v>6.6649772634264082E-6</c:v>
                </c:pt>
                <c:pt idx="59701">
                  <c:v>6.6641623561736196E-6</c:v>
                </c:pt>
                <c:pt idx="59702">
                  <c:v>6.6632187554205302E-6</c:v>
                </c:pt>
                <c:pt idx="59703">
                  <c:v>6.6623324528336516E-6</c:v>
                </c:pt>
                <c:pt idx="59704">
                  <c:v>6.6614484239835292E-6</c:v>
                </c:pt>
                <c:pt idx="59705">
                  <c:v>6.6603374762053136E-6</c:v>
                </c:pt>
                <c:pt idx="59706">
                  <c:v>6.6593238443601876E-6</c:v>
                </c:pt>
                <c:pt idx="59707">
                  <c:v>6.6584848354978021E-6</c:v>
                </c:pt>
                <c:pt idx="59708">
                  <c:v>6.6576062636158886E-6</c:v>
                </c:pt>
                <c:pt idx="59709">
                  <c:v>6.6566044552018866E-6</c:v>
                </c:pt>
                <c:pt idx="59710">
                  <c:v>6.6555312514537954E-6</c:v>
                </c:pt>
                <c:pt idx="59711">
                  <c:v>6.6546167545311619E-6</c:v>
                </c:pt>
                <c:pt idx="59712">
                  <c:v>6.6536294980323873E-6</c:v>
                </c:pt>
                <c:pt idx="59713">
                  <c:v>6.6527372837299481E-6</c:v>
                </c:pt>
                <c:pt idx="59714">
                  <c:v>6.6517532104626298E-6</c:v>
                </c:pt>
                <c:pt idx="59715">
                  <c:v>6.6505999711807817E-6</c:v>
                </c:pt>
                <c:pt idx="59716">
                  <c:v>6.6495963437773753E-6</c:v>
                </c:pt>
                <c:pt idx="59717">
                  <c:v>6.6486941250332174E-6</c:v>
                </c:pt>
                <c:pt idx="59718">
                  <c:v>6.6476241045165807E-6</c:v>
                </c:pt>
                <c:pt idx="59719">
                  <c:v>6.6467450778873172E-6</c:v>
                </c:pt>
                <c:pt idx="59720">
                  <c:v>6.645648227276979E-6</c:v>
                </c:pt>
                <c:pt idx="59721">
                  <c:v>6.6447446442907676E-6</c:v>
                </c:pt>
                <c:pt idx="59722">
                  <c:v>6.6438192334317137E-6</c:v>
                </c:pt>
                <c:pt idx="59723">
                  <c:v>6.642800599365728E-6</c:v>
                </c:pt>
                <c:pt idx="59724">
                  <c:v>6.6417492234904776E-6</c:v>
                </c:pt>
                <c:pt idx="59725">
                  <c:v>6.6408001657691784E-6</c:v>
                </c:pt>
                <c:pt idx="59726">
                  <c:v>6.6399361458024941E-6</c:v>
                </c:pt>
                <c:pt idx="59727">
                  <c:v>6.6388970481057194E-6</c:v>
                </c:pt>
                <c:pt idx="59728">
                  <c:v>6.6379502641211729E-6</c:v>
                </c:pt>
                <c:pt idx="59729">
                  <c:v>6.6369989326631176E-6</c:v>
                </c:pt>
                <c:pt idx="59730">
                  <c:v>6.6360203163640108E-6</c:v>
                </c:pt>
                <c:pt idx="59731">
                  <c:v>6.6350175984553061E-6</c:v>
                </c:pt>
                <c:pt idx="59732">
                  <c:v>6.6340480771032162E-6</c:v>
                </c:pt>
                <c:pt idx="59733">
                  <c:v>6.6329957917332649E-6</c:v>
                </c:pt>
                <c:pt idx="59734">
                  <c:v>6.6321026679361239E-6</c:v>
                </c:pt>
                <c:pt idx="59735">
                  <c:v>6.6323623286734801E-6</c:v>
                </c:pt>
                <c:pt idx="59736">
                  <c:v>6.6303068706474733E-6</c:v>
                </c:pt>
                <c:pt idx="59737">
                  <c:v>6.6296138356847223E-6</c:v>
                </c:pt>
                <c:pt idx="59738">
                  <c:v>6.6288284870097414E-6</c:v>
                </c:pt>
                <c:pt idx="59739">
                  <c:v>6.6280881583224982E-6</c:v>
                </c:pt>
                <c:pt idx="59740">
                  <c:v>6.6273050833842717E-6</c:v>
                </c:pt>
                <c:pt idx="59741">
                  <c:v>6.6264406086702374E-6</c:v>
                </c:pt>
                <c:pt idx="59742">
                  <c:v>6.6255820456717629E-6</c:v>
                </c:pt>
                <c:pt idx="59743">
                  <c:v>6.6247894210391678E-6</c:v>
                </c:pt>
                <c:pt idx="59744">
                  <c:v>6.6238562794751488E-6</c:v>
                </c:pt>
                <c:pt idx="59745">
                  <c:v>6.6229595176992007E-6</c:v>
                </c:pt>
                <c:pt idx="59746">
                  <c:v>6.6220272856298834E-6</c:v>
                </c:pt>
                <c:pt idx="59747">
                  <c:v>6.6211305238539353E-6</c:v>
                </c:pt>
                <c:pt idx="59748">
                  <c:v>6.6202374000567943E-6</c:v>
                </c:pt>
                <c:pt idx="59749">
                  <c:v>6.6194420469400939E-6</c:v>
                </c:pt>
                <c:pt idx="59750">
                  <c:v>6.6184393290313892E-6</c:v>
                </c:pt>
                <c:pt idx="59751">
                  <c:v>6.6175716710858978E-6</c:v>
                </c:pt>
                <c:pt idx="59752">
                  <c:v>6.6167672230221797E-6</c:v>
                </c:pt>
                <c:pt idx="59753">
                  <c:v>6.6157954279333353E-6</c:v>
                </c:pt>
                <c:pt idx="59754">
                  <c:v>6.6148809310107026E-6</c:v>
                </c:pt>
                <c:pt idx="59755">
                  <c:v>6.6140260059910361E-6</c:v>
                </c:pt>
                <c:pt idx="59756">
                  <c:v>6.6131647145084571E-6</c:v>
                </c:pt>
                <c:pt idx="59757">
                  <c:v>6.6121460804424706E-6</c:v>
                </c:pt>
                <c:pt idx="59758">
                  <c:v>6.6112875174439978E-6</c:v>
                </c:pt>
                <c:pt idx="59759">
                  <c:v>6.6104685174650513E-6</c:v>
                </c:pt>
                <c:pt idx="59760">
                  <c:v>6.6094744397560126E-6</c:v>
                </c:pt>
                <c:pt idx="59761">
                  <c:v>6.6085776779800653E-6</c:v>
                </c:pt>
                <c:pt idx="59762">
                  <c:v>6.6076645452994853E-6</c:v>
                </c:pt>
                <c:pt idx="59763">
                  <c:v>6.6067118495993782E-6</c:v>
                </c:pt>
                <c:pt idx="59764">
                  <c:v>6.6057950789399911E-6</c:v>
                </c:pt>
                <c:pt idx="59765">
                  <c:v>6.604834197787568E-6</c:v>
                </c:pt>
                <c:pt idx="59766">
                  <c:v>6.6039592638844624E-6</c:v>
                </c:pt>
                <c:pt idx="59767">
                  <c:v>6.603055680898251E-6</c:v>
                </c:pt>
                <c:pt idx="59768">
                  <c:v>6.6021971178997774E-6</c:v>
                </c:pt>
                <c:pt idx="59769">
                  <c:v>6.6012971728923731E-6</c:v>
                </c:pt>
                <c:pt idx="59770">
                  <c:v>6.6005268308799714E-6</c:v>
                </c:pt>
                <c:pt idx="59771">
                  <c:v>6.5994740907626692E-6</c:v>
                </c:pt>
                <c:pt idx="59772">
                  <c:v>6.5985850596916862E-6</c:v>
                </c:pt>
                <c:pt idx="59773">
                  <c:v>6.5977110352832824E-6</c:v>
                </c:pt>
                <c:pt idx="59774">
                  <c:v>6.5972967604466248E-6</c:v>
                </c:pt>
                <c:pt idx="59775">
                  <c:v>6.5960507527051959E-6</c:v>
                </c:pt>
                <c:pt idx="59776">
                  <c:v>6.5953968260146212E-6</c:v>
                </c:pt>
                <c:pt idx="59777">
                  <c:v>6.5945887399720959E-6</c:v>
                </c:pt>
                <c:pt idx="59778">
                  <c:v>6.5938847910729237E-6</c:v>
                </c:pt>
                <c:pt idx="59779">
                  <c:v>6.5930885284615206E-6</c:v>
                </c:pt>
                <c:pt idx="59780">
                  <c:v>6.5923914007726134E-6</c:v>
                </c:pt>
                <c:pt idx="59781">
                  <c:v>6.5916360654227901E-6</c:v>
                </c:pt>
                <c:pt idx="59782">
                  <c:v>6.5906483541766647E-6</c:v>
                </c:pt>
                <c:pt idx="59783">
                  <c:v>6.5898730099434033E-6</c:v>
                </c:pt>
                <c:pt idx="59784">
                  <c:v>6.5890735641005449E-6</c:v>
                </c:pt>
                <c:pt idx="59785">
                  <c:v>6.5882486524060369E-6</c:v>
                </c:pt>
                <c:pt idx="59786">
                  <c:v>6.5873664425453171E-6</c:v>
                </c:pt>
                <c:pt idx="59787">
                  <c:v>6.5865160649991586E-6</c:v>
                </c:pt>
                <c:pt idx="59788">
                  <c:v>6.5855842876771931E-6</c:v>
                </c:pt>
                <c:pt idx="59789">
                  <c:v>6.5848839767568279E-6</c:v>
                </c:pt>
                <c:pt idx="59790">
                  <c:v>6.5840195020427927E-6</c:v>
                </c:pt>
                <c:pt idx="59791">
                  <c:v>6.5831286519824062E-6</c:v>
                </c:pt>
                <c:pt idx="59792">
                  <c:v>6.5822287069750018E-6</c:v>
                </c:pt>
                <c:pt idx="59793">
                  <c:v>6.5813296714622993E-6</c:v>
                </c:pt>
                <c:pt idx="59794">
                  <c:v>6.5804647420009132E-6</c:v>
                </c:pt>
                <c:pt idx="59795">
                  <c:v>6.5796070884971414E-6</c:v>
                </c:pt>
                <c:pt idx="59796">
                  <c:v>6.578651209565578E-6</c:v>
                </c:pt>
                <c:pt idx="59797">
                  <c:v>6.5777267082012258E-6</c:v>
                </c:pt>
                <c:pt idx="59798">
                  <c:v>6.5769418142735958E-6</c:v>
                </c:pt>
                <c:pt idx="59799">
                  <c:v>6.5761232690420002E-6</c:v>
                </c:pt>
                <c:pt idx="59800">
                  <c:v>6.5751992224249989E-6</c:v>
                </c:pt>
                <c:pt idx="59801">
                  <c:v>6.5742297010729089E-6</c:v>
                </c:pt>
                <c:pt idx="59802">
                  <c:v>6.5735421230783686E-6</c:v>
                </c:pt>
                <c:pt idx="59803">
                  <c:v>6.5724634623620659E-6</c:v>
                </c:pt>
                <c:pt idx="59804">
                  <c:v>6.5716167227947153E-6</c:v>
                </c:pt>
                <c:pt idx="59805">
                  <c:v>6.5706599343684502E-6</c:v>
                </c:pt>
                <c:pt idx="59806">
                  <c:v>6.5699141487129964E-6</c:v>
                </c:pt>
                <c:pt idx="59807">
                  <c:v>6.5689100665622391E-6</c:v>
                </c:pt>
                <c:pt idx="59808">
                  <c:v>6.5680856096150819E-6</c:v>
                </c:pt>
                <c:pt idx="59809">
                  <c:v>6.5671674747136422E-6</c:v>
                </c:pt>
                <c:pt idx="59810">
                  <c:v>6.5663953137118369E-6</c:v>
                </c:pt>
                <c:pt idx="59811">
                  <c:v>6.5654426180117298E-6</c:v>
                </c:pt>
                <c:pt idx="59812">
                  <c:v>6.5646277107589412E-6</c:v>
                </c:pt>
                <c:pt idx="59813">
                  <c:v>6.5638473643048201E-6</c:v>
                </c:pt>
                <c:pt idx="59814">
                  <c:v>6.5632084442768246E-6</c:v>
                </c:pt>
                <c:pt idx="59815">
                  <c:v>6.5625072238617577E-6</c:v>
                </c:pt>
                <c:pt idx="59816">
                  <c:v>6.5617582549748477E-6</c:v>
                </c:pt>
                <c:pt idx="59817">
                  <c:v>6.5609724515525158E-6</c:v>
                </c:pt>
                <c:pt idx="59818">
                  <c:v>6.5602012000454124E-6</c:v>
                </c:pt>
                <c:pt idx="59819">
                  <c:v>6.5593958424869916E-6</c:v>
                </c:pt>
                <c:pt idx="59820">
                  <c:v>6.5585818447289057E-6</c:v>
                </c:pt>
                <c:pt idx="59821">
                  <c:v>6.5579188230913132E-6</c:v>
                </c:pt>
                <c:pt idx="59822">
                  <c:v>6.5569488469918724E-6</c:v>
                </c:pt>
                <c:pt idx="59823">
                  <c:v>6.5561966948735062E-6</c:v>
                </c:pt>
                <c:pt idx="59824">
                  <c:v>6.5553504100535056E-6</c:v>
                </c:pt>
                <c:pt idx="59825">
                  <c:v>6.5544095377845224E-6</c:v>
                </c:pt>
                <c:pt idx="59826">
                  <c:v>6.5536405600141734E-6</c:v>
                </c:pt>
                <c:pt idx="59827">
                  <c:v>6.5526874095667154E-6</c:v>
                </c:pt>
                <c:pt idx="59828">
                  <c:v>6.5518820520082946E-6</c:v>
                </c:pt>
                <c:pt idx="59829">
                  <c:v>6.5510616877872963E-6</c:v>
                </c:pt>
                <c:pt idx="59830">
                  <c:v>6.5502704273967538E-6</c:v>
                </c:pt>
                <c:pt idx="59831">
                  <c:v>6.5493627516843844E-6</c:v>
                </c:pt>
                <c:pt idx="59832">
                  <c:v>6.5487738538649856E-6</c:v>
                </c:pt>
                <c:pt idx="59833">
                  <c:v>6.547710199811263E-6</c:v>
                </c:pt>
                <c:pt idx="59834">
                  <c:v>6.5467938838992268E-6</c:v>
                </c:pt>
                <c:pt idx="59835">
                  <c:v>6.5459216784802274E-6</c:v>
                </c:pt>
                <c:pt idx="59836">
                  <c:v>6.5452431954327039E-6</c:v>
                </c:pt>
                <c:pt idx="59837">
                  <c:v>6.5444214669696521E-6</c:v>
                </c:pt>
                <c:pt idx="59838">
                  <c:v>6.543464678543387E-6</c:v>
                </c:pt>
                <c:pt idx="59839">
                  <c:v>6.5427211666246876E-6</c:v>
                </c:pt>
                <c:pt idx="59840">
                  <c:v>6.541946731886128E-6</c:v>
                </c:pt>
                <c:pt idx="59841">
                  <c:v>6.5413078118581316E-6</c:v>
                </c:pt>
                <c:pt idx="59842">
                  <c:v>6.5406584326410666E-6</c:v>
                </c:pt>
                <c:pt idx="59843">
                  <c:v>6.5398894548707176E-6</c:v>
                </c:pt>
                <c:pt idx="59844">
                  <c:v>6.5394156081310939E-6</c:v>
                </c:pt>
                <c:pt idx="59845">
                  <c:v>6.5390340751037002E-6</c:v>
                </c:pt>
                <c:pt idx="59846">
                  <c:v>6.5390086092520514E-6</c:v>
                </c:pt>
                <c:pt idx="59847">
                  <c:v>6.5392077885917388E-6</c:v>
                </c:pt>
                <c:pt idx="59848">
                  <c:v>6.5398603510402609E-6</c:v>
                </c:pt>
                <c:pt idx="59849">
                  <c:v>6.5410781644459348E-6</c:v>
                </c:pt>
                <c:pt idx="59850">
                  <c:v>6.544393727381248E-6</c:v>
                </c:pt>
                <c:pt idx="59851">
                  <c:v>6.5484400693094358E-6</c:v>
                </c:pt>
                <c:pt idx="59852">
                  <c:v>6.5558233472984284E-6</c:v>
                </c:pt>
                <c:pt idx="59853">
                  <c:v>6.5674889810907189E-6</c:v>
                </c:pt>
                <c:pt idx="59854">
                  <c:v>6.5855419961735606E-6</c:v>
                </c:pt>
                <c:pt idx="59855">
                  <c:v>6.6136799432570106E-6</c:v>
                </c:pt>
                <c:pt idx="59856">
                  <c:v>6.6574943957675714E-6</c:v>
                </c:pt>
                <c:pt idx="59857">
                  <c:v>6.7268679231347051E-6</c:v>
                </c:pt>
                <c:pt idx="59858">
                  <c:v>6.8355552684806753E-6</c:v>
                </c:pt>
                <c:pt idx="59859">
                  <c:v>7.0091782617964782E-6</c:v>
                </c:pt>
                <c:pt idx="59860">
                  <c:v>7.2829379860195331E-6</c:v>
                </c:pt>
                <c:pt idx="59861">
                  <c:v>7.7258682722458616E-6</c:v>
                </c:pt>
                <c:pt idx="59862">
                  <c:v>8.4214279922889546E-6</c:v>
                </c:pt>
                <c:pt idx="59863">
                  <c:v>9.5527448138454929E-6</c:v>
                </c:pt>
                <c:pt idx="59864">
                  <c:v>1.1284672837064139E-5</c:v>
                </c:pt>
                <c:pt idx="59865">
                  <c:v>1.404981139785377E-5</c:v>
                </c:pt>
                <c:pt idx="59866">
                  <c:v>1.7965825463761579E-5</c:v>
                </c:pt>
                <c:pt idx="59867">
                  <c:v>2.374437463004142E-5</c:v>
                </c:pt>
                <c:pt idx="59868">
                  <c:v>3.028819446626585E-5</c:v>
                </c:pt>
                <c:pt idx="59869">
                  <c:v>3.7735433579655357E-5</c:v>
                </c:pt>
                <c:pt idx="59870">
                  <c:v>4.104071922483854E-5</c:v>
                </c:pt>
                <c:pt idx="59871">
                  <c:v>3.9878847019281238E-5</c:v>
                </c:pt>
                <c:pt idx="59872">
                  <c:v>1.7814263701438899E-3</c:v>
                </c:pt>
                <c:pt idx="59873">
                  <c:v>1.9000164465978739E-3</c:v>
                </c:pt>
                <c:pt idx="59874">
                  <c:v>2.237598039209843E-2</c:v>
                </c:pt>
                <c:pt idx="59875">
                  <c:v>4.1462783701717854E-3</c:v>
                </c:pt>
                <c:pt idx="59876">
                  <c:v>1.9980249926447868E-2</c:v>
                </c:pt>
                <c:pt idx="59877">
                  <c:v>5.143861286342144E-3</c:v>
                </c:pt>
                <c:pt idx="59878">
                  <c:v>5.0853141583502293E-3</c:v>
                </c:pt>
                <c:pt idx="59879">
                  <c:v>1.3363928534090521E-2</c:v>
                </c:pt>
                <c:pt idx="59880">
                  <c:v>3.5851909779012199E-3</c:v>
                </c:pt>
                <c:pt idx="59881">
                  <c:v>3.602576674893498E-3</c:v>
                </c:pt>
                <c:pt idx="59882">
                  <c:v>8.8842185214161873E-3</c:v>
                </c:pt>
                <c:pt idx="59883">
                  <c:v>4.6645356342196456E-3</c:v>
                </c:pt>
                <c:pt idx="59884">
                  <c:v>7.2416436159983277E-4</c:v>
                </c:pt>
                <c:pt idx="59885">
                  <c:v>4.571080207824707E-3</c:v>
                </c:pt>
                <c:pt idx="59886">
                  <c:v>5.7868235744535923E-3</c:v>
                </c:pt>
                <c:pt idx="59887">
                  <c:v>2.1794433705508709E-3</c:v>
                </c:pt>
                <c:pt idx="59888">
                  <c:v>1.4852333115413781E-3</c:v>
                </c:pt>
                <c:pt idx="59889">
                  <c:v>3.9983019232749939E-3</c:v>
                </c:pt>
                <c:pt idx="59890">
                  <c:v>2.9848911799490452E-3</c:v>
                </c:pt>
                <c:pt idx="59891">
                  <c:v>5.8611511485651135E-4</c:v>
                </c:pt>
                <c:pt idx="59892">
                  <c:v>1.526365522295237E-3</c:v>
                </c:pt>
                <c:pt idx="59893">
                  <c:v>2.7982895262539391E-3</c:v>
                </c:pt>
                <c:pt idx="59894">
                  <c:v>1.3983596581965681E-3</c:v>
                </c:pt>
                <c:pt idx="59895">
                  <c:v>4.6604292583651841E-4</c:v>
                </c:pt>
                <c:pt idx="59896">
                  <c:v>1.648416044190526E-3</c:v>
                </c:pt>
                <c:pt idx="59897">
                  <c:v>1.93186616525054E-3</c:v>
                </c:pt>
                <c:pt idx="59898">
                  <c:v>7.2113418718799949E-4</c:v>
                </c:pt>
                <c:pt idx="59899">
                  <c:v>4.773374239448458E-4</c:v>
                </c:pt>
                <c:pt idx="59900">
                  <c:v>1.2492588721215721E-3</c:v>
                </c:pt>
                <c:pt idx="59901">
                  <c:v>1.109283999539912E-3</c:v>
                </c:pt>
                <c:pt idx="59902">
                  <c:v>3.656261542346328E-4</c:v>
                </c:pt>
                <c:pt idx="59903">
                  <c:v>5.2569224499166012E-4</c:v>
                </c:pt>
                <c:pt idx="59904">
                  <c:v>1.060174545273185E-3</c:v>
                </c:pt>
                <c:pt idx="59905">
                  <c:v>7.7106652315706015E-4</c:v>
                </c:pt>
                <c:pt idx="59906">
                  <c:v>3.2625833409838378E-4</c:v>
                </c:pt>
                <c:pt idx="59907">
                  <c:v>5.6502904044464231E-4</c:v>
                </c:pt>
                <c:pt idx="59908">
                  <c:v>7.8059715451672673E-4</c:v>
                </c:pt>
                <c:pt idx="59909">
                  <c:v>4.4644571607932448E-4</c:v>
                </c:pt>
                <c:pt idx="59910">
                  <c:v>2.4358487280551339E-4</c:v>
                </c:pt>
                <c:pt idx="59911">
                  <c:v>4.8534743837080901E-4</c:v>
                </c:pt>
                <c:pt idx="59912">
                  <c:v>5.4173299577087164E-4</c:v>
                </c:pt>
                <c:pt idx="59913">
                  <c:v>2.8817224665544933E-4</c:v>
                </c:pt>
                <c:pt idx="59914">
                  <c:v>2.5729395565576851E-4</c:v>
                </c:pt>
                <c:pt idx="59915">
                  <c:v>4.4202123535797E-4</c:v>
                </c:pt>
                <c:pt idx="59916">
                  <c:v>4.0276191430166358E-4</c:v>
                </c:pt>
                <c:pt idx="59917">
                  <c:v>2.338777558179572E-4</c:v>
                </c:pt>
                <c:pt idx="59918">
                  <c:v>2.6310337125323707E-4</c:v>
                </c:pt>
                <c:pt idx="59919">
                  <c:v>3.5537223448045552E-4</c:v>
                </c:pt>
                <c:pt idx="59920">
                  <c:v>2.7560192393138999E-4</c:v>
                </c:pt>
                <c:pt idx="59921">
                  <c:v>1.8810121400747451E-4</c:v>
                </c:pt>
                <c:pt idx="59922">
                  <c:v>2.4506458430550992E-4</c:v>
                </c:pt>
                <c:pt idx="59923">
                  <c:v>2.8775629471056158E-4</c:v>
                </c:pt>
                <c:pt idx="59924">
                  <c:v>2.1505805489141491E-4</c:v>
                </c:pt>
                <c:pt idx="59925">
                  <c:v>1.8231756985187531E-4</c:v>
                </c:pt>
                <c:pt idx="59926">
                  <c:v>2.3280894674826411E-4</c:v>
                </c:pt>
                <c:pt idx="59927">
                  <c:v>2.3284043709281829E-4</c:v>
                </c:pt>
                <c:pt idx="59928">
                  <c:v>1.7645215848460791E-4</c:v>
                </c:pt>
                <c:pt idx="59929">
                  <c:v>1.6950489953160289E-4</c:v>
                </c:pt>
                <c:pt idx="59930">
                  <c:v>2.0138330000918361E-4</c:v>
                </c:pt>
                <c:pt idx="59931">
                  <c:v>1.8683313101064411E-4</c:v>
                </c:pt>
                <c:pt idx="59932">
                  <c:v>1.5269005962181839E-4</c:v>
                </c:pt>
                <c:pt idx="59933">
                  <c:v>1.6106589464470739E-4</c:v>
                </c:pt>
                <c:pt idx="59934">
                  <c:v>1.7305814253631979E-4</c:v>
                </c:pt>
                <c:pt idx="59935">
                  <c:v>1.4932497288100419E-4</c:v>
                </c:pt>
                <c:pt idx="59936">
                  <c:v>1.3533448509406301E-4</c:v>
                </c:pt>
                <c:pt idx="59937">
                  <c:v>1.4613417442888019E-4</c:v>
                </c:pt>
                <c:pt idx="59938">
                  <c:v>1.4596658002119509E-4</c:v>
                </c:pt>
                <c:pt idx="59939">
                  <c:v>1.286729966523126E-4</c:v>
                </c:pt>
                <c:pt idx="59940">
                  <c:v>1.269738568225875E-4</c:v>
                </c:pt>
                <c:pt idx="59941">
                  <c:v>1.353158731944859E-4</c:v>
                </c:pt>
                <c:pt idx="59942">
                  <c:v>1.277949631912634E-4</c:v>
                </c:pt>
                <c:pt idx="59943">
                  <c:v>1.172080446849577E-4</c:v>
                </c:pt>
                <c:pt idx="59944">
                  <c:v>1.197738529299386E-4</c:v>
                </c:pt>
                <c:pt idx="59945">
                  <c:v>1.194344076793641E-4</c:v>
                </c:pt>
                <c:pt idx="59946">
                  <c:v>1.099181463359855E-4</c:v>
                </c:pt>
                <c:pt idx="59947">
                  <c:v>1.071704100468196E-4</c:v>
                </c:pt>
                <c:pt idx="59948">
                  <c:v>1.105161718442105E-4</c:v>
                </c:pt>
                <c:pt idx="59949">
                  <c:v>1.069376594386995E-4</c:v>
                </c:pt>
                <c:pt idx="59950">
                  <c:v>1.016559472191148E-4</c:v>
                </c:pt>
                <c:pt idx="59951">
                  <c:v>1.026360114337876E-4</c:v>
                </c:pt>
                <c:pt idx="59952">
                  <c:v>1.023260119836777E-4</c:v>
                </c:pt>
                <c:pt idx="59953">
                  <c:v>9.7474818176124245E-5</c:v>
                </c:pt>
                <c:pt idx="59954">
                  <c:v>9.5746960141696036E-5</c:v>
                </c:pt>
                <c:pt idx="59955">
                  <c:v>9.6931755251716822E-5</c:v>
                </c:pt>
                <c:pt idx="59956">
                  <c:v>9.48847591644153E-5</c:v>
                </c:pt>
                <c:pt idx="59957">
                  <c:v>9.1488655016291887E-5</c:v>
                </c:pt>
                <c:pt idx="59958">
                  <c:v>9.1280919150449336E-5</c:v>
                </c:pt>
                <c:pt idx="59959">
                  <c:v>9.0958965301979333E-5</c:v>
                </c:pt>
                <c:pt idx="59960">
                  <c:v>8.7664251623209566E-5</c:v>
                </c:pt>
                <c:pt idx="59961">
                  <c:v>8.5832492914050817E-5</c:v>
                </c:pt>
                <c:pt idx="59962">
                  <c:v>8.5865911387372762E-5</c:v>
                </c:pt>
                <c:pt idx="59963">
                  <c:v>8.4072620666120201E-5</c:v>
                </c:pt>
                <c:pt idx="59964">
                  <c:v>8.1965299614239484E-5</c:v>
                </c:pt>
                <c:pt idx="59965">
                  <c:v>8.1853817391674966E-5</c:v>
                </c:pt>
                <c:pt idx="59966">
                  <c:v>8.1318336015101522E-5</c:v>
                </c:pt>
                <c:pt idx="59967">
                  <c:v>7.9628764069639146E-5</c:v>
                </c:pt>
                <c:pt idx="59968">
                  <c:v>7.8982666309457272E-5</c:v>
                </c:pt>
                <c:pt idx="59969">
                  <c:v>7.8891833254601806E-5</c:v>
                </c:pt>
                <c:pt idx="59970">
                  <c:v>7.7782002335879952E-5</c:v>
                </c:pt>
                <c:pt idx="59971">
                  <c:v>7.6315831393003464E-5</c:v>
                </c:pt>
                <c:pt idx="59972">
                  <c:v>7.585831917822361E-5</c:v>
                </c:pt>
                <c:pt idx="59973">
                  <c:v>7.5216303230263293E-5</c:v>
                </c:pt>
                <c:pt idx="59974">
                  <c:v>7.3804272687993944E-5</c:v>
                </c:pt>
                <c:pt idx="59975">
                  <c:v>7.3136332503054291E-5</c:v>
                </c:pt>
                <c:pt idx="59976">
                  <c:v>7.2781680501066148E-5</c:v>
                </c:pt>
                <c:pt idx="59977">
                  <c:v>7.1716276579536498E-5</c:v>
                </c:pt>
                <c:pt idx="59978">
                  <c:v>7.0774687628727406E-5</c:v>
                </c:pt>
                <c:pt idx="59979">
                  <c:v>7.0277674240060151E-5</c:v>
                </c:pt>
                <c:pt idx="59980">
                  <c:v>6.9388595875352621E-5</c:v>
                </c:pt>
                <c:pt idx="59981">
                  <c:v>6.8430592364165932E-5</c:v>
                </c:pt>
                <c:pt idx="59982">
                  <c:v>6.7939974542241544E-5</c:v>
                </c:pt>
                <c:pt idx="59983">
                  <c:v>6.7356537329033017E-5</c:v>
                </c:pt>
                <c:pt idx="59984">
                  <c:v>6.654513708781451E-5</c:v>
                </c:pt>
                <c:pt idx="59985">
                  <c:v>6.6009029978886247E-5</c:v>
                </c:pt>
                <c:pt idx="59986">
                  <c:v>6.5515436290297657E-5</c:v>
                </c:pt>
                <c:pt idx="59987">
                  <c:v>6.4759085944388062E-5</c:v>
                </c:pt>
                <c:pt idx="59988">
                  <c:v>6.4059844589792192E-5</c:v>
                </c:pt>
                <c:pt idx="59989">
                  <c:v>6.3510335166938603E-5</c:v>
                </c:pt>
                <c:pt idx="59990">
                  <c:v>6.2806946516502649E-5</c:v>
                </c:pt>
                <c:pt idx="59991">
                  <c:v>6.2120554503053427E-5</c:v>
                </c:pt>
                <c:pt idx="59992">
                  <c:v>6.1581573390867561E-5</c:v>
                </c:pt>
                <c:pt idx="59993">
                  <c:v>6.0960257542319603E-5</c:v>
                </c:pt>
                <c:pt idx="59994">
                  <c:v>6.0287631640676409E-5</c:v>
                </c:pt>
                <c:pt idx="59995">
                  <c:v>5.9738958952948451E-5</c:v>
                </c:pt>
                <c:pt idx="59996">
                  <c:v>5.9196645452175289E-5</c:v>
                </c:pt>
                <c:pt idx="59997">
                  <c:v>5.8557627198752023E-5</c:v>
                </c:pt>
                <c:pt idx="59998">
                  <c:v>5.7937370002036907E-5</c:v>
                </c:pt>
                <c:pt idx="59999">
                  <c:v>5.7339220802532509E-5</c:v>
                </c:pt>
                <c:pt idx="60000">
                  <c:v>5.6688237236812711E-5</c:v>
                </c:pt>
                <c:pt idx="60001">
                  <c:v>5.6059881899273023E-5</c:v>
                </c:pt>
                <c:pt idx="60002">
                  <c:v>5.5484069889644161E-5</c:v>
                </c:pt>
                <c:pt idx="60003">
                  <c:v>5.4888099839445197E-5</c:v>
                </c:pt>
                <c:pt idx="60004">
                  <c:v>5.4298896429827437E-5</c:v>
                </c:pt>
                <c:pt idx="60005">
                  <c:v>5.3763142204843462E-5</c:v>
                </c:pt>
                <c:pt idx="60006">
                  <c:v>5.3215277148410678E-5</c:v>
                </c:pt>
                <c:pt idx="60007">
                  <c:v>5.262703780317679E-5</c:v>
                </c:pt>
                <c:pt idx="60008">
                  <c:v>5.2023995522176847E-5</c:v>
                </c:pt>
                <c:pt idx="60009">
                  <c:v>5.1429167797323323E-5</c:v>
                </c:pt>
                <c:pt idx="60010">
                  <c:v>5.0826125516323373E-5</c:v>
                </c:pt>
                <c:pt idx="60011">
                  <c:v>5.0251528591616079E-5</c:v>
                </c:pt>
                <c:pt idx="60012">
                  <c:v>4.9700007366482168E-5</c:v>
                </c:pt>
                <c:pt idx="60013">
                  <c:v>4.9147551180794842E-5</c:v>
                </c:pt>
                <c:pt idx="60014">
                  <c:v>4.8644276830600568E-5</c:v>
                </c:pt>
                <c:pt idx="60015">
                  <c:v>4.8149406211450703E-5</c:v>
                </c:pt>
                <c:pt idx="60016">
                  <c:v>4.7622685087844729E-5</c:v>
                </c:pt>
                <c:pt idx="60017">
                  <c:v>4.7051784349605441E-5</c:v>
                </c:pt>
                <c:pt idx="60018">
                  <c:v>4.6496799768647179E-5</c:v>
                </c:pt>
                <c:pt idx="60019">
                  <c:v>4.5946140744490549E-5</c:v>
                </c:pt>
                <c:pt idx="60020">
                  <c:v>4.5423592382576323E-5</c:v>
                </c:pt>
                <c:pt idx="60021">
                  <c:v>4.4917032937519252E-5</c:v>
                </c:pt>
                <c:pt idx="60022">
                  <c:v>4.4416716264095157E-5</c:v>
                </c:pt>
                <c:pt idx="60023">
                  <c:v>4.391760376165621E-5</c:v>
                </c:pt>
                <c:pt idx="60024">
                  <c:v>4.3439413275336847E-5</c:v>
                </c:pt>
                <c:pt idx="60025">
                  <c:v>4.2958999983966351E-5</c:v>
                </c:pt>
                <c:pt idx="60026">
                  <c:v>4.2481664422666647E-5</c:v>
                </c:pt>
                <c:pt idx="60027">
                  <c:v>4.1997966036433347E-5</c:v>
                </c:pt>
                <c:pt idx="60028">
                  <c:v>4.1507970308884978E-5</c:v>
                </c:pt>
                <c:pt idx="60029">
                  <c:v>4.1027618863154203E-5</c:v>
                </c:pt>
                <c:pt idx="60030">
                  <c:v>4.0558650653110817E-5</c:v>
                </c:pt>
                <c:pt idx="60031">
                  <c:v>4.0106977394316352E-5</c:v>
                </c:pt>
                <c:pt idx="60032">
                  <c:v>3.9676277083344758E-5</c:v>
                </c:pt>
                <c:pt idx="60033">
                  <c:v>3.9226411900017411E-5</c:v>
                </c:pt>
                <c:pt idx="60034">
                  <c:v>3.8774363929405808E-5</c:v>
                </c:pt>
                <c:pt idx="60035">
                  <c:v>3.8327187212416902E-5</c:v>
                </c:pt>
                <c:pt idx="60036">
                  <c:v>3.788808680837974E-5</c:v>
                </c:pt>
                <c:pt idx="60037">
                  <c:v>3.7467092624865472E-5</c:v>
                </c:pt>
                <c:pt idx="60038">
                  <c:v>3.7057016015751287E-5</c:v>
                </c:pt>
                <c:pt idx="60039">
                  <c:v>3.6645371437771253E-5</c:v>
                </c:pt>
                <c:pt idx="60040">
                  <c:v>3.62416249117814E-5</c:v>
                </c:pt>
                <c:pt idx="60041">
                  <c:v>3.5826109524350613E-5</c:v>
                </c:pt>
                <c:pt idx="60042">
                  <c:v>3.5398450563661747E-5</c:v>
                </c:pt>
                <c:pt idx="60043">
                  <c:v>3.4981956559931859E-5</c:v>
                </c:pt>
                <c:pt idx="60044">
                  <c:v>3.4576620237203308E-5</c:v>
                </c:pt>
                <c:pt idx="60045">
                  <c:v>3.4177191992057487E-5</c:v>
                </c:pt>
                <c:pt idx="60046">
                  <c:v>3.3789168810471892E-5</c:v>
                </c:pt>
                <c:pt idx="60047">
                  <c:v>3.3412932680221268E-5</c:v>
                </c:pt>
                <c:pt idx="60048">
                  <c:v>3.3044863812392578E-5</c:v>
                </c:pt>
                <c:pt idx="60049">
                  <c:v>3.2653348171152168E-5</c:v>
                </c:pt>
                <c:pt idx="60050">
                  <c:v>3.2269261282635853E-5</c:v>
                </c:pt>
                <c:pt idx="60051">
                  <c:v>3.1890478567220271E-5</c:v>
                </c:pt>
                <c:pt idx="60052">
                  <c:v>3.150845441268757E-5</c:v>
                </c:pt>
                <c:pt idx="60053">
                  <c:v>3.1135696190176532E-5</c:v>
                </c:pt>
                <c:pt idx="60054">
                  <c:v>3.0770461307838559E-5</c:v>
                </c:pt>
                <c:pt idx="60055">
                  <c:v>3.0412524210987609E-5</c:v>
                </c:pt>
                <c:pt idx="60056">
                  <c:v>3.0043762308196161E-5</c:v>
                </c:pt>
                <c:pt idx="60057">
                  <c:v>2.9666600312339139E-5</c:v>
                </c:pt>
                <c:pt idx="60058">
                  <c:v>2.929429138021078E-5</c:v>
                </c:pt>
                <c:pt idx="60059">
                  <c:v>2.8929176551173441E-5</c:v>
                </c:pt>
                <c:pt idx="60060">
                  <c:v>2.857125400623772E-5</c:v>
                </c:pt>
                <c:pt idx="60061">
                  <c:v>2.822010719683021E-5</c:v>
                </c:pt>
                <c:pt idx="60062">
                  <c:v>2.7876541935256679E-5</c:v>
                </c:pt>
                <c:pt idx="60063">
                  <c:v>2.753179433057085E-5</c:v>
                </c:pt>
                <c:pt idx="60064">
                  <c:v>2.7164509447175081E-5</c:v>
                </c:pt>
                <c:pt idx="60065">
                  <c:v>2.6800975319929421E-5</c:v>
                </c:pt>
                <c:pt idx="60066">
                  <c:v>2.64424852502998E-5</c:v>
                </c:pt>
                <c:pt idx="60067">
                  <c:v>2.6089119273819961E-5</c:v>
                </c:pt>
                <c:pt idx="60068">
                  <c:v>2.5741228455444801E-5</c:v>
                </c:pt>
                <c:pt idx="60069">
                  <c:v>2.5399642254342328E-5</c:v>
                </c:pt>
                <c:pt idx="60070">
                  <c:v>2.5063936845981519E-5</c:v>
                </c:pt>
                <c:pt idx="60071">
                  <c:v>2.4734570615692061E-5</c:v>
                </c:pt>
                <c:pt idx="60072">
                  <c:v>2.4411736376350749E-5</c:v>
                </c:pt>
                <c:pt idx="60073">
                  <c:v>2.4095334083540368E-5</c:v>
                </c:pt>
                <c:pt idx="60074">
                  <c:v>2.3785378289176151E-5</c:v>
                </c:pt>
                <c:pt idx="60075">
                  <c:v>2.3482340111513619E-5</c:v>
                </c:pt>
                <c:pt idx="60076">
                  <c:v>2.318558108527213E-5</c:v>
                </c:pt>
                <c:pt idx="60077">
                  <c:v>2.2893938876222819E-5</c:v>
                </c:pt>
                <c:pt idx="60078">
                  <c:v>2.260847213619854E-5</c:v>
                </c:pt>
                <c:pt idx="60079">
                  <c:v>2.2328867999021899E-5</c:v>
                </c:pt>
                <c:pt idx="60080">
                  <c:v>2.2085250748204999E-5</c:v>
                </c:pt>
                <c:pt idx="60081">
                  <c:v>2.1863048459636051E-5</c:v>
                </c:pt>
                <c:pt idx="60082">
                  <c:v>2.1648205802193839E-5</c:v>
                </c:pt>
                <c:pt idx="60083">
                  <c:v>2.1440499040181749E-5</c:v>
                </c:pt>
                <c:pt idx="60084">
                  <c:v>2.1239238776615821E-5</c:v>
                </c:pt>
                <c:pt idx="60085">
                  <c:v>2.1044050299678929E-5</c:v>
                </c:pt>
                <c:pt idx="60086">
                  <c:v>2.0854651666013521E-5</c:v>
                </c:pt>
                <c:pt idx="60087">
                  <c:v>2.0670720914495181E-5</c:v>
                </c:pt>
                <c:pt idx="60088">
                  <c:v>2.0491796021815389E-5</c:v>
                </c:pt>
                <c:pt idx="60089">
                  <c:v>2.0317524104029872E-5</c:v>
                </c:pt>
                <c:pt idx="60090">
                  <c:v>2.0148052499280311E-5</c:v>
                </c:pt>
                <c:pt idx="60091">
                  <c:v>1.9982804587925781E-5</c:v>
                </c:pt>
                <c:pt idx="60092">
                  <c:v>1.9821480236714709E-5</c:v>
                </c:pt>
                <c:pt idx="60093">
                  <c:v>1.966436866496224E-5</c:v>
                </c:pt>
                <c:pt idx="60094">
                  <c:v>1.9510400306899101E-5</c:v>
                </c:pt>
                <c:pt idx="60095">
                  <c:v>1.9359620637260381E-5</c:v>
                </c:pt>
                <c:pt idx="60096">
                  <c:v>1.9211702237953429E-5</c:v>
                </c:pt>
                <c:pt idx="60097">
                  <c:v>1.9087885448243469E-5</c:v>
                </c:pt>
                <c:pt idx="60098">
                  <c:v>1.899268681881949E-5</c:v>
                </c:pt>
                <c:pt idx="60099">
                  <c:v>1.8970165911014188E-5</c:v>
                </c:pt>
                <c:pt idx="60100">
                  <c:v>1.8961345631396401E-5</c:v>
                </c:pt>
                <c:pt idx="60101">
                  <c:v>1.895274363050703E-5</c:v>
                </c:pt>
                <c:pt idx="60102">
                  <c:v>1.894410706881899E-5</c:v>
                </c:pt>
                <c:pt idx="60103">
                  <c:v>1.8935577827505771E-5</c:v>
                </c:pt>
                <c:pt idx="60104">
                  <c:v>1.892738328024279E-5</c:v>
                </c:pt>
                <c:pt idx="60105">
                  <c:v>1.8919239664683118E-5</c:v>
                </c:pt>
                <c:pt idx="60106">
                  <c:v>1.8911345250671729E-5</c:v>
                </c:pt>
                <c:pt idx="60107">
                  <c:v>1.8903681848314591E-5</c:v>
                </c:pt>
                <c:pt idx="60108">
                  <c:v>1.8896387700806368E-5</c:v>
                </c:pt>
                <c:pt idx="60109">
                  <c:v>1.8889364582719281E-5</c:v>
                </c:pt>
                <c:pt idx="60110">
                  <c:v>1.8882441509049389E-5</c:v>
                </c:pt>
                <c:pt idx="60111">
                  <c:v>1.8875871319323782E-5</c:v>
                </c:pt>
                <c:pt idx="60112">
                  <c:v>1.8869419363909401E-5</c:v>
                </c:pt>
                <c:pt idx="60113">
                  <c:v>1.8863198420149271E-5</c:v>
                </c:pt>
                <c:pt idx="60114">
                  <c:v>1.885719939309638E-5</c:v>
                </c:pt>
                <c:pt idx="60115">
                  <c:v>1.8851271306630221E-5</c:v>
                </c:pt>
                <c:pt idx="60116">
                  <c:v>1.8845661543309689E-5</c:v>
                </c:pt>
                <c:pt idx="60117">
                  <c:v>1.8840129996533509E-5</c:v>
                </c:pt>
                <c:pt idx="60118">
                  <c:v>1.8834642105503011E-5</c:v>
                </c:pt>
                <c:pt idx="60119">
                  <c:v>1.882932156149764E-5</c:v>
                </c:pt>
                <c:pt idx="60120">
                  <c:v>1.8824213839252479E-5</c:v>
                </c:pt>
                <c:pt idx="60121">
                  <c:v>1.881905518530402E-5</c:v>
                </c:pt>
                <c:pt idx="60122">
                  <c:v>1.8813963833963498E-5</c:v>
                </c:pt>
                <c:pt idx="60123">
                  <c:v>1.8809065295499749E-5</c:v>
                </c:pt>
                <c:pt idx="60124">
                  <c:v>1.880422132671811E-5</c:v>
                </c:pt>
                <c:pt idx="60125">
                  <c:v>1.8799291865434501E-5</c:v>
                </c:pt>
                <c:pt idx="60126">
                  <c:v>1.879448973340914E-5</c:v>
                </c:pt>
                <c:pt idx="60127">
                  <c:v>1.8789549358189109E-5</c:v>
                </c:pt>
                <c:pt idx="60128">
                  <c:v>1.8784970961860381E-5</c:v>
                </c:pt>
                <c:pt idx="60129">
                  <c:v>1.878002876765095E-5</c:v>
                </c:pt>
                <c:pt idx="60130">
                  <c:v>1.8775219359667968E-5</c:v>
                </c:pt>
                <c:pt idx="60131">
                  <c:v>1.8770651877275671E-5</c:v>
                </c:pt>
                <c:pt idx="60132">
                  <c:v>1.8765802451525811E-5</c:v>
                </c:pt>
                <c:pt idx="60133">
                  <c:v>1.8760949387797151E-5</c:v>
                </c:pt>
                <c:pt idx="60134">
                  <c:v>1.8756254576146599E-5</c:v>
                </c:pt>
                <c:pt idx="60135">
                  <c:v>1.8751590687315911E-5</c:v>
                </c:pt>
                <c:pt idx="60136">
                  <c:v>1.874673216661904E-5</c:v>
                </c:pt>
                <c:pt idx="60137">
                  <c:v>1.874196823337115E-5</c:v>
                </c:pt>
                <c:pt idx="60138">
                  <c:v>1.873720430012327E-5</c:v>
                </c:pt>
                <c:pt idx="60139">
                  <c:v>1.8732391254161481E-5</c:v>
                </c:pt>
                <c:pt idx="60140">
                  <c:v>1.8727630958892408E-5</c:v>
                </c:pt>
                <c:pt idx="60141">
                  <c:v>1.8722948880167681E-5</c:v>
                </c:pt>
                <c:pt idx="60142">
                  <c:v>1.8718123101280071E-5</c:v>
                </c:pt>
                <c:pt idx="60143">
                  <c:v>1.8713230019784529E-5</c:v>
                </c:pt>
                <c:pt idx="60144">
                  <c:v>1.8708486095420082E-5</c:v>
                </c:pt>
                <c:pt idx="60145">
                  <c:v>1.8703742171055641E-5</c:v>
                </c:pt>
                <c:pt idx="60146">
                  <c:v>1.8699050997383889E-5</c:v>
                </c:pt>
                <c:pt idx="60147">
                  <c:v>1.869418338174E-5</c:v>
                </c:pt>
                <c:pt idx="60148">
                  <c:v>1.8689541320782151E-5</c:v>
                </c:pt>
                <c:pt idx="60149">
                  <c:v>1.8684922906686548E-5</c:v>
                </c:pt>
                <c:pt idx="60150">
                  <c:v>1.8680193534237329E-5</c:v>
                </c:pt>
                <c:pt idx="60151">
                  <c:v>1.8675367755349729E-5</c:v>
                </c:pt>
                <c:pt idx="60152">
                  <c:v>1.8670751160243529E-5</c:v>
                </c:pt>
                <c:pt idx="60153">
                  <c:v>1.8665983589016829E-5</c:v>
                </c:pt>
                <c:pt idx="60154">
                  <c:v>1.8661505237105299E-5</c:v>
                </c:pt>
                <c:pt idx="60155">
                  <c:v>1.8656783140613701E-5</c:v>
                </c:pt>
                <c:pt idx="60156">
                  <c:v>1.8652004655450579E-5</c:v>
                </c:pt>
                <c:pt idx="60157">
                  <c:v>1.8647557226358909E-5</c:v>
                </c:pt>
                <c:pt idx="60158">
                  <c:v>1.8642784198164009E-5</c:v>
                </c:pt>
                <c:pt idx="60159">
                  <c:v>1.863817124103662E-5</c:v>
                </c:pt>
                <c:pt idx="60160">
                  <c:v>1.863354918896221E-5</c:v>
                </c:pt>
                <c:pt idx="60161">
                  <c:v>1.8628752513905059E-5</c:v>
                </c:pt>
                <c:pt idx="60162">
                  <c:v>1.862419230747037E-5</c:v>
                </c:pt>
                <c:pt idx="60163">
                  <c:v>1.8619472029968161E-5</c:v>
                </c:pt>
                <c:pt idx="60164">
                  <c:v>1.8615017324918881E-5</c:v>
                </c:pt>
                <c:pt idx="60165">
                  <c:v>1.8610428014653731E-5</c:v>
                </c:pt>
                <c:pt idx="60166">
                  <c:v>1.8605715013109151E-5</c:v>
                </c:pt>
                <c:pt idx="60167">
                  <c:v>1.8601109331939369E-5</c:v>
                </c:pt>
                <c:pt idx="60168">
                  <c:v>1.8596512745716609E-5</c:v>
                </c:pt>
                <c:pt idx="60169">
                  <c:v>1.859201620391104E-5</c:v>
                </c:pt>
                <c:pt idx="60170">
                  <c:v>1.858736141002737E-5</c:v>
                </c:pt>
                <c:pt idx="60171">
                  <c:v>1.8582732081995349E-5</c:v>
                </c:pt>
                <c:pt idx="60172">
                  <c:v>1.857823554018978E-5</c:v>
                </c:pt>
                <c:pt idx="60173">
                  <c:v>1.8573635315988209E-5</c:v>
                </c:pt>
                <c:pt idx="60174">
                  <c:v>1.8569098756415769E-5</c:v>
                </c:pt>
                <c:pt idx="60175">
                  <c:v>1.8564474885351959E-5</c:v>
                </c:pt>
                <c:pt idx="60176">
                  <c:v>1.855994742072653E-5</c:v>
                </c:pt>
                <c:pt idx="60177">
                  <c:v>1.8555472706793811E-5</c:v>
                </c:pt>
                <c:pt idx="60178">
                  <c:v>1.8550828826846551E-5</c:v>
                </c:pt>
                <c:pt idx="60179">
                  <c:v>1.854631045716815E-5</c:v>
                </c:pt>
                <c:pt idx="60180">
                  <c:v>1.8541524696047421E-5</c:v>
                </c:pt>
                <c:pt idx="60181">
                  <c:v>1.8537055439082909E-5</c:v>
                </c:pt>
                <c:pt idx="60182">
                  <c:v>1.853258618211839E-5</c:v>
                </c:pt>
                <c:pt idx="60183">
                  <c:v>1.852810601121746E-5</c:v>
                </c:pt>
                <c:pt idx="60184">
                  <c:v>1.8523536709835749E-5</c:v>
                </c:pt>
                <c:pt idx="60185">
                  <c:v>1.8519041987019591E-5</c:v>
                </c:pt>
                <c:pt idx="60186">
                  <c:v>1.8514378098188899E-5</c:v>
                </c:pt>
                <c:pt idx="60187">
                  <c:v>1.8509999790694561E-5</c:v>
                </c:pt>
                <c:pt idx="60188">
                  <c:v>1.8505521438783031E-5</c:v>
                </c:pt>
                <c:pt idx="60189">
                  <c:v>1.850094486144371E-5</c:v>
                </c:pt>
                <c:pt idx="60190">
                  <c:v>1.8496484699426219E-5</c:v>
                </c:pt>
                <c:pt idx="60191">
                  <c:v>1.849198997661006E-5</c:v>
                </c:pt>
                <c:pt idx="60192">
                  <c:v>1.8487353372620419E-5</c:v>
                </c:pt>
                <c:pt idx="60193">
                  <c:v>1.8483046005712819E-5</c:v>
                </c:pt>
                <c:pt idx="60194">
                  <c:v>1.8478529455023821E-5</c:v>
                </c:pt>
                <c:pt idx="60195">
                  <c:v>1.8474025637260642E-5</c:v>
                </c:pt>
                <c:pt idx="60196">
                  <c:v>1.8469439964974299E-5</c:v>
                </c:pt>
                <c:pt idx="60197">
                  <c:v>1.8464874301571399E-5</c:v>
                </c:pt>
                <c:pt idx="60198">
                  <c:v>1.846057784860022E-5</c:v>
                </c:pt>
                <c:pt idx="60199">
                  <c:v>1.8455988538335081E-5</c:v>
                </c:pt>
                <c:pt idx="60200">
                  <c:v>1.845155566115864E-5</c:v>
                </c:pt>
                <c:pt idx="60201">
                  <c:v>1.8447120964992791E-5</c:v>
                </c:pt>
                <c:pt idx="60202">
                  <c:v>1.8442729924572628E-5</c:v>
                </c:pt>
                <c:pt idx="60203">
                  <c:v>1.843818245106377E-5</c:v>
                </c:pt>
                <c:pt idx="60204">
                  <c:v>1.8433771401760168E-5</c:v>
                </c:pt>
                <c:pt idx="60205">
                  <c:v>1.8429158444632779E-5</c:v>
                </c:pt>
                <c:pt idx="60206">
                  <c:v>1.8424785594106648E-5</c:v>
                </c:pt>
                <c:pt idx="60207">
                  <c:v>1.8420507331029509E-5</c:v>
                </c:pt>
                <c:pt idx="60208">
                  <c:v>1.8415959857520651E-5</c:v>
                </c:pt>
                <c:pt idx="60209">
                  <c:v>1.8411603377899158E-5</c:v>
                </c:pt>
                <c:pt idx="60210">
                  <c:v>1.840722325141542E-5</c:v>
                </c:pt>
                <c:pt idx="60211">
                  <c:v>1.8402766727376729E-5</c:v>
                </c:pt>
                <c:pt idx="60212">
                  <c:v>1.8398393876850608E-5</c:v>
                </c:pt>
                <c:pt idx="60213">
                  <c:v>1.8393942809780132E-5</c:v>
                </c:pt>
                <c:pt idx="60214">
                  <c:v>1.8389493561699059E-5</c:v>
                </c:pt>
                <c:pt idx="60215">
                  <c:v>1.838511525420472E-5</c:v>
                </c:pt>
                <c:pt idx="60216">
                  <c:v>1.838062962633558E-5</c:v>
                </c:pt>
                <c:pt idx="60217">
                  <c:v>1.8376311345491558E-5</c:v>
                </c:pt>
                <c:pt idx="60218">
                  <c:v>1.8371865735389289E-5</c:v>
                </c:pt>
                <c:pt idx="60219">
                  <c:v>1.836754199757706E-5</c:v>
                </c:pt>
                <c:pt idx="60220">
                  <c:v>1.8363185517955571E-5</c:v>
                </c:pt>
                <c:pt idx="60221">
                  <c:v>1.8358858142164539E-5</c:v>
                </c:pt>
                <c:pt idx="60222">
                  <c:v>1.8354423445998691E-5</c:v>
                </c:pt>
                <c:pt idx="60223">
                  <c:v>1.8349957827012989E-5</c:v>
                </c:pt>
                <c:pt idx="60224">
                  <c:v>1.8345579519518651E-5</c:v>
                </c:pt>
                <c:pt idx="60225">
                  <c:v>1.8341324903303761E-5</c:v>
                </c:pt>
                <c:pt idx="60226">
                  <c:v>1.833689566410612E-5</c:v>
                </c:pt>
                <c:pt idx="60227">
                  <c:v>1.8332519175601188E-5</c:v>
                </c:pt>
                <c:pt idx="60228">
                  <c:v>1.8328291844227351E-5</c:v>
                </c:pt>
                <c:pt idx="60229">
                  <c:v>1.8323966287425719E-5</c:v>
                </c:pt>
                <c:pt idx="60230">
                  <c:v>1.8319573428016159E-5</c:v>
                </c:pt>
                <c:pt idx="60231">
                  <c:v>1.8315166016691361E-5</c:v>
                </c:pt>
                <c:pt idx="60232">
                  <c:v>1.8310856830794361E-5</c:v>
                </c:pt>
                <c:pt idx="60233">
                  <c:v>1.8306533092982139E-5</c:v>
                </c:pt>
                <c:pt idx="60234">
                  <c:v>1.830223118304275E-5</c:v>
                </c:pt>
                <c:pt idx="60235">
                  <c:v>1.829789289331529E-5</c:v>
                </c:pt>
                <c:pt idx="60236">
                  <c:v>1.8293663742952049E-5</c:v>
                </c:pt>
                <c:pt idx="60237">
                  <c:v>1.8289401850779541E-5</c:v>
                </c:pt>
                <c:pt idx="60238">
                  <c:v>1.8284948964719661E-5</c:v>
                </c:pt>
                <c:pt idx="60239">
                  <c:v>1.828068889153656E-5</c:v>
                </c:pt>
                <c:pt idx="60240">
                  <c:v>1.8276425180374641E-5</c:v>
                </c:pt>
                <c:pt idx="60241">
                  <c:v>1.8272085071657781E-5</c:v>
                </c:pt>
                <c:pt idx="60242">
                  <c:v>1.8267845007358119E-5</c:v>
                </c:pt>
                <c:pt idx="60243">
                  <c:v>1.8263637684867721E-5</c:v>
                </c:pt>
                <c:pt idx="60244">
                  <c:v>1.8259222997585312E-5</c:v>
                </c:pt>
                <c:pt idx="60245">
                  <c:v>1.8254968381370421E-5</c:v>
                </c:pt>
                <c:pt idx="60246">
                  <c:v>1.8250684661325071E-5</c:v>
                </c:pt>
                <c:pt idx="60247">
                  <c:v>1.8246464605908841E-5</c:v>
                </c:pt>
                <c:pt idx="60248">
                  <c:v>1.8241997167933729E-5</c:v>
                </c:pt>
                <c:pt idx="60249">
                  <c:v>1.8237858967040669E-5</c:v>
                </c:pt>
                <c:pt idx="60250">
                  <c:v>1.823353704821784E-5</c:v>
                </c:pt>
                <c:pt idx="60251">
                  <c:v>1.8229291526949961E-5</c:v>
                </c:pt>
                <c:pt idx="60252">
                  <c:v>1.8225224266643639E-5</c:v>
                </c:pt>
                <c:pt idx="60253">
                  <c:v>1.8220909623778429E-5</c:v>
                </c:pt>
                <c:pt idx="60254">
                  <c:v>1.821661680878606E-5</c:v>
                </c:pt>
                <c:pt idx="60255">
                  <c:v>1.8212407667306248E-5</c:v>
                </c:pt>
                <c:pt idx="60256">
                  <c:v>1.8208264009444971E-5</c:v>
                </c:pt>
                <c:pt idx="60257">
                  <c:v>1.820397301344201E-5</c:v>
                </c:pt>
                <c:pt idx="60258">
                  <c:v>1.819963836169336E-5</c:v>
                </c:pt>
                <c:pt idx="60259">
                  <c:v>1.8195429220213551E-5</c:v>
                </c:pt>
                <c:pt idx="60260">
                  <c:v>1.819125282054301E-5</c:v>
                </c:pt>
                <c:pt idx="60261">
                  <c:v>1.8187016394222159E-5</c:v>
                </c:pt>
                <c:pt idx="60262">
                  <c:v>1.8182940038968809E-5</c:v>
                </c:pt>
                <c:pt idx="60263">
                  <c:v>1.817869633669034E-5</c:v>
                </c:pt>
                <c:pt idx="60264">
                  <c:v>1.817447810026351E-5</c:v>
                </c:pt>
                <c:pt idx="60265">
                  <c:v>1.8170181647292338E-5</c:v>
                </c:pt>
                <c:pt idx="60266">
                  <c:v>1.8166105292038989E-5</c:v>
                </c:pt>
                <c:pt idx="60267">
                  <c:v>1.8161799744120799E-5</c:v>
                </c:pt>
                <c:pt idx="60268">
                  <c:v>1.8157688828068789E-5</c:v>
                </c:pt>
                <c:pt idx="60269">
                  <c:v>1.815344876376912E-5</c:v>
                </c:pt>
                <c:pt idx="60270">
                  <c:v>1.8149266907130371E-5</c:v>
                </c:pt>
                <c:pt idx="60271">
                  <c:v>1.8145132344216108E-5</c:v>
                </c:pt>
                <c:pt idx="60272">
                  <c:v>1.8141032342100519E-5</c:v>
                </c:pt>
                <c:pt idx="60273">
                  <c:v>1.813681228668429E-5</c:v>
                </c:pt>
                <c:pt idx="60274">
                  <c:v>1.8132608602172698E-5</c:v>
                </c:pt>
                <c:pt idx="60275">
                  <c:v>1.8128441297449172E-5</c:v>
                </c:pt>
                <c:pt idx="60276">
                  <c:v>1.812437949411105E-5</c:v>
                </c:pt>
                <c:pt idx="60277">
                  <c:v>1.8120203094440509E-5</c:v>
                </c:pt>
                <c:pt idx="60278">
                  <c:v>1.8116234059561979E-5</c:v>
                </c:pt>
                <c:pt idx="60279">
                  <c:v>1.8111864847014662E-5</c:v>
                </c:pt>
                <c:pt idx="60280">
                  <c:v>1.8107783034793101E-5</c:v>
                </c:pt>
                <c:pt idx="60281">
                  <c:v>1.8103630281984809E-5</c:v>
                </c:pt>
                <c:pt idx="60282">
                  <c:v>1.8099599401466548E-5</c:v>
                </c:pt>
                <c:pt idx="60283">
                  <c:v>1.8095372070092711E-5</c:v>
                </c:pt>
                <c:pt idx="60284">
                  <c:v>1.80913648364367E-5</c:v>
                </c:pt>
                <c:pt idx="60285">
                  <c:v>1.8087313947035E-5</c:v>
                </c:pt>
                <c:pt idx="60286">
                  <c:v>1.8083048416883681E-5</c:v>
                </c:pt>
                <c:pt idx="60287">
                  <c:v>1.807903936423827E-5</c:v>
                </c:pt>
                <c:pt idx="60288">
                  <c:v>1.8074890249408782E-5</c:v>
                </c:pt>
                <c:pt idx="60289">
                  <c:v>1.8070752048515711E-5</c:v>
                </c:pt>
                <c:pt idx="60290">
                  <c:v>1.8066650227410719E-5</c:v>
                </c:pt>
                <c:pt idx="60291">
                  <c:v>1.8062632079818289E-5</c:v>
                </c:pt>
                <c:pt idx="60292">
                  <c:v>1.805853025871329E-5</c:v>
                </c:pt>
                <c:pt idx="60293">
                  <c:v>1.8054433894576501E-5</c:v>
                </c:pt>
                <c:pt idx="60294">
                  <c:v>1.8050364815280769E-5</c:v>
                </c:pt>
                <c:pt idx="60295">
                  <c:v>1.8046166587737389E-5</c:v>
                </c:pt>
                <c:pt idx="60296">
                  <c:v>1.8042230294668119E-5</c:v>
                </c:pt>
                <c:pt idx="60297">
                  <c:v>1.803804298106115E-5</c:v>
                </c:pt>
                <c:pt idx="60298">
                  <c:v>1.8034152162726969E-5</c:v>
                </c:pt>
                <c:pt idx="60299">
                  <c:v>1.803008126444183E-5</c:v>
                </c:pt>
                <c:pt idx="60300">
                  <c:v>1.8026101315626871E-5</c:v>
                </c:pt>
                <c:pt idx="60301">
                  <c:v>1.8021961295744401E-5</c:v>
                </c:pt>
                <c:pt idx="60302">
                  <c:v>1.8017748516285789E-5</c:v>
                </c:pt>
                <c:pt idx="60303">
                  <c:v>1.8013834051089361E-5</c:v>
                </c:pt>
                <c:pt idx="60304">
                  <c:v>1.8009875930147249E-5</c:v>
                </c:pt>
                <c:pt idx="60305">
                  <c:v>1.8005786841968071E-5</c:v>
                </c:pt>
                <c:pt idx="60306">
                  <c:v>1.800178142730147E-5</c:v>
                </c:pt>
                <c:pt idx="60307">
                  <c:v>1.79976450453978E-5</c:v>
                </c:pt>
                <c:pt idx="60308">
                  <c:v>1.799365236365702E-5</c:v>
                </c:pt>
                <c:pt idx="60309">
                  <c:v>1.7989681509789079E-5</c:v>
                </c:pt>
                <c:pt idx="60310">
                  <c:v>1.7985650629270818E-5</c:v>
                </c:pt>
                <c:pt idx="60311">
                  <c:v>1.798183802748099E-5</c:v>
                </c:pt>
                <c:pt idx="60312">
                  <c:v>1.797755976440385E-5</c:v>
                </c:pt>
                <c:pt idx="60313">
                  <c:v>1.797362710931338E-5</c:v>
                </c:pt>
                <c:pt idx="60314">
                  <c:v>1.7969705368159339E-5</c:v>
                </c:pt>
                <c:pt idx="60315">
                  <c:v>1.7965596271096729E-5</c:v>
                </c:pt>
                <c:pt idx="60316">
                  <c:v>1.7961683624889702E-5</c:v>
                </c:pt>
                <c:pt idx="60317">
                  <c:v>1.795776006474625E-5</c:v>
                </c:pt>
                <c:pt idx="60318">
                  <c:v>1.7953669157577679E-5</c:v>
                </c:pt>
                <c:pt idx="60319">
                  <c:v>1.794977470126469E-5</c:v>
                </c:pt>
                <c:pt idx="60320">
                  <c:v>1.79457820195239E-5</c:v>
                </c:pt>
                <c:pt idx="60321">
                  <c:v>1.7941792975761931E-5</c:v>
                </c:pt>
                <c:pt idx="60322">
                  <c:v>1.793781848391518E-5</c:v>
                </c:pt>
                <c:pt idx="60323">
                  <c:v>1.793397132132668E-5</c:v>
                </c:pt>
                <c:pt idx="60324">
                  <c:v>1.7930011381395161E-5</c:v>
                </c:pt>
                <c:pt idx="60325">
                  <c:v>1.7926058717421259E-5</c:v>
                </c:pt>
                <c:pt idx="60326">
                  <c:v>1.7922047845786441E-5</c:v>
                </c:pt>
                <c:pt idx="60327">
                  <c:v>1.7918146113515832E-5</c:v>
                </c:pt>
                <c:pt idx="60328">
                  <c:v>1.7914217096404169E-5</c:v>
                </c:pt>
                <c:pt idx="60329">
                  <c:v>1.791005706763826E-5</c:v>
                </c:pt>
                <c:pt idx="60330">
                  <c:v>1.790623900888022E-5</c:v>
                </c:pt>
                <c:pt idx="60331">
                  <c:v>1.7902302715810951E-5</c:v>
                </c:pt>
                <c:pt idx="60332">
                  <c:v>1.7898295482154939E-5</c:v>
                </c:pt>
                <c:pt idx="60333">
                  <c:v>1.7894531993078999E-5</c:v>
                </c:pt>
                <c:pt idx="60334">
                  <c:v>1.789049201761372E-5</c:v>
                </c:pt>
                <c:pt idx="60335">
                  <c:v>1.788661029422656E-5</c:v>
                </c:pt>
                <c:pt idx="60336">
                  <c:v>1.788280860637315E-5</c:v>
                </c:pt>
                <c:pt idx="60337">
                  <c:v>1.787887231330387E-5</c:v>
                </c:pt>
                <c:pt idx="60338">
                  <c:v>1.7874868717626669E-5</c:v>
                </c:pt>
                <c:pt idx="60339">
                  <c:v>1.7871121599455361E-5</c:v>
                </c:pt>
                <c:pt idx="60340">
                  <c:v>1.7867128917714581E-5</c:v>
                </c:pt>
                <c:pt idx="60341">
                  <c:v>1.7863218090496961E-5</c:v>
                </c:pt>
                <c:pt idx="60342">
                  <c:v>1.7859254512586631E-5</c:v>
                </c:pt>
                <c:pt idx="60343">
                  <c:v>1.78555947059067E-5</c:v>
                </c:pt>
                <c:pt idx="60344">
                  <c:v>1.785168933565728E-5</c:v>
                </c:pt>
                <c:pt idx="60345">
                  <c:v>1.7847703929874111E-5</c:v>
                </c:pt>
                <c:pt idx="60346">
                  <c:v>1.784386950021144E-5</c:v>
                </c:pt>
                <c:pt idx="60347">
                  <c:v>1.7839942302089181E-5</c:v>
                </c:pt>
                <c:pt idx="60348">
                  <c:v>1.7836129700299349E-5</c:v>
                </c:pt>
                <c:pt idx="60349">
                  <c:v>1.7832348021329381E-5</c:v>
                </c:pt>
                <c:pt idx="60350">
                  <c:v>1.7828502677730281E-5</c:v>
                </c:pt>
                <c:pt idx="60351">
                  <c:v>1.782444269338157E-5</c:v>
                </c:pt>
                <c:pt idx="60352">
                  <c:v>1.7820748325902969E-5</c:v>
                </c:pt>
                <c:pt idx="60353">
                  <c:v>1.7816926629166119E-5</c:v>
                </c:pt>
                <c:pt idx="60354">
                  <c:v>1.7813092199503441E-5</c:v>
                </c:pt>
                <c:pt idx="60355">
                  <c:v>1.7809214114095081E-5</c:v>
                </c:pt>
                <c:pt idx="60356">
                  <c:v>1.780538150342181E-5</c:v>
                </c:pt>
                <c:pt idx="60357">
                  <c:v>1.7801598005462441E-5</c:v>
                </c:pt>
                <c:pt idx="60358">
                  <c:v>1.7797756299842149E-5</c:v>
                </c:pt>
                <c:pt idx="60359">
                  <c:v>1.779394551704172E-5</c:v>
                </c:pt>
                <c:pt idx="60360">
                  <c:v>1.7790158381103541E-5</c:v>
                </c:pt>
                <c:pt idx="60361">
                  <c:v>1.7786343960324299E-5</c:v>
                </c:pt>
                <c:pt idx="60362">
                  <c:v>1.7782542272470891E-5</c:v>
                </c:pt>
                <c:pt idx="60363">
                  <c:v>1.777884790499229E-5</c:v>
                </c:pt>
                <c:pt idx="60364">
                  <c:v>1.777494253474288E-5</c:v>
                </c:pt>
                <c:pt idx="60365">
                  <c:v>1.7770997146726589E-5</c:v>
                </c:pt>
                <c:pt idx="60366">
                  <c:v>1.7767317331163209E-5</c:v>
                </c:pt>
                <c:pt idx="60367">
                  <c:v>1.776349745341577E-5</c:v>
                </c:pt>
                <c:pt idx="60368">
                  <c:v>1.7759841284714639E-5</c:v>
                </c:pt>
                <c:pt idx="60369">
                  <c:v>1.7755975932232101E-5</c:v>
                </c:pt>
                <c:pt idx="60370">
                  <c:v>1.7752206986187961E-5</c:v>
                </c:pt>
                <c:pt idx="60371">
                  <c:v>1.7748421669239182E-5</c:v>
                </c:pt>
                <c:pt idx="60372">
                  <c:v>1.7744734577718191E-5</c:v>
                </c:pt>
                <c:pt idx="60373">
                  <c:v>1.774090014805552E-5</c:v>
                </c:pt>
                <c:pt idx="60374">
                  <c:v>1.7737214875523929E-5</c:v>
                </c:pt>
                <c:pt idx="60375">
                  <c:v>1.7733556887833402E-5</c:v>
                </c:pt>
                <c:pt idx="60376">
                  <c:v>1.7729655155562799E-5</c:v>
                </c:pt>
                <c:pt idx="60377">
                  <c:v>1.7725909856380891E-5</c:v>
                </c:pt>
                <c:pt idx="60378">
                  <c:v>1.772210271155927E-5</c:v>
                </c:pt>
                <c:pt idx="60379">
                  <c:v>1.7718484741635621E-5</c:v>
                </c:pt>
                <c:pt idx="60380">
                  <c:v>1.7714650311972949E-5</c:v>
                </c:pt>
                <c:pt idx="60381">
                  <c:v>1.7711021428112869E-5</c:v>
                </c:pt>
                <c:pt idx="60382">
                  <c:v>1.7707227016217079E-5</c:v>
                </c:pt>
                <c:pt idx="60383">
                  <c:v>1.7703488992992789E-5</c:v>
                </c:pt>
                <c:pt idx="60384">
                  <c:v>1.7699778254609558E-5</c:v>
                </c:pt>
                <c:pt idx="60385">
                  <c:v>1.7696118447929621E-5</c:v>
                </c:pt>
                <c:pt idx="60386">
                  <c:v>1.7692353139864281E-5</c:v>
                </c:pt>
                <c:pt idx="60387">
                  <c:v>1.7688671505311501E-5</c:v>
                </c:pt>
                <c:pt idx="60388">
                  <c:v>1.7685062630334869E-5</c:v>
                </c:pt>
                <c:pt idx="60389">
                  <c:v>1.7681295503280129E-5</c:v>
                </c:pt>
                <c:pt idx="60390">
                  <c:v>1.767756839399226E-5</c:v>
                </c:pt>
                <c:pt idx="60391">
                  <c:v>1.7673924958216961E-5</c:v>
                </c:pt>
                <c:pt idx="60392">
                  <c:v>1.7670194210950289E-5</c:v>
                </c:pt>
                <c:pt idx="60393">
                  <c:v>1.7666536223259751E-5</c:v>
                </c:pt>
                <c:pt idx="60394">
                  <c:v>1.7662714526522901E-5</c:v>
                </c:pt>
                <c:pt idx="60395">
                  <c:v>1.76592220668681E-5</c:v>
                </c:pt>
                <c:pt idx="60396">
                  <c:v>1.765554043231532E-5</c:v>
                </c:pt>
                <c:pt idx="60397">
                  <c:v>1.7651818779995662E-5</c:v>
                </c:pt>
                <c:pt idx="60398">
                  <c:v>1.7648195353103802E-5</c:v>
                </c:pt>
                <c:pt idx="60399">
                  <c:v>1.764447733876295E-5</c:v>
                </c:pt>
                <c:pt idx="60400">
                  <c:v>1.7640799342188981E-5</c:v>
                </c:pt>
                <c:pt idx="60401">
                  <c:v>1.76371650013607E-5</c:v>
                </c:pt>
                <c:pt idx="60402">
                  <c:v>1.7633528841543011E-5</c:v>
                </c:pt>
                <c:pt idx="60403">
                  <c:v>1.7629814465180971E-5</c:v>
                </c:pt>
                <c:pt idx="60404">
                  <c:v>1.7626374756218869E-5</c:v>
                </c:pt>
                <c:pt idx="60405">
                  <c:v>1.7622482118895281E-5</c:v>
                </c:pt>
                <c:pt idx="60406">
                  <c:v>1.76188514160458E-5</c:v>
                </c:pt>
                <c:pt idx="60407">
                  <c:v>1.7615177057450641E-5</c:v>
                </c:pt>
                <c:pt idx="60408">
                  <c:v>1.7611826478969309E-5</c:v>
                </c:pt>
                <c:pt idx="60409">
                  <c:v>1.7608032067073509E-5</c:v>
                </c:pt>
                <c:pt idx="60410">
                  <c:v>1.7604432287043888E-5</c:v>
                </c:pt>
                <c:pt idx="60411">
                  <c:v>1.7601016224944029E-5</c:v>
                </c:pt>
                <c:pt idx="60412">
                  <c:v>1.7597163605387319E-5</c:v>
                </c:pt>
                <c:pt idx="60413">
                  <c:v>1.75936638697749E-5</c:v>
                </c:pt>
                <c:pt idx="60414">
                  <c:v>1.7589900380698961E-5</c:v>
                </c:pt>
                <c:pt idx="60415">
                  <c:v>1.7586306057637561E-5</c:v>
                </c:pt>
                <c:pt idx="60416">
                  <c:v>1.7582837244844999E-5</c:v>
                </c:pt>
                <c:pt idx="60417">
                  <c:v>1.757913742039818E-5</c:v>
                </c:pt>
                <c:pt idx="60418">
                  <c:v>1.7575604942976501E-5</c:v>
                </c:pt>
                <c:pt idx="60419">
                  <c:v>1.757217614795081E-5</c:v>
                </c:pt>
                <c:pt idx="60420">
                  <c:v>1.7568512703292068E-5</c:v>
                </c:pt>
                <c:pt idx="60421">
                  <c:v>1.7564996596775021E-5</c:v>
                </c:pt>
                <c:pt idx="60422">
                  <c:v>1.7561353160999719E-5</c:v>
                </c:pt>
                <c:pt idx="60423">
                  <c:v>1.755776611389592E-5</c:v>
                </c:pt>
                <c:pt idx="60424">
                  <c:v>1.7554102669237182E-5</c:v>
                </c:pt>
                <c:pt idx="60425">
                  <c:v>1.7550702978041951E-5</c:v>
                </c:pt>
                <c:pt idx="60426">
                  <c:v>1.7547003153595139E-5</c:v>
                </c:pt>
                <c:pt idx="60427">
                  <c:v>1.7543608919368129E-5</c:v>
                </c:pt>
                <c:pt idx="60428">
                  <c:v>1.7540001863380891E-5</c:v>
                </c:pt>
                <c:pt idx="60429">
                  <c:v>1.7536589439259839E-5</c:v>
                </c:pt>
                <c:pt idx="60430">
                  <c:v>1.753286232997198E-5</c:v>
                </c:pt>
                <c:pt idx="60431">
                  <c:v>1.752929347276222E-5</c:v>
                </c:pt>
                <c:pt idx="60432">
                  <c:v>1.752590287651401E-5</c:v>
                </c:pt>
                <c:pt idx="60433">
                  <c:v>1.752213211148046E-5</c:v>
                </c:pt>
                <c:pt idx="60434">
                  <c:v>1.7518697859486562E-5</c:v>
                </c:pt>
                <c:pt idx="60435">
                  <c:v>1.751520176185295E-5</c:v>
                </c:pt>
                <c:pt idx="60436">
                  <c:v>1.75116347236326E-5</c:v>
                </c:pt>
                <c:pt idx="60437">
                  <c:v>1.750815135892481E-5</c:v>
                </c:pt>
                <c:pt idx="60438">
                  <c:v>1.7504722563899119E-5</c:v>
                </c:pt>
                <c:pt idx="60439">
                  <c:v>1.750111186993308E-5</c:v>
                </c:pt>
                <c:pt idx="60440">
                  <c:v>1.7497719454695471E-5</c:v>
                </c:pt>
                <c:pt idx="60441">
                  <c:v>1.7494217900093641E-5</c:v>
                </c:pt>
                <c:pt idx="60442">
                  <c:v>1.7490625396021638E-5</c:v>
                </c:pt>
                <c:pt idx="60443">
                  <c:v>1.7487293007434349E-5</c:v>
                </c:pt>
                <c:pt idx="60444">
                  <c:v>1.7483635019743818E-5</c:v>
                </c:pt>
                <c:pt idx="60445">
                  <c:v>1.7480268070357852E-5</c:v>
                </c:pt>
                <c:pt idx="60446">
                  <c:v>1.7476651919423599E-5</c:v>
                </c:pt>
                <c:pt idx="60447">
                  <c:v>1.7473452317062769E-5</c:v>
                </c:pt>
                <c:pt idx="60448">
                  <c:v>1.7469788872404021E-5</c:v>
                </c:pt>
                <c:pt idx="60449">
                  <c:v>1.7466289136791598E-5</c:v>
                </c:pt>
                <c:pt idx="60450">
                  <c:v>1.746281850500964E-5</c:v>
                </c:pt>
                <c:pt idx="60451">
                  <c:v>1.7459329683333639E-5</c:v>
                </c:pt>
                <c:pt idx="60452">
                  <c:v>1.7455900888307951E-5</c:v>
                </c:pt>
                <c:pt idx="60453">
                  <c:v>1.7452452084398828E-5</c:v>
                </c:pt>
                <c:pt idx="60454">
                  <c:v>1.7449061488150619E-5</c:v>
                </c:pt>
                <c:pt idx="60455">
                  <c:v>1.744553264870774E-5</c:v>
                </c:pt>
                <c:pt idx="60456">
                  <c:v>1.7442122043576092E-5</c:v>
                </c:pt>
                <c:pt idx="60457">
                  <c:v>1.7438782379031181E-5</c:v>
                </c:pt>
                <c:pt idx="60458">
                  <c:v>1.7435222616768439E-5</c:v>
                </c:pt>
                <c:pt idx="60459">
                  <c:v>1.7431815649615601E-5</c:v>
                </c:pt>
                <c:pt idx="60460">
                  <c:v>1.7428432329325009E-5</c:v>
                </c:pt>
                <c:pt idx="60461">
                  <c:v>1.742481799738016E-5</c:v>
                </c:pt>
                <c:pt idx="60462">
                  <c:v>1.7421412849216719E-5</c:v>
                </c:pt>
                <c:pt idx="60463">
                  <c:v>1.7418124116375111E-5</c:v>
                </c:pt>
                <c:pt idx="60464">
                  <c:v>1.7414726244169291E-5</c:v>
                </c:pt>
                <c:pt idx="60465">
                  <c:v>1.7411257431376729E-5</c:v>
                </c:pt>
                <c:pt idx="60466">
                  <c:v>1.7407919585821219E-5</c:v>
                </c:pt>
                <c:pt idx="60467">
                  <c:v>1.7404663594788868E-5</c:v>
                </c:pt>
                <c:pt idx="60468">
                  <c:v>1.7401103832526129E-5</c:v>
                </c:pt>
                <c:pt idx="60469">
                  <c:v>1.7397671399521641E-5</c:v>
                </c:pt>
                <c:pt idx="60470">
                  <c:v>1.7394173482898619E-5</c:v>
                </c:pt>
                <c:pt idx="60471">
                  <c:v>1.739084473229013E-5</c:v>
                </c:pt>
                <c:pt idx="60472">
                  <c:v>1.73874432221055E-5</c:v>
                </c:pt>
                <c:pt idx="60473">
                  <c:v>1.738410537655E-5</c:v>
                </c:pt>
                <c:pt idx="60474">
                  <c:v>1.738079845381435E-5</c:v>
                </c:pt>
                <c:pt idx="60475">
                  <c:v>1.7377340554958209E-5</c:v>
                </c:pt>
                <c:pt idx="60476">
                  <c:v>1.7373995433445089E-5</c:v>
                </c:pt>
                <c:pt idx="60477">
                  <c:v>1.7370710338582281E-5</c:v>
                </c:pt>
                <c:pt idx="60478">
                  <c:v>1.736730519041885E-5</c:v>
                </c:pt>
                <c:pt idx="60479">
                  <c:v>1.7363892766297791E-5</c:v>
                </c:pt>
                <c:pt idx="60480">
                  <c:v>1.736062586132903E-5</c:v>
                </c:pt>
                <c:pt idx="60481">
                  <c:v>1.7357178876409311E-5</c:v>
                </c:pt>
                <c:pt idx="60482">
                  <c:v>1.7353768271277659E-5</c:v>
                </c:pt>
                <c:pt idx="60483">
                  <c:v>1.7350521375192329E-5</c:v>
                </c:pt>
                <c:pt idx="60484">
                  <c:v>1.73472726601176E-5</c:v>
                </c:pt>
                <c:pt idx="60485">
                  <c:v>1.7343920262646861E-5</c:v>
                </c:pt>
                <c:pt idx="60486">
                  <c:v>1.734051329549402E-5</c:v>
                </c:pt>
                <c:pt idx="60487">
                  <c:v>1.7337240933557041E-5</c:v>
                </c:pt>
                <c:pt idx="60488">
                  <c:v>1.7333873984171081E-5</c:v>
                </c:pt>
                <c:pt idx="60489">
                  <c:v>1.733058707031887E-5</c:v>
                </c:pt>
                <c:pt idx="60490">
                  <c:v>1.7327211025985889E-5</c:v>
                </c:pt>
                <c:pt idx="60491">
                  <c:v>1.7323873180430379E-5</c:v>
                </c:pt>
                <c:pt idx="60492">
                  <c:v>1.732070995785762E-5</c:v>
                </c:pt>
                <c:pt idx="60493">
                  <c:v>1.731732299958821E-5</c:v>
                </c:pt>
                <c:pt idx="60494">
                  <c:v>1.731392512738239E-5</c:v>
                </c:pt>
                <c:pt idx="60495">
                  <c:v>1.7310685507254678E-5</c:v>
                </c:pt>
                <c:pt idx="60496">
                  <c:v>1.7307240341324359E-5</c:v>
                </c:pt>
                <c:pt idx="60497">
                  <c:v>1.730405165289994E-5</c:v>
                </c:pt>
                <c:pt idx="60498">
                  <c:v>1.7300839317613281E-5</c:v>
                </c:pt>
                <c:pt idx="60499">
                  <c:v>1.7297439626418051E-5</c:v>
                </c:pt>
                <c:pt idx="60500">
                  <c:v>1.729421092022676E-5</c:v>
                </c:pt>
                <c:pt idx="60501">
                  <c:v>1.729086761770304E-5</c:v>
                </c:pt>
                <c:pt idx="60502">
                  <c:v>1.7287684386246841E-5</c:v>
                </c:pt>
                <c:pt idx="60503">
                  <c:v>1.7284344721701931E-5</c:v>
                </c:pt>
                <c:pt idx="60504">
                  <c:v>1.7281132386415269E-5</c:v>
                </c:pt>
                <c:pt idx="60505">
                  <c:v>1.7277961887884888E-5</c:v>
                </c:pt>
                <c:pt idx="60506">
                  <c:v>1.7274562196689661E-5</c:v>
                </c:pt>
                <c:pt idx="60507">
                  <c:v>1.727135531837121E-5</c:v>
                </c:pt>
                <c:pt idx="60508">
                  <c:v>1.7268090232391838E-5</c:v>
                </c:pt>
                <c:pt idx="60509">
                  <c:v>1.7264892449020411E-5</c:v>
                </c:pt>
                <c:pt idx="60510">
                  <c:v>1.7261587345274169E-5</c:v>
                </c:pt>
                <c:pt idx="60511">
                  <c:v>1.7258342268178239E-5</c:v>
                </c:pt>
                <c:pt idx="60512">
                  <c:v>1.7255189959541891E-5</c:v>
                </c:pt>
                <c:pt idx="60513">
                  <c:v>1.725186666590162E-5</c:v>
                </c:pt>
                <c:pt idx="60514">
                  <c:v>1.7248577933060009E-5</c:v>
                </c:pt>
                <c:pt idx="60515">
                  <c:v>1.7245398339582611E-5</c:v>
                </c:pt>
                <c:pt idx="60516">
                  <c:v>1.724220237520058E-5</c:v>
                </c:pt>
                <c:pt idx="60517">
                  <c:v>1.7238951841136441E-5</c:v>
                </c:pt>
                <c:pt idx="60518">
                  <c:v>1.7235848645213991E-5</c:v>
                </c:pt>
                <c:pt idx="60519">
                  <c:v>1.7232632671948519E-5</c:v>
                </c:pt>
                <c:pt idx="60520">
                  <c:v>1.7229307559318841E-5</c:v>
                </c:pt>
                <c:pt idx="60521">
                  <c:v>1.7226151612703688E-5</c:v>
                </c:pt>
                <c:pt idx="60522">
                  <c:v>1.722296838124748E-5</c:v>
                </c:pt>
                <c:pt idx="60523">
                  <c:v>1.7219703295268118E-5</c:v>
                </c:pt>
                <c:pt idx="60524">
                  <c:v>1.721657827147283E-5</c:v>
                </c:pt>
                <c:pt idx="60525">
                  <c:v>1.7213391402037811E-5</c:v>
                </c:pt>
                <c:pt idx="60526">
                  <c:v>1.721016087685712E-5</c:v>
                </c:pt>
                <c:pt idx="60527">
                  <c:v>1.7206943084602241E-5</c:v>
                </c:pt>
                <c:pt idx="60528">
                  <c:v>1.720377076708246E-5</c:v>
                </c:pt>
                <c:pt idx="60529">
                  <c:v>1.720060026855208E-5</c:v>
                </c:pt>
                <c:pt idx="60530">
                  <c:v>1.7197340639540929E-5</c:v>
                </c:pt>
                <c:pt idx="60531">
                  <c:v>1.7194190149893981E-5</c:v>
                </c:pt>
                <c:pt idx="60532">
                  <c:v>1.719112879072782E-5</c:v>
                </c:pt>
                <c:pt idx="60533">
                  <c:v>1.71879892150173E-5</c:v>
                </c:pt>
                <c:pt idx="60534">
                  <c:v>1.718482417345513E-5</c:v>
                </c:pt>
                <c:pt idx="60535">
                  <c:v>1.7181637304020111E-5</c:v>
                </c:pt>
                <c:pt idx="60536">
                  <c:v>1.71783449331997E-5</c:v>
                </c:pt>
                <c:pt idx="60537">
                  <c:v>1.7175376342493109E-5</c:v>
                </c:pt>
                <c:pt idx="60538">
                  <c:v>1.717207123874687E-5</c:v>
                </c:pt>
                <c:pt idx="60539">
                  <c:v>1.716896258585621E-5</c:v>
                </c:pt>
                <c:pt idx="60540">
                  <c:v>1.7165868484880779E-5</c:v>
                </c:pt>
                <c:pt idx="60541">
                  <c:v>1.7162763469968919E-5</c:v>
                </c:pt>
                <c:pt idx="60542">
                  <c:v>1.7159625713247809E-5</c:v>
                </c:pt>
                <c:pt idx="60543">
                  <c:v>1.7156336980406192E-5</c:v>
                </c:pt>
                <c:pt idx="60544">
                  <c:v>1.7153462977148589E-5</c:v>
                </c:pt>
                <c:pt idx="60545">
                  <c:v>1.715016514935996E-5</c:v>
                </c:pt>
                <c:pt idx="60546">
                  <c:v>1.7147069229395129E-5</c:v>
                </c:pt>
                <c:pt idx="60547">
                  <c:v>1.7144013327197168E-5</c:v>
                </c:pt>
                <c:pt idx="60548">
                  <c:v>1.714086101856083E-5</c:v>
                </c:pt>
                <c:pt idx="60549">
                  <c:v>1.713786150503438E-5</c:v>
                </c:pt>
                <c:pt idx="60550">
                  <c:v>1.7134712834376838E-5</c:v>
                </c:pt>
                <c:pt idx="60551">
                  <c:v>1.7131525964941829E-5</c:v>
                </c:pt>
                <c:pt idx="60552">
                  <c:v>1.7128491890616712E-5</c:v>
                </c:pt>
                <c:pt idx="60553">
                  <c:v>1.7125392332673069E-5</c:v>
                </c:pt>
                <c:pt idx="60554">
                  <c:v>1.7122392819146629E-5</c:v>
                </c:pt>
                <c:pt idx="60555">
                  <c:v>1.711925870040432E-5</c:v>
                </c:pt>
                <c:pt idx="60556">
                  <c:v>1.7116195522248742E-5</c:v>
                </c:pt>
                <c:pt idx="60557">
                  <c:v>1.7113085050368682E-5</c:v>
                </c:pt>
                <c:pt idx="60558">
                  <c:v>1.7110000044340271E-5</c:v>
                </c:pt>
                <c:pt idx="60559">
                  <c:v>1.7106933228205889E-5</c:v>
                </c:pt>
                <c:pt idx="60560">
                  <c:v>1.7103902791859579E-5</c:v>
                </c:pt>
                <c:pt idx="60561">
                  <c:v>1.7100794138968919E-5</c:v>
                </c:pt>
                <c:pt idx="60562">
                  <c:v>1.709766183921602E-5</c:v>
                </c:pt>
                <c:pt idx="60563">
                  <c:v>1.7094704162445851E-5</c:v>
                </c:pt>
                <c:pt idx="60564">
                  <c:v>1.7091573681682352E-5</c:v>
                </c:pt>
                <c:pt idx="60565">
                  <c:v>1.70886778505519E-5</c:v>
                </c:pt>
                <c:pt idx="60566">
                  <c:v>1.708568561298307E-5</c:v>
                </c:pt>
                <c:pt idx="60567">
                  <c:v>1.7082391423173249E-5</c:v>
                </c:pt>
                <c:pt idx="60568">
                  <c:v>1.7079386452678591E-5</c:v>
                </c:pt>
                <c:pt idx="60569">
                  <c:v>1.7076334188459441E-5</c:v>
                </c:pt>
                <c:pt idx="60570">
                  <c:v>1.7073409253498539E-5</c:v>
                </c:pt>
                <c:pt idx="60571">
                  <c:v>1.7070198737201281E-5</c:v>
                </c:pt>
                <c:pt idx="60572">
                  <c:v>1.7067435692297291E-5</c:v>
                </c:pt>
                <c:pt idx="60573">
                  <c:v>1.7064323401427831E-5</c:v>
                </c:pt>
                <c:pt idx="60574">
                  <c:v>1.706135117274243E-5</c:v>
                </c:pt>
                <c:pt idx="60575">
                  <c:v>1.7058220691978931E-5</c:v>
                </c:pt>
                <c:pt idx="60576">
                  <c:v>1.7055253920261752E-5</c:v>
                </c:pt>
                <c:pt idx="60577">
                  <c:v>1.705219256109558E-5</c:v>
                </c:pt>
                <c:pt idx="60578">
                  <c:v>1.7049185771611519E-5</c:v>
                </c:pt>
                <c:pt idx="60579">
                  <c:v>1.7046068023773842E-5</c:v>
                </c:pt>
                <c:pt idx="60580">
                  <c:v>1.70431721926434E-5</c:v>
                </c:pt>
                <c:pt idx="60581">
                  <c:v>1.704012174741365E-5</c:v>
                </c:pt>
                <c:pt idx="60582">
                  <c:v>1.703718226053752E-5</c:v>
                </c:pt>
                <c:pt idx="60583">
                  <c:v>1.7034255506587211E-5</c:v>
                </c:pt>
                <c:pt idx="60584">
                  <c:v>1.703125053609256E-5</c:v>
                </c:pt>
                <c:pt idx="60585">
                  <c:v>1.7028265574481342E-5</c:v>
                </c:pt>
                <c:pt idx="60586">
                  <c:v>1.7025289707817141E-5</c:v>
                </c:pt>
                <c:pt idx="60587">
                  <c:v>1.7022397514665499E-5</c:v>
                </c:pt>
                <c:pt idx="60588">
                  <c:v>1.7019297956721861E-5</c:v>
                </c:pt>
                <c:pt idx="60589">
                  <c:v>1.701632390904706E-5</c:v>
                </c:pt>
                <c:pt idx="60590">
                  <c:v>1.7013400793075562E-5</c:v>
                </c:pt>
                <c:pt idx="60591">
                  <c:v>1.7010515875881541E-5</c:v>
                </c:pt>
                <c:pt idx="60592">
                  <c:v>1.700745269772597E-5</c:v>
                </c:pt>
                <c:pt idx="60593">
                  <c:v>1.7004578694468361E-5</c:v>
                </c:pt>
                <c:pt idx="60594">
                  <c:v>1.7001642845571041E-5</c:v>
                </c:pt>
                <c:pt idx="60595">
                  <c:v>1.6998683349811469E-5</c:v>
                </c:pt>
                <c:pt idx="60596">
                  <c:v>1.6995743862935339E-5</c:v>
                </c:pt>
                <c:pt idx="60597">
                  <c:v>1.6992678865790371E-5</c:v>
                </c:pt>
                <c:pt idx="60598">
                  <c:v>1.6989748473861251E-5</c:v>
                </c:pt>
                <c:pt idx="60599">
                  <c:v>1.6986841728794388E-5</c:v>
                </c:pt>
                <c:pt idx="60600">
                  <c:v>1.6983931345748718E-5</c:v>
                </c:pt>
                <c:pt idx="60601">
                  <c:v>1.6981130102067251E-5</c:v>
                </c:pt>
                <c:pt idx="60602">
                  <c:v>1.6978026906144809E-5</c:v>
                </c:pt>
                <c:pt idx="60603">
                  <c:v>1.6975234757410359E-5</c:v>
                </c:pt>
                <c:pt idx="60604">
                  <c:v>1.6972202502074651E-5</c:v>
                </c:pt>
                <c:pt idx="60605">
                  <c:v>1.6969290300039571E-5</c:v>
                </c:pt>
                <c:pt idx="60606">
                  <c:v>1.696651634119917E-5</c:v>
                </c:pt>
                <c:pt idx="60607">
                  <c:v>1.6963536836556159E-5</c:v>
                </c:pt>
                <c:pt idx="60608">
                  <c:v>1.6960671928245571E-5</c:v>
                </c:pt>
                <c:pt idx="60609">
                  <c:v>1.6957626939984038E-5</c:v>
                </c:pt>
                <c:pt idx="60610">
                  <c:v>1.69547874975251E-5</c:v>
                </c:pt>
                <c:pt idx="60611">
                  <c:v>1.695193532214034E-5</c:v>
                </c:pt>
                <c:pt idx="60612">
                  <c:v>1.6949075870797969E-5</c:v>
                </c:pt>
                <c:pt idx="60613">
                  <c:v>1.6946212781476792E-5</c:v>
                </c:pt>
                <c:pt idx="60614">
                  <c:v>1.6943216905929152E-5</c:v>
                </c:pt>
                <c:pt idx="60615">
                  <c:v>1.6940304703894071E-5</c:v>
                </c:pt>
                <c:pt idx="60616">
                  <c:v>1.6937570762820538E-5</c:v>
                </c:pt>
                <c:pt idx="60617">
                  <c:v>1.6934623999986801E-5</c:v>
                </c:pt>
                <c:pt idx="60618">
                  <c:v>1.693187914497685E-5</c:v>
                </c:pt>
                <c:pt idx="60619">
                  <c:v>1.6928892364376221E-5</c:v>
                </c:pt>
                <c:pt idx="60620">
                  <c:v>1.6925985619309362E-5</c:v>
                </c:pt>
                <c:pt idx="60621">
                  <c:v>1.6923215298447761E-5</c:v>
                </c:pt>
                <c:pt idx="60622">
                  <c:v>1.692035039013717E-5</c:v>
                </c:pt>
                <c:pt idx="60623">
                  <c:v>1.6917516404646449E-5</c:v>
                </c:pt>
                <c:pt idx="60624">
                  <c:v>1.6914540537982251E-5</c:v>
                </c:pt>
                <c:pt idx="60625">
                  <c:v>1.691170837148093E-5</c:v>
                </c:pt>
                <c:pt idx="60626">
                  <c:v>1.6908874385990199E-5</c:v>
                </c:pt>
                <c:pt idx="60627">
                  <c:v>1.6906151358853091E-5</c:v>
                </c:pt>
                <c:pt idx="60628">
                  <c:v>1.6903304640436548E-5</c:v>
                </c:pt>
                <c:pt idx="60629">
                  <c:v>1.690043427515775E-5</c:v>
                </c:pt>
                <c:pt idx="60630">
                  <c:v>1.6897656678338539E-5</c:v>
                </c:pt>
                <c:pt idx="60631">
                  <c:v>1.6894782675080929E-5</c:v>
                </c:pt>
                <c:pt idx="60632">
                  <c:v>1.6891901395865719E-5</c:v>
                </c:pt>
                <c:pt idx="60633">
                  <c:v>1.6889094695216041E-5</c:v>
                </c:pt>
                <c:pt idx="60634">
                  <c:v>1.688617521722335E-5</c:v>
                </c:pt>
                <c:pt idx="60635">
                  <c:v>1.688343581918161E-5</c:v>
                </c:pt>
                <c:pt idx="60636">
                  <c:v>1.688069642113987E-5</c:v>
                </c:pt>
                <c:pt idx="60637">
                  <c:v>1.6877960661076941E-5</c:v>
                </c:pt>
                <c:pt idx="60638">
                  <c:v>1.6874924767762419E-5</c:v>
                </c:pt>
                <c:pt idx="60639">
                  <c:v>1.6872179912752468E-5</c:v>
                </c:pt>
                <c:pt idx="60640">
                  <c:v>1.6869502360350449E-5</c:v>
                </c:pt>
                <c:pt idx="60641">
                  <c:v>1.6866670193849131E-5</c:v>
                </c:pt>
                <c:pt idx="60642">
                  <c:v>1.686380164755974E-5</c:v>
                </c:pt>
                <c:pt idx="60643">
                  <c:v>1.6861136828083542E-5</c:v>
                </c:pt>
                <c:pt idx="60644">
                  <c:v>1.6858233720995489E-5</c:v>
                </c:pt>
                <c:pt idx="60645">
                  <c:v>1.6855467038112689E-5</c:v>
                </c:pt>
                <c:pt idx="60646">
                  <c:v>1.6852758562890809E-5</c:v>
                </c:pt>
                <c:pt idx="60647">
                  <c:v>1.6849906387506049E-5</c:v>
                </c:pt>
                <c:pt idx="60648">
                  <c:v>1.6847166989464309E-5</c:v>
                </c:pt>
                <c:pt idx="60649">
                  <c:v>1.684448761807289E-5</c:v>
                </c:pt>
                <c:pt idx="60650">
                  <c:v>1.6841628166730519E-5</c:v>
                </c:pt>
                <c:pt idx="60651">
                  <c:v>1.6839028830872849E-5</c:v>
                </c:pt>
                <c:pt idx="60652">
                  <c:v>1.6836203940329139E-5</c:v>
                </c:pt>
                <c:pt idx="60653">
                  <c:v>1.683339178271126E-5</c:v>
                </c:pt>
                <c:pt idx="60654">
                  <c:v>1.6830555978231129E-5</c:v>
                </c:pt>
                <c:pt idx="60655">
                  <c:v>1.682785659795627E-5</c:v>
                </c:pt>
                <c:pt idx="60656">
                  <c:v>1.6825157217681411E-5</c:v>
                </c:pt>
                <c:pt idx="60657">
                  <c:v>1.682226866250858E-5</c:v>
                </c:pt>
                <c:pt idx="60658">
                  <c:v>1.681964022282045E-5</c:v>
                </c:pt>
                <c:pt idx="60659">
                  <c:v>1.681695539446082E-5</c:v>
                </c:pt>
                <c:pt idx="60660">
                  <c:v>1.6814234186313118E-5</c:v>
                </c:pt>
                <c:pt idx="60661">
                  <c:v>1.681153844401706E-5</c:v>
                </c:pt>
                <c:pt idx="60662">
                  <c:v>1.6808644431876019E-5</c:v>
                </c:pt>
                <c:pt idx="60663">
                  <c:v>1.680597051745281E-5</c:v>
                </c:pt>
                <c:pt idx="60664">
                  <c:v>1.6803340258775279E-5</c:v>
                </c:pt>
                <c:pt idx="60665">
                  <c:v>1.680058630881831E-5</c:v>
                </c:pt>
                <c:pt idx="60666">
                  <c:v>1.6797879652585831E-5</c:v>
                </c:pt>
                <c:pt idx="60667">
                  <c:v>1.6795178453321569E-5</c:v>
                </c:pt>
                <c:pt idx="60668">
                  <c:v>1.679239539953414E-5</c:v>
                </c:pt>
                <c:pt idx="60669">
                  <c:v>1.6789803339634091E-5</c:v>
                </c:pt>
                <c:pt idx="60670">
                  <c:v>1.6787076674518179E-5</c:v>
                </c:pt>
                <c:pt idx="60671">
                  <c:v>1.6784308172645979E-5</c:v>
                </c:pt>
                <c:pt idx="60672">
                  <c:v>1.6781621525296941E-5</c:v>
                </c:pt>
                <c:pt idx="60673">
                  <c:v>1.6778763892943971E-5</c:v>
                </c:pt>
                <c:pt idx="60674">
                  <c:v>1.677633372310083E-5</c:v>
                </c:pt>
                <c:pt idx="60675">
                  <c:v>1.6773543393355791E-5</c:v>
                </c:pt>
                <c:pt idx="60676">
                  <c:v>1.677079671935644E-5</c:v>
                </c:pt>
                <c:pt idx="60677">
                  <c:v>1.6768119166954421E-5</c:v>
                </c:pt>
                <c:pt idx="60678">
                  <c:v>1.6765501641202721E-5</c:v>
                </c:pt>
                <c:pt idx="60679">
                  <c:v>1.6762760424171571E-5</c:v>
                </c:pt>
                <c:pt idx="60680">
                  <c:v>1.6760175640229139E-5</c:v>
                </c:pt>
                <c:pt idx="60681">
                  <c:v>1.675752719165757E-5</c:v>
                </c:pt>
                <c:pt idx="60682">
                  <c:v>1.67548205354251E-5</c:v>
                </c:pt>
                <c:pt idx="60683">
                  <c:v>1.6752124793129038E-5</c:v>
                </c:pt>
                <c:pt idx="60684">
                  <c:v>1.6749727365095168E-5</c:v>
                </c:pt>
                <c:pt idx="60685">
                  <c:v>1.6746902474551462E-5</c:v>
                </c:pt>
                <c:pt idx="60686">
                  <c:v>1.6744284948799759E-5</c:v>
                </c:pt>
                <c:pt idx="60687">
                  <c:v>1.674158374953549E-5</c:v>
                </c:pt>
                <c:pt idx="60688">
                  <c:v>1.6738918930059299E-5</c:v>
                </c:pt>
                <c:pt idx="60689">
                  <c:v>1.6736354155000299E-5</c:v>
                </c:pt>
                <c:pt idx="60690">
                  <c:v>1.6733862139517441E-5</c:v>
                </c:pt>
                <c:pt idx="60691">
                  <c:v>1.673119732004125E-5</c:v>
                </c:pt>
                <c:pt idx="60692">
                  <c:v>1.6728608898120001E-5</c:v>
                </c:pt>
                <c:pt idx="60693">
                  <c:v>1.6726169633329849E-5</c:v>
                </c:pt>
                <c:pt idx="60694">
                  <c:v>1.672349208092783E-5</c:v>
                </c:pt>
                <c:pt idx="60695">
                  <c:v>1.6721050997148271E-5</c:v>
                </c:pt>
                <c:pt idx="60696">
                  <c:v>1.6718455299269411E-5</c:v>
                </c:pt>
                <c:pt idx="60697">
                  <c:v>1.6715968740754761E-5</c:v>
                </c:pt>
                <c:pt idx="60698">
                  <c:v>1.6713442164473239E-5</c:v>
                </c:pt>
                <c:pt idx="60699">
                  <c:v>1.6710899217287078E-5</c:v>
                </c:pt>
                <c:pt idx="60700">
                  <c:v>1.6708472685422748E-5</c:v>
                </c:pt>
                <c:pt idx="60701">
                  <c:v>1.6705931557225991E-5</c:v>
                </c:pt>
                <c:pt idx="60702">
                  <c:v>1.6703559595043771E-5</c:v>
                </c:pt>
                <c:pt idx="60703">
                  <c:v>1.6700989363016561E-5</c:v>
                </c:pt>
                <c:pt idx="60704">
                  <c:v>1.6698631952749569E-5</c:v>
                </c:pt>
                <c:pt idx="60705">
                  <c:v>1.66961344802985E-5</c:v>
                </c:pt>
                <c:pt idx="60706">
                  <c:v>1.6693758880137469E-5</c:v>
                </c:pt>
                <c:pt idx="60707">
                  <c:v>1.6691328710294329E-5</c:v>
                </c:pt>
                <c:pt idx="60708">
                  <c:v>1.6688807590981011E-5</c:v>
                </c:pt>
                <c:pt idx="60709">
                  <c:v>1.6686388335074301E-5</c:v>
                </c:pt>
                <c:pt idx="60710">
                  <c:v>1.6683847206877541E-5</c:v>
                </c:pt>
                <c:pt idx="60711">
                  <c:v>1.6681578927091319E-5</c:v>
                </c:pt>
                <c:pt idx="60712">
                  <c:v>1.667906872171443E-5</c:v>
                </c:pt>
                <c:pt idx="60713">
                  <c:v>1.667662218096666E-5</c:v>
                </c:pt>
                <c:pt idx="60714">
                  <c:v>1.6674230209901001E-5</c:v>
                </c:pt>
                <c:pt idx="60715">
                  <c:v>1.6671878256602209E-5</c:v>
                </c:pt>
                <c:pt idx="60716">
                  <c:v>1.6669393517076969E-5</c:v>
                </c:pt>
                <c:pt idx="60717">
                  <c:v>1.6666968804202039E-5</c:v>
                </c:pt>
                <c:pt idx="60718">
                  <c:v>1.6664585928083401E-5</c:v>
                </c:pt>
                <c:pt idx="60719">
                  <c:v>1.6662248526699841E-5</c:v>
                </c:pt>
                <c:pt idx="60720">
                  <c:v>1.6659880202496421E-5</c:v>
                </c:pt>
                <c:pt idx="60721">
                  <c:v>1.6657339074299671E-5</c:v>
                </c:pt>
                <c:pt idx="60722">
                  <c:v>1.6654999853926711E-5</c:v>
                </c:pt>
                <c:pt idx="60723">
                  <c:v>1.6652591511956419E-5</c:v>
                </c:pt>
                <c:pt idx="60724">
                  <c:v>1.6650124962325211E-5</c:v>
                </c:pt>
                <c:pt idx="60725">
                  <c:v>1.6647980373818431E-5</c:v>
                </c:pt>
                <c:pt idx="60726">
                  <c:v>1.6645570212858729E-5</c:v>
                </c:pt>
                <c:pt idx="60727">
                  <c:v>1.6643196431687098E-5</c:v>
                </c:pt>
                <c:pt idx="60728">
                  <c:v>1.664075898588635E-5</c:v>
                </c:pt>
                <c:pt idx="60729">
                  <c:v>1.66384743351955E-5</c:v>
                </c:pt>
                <c:pt idx="60730">
                  <c:v>1.663607508817222E-5</c:v>
                </c:pt>
                <c:pt idx="60731">
                  <c:v>1.6633786799502559E-5</c:v>
                </c:pt>
                <c:pt idx="60732">
                  <c:v>1.6631420294288549E-5</c:v>
                </c:pt>
                <c:pt idx="60733">
                  <c:v>1.6629048332106319E-5</c:v>
                </c:pt>
                <c:pt idx="60734">
                  <c:v>1.6626654542051259E-5</c:v>
                </c:pt>
                <c:pt idx="60735">
                  <c:v>1.6624366253381598E-5</c:v>
                </c:pt>
                <c:pt idx="60736">
                  <c:v>1.6621979739284139E-5</c:v>
                </c:pt>
                <c:pt idx="60737">
                  <c:v>1.6619651432847601E-5</c:v>
                </c:pt>
                <c:pt idx="60738">
                  <c:v>1.6617354049230929E-5</c:v>
                </c:pt>
                <c:pt idx="60739">
                  <c:v>1.6615042113699019E-5</c:v>
                </c:pt>
                <c:pt idx="60740">
                  <c:v>1.6612750187050551E-5</c:v>
                </c:pt>
                <c:pt idx="60741">
                  <c:v>1.6610321836196821E-5</c:v>
                </c:pt>
                <c:pt idx="60742">
                  <c:v>1.660803172853775E-5</c:v>
                </c:pt>
                <c:pt idx="60743">
                  <c:v>1.6605736163910478E-5</c:v>
                </c:pt>
                <c:pt idx="60744">
                  <c:v>1.6603307813056741E-5</c:v>
                </c:pt>
                <c:pt idx="60745">
                  <c:v>1.660101770539768E-5</c:v>
                </c:pt>
                <c:pt idx="60746">
                  <c:v>1.6598834918113429E-5</c:v>
                </c:pt>
                <c:pt idx="60747">
                  <c:v>1.6596410205238499E-5</c:v>
                </c:pt>
                <c:pt idx="60748">
                  <c:v>1.659408007981256E-5</c:v>
                </c:pt>
                <c:pt idx="60749">
                  <c:v>1.6591788153164089E-5</c:v>
                </c:pt>
                <c:pt idx="60750">
                  <c:v>1.6589438018854711E-5</c:v>
                </c:pt>
                <c:pt idx="60751">
                  <c:v>1.6587337086093609E-5</c:v>
                </c:pt>
                <c:pt idx="60752">
                  <c:v>1.6584972399868999E-5</c:v>
                </c:pt>
                <c:pt idx="60753">
                  <c:v>1.6582551324972879E-5</c:v>
                </c:pt>
                <c:pt idx="60754">
                  <c:v>1.6580281226197261E-5</c:v>
                </c:pt>
                <c:pt idx="60755">
                  <c:v>1.657801658438984E-5</c:v>
                </c:pt>
                <c:pt idx="60756">
                  <c:v>1.657587745285127E-5</c:v>
                </c:pt>
                <c:pt idx="60757">
                  <c:v>1.657356551731937E-5</c:v>
                </c:pt>
                <c:pt idx="60758">
                  <c:v>1.6571209926041771E-5</c:v>
                </c:pt>
                <c:pt idx="60759">
                  <c:v>1.656885797274299E-5</c:v>
                </c:pt>
                <c:pt idx="60760">
                  <c:v>1.656657877902035E-5</c:v>
                </c:pt>
                <c:pt idx="60761">
                  <c:v>1.6564488760195669E-5</c:v>
                </c:pt>
                <c:pt idx="60762">
                  <c:v>1.6562116798013449E-5</c:v>
                </c:pt>
                <c:pt idx="60763">
                  <c:v>1.65599867614219E-5</c:v>
                </c:pt>
                <c:pt idx="60764">
                  <c:v>1.6557669368921779E-5</c:v>
                </c:pt>
                <c:pt idx="60765">
                  <c:v>1.655539563216735E-5</c:v>
                </c:pt>
                <c:pt idx="60766">
                  <c:v>1.6553167370148E-5</c:v>
                </c:pt>
                <c:pt idx="60767">
                  <c:v>1.6550873624510128E-5</c:v>
                </c:pt>
                <c:pt idx="60768">
                  <c:v>1.654865809541661E-5</c:v>
                </c:pt>
                <c:pt idx="60769">
                  <c:v>1.65465498866979E-5</c:v>
                </c:pt>
                <c:pt idx="60770">
                  <c:v>1.6544132449780591E-5</c:v>
                </c:pt>
                <c:pt idx="60771">
                  <c:v>1.654181141930167E-5</c:v>
                </c:pt>
                <c:pt idx="60772">
                  <c:v>1.6539745047339242E-5</c:v>
                </c:pt>
                <c:pt idx="60773">
                  <c:v>1.653744584473316E-5</c:v>
                </c:pt>
                <c:pt idx="60774">
                  <c:v>1.6535343092982661E-5</c:v>
                </c:pt>
                <c:pt idx="60775">
                  <c:v>1.653314393479377E-5</c:v>
                </c:pt>
                <c:pt idx="60776">
                  <c:v>1.6530904758838009E-5</c:v>
                </c:pt>
                <c:pt idx="60777">
                  <c:v>1.6528614651178941E-5</c:v>
                </c:pt>
                <c:pt idx="60778">
                  <c:v>1.6526388208149001E-5</c:v>
                </c:pt>
                <c:pt idx="60779">
                  <c:v>1.6524189049960111E-5</c:v>
                </c:pt>
                <c:pt idx="60780">
                  <c:v>1.652201535762288E-5</c:v>
                </c:pt>
                <c:pt idx="60781">
                  <c:v>1.651984894124325E-5</c:v>
                </c:pt>
                <c:pt idx="60782">
                  <c:v>1.651758975640405E-5</c:v>
                </c:pt>
                <c:pt idx="60783">
                  <c:v>1.6515372408321131E-5</c:v>
                </c:pt>
                <c:pt idx="60784">
                  <c:v>1.6513291484443471E-5</c:v>
                </c:pt>
                <c:pt idx="60785">
                  <c:v>1.6510977729922161E-5</c:v>
                </c:pt>
                <c:pt idx="60786">
                  <c:v>1.650874582992401E-5</c:v>
                </c:pt>
                <c:pt idx="60787">
                  <c:v>1.650657577556558E-5</c:v>
                </c:pt>
                <c:pt idx="60788">
                  <c:v>1.6504425730090588E-5</c:v>
                </c:pt>
                <c:pt idx="60789">
                  <c:v>1.6502262951689769E-5</c:v>
                </c:pt>
                <c:pt idx="60790">
                  <c:v>1.650004742259625E-5</c:v>
                </c:pt>
                <c:pt idx="60791">
                  <c:v>1.6497948308824562E-5</c:v>
                </c:pt>
                <c:pt idx="60792">
                  <c:v>1.6495752788614482E-5</c:v>
                </c:pt>
                <c:pt idx="60793">
                  <c:v>1.6493439034093171E-5</c:v>
                </c:pt>
                <c:pt idx="60794">
                  <c:v>1.649134537728969E-5</c:v>
                </c:pt>
                <c:pt idx="60795">
                  <c:v>1.6489253539475609E-5</c:v>
                </c:pt>
                <c:pt idx="60796">
                  <c:v>1.6487083485117179E-5</c:v>
                </c:pt>
                <c:pt idx="60797">
                  <c:v>1.6484882507938892E-5</c:v>
                </c:pt>
                <c:pt idx="60798">
                  <c:v>1.648269790166523E-5</c:v>
                </c:pt>
                <c:pt idx="60799">
                  <c:v>1.6480509657412771E-5</c:v>
                </c:pt>
                <c:pt idx="60800">
                  <c:v>1.6478465113323178E-5</c:v>
                </c:pt>
                <c:pt idx="60801">
                  <c:v>1.6476329619763419E-5</c:v>
                </c:pt>
                <c:pt idx="60802">
                  <c:v>1.6474079529871229E-5</c:v>
                </c:pt>
                <c:pt idx="60803">
                  <c:v>1.6472018614877019E-5</c:v>
                </c:pt>
                <c:pt idx="60804">
                  <c:v>1.6469848560518589E-5</c:v>
                </c:pt>
                <c:pt idx="60805">
                  <c:v>1.6467765817651529E-5</c:v>
                </c:pt>
                <c:pt idx="60806">
                  <c:v>1.646555028855801E-5</c:v>
                </c:pt>
                <c:pt idx="60807">
                  <c:v>1.6463349311379719E-5</c:v>
                </c:pt>
                <c:pt idx="60808">
                  <c:v>1.6461321138194759E-5</c:v>
                </c:pt>
                <c:pt idx="60809">
                  <c:v>1.645921838644426E-5</c:v>
                </c:pt>
                <c:pt idx="60810">
                  <c:v>1.6457088349852711E-5</c:v>
                </c:pt>
                <c:pt idx="60811">
                  <c:v>1.6454987417091619E-5</c:v>
                </c:pt>
                <c:pt idx="60812">
                  <c:v>1.6452842828584832E-5</c:v>
                </c:pt>
                <c:pt idx="60813">
                  <c:v>1.645068914513104E-5</c:v>
                </c:pt>
                <c:pt idx="60814">
                  <c:v>1.6448617316200401E-5</c:v>
                </c:pt>
                <c:pt idx="60815">
                  <c:v>1.644652729737572E-5</c:v>
                </c:pt>
                <c:pt idx="60816">
                  <c:v>1.6444377251900729E-5</c:v>
                </c:pt>
                <c:pt idx="60817">
                  <c:v>1.644218355068006E-5</c:v>
                </c:pt>
                <c:pt idx="60818">
                  <c:v>1.6440055333077911E-5</c:v>
                </c:pt>
                <c:pt idx="60819">
                  <c:v>1.643813629925717E-5</c:v>
                </c:pt>
                <c:pt idx="60820">
                  <c:v>1.643590803723782E-5</c:v>
                </c:pt>
                <c:pt idx="60821">
                  <c:v>1.6433810742455531E-5</c:v>
                </c:pt>
                <c:pt idx="60822">
                  <c:v>1.643185896682553E-5</c:v>
                </c:pt>
                <c:pt idx="60823">
                  <c:v>1.6429623428848569E-5</c:v>
                </c:pt>
                <c:pt idx="60824">
                  <c:v>1.6427562513854351E-5</c:v>
                </c:pt>
                <c:pt idx="60825">
                  <c:v>1.6425501598860141E-5</c:v>
                </c:pt>
                <c:pt idx="60826">
                  <c:v>1.6423517081420869E-5</c:v>
                </c:pt>
                <c:pt idx="60827">
                  <c:v>1.6421425243606791E-5</c:v>
                </c:pt>
                <c:pt idx="60828">
                  <c:v>1.641930793994106E-5</c:v>
                </c:pt>
                <c:pt idx="60829">
                  <c:v>1.6417210645158779E-5</c:v>
                </c:pt>
                <c:pt idx="60830">
                  <c:v>1.6415218851761889E-5</c:v>
                </c:pt>
                <c:pt idx="60831">
                  <c:v>1.6413207049481571E-5</c:v>
                </c:pt>
                <c:pt idx="60832">
                  <c:v>1.6410982425441031E-5</c:v>
                </c:pt>
                <c:pt idx="60833">
                  <c:v>1.640897608012892E-5</c:v>
                </c:pt>
                <c:pt idx="60834">
                  <c:v>1.6406944268965159E-5</c:v>
                </c:pt>
                <c:pt idx="60835">
                  <c:v>1.640486698306631E-5</c:v>
                </c:pt>
                <c:pt idx="60836">
                  <c:v>1.6402793335146271E-5</c:v>
                </c:pt>
                <c:pt idx="60837">
                  <c:v>1.6400752429035489E-5</c:v>
                </c:pt>
                <c:pt idx="60838">
                  <c:v>1.639873880776577E-5</c:v>
                </c:pt>
                <c:pt idx="60839">
                  <c:v>1.6396670616813939E-5</c:v>
                </c:pt>
                <c:pt idx="60840">
                  <c:v>1.6394784324802462E-5</c:v>
                </c:pt>
                <c:pt idx="60841">
                  <c:v>1.6392623365391049E-5</c:v>
                </c:pt>
                <c:pt idx="60842">
                  <c:v>1.6390504242735911E-5</c:v>
                </c:pt>
                <c:pt idx="60843">
                  <c:v>1.638857611396816E-5</c:v>
                </c:pt>
                <c:pt idx="60844">
                  <c:v>1.6386542483814989E-5</c:v>
                </c:pt>
                <c:pt idx="60845">
                  <c:v>1.6384570699301552E-5</c:v>
                </c:pt>
                <c:pt idx="60846">
                  <c:v>1.6382544345106002E-5</c:v>
                </c:pt>
                <c:pt idx="60847">
                  <c:v>1.63803924806416E-5</c:v>
                </c:pt>
                <c:pt idx="60848">
                  <c:v>1.6378489817725491E-5</c:v>
                </c:pt>
                <c:pt idx="60849">
                  <c:v>1.6376387065974999E-5</c:v>
                </c:pt>
                <c:pt idx="60850">
                  <c:v>1.637443165236618E-5</c:v>
                </c:pt>
                <c:pt idx="60851">
                  <c:v>1.637237437535077E-5</c:v>
                </c:pt>
                <c:pt idx="60852">
                  <c:v>1.6370340745197609E-5</c:v>
                </c:pt>
                <c:pt idx="60853">
                  <c:v>1.6368418073398061E-5</c:v>
                </c:pt>
                <c:pt idx="60854">
                  <c:v>1.6366433555958789E-5</c:v>
                </c:pt>
                <c:pt idx="60855">
                  <c:v>1.6364401744795028E-5</c:v>
                </c:pt>
                <c:pt idx="60856">
                  <c:v>1.636246997804847E-5</c:v>
                </c:pt>
                <c:pt idx="60857">
                  <c:v>1.63603326654993E-5</c:v>
                </c:pt>
                <c:pt idx="60858">
                  <c:v>1.635842090763617E-5</c:v>
                </c:pt>
                <c:pt idx="60859">
                  <c:v>1.6356345440726731E-5</c:v>
                </c:pt>
                <c:pt idx="60860">
                  <c:v>1.6354417311958969E-5</c:v>
                </c:pt>
                <c:pt idx="60861">
                  <c:v>1.6352472812286582E-5</c:v>
                </c:pt>
                <c:pt idx="60862">
                  <c:v>1.6350473742932081E-5</c:v>
                </c:pt>
                <c:pt idx="60863">
                  <c:v>1.6348447388736531E-5</c:v>
                </c:pt>
                <c:pt idx="60864">
                  <c:v>1.6346379197784699E-5</c:v>
                </c:pt>
                <c:pt idx="60865">
                  <c:v>1.634447471587919E-5</c:v>
                </c:pt>
                <c:pt idx="60866">
                  <c:v>1.634242107684258E-5</c:v>
                </c:pt>
                <c:pt idx="60867">
                  <c:v>1.6340492948074828E-5</c:v>
                </c:pt>
                <c:pt idx="60868">
                  <c:v>1.633856845728587E-5</c:v>
                </c:pt>
                <c:pt idx="60869">
                  <c:v>1.6336613043677058E-5</c:v>
                </c:pt>
                <c:pt idx="60870">
                  <c:v>1.6334646716131829E-5</c:v>
                </c:pt>
                <c:pt idx="60871">
                  <c:v>1.633268948353361E-5</c:v>
                </c:pt>
                <c:pt idx="60872">
                  <c:v>1.6330697690136731E-5</c:v>
                </c:pt>
                <c:pt idx="60873">
                  <c:v>1.632895146030933E-5</c:v>
                </c:pt>
                <c:pt idx="60874">
                  <c:v>1.6326823242707181E-5</c:v>
                </c:pt>
                <c:pt idx="60875">
                  <c:v>1.6325027900165882E-5</c:v>
                </c:pt>
                <c:pt idx="60876">
                  <c:v>1.6323054296663031E-5</c:v>
                </c:pt>
                <c:pt idx="60877">
                  <c:v>1.6321038856403899E-5</c:v>
                </c:pt>
                <c:pt idx="60878">
                  <c:v>1.6319085261784491E-5</c:v>
                </c:pt>
                <c:pt idx="60879">
                  <c:v>1.631710802030284E-5</c:v>
                </c:pt>
                <c:pt idx="60880">
                  <c:v>1.6315223547280769E-5</c:v>
                </c:pt>
                <c:pt idx="60881">
                  <c:v>1.6313222658936869E-5</c:v>
                </c:pt>
                <c:pt idx="60882">
                  <c:v>1.6311363651766438E-5</c:v>
                </c:pt>
                <c:pt idx="60883">
                  <c:v>1.6309386410284791E-5</c:v>
                </c:pt>
                <c:pt idx="60884">
                  <c:v>1.6307520127156749E-5</c:v>
                </c:pt>
                <c:pt idx="60885">
                  <c:v>1.6305619283230041E-5</c:v>
                </c:pt>
                <c:pt idx="60886">
                  <c:v>1.6303662050631829E-5</c:v>
                </c:pt>
                <c:pt idx="60887">
                  <c:v>1.6301779396599159E-5</c:v>
                </c:pt>
                <c:pt idx="60888">
                  <c:v>1.6299849448842E-5</c:v>
                </c:pt>
                <c:pt idx="60889">
                  <c:v>1.6297897673211988E-5</c:v>
                </c:pt>
                <c:pt idx="60890">
                  <c:v>1.629591497476213E-5</c:v>
                </c:pt>
                <c:pt idx="60891">
                  <c:v>1.6294136003125459E-5</c:v>
                </c:pt>
                <c:pt idx="60892">
                  <c:v>1.629215148568619E-5</c:v>
                </c:pt>
                <c:pt idx="60893">
                  <c:v>1.629040707484819E-5</c:v>
                </c:pt>
                <c:pt idx="60894">
                  <c:v>1.6288364349748011E-5</c:v>
                </c:pt>
                <c:pt idx="60895">
                  <c:v>1.6286456229863688E-5</c:v>
                </c:pt>
                <c:pt idx="60896">
                  <c:v>1.6284579032799229E-5</c:v>
                </c:pt>
                <c:pt idx="60897">
                  <c:v>1.6282663636957299E-5</c:v>
                </c:pt>
                <c:pt idx="60898">
                  <c:v>1.628076461201999E-5</c:v>
                </c:pt>
                <c:pt idx="60899">
                  <c:v>1.6278918337775391E-5</c:v>
                </c:pt>
                <c:pt idx="60900">
                  <c:v>1.627708661544602E-5</c:v>
                </c:pt>
                <c:pt idx="60901">
                  <c:v>1.6275153029710051E-5</c:v>
                </c:pt>
                <c:pt idx="60902">
                  <c:v>1.6273246728815138E-5</c:v>
                </c:pt>
                <c:pt idx="60903">
                  <c:v>1.627140591153875E-5</c:v>
                </c:pt>
                <c:pt idx="60904">
                  <c:v>1.6269455954898149E-5</c:v>
                </c:pt>
                <c:pt idx="60905">
                  <c:v>1.626769517315552E-5</c:v>
                </c:pt>
                <c:pt idx="60906">
                  <c:v>1.6265665180981159E-5</c:v>
                </c:pt>
                <c:pt idx="60907">
                  <c:v>1.626396260689944E-5</c:v>
                </c:pt>
                <c:pt idx="60908">
                  <c:v>1.6261956261587329E-5</c:v>
                </c:pt>
                <c:pt idx="60909">
                  <c:v>1.626013909117319E-5</c:v>
                </c:pt>
                <c:pt idx="60910">
                  <c:v>1.625831282581203E-5</c:v>
                </c:pt>
                <c:pt idx="60911">
                  <c:v>1.6256468370556831E-5</c:v>
                </c:pt>
                <c:pt idx="60912">
                  <c:v>1.625452023290563E-5</c:v>
                </c:pt>
                <c:pt idx="60913">
                  <c:v>1.625280128791928E-5</c:v>
                </c:pt>
                <c:pt idx="60914">
                  <c:v>1.625089316803496E-5</c:v>
                </c:pt>
                <c:pt idx="60915">
                  <c:v>1.6249043255811561E-5</c:v>
                </c:pt>
                <c:pt idx="60916">
                  <c:v>1.6247173334704709E-5</c:v>
                </c:pt>
                <c:pt idx="60917">
                  <c:v>1.6245376173174009E-5</c:v>
                </c:pt>
                <c:pt idx="60918">
                  <c:v>1.6243566278717481E-5</c:v>
                </c:pt>
                <c:pt idx="60919">
                  <c:v>1.624162359803449E-5</c:v>
                </c:pt>
                <c:pt idx="60920">
                  <c:v>1.623999196453951E-5</c:v>
                </c:pt>
                <c:pt idx="60921">
                  <c:v>1.623802745598368E-5</c:v>
                </c:pt>
                <c:pt idx="60922">
                  <c:v>1.6236181181739081E-5</c:v>
                </c:pt>
                <c:pt idx="60923">
                  <c:v>1.6234353097388521E-5</c:v>
                </c:pt>
                <c:pt idx="60924">
                  <c:v>1.6232592315645888E-5</c:v>
                </c:pt>
                <c:pt idx="60925">
                  <c:v>1.623063508304767E-5</c:v>
                </c:pt>
                <c:pt idx="60926">
                  <c:v>1.6228941603912969E-5</c:v>
                </c:pt>
                <c:pt idx="60927">
                  <c:v>1.622693162062205E-5</c:v>
                </c:pt>
                <c:pt idx="60928">
                  <c:v>1.6225194485741671E-5</c:v>
                </c:pt>
                <c:pt idx="60929">
                  <c:v>1.6223488273681141E-5</c:v>
                </c:pt>
                <c:pt idx="60930">
                  <c:v>1.6221611076616679E-5</c:v>
                </c:pt>
                <c:pt idx="60931">
                  <c:v>1.6219864846789281E-5</c:v>
                </c:pt>
                <c:pt idx="60932">
                  <c:v>1.6218014934565869E-5</c:v>
                </c:pt>
                <c:pt idx="60933">
                  <c:v>1.6216192307183519E-5</c:v>
                </c:pt>
                <c:pt idx="60934">
                  <c:v>1.621440242161043E-5</c:v>
                </c:pt>
                <c:pt idx="60935">
                  <c:v>1.6212508853641339E-5</c:v>
                </c:pt>
                <c:pt idx="60936">
                  <c:v>1.6210851754294708E-5</c:v>
                </c:pt>
                <c:pt idx="60937">
                  <c:v>1.6208992747124281E-5</c:v>
                </c:pt>
                <c:pt idx="60938">
                  <c:v>1.620718830963597E-5</c:v>
                </c:pt>
                <c:pt idx="60939">
                  <c:v>1.620558941795025E-5</c:v>
                </c:pt>
                <c:pt idx="60940">
                  <c:v>1.6203726772801019E-5</c:v>
                </c:pt>
                <c:pt idx="60941">
                  <c:v>1.6201749531319362E-5</c:v>
                </c:pt>
                <c:pt idx="60942">
                  <c:v>1.6200101526919749E-5</c:v>
                </c:pt>
                <c:pt idx="60943">
                  <c:v>1.6198333469219509E-5</c:v>
                </c:pt>
                <c:pt idx="60944">
                  <c:v>1.6196503565879539E-5</c:v>
                </c:pt>
                <c:pt idx="60945">
                  <c:v>1.6194728232221681E-5</c:v>
                </c:pt>
                <c:pt idx="60946">
                  <c:v>1.6192936527659189E-5</c:v>
                </c:pt>
                <c:pt idx="60947">
                  <c:v>1.6191213944694031E-5</c:v>
                </c:pt>
                <c:pt idx="60948">
                  <c:v>1.618946407688782E-5</c:v>
                </c:pt>
                <c:pt idx="60949">
                  <c:v>1.6187603250727989E-5</c:v>
                </c:pt>
                <c:pt idx="60950">
                  <c:v>1.6185795175260861E-5</c:v>
                </c:pt>
                <c:pt idx="60951">
                  <c:v>1.6184034393518228E-5</c:v>
                </c:pt>
                <c:pt idx="60952">
                  <c:v>1.618241913092788E-5</c:v>
                </c:pt>
                <c:pt idx="60953">
                  <c:v>1.618059286556672E-5</c:v>
                </c:pt>
                <c:pt idx="60954">
                  <c:v>1.6178872101590969E-5</c:v>
                </c:pt>
                <c:pt idx="60955">
                  <c:v>1.6177064026123841E-5</c:v>
                </c:pt>
                <c:pt idx="60956">
                  <c:v>1.6175352357095111E-5</c:v>
                </c:pt>
                <c:pt idx="60957">
                  <c:v>1.6173593394341879E-5</c:v>
                </c:pt>
                <c:pt idx="60958">
                  <c:v>1.617183261259925E-5</c:v>
                </c:pt>
                <c:pt idx="60959">
                  <c:v>1.6170142771443349E-5</c:v>
                </c:pt>
                <c:pt idx="60960">
                  <c:v>1.6168503861990761E-5</c:v>
                </c:pt>
                <c:pt idx="60961">
                  <c:v>1.6166603018064048E-5</c:v>
                </c:pt>
                <c:pt idx="60962">
                  <c:v>1.616484769328963E-5</c:v>
                </c:pt>
                <c:pt idx="60963">
                  <c:v>1.6163099644472819E-5</c:v>
                </c:pt>
                <c:pt idx="60964">
                  <c:v>1.616142435523216E-5</c:v>
                </c:pt>
                <c:pt idx="60965">
                  <c:v>1.6159716324182231E-5</c:v>
                </c:pt>
                <c:pt idx="60966">
                  <c:v>1.6157986465259459E-5</c:v>
                </c:pt>
                <c:pt idx="60967">
                  <c:v>1.6156191122718159E-5</c:v>
                </c:pt>
                <c:pt idx="60968">
                  <c:v>1.6154477634700019E-5</c:v>
                </c:pt>
                <c:pt idx="60969">
                  <c:v>1.615278051758651E-5</c:v>
                </c:pt>
                <c:pt idx="60970">
                  <c:v>1.6151081581483598E-5</c:v>
                </c:pt>
                <c:pt idx="60971">
                  <c:v>1.6149340808624402E-5</c:v>
                </c:pt>
                <c:pt idx="60972">
                  <c:v>1.6147598216775801E-5</c:v>
                </c:pt>
                <c:pt idx="60973">
                  <c:v>1.6145942936418581E-5</c:v>
                </c:pt>
                <c:pt idx="60974">
                  <c:v>1.6144267647177909E-5</c:v>
                </c:pt>
                <c:pt idx="60975">
                  <c:v>1.614251050341409E-5</c:v>
                </c:pt>
                <c:pt idx="60976">
                  <c:v>1.6140835214173421E-5</c:v>
                </c:pt>
                <c:pt idx="60977">
                  <c:v>1.6139078070409599E-5</c:v>
                </c:pt>
                <c:pt idx="60978">
                  <c:v>1.6137420971062969E-5</c:v>
                </c:pt>
                <c:pt idx="60979">
                  <c:v>1.6135621990542859E-5</c:v>
                </c:pt>
                <c:pt idx="60980">
                  <c:v>1.6134043107740581E-5</c:v>
                </c:pt>
                <c:pt idx="60981">
                  <c:v>1.6132364180521112E-5</c:v>
                </c:pt>
                <c:pt idx="60982">
                  <c:v>1.613060885574669E-5</c:v>
                </c:pt>
                <c:pt idx="60983">
                  <c:v>1.61288717208663E-5</c:v>
                </c:pt>
                <c:pt idx="60984">
                  <c:v>1.612727464816999E-5</c:v>
                </c:pt>
                <c:pt idx="60985">
                  <c:v>1.6125599358929321E-5</c:v>
                </c:pt>
                <c:pt idx="60986">
                  <c:v>1.6123940440593291E-5</c:v>
                </c:pt>
                <c:pt idx="60987">
                  <c:v>1.6122241504490379E-5</c:v>
                </c:pt>
                <c:pt idx="60988">
                  <c:v>1.6120487998705361E-5</c:v>
                </c:pt>
                <c:pt idx="60989">
                  <c:v>1.611882544239052E-5</c:v>
                </c:pt>
                <c:pt idx="60990">
                  <c:v>1.6117217455757778E-5</c:v>
                </c:pt>
                <c:pt idx="60991">
                  <c:v>1.6115538528538309E-5</c:v>
                </c:pt>
                <c:pt idx="60992">
                  <c:v>1.6113759556901641E-5</c:v>
                </c:pt>
                <c:pt idx="60993">
                  <c:v>1.611201150808483E-5</c:v>
                </c:pt>
                <c:pt idx="60994">
                  <c:v>1.6110434444271959E-5</c:v>
                </c:pt>
                <c:pt idx="60995">
                  <c:v>1.6108877389342521E-5</c:v>
                </c:pt>
                <c:pt idx="60996">
                  <c:v>1.610715480637737E-5</c:v>
                </c:pt>
                <c:pt idx="60997">
                  <c:v>1.610542130947579E-5</c:v>
                </c:pt>
                <c:pt idx="60998">
                  <c:v>1.6103860616567541E-5</c:v>
                </c:pt>
                <c:pt idx="60999">
                  <c:v>1.6102047084132209E-5</c:v>
                </c:pt>
                <c:pt idx="61000">
                  <c:v>1.6100673747132529E-5</c:v>
                </c:pt>
                <c:pt idx="61001">
                  <c:v>1.6098898413474672E-5</c:v>
                </c:pt>
                <c:pt idx="61002">
                  <c:v>1.6097219486255199E-5</c:v>
                </c:pt>
                <c:pt idx="61003">
                  <c:v>1.60955787578132E-5</c:v>
                </c:pt>
                <c:pt idx="61004">
                  <c:v>1.6093908925540749E-5</c:v>
                </c:pt>
                <c:pt idx="61005">
                  <c:v>1.6092335499706681E-5</c:v>
                </c:pt>
                <c:pt idx="61006">
                  <c:v>1.609069840924349E-5</c:v>
                </c:pt>
                <c:pt idx="61007">
                  <c:v>1.608901584404521E-5</c:v>
                </c:pt>
                <c:pt idx="61008">
                  <c:v>1.6087313269963491E-5</c:v>
                </c:pt>
                <c:pt idx="61009">
                  <c:v>1.608573620615061E-5</c:v>
                </c:pt>
                <c:pt idx="61010">
                  <c:v>1.6084151866380129E-5</c:v>
                </c:pt>
                <c:pt idx="61011">
                  <c:v>1.608248203410767E-5</c:v>
                </c:pt>
                <c:pt idx="61012">
                  <c:v>1.6080777641036551E-5</c:v>
                </c:pt>
                <c:pt idx="61013">
                  <c:v>1.6079129636636939E-5</c:v>
                </c:pt>
                <c:pt idx="61014">
                  <c:v>1.607765989319887E-5</c:v>
                </c:pt>
                <c:pt idx="61015">
                  <c:v>1.607594640518073E-5</c:v>
                </c:pt>
                <c:pt idx="61016">
                  <c:v>1.6074327504611571E-5</c:v>
                </c:pt>
                <c:pt idx="61017">
                  <c:v>1.6072790458565581E-5</c:v>
                </c:pt>
                <c:pt idx="61018">
                  <c:v>1.6071084246505048E-5</c:v>
                </c:pt>
                <c:pt idx="61019">
                  <c:v>1.606952355359681E-5</c:v>
                </c:pt>
                <c:pt idx="61020">
                  <c:v>1.6067799151642251E-5</c:v>
                </c:pt>
                <c:pt idx="61021">
                  <c:v>1.606633486517239E-5</c:v>
                </c:pt>
                <c:pt idx="61022">
                  <c:v>1.6064666851889339E-5</c:v>
                </c:pt>
                <c:pt idx="61023">
                  <c:v>1.6063147995737381E-5</c:v>
                </c:pt>
                <c:pt idx="61024">
                  <c:v>1.6061558198998679E-5</c:v>
                </c:pt>
                <c:pt idx="61025">
                  <c:v>1.605991747055668E-5</c:v>
                </c:pt>
                <c:pt idx="61026">
                  <c:v>1.6058327673817981E-5</c:v>
                </c:pt>
                <c:pt idx="61027">
                  <c:v>1.605679972271901E-5</c:v>
                </c:pt>
                <c:pt idx="61028">
                  <c:v>1.605509169166908E-5</c:v>
                </c:pt>
                <c:pt idx="61029">
                  <c:v>1.6053571016527709E-5</c:v>
                </c:pt>
                <c:pt idx="61030">
                  <c:v>1.6052030332502909E-5</c:v>
                </c:pt>
                <c:pt idx="61031">
                  <c:v>1.605029683560133E-5</c:v>
                </c:pt>
                <c:pt idx="61032">
                  <c:v>1.6048896213760599E-5</c:v>
                </c:pt>
                <c:pt idx="61033">
                  <c:v>1.6047199096647091E-5</c:v>
                </c:pt>
                <c:pt idx="61034">
                  <c:v>1.6045583834056739E-5</c:v>
                </c:pt>
                <c:pt idx="61035">
                  <c:v>1.604391218279488E-5</c:v>
                </c:pt>
                <c:pt idx="61036">
                  <c:v>1.604254248377401E-5</c:v>
                </c:pt>
                <c:pt idx="61037">
                  <c:v>1.6040812624851238E-5</c:v>
                </c:pt>
                <c:pt idx="61038">
                  <c:v>1.6039333786466159E-5</c:v>
                </c:pt>
                <c:pt idx="61039">
                  <c:v>1.6037738532759249E-5</c:v>
                </c:pt>
                <c:pt idx="61040">
                  <c:v>1.60361723828828E-5</c:v>
                </c:pt>
                <c:pt idx="61041">
                  <c:v>1.6034558939281851E-5</c:v>
                </c:pt>
                <c:pt idx="61042">
                  <c:v>1.603306736797094E-5</c:v>
                </c:pt>
                <c:pt idx="61043">
                  <c:v>1.603150121809449E-5</c:v>
                </c:pt>
                <c:pt idx="61044">
                  <c:v>1.6029967810027301E-5</c:v>
                </c:pt>
                <c:pt idx="61045">
                  <c:v>1.6028428944991902E-5</c:v>
                </c:pt>
                <c:pt idx="61046">
                  <c:v>1.6026840967242609E-5</c:v>
                </c:pt>
                <c:pt idx="61047">
                  <c:v>1.602527845534496E-5</c:v>
                </c:pt>
                <c:pt idx="61048">
                  <c:v>1.6023703210521489E-5</c:v>
                </c:pt>
                <c:pt idx="61049">
                  <c:v>1.602216616447549E-5</c:v>
                </c:pt>
                <c:pt idx="61050">
                  <c:v>1.6020561815821569E-5</c:v>
                </c:pt>
                <c:pt idx="61051">
                  <c:v>1.6019037502701391E-5</c:v>
                </c:pt>
                <c:pt idx="61052">
                  <c:v>1.6017465895856731E-5</c:v>
                </c:pt>
                <c:pt idx="61053">
                  <c:v>1.6015992514439858E-5</c:v>
                </c:pt>
                <c:pt idx="61054">
                  <c:v>1.6014450011425652E-5</c:v>
                </c:pt>
                <c:pt idx="61055">
                  <c:v>1.6012827472877689E-5</c:v>
                </c:pt>
                <c:pt idx="61056">
                  <c:v>1.6011341358534988E-5</c:v>
                </c:pt>
                <c:pt idx="61057">
                  <c:v>1.6009777027647939E-5</c:v>
                </c:pt>
                <c:pt idx="61058">
                  <c:v>1.6008281818358231E-5</c:v>
                </c:pt>
                <c:pt idx="61059">
                  <c:v>1.6006813893909569E-5</c:v>
                </c:pt>
                <c:pt idx="61060">
                  <c:v>1.600519681232981E-5</c:v>
                </c:pt>
                <c:pt idx="61061">
                  <c:v>1.6003641576389779E-5</c:v>
                </c:pt>
                <c:pt idx="61062">
                  <c:v>1.6002231859602031E-5</c:v>
                </c:pt>
                <c:pt idx="61063">
                  <c:v>1.600065843376797E-5</c:v>
                </c:pt>
                <c:pt idx="61064">
                  <c:v>1.5999123206711371E-5</c:v>
                </c:pt>
                <c:pt idx="61065">
                  <c:v>1.599752067704685E-5</c:v>
                </c:pt>
                <c:pt idx="61066">
                  <c:v>1.599597635504324E-5</c:v>
                </c:pt>
                <c:pt idx="61067">
                  <c:v>1.5994453860912469E-5</c:v>
                </c:pt>
                <c:pt idx="61068">
                  <c:v>1.5992945918696929E-5</c:v>
                </c:pt>
                <c:pt idx="61069">
                  <c:v>1.599146889930125E-5</c:v>
                </c:pt>
                <c:pt idx="61070">
                  <c:v>1.5990037354640659E-5</c:v>
                </c:pt>
                <c:pt idx="61071">
                  <c:v>1.5988545783329758E-5</c:v>
                </c:pt>
                <c:pt idx="61072">
                  <c:v>1.598701601324137E-5</c:v>
                </c:pt>
                <c:pt idx="61073">
                  <c:v>1.5985457139322531E-5</c:v>
                </c:pt>
                <c:pt idx="61074">
                  <c:v>1.5983954654075209E-5</c:v>
                </c:pt>
                <c:pt idx="61075">
                  <c:v>1.5982563127181489E-5</c:v>
                </c:pt>
                <c:pt idx="61076">
                  <c:v>1.5981011529220272E-5</c:v>
                </c:pt>
                <c:pt idx="61077">
                  <c:v>1.5979552699718621E-5</c:v>
                </c:pt>
                <c:pt idx="61078">
                  <c:v>1.5978099327185191E-5</c:v>
                </c:pt>
                <c:pt idx="61079">
                  <c:v>1.5976342183421369E-5</c:v>
                </c:pt>
                <c:pt idx="61080">
                  <c:v>1.5974988855305131E-5</c:v>
                </c:pt>
                <c:pt idx="61081">
                  <c:v>1.5973420886439271E-5</c:v>
                </c:pt>
                <c:pt idx="61082">
                  <c:v>1.597204027348198E-5</c:v>
                </c:pt>
                <c:pt idx="61083">
                  <c:v>1.5970508684404191E-5</c:v>
                </c:pt>
                <c:pt idx="61084">
                  <c:v>1.596910078660585E-5</c:v>
                </c:pt>
                <c:pt idx="61085">
                  <c:v>1.596759284439031E-5</c:v>
                </c:pt>
                <c:pt idx="61086">
                  <c:v>1.5966061255312521E-5</c:v>
                </c:pt>
                <c:pt idx="61087">
                  <c:v>1.596462607267313E-5</c:v>
                </c:pt>
                <c:pt idx="61088">
                  <c:v>1.596308175066952E-5</c:v>
                </c:pt>
                <c:pt idx="61089">
                  <c:v>1.596176662133075E-5</c:v>
                </c:pt>
                <c:pt idx="61090">
                  <c:v>1.596014408278279E-5</c:v>
                </c:pt>
                <c:pt idx="61091">
                  <c:v>1.5958674339344728E-5</c:v>
                </c:pt>
                <c:pt idx="61092">
                  <c:v>1.5957359210005961E-5</c:v>
                </c:pt>
                <c:pt idx="61093">
                  <c:v>1.5955789422150701E-5</c:v>
                </c:pt>
                <c:pt idx="61094">
                  <c:v>1.595432149770204E-5</c:v>
                </c:pt>
                <c:pt idx="61095">
                  <c:v>1.5952875401126221E-5</c:v>
                </c:pt>
                <c:pt idx="61096">
                  <c:v>1.595135290699545E-5</c:v>
                </c:pt>
                <c:pt idx="61097">
                  <c:v>1.5949952285154719E-5</c:v>
                </c:pt>
                <c:pt idx="61098">
                  <c:v>1.5948438885970969E-5</c:v>
                </c:pt>
                <c:pt idx="61099">
                  <c:v>1.5947038264130239E-5</c:v>
                </c:pt>
                <c:pt idx="61100">
                  <c:v>1.5945584891596809E-5</c:v>
                </c:pt>
                <c:pt idx="61101">
                  <c:v>1.5944086044328291E-5</c:v>
                </c:pt>
                <c:pt idx="61102">
                  <c:v>1.5942669051582928E-5</c:v>
                </c:pt>
                <c:pt idx="61103">
                  <c:v>1.594114110048395E-5</c:v>
                </c:pt>
                <c:pt idx="61104">
                  <c:v>1.593974229763262E-5</c:v>
                </c:pt>
                <c:pt idx="61105">
                  <c:v>1.5938412616378631E-5</c:v>
                </c:pt>
                <c:pt idx="61106">
                  <c:v>1.5936971976771019E-5</c:v>
                </c:pt>
                <c:pt idx="61107">
                  <c:v>1.5935529518174011E-5</c:v>
                </c:pt>
                <c:pt idx="61108">
                  <c:v>1.5934054317767728E-5</c:v>
                </c:pt>
                <c:pt idx="61109">
                  <c:v>1.593258275534026E-5</c:v>
                </c:pt>
                <c:pt idx="61110">
                  <c:v>1.5931207599351179E-5</c:v>
                </c:pt>
                <c:pt idx="61111">
                  <c:v>1.592975968378596E-5</c:v>
                </c:pt>
                <c:pt idx="61112">
                  <c:v>1.592824810359161E-5</c:v>
                </c:pt>
                <c:pt idx="61113">
                  <c:v>1.5926802007015791E-5</c:v>
                </c:pt>
                <c:pt idx="61114">
                  <c:v>1.5925370462355201E-5</c:v>
                </c:pt>
                <c:pt idx="61115">
                  <c:v>1.5924046238069419E-5</c:v>
                </c:pt>
                <c:pt idx="61116">
                  <c:v>1.5922725651762452E-5</c:v>
                </c:pt>
                <c:pt idx="61117">
                  <c:v>1.5921124941087331E-5</c:v>
                </c:pt>
                <c:pt idx="61118">
                  <c:v>1.5919675206532698E-5</c:v>
                </c:pt>
                <c:pt idx="61119">
                  <c:v>1.5918269127723761E-5</c:v>
                </c:pt>
                <c:pt idx="61120">
                  <c:v>1.591683394508436E-5</c:v>
                </c:pt>
                <c:pt idx="61121">
                  <c:v>1.5915486073936339E-5</c:v>
                </c:pt>
                <c:pt idx="61122">
                  <c:v>1.5914174582576379E-5</c:v>
                </c:pt>
                <c:pt idx="61123">
                  <c:v>1.5912748494883999E-5</c:v>
                </c:pt>
                <c:pt idx="61124">
                  <c:v>1.5911340597085651E-5</c:v>
                </c:pt>
                <c:pt idx="61125">
                  <c:v>1.5909832654870119E-5</c:v>
                </c:pt>
                <c:pt idx="61126">
                  <c:v>1.5908426576061171E-5</c:v>
                </c:pt>
                <c:pt idx="61127">
                  <c:v>1.5906978660495948E-5</c:v>
                </c:pt>
                <c:pt idx="61128">
                  <c:v>1.5905701729934659E-5</c:v>
                </c:pt>
                <c:pt idx="61129">
                  <c:v>1.590422107256018E-5</c:v>
                </c:pt>
                <c:pt idx="61130">
                  <c:v>1.5902920495136641E-5</c:v>
                </c:pt>
                <c:pt idx="61131">
                  <c:v>1.5901392544037659E-5</c:v>
                </c:pt>
                <c:pt idx="61132">
                  <c:v>1.5899940990493629E-5</c:v>
                </c:pt>
                <c:pt idx="61133">
                  <c:v>1.589871499163564E-5</c:v>
                </c:pt>
                <c:pt idx="61134">
                  <c:v>1.5897257981123399E-5</c:v>
                </c:pt>
                <c:pt idx="61135">
                  <c:v>1.5895828255452219E-5</c:v>
                </c:pt>
                <c:pt idx="61136">
                  <c:v>1.5894427633611489E-5</c:v>
                </c:pt>
                <c:pt idx="61137">
                  <c:v>1.5892945157247599E-5</c:v>
                </c:pt>
                <c:pt idx="61138">
                  <c:v>1.5891764633124691E-5</c:v>
                </c:pt>
                <c:pt idx="61139">
                  <c:v>1.589018756931182E-5</c:v>
                </c:pt>
                <c:pt idx="61140">
                  <c:v>1.5889081623754461E-5</c:v>
                </c:pt>
                <c:pt idx="61141">
                  <c:v>1.5887553672655489E-5</c:v>
                </c:pt>
                <c:pt idx="61142">
                  <c:v>1.5886285837041211E-5</c:v>
                </c:pt>
                <c:pt idx="61143">
                  <c:v>1.5884761523921039E-5</c:v>
                </c:pt>
                <c:pt idx="61144">
                  <c:v>1.588334089319687E-5</c:v>
                </c:pt>
                <c:pt idx="61145">
                  <c:v>1.5882094885455441E-5</c:v>
                </c:pt>
                <c:pt idx="61146">
                  <c:v>1.588065424584784E-5</c:v>
                </c:pt>
                <c:pt idx="61147">
                  <c:v>1.587932092661504E-5</c:v>
                </c:pt>
                <c:pt idx="61148">
                  <c:v>1.58779184857849E-5</c:v>
                </c:pt>
                <c:pt idx="61149">
                  <c:v>1.5876674297032881E-5</c:v>
                </c:pt>
                <c:pt idx="61150">
                  <c:v>1.5875226381467659E-5</c:v>
                </c:pt>
                <c:pt idx="61151">
                  <c:v>1.58738148456905E-5</c:v>
                </c:pt>
                <c:pt idx="61152">
                  <c:v>1.5872492440394129E-5</c:v>
                </c:pt>
                <c:pt idx="61153">
                  <c:v>1.5871150026214309E-5</c:v>
                </c:pt>
                <c:pt idx="61154">
                  <c:v>1.5869767594267611E-5</c:v>
                </c:pt>
                <c:pt idx="61155">
                  <c:v>1.5868452464928851E-5</c:v>
                </c:pt>
                <c:pt idx="61156">
                  <c:v>1.586713551660068E-5</c:v>
                </c:pt>
                <c:pt idx="61157">
                  <c:v>1.5865669411141429E-5</c:v>
                </c:pt>
                <c:pt idx="61158">
                  <c:v>1.5864356100792069E-5</c:v>
                </c:pt>
                <c:pt idx="61159">
                  <c:v>1.5863062799326141E-5</c:v>
                </c:pt>
                <c:pt idx="61160">
                  <c:v>1.5861667634453621E-5</c:v>
                </c:pt>
                <c:pt idx="61161">
                  <c:v>1.5860305211390369E-5</c:v>
                </c:pt>
                <c:pt idx="61162">
                  <c:v>1.5858940969337709E-5</c:v>
                </c:pt>
                <c:pt idx="61163">
                  <c:v>1.5857669495744631E-5</c:v>
                </c:pt>
                <c:pt idx="61164">
                  <c:v>1.5856387108215131E-5</c:v>
                </c:pt>
                <c:pt idx="61165">
                  <c:v>1.5854973753448579E-5</c:v>
                </c:pt>
                <c:pt idx="61166">
                  <c:v>1.585367317602504E-5</c:v>
                </c:pt>
                <c:pt idx="61167">
                  <c:v>1.5852174328756519E-5</c:v>
                </c:pt>
                <c:pt idx="61168">
                  <c:v>1.585084464750253E-5</c:v>
                </c:pt>
                <c:pt idx="61169">
                  <c:v>1.5849691408220679E-5</c:v>
                </c:pt>
                <c:pt idx="61170">
                  <c:v>1.5848327166168019E-5</c:v>
                </c:pt>
                <c:pt idx="61171">
                  <c:v>1.5847057511564341E-5</c:v>
                </c:pt>
                <c:pt idx="61172">
                  <c:v>1.584573510626797E-5</c:v>
                </c:pt>
                <c:pt idx="61173">
                  <c:v>1.5844352674321271E-5</c:v>
                </c:pt>
                <c:pt idx="61174">
                  <c:v>1.584299570822623E-5</c:v>
                </c:pt>
                <c:pt idx="61175">
                  <c:v>1.5841607819311321E-5</c:v>
                </c:pt>
                <c:pt idx="61176">
                  <c:v>1.584037636348512E-5</c:v>
                </c:pt>
                <c:pt idx="61177">
                  <c:v>1.5838972103665579E-5</c:v>
                </c:pt>
                <c:pt idx="61178">
                  <c:v>1.5837797036510889E-5</c:v>
                </c:pt>
                <c:pt idx="61179">
                  <c:v>1.5836387319723141E-5</c:v>
                </c:pt>
                <c:pt idx="61180">
                  <c:v>1.5835028534638699E-5</c:v>
                </c:pt>
                <c:pt idx="61181">
                  <c:v>1.5833733414183371E-5</c:v>
                </c:pt>
                <c:pt idx="61182">
                  <c:v>1.5832452845643271E-5</c:v>
                </c:pt>
                <c:pt idx="61183">
                  <c:v>1.5831139535293911E-5</c:v>
                </c:pt>
                <c:pt idx="61184">
                  <c:v>1.5829771655262451E-5</c:v>
                </c:pt>
                <c:pt idx="61185">
                  <c:v>1.5828611140022989E-5</c:v>
                </c:pt>
                <c:pt idx="61186">
                  <c:v>1.5827266906853769E-5</c:v>
                </c:pt>
                <c:pt idx="61187">
                  <c:v>1.5826017261133529E-5</c:v>
                </c:pt>
                <c:pt idx="61188">
                  <c:v>1.5824591173441149E-5</c:v>
                </c:pt>
                <c:pt idx="61189">
                  <c:v>1.5823348803678531E-5</c:v>
                </c:pt>
                <c:pt idx="61190">
                  <c:v>1.5821939086890779E-5</c:v>
                </c:pt>
                <c:pt idx="61191">
                  <c:v>1.582068762218114E-5</c:v>
                </c:pt>
                <c:pt idx="61192">
                  <c:v>1.581940523465164E-5</c:v>
                </c:pt>
                <c:pt idx="61193">
                  <c:v>1.581812284712214E-5</c:v>
                </c:pt>
                <c:pt idx="61194">
                  <c:v>1.5816842278582041E-5</c:v>
                </c:pt>
                <c:pt idx="61195">
                  <c:v>1.5815545339137319E-5</c:v>
                </c:pt>
                <c:pt idx="61196">
                  <c:v>1.5814284779480658E-5</c:v>
                </c:pt>
                <c:pt idx="61197">
                  <c:v>1.5813022400834601E-5</c:v>
                </c:pt>
                <c:pt idx="61198">
                  <c:v>1.5811752746230919E-5</c:v>
                </c:pt>
                <c:pt idx="61199">
                  <c:v>1.581044671183918E-5</c:v>
                </c:pt>
                <c:pt idx="61200">
                  <c:v>1.5809111573616971E-5</c:v>
                </c:pt>
                <c:pt idx="61201">
                  <c:v>1.58077400556067E-5</c:v>
                </c:pt>
                <c:pt idx="61202">
                  <c:v>1.5806559531483799E-5</c:v>
                </c:pt>
                <c:pt idx="61203">
                  <c:v>1.5805235307198021E-5</c:v>
                </c:pt>
                <c:pt idx="61204">
                  <c:v>1.580402931722347E-5</c:v>
                </c:pt>
                <c:pt idx="61205">
                  <c:v>1.5802734196768139E-5</c:v>
                </c:pt>
                <c:pt idx="61206">
                  <c:v>1.5801408153492961E-5</c:v>
                </c:pt>
                <c:pt idx="61207">
                  <c:v>1.580020398250781E-5</c:v>
                </c:pt>
                <c:pt idx="61208">
                  <c:v>1.579892341396771E-5</c:v>
                </c:pt>
                <c:pt idx="61209">
                  <c:v>1.579757736180909E-5</c:v>
                </c:pt>
                <c:pt idx="61210">
                  <c:v>1.5796305888216011E-5</c:v>
                </c:pt>
                <c:pt idx="61211">
                  <c:v>1.5795001672813669E-5</c:v>
                </c:pt>
                <c:pt idx="61212">
                  <c:v>1.5793819329701361E-5</c:v>
                </c:pt>
                <c:pt idx="61213">
                  <c:v>1.5792722479091029E-5</c:v>
                </c:pt>
                <c:pt idx="61214">
                  <c:v>1.5791380064911209E-5</c:v>
                </c:pt>
                <c:pt idx="61215">
                  <c:v>1.579018862685189E-5</c:v>
                </c:pt>
                <c:pt idx="61216">
                  <c:v>1.5788888049428351E-5</c:v>
                </c:pt>
                <c:pt idx="61217">
                  <c:v>1.5787487427587621E-5</c:v>
                </c:pt>
                <c:pt idx="61218">
                  <c:v>1.578639421495609E-5</c:v>
                </c:pt>
                <c:pt idx="61219">
                  <c:v>1.578496630827431E-5</c:v>
                </c:pt>
                <c:pt idx="61220">
                  <c:v>1.5783900380483828E-5</c:v>
                </c:pt>
                <c:pt idx="61221">
                  <c:v>1.5782557966304012E-5</c:v>
                </c:pt>
                <c:pt idx="61222">
                  <c:v>1.5781324691488411E-5</c:v>
                </c:pt>
                <c:pt idx="61223">
                  <c:v>1.5779989553266202E-5</c:v>
                </c:pt>
                <c:pt idx="61224">
                  <c:v>1.5778769011376429E-5</c:v>
                </c:pt>
                <c:pt idx="61225">
                  <c:v>1.5777541193529029E-5</c:v>
                </c:pt>
                <c:pt idx="61226">
                  <c:v>1.5776289728819389E-5</c:v>
                </c:pt>
                <c:pt idx="61227">
                  <c:v>1.5775023712194521E-5</c:v>
                </c:pt>
                <c:pt idx="61228">
                  <c:v>1.5773735867696811E-5</c:v>
                </c:pt>
                <c:pt idx="61229">
                  <c:v>1.5772537153679881E-5</c:v>
                </c:pt>
                <c:pt idx="61230">
                  <c:v>1.5771340258652341E-5</c:v>
                </c:pt>
                <c:pt idx="61231">
                  <c:v>1.5770086974953301E-5</c:v>
                </c:pt>
                <c:pt idx="61232">
                  <c:v>1.576890281285159E-5</c:v>
                </c:pt>
                <c:pt idx="61233">
                  <c:v>1.576776958245318E-5</c:v>
                </c:pt>
                <c:pt idx="61234">
                  <c:v>1.5766499927849509E-5</c:v>
                </c:pt>
                <c:pt idx="61235">
                  <c:v>1.5765073840157129E-5</c:v>
                </c:pt>
                <c:pt idx="61236">
                  <c:v>1.576396789459977E-5</c:v>
                </c:pt>
                <c:pt idx="61237">
                  <c:v>1.5762756447657011E-5</c:v>
                </c:pt>
                <c:pt idx="61238">
                  <c:v>1.5761561371618878E-5</c:v>
                </c:pt>
                <c:pt idx="61239">
                  <c:v>1.5760255337227139E-5</c:v>
                </c:pt>
                <c:pt idx="61240">
                  <c:v>1.5759071175125431E-5</c:v>
                </c:pt>
                <c:pt idx="61241">
                  <c:v>1.5757879737066108E-5</c:v>
                </c:pt>
                <c:pt idx="61242">
                  <c:v>1.57566955749644E-5</c:v>
                </c:pt>
                <c:pt idx="61243">
                  <c:v>1.575532769493293E-5</c:v>
                </c:pt>
                <c:pt idx="61244">
                  <c:v>1.575421265442856E-5</c:v>
                </c:pt>
                <c:pt idx="61245">
                  <c:v>1.5752981198602359E-5</c:v>
                </c:pt>
                <c:pt idx="61246">
                  <c:v>1.5751811588415879E-5</c:v>
                </c:pt>
                <c:pt idx="61247">
                  <c:v>1.5750625607324761E-5</c:v>
                </c:pt>
                <c:pt idx="61248">
                  <c:v>1.5749350495752878E-5</c:v>
                </c:pt>
                <c:pt idx="61249">
                  <c:v>1.5748093574075032E-5</c:v>
                </c:pt>
                <c:pt idx="61250">
                  <c:v>1.5746956705697809E-5</c:v>
                </c:pt>
                <c:pt idx="61251">
                  <c:v>1.5745614291517999E-5</c:v>
                </c:pt>
                <c:pt idx="61252">
                  <c:v>1.5744582924526181E-5</c:v>
                </c:pt>
                <c:pt idx="61253">
                  <c:v>1.5743364201625809E-5</c:v>
                </c:pt>
                <c:pt idx="61254">
                  <c:v>1.5742043615318831E-5</c:v>
                </c:pt>
                <c:pt idx="61255">
                  <c:v>1.574091584188864E-5</c:v>
                </c:pt>
                <c:pt idx="61256">
                  <c:v>1.5739731679786931E-5</c:v>
                </c:pt>
                <c:pt idx="61257">
                  <c:v>1.5738569345558059E-5</c:v>
                </c:pt>
                <c:pt idx="61258">
                  <c:v>1.573731969983783E-5</c:v>
                </c:pt>
                <c:pt idx="61259">
                  <c:v>1.573624285811093E-5</c:v>
                </c:pt>
                <c:pt idx="61260">
                  <c:v>1.573498411744367E-5</c:v>
                </c:pt>
                <c:pt idx="61261">
                  <c:v>1.5733829059172422E-5</c:v>
                </c:pt>
                <c:pt idx="61262">
                  <c:v>1.573256304254755E-5</c:v>
                </c:pt>
                <c:pt idx="61263">
                  <c:v>1.573132794874255E-5</c:v>
                </c:pt>
                <c:pt idx="61264">
                  <c:v>1.5730143786640841E-5</c:v>
                </c:pt>
                <c:pt idx="61265">
                  <c:v>1.5728919606772251E-5</c:v>
                </c:pt>
                <c:pt idx="61266">
                  <c:v>1.572785004100297E-5</c:v>
                </c:pt>
                <c:pt idx="61267">
                  <c:v>1.5726636775070801E-5</c:v>
                </c:pt>
                <c:pt idx="61268">
                  <c:v>1.57254580699373E-5</c:v>
                </c:pt>
                <c:pt idx="61269">
                  <c:v>1.5724277545814399E-5</c:v>
                </c:pt>
                <c:pt idx="61270">
                  <c:v>1.572311703057494E-5</c:v>
                </c:pt>
                <c:pt idx="61271">
                  <c:v>1.5721938325441439E-5</c:v>
                </c:pt>
                <c:pt idx="61272">
                  <c:v>1.5720737792435099E-5</c:v>
                </c:pt>
                <c:pt idx="61273">
                  <c:v>1.5719486327725459E-5</c:v>
                </c:pt>
                <c:pt idx="61274">
                  <c:v>1.571834764035884E-5</c:v>
                </c:pt>
                <c:pt idx="61275">
                  <c:v>1.5717276255600151E-5</c:v>
                </c:pt>
                <c:pt idx="61276">
                  <c:v>1.5716059351689179E-5</c:v>
                </c:pt>
                <c:pt idx="61277">
                  <c:v>1.5714951587142419E-5</c:v>
                </c:pt>
                <c:pt idx="61278">
                  <c:v>1.57137583300937E-5</c:v>
                </c:pt>
                <c:pt idx="61279">
                  <c:v>1.571256325405557E-5</c:v>
                </c:pt>
                <c:pt idx="61280">
                  <c:v>1.5711399100837301E-5</c:v>
                </c:pt>
                <c:pt idx="61281">
                  <c:v>1.571030406921636E-5</c:v>
                </c:pt>
                <c:pt idx="61282">
                  <c:v>1.5709112631157041E-5</c:v>
                </c:pt>
                <c:pt idx="61283">
                  <c:v>1.570779204485007E-5</c:v>
                </c:pt>
                <c:pt idx="61284">
                  <c:v>1.570676977280527E-5</c:v>
                </c:pt>
                <c:pt idx="61285">
                  <c:v>1.570565837027971E-5</c:v>
                </c:pt>
                <c:pt idx="61286">
                  <c:v>1.570445965626277E-5</c:v>
                </c:pt>
                <c:pt idx="61287">
                  <c:v>1.57033482537372E-5</c:v>
                </c:pt>
                <c:pt idx="61288">
                  <c:v>1.570200038258918E-5</c:v>
                </c:pt>
                <c:pt idx="61289">
                  <c:v>1.5701047232141722E-5</c:v>
                </c:pt>
                <c:pt idx="61290">
                  <c:v>1.5699910363764499E-5</c:v>
                </c:pt>
                <c:pt idx="61291">
                  <c:v>1.5698624338256199E-5</c:v>
                </c:pt>
                <c:pt idx="61292">
                  <c:v>1.5697563867433931E-5</c:v>
                </c:pt>
                <c:pt idx="61293">
                  <c:v>1.569635787745938E-5</c:v>
                </c:pt>
                <c:pt idx="61294">
                  <c:v>1.5695059119025249E-5</c:v>
                </c:pt>
                <c:pt idx="61295">
                  <c:v>1.5694087778683748E-5</c:v>
                </c:pt>
                <c:pt idx="61296">
                  <c:v>1.569299092807341E-5</c:v>
                </c:pt>
                <c:pt idx="61297">
                  <c:v>1.5691859516664412E-5</c:v>
                </c:pt>
                <c:pt idx="61298">
                  <c:v>1.5690828149672601E-5</c:v>
                </c:pt>
                <c:pt idx="61299">
                  <c:v>1.5689522115280848E-5</c:v>
                </c:pt>
                <c:pt idx="61300">
                  <c:v>1.568833431520034E-5</c:v>
                </c:pt>
                <c:pt idx="61301">
                  <c:v>1.568719926581252E-5</c:v>
                </c:pt>
                <c:pt idx="61302">
                  <c:v>1.5686069673392922E-5</c:v>
                </c:pt>
                <c:pt idx="61303">
                  <c:v>1.5684961908846159E-5</c:v>
                </c:pt>
                <c:pt idx="61304">
                  <c:v>1.568385596328881E-5</c:v>
                </c:pt>
                <c:pt idx="61305">
                  <c:v>1.5682700905017551E-5</c:v>
                </c:pt>
                <c:pt idx="61306">
                  <c:v>1.568146399222314E-5</c:v>
                </c:pt>
                <c:pt idx="61307">
                  <c:v>1.5680472642998211E-5</c:v>
                </c:pt>
                <c:pt idx="61308">
                  <c:v>1.567929029988591E-5</c:v>
                </c:pt>
                <c:pt idx="61309">
                  <c:v>1.5678213458159011E-5</c:v>
                </c:pt>
                <c:pt idx="61310">
                  <c:v>1.5676994735258631E-5</c:v>
                </c:pt>
                <c:pt idx="61311">
                  <c:v>1.5675943359383379E-5</c:v>
                </c:pt>
                <c:pt idx="61312">
                  <c:v>1.5674808309995569E-5</c:v>
                </c:pt>
                <c:pt idx="61313">
                  <c:v>1.567364779475611E-5</c:v>
                </c:pt>
                <c:pt idx="61314">
                  <c:v>1.5672607332817279E-5</c:v>
                </c:pt>
                <c:pt idx="61315">
                  <c:v>1.5671410437789749E-5</c:v>
                </c:pt>
                <c:pt idx="61316">
                  <c:v>1.5670315406168811E-5</c:v>
                </c:pt>
                <c:pt idx="61317">
                  <c:v>1.566931132401805E-5</c:v>
                </c:pt>
                <c:pt idx="61318">
                  <c:v>1.5668154446757399E-5</c:v>
                </c:pt>
                <c:pt idx="61319">
                  <c:v>1.5667068510083482E-5</c:v>
                </c:pt>
                <c:pt idx="61320">
                  <c:v>1.566585888213012E-5</c:v>
                </c:pt>
                <c:pt idx="61321">
                  <c:v>1.5664727470721122E-5</c:v>
                </c:pt>
                <c:pt idx="61322">
                  <c:v>1.566357241244987E-5</c:v>
                </c:pt>
                <c:pt idx="61323">
                  <c:v>1.5662528312532231E-5</c:v>
                </c:pt>
                <c:pt idx="61324">
                  <c:v>1.566137871122919E-5</c:v>
                </c:pt>
                <c:pt idx="61325">
                  <c:v>1.5660360077163201E-5</c:v>
                </c:pt>
                <c:pt idx="61326">
                  <c:v>1.565924139868002E-5</c:v>
                </c:pt>
                <c:pt idx="61327">
                  <c:v>1.5658160918974321E-5</c:v>
                </c:pt>
                <c:pt idx="61328">
                  <c:v>1.5657005860703069E-5</c:v>
                </c:pt>
                <c:pt idx="61329">
                  <c:v>1.5655949027859609E-5</c:v>
                </c:pt>
                <c:pt idx="61330">
                  <c:v>1.5654837625334039E-5</c:v>
                </c:pt>
                <c:pt idx="61331">
                  <c:v>1.565378443046939E-5</c:v>
                </c:pt>
                <c:pt idx="61332">
                  <c:v>1.5652600268367681E-5</c:v>
                </c:pt>
                <c:pt idx="61333">
                  <c:v>1.5651463399990458E-5</c:v>
                </c:pt>
                <c:pt idx="61334">
                  <c:v>1.5650432032998651E-5</c:v>
                </c:pt>
                <c:pt idx="61335">
                  <c:v>1.564931153552607E-5</c:v>
                </c:pt>
                <c:pt idx="61336">
                  <c:v>1.564816739119124E-5</c:v>
                </c:pt>
                <c:pt idx="61337">
                  <c:v>1.5647192412870939E-5</c:v>
                </c:pt>
                <c:pt idx="61338">
                  <c:v>1.5646108295186419E-5</c:v>
                </c:pt>
                <c:pt idx="61339">
                  <c:v>1.5644924133084711E-5</c:v>
                </c:pt>
                <c:pt idx="61340">
                  <c:v>1.564391459396575E-5</c:v>
                </c:pt>
                <c:pt idx="61341">
                  <c:v>1.564274316478986E-5</c:v>
                </c:pt>
                <c:pt idx="61342">
                  <c:v>1.5641742720617909E-5</c:v>
                </c:pt>
                <c:pt idx="61343">
                  <c:v>1.564072408655193E-5</c:v>
                </c:pt>
                <c:pt idx="61344">
                  <c:v>1.5639645425835621E-5</c:v>
                </c:pt>
                <c:pt idx="61345">
                  <c:v>1.5638604963896799E-5</c:v>
                </c:pt>
                <c:pt idx="61346">
                  <c:v>1.5637364413123581E-5</c:v>
                </c:pt>
                <c:pt idx="61347">
                  <c:v>1.5636402167729099E-5</c:v>
                </c:pt>
                <c:pt idx="61348">
                  <c:v>1.5635223462595601E-5</c:v>
                </c:pt>
                <c:pt idx="61349">
                  <c:v>1.5634228475391861E-5</c:v>
                </c:pt>
                <c:pt idx="61350">
                  <c:v>1.563327896292321E-5</c:v>
                </c:pt>
                <c:pt idx="61351">
                  <c:v>1.5632080248906281E-5</c:v>
                </c:pt>
                <c:pt idx="61352">
                  <c:v>1.5631012502126399E-5</c:v>
                </c:pt>
                <c:pt idx="61353">
                  <c:v>1.5629975678166371E-5</c:v>
                </c:pt>
                <c:pt idx="61354">
                  <c:v>1.562868419568986E-5</c:v>
                </c:pt>
                <c:pt idx="61355">
                  <c:v>1.5627874745405279E-5</c:v>
                </c:pt>
                <c:pt idx="61356">
                  <c:v>1.562670877319761E-5</c:v>
                </c:pt>
                <c:pt idx="61357">
                  <c:v>1.5625586456735618E-5</c:v>
                </c:pt>
                <c:pt idx="61358">
                  <c:v>1.562442776048556E-5</c:v>
                </c:pt>
                <c:pt idx="61359">
                  <c:v>1.5623478248016909E-5</c:v>
                </c:pt>
                <c:pt idx="61360">
                  <c:v>1.5622485079802569E-5</c:v>
                </c:pt>
                <c:pt idx="61361">
                  <c:v>1.5621415514033291E-5</c:v>
                </c:pt>
                <c:pt idx="61362">
                  <c:v>1.5620173144270669E-5</c:v>
                </c:pt>
                <c:pt idx="61363">
                  <c:v>1.5619172700098719E-5</c:v>
                </c:pt>
                <c:pt idx="61364">
                  <c:v>1.5618203178746629E-5</c:v>
                </c:pt>
                <c:pt idx="61365">
                  <c:v>1.5617168173776012E-5</c:v>
                </c:pt>
                <c:pt idx="61366">
                  <c:v>1.5616076780133881E-5</c:v>
                </c:pt>
                <c:pt idx="61367">
                  <c:v>1.5615107258781791E-5</c:v>
                </c:pt>
                <c:pt idx="61368">
                  <c:v>1.5613995856256221E-5</c:v>
                </c:pt>
                <c:pt idx="61369">
                  <c:v>1.5612891729688268E-5</c:v>
                </c:pt>
                <c:pt idx="61370">
                  <c:v>1.5611894923495129E-5</c:v>
                </c:pt>
                <c:pt idx="61371">
                  <c:v>1.561073258926626E-5</c:v>
                </c:pt>
                <c:pt idx="61372">
                  <c:v>1.560984856041614E-5</c:v>
                </c:pt>
                <c:pt idx="61373">
                  <c:v>1.5608717149007131E-5</c:v>
                </c:pt>
                <c:pt idx="61374">
                  <c:v>1.5607844034093429E-5</c:v>
                </c:pt>
                <c:pt idx="61375">
                  <c:v>1.5606674423906949E-5</c:v>
                </c:pt>
                <c:pt idx="61376">
                  <c:v>1.5605561202391979E-5</c:v>
                </c:pt>
                <c:pt idx="61377">
                  <c:v>1.560454802529421E-5</c:v>
                </c:pt>
                <c:pt idx="61378">
                  <c:v>1.560360396979377E-5</c:v>
                </c:pt>
                <c:pt idx="61379">
                  <c:v>1.5602585335727781E-5</c:v>
                </c:pt>
                <c:pt idx="61380">
                  <c:v>1.5601439372403551E-5</c:v>
                </c:pt>
                <c:pt idx="61381">
                  <c:v>1.5600342521793209E-5</c:v>
                </c:pt>
                <c:pt idx="61382">
                  <c:v>1.5599338439642448E-5</c:v>
                </c:pt>
                <c:pt idx="61383">
                  <c:v>1.559835072839633E-5</c:v>
                </c:pt>
                <c:pt idx="61384">
                  <c:v>1.559741031087469E-5</c:v>
                </c:pt>
                <c:pt idx="61385">
                  <c:v>1.5596313460264352E-5</c:v>
                </c:pt>
                <c:pt idx="61386">
                  <c:v>1.5595040167681869E-5</c:v>
                </c:pt>
                <c:pt idx="61387">
                  <c:v>1.5594256183248941E-5</c:v>
                </c:pt>
                <c:pt idx="61388">
                  <c:v>1.5593148418702189E-5</c:v>
                </c:pt>
                <c:pt idx="61389">
                  <c:v>1.5592120689689178E-5</c:v>
                </c:pt>
                <c:pt idx="61390">
                  <c:v>1.5591116607538421E-5</c:v>
                </c:pt>
                <c:pt idx="61391">
                  <c:v>1.559016891405918E-5</c:v>
                </c:pt>
                <c:pt idx="61392">
                  <c:v>1.558911026222631E-5</c:v>
                </c:pt>
                <c:pt idx="61393">
                  <c:v>1.5588097085128538E-5</c:v>
                </c:pt>
                <c:pt idx="61394">
                  <c:v>1.5587012967444022E-5</c:v>
                </c:pt>
                <c:pt idx="61395">
                  <c:v>1.5585948858642951E-5</c:v>
                </c:pt>
                <c:pt idx="61396">
                  <c:v>1.558491203468293E-5</c:v>
                </c:pt>
                <c:pt idx="61397">
                  <c:v>1.5583904314553368E-5</c:v>
                </c:pt>
                <c:pt idx="61398">
                  <c:v>1.5582940250169489E-5</c:v>
                </c:pt>
                <c:pt idx="61399">
                  <c:v>1.5581994375679639E-5</c:v>
                </c:pt>
                <c:pt idx="61400">
                  <c:v>1.5580926628899761E-5</c:v>
                </c:pt>
                <c:pt idx="61401">
                  <c:v>1.5579907994833771E-5</c:v>
                </c:pt>
                <c:pt idx="61402">
                  <c:v>1.557892210257705E-5</c:v>
                </c:pt>
                <c:pt idx="61403">
                  <c:v>1.5577805243083279E-5</c:v>
                </c:pt>
                <c:pt idx="61404">
                  <c:v>1.55768448166782E-5</c:v>
                </c:pt>
                <c:pt idx="61405">
                  <c:v>1.5575778888887729E-5</c:v>
                </c:pt>
                <c:pt idx="61406">
                  <c:v>1.5574771168758161E-5</c:v>
                </c:pt>
                <c:pt idx="61407">
                  <c:v>1.557387804496102E-5</c:v>
                </c:pt>
                <c:pt idx="61408">
                  <c:v>1.5572717529721561E-5</c:v>
                </c:pt>
                <c:pt idx="61409">
                  <c:v>1.557193354528863E-5</c:v>
                </c:pt>
                <c:pt idx="61410">
                  <c:v>1.5570827599731271E-5</c:v>
                </c:pt>
                <c:pt idx="61411">
                  <c:v>1.5569843526463959E-5</c:v>
                </c:pt>
                <c:pt idx="61412">
                  <c:v>1.5568817616440359E-5</c:v>
                </c:pt>
                <c:pt idx="61413">
                  <c:v>1.5567831724183631E-5</c:v>
                </c:pt>
                <c:pt idx="61414">
                  <c:v>1.5566867659799751E-5</c:v>
                </c:pt>
                <c:pt idx="61415">
                  <c:v>1.5565903595415879E-5</c:v>
                </c:pt>
                <c:pt idx="61416">
                  <c:v>1.556483039166778E-5</c:v>
                </c:pt>
                <c:pt idx="61417">
                  <c:v>1.556386087031569E-5</c:v>
                </c:pt>
                <c:pt idx="61418">
                  <c:v>1.5562849512207318E-5</c:v>
                </c:pt>
                <c:pt idx="61419">
                  <c:v>1.5561887266812849E-5</c:v>
                </c:pt>
                <c:pt idx="61420">
                  <c:v>1.5560883184662089E-5</c:v>
                </c:pt>
                <c:pt idx="61421">
                  <c:v>1.5559928215225231E-5</c:v>
                </c:pt>
                <c:pt idx="61422">
                  <c:v>1.555880771775264E-5</c:v>
                </c:pt>
                <c:pt idx="61423">
                  <c:v>1.5557969163637612E-5</c:v>
                </c:pt>
                <c:pt idx="61424">
                  <c:v>1.5556795915472321E-5</c:v>
                </c:pt>
                <c:pt idx="61425">
                  <c:v>1.5555906429653991E-5</c:v>
                </c:pt>
                <c:pt idx="61426">
                  <c:v>1.5554804122075438E-5</c:v>
                </c:pt>
                <c:pt idx="61427">
                  <c:v>1.5553885532426651E-5</c:v>
                </c:pt>
                <c:pt idx="61428">
                  <c:v>1.555279050080571E-5</c:v>
                </c:pt>
                <c:pt idx="61429">
                  <c:v>1.5551971955574121E-5</c:v>
                </c:pt>
                <c:pt idx="61430">
                  <c:v>1.555096787342336E-5</c:v>
                </c:pt>
                <c:pt idx="61431">
                  <c:v>1.554993468744215E-5</c:v>
                </c:pt>
                <c:pt idx="61432">
                  <c:v>1.554899972688872E-5</c:v>
                </c:pt>
                <c:pt idx="61433">
                  <c:v>1.5548010196653191E-5</c:v>
                </c:pt>
                <c:pt idx="61434">
                  <c:v>1.5547129805781879E-5</c:v>
                </c:pt>
                <c:pt idx="61435">
                  <c:v>1.554606024001259E-5</c:v>
                </c:pt>
                <c:pt idx="61436">
                  <c:v>1.5545168935204859E-5</c:v>
                </c:pt>
                <c:pt idx="61437">
                  <c:v>1.5544212146778591E-5</c:v>
                </c:pt>
                <c:pt idx="61438">
                  <c:v>1.5543086192337799E-5</c:v>
                </c:pt>
                <c:pt idx="61439">
                  <c:v>1.5542140317847949E-5</c:v>
                </c:pt>
                <c:pt idx="61440">
                  <c:v>1.554126174596604E-5</c:v>
                </c:pt>
                <c:pt idx="61441">
                  <c:v>1.5540308595518582E-5</c:v>
                </c:pt>
                <c:pt idx="61442">
                  <c:v>1.5539260857622139E-5</c:v>
                </c:pt>
                <c:pt idx="61443">
                  <c:v>1.5538344086962749E-5</c:v>
                </c:pt>
                <c:pt idx="61444">
                  <c:v>1.5537292711087499E-5</c:v>
                </c:pt>
                <c:pt idx="61445">
                  <c:v>1.5536288628936749E-5</c:v>
                </c:pt>
                <c:pt idx="61446">
                  <c:v>1.5535344573436302E-5</c:v>
                </c:pt>
                <c:pt idx="61447">
                  <c:v>1.5534429621766321E-5</c:v>
                </c:pt>
                <c:pt idx="61448">
                  <c:v>1.5533410987700339E-5</c:v>
                </c:pt>
                <c:pt idx="61449">
                  <c:v>1.553256151964888E-5</c:v>
                </c:pt>
                <c:pt idx="61450">
                  <c:v>1.5531488315900791E-5</c:v>
                </c:pt>
                <c:pt idx="61451">
                  <c:v>1.5530582459177818E-5</c:v>
                </c:pt>
                <c:pt idx="61452">
                  <c:v>1.552968205942307E-5</c:v>
                </c:pt>
                <c:pt idx="61453">
                  <c:v>1.552856519992929E-5</c:v>
                </c:pt>
                <c:pt idx="61454">
                  <c:v>1.552771209389903E-5</c:v>
                </c:pt>
                <c:pt idx="61455">
                  <c:v>1.5526678907917809E-5</c:v>
                </c:pt>
                <c:pt idx="61456">
                  <c:v>1.552588400954846E-5</c:v>
                </c:pt>
                <c:pt idx="61457">
                  <c:v>1.5524765331065279E-5</c:v>
                </c:pt>
                <c:pt idx="61458">
                  <c:v>1.5523848560405899E-5</c:v>
                </c:pt>
                <c:pt idx="61459">
                  <c:v>1.5522966350545179E-5</c:v>
                </c:pt>
                <c:pt idx="61460">
                  <c:v>1.5521991372224871E-5</c:v>
                </c:pt>
                <c:pt idx="61461">
                  <c:v>1.5521030945819799E-5</c:v>
                </c:pt>
                <c:pt idx="61462">
                  <c:v>1.5520205124630589E-5</c:v>
                </c:pt>
                <c:pt idx="61463">
                  <c:v>1.551909736008383E-5</c:v>
                </c:pt>
                <c:pt idx="61464">
                  <c:v>1.5518065993092019E-5</c:v>
                </c:pt>
                <c:pt idx="61465">
                  <c:v>1.5517363863182251E-5</c:v>
                </c:pt>
                <c:pt idx="61466">
                  <c:v>1.5516288840444759E-5</c:v>
                </c:pt>
                <c:pt idx="61467">
                  <c:v>1.5515312043135051E-5</c:v>
                </c:pt>
                <c:pt idx="61468">
                  <c:v>1.5514440747210759E-5</c:v>
                </c:pt>
                <c:pt idx="61469">
                  <c:v>1.551344939798582E-5</c:v>
                </c:pt>
                <c:pt idx="61470">
                  <c:v>1.5512523532379419E-5</c:v>
                </c:pt>
                <c:pt idx="61471">
                  <c:v>1.5511523088207468E-5</c:v>
                </c:pt>
                <c:pt idx="61472">
                  <c:v>1.5510555385844779E-5</c:v>
                </c:pt>
                <c:pt idx="61473">
                  <c:v>1.5509782315348278E-5</c:v>
                </c:pt>
                <c:pt idx="61474">
                  <c:v>1.5508616343140599E-5</c:v>
                </c:pt>
                <c:pt idx="61475">
                  <c:v>1.5507917851209641E-5</c:v>
                </c:pt>
                <c:pt idx="61476">
                  <c:v>1.5506906493101269E-5</c:v>
                </c:pt>
                <c:pt idx="61477">
                  <c:v>1.5505980627494861E-5</c:v>
                </c:pt>
                <c:pt idx="61478">
                  <c:v>1.550509296066593E-5</c:v>
                </c:pt>
                <c:pt idx="61479">
                  <c:v>1.5504076145589352E-5</c:v>
                </c:pt>
                <c:pt idx="61480">
                  <c:v>1.5503197573707439E-5</c:v>
                </c:pt>
                <c:pt idx="61481">
                  <c:v>1.5502220776397731E-5</c:v>
                </c:pt>
                <c:pt idx="61482">
                  <c:v>1.5501231246162209E-5</c:v>
                </c:pt>
                <c:pt idx="61483">
                  <c:v>1.5500421795877631E-5</c:v>
                </c:pt>
                <c:pt idx="61484">
                  <c:v>1.549947228340898E-5</c:v>
                </c:pt>
                <c:pt idx="61485">
                  <c:v>1.5498455468332392E-5</c:v>
                </c:pt>
                <c:pt idx="61486">
                  <c:v>1.5497589629376311E-5</c:v>
                </c:pt>
                <c:pt idx="61487">
                  <c:v>1.5496687410632148E-5</c:v>
                </c:pt>
                <c:pt idx="61488">
                  <c:v>1.5495683328481391E-5</c:v>
                </c:pt>
                <c:pt idx="61489">
                  <c:v>1.54947629198432E-5</c:v>
                </c:pt>
                <c:pt idx="61490">
                  <c:v>1.5493969840463251E-5</c:v>
                </c:pt>
                <c:pt idx="61491">
                  <c:v>1.5492982129217129E-5</c:v>
                </c:pt>
                <c:pt idx="61492">
                  <c:v>1.549202170281205E-5</c:v>
                </c:pt>
                <c:pt idx="61493">
                  <c:v>1.5491179510718212E-5</c:v>
                </c:pt>
                <c:pt idx="61494">
                  <c:v>1.5490262740058821E-5</c:v>
                </c:pt>
                <c:pt idx="61495">
                  <c:v>1.548925865790807E-5</c:v>
                </c:pt>
                <c:pt idx="61496">
                  <c:v>1.548828549857717E-5</c:v>
                </c:pt>
                <c:pt idx="61497">
                  <c:v>1.548745422041975E-5</c:v>
                </c:pt>
                <c:pt idx="61498">
                  <c:v>1.548657382954843E-5</c:v>
                </c:pt>
                <c:pt idx="61499">
                  <c:v>1.5485693438677121E-5</c:v>
                </c:pt>
                <c:pt idx="61500">
                  <c:v>1.548477848700713E-5</c:v>
                </c:pt>
                <c:pt idx="61501">
                  <c:v>1.5483819879591462E-5</c:v>
                </c:pt>
                <c:pt idx="61502">
                  <c:v>1.548292129882611E-5</c:v>
                </c:pt>
                <c:pt idx="61503">
                  <c:v>1.548197724332567E-5</c:v>
                </c:pt>
                <c:pt idx="61504">
                  <c:v>1.548095133330207E-5</c:v>
                </c:pt>
                <c:pt idx="61505">
                  <c:v>1.548020918562543E-5</c:v>
                </c:pt>
                <c:pt idx="61506">
                  <c:v>1.547935789858457E-5</c:v>
                </c:pt>
                <c:pt idx="61507">
                  <c:v>1.547835927340202E-5</c:v>
                </c:pt>
                <c:pt idx="61508">
                  <c:v>1.5477549823117439E-5</c:v>
                </c:pt>
                <c:pt idx="61509">
                  <c:v>1.5476603948627599E-5</c:v>
                </c:pt>
                <c:pt idx="61510">
                  <c:v>1.547564716020133E-5</c:v>
                </c:pt>
                <c:pt idx="61511">
                  <c:v>1.5474795873160471E-5</c:v>
                </c:pt>
                <c:pt idx="61512">
                  <c:v>1.5473888197448101E-5</c:v>
                </c:pt>
                <c:pt idx="61513">
                  <c:v>1.547293686599005E-5</c:v>
                </c:pt>
                <c:pt idx="61514">
                  <c:v>1.5472071027033959E-5</c:v>
                </c:pt>
                <c:pt idx="61515">
                  <c:v>1.5471152437385172E-5</c:v>
                </c:pt>
                <c:pt idx="61516">
                  <c:v>1.5470266589545641E-5</c:v>
                </c:pt>
                <c:pt idx="61517">
                  <c:v>1.54694225784624E-5</c:v>
                </c:pt>
                <c:pt idx="61518">
                  <c:v>1.5468493074877191E-5</c:v>
                </c:pt>
                <c:pt idx="61519">
                  <c:v>1.5467418052139689E-5</c:v>
                </c:pt>
                <c:pt idx="61520">
                  <c:v>1.546666317153722E-5</c:v>
                </c:pt>
                <c:pt idx="61521">
                  <c:v>1.5465826436411589E-5</c:v>
                </c:pt>
                <c:pt idx="61522">
                  <c:v>1.5464942407561469E-5</c:v>
                </c:pt>
                <c:pt idx="61523">
                  <c:v>1.5464111129404049E-5</c:v>
                </c:pt>
                <c:pt idx="61524">
                  <c:v>1.5463168892893009E-5</c:v>
                </c:pt>
                <c:pt idx="61525">
                  <c:v>1.5462243027286601E-5</c:v>
                </c:pt>
                <c:pt idx="61526">
                  <c:v>1.5461306247743781E-5</c:v>
                </c:pt>
                <c:pt idx="61527">
                  <c:v>1.546055682410952E-5</c:v>
                </c:pt>
                <c:pt idx="61528">
                  <c:v>1.5459620044566691E-5</c:v>
                </c:pt>
                <c:pt idx="61529">
                  <c:v>1.545863779028878E-5</c:v>
                </c:pt>
                <c:pt idx="61530">
                  <c:v>1.5457822883035991E-5</c:v>
                </c:pt>
                <c:pt idx="61531">
                  <c:v>1.5456798792001791E-5</c:v>
                </c:pt>
                <c:pt idx="61532">
                  <c:v>1.5456005712621849E-5</c:v>
                </c:pt>
                <c:pt idx="61533">
                  <c:v>1.5455041648237969E-5</c:v>
                </c:pt>
                <c:pt idx="61534">
                  <c:v>1.5454301319550719E-5</c:v>
                </c:pt>
                <c:pt idx="61535">
                  <c:v>1.5453297237399969E-5</c:v>
                </c:pt>
                <c:pt idx="61536">
                  <c:v>1.5452573279617351E-5</c:v>
                </c:pt>
                <c:pt idx="61537">
                  <c:v>1.5451638319063928E-5</c:v>
                </c:pt>
                <c:pt idx="61538">
                  <c:v>1.5450732462340969E-5</c:v>
                </c:pt>
                <c:pt idx="61539">
                  <c:v>1.5449864804395471E-5</c:v>
                </c:pt>
                <c:pt idx="61540">
                  <c:v>1.5449040802195672E-5</c:v>
                </c:pt>
                <c:pt idx="61541">
                  <c:v>1.544842598377727E-5</c:v>
                </c:pt>
                <c:pt idx="61542">
                  <c:v>1.544742735859472E-5</c:v>
                </c:pt>
                <c:pt idx="61543">
                  <c:v>1.54467470565578E-5</c:v>
                </c:pt>
                <c:pt idx="61544">
                  <c:v>1.5446112229255959E-5</c:v>
                </c:pt>
                <c:pt idx="61545">
                  <c:v>1.5445295503013771E-5</c:v>
                </c:pt>
                <c:pt idx="61546">
                  <c:v>1.5444555174326521E-5</c:v>
                </c:pt>
                <c:pt idx="61547">
                  <c:v>1.544383485452272E-5</c:v>
                </c:pt>
                <c:pt idx="61548">
                  <c:v>1.5443087249877859E-5</c:v>
                </c:pt>
                <c:pt idx="61549">
                  <c:v>1.544254701002501E-5</c:v>
                </c:pt>
                <c:pt idx="61550">
                  <c:v>1.5441706636920571E-5</c:v>
                </c:pt>
                <c:pt idx="61551">
                  <c:v>1.5441077266586941E-5</c:v>
                </c:pt>
                <c:pt idx="61552">
                  <c:v>1.544032238598447E-5</c:v>
                </c:pt>
                <c:pt idx="61553">
                  <c:v>1.5439649359905161E-5</c:v>
                </c:pt>
                <c:pt idx="61554">
                  <c:v>1.543895450595301E-5</c:v>
                </c:pt>
                <c:pt idx="61555">
                  <c:v>1.543838334328029E-5</c:v>
                </c:pt>
                <c:pt idx="61556">
                  <c:v>1.5437579349963929E-5</c:v>
                </c:pt>
                <c:pt idx="61557">
                  <c:v>1.543687176308595E-5</c:v>
                </c:pt>
                <c:pt idx="61558">
                  <c:v>1.5436269677593369E-5</c:v>
                </c:pt>
                <c:pt idx="61559">
                  <c:v>1.5435547538800168E-5</c:v>
                </c:pt>
                <c:pt idx="61560">
                  <c:v>1.5434869055752639E-5</c:v>
                </c:pt>
                <c:pt idx="61561">
                  <c:v>1.543427970318589E-5</c:v>
                </c:pt>
                <c:pt idx="61562">
                  <c:v>1.5433613953064199E-5</c:v>
                </c:pt>
                <c:pt idx="61563">
                  <c:v>1.5432889995281581E-5</c:v>
                </c:pt>
                <c:pt idx="61564">
                  <c:v>1.543225153000094E-5</c:v>
                </c:pt>
                <c:pt idx="61565">
                  <c:v>1.5431549400091171E-5</c:v>
                </c:pt>
                <c:pt idx="61566">
                  <c:v>1.5431032807100561E-5</c:v>
                </c:pt>
                <c:pt idx="61567">
                  <c:v>1.5430116036441181E-5</c:v>
                </c:pt>
                <c:pt idx="61568">
                  <c:v>1.5429503037012179E-5</c:v>
                </c:pt>
                <c:pt idx="61569">
                  <c:v>1.5428960978169929E-5</c:v>
                </c:pt>
                <c:pt idx="61570">
                  <c:v>1.5428384358529001E-5</c:v>
                </c:pt>
                <c:pt idx="61571">
                  <c:v>1.5427549442392771E-5</c:v>
                </c:pt>
                <c:pt idx="61572">
                  <c:v>1.5426905520143919E-5</c:v>
                </c:pt>
                <c:pt idx="61573">
                  <c:v>1.5426225218106989E-5</c:v>
                </c:pt>
                <c:pt idx="61574">
                  <c:v>1.542574318591505E-5</c:v>
                </c:pt>
                <c:pt idx="61575">
                  <c:v>1.54249482875457E-5</c:v>
                </c:pt>
                <c:pt idx="61576">
                  <c:v>1.542435165902134E-5</c:v>
                </c:pt>
                <c:pt idx="61577">
                  <c:v>1.5423669537995011E-5</c:v>
                </c:pt>
                <c:pt idx="61578">
                  <c:v>1.5423196600750089E-5</c:v>
                </c:pt>
                <c:pt idx="61579">
                  <c:v>1.5422543583554219E-5</c:v>
                </c:pt>
                <c:pt idx="61580">
                  <c:v>1.5421774151036519E-5</c:v>
                </c:pt>
                <c:pt idx="61581">
                  <c:v>1.5421248463098891E-5</c:v>
                </c:pt>
                <c:pt idx="61582">
                  <c:v>1.5420539057231512E-5</c:v>
                </c:pt>
                <c:pt idx="61583">
                  <c:v>1.5419916962855499E-5</c:v>
                </c:pt>
                <c:pt idx="61584">
                  <c:v>1.5419314877362918E-5</c:v>
                </c:pt>
                <c:pt idx="61585">
                  <c:v>1.5418638213304799E-5</c:v>
                </c:pt>
                <c:pt idx="61586">
                  <c:v>1.5418117982335389E-5</c:v>
                </c:pt>
                <c:pt idx="61587">
                  <c:v>1.5417281247209761E-5</c:v>
                </c:pt>
                <c:pt idx="61588">
                  <c:v>1.5416657333844341E-5</c:v>
                </c:pt>
                <c:pt idx="61589">
                  <c:v>1.5416060705319982E-5</c:v>
                </c:pt>
                <c:pt idx="61590">
                  <c:v>1.5415469533763829E-5</c:v>
                </c:pt>
                <c:pt idx="61591">
                  <c:v>1.54147910507163E-5</c:v>
                </c:pt>
                <c:pt idx="61592">
                  <c:v>1.5414325389428999E-5</c:v>
                </c:pt>
                <c:pt idx="61593">
                  <c:v>1.5413526853080839E-5</c:v>
                </c:pt>
                <c:pt idx="61594">
                  <c:v>1.5412859283969741E-5</c:v>
                </c:pt>
                <c:pt idx="61595">
                  <c:v>1.5412204447784461E-5</c:v>
                </c:pt>
                <c:pt idx="61596">
                  <c:v>1.5411571439472031E-5</c:v>
                </c:pt>
                <c:pt idx="61597">
                  <c:v>1.541097117296886E-5</c:v>
                </c:pt>
                <c:pt idx="61598">
                  <c:v>1.541042547614779E-5</c:v>
                </c:pt>
                <c:pt idx="61599">
                  <c:v>1.540976700198371E-5</c:v>
                </c:pt>
                <c:pt idx="61600">
                  <c:v>1.5409121260745451E-5</c:v>
                </c:pt>
                <c:pt idx="61601">
                  <c:v>1.5408379113068801E-5</c:v>
                </c:pt>
                <c:pt idx="61602">
                  <c:v>1.540788434795104E-5</c:v>
                </c:pt>
                <c:pt idx="61603">
                  <c:v>1.5407196769956499E-5</c:v>
                </c:pt>
                <c:pt idx="61604">
                  <c:v>1.54066347022308E-5</c:v>
                </c:pt>
                <c:pt idx="61605">
                  <c:v>1.540600351290777E-5</c:v>
                </c:pt>
                <c:pt idx="61606">
                  <c:v>1.5405368685605939E-5</c:v>
                </c:pt>
                <c:pt idx="61607">
                  <c:v>1.5404764781123959E-5</c:v>
                </c:pt>
                <c:pt idx="61608">
                  <c:v>1.5404042642330751E-5</c:v>
                </c:pt>
                <c:pt idx="61609">
                  <c:v>1.5403420547954742E-5</c:v>
                </c:pt>
                <c:pt idx="61610">
                  <c:v>1.540286757517606E-5</c:v>
                </c:pt>
                <c:pt idx="61611">
                  <c:v>1.5402194549096752E-5</c:v>
                </c:pt>
                <c:pt idx="61612">
                  <c:v>1.5401603377540599E-5</c:v>
                </c:pt>
                <c:pt idx="61613">
                  <c:v>1.5401024938910272E-5</c:v>
                </c:pt>
                <c:pt idx="61614">
                  <c:v>1.540033008495811E-5</c:v>
                </c:pt>
                <c:pt idx="61615">
                  <c:v>1.539958248031326E-5</c:v>
                </c:pt>
                <c:pt idx="61616">
                  <c:v>1.5399105905089531E-5</c:v>
                </c:pt>
                <c:pt idx="61617">
                  <c:v>1.5398423784063201E-5</c:v>
                </c:pt>
                <c:pt idx="61618">
                  <c:v>1.539789991511498E-5</c:v>
                </c:pt>
                <c:pt idx="61619">
                  <c:v>1.5397294191643599E-5</c:v>
                </c:pt>
                <c:pt idx="61620">
                  <c:v>1.539667573524639E-5</c:v>
                </c:pt>
                <c:pt idx="61621">
                  <c:v>1.5395928130601529E-5</c:v>
                </c:pt>
                <c:pt idx="61622">
                  <c:v>1.5395442460430789E-5</c:v>
                </c:pt>
                <c:pt idx="61623">
                  <c:v>1.5394813090097159E-5</c:v>
                </c:pt>
                <c:pt idx="61624">
                  <c:v>1.5394083675346341E-5</c:v>
                </c:pt>
                <c:pt idx="61625">
                  <c:v>1.53936525748577E-5</c:v>
                </c:pt>
                <c:pt idx="61626">
                  <c:v>1.5392943168990311E-5</c:v>
                </c:pt>
                <c:pt idx="61627">
                  <c:v>1.53923701873282E-5</c:v>
                </c:pt>
                <c:pt idx="61628">
                  <c:v>1.539170989417471E-5</c:v>
                </c:pt>
                <c:pt idx="61629">
                  <c:v>1.5391204215120521E-5</c:v>
                </c:pt>
                <c:pt idx="61630">
                  <c:v>1.5390545740956441E-5</c:v>
                </c:pt>
                <c:pt idx="61631">
                  <c:v>1.5389929103548639E-5</c:v>
                </c:pt>
                <c:pt idx="61632">
                  <c:v>1.5389243344543498E-5</c:v>
                </c:pt>
                <c:pt idx="61633">
                  <c:v>1.5388579413411211E-5</c:v>
                </c:pt>
                <c:pt idx="61634">
                  <c:v>1.538805554446299E-5</c:v>
                </c:pt>
                <c:pt idx="61635">
                  <c:v>1.5387380699394271E-5</c:v>
                </c:pt>
                <c:pt idx="61636">
                  <c:v>1.538686046842486E-5</c:v>
                </c:pt>
                <c:pt idx="61637">
                  <c:v>1.5386251106974669E-5</c:v>
                </c:pt>
                <c:pt idx="61638">
                  <c:v>1.538562901259866E-5</c:v>
                </c:pt>
                <c:pt idx="61639">
                  <c:v>1.5385017832159061E-5</c:v>
                </c:pt>
                <c:pt idx="61640">
                  <c:v>1.538445940241218E-5</c:v>
                </c:pt>
                <c:pt idx="61641">
                  <c:v>1.5383859135909009E-5</c:v>
                </c:pt>
                <c:pt idx="61642">
                  <c:v>1.5383273421321061E-5</c:v>
                </c:pt>
                <c:pt idx="61643">
                  <c:v>1.538266769784968E-5</c:v>
                </c:pt>
                <c:pt idx="61644">
                  <c:v>1.538203650852665E-5</c:v>
                </c:pt>
                <c:pt idx="61645">
                  <c:v>1.5381303455797021E-5</c:v>
                </c:pt>
                <c:pt idx="61646">
                  <c:v>1.5380848708446141E-5</c:v>
                </c:pt>
                <c:pt idx="61647">
                  <c:v>1.5380226614070122E-5</c:v>
                </c:pt>
                <c:pt idx="61648">
                  <c:v>1.5379533579107371E-5</c:v>
                </c:pt>
                <c:pt idx="61649">
                  <c:v>1.53789824253181E-5</c:v>
                </c:pt>
                <c:pt idx="61650">
                  <c:v>1.5378436728497039E-5</c:v>
                </c:pt>
                <c:pt idx="61651">
                  <c:v>1.5377754607470709E-5</c:v>
                </c:pt>
                <c:pt idx="61652">
                  <c:v>1.5377232557511888E-5</c:v>
                </c:pt>
                <c:pt idx="61653">
                  <c:v>1.5376632291008718E-5</c:v>
                </c:pt>
                <c:pt idx="61654">
                  <c:v>1.5376092051155869E-5</c:v>
                </c:pt>
                <c:pt idx="61655">
                  <c:v>1.5375468137790449E-5</c:v>
                </c:pt>
                <c:pt idx="61656">
                  <c:v>1.537482057756279E-5</c:v>
                </c:pt>
                <c:pt idx="61657">
                  <c:v>1.537425305286888E-5</c:v>
                </c:pt>
                <c:pt idx="61658">
                  <c:v>1.537368189019617E-5</c:v>
                </c:pt>
                <c:pt idx="61659">
                  <c:v>1.537302159704268E-5</c:v>
                </c:pt>
                <c:pt idx="61660">
                  <c:v>1.5372488633147441E-5</c:v>
                </c:pt>
                <c:pt idx="61661">
                  <c:v>1.5371873814729039E-5</c:v>
                </c:pt>
                <c:pt idx="61662">
                  <c:v>1.5371348126791421E-5</c:v>
                </c:pt>
                <c:pt idx="61663">
                  <c:v>1.5370722394436601E-5</c:v>
                </c:pt>
                <c:pt idx="61664">
                  <c:v>1.5370154869742692E-5</c:v>
                </c:pt>
                <c:pt idx="61665">
                  <c:v>1.536942727398127E-5</c:v>
                </c:pt>
                <c:pt idx="61666">
                  <c:v>1.5368956155725751E-5</c:v>
                </c:pt>
                <c:pt idx="61667">
                  <c:v>1.5368330423370938E-5</c:v>
                </c:pt>
                <c:pt idx="61668">
                  <c:v>1.5367679225164469E-5</c:v>
                </c:pt>
                <c:pt idx="61669">
                  <c:v>1.5367038940894421E-5</c:v>
                </c:pt>
                <c:pt idx="61670">
                  <c:v>1.5366640582215041E-5</c:v>
                </c:pt>
                <c:pt idx="61671">
                  <c:v>1.536603303975426E-5</c:v>
                </c:pt>
                <c:pt idx="61672">
                  <c:v>1.5365370927611369E-5</c:v>
                </c:pt>
                <c:pt idx="61673">
                  <c:v>1.5364830687758509E-5</c:v>
                </c:pt>
                <c:pt idx="61674">
                  <c:v>1.536423769721296E-5</c:v>
                </c:pt>
                <c:pt idx="61675">
                  <c:v>1.5363630154752169E-5</c:v>
                </c:pt>
                <c:pt idx="61676">
                  <c:v>1.536306626803707E-5</c:v>
                </c:pt>
                <c:pt idx="61677">
                  <c:v>1.536252784717362E-5</c:v>
                </c:pt>
                <c:pt idx="61678">
                  <c:v>1.536197851237375E-5</c:v>
                </c:pt>
                <c:pt idx="61679">
                  <c:v>1.5361316400230859E-5</c:v>
                </c:pt>
                <c:pt idx="61680">
                  <c:v>1.5360736142611131E-5</c:v>
                </c:pt>
                <c:pt idx="61681">
                  <c:v>1.5360075849457641E-5</c:v>
                </c:pt>
                <c:pt idx="61682">
                  <c:v>1.535944102215581E-5</c:v>
                </c:pt>
                <c:pt idx="61683">
                  <c:v>1.535898445581552E-5</c:v>
                </c:pt>
                <c:pt idx="61684">
                  <c:v>1.5358466043835509E-5</c:v>
                </c:pt>
                <c:pt idx="61685">
                  <c:v>1.5357823940576051E-5</c:v>
                </c:pt>
                <c:pt idx="61686">
                  <c:v>1.5357351003331129E-5</c:v>
                </c:pt>
                <c:pt idx="61687">
                  <c:v>1.535673254693393E-5</c:v>
                </c:pt>
                <c:pt idx="61688">
                  <c:v>1.535607771074865E-5</c:v>
                </c:pt>
                <c:pt idx="61689">
                  <c:v>1.5355499272118319E-5</c:v>
                </c:pt>
                <c:pt idx="61690">
                  <c:v>1.5354957213276069E-5</c:v>
                </c:pt>
                <c:pt idx="61691">
                  <c:v>1.5354386050603349E-5</c:v>
                </c:pt>
                <c:pt idx="61692">
                  <c:v>1.5353833077824671E-5</c:v>
                </c:pt>
                <c:pt idx="61693">
                  <c:v>1.5353158232755959E-5</c:v>
                </c:pt>
                <c:pt idx="61694">
                  <c:v>1.5352719856309701E-5</c:v>
                </c:pt>
                <c:pt idx="61695">
                  <c:v>1.5352063201135021E-5</c:v>
                </c:pt>
                <c:pt idx="61696">
                  <c:v>1.5351530237239789E-5</c:v>
                </c:pt>
                <c:pt idx="61697">
                  <c:v>1.5350982721429322E-5</c:v>
                </c:pt>
                <c:pt idx="61698">
                  <c:v>1.535031333332881E-5</c:v>
                </c:pt>
                <c:pt idx="61699">
                  <c:v>1.5349702152889219E-5</c:v>
                </c:pt>
                <c:pt idx="61700">
                  <c:v>1.534926195745356E-5</c:v>
                </c:pt>
                <c:pt idx="61701">
                  <c:v>1.5348594388342459E-5</c:v>
                </c:pt>
                <c:pt idx="61702">
                  <c:v>1.5348083252320069E-5</c:v>
                </c:pt>
                <c:pt idx="61703">
                  <c:v>1.5347482985816899E-5</c:v>
                </c:pt>
                <c:pt idx="61704">
                  <c:v>1.5346939107985239E-5</c:v>
                </c:pt>
                <c:pt idx="61705">
                  <c:v>1.5346409782068801E-5</c:v>
                </c:pt>
                <c:pt idx="61706">
                  <c:v>1.534586590423714E-5</c:v>
                </c:pt>
                <c:pt idx="61707">
                  <c:v>1.5345240171882321E-5</c:v>
                </c:pt>
                <c:pt idx="61708">
                  <c:v>1.5344616258516911E-5</c:v>
                </c:pt>
                <c:pt idx="61709">
                  <c:v>1.53441487782402E-5</c:v>
                </c:pt>
                <c:pt idx="61710">
                  <c:v>1.5343483028118499E-5</c:v>
                </c:pt>
                <c:pt idx="61711">
                  <c:v>1.5342942788265649E-5</c:v>
                </c:pt>
                <c:pt idx="61712">
                  <c:v>1.5342362530645911E-5</c:v>
                </c:pt>
                <c:pt idx="61713">
                  <c:v>1.534186776552815E-5</c:v>
                </c:pt>
                <c:pt idx="61714">
                  <c:v>1.5341252947109751E-5</c:v>
                </c:pt>
                <c:pt idx="61715">
                  <c:v>1.5340719983214509E-5</c:v>
                </c:pt>
                <c:pt idx="61716">
                  <c:v>1.534021248517092E-5</c:v>
                </c:pt>
                <c:pt idx="61717">
                  <c:v>1.5339519450208169E-5</c:v>
                </c:pt>
                <c:pt idx="61718">
                  <c:v>1.5338946468546059E-5</c:v>
                </c:pt>
                <c:pt idx="61719">
                  <c:v>1.533841896161903E-5</c:v>
                </c:pt>
                <c:pt idx="61720">
                  <c:v>1.533790600660723E-5</c:v>
                </c:pt>
                <c:pt idx="61721">
                  <c:v>1.5337365766754371E-5</c:v>
                </c:pt>
                <c:pt idx="61722">
                  <c:v>1.5336770957219411E-5</c:v>
                </c:pt>
                <c:pt idx="61723">
                  <c:v>1.5336170690716241E-5</c:v>
                </c:pt>
                <c:pt idx="61724">
                  <c:v>1.5335672287619669E-5</c:v>
                </c:pt>
                <c:pt idx="61725">
                  <c:v>1.5335035641328432E-5</c:v>
                </c:pt>
                <c:pt idx="61726">
                  <c:v>1.5334526324295439E-5</c:v>
                </c:pt>
                <c:pt idx="61727">
                  <c:v>1.5333998817368411E-5</c:v>
                </c:pt>
                <c:pt idx="61728">
                  <c:v>1.5333404007833451E-5</c:v>
                </c:pt>
                <c:pt idx="61729">
                  <c:v>1.5332845578086559E-5</c:v>
                </c:pt>
                <c:pt idx="61730">
                  <c:v>1.533233626105357E-5</c:v>
                </c:pt>
                <c:pt idx="61731">
                  <c:v>1.5331763279391449E-5</c:v>
                </c:pt>
                <c:pt idx="61732">
                  <c:v>1.5331250324379649E-5</c:v>
                </c:pt>
                <c:pt idx="61733">
                  <c:v>1.533057184133213E-5</c:v>
                </c:pt>
                <c:pt idx="61734">
                  <c:v>1.5330064343288541E-5</c:v>
                </c:pt>
                <c:pt idx="61735">
                  <c:v>1.5329635061789301E-5</c:v>
                </c:pt>
                <c:pt idx="61736">
                  <c:v>1.5328936569858339E-5</c:v>
                </c:pt>
                <c:pt idx="61737">
                  <c:v>1.532846363261342E-5</c:v>
                </c:pt>
                <c:pt idx="61738">
                  <c:v>1.5327963410527449E-5</c:v>
                </c:pt>
                <c:pt idx="61739">
                  <c:v>1.5327281289501119E-5</c:v>
                </c:pt>
                <c:pt idx="61740">
                  <c:v>1.532666283310391E-5</c:v>
                </c:pt>
                <c:pt idx="61741">
                  <c:v>1.5326155335060321E-5</c:v>
                </c:pt>
                <c:pt idx="61742">
                  <c:v>1.5325771528296169E-5</c:v>
                </c:pt>
                <c:pt idx="61743">
                  <c:v>1.532523674541153E-5</c:v>
                </c:pt>
                <c:pt idx="61744">
                  <c:v>1.5324460036936219E-5</c:v>
                </c:pt>
                <c:pt idx="61745">
                  <c:v>1.5324059859267439E-5</c:v>
                </c:pt>
                <c:pt idx="61746">
                  <c:v>1.532355418021325E-5</c:v>
                </c:pt>
                <c:pt idx="61747">
                  <c:v>1.5322972103604119E-5</c:v>
                </c:pt>
                <c:pt idx="61748">
                  <c:v>1.532235546619631E-5</c:v>
                </c:pt>
                <c:pt idx="61749">
                  <c:v>1.532181340735406E-5</c:v>
                </c:pt>
                <c:pt idx="61750">
                  <c:v>1.532130045234226E-5</c:v>
                </c:pt>
                <c:pt idx="61751">
                  <c:v>1.5320711099775511E-5</c:v>
                </c:pt>
                <c:pt idx="61752">
                  <c:v>1.532015812699683E-5</c:v>
                </c:pt>
                <c:pt idx="61753">
                  <c:v>1.531964153400622E-5</c:v>
                </c:pt>
                <c:pt idx="61754">
                  <c:v>1.5319235899369229E-5</c:v>
                </c:pt>
                <c:pt idx="61755">
                  <c:v>1.5318459190893922E-5</c:v>
                </c:pt>
                <c:pt idx="61756">
                  <c:v>1.531790076114703E-5</c:v>
                </c:pt>
                <c:pt idx="61757">
                  <c:v>1.5317440556827929E-5</c:v>
                </c:pt>
                <c:pt idx="61758">
                  <c:v>1.531693123979494E-5</c:v>
                </c:pt>
                <c:pt idx="61759">
                  <c:v>1.5316398275899701E-5</c:v>
                </c:pt>
                <c:pt idx="61760">
                  <c:v>1.5315854398068041E-5</c:v>
                </c:pt>
                <c:pt idx="61761">
                  <c:v>1.531519592390396E-5</c:v>
                </c:pt>
                <c:pt idx="61762">
                  <c:v>1.531473390059546E-5</c:v>
                </c:pt>
                <c:pt idx="61763">
                  <c:v>1.5314171832869761E-5</c:v>
                </c:pt>
                <c:pt idx="61764">
                  <c:v>1.5313713447540071E-5</c:v>
                </c:pt>
                <c:pt idx="61765">
                  <c:v>1.5313185940613039E-5</c:v>
                </c:pt>
                <c:pt idx="61766">
                  <c:v>1.53126002260251E-5</c:v>
                </c:pt>
                <c:pt idx="61767">
                  <c:v>1.531208545202389E-5</c:v>
                </c:pt>
                <c:pt idx="61768">
                  <c:v>1.5311463357647881E-5</c:v>
                </c:pt>
                <c:pt idx="61769">
                  <c:v>1.5310952221625481E-5</c:v>
                </c:pt>
                <c:pt idx="61770">
                  <c:v>1.5310472008422948E-5</c:v>
                </c:pt>
                <c:pt idx="61771">
                  <c:v>1.5309966329368759E-5</c:v>
                </c:pt>
                <c:pt idx="61772">
                  <c:v>1.5309406080632471E-5</c:v>
                </c:pt>
                <c:pt idx="61773">
                  <c:v>1.5308880392694849E-5</c:v>
                </c:pt>
                <c:pt idx="61774">
                  <c:v>1.5308325600926761E-5</c:v>
                </c:pt>
                <c:pt idx="61775">
                  <c:v>1.530763256596401E-5</c:v>
                </c:pt>
                <c:pt idx="61776">
                  <c:v>1.530720692244358E-5</c:v>
                </c:pt>
                <c:pt idx="61777">
                  <c:v>1.5306737623177469E-5</c:v>
                </c:pt>
                <c:pt idx="61778">
                  <c:v>1.5306251953006719E-5</c:v>
                </c:pt>
                <c:pt idx="61779">
                  <c:v>1.5305597116821449E-5</c:v>
                </c:pt>
                <c:pt idx="61780">
                  <c:v>1.5305186025216241E-5</c:v>
                </c:pt>
                <c:pt idx="61781">
                  <c:v>1.5304538464988578E-5</c:v>
                </c:pt>
                <c:pt idx="61782">
                  <c:v>1.530392546555959E-5</c:v>
                </c:pt>
                <c:pt idx="61783">
                  <c:v>1.530357985757291E-5</c:v>
                </c:pt>
                <c:pt idx="61784">
                  <c:v>1.5302988686016761E-5</c:v>
                </c:pt>
                <c:pt idx="61785">
                  <c:v>1.530243935121689E-5</c:v>
                </c:pt>
                <c:pt idx="61786">
                  <c:v>1.5301835446734909E-5</c:v>
                </c:pt>
                <c:pt idx="61787">
                  <c:v>1.530141526018269E-5</c:v>
                </c:pt>
                <c:pt idx="61788">
                  <c:v>1.5300905943149701E-5</c:v>
                </c:pt>
                <c:pt idx="61789">
                  <c:v>1.530030203866772E-5</c:v>
                </c:pt>
                <c:pt idx="61790">
                  <c:v>1.5299838196369819E-5</c:v>
                </c:pt>
                <c:pt idx="61791">
                  <c:v>1.5299223377951421E-5</c:v>
                </c:pt>
                <c:pt idx="61792">
                  <c:v>1.52986467583105E-5</c:v>
                </c:pt>
                <c:pt idx="61793">
                  <c:v>1.529821929580066E-5</c:v>
                </c:pt>
                <c:pt idx="61794">
                  <c:v>1.5297604477382268E-5</c:v>
                </c:pt>
                <c:pt idx="61795">
                  <c:v>1.529721885162871E-5</c:v>
                </c:pt>
                <c:pt idx="61796">
                  <c:v>1.5296582205337469E-5</c:v>
                </c:pt>
                <c:pt idx="61797">
                  <c:v>1.5296041965484619E-5</c:v>
                </c:pt>
                <c:pt idx="61798">
                  <c:v>1.5295699995476749E-5</c:v>
                </c:pt>
                <c:pt idx="61799">
                  <c:v>1.5295043340302069E-5</c:v>
                </c:pt>
                <c:pt idx="61800">
                  <c:v>1.5294524928322059E-5</c:v>
                </c:pt>
                <c:pt idx="61801">
                  <c:v>1.5293942851712931E-5</c:v>
                </c:pt>
                <c:pt idx="61802">
                  <c:v>1.529350811324548E-5</c:v>
                </c:pt>
                <c:pt idx="61803">
                  <c:v>1.529288056190126E-5</c:v>
                </c:pt>
                <c:pt idx="61804">
                  <c:v>1.5292431271518581E-5</c:v>
                </c:pt>
                <c:pt idx="61805">
                  <c:v>1.5291865565814081E-5</c:v>
                </c:pt>
                <c:pt idx="61806">
                  <c:v>1.529128530819435E-5</c:v>
                </c:pt>
                <c:pt idx="61807">
                  <c:v>1.5290810551960021E-5</c:v>
                </c:pt>
                <c:pt idx="61808">
                  <c:v>1.5290306691895239E-5</c:v>
                </c:pt>
                <c:pt idx="61809">
                  <c:v>1.5289773728E-5</c:v>
                </c:pt>
                <c:pt idx="61810">
                  <c:v>1.5289308066712689E-5</c:v>
                </c:pt>
                <c:pt idx="61811">
                  <c:v>1.5288764188881029E-5</c:v>
                </c:pt>
                <c:pt idx="61812">
                  <c:v>1.528823122498579E-5</c:v>
                </c:pt>
                <c:pt idx="61813">
                  <c:v>1.528777829662431E-5</c:v>
                </c:pt>
                <c:pt idx="61814">
                  <c:v>1.5287190763046968E-5</c:v>
                </c:pt>
                <c:pt idx="61815">
                  <c:v>1.5286625057342459E-5</c:v>
                </c:pt>
                <c:pt idx="61816">
                  <c:v>1.5286183042917401E-5</c:v>
                </c:pt>
                <c:pt idx="61817">
                  <c:v>1.5285600966308269E-5</c:v>
                </c:pt>
                <c:pt idx="61818">
                  <c:v>1.5285242625395771E-5</c:v>
                </c:pt>
                <c:pt idx="61819">
                  <c:v>1.52846951095853E-5</c:v>
                </c:pt>
                <c:pt idx="61820">
                  <c:v>1.5284089386113919E-5</c:v>
                </c:pt>
                <c:pt idx="61821">
                  <c:v>1.5283483662642539E-5</c:v>
                </c:pt>
                <c:pt idx="61822">
                  <c:v>1.5283018001355231E-5</c:v>
                </c:pt>
                <c:pt idx="61823">
                  <c:v>1.5282517779269259E-5</c:v>
                </c:pt>
                <c:pt idx="61824">
                  <c:v>1.528195571154356E-5</c:v>
                </c:pt>
                <c:pt idx="61825">
                  <c:v>1.528150096419267E-5</c:v>
                </c:pt>
                <c:pt idx="61826">
                  <c:v>1.5281004380085509E-5</c:v>
                </c:pt>
                <c:pt idx="61827">
                  <c:v>1.5280462321243249E-5</c:v>
                </c:pt>
                <c:pt idx="61828">
                  <c:v>1.5279942090273831E-5</c:v>
                </c:pt>
                <c:pt idx="61829">
                  <c:v>1.5279432773240839E-5</c:v>
                </c:pt>
                <c:pt idx="61830">
                  <c:v>1.527895983599592E-5</c:v>
                </c:pt>
                <c:pt idx="61831">
                  <c:v>1.5278403225238432E-5</c:v>
                </c:pt>
                <c:pt idx="61832">
                  <c:v>1.527787935629021E-5</c:v>
                </c:pt>
                <c:pt idx="61833">
                  <c:v>1.5277410057024099E-5</c:v>
                </c:pt>
                <c:pt idx="61834">
                  <c:v>1.5276953490683809E-5</c:v>
                </c:pt>
                <c:pt idx="61835">
                  <c:v>1.527636595710646E-5</c:v>
                </c:pt>
                <c:pt idx="61836">
                  <c:v>1.527590393379796E-5</c:v>
                </c:pt>
                <c:pt idx="61837">
                  <c:v>1.5275429177563641E-5</c:v>
                </c:pt>
                <c:pt idx="61838">
                  <c:v>1.5274832549039271E-5</c:v>
                </c:pt>
                <c:pt idx="61839">
                  <c:v>1.5274328688974489E-5</c:v>
                </c:pt>
                <c:pt idx="61840">
                  <c:v>1.527385211375076E-5</c:v>
                </c:pt>
                <c:pt idx="61841">
                  <c:v>1.5273408280336301E-5</c:v>
                </c:pt>
                <c:pt idx="61842">
                  <c:v>1.5272866221494041E-5</c:v>
                </c:pt>
                <c:pt idx="61843">
                  <c:v>1.5272387827280909E-5</c:v>
                </c:pt>
                <c:pt idx="61844">
                  <c:v>1.5271820302586999E-5</c:v>
                </c:pt>
                <c:pt idx="61845">
                  <c:v>1.5271276424755339E-5</c:v>
                </c:pt>
                <c:pt idx="61846">
                  <c:v>1.527080166852102E-5</c:v>
                </c:pt>
                <c:pt idx="61847">
                  <c:v>1.5270292351488021E-5</c:v>
                </c:pt>
                <c:pt idx="61848">
                  <c:v>1.5269788491423238E-5</c:v>
                </c:pt>
                <c:pt idx="61849">
                  <c:v>1.5269395589712079E-5</c:v>
                </c:pt>
                <c:pt idx="61850">
                  <c:v>1.5268875358742658E-5</c:v>
                </c:pt>
                <c:pt idx="61851">
                  <c:v>1.5268298739101741E-5</c:v>
                </c:pt>
                <c:pt idx="61852">
                  <c:v>1.5267894923454151E-5</c:v>
                </c:pt>
                <c:pt idx="61853">
                  <c:v>1.5267249182215888E-5</c:v>
                </c:pt>
                <c:pt idx="61854">
                  <c:v>1.526680534880143E-5</c:v>
                </c:pt>
                <c:pt idx="61855">
                  <c:v>1.5266372429323379E-5</c:v>
                </c:pt>
                <c:pt idx="61856">
                  <c:v>1.5265757610904981E-5</c:v>
                </c:pt>
                <c:pt idx="61857">
                  <c:v>1.5265304682543501E-5</c:v>
                </c:pt>
                <c:pt idx="61858">
                  <c:v>1.5264824469340969E-5</c:v>
                </c:pt>
                <c:pt idx="61859">
                  <c:v>1.526432242826559E-5</c:v>
                </c:pt>
                <c:pt idx="61860">
                  <c:v>1.5263831301126629E-5</c:v>
                </c:pt>
                <c:pt idx="61861">
                  <c:v>1.526326741441153E-5</c:v>
                </c:pt>
                <c:pt idx="61862">
                  <c:v>1.526283813291229E-5</c:v>
                </c:pt>
                <c:pt idx="61863">
                  <c:v>1.526226878922898E-5</c:v>
                </c:pt>
                <c:pt idx="61864">
                  <c:v>1.52618140418781E-5</c:v>
                </c:pt>
                <c:pt idx="61865">
                  <c:v>1.5261255612131212E-5</c:v>
                </c:pt>
                <c:pt idx="61866">
                  <c:v>1.5260777217918079E-5</c:v>
                </c:pt>
                <c:pt idx="61867">
                  <c:v>1.5260284271789711E-5</c:v>
                </c:pt>
                <c:pt idx="61868">
                  <c:v>1.525976040284149E-5</c:v>
                </c:pt>
                <c:pt idx="61869">
                  <c:v>1.5259403880918398E-5</c:v>
                </c:pt>
                <c:pt idx="61870">
                  <c:v>1.5258860003086742E-5</c:v>
                </c:pt>
                <c:pt idx="61871">
                  <c:v>1.5258340681612029E-5</c:v>
                </c:pt>
                <c:pt idx="61872">
                  <c:v>1.525787865830353E-5</c:v>
                </c:pt>
                <c:pt idx="61873">
                  <c:v>1.525727566331625E-5</c:v>
                </c:pt>
                <c:pt idx="61874">
                  <c:v>1.525663901702501E-5</c:v>
                </c:pt>
                <c:pt idx="61875">
                  <c:v>1.5256430742738299E-5</c:v>
                </c:pt>
                <c:pt idx="61876">
                  <c:v>1.525588140793843E-5</c:v>
                </c:pt>
                <c:pt idx="61877">
                  <c:v>1.5255400285241191E-5</c:v>
                </c:pt>
                <c:pt idx="61878">
                  <c:v>1.5254885511239991E-5</c:v>
                </c:pt>
                <c:pt idx="61879">
                  <c:v>1.5254314348567281E-5</c:v>
                </c:pt>
                <c:pt idx="61880">
                  <c:v>1.5253760466293899E-5</c:v>
                </c:pt>
                <c:pt idx="61881">
                  <c:v>1.5253248420776799E-5</c:v>
                </c:pt>
                <c:pt idx="61882">
                  <c:v>1.525291463622125E-5</c:v>
                </c:pt>
                <c:pt idx="61883">
                  <c:v>1.52524289660505E-5</c:v>
                </c:pt>
                <c:pt idx="61884">
                  <c:v>1.5251817785610911E-5</c:v>
                </c:pt>
                <c:pt idx="61885">
                  <c:v>1.525148672953947E-5</c:v>
                </c:pt>
                <c:pt idx="61886">
                  <c:v>1.5250966498570049E-5</c:v>
                </c:pt>
                <c:pt idx="61887">
                  <c:v>1.525044444861123E-5</c:v>
                </c:pt>
                <c:pt idx="61888">
                  <c:v>1.5249883290380239E-5</c:v>
                </c:pt>
                <c:pt idx="61889">
                  <c:v>1.52493475980009E-5</c:v>
                </c:pt>
                <c:pt idx="61890">
                  <c:v>1.5248912859533449E-5</c:v>
                </c:pt>
                <c:pt idx="61891">
                  <c:v>1.5248484487528909E-5</c:v>
                </c:pt>
                <c:pt idx="61892">
                  <c:v>1.524798972241115E-5</c:v>
                </c:pt>
                <c:pt idx="61893">
                  <c:v>1.5247515875671519E-5</c:v>
                </c:pt>
                <c:pt idx="61894">
                  <c:v>1.524694926047232E-5</c:v>
                </c:pt>
                <c:pt idx="61895">
                  <c:v>1.524656545370817E-5</c:v>
                </c:pt>
                <c:pt idx="61896">
                  <c:v>1.524594063084805E-5</c:v>
                </c:pt>
                <c:pt idx="61897">
                  <c:v>1.524547587905545E-5</c:v>
                </c:pt>
                <c:pt idx="61898">
                  <c:v>1.5245029317156881E-5</c:v>
                </c:pt>
                <c:pt idx="61899">
                  <c:v>1.524466460978147E-5</c:v>
                </c:pt>
                <c:pt idx="61900">
                  <c:v>1.524402341601672E-5</c:v>
                </c:pt>
                <c:pt idx="61901">
                  <c:v>1.5243706002365799E-5</c:v>
                </c:pt>
                <c:pt idx="61902">
                  <c:v>1.5242992049024909E-5</c:v>
                </c:pt>
                <c:pt idx="61903">
                  <c:v>1.524255640106276E-5</c:v>
                </c:pt>
                <c:pt idx="61904">
                  <c:v>1.524218714621384E-5</c:v>
                </c:pt>
                <c:pt idx="61905">
                  <c:v>1.524158597021597E-5</c:v>
                </c:pt>
                <c:pt idx="61906">
                  <c:v>1.524112576589687E-5</c:v>
                </c:pt>
                <c:pt idx="61907">
                  <c:v>1.524067647551419E-5</c:v>
                </c:pt>
                <c:pt idx="61908">
                  <c:v>1.524017352494411E-5</c:v>
                </c:pt>
                <c:pt idx="61909">
                  <c:v>1.52396023622714E-5</c:v>
                </c:pt>
                <c:pt idx="61910">
                  <c:v>1.523920309409732E-5</c:v>
                </c:pt>
                <c:pt idx="61911">
                  <c:v>1.523874288977822E-5</c:v>
                </c:pt>
                <c:pt idx="61912">
                  <c:v>1.5238209925882981E-5</c:v>
                </c:pt>
                <c:pt idx="61913">
                  <c:v>1.523774699307978E-5</c:v>
                </c:pt>
                <c:pt idx="61914">
                  <c:v>1.523728042229777E-5</c:v>
                </c:pt>
                <c:pt idx="61915">
                  <c:v>1.5236845683830319E-5</c:v>
                </c:pt>
                <c:pt idx="61916">
                  <c:v>1.5236330909829119E-5</c:v>
                </c:pt>
                <c:pt idx="61917">
                  <c:v>1.5235831597237849E-5</c:v>
                </c:pt>
                <c:pt idx="61918">
                  <c:v>1.5235385035339281E-5</c:v>
                </c:pt>
                <c:pt idx="61919">
                  <c:v>1.5234817510645369E-5</c:v>
                </c:pt>
                <c:pt idx="61920">
                  <c:v>1.523445644124877E-5</c:v>
                </c:pt>
                <c:pt idx="61921">
                  <c:v>1.523389346402837E-5</c:v>
                </c:pt>
                <c:pt idx="61922">
                  <c:v>1.52333941514371E-5</c:v>
                </c:pt>
                <c:pt idx="61923">
                  <c:v>1.523305672890274E-5</c:v>
                </c:pt>
                <c:pt idx="61924">
                  <c:v>1.523245555290487E-5</c:v>
                </c:pt>
                <c:pt idx="61925">
                  <c:v>1.52320599227096E-5</c:v>
                </c:pt>
                <c:pt idx="61926">
                  <c:v>1.5231509678415019E-5</c:v>
                </c:pt>
                <c:pt idx="61927">
                  <c:v>1.5231066754495259E-5</c:v>
                </c:pt>
                <c:pt idx="61928">
                  <c:v>1.523063292552251E-5</c:v>
                </c:pt>
                <c:pt idx="61929">
                  <c:v>1.5230093595164361E-5</c:v>
                </c:pt>
                <c:pt idx="61930">
                  <c:v>1.522964430478169E-5</c:v>
                </c:pt>
                <c:pt idx="61931">
                  <c:v>1.5229198652377819E-5</c:v>
                </c:pt>
                <c:pt idx="61932">
                  <c:v>1.5228598385874649E-5</c:v>
                </c:pt>
                <c:pt idx="61933">
                  <c:v>1.522815091448138E-5</c:v>
                </c:pt>
                <c:pt idx="61934">
                  <c:v>1.522777984064305E-5</c:v>
                </c:pt>
                <c:pt idx="61935">
                  <c:v>1.522734601167031E-5</c:v>
                </c:pt>
                <c:pt idx="61936">
                  <c:v>1.5226771211018789E-5</c:v>
                </c:pt>
                <c:pt idx="61937">
                  <c:v>1.5226343748508949E-5</c:v>
                </c:pt>
                <c:pt idx="61938">
                  <c:v>1.522599450254347E-5</c:v>
                </c:pt>
                <c:pt idx="61939">
                  <c:v>1.5225443348754201E-5</c:v>
                </c:pt>
                <c:pt idx="61940">
                  <c:v>1.5224872186081481E-5</c:v>
                </c:pt>
                <c:pt idx="61941">
                  <c:v>1.52243137563346E-5</c:v>
                </c:pt>
                <c:pt idx="61942">
                  <c:v>1.522399634268368E-5</c:v>
                </c:pt>
                <c:pt idx="61943">
                  <c:v>1.5223448826873209E-5</c:v>
                </c:pt>
                <c:pt idx="61944">
                  <c:v>1.522301135992166E-5</c:v>
                </c:pt>
                <c:pt idx="61945">
                  <c:v>1.5222646652546251E-5</c:v>
                </c:pt>
                <c:pt idx="61946">
                  <c:v>1.5222136426018549E-5</c:v>
                </c:pt>
                <c:pt idx="61947">
                  <c:v>1.5221690773614681E-5</c:v>
                </c:pt>
                <c:pt idx="61948">
                  <c:v>1.522110051155323E-5</c:v>
                </c:pt>
                <c:pt idx="61949">
                  <c:v>1.5220707609842071E-5</c:v>
                </c:pt>
                <c:pt idx="61950">
                  <c:v>1.5220211025734899E-5</c:v>
                </c:pt>
                <c:pt idx="61951">
                  <c:v>1.521970625617541E-5</c:v>
                </c:pt>
                <c:pt idx="61952">
                  <c:v>1.521927242720267E-5</c:v>
                </c:pt>
                <c:pt idx="61953">
                  <c:v>1.5218852240650451E-5</c:v>
                </c:pt>
                <c:pt idx="61954">
                  <c:v>1.5218368389469111E-5</c:v>
                </c:pt>
                <c:pt idx="61955">
                  <c:v>1.521790818515001E-5</c:v>
                </c:pt>
                <c:pt idx="61956">
                  <c:v>1.521740341559052E-5</c:v>
                </c:pt>
                <c:pt idx="61957">
                  <c:v>1.521692502137739E-5</c:v>
                </c:pt>
                <c:pt idx="61958">
                  <c:v>1.5216456631605981E-5</c:v>
                </c:pt>
                <c:pt idx="61959">
                  <c:v>1.5216101019177589E-5</c:v>
                </c:pt>
                <c:pt idx="61960">
                  <c:v>1.5215558050840631E-5</c:v>
                </c:pt>
                <c:pt idx="61961">
                  <c:v>1.5215130588330791E-5</c:v>
                </c:pt>
                <c:pt idx="61962">
                  <c:v>1.521454032626934E-5</c:v>
                </c:pt>
                <c:pt idx="61963">
                  <c:v>1.5214220184134319E-5</c:v>
                </c:pt>
                <c:pt idx="61964">
                  <c:v>1.521363992651459E-5</c:v>
                </c:pt>
                <c:pt idx="61965">
                  <c:v>1.521321155451005E-5</c:v>
                </c:pt>
                <c:pt idx="61966">
                  <c:v>1.521268040960422E-5</c:v>
                </c:pt>
                <c:pt idx="61967">
                  <c:v>1.521228659839835E-5</c:v>
                </c:pt>
                <c:pt idx="61968">
                  <c:v>1.521182821306866E-5</c:v>
                </c:pt>
                <c:pt idx="61969">
                  <c:v>1.5211377103696581E-5</c:v>
                </c:pt>
                <c:pt idx="61970">
                  <c:v>1.5210896890494039E-5</c:v>
                </c:pt>
                <c:pt idx="61971">
                  <c:v>1.521048397989944E-5</c:v>
                </c:pt>
                <c:pt idx="61972">
                  <c:v>1.52100046761916E-5</c:v>
                </c:pt>
                <c:pt idx="61973">
                  <c:v>1.5209553566819521E-5</c:v>
                </c:pt>
                <c:pt idx="61974">
                  <c:v>1.520915975561365E-5</c:v>
                </c:pt>
                <c:pt idx="61975">
                  <c:v>1.5208709555736281E-5</c:v>
                </c:pt>
                <c:pt idx="61976">
                  <c:v>1.5208087461360259E-5</c:v>
                </c:pt>
                <c:pt idx="61977">
                  <c:v>1.5207670912786849E-5</c:v>
                </c:pt>
                <c:pt idx="61978">
                  <c:v>1.5207344404188919E-5</c:v>
                </c:pt>
                <c:pt idx="61979">
                  <c:v>1.5206785064947331E-5</c:v>
                </c:pt>
                <c:pt idx="61980">
                  <c:v>1.520637579233153E-5</c:v>
                </c:pt>
                <c:pt idx="61981">
                  <c:v>1.52058491948992E-5</c:v>
                </c:pt>
                <c:pt idx="61982">
                  <c:v>1.520539444754831E-5</c:v>
                </c:pt>
                <c:pt idx="61983">
                  <c:v>1.52048214658862E-5</c:v>
                </c:pt>
                <c:pt idx="61984">
                  <c:v>1.5204444025584961E-5</c:v>
                </c:pt>
                <c:pt idx="61985">
                  <c:v>1.520399655419169E-5</c:v>
                </c:pt>
                <c:pt idx="61986">
                  <c:v>1.520364003226859E-5</c:v>
                </c:pt>
                <c:pt idx="61987">
                  <c:v>1.520313890068792E-5</c:v>
                </c:pt>
                <c:pt idx="61988">
                  <c:v>1.5202546819637061E-5</c:v>
                </c:pt>
                <c:pt idx="61989">
                  <c:v>1.5202219401544431E-5</c:v>
                </c:pt>
                <c:pt idx="61990">
                  <c:v>1.520172736491077E-5</c:v>
                </c:pt>
                <c:pt idx="61991">
                  <c:v>1.520125533716055E-5</c:v>
                </c:pt>
                <c:pt idx="61992">
                  <c:v>1.520087698736461E-5</c:v>
                </c:pt>
                <c:pt idx="61993">
                  <c:v>1.5200351299426981E-5</c:v>
                </c:pt>
                <c:pt idx="61994">
                  <c:v>1.519992838439066E-5</c:v>
                </c:pt>
                <c:pt idx="61995">
                  <c:v>1.519940178695833E-5</c:v>
                </c:pt>
                <c:pt idx="61996">
                  <c:v>1.5198910659819381E-5</c:v>
                </c:pt>
                <c:pt idx="61997">
                  <c:v>1.5198460459942E-5</c:v>
                </c:pt>
                <c:pt idx="61998">
                  <c:v>1.5198086657619569E-5</c:v>
                </c:pt>
                <c:pt idx="61999">
                  <c:v>1.519764464319451E-5</c:v>
                </c:pt>
                <c:pt idx="62000">
                  <c:v>1.5197217180684669E-5</c:v>
                </c:pt>
                <c:pt idx="62001">
                  <c:v>1.5196698768704661E-5</c:v>
                </c:pt>
                <c:pt idx="62002">
                  <c:v>1.519629586255178E-5</c:v>
                </c:pt>
                <c:pt idx="62003">
                  <c:v>1.519588295195717E-5</c:v>
                </c:pt>
                <c:pt idx="62004">
                  <c:v>1.5195359083008951E-5</c:v>
                </c:pt>
                <c:pt idx="62005">
                  <c:v>1.5194971638266001E-5</c:v>
                </c:pt>
                <c:pt idx="62006">
                  <c:v>1.5194487787084651E-5</c:v>
                </c:pt>
                <c:pt idx="62007">
                  <c:v>1.519412307970924E-5</c:v>
                </c:pt>
                <c:pt idx="62008">
                  <c:v>1.519351371825906E-5</c:v>
                </c:pt>
                <c:pt idx="62009">
                  <c:v>1.5193134458968419E-5</c:v>
                </c:pt>
                <c:pt idx="62010">
                  <c:v>1.5192720638879109E-5</c:v>
                </c:pt>
                <c:pt idx="62011">
                  <c:v>1.519236684544012E-5</c:v>
                </c:pt>
                <c:pt idx="62012">
                  <c:v>1.5191851161944209E-5</c:v>
                </c:pt>
                <c:pt idx="62013">
                  <c:v>1.5191309103101959E-5</c:v>
                </c:pt>
                <c:pt idx="62014">
                  <c:v>1.519097440905171E-5</c:v>
                </c:pt>
                <c:pt idx="62015">
                  <c:v>1.519037596153794E-5</c:v>
                </c:pt>
                <c:pt idx="62016">
                  <c:v>1.5189994883257901E-5</c:v>
                </c:pt>
                <c:pt idx="62017">
                  <c:v>1.5189622899924871E-5</c:v>
                </c:pt>
                <c:pt idx="62018">
                  <c:v>1.518911449238658E-5</c:v>
                </c:pt>
                <c:pt idx="62019">
                  <c:v>1.5188613360805899E-5</c:v>
                </c:pt>
                <c:pt idx="62020">
                  <c:v>1.518826593382983E-5</c:v>
                </c:pt>
                <c:pt idx="62021">
                  <c:v>1.518779572506901E-5</c:v>
                </c:pt>
                <c:pt idx="62022">
                  <c:v>1.518729368399363E-5</c:v>
                </c:pt>
                <c:pt idx="62023">
                  <c:v>1.518697808933211E-5</c:v>
                </c:pt>
                <c:pt idx="62024">
                  <c:v>1.5186403288680589E-5</c:v>
                </c:pt>
                <c:pt idx="62025">
                  <c:v>1.5186031305347569E-5</c:v>
                </c:pt>
                <c:pt idx="62026">
                  <c:v>1.518563931313111E-5</c:v>
                </c:pt>
                <c:pt idx="62027">
                  <c:v>1.518511089670938E-5</c:v>
                </c:pt>
                <c:pt idx="62028">
                  <c:v>1.518468434369424E-5</c:v>
                </c:pt>
                <c:pt idx="62029">
                  <c:v>1.5184145922830791E-5</c:v>
                </c:pt>
                <c:pt idx="62030">
                  <c:v>1.5183662071649451E-5</c:v>
                </c:pt>
                <c:pt idx="62031">
                  <c:v>1.518331646366278E-5</c:v>
                </c:pt>
                <c:pt idx="62032">
                  <c:v>1.518291355750989E-5</c:v>
                </c:pt>
                <c:pt idx="62033">
                  <c:v>1.518242788733914E-5</c:v>
                </c:pt>
                <c:pt idx="62034">
                  <c:v>1.518201588623924E-5</c:v>
                </c:pt>
                <c:pt idx="62035">
                  <c:v>1.518149929324863E-5</c:v>
                </c:pt>
                <c:pt idx="62036">
                  <c:v>1.518103363196133E-5</c:v>
                </c:pt>
                <c:pt idx="62037">
                  <c:v>1.518060344096739E-5</c:v>
                </c:pt>
                <c:pt idx="62038">
                  <c:v>1.51803033077158E-5</c:v>
                </c:pt>
                <c:pt idx="62039">
                  <c:v>1.5179810361587441E-5</c:v>
                </c:pt>
                <c:pt idx="62040">
                  <c:v>1.517936107120477E-5</c:v>
                </c:pt>
                <c:pt idx="62041">
                  <c:v>1.51789172377903E-5</c:v>
                </c:pt>
                <c:pt idx="62042">
                  <c:v>1.517853706900496E-5</c:v>
                </c:pt>
                <c:pt idx="62043">
                  <c:v>1.517812233942095E-5</c:v>
                </c:pt>
                <c:pt idx="62044">
                  <c:v>1.517756572866347E-5</c:v>
                </c:pt>
                <c:pt idx="62045">
                  <c:v>1.517713280918542E-5</c:v>
                </c:pt>
                <c:pt idx="62046">
                  <c:v>1.5176686247286851E-5</c:v>
                </c:pt>
                <c:pt idx="62047">
                  <c:v>1.517633518233197E-5</c:v>
                </c:pt>
                <c:pt idx="62048">
                  <c:v>1.51758404172142E-5</c:v>
                </c:pt>
                <c:pt idx="62049">
                  <c:v>1.5175357475527561E-5</c:v>
                </c:pt>
                <c:pt idx="62050">
                  <c:v>1.517494001745945E-5</c:v>
                </c:pt>
                <c:pt idx="62051">
                  <c:v>1.517452528787544E-5</c:v>
                </c:pt>
                <c:pt idx="62052">
                  <c:v>1.517403870820999E-5</c:v>
                </c:pt>
                <c:pt idx="62053">
                  <c:v>1.517362579761539E-5</c:v>
                </c:pt>
                <c:pt idx="62054">
                  <c:v>1.517321379651548E-5</c:v>
                </c:pt>
                <c:pt idx="62055">
                  <c:v>1.5172791790973861E-5</c:v>
                </c:pt>
                <c:pt idx="62056">
                  <c:v>1.517231248726603E-5</c:v>
                </c:pt>
                <c:pt idx="62057">
                  <c:v>1.517194414191181E-5</c:v>
                </c:pt>
                <c:pt idx="62058">
                  <c:v>1.5171464838203971E-5</c:v>
                </c:pt>
                <c:pt idx="62059">
                  <c:v>1.5171039194683539E-5</c:v>
                </c:pt>
                <c:pt idx="62060">
                  <c:v>1.517061446065782E-5</c:v>
                </c:pt>
                <c:pt idx="62061">
                  <c:v>1.517010605311953E-5</c:v>
                </c:pt>
                <c:pt idx="62062">
                  <c:v>1.5169722246355381E-5</c:v>
                </c:pt>
                <c:pt idx="62063">
                  <c:v>1.516937845735811E-5</c:v>
                </c:pt>
                <c:pt idx="62064">
                  <c:v>1.516873453510925E-5</c:v>
                </c:pt>
                <c:pt idx="62065">
                  <c:v>1.5168368918239141E-5</c:v>
                </c:pt>
                <c:pt idx="62066">
                  <c:v>1.5167958736128639E-5</c:v>
                </c:pt>
                <c:pt idx="62067">
                  <c:v>1.5167543097049929E-5</c:v>
                </c:pt>
                <c:pt idx="62068">
                  <c:v>1.51671201820136E-5</c:v>
                </c:pt>
                <c:pt idx="62069">
                  <c:v>1.516668362455675E-5</c:v>
                </c:pt>
                <c:pt idx="62070">
                  <c:v>1.516623615316348E-5</c:v>
                </c:pt>
                <c:pt idx="62071">
                  <c:v>1.516579686722253E-5</c:v>
                </c:pt>
                <c:pt idx="62072">
                  <c:v>1.516542215540539E-5</c:v>
                </c:pt>
                <c:pt idx="62073">
                  <c:v>1.516492193331942E-5</c:v>
                </c:pt>
                <c:pt idx="62074">
                  <c:v>1.5164588148763871E-5</c:v>
                </c:pt>
                <c:pt idx="62075">
                  <c:v>1.516414249636E-5</c:v>
                </c:pt>
                <c:pt idx="62076">
                  <c:v>1.5163691386987919E-5</c:v>
                </c:pt>
                <c:pt idx="62077">
                  <c:v>1.5163175703492021E-5</c:v>
                </c:pt>
                <c:pt idx="62078">
                  <c:v>1.516278280178085E-5</c:v>
                </c:pt>
                <c:pt idx="62079">
                  <c:v>1.516241627541604E-5</c:v>
                </c:pt>
                <c:pt idx="62080">
                  <c:v>1.516203155915719E-5</c:v>
                </c:pt>
                <c:pt idx="62081">
                  <c:v>1.5161549526965251E-5</c:v>
                </c:pt>
                <c:pt idx="62082">
                  <c:v>1.516114389232825E-5</c:v>
                </c:pt>
                <c:pt idx="62083">
                  <c:v>1.5160621842369441E-5</c:v>
                </c:pt>
                <c:pt idx="62084">
                  <c:v>1.516021438874304E-5</c:v>
                </c:pt>
                <c:pt idx="62085">
                  <c:v>1.5159870599745769E-5</c:v>
                </c:pt>
                <c:pt idx="62086">
                  <c:v>1.5159466784098191E-5</c:v>
                </c:pt>
                <c:pt idx="62087">
                  <c:v>1.515897292847512E-5</c:v>
                </c:pt>
                <c:pt idx="62088">
                  <c:v>1.515857729827985E-5</c:v>
                </c:pt>
                <c:pt idx="62089">
                  <c:v>1.515802068752237E-5</c:v>
                </c:pt>
                <c:pt idx="62090">
                  <c:v>1.515763506176881E-5</c:v>
                </c:pt>
                <c:pt idx="62091">
                  <c:v>1.515717576694442E-5</c:v>
                </c:pt>
                <c:pt idx="62092">
                  <c:v>1.5156855624809401E-5</c:v>
                </c:pt>
                <c:pt idx="62093">
                  <c:v>1.515636995463865E-5</c:v>
                </c:pt>
                <c:pt idx="62094">
                  <c:v>1.5155962501012249E-5</c:v>
                </c:pt>
                <c:pt idx="62095">
                  <c:v>1.515559506515274E-5</c:v>
                </c:pt>
                <c:pt idx="62096">
                  <c:v>1.5155192158999849E-5</c:v>
                </c:pt>
                <c:pt idx="62097">
                  <c:v>1.515469466539798E-5</c:v>
                </c:pt>
                <c:pt idx="62098">
                  <c:v>1.515430994913913E-5</c:v>
                </c:pt>
                <c:pt idx="62099">
                  <c:v>1.5153805179579651E-5</c:v>
                </c:pt>
                <c:pt idx="62100">
                  <c:v>1.515342682978371E-5</c:v>
                </c:pt>
                <c:pt idx="62101">
                  <c:v>1.5152963896980509E-5</c:v>
                </c:pt>
                <c:pt idx="62102">
                  <c:v>1.5152552805375309E-5</c:v>
                </c:pt>
                <c:pt idx="62103">
                  <c:v>1.51522399391979E-5</c:v>
                </c:pt>
                <c:pt idx="62104">
                  <c:v>1.5151738807617219E-5</c:v>
                </c:pt>
                <c:pt idx="62105">
                  <c:v>1.5151320440054411E-5</c:v>
                </c:pt>
                <c:pt idx="62106">
                  <c:v>1.5150854778767099E-5</c:v>
                </c:pt>
                <c:pt idx="62107">
                  <c:v>1.5150481885939371E-5</c:v>
                </c:pt>
                <c:pt idx="62108">
                  <c:v>1.5149996215768621E-5</c:v>
                </c:pt>
                <c:pt idx="62109">
                  <c:v>1.514964787929785E-5</c:v>
                </c:pt>
                <c:pt idx="62110">
                  <c:v>1.514923314971384E-5</c:v>
                </c:pt>
                <c:pt idx="62111">
                  <c:v>1.5148769307415931E-5</c:v>
                </c:pt>
                <c:pt idx="62112">
                  <c:v>1.514841824246105E-5</c:v>
                </c:pt>
                <c:pt idx="62113">
                  <c:v>1.514787709311349E-5</c:v>
                </c:pt>
                <c:pt idx="62114">
                  <c:v>1.5147587873798329E-5</c:v>
                </c:pt>
                <c:pt idx="62115">
                  <c:v>1.5147170415730221E-5</c:v>
                </c:pt>
                <c:pt idx="62116">
                  <c:v>1.5146702935453499E-5</c:v>
                </c:pt>
                <c:pt idx="62117">
                  <c:v>1.514632185717346E-5</c:v>
                </c:pt>
                <c:pt idx="62118">
                  <c:v>1.514596351626096E-5</c:v>
                </c:pt>
                <c:pt idx="62119">
                  <c:v>1.5145518773351799E-5</c:v>
                </c:pt>
                <c:pt idx="62120">
                  <c:v>1.5145062207011509E-5</c:v>
                </c:pt>
                <c:pt idx="62121">
                  <c:v>1.5144575627346061E-5</c:v>
                </c:pt>
                <c:pt idx="62122">
                  <c:v>1.5144119061005771E-5</c:v>
                </c:pt>
                <c:pt idx="62123">
                  <c:v>1.514379709988134E-5</c:v>
                </c:pt>
                <c:pt idx="62124">
                  <c:v>1.5143363270908591E-5</c:v>
                </c:pt>
                <c:pt idx="62125">
                  <c:v>1.5142920346988831E-5</c:v>
                </c:pt>
                <c:pt idx="62126">
                  <c:v>1.5142564734560439E-5</c:v>
                </c:pt>
                <c:pt idx="62127">
                  <c:v>1.514205814601155E-5</c:v>
                </c:pt>
                <c:pt idx="62128">
                  <c:v>1.5141655239858659E-5</c:v>
                </c:pt>
                <c:pt idx="62129">
                  <c:v>1.5141325093281919E-5</c:v>
                </c:pt>
                <c:pt idx="62130">
                  <c:v>1.5140893083298581E-5</c:v>
                </c:pt>
                <c:pt idx="62131">
                  <c:v>1.514044652140001E-5</c:v>
                </c:pt>
                <c:pt idx="62132">
                  <c:v>1.5140085452003399E-5</c:v>
                </c:pt>
                <c:pt idx="62133">
                  <c:v>1.513953520770883E-5</c:v>
                </c:pt>
                <c:pt idx="62134">
                  <c:v>1.513927873020293E-5</c:v>
                </c:pt>
                <c:pt idx="62135">
                  <c:v>1.5138700291572599E-5</c:v>
                </c:pt>
                <c:pt idx="62136">
                  <c:v>1.513837651145877E-5</c:v>
                </c:pt>
                <c:pt idx="62137">
                  <c:v>1.513789629825624E-5</c:v>
                </c:pt>
                <c:pt idx="62138">
                  <c:v>1.513766437710728E-5</c:v>
                </c:pt>
                <c:pt idx="62139">
                  <c:v>1.5137115951802119E-5</c:v>
                </c:pt>
                <c:pt idx="62140">
                  <c:v>1.5136756701394921E-5</c:v>
                </c:pt>
                <c:pt idx="62141">
                  <c:v>1.513624283688841E-5</c:v>
                </c:pt>
                <c:pt idx="62142">
                  <c:v>1.5135889043449421E-5</c:v>
                </c:pt>
                <c:pt idx="62143">
                  <c:v>1.5135503417695871E-5</c:v>
                </c:pt>
                <c:pt idx="62144">
                  <c:v>1.5135173271119131E-5</c:v>
                </c:pt>
                <c:pt idx="62145">
                  <c:v>1.513469942437951E-5</c:v>
                </c:pt>
                <c:pt idx="62146">
                  <c:v>1.51341846503783E-5</c:v>
                </c:pt>
                <c:pt idx="62147">
                  <c:v>1.51338253999711E-5</c:v>
                </c:pt>
                <c:pt idx="62148">
                  <c:v>1.5133492524910249E-5</c:v>
                </c:pt>
                <c:pt idx="62149">
                  <c:v>1.513303959654877E-5</c:v>
                </c:pt>
                <c:pt idx="62150">
                  <c:v>1.513265397079522E-5</c:v>
                </c:pt>
                <c:pt idx="62151">
                  <c:v>1.513222923676949E-5</c:v>
                </c:pt>
                <c:pt idx="62152">
                  <c:v>1.513188453827752E-5</c:v>
                </c:pt>
                <c:pt idx="62153">
                  <c:v>1.513138613518095E-5</c:v>
                </c:pt>
                <c:pt idx="62154">
                  <c:v>1.513101324235322E-5</c:v>
                </c:pt>
                <c:pt idx="62155">
                  <c:v>1.5130539395613599E-5</c:v>
                </c:pt>
                <c:pt idx="62156">
                  <c:v>1.5130140127439519E-5</c:v>
                </c:pt>
                <c:pt idx="62157">
                  <c:v>1.5129738130781331E-5</c:v>
                </c:pt>
                <c:pt idx="62158">
                  <c:v>1.5129425264603921E-5</c:v>
                </c:pt>
                <c:pt idx="62159">
                  <c:v>1.5128929589991459E-5</c:v>
                </c:pt>
                <c:pt idx="62160">
                  <c:v>1.512856670160545E-5</c:v>
                </c:pt>
                <c:pt idx="62161">
                  <c:v>1.512801918579498E-5</c:v>
                </c:pt>
                <c:pt idx="62162">
                  <c:v>1.512762446509441E-5</c:v>
                </c:pt>
                <c:pt idx="62163">
                  <c:v>1.512732342234813E-5</c:v>
                </c:pt>
                <c:pt idx="62164">
                  <c:v>1.512699145678198E-5</c:v>
                </c:pt>
                <c:pt idx="62165">
                  <c:v>1.5126490325201299E-5</c:v>
                </c:pt>
                <c:pt idx="62166">
                  <c:v>1.5126145626709331E-5</c:v>
                </c:pt>
                <c:pt idx="62167">
                  <c:v>1.5125759091461081E-5</c:v>
                </c:pt>
                <c:pt idx="62168">
                  <c:v>1.512533799541416E-5</c:v>
                </c:pt>
                <c:pt idx="62169">
                  <c:v>1.51248996189679E-5</c:v>
                </c:pt>
                <c:pt idx="62170">
                  <c:v>1.512451035523554E-5</c:v>
                </c:pt>
                <c:pt idx="62171">
                  <c:v>1.512407197878929E-5</c:v>
                </c:pt>
                <c:pt idx="62172">
                  <c:v>1.512362450739602E-5</c:v>
                </c:pt>
                <c:pt idx="62173">
                  <c:v>1.512321068730671E-5</c:v>
                </c:pt>
                <c:pt idx="62174">
                  <c:v>1.5122837794478979E-5</c:v>
                </c:pt>
                <c:pt idx="62175">
                  <c:v>1.512253038526978E-5</c:v>
                </c:pt>
                <c:pt idx="62176">
                  <c:v>1.512214748800034E-5</c:v>
                </c:pt>
                <c:pt idx="62177">
                  <c:v>1.5121682736207729E-5</c:v>
                </c:pt>
                <c:pt idx="62178">
                  <c:v>1.512121707492042E-5</c:v>
                </c:pt>
                <c:pt idx="62179">
                  <c:v>1.5120865100470841E-5</c:v>
                </c:pt>
                <c:pt idx="62180">
                  <c:v>1.5120408534130551E-5</c:v>
                </c:pt>
                <c:pt idx="62181">
                  <c:v>1.512010840087896E-5</c:v>
                </c:pt>
                <c:pt idx="62182">
                  <c:v>1.5119571799004919E-5</c:v>
                </c:pt>
                <c:pt idx="62183">
                  <c:v>1.511921709607122E-5</c:v>
                </c:pt>
                <c:pt idx="62184">
                  <c:v>1.51188478412223E-5</c:v>
                </c:pt>
                <c:pt idx="62185">
                  <c:v>1.511846039647935E-5</c:v>
                </c:pt>
                <c:pt idx="62186">
                  <c:v>1.511796745035099E-5</c:v>
                </c:pt>
                <c:pt idx="62187">
                  <c:v>1.5117774637474209E-5</c:v>
                </c:pt>
                <c:pt idx="62188">
                  <c:v>1.5117246221052479E-5</c:v>
                </c:pt>
                <c:pt idx="62189">
                  <c:v>1.5116774193302259E-5</c:v>
                </c:pt>
                <c:pt idx="62190">
                  <c:v>1.511639948148513E-5</c:v>
                </c:pt>
                <c:pt idx="62191">
                  <c:v>1.511609389126534E-5</c:v>
                </c:pt>
                <c:pt idx="62192">
                  <c:v>1.511559821665287E-5</c:v>
                </c:pt>
                <c:pt idx="62193">
                  <c:v>1.511529990239069E-5</c:v>
                </c:pt>
                <c:pt idx="62194">
                  <c:v>1.5115047062863599E-5</c:v>
                </c:pt>
                <c:pt idx="62195">
                  <c:v>1.5114465895749159E-5</c:v>
                </c:pt>
                <c:pt idx="62196">
                  <c:v>1.511415484856116E-5</c:v>
                </c:pt>
                <c:pt idx="62197">
                  <c:v>1.5113681001821529E-5</c:v>
                </c:pt>
                <c:pt idx="62198">
                  <c:v>1.511328264314216E-5</c:v>
                </c:pt>
                <c:pt idx="62199">
                  <c:v>1.511290338385152E-5</c:v>
                </c:pt>
                <c:pt idx="62200">
                  <c:v>1.511251684860326E-5</c:v>
                </c:pt>
                <c:pt idx="62201">
                  <c:v>1.5112195796973539E-5</c:v>
                </c:pt>
                <c:pt idx="62202">
                  <c:v>1.5111597349459769E-5</c:v>
                </c:pt>
                <c:pt idx="62203">
                  <c:v>1.5111452739802189E-5</c:v>
                </c:pt>
                <c:pt idx="62204">
                  <c:v>1.511092796135927E-5</c:v>
                </c:pt>
                <c:pt idx="62205">
                  <c:v>1.511047321400838E-5</c:v>
                </c:pt>
                <c:pt idx="62206">
                  <c:v>1.5110195818124341E-5</c:v>
                </c:pt>
                <c:pt idx="62207">
                  <c:v>1.510975016572047E-5</c:v>
                </c:pt>
                <c:pt idx="62208">
                  <c:v>1.510929450887488E-5</c:v>
                </c:pt>
                <c:pt idx="62209">
                  <c:v>1.510899073764449E-5</c:v>
                </c:pt>
                <c:pt idx="62210">
                  <c:v>1.5108570551092271E-5</c:v>
                </c:pt>
                <c:pt idx="62211">
                  <c:v>1.510819402028574E-5</c:v>
                </c:pt>
                <c:pt idx="62212">
                  <c:v>1.510775109636597E-5</c:v>
                </c:pt>
                <c:pt idx="62213">
                  <c:v>1.510733636678196E-5</c:v>
                </c:pt>
                <c:pt idx="62214">
                  <c:v>1.510695437900722E-5</c:v>
                </c:pt>
                <c:pt idx="62215">
                  <c:v>1.5106573300727181E-5</c:v>
                </c:pt>
                <c:pt idx="62216">
                  <c:v>1.510609217802994E-5</c:v>
                </c:pt>
                <c:pt idx="62217">
                  <c:v>1.510587935626972E-5</c:v>
                </c:pt>
                <c:pt idx="62218">
                  <c:v>1.5105490092537369E-5</c:v>
                </c:pt>
                <c:pt idx="62219">
                  <c:v>1.510497259005206E-5</c:v>
                </c:pt>
                <c:pt idx="62220">
                  <c:v>1.510466609033756E-5</c:v>
                </c:pt>
                <c:pt idx="62221">
                  <c:v>1.510415859229397E-5</c:v>
                </c:pt>
                <c:pt idx="62222">
                  <c:v>1.5103793884918559E-5</c:v>
                </c:pt>
                <c:pt idx="62223">
                  <c:v>1.510346919531003E-5</c:v>
                </c:pt>
                <c:pt idx="62224">
                  <c:v>1.5103005353012121E-5</c:v>
                </c:pt>
                <c:pt idx="62225">
                  <c:v>1.510266065452015E-5</c:v>
                </c:pt>
                <c:pt idx="62226">
                  <c:v>1.510234869783744E-5</c:v>
                </c:pt>
                <c:pt idx="62227">
                  <c:v>1.510194579168456E-5</c:v>
                </c:pt>
                <c:pt idx="62228">
                  <c:v>1.510152105765883E-5</c:v>
                </c:pt>
                <c:pt idx="62229">
                  <c:v>1.510110450908542E-5</c:v>
                </c:pt>
                <c:pt idx="62230">
                  <c:v>1.510075708210934E-5</c:v>
                </c:pt>
                <c:pt idx="62231">
                  <c:v>1.5100311429705471E-5</c:v>
                </c:pt>
                <c:pt idx="62232">
                  <c:v>1.5099943993845949E-5</c:v>
                </c:pt>
                <c:pt idx="62233">
                  <c:v>1.5099598385859281E-5</c:v>
                </c:pt>
                <c:pt idx="62234">
                  <c:v>1.509923822595738E-5</c:v>
                </c:pt>
                <c:pt idx="62235">
                  <c:v>1.509875983174425E-5</c:v>
                </c:pt>
                <c:pt idx="62236">
                  <c:v>1.5098427866178101E-5</c:v>
                </c:pt>
                <c:pt idx="62237">
                  <c:v>1.509806406829739E-5</c:v>
                </c:pt>
                <c:pt idx="62238">
                  <c:v>1.5097604773472989E-5</c:v>
                </c:pt>
                <c:pt idx="62239">
                  <c:v>1.5097243704076391E-5</c:v>
                </c:pt>
                <c:pt idx="62240">
                  <c:v>1.5096833521965889E-5</c:v>
                </c:pt>
                <c:pt idx="62241">
                  <c:v>1.5096429706318301E-5</c:v>
                </c:pt>
                <c:pt idx="62242">
                  <c:v>1.509608591732103E-5</c:v>
                </c:pt>
                <c:pt idx="62243">
                  <c:v>1.509572302893503E-5</c:v>
                </c:pt>
                <c:pt idx="62244">
                  <c:v>1.509542198618874E-5</c:v>
                </c:pt>
                <c:pt idx="62245">
                  <c:v>1.5094964510353749E-5</c:v>
                </c:pt>
                <c:pt idx="62246">
                  <c:v>1.509445792180486E-5</c:v>
                </c:pt>
                <c:pt idx="62247">
                  <c:v>1.509421690570889E-5</c:v>
                </c:pt>
                <c:pt idx="62248">
                  <c:v>1.5093890397110951E-5</c:v>
                </c:pt>
                <c:pt idx="62249">
                  <c:v>1.5093404726940211E-5</c:v>
                </c:pt>
                <c:pt idx="62250">
                  <c:v>1.5093021829670761E-5</c:v>
                </c:pt>
                <c:pt idx="62251">
                  <c:v>1.509263984189602E-5</c:v>
                </c:pt>
                <c:pt idx="62252">
                  <c:v>1.5092234207259031E-5</c:v>
                </c:pt>
                <c:pt idx="62253">
                  <c:v>1.5091794011823371E-5</c:v>
                </c:pt>
                <c:pt idx="62254">
                  <c:v>1.509162939328235E-5</c:v>
                </c:pt>
                <c:pt idx="62255">
                  <c:v>1.509125922893872E-5</c:v>
                </c:pt>
                <c:pt idx="62256">
                  <c:v>1.509101639385335E-5</c:v>
                </c:pt>
                <c:pt idx="62257">
                  <c:v>1.509074263594812E-5</c:v>
                </c:pt>
                <c:pt idx="62258">
                  <c:v>1.5090626220626289E-5</c:v>
                </c:pt>
                <c:pt idx="62259">
                  <c:v>1.5090381566551511E-5</c:v>
                </c:pt>
                <c:pt idx="62260">
                  <c:v>1.5090124179550911E-5</c:v>
                </c:pt>
                <c:pt idx="62261">
                  <c:v>1.508993773313705E-5</c:v>
                </c:pt>
                <c:pt idx="62262">
                  <c:v>1.508967488916824E-5</c:v>
                </c:pt>
                <c:pt idx="62263">
                  <c:v>1.508958939666627E-5</c:v>
                </c:pt>
                <c:pt idx="62264">
                  <c:v>1.508937384642195E-5</c:v>
                </c:pt>
                <c:pt idx="62265">
                  <c:v>1.508923833171139E-5</c:v>
                </c:pt>
                <c:pt idx="62266">
                  <c:v>1.508902187197236E-5</c:v>
                </c:pt>
                <c:pt idx="62267">
                  <c:v>1.508882542111678E-5</c:v>
                </c:pt>
                <c:pt idx="62268">
                  <c:v>1.5088685358932711E-5</c:v>
                </c:pt>
                <c:pt idx="62269">
                  <c:v>1.508856621512678E-5</c:v>
                </c:pt>
                <c:pt idx="62270">
                  <c:v>1.508844979980495E-5</c:v>
                </c:pt>
                <c:pt idx="62271">
                  <c:v>1.508824971097056E-5</c:v>
                </c:pt>
                <c:pt idx="62272">
                  <c:v>1.508805053163087E-5</c:v>
                </c:pt>
                <c:pt idx="62273">
                  <c:v>1.5087858628248799E-5</c:v>
                </c:pt>
                <c:pt idx="62274">
                  <c:v>1.508773766545346E-5</c:v>
                </c:pt>
                <c:pt idx="62275">
                  <c:v>1.508762579760514E-5</c:v>
                </c:pt>
                <c:pt idx="62276">
                  <c:v>1.508733657828998E-5</c:v>
                </c:pt>
                <c:pt idx="62277">
                  <c:v>1.508716468379134E-5</c:v>
                </c:pt>
                <c:pt idx="62278">
                  <c:v>1.5087000974745021E-5</c:v>
                </c:pt>
                <c:pt idx="62279">
                  <c:v>1.508685181761393E-5</c:v>
                </c:pt>
                <c:pt idx="62280">
                  <c:v>1.5086701750988141E-5</c:v>
                </c:pt>
                <c:pt idx="62281">
                  <c:v>1.5086747225723229E-5</c:v>
                </c:pt>
                <c:pt idx="62282">
                  <c:v>1.508647892478621E-5</c:v>
                </c:pt>
                <c:pt idx="62283">
                  <c:v>1.5086201528902171E-5</c:v>
                </c:pt>
                <c:pt idx="62284">
                  <c:v>1.5086203347891571E-5</c:v>
                </c:pt>
                <c:pt idx="62285">
                  <c:v>1.508598052168963E-5</c:v>
                </c:pt>
                <c:pt idx="62286">
                  <c:v>1.508573677710956E-5</c:v>
                </c:pt>
                <c:pt idx="62287">
                  <c:v>1.5085634004208259E-5</c:v>
                </c:pt>
                <c:pt idx="62288">
                  <c:v>1.508552577433875E-5</c:v>
                </c:pt>
                <c:pt idx="62289">
                  <c:v>1.508539480710169E-5</c:v>
                </c:pt>
                <c:pt idx="62290">
                  <c:v>1.508519744675141E-5</c:v>
                </c:pt>
                <c:pt idx="62291">
                  <c:v>1.508499735791702E-5</c:v>
                </c:pt>
                <c:pt idx="62292">
                  <c:v>1.508498462499119E-5</c:v>
                </c:pt>
                <c:pt idx="62293">
                  <c:v>1.508475543232635E-5</c:v>
                </c:pt>
                <c:pt idx="62294">
                  <c:v>1.508451714471448E-5</c:v>
                </c:pt>
                <c:pt idx="62295">
                  <c:v>1.508449804532574E-5</c:v>
                </c:pt>
                <c:pt idx="62296">
                  <c:v>1.508425430074567E-5</c:v>
                </c:pt>
                <c:pt idx="62297">
                  <c:v>1.508414243289735E-5</c:v>
                </c:pt>
                <c:pt idx="62298">
                  <c:v>1.508398236182984E-5</c:v>
                </c:pt>
                <c:pt idx="62299">
                  <c:v>1.5083922335179519E-5</c:v>
                </c:pt>
                <c:pt idx="62300">
                  <c:v>1.5083738617249759E-5</c:v>
                </c:pt>
                <c:pt idx="62301">
                  <c:v>1.508345849288162E-5</c:v>
                </c:pt>
                <c:pt idx="62302">
                  <c:v>1.508338664280018E-5</c:v>
                </c:pt>
                <c:pt idx="62303">
                  <c:v>1.508334116806509E-5</c:v>
                </c:pt>
                <c:pt idx="62304">
                  <c:v>1.5083091966516801E-5</c:v>
                </c:pt>
                <c:pt idx="62305">
                  <c:v>1.5082795471244029E-5</c:v>
                </c:pt>
                <c:pt idx="62306">
                  <c:v>1.508277364337118E-5</c:v>
                </c:pt>
                <c:pt idx="62307">
                  <c:v>1.508268815086922E-5</c:v>
                </c:pt>
                <c:pt idx="62308">
                  <c:v>1.50825753735262E-5</c:v>
                </c:pt>
                <c:pt idx="62309">
                  <c:v>1.508233435743023E-5</c:v>
                </c:pt>
                <c:pt idx="62310">
                  <c:v>1.5082178833836221E-5</c:v>
                </c:pt>
                <c:pt idx="62311">
                  <c:v>1.508209788880777E-5</c:v>
                </c:pt>
                <c:pt idx="62312">
                  <c:v>1.508188415755285E-5</c:v>
                </c:pt>
                <c:pt idx="62313">
                  <c:v>1.508174591435818E-5</c:v>
                </c:pt>
                <c:pt idx="62314">
                  <c:v>1.50817577377893E-5</c:v>
                </c:pt>
                <c:pt idx="62315">
                  <c:v>1.5081423953233751E-5</c:v>
                </c:pt>
                <c:pt idx="62316">
                  <c:v>1.5081308447406631E-5</c:v>
                </c:pt>
                <c:pt idx="62317">
                  <c:v>1.5081310266396031E-5</c:v>
                </c:pt>
                <c:pt idx="62318">
                  <c:v>1.5081082892720589E-5</c:v>
                </c:pt>
                <c:pt idx="62319">
                  <c:v>1.508094646851532E-5</c:v>
                </c:pt>
                <c:pt idx="62320">
                  <c:v>1.508073364675511E-5</c:v>
                </c:pt>
                <c:pt idx="62321">
                  <c:v>1.5080725461302791E-5</c:v>
                </c:pt>
                <c:pt idx="62322">
                  <c:v>1.5080300727277059E-5</c:v>
                </c:pt>
                <c:pt idx="62323">
                  <c:v>1.508029436081415E-5</c:v>
                </c:pt>
                <c:pt idx="62324">
                  <c:v>1.5080026969371829E-5</c:v>
                </c:pt>
                <c:pt idx="62325">
                  <c:v>1.508000332250958E-5</c:v>
                </c:pt>
                <c:pt idx="62326">
                  <c:v>1.507987781224074E-5</c:v>
                </c:pt>
                <c:pt idx="62327">
                  <c:v>1.5079639524628871E-5</c:v>
                </c:pt>
                <c:pt idx="62328">
                  <c:v>1.507959132140968E-5</c:v>
                </c:pt>
                <c:pt idx="62329">
                  <c:v>1.507933848188259E-5</c:v>
                </c:pt>
                <c:pt idx="62330">
                  <c:v>1.507930937805213E-5</c:v>
                </c:pt>
                <c:pt idx="62331">
                  <c:v>1.5079097465786621E-5</c:v>
                </c:pt>
                <c:pt idx="62332">
                  <c:v>1.507898195995949E-5</c:v>
                </c:pt>
                <c:pt idx="62333">
                  <c:v>1.50787800521357E-5</c:v>
                </c:pt>
                <c:pt idx="62334">
                  <c:v>1.5078697288117841E-5</c:v>
                </c:pt>
                <c:pt idx="62335">
                  <c:v>1.507856268290197E-5</c:v>
                </c:pt>
                <c:pt idx="62336">
                  <c:v>1.5078399883350361E-5</c:v>
                </c:pt>
                <c:pt idx="62337">
                  <c:v>1.5078169781190811E-5</c:v>
                </c:pt>
                <c:pt idx="62338">
                  <c:v>1.5078159776749089E-5</c:v>
                </c:pt>
                <c:pt idx="62339">
                  <c:v>1.507799242972396E-5</c:v>
                </c:pt>
                <c:pt idx="62340">
                  <c:v>1.507781325926771E-5</c:v>
                </c:pt>
                <c:pt idx="62341">
                  <c:v>1.507768138253596E-5</c:v>
                </c:pt>
                <c:pt idx="62342">
                  <c:v>1.507742308604065E-5</c:v>
                </c:pt>
                <c:pt idx="62343">
                  <c:v>1.507735032646451E-5</c:v>
                </c:pt>
                <c:pt idx="62344">
                  <c:v>1.507723754912149E-5</c:v>
                </c:pt>
                <c:pt idx="62345">
                  <c:v>1.507709384895861E-5</c:v>
                </c:pt>
                <c:pt idx="62346">
                  <c:v>1.507695560576394E-5</c:v>
                </c:pt>
                <c:pt idx="62347">
                  <c:v>1.507679735368583E-5</c:v>
                </c:pt>
                <c:pt idx="62348">
                  <c:v>1.507659635535674E-5</c:v>
                </c:pt>
                <c:pt idx="62349">
                  <c:v>1.507645083620446E-5</c:v>
                </c:pt>
                <c:pt idx="62350">
                  <c:v>1.507639353803825E-5</c:v>
                </c:pt>
                <c:pt idx="62351">
                  <c:v>1.507626620878E-5</c:v>
                </c:pt>
                <c:pt idx="62352">
                  <c:v>1.507611068518599E-5</c:v>
                </c:pt>
                <c:pt idx="62353">
                  <c:v>1.507592241978273E-5</c:v>
                </c:pt>
                <c:pt idx="62354">
                  <c:v>1.5075749615789389E-5</c:v>
                </c:pt>
                <c:pt idx="62355">
                  <c:v>1.5075663213792719E-5</c:v>
                </c:pt>
                <c:pt idx="62356">
                  <c:v>1.50754967762623E-5</c:v>
                </c:pt>
                <c:pt idx="62357">
                  <c:v>1.507535216660472E-5</c:v>
                </c:pt>
                <c:pt idx="62358">
                  <c:v>1.507514571130741E-5</c:v>
                </c:pt>
                <c:pt idx="62359">
                  <c:v>1.507506931375246E-5</c:v>
                </c:pt>
                <c:pt idx="62360">
                  <c:v>1.507488741481211E-5</c:v>
                </c:pt>
                <c:pt idx="62361">
                  <c:v>1.507470096839825E-5</c:v>
                </c:pt>
                <c:pt idx="62362">
                  <c:v>1.5074561815708881E-5</c:v>
                </c:pt>
                <c:pt idx="62363">
                  <c:v>1.5074461771291681E-5</c:v>
                </c:pt>
                <c:pt idx="62364">
                  <c:v>1.50743699123268E-5</c:v>
                </c:pt>
                <c:pt idx="62365">
                  <c:v>1.507421166024869E-5</c:v>
                </c:pt>
                <c:pt idx="62366">
                  <c:v>1.50740588651388E-5</c:v>
                </c:pt>
                <c:pt idx="62367">
                  <c:v>1.507392789790174E-5</c:v>
                </c:pt>
                <c:pt idx="62368">
                  <c:v>1.50737541844137E-5</c:v>
                </c:pt>
                <c:pt idx="62369">
                  <c:v>1.5073619579197841E-5</c:v>
                </c:pt>
                <c:pt idx="62370">
                  <c:v>1.507354136265349E-5</c:v>
                </c:pt>
                <c:pt idx="62371">
                  <c:v>1.5073268514242949E-5</c:v>
                </c:pt>
                <c:pt idx="62372">
                  <c:v>1.5073196664161509E-5</c:v>
                </c:pt>
                <c:pt idx="62373">
                  <c:v>1.507307479187148E-5</c:v>
                </c:pt>
                <c:pt idx="62374">
                  <c:v>1.507288561697351E-5</c:v>
                </c:pt>
                <c:pt idx="62375">
                  <c:v>1.5072740097821219E-5</c:v>
                </c:pt>
                <c:pt idx="62376">
                  <c:v>1.5072464520926591E-5</c:v>
                </c:pt>
                <c:pt idx="62377">
                  <c:v>1.507244360254845E-5</c:v>
                </c:pt>
                <c:pt idx="62378">
                  <c:v>1.5072268979565709E-5</c:v>
                </c:pt>
                <c:pt idx="62379">
                  <c:v>1.507211982243462E-5</c:v>
                </c:pt>
                <c:pt idx="62380">
                  <c:v>1.507193064753665E-5</c:v>
                </c:pt>
                <c:pt idx="62381">
                  <c:v>1.5071935195010161E-5</c:v>
                </c:pt>
                <c:pt idx="62382">
                  <c:v>1.5071655980136709E-5</c:v>
                </c:pt>
                <c:pt idx="62383">
                  <c:v>1.50716496136738E-5</c:v>
                </c:pt>
                <c:pt idx="62384">
                  <c:v>1.507147226220695E-5</c:v>
                </c:pt>
                <c:pt idx="62385">
                  <c:v>1.5071366760821551E-5</c:v>
                </c:pt>
                <c:pt idx="62386">
                  <c:v>1.507117394794477E-5</c:v>
                </c:pt>
                <c:pt idx="62387">
                  <c:v>1.5071065718075261E-5</c:v>
                </c:pt>
                <c:pt idx="62388">
                  <c:v>1.507085926277796E-5</c:v>
                </c:pt>
                <c:pt idx="62389">
                  <c:v>1.5070728295540899E-5</c:v>
                </c:pt>
                <c:pt idx="62390">
                  <c:v>1.5070625522639601E-5</c:v>
                </c:pt>
                <c:pt idx="62391">
                  <c:v>1.507047727500321E-5</c:v>
                </c:pt>
                <c:pt idx="62392">
                  <c:v>1.507031993241981E-5</c:v>
                </c:pt>
                <c:pt idx="62393">
                  <c:v>1.507013166701654E-5</c:v>
                </c:pt>
                <c:pt idx="62394">
                  <c:v>1.507010347268078E-5</c:v>
                </c:pt>
                <c:pt idx="62395">
                  <c:v>1.5069958863023199E-5</c:v>
                </c:pt>
                <c:pt idx="62396">
                  <c:v>1.5069797882460991E-5</c:v>
                </c:pt>
                <c:pt idx="62397">
                  <c:v>1.506959415564779E-5</c:v>
                </c:pt>
                <c:pt idx="62398">
                  <c:v>1.5069398614286911E-5</c:v>
                </c:pt>
                <c:pt idx="62399">
                  <c:v>1.5069341316120701E-5</c:v>
                </c:pt>
                <c:pt idx="62400">
                  <c:v>1.50690320879221E-5</c:v>
                </c:pt>
                <c:pt idx="62401">
                  <c:v>1.506900571257574E-5</c:v>
                </c:pt>
                <c:pt idx="62402">
                  <c:v>1.5068913853610869E-5</c:v>
                </c:pt>
                <c:pt idx="62403">
                  <c:v>1.506874923506984E-5</c:v>
                </c:pt>
                <c:pt idx="62404">
                  <c:v>1.506863372924272E-5</c:v>
                </c:pt>
                <c:pt idx="62405">
                  <c:v>1.5068411812535491E-5</c:v>
                </c:pt>
                <c:pt idx="62406">
                  <c:v>1.506836451881099E-5</c:v>
                </c:pt>
                <c:pt idx="62407">
                  <c:v>1.506814805907197E-5</c:v>
                </c:pt>
                <c:pt idx="62408">
                  <c:v>1.506798435002565E-5</c:v>
                </c:pt>
                <c:pt idx="62409">
                  <c:v>1.506794978922699E-5</c:v>
                </c:pt>
                <c:pt idx="62410">
                  <c:v>1.506772605353035E-5</c:v>
                </c:pt>
                <c:pt idx="62411">
                  <c:v>1.5067643289512491E-5</c:v>
                </c:pt>
                <c:pt idx="62412">
                  <c:v>1.5067403182911219E-5</c:v>
                </c:pt>
                <c:pt idx="62413">
                  <c:v>1.506739954493241E-5</c:v>
                </c:pt>
                <c:pt idx="62414">
                  <c:v>1.5067215827002661E-5</c:v>
                </c:pt>
                <c:pt idx="62415">
                  <c:v>1.506705029896693E-5</c:v>
                </c:pt>
                <c:pt idx="62416">
                  <c:v>1.5066891137394119E-5</c:v>
                </c:pt>
                <c:pt idx="62417">
                  <c:v>1.5066777450556399E-5</c:v>
                </c:pt>
                <c:pt idx="62418">
                  <c:v>1.506670014350675E-5</c:v>
                </c:pt>
                <c:pt idx="62419">
                  <c:v>1.5066488231241241E-5</c:v>
                </c:pt>
                <c:pt idx="62420">
                  <c:v>1.5066306332300879E-5</c:v>
                </c:pt>
                <c:pt idx="62421">
                  <c:v>1.506622720626183E-5</c:v>
                </c:pt>
                <c:pt idx="62422">
                  <c:v>1.506606895418372E-5</c:v>
                </c:pt>
                <c:pt idx="62423">
                  <c:v>1.506589433120098E-5</c:v>
                </c:pt>
                <c:pt idx="62424">
                  <c:v>1.5065736079122869E-5</c:v>
                </c:pt>
                <c:pt idx="62425">
                  <c:v>1.506565604358912E-5</c:v>
                </c:pt>
                <c:pt idx="62426">
                  <c:v>1.506555690866662E-5</c:v>
                </c:pt>
                <c:pt idx="62427">
                  <c:v>1.506533044448588E-5</c:v>
                </c:pt>
                <c:pt idx="62428">
                  <c:v>1.5065288607729601E-5</c:v>
                </c:pt>
                <c:pt idx="62429">
                  <c:v>1.506496846559457E-5</c:v>
                </c:pt>
                <c:pt idx="62430">
                  <c:v>1.5064792933117129E-5</c:v>
                </c:pt>
                <c:pt idx="62431">
                  <c:v>1.5064689250721131E-5</c:v>
                </c:pt>
                <c:pt idx="62432">
                  <c:v>1.5064750186866149E-5</c:v>
                </c:pt>
                <c:pt idx="62433">
                  <c:v>1.506453827460064E-5</c:v>
                </c:pt>
                <c:pt idx="62434">
                  <c:v>1.506438366050133E-5</c:v>
                </c:pt>
                <c:pt idx="62435">
                  <c:v>1.506437274656491E-5</c:v>
                </c:pt>
                <c:pt idx="62436">
                  <c:v>1.506414264440536E-5</c:v>
                </c:pt>
                <c:pt idx="62437">
                  <c:v>1.506395983597031E-5</c:v>
                </c:pt>
                <c:pt idx="62438">
                  <c:v>1.5063833416206761E-5</c:v>
                </c:pt>
                <c:pt idx="62439">
                  <c:v>1.506362605141476E-5</c:v>
                </c:pt>
                <c:pt idx="62440">
                  <c:v>1.5063581486174369E-5</c:v>
                </c:pt>
                <c:pt idx="62441">
                  <c:v>1.5063435057527391E-5</c:v>
                </c:pt>
                <c:pt idx="62442">
                  <c:v>1.506321405031485E-5</c:v>
                </c:pt>
                <c:pt idx="62443">
                  <c:v>1.506307580712019E-5</c:v>
                </c:pt>
                <c:pt idx="62444">
                  <c:v>1.5062937563925519E-5</c:v>
                </c:pt>
                <c:pt idx="62445">
                  <c:v>1.506284843344474E-5</c:v>
                </c:pt>
                <c:pt idx="62446">
                  <c:v>1.506275657447986E-5</c:v>
                </c:pt>
                <c:pt idx="62447">
                  <c:v>1.5062581951497119E-5</c:v>
                </c:pt>
                <c:pt idx="62448">
                  <c:v>1.506233456893824E-5</c:v>
                </c:pt>
                <c:pt idx="62449">
                  <c:v>1.506215721747139E-5</c:v>
                </c:pt>
                <c:pt idx="62450">
                  <c:v>1.506208627688466E-5</c:v>
                </c:pt>
                <c:pt idx="62451">
                  <c:v>1.5061981684993951E-5</c:v>
                </c:pt>
                <c:pt idx="62452">
                  <c:v>1.506187618360855E-5</c:v>
                </c:pt>
                <c:pt idx="62453">
                  <c:v>1.5061754311318509E-5</c:v>
                </c:pt>
                <c:pt idx="62454">
                  <c:v>1.506157605035696E-5</c:v>
                </c:pt>
                <c:pt idx="62455">
                  <c:v>1.506145781604573E-5</c:v>
                </c:pt>
                <c:pt idx="62456">
                  <c:v>1.5061324120324571E-5</c:v>
                </c:pt>
                <c:pt idx="62457">
                  <c:v>1.506117769167759E-5</c:v>
                </c:pt>
                <c:pt idx="62458">
                  <c:v>1.506100034021074E-5</c:v>
                </c:pt>
                <c:pt idx="62459">
                  <c:v>1.5060753867146561E-5</c:v>
                </c:pt>
                <c:pt idx="62460">
                  <c:v>1.5060739315231331E-5</c:v>
                </c:pt>
                <c:pt idx="62461">
                  <c:v>1.506066382717108E-5</c:v>
                </c:pt>
                <c:pt idx="62462">
                  <c:v>1.506050193711417E-5</c:v>
                </c:pt>
                <c:pt idx="62463">
                  <c:v>1.506030821474269E-5</c:v>
                </c:pt>
                <c:pt idx="62464">
                  <c:v>1.5060157238622199E-5</c:v>
                </c:pt>
                <c:pt idx="62465">
                  <c:v>1.506007629359374E-5</c:v>
                </c:pt>
                <c:pt idx="62466">
                  <c:v>1.505998807260767E-5</c:v>
                </c:pt>
                <c:pt idx="62467">
                  <c:v>1.505973705206998E-5</c:v>
                </c:pt>
                <c:pt idx="62468">
                  <c:v>1.505965974502033E-5</c:v>
                </c:pt>
                <c:pt idx="62469">
                  <c:v>1.505942236690316E-5</c:v>
                </c:pt>
                <c:pt idx="62470">
                  <c:v>1.5059371435199861E-5</c:v>
                </c:pt>
                <c:pt idx="62471">
                  <c:v>1.5059242286952211E-5</c:v>
                </c:pt>
                <c:pt idx="62472">
                  <c:v>1.5059000361361539E-5</c:v>
                </c:pt>
                <c:pt idx="62473">
                  <c:v>1.5058844837767539E-5</c:v>
                </c:pt>
                <c:pt idx="62474">
                  <c:v>1.50587229654775E-5</c:v>
                </c:pt>
                <c:pt idx="62475">
                  <c:v>1.5058755707286761E-5</c:v>
                </c:pt>
                <c:pt idx="62476">
                  <c:v>1.505849377281265E-5</c:v>
                </c:pt>
                <c:pt idx="62477">
                  <c:v>1.505844011262525E-5</c:v>
                </c:pt>
                <c:pt idx="62478">
                  <c:v>1.5058160897751799E-5</c:v>
                </c:pt>
                <c:pt idx="62479">
                  <c:v>1.5058004464663099E-5</c:v>
                </c:pt>
                <c:pt idx="62480">
                  <c:v>1.5057960808917409E-5</c:v>
                </c:pt>
                <c:pt idx="62481">
                  <c:v>1.5057928067108151E-5</c:v>
                </c:pt>
                <c:pt idx="62482">
                  <c:v>1.505771160736913E-5</c:v>
                </c:pt>
                <c:pt idx="62483">
                  <c:v>1.5057617019920141E-5</c:v>
                </c:pt>
                <c:pt idx="62484">
                  <c:v>1.505732598161558E-5</c:v>
                </c:pt>
                <c:pt idx="62485">
                  <c:v>1.505722229921957E-5</c:v>
                </c:pt>
                <c:pt idx="62486">
                  <c:v>1.5057160453579851E-5</c:v>
                </c:pt>
                <c:pt idx="62487">
                  <c:v>1.5056905795063359E-5</c:v>
                </c:pt>
                <c:pt idx="62488">
                  <c:v>1.505681393609848E-5</c:v>
                </c:pt>
                <c:pt idx="62489">
                  <c:v>1.5056603842822369E-5</c:v>
                </c:pt>
                <c:pt idx="62490">
                  <c:v>1.505664204159984E-5</c:v>
                </c:pt>
                <c:pt idx="62491">
                  <c:v>1.505635827925289E-5</c:v>
                </c:pt>
                <c:pt idx="62492">
                  <c:v>1.5056216398079411E-5</c:v>
                </c:pt>
                <c:pt idx="62493">
                  <c:v>1.5056146366987381E-5</c:v>
                </c:pt>
                <c:pt idx="62494">
                  <c:v>1.505594264017418E-5</c:v>
                </c:pt>
                <c:pt idx="62495">
                  <c:v>1.505589625594439E-5</c:v>
                </c:pt>
                <c:pt idx="62496">
                  <c:v>1.505562795500737E-5</c:v>
                </c:pt>
                <c:pt idx="62497">
                  <c:v>1.505562795500737E-5</c:v>
                </c:pt>
                <c:pt idx="62498">
                  <c:v>1.505539512436371E-5</c:v>
                </c:pt>
                <c:pt idx="62499">
                  <c:v>1.5055321455292869E-5</c:v>
                </c:pt>
                <c:pt idx="62500">
                  <c:v>1.505519867350813E-5</c:v>
                </c:pt>
                <c:pt idx="62501">
                  <c:v>1.5055052244861139E-5</c:v>
                </c:pt>
                <c:pt idx="62502">
                  <c:v>1.505486943642609E-5</c:v>
                </c:pt>
                <c:pt idx="62503">
                  <c:v>1.505478303442942E-5</c:v>
                </c:pt>
                <c:pt idx="62504">
                  <c:v>1.5054620234877801E-5</c:v>
                </c:pt>
                <c:pt idx="62505">
                  <c:v>1.5054537470859939E-5</c:v>
                </c:pt>
                <c:pt idx="62506">
                  <c:v>1.5054294635774569E-5</c:v>
                </c:pt>
                <c:pt idx="62507">
                  <c:v>1.505421641923022E-5</c:v>
                </c:pt>
                <c:pt idx="62508">
                  <c:v>1.505404179624747E-5</c:v>
                </c:pt>
                <c:pt idx="62509">
                  <c:v>1.505395630374551E-5</c:v>
                </c:pt>
                <c:pt idx="62510">
                  <c:v>1.505376894783694E-5</c:v>
                </c:pt>
                <c:pt idx="62511">
                  <c:v>1.5053667084430339E-5</c:v>
                </c:pt>
                <c:pt idx="62512">
                  <c:v>1.505358341091778E-5</c:v>
                </c:pt>
                <c:pt idx="62513">
                  <c:v>1.505329873907613E-5</c:v>
                </c:pt>
                <c:pt idx="62514">
                  <c:v>1.50532832776662E-5</c:v>
                </c:pt>
                <c:pt idx="62515">
                  <c:v>1.50530286191497E-5</c:v>
                </c:pt>
                <c:pt idx="62516">
                  <c:v>1.505295949755237E-5</c:v>
                </c:pt>
                <c:pt idx="62517">
                  <c:v>1.5052838534757029E-5</c:v>
                </c:pt>
                <c:pt idx="62518">
                  <c:v>1.50527712321491E-5</c:v>
                </c:pt>
                <c:pt idx="62519">
                  <c:v>1.505258842371404E-5</c:v>
                </c:pt>
                <c:pt idx="62520">
                  <c:v>1.505254112998955E-5</c:v>
                </c:pt>
                <c:pt idx="62521">
                  <c:v>1.505237378296442E-5</c:v>
                </c:pt>
                <c:pt idx="62522">
                  <c:v>1.505205818830291E-5</c:v>
                </c:pt>
                <c:pt idx="62523">
                  <c:v>1.505201544205192E-5</c:v>
                </c:pt>
                <c:pt idx="62524">
                  <c:v>1.505176260252483E-5</c:v>
                </c:pt>
                <c:pt idx="62525">
                  <c:v>1.505174350313609E-5</c:v>
                </c:pt>
                <c:pt idx="62526">
                  <c:v>1.5051655282150019E-5</c:v>
                </c:pt>
                <c:pt idx="62527">
                  <c:v>1.505147884017788E-5</c:v>
                </c:pt>
                <c:pt idx="62528">
                  <c:v>1.505131422163686E-5</c:v>
                </c:pt>
                <c:pt idx="62529">
                  <c:v>1.505124419054482E-5</c:v>
                </c:pt>
                <c:pt idx="62530">
                  <c:v>1.505101863585878E-5</c:v>
                </c:pt>
                <c:pt idx="62531">
                  <c:v>1.50509749801131E-5</c:v>
                </c:pt>
                <c:pt idx="62532">
                  <c:v>1.505074942542706E-5</c:v>
                </c:pt>
                <c:pt idx="62533">
                  <c:v>1.505073396401713E-5</c:v>
                </c:pt>
                <c:pt idx="62534">
                  <c:v>1.5050541151140349E-5</c:v>
                </c:pt>
                <c:pt idx="62535">
                  <c:v>1.5050381989567541E-5</c:v>
                </c:pt>
                <c:pt idx="62536">
                  <c:v>1.5050284673634449E-5</c:v>
                </c:pt>
                <c:pt idx="62537">
                  <c:v>1.505015279690269E-5</c:v>
                </c:pt>
                <c:pt idx="62538">
                  <c:v>1.504999545431929E-5</c:v>
                </c:pt>
                <c:pt idx="62539">
                  <c:v>1.504987994849216E-5</c:v>
                </c:pt>
                <c:pt idx="62540">
                  <c:v>1.504969168308889E-5</c:v>
                </c:pt>
                <c:pt idx="62541">
                  <c:v>1.504955980635714E-5</c:v>
                </c:pt>
                <c:pt idx="62542">
                  <c:v>1.504944884800352E-5</c:v>
                </c:pt>
                <c:pt idx="62543">
                  <c:v>1.5049313333292961E-5</c:v>
                </c:pt>
                <c:pt idx="62544">
                  <c:v>1.5049172361614179E-5</c:v>
                </c:pt>
                <c:pt idx="62545">
                  <c:v>1.5049059584271159E-5</c:v>
                </c:pt>
                <c:pt idx="62546">
                  <c:v>1.504904776084004E-5</c:v>
                </c:pt>
                <c:pt idx="62547">
                  <c:v>1.5048801287775859E-5</c:v>
                </c:pt>
                <c:pt idx="62548">
                  <c:v>1.5048698514874561E-5</c:v>
                </c:pt>
                <c:pt idx="62549">
                  <c:v>1.504848114564084E-5</c:v>
                </c:pt>
                <c:pt idx="62550">
                  <c:v>1.5048317436594519E-5</c:v>
                </c:pt>
                <c:pt idx="62551">
                  <c:v>1.504816646047402E-5</c:v>
                </c:pt>
                <c:pt idx="62552">
                  <c:v>1.504803731222637E-5</c:v>
                </c:pt>
                <c:pt idx="62553">
                  <c:v>1.504782539996086E-5</c:v>
                </c:pt>
                <c:pt idx="62554">
                  <c:v>1.5047860870254229E-5</c:v>
                </c:pt>
                <c:pt idx="62555">
                  <c:v>1.5047617125674149E-5</c:v>
                </c:pt>
                <c:pt idx="62556">
                  <c:v>1.5047458873596041E-5</c:v>
                </c:pt>
                <c:pt idx="62557">
                  <c:v>1.5047486158437101E-5</c:v>
                </c:pt>
                <c:pt idx="62558">
                  <c:v>1.504722513345769E-5</c:v>
                </c:pt>
                <c:pt idx="62559">
                  <c:v>1.504715146438684E-5</c:v>
                </c:pt>
                <c:pt idx="62560">
                  <c:v>1.5047025954118E-5</c:v>
                </c:pt>
                <c:pt idx="62561">
                  <c:v>1.5046849512145849E-5</c:v>
                </c:pt>
                <c:pt idx="62562">
                  <c:v>1.5046731277834621E-5</c:v>
                </c:pt>
                <c:pt idx="62563">
                  <c:v>1.50465639308095E-5</c:v>
                </c:pt>
                <c:pt idx="62564">
                  <c:v>1.504632746218704E-5</c:v>
                </c:pt>
                <c:pt idx="62565">
                  <c:v>1.504632564319763E-5</c:v>
                </c:pt>
                <c:pt idx="62566">
                  <c:v>1.504615829617251E-5</c:v>
                </c:pt>
                <c:pt idx="62567">
                  <c:v>1.50461564771831E-5</c:v>
                </c:pt>
                <c:pt idx="62568">
                  <c:v>1.504593001300236E-5</c:v>
                </c:pt>
                <c:pt idx="62569">
                  <c:v>1.504580905020703E-5</c:v>
                </c:pt>
                <c:pt idx="62570">
                  <c:v>1.5045749023556709E-5</c:v>
                </c:pt>
                <c:pt idx="62571">
                  <c:v>1.5045632608234881E-5</c:v>
                </c:pt>
                <c:pt idx="62572">
                  <c:v>1.504538067820249E-5</c:v>
                </c:pt>
                <c:pt idx="62573">
                  <c:v>1.5045177860883999E-5</c:v>
                </c:pt>
                <c:pt idx="62574">
                  <c:v>1.504507326899329E-5</c:v>
                </c:pt>
                <c:pt idx="62575">
                  <c:v>1.504501506133238E-5</c:v>
                </c:pt>
                <c:pt idx="62576">
                  <c:v>1.5044875908643011E-5</c:v>
                </c:pt>
                <c:pt idx="62577">
                  <c:v>1.504475767433178E-5</c:v>
                </c:pt>
                <c:pt idx="62578">
                  <c:v>1.5044461179059001E-5</c:v>
                </c:pt>
                <c:pt idx="62579">
                  <c:v>1.504455940448679E-5</c:v>
                </c:pt>
                <c:pt idx="62580">
                  <c:v>1.504432930232724E-5</c:v>
                </c:pt>
                <c:pt idx="62581">
                  <c:v>1.504422834841534E-5</c:v>
                </c:pt>
                <c:pt idx="62582">
                  <c:v>1.504411375208292E-5</c:v>
                </c:pt>
                <c:pt idx="62583">
                  <c:v>1.5043894563859789E-5</c:v>
                </c:pt>
                <c:pt idx="62584">
                  <c:v>1.5043794519442599E-5</c:v>
                </c:pt>
                <c:pt idx="62585">
                  <c:v>1.5043581697682379E-5</c:v>
                </c:pt>
                <c:pt idx="62586">
                  <c:v>1.5043552593851929E-5</c:v>
                </c:pt>
                <c:pt idx="62587">
                  <c:v>1.504344800196122E-5</c:v>
                </c:pt>
                <c:pt idx="62588">
                  <c:v>1.5043220628285781E-5</c:v>
                </c:pt>
                <c:pt idx="62589">
                  <c:v>1.504306055721827E-5</c:v>
                </c:pt>
                <c:pt idx="62590">
                  <c:v>1.504297142673749E-5</c:v>
                </c:pt>
                <c:pt idx="62591">
                  <c:v>1.504287592979381E-5</c:v>
                </c:pt>
                <c:pt idx="62592">
                  <c:v>1.5042694030853451E-5</c:v>
                </c:pt>
                <c:pt idx="62593">
                  <c:v>1.5042654013086579E-5</c:v>
                </c:pt>
                <c:pt idx="62594">
                  <c:v>1.5042397535580679E-5</c:v>
                </c:pt>
                <c:pt idx="62595">
                  <c:v>1.5042322047520431E-5</c:v>
                </c:pt>
                <c:pt idx="62596">
                  <c:v>1.504222836956615E-5</c:v>
                </c:pt>
                <c:pt idx="62597">
                  <c:v>1.50421001308132E-5</c:v>
                </c:pt>
                <c:pt idx="62598">
                  <c:v>1.504181363998214E-5</c:v>
                </c:pt>
                <c:pt idx="62599">
                  <c:v>1.5041797269077509E-5</c:v>
                </c:pt>
                <c:pt idx="62600">
                  <c:v>1.5041665392345751E-5</c:v>
                </c:pt>
                <c:pt idx="62601">
                  <c:v>1.504152260167757E-5</c:v>
                </c:pt>
                <c:pt idx="62602">
                  <c:v>1.5041340702737219E-5</c:v>
                </c:pt>
                <c:pt idx="62603">
                  <c:v>1.5041285223560409E-5</c:v>
                </c:pt>
                <c:pt idx="62604">
                  <c:v>1.504116244177567E-5</c:v>
                </c:pt>
                <c:pt idx="62605">
                  <c:v>1.504102965554921E-5</c:v>
                </c:pt>
                <c:pt idx="62606">
                  <c:v>1.50407659020857E-5</c:v>
                </c:pt>
                <c:pt idx="62607">
                  <c:v>1.50407186083612E-5</c:v>
                </c:pt>
                <c:pt idx="62608">
                  <c:v>1.5040527614473829E-5</c:v>
                </c:pt>
                <c:pt idx="62609">
                  <c:v>1.5040429389046039E-5</c:v>
                </c:pt>
                <c:pt idx="62610">
                  <c:v>1.504023475717986E-5</c:v>
                </c:pt>
                <c:pt idx="62611">
                  <c:v>1.50402056533494E-5</c:v>
                </c:pt>
                <c:pt idx="62612">
                  <c:v>1.504000738350442E-5</c:v>
                </c:pt>
                <c:pt idx="62613">
                  <c:v>1.503987368778326E-5</c:v>
                </c:pt>
                <c:pt idx="62614">
                  <c:v>1.503977455286076E-5</c:v>
                </c:pt>
                <c:pt idx="62615">
                  <c:v>1.503962084825616E-5</c:v>
                </c:pt>
                <c:pt idx="62616">
                  <c:v>1.5039543541206509E-5</c:v>
                </c:pt>
                <c:pt idx="62617">
                  <c:v>1.503939620306483E-5</c:v>
                </c:pt>
                <c:pt idx="62618">
                  <c:v>1.503930434409995E-5</c:v>
                </c:pt>
                <c:pt idx="62619">
                  <c:v>1.5039031495689409E-5</c:v>
                </c:pt>
                <c:pt idx="62620">
                  <c:v>1.5039031495689409E-5</c:v>
                </c:pt>
                <c:pt idx="62621">
                  <c:v>1.503883504483383E-5</c:v>
                </c:pt>
                <c:pt idx="62622">
                  <c:v>1.5038732271932529E-5</c:v>
                </c:pt>
                <c:pt idx="62623">
                  <c:v>1.5038563105918E-5</c:v>
                </c:pt>
                <c:pt idx="62624">
                  <c:v>1.503842577221803E-5</c:v>
                </c:pt>
                <c:pt idx="62625">
                  <c:v>1.503824023529887E-5</c:v>
                </c:pt>
                <c:pt idx="62626">
                  <c:v>1.503818293713266E-5</c:v>
                </c:pt>
                <c:pt idx="62627">
                  <c:v>1.503805469837971E-5</c:v>
                </c:pt>
                <c:pt idx="62628">
                  <c:v>1.503792009316385E-5</c:v>
                </c:pt>
                <c:pt idx="62629">
                  <c:v>1.5037872799439361E-5</c:v>
                </c:pt>
                <c:pt idx="62630">
                  <c:v>1.5037644516269211E-5</c:v>
                </c:pt>
                <c:pt idx="62631">
                  <c:v>1.5037589037092399E-5</c:v>
                </c:pt>
                <c:pt idx="62632">
                  <c:v>1.5037488992675209E-5</c:v>
                </c:pt>
                <c:pt idx="62633">
                  <c:v>1.503725434304215E-5</c:v>
                </c:pt>
                <c:pt idx="62634">
                  <c:v>1.503713792772032E-5</c:v>
                </c:pt>
                <c:pt idx="62635">
                  <c:v>1.503697967564221E-5</c:v>
                </c:pt>
                <c:pt idx="62636">
                  <c:v>1.503680960013298E-5</c:v>
                </c:pt>
                <c:pt idx="62637">
                  <c:v>1.503670046076877E-5</c:v>
                </c:pt>
                <c:pt idx="62638">
                  <c:v>1.503667044744361E-5</c:v>
                </c:pt>
                <c:pt idx="62639">
                  <c:v>1.5036504919407889E-5</c:v>
                </c:pt>
                <c:pt idx="62640">
                  <c:v>1.503630028309999E-5</c:v>
                </c:pt>
                <c:pt idx="62641">
                  <c:v>1.5036273907753641E-5</c:v>
                </c:pt>
                <c:pt idx="62642">
                  <c:v>1.5036031982162971E-5</c:v>
                </c:pt>
                <c:pt idx="62643">
                  <c:v>1.503582916484447E-5</c:v>
                </c:pt>
                <c:pt idx="62644">
                  <c:v>1.5035808246466329E-5</c:v>
                </c:pt>
                <c:pt idx="62645">
                  <c:v>1.5035721844469659E-5</c:v>
                </c:pt>
                <c:pt idx="62646">
                  <c:v>1.5035507203720039E-5</c:v>
                </c:pt>
                <c:pt idx="62647">
                  <c:v>1.503535349911544E-5</c:v>
                </c:pt>
                <c:pt idx="62648">
                  <c:v>1.5035248907224741E-5</c:v>
                </c:pt>
                <c:pt idx="62649">
                  <c:v>1.5035103388072461E-5</c:v>
                </c:pt>
                <c:pt idx="62650">
                  <c:v>1.5035075193736701E-5</c:v>
                </c:pt>
                <c:pt idx="62651">
                  <c:v>1.503484418208245E-5</c:v>
                </c:pt>
                <c:pt idx="62652">
                  <c:v>1.503470321040368E-5</c:v>
                </c:pt>
                <c:pt idx="62653">
                  <c:v>1.503459952800767E-5</c:v>
                </c:pt>
                <c:pt idx="62654">
                  <c:v>1.503463863627985E-5</c:v>
                </c:pt>
                <c:pt idx="62655">
                  <c:v>1.5034333955554761E-5</c:v>
                </c:pt>
                <c:pt idx="62656">
                  <c:v>1.503424209658988E-5</c:v>
                </c:pt>
                <c:pt idx="62657">
                  <c:v>1.503412659076275E-5</c:v>
                </c:pt>
                <c:pt idx="62658">
                  <c:v>1.50339983520098E-5</c:v>
                </c:pt>
                <c:pt idx="62659">
                  <c:v>1.5033764611871451E-5</c:v>
                </c:pt>
                <c:pt idx="62660">
                  <c:v>1.503366911492776E-5</c:v>
                </c:pt>
                <c:pt idx="62661">
                  <c:v>1.503364273958141E-5</c:v>
                </c:pt>
                <c:pt idx="62662">
                  <c:v>1.503344446973642E-5</c:v>
                </c:pt>
                <c:pt idx="62663">
                  <c:v>1.503327166574309E-5</c:v>
                </c:pt>
                <c:pt idx="62664">
                  <c:v>1.5033121599117291E-5</c:v>
                </c:pt>
                <c:pt idx="62665">
                  <c:v>1.503315979789477E-5</c:v>
                </c:pt>
                <c:pt idx="62666">
                  <c:v>1.503293151472462E-5</c:v>
                </c:pt>
                <c:pt idx="62667">
                  <c:v>1.503283056081273E-5</c:v>
                </c:pt>
                <c:pt idx="62668">
                  <c:v>1.503267685620813E-5</c:v>
                </c:pt>
                <c:pt idx="62669">
                  <c:v>1.503251769463532E-5</c:v>
                </c:pt>
                <c:pt idx="62670">
                  <c:v>1.503241583122872E-5</c:v>
                </c:pt>
                <c:pt idx="62671">
                  <c:v>1.50323576235678E-5</c:v>
                </c:pt>
                <c:pt idx="62672">
                  <c:v>1.503214662079699E-5</c:v>
                </c:pt>
                <c:pt idx="62673">
                  <c:v>1.503201747254934E-5</c:v>
                </c:pt>
                <c:pt idx="62674">
                  <c:v>1.5031965631351341E-5</c:v>
                </c:pt>
                <c:pt idx="62675">
                  <c:v>1.5031753719085829E-5</c:v>
                </c:pt>
                <c:pt idx="62676">
                  <c:v>1.503165913163684E-5</c:v>
                </c:pt>
                <c:pt idx="62677">
                  <c:v>1.5031611837912349E-5</c:v>
                </c:pt>
                <c:pt idx="62678">
                  <c:v>1.503131807112368E-5</c:v>
                </c:pt>
                <c:pt idx="62679">
                  <c:v>1.503130533819785E-5</c:v>
                </c:pt>
                <c:pt idx="62680">
                  <c:v>1.5031184375402519E-5</c:v>
                </c:pt>
                <c:pt idx="62681">
                  <c:v>1.503103067079792E-5</c:v>
                </c:pt>
                <c:pt idx="62682">
                  <c:v>1.503083240095293E-5</c:v>
                </c:pt>
                <c:pt idx="62683">
                  <c:v>1.503063595009735E-5</c:v>
                </c:pt>
                <c:pt idx="62684">
                  <c:v>1.503053681517486E-5</c:v>
                </c:pt>
                <c:pt idx="62685">
                  <c:v>1.503047406004043E-5</c:v>
                </c:pt>
                <c:pt idx="62686">
                  <c:v>1.50303021655418E-5</c:v>
                </c:pt>
                <c:pt idx="62687">
                  <c:v>1.503007752035046E-5</c:v>
                </c:pt>
                <c:pt idx="62688">
                  <c:v>1.503002204117365E-5</c:v>
                </c:pt>
                <c:pt idx="62689">
                  <c:v>1.5029971109470351E-5</c:v>
                </c:pt>
                <c:pt idx="62690">
                  <c:v>1.502980376244523E-5</c:v>
                </c:pt>
                <c:pt idx="62691">
                  <c:v>1.5029699170554521E-5</c:v>
                </c:pt>
                <c:pt idx="62692">
                  <c:v>1.5029568203317471E-5</c:v>
                </c:pt>
                <c:pt idx="62693">
                  <c:v>1.502932536823209E-5</c:v>
                </c:pt>
                <c:pt idx="62694">
                  <c:v>1.50292753460235E-5</c:v>
                </c:pt>
                <c:pt idx="62695">
                  <c:v>1.5029070709715601E-5</c:v>
                </c:pt>
                <c:pt idx="62696">
                  <c:v>1.502906343375798E-5</c:v>
                </c:pt>
                <c:pt idx="62697">
                  <c:v>1.502879513282096E-5</c:v>
                </c:pt>
                <c:pt idx="62698">
                  <c:v>1.5028717825771309E-5</c:v>
                </c:pt>
                <c:pt idx="62699">
                  <c:v>1.502860504842829E-5</c:v>
                </c:pt>
                <c:pt idx="62700">
                  <c:v>1.5028529560368041E-5</c:v>
                </c:pt>
                <c:pt idx="62701">
                  <c:v>1.502834857092239E-5</c:v>
                </c:pt>
                <c:pt idx="62702">
                  <c:v>1.502826580690453E-5</c:v>
                </c:pt>
                <c:pt idx="62703">
                  <c:v>1.5028072994027751E-5</c:v>
                </c:pt>
                <c:pt idx="62704">
                  <c:v>1.5027956578705931E-5</c:v>
                </c:pt>
                <c:pt idx="62705">
                  <c:v>1.5027815607027151E-5</c:v>
                </c:pt>
                <c:pt idx="62706">
                  <c:v>1.502775376138743E-5</c:v>
                </c:pt>
                <c:pt idx="62707">
                  <c:v>1.502756549598416E-5</c:v>
                </c:pt>
                <c:pt idx="62708">
                  <c:v>1.502738177805441E-5</c:v>
                </c:pt>
                <c:pt idx="62709">
                  <c:v>1.502738450653851E-5</c:v>
                </c:pt>
                <c:pt idx="62710">
                  <c:v>1.502727081970079E-5</c:v>
                </c:pt>
                <c:pt idx="62711">
                  <c:v>1.502706618339289E-5</c:v>
                </c:pt>
                <c:pt idx="62712">
                  <c:v>1.5027072549855801E-5</c:v>
                </c:pt>
                <c:pt idx="62713">
                  <c:v>1.5026716937427411E-5</c:v>
                </c:pt>
                <c:pt idx="62714">
                  <c:v>1.502663690189365E-5</c:v>
                </c:pt>
                <c:pt idx="62715">
                  <c:v>1.50266105265473E-5</c:v>
                </c:pt>
                <c:pt idx="62716">
                  <c:v>1.5026533219497649E-5</c:v>
                </c:pt>
                <c:pt idx="62717">
                  <c:v>1.5026300388854E-5</c:v>
                </c:pt>
                <c:pt idx="62718">
                  <c:v>1.502629766036989E-5</c:v>
                </c:pt>
                <c:pt idx="62719">
                  <c:v>1.502615941717522E-5</c:v>
                </c:pt>
                <c:pt idx="62720">
                  <c:v>1.5025916582089851E-5</c:v>
                </c:pt>
                <c:pt idx="62721">
                  <c:v>1.50256882989197E-5</c:v>
                </c:pt>
                <c:pt idx="62722">
                  <c:v>1.5025635548226999E-5</c:v>
                </c:pt>
                <c:pt idx="62723">
                  <c:v>1.5025549146230329E-5</c:v>
                </c:pt>
                <c:pt idx="62724">
                  <c:v>1.502529721619794E-5</c:v>
                </c:pt>
                <c:pt idx="62725">
                  <c:v>1.502522991359001E-5</c:v>
                </c:pt>
                <c:pt idx="62726">
                  <c:v>1.502514442108804E-5</c:v>
                </c:pt>
                <c:pt idx="62727">
                  <c:v>1.5024976164568221E-5</c:v>
                </c:pt>
                <c:pt idx="62728">
                  <c:v>1.5024878848635129E-5</c:v>
                </c:pt>
                <c:pt idx="62729">
                  <c:v>1.5024776985228531E-5</c:v>
                </c:pt>
                <c:pt idx="62730">
                  <c:v>1.5024724234535819E-5</c:v>
                </c:pt>
                <c:pt idx="62731">
                  <c:v>1.5024451386125289E-5</c:v>
                </c:pt>
                <c:pt idx="62732">
                  <c:v>1.502444320067298E-5</c:v>
                </c:pt>
                <c:pt idx="62733">
                  <c:v>1.502421582699753E-5</c:v>
                </c:pt>
                <c:pt idx="62734">
                  <c:v>1.502400482422672E-5</c:v>
                </c:pt>
                <c:pt idx="62735">
                  <c:v>1.502408485976048E-5</c:v>
                </c:pt>
                <c:pt idx="62736">
                  <c:v>1.502377108408837E-5</c:v>
                </c:pt>
                <c:pt idx="62737">
                  <c:v>1.502369923400693E-5</c:v>
                </c:pt>
                <c:pt idx="62738">
                  <c:v>1.502366194472415E-5</c:v>
                </c:pt>
                <c:pt idx="62739">
                  <c:v>1.5023509149614259E-5</c:v>
                </c:pt>
                <c:pt idx="62740">
                  <c:v>1.5023292689875231E-5</c:v>
                </c:pt>
                <c:pt idx="62741">
                  <c:v>1.5023223568277899E-5</c:v>
                </c:pt>
                <c:pt idx="62742">
                  <c:v>1.502298528066603E-5</c:v>
                </c:pt>
                <c:pt idx="62743">
                  <c:v>1.5022925254015719E-5</c:v>
                </c:pt>
                <c:pt idx="62744">
                  <c:v>1.502282066212501E-5</c:v>
                </c:pt>
                <c:pt idx="62745">
                  <c:v>1.5022681509435641E-5</c:v>
                </c:pt>
                <c:pt idx="62746">
                  <c:v>1.502259055996547E-5</c:v>
                </c:pt>
                <c:pt idx="62747">
                  <c:v>1.502241684647743E-5</c:v>
                </c:pt>
                <c:pt idx="62748">
                  <c:v>1.5022398656583389E-5</c:v>
                </c:pt>
                <c:pt idx="62749">
                  <c:v>1.5022223124105951E-5</c:v>
                </c:pt>
                <c:pt idx="62750">
                  <c:v>1.5022041225165589E-5</c:v>
                </c:pt>
                <c:pt idx="62751">
                  <c:v>1.5021894796518611E-5</c:v>
                </c:pt>
                <c:pt idx="62752">
                  <c:v>1.502181748946896E-5</c:v>
                </c:pt>
                <c:pt idx="62753">
                  <c:v>1.502173199696699E-5</c:v>
                </c:pt>
                <c:pt idx="62754">
                  <c:v>1.5021595572761731E-5</c:v>
                </c:pt>
                <c:pt idx="62755">
                  <c:v>1.502134728070814E-5</c:v>
                </c:pt>
                <c:pt idx="62756">
                  <c:v>1.502133545727702E-5</c:v>
                </c:pt>
                <c:pt idx="62757">
                  <c:v>1.502123450336512E-5</c:v>
                </c:pt>
                <c:pt idx="62758">
                  <c:v>1.502108898421284E-5</c:v>
                </c:pt>
                <c:pt idx="62759">
                  <c:v>1.502093164162943E-5</c:v>
                </c:pt>
                <c:pt idx="62760">
                  <c:v>1.502077702753013E-5</c:v>
                </c:pt>
                <c:pt idx="62761">
                  <c:v>1.5020585124148059E-5</c:v>
                </c:pt>
                <c:pt idx="62762">
                  <c:v>1.5020453247416301E-5</c:v>
                </c:pt>
                <c:pt idx="62763">
                  <c:v>1.5020357750472609E-5</c:v>
                </c:pt>
                <c:pt idx="62764">
                  <c:v>1.502028135291766E-5</c:v>
                </c:pt>
                <c:pt idx="62765">
                  <c:v>1.5020083992567381E-5</c:v>
                </c:pt>
                <c:pt idx="62766">
                  <c:v>1.5020029422885269E-5</c:v>
                </c:pt>
                <c:pt idx="62767">
                  <c:v>1.5019983038655481E-5</c:v>
                </c:pt>
                <c:pt idx="62768">
                  <c:v>1.501975293649593E-5</c:v>
                </c:pt>
                <c:pt idx="62769">
                  <c:v>1.501971837569727E-5</c:v>
                </c:pt>
                <c:pt idx="62770">
                  <c:v>1.50195801325026E-5</c:v>
                </c:pt>
                <c:pt idx="62771">
                  <c:v>1.501939095760463E-5</c:v>
                </c:pt>
                <c:pt idx="62772">
                  <c:v>1.5019113561720591E-5</c:v>
                </c:pt>
                <c:pt idx="62773">
                  <c:v>1.5019169040897401E-5</c:v>
                </c:pt>
                <c:pt idx="62774">
                  <c:v>1.501903898315504E-5</c:v>
                </c:pt>
                <c:pt idx="62775">
                  <c:v>1.5018843441794161E-5</c:v>
                </c:pt>
                <c:pt idx="62776">
                  <c:v>1.501869337516837E-5</c:v>
                </c:pt>
                <c:pt idx="62777">
                  <c:v>1.5018586964288261E-5</c:v>
                </c:pt>
                <c:pt idx="62778">
                  <c:v>1.501854876551079E-5</c:v>
                </c:pt>
                <c:pt idx="62779">
                  <c:v>1.501843416917836E-5</c:v>
                </c:pt>
                <c:pt idx="62780">
                  <c:v>1.50182977449731E-5</c:v>
                </c:pt>
                <c:pt idx="62781">
                  <c:v>1.50180940181599E-5</c:v>
                </c:pt>
                <c:pt idx="62782">
                  <c:v>1.501802398706786E-5</c:v>
                </c:pt>
                <c:pt idx="62783">
                  <c:v>1.5017988516774491E-5</c:v>
                </c:pt>
                <c:pt idx="62784">
                  <c:v>1.501780752732884E-5</c:v>
                </c:pt>
                <c:pt idx="62785">
                  <c:v>1.501764018030372E-5</c:v>
                </c:pt>
                <c:pt idx="62786">
                  <c:v>1.501740825915476E-5</c:v>
                </c:pt>
                <c:pt idx="62787">
                  <c:v>1.5017304576758759E-5</c:v>
                </c:pt>
                <c:pt idx="62788">
                  <c:v>1.501725364505546E-5</c:v>
                </c:pt>
                <c:pt idx="62789">
                  <c:v>1.501708447904093E-5</c:v>
                </c:pt>
                <c:pt idx="62790">
                  <c:v>1.5017162695585279E-5</c:v>
                </c:pt>
                <c:pt idx="62791">
                  <c:v>1.5016817087598611E-5</c:v>
                </c:pt>
                <c:pt idx="62792">
                  <c:v>1.501669703429798E-5</c:v>
                </c:pt>
                <c:pt idx="62793">
                  <c:v>1.5016574252513241E-5</c:v>
                </c:pt>
                <c:pt idx="62794">
                  <c:v>1.501651058788411E-5</c:v>
                </c:pt>
                <c:pt idx="62795">
                  <c:v>1.501628503319807E-5</c:v>
                </c:pt>
                <c:pt idx="62796">
                  <c:v>1.501620226918021E-5</c:v>
                </c:pt>
                <c:pt idx="62797">
                  <c:v>1.5016102224763021E-5</c:v>
                </c:pt>
                <c:pt idx="62798">
                  <c:v>1.5016021279734559E-5</c:v>
                </c:pt>
                <c:pt idx="62799">
                  <c:v>1.501589485997101E-5</c:v>
                </c:pt>
                <c:pt idx="62800">
                  <c:v>1.5015735698398199E-5</c:v>
                </c:pt>
                <c:pt idx="62801">
                  <c:v>1.501559927419294E-5</c:v>
                </c:pt>
                <c:pt idx="62802">
                  <c:v>1.501543829363072E-5</c:v>
                </c:pt>
                <c:pt idx="62803">
                  <c:v>1.501545739301946E-5</c:v>
                </c:pt>
                <c:pt idx="62804">
                  <c:v>1.501527003711089E-5</c:v>
                </c:pt>
                <c:pt idx="62805">
                  <c:v>1.501525548519567E-5</c:v>
                </c:pt>
                <c:pt idx="62806">
                  <c:v>1.501495262345998E-5</c:v>
                </c:pt>
                <c:pt idx="62807">
                  <c:v>1.501484166510636E-5</c:v>
                </c:pt>
                <c:pt idx="62808">
                  <c:v>1.501479800936067E-5</c:v>
                </c:pt>
                <c:pt idx="62809">
                  <c:v>1.501463248132495E-5</c:v>
                </c:pt>
                <c:pt idx="62810">
                  <c:v>1.501451151852962E-5</c:v>
                </c:pt>
                <c:pt idx="62811">
                  <c:v>1.501442602602765E-5</c:v>
                </c:pt>
                <c:pt idx="62812">
                  <c:v>1.5014193195383999E-5</c:v>
                </c:pt>
                <c:pt idx="62813">
                  <c:v>1.50141431731754E-5</c:v>
                </c:pt>
                <c:pt idx="62814">
                  <c:v>1.501401675341185E-5</c:v>
                </c:pt>
                <c:pt idx="62815">
                  <c:v>1.5013864867796661E-5</c:v>
                </c:pt>
                <c:pt idx="62816">
                  <c:v>1.501374299550662E-5</c:v>
                </c:pt>
                <c:pt idx="62817">
                  <c:v>1.5013538359198719E-5</c:v>
                </c:pt>
                <c:pt idx="62818">
                  <c:v>1.501345650467556E-5</c:v>
                </c:pt>
                <c:pt idx="62819">
                  <c:v>1.5013264601293491E-5</c:v>
                </c:pt>
                <c:pt idx="62820">
                  <c:v>1.5013250049378261E-5</c:v>
                </c:pt>
                <c:pt idx="62821">
                  <c:v>1.501315819041338E-5</c:v>
                </c:pt>
                <c:pt idx="62822">
                  <c:v>1.501298629591474E-5</c:v>
                </c:pt>
                <c:pt idx="62823">
                  <c:v>1.5012910807854499E-5</c:v>
                </c:pt>
                <c:pt idx="62824">
                  <c:v>1.501274164183997E-5</c:v>
                </c:pt>
                <c:pt idx="62825">
                  <c:v>1.5012607946118811E-5</c:v>
                </c:pt>
                <c:pt idx="62826">
                  <c:v>1.5012336007202981E-5</c:v>
                </c:pt>
                <c:pt idx="62827">
                  <c:v>1.5012451513030101E-5</c:v>
                </c:pt>
                <c:pt idx="62828">
                  <c:v>1.501215683674673E-5</c:v>
                </c:pt>
                <c:pt idx="62829">
                  <c:v>1.501212045695866E-5</c:v>
                </c:pt>
                <c:pt idx="62830">
                  <c:v>1.501195765740704E-5</c:v>
                </c:pt>
                <c:pt idx="62831">
                  <c:v>1.5011739378678611E-5</c:v>
                </c:pt>
                <c:pt idx="62832">
                  <c:v>1.5011714822321659E-5</c:v>
                </c:pt>
                <c:pt idx="62833">
                  <c:v>1.5011480172688611E-5</c:v>
                </c:pt>
                <c:pt idx="62834">
                  <c:v>1.501143105997471E-5</c:v>
                </c:pt>
                <c:pt idx="62835">
                  <c:v>1.501136193837738E-5</c:v>
                </c:pt>
                <c:pt idx="62836">
                  <c:v>1.5011142750154249E-5</c:v>
                </c:pt>
                <c:pt idx="62837">
                  <c:v>1.5011072719062209E-5</c:v>
                </c:pt>
                <c:pt idx="62838">
                  <c:v>1.501092265243642E-5</c:v>
                </c:pt>
                <c:pt idx="62839">
                  <c:v>1.501090446254238E-5</c:v>
                </c:pt>
                <c:pt idx="62840">
                  <c:v>1.5010758033895399E-5</c:v>
                </c:pt>
                <c:pt idx="62841">
                  <c:v>1.5010657989478199E-5</c:v>
                </c:pt>
                <c:pt idx="62842">
                  <c:v>1.501048154750606E-5</c:v>
                </c:pt>
                <c:pt idx="62843">
                  <c:v>1.501031692896504E-5</c:v>
                </c:pt>
                <c:pt idx="62844">
                  <c:v>1.5010299648565709E-5</c:v>
                </c:pt>
                <c:pt idx="62845">
                  <c:v>1.501018050475977E-5</c:v>
                </c:pt>
                <c:pt idx="62846">
                  <c:v>1.5010058632469739E-5</c:v>
                </c:pt>
                <c:pt idx="62847">
                  <c:v>1.500991038483335E-5</c:v>
                </c:pt>
                <c:pt idx="62848">
                  <c:v>1.5009684830147311E-5</c:v>
                </c:pt>
                <c:pt idx="62849">
                  <c:v>1.500949292676523E-5</c:v>
                </c:pt>
                <c:pt idx="62850">
                  <c:v>1.500952384958509E-5</c:v>
                </c:pt>
                <c:pt idx="62851">
                  <c:v>1.5009413800726181E-5</c:v>
                </c:pt>
                <c:pt idx="62852">
                  <c:v>1.5009130947873929E-5</c:v>
                </c:pt>
                <c:pt idx="62853">
                  <c:v>1.5009011804068E-5</c:v>
                </c:pt>
                <c:pt idx="62854">
                  <c:v>1.500910821050638E-5</c:v>
                </c:pt>
                <c:pt idx="62855">
                  <c:v>1.500882626714883E-5</c:v>
                </c:pt>
                <c:pt idx="62856">
                  <c:v>1.500874805060448E-5</c:v>
                </c:pt>
                <c:pt idx="62857">
                  <c:v>1.500866801507073E-5</c:v>
                </c:pt>
                <c:pt idx="62858">
                  <c:v>1.500858252256876E-5</c:v>
                </c:pt>
                <c:pt idx="62859">
                  <c:v>1.5008430636953561E-5</c:v>
                </c:pt>
                <c:pt idx="62860">
                  <c:v>1.5008217815193349E-5</c:v>
                </c:pt>
                <c:pt idx="62861">
                  <c:v>1.500812595622847E-5</c:v>
                </c:pt>
                <c:pt idx="62862">
                  <c:v>1.5008032278274189E-5</c:v>
                </c:pt>
                <c:pt idx="62863">
                  <c:v>1.500792313890997E-5</c:v>
                </c:pt>
                <c:pt idx="62864">
                  <c:v>1.500778034824179E-5</c:v>
                </c:pt>
                <c:pt idx="62865">
                  <c:v>1.500772214058088E-5</c:v>
                </c:pt>
                <c:pt idx="62866">
                  <c:v>1.500753751315642E-5</c:v>
                </c:pt>
                <c:pt idx="62867">
                  <c:v>1.5007529327704111E-5</c:v>
                </c:pt>
                <c:pt idx="62868">
                  <c:v>1.500749567640014E-5</c:v>
                </c:pt>
                <c:pt idx="62869">
                  <c:v>1.500728467362933E-5</c:v>
                </c:pt>
                <c:pt idx="62870">
                  <c:v>1.50073237819015E-5</c:v>
                </c:pt>
                <c:pt idx="62871">
                  <c:v>1.500735197623726E-5</c:v>
                </c:pt>
                <c:pt idx="62872">
                  <c:v>2.6344091165810819E-3</c:v>
                </c:pt>
                <c:pt idx="62873">
                  <c:v>3.3942000009119511E-3</c:v>
                </c:pt>
                <c:pt idx="62874">
                  <c:v>2.590971533209085E-3</c:v>
                </c:pt>
                <c:pt idx="62875">
                  <c:v>3.6646297667175531E-4</c:v>
                </c:pt>
                <c:pt idx="62876">
                  <c:v>3.0473677907139059E-3</c:v>
                </c:pt>
                <c:pt idx="62877">
                  <c:v>6.4169743563979864E-4</c:v>
                </c:pt>
                <c:pt idx="62878">
                  <c:v>1.004458870738745E-3</c:v>
                </c:pt>
                <c:pt idx="62879">
                  <c:v>2.054187236353755E-3</c:v>
                </c:pt>
                <c:pt idx="62880">
                  <c:v>6.0754350852221251E-4</c:v>
                </c:pt>
                <c:pt idx="62881">
                  <c:v>4.9469521036371589E-4</c:v>
                </c:pt>
                <c:pt idx="62882">
                  <c:v>1.4951330376788969E-3</c:v>
                </c:pt>
                <c:pt idx="62883">
                  <c:v>5.9971190057694912E-4</c:v>
                </c:pt>
                <c:pt idx="62884">
                  <c:v>2.731761487666517E-4</c:v>
                </c:pt>
                <c:pt idx="62885">
                  <c:v>9.6934795146808028E-4</c:v>
                </c:pt>
                <c:pt idx="62886">
                  <c:v>7.4398936703801155E-4</c:v>
                </c:pt>
                <c:pt idx="62887">
                  <c:v>1.3270266936160621E-4</c:v>
                </c:pt>
                <c:pt idx="62888">
                  <c:v>4.4700017315335572E-4</c:v>
                </c:pt>
                <c:pt idx="62889">
                  <c:v>6.6156138200312853E-4</c:v>
                </c:pt>
                <c:pt idx="62890">
                  <c:v>1.7037907673511649E-4</c:v>
                </c:pt>
                <c:pt idx="62891">
                  <c:v>1.827507221605629E-4</c:v>
                </c:pt>
                <c:pt idx="62892">
                  <c:v>4.9192656297236681E-4</c:v>
                </c:pt>
                <c:pt idx="62893">
                  <c:v>2.9250537045300012E-4</c:v>
                </c:pt>
                <c:pt idx="62894">
                  <c:v>6.9516485382337123E-5</c:v>
                </c:pt>
                <c:pt idx="62895">
                  <c:v>2.8780655702576041E-4</c:v>
                </c:pt>
                <c:pt idx="62896">
                  <c:v>3.1486598891206091E-4</c:v>
                </c:pt>
                <c:pt idx="62897">
                  <c:v>8.4210631030146033E-5</c:v>
                </c:pt>
                <c:pt idx="62898">
                  <c:v>1.474978489568457E-4</c:v>
                </c:pt>
                <c:pt idx="62899">
                  <c:v>2.7326709823682899E-4</c:v>
                </c:pt>
                <c:pt idx="62900">
                  <c:v>1.5268605784513059E-4</c:v>
                </c:pt>
                <c:pt idx="62901">
                  <c:v>7.6845972216688097E-5</c:v>
                </c:pt>
                <c:pt idx="62902">
                  <c:v>1.880258787423372E-4</c:v>
                </c:pt>
                <c:pt idx="62903">
                  <c:v>1.7788617697078729E-4</c:v>
                </c:pt>
                <c:pt idx="62904">
                  <c:v>7.218778773676604E-5</c:v>
                </c:pt>
                <c:pt idx="62905">
                  <c:v>1.066674958565272E-4</c:v>
                </c:pt>
                <c:pt idx="62906">
                  <c:v>1.5943795733619481E-4</c:v>
                </c:pt>
                <c:pt idx="62907">
                  <c:v>9.8746626463253051E-5</c:v>
                </c:pt>
                <c:pt idx="62908">
                  <c:v>6.6725828219205141E-5</c:v>
                </c:pt>
                <c:pt idx="62909">
                  <c:v>1.1919425014639271E-4</c:v>
                </c:pt>
                <c:pt idx="62910">
                  <c:v>1.142884284490719E-4</c:v>
                </c:pt>
                <c:pt idx="62911">
                  <c:v>6.4485284383408725E-5</c:v>
                </c:pt>
                <c:pt idx="62912">
                  <c:v>7.8386889072135091E-5</c:v>
                </c:pt>
                <c:pt idx="62913">
                  <c:v>1.05024897493422E-4</c:v>
                </c:pt>
                <c:pt idx="62914">
                  <c:v>7.7947108366061002E-5</c:v>
                </c:pt>
                <c:pt idx="62915">
                  <c:v>5.9773941757157438E-5</c:v>
                </c:pt>
                <c:pt idx="62916">
                  <c:v>8.338243787875399E-5</c:v>
                </c:pt>
                <c:pt idx="62917">
                  <c:v>8.4997496742289513E-5</c:v>
                </c:pt>
                <c:pt idx="62918">
                  <c:v>6.0851685702800751E-5</c:v>
                </c:pt>
                <c:pt idx="62919">
                  <c:v>6.4099411247298121E-5</c:v>
                </c:pt>
                <c:pt idx="62920">
                  <c:v>7.7686192526016384E-5</c:v>
                </c:pt>
                <c:pt idx="62921">
                  <c:v>6.6295098804403096E-5</c:v>
                </c:pt>
                <c:pt idx="62922">
                  <c:v>5.521331331692636E-5</c:v>
                </c:pt>
                <c:pt idx="62923">
                  <c:v>6.5088388510048389E-5</c:v>
                </c:pt>
                <c:pt idx="62924">
                  <c:v>6.7587607190944254E-5</c:v>
                </c:pt>
                <c:pt idx="62925">
                  <c:v>5.6006188970059163E-5</c:v>
                </c:pt>
                <c:pt idx="62926">
                  <c:v>5.5984433856792748E-5</c:v>
                </c:pt>
                <c:pt idx="62927">
                  <c:v>6.3071442127693444E-5</c:v>
                </c:pt>
                <c:pt idx="62928">
                  <c:v>5.8325069403508678E-5</c:v>
                </c:pt>
                <c:pt idx="62929">
                  <c:v>5.2280040108598769E-5</c:v>
                </c:pt>
                <c:pt idx="62930">
                  <c:v>5.6712284276727587E-5</c:v>
                </c:pt>
                <c:pt idx="62931">
                  <c:v>5.8435223763808608E-5</c:v>
                </c:pt>
                <c:pt idx="62932">
                  <c:v>5.2961953770136461E-5</c:v>
                </c:pt>
                <c:pt idx="62933">
                  <c:v>5.2695264457724988E-5</c:v>
                </c:pt>
                <c:pt idx="62934">
                  <c:v>5.629862062050961E-5</c:v>
                </c:pt>
                <c:pt idx="62935">
                  <c:v>5.4252072004601359E-5</c:v>
                </c:pt>
                <c:pt idx="62936">
                  <c:v>5.1240920583950362E-5</c:v>
                </c:pt>
                <c:pt idx="62937">
                  <c:v>5.3246203606249758E-5</c:v>
                </c:pt>
                <c:pt idx="62938">
                  <c:v>5.4156334954313927E-5</c:v>
                </c:pt>
                <c:pt idx="62939">
                  <c:v>5.153022357262671E-5</c:v>
                </c:pt>
                <c:pt idx="62940">
                  <c:v>5.1301594794495031E-5</c:v>
                </c:pt>
                <c:pt idx="62941">
                  <c:v>5.3062205552123487E-5</c:v>
                </c:pt>
                <c:pt idx="62942">
                  <c:v>5.2145987865515053E-5</c:v>
                </c:pt>
                <c:pt idx="62943">
                  <c:v>5.0678423576755449E-5</c:v>
                </c:pt>
                <c:pt idx="62944">
                  <c:v>5.1609102229122072E-5</c:v>
                </c:pt>
                <c:pt idx="62945">
                  <c:v>5.204319313634187E-5</c:v>
                </c:pt>
                <c:pt idx="62946">
                  <c:v>5.0750575610436499E-5</c:v>
                </c:pt>
                <c:pt idx="62947">
                  <c:v>5.059512477600947E-5</c:v>
                </c:pt>
                <c:pt idx="62948">
                  <c:v>5.1425216952338808E-5</c:v>
                </c:pt>
                <c:pt idx="62949">
                  <c:v>5.0960952648892999E-5</c:v>
                </c:pt>
                <c:pt idx="62950">
                  <c:v>5.0242178986081847E-5</c:v>
                </c:pt>
                <c:pt idx="62951">
                  <c:v>5.0679736887104809E-5</c:v>
                </c:pt>
                <c:pt idx="62952">
                  <c:v>5.0847487727878622E-5</c:v>
                </c:pt>
                <c:pt idx="62953">
                  <c:v>5.0188322347821668E-5</c:v>
                </c:pt>
                <c:pt idx="62954">
                  <c:v>5.0097605708288029E-5</c:v>
                </c:pt>
                <c:pt idx="62955">
                  <c:v>5.0454782467568293E-5</c:v>
                </c:pt>
                <c:pt idx="62956">
                  <c:v>5.0181679398519918E-5</c:v>
                </c:pt>
                <c:pt idx="62957">
                  <c:v>4.981622623745352E-5</c:v>
                </c:pt>
                <c:pt idx="62958">
                  <c:v>5.0007180107058957E-5</c:v>
                </c:pt>
                <c:pt idx="62959">
                  <c:v>5.004272679798305E-5</c:v>
                </c:pt>
                <c:pt idx="62960">
                  <c:v>4.9691159802023321E-5</c:v>
                </c:pt>
                <c:pt idx="62961">
                  <c:v>4.9628986744210117E-5</c:v>
                </c:pt>
                <c:pt idx="62962">
                  <c:v>4.9761878472054377E-5</c:v>
                </c:pt>
                <c:pt idx="62963">
                  <c:v>4.9585614760871977E-5</c:v>
                </c:pt>
                <c:pt idx="62964">
                  <c:v>4.9386828322894871E-5</c:v>
                </c:pt>
                <c:pt idx="62965">
                  <c:v>4.9454676627647132E-5</c:v>
                </c:pt>
                <c:pt idx="62966">
                  <c:v>4.9431266234023503E-5</c:v>
                </c:pt>
                <c:pt idx="62967">
                  <c:v>4.9231144657824188E-5</c:v>
                </c:pt>
                <c:pt idx="62968">
                  <c:v>4.9179623601958162E-5</c:v>
                </c:pt>
                <c:pt idx="62969">
                  <c:v>4.9208421842195087E-5</c:v>
                </c:pt>
                <c:pt idx="62970">
                  <c:v>4.9084177589975297E-5</c:v>
                </c:pt>
                <c:pt idx="62971">
                  <c:v>4.8962050641421229E-5</c:v>
                </c:pt>
                <c:pt idx="62972">
                  <c:v>4.8966274334816262E-5</c:v>
                </c:pt>
                <c:pt idx="62973">
                  <c:v>4.8917892854660749E-5</c:v>
                </c:pt>
                <c:pt idx="62974">
                  <c:v>4.8791902372613549E-5</c:v>
                </c:pt>
                <c:pt idx="62975">
                  <c:v>4.8742233047960333E-5</c:v>
                </c:pt>
                <c:pt idx="62976">
                  <c:v>4.8723319196142263E-5</c:v>
                </c:pt>
                <c:pt idx="62977">
                  <c:v>4.8629877710482112E-5</c:v>
                </c:pt>
                <c:pt idx="62978">
                  <c:v>4.8544032324571162E-5</c:v>
                </c:pt>
                <c:pt idx="62979">
                  <c:v>4.8516805691178888E-5</c:v>
                </c:pt>
                <c:pt idx="62980">
                  <c:v>4.8460144171258428E-5</c:v>
                </c:pt>
                <c:pt idx="62981">
                  <c:v>4.8369627620559193E-5</c:v>
                </c:pt>
                <c:pt idx="62982">
                  <c:v>4.8318965127691633E-5</c:v>
                </c:pt>
                <c:pt idx="62983">
                  <c:v>4.8278805479640141E-5</c:v>
                </c:pt>
                <c:pt idx="62984">
                  <c:v>4.8202888137893751E-5</c:v>
                </c:pt>
                <c:pt idx="62985">
                  <c:v>4.8133733798749738E-5</c:v>
                </c:pt>
                <c:pt idx="62986">
                  <c:v>4.809092206414789E-5</c:v>
                </c:pt>
                <c:pt idx="62987">
                  <c:v>4.8031848564278328E-5</c:v>
                </c:pt>
                <c:pt idx="62988">
                  <c:v>4.7958936193026602E-5</c:v>
                </c:pt>
                <c:pt idx="62989">
                  <c:v>4.7906047257129103E-5</c:v>
                </c:pt>
                <c:pt idx="62990">
                  <c:v>4.7856330638751388E-5</c:v>
                </c:pt>
                <c:pt idx="62991">
                  <c:v>4.7788576921448112E-5</c:v>
                </c:pt>
                <c:pt idx="62992">
                  <c:v>4.7727127821417532E-5</c:v>
                </c:pt>
                <c:pt idx="62993">
                  <c:v>4.7676941903773702E-5</c:v>
                </c:pt>
                <c:pt idx="62994">
                  <c:v>4.7617562813684338E-5</c:v>
                </c:pt>
                <c:pt idx="62995">
                  <c:v>4.7552537580486387E-5</c:v>
                </c:pt>
                <c:pt idx="62996">
                  <c:v>4.7498815547442057E-5</c:v>
                </c:pt>
                <c:pt idx="62997">
                  <c:v>4.7444078518310562E-5</c:v>
                </c:pt>
                <c:pt idx="62998">
                  <c:v>4.7381970944115892E-5</c:v>
                </c:pt>
                <c:pt idx="62999">
                  <c:v>4.7322973841801293E-5</c:v>
                </c:pt>
                <c:pt idx="63000">
                  <c:v>4.7269237256841727E-5</c:v>
                </c:pt>
                <c:pt idx="63001">
                  <c:v>4.7210447519319132E-5</c:v>
                </c:pt>
                <c:pt idx="63002">
                  <c:v>4.7150013415375718E-5</c:v>
                </c:pt>
                <c:pt idx="63003">
                  <c:v>4.7094352339627221E-5</c:v>
                </c:pt>
                <c:pt idx="63004">
                  <c:v>4.7038116463227198E-5</c:v>
                </c:pt>
                <c:pt idx="63005">
                  <c:v>4.6978275349829353E-5</c:v>
                </c:pt>
                <c:pt idx="63006">
                  <c:v>4.692099173553288E-5</c:v>
                </c:pt>
                <c:pt idx="63007">
                  <c:v>4.6865072363289073E-5</c:v>
                </c:pt>
                <c:pt idx="63008">
                  <c:v>4.6807079343125217E-5</c:v>
                </c:pt>
                <c:pt idx="63009">
                  <c:v>4.6748395106988028E-5</c:v>
                </c:pt>
                <c:pt idx="63010">
                  <c:v>4.6692322939634323E-5</c:v>
                </c:pt>
                <c:pt idx="63011">
                  <c:v>4.6635621401946992E-5</c:v>
                </c:pt>
                <c:pt idx="63012">
                  <c:v>4.6577071771025658E-5</c:v>
                </c:pt>
                <c:pt idx="63013">
                  <c:v>4.6521396143361933E-5</c:v>
                </c:pt>
                <c:pt idx="63014">
                  <c:v>4.646876550395973E-5</c:v>
                </c:pt>
                <c:pt idx="63015">
                  <c:v>4.6414355892920873E-5</c:v>
                </c:pt>
                <c:pt idx="63016">
                  <c:v>4.6358676627278328E-5</c:v>
                </c:pt>
                <c:pt idx="63017">
                  <c:v>4.6303979615913697E-5</c:v>
                </c:pt>
                <c:pt idx="63018">
                  <c:v>4.6248835133155808E-5</c:v>
                </c:pt>
                <c:pt idx="63019">
                  <c:v>4.6192162699298933E-5</c:v>
                </c:pt>
                <c:pt idx="63020">
                  <c:v>4.6136410674080253E-5</c:v>
                </c:pt>
                <c:pt idx="63021">
                  <c:v>4.6083674533292651E-5</c:v>
                </c:pt>
                <c:pt idx="63022">
                  <c:v>4.6030119847273447E-5</c:v>
                </c:pt>
                <c:pt idx="63023">
                  <c:v>4.597587394528091E-5</c:v>
                </c:pt>
                <c:pt idx="63024">
                  <c:v>4.5922319259261712E-5</c:v>
                </c:pt>
                <c:pt idx="63025">
                  <c:v>4.5867902372265228E-5</c:v>
                </c:pt>
                <c:pt idx="63026">
                  <c:v>4.5812339521944523E-5</c:v>
                </c:pt>
                <c:pt idx="63027">
                  <c:v>4.5759421482216567E-5</c:v>
                </c:pt>
                <c:pt idx="63028">
                  <c:v>4.5707096433034167E-5</c:v>
                </c:pt>
                <c:pt idx="63029">
                  <c:v>4.5654011046281078E-5</c:v>
                </c:pt>
                <c:pt idx="63030">
                  <c:v>4.5600816520163789E-5</c:v>
                </c:pt>
                <c:pt idx="63031">
                  <c:v>4.554764018394053E-5</c:v>
                </c:pt>
                <c:pt idx="63032">
                  <c:v>4.5494885853258893E-5</c:v>
                </c:pt>
                <c:pt idx="63033">
                  <c:v>4.5441527618095279E-5</c:v>
                </c:pt>
                <c:pt idx="63034">
                  <c:v>4.5388394937617697E-5</c:v>
                </c:pt>
                <c:pt idx="63035">
                  <c:v>4.5335589675232768E-5</c:v>
                </c:pt>
                <c:pt idx="63036">
                  <c:v>4.5284279622137553E-5</c:v>
                </c:pt>
                <c:pt idx="63037">
                  <c:v>4.5231685362523422E-5</c:v>
                </c:pt>
                <c:pt idx="63038">
                  <c:v>4.517994966590777E-5</c:v>
                </c:pt>
                <c:pt idx="63039">
                  <c:v>4.5127788325771689E-5</c:v>
                </c:pt>
                <c:pt idx="63040">
                  <c:v>4.5075645175529637E-5</c:v>
                </c:pt>
                <c:pt idx="63041">
                  <c:v>4.5024447899777442E-5</c:v>
                </c:pt>
                <c:pt idx="63042">
                  <c:v>4.4973385229241103E-5</c:v>
                </c:pt>
                <c:pt idx="63043">
                  <c:v>4.4921598600922152E-5</c:v>
                </c:pt>
                <c:pt idx="63044">
                  <c:v>4.4869804696645588E-5</c:v>
                </c:pt>
                <c:pt idx="63045">
                  <c:v>4.4819113099947572E-5</c:v>
                </c:pt>
                <c:pt idx="63046">
                  <c:v>4.4767817598767579E-5</c:v>
                </c:pt>
                <c:pt idx="63047">
                  <c:v>4.4717333366861567E-5</c:v>
                </c:pt>
                <c:pt idx="63048">
                  <c:v>4.4666761823464178E-5</c:v>
                </c:pt>
                <c:pt idx="63049">
                  <c:v>4.4615484512178227E-5</c:v>
                </c:pt>
                <c:pt idx="63050">
                  <c:v>4.4564883864950389E-5</c:v>
                </c:pt>
                <c:pt idx="63051">
                  <c:v>4.4514126784633852E-5</c:v>
                </c:pt>
                <c:pt idx="63052">
                  <c:v>4.4464261009125039E-5</c:v>
                </c:pt>
                <c:pt idx="63053">
                  <c:v>4.4414064177544788E-5</c:v>
                </c:pt>
                <c:pt idx="63054">
                  <c:v>4.4364063796820119E-5</c:v>
                </c:pt>
                <c:pt idx="63055">
                  <c:v>4.4313739635981619E-5</c:v>
                </c:pt>
                <c:pt idx="63056">
                  <c:v>4.4263982999837033E-5</c:v>
                </c:pt>
                <c:pt idx="63057">
                  <c:v>4.4214302761247382E-5</c:v>
                </c:pt>
                <c:pt idx="63058">
                  <c:v>4.4164524297229952E-5</c:v>
                </c:pt>
                <c:pt idx="63059">
                  <c:v>4.4114800402894623E-5</c:v>
                </c:pt>
                <c:pt idx="63060">
                  <c:v>4.4065480324206867E-5</c:v>
                </c:pt>
                <c:pt idx="63061">
                  <c:v>4.4015654566464952E-5</c:v>
                </c:pt>
                <c:pt idx="63062">
                  <c:v>4.3966596422251307E-5</c:v>
                </c:pt>
                <c:pt idx="63063">
                  <c:v>4.3917370931012563E-5</c:v>
                </c:pt>
                <c:pt idx="63064">
                  <c:v>4.3868312786798917E-5</c:v>
                </c:pt>
                <c:pt idx="63065">
                  <c:v>4.3819040001835667E-5</c:v>
                </c:pt>
                <c:pt idx="63066">
                  <c:v>4.3770218326244503E-5</c:v>
                </c:pt>
                <c:pt idx="63067">
                  <c:v>4.3721218389691778E-5</c:v>
                </c:pt>
                <c:pt idx="63068">
                  <c:v>4.3672342144418508E-5</c:v>
                </c:pt>
                <c:pt idx="63069">
                  <c:v>4.3623527744784951E-5</c:v>
                </c:pt>
                <c:pt idx="63070">
                  <c:v>4.3575040763244033E-5</c:v>
                </c:pt>
                <c:pt idx="63071">
                  <c:v>4.3526470108190551E-5</c:v>
                </c:pt>
                <c:pt idx="63072">
                  <c:v>4.3478357838466757E-5</c:v>
                </c:pt>
                <c:pt idx="63073">
                  <c:v>4.3429430661490187E-5</c:v>
                </c:pt>
                <c:pt idx="63074">
                  <c:v>4.3381063733249903E-5</c:v>
                </c:pt>
                <c:pt idx="63075">
                  <c:v>4.3332816858310252E-5</c:v>
                </c:pt>
                <c:pt idx="63076">
                  <c:v>4.328469731262885E-5</c:v>
                </c:pt>
                <c:pt idx="63077">
                  <c:v>4.3236308556515717E-5</c:v>
                </c:pt>
                <c:pt idx="63078">
                  <c:v>4.3188032577745623E-5</c:v>
                </c:pt>
                <c:pt idx="63079">
                  <c:v>4.3140233174199238E-5</c:v>
                </c:pt>
                <c:pt idx="63080">
                  <c:v>4.309225914767012E-5</c:v>
                </c:pt>
                <c:pt idx="63081">
                  <c:v>4.3044427002314478E-5</c:v>
                </c:pt>
                <c:pt idx="63082">
                  <c:v>4.2996161937480792E-5</c:v>
                </c:pt>
                <c:pt idx="63083">
                  <c:v>4.2948053305735812E-5</c:v>
                </c:pt>
                <c:pt idx="63084">
                  <c:v>4.2900341213680797E-5</c:v>
                </c:pt>
                <c:pt idx="63085">
                  <c:v>4.2852701881201938E-5</c:v>
                </c:pt>
                <c:pt idx="63086">
                  <c:v>4.2805047996807837E-5</c:v>
                </c:pt>
                <c:pt idx="63087">
                  <c:v>4.2756968468893319E-5</c:v>
                </c:pt>
                <c:pt idx="63088">
                  <c:v>4.2709434637799859E-5</c:v>
                </c:pt>
                <c:pt idx="63089">
                  <c:v>4.2661900806706399E-5</c:v>
                </c:pt>
                <c:pt idx="63090">
                  <c:v>4.2614217818481848E-5</c:v>
                </c:pt>
                <c:pt idx="63091">
                  <c:v>4.2566498450469232E-5</c:v>
                </c:pt>
                <c:pt idx="63092">
                  <c:v>4.2519222915871069E-5</c:v>
                </c:pt>
                <c:pt idx="63093">
                  <c:v>4.2471790948184207E-5</c:v>
                </c:pt>
                <c:pt idx="63094">
                  <c:v>4.2424217099323869E-5</c:v>
                </c:pt>
                <c:pt idx="63095">
                  <c:v>4.2376734199933708E-5</c:v>
                </c:pt>
                <c:pt idx="63096">
                  <c:v>4.2329371353844181E-5</c:v>
                </c:pt>
                <c:pt idx="63097">
                  <c:v>4.2282154026906937E-5</c:v>
                </c:pt>
                <c:pt idx="63098">
                  <c:v>4.2234598367940628E-5</c:v>
                </c:pt>
                <c:pt idx="63099">
                  <c:v>4.2187475628452382E-5</c:v>
                </c:pt>
                <c:pt idx="63100">
                  <c:v>4.2140254663536332E-5</c:v>
                </c:pt>
                <c:pt idx="63101">
                  <c:v>4.2092829971807078E-5</c:v>
                </c:pt>
                <c:pt idx="63102">
                  <c:v>4.2045743612106889E-5</c:v>
                </c:pt>
                <c:pt idx="63103">
                  <c:v>4.1998362576123327E-5</c:v>
                </c:pt>
                <c:pt idx="63104">
                  <c:v>4.1951549064833671E-5</c:v>
                </c:pt>
                <c:pt idx="63105">
                  <c:v>4.1904342651832849E-5</c:v>
                </c:pt>
                <c:pt idx="63106">
                  <c:v>4.1857074393192313E-5</c:v>
                </c:pt>
                <c:pt idx="63107">
                  <c:v>4.1810380935203277E-5</c:v>
                </c:pt>
                <c:pt idx="63108">
                  <c:v>4.176338916295208E-5</c:v>
                </c:pt>
                <c:pt idx="63109">
                  <c:v>4.1716644773259759E-5</c:v>
                </c:pt>
                <c:pt idx="63110">
                  <c:v>4.1669303755043068E-5</c:v>
                </c:pt>
                <c:pt idx="63111">
                  <c:v>4.1622704884503037E-5</c:v>
                </c:pt>
                <c:pt idx="63112">
                  <c:v>4.1575694922357798E-5</c:v>
                </c:pt>
                <c:pt idx="63113">
                  <c:v>4.1528954170644283E-5</c:v>
                </c:pt>
                <c:pt idx="63114">
                  <c:v>4.1482289816485718E-5</c:v>
                </c:pt>
                <c:pt idx="63115">
                  <c:v>4.1435439925407991E-5</c:v>
                </c:pt>
                <c:pt idx="63116">
                  <c:v>4.1388826502952718E-5</c:v>
                </c:pt>
                <c:pt idx="63117">
                  <c:v>4.1341892938362428E-5</c:v>
                </c:pt>
                <c:pt idx="63118">
                  <c:v>4.1295315895695239E-5</c:v>
                </c:pt>
                <c:pt idx="63119">
                  <c:v>4.1248720663134009E-5</c:v>
                </c:pt>
                <c:pt idx="63120">
                  <c:v>4.1201983549399301E-5</c:v>
                </c:pt>
                <c:pt idx="63121">
                  <c:v>4.1155581129714853E-5</c:v>
                </c:pt>
                <c:pt idx="63122">
                  <c:v>4.1108942241407931E-5</c:v>
                </c:pt>
                <c:pt idx="63123">
                  <c:v>4.106245978618972E-5</c:v>
                </c:pt>
                <c:pt idx="63124">
                  <c:v>4.1015871829586097E-5</c:v>
                </c:pt>
                <c:pt idx="63125">
                  <c:v>4.0969534893520183E-5</c:v>
                </c:pt>
                <c:pt idx="63126">
                  <c:v>4.0923208871390671E-5</c:v>
                </c:pt>
                <c:pt idx="63127">
                  <c:v>4.0876795537769788E-5</c:v>
                </c:pt>
                <c:pt idx="63128">
                  <c:v>4.0830462239682668E-5</c:v>
                </c:pt>
                <c:pt idx="63129">
                  <c:v>4.0784376324154443E-5</c:v>
                </c:pt>
                <c:pt idx="63130">
                  <c:v>4.073810123372823E-5</c:v>
                </c:pt>
                <c:pt idx="63131">
                  <c:v>4.0691807953407988E-5</c:v>
                </c:pt>
                <c:pt idx="63132">
                  <c:v>4.0645561966812238E-5</c:v>
                </c:pt>
                <c:pt idx="63133">
                  <c:v>4.0599494241178043E-5</c:v>
                </c:pt>
                <c:pt idx="63134">
                  <c:v>4.0553288272349157E-5</c:v>
                </c:pt>
                <c:pt idx="63135">
                  <c:v>4.0507107769371942E-5</c:v>
                </c:pt>
                <c:pt idx="63136">
                  <c:v>4.0461341995978728E-5</c:v>
                </c:pt>
                <c:pt idx="63137">
                  <c:v>4.0415448893327273E-5</c:v>
                </c:pt>
                <c:pt idx="63138">
                  <c:v>4.0369370253756642E-5</c:v>
                </c:pt>
                <c:pt idx="63139">
                  <c:v>4.0323320718016482E-5</c:v>
                </c:pt>
                <c:pt idx="63140">
                  <c:v>4.0277660446008667E-5</c:v>
                </c:pt>
                <c:pt idx="63141">
                  <c:v>4.0231570892501622E-5</c:v>
                </c:pt>
                <c:pt idx="63142">
                  <c:v>4.0185830584960058E-5</c:v>
                </c:pt>
                <c:pt idx="63143">
                  <c:v>4.0139799239113927E-5</c:v>
                </c:pt>
                <c:pt idx="63144">
                  <c:v>4.0094277210300788E-5</c:v>
                </c:pt>
                <c:pt idx="63145">
                  <c:v>4.0048224036581808E-5</c:v>
                </c:pt>
                <c:pt idx="63146">
                  <c:v>4.0002658352022991E-5</c:v>
                </c:pt>
                <c:pt idx="63147">
                  <c:v>3.9956627006176859E-5</c:v>
                </c:pt>
                <c:pt idx="63148">
                  <c:v>3.9911246858537197E-5</c:v>
                </c:pt>
                <c:pt idx="63149">
                  <c:v>3.9865964936325333E-5</c:v>
                </c:pt>
                <c:pt idx="63150">
                  <c:v>3.9820268284529448E-5</c:v>
                </c:pt>
                <c:pt idx="63151">
                  <c:v>3.9774866309016943E-5</c:v>
                </c:pt>
                <c:pt idx="63152">
                  <c:v>3.9729442505631603E-5</c:v>
                </c:pt>
                <c:pt idx="63153">
                  <c:v>3.9684033254161477E-5</c:v>
                </c:pt>
                <c:pt idx="63154">
                  <c:v>3.9638318412471563E-5</c:v>
                </c:pt>
                <c:pt idx="63155">
                  <c:v>3.9593094697920612E-5</c:v>
                </c:pt>
                <c:pt idx="63156">
                  <c:v>3.9547841879539192E-5</c:v>
                </c:pt>
                <c:pt idx="63157">
                  <c:v>3.9502425352111459E-5</c:v>
                </c:pt>
                <c:pt idx="63158">
                  <c:v>3.9457085222238668E-5</c:v>
                </c:pt>
                <c:pt idx="63159">
                  <c:v>3.9412370824720711E-5</c:v>
                </c:pt>
                <c:pt idx="63160">
                  <c:v>3.9366732380585738E-5</c:v>
                </c:pt>
                <c:pt idx="63161">
                  <c:v>3.9321876101894297E-5</c:v>
                </c:pt>
                <c:pt idx="63162">
                  <c:v>3.927662328351289E-5</c:v>
                </c:pt>
                <c:pt idx="63163">
                  <c:v>3.9231570553965873E-5</c:v>
                </c:pt>
                <c:pt idx="63164">
                  <c:v>3.91865469282493E-5</c:v>
                </c:pt>
                <c:pt idx="63165">
                  <c:v>3.9141530578490347E-5</c:v>
                </c:pt>
                <c:pt idx="63166">
                  <c:v>3.9096419641282409E-5</c:v>
                </c:pt>
                <c:pt idx="63167">
                  <c:v>3.9051425119396299E-5</c:v>
                </c:pt>
                <c:pt idx="63168">
                  <c:v>3.9006848965072998E-5</c:v>
                </c:pt>
                <c:pt idx="63169">
                  <c:v>3.8961814425420023E-5</c:v>
                </c:pt>
                <c:pt idx="63170">
                  <c:v>3.8917187339393422E-5</c:v>
                </c:pt>
                <c:pt idx="63171">
                  <c:v>3.8872312870807953E-5</c:v>
                </c:pt>
                <c:pt idx="63172">
                  <c:v>3.8827594835311168E-5</c:v>
                </c:pt>
                <c:pt idx="63173">
                  <c:v>3.8783156924182549E-5</c:v>
                </c:pt>
                <c:pt idx="63174">
                  <c:v>3.8738220609957352E-5</c:v>
                </c:pt>
                <c:pt idx="63175">
                  <c:v>3.8693633541697643E-5</c:v>
                </c:pt>
                <c:pt idx="63176">
                  <c:v>3.8649210182484239E-5</c:v>
                </c:pt>
                <c:pt idx="63177">
                  <c:v>3.8604379369644448E-5</c:v>
                </c:pt>
                <c:pt idx="63178">
                  <c:v>3.8560123357456177E-5</c:v>
                </c:pt>
                <c:pt idx="63179">
                  <c:v>3.8515485357493162E-5</c:v>
                </c:pt>
                <c:pt idx="63180">
                  <c:v>3.8471152947749943E-5</c:v>
                </c:pt>
                <c:pt idx="63181">
                  <c:v>3.8426685932790861E-5</c:v>
                </c:pt>
                <c:pt idx="63182">
                  <c:v>3.8382753700716421E-5</c:v>
                </c:pt>
                <c:pt idx="63183">
                  <c:v>3.8338283047778532E-5</c:v>
                </c:pt>
                <c:pt idx="63184">
                  <c:v>3.8293834222713492E-5</c:v>
                </c:pt>
                <c:pt idx="63185">
                  <c:v>3.8249829231062897E-5</c:v>
                </c:pt>
                <c:pt idx="63186">
                  <c:v>3.8205267628654838E-5</c:v>
                </c:pt>
                <c:pt idx="63187">
                  <c:v>3.8161415432114147E-5</c:v>
                </c:pt>
                <c:pt idx="63188">
                  <c:v>3.8117024814710021E-5</c:v>
                </c:pt>
                <c:pt idx="63189">
                  <c:v>3.8073387258918963E-5</c:v>
                </c:pt>
                <c:pt idx="63190">
                  <c:v>3.8029149436624721E-5</c:v>
                </c:pt>
                <c:pt idx="63191">
                  <c:v>3.7985115341143683E-5</c:v>
                </c:pt>
                <c:pt idx="63192">
                  <c:v>3.7941092159599073E-5</c:v>
                </c:pt>
                <c:pt idx="63193">
                  <c:v>3.7897440051892772E-5</c:v>
                </c:pt>
                <c:pt idx="63194">
                  <c:v>3.7853478715987883E-5</c:v>
                </c:pt>
                <c:pt idx="63195">
                  <c:v>3.7809557397849858E-5</c:v>
                </c:pt>
                <c:pt idx="63196">
                  <c:v>3.7765974411740899E-5</c:v>
                </c:pt>
                <c:pt idx="63197">
                  <c:v>3.7722209526691593E-5</c:v>
                </c:pt>
                <c:pt idx="63198">
                  <c:v>3.7678419175790623E-5</c:v>
                </c:pt>
                <c:pt idx="63199">
                  <c:v>3.7635076296282932E-5</c:v>
                </c:pt>
                <c:pt idx="63200">
                  <c:v>3.7591198633890599E-5</c:v>
                </c:pt>
                <c:pt idx="63201">
                  <c:v>3.7547739339061081E-5</c:v>
                </c:pt>
                <c:pt idx="63202">
                  <c:v>3.7504061765503138E-5</c:v>
                </c:pt>
                <c:pt idx="63203">
                  <c:v>3.7460606108652428E-5</c:v>
                </c:pt>
                <c:pt idx="63204">
                  <c:v>3.7417368730530143E-5</c:v>
                </c:pt>
                <c:pt idx="63205">
                  <c:v>3.7373771192505962E-5</c:v>
                </c:pt>
                <c:pt idx="63206">
                  <c:v>3.73304974345956E-5</c:v>
                </c:pt>
                <c:pt idx="63207">
                  <c:v>3.7287234590621672E-5</c:v>
                </c:pt>
                <c:pt idx="63208">
                  <c:v>3.7243546103127301E-5</c:v>
                </c:pt>
                <c:pt idx="63209">
                  <c:v>3.7200738006504253E-5</c:v>
                </c:pt>
                <c:pt idx="63210">
                  <c:v>3.7157638871576637E-5</c:v>
                </c:pt>
                <c:pt idx="63211">
                  <c:v>3.7114012229721993E-5</c:v>
                </c:pt>
                <c:pt idx="63212">
                  <c:v>3.7070974940434098E-5</c:v>
                </c:pt>
                <c:pt idx="63213">
                  <c:v>3.70281413779594E-5</c:v>
                </c:pt>
                <c:pt idx="63214">
                  <c:v>3.6985024053137749E-5</c:v>
                </c:pt>
                <c:pt idx="63215">
                  <c:v>3.6941841244697571E-5</c:v>
                </c:pt>
                <c:pt idx="63216">
                  <c:v>3.6899247788824141E-5</c:v>
                </c:pt>
                <c:pt idx="63217">
                  <c:v>3.6856250517303117E-5</c:v>
                </c:pt>
                <c:pt idx="63218">
                  <c:v>3.6813285987591371E-5</c:v>
                </c:pt>
                <c:pt idx="63219">
                  <c:v>3.6770365113625303E-5</c:v>
                </c:pt>
                <c:pt idx="63220">
                  <c:v>3.6727884435094893E-5</c:v>
                </c:pt>
                <c:pt idx="63221">
                  <c:v>3.6685160011984408E-5</c:v>
                </c:pt>
                <c:pt idx="63222">
                  <c:v>3.664232644950971E-5</c:v>
                </c:pt>
                <c:pt idx="63223">
                  <c:v>3.6599943996407092E-5</c:v>
                </c:pt>
                <c:pt idx="63224">
                  <c:v>3.6557325074682012E-5</c:v>
                </c:pt>
                <c:pt idx="63225">
                  <c:v>3.6514720704872161E-5</c:v>
                </c:pt>
                <c:pt idx="63226">
                  <c:v>3.6472167266765609E-5</c:v>
                </c:pt>
                <c:pt idx="63227">
                  <c:v>3.6429792089620612E-5</c:v>
                </c:pt>
                <c:pt idx="63228">
                  <c:v>3.6387315049069002E-5</c:v>
                </c:pt>
                <c:pt idx="63229">
                  <c:v>3.6344845284475007E-5</c:v>
                </c:pt>
                <c:pt idx="63230">
                  <c:v>3.630259379860945E-5</c:v>
                </c:pt>
                <c:pt idx="63231">
                  <c:v>3.626007674029097E-5</c:v>
                </c:pt>
                <c:pt idx="63232">
                  <c:v>3.6218130844645202E-5</c:v>
                </c:pt>
                <c:pt idx="63233">
                  <c:v>3.617580296122469E-5</c:v>
                </c:pt>
                <c:pt idx="63234">
                  <c:v>3.6133893445366987E-5</c:v>
                </c:pt>
                <c:pt idx="63235">
                  <c:v>3.6091481888433918E-5</c:v>
                </c:pt>
                <c:pt idx="63236">
                  <c:v>3.6049554182682193E-5</c:v>
                </c:pt>
                <c:pt idx="63237">
                  <c:v>3.6007462767884142E-5</c:v>
                </c:pt>
                <c:pt idx="63238">
                  <c:v>3.5965600545750931E-5</c:v>
                </c:pt>
                <c:pt idx="63239">
                  <c:v>3.5923469113186002E-5</c:v>
                </c:pt>
                <c:pt idx="63240">
                  <c:v>3.5881792427971959E-5</c:v>
                </c:pt>
                <c:pt idx="63241">
                  <c:v>3.5839890188071877E-5</c:v>
                </c:pt>
                <c:pt idx="63242">
                  <c:v>3.579823169275187E-5</c:v>
                </c:pt>
                <c:pt idx="63243">
                  <c:v>3.5756409488385543E-5</c:v>
                </c:pt>
                <c:pt idx="63244">
                  <c:v>3.571458364604041E-5</c:v>
                </c:pt>
                <c:pt idx="63245">
                  <c:v>3.5672979720402509E-5</c:v>
                </c:pt>
                <c:pt idx="63246">
                  <c:v>3.5631499486044049E-5</c:v>
                </c:pt>
                <c:pt idx="63247">
                  <c:v>3.5589840990724042E-5</c:v>
                </c:pt>
                <c:pt idx="63248">
                  <c:v>3.5548182495404028E-5</c:v>
                </c:pt>
                <c:pt idx="63249">
                  <c:v>3.5506785934558138E-5</c:v>
                </c:pt>
                <c:pt idx="63250">
                  <c:v>3.5465374821797013E-5</c:v>
                </c:pt>
                <c:pt idx="63251">
                  <c:v>3.5424040106590837E-5</c:v>
                </c:pt>
                <c:pt idx="63252">
                  <c:v>3.5382621717872098E-5</c:v>
                </c:pt>
                <c:pt idx="63253">
                  <c:v>3.534161442075856E-5</c:v>
                </c:pt>
                <c:pt idx="63254">
                  <c:v>3.5300174204166979E-5</c:v>
                </c:pt>
                <c:pt idx="63255">
                  <c:v>3.5258923162473372E-5</c:v>
                </c:pt>
                <c:pt idx="63256">
                  <c:v>3.521787584759295E-5</c:v>
                </c:pt>
                <c:pt idx="63257">
                  <c:v>3.5176788514945663E-5</c:v>
                </c:pt>
                <c:pt idx="63258">
                  <c:v>3.5135712096234777E-5</c:v>
                </c:pt>
                <c:pt idx="63259">
                  <c:v>3.5094846680294722E-5</c:v>
                </c:pt>
                <c:pt idx="63260">
                  <c:v>3.5053708415944129E-5</c:v>
                </c:pt>
                <c:pt idx="63261">
                  <c:v>3.501297760521993E-5</c:v>
                </c:pt>
                <c:pt idx="63262">
                  <c:v>3.4971995773958042E-5</c:v>
                </c:pt>
                <c:pt idx="63263">
                  <c:v>3.4931115806102753E-5</c:v>
                </c:pt>
                <c:pt idx="63264">
                  <c:v>3.4890374081442133E-5</c:v>
                </c:pt>
                <c:pt idx="63265">
                  <c:v>3.4849486837629229E-5</c:v>
                </c:pt>
                <c:pt idx="63266">
                  <c:v>3.4808937925845378E-5</c:v>
                </c:pt>
                <c:pt idx="63267">
                  <c:v>3.4768294426612563E-5</c:v>
                </c:pt>
                <c:pt idx="63268">
                  <c:v>3.4727745514828712E-5</c:v>
                </c:pt>
                <c:pt idx="63269">
                  <c:v>3.4687403967836872E-5</c:v>
                </c:pt>
                <c:pt idx="63270">
                  <c:v>3.4646673157112673E-5</c:v>
                </c:pt>
                <c:pt idx="63271">
                  <c:v>3.4606404369696968E-5</c:v>
                </c:pt>
                <c:pt idx="63272">
                  <c:v>3.4565804526209831E-5</c:v>
                </c:pt>
                <c:pt idx="63273">
                  <c:v>3.4525666706031188E-5</c:v>
                </c:pt>
                <c:pt idx="63274">
                  <c:v>3.4485161449993029E-5</c:v>
                </c:pt>
                <c:pt idx="63275">
                  <c:v>3.4445027267793187E-5</c:v>
                </c:pt>
                <c:pt idx="63276">
                  <c:v>3.4404929465381429E-5</c:v>
                </c:pt>
                <c:pt idx="63277">
                  <c:v>3.4364835300948471E-5</c:v>
                </c:pt>
                <c:pt idx="63278">
                  <c:v>3.4324722946621478E-5</c:v>
                </c:pt>
                <c:pt idx="63279">
                  <c:v>3.4284552384633571E-5</c:v>
                </c:pt>
                <c:pt idx="63280">
                  <c:v>3.4244651033077389E-5</c:v>
                </c:pt>
                <c:pt idx="63281">
                  <c:v>3.4204687835881493E-5</c:v>
                </c:pt>
                <c:pt idx="63282">
                  <c:v>3.4164688258897513E-5</c:v>
                </c:pt>
                <c:pt idx="63283">
                  <c:v>3.4124997910112143E-5</c:v>
                </c:pt>
                <c:pt idx="63284">
                  <c:v>3.4085271181538701E-5</c:v>
                </c:pt>
                <c:pt idx="63285">
                  <c:v>3.4045082429656759E-5</c:v>
                </c:pt>
                <c:pt idx="63286">
                  <c:v>3.4005734050879248E-5</c:v>
                </c:pt>
                <c:pt idx="63287">
                  <c:v>3.3966127375606447E-5</c:v>
                </c:pt>
                <c:pt idx="63288">
                  <c:v>3.392652070033364E-5</c:v>
                </c:pt>
                <c:pt idx="63289">
                  <c:v>3.3886943128891289E-5</c:v>
                </c:pt>
                <c:pt idx="63290">
                  <c:v>3.3847409213194617E-5</c:v>
                </c:pt>
                <c:pt idx="63291">
                  <c:v>3.3807682484621182E-5</c:v>
                </c:pt>
                <c:pt idx="63292">
                  <c:v>3.3768454159144312E-5</c:v>
                </c:pt>
                <c:pt idx="63293">
                  <c:v>3.3728818380041048E-5</c:v>
                </c:pt>
                <c:pt idx="63294">
                  <c:v>3.3689808333292597E-5</c:v>
                </c:pt>
                <c:pt idx="63295">
                  <c:v>3.3650576369836933E-5</c:v>
                </c:pt>
                <c:pt idx="63296">
                  <c:v>3.3611260732868693E-5</c:v>
                </c:pt>
                <c:pt idx="63297">
                  <c:v>3.3572297979844727E-5</c:v>
                </c:pt>
                <c:pt idx="63298">
                  <c:v>3.3532818633830168E-5</c:v>
                </c:pt>
                <c:pt idx="63299">
                  <c:v>3.3493910450488329E-5</c:v>
                </c:pt>
                <c:pt idx="63300">
                  <c:v>3.3455035008955747E-5</c:v>
                </c:pt>
                <c:pt idx="63301">
                  <c:v>3.3415893994970247E-5</c:v>
                </c:pt>
                <c:pt idx="63302">
                  <c:v>3.3377458748873323E-5</c:v>
                </c:pt>
                <c:pt idx="63303">
                  <c:v>3.3338266803184517E-5</c:v>
                </c:pt>
                <c:pt idx="63304">
                  <c:v>3.3299424103461213E-5</c:v>
                </c:pt>
                <c:pt idx="63305">
                  <c:v>3.3260563213843852E-5</c:v>
                </c:pt>
                <c:pt idx="63306">
                  <c:v>3.3222178899450228E-5</c:v>
                </c:pt>
                <c:pt idx="63307">
                  <c:v>3.3183358027599752E-5</c:v>
                </c:pt>
                <c:pt idx="63308">
                  <c:v>3.3144802728202187E-5</c:v>
                </c:pt>
                <c:pt idx="63309">
                  <c:v>3.3106236514868208E-5</c:v>
                </c:pt>
                <c:pt idx="63310">
                  <c:v>3.3067772164940827E-5</c:v>
                </c:pt>
                <c:pt idx="63311">
                  <c:v>3.3029202313628048E-5</c:v>
                </c:pt>
                <c:pt idx="63312">
                  <c:v>3.2991025364026427E-5</c:v>
                </c:pt>
                <c:pt idx="63313">
                  <c:v>3.295261922175996E-5</c:v>
                </c:pt>
                <c:pt idx="63314">
                  <c:v>3.2914307666942477E-5</c:v>
                </c:pt>
                <c:pt idx="63315">
                  <c:v>3.2875981560209773E-5</c:v>
                </c:pt>
                <c:pt idx="63316">
                  <c:v>3.2837684557307512E-5</c:v>
                </c:pt>
                <c:pt idx="63317">
                  <c:v>3.2799616747070097E-5</c:v>
                </c:pt>
                <c:pt idx="63318">
                  <c:v>3.2761647162260488E-5</c:v>
                </c:pt>
                <c:pt idx="63319">
                  <c:v>3.2723364711273462E-5</c:v>
                </c:pt>
                <c:pt idx="63320">
                  <c:v>3.268568980274722E-5</c:v>
                </c:pt>
                <c:pt idx="63321">
                  <c:v>3.2647716579958803E-5</c:v>
                </c:pt>
                <c:pt idx="63322">
                  <c:v>3.2610030757496127E-5</c:v>
                </c:pt>
                <c:pt idx="63323">
                  <c:v>3.257219577790238E-5</c:v>
                </c:pt>
                <c:pt idx="63324">
                  <c:v>3.2534415367990732E-5</c:v>
                </c:pt>
                <c:pt idx="63325">
                  <c:v>3.2496463973075151E-5</c:v>
                </c:pt>
                <c:pt idx="63326">
                  <c:v>3.2458854548167437E-5</c:v>
                </c:pt>
                <c:pt idx="63327">
                  <c:v>3.2421416108263663E-5</c:v>
                </c:pt>
                <c:pt idx="63328">
                  <c:v>3.2383628422394388E-5</c:v>
                </c:pt>
                <c:pt idx="63329">
                  <c:v>3.2346193620469421E-5</c:v>
                </c:pt>
                <c:pt idx="63330">
                  <c:v>3.2308613299392157E-5</c:v>
                </c:pt>
                <c:pt idx="63331">
                  <c:v>3.2271469535771757E-5</c:v>
                </c:pt>
                <c:pt idx="63332">
                  <c:v>3.2234005630016327E-5</c:v>
                </c:pt>
                <c:pt idx="63333">
                  <c:v>3.2196981919696548E-5</c:v>
                </c:pt>
                <c:pt idx="63334">
                  <c:v>3.2159245165530592E-5</c:v>
                </c:pt>
                <c:pt idx="63335">
                  <c:v>3.2122399716172367E-5</c:v>
                </c:pt>
                <c:pt idx="63336">
                  <c:v>3.208504494978115E-5</c:v>
                </c:pt>
                <c:pt idx="63337">
                  <c:v>3.2048064895207062E-5</c:v>
                </c:pt>
                <c:pt idx="63338">
                  <c:v>3.2011070288717747E-5</c:v>
                </c:pt>
                <c:pt idx="63339">
                  <c:v>3.1974195735529072E-5</c:v>
                </c:pt>
                <c:pt idx="63340">
                  <c:v>3.193726297467947E-5</c:v>
                </c:pt>
                <c:pt idx="63341">
                  <c:v>3.1900330213829868E-5</c:v>
                </c:pt>
                <c:pt idx="63342">
                  <c:v>3.1863535696174949E-5</c:v>
                </c:pt>
                <c:pt idx="63343">
                  <c:v>3.1826813938096172E-5</c:v>
                </c:pt>
                <c:pt idx="63344">
                  <c:v>3.1789968488737941E-5</c:v>
                </c:pt>
                <c:pt idx="63345">
                  <c:v>3.1753348594065762E-5</c:v>
                </c:pt>
                <c:pt idx="63346">
                  <c:v>3.171677963109687E-5</c:v>
                </c:pt>
                <c:pt idx="63347">
                  <c:v>3.1680432584835223E-5</c:v>
                </c:pt>
                <c:pt idx="63348">
                  <c:v>3.164357622154057E-5</c:v>
                </c:pt>
                <c:pt idx="63349">
                  <c:v>3.1607360142515972E-5</c:v>
                </c:pt>
                <c:pt idx="63350">
                  <c:v>3.1570943974656977E-5</c:v>
                </c:pt>
                <c:pt idx="63351">
                  <c:v>3.1534542358713218E-5</c:v>
                </c:pt>
                <c:pt idx="63352">
                  <c:v>3.1498064345214523E-5</c:v>
                </c:pt>
                <c:pt idx="63353">
                  <c:v>3.146223389194347E-5</c:v>
                </c:pt>
                <c:pt idx="63354">
                  <c:v>3.1425821362063289E-5</c:v>
                </c:pt>
                <c:pt idx="63355">
                  <c:v>3.1389645300805569E-5</c:v>
                </c:pt>
                <c:pt idx="63356">
                  <c:v>3.1353585654869682E-5</c:v>
                </c:pt>
                <c:pt idx="63357">
                  <c:v>3.1317689717980102E-5</c:v>
                </c:pt>
                <c:pt idx="63358">
                  <c:v>3.1281757401302457E-5</c:v>
                </c:pt>
                <c:pt idx="63359">
                  <c:v>3.1245945137925453E-5</c:v>
                </c:pt>
                <c:pt idx="63360">
                  <c:v>3.1210194720188163E-5</c:v>
                </c:pt>
                <c:pt idx="63361">
                  <c:v>3.1174229661701247E-5</c:v>
                </c:pt>
                <c:pt idx="63362">
                  <c:v>3.1138442864175893E-5</c:v>
                </c:pt>
                <c:pt idx="63363">
                  <c:v>3.1102943466976278E-5</c:v>
                </c:pt>
                <c:pt idx="63364">
                  <c:v>3.10672985506244E-5</c:v>
                </c:pt>
                <c:pt idx="63365">
                  <c:v>3.1031602702569223E-5</c:v>
                </c:pt>
                <c:pt idx="63366">
                  <c:v>3.0996052373666323E-5</c:v>
                </c:pt>
                <c:pt idx="63367">
                  <c:v>3.09605966322124E-5</c:v>
                </c:pt>
                <c:pt idx="63368">
                  <c:v>3.0925137252779678E-5</c:v>
                </c:pt>
                <c:pt idx="63369">
                  <c:v>3.0889885238138959E-5</c:v>
                </c:pt>
                <c:pt idx="63370">
                  <c:v>3.0854600481688983E-5</c:v>
                </c:pt>
                <c:pt idx="63371">
                  <c:v>3.0819439416518428E-5</c:v>
                </c:pt>
                <c:pt idx="63372">
                  <c:v>3.0784292903263122E-5</c:v>
                </c:pt>
                <c:pt idx="63373">
                  <c:v>3.0749106372240931E-5</c:v>
                </c:pt>
                <c:pt idx="63374">
                  <c:v>3.071398168685846E-5</c:v>
                </c:pt>
                <c:pt idx="63375">
                  <c:v>3.0679093470098451E-5</c:v>
                </c:pt>
                <c:pt idx="63376">
                  <c:v>3.064419433940202E-5</c:v>
                </c:pt>
                <c:pt idx="63377">
                  <c:v>3.0609222449129447E-5</c:v>
                </c:pt>
                <c:pt idx="63378">
                  <c:v>3.0574352422263473E-5</c:v>
                </c:pt>
                <c:pt idx="63379">
                  <c:v>3.053945692954585E-5</c:v>
                </c:pt>
                <c:pt idx="63380">
                  <c:v>3.0504776077577841E-5</c:v>
                </c:pt>
                <c:pt idx="63381">
                  <c:v>3.0470169804175381E-5</c:v>
                </c:pt>
                <c:pt idx="63382">
                  <c:v>3.043546712433454E-5</c:v>
                </c:pt>
                <c:pt idx="63383">
                  <c:v>3.040086448891088E-5</c:v>
                </c:pt>
                <c:pt idx="63384">
                  <c:v>3.0366603823495101E-5</c:v>
                </c:pt>
                <c:pt idx="63385">
                  <c:v>3.0331937523442321E-5</c:v>
                </c:pt>
                <c:pt idx="63386">
                  <c:v>3.029775143659208E-5</c:v>
                </c:pt>
                <c:pt idx="63387">
                  <c:v>3.0263163353083659E-5</c:v>
                </c:pt>
                <c:pt idx="63388">
                  <c:v>3.0229015465010889E-5</c:v>
                </c:pt>
                <c:pt idx="63389">
                  <c:v>3.0194860300980508E-5</c:v>
                </c:pt>
                <c:pt idx="63390">
                  <c:v>3.016066875716206E-5</c:v>
                </c:pt>
                <c:pt idx="63391">
                  <c:v>3.012631350429729E-5</c:v>
                </c:pt>
                <c:pt idx="63392">
                  <c:v>3.0092360248090699E-5</c:v>
                </c:pt>
                <c:pt idx="63393">
                  <c:v>3.0058428819756952E-5</c:v>
                </c:pt>
                <c:pt idx="63394">
                  <c:v>3.0024531952221881E-5</c:v>
                </c:pt>
                <c:pt idx="63395">
                  <c:v>2.9990675102453679E-5</c:v>
                </c:pt>
                <c:pt idx="63396">
                  <c:v>2.995664726768155E-5</c:v>
                </c:pt>
                <c:pt idx="63397">
                  <c:v>2.992303780047223E-5</c:v>
                </c:pt>
                <c:pt idx="63398">
                  <c:v>2.9889381039538421E-5</c:v>
                </c:pt>
                <c:pt idx="63399">
                  <c:v>2.985562605317682E-5</c:v>
                </c:pt>
                <c:pt idx="63400">
                  <c:v>2.9822109354427081E-5</c:v>
                </c:pt>
                <c:pt idx="63401">
                  <c:v>2.9788454412482679E-5</c:v>
                </c:pt>
                <c:pt idx="63402">
                  <c:v>2.9755050491075959E-5</c:v>
                </c:pt>
                <c:pt idx="63403">
                  <c:v>2.9721622922807001E-5</c:v>
                </c:pt>
                <c:pt idx="63404">
                  <c:v>2.968792432511691E-5</c:v>
                </c:pt>
                <c:pt idx="63405">
                  <c:v>2.9654553145519461E-5</c:v>
                </c:pt>
                <c:pt idx="63406">
                  <c:v>2.9621583962580189E-5</c:v>
                </c:pt>
                <c:pt idx="63407">
                  <c:v>2.9588392862933691E-5</c:v>
                </c:pt>
                <c:pt idx="63408">
                  <c:v>2.9555265427916311E-5</c:v>
                </c:pt>
                <c:pt idx="63409">
                  <c:v>2.9522014301619489E-5</c:v>
                </c:pt>
                <c:pt idx="63410">
                  <c:v>2.9489237931557E-5</c:v>
                </c:pt>
                <c:pt idx="63411">
                  <c:v>2.9456103220582008E-5</c:v>
                </c:pt>
                <c:pt idx="63412">
                  <c:v>2.9423328669508919E-5</c:v>
                </c:pt>
                <c:pt idx="63413">
                  <c:v>2.9390223062364381E-5</c:v>
                </c:pt>
                <c:pt idx="63414">
                  <c:v>2.9357452149270099E-5</c:v>
                </c:pt>
                <c:pt idx="63415">
                  <c:v>2.9324775823624801E-5</c:v>
                </c:pt>
                <c:pt idx="63416">
                  <c:v>2.9292135877767581E-5</c:v>
                </c:pt>
                <c:pt idx="63417">
                  <c:v>2.92595741484547E-5</c:v>
                </c:pt>
                <c:pt idx="63418">
                  <c:v>2.9226885089883581E-5</c:v>
                </c:pt>
                <c:pt idx="63419">
                  <c:v>2.9194401577115059E-5</c:v>
                </c:pt>
                <c:pt idx="63420">
                  <c:v>2.9162158170947808E-5</c:v>
                </c:pt>
                <c:pt idx="63421">
                  <c:v>2.912944910349324E-5</c:v>
                </c:pt>
                <c:pt idx="63422">
                  <c:v>2.9097116566845219E-5</c:v>
                </c:pt>
                <c:pt idx="63423">
                  <c:v>2.9064807677059431E-5</c:v>
                </c:pt>
                <c:pt idx="63424">
                  <c:v>2.9032689781161029E-5</c:v>
                </c:pt>
                <c:pt idx="63425">
                  <c:v>2.900040635722689E-5</c:v>
                </c:pt>
                <c:pt idx="63426">
                  <c:v>2.8968641345272769E-5</c:v>
                </c:pt>
                <c:pt idx="63427">
                  <c:v>2.8936421585967761E-5</c:v>
                </c:pt>
                <c:pt idx="63428">
                  <c:v>2.8904380087624301E-5</c:v>
                </c:pt>
                <c:pt idx="63429">
                  <c:v>2.887236223614309E-5</c:v>
                </c:pt>
                <c:pt idx="63430">
                  <c:v>2.8840509912697598E-5</c:v>
                </c:pt>
                <c:pt idx="63431">
                  <c:v>2.8808701244997789E-5</c:v>
                </c:pt>
                <c:pt idx="63432">
                  <c:v>2.877709994208999E-5</c:v>
                </c:pt>
                <c:pt idx="63433">
                  <c:v>2.8745100280502811E-5</c:v>
                </c:pt>
                <c:pt idx="63434">
                  <c:v>2.8713613573927429E-5</c:v>
                </c:pt>
                <c:pt idx="63435">
                  <c:v>2.8682085030595769E-5</c:v>
                </c:pt>
                <c:pt idx="63436">
                  <c:v>2.865071292035282E-5</c:v>
                </c:pt>
                <c:pt idx="63437">
                  <c:v>2.8618867872864939E-5</c:v>
                </c:pt>
                <c:pt idx="63438">
                  <c:v>2.8587455744855109E-5</c:v>
                </c:pt>
                <c:pt idx="63439">
                  <c:v>2.85561109194532E-5</c:v>
                </c:pt>
                <c:pt idx="63440">
                  <c:v>2.8524849767563861E-5</c:v>
                </c:pt>
                <c:pt idx="63441">
                  <c:v>2.849382872227579E-5</c:v>
                </c:pt>
                <c:pt idx="63442">
                  <c:v>2.846241841325536E-5</c:v>
                </c:pt>
                <c:pt idx="63443">
                  <c:v>2.8431306418497119E-5</c:v>
                </c:pt>
                <c:pt idx="63444">
                  <c:v>2.8400267183315009E-5</c:v>
                </c:pt>
                <c:pt idx="63445">
                  <c:v>2.836940620909445E-5</c:v>
                </c:pt>
                <c:pt idx="63446">
                  <c:v>2.8338470656308349E-5</c:v>
                </c:pt>
                <c:pt idx="63447">
                  <c:v>2.8307564207352701E-5</c:v>
                </c:pt>
                <c:pt idx="63448">
                  <c:v>2.8276605007704351E-5</c:v>
                </c:pt>
                <c:pt idx="63449">
                  <c:v>2.8246053261682391E-5</c:v>
                </c:pt>
                <c:pt idx="63450">
                  <c:v>2.821528869390022E-5</c:v>
                </c:pt>
                <c:pt idx="63451">
                  <c:v>2.818467692122795E-5</c:v>
                </c:pt>
                <c:pt idx="63452">
                  <c:v>2.815395055222325E-5</c:v>
                </c:pt>
                <c:pt idx="63453">
                  <c:v>2.8123551601311189E-5</c:v>
                </c:pt>
                <c:pt idx="63454">
                  <c:v>2.8092947104596529E-5</c:v>
                </c:pt>
                <c:pt idx="63455">
                  <c:v>2.8062504497938789E-5</c:v>
                </c:pt>
                <c:pt idx="63456">
                  <c:v>2.8032374757458459E-5</c:v>
                </c:pt>
                <c:pt idx="63457">
                  <c:v>2.8001950340694751E-5</c:v>
                </c:pt>
                <c:pt idx="63458">
                  <c:v>2.797150227706879E-5</c:v>
                </c:pt>
                <c:pt idx="63459">
                  <c:v>2.7941419830312949E-5</c:v>
                </c:pt>
                <c:pt idx="63460">
                  <c:v>2.7911481083719991E-5</c:v>
                </c:pt>
                <c:pt idx="63461">
                  <c:v>2.7881469577550891E-5</c:v>
                </c:pt>
                <c:pt idx="63462">
                  <c:v>2.7851279810420241E-5</c:v>
                </c:pt>
                <c:pt idx="63463">
                  <c:v>2.7821377443615351E-5</c:v>
                </c:pt>
                <c:pt idx="63464">
                  <c:v>2.7791338652605191E-5</c:v>
                </c:pt>
                <c:pt idx="63465">
                  <c:v>2.7761454475694339E-5</c:v>
                </c:pt>
                <c:pt idx="63466">
                  <c:v>2.773181950033177E-5</c:v>
                </c:pt>
                <c:pt idx="63467">
                  <c:v>2.7702048100763928E-5</c:v>
                </c:pt>
                <c:pt idx="63468">
                  <c:v>2.7672287615132522E-5</c:v>
                </c:pt>
                <c:pt idx="63469">
                  <c:v>2.7642394343274649E-5</c:v>
                </c:pt>
                <c:pt idx="63470">
                  <c:v>2.761244832072407E-5</c:v>
                </c:pt>
                <c:pt idx="63471">
                  <c:v>2.7582980692386631E-5</c:v>
                </c:pt>
                <c:pt idx="63472">
                  <c:v>2.7553141990210861E-5</c:v>
                </c:pt>
                <c:pt idx="63473">
                  <c:v>2.7523470635060221E-5</c:v>
                </c:pt>
                <c:pt idx="63474">
                  <c:v>2.749399209278636E-5</c:v>
                </c:pt>
                <c:pt idx="63475">
                  <c:v>2.746406062215101E-5</c:v>
                </c:pt>
                <c:pt idx="63476">
                  <c:v>2.7434623916633431E-5</c:v>
                </c:pt>
                <c:pt idx="63477">
                  <c:v>2.7404930733609941E-5</c:v>
                </c:pt>
                <c:pt idx="63478">
                  <c:v>2.737570684985258E-5</c:v>
                </c:pt>
                <c:pt idx="63479">
                  <c:v>2.7346133720129728E-5</c:v>
                </c:pt>
                <c:pt idx="63480">
                  <c:v>2.731661879806779E-5</c:v>
                </c:pt>
                <c:pt idx="63481">
                  <c:v>2.7287416742183271E-5</c:v>
                </c:pt>
                <c:pt idx="63482">
                  <c:v>2.7257923647994179E-5</c:v>
                </c:pt>
                <c:pt idx="63483">
                  <c:v>2.722865974646993E-5</c:v>
                </c:pt>
                <c:pt idx="63484">
                  <c:v>2.7199423129786741E-5</c:v>
                </c:pt>
                <c:pt idx="63485">
                  <c:v>2.717017196118832E-5</c:v>
                </c:pt>
                <c:pt idx="63486">
                  <c:v>2.7141233658767309E-5</c:v>
                </c:pt>
                <c:pt idx="63487">
                  <c:v>2.7112037059850991E-5</c:v>
                </c:pt>
                <c:pt idx="63488">
                  <c:v>2.7083056920673702E-5</c:v>
                </c:pt>
                <c:pt idx="63489">
                  <c:v>2.705397491808981E-5</c:v>
                </c:pt>
                <c:pt idx="63490">
                  <c:v>2.7025338567909781E-5</c:v>
                </c:pt>
                <c:pt idx="63491">
                  <c:v>2.6996251108357679E-5</c:v>
                </c:pt>
                <c:pt idx="63492">
                  <c:v>2.6967367375618782E-5</c:v>
                </c:pt>
                <c:pt idx="63493">
                  <c:v>2.6938831069855951E-5</c:v>
                </c:pt>
                <c:pt idx="63494">
                  <c:v>2.6909976440947499E-5</c:v>
                </c:pt>
                <c:pt idx="63495">
                  <c:v>2.6881398298428391E-5</c:v>
                </c:pt>
                <c:pt idx="63496">
                  <c:v>2.6852569135371599E-5</c:v>
                </c:pt>
                <c:pt idx="63497">
                  <c:v>2.6824114684131931E-5</c:v>
                </c:pt>
                <c:pt idx="63498">
                  <c:v>2.6795365556608889E-5</c:v>
                </c:pt>
                <c:pt idx="63499">
                  <c:v>2.6766980226966549E-5</c:v>
                </c:pt>
                <c:pt idx="63500">
                  <c:v>2.673845665412955E-5</c:v>
                </c:pt>
                <c:pt idx="63501">
                  <c:v>2.671032962098252E-5</c:v>
                </c:pt>
                <c:pt idx="63502">
                  <c:v>2.6681962481234219E-5</c:v>
                </c:pt>
                <c:pt idx="63503">
                  <c:v>2.6653875465854071E-5</c:v>
                </c:pt>
                <c:pt idx="63504">
                  <c:v>2.662522638274822E-5</c:v>
                </c:pt>
                <c:pt idx="63505">
                  <c:v>2.6597275791573342E-5</c:v>
                </c:pt>
                <c:pt idx="63506">
                  <c:v>2.656915967236273E-5</c:v>
                </c:pt>
                <c:pt idx="63507">
                  <c:v>2.6540985345491212E-5</c:v>
                </c:pt>
                <c:pt idx="63508">
                  <c:v>2.6513307602726851E-5</c:v>
                </c:pt>
                <c:pt idx="63509">
                  <c:v>2.648519875947386E-5</c:v>
                </c:pt>
                <c:pt idx="63510">
                  <c:v>2.6457200874574479E-5</c:v>
                </c:pt>
                <c:pt idx="63511">
                  <c:v>2.642953404574655E-5</c:v>
                </c:pt>
                <c:pt idx="63512">
                  <c:v>2.6401479772175659E-5</c:v>
                </c:pt>
                <c:pt idx="63513">
                  <c:v>2.6373663786216639E-5</c:v>
                </c:pt>
                <c:pt idx="63514">
                  <c:v>2.6346047889092009E-5</c:v>
                </c:pt>
                <c:pt idx="63515">
                  <c:v>2.631852294143755E-5</c:v>
                </c:pt>
                <c:pt idx="63516">
                  <c:v>2.6290805180906322E-5</c:v>
                </c:pt>
                <c:pt idx="63517">
                  <c:v>2.6263132895110178E-5</c:v>
                </c:pt>
                <c:pt idx="63518">
                  <c:v>2.6235629775328562E-5</c:v>
                </c:pt>
                <c:pt idx="63519">
                  <c:v>2.62082558037946E-5</c:v>
                </c:pt>
                <c:pt idx="63520">
                  <c:v>2.618095641082618E-5</c:v>
                </c:pt>
                <c:pt idx="63521">
                  <c:v>2.615353332657833E-5</c:v>
                </c:pt>
                <c:pt idx="63522">
                  <c:v>2.612623575259931E-5</c:v>
                </c:pt>
                <c:pt idx="63523">
                  <c:v>2.6098825401277281E-5</c:v>
                </c:pt>
                <c:pt idx="63524">
                  <c:v>2.6071726097143259E-5</c:v>
                </c:pt>
                <c:pt idx="63525">
                  <c:v>2.604457768029533E-5</c:v>
                </c:pt>
                <c:pt idx="63526">
                  <c:v>2.6017525669885799E-5</c:v>
                </c:pt>
                <c:pt idx="63527">
                  <c:v>2.599039908091072E-5</c:v>
                </c:pt>
                <c:pt idx="63528">
                  <c:v>2.596364174678456E-5</c:v>
                </c:pt>
                <c:pt idx="63529">
                  <c:v>2.593659155536443E-5</c:v>
                </c:pt>
                <c:pt idx="63530">
                  <c:v>2.5909621399478059E-5</c:v>
                </c:pt>
                <c:pt idx="63531">
                  <c:v>2.5882689442369159E-5</c:v>
                </c:pt>
                <c:pt idx="63532">
                  <c:v>2.5855921194306571E-5</c:v>
                </c:pt>
                <c:pt idx="63533">
                  <c:v>2.582920023996849E-5</c:v>
                </c:pt>
                <c:pt idx="63534">
                  <c:v>2.580255568318535E-5</c:v>
                </c:pt>
                <c:pt idx="63535">
                  <c:v>2.577591112640221E-5</c:v>
                </c:pt>
                <c:pt idx="63536">
                  <c:v>2.5749415726750161E-5</c:v>
                </c:pt>
                <c:pt idx="63537">
                  <c:v>2.5722823920659721E-5</c:v>
                </c:pt>
                <c:pt idx="63538">
                  <c:v>2.569637217675336E-5</c:v>
                </c:pt>
                <c:pt idx="63539">
                  <c:v>2.5669902242952961E-5</c:v>
                </c:pt>
                <c:pt idx="63540">
                  <c:v>2.5643523258622739E-5</c:v>
                </c:pt>
                <c:pt idx="63541">
                  <c:v>2.5616987841203809E-5</c:v>
                </c:pt>
                <c:pt idx="63542">
                  <c:v>2.5590903533156961E-5</c:v>
                </c:pt>
                <c:pt idx="63543">
                  <c:v>2.5564637326169759E-5</c:v>
                </c:pt>
                <c:pt idx="63544">
                  <c:v>2.5538554837112312E-5</c:v>
                </c:pt>
                <c:pt idx="63545">
                  <c:v>2.5512314095976759E-5</c:v>
                </c:pt>
                <c:pt idx="63546">
                  <c:v>2.548629890952725E-5</c:v>
                </c:pt>
                <c:pt idx="63547">
                  <c:v>2.5459983589826148E-5</c:v>
                </c:pt>
                <c:pt idx="63548">
                  <c:v>2.543417940614745E-5</c:v>
                </c:pt>
                <c:pt idx="63549">
                  <c:v>2.54082988249138E-5</c:v>
                </c:pt>
                <c:pt idx="63550">
                  <c:v>2.5382498279213909E-5</c:v>
                </c:pt>
                <c:pt idx="63551">
                  <c:v>2.5356766855111349E-5</c:v>
                </c:pt>
                <c:pt idx="63552">
                  <c:v>2.533072620281018E-5</c:v>
                </c:pt>
                <c:pt idx="63553">
                  <c:v>2.5305331291747279E-5</c:v>
                </c:pt>
                <c:pt idx="63554">
                  <c:v>2.5279445253545418E-5</c:v>
                </c:pt>
                <c:pt idx="63555">
                  <c:v>2.5253873900510371E-5</c:v>
                </c:pt>
                <c:pt idx="63556">
                  <c:v>2.5228204322047532E-5</c:v>
                </c:pt>
                <c:pt idx="63557">
                  <c:v>2.5202722099493261E-5</c:v>
                </c:pt>
                <c:pt idx="63558">
                  <c:v>2.5177445422741581E-5</c:v>
                </c:pt>
                <c:pt idx="63559">
                  <c:v>2.5151921363431029E-5</c:v>
                </c:pt>
                <c:pt idx="63560">
                  <c:v>2.5126486434601251E-5</c:v>
                </c:pt>
                <c:pt idx="63561">
                  <c:v>2.5101013306993991E-5</c:v>
                </c:pt>
                <c:pt idx="63562">
                  <c:v>2.507584213162772E-5</c:v>
                </c:pt>
                <c:pt idx="63563">
                  <c:v>2.5050607291632329E-5</c:v>
                </c:pt>
                <c:pt idx="63564">
                  <c:v>2.502559618733358E-5</c:v>
                </c:pt>
                <c:pt idx="63565">
                  <c:v>2.50005741690984E-5</c:v>
                </c:pt>
                <c:pt idx="63566">
                  <c:v>2.4975370251922872E-5</c:v>
                </c:pt>
                <c:pt idx="63567">
                  <c:v>2.495033368177246E-5</c:v>
                </c:pt>
                <c:pt idx="63568">
                  <c:v>2.492537350917701E-5</c:v>
                </c:pt>
                <c:pt idx="63569">
                  <c:v>2.49004388024332E-5</c:v>
                </c:pt>
                <c:pt idx="63570">
                  <c:v>2.487572965037543E-5</c:v>
                </c:pt>
                <c:pt idx="63571">
                  <c:v>2.485093864379451E-5</c:v>
                </c:pt>
                <c:pt idx="63572">
                  <c:v>2.4825932996463959E-5</c:v>
                </c:pt>
                <c:pt idx="63573">
                  <c:v>2.480126931914128E-5</c:v>
                </c:pt>
                <c:pt idx="63574">
                  <c:v>2.4776922145974819E-5</c:v>
                </c:pt>
                <c:pt idx="63575">
                  <c:v>2.475199289619923E-5</c:v>
                </c:pt>
                <c:pt idx="63576">
                  <c:v>2.4727671188884411E-5</c:v>
                </c:pt>
                <c:pt idx="63577">
                  <c:v>2.4703020244487561E-5</c:v>
                </c:pt>
                <c:pt idx="63578">
                  <c:v>2.4678553018020469E-5</c:v>
                </c:pt>
                <c:pt idx="63579">
                  <c:v>2.4654262233525511E-5</c:v>
                </c:pt>
                <c:pt idx="63580">
                  <c:v>2.4629691324662421E-5</c:v>
                </c:pt>
                <c:pt idx="63581">
                  <c:v>2.4605511498521079E-5</c:v>
                </c:pt>
                <c:pt idx="63582">
                  <c:v>2.458129711158108E-5</c:v>
                </c:pt>
                <c:pt idx="63583">
                  <c:v>2.455713547533378E-5</c:v>
                </c:pt>
                <c:pt idx="63584">
                  <c:v>2.4532977477065291E-5</c:v>
                </c:pt>
                <c:pt idx="63585">
                  <c:v>2.4508613932994191E-5</c:v>
                </c:pt>
                <c:pt idx="63586">
                  <c:v>2.448483974148985E-5</c:v>
                </c:pt>
                <c:pt idx="63587">
                  <c:v>2.4460767235723321E-5</c:v>
                </c:pt>
                <c:pt idx="63588">
                  <c:v>2.44368493440561E-5</c:v>
                </c:pt>
                <c:pt idx="63589">
                  <c:v>2.4413098799414001E-5</c:v>
                </c:pt>
                <c:pt idx="63590">
                  <c:v>2.4389071768382561E-5</c:v>
                </c:pt>
                <c:pt idx="63591">
                  <c:v>2.4365255740121942E-5</c:v>
                </c:pt>
                <c:pt idx="63592">
                  <c:v>2.434161979181226E-5</c:v>
                </c:pt>
                <c:pt idx="63593">
                  <c:v>2.4317887437064201E-5</c:v>
                </c:pt>
                <c:pt idx="63594">
                  <c:v>2.4294186005136002E-5</c:v>
                </c:pt>
                <c:pt idx="63595">
                  <c:v>2.4270766516565349E-5</c:v>
                </c:pt>
                <c:pt idx="63596">
                  <c:v>2.424726699246094E-5</c:v>
                </c:pt>
                <c:pt idx="63597">
                  <c:v>2.422370744170621E-5</c:v>
                </c:pt>
                <c:pt idx="63598">
                  <c:v>2.4200400730478581E-5</c:v>
                </c:pt>
                <c:pt idx="63599">
                  <c:v>2.41769703279715E-5</c:v>
                </c:pt>
                <c:pt idx="63600">
                  <c:v>2.4153563572326678E-5</c:v>
                </c:pt>
                <c:pt idx="63601">
                  <c:v>2.4130198653438129E-5</c:v>
                </c:pt>
                <c:pt idx="63602">
                  <c:v>2.4107202989398498E-5</c:v>
                </c:pt>
                <c:pt idx="63603">
                  <c:v>2.4083841708488759E-5</c:v>
                </c:pt>
                <c:pt idx="63604">
                  <c:v>2.4060689611360431E-5</c:v>
                </c:pt>
                <c:pt idx="63605">
                  <c:v>2.4037726689130071E-5</c:v>
                </c:pt>
                <c:pt idx="63606">
                  <c:v>2.40146091528004E-5</c:v>
                </c:pt>
                <c:pt idx="63607">
                  <c:v>2.3991622583707791E-5</c:v>
                </c:pt>
                <c:pt idx="63608">
                  <c:v>2.3968806999619119E-5</c:v>
                </c:pt>
                <c:pt idx="63609">
                  <c:v>2.3945949578774162E-5</c:v>
                </c:pt>
                <c:pt idx="63610">
                  <c:v>2.3923050321172919E-5</c:v>
                </c:pt>
                <c:pt idx="63611">
                  <c:v>2.3900238375063051E-5</c:v>
                </c:pt>
                <c:pt idx="63612">
                  <c:v>2.3877501007518731E-5</c:v>
                </c:pt>
                <c:pt idx="63613">
                  <c:v>2.3854792743804861E-5</c:v>
                </c:pt>
                <c:pt idx="63614">
                  <c:v>2.3832089937059209E-5</c:v>
                </c:pt>
                <c:pt idx="63615">
                  <c:v>2.3809567210264501E-5</c:v>
                </c:pt>
                <c:pt idx="63616">
                  <c:v>2.3787066311342638E-5</c:v>
                </c:pt>
                <c:pt idx="63617">
                  <c:v>2.3764605430187661E-5</c:v>
                </c:pt>
                <c:pt idx="63618">
                  <c:v>2.3742357370792891E-5</c:v>
                </c:pt>
                <c:pt idx="63619">
                  <c:v>2.3719940145383589E-5</c:v>
                </c:pt>
                <c:pt idx="63620">
                  <c:v>2.3697484721196819E-5</c:v>
                </c:pt>
                <c:pt idx="63621">
                  <c:v>2.367521665291861E-5</c:v>
                </c:pt>
                <c:pt idx="63622">
                  <c:v>2.365292857575696E-5</c:v>
                </c:pt>
                <c:pt idx="63623">
                  <c:v>2.3630942450836301E-5</c:v>
                </c:pt>
                <c:pt idx="63624">
                  <c:v>2.360865437367465E-5</c:v>
                </c:pt>
                <c:pt idx="63625">
                  <c:v>2.358691563131288E-5</c:v>
                </c:pt>
                <c:pt idx="63626">
                  <c:v>2.356448567297775E-5</c:v>
                </c:pt>
                <c:pt idx="63627">
                  <c:v>2.3542650524177589E-5</c:v>
                </c:pt>
                <c:pt idx="63628">
                  <c:v>2.3520946342614479E-5</c:v>
                </c:pt>
                <c:pt idx="63629">
                  <c:v>2.3498892915085889E-5</c:v>
                </c:pt>
                <c:pt idx="63630">
                  <c:v>2.347695954085793E-5</c:v>
                </c:pt>
                <c:pt idx="63631">
                  <c:v>2.3455295377061699E-5</c:v>
                </c:pt>
                <c:pt idx="63632">
                  <c:v>2.3433607566403228E-5</c:v>
                </c:pt>
                <c:pt idx="63633">
                  <c:v>2.3411914298776541E-5</c:v>
                </c:pt>
                <c:pt idx="63634">
                  <c:v>2.339036655030213E-5</c:v>
                </c:pt>
                <c:pt idx="63635">
                  <c:v>2.3368611437035721E-5</c:v>
                </c:pt>
                <c:pt idx="63636">
                  <c:v>2.3347474780166522E-5</c:v>
                </c:pt>
                <c:pt idx="63637">
                  <c:v>2.332586154807359E-5</c:v>
                </c:pt>
                <c:pt idx="63638">
                  <c:v>2.330455026822165E-5</c:v>
                </c:pt>
                <c:pt idx="63639">
                  <c:v>2.328312257304788E-5</c:v>
                </c:pt>
                <c:pt idx="63640">
                  <c:v>2.3261623937287371E-5</c:v>
                </c:pt>
                <c:pt idx="63641">
                  <c:v>2.3240569134941321E-5</c:v>
                </c:pt>
                <c:pt idx="63642">
                  <c:v>2.3219437935040329E-5</c:v>
                </c:pt>
                <c:pt idx="63643">
                  <c:v>2.3198095732368529E-5</c:v>
                </c:pt>
                <c:pt idx="63644">
                  <c:v>2.3176971808425151E-5</c:v>
                </c:pt>
                <c:pt idx="63645">
                  <c:v>2.3155953385867178E-5</c:v>
                </c:pt>
                <c:pt idx="63646">
                  <c:v>2.3134723960538391E-5</c:v>
                </c:pt>
                <c:pt idx="63647">
                  <c:v>2.3113892893888991E-5</c:v>
                </c:pt>
                <c:pt idx="63648">
                  <c:v>2.3093016352504488E-5</c:v>
                </c:pt>
                <c:pt idx="63649">
                  <c:v>2.3072369003784839E-5</c:v>
                </c:pt>
                <c:pt idx="63650">
                  <c:v>2.3051412426866591E-5</c:v>
                </c:pt>
                <c:pt idx="63651">
                  <c:v>2.303054498042911E-5</c:v>
                </c:pt>
                <c:pt idx="63652">
                  <c:v>2.3009621145320122E-5</c:v>
                </c:pt>
                <c:pt idx="63653">
                  <c:v>2.298920662724413E-5</c:v>
                </c:pt>
                <c:pt idx="63654">
                  <c:v>2.296847014804371E-5</c:v>
                </c:pt>
                <c:pt idx="63655">
                  <c:v>2.2947946490603499E-5</c:v>
                </c:pt>
                <c:pt idx="63656">
                  <c:v>2.292752469656989E-5</c:v>
                </c:pt>
                <c:pt idx="63657">
                  <c:v>2.2906997401150871E-5</c:v>
                </c:pt>
                <c:pt idx="63658">
                  <c:v>2.2886606529937129E-5</c:v>
                </c:pt>
                <c:pt idx="63659">
                  <c:v>2.2866182916914109E-5</c:v>
                </c:pt>
                <c:pt idx="63660">
                  <c:v>2.2845753846922889E-5</c:v>
                </c:pt>
                <c:pt idx="63661">
                  <c:v>2.2825577616458759E-5</c:v>
                </c:pt>
                <c:pt idx="63662">
                  <c:v>2.2805344997323122E-5</c:v>
                </c:pt>
                <c:pt idx="63663">
                  <c:v>2.27852779062232E-5</c:v>
                </c:pt>
                <c:pt idx="63664">
                  <c:v>2.2765179892303419E-5</c:v>
                </c:pt>
                <c:pt idx="63665">
                  <c:v>2.2745063688489608E-5</c:v>
                </c:pt>
                <c:pt idx="63666">
                  <c:v>2.2724985683453269E-5</c:v>
                </c:pt>
                <c:pt idx="63667">
                  <c:v>2.2705118681187741E-5</c:v>
                </c:pt>
                <c:pt idx="63668">
                  <c:v>2.2685253497911621E-5</c:v>
                </c:pt>
                <c:pt idx="63669">
                  <c:v>2.2665271899313669E-5</c:v>
                </c:pt>
                <c:pt idx="63670">
                  <c:v>2.2645541321253401E-5</c:v>
                </c:pt>
                <c:pt idx="63671">
                  <c:v>2.2625441488344219E-5</c:v>
                </c:pt>
                <c:pt idx="63672">
                  <c:v>2.260599103465211E-5</c:v>
                </c:pt>
                <c:pt idx="63673">
                  <c:v>2.2586271370528269E-5</c:v>
                </c:pt>
                <c:pt idx="63674">
                  <c:v>2.2566604457097131E-5</c:v>
                </c:pt>
                <c:pt idx="63675">
                  <c:v>2.2546984837390479E-5</c:v>
                </c:pt>
                <c:pt idx="63676">
                  <c:v>2.252747981401626E-5</c:v>
                </c:pt>
                <c:pt idx="63677">
                  <c:v>2.2507900212076489E-5</c:v>
                </c:pt>
                <c:pt idx="63678">
                  <c:v>2.2488684408017431E-5</c:v>
                </c:pt>
                <c:pt idx="63679">
                  <c:v>2.2469181203632619E-5</c:v>
                </c:pt>
                <c:pt idx="63680">
                  <c:v>2.2449976313509978E-5</c:v>
                </c:pt>
                <c:pt idx="63681">
                  <c:v>2.2430682292906571E-5</c:v>
                </c:pt>
                <c:pt idx="63682">
                  <c:v>2.241133188363165E-5</c:v>
                </c:pt>
                <c:pt idx="63683">
                  <c:v>2.239204877696466E-5</c:v>
                </c:pt>
                <c:pt idx="63684">
                  <c:v>2.2372967578121461E-5</c:v>
                </c:pt>
                <c:pt idx="63685">
                  <c:v>2.2353919121087529E-5</c:v>
                </c:pt>
                <c:pt idx="63686">
                  <c:v>2.2334905224852261E-5</c:v>
                </c:pt>
                <c:pt idx="63687">
                  <c:v>2.2315885871648788E-5</c:v>
                </c:pt>
                <c:pt idx="63688">
                  <c:v>2.2296942916000259E-5</c:v>
                </c:pt>
                <c:pt idx="63689">
                  <c:v>2.2278021788224581E-5</c:v>
                </c:pt>
                <c:pt idx="63690">
                  <c:v>2.2259147954173389E-5</c:v>
                </c:pt>
                <c:pt idx="63691">
                  <c:v>2.2240539692575109E-5</c:v>
                </c:pt>
                <c:pt idx="63692">
                  <c:v>2.2221654944587499E-5</c:v>
                </c:pt>
                <c:pt idx="63693">
                  <c:v>2.2203039407031611E-5</c:v>
                </c:pt>
                <c:pt idx="63694">
                  <c:v>2.218434929091018E-5</c:v>
                </c:pt>
                <c:pt idx="63695">
                  <c:v>2.2165741029311899E-5</c:v>
                </c:pt>
                <c:pt idx="63696">
                  <c:v>2.2147205527289771E-5</c:v>
                </c:pt>
                <c:pt idx="63697">
                  <c:v>2.21285972656915E-5</c:v>
                </c:pt>
                <c:pt idx="63698">
                  <c:v>2.211028186138719E-5</c:v>
                </c:pt>
                <c:pt idx="63699">
                  <c:v>2.209174090239685E-5</c:v>
                </c:pt>
                <c:pt idx="63700">
                  <c:v>2.207342367910314E-5</c:v>
                </c:pt>
                <c:pt idx="63701">
                  <c:v>2.2055015506339259E-5</c:v>
                </c:pt>
                <c:pt idx="63702">
                  <c:v>2.2036865630070679E-5</c:v>
                </c:pt>
                <c:pt idx="63703">
                  <c:v>2.2018508389010091E-5</c:v>
                </c:pt>
                <c:pt idx="63704">
                  <c:v>2.2000491298967969E-5</c:v>
                </c:pt>
                <c:pt idx="63705">
                  <c:v>2.198244328610599E-5</c:v>
                </c:pt>
                <c:pt idx="63706">
                  <c:v>2.1964197003399019E-5</c:v>
                </c:pt>
                <c:pt idx="63707">
                  <c:v>2.194620901718736E-5</c:v>
                </c:pt>
                <c:pt idx="63708">
                  <c:v>2.1928341084276329E-5</c:v>
                </c:pt>
                <c:pt idx="63709">
                  <c:v>2.191020575992297E-5</c:v>
                </c:pt>
                <c:pt idx="63710">
                  <c:v>2.1892394215683449E-5</c:v>
                </c:pt>
                <c:pt idx="63711">
                  <c:v>2.1874504454899579E-5</c:v>
                </c:pt>
                <c:pt idx="63712">
                  <c:v>2.1856667444808409E-5</c:v>
                </c:pt>
                <c:pt idx="63713">
                  <c:v>2.183910692110658E-5</c:v>
                </c:pt>
                <c:pt idx="63714">
                  <c:v>2.1821520931553099E-5</c:v>
                </c:pt>
                <c:pt idx="63715">
                  <c:v>2.1803762138006281E-5</c:v>
                </c:pt>
                <c:pt idx="63716">
                  <c:v>2.1786223442177292E-5</c:v>
                </c:pt>
                <c:pt idx="63717">
                  <c:v>2.176861016778275E-5</c:v>
                </c:pt>
                <c:pt idx="63718">
                  <c:v>2.175103145418689E-5</c:v>
                </c:pt>
                <c:pt idx="63719">
                  <c:v>2.1733643734478388E-5</c:v>
                </c:pt>
                <c:pt idx="63720">
                  <c:v>2.1716348783229481E-5</c:v>
                </c:pt>
                <c:pt idx="63721">
                  <c:v>2.16990210901713E-5</c:v>
                </c:pt>
                <c:pt idx="63722">
                  <c:v>2.168158789572772E-5</c:v>
                </c:pt>
                <c:pt idx="63723">
                  <c:v>2.1664222003892061E-5</c:v>
                </c:pt>
                <c:pt idx="63724">
                  <c:v>2.164698526030406E-5</c:v>
                </c:pt>
                <c:pt idx="63725">
                  <c:v>2.1629937691614028E-5</c:v>
                </c:pt>
                <c:pt idx="63726">
                  <c:v>2.1612671844195571E-5</c:v>
                </c:pt>
                <c:pt idx="63727">
                  <c:v>2.1595766156679019E-5</c:v>
                </c:pt>
                <c:pt idx="63728">
                  <c:v>2.1578582163783722E-5</c:v>
                </c:pt>
                <c:pt idx="63729">
                  <c:v>2.1561689209192991E-5</c:v>
                </c:pt>
                <c:pt idx="63730">
                  <c:v>2.1544823539443311E-5</c:v>
                </c:pt>
                <c:pt idx="63731">
                  <c:v>2.1527892386075109E-5</c:v>
                </c:pt>
                <c:pt idx="63732">
                  <c:v>2.151097942260094E-5</c:v>
                </c:pt>
                <c:pt idx="63733">
                  <c:v>2.1494310203706849E-5</c:v>
                </c:pt>
                <c:pt idx="63734">
                  <c:v>2.1477591872098859E-5</c:v>
                </c:pt>
                <c:pt idx="63735">
                  <c:v>2.146068254660349E-5</c:v>
                </c:pt>
                <c:pt idx="63736">
                  <c:v>2.1444084268296141E-5</c:v>
                </c:pt>
                <c:pt idx="63737">
                  <c:v>2.142741868738085E-5</c:v>
                </c:pt>
                <c:pt idx="63738">
                  <c:v>2.1410889530670829E-5</c:v>
                </c:pt>
                <c:pt idx="63739">
                  <c:v>2.1394458599388599E-5</c:v>
                </c:pt>
                <c:pt idx="63740">
                  <c:v>2.1377876691985879E-5</c:v>
                </c:pt>
                <c:pt idx="63741">
                  <c:v>2.1361440303735438E-5</c:v>
                </c:pt>
                <c:pt idx="63742">
                  <c:v>2.1345182176446539E-5</c:v>
                </c:pt>
                <c:pt idx="63743">
                  <c:v>2.1328763978090141E-5</c:v>
                </c:pt>
                <c:pt idx="63744">
                  <c:v>2.131235123670194E-5</c:v>
                </c:pt>
                <c:pt idx="63745">
                  <c:v>2.1296194972819649E-5</c:v>
                </c:pt>
                <c:pt idx="63746">
                  <c:v>2.1280007786117491E-5</c:v>
                </c:pt>
                <c:pt idx="63747">
                  <c:v>2.1263809685478922E-5</c:v>
                </c:pt>
                <c:pt idx="63748">
                  <c:v>2.1247635231702588E-5</c:v>
                </c:pt>
                <c:pt idx="63749">
                  <c:v>2.123155900335405E-5</c:v>
                </c:pt>
                <c:pt idx="63750">
                  <c:v>2.1215473680058491E-5</c:v>
                </c:pt>
                <c:pt idx="63751">
                  <c:v>2.119960481650196E-5</c:v>
                </c:pt>
                <c:pt idx="63752">
                  <c:v>2.1183648641454059E-5</c:v>
                </c:pt>
                <c:pt idx="63753">
                  <c:v>2.1167979866731909E-5</c:v>
                </c:pt>
                <c:pt idx="63754">
                  <c:v>2.115199094987474E-5</c:v>
                </c:pt>
                <c:pt idx="63755">
                  <c:v>2.1136167561053298E-5</c:v>
                </c:pt>
                <c:pt idx="63756">
                  <c:v>2.1120540623087439E-5</c:v>
                </c:pt>
                <c:pt idx="63757">
                  <c:v>2.1104617189848799E-5</c:v>
                </c:pt>
                <c:pt idx="63758">
                  <c:v>2.1089212168590169E-5</c:v>
                </c:pt>
                <c:pt idx="63759">
                  <c:v>2.1073623429401781E-5</c:v>
                </c:pt>
                <c:pt idx="63760">
                  <c:v>2.1058060156065039E-5</c:v>
                </c:pt>
                <c:pt idx="63761">
                  <c:v>2.1042596927145499E-5</c:v>
                </c:pt>
                <c:pt idx="63762">
                  <c:v>2.1027095499448482E-5</c:v>
                </c:pt>
                <c:pt idx="63763">
                  <c:v>2.1011666831327599E-5</c:v>
                </c:pt>
                <c:pt idx="63764">
                  <c:v>2.0996025341446511E-5</c:v>
                </c:pt>
                <c:pt idx="63765">
                  <c:v>2.0980900444556031E-5</c:v>
                </c:pt>
                <c:pt idx="63766">
                  <c:v>2.0965562725905329E-5</c:v>
                </c:pt>
                <c:pt idx="63767">
                  <c:v>2.095021955028642E-5</c:v>
                </c:pt>
                <c:pt idx="63768">
                  <c:v>2.0935192878823731E-5</c:v>
                </c:pt>
                <c:pt idx="63769">
                  <c:v>2.0919940652674999E-5</c:v>
                </c:pt>
                <c:pt idx="63770">
                  <c:v>2.0905075871269219E-5</c:v>
                </c:pt>
                <c:pt idx="63771">
                  <c:v>2.0889690858894031E-5</c:v>
                </c:pt>
                <c:pt idx="63772">
                  <c:v>2.0874709662166421E-5</c:v>
                </c:pt>
                <c:pt idx="63773">
                  <c:v>2.085969754261896E-5</c:v>
                </c:pt>
                <c:pt idx="63774">
                  <c:v>2.0844934624619779E-5</c:v>
                </c:pt>
                <c:pt idx="63775">
                  <c:v>2.0829802451771681E-5</c:v>
                </c:pt>
                <c:pt idx="63776">
                  <c:v>2.0815032257814892E-5</c:v>
                </c:pt>
                <c:pt idx="63777">
                  <c:v>2.08002093131654E-5</c:v>
                </c:pt>
                <c:pt idx="63778">
                  <c:v>2.078557554341387E-5</c:v>
                </c:pt>
                <c:pt idx="63779">
                  <c:v>2.077085264318157E-5</c:v>
                </c:pt>
                <c:pt idx="63780">
                  <c:v>2.075616430374794E-5</c:v>
                </c:pt>
                <c:pt idx="63781">
                  <c:v>2.0741485059261319E-5</c:v>
                </c:pt>
                <c:pt idx="63782">
                  <c:v>2.0726998627651479E-5</c:v>
                </c:pt>
                <c:pt idx="63783">
                  <c:v>2.0712384866783399E-5</c:v>
                </c:pt>
                <c:pt idx="63784">
                  <c:v>2.0697811123682189E-5</c:v>
                </c:pt>
                <c:pt idx="63785">
                  <c:v>2.068340836558491E-5</c:v>
                </c:pt>
                <c:pt idx="63786">
                  <c:v>2.0669049263233319E-5</c:v>
                </c:pt>
                <c:pt idx="63787">
                  <c:v>2.0654684703913521E-5</c:v>
                </c:pt>
                <c:pt idx="63788">
                  <c:v>2.0640312868636101E-5</c:v>
                </c:pt>
                <c:pt idx="63789">
                  <c:v>2.0626081095542759E-5</c:v>
                </c:pt>
                <c:pt idx="63790">
                  <c:v>2.0611889340216291E-5</c:v>
                </c:pt>
                <c:pt idx="63791">
                  <c:v>2.0597744878614321E-5</c:v>
                </c:pt>
                <c:pt idx="63792">
                  <c:v>2.0583422156050801E-5</c:v>
                </c:pt>
                <c:pt idx="63793">
                  <c:v>2.0569381376844831E-5</c:v>
                </c:pt>
                <c:pt idx="63794">
                  <c:v>2.0555262381094511E-5</c:v>
                </c:pt>
                <c:pt idx="63795">
                  <c:v>2.0541319827316329E-5</c:v>
                </c:pt>
                <c:pt idx="63796">
                  <c:v>2.052718264167197E-5</c:v>
                </c:pt>
                <c:pt idx="63797">
                  <c:v>2.0513334675342779E-5</c:v>
                </c:pt>
                <c:pt idx="63798">
                  <c:v>2.049950853688642E-5</c:v>
                </c:pt>
                <c:pt idx="63799">
                  <c:v>2.048564056167379E-5</c:v>
                </c:pt>
                <c:pt idx="63800">
                  <c:v>2.0471923562581651E-5</c:v>
                </c:pt>
                <c:pt idx="63801">
                  <c:v>2.0458153812796809E-5</c:v>
                </c:pt>
                <c:pt idx="63802">
                  <c:v>2.0444433175725859E-5</c:v>
                </c:pt>
                <c:pt idx="63803">
                  <c:v>2.043074891844299E-5</c:v>
                </c:pt>
                <c:pt idx="63804">
                  <c:v>2.0417002815520391E-5</c:v>
                </c:pt>
                <c:pt idx="63805">
                  <c:v>2.0403485905262642E-5</c:v>
                </c:pt>
                <c:pt idx="63806">
                  <c:v>2.0389858036651279E-5</c:v>
                </c:pt>
                <c:pt idx="63807">
                  <c:v>2.0376384782139209E-5</c:v>
                </c:pt>
                <c:pt idx="63808">
                  <c:v>2.0362831492093388E-5</c:v>
                </c:pt>
                <c:pt idx="63809">
                  <c:v>2.034963654296007E-5</c:v>
                </c:pt>
                <c:pt idx="63810">
                  <c:v>2.033594500971958E-5</c:v>
                </c:pt>
                <c:pt idx="63811">
                  <c:v>2.0322811906225979E-5</c:v>
                </c:pt>
                <c:pt idx="63812">
                  <c:v>2.0309511455707249E-5</c:v>
                </c:pt>
                <c:pt idx="63813">
                  <c:v>2.0296331058489159E-5</c:v>
                </c:pt>
                <c:pt idx="63814">
                  <c:v>2.0282968762330711E-5</c:v>
                </c:pt>
                <c:pt idx="63815">
                  <c:v>2.0269861124688759E-5</c:v>
                </c:pt>
                <c:pt idx="63816">
                  <c:v>2.0256695279385891E-5</c:v>
                </c:pt>
                <c:pt idx="63817">
                  <c:v>2.0243656763341281E-5</c:v>
                </c:pt>
                <c:pt idx="63818">
                  <c:v>2.0230541849741709E-5</c:v>
                </c:pt>
                <c:pt idx="63819">
                  <c:v>2.0217779820086431E-5</c:v>
                </c:pt>
                <c:pt idx="63820">
                  <c:v>2.0204795873723921E-5</c:v>
                </c:pt>
                <c:pt idx="63821">
                  <c:v>2.0191826479276639E-5</c:v>
                </c:pt>
                <c:pt idx="63822">
                  <c:v>2.017868609982543E-5</c:v>
                </c:pt>
                <c:pt idx="63823">
                  <c:v>2.016612779698335E-5</c:v>
                </c:pt>
                <c:pt idx="63824">
                  <c:v>2.0153160221525471E-5</c:v>
                </c:pt>
                <c:pt idx="63825">
                  <c:v>2.0140460037509911E-5</c:v>
                </c:pt>
                <c:pt idx="63826">
                  <c:v>2.0127656171098351E-5</c:v>
                </c:pt>
                <c:pt idx="63827">
                  <c:v>2.0114930521231141E-5</c:v>
                </c:pt>
                <c:pt idx="63828">
                  <c:v>2.010233583860099E-5</c:v>
                </c:pt>
                <c:pt idx="63829">
                  <c:v>2.0089823010494001E-5</c:v>
                </c:pt>
                <c:pt idx="63830">
                  <c:v>2.0077353838132691E-5</c:v>
                </c:pt>
                <c:pt idx="63831">
                  <c:v>2.0064690033905211E-5</c:v>
                </c:pt>
                <c:pt idx="63832">
                  <c:v>2.0052146282978359E-5</c:v>
                </c:pt>
                <c:pt idx="63833">
                  <c:v>2.003976806008723E-5</c:v>
                </c:pt>
                <c:pt idx="63834">
                  <c:v>2.002750625251792E-5</c:v>
                </c:pt>
                <c:pt idx="63835">
                  <c:v>2.0015049813082442E-5</c:v>
                </c:pt>
                <c:pt idx="63836">
                  <c:v>2.0002786186523739E-5</c:v>
                </c:pt>
                <c:pt idx="63837">
                  <c:v>1.9990286091342568E-5</c:v>
                </c:pt>
                <c:pt idx="63838">
                  <c:v>1.9978222553618249E-5</c:v>
                </c:pt>
                <c:pt idx="63839">
                  <c:v>1.9966140825999901E-5</c:v>
                </c:pt>
                <c:pt idx="63840">
                  <c:v>1.9953877199441191E-5</c:v>
                </c:pt>
                <c:pt idx="63841">
                  <c:v>1.994176636799239E-5</c:v>
                </c:pt>
                <c:pt idx="63842">
                  <c:v>1.992958459595684E-5</c:v>
                </c:pt>
                <c:pt idx="63843">
                  <c:v>1.99179175979225E-5</c:v>
                </c:pt>
                <c:pt idx="63844">
                  <c:v>1.9905532099073749E-5</c:v>
                </c:pt>
                <c:pt idx="63845">
                  <c:v>1.9893654098268598E-5</c:v>
                </c:pt>
                <c:pt idx="63846">
                  <c:v>1.9881790649378669E-5</c:v>
                </c:pt>
                <c:pt idx="63847">
                  <c:v>1.9869983589160259E-5</c:v>
                </c:pt>
                <c:pt idx="63848">
                  <c:v>1.9858198356814679E-5</c:v>
                </c:pt>
                <c:pt idx="63849">
                  <c:v>1.984624759643339E-5</c:v>
                </c:pt>
                <c:pt idx="63850">
                  <c:v>1.9834711565636098E-5</c:v>
                </c:pt>
                <c:pt idx="63851">
                  <c:v>1.9822726244456131E-5</c:v>
                </c:pt>
                <c:pt idx="63852">
                  <c:v>1.9811095626209859E-5</c:v>
                </c:pt>
                <c:pt idx="63853">
                  <c:v>1.979935223062057E-5</c:v>
                </c:pt>
                <c:pt idx="63854">
                  <c:v>1.9787723431363698E-5</c:v>
                </c:pt>
                <c:pt idx="63855">
                  <c:v>1.9776482076849788E-5</c:v>
                </c:pt>
                <c:pt idx="63856">
                  <c:v>1.976482781174127E-5</c:v>
                </c:pt>
                <c:pt idx="63857">
                  <c:v>1.9753222659346651E-5</c:v>
                </c:pt>
                <c:pt idx="63858">
                  <c:v>1.9741939468076449E-5</c:v>
                </c:pt>
                <c:pt idx="63859">
                  <c:v>1.973045073100366E-5</c:v>
                </c:pt>
                <c:pt idx="63860">
                  <c:v>1.9719127521966581E-5</c:v>
                </c:pt>
                <c:pt idx="63861">
                  <c:v>1.9707469618879259E-5</c:v>
                </c:pt>
                <c:pt idx="63862">
                  <c:v>1.9696539311553352E-5</c:v>
                </c:pt>
                <c:pt idx="63863">
                  <c:v>1.9685176084749401E-5</c:v>
                </c:pt>
                <c:pt idx="63864">
                  <c:v>1.967398929991759E-5</c:v>
                </c:pt>
                <c:pt idx="63865">
                  <c:v>1.9662589693325568E-5</c:v>
                </c:pt>
                <c:pt idx="63866">
                  <c:v>1.965164847206324E-5</c:v>
                </c:pt>
                <c:pt idx="63867">
                  <c:v>1.9640669052023441E-5</c:v>
                </c:pt>
                <c:pt idx="63868">
                  <c:v>1.962933492904995E-5</c:v>
                </c:pt>
                <c:pt idx="63869">
                  <c:v>1.9618406440713439E-5</c:v>
                </c:pt>
                <c:pt idx="63870">
                  <c:v>1.960725603566971E-5</c:v>
                </c:pt>
                <c:pt idx="63871">
                  <c:v>1.9596622223616581E-5</c:v>
                </c:pt>
                <c:pt idx="63872">
                  <c:v>1.9585624613682739E-5</c:v>
                </c:pt>
                <c:pt idx="63873">
                  <c:v>1.9574836187530309E-5</c:v>
                </c:pt>
                <c:pt idx="63874">
                  <c:v>1.9563702153391201E-5</c:v>
                </c:pt>
                <c:pt idx="63875">
                  <c:v>1.9553128367988389E-5</c:v>
                </c:pt>
                <c:pt idx="63876">
                  <c:v>1.9542338122846559E-5</c:v>
                </c:pt>
                <c:pt idx="63877">
                  <c:v>1.953156606759876E-5</c:v>
                </c:pt>
                <c:pt idx="63878">
                  <c:v>1.9520912246662189E-5</c:v>
                </c:pt>
                <c:pt idx="63879">
                  <c:v>1.9510242054820989E-5</c:v>
                </c:pt>
                <c:pt idx="63880">
                  <c:v>1.9499762856867161E-5</c:v>
                </c:pt>
                <c:pt idx="63881">
                  <c:v>1.9488983525661752E-5</c:v>
                </c:pt>
                <c:pt idx="63882">
                  <c:v>1.9478660760796629E-5</c:v>
                </c:pt>
                <c:pt idx="63883">
                  <c:v>1.9468126993160691E-5</c:v>
                </c:pt>
                <c:pt idx="63884">
                  <c:v>1.9457489543128759E-5</c:v>
                </c:pt>
                <c:pt idx="63885">
                  <c:v>1.9446968508418649E-5</c:v>
                </c:pt>
                <c:pt idx="63886">
                  <c:v>1.9436633010627698E-5</c:v>
                </c:pt>
                <c:pt idx="63887">
                  <c:v>1.942623202921823E-5</c:v>
                </c:pt>
                <c:pt idx="63888">
                  <c:v>1.9416085706325251E-5</c:v>
                </c:pt>
                <c:pt idx="63889">
                  <c:v>1.9405595594434999E-5</c:v>
                </c:pt>
                <c:pt idx="63890">
                  <c:v>1.939556386787444E-5</c:v>
                </c:pt>
                <c:pt idx="63891">
                  <c:v>1.938531931955367E-5</c:v>
                </c:pt>
                <c:pt idx="63892">
                  <c:v>1.9374958355911079E-5</c:v>
                </c:pt>
                <c:pt idx="63893">
                  <c:v>1.936497574206442E-5</c:v>
                </c:pt>
                <c:pt idx="63894">
                  <c:v>1.935461841640063E-5</c:v>
                </c:pt>
                <c:pt idx="63895">
                  <c:v>1.934475039888639E-5</c:v>
                </c:pt>
                <c:pt idx="63896">
                  <c:v>1.9334756871103309E-5</c:v>
                </c:pt>
                <c:pt idx="63897">
                  <c:v>1.9324641471030191E-5</c:v>
                </c:pt>
                <c:pt idx="63898">
                  <c:v>1.9314684323035181E-5</c:v>
                </c:pt>
                <c:pt idx="63899">
                  <c:v>1.9304798115626909E-5</c:v>
                </c:pt>
                <c:pt idx="63900">
                  <c:v>1.9294802768854421E-5</c:v>
                </c:pt>
                <c:pt idx="63901">
                  <c:v>1.9284872905700471E-5</c:v>
                </c:pt>
                <c:pt idx="63902">
                  <c:v>1.9275237718829889E-5</c:v>
                </c:pt>
                <c:pt idx="63903">
                  <c:v>1.9265471564722251E-5</c:v>
                </c:pt>
                <c:pt idx="63904">
                  <c:v>1.9255581719335169E-5</c:v>
                </c:pt>
                <c:pt idx="63905">
                  <c:v>1.924594653246459E-5</c:v>
                </c:pt>
                <c:pt idx="63906">
                  <c:v>1.9236460502725091E-5</c:v>
                </c:pt>
                <c:pt idx="63907">
                  <c:v>1.9226601580157879E-5</c:v>
                </c:pt>
                <c:pt idx="63908">
                  <c:v>1.921707553265151E-5</c:v>
                </c:pt>
                <c:pt idx="63909">
                  <c:v>1.9207573132007379E-5</c:v>
                </c:pt>
                <c:pt idx="63910">
                  <c:v>1.9197770598111671E-5</c:v>
                </c:pt>
                <c:pt idx="63911">
                  <c:v>1.9188331862096671E-5</c:v>
                </c:pt>
                <c:pt idx="63912">
                  <c:v>1.91789040400181E-5</c:v>
                </c:pt>
                <c:pt idx="63913">
                  <c:v>1.9169456209056079E-5</c:v>
                </c:pt>
                <c:pt idx="63914">
                  <c:v>1.91600793186808E-5</c:v>
                </c:pt>
                <c:pt idx="63915">
                  <c:v>1.915066241053864E-5</c:v>
                </c:pt>
                <c:pt idx="63916">
                  <c:v>1.9141223674523641E-5</c:v>
                </c:pt>
                <c:pt idx="63917">
                  <c:v>1.9132046872982759E-5</c:v>
                </c:pt>
                <c:pt idx="63918">
                  <c:v>1.9122793673886921E-5</c:v>
                </c:pt>
                <c:pt idx="63919">
                  <c:v>1.9113556845695712E-5</c:v>
                </c:pt>
                <c:pt idx="63920">
                  <c:v>1.9104276361758821E-5</c:v>
                </c:pt>
                <c:pt idx="63921">
                  <c:v>1.909522870846558E-5</c:v>
                </c:pt>
                <c:pt idx="63922">
                  <c:v>1.90859518625075E-5</c:v>
                </c:pt>
                <c:pt idx="63923">
                  <c:v>1.9076973330811601E-5</c:v>
                </c:pt>
                <c:pt idx="63924">
                  <c:v>1.9067821995122362E-5</c:v>
                </c:pt>
                <c:pt idx="63925">
                  <c:v>1.9058983525610529E-5</c:v>
                </c:pt>
                <c:pt idx="63926">
                  <c:v>1.904989221657161E-5</c:v>
                </c:pt>
                <c:pt idx="63927">
                  <c:v>1.9040926417801529E-5</c:v>
                </c:pt>
                <c:pt idx="63928">
                  <c:v>1.9031878764508289E-5</c:v>
                </c:pt>
                <c:pt idx="63929">
                  <c:v>1.90229056897806E-5</c:v>
                </c:pt>
                <c:pt idx="63930">
                  <c:v>1.9014099962078031E-5</c:v>
                </c:pt>
                <c:pt idx="63931">
                  <c:v>1.9005336071131751E-5</c:v>
                </c:pt>
                <c:pt idx="63932">
                  <c:v>1.89965394383762E-5</c:v>
                </c:pt>
                <c:pt idx="63933">
                  <c:v>1.898746631923132E-5</c:v>
                </c:pt>
                <c:pt idx="63934">
                  <c:v>1.897885522339493E-5</c:v>
                </c:pt>
                <c:pt idx="63935">
                  <c:v>1.8970336896018129E-5</c:v>
                </c:pt>
                <c:pt idx="63936">
                  <c:v>1.8961602108902301E-5</c:v>
                </c:pt>
                <c:pt idx="63937">
                  <c:v>1.8952936443383809E-5</c:v>
                </c:pt>
                <c:pt idx="63938">
                  <c:v>1.894441265903879E-5</c:v>
                </c:pt>
                <c:pt idx="63939">
                  <c:v>1.8935834305011671E-5</c:v>
                </c:pt>
                <c:pt idx="63940">
                  <c:v>1.892723958007991E-5</c:v>
                </c:pt>
                <c:pt idx="63941">
                  <c:v>1.8918661226052791E-5</c:v>
                </c:pt>
                <c:pt idx="63942">
                  <c:v>1.8910195649368688E-5</c:v>
                </c:pt>
                <c:pt idx="63943">
                  <c:v>1.8901891962741502E-5</c:v>
                </c:pt>
                <c:pt idx="63944">
                  <c:v>1.8893539163400419E-5</c:v>
                </c:pt>
                <c:pt idx="63945">
                  <c:v>1.8884946257458068E-5</c:v>
                </c:pt>
                <c:pt idx="63946">
                  <c:v>1.8876622561947439E-5</c:v>
                </c:pt>
                <c:pt idx="63947">
                  <c:v>1.8868335246224891E-5</c:v>
                </c:pt>
                <c:pt idx="63948">
                  <c:v>1.8860129785025489E-5</c:v>
                </c:pt>
                <c:pt idx="63949">
                  <c:v>1.885177698568441E-5</c:v>
                </c:pt>
                <c:pt idx="63950">
                  <c:v>1.8843555153580379E-5</c:v>
                </c:pt>
                <c:pt idx="63951">
                  <c:v>1.8835395167116079E-5</c:v>
                </c:pt>
                <c:pt idx="63952">
                  <c:v>1.8827342501026582E-5</c:v>
                </c:pt>
                <c:pt idx="63953">
                  <c:v>1.881905882328283E-5</c:v>
                </c:pt>
                <c:pt idx="63954">
                  <c:v>1.8811033442034389E-5</c:v>
                </c:pt>
                <c:pt idx="63955">
                  <c:v>1.8802895283442919E-5</c:v>
                </c:pt>
                <c:pt idx="63956">
                  <c:v>1.8794737115968019E-5</c:v>
                </c:pt>
                <c:pt idx="63957">
                  <c:v>1.8786917280522179E-5</c:v>
                </c:pt>
                <c:pt idx="63958">
                  <c:v>1.8778933736030009E-5</c:v>
                </c:pt>
                <c:pt idx="63959">
                  <c:v>1.877089198387694E-5</c:v>
                </c:pt>
                <c:pt idx="63960">
                  <c:v>1.8762873878586109E-5</c:v>
                </c:pt>
                <c:pt idx="63961">
                  <c:v>1.875514317362104E-5</c:v>
                </c:pt>
                <c:pt idx="63962">
                  <c:v>1.8747314243228171E-5</c:v>
                </c:pt>
                <c:pt idx="63963">
                  <c:v>1.8739585357252508E-5</c:v>
                </c:pt>
                <c:pt idx="63964">
                  <c:v>1.8731656382442449E-5</c:v>
                </c:pt>
                <c:pt idx="63965">
                  <c:v>1.8723958419286649E-5</c:v>
                </c:pt>
                <c:pt idx="63966">
                  <c:v>1.8716013073571961E-5</c:v>
                </c:pt>
                <c:pt idx="63967">
                  <c:v>1.870835694717243E-5</c:v>
                </c:pt>
                <c:pt idx="63968">
                  <c:v>1.8700749933486801E-5</c:v>
                </c:pt>
                <c:pt idx="63969">
                  <c:v>1.8693359379540201E-5</c:v>
                </c:pt>
                <c:pt idx="63970">
                  <c:v>1.8685457689571191E-5</c:v>
                </c:pt>
                <c:pt idx="63971">
                  <c:v>1.8677950720302761E-5</c:v>
                </c:pt>
                <c:pt idx="63972">
                  <c:v>1.8670458302949559E-5</c:v>
                </c:pt>
                <c:pt idx="63973">
                  <c:v>1.866293496277649E-5</c:v>
                </c:pt>
                <c:pt idx="63974">
                  <c:v>1.8655364328878928E-5</c:v>
                </c:pt>
                <c:pt idx="63975">
                  <c:v>1.864779369498137E-5</c:v>
                </c:pt>
                <c:pt idx="63976">
                  <c:v>1.8640474081621509E-5</c:v>
                </c:pt>
                <c:pt idx="63977">
                  <c:v>1.8633119907462969E-5</c:v>
                </c:pt>
                <c:pt idx="63978">
                  <c:v>1.8625747543410401E-5</c:v>
                </c:pt>
                <c:pt idx="63979">
                  <c:v>1.8618367903400209E-5</c:v>
                </c:pt>
                <c:pt idx="63980">
                  <c:v>1.8611030100146309E-5</c:v>
                </c:pt>
                <c:pt idx="63981">
                  <c:v>1.8603726857691069E-5</c:v>
                </c:pt>
                <c:pt idx="63982">
                  <c:v>1.8596414520288821E-5</c:v>
                </c:pt>
                <c:pt idx="63983">
                  <c:v>1.8589165847515691E-5</c:v>
                </c:pt>
                <c:pt idx="63984">
                  <c:v>1.8582231859909371E-5</c:v>
                </c:pt>
                <c:pt idx="63985">
                  <c:v>1.857483948697336E-5</c:v>
                </c:pt>
                <c:pt idx="63986">
                  <c:v>1.856778908404522E-5</c:v>
                </c:pt>
                <c:pt idx="63987">
                  <c:v>1.856045491877012E-5</c:v>
                </c:pt>
                <c:pt idx="63988">
                  <c:v>1.855350092228036E-5</c:v>
                </c:pt>
                <c:pt idx="63989">
                  <c:v>1.8546406863606532E-5</c:v>
                </c:pt>
                <c:pt idx="63990">
                  <c:v>1.8539398297434669E-5</c:v>
                </c:pt>
                <c:pt idx="63991">
                  <c:v>1.8532504327595231E-5</c:v>
                </c:pt>
                <c:pt idx="63992">
                  <c:v>1.852542482083663E-5</c:v>
                </c:pt>
                <c:pt idx="63993">
                  <c:v>1.851832166721579E-5</c:v>
                </c:pt>
                <c:pt idx="63994">
                  <c:v>1.8511480448069051E-5</c:v>
                </c:pt>
                <c:pt idx="63995">
                  <c:v>1.8504782929085198E-5</c:v>
                </c:pt>
                <c:pt idx="63996">
                  <c:v>1.8497878045309332E-5</c:v>
                </c:pt>
                <c:pt idx="63997">
                  <c:v>1.849095679062884E-5</c:v>
                </c:pt>
                <c:pt idx="63998">
                  <c:v>1.8484157408238389E-5</c:v>
                </c:pt>
                <c:pt idx="63999">
                  <c:v>1.8477283447282389E-5</c:v>
                </c:pt>
                <c:pt idx="64000">
                  <c:v>1.847064413595945E-5</c:v>
                </c:pt>
                <c:pt idx="64001">
                  <c:v>1.8463779269950461E-5</c:v>
                </c:pt>
                <c:pt idx="64002">
                  <c:v>1.845726183091756E-5</c:v>
                </c:pt>
                <c:pt idx="64003">
                  <c:v>1.8450460629537702E-5</c:v>
                </c:pt>
                <c:pt idx="64004">
                  <c:v>1.84439431905048E-5</c:v>
                </c:pt>
                <c:pt idx="64005">
                  <c:v>1.8437278413330201E-5</c:v>
                </c:pt>
                <c:pt idx="64006">
                  <c:v>1.843067730078474E-5</c:v>
                </c:pt>
                <c:pt idx="64007">
                  <c:v>1.842405617935583E-5</c:v>
                </c:pt>
                <c:pt idx="64008">
                  <c:v>1.8417573301121589E-5</c:v>
                </c:pt>
                <c:pt idx="64009">
                  <c:v>1.8410984921501949E-5</c:v>
                </c:pt>
                <c:pt idx="64010">
                  <c:v>1.8404814909445118E-5</c:v>
                </c:pt>
                <c:pt idx="64011">
                  <c:v>1.8398046449874531E-5</c:v>
                </c:pt>
                <c:pt idx="64012">
                  <c:v>1.8391607227385979E-5</c:v>
                </c:pt>
                <c:pt idx="64013">
                  <c:v>1.838545722421259E-5</c:v>
                </c:pt>
                <c:pt idx="64014">
                  <c:v>1.837883974076249E-5</c:v>
                </c:pt>
                <c:pt idx="64015">
                  <c:v>1.837249874370173E-5</c:v>
                </c:pt>
                <c:pt idx="64016">
                  <c:v>1.836625597206876E-5</c:v>
                </c:pt>
                <c:pt idx="64017">
                  <c:v>1.836000228649937E-5</c:v>
                </c:pt>
                <c:pt idx="64018">
                  <c:v>1.835369948821608E-5</c:v>
                </c:pt>
                <c:pt idx="64019">
                  <c:v>1.8347289369557981E-5</c:v>
                </c:pt>
                <c:pt idx="64020">
                  <c:v>1.8341097529628311E-5</c:v>
                </c:pt>
                <c:pt idx="64021">
                  <c:v>1.8334880223846991E-5</c:v>
                </c:pt>
                <c:pt idx="64022">
                  <c:v>1.8328870282857679E-5</c:v>
                </c:pt>
                <c:pt idx="64023">
                  <c:v>1.8322787582292221E-5</c:v>
                </c:pt>
                <c:pt idx="64024">
                  <c:v>1.8316515706828799E-5</c:v>
                </c:pt>
                <c:pt idx="64025">
                  <c:v>1.8310473024030219E-5</c:v>
                </c:pt>
                <c:pt idx="64026">
                  <c:v>1.8304579498362731E-5</c:v>
                </c:pt>
                <c:pt idx="64027">
                  <c:v>1.8298365830560211E-5</c:v>
                </c:pt>
                <c:pt idx="64028">
                  <c:v>1.8292375898454338E-5</c:v>
                </c:pt>
                <c:pt idx="64029">
                  <c:v>1.828622407629155E-5</c:v>
                </c:pt>
                <c:pt idx="64030">
                  <c:v>1.828032509365585E-5</c:v>
                </c:pt>
                <c:pt idx="64031">
                  <c:v>1.8274349713465199E-5</c:v>
                </c:pt>
                <c:pt idx="64032">
                  <c:v>1.826856714615133E-5</c:v>
                </c:pt>
                <c:pt idx="64033">
                  <c:v>1.8262782759848051E-5</c:v>
                </c:pt>
                <c:pt idx="64034">
                  <c:v>1.825676008593291E-5</c:v>
                </c:pt>
                <c:pt idx="64035">
                  <c:v>1.8250952052767389E-5</c:v>
                </c:pt>
                <c:pt idx="64036">
                  <c:v>1.8245234969072041E-5</c:v>
                </c:pt>
                <c:pt idx="64037">
                  <c:v>1.823938509915024E-5</c:v>
                </c:pt>
                <c:pt idx="64038">
                  <c:v>1.8233557057101279E-5</c:v>
                </c:pt>
                <c:pt idx="64039">
                  <c:v>1.8227818145533089E-5</c:v>
                </c:pt>
                <c:pt idx="64040">
                  <c:v>1.822220292524435E-5</c:v>
                </c:pt>
                <c:pt idx="64041">
                  <c:v>1.8216422176919881E-5</c:v>
                </c:pt>
                <c:pt idx="64042">
                  <c:v>1.8210890630143691E-5</c:v>
                </c:pt>
                <c:pt idx="64043">
                  <c:v>1.8205182641395371E-5</c:v>
                </c:pt>
                <c:pt idx="64044">
                  <c:v>1.8199491023551669E-5</c:v>
                </c:pt>
                <c:pt idx="64045">
                  <c:v>1.819399039959535E-5</c:v>
                </c:pt>
                <c:pt idx="64046">
                  <c:v>1.818828422983643E-5</c:v>
                </c:pt>
                <c:pt idx="64047">
                  <c:v>1.8182907297159549E-5</c:v>
                </c:pt>
                <c:pt idx="64048">
                  <c:v>1.817735937947873E-5</c:v>
                </c:pt>
                <c:pt idx="64049">
                  <c:v>1.817170596041251E-5</c:v>
                </c:pt>
                <c:pt idx="64050">
                  <c:v>1.8166165318689309E-5</c:v>
                </c:pt>
                <c:pt idx="64051">
                  <c:v>1.816089934436604E-5</c:v>
                </c:pt>
                <c:pt idx="64052">
                  <c:v>1.8155351426685229E-5</c:v>
                </c:pt>
                <c:pt idx="64053">
                  <c:v>1.814987990655936E-5</c:v>
                </c:pt>
                <c:pt idx="64054">
                  <c:v>1.8144584828405641E-5</c:v>
                </c:pt>
                <c:pt idx="64055">
                  <c:v>1.813935341488104E-5</c:v>
                </c:pt>
                <c:pt idx="64056">
                  <c:v>1.813407288864255E-5</c:v>
                </c:pt>
                <c:pt idx="64057">
                  <c:v>1.8128477677237239E-5</c:v>
                </c:pt>
                <c:pt idx="64058">
                  <c:v>1.8123331756214611E-5</c:v>
                </c:pt>
                <c:pt idx="64059">
                  <c:v>1.8118058505933728E-5</c:v>
                </c:pt>
                <c:pt idx="64060">
                  <c:v>1.811284892028198E-5</c:v>
                </c:pt>
                <c:pt idx="64061">
                  <c:v>1.8107613868778571E-5</c:v>
                </c:pt>
                <c:pt idx="64062">
                  <c:v>1.8102397007169199E-5</c:v>
                </c:pt>
                <c:pt idx="64063">
                  <c:v>1.8097067368216809E-5</c:v>
                </c:pt>
                <c:pt idx="64064">
                  <c:v>1.809207788028289E-5</c:v>
                </c:pt>
                <c:pt idx="64065">
                  <c:v>1.8086962882080119E-5</c:v>
                </c:pt>
                <c:pt idx="64066">
                  <c:v>1.8081940652336929E-5</c:v>
                </c:pt>
                <c:pt idx="64067">
                  <c:v>1.8076720152748749E-5</c:v>
                </c:pt>
                <c:pt idx="64068">
                  <c:v>1.8071701560984369E-5</c:v>
                </c:pt>
                <c:pt idx="64069">
                  <c:v>1.80667429958703E-5</c:v>
                </c:pt>
                <c:pt idx="64070">
                  <c:v>1.8061831724480729E-5</c:v>
                </c:pt>
                <c:pt idx="64071">
                  <c:v>1.8056633052765388E-5</c:v>
                </c:pt>
                <c:pt idx="64072">
                  <c:v>1.805173997126985E-5</c:v>
                </c:pt>
                <c:pt idx="64073">
                  <c:v>1.804668863769621E-5</c:v>
                </c:pt>
                <c:pt idx="64074">
                  <c:v>1.8041775547317229E-5</c:v>
                </c:pt>
                <c:pt idx="64075">
                  <c:v>1.803673512768E-5</c:v>
                </c:pt>
                <c:pt idx="64076">
                  <c:v>1.8032058505923491E-5</c:v>
                </c:pt>
                <c:pt idx="64077">
                  <c:v>1.8027043552137911E-5</c:v>
                </c:pt>
                <c:pt idx="64078">
                  <c:v>1.8022394215222451E-5</c:v>
                </c:pt>
                <c:pt idx="64079">
                  <c:v>1.8017439288087189E-5</c:v>
                </c:pt>
                <c:pt idx="64080">
                  <c:v>1.8012637156061832E-5</c:v>
                </c:pt>
                <c:pt idx="64081">
                  <c:v>1.800772042770404E-5</c:v>
                </c:pt>
                <c:pt idx="64082">
                  <c:v>1.800309837562963E-5</c:v>
                </c:pt>
                <c:pt idx="64083">
                  <c:v>1.7998376279138029E-5</c:v>
                </c:pt>
                <c:pt idx="64084">
                  <c:v>1.79935923370067E-5</c:v>
                </c:pt>
                <c:pt idx="64085">
                  <c:v>1.7988952095038261E-5</c:v>
                </c:pt>
                <c:pt idx="64086">
                  <c:v>1.7984071746468541E-5</c:v>
                </c:pt>
                <c:pt idx="64087">
                  <c:v>1.7979633412323889E-5</c:v>
                </c:pt>
                <c:pt idx="64088">
                  <c:v>1.797502409317531E-5</c:v>
                </c:pt>
                <c:pt idx="64089">
                  <c:v>1.7970414774026718E-5</c:v>
                </c:pt>
                <c:pt idx="64090">
                  <c:v>1.7965701772482131E-5</c:v>
                </c:pt>
                <c:pt idx="64091">
                  <c:v>1.7961434423341419E-5</c:v>
                </c:pt>
                <c:pt idx="64092">
                  <c:v>1.7956581359612759E-5</c:v>
                </c:pt>
                <c:pt idx="64093">
                  <c:v>1.7952048438019119E-5</c:v>
                </c:pt>
                <c:pt idx="64094">
                  <c:v>1.7947588276001621E-5</c:v>
                </c:pt>
                <c:pt idx="64095">
                  <c:v>1.7943168131751008E-5</c:v>
                </c:pt>
                <c:pt idx="64096">
                  <c:v>1.7938627934199761E-5</c:v>
                </c:pt>
                <c:pt idx="64097">
                  <c:v>1.7934356947080229E-5</c:v>
                </c:pt>
                <c:pt idx="64098">
                  <c:v>1.7929780369740911E-5</c:v>
                </c:pt>
                <c:pt idx="64099">
                  <c:v>1.7925442080013451E-5</c:v>
                </c:pt>
                <c:pt idx="64100">
                  <c:v>1.7921061953529719E-5</c:v>
                </c:pt>
                <c:pt idx="64101">
                  <c:v>1.7916672732098959E-5</c:v>
                </c:pt>
                <c:pt idx="64102">
                  <c:v>1.791228896763641E-5</c:v>
                </c:pt>
                <c:pt idx="64103">
                  <c:v>1.7908072550198991E-5</c:v>
                </c:pt>
                <c:pt idx="64104">
                  <c:v>1.790358328435104E-5</c:v>
                </c:pt>
                <c:pt idx="64105">
                  <c:v>1.789944690244738E-5</c:v>
                </c:pt>
                <c:pt idx="64106">
                  <c:v>1.7895012206281539E-5</c:v>
                </c:pt>
                <c:pt idx="64107">
                  <c:v>1.789077214198187E-5</c:v>
                </c:pt>
                <c:pt idx="64108">
                  <c:v>1.7886683053802699E-5</c:v>
                </c:pt>
                <c:pt idx="64109">
                  <c:v>1.7882335669128221E-5</c:v>
                </c:pt>
                <c:pt idx="64110">
                  <c:v>1.7878181097330529E-5</c:v>
                </c:pt>
                <c:pt idx="64111">
                  <c:v>1.7874050172395069E-5</c:v>
                </c:pt>
                <c:pt idx="64112">
                  <c:v>1.7869790099211968E-5</c:v>
                </c:pt>
                <c:pt idx="64113">
                  <c:v>1.786574830475729E-5</c:v>
                </c:pt>
                <c:pt idx="64114">
                  <c:v>1.7861719243228439E-5</c:v>
                </c:pt>
                <c:pt idx="64115">
                  <c:v>1.7857541024568491E-5</c:v>
                </c:pt>
                <c:pt idx="64116">
                  <c:v>1.785339372872841E-5</c:v>
                </c:pt>
                <c:pt idx="64117">
                  <c:v>1.7849410141934641E-5</c:v>
                </c:pt>
                <c:pt idx="64118">
                  <c:v>1.784532469173428E-5</c:v>
                </c:pt>
                <c:pt idx="64119">
                  <c:v>1.7841335647972301E-5</c:v>
                </c:pt>
                <c:pt idx="64120">
                  <c:v>1.783727930160239E-5</c:v>
                </c:pt>
                <c:pt idx="64121">
                  <c:v>1.7833375750342381E-5</c:v>
                </c:pt>
                <c:pt idx="64122">
                  <c:v>1.7829337593866509E-5</c:v>
                </c:pt>
                <c:pt idx="64123">
                  <c:v>1.7825563190854151E-5</c:v>
                </c:pt>
                <c:pt idx="64124">
                  <c:v>1.7821521396399479E-5</c:v>
                </c:pt>
                <c:pt idx="64125">
                  <c:v>1.7817641492001709E-5</c:v>
                </c:pt>
                <c:pt idx="64126">
                  <c:v>1.7813634258345701E-5</c:v>
                </c:pt>
                <c:pt idx="64127">
                  <c:v>1.7809923519962471E-5</c:v>
                </c:pt>
                <c:pt idx="64128">
                  <c:v>1.780601269274484E-5</c:v>
                </c:pt>
                <c:pt idx="64129">
                  <c:v>1.7802003640099429E-5</c:v>
                </c:pt>
                <c:pt idx="64130">
                  <c:v>1.7798243789002299E-5</c:v>
                </c:pt>
                <c:pt idx="64131">
                  <c:v>1.7794591258279979E-5</c:v>
                </c:pt>
                <c:pt idx="64132">
                  <c:v>1.7790696801966991E-5</c:v>
                </c:pt>
                <c:pt idx="64133">
                  <c:v>1.7787031538318839E-5</c:v>
                </c:pt>
                <c:pt idx="64134">
                  <c:v>1.7783288058126349E-5</c:v>
                </c:pt>
                <c:pt idx="64135">
                  <c:v>1.777964462235104E-5</c:v>
                </c:pt>
                <c:pt idx="64136">
                  <c:v>1.7775868400349278E-5</c:v>
                </c:pt>
                <c:pt idx="64137">
                  <c:v>1.7772157661966052E-5</c:v>
                </c:pt>
                <c:pt idx="64138">
                  <c:v>1.7768456018529829E-5</c:v>
                </c:pt>
                <c:pt idx="64139">
                  <c:v>1.7764770745998248E-5</c:v>
                </c:pt>
                <c:pt idx="64140">
                  <c:v>1.7761225535650741E-5</c:v>
                </c:pt>
                <c:pt idx="64141">
                  <c:v>1.7757583918864839E-5</c:v>
                </c:pt>
                <c:pt idx="64142">
                  <c:v>1.7754007785697471E-5</c:v>
                </c:pt>
                <c:pt idx="64143">
                  <c:v>1.775035161699634E-5</c:v>
                </c:pt>
                <c:pt idx="64144">
                  <c:v>1.7746848243405111E-5</c:v>
                </c:pt>
                <c:pt idx="64145">
                  <c:v>1.7743317584972829E-5</c:v>
                </c:pt>
                <c:pt idx="64146">
                  <c:v>1.7739657778292891E-5</c:v>
                </c:pt>
                <c:pt idx="64147">
                  <c:v>1.7736061636242081E-5</c:v>
                </c:pt>
                <c:pt idx="64148">
                  <c:v>1.7732592823449519E-5</c:v>
                </c:pt>
                <c:pt idx="64149">
                  <c:v>1.772926407284103E-5</c:v>
                </c:pt>
                <c:pt idx="64150">
                  <c:v>1.7725569705362428E-5</c:v>
                </c:pt>
                <c:pt idx="64151">
                  <c:v>1.7722113625495691E-5</c:v>
                </c:pt>
                <c:pt idx="64152">
                  <c:v>1.7718888557283211E-5</c:v>
                </c:pt>
                <c:pt idx="64153">
                  <c:v>1.7715403373586011E-5</c:v>
                </c:pt>
                <c:pt idx="64154">
                  <c:v>1.7711814507492821E-5</c:v>
                </c:pt>
                <c:pt idx="64155">
                  <c:v>1.770852577465121E-5</c:v>
                </c:pt>
                <c:pt idx="64156">
                  <c:v>1.7705033314996399E-5</c:v>
                </c:pt>
                <c:pt idx="64157">
                  <c:v>1.770184644556139E-5</c:v>
                </c:pt>
                <c:pt idx="64158">
                  <c:v>1.7698515875963491E-5</c:v>
                </c:pt>
                <c:pt idx="64159">
                  <c:v>1.7695190763333809E-5</c:v>
                </c:pt>
                <c:pt idx="64160">
                  <c:v>1.7691796529106799E-5</c:v>
                </c:pt>
                <c:pt idx="64161">
                  <c:v>1.7688500520307571E-5</c:v>
                </c:pt>
                <c:pt idx="64162">
                  <c:v>1.7685148122836839E-5</c:v>
                </c:pt>
                <c:pt idx="64163">
                  <c:v>1.7682081306702461E-5</c:v>
                </c:pt>
                <c:pt idx="64164">
                  <c:v>1.7678816220723089E-5</c:v>
                </c:pt>
                <c:pt idx="64165">
                  <c:v>1.7675534763839099E-5</c:v>
                </c:pt>
                <c:pt idx="64166">
                  <c:v>1.7672300600679591E-5</c:v>
                </c:pt>
                <c:pt idx="64167">
                  <c:v>1.7669270164333281E-5</c:v>
                </c:pt>
                <c:pt idx="64168">
                  <c:v>1.766601417330094E-5</c:v>
                </c:pt>
                <c:pt idx="64169">
                  <c:v>1.766270179359708E-5</c:v>
                </c:pt>
                <c:pt idx="64170">
                  <c:v>1.7659753211773929E-5</c:v>
                </c:pt>
                <c:pt idx="64171">
                  <c:v>1.7656564523349519E-5</c:v>
                </c:pt>
                <c:pt idx="64172">
                  <c:v>1.765343040460721E-5</c:v>
                </c:pt>
                <c:pt idx="64173">
                  <c:v>1.765032357070595E-5</c:v>
                </c:pt>
                <c:pt idx="64174">
                  <c:v>1.764724038366694E-5</c:v>
                </c:pt>
                <c:pt idx="64175">
                  <c:v>1.764416265359614E-5</c:v>
                </c:pt>
                <c:pt idx="64176">
                  <c:v>1.7641039448790249E-5</c:v>
                </c:pt>
                <c:pt idx="64177">
                  <c:v>1.7638072677073069E-5</c:v>
                </c:pt>
                <c:pt idx="64178">
                  <c:v>1.7635107724345289E-5</c:v>
                </c:pt>
                <c:pt idx="64179">
                  <c:v>1.763194632076193E-5</c:v>
                </c:pt>
                <c:pt idx="64180">
                  <c:v>1.762892679835204E-5</c:v>
                </c:pt>
                <c:pt idx="64181">
                  <c:v>1.762607462296728E-5</c:v>
                </c:pt>
                <c:pt idx="64182">
                  <c:v>1.762301872076932E-5</c:v>
                </c:pt>
                <c:pt idx="64183">
                  <c:v>1.7620230210013691E-5</c:v>
                </c:pt>
                <c:pt idx="64184">
                  <c:v>1.761719977366738E-5</c:v>
                </c:pt>
                <c:pt idx="64185">
                  <c:v>1.761403291311581E-5</c:v>
                </c:pt>
                <c:pt idx="64186">
                  <c:v>1.7611440853215751E-5</c:v>
                </c:pt>
                <c:pt idx="64187">
                  <c:v>1.760852683219127E-5</c:v>
                </c:pt>
                <c:pt idx="64188">
                  <c:v>1.760558370733634E-5</c:v>
                </c:pt>
                <c:pt idx="64189">
                  <c:v>1.7602682419237681E-5</c:v>
                </c:pt>
                <c:pt idx="64190">
                  <c:v>1.7599884813535031E-5</c:v>
                </c:pt>
                <c:pt idx="64191">
                  <c:v>1.759693986969069E-5</c:v>
                </c:pt>
                <c:pt idx="64192">
                  <c:v>1.7594136807019819E-5</c:v>
                </c:pt>
                <c:pt idx="64193">
                  <c:v>1.7591484720469449E-5</c:v>
                </c:pt>
                <c:pt idx="64194">
                  <c:v>1.7588501577847641E-5</c:v>
                </c:pt>
                <c:pt idx="64195">
                  <c:v>1.7585683963261541E-5</c:v>
                </c:pt>
                <c:pt idx="64196">
                  <c:v>1.7583031876711171E-5</c:v>
                </c:pt>
                <c:pt idx="64197">
                  <c:v>1.75802233570721E-5</c:v>
                </c:pt>
                <c:pt idx="64198">
                  <c:v>1.7577698599779978E-5</c:v>
                </c:pt>
                <c:pt idx="64199">
                  <c:v>1.7574697267264131E-5</c:v>
                </c:pt>
                <c:pt idx="64200">
                  <c:v>1.7572101569385271E-5</c:v>
                </c:pt>
                <c:pt idx="64201">
                  <c:v>1.7569545889273289E-5</c:v>
                </c:pt>
                <c:pt idx="64202">
                  <c:v>1.7566650058142841E-5</c:v>
                </c:pt>
                <c:pt idx="64203">
                  <c:v>1.7563925212016329E-5</c:v>
                </c:pt>
                <c:pt idx="64204">
                  <c:v>1.7561371350893751E-5</c:v>
                </c:pt>
                <c:pt idx="64205">
                  <c:v>1.7558726540300998E-5</c:v>
                </c:pt>
                <c:pt idx="64206">
                  <c:v>1.7556065358803611E-5</c:v>
                </c:pt>
                <c:pt idx="64207">
                  <c:v>1.75535496964585E-5</c:v>
                </c:pt>
                <c:pt idx="64208">
                  <c:v>1.7551001292304139E-5</c:v>
                </c:pt>
                <c:pt idx="64209">
                  <c:v>1.7548427422298118E-5</c:v>
                </c:pt>
                <c:pt idx="64210">
                  <c:v>1.75456971192034E-5</c:v>
                </c:pt>
                <c:pt idx="64211">
                  <c:v>1.7543265130370859E-5</c:v>
                </c:pt>
                <c:pt idx="64212">
                  <c:v>1.7540744011057541E-5</c:v>
                </c:pt>
                <c:pt idx="64213">
                  <c:v>1.7538015526952219E-5</c:v>
                </c:pt>
                <c:pt idx="64214">
                  <c:v>1.7535508959554139E-5</c:v>
                </c:pt>
                <c:pt idx="64215">
                  <c:v>1.7532905985717662E-5</c:v>
                </c:pt>
                <c:pt idx="64216">
                  <c:v>1.7530499462736771E-5</c:v>
                </c:pt>
                <c:pt idx="64217">
                  <c:v>1.7528001990285699E-5</c:v>
                </c:pt>
                <c:pt idx="64218">
                  <c:v>1.7525466319057159E-5</c:v>
                </c:pt>
                <c:pt idx="64219">
                  <c:v>1.7523036149214018E-5</c:v>
                </c:pt>
                <c:pt idx="64220">
                  <c:v>1.7520660549052991E-5</c:v>
                </c:pt>
                <c:pt idx="64221">
                  <c:v>1.7518161257612519E-5</c:v>
                </c:pt>
                <c:pt idx="64222">
                  <c:v>1.7515896615805101E-5</c:v>
                </c:pt>
                <c:pt idx="64223">
                  <c:v>1.751338095346E-5</c:v>
                </c:pt>
                <c:pt idx="64224">
                  <c:v>1.751100899127778E-5</c:v>
                </c:pt>
                <c:pt idx="64225">
                  <c:v>1.7508462406112809E-5</c:v>
                </c:pt>
                <c:pt idx="64226">
                  <c:v>1.7506343283457682E-5</c:v>
                </c:pt>
                <c:pt idx="64227">
                  <c:v>1.750382216414437E-5</c:v>
                </c:pt>
                <c:pt idx="64228">
                  <c:v>1.7501473848824389E-5</c:v>
                </c:pt>
                <c:pt idx="64229">
                  <c:v>1.7499145542387851E-5</c:v>
                </c:pt>
                <c:pt idx="64230">
                  <c:v>1.749682996887714E-5</c:v>
                </c:pt>
                <c:pt idx="64231">
                  <c:v>1.7494568965048529E-5</c:v>
                </c:pt>
                <c:pt idx="64232">
                  <c:v>1.7492197002866309E-5</c:v>
                </c:pt>
                <c:pt idx="64233">
                  <c:v>1.748972863424569E-5</c:v>
                </c:pt>
                <c:pt idx="64234">
                  <c:v>1.7487505829194561E-5</c:v>
                </c:pt>
                <c:pt idx="64235">
                  <c:v>1.7485239368397739E-5</c:v>
                </c:pt>
                <c:pt idx="64236">
                  <c:v>1.7483127521700229E-5</c:v>
                </c:pt>
                <c:pt idx="64237">
                  <c:v>1.748091381159611E-5</c:v>
                </c:pt>
                <c:pt idx="64238">
                  <c:v>1.7478700101491999E-5</c:v>
                </c:pt>
                <c:pt idx="64239">
                  <c:v>1.7476422726758759E-5</c:v>
                </c:pt>
                <c:pt idx="64240">
                  <c:v>1.7474276319262572E-5</c:v>
                </c:pt>
                <c:pt idx="64241">
                  <c:v>1.747183705447242E-5</c:v>
                </c:pt>
                <c:pt idx="64242">
                  <c:v>1.7469792510382831E-5</c:v>
                </c:pt>
                <c:pt idx="64243">
                  <c:v>1.7467635188950229E-5</c:v>
                </c:pt>
                <c:pt idx="64244">
                  <c:v>1.7465572454966601E-5</c:v>
                </c:pt>
                <c:pt idx="64245">
                  <c:v>1.746319321682677E-5</c:v>
                </c:pt>
                <c:pt idx="64246">
                  <c:v>1.7461130482843149E-5</c:v>
                </c:pt>
                <c:pt idx="64247">
                  <c:v>1.7459071386838328E-5</c:v>
                </c:pt>
                <c:pt idx="64248">
                  <c:v>1.745688496157527E-5</c:v>
                </c:pt>
                <c:pt idx="64249">
                  <c:v>1.745488953019958E-5</c:v>
                </c:pt>
                <c:pt idx="64250">
                  <c:v>1.7452828615205359E-5</c:v>
                </c:pt>
                <c:pt idx="64251">
                  <c:v>1.7450729501433671E-5</c:v>
                </c:pt>
                <c:pt idx="64252">
                  <c:v>1.744866858643945E-5</c:v>
                </c:pt>
                <c:pt idx="64253">
                  <c:v>1.7446605852455829E-5</c:v>
                </c:pt>
                <c:pt idx="64254">
                  <c:v>1.7444541299482811E-5</c:v>
                </c:pt>
                <c:pt idx="64255">
                  <c:v>1.7442518583266061E-5</c:v>
                </c:pt>
                <c:pt idx="64256">
                  <c:v>1.7440506780985739E-5</c:v>
                </c:pt>
                <c:pt idx="64257">
                  <c:v>1.743828397593461E-5</c:v>
                </c:pt>
                <c:pt idx="64258">
                  <c:v>1.7436421330785379E-5</c:v>
                </c:pt>
                <c:pt idx="64259">
                  <c:v>1.7434427718399089E-5</c:v>
                </c:pt>
                <c:pt idx="64260">
                  <c:v>1.7432452295906838E-5</c:v>
                </c:pt>
                <c:pt idx="64261">
                  <c:v>1.7430302250431851E-5</c:v>
                </c:pt>
                <c:pt idx="64262">
                  <c:v>1.7428310457034971E-5</c:v>
                </c:pt>
                <c:pt idx="64263">
                  <c:v>1.7426607882953249E-5</c:v>
                </c:pt>
                <c:pt idx="64264">
                  <c:v>1.742456333886366E-5</c:v>
                </c:pt>
                <c:pt idx="64265">
                  <c:v>1.7422702512703839E-5</c:v>
                </c:pt>
                <c:pt idx="64266">
                  <c:v>1.7420561562175859E-5</c:v>
                </c:pt>
                <c:pt idx="64267">
                  <c:v>1.7418804418412041E-5</c:v>
                </c:pt>
                <c:pt idx="64268">
                  <c:v>1.741679989208933E-5</c:v>
                </c:pt>
                <c:pt idx="64269">
                  <c:v>1.7414937246940099E-5</c:v>
                </c:pt>
                <c:pt idx="64270">
                  <c:v>1.7412998204235919E-5</c:v>
                </c:pt>
                <c:pt idx="64271">
                  <c:v>1.7411221051588651E-5</c:v>
                </c:pt>
                <c:pt idx="64272">
                  <c:v>1.7409454812877811E-5</c:v>
                </c:pt>
                <c:pt idx="64273">
                  <c:v>1.740744119160809E-5</c:v>
                </c:pt>
                <c:pt idx="64274">
                  <c:v>1.7405687685823071E-5</c:v>
                </c:pt>
                <c:pt idx="64275">
                  <c:v>1.7403954188921489E-5</c:v>
                </c:pt>
                <c:pt idx="64276">
                  <c:v>1.740202606015373E-5</c:v>
                </c:pt>
                <c:pt idx="64277">
                  <c:v>1.740025436447468E-5</c:v>
                </c:pt>
                <c:pt idx="64278">
                  <c:v>1.7398475392838009E-5</c:v>
                </c:pt>
                <c:pt idx="64279">
                  <c:v>1.7396541807102039E-5</c:v>
                </c:pt>
                <c:pt idx="64280">
                  <c:v>1.739460276439786E-5</c:v>
                </c:pt>
                <c:pt idx="64281">
                  <c:v>1.739314757287502E-5</c:v>
                </c:pt>
                <c:pt idx="64282">
                  <c:v>1.739124309096951E-5</c:v>
                </c:pt>
                <c:pt idx="64283">
                  <c:v>1.7389624190400351E-5</c:v>
                </c:pt>
                <c:pt idx="64284">
                  <c:v>1.738787432259414E-5</c:v>
                </c:pt>
                <c:pt idx="64285">
                  <c:v>1.7386211766279299E-5</c:v>
                </c:pt>
                <c:pt idx="64286">
                  <c:v>1.7384412785759199E-5</c:v>
                </c:pt>
                <c:pt idx="64287">
                  <c:v>1.7382661098963581E-5</c:v>
                </c:pt>
                <c:pt idx="64288">
                  <c:v>1.738097307679709E-5</c:v>
                </c:pt>
                <c:pt idx="64289">
                  <c:v>1.7379321434418671E-5</c:v>
                </c:pt>
                <c:pt idx="64290">
                  <c:v>1.7377493350068111E-5</c:v>
                </c:pt>
                <c:pt idx="64291">
                  <c:v>1.7375848983647298E-5</c:v>
                </c:pt>
                <c:pt idx="64292">
                  <c:v>1.7374115486745719E-5</c:v>
                </c:pt>
                <c:pt idx="64293">
                  <c:v>1.7372603906551379E-5</c:v>
                </c:pt>
                <c:pt idx="64294">
                  <c:v>1.737081583996769E-5</c:v>
                </c:pt>
                <c:pt idx="64295">
                  <c:v>1.7369229681207798E-5</c:v>
                </c:pt>
                <c:pt idx="64296">
                  <c:v>1.7367639884469099E-5</c:v>
                </c:pt>
                <c:pt idx="64297">
                  <c:v>1.736610647640191E-5</c:v>
                </c:pt>
                <c:pt idx="64298">
                  <c:v>1.736433296173345E-5</c:v>
                </c:pt>
                <c:pt idx="64299">
                  <c:v>1.736282501951791E-5</c:v>
                </c:pt>
                <c:pt idx="64300">
                  <c:v>1.7361104255542159E-5</c:v>
                </c:pt>
                <c:pt idx="64301">
                  <c:v>1.7359709090669639E-5</c:v>
                </c:pt>
                <c:pt idx="64302">
                  <c:v>1.73579446709482E-5</c:v>
                </c:pt>
                <c:pt idx="64303">
                  <c:v>1.7356527678202841E-5</c:v>
                </c:pt>
                <c:pt idx="64304">
                  <c:v>1.735474870656617E-5</c:v>
                </c:pt>
                <c:pt idx="64305">
                  <c:v>1.7353284420096319E-5</c:v>
                </c:pt>
                <c:pt idx="64306">
                  <c:v>1.735166733851656E-5</c:v>
                </c:pt>
                <c:pt idx="64307">
                  <c:v>1.735026853566524E-5</c:v>
                </c:pt>
                <c:pt idx="64308">
                  <c:v>1.7348778783343729E-5</c:v>
                </c:pt>
                <c:pt idx="64309">
                  <c:v>1.734718898660503E-5</c:v>
                </c:pt>
                <c:pt idx="64310">
                  <c:v>1.7345633750665002E-5</c:v>
                </c:pt>
                <c:pt idx="64311">
                  <c:v>1.7344147636322301E-5</c:v>
                </c:pt>
                <c:pt idx="64312">
                  <c:v>1.734267971187364E-5</c:v>
                </c:pt>
                <c:pt idx="64313">
                  <c:v>1.7341208149446171E-5</c:v>
                </c:pt>
                <c:pt idx="64314">
                  <c:v>1.7339707483188249E-5</c:v>
                </c:pt>
                <c:pt idx="64315">
                  <c:v>1.7338337784167379E-5</c:v>
                </c:pt>
                <c:pt idx="64316">
                  <c:v>1.733674434944987E-5</c:v>
                </c:pt>
                <c:pt idx="64317">
                  <c:v>1.7335458323941569E-5</c:v>
                </c:pt>
                <c:pt idx="64318">
                  <c:v>1.73338357853936E-5</c:v>
                </c:pt>
                <c:pt idx="64319">
                  <c:v>1.7332433344563469E-5</c:v>
                </c:pt>
                <c:pt idx="64320">
                  <c:v>1.7331030903733339E-5</c:v>
                </c:pt>
                <c:pt idx="64321">
                  <c:v>1.7329606635030359E-5</c:v>
                </c:pt>
                <c:pt idx="64322">
                  <c:v>1.7328289686702188E-5</c:v>
                </c:pt>
                <c:pt idx="64323">
                  <c:v>1.73267053469317E-5</c:v>
                </c:pt>
                <c:pt idx="64324">
                  <c:v>1.732551027089357E-5</c:v>
                </c:pt>
                <c:pt idx="64325">
                  <c:v>1.7324096916127019E-5</c:v>
                </c:pt>
                <c:pt idx="64326">
                  <c:v>1.7322583516943268E-5</c:v>
                </c:pt>
                <c:pt idx="64327">
                  <c:v>1.7321146515314471E-5</c:v>
                </c:pt>
                <c:pt idx="64328">
                  <c:v>1.7319820472039279E-5</c:v>
                </c:pt>
                <c:pt idx="64329">
                  <c:v>1.731846168695483E-5</c:v>
                </c:pt>
                <c:pt idx="64330">
                  <c:v>1.7317068341071721E-5</c:v>
                </c:pt>
                <c:pt idx="64331">
                  <c:v>1.7315729564870711E-5</c:v>
                </c:pt>
                <c:pt idx="64332">
                  <c:v>1.7314614524366331E-5</c:v>
                </c:pt>
                <c:pt idx="64333">
                  <c:v>1.731303746055346E-5</c:v>
                </c:pt>
                <c:pt idx="64334">
                  <c:v>1.7312051568296741E-5</c:v>
                </c:pt>
                <c:pt idx="64335">
                  <c:v>1.7310545445070599E-5</c:v>
                </c:pt>
                <c:pt idx="64336">
                  <c:v>1.73091611941345E-5</c:v>
                </c:pt>
                <c:pt idx="64337">
                  <c:v>1.7307924281340089E-5</c:v>
                </c:pt>
                <c:pt idx="64338">
                  <c:v>1.7306596419075501E-5</c:v>
                </c:pt>
                <c:pt idx="64339">
                  <c:v>1.7305435903836042E-5</c:v>
                </c:pt>
                <c:pt idx="64340">
                  <c:v>1.730396434140857E-5</c:v>
                </c:pt>
                <c:pt idx="64341">
                  <c:v>1.7303005733992901E-5</c:v>
                </c:pt>
                <c:pt idx="64342">
                  <c:v>1.7301726984442212E-5</c:v>
                </c:pt>
                <c:pt idx="64343">
                  <c:v>1.730034637148492E-5</c:v>
                </c:pt>
                <c:pt idx="64344">
                  <c:v>1.729908399283886E-5</c:v>
                </c:pt>
                <c:pt idx="64345">
                  <c:v>1.7297788872383532E-5</c:v>
                </c:pt>
                <c:pt idx="64346">
                  <c:v>1.7296621081186458E-5</c:v>
                </c:pt>
                <c:pt idx="64347">
                  <c:v>1.7295486031798649E-5</c:v>
                </c:pt>
                <c:pt idx="64348">
                  <c:v>1.7294145436608229E-5</c:v>
                </c:pt>
                <c:pt idx="64349">
                  <c:v>1.7292793927481401E-5</c:v>
                </c:pt>
                <c:pt idx="64350">
                  <c:v>1.72918735188432E-5</c:v>
                </c:pt>
                <c:pt idx="64351">
                  <c:v>1.72906402440276E-5</c:v>
                </c:pt>
                <c:pt idx="64352">
                  <c:v>1.7289432435063649E-5</c:v>
                </c:pt>
                <c:pt idx="64353">
                  <c:v>1.7288115486735481E-5</c:v>
                </c:pt>
                <c:pt idx="64354">
                  <c:v>1.7287089576711882E-5</c:v>
                </c:pt>
                <c:pt idx="64355">
                  <c:v>1.7285856301896271E-5</c:v>
                </c:pt>
                <c:pt idx="64356">
                  <c:v>1.7284750356338922E-5</c:v>
                </c:pt>
                <c:pt idx="64357">
                  <c:v>1.7283518900512721E-5</c:v>
                </c:pt>
                <c:pt idx="64358">
                  <c:v>1.7282276530750099E-5</c:v>
                </c:pt>
                <c:pt idx="64359">
                  <c:v>1.728128700051457E-5</c:v>
                </c:pt>
                <c:pt idx="64360">
                  <c:v>1.7279995518038049E-5</c:v>
                </c:pt>
                <c:pt idx="64361">
                  <c:v>1.727900598780252E-5</c:v>
                </c:pt>
                <c:pt idx="64362">
                  <c:v>1.727788730931934E-5</c:v>
                </c:pt>
                <c:pt idx="64363">
                  <c:v>1.7276743164984509E-5</c:v>
                </c:pt>
                <c:pt idx="64364">
                  <c:v>1.727551898511592E-5</c:v>
                </c:pt>
                <c:pt idx="64365">
                  <c:v>1.727454764477443E-5</c:v>
                </c:pt>
                <c:pt idx="64366">
                  <c:v>1.727341441437602E-5</c:v>
                </c:pt>
                <c:pt idx="64367">
                  <c:v>1.7272333934670311E-5</c:v>
                </c:pt>
                <c:pt idx="64368">
                  <c:v>1.7271293472731489E-5</c:v>
                </c:pt>
                <c:pt idx="64369">
                  <c:v>1.72700711118523E-5</c:v>
                </c:pt>
                <c:pt idx="64370">
                  <c:v>1.7269023373955861E-5</c:v>
                </c:pt>
                <c:pt idx="64371">
                  <c:v>1.726804475765675E-5</c:v>
                </c:pt>
                <c:pt idx="64372">
                  <c:v>1.7267007933696729E-5</c:v>
                </c:pt>
                <c:pt idx="64373">
                  <c:v>1.7265858332393691E-5</c:v>
                </c:pt>
                <c:pt idx="64374">
                  <c:v>1.726474147289991E-5</c:v>
                </c:pt>
                <c:pt idx="64375">
                  <c:v>1.726367918308824E-5</c:v>
                </c:pt>
                <c:pt idx="64376">
                  <c:v>1.7262813344132159E-5</c:v>
                </c:pt>
                <c:pt idx="64377">
                  <c:v>1.7261787434108559E-5</c:v>
                </c:pt>
                <c:pt idx="64378">
                  <c:v>1.72608852153644E-5</c:v>
                </c:pt>
                <c:pt idx="64379">
                  <c:v>1.7259881133213639E-5</c:v>
                </c:pt>
                <c:pt idx="64380">
                  <c:v>1.7258731531910602E-5</c:v>
                </c:pt>
                <c:pt idx="64381">
                  <c:v>1.7257707440876399E-5</c:v>
                </c:pt>
                <c:pt idx="64382">
                  <c:v>1.725655238260515E-5</c:v>
                </c:pt>
                <c:pt idx="64383">
                  <c:v>1.725563743093517E-5</c:v>
                </c:pt>
                <c:pt idx="64384">
                  <c:v>1.7254791600862521E-5</c:v>
                </c:pt>
                <c:pt idx="64385">
                  <c:v>1.725398396956734E-5</c:v>
                </c:pt>
                <c:pt idx="64386">
                  <c:v>1.725275433273055E-5</c:v>
                </c:pt>
                <c:pt idx="64387">
                  <c:v>1.7251912140636701E-5</c:v>
                </c:pt>
                <c:pt idx="64388">
                  <c:v>1.7250944438274018E-5</c:v>
                </c:pt>
                <c:pt idx="64389">
                  <c:v>1.7249982192879539E-5</c:v>
                </c:pt>
                <c:pt idx="64390">
                  <c:v>1.7248772564926181E-5</c:v>
                </c:pt>
                <c:pt idx="64391">
                  <c:v>1.7248128642677329E-5</c:v>
                </c:pt>
                <c:pt idx="64392">
                  <c:v>1.7247093637706709E-5</c:v>
                </c:pt>
                <c:pt idx="64393">
                  <c:v>1.724613503029104E-5</c:v>
                </c:pt>
                <c:pt idx="64394">
                  <c:v>1.7245274648303169E-5</c:v>
                </c:pt>
                <c:pt idx="64395">
                  <c:v>1.7244272385141809E-5</c:v>
                </c:pt>
                <c:pt idx="64396">
                  <c:v>1.7243295587832112E-5</c:v>
                </c:pt>
                <c:pt idx="64397">
                  <c:v>1.7242407921003181E-5</c:v>
                </c:pt>
                <c:pt idx="64398">
                  <c:v>1.7241551176994111E-5</c:v>
                </c:pt>
                <c:pt idx="64399">
                  <c:v>1.7240721717826091E-5</c:v>
                </c:pt>
                <c:pt idx="64400">
                  <c:v>1.7239757653442211E-5</c:v>
                </c:pt>
                <c:pt idx="64401">
                  <c:v>1.7238982763956301E-5</c:v>
                </c:pt>
                <c:pt idx="64402">
                  <c:v>1.723797504382674E-5</c:v>
                </c:pt>
                <c:pt idx="64403">
                  <c:v>1.7237191059393812E-5</c:v>
                </c:pt>
                <c:pt idx="64404">
                  <c:v>1.7236359781236391E-5</c:v>
                </c:pt>
                <c:pt idx="64405">
                  <c:v>1.7235423001693562E-5</c:v>
                </c:pt>
                <c:pt idx="64406">
                  <c:v>1.7234402548638169E-5</c:v>
                </c:pt>
                <c:pt idx="64407">
                  <c:v>1.7233680409844961E-5</c:v>
                </c:pt>
                <c:pt idx="64408">
                  <c:v>1.7232834579772319E-5</c:v>
                </c:pt>
                <c:pt idx="64409">
                  <c:v>1.7232006939593699E-5</c:v>
                </c:pt>
                <c:pt idx="64410">
                  <c:v>1.7230906451004561E-5</c:v>
                </c:pt>
                <c:pt idx="64411">
                  <c:v>1.7230193407158371E-5</c:v>
                </c:pt>
                <c:pt idx="64412">
                  <c:v>1.7229336663149301E-5</c:v>
                </c:pt>
                <c:pt idx="64413">
                  <c:v>1.7228552678716369E-5</c:v>
                </c:pt>
                <c:pt idx="64414">
                  <c:v>1.7227726857527159E-5</c:v>
                </c:pt>
                <c:pt idx="64415">
                  <c:v>1.72268755704863E-5</c:v>
                </c:pt>
                <c:pt idx="64416">
                  <c:v>1.7225986084667969E-5</c:v>
                </c:pt>
                <c:pt idx="64417">
                  <c:v>1.722525485092774E-5</c:v>
                </c:pt>
                <c:pt idx="64418">
                  <c:v>1.722442721074913E-5</c:v>
                </c:pt>
                <c:pt idx="64419">
                  <c:v>1.7223892427864481E-5</c:v>
                </c:pt>
                <c:pt idx="64420">
                  <c:v>1.7222921087522991E-5</c:v>
                </c:pt>
                <c:pt idx="64421">
                  <c:v>1.7222120732185431E-5</c:v>
                </c:pt>
                <c:pt idx="64422">
                  <c:v>1.7221265807165761E-5</c:v>
                </c:pt>
                <c:pt idx="64423">
                  <c:v>1.722045635688119E-5</c:v>
                </c:pt>
                <c:pt idx="64424">
                  <c:v>1.7219712390215139E-5</c:v>
                </c:pt>
                <c:pt idx="64425">
                  <c:v>1.721911576169077E-5</c:v>
                </c:pt>
                <c:pt idx="64426">
                  <c:v>1.72182044479996E-5</c:v>
                </c:pt>
                <c:pt idx="64427">
                  <c:v>1.7217533240909692E-5</c:v>
                </c:pt>
                <c:pt idx="64428">
                  <c:v>1.721674925647676E-5</c:v>
                </c:pt>
                <c:pt idx="64429">
                  <c:v>1.7215854313690219E-5</c:v>
                </c:pt>
                <c:pt idx="64430">
                  <c:v>1.7215277694049291E-5</c:v>
                </c:pt>
                <c:pt idx="64431">
                  <c:v>1.721446460578591E-5</c:v>
                </c:pt>
                <c:pt idx="64432">
                  <c:v>1.7213844330399301E-5</c:v>
                </c:pt>
                <c:pt idx="64433">
                  <c:v>1.7213109458680261E-5</c:v>
                </c:pt>
                <c:pt idx="64434">
                  <c:v>1.721227090456523E-5</c:v>
                </c:pt>
                <c:pt idx="64435">
                  <c:v>1.7211466911248859E-5</c:v>
                </c:pt>
                <c:pt idx="64436">
                  <c:v>1.7210799342137761E-5</c:v>
                </c:pt>
                <c:pt idx="64437">
                  <c:v>1.721018634270877E-5</c:v>
                </c:pt>
                <c:pt idx="64438">
                  <c:v>1.7209573343279772E-5</c:v>
                </c:pt>
                <c:pt idx="64439">
                  <c:v>1.7208772987942211E-5</c:v>
                </c:pt>
                <c:pt idx="64440">
                  <c:v>1.7207998098456301E-5</c:v>
                </c:pt>
                <c:pt idx="64441">
                  <c:v>1.7207486962433901E-5</c:v>
                </c:pt>
                <c:pt idx="64442">
                  <c:v>1.7206559277838099E-5</c:v>
                </c:pt>
                <c:pt idx="64443">
                  <c:v>1.7206040865858089E-5</c:v>
                </c:pt>
                <c:pt idx="64444">
                  <c:v>1.7205413314513859E-5</c:v>
                </c:pt>
                <c:pt idx="64445">
                  <c:v>1.720457112242002E-5</c:v>
                </c:pt>
                <c:pt idx="64446">
                  <c:v>1.7203925381181762E-5</c:v>
                </c:pt>
                <c:pt idx="64447">
                  <c:v>1.7203235984197821E-5</c:v>
                </c:pt>
                <c:pt idx="64448">
                  <c:v>1.720274485705886E-5</c:v>
                </c:pt>
                <c:pt idx="64449">
                  <c:v>1.720183354336768E-5</c:v>
                </c:pt>
                <c:pt idx="64450">
                  <c:v>1.720140244287904E-5</c:v>
                </c:pt>
                <c:pt idx="64451">
                  <c:v>1.7200596630573269E-5</c:v>
                </c:pt>
                <c:pt idx="64452">
                  <c:v>1.7199941794388E-5</c:v>
                </c:pt>
                <c:pt idx="64453">
                  <c:v>1.7199388821609322E-5</c:v>
                </c:pt>
                <c:pt idx="64454">
                  <c:v>1.719860301818699E-5</c:v>
                </c:pt>
                <c:pt idx="64455">
                  <c:v>1.719800820865203E-5</c:v>
                </c:pt>
                <c:pt idx="64456">
                  <c:v>1.719737520033959E-5</c:v>
                </c:pt>
                <c:pt idx="64457">
                  <c:v>1.719689680612646E-5</c:v>
                </c:pt>
                <c:pt idx="64458">
                  <c:v>1.7196043700096201E-5</c:v>
                </c:pt>
                <c:pt idx="64459">
                  <c:v>1.719555075396784E-5</c:v>
                </c:pt>
                <c:pt idx="64460">
                  <c:v>1.7194939573528248E-5</c:v>
                </c:pt>
                <c:pt idx="64461">
                  <c:v>1.7194146494148299E-5</c:v>
                </c:pt>
                <c:pt idx="64462">
                  <c:v>1.7193679013871591E-5</c:v>
                </c:pt>
                <c:pt idx="64463">
                  <c:v>1.719281681289431E-5</c:v>
                </c:pt>
                <c:pt idx="64464">
                  <c:v>1.7192433006130159E-5</c:v>
                </c:pt>
                <c:pt idx="64465">
                  <c:v>1.7191856386489231E-5</c:v>
                </c:pt>
                <c:pt idx="64466">
                  <c:v>1.7191148799611259E-5</c:v>
                </c:pt>
                <c:pt idx="64467">
                  <c:v>1.7190652215504091E-5</c:v>
                </c:pt>
                <c:pt idx="64468">
                  <c:v>1.718998646538239E-5</c:v>
                </c:pt>
                <c:pt idx="64469">
                  <c:v>1.718944258755073E-5</c:v>
                </c:pt>
                <c:pt idx="64470">
                  <c:v>1.7188882338814441E-5</c:v>
                </c:pt>
                <c:pt idx="64471">
                  <c:v>1.7188263882417228E-5</c:v>
                </c:pt>
                <c:pt idx="64472">
                  <c:v>1.7187856428790841E-5</c:v>
                </c:pt>
                <c:pt idx="64473">
                  <c:v>1.7187241610372439E-5</c:v>
                </c:pt>
                <c:pt idx="64474">
                  <c:v>1.7186670447699729E-5</c:v>
                </c:pt>
                <c:pt idx="64475">
                  <c:v>1.7185931938001889E-5</c:v>
                </c:pt>
                <c:pt idx="64476">
                  <c:v>1.718539351713844E-5</c:v>
                </c:pt>
                <c:pt idx="64477">
                  <c:v>1.7184953321702778E-5</c:v>
                </c:pt>
                <c:pt idx="64478">
                  <c:v>1.718442399578635E-5</c:v>
                </c:pt>
                <c:pt idx="64479">
                  <c:v>1.71838873939123E-5</c:v>
                </c:pt>
                <c:pt idx="64480">
                  <c:v>1.7183379895868711E-5</c:v>
                </c:pt>
                <c:pt idx="64481">
                  <c:v>1.7182819647132419E-5</c:v>
                </c:pt>
                <c:pt idx="64482">
                  <c:v>1.7182217561639849E-5</c:v>
                </c:pt>
                <c:pt idx="64483">
                  <c:v>1.7181733710458499E-5</c:v>
                </c:pt>
                <c:pt idx="64484">
                  <c:v>1.7181184375658631E-5</c:v>
                </c:pt>
                <c:pt idx="64485">
                  <c:v>1.7180682334583249E-5</c:v>
                </c:pt>
                <c:pt idx="64486">
                  <c:v>1.718006387818605E-5</c:v>
                </c:pt>
                <c:pt idx="64487">
                  <c:v>1.71795763890259E-5</c:v>
                </c:pt>
                <c:pt idx="64488">
                  <c:v>1.7178987036459151E-5</c:v>
                </c:pt>
                <c:pt idx="64489">
                  <c:v>1.717840495985001E-5</c:v>
                </c:pt>
                <c:pt idx="64490">
                  <c:v>1.7178073903778571E-5</c:v>
                </c:pt>
                <c:pt idx="64491">
                  <c:v>1.7177611880470071E-5</c:v>
                </c:pt>
                <c:pt idx="64492">
                  <c:v>1.7177131667267531E-5</c:v>
                </c:pt>
                <c:pt idx="64493">
                  <c:v>1.7176540495711379E-5</c:v>
                </c:pt>
                <c:pt idx="64494">
                  <c:v>1.717592749628238E-5</c:v>
                </c:pt>
                <c:pt idx="64495">
                  <c:v>1.717540908430237E-5</c:v>
                </c:pt>
                <c:pt idx="64496">
                  <c:v>1.7174961612909101E-5</c:v>
                </c:pt>
                <c:pt idx="64497">
                  <c:v>1.7174561435240321E-5</c:v>
                </c:pt>
                <c:pt idx="64498">
                  <c:v>1.7174113963847049E-5</c:v>
                </c:pt>
                <c:pt idx="64499">
                  <c:v>1.7173431842820719E-5</c:v>
                </c:pt>
                <c:pt idx="64500">
                  <c:v>1.717304257908836E-5</c:v>
                </c:pt>
                <c:pt idx="64501">
                  <c:v>1.717261875455733E-5</c:v>
                </c:pt>
                <c:pt idx="64502">
                  <c:v>1.7172111256513741E-5</c:v>
                </c:pt>
                <c:pt idx="64503">
                  <c:v>1.7171667423099279E-5</c:v>
                </c:pt>
                <c:pt idx="64504">
                  <c:v>1.7171238141600039E-5</c:v>
                </c:pt>
                <c:pt idx="64505">
                  <c:v>1.7170710634673011E-5</c:v>
                </c:pt>
                <c:pt idx="64506">
                  <c:v>1.7170315913972441E-5</c:v>
                </c:pt>
                <c:pt idx="64507">
                  <c:v>1.7169739294331521E-5</c:v>
                </c:pt>
                <c:pt idx="64508">
                  <c:v>1.716915721772239E-5</c:v>
                </c:pt>
                <c:pt idx="64509">
                  <c:v>1.7169038983411159E-5</c:v>
                </c:pt>
                <c:pt idx="64510">
                  <c:v>1.7168575141113251E-5</c:v>
                </c:pt>
                <c:pt idx="64511">
                  <c:v>1.7168042177218009E-5</c:v>
                </c:pt>
                <c:pt idx="64512">
                  <c:v>1.7167581972898919E-5</c:v>
                </c:pt>
                <c:pt idx="64513">
                  <c:v>1.71671636053361E-5</c:v>
                </c:pt>
                <c:pt idx="64514">
                  <c:v>1.71666524693137E-5</c:v>
                </c:pt>
                <c:pt idx="64515">
                  <c:v>1.7166323232231662E-5</c:v>
                </c:pt>
                <c:pt idx="64516">
                  <c:v>1.7165761164505969E-5</c:v>
                </c:pt>
                <c:pt idx="64517">
                  <c:v>1.7165373719763011E-5</c:v>
                </c:pt>
                <c:pt idx="64518">
                  <c:v>1.716502265480813E-5</c:v>
                </c:pt>
                <c:pt idx="64519">
                  <c:v>1.7164631572086361E-5</c:v>
                </c:pt>
                <c:pt idx="64520">
                  <c:v>1.7164273231173869E-5</c:v>
                </c:pt>
                <c:pt idx="64521">
                  <c:v>1.716385304462165E-5</c:v>
                </c:pt>
                <c:pt idx="64522">
                  <c:v>1.716334008960985E-5</c:v>
                </c:pt>
                <c:pt idx="64523">
                  <c:v>1.71628016687464E-5</c:v>
                </c:pt>
                <c:pt idx="64524">
                  <c:v>1.7162534277304079E-5</c:v>
                </c:pt>
                <c:pt idx="64525">
                  <c:v>1.716205952106975E-5</c:v>
                </c:pt>
                <c:pt idx="64526">
                  <c:v>1.7161637515528131E-5</c:v>
                </c:pt>
                <c:pt idx="64527">
                  <c:v>1.716114638838917E-5</c:v>
                </c:pt>
                <c:pt idx="64528">
                  <c:v>1.7160980860353451E-5</c:v>
                </c:pt>
                <c:pt idx="64529">
                  <c:v>1.7160644347313792E-5</c:v>
                </c:pt>
                <c:pt idx="64530">
                  <c:v>1.7160156858153641E-5</c:v>
                </c:pt>
                <c:pt idx="64531">
                  <c:v>1.7159816707135182E-5</c:v>
                </c:pt>
                <c:pt idx="64532">
                  <c:v>1.7159438357339241E-5</c:v>
                </c:pt>
                <c:pt idx="64533">
                  <c:v>1.7158885384560559E-5</c:v>
                </c:pt>
                <c:pt idx="64534">
                  <c:v>1.715860889817122E-5</c:v>
                </c:pt>
                <c:pt idx="64535">
                  <c:v>1.7158195987576619E-5</c:v>
                </c:pt>
                <c:pt idx="64536">
                  <c:v>1.7157726688310501E-5</c:v>
                </c:pt>
                <c:pt idx="64537">
                  <c:v>1.715743565000594E-5</c:v>
                </c:pt>
                <c:pt idx="64538">
                  <c:v>1.7157031834358349E-5</c:v>
                </c:pt>
                <c:pt idx="64539">
                  <c:v>1.7156613466795531E-5</c:v>
                </c:pt>
                <c:pt idx="64540">
                  <c:v>1.7156251487904232E-5</c:v>
                </c:pt>
                <c:pt idx="64541">
                  <c:v>1.7155933164758611E-5</c:v>
                </c:pt>
                <c:pt idx="64542">
                  <c:v>1.7155576642835509E-5</c:v>
                </c:pt>
                <c:pt idx="64543">
                  <c:v>1.715529288048856E-5</c:v>
                </c:pt>
                <c:pt idx="64544">
                  <c:v>1.7154859961010519E-5</c:v>
                </c:pt>
                <c:pt idx="64545">
                  <c:v>1.7154430679511279E-5</c:v>
                </c:pt>
                <c:pt idx="64546">
                  <c:v>1.715432154014707E-5</c:v>
                </c:pt>
                <c:pt idx="64547">
                  <c:v>1.7153775843325999E-5</c:v>
                </c:pt>
                <c:pt idx="64548">
                  <c:v>1.7153432054328729E-5</c:v>
                </c:pt>
                <c:pt idx="64549">
                  <c:v>1.715332655294333E-5</c:v>
                </c:pt>
                <c:pt idx="64550">
                  <c:v>1.7152800865005698E-5</c:v>
                </c:pt>
                <c:pt idx="64551">
                  <c:v>1.715241705824155E-5</c:v>
                </c:pt>
                <c:pt idx="64552">
                  <c:v>1.715221515041776E-5</c:v>
                </c:pt>
                <c:pt idx="64553">
                  <c:v>1.715173311822582E-5</c:v>
                </c:pt>
                <c:pt idx="64554">
                  <c:v>1.7151323845610019E-5</c:v>
                </c:pt>
                <c:pt idx="64555">
                  <c:v>1.715098915155977E-5</c:v>
                </c:pt>
                <c:pt idx="64556">
                  <c:v>1.715072903607506E-5</c:v>
                </c:pt>
                <c:pt idx="64557">
                  <c:v>1.7150596249848601E-5</c:v>
                </c:pt>
                <c:pt idx="64558">
                  <c:v>1.7149974155472592E-5</c:v>
                </c:pt>
                <c:pt idx="64559">
                  <c:v>1.7149746781797152E-5</c:v>
                </c:pt>
                <c:pt idx="64560">
                  <c:v>1.714933023322374E-5</c:v>
                </c:pt>
                <c:pt idx="64561">
                  <c:v>1.714899008220527E-5</c:v>
                </c:pt>
                <c:pt idx="64562">
                  <c:v>1.7148711776826531E-5</c:v>
                </c:pt>
                <c:pt idx="64563">
                  <c:v>1.714861900836695E-5</c:v>
                </c:pt>
                <c:pt idx="64564">
                  <c:v>1.7148002370959151E-5</c:v>
                </c:pt>
                <c:pt idx="64565">
                  <c:v>1.7147891412605532E-5</c:v>
                </c:pt>
                <c:pt idx="64566">
                  <c:v>1.714753852866124E-5</c:v>
                </c:pt>
                <c:pt idx="64567">
                  <c:v>1.7147234757430851E-5</c:v>
                </c:pt>
                <c:pt idx="64568">
                  <c:v>1.7146830941783261E-5</c:v>
                </c:pt>
                <c:pt idx="64569">
                  <c:v>1.7146714526461441E-5</c:v>
                </c:pt>
                <c:pt idx="64570">
                  <c:v>1.7146176105597991E-5</c:v>
                </c:pt>
                <c:pt idx="64571">
                  <c:v>1.7146012396551669E-5</c:v>
                </c:pt>
                <c:pt idx="64572">
                  <c:v>1.7145779565908011E-5</c:v>
                </c:pt>
                <c:pt idx="64573">
                  <c:v>1.7145532183349129E-5</c:v>
                </c:pt>
                <c:pt idx="64574">
                  <c:v>1.7145230231108141E-5</c:v>
                </c:pt>
                <c:pt idx="64575">
                  <c:v>1.7144791854661889E-5</c:v>
                </c:pt>
                <c:pt idx="64576">
                  <c:v>1.7144606317742731E-5</c:v>
                </c:pt>
                <c:pt idx="64577">
                  <c:v>1.714431346044876E-5</c:v>
                </c:pt>
                <c:pt idx="64578">
                  <c:v>1.714411337161437E-5</c:v>
                </c:pt>
                <c:pt idx="64579">
                  <c:v>1.7143749573733661E-5</c:v>
                </c:pt>
                <c:pt idx="64580">
                  <c:v>1.7143374861916531E-5</c:v>
                </c:pt>
                <c:pt idx="64581">
                  <c:v>1.7143269360531121E-5</c:v>
                </c:pt>
                <c:pt idx="64582">
                  <c:v>1.714291283860803E-5</c:v>
                </c:pt>
                <c:pt idx="64583">
                  <c:v>1.7142538126790899E-5</c:v>
                </c:pt>
                <c:pt idx="64584">
                  <c:v>1.71422834682744E-5</c:v>
                </c:pt>
                <c:pt idx="64585">
                  <c:v>1.7141966964118179E-5</c:v>
                </c:pt>
                <c:pt idx="64586">
                  <c:v>1.714183417789172E-5</c:v>
                </c:pt>
                <c:pt idx="64587">
                  <c:v>1.7141506759799089E-5</c:v>
                </c:pt>
                <c:pt idx="64588">
                  <c:v>1.7141073840321042E-5</c:v>
                </c:pt>
                <c:pt idx="64589">
                  <c:v>1.7141041098511781E-5</c:v>
                </c:pt>
                <c:pt idx="64590">
                  <c:v>1.7140589989139698E-5</c:v>
                </c:pt>
                <c:pt idx="64591">
                  <c:v>1.7140386262326501E-5</c:v>
                </c:pt>
                <c:pt idx="64592">
                  <c:v>1.7140222553280179E-5</c:v>
                </c:pt>
                <c:pt idx="64593">
                  <c:v>1.7139980627689511E-5</c:v>
                </c:pt>
                <c:pt idx="64594">
                  <c:v>1.713966412353329E-5</c:v>
                </c:pt>
                <c:pt idx="64595">
                  <c:v>1.7139440387836661E-5</c:v>
                </c:pt>
                <c:pt idx="64596">
                  <c:v>1.7139160263468511E-5</c:v>
                </c:pt>
                <c:pt idx="64597">
                  <c:v>1.7138956536655311E-5</c:v>
                </c:pt>
                <c:pt idx="64598">
                  <c:v>1.713886194920633E-5</c:v>
                </c:pt>
                <c:pt idx="64599">
                  <c:v>1.7138470866484571E-5</c:v>
                </c:pt>
                <c:pt idx="64600">
                  <c:v>1.713831989036407E-5</c:v>
                </c:pt>
                <c:pt idx="64601">
                  <c:v>1.7137910617748279E-5</c:v>
                </c:pt>
                <c:pt idx="64602">
                  <c:v>1.7137797840405259E-5</c:v>
                </c:pt>
                <c:pt idx="64603">
                  <c:v>1.7137483155238439E-5</c:v>
                </c:pt>
                <c:pt idx="64604">
                  <c:v>1.7137339455075559E-5</c:v>
                </c:pt>
                <c:pt idx="64605">
                  <c:v>1.7137128452304751E-5</c:v>
                </c:pt>
                <c:pt idx="64606">
                  <c:v>1.7136766473413448E-5</c:v>
                </c:pt>
                <c:pt idx="64607">
                  <c:v>1.7136571841547269E-5</c:v>
                </c:pt>
                <c:pt idx="64608">
                  <c:v>1.713629171717912E-5</c:v>
                </c:pt>
                <c:pt idx="64609">
                  <c:v>1.7136026144726199E-5</c:v>
                </c:pt>
                <c:pt idx="64610">
                  <c:v>1.7135907910414971E-5</c:v>
                </c:pt>
                <c:pt idx="64611">
                  <c:v>1.7135489542852159E-5</c:v>
                </c:pt>
                <c:pt idx="64612">
                  <c:v>1.713552956061903E-5</c:v>
                </c:pt>
                <c:pt idx="64613">
                  <c:v>1.7135002053692009E-5</c:v>
                </c:pt>
                <c:pt idx="64614">
                  <c:v>1.7134965673903931E-5</c:v>
                </c:pt>
                <c:pt idx="64615">
                  <c:v>1.7134660083684139E-5</c:v>
                </c:pt>
                <c:pt idx="64616">
                  <c:v>1.7134645531768911E-5</c:v>
                </c:pt>
                <c:pt idx="64617">
                  <c:v>1.7134278095909391E-5</c:v>
                </c:pt>
                <c:pt idx="64618">
                  <c:v>1.713418714643922E-5</c:v>
                </c:pt>
                <c:pt idx="64619">
                  <c:v>1.7133948858827349E-5</c:v>
                </c:pt>
                <c:pt idx="64620">
                  <c:v>1.7133734218077731E-5</c:v>
                </c:pt>
                <c:pt idx="64621">
                  <c:v>1.7133435903815549E-5</c:v>
                </c:pt>
                <c:pt idx="64622">
                  <c:v>1.7133237633970569E-5</c:v>
                </c:pt>
                <c:pt idx="64623">
                  <c:v>1.7133022993220951E-5</c:v>
                </c:pt>
                <c:pt idx="64624">
                  <c:v>1.7132937500718981E-5</c:v>
                </c:pt>
                <c:pt idx="64625">
                  <c:v>1.7132711946032941E-5</c:v>
                </c:pt>
                <c:pt idx="64626">
                  <c:v>1.7132420907728371E-5</c:v>
                </c:pt>
                <c:pt idx="64627">
                  <c:v>1.7132349967141639E-5</c:v>
                </c:pt>
                <c:pt idx="64628">
                  <c:v>1.713198435027152E-5</c:v>
                </c:pt>
                <c:pt idx="64629">
                  <c:v>1.7131864296970889E-5</c:v>
                </c:pt>
                <c:pt idx="64630">
                  <c:v>1.713162055239081E-5</c:v>
                </c:pt>
                <c:pt idx="64631">
                  <c:v>1.7131518688984219E-5</c:v>
                </c:pt>
                <c:pt idx="64632">
                  <c:v>1.7131182175944559E-5</c:v>
                </c:pt>
                <c:pt idx="64633">
                  <c:v>1.7131067579612139E-5</c:v>
                </c:pt>
                <c:pt idx="64634">
                  <c:v>1.713093115540687E-5</c:v>
                </c:pt>
                <c:pt idx="64635">
                  <c:v>1.7130718333646658E-5</c:v>
                </c:pt>
                <c:pt idx="64636">
                  <c:v>1.7130540072685111E-5</c:v>
                </c:pt>
                <c:pt idx="64637">
                  <c:v>1.7130396372522231E-5</c:v>
                </c:pt>
                <c:pt idx="64638">
                  <c:v>1.7130270862253379E-5</c:v>
                </c:pt>
                <c:pt idx="64639">
                  <c:v>1.7130041669588539E-5</c:v>
                </c:pt>
                <c:pt idx="64640">
                  <c:v>1.7129568732343611E-5</c:v>
                </c:pt>
                <c:pt idx="64641">
                  <c:v>1.7129570551333021E-5</c:v>
                </c:pt>
                <c:pt idx="64642">
                  <c:v>1.7129328625742349E-5</c:v>
                </c:pt>
                <c:pt idx="64643">
                  <c:v>1.7129112166003321E-5</c:v>
                </c:pt>
                <c:pt idx="64644">
                  <c:v>1.712901939754374E-5</c:v>
                </c:pt>
                <c:pt idx="64645">
                  <c:v>1.7128919353126552E-5</c:v>
                </c:pt>
                <c:pt idx="64646">
                  <c:v>1.7128602848970331E-5</c:v>
                </c:pt>
                <c:pt idx="64647">
                  <c:v>1.7128541003330611E-5</c:v>
                </c:pt>
                <c:pt idx="64648">
                  <c:v>1.7128428225987591E-5</c:v>
                </c:pt>
                <c:pt idx="64649">
                  <c:v>1.7128206309280362E-5</c:v>
                </c:pt>
                <c:pt idx="64650">
                  <c:v>1.7127953469753269E-5</c:v>
                </c:pt>
                <c:pt idx="64651">
                  <c:v>1.712782432150561E-5</c:v>
                </c:pt>
                <c:pt idx="64652">
                  <c:v>1.7127551473095078E-5</c:v>
                </c:pt>
                <c:pt idx="64653">
                  <c:v>1.7127469618571919E-5</c:v>
                </c:pt>
                <c:pt idx="64654">
                  <c:v>1.7127273167716339E-5</c:v>
                </c:pt>
                <c:pt idx="64655">
                  <c:v>1.7127145838458091E-5</c:v>
                </c:pt>
                <c:pt idx="64656">
                  <c:v>1.7126929378719069E-5</c:v>
                </c:pt>
                <c:pt idx="64657">
                  <c:v>1.7126894817920402E-5</c:v>
                </c:pt>
                <c:pt idx="64658">
                  <c:v>1.7126612874562849E-5</c:v>
                </c:pt>
                <c:pt idx="64659">
                  <c:v>1.7126467355410568E-5</c:v>
                </c:pt>
                <c:pt idx="64660">
                  <c:v>1.7126300008385439E-5</c:v>
                </c:pt>
                <c:pt idx="64661">
                  <c:v>1.712613448034972E-5</c:v>
                </c:pt>
                <c:pt idx="64662">
                  <c:v>1.7125972590292801E-5</c:v>
                </c:pt>
                <c:pt idx="64663">
                  <c:v>1.7125947124441151E-5</c:v>
                </c:pt>
                <c:pt idx="64664">
                  <c:v>1.7125577869592231E-5</c:v>
                </c:pt>
                <c:pt idx="64665">
                  <c:v>1.7125499653047879E-5</c:v>
                </c:pt>
                <c:pt idx="64666">
                  <c:v>1.7125381418736652E-5</c:v>
                </c:pt>
                <c:pt idx="64667">
                  <c:v>1.7125119484262541E-5</c:v>
                </c:pt>
                <c:pt idx="64668">
                  <c:v>1.712496850814205E-5</c:v>
                </c:pt>
                <c:pt idx="64669">
                  <c:v>1.7124979422078471E-5</c:v>
                </c:pt>
                <c:pt idx="64670">
                  <c:v>1.7124733858508989E-5</c:v>
                </c:pt>
                <c:pt idx="64671">
                  <c:v>1.712468292680569E-5</c:v>
                </c:pt>
                <c:pt idx="64672">
                  <c:v>1.7124410078395161E-5</c:v>
                </c:pt>
                <c:pt idx="64673">
                  <c:v>1.712436824163888E-5</c:v>
                </c:pt>
                <c:pt idx="64674">
                  <c:v>1.7124233636423011E-5</c:v>
                </c:pt>
                <c:pt idx="64675">
                  <c:v>1.7124133592005819E-5</c:v>
                </c:pt>
                <c:pt idx="64676">
                  <c:v>1.7123935322160829E-5</c:v>
                </c:pt>
                <c:pt idx="64677">
                  <c:v>1.7123669749707912E-5</c:v>
                </c:pt>
                <c:pt idx="64678">
                  <c:v>1.712354242044967E-5</c:v>
                </c:pt>
                <c:pt idx="64679">
                  <c:v>1.7123536963481459E-5</c:v>
                </c:pt>
                <c:pt idx="64680">
                  <c:v>1.7123327779700052E-5</c:v>
                </c:pt>
                <c:pt idx="64681">
                  <c:v>1.7123320503742431E-5</c:v>
                </c:pt>
                <c:pt idx="64682">
                  <c:v>1.712314406177029E-5</c:v>
                </c:pt>
                <c:pt idx="64683">
                  <c:v>1.7122931240010079E-5</c:v>
                </c:pt>
                <c:pt idx="64684">
                  <c:v>1.7122862118412741E-5</c:v>
                </c:pt>
                <c:pt idx="64685">
                  <c:v>1.712268385745119E-5</c:v>
                </c:pt>
                <c:pt idx="64686">
                  <c:v>1.712248922558501E-5</c:v>
                </c:pt>
                <c:pt idx="64687">
                  <c:v>1.7122449207818139E-5</c:v>
                </c:pt>
                <c:pt idx="64688">
                  <c:v>1.7122385543189012E-5</c:v>
                </c:pt>
                <c:pt idx="64689">
                  <c:v>1.7122218196163889E-5</c:v>
                </c:pt>
                <c:pt idx="64690">
                  <c:v>1.712197445158381E-5</c:v>
                </c:pt>
                <c:pt idx="64691">
                  <c:v>1.7121981727541421E-5</c:v>
                </c:pt>
                <c:pt idx="64692">
                  <c:v>1.7121810742537491E-5</c:v>
                </c:pt>
                <c:pt idx="64693">
                  <c:v>1.7121707060141489E-5</c:v>
                </c:pt>
                <c:pt idx="64694">
                  <c:v>1.7121501514338892E-5</c:v>
                </c:pt>
                <c:pt idx="64695">
                  <c:v>1.7121379642048851E-5</c:v>
                </c:pt>
                <c:pt idx="64696">
                  <c:v>1.7121197743108499E-5</c:v>
                </c:pt>
                <c:pt idx="64697">
                  <c:v>1.7121099517680701E-5</c:v>
                </c:pt>
                <c:pt idx="64698">
                  <c:v>1.712094672257081E-5</c:v>
                </c:pt>
                <c:pt idx="64699">
                  <c:v>1.712103221507277E-5</c:v>
                </c:pt>
                <c:pt idx="64700">
                  <c:v>1.712086123006884E-5</c:v>
                </c:pt>
                <c:pt idx="64701">
                  <c:v>1.7120808479376141E-5</c:v>
                </c:pt>
                <c:pt idx="64702">
                  <c:v>1.712057564873248E-5</c:v>
                </c:pt>
                <c:pt idx="64703">
                  <c:v>1.7120597476605329E-5</c:v>
                </c:pt>
                <c:pt idx="64704">
                  <c:v>1.7120257325586859E-5</c:v>
                </c:pt>
                <c:pt idx="64705">
                  <c:v>1.7120415577664971E-5</c:v>
                </c:pt>
                <c:pt idx="64706">
                  <c:v>1.712014818622265E-5</c:v>
                </c:pt>
                <c:pt idx="64707">
                  <c:v>1.7119935364462439E-5</c:v>
                </c:pt>
                <c:pt idx="64708">
                  <c:v>1.711983168206643E-5</c:v>
                </c:pt>
                <c:pt idx="64709">
                  <c:v>1.7119646145147271E-5</c:v>
                </c:pt>
                <c:pt idx="64710">
                  <c:v>1.7119589756475762E-5</c:v>
                </c:pt>
                <c:pt idx="64711">
                  <c:v>1.7119498807005581E-5</c:v>
                </c:pt>
                <c:pt idx="64712">
                  <c:v>1.7119473341153931E-5</c:v>
                </c:pt>
                <c:pt idx="64713">
                  <c:v>1.7119304175139401E-5</c:v>
                </c:pt>
                <c:pt idx="64714">
                  <c:v>1.7119171388912949E-5</c:v>
                </c:pt>
                <c:pt idx="64715">
                  <c:v>1.7119135009124878E-5</c:v>
                </c:pt>
                <c:pt idx="64716">
                  <c:v>1.7119133190135472E-5</c:v>
                </c:pt>
                <c:pt idx="64717">
                  <c:v>1.711880213406403E-5</c:v>
                </c:pt>
                <c:pt idx="64718">
                  <c:v>1.711891673039645E-5</c:v>
                </c:pt>
                <c:pt idx="64719">
                  <c:v>1.7118742107413709E-5</c:v>
                </c:pt>
                <c:pt idx="64720">
                  <c:v>1.7118765754275959E-5</c:v>
                </c:pt>
                <c:pt idx="64721">
                  <c:v>1.7118560208473351E-5</c:v>
                </c:pt>
                <c:pt idx="64722">
                  <c:v>1.711843287921511E-5</c:v>
                </c:pt>
                <c:pt idx="64723">
                  <c:v>1.7118258256232369E-5</c:v>
                </c:pt>
                <c:pt idx="64724">
                  <c:v>1.7118249161285352E-5</c:v>
                </c:pt>
                <c:pt idx="64725">
                  <c:v>1.7118247342295941E-5</c:v>
                </c:pt>
                <c:pt idx="64726">
                  <c:v>1.7118078176281412E-5</c:v>
                </c:pt>
                <c:pt idx="64727">
                  <c:v>1.711795448500197E-5</c:v>
                </c:pt>
                <c:pt idx="64728">
                  <c:v>1.7117883544415239E-5</c:v>
                </c:pt>
                <c:pt idx="64729">
                  <c:v>1.7117821698775512E-5</c:v>
                </c:pt>
                <c:pt idx="64730">
                  <c:v>1.7117650713771582E-5</c:v>
                </c:pt>
                <c:pt idx="64731">
                  <c:v>1.7117527022492141E-5</c:v>
                </c:pt>
                <c:pt idx="64732">
                  <c:v>1.7117372408392839E-5</c:v>
                </c:pt>
                <c:pt idx="64733">
                  <c:v>1.7117305105784911E-5</c:v>
                </c:pt>
                <c:pt idx="64734">
                  <c:v>1.7117285096901469E-5</c:v>
                </c:pt>
                <c:pt idx="64735">
                  <c:v>1.7117217794293541E-5</c:v>
                </c:pt>
                <c:pt idx="64736">
                  <c:v>1.7117255993071009E-5</c:v>
                </c:pt>
                <c:pt idx="64737">
                  <c:v>1.7116883100243289E-5</c:v>
                </c:pt>
                <c:pt idx="64738">
                  <c:v>1.7116986782639291E-5</c:v>
                </c:pt>
                <c:pt idx="64739">
                  <c:v>1.7116704839281741E-5</c:v>
                </c:pt>
                <c:pt idx="64740">
                  <c:v>1.711675213300623E-5</c:v>
                </c:pt>
                <c:pt idx="64741">
                  <c:v>1.7116704839281741E-5</c:v>
                </c:pt>
                <c:pt idx="64742">
                  <c:v>1.7116732124122791E-5</c:v>
                </c:pt>
                <c:pt idx="64743">
                  <c:v>1.7116630260716189E-5</c:v>
                </c:pt>
                <c:pt idx="64744">
                  <c:v>1.7116421076934781E-5</c:v>
                </c:pt>
                <c:pt idx="64745">
                  <c:v>1.711623917799443E-5</c:v>
                </c:pt>
                <c:pt idx="64746">
                  <c:v>1.7116195522248742E-5</c:v>
                </c:pt>
                <c:pt idx="64747">
                  <c:v>1.711615004751366E-5</c:v>
                </c:pt>
                <c:pt idx="64748">
                  <c:v>1.7116057279054079E-5</c:v>
                </c:pt>
                <c:pt idx="64749">
                  <c:v>1.7115989976446141E-5</c:v>
                </c:pt>
                <c:pt idx="64750">
                  <c:v>1.711586992314551E-5</c:v>
                </c:pt>
                <c:pt idx="64751">
                  <c:v>1.7115800801548179E-5</c:v>
                </c:pt>
                <c:pt idx="64752">
                  <c:v>1.7115655282395888E-5</c:v>
                </c:pt>
                <c:pt idx="64753">
                  <c:v>1.711552613414824E-5</c:v>
                </c:pt>
                <c:pt idx="64754">
                  <c:v>1.7115604350692589E-5</c:v>
                </c:pt>
                <c:pt idx="64755">
                  <c:v>1.711538061499596E-5</c:v>
                </c:pt>
                <c:pt idx="64756">
                  <c:v>1.7115333321271461E-5</c:v>
                </c:pt>
                <c:pt idx="64757">
                  <c:v>1.7115426089731048E-5</c:v>
                </c:pt>
                <c:pt idx="64758">
                  <c:v>1.7115362425101921E-5</c:v>
                </c:pt>
                <c:pt idx="64759">
                  <c:v>1.7115193259087391E-5</c:v>
                </c:pt>
                <c:pt idx="64760">
                  <c:v>1.7115164155256931E-5</c:v>
                </c:pt>
                <c:pt idx="64761">
                  <c:v>1.711498225631658E-5</c:v>
                </c:pt>
                <c:pt idx="64762">
                  <c:v>1.7114938600570891E-5</c:v>
                </c:pt>
                <c:pt idx="64763">
                  <c:v>1.711495679046493E-5</c:v>
                </c:pt>
                <c:pt idx="64764">
                  <c:v>1.7114820366259661E-5</c:v>
                </c:pt>
                <c:pt idx="64765">
                  <c:v>1.7114714864874259E-5</c:v>
                </c:pt>
                <c:pt idx="64766">
                  <c:v>1.7114600268541839E-5</c:v>
                </c:pt>
                <c:pt idx="64767">
                  <c:v>1.7114658476202749E-5</c:v>
                </c:pt>
                <c:pt idx="64768">
                  <c:v>1.7114578440668989E-5</c:v>
                </c:pt>
                <c:pt idx="64769">
                  <c:v>1.711449840513524E-5</c:v>
                </c:pt>
                <c:pt idx="64770">
                  <c:v>1.711444565444253E-5</c:v>
                </c:pt>
                <c:pt idx="64771">
                  <c:v>1.711423828965053E-5</c:v>
                </c:pt>
                <c:pt idx="64772">
                  <c:v>1.7114196452894251E-5</c:v>
                </c:pt>
                <c:pt idx="64773">
                  <c:v>1.711421646177769E-5</c:v>
                </c:pt>
                <c:pt idx="64774">
                  <c:v>1.7114109141402881E-5</c:v>
                </c:pt>
                <c:pt idx="64775">
                  <c:v>1.7114049114752561E-5</c:v>
                </c:pt>
                <c:pt idx="64776">
                  <c:v>1.7113978174165819E-5</c:v>
                </c:pt>
                <c:pt idx="64777">
                  <c:v>1.7113861758843999E-5</c:v>
                </c:pt>
                <c:pt idx="64778">
                  <c:v>1.711387449176982E-5</c:v>
                </c:pt>
                <c:pt idx="64779">
                  <c:v>1.711383993097115E-5</c:v>
                </c:pt>
                <c:pt idx="64780">
                  <c:v>1.7113768990384411E-5</c:v>
                </c:pt>
                <c:pt idx="64781">
                  <c:v>1.7113627109210942E-5</c:v>
                </c:pt>
                <c:pt idx="64782">
                  <c:v>1.7113763533416201E-5</c:v>
                </c:pt>
                <c:pt idx="64783">
                  <c:v>1.7113552530645389E-5</c:v>
                </c:pt>
                <c:pt idx="64784">
                  <c:v>1.711343975330237E-5</c:v>
                </c:pt>
                <c:pt idx="64785">
                  <c:v>1.711338518362027E-5</c:v>
                </c:pt>
                <c:pt idx="64786">
                  <c:v>1.7113179637817669E-5</c:v>
                </c:pt>
                <c:pt idx="64787">
                  <c:v>1.711333061393816E-5</c:v>
                </c:pt>
                <c:pt idx="64788">
                  <c:v>1.7113077774411071E-5</c:v>
                </c:pt>
                <c:pt idx="64789">
                  <c:v>1.711315780994482E-5</c:v>
                </c:pt>
                <c:pt idx="64790">
                  <c:v>1.7113019566750151E-5</c:v>
                </c:pt>
                <c:pt idx="64791">
                  <c:v>1.7112974092015069E-5</c:v>
                </c:pt>
                <c:pt idx="64792">
                  <c:v>1.711295590212103E-5</c:v>
                </c:pt>
                <c:pt idx="64793">
                  <c:v>1.7113057765527628E-5</c:v>
                </c:pt>
                <c:pt idx="64794">
                  <c:v>1.711281220195815E-5</c:v>
                </c:pt>
                <c:pt idx="64795">
                  <c:v>1.7071768525056541E-5</c:v>
                </c:pt>
                <c:pt idx="64796">
                  <c:v>1.7008400391205211E-5</c:v>
                </c:pt>
                <c:pt idx="64797">
                  <c:v>1.6934656741796061E-5</c:v>
                </c:pt>
                <c:pt idx="64798">
                  <c:v>1.6866695659700781E-5</c:v>
                </c:pt>
                <c:pt idx="64799">
                  <c:v>1.6800515368231569E-5</c:v>
                </c:pt>
                <c:pt idx="64800">
                  <c:v>1.673793121881317E-5</c:v>
                </c:pt>
                <c:pt idx="64801">
                  <c:v>1.666654861764982E-5</c:v>
                </c:pt>
                <c:pt idx="64802">
                  <c:v>1.6590163795626719E-5</c:v>
                </c:pt>
                <c:pt idx="64803">
                  <c:v>1.6503767255926501E-5</c:v>
                </c:pt>
                <c:pt idx="64804">
                  <c:v>1.6420090105384592E-5</c:v>
                </c:pt>
                <c:pt idx="64805">
                  <c:v>1.6339408830390308E-5</c:v>
                </c:pt>
                <c:pt idx="64806">
                  <c:v>1.6272781067527831E-5</c:v>
                </c:pt>
                <c:pt idx="64807">
                  <c:v>1.621465708012693E-5</c:v>
                </c:pt>
                <c:pt idx="64808">
                  <c:v>1.6167734429473061E-5</c:v>
                </c:pt>
                <c:pt idx="64809">
                  <c:v>1.612368214409798E-5</c:v>
                </c:pt>
                <c:pt idx="64810">
                  <c:v>1.608382444828749E-5</c:v>
                </c:pt>
                <c:pt idx="64811">
                  <c:v>1.6044485164457001E-5</c:v>
                </c:pt>
                <c:pt idx="64812">
                  <c:v>1.6009660612326119E-5</c:v>
                </c:pt>
                <c:pt idx="64813">
                  <c:v>1.597849040990695E-5</c:v>
                </c:pt>
                <c:pt idx="64814">
                  <c:v>1.595483990968205E-5</c:v>
                </c:pt>
                <c:pt idx="64815">
                  <c:v>1.5936480849632059E-5</c:v>
                </c:pt>
                <c:pt idx="64816">
                  <c:v>1.5923840692266818E-5</c:v>
                </c:pt>
                <c:pt idx="64817">
                  <c:v>1.5913088645902459E-5</c:v>
                </c:pt>
                <c:pt idx="64818">
                  <c:v>1.5904259271337651E-5</c:v>
                </c:pt>
                <c:pt idx="64819">
                  <c:v>1.5895386241027151E-5</c:v>
                </c:pt>
                <c:pt idx="64820">
                  <c:v>1.5887606423348188E-5</c:v>
                </c:pt>
                <c:pt idx="64821">
                  <c:v>1.5880594219197519E-5</c:v>
                </c:pt>
                <c:pt idx="64822">
                  <c:v>1.5875506505835801E-5</c:v>
                </c:pt>
                <c:pt idx="64823">
                  <c:v>1.5871721188887019E-5</c:v>
                </c:pt>
                <c:pt idx="64824">
                  <c:v>1.586930557095911E-5</c:v>
                </c:pt>
                <c:pt idx="64825">
                  <c:v>1.5867741240072061E-5</c:v>
                </c:pt>
                <c:pt idx="64826">
                  <c:v>1.5865376553847451E-5</c:v>
                </c:pt>
                <c:pt idx="64827">
                  <c:v>1.586282996868249E-5</c:v>
                </c:pt>
                <c:pt idx="64828">
                  <c:v>1.5840965716051869E-5</c:v>
                </c:pt>
                <c:pt idx="64829">
                  <c:v>1.578114461153746E-5</c:v>
                </c:pt>
                <c:pt idx="64830">
                  <c:v>1.5704075849498619E-5</c:v>
                </c:pt>
                <c:pt idx="64831">
                  <c:v>1.563221485412214E-5</c:v>
                </c:pt>
                <c:pt idx="64832">
                  <c:v>1.5569406969007101E-5</c:v>
                </c:pt>
                <c:pt idx="64833">
                  <c:v>1.5517163774347861E-5</c:v>
                </c:pt>
                <c:pt idx="64834">
                  <c:v>1.5465198885067369E-5</c:v>
                </c:pt>
                <c:pt idx="64835">
                  <c:v>1.5407753380713981E-5</c:v>
                </c:pt>
                <c:pt idx="64836">
                  <c:v>1.534177863504738E-5</c:v>
                </c:pt>
                <c:pt idx="64837">
                  <c:v>1.527185304439627E-5</c:v>
                </c:pt>
                <c:pt idx="64838">
                  <c:v>1.520523983344901E-5</c:v>
                </c:pt>
                <c:pt idx="64839">
                  <c:v>1.5147672456805589E-5</c:v>
                </c:pt>
                <c:pt idx="64840">
                  <c:v>1.510324273112928E-5</c:v>
                </c:pt>
                <c:pt idx="64841">
                  <c:v>1.506809712736867E-5</c:v>
                </c:pt>
                <c:pt idx="64842">
                  <c:v>1.5039284335216511E-5</c:v>
                </c:pt>
                <c:pt idx="64843">
                  <c:v>1.501145925431047E-5</c:v>
                </c:pt>
                <c:pt idx="64844">
                  <c:v>1.4983978871896401E-5</c:v>
                </c:pt>
                <c:pt idx="64845">
                  <c:v>1.495647211413598E-5</c:v>
                </c:pt>
                <c:pt idx="64846">
                  <c:v>1.4932767953723671E-5</c:v>
                </c:pt>
                <c:pt idx="64847">
                  <c:v>1.4913495760993101E-5</c:v>
                </c:pt>
                <c:pt idx="64848">
                  <c:v>1.4900515452609399E-5</c:v>
                </c:pt>
                <c:pt idx="64849">
                  <c:v>1.489115493313875E-5</c:v>
                </c:pt>
                <c:pt idx="64850">
                  <c:v>1.4884465599607211E-5</c:v>
                </c:pt>
                <c:pt idx="64851">
                  <c:v>1.4877222383802289E-5</c:v>
                </c:pt>
                <c:pt idx="64852">
                  <c:v>1.4869934602756979E-5</c:v>
                </c:pt>
                <c:pt idx="64853">
                  <c:v>1.486165001551853E-5</c:v>
                </c:pt>
                <c:pt idx="64854">
                  <c:v>1.4854211258352731E-5</c:v>
                </c:pt>
                <c:pt idx="64855">
                  <c:v>1.484637414250756E-5</c:v>
                </c:pt>
                <c:pt idx="64856">
                  <c:v>1.48406488733599E-5</c:v>
                </c:pt>
                <c:pt idx="64857">
                  <c:v>1.48359295053524E-5</c:v>
                </c:pt>
                <c:pt idx="64858">
                  <c:v>1.483217693021288E-5</c:v>
                </c:pt>
                <c:pt idx="64859">
                  <c:v>1.4827593986410649E-5</c:v>
                </c:pt>
                <c:pt idx="64860">
                  <c:v>1.482219067838741E-5</c:v>
                </c:pt>
                <c:pt idx="64861">
                  <c:v>1.4815968825132589E-5</c:v>
                </c:pt>
                <c:pt idx="64862">
                  <c:v>1.4810177162871699E-5</c:v>
                </c:pt>
                <c:pt idx="64863">
                  <c:v>1.480447463109158E-5</c:v>
                </c:pt>
                <c:pt idx="64864">
                  <c:v>1.479979982832447E-5</c:v>
                </c:pt>
                <c:pt idx="64865">
                  <c:v>1.4795522474742031E-5</c:v>
                </c:pt>
                <c:pt idx="64866">
                  <c:v>1.479106686019804E-5</c:v>
                </c:pt>
                <c:pt idx="64867">
                  <c:v>1.478630565543426E-5</c:v>
                </c:pt>
                <c:pt idx="64868">
                  <c:v>1.4780991477891799E-5</c:v>
                </c:pt>
                <c:pt idx="64869">
                  <c:v>1.477526529924944E-5</c:v>
                </c:pt>
                <c:pt idx="64870">
                  <c:v>1.477015484852018E-5</c:v>
                </c:pt>
                <c:pt idx="64871">
                  <c:v>1.476492070651148E-5</c:v>
                </c:pt>
                <c:pt idx="64872">
                  <c:v>1.476041143178008E-5</c:v>
                </c:pt>
                <c:pt idx="64873">
                  <c:v>1.47556493175216E-5</c:v>
                </c:pt>
                <c:pt idx="64874">
                  <c:v>1.474867440265371E-5</c:v>
                </c:pt>
                <c:pt idx="64875">
                  <c:v>1.471394807595061E-5</c:v>
                </c:pt>
                <c:pt idx="64876">
                  <c:v>1.4662045941804541E-5</c:v>
                </c:pt>
                <c:pt idx="64877">
                  <c:v>1.4608010133088101E-5</c:v>
                </c:pt>
                <c:pt idx="64878">
                  <c:v>1.455839355912758E-5</c:v>
                </c:pt>
                <c:pt idx="64879">
                  <c:v>1.4515632756229019E-5</c:v>
                </c:pt>
                <c:pt idx="64880">
                  <c:v>1.447314116376219E-5</c:v>
                </c:pt>
                <c:pt idx="64881">
                  <c:v>1.442681332264328E-5</c:v>
                </c:pt>
                <c:pt idx="64882">
                  <c:v>1.437344053556444E-5</c:v>
                </c:pt>
                <c:pt idx="64883">
                  <c:v>1.4316749911813529E-5</c:v>
                </c:pt>
                <c:pt idx="64884">
                  <c:v>1.426083326805383E-5</c:v>
                </c:pt>
                <c:pt idx="64885">
                  <c:v>1.421246270183474E-5</c:v>
                </c:pt>
                <c:pt idx="64886">
                  <c:v>1.4172614100971259E-5</c:v>
                </c:pt>
                <c:pt idx="64887">
                  <c:v>1.414085272699594E-5</c:v>
                </c:pt>
                <c:pt idx="64888">
                  <c:v>1.411253651895095E-5</c:v>
                </c:pt>
                <c:pt idx="64889">
                  <c:v>1.4086398550716689E-5</c:v>
                </c:pt>
                <c:pt idx="64890">
                  <c:v>1.405968396284152E-5</c:v>
                </c:pt>
                <c:pt idx="64891">
                  <c:v>1.4034470041224271E-5</c:v>
                </c:pt>
                <c:pt idx="64892">
                  <c:v>1.4012015526532201E-5</c:v>
                </c:pt>
                <c:pt idx="64893">
                  <c:v>1.399449320160784E-5</c:v>
                </c:pt>
                <c:pt idx="64894">
                  <c:v>1.3980493349663449E-5</c:v>
                </c:pt>
                <c:pt idx="64895">
                  <c:v>1.397006872139173E-5</c:v>
                </c:pt>
                <c:pt idx="64896">
                  <c:v>1.396049719915027E-5</c:v>
                </c:pt>
                <c:pt idx="64897">
                  <c:v>1.395110302837566E-5</c:v>
                </c:pt>
                <c:pt idx="64898">
                  <c:v>1.394089940731646E-5</c:v>
                </c:pt>
                <c:pt idx="64899">
                  <c:v>1.3930835848441349E-5</c:v>
                </c:pt>
                <c:pt idx="64900">
                  <c:v>1.391970636177575E-5</c:v>
                </c:pt>
                <c:pt idx="64901">
                  <c:v>1.3910307643527631E-5</c:v>
                </c:pt>
                <c:pt idx="64902">
                  <c:v>1.3902262253395751E-5</c:v>
                </c:pt>
                <c:pt idx="64903">
                  <c:v>1.3894888070353771E-5</c:v>
                </c:pt>
                <c:pt idx="64904">
                  <c:v>1.388687724102056E-5</c:v>
                </c:pt>
                <c:pt idx="64905">
                  <c:v>1.387824886478484E-5</c:v>
                </c:pt>
                <c:pt idx="64906">
                  <c:v>1.386882286169566E-5</c:v>
                </c:pt>
                <c:pt idx="64907">
                  <c:v>1.385966243105941E-5</c:v>
                </c:pt>
                <c:pt idx="64908">
                  <c:v>1.3850510185875461E-5</c:v>
                </c:pt>
                <c:pt idx="64909">
                  <c:v>1.384238566970453E-5</c:v>
                </c:pt>
                <c:pt idx="64910">
                  <c:v>1.3834443961968651E-5</c:v>
                </c:pt>
                <c:pt idx="64911">
                  <c:v>1.382672235195059E-5</c:v>
                </c:pt>
                <c:pt idx="64912">
                  <c:v>1.3818601473758459E-5</c:v>
                </c:pt>
                <c:pt idx="64913">
                  <c:v>1.381018773827236E-5</c:v>
                </c:pt>
                <c:pt idx="64914">
                  <c:v>1.380156300001545E-5</c:v>
                </c:pt>
                <c:pt idx="64915">
                  <c:v>1.3793189282296231E-5</c:v>
                </c:pt>
                <c:pt idx="64916">
                  <c:v>1.3784919246973001E-5</c:v>
                </c:pt>
                <c:pt idx="64917">
                  <c:v>1.3777298590866851E-5</c:v>
                </c:pt>
                <c:pt idx="64918">
                  <c:v>1.376952332066139E-5</c:v>
                </c:pt>
                <c:pt idx="64919">
                  <c:v>1.3761665286438071E-5</c:v>
                </c:pt>
                <c:pt idx="64920">
                  <c:v>1.3753735402133319E-5</c:v>
                </c:pt>
                <c:pt idx="64921">
                  <c:v>1.3745634532824619E-5</c:v>
                </c:pt>
                <c:pt idx="64922">
                  <c:v>1.373755367239937E-5</c:v>
                </c:pt>
                <c:pt idx="64923">
                  <c:v>1.372963743051514E-5</c:v>
                </c:pt>
                <c:pt idx="64924">
                  <c:v>1.372180395264877E-5</c:v>
                </c:pt>
                <c:pt idx="64925">
                  <c:v>1.371397593175061E-5</c:v>
                </c:pt>
                <c:pt idx="64926">
                  <c:v>1.370648715237621E-5</c:v>
                </c:pt>
                <c:pt idx="64927">
                  <c:v>1.3698601833311839E-5</c:v>
                </c:pt>
                <c:pt idx="64928">
                  <c:v>1.369060282740975E-5</c:v>
                </c:pt>
                <c:pt idx="64929">
                  <c:v>1.368297216686187E-5</c:v>
                </c:pt>
                <c:pt idx="64930">
                  <c:v>1.367526965623256E-5</c:v>
                </c:pt>
                <c:pt idx="64931">
                  <c:v>1.3667477105627769E-5</c:v>
                </c:pt>
                <c:pt idx="64932">
                  <c:v>1.3659816431754729E-5</c:v>
                </c:pt>
                <c:pt idx="64933">
                  <c:v>1.365236312267371E-5</c:v>
                </c:pt>
                <c:pt idx="64934">
                  <c:v>1.36447706609033E-5</c:v>
                </c:pt>
                <c:pt idx="64935">
                  <c:v>1.363715728075476E-5</c:v>
                </c:pt>
                <c:pt idx="64936">
                  <c:v>1.3629617569677069E-5</c:v>
                </c:pt>
                <c:pt idx="64937">
                  <c:v>1.3622141523228489E-5</c:v>
                </c:pt>
                <c:pt idx="64938">
                  <c:v>1.361451813863823E-5</c:v>
                </c:pt>
                <c:pt idx="64939">
                  <c:v>1.36072703753598E-5</c:v>
                </c:pt>
                <c:pt idx="64940">
                  <c:v>1.3599844351119829E-5</c:v>
                </c:pt>
                <c:pt idx="64941">
                  <c:v>1.359267662337516E-5</c:v>
                </c:pt>
                <c:pt idx="64942">
                  <c:v>1.358518875349546E-5</c:v>
                </c:pt>
                <c:pt idx="64943">
                  <c:v>1.3577950085164049E-5</c:v>
                </c:pt>
                <c:pt idx="64944">
                  <c:v>1.3570756891567731E-5</c:v>
                </c:pt>
                <c:pt idx="64945">
                  <c:v>1.356354368908796E-5</c:v>
                </c:pt>
                <c:pt idx="64946">
                  <c:v>1.355621225229697E-5</c:v>
                </c:pt>
                <c:pt idx="64947">
                  <c:v>1.354913820250658E-5</c:v>
                </c:pt>
                <c:pt idx="64948">
                  <c:v>1.354198229819303E-5</c:v>
                </c:pt>
                <c:pt idx="64949">
                  <c:v>1.3534840036300009E-5</c:v>
                </c:pt>
                <c:pt idx="64950">
                  <c:v>1.3527962437365201E-5</c:v>
                </c:pt>
                <c:pt idx="64951">
                  <c:v>1.35208811116172E-5</c:v>
                </c:pt>
                <c:pt idx="64952">
                  <c:v>1.3513667909137441E-5</c:v>
                </c:pt>
                <c:pt idx="64953">
                  <c:v>1.350688398815691E-5</c:v>
                </c:pt>
                <c:pt idx="64954">
                  <c:v>1.34998508656281E-5</c:v>
                </c:pt>
                <c:pt idx="64955">
                  <c:v>1.349315971310716E-5</c:v>
                </c:pt>
                <c:pt idx="64956">
                  <c:v>1.3486152965924699E-5</c:v>
                </c:pt>
                <c:pt idx="64957">
                  <c:v>1.347938359685941E-5</c:v>
                </c:pt>
                <c:pt idx="64958">
                  <c:v>1.3472642422129871E-5</c:v>
                </c:pt>
                <c:pt idx="64959">
                  <c:v>1.3465795746014921E-5</c:v>
                </c:pt>
                <c:pt idx="64960">
                  <c:v>1.3459073670674121E-5</c:v>
                </c:pt>
                <c:pt idx="64961">
                  <c:v>1.34522961161565E-5</c:v>
                </c:pt>
                <c:pt idx="64962">
                  <c:v>1.344558950222563E-5</c:v>
                </c:pt>
                <c:pt idx="64963">
                  <c:v>1.3438933819998061E-5</c:v>
                </c:pt>
                <c:pt idx="64964">
                  <c:v>1.3432458217721431E-5</c:v>
                </c:pt>
                <c:pt idx="64965">
                  <c:v>1.3425694305624351E-5</c:v>
                </c:pt>
                <c:pt idx="64966">
                  <c:v>1.341921597486362E-5</c:v>
                </c:pt>
                <c:pt idx="64967">
                  <c:v>1.34126421471592E-5</c:v>
                </c:pt>
                <c:pt idx="64968">
                  <c:v>1.340621656709118E-5</c:v>
                </c:pt>
                <c:pt idx="64969">
                  <c:v>1.339967366220662E-5</c:v>
                </c:pt>
                <c:pt idx="64970">
                  <c:v>1.3393429981078949E-5</c:v>
                </c:pt>
                <c:pt idx="64971">
                  <c:v>1.3386824321059979E-5</c:v>
                </c:pt>
                <c:pt idx="64972">
                  <c:v>1.338048787147272E-5</c:v>
                </c:pt>
                <c:pt idx="64973">
                  <c:v>1.337422418146161E-5</c:v>
                </c:pt>
                <c:pt idx="64974">
                  <c:v>1.336779041594127E-5</c:v>
                </c:pt>
                <c:pt idx="64975">
                  <c:v>1.3361619494389739E-5</c:v>
                </c:pt>
                <c:pt idx="64976">
                  <c:v>1.33551357066608E-5</c:v>
                </c:pt>
                <c:pt idx="64977">
                  <c:v>1.334905937255826E-5</c:v>
                </c:pt>
                <c:pt idx="64978">
                  <c:v>1.334275475528557E-5</c:v>
                </c:pt>
                <c:pt idx="64979">
                  <c:v>1.3336454685486389E-5</c:v>
                </c:pt>
                <c:pt idx="64980">
                  <c:v>1.333032378170174E-5</c:v>
                </c:pt>
                <c:pt idx="64981">
                  <c:v>1.332437659584684E-5</c:v>
                </c:pt>
                <c:pt idx="64982">
                  <c:v>1.3318226592673449E-5</c:v>
                </c:pt>
                <c:pt idx="64983">
                  <c:v>1.3312146620592101E-5</c:v>
                </c:pt>
                <c:pt idx="64984">
                  <c:v>1.330606301053194E-5</c:v>
                </c:pt>
                <c:pt idx="64985">
                  <c:v>1.3300138562044589E-5</c:v>
                </c:pt>
                <c:pt idx="64986">
                  <c:v>1.329405495198444E-5</c:v>
                </c:pt>
                <c:pt idx="64987">
                  <c:v>1.3288225090946069E-5</c:v>
                </c:pt>
                <c:pt idx="64988">
                  <c:v>1.328217058471637E-5</c:v>
                </c:pt>
                <c:pt idx="64989">
                  <c:v>1.327635072811972E-5</c:v>
                </c:pt>
                <c:pt idx="64990">
                  <c:v>1.327045356447343E-5</c:v>
                </c:pt>
                <c:pt idx="64991">
                  <c:v>1.326444180449471E-5</c:v>
                </c:pt>
                <c:pt idx="64992">
                  <c:v>1.325864377577091E-5</c:v>
                </c:pt>
                <c:pt idx="64993">
                  <c:v>1.3252945791464301E-5</c:v>
                </c:pt>
                <c:pt idx="64994">
                  <c:v>1.324726417806232E-5</c:v>
                </c:pt>
                <c:pt idx="64995">
                  <c:v>1.3241435226518661E-5</c:v>
                </c:pt>
                <c:pt idx="64996">
                  <c:v>1.3235758160590191E-5</c:v>
                </c:pt>
                <c:pt idx="64997">
                  <c:v>1.323006290476769E-5</c:v>
                </c:pt>
                <c:pt idx="64998">
                  <c:v>1.322445314144716E-5</c:v>
                </c:pt>
                <c:pt idx="64999">
                  <c:v>1.321871513937367E-5</c:v>
                </c:pt>
                <c:pt idx="65000">
                  <c:v>1.321321087743854E-5</c:v>
                </c:pt>
                <c:pt idx="65001">
                  <c:v>1.320746378041804E-5</c:v>
                </c:pt>
                <c:pt idx="65002">
                  <c:v>1.320214505540207E-5</c:v>
                </c:pt>
                <c:pt idx="65003">
                  <c:v>1.3196598956710661E-5</c:v>
                </c:pt>
                <c:pt idx="65004">
                  <c:v>1.319106013397686E-5</c:v>
                </c:pt>
                <c:pt idx="65005">
                  <c:v>1.318565500696423E-5</c:v>
                </c:pt>
                <c:pt idx="65006">
                  <c:v>1.3180094356357591E-5</c:v>
                </c:pt>
                <c:pt idx="65007">
                  <c:v>1.317473925155355E-5</c:v>
                </c:pt>
                <c:pt idx="65008">
                  <c:v>1.3169284102332309E-5</c:v>
                </c:pt>
                <c:pt idx="65009">
                  <c:v>1.3163946277927611E-5</c:v>
                </c:pt>
                <c:pt idx="65010">
                  <c:v>1.31586602947209E-5</c:v>
                </c:pt>
                <c:pt idx="65011">
                  <c:v>1.315321060246788E-5</c:v>
                </c:pt>
                <c:pt idx="65012">
                  <c:v>1.314810833719093E-5</c:v>
                </c:pt>
                <c:pt idx="65013">
                  <c:v>1.314275959884981E-5</c:v>
                </c:pt>
                <c:pt idx="65014">
                  <c:v>1.3137618225300679E-5</c:v>
                </c:pt>
                <c:pt idx="65015">
                  <c:v>1.313233133259928E-5</c:v>
                </c:pt>
                <c:pt idx="65016">
                  <c:v>1.3127017155056819E-5</c:v>
                </c:pt>
                <c:pt idx="65017">
                  <c:v>1.312193307967391E-5</c:v>
                </c:pt>
                <c:pt idx="65018">
                  <c:v>1.3116786249156581E-5</c:v>
                </c:pt>
                <c:pt idx="65019">
                  <c:v>1.311163305217633E-5</c:v>
                </c:pt>
                <c:pt idx="65020">
                  <c:v>1.3106386177241801E-5</c:v>
                </c:pt>
                <c:pt idx="65021">
                  <c:v>1.310145671595819E-5</c:v>
                </c:pt>
                <c:pt idx="65022">
                  <c:v>1.309632170887198E-5</c:v>
                </c:pt>
                <c:pt idx="65023">
                  <c:v>1.309128765569767E-5</c:v>
                </c:pt>
                <c:pt idx="65024">
                  <c:v>1.3086134458717419E-5</c:v>
                </c:pt>
                <c:pt idx="65025">
                  <c:v>1.3081270481052339E-5</c:v>
                </c:pt>
                <c:pt idx="65026">
                  <c:v>1.307615184487076E-5</c:v>
                </c:pt>
                <c:pt idx="65027">
                  <c:v>1.307127240579575E-5</c:v>
                </c:pt>
                <c:pt idx="65028">
                  <c:v>1.3066332030575721E-5</c:v>
                </c:pt>
                <c:pt idx="65029">
                  <c:v>1.306137619394576E-5</c:v>
                </c:pt>
                <c:pt idx="65030">
                  <c:v>1.3056732313998509E-5</c:v>
                </c:pt>
                <c:pt idx="65031">
                  <c:v>1.3051793757767881E-5</c:v>
                </c:pt>
                <c:pt idx="65032">
                  <c:v>1.304706529481336E-5</c:v>
                </c:pt>
                <c:pt idx="65033">
                  <c:v>1.3042197679169479E-5</c:v>
                </c:pt>
                <c:pt idx="65034">
                  <c:v>1.303763747273479E-5</c:v>
                </c:pt>
                <c:pt idx="65035">
                  <c:v>1.3032768038101489E-5</c:v>
                </c:pt>
                <c:pt idx="65036">
                  <c:v>1.3028100511292001E-5</c:v>
                </c:pt>
                <c:pt idx="65037">
                  <c:v>1.3023563951719551E-5</c:v>
                </c:pt>
                <c:pt idx="65038">
                  <c:v>1.301882548432332E-5</c:v>
                </c:pt>
                <c:pt idx="65039">
                  <c:v>1.30141470435774E-5</c:v>
                </c:pt>
                <c:pt idx="65040">
                  <c:v>1.300976418860955E-5</c:v>
                </c:pt>
                <c:pt idx="65041">
                  <c:v>1.300521398661658E-5</c:v>
                </c:pt>
                <c:pt idx="65042">
                  <c:v>1.3000571925658729E-5</c:v>
                </c:pt>
                <c:pt idx="65043">
                  <c:v>1.299616633332334E-5</c:v>
                </c:pt>
                <c:pt idx="65044">
                  <c:v>1.299160339840455E-5</c:v>
                </c:pt>
                <c:pt idx="65045">
                  <c:v>1.2987250556761859E-5</c:v>
                </c:pt>
                <c:pt idx="65046">
                  <c:v>1.2982680345885461E-5</c:v>
                </c:pt>
                <c:pt idx="65047">
                  <c:v>1.297832750424277E-5</c:v>
                </c:pt>
                <c:pt idx="65048">
                  <c:v>1.297384642384714E-5</c:v>
                </c:pt>
                <c:pt idx="65049">
                  <c:v>1.296940627071308E-5</c:v>
                </c:pt>
                <c:pt idx="65050">
                  <c:v>1.296508253290085E-5</c:v>
                </c:pt>
                <c:pt idx="65051">
                  <c:v>1.2960840649611781E-5</c:v>
                </c:pt>
                <c:pt idx="65052">
                  <c:v>1.2956394130014809E-5</c:v>
                </c:pt>
                <c:pt idx="65053">
                  <c:v>1.295216679864097E-5</c:v>
                </c:pt>
                <c:pt idx="65054">
                  <c:v>1.294794401474064E-5</c:v>
                </c:pt>
                <c:pt idx="65055">
                  <c:v>1.294354478886817E-5</c:v>
                </c:pt>
                <c:pt idx="65056">
                  <c:v>1.29394074974698E-5</c:v>
                </c:pt>
                <c:pt idx="65057">
                  <c:v>1.293513196287677E-5</c:v>
                </c:pt>
                <c:pt idx="65058">
                  <c:v>1.293087916565128E-5</c:v>
                </c:pt>
                <c:pt idx="65059">
                  <c:v>1.292687102250056E-5</c:v>
                </c:pt>
                <c:pt idx="65060">
                  <c:v>1.2922657333547249E-5</c:v>
                </c:pt>
                <c:pt idx="65061">
                  <c:v>1.291860735364025E-5</c:v>
                </c:pt>
                <c:pt idx="65062">
                  <c:v>1.291436001338298E-5</c:v>
                </c:pt>
                <c:pt idx="65063">
                  <c:v>1.29103209474124E-5</c:v>
                </c:pt>
                <c:pt idx="65064">
                  <c:v>1.2906322808703409E-5</c:v>
                </c:pt>
                <c:pt idx="65065">
                  <c:v>1.290222007810371E-5</c:v>
                </c:pt>
                <c:pt idx="65066">
                  <c:v>1.289810006710468E-5</c:v>
                </c:pt>
                <c:pt idx="65067">
                  <c:v>1.289414740313077E-5</c:v>
                </c:pt>
                <c:pt idx="65068">
                  <c:v>1.289025385631248E-5</c:v>
                </c:pt>
                <c:pt idx="65069">
                  <c:v>1.2886295735370369E-5</c:v>
                </c:pt>
                <c:pt idx="65070">
                  <c:v>1.288239491259446E-5</c:v>
                </c:pt>
                <c:pt idx="65071">
                  <c:v>1.287855138798477E-5</c:v>
                </c:pt>
                <c:pt idx="65072">
                  <c:v>1.287447321374202E-5</c:v>
                </c:pt>
                <c:pt idx="65073">
                  <c:v>1.287063787458465E-5</c:v>
                </c:pt>
                <c:pt idx="65074">
                  <c:v>1.2866662473243201E-5</c:v>
                </c:pt>
                <c:pt idx="65075">
                  <c:v>1.2863053598266561E-5</c:v>
                </c:pt>
                <c:pt idx="65076">
                  <c:v>1.2859019989264199E-5</c:v>
                </c:pt>
                <c:pt idx="65077">
                  <c:v>1.285526104766177E-5</c:v>
                </c:pt>
                <c:pt idx="65078">
                  <c:v>1.285149483010173E-5</c:v>
                </c:pt>
                <c:pt idx="65079">
                  <c:v>1.284772861254169E-5</c:v>
                </c:pt>
                <c:pt idx="65080">
                  <c:v>1.284394966205582E-5</c:v>
                </c:pt>
                <c:pt idx="65081">
                  <c:v>1.284026620851364E-5</c:v>
                </c:pt>
                <c:pt idx="65082">
                  <c:v>1.283656092709862E-5</c:v>
                </c:pt>
                <c:pt idx="65083">
                  <c:v>1.2832701031584289E-5</c:v>
                </c:pt>
                <c:pt idx="65084">
                  <c:v>1.282913035538513E-5</c:v>
                </c:pt>
                <c:pt idx="65085">
                  <c:v>1.282552784687141E-5</c:v>
                </c:pt>
                <c:pt idx="65086">
                  <c:v>1.282201810681727E-5</c:v>
                </c:pt>
                <c:pt idx="65087">
                  <c:v>1.281831282540224E-5</c:v>
                </c:pt>
                <c:pt idx="65088">
                  <c:v>1.281487220694544E-5</c:v>
                </c:pt>
                <c:pt idx="65089">
                  <c:v>1.281135428143898E-5</c:v>
                </c:pt>
                <c:pt idx="65090">
                  <c:v>1.280753167520743E-5</c:v>
                </c:pt>
                <c:pt idx="65091">
                  <c:v>1.280402375414269E-5</c:v>
                </c:pt>
                <c:pt idx="65092">
                  <c:v>1.2800805052393119E-5</c:v>
                </c:pt>
                <c:pt idx="65093">
                  <c:v>1.279701245948672E-5</c:v>
                </c:pt>
                <c:pt idx="65094">
                  <c:v>1.279350271943258E-5</c:v>
                </c:pt>
                <c:pt idx="65095">
                  <c:v>1.279025764233666E-5</c:v>
                </c:pt>
                <c:pt idx="65096">
                  <c:v>1.2786721526936161E-5</c:v>
                </c:pt>
                <c:pt idx="65097">
                  <c:v>1.278323907172307E-5</c:v>
                </c:pt>
                <c:pt idx="65098">
                  <c:v>1.277977025893051E-5</c:v>
                </c:pt>
                <c:pt idx="65099">
                  <c:v>1.27765306388028E-5</c:v>
                </c:pt>
                <c:pt idx="65100">
                  <c:v>1.2772987247444689E-5</c:v>
                </c:pt>
                <c:pt idx="65101">
                  <c:v>1.276963030250045E-5</c:v>
                </c:pt>
                <c:pt idx="65102">
                  <c:v>1.276646435144357E-5</c:v>
                </c:pt>
                <c:pt idx="65103">
                  <c:v>1.276310467801522E-5</c:v>
                </c:pt>
                <c:pt idx="65104">
                  <c:v>1.2759764103975609E-5</c:v>
                </c:pt>
                <c:pt idx="65105">
                  <c:v>1.2756465366692281E-5</c:v>
                </c:pt>
                <c:pt idx="65106">
                  <c:v>1.275302020076197E-5</c:v>
                </c:pt>
                <c:pt idx="65107">
                  <c:v>1.274999885936268E-5</c:v>
                </c:pt>
                <c:pt idx="65108">
                  <c:v>1.2746679203701211E-5</c:v>
                </c:pt>
                <c:pt idx="65109">
                  <c:v>1.2743501429213209E-5</c:v>
                </c:pt>
                <c:pt idx="65110">
                  <c:v>1.274028181796893E-5</c:v>
                </c:pt>
                <c:pt idx="65111">
                  <c:v>1.2737124961859079E-5</c:v>
                </c:pt>
                <c:pt idx="65112">
                  <c:v>1.2734058145724699E-5</c:v>
                </c:pt>
                <c:pt idx="65113">
                  <c:v>1.27306702779606E-5</c:v>
                </c:pt>
                <c:pt idx="65114">
                  <c:v>1.2727636203635481E-5</c:v>
                </c:pt>
                <c:pt idx="65115">
                  <c:v>1.272451936529251E-5</c:v>
                </c:pt>
                <c:pt idx="65116">
                  <c:v>1.272144345421111E-5</c:v>
                </c:pt>
                <c:pt idx="65117">
                  <c:v>1.271831115445821E-5</c:v>
                </c:pt>
                <c:pt idx="65118">
                  <c:v>1.2715109733107971E-5</c:v>
                </c:pt>
                <c:pt idx="65119">
                  <c:v>1.271217024623184E-5</c:v>
                </c:pt>
                <c:pt idx="65120">
                  <c:v>1.270916800422128E-5</c:v>
                </c:pt>
                <c:pt idx="65121">
                  <c:v>1.270613029191736E-5</c:v>
                </c:pt>
                <c:pt idx="65122">
                  <c:v>1.270326265512267E-5</c:v>
                </c:pt>
                <c:pt idx="65123">
                  <c:v>1.270018492505187E-5</c:v>
                </c:pt>
                <c:pt idx="65124">
                  <c:v>1.2697237252723431E-5</c:v>
                </c:pt>
                <c:pt idx="65125">
                  <c:v>1.2694140423263891E-5</c:v>
                </c:pt>
                <c:pt idx="65126">
                  <c:v>1.2691392839769829E-5</c:v>
                </c:pt>
                <c:pt idx="65127">
                  <c:v>1.268838332180167E-5</c:v>
                </c:pt>
                <c:pt idx="65128">
                  <c:v>1.268544929189375E-5</c:v>
                </c:pt>
                <c:pt idx="65129">
                  <c:v>1.268239429919049E-5</c:v>
                </c:pt>
                <c:pt idx="65130">
                  <c:v>1.267972402274609E-5</c:v>
                </c:pt>
                <c:pt idx="65131">
                  <c:v>1.2676923688559331E-5</c:v>
                </c:pt>
                <c:pt idx="65132">
                  <c:v>1.267404695681762E-5</c:v>
                </c:pt>
                <c:pt idx="65133">
                  <c:v>1.2671192052948749E-5</c:v>
                </c:pt>
                <c:pt idx="65134">
                  <c:v>1.266836261493154E-5</c:v>
                </c:pt>
                <c:pt idx="65135">
                  <c:v>1.2665539543377241E-5</c:v>
                </c:pt>
                <c:pt idx="65136">
                  <c:v>1.26626500787097E-5</c:v>
                </c:pt>
                <c:pt idx="65137">
                  <c:v>1.2660036190936809E-5</c:v>
                </c:pt>
                <c:pt idx="65138">
                  <c:v>1.2657196748477871E-5</c:v>
                </c:pt>
                <c:pt idx="65139">
                  <c:v>1.2654512829612941E-5</c:v>
                </c:pt>
                <c:pt idx="65140">
                  <c:v>1.2651847100642041E-5</c:v>
                </c:pt>
                <c:pt idx="65141">
                  <c:v>1.264895581698511E-5</c:v>
                </c:pt>
                <c:pt idx="65142">
                  <c:v>1.2646413779293649E-5</c:v>
                </c:pt>
                <c:pt idx="65143">
                  <c:v>1.2643689842661839E-5</c:v>
                </c:pt>
                <c:pt idx="65144">
                  <c:v>1.264111415366642E-5</c:v>
                </c:pt>
                <c:pt idx="65145">
                  <c:v>1.263841932086507E-5</c:v>
                </c:pt>
                <c:pt idx="65146">
                  <c:v>1.263574631593656E-5</c:v>
                </c:pt>
                <c:pt idx="65147">
                  <c:v>1.2633231563086159E-5</c:v>
                </c:pt>
                <c:pt idx="65148">
                  <c:v>1.263055855815765E-5</c:v>
                </c:pt>
                <c:pt idx="65149">
                  <c:v>1.262791556655429E-5</c:v>
                </c:pt>
                <c:pt idx="65150">
                  <c:v>1.262532259715954E-5</c:v>
                </c:pt>
                <c:pt idx="65151">
                  <c:v>1.262292062165216E-5</c:v>
                </c:pt>
                <c:pt idx="65152">
                  <c:v>1.262034493265674E-5</c:v>
                </c:pt>
                <c:pt idx="65153">
                  <c:v>1.2617784705071239E-5</c:v>
                </c:pt>
                <c:pt idx="65154">
                  <c:v>1.261512079508975E-5</c:v>
                </c:pt>
                <c:pt idx="65155">
                  <c:v>1.2612274076673201E-5</c:v>
                </c:pt>
                <c:pt idx="65156">
                  <c:v>1.2569767022796439E-5</c:v>
                </c:pt>
                <c:pt idx="65157">
                  <c:v>1.2501863238867371E-5</c:v>
                </c:pt>
                <c:pt idx="65158">
                  <c:v>1.244263239641441E-5</c:v>
                </c:pt>
                <c:pt idx="65159">
                  <c:v>1.2381613487377759E-5</c:v>
                </c:pt>
                <c:pt idx="65160">
                  <c:v>1.233066177519504E-5</c:v>
                </c:pt>
                <c:pt idx="65161">
                  <c:v>1.2265663826838141E-5</c:v>
                </c:pt>
                <c:pt idx="65162">
                  <c:v>1.219390833284706E-5</c:v>
                </c:pt>
                <c:pt idx="65163">
                  <c:v>1.2114470337110109E-5</c:v>
                </c:pt>
                <c:pt idx="65164">
                  <c:v>1.203968713525683E-5</c:v>
                </c:pt>
                <c:pt idx="65165">
                  <c:v>1.1979709597653709E-5</c:v>
                </c:pt>
                <c:pt idx="65166">
                  <c:v>1.19313299364876E-5</c:v>
                </c:pt>
                <c:pt idx="65167">
                  <c:v>1.189672548207454E-5</c:v>
                </c:pt>
                <c:pt idx="65168">
                  <c:v>1.18627958727302E-5</c:v>
                </c:pt>
                <c:pt idx="65169">
                  <c:v>1.183224048872944E-5</c:v>
                </c:pt>
                <c:pt idx="65170">
                  <c:v>1.1802250810433181E-5</c:v>
                </c:pt>
                <c:pt idx="65171">
                  <c:v>1.1778397492889781E-5</c:v>
                </c:pt>
                <c:pt idx="65172">
                  <c:v>1.176266141555971E-5</c:v>
                </c:pt>
                <c:pt idx="65173">
                  <c:v>1.175304714706726E-5</c:v>
                </c:pt>
                <c:pt idx="65174">
                  <c:v>1.174893259303644E-5</c:v>
                </c:pt>
                <c:pt idx="65175">
                  <c:v>1.17434710773523E-5</c:v>
                </c:pt>
                <c:pt idx="65176">
                  <c:v>1.1735345651686661E-5</c:v>
                </c:pt>
                <c:pt idx="65177">
                  <c:v>1.172369775304105E-5</c:v>
                </c:pt>
                <c:pt idx="65178">
                  <c:v>1.1714419997588271E-5</c:v>
                </c:pt>
                <c:pt idx="65179">
                  <c:v>1.1707499652402481E-5</c:v>
                </c:pt>
                <c:pt idx="65180">
                  <c:v>1.170252835436258E-5</c:v>
                </c:pt>
                <c:pt idx="65181">
                  <c:v>1.169844108517282E-5</c:v>
                </c:pt>
                <c:pt idx="65182">
                  <c:v>1.169217739516171E-5</c:v>
                </c:pt>
                <c:pt idx="65183">
                  <c:v>1.168541257356992E-5</c:v>
                </c:pt>
                <c:pt idx="65184">
                  <c:v>1.1677319889713539E-5</c:v>
                </c:pt>
                <c:pt idx="65185">
                  <c:v>1.167061873275088E-5</c:v>
                </c:pt>
                <c:pt idx="65186">
                  <c:v>1.1664379599096719E-5</c:v>
                </c:pt>
                <c:pt idx="65187">
                  <c:v>1.162106491392478E-5</c:v>
                </c:pt>
                <c:pt idx="65188">
                  <c:v>1.157232054538326E-5</c:v>
                </c:pt>
                <c:pt idx="65189">
                  <c:v>1.153234734374564E-5</c:v>
                </c:pt>
                <c:pt idx="65190">
                  <c:v>1.1490272299852221E-5</c:v>
                </c:pt>
                <c:pt idx="65191">
                  <c:v>1.1452788385213349E-5</c:v>
                </c:pt>
                <c:pt idx="65192">
                  <c:v>1.1407368219806809E-5</c:v>
                </c:pt>
                <c:pt idx="65193">
                  <c:v>1.1360151802364269E-5</c:v>
                </c:pt>
                <c:pt idx="65194">
                  <c:v>1.131510634877486E-5</c:v>
                </c:pt>
                <c:pt idx="65195">
                  <c:v>1.127438463299768E-5</c:v>
                </c:pt>
                <c:pt idx="65196">
                  <c:v>1.12456673377892E-5</c:v>
                </c:pt>
                <c:pt idx="65197">
                  <c:v>1.1221065506106241E-5</c:v>
                </c:pt>
                <c:pt idx="65198">
                  <c:v>1.1201876077393541E-5</c:v>
                </c:pt>
                <c:pt idx="65199">
                  <c:v>1.1182761227246371E-5</c:v>
                </c:pt>
                <c:pt idx="65200">
                  <c:v>1.116327166528208E-5</c:v>
                </c:pt>
                <c:pt idx="65201">
                  <c:v>1.1147330951644109E-5</c:v>
                </c:pt>
                <c:pt idx="65202">
                  <c:v>1.1133391126350031E-5</c:v>
                </c:pt>
                <c:pt idx="65203">
                  <c:v>1.112454265239649E-5</c:v>
                </c:pt>
                <c:pt idx="65204">
                  <c:v>1.111706751544261E-5</c:v>
                </c:pt>
                <c:pt idx="65205">
                  <c:v>1.1107743375760041E-5</c:v>
                </c:pt>
                <c:pt idx="65206">
                  <c:v>1.1097486094513441E-5</c:v>
                </c:pt>
                <c:pt idx="65207">
                  <c:v>1.1085961887147279E-5</c:v>
                </c:pt>
                <c:pt idx="65208">
                  <c:v>1.107585740101058E-5</c:v>
                </c:pt>
                <c:pt idx="65209">
                  <c:v>1.1066546903748529E-5</c:v>
                </c:pt>
                <c:pt idx="65210">
                  <c:v>1.105834871850675E-5</c:v>
                </c:pt>
                <c:pt idx="65211">
                  <c:v>1.105057435779599E-5</c:v>
                </c:pt>
                <c:pt idx="65212">
                  <c:v>1.104161856346764E-5</c:v>
                </c:pt>
                <c:pt idx="65213">
                  <c:v>1.1032341717509549E-5</c:v>
                </c:pt>
                <c:pt idx="65214">
                  <c:v>1.1022339094779451E-5</c:v>
                </c:pt>
                <c:pt idx="65215">
                  <c:v>1.101264570024796E-5</c:v>
                </c:pt>
                <c:pt idx="65216">
                  <c:v>1.100366171158385E-5</c:v>
                </c:pt>
                <c:pt idx="65217">
                  <c:v>1.099462588172173E-5</c:v>
                </c:pt>
                <c:pt idx="65218">
                  <c:v>1.0985774679284081E-5</c:v>
                </c:pt>
                <c:pt idx="65219">
                  <c:v>1.097639506042469E-5</c:v>
                </c:pt>
                <c:pt idx="65220">
                  <c:v>1.096679989132099E-5</c:v>
                </c:pt>
                <c:pt idx="65221">
                  <c:v>1.0957346603390761E-5</c:v>
                </c:pt>
                <c:pt idx="65222">
                  <c:v>1.094791332434397E-5</c:v>
                </c:pt>
                <c:pt idx="65223">
                  <c:v>1.09392067315639E-5</c:v>
                </c:pt>
                <c:pt idx="65224">
                  <c:v>1.0930330972769299E-5</c:v>
                </c:pt>
                <c:pt idx="65225">
                  <c:v>1.0921468856395221E-5</c:v>
                </c:pt>
                <c:pt idx="65226">
                  <c:v>1.091216654458549E-5</c:v>
                </c:pt>
                <c:pt idx="65227">
                  <c:v>1.0903268957918041E-5</c:v>
                </c:pt>
                <c:pt idx="65228">
                  <c:v>1.089412126020761E-5</c:v>
                </c:pt>
                <c:pt idx="65229">
                  <c:v>1.088507724489318E-5</c:v>
                </c:pt>
                <c:pt idx="65230">
                  <c:v>1.0876235137402551E-5</c:v>
                </c:pt>
                <c:pt idx="65231">
                  <c:v>1.086740303435363E-5</c:v>
                </c:pt>
                <c:pt idx="65232">
                  <c:v>1.085837993741734E-5</c:v>
                </c:pt>
                <c:pt idx="65233">
                  <c:v>1.0849245882127431E-5</c:v>
                </c:pt>
                <c:pt idx="65234">
                  <c:v>1.084012910723686E-5</c:v>
                </c:pt>
                <c:pt idx="65235">
                  <c:v>1.0831387044163421E-5</c:v>
                </c:pt>
                <c:pt idx="65236">
                  <c:v>1.082254857465159E-5</c:v>
                </c:pt>
                <c:pt idx="65237">
                  <c:v>1.081380378309404E-5</c:v>
                </c:pt>
                <c:pt idx="65238">
                  <c:v>1.080510355677688E-5</c:v>
                </c:pt>
                <c:pt idx="65239">
                  <c:v>1.0796208698593551E-5</c:v>
                </c:pt>
                <c:pt idx="65240">
                  <c:v>1.0787263818201611E-5</c:v>
                </c:pt>
                <c:pt idx="65241">
                  <c:v>1.0778536307043399E-5</c:v>
                </c:pt>
                <c:pt idx="65242">
                  <c:v>1.0769947039079851E-5</c:v>
                </c:pt>
                <c:pt idx="65243">
                  <c:v>1.0761276826087849E-5</c:v>
                </c:pt>
                <c:pt idx="65244">
                  <c:v>1.075263844541041E-5</c:v>
                </c:pt>
                <c:pt idx="65245">
                  <c:v>1.0744054634415081E-5</c:v>
                </c:pt>
                <c:pt idx="65246">
                  <c:v>1.073547264240915E-5</c:v>
                </c:pt>
                <c:pt idx="65247">
                  <c:v>1.0726768778113179E-5</c:v>
                </c:pt>
                <c:pt idx="65248">
                  <c:v>1.0718210432969499E-5</c:v>
                </c:pt>
                <c:pt idx="65249">
                  <c:v>1.070975667971652E-5</c:v>
                </c:pt>
                <c:pt idx="65250">
                  <c:v>1.0701276551117189E-5</c:v>
                </c:pt>
                <c:pt idx="65251">
                  <c:v>1.069275549525628E-5</c:v>
                </c:pt>
                <c:pt idx="65252">
                  <c:v>1.068446727003902E-5</c:v>
                </c:pt>
                <c:pt idx="65253">
                  <c:v>1.067610719474033E-5</c:v>
                </c:pt>
                <c:pt idx="65254">
                  <c:v>1.066775621438865E-5</c:v>
                </c:pt>
                <c:pt idx="65255">
                  <c:v>1.065922606358072E-5</c:v>
                </c:pt>
                <c:pt idx="65256">
                  <c:v>1.065091328200651E-5</c:v>
                </c:pt>
                <c:pt idx="65257">
                  <c:v>1.0642718734743539E-5</c:v>
                </c:pt>
                <c:pt idx="65258">
                  <c:v>1.0634445970936209E-5</c:v>
                </c:pt>
                <c:pt idx="65259">
                  <c:v>1.0626227776810991E-5</c:v>
                </c:pt>
                <c:pt idx="65260">
                  <c:v>1.0617985026328819E-5</c:v>
                </c:pt>
                <c:pt idx="65261">
                  <c:v>1.060968679666985E-5</c:v>
                </c:pt>
                <c:pt idx="65262">
                  <c:v>1.060166869137902E-5</c:v>
                </c:pt>
                <c:pt idx="65263">
                  <c:v>1.0593459592200821E-5</c:v>
                </c:pt>
                <c:pt idx="65264">
                  <c:v>1.058536145137623E-5</c:v>
                </c:pt>
                <c:pt idx="65265">
                  <c:v>1.057727513398277E-5</c:v>
                </c:pt>
                <c:pt idx="65266">
                  <c:v>1.0569198821031019E-5</c:v>
                </c:pt>
                <c:pt idx="65267">
                  <c:v>1.0561236194917001E-5</c:v>
                </c:pt>
                <c:pt idx="65268">
                  <c:v>1.0553163519944059E-5</c:v>
                </c:pt>
                <c:pt idx="65269">
                  <c:v>1.054514905263204E-5</c:v>
                </c:pt>
                <c:pt idx="65270">
                  <c:v>1.053718006005511E-5</c:v>
                </c:pt>
                <c:pt idx="65271">
                  <c:v>1.052923471434042E-5</c:v>
                </c:pt>
                <c:pt idx="65272">
                  <c:v>1.0521311196498569E-5</c:v>
                </c:pt>
                <c:pt idx="65273">
                  <c:v>1.051345680025406E-5</c:v>
                </c:pt>
                <c:pt idx="65274">
                  <c:v>1.050559876603074E-5</c:v>
                </c:pt>
                <c:pt idx="65275">
                  <c:v>1.049784623319283E-5</c:v>
                </c:pt>
                <c:pt idx="65276">
                  <c:v>1.0489908163435761E-5</c:v>
                </c:pt>
                <c:pt idx="65277">
                  <c:v>1.048224658006802E-5</c:v>
                </c:pt>
                <c:pt idx="65278">
                  <c:v>1.047445311996853E-5</c:v>
                </c:pt>
                <c:pt idx="65279">
                  <c:v>1.046688976202859E-5</c:v>
                </c:pt>
                <c:pt idx="65280">
                  <c:v>1.045893532136688E-5</c:v>
                </c:pt>
                <c:pt idx="65281">
                  <c:v>1.045142926159315E-5</c:v>
                </c:pt>
                <c:pt idx="65282">
                  <c:v>1.044376949721482E-5</c:v>
                </c:pt>
                <c:pt idx="65283">
                  <c:v>1.043602787831333E-5</c:v>
                </c:pt>
                <c:pt idx="65284">
                  <c:v>1.042840449372306E-5</c:v>
                </c:pt>
                <c:pt idx="65285">
                  <c:v>1.0420995749882421E-5</c:v>
                </c:pt>
                <c:pt idx="65286">
                  <c:v>1.041347513819346E-5</c:v>
                </c:pt>
                <c:pt idx="65287">
                  <c:v>1.0405772627564151E-5</c:v>
                </c:pt>
                <c:pt idx="65288">
                  <c:v>1.039819198922487E-5</c:v>
                </c:pt>
                <c:pt idx="65289">
                  <c:v>1.039077233144781E-5</c:v>
                </c:pt>
                <c:pt idx="65290">
                  <c:v>1.0383337212260811E-5</c:v>
                </c:pt>
                <c:pt idx="65291">
                  <c:v>1.0376063983130729E-5</c:v>
                </c:pt>
                <c:pt idx="65292">
                  <c:v>1.036846970237093E-5</c:v>
                </c:pt>
                <c:pt idx="65293">
                  <c:v>1.0361197382735551E-5</c:v>
                </c:pt>
                <c:pt idx="65294">
                  <c:v>1.035377317748498E-5</c:v>
                </c:pt>
                <c:pt idx="65295">
                  <c:v>1.0346460840082731E-5</c:v>
                </c:pt>
                <c:pt idx="65296">
                  <c:v>1.033920943882549E-5</c:v>
                </c:pt>
                <c:pt idx="65297">
                  <c:v>1.0331937119190121E-5</c:v>
                </c:pt>
                <c:pt idx="65298">
                  <c:v>1.0324562026653441E-5</c:v>
                </c:pt>
                <c:pt idx="65299">
                  <c:v>1.031737247103592E-5</c:v>
                </c:pt>
                <c:pt idx="65300">
                  <c:v>1.0310272955393879E-5</c:v>
                </c:pt>
                <c:pt idx="65301">
                  <c:v>1.030314706440549E-5</c:v>
                </c:pt>
                <c:pt idx="65302">
                  <c:v>1.0295904758095281E-5</c:v>
                </c:pt>
                <c:pt idx="65303">
                  <c:v>1.0288786143064501E-5</c:v>
                </c:pt>
                <c:pt idx="65304">
                  <c:v>1.02817084552953E-5</c:v>
                </c:pt>
                <c:pt idx="65305">
                  <c:v>1.0274648957420141E-5</c:v>
                </c:pt>
                <c:pt idx="65306">
                  <c:v>1.0267620382364839E-5</c:v>
                </c:pt>
                <c:pt idx="65307">
                  <c:v>1.026050540531287E-5</c:v>
                </c:pt>
                <c:pt idx="65308">
                  <c:v>1.025335041049402E-5</c:v>
                </c:pt>
                <c:pt idx="65309">
                  <c:v>1.0246520105283711E-5</c:v>
                </c:pt>
                <c:pt idx="65310">
                  <c:v>1.023961067403434E-5</c:v>
                </c:pt>
                <c:pt idx="65311">
                  <c:v>1.023250570142409E-5</c:v>
                </c:pt>
                <c:pt idx="65312">
                  <c:v>1.022576907416806E-5</c:v>
                </c:pt>
                <c:pt idx="65313">
                  <c:v>1.021882235363591E-5</c:v>
                </c:pt>
                <c:pt idx="65314">
                  <c:v>1.021194657369051E-5</c:v>
                </c:pt>
                <c:pt idx="65315">
                  <c:v>1.0205009857600089E-5</c:v>
                </c:pt>
                <c:pt idx="65316">
                  <c:v>1.0198288691753991E-5</c:v>
                </c:pt>
                <c:pt idx="65317">
                  <c:v>1.0191545698035039E-5</c:v>
                </c:pt>
                <c:pt idx="65318">
                  <c:v>1.018473540170817E-5</c:v>
                </c:pt>
                <c:pt idx="65319">
                  <c:v>1.0178036063734909E-5</c:v>
                </c:pt>
                <c:pt idx="65320">
                  <c:v>1.0171374015044419E-5</c:v>
                </c:pt>
                <c:pt idx="65321">
                  <c:v>1.0164553714275829E-5</c:v>
                </c:pt>
                <c:pt idx="65322">
                  <c:v>1.01577697932953E-5</c:v>
                </c:pt>
                <c:pt idx="65323">
                  <c:v>1.015119414660148E-5</c:v>
                </c:pt>
                <c:pt idx="65324">
                  <c:v>1.0144568477699071E-5</c:v>
                </c:pt>
                <c:pt idx="65325">
                  <c:v>1.013787277770462E-5</c:v>
                </c:pt>
                <c:pt idx="65326">
                  <c:v>1.013141263683792E-5</c:v>
                </c:pt>
                <c:pt idx="65327">
                  <c:v>1.0124752407136841E-5</c:v>
                </c:pt>
                <c:pt idx="65328">
                  <c:v>1.011827407637611E-5</c:v>
                </c:pt>
                <c:pt idx="65329">
                  <c:v>1.011182303045643E-5</c:v>
                </c:pt>
                <c:pt idx="65330">
                  <c:v>1.0105294677487111E-5</c:v>
                </c:pt>
                <c:pt idx="65331">
                  <c:v>1.009879997582175E-5</c:v>
                </c:pt>
                <c:pt idx="65332">
                  <c:v>1.009249717753846E-5</c:v>
                </c:pt>
                <c:pt idx="65333">
                  <c:v>1.0086027032230049E-5</c:v>
                </c:pt>
                <c:pt idx="65334">
                  <c:v>1.007965965982294E-5</c:v>
                </c:pt>
                <c:pt idx="65335">
                  <c:v>1.007330956781516E-5</c:v>
                </c:pt>
                <c:pt idx="65336">
                  <c:v>1.0066881259263029E-5</c:v>
                </c:pt>
                <c:pt idx="65337">
                  <c:v>1.006044021778507E-5</c:v>
                </c:pt>
                <c:pt idx="65338">
                  <c:v>1.0054172889795149E-5</c:v>
                </c:pt>
                <c:pt idx="65339">
                  <c:v>1.004785826808074E-5</c:v>
                </c:pt>
                <c:pt idx="65340">
                  <c:v>1.004159821604844E-5</c:v>
                </c:pt>
                <c:pt idx="65341">
                  <c:v>1.0035299055743961E-5</c:v>
                </c:pt>
                <c:pt idx="65342">
                  <c:v>1.0029108125308991E-5</c:v>
                </c:pt>
                <c:pt idx="65343">
                  <c:v>1.002282351691974E-5</c:v>
                </c:pt>
                <c:pt idx="65344">
                  <c:v>1.001670443656622E-5</c:v>
                </c:pt>
                <c:pt idx="65345">
                  <c:v>1.0010604455601421E-5</c:v>
                </c:pt>
                <c:pt idx="65346">
                  <c:v>1.000452084554126E-5</c:v>
                </c:pt>
                <c:pt idx="65347">
                  <c:v>9.9983744803466834E-6</c:v>
                </c:pt>
                <c:pt idx="65348">
                  <c:v>9.9922062872792594E-6</c:v>
                </c:pt>
                <c:pt idx="65349">
                  <c:v>9.9863655123044737E-6</c:v>
                </c:pt>
                <c:pt idx="65350">
                  <c:v>9.9802564363926649E-6</c:v>
                </c:pt>
                <c:pt idx="65351">
                  <c:v>9.9743429018417373E-6</c:v>
                </c:pt>
                <c:pt idx="65352">
                  <c:v>9.9682592917815782E-6</c:v>
                </c:pt>
                <c:pt idx="65353">
                  <c:v>9.9623821370187216E-6</c:v>
                </c:pt>
                <c:pt idx="65354">
                  <c:v>9.9566987046273425E-6</c:v>
                </c:pt>
                <c:pt idx="65355">
                  <c:v>9.9506423794082366E-6</c:v>
                </c:pt>
                <c:pt idx="65356">
                  <c:v>9.9446733656805009E-6</c:v>
                </c:pt>
                <c:pt idx="65357">
                  <c:v>9.9388544185785577E-6</c:v>
                </c:pt>
                <c:pt idx="65358">
                  <c:v>9.932889042829629E-6</c:v>
                </c:pt>
                <c:pt idx="65359">
                  <c:v>9.9271801445866004E-6</c:v>
                </c:pt>
                <c:pt idx="65360">
                  <c:v>9.9213402791065164E-6</c:v>
                </c:pt>
                <c:pt idx="65361">
                  <c:v>9.9157186923548579E-6</c:v>
                </c:pt>
                <c:pt idx="65362">
                  <c:v>9.9098069767933339E-6</c:v>
                </c:pt>
                <c:pt idx="65363">
                  <c:v>9.9041290013701655E-6</c:v>
                </c:pt>
                <c:pt idx="65364">
                  <c:v>9.8984301075688563E-6</c:v>
                </c:pt>
                <c:pt idx="65365">
                  <c:v>9.8927448561880738E-6</c:v>
                </c:pt>
                <c:pt idx="65366">
                  <c:v>9.8869886642205529E-6</c:v>
                </c:pt>
                <c:pt idx="65367">
                  <c:v>9.8814334705821238E-6</c:v>
                </c:pt>
                <c:pt idx="65368">
                  <c:v>9.8756672741728835E-6</c:v>
                </c:pt>
                <c:pt idx="65369">
                  <c:v>9.8702766990754753E-6</c:v>
                </c:pt>
                <c:pt idx="65370">
                  <c:v>9.8645350590231828E-6</c:v>
                </c:pt>
                <c:pt idx="65371">
                  <c:v>9.8590417110244744E-6</c:v>
                </c:pt>
                <c:pt idx="65372">
                  <c:v>9.8534846983966418E-6</c:v>
                </c:pt>
                <c:pt idx="65373">
                  <c:v>9.8480122687760741E-6</c:v>
                </c:pt>
                <c:pt idx="65374">
                  <c:v>9.8424216048442759E-6</c:v>
                </c:pt>
                <c:pt idx="65375">
                  <c:v>9.8369764600647613E-6</c:v>
                </c:pt>
                <c:pt idx="65376">
                  <c:v>9.8315013019600883E-6</c:v>
                </c:pt>
                <c:pt idx="65377">
                  <c:v>9.8260788945481181E-6</c:v>
                </c:pt>
                <c:pt idx="65378">
                  <c:v>9.8206164693692699E-6</c:v>
                </c:pt>
                <c:pt idx="65379">
                  <c:v>9.8152404461870901E-6</c:v>
                </c:pt>
                <c:pt idx="65380">
                  <c:v>9.8098380476585589E-6</c:v>
                </c:pt>
                <c:pt idx="65381">
                  <c:v>9.8044083642889746E-6</c:v>
                </c:pt>
                <c:pt idx="65382">
                  <c:v>9.7990387075697072E-6</c:v>
                </c:pt>
                <c:pt idx="65383">
                  <c:v>9.7937954706139863E-6</c:v>
                </c:pt>
                <c:pt idx="65384">
                  <c:v>9.7885758805205114E-6</c:v>
                </c:pt>
                <c:pt idx="65385">
                  <c:v>9.7832453320734203E-6</c:v>
                </c:pt>
                <c:pt idx="65386">
                  <c:v>9.7779739007819444E-6</c:v>
                </c:pt>
                <c:pt idx="65387">
                  <c:v>9.7727570391725749E-6</c:v>
                </c:pt>
                <c:pt idx="65388">
                  <c:v>9.767545634531416E-6</c:v>
                </c:pt>
                <c:pt idx="65389">
                  <c:v>9.7622023531585E-6</c:v>
                </c:pt>
                <c:pt idx="65390">
                  <c:v>9.7568863566266373E-6</c:v>
                </c:pt>
                <c:pt idx="65391">
                  <c:v>9.7517622634768486E-6</c:v>
                </c:pt>
                <c:pt idx="65392">
                  <c:v>9.7466800070833415E-6</c:v>
                </c:pt>
                <c:pt idx="65393">
                  <c:v>9.7415704658487812E-6</c:v>
                </c:pt>
                <c:pt idx="65394">
                  <c:v>9.7364400062360801E-6</c:v>
                </c:pt>
                <c:pt idx="65395">
                  <c:v>9.7312740763300098E-6</c:v>
                </c:pt>
                <c:pt idx="65396">
                  <c:v>9.7262882263748907E-6</c:v>
                </c:pt>
                <c:pt idx="65397">
                  <c:v>9.7212250693701208E-6</c:v>
                </c:pt>
                <c:pt idx="65398">
                  <c:v>9.7160736913792789E-6</c:v>
                </c:pt>
                <c:pt idx="65399">
                  <c:v>9.7113224910572171E-6</c:v>
                </c:pt>
                <c:pt idx="65400">
                  <c:v>9.7061656560981646E-6</c:v>
                </c:pt>
                <c:pt idx="65401">
                  <c:v>9.7012298283516429E-6</c:v>
                </c:pt>
                <c:pt idx="65402">
                  <c:v>9.6962858151528053E-6</c:v>
                </c:pt>
                <c:pt idx="65403">
                  <c:v>9.6912890512612648E-6</c:v>
                </c:pt>
                <c:pt idx="65404">
                  <c:v>9.6864005172392353E-6</c:v>
                </c:pt>
                <c:pt idx="65405">
                  <c:v>9.6816283985390328E-6</c:v>
                </c:pt>
                <c:pt idx="65406">
                  <c:v>9.6765515991137363E-6</c:v>
                </c:pt>
                <c:pt idx="65407">
                  <c:v>9.6716430562082678E-6</c:v>
                </c:pt>
                <c:pt idx="65408">
                  <c:v>9.6668927653809078E-6</c:v>
                </c:pt>
                <c:pt idx="65409">
                  <c:v>9.6620997283025645E-6</c:v>
                </c:pt>
                <c:pt idx="65410">
                  <c:v>9.6572666734573431E-6</c:v>
                </c:pt>
                <c:pt idx="65411">
                  <c:v>9.6525227490928955E-6</c:v>
                </c:pt>
                <c:pt idx="65412">
                  <c:v>9.6478543127886951E-6</c:v>
                </c:pt>
                <c:pt idx="65413">
                  <c:v>9.6429830591659993E-6</c:v>
                </c:pt>
                <c:pt idx="65414">
                  <c:v>9.6381154435221106E-6</c:v>
                </c:pt>
                <c:pt idx="65415">
                  <c:v>9.6334579211543314E-6</c:v>
                </c:pt>
                <c:pt idx="65416">
                  <c:v>9.6287903943448327E-6</c:v>
                </c:pt>
                <c:pt idx="65417">
                  <c:v>9.6241174105671234E-6</c:v>
                </c:pt>
                <c:pt idx="65418">
                  <c:v>9.6193070930894464E-6</c:v>
                </c:pt>
                <c:pt idx="65419">
                  <c:v>9.6147196018137038E-6</c:v>
                </c:pt>
                <c:pt idx="65420">
                  <c:v>9.6102012321352959E-6</c:v>
                </c:pt>
                <c:pt idx="65421">
                  <c:v>9.6056392067112029E-6</c:v>
                </c:pt>
                <c:pt idx="65422">
                  <c:v>9.6008388936752453E-6</c:v>
                </c:pt>
                <c:pt idx="65423">
                  <c:v>9.5963468993431889E-6</c:v>
                </c:pt>
                <c:pt idx="65424">
                  <c:v>9.5917566795833409E-6</c:v>
                </c:pt>
                <c:pt idx="65425">
                  <c:v>9.5872319434420206E-6</c:v>
                </c:pt>
                <c:pt idx="65426">
                  <c:v>9.5827226687106304E-6</c:v>
                </c:pt>
                <c:pt idx="65427">
                  <c:v>9.5783052529441193E-6</c:v>
                </c:pt>
                <c:pt idx="65428">
                  <c:v>9.573784154781606E-6</c:v>
                </c:pt>
                <c:pt idx="65429">
                  <c:v>9.5693258117535152E-6</c:v>
                </c:pt>
                <c:pt idx="65430">
                  <c:v>9.5649156719446182E-6</c:v>
                </c:pt>
                <c:pt idx="65431">
                  <c:v>9.5605291789979674E-6</c:v>
                </c:pt>
                <c:pt idx="65432">
                  <c:v>9.5560071713407524E-6</c:v>
                </c:pt>
                <c:pt idx="65433">
                  <c:v>9.5516770670656115E-6</c:v>
                </c:pt>
                <c:pt idx="65434">
                  <c:v>9.5472296379739419E-6</c:v>
                </c:pt>
                <c:pt idx="65435">
                  <c:v>9.5429468274232931E-6</c:v>
                </c:pt>
                <c:pt idx="65436">
                  <c:v>9.5384730229852721E-6</c:v>
                </c:pt>
                <c:pt idx="65437">
                  <c:v>9.5341774795087986E-6</c:v>
                </c:pt>
                <c:pt idx="65438">
                  <c:v>9.5298528322018683E-6</c:v>
                </c:pt>
                <c:pt idx="65439">
                  <c:v>9.5253735707956366E-6</c:v>
                </c:pt>
                <c:pt idx="65440">
                  <c:v>9.5212171800085343E-6</c:v>
                </c:pt>
                <c:pt idx="65441">
                  <c:v>9.5169743872247636E-6</c:v>
                </c:pt>
                <c:pt idx="65442">
                  <c:v>9.5127061285893433E-6</c:v>
                </c:pt>
                <c:pt idx="65443">
                  <c:v>9.5085888460744172E-6</c:v>
                </c:pt>
                <c:pt idx="65444">
                  <c:v>9.5043387773330323E-6</c:v>
                </c:pt>
                <c:pt idx="65445">
                  <c:v>9.5001132649485953E-6</c:v>
                </c:pt>
                <c:pt idx="65446">
                  <c:v>9.4960869319038466E-6</c:v>
                </c:pt>
                <c:pt idx="65447">
                  <c:v>9.491839591646567E-6</c:v>
                </c:pt>
                <c:pt idx="65448">
                  <c:v>9.4876613729866222E-6</c:v>
                </c:pt>
                <c:pt idx="65449">
                  <c:v>9.4834813353372738E-6</c:v>
                </c:pt>
                <c:pt idx="65450">
                  <c:v>9.4792703748680651E-6</c:v>
                </c:pt>
                <c:pt idx="65451">
                  <c:v>9.4752704171696678E-6</c:v>
                </c:pt>
                <c:pt idx="65452">
                  <c:v>9.4713268481427804E-6</c:v>
                </c:pt>
                <c:pt idx="65453">
                  <c:v>9.4673232524655759E-6</c:v>
                </c:pt>
                <c:pt idx="65454">
                  <c:v>9.4631741376360878E-6</c:v>
                </c:pt>
                <c:pt idx="65455">
                  <c:v>9.459115972276777E-6</c:v>
                </c:pt>
                <c:pt idx="65456">
                  <c:v>9.4552160589955747E-6</c:v>
                </c:pt>
                <c:pt idx="65457">
                  <c:v>9.4511760835302994E-6</c:v>
                </c:pt>
                <c:pt idx="65458">
                  <c:v>9.4472261480404995E-6</c:v>
                </c:pt>
                <c:pt idx="65459">
                  <c:v>9.4431570687447675E-6</c:v>
                </c:pt>
                <c:pt idx="65460">
                  <c:v>9.43926988838939E-6</c:v>
                </c:pt>
                <c:pt idx="65461">
                  <c:v>9.4353181339101866E-6</c:v>
                </c:pt>
                <c:pt idx="65462">
                  <c:v>9.4312927103601396E-6</c:v>
                </c:pt>
                <c:pt idx="65463">
                  <c:v>9.4275364972418174E-6</c:v>
                </c:pt>
                <c:pt idx="65464">
                  <c:v>9.4235510914586484E-6</c:v>
                </c:pt>
                <c:pt idx="65465">
                  <c:v>9.419723937753588E-6</c:v>
                </c:pt>
                <c:pt idx="65466">
                  <c:v>9.4158394858823158E-6</c:v>
                </c:pt>
                <c:pt idx="65467">
                  <c:v>9.4119532150216401E-6</c:v>
                </c:pt>
                <c:pt idx="65468">
                  <c:v>9.4080969574861228E-6</c:v>
                </c:pt>
                <c:pt idx="65469">
                  <c:v>9.4042734417598695E-6</c:v>
                </c:pt>
                <c:pt idx="65470">
                  <c:v>9.400526323588565E-6</c:v>
                </c:pt>
                <c:pt idx="65471">
                  <c:v>9.3967109933146276E-6</c:v>
                </c:pt>
                <c:pt idx="65472">
                  <c:v>9.3929729700903408E-6</c:v>
                </c:pt>
                <c:pt idx="65473">
                  <c:v>9.3892749646329321E-6</c:v>
                </c:pt>
                <c:pt idx="65474">
                  <c:v>9.3856015155324712E-6</c:v>
                </c:pt>
                <c:pt idx="65475">
                  <c:v>9.3819126050220802E-6</c:v>
                </c:pt>
                <c:pt idx="65476">
                  <c:v>9.3782018666388467E-6</c:v>
                </c:pt>
                <c:pt idx="65477">
                  <c:v>9.3745502454112284E-6</c:v>
                </c:pt>
                <c:pt idx="65478">
                  <c:v>9.3707540145260282E-6</c:v>
                </c:pt>
                <c:pt idx="65479">
                  <c:v>9.3671533250017092E-6</c:v>
                </c:pt>
                <c:pt idx="65480">
                  <c:v>9.36353717406746E-6</c:v>
                </c:pt>
                <c:pt idx="65481">
                  <c:v>9.3599855972570367E-6</c:v>
                </c:pt>
                <c:pt idx="65482">
                  <c:v>9.356387636216823E-6</c:v>
                </c:pt>
                <c:pt idx="65483">
                  <c:v>9.3526923592435196E-6</c:v>
                </c:pt>
                <c:pt idx="65484">
                  <c:v>9.3491453299066052E-6</c:v>
                </c:pt>
                <c:pt idx="65485">
                  <c:v>9.3457128969021142E-6</c:v>
                </c:pt>
                <c:pt idx="65486">
                  <c:v>9.3418520918930881E-6</c:v>
                </c:pt>
                <c:pt idx="65487">
                  <c:v>9.3384242063621059E-6</c:v>
                </c:pt>
                <c:pt idx="65488">
                  <c:v>9.3349453891278245E-6</c:v>
                </c:pt>
                <c:pt idx="65489">
                  <c:v>9.3314920377451926E-6</c:v>
                </c:pt>
                <c:pt idx="65490">
                  <c:v>9.3279240900301374E-6</c:v>
                </c:pt>
                <c:pt idx="65491">
                  <c:v>9.3245971584110521E-6</c:v>
                </c:pt>
                <c:pt idx="65492">
                  <c:v>9.3210637714946643E-6</c:v>
                </c:pt>
                <c:pt idx="65493">
                  <c:v>9.3174530775286257E-6</c:v>
                </c:pt>
                <c:pt idx="65494">
                  <c:v>9.3140624812804163E-6</c:v>
                </c:pt>
                <c:pt idx="65495">
                  <c:v>9.3107673819758929E-6</c:v>
                </c:pt>
                <c:pt idx="65496">
                  <c:v>9.3073203970561735E-6</c:v>
                </c:pt>
                <c:pt idx="65497">
                  <c:v>9.3039971034158953E-6</c:v>
                </c:pt>
                <c:pt idx="65498">
                  <c:v>9.3005364760756493E-6</c:v>
                </c:pt>
                <c:pt idx="65499">
                  <c:v>9.2971913545625284E-6</c:v>
                </c:pt>
                <c:pt idx="65500">
                  <c:v>9.2938798843533732E-6</c:v>
                </c:pt>
                <c:pt idx="65501">
                  <c:v>9.2904310804442503E-6</c:v>
                </c:pt>
                <c:pt idx="65502">
                  <c:v>9.2872578534297645E-6</c:v>
                </c:pt>
                <c:pt idx="65503">
                  <c:v>9.2837244665133767E-6</c:v>
                </c:pt>
                <c:pt idx="65504">
                  <c:v>9.2805603344459087E-6</c:v>
                </c:pt>
                <c:pt idx="65505">
                  <c:v>9.2773252617917024E-6</c:v>
                </c:pt>
                <c:pt idx="65506">
                  <c:v>9.2740110630984418E-6</c:v>
                </c:pt>
                <c:pt idx="65507">
                  <c:v>9.2706941359210759E-6</c:v>
                </c:pt>
                <c:pt idx="65508">
                  <c:v>9.2675381893059239E-6</c:v>
                </c:pt>
                <c:pt idx="65509">
                  <c:v>9.2643931566271931E-6</c:v>
                </c:pt>
                <c:pt idx="65510">
                  <c:v>9.2610453066299669E-6</c:v>
                </c:pt>
                <c:pt idx="65511">
                  <c:v>9.2578320618486032E-6</c:v>
                </c:pt>
                <c:pt idx="65512">
                  <c:v>9.2547552412725054E-6</c:v>
                </c:pt>
                <c:pt idx="65513">
                  <c:v>9.2515620053745806E-6</c:v>
                </c:pt>
                <c:pt idx="65514">
                  <c:v>9.248344213119708E-6</c:v>
                </c:pt>
                <c:pt idx="65515">
                  <c:v>9.2454074547276832E-6</c:v>
                </c:pt>
                <c:pt idx="65516">
                  <c:v>9.2421296358224936E-6</c:v>
                </c:pt>
                <c:pt idx="65517">
                  <c:v>9.2390955614973791E-6</c:v>
                </c:pt>
                <c:pt idx="65518">
                  <c:v>9.2359559857868589E-6</c:v>
                </c:pt>
                <c:pt idx="65519">
                  <c:v>9.2327736638253555E-6</c:v>
                </c:pt>
                <c:pt idx="65520">
                  <c:v>9.2298650997690856E-6</c:v>
                </c:pt>
                <c:pt idx="65521">
                  <c:v>9.2267264335532673E-6</c:v>
                </c:pt>
                <c:pt idx="65522">
                  <c:v>9.2236987256910652E-6</c:v>
                </c:pt>
                <c:pt idx="65523">
                  <c:v>9.2206664703553542E-6</c:v>
                </c:pt>
                <c:pt idx="65524">
                  <c:v>9.2176160251256078E-6</c:v>
                </c:pt>
                <c:pt idx="65525">
                  <c:v>9.2147147370269522E-6</c:v>
                </c:pt>
                <c:pt idx="65526">
                  <c:v>9.211651558871381E-6</c:v>
                </c:pt>
                <c:pt idx="65527">
                  <c:v>9.2087184384581633E-6</c:v>
                </c:pt>
                <c:pt idx="65528">
                  <c:v>9.2058298832853325E-6</c:v>
                </c:pt>
                <c:pt idx="65529">
                  <c:v>9.2026530182920396E-6</c:v>
                </c:pt>
                <c:pt idx="65530">
                  <c:v>9.1998299467377365E-6</c:v>
                </c:pt>
                <c:pt idx="65531">
                  <c:v>9.1968868218827993E-6</c:v>
                </c:pt>
                <c:pt idx="65532">
                  <c:v>9.1939764388371259E-6</c:v>
                </c:pt>
                <c:pt idx="65533">
                  <c:v>9.1910187620669603E-6</c:v>
                </c:pt>
                <c:pt idx="65534">
                  <c:v>9.1881775006186217E-6</c:v>
                </c:pt>
                <c:pt idx="65535">
                  <c:v>9.1853653430007398E-6</c:v>
                </c:pt>
                <c:pt idx="65536">
                  <c:v>9.1824513219762594E-6</c:v>
                </c:pt>
                <c:pt idx="65537">
                  <c:v>9.1794563559233211E-6</c:v>
                </c:pt>
                <c:pt idx="65538">
                  <c:v>9.1766987679875456E-6</c:v>
                </c:pt>
                <c:pt idx="65539">
                  <c:v>9.1739038907689974E-6</c:v>
                </c:pt>
                <c:pt idx="65540">
                  <c:v>9.171121746476274E-6</c:v>
                </c:pt>
                <c:pt idx="65541">
                  <c:v>9.1681504272855818E-6</c:v>
                </c:pt>
                <c:pt idx="65542">
                  <c:v>9.1653473646147177E-6</c:v>
                </c:pt>
                <c:pt idx="65543">
                  <c:v>9.1627171059371904E-6</c:v>
                </c:pt>
                <c:pt idx="65544">
                  <c:v>9.1600113591994159E-6</c:v>
                </c:pt>
                <c:pt idx="65545">
                  <c:v>9.1572346718749031E-6</c:v>
                </c:pt>
                <c:pt idx="65546">
                  <c:v>9.1543452072073705E-6</c:v>
                </c:pt>
                <c:pt idx="65547">
                  <c:v>9.1517867986112833E-6</c:v>
                </c:pt>
                <c:pt idx="65548">
                  <c:v>9.1489891929086298E-6</c:v>
                </c:pt>
                <c:pt idx="65549">
                  <c:v>9.1462061391212046E-6</c:v>
                </c:pt>
                <c:pt idx="65550">
                  <c:v>9.1435285867191851E-6</c:v>
                </c:pt>
                <c:pt idx="65551">
                  <c:v>9.140937436313834E-6</c:v>
                </c:pt>
                <c:pt idx="65552">
                  <c:v>9.1383153630886227E-6</c:v>
                </c:pt>
                <c:pt idx="65553">
                  <c:v>9.1356278062448837E-6</c:v>
                </c:pt>
                <c:pt idx="65554">
                  <c:v>9.1330302893766202E-6</c:v>
                </c:pt>
                <c:pt idx="65555">
                  <c:v>9.1303445515222847E-6</c:v>
                </c:pt>
                <c:pt idx="65556">
                  <c:v>9.1278297986718826E-6</c:v>
                </c:pt>
                <c:pt idx="65557">
                  <c:v>9.1251140474923886E-6</c:v>
                </c:pt>
                <c:pt idx="65558">
                  <c:v>9.1224737843731418E-6</c:v>
                </c:pt>
                <c:pt idx="65559">
                  <c:v>9.1199299276922829E-6</c:v>
                </c:pt>
                <c:pt idx="65560">
                  <c:v>9.1173278633505106E-6</c:v>
                </c:pt>
                <c:pt idx="65561">
                  <c:v>9.1147448983974755E-6</c:v>
                </c:pt>
                <c:pt idx="65562">
                  <c:v>9.1121410150662996E-6</c:v>
                </c:pt>
                <c:pt idx="65563">
                  <c:v>9.1095826064702123E-6</c:v>
                </c:pt>
                <c:pt idx="65564">
                  <c:v>9.1071424321853556E-6</c:v>
                </c:pt>
                <c:pt idx="65565">
                  <c:v>9.1045394583488815E-6</c:v>
                </c:pt>
                <c:pt idx="65566">
                  <c:v>9.1020729087176733E-6</c:v>
                </c:pt>
                <c:pt idx="65567">
                  <c:v>9.0996200015069917E-6</c:v>
                </c:pt>
                <c:pt idx="65568">
                  <c:v>9.0971361714764498E-6</c:v>
                </c:pt>
                <c:pt idx="65569">
                  <c:v>9.0947369244531728E-6</c:v>
                </c:pt>
                <c:pt idx="65570">
                  <c:v>9.0921475930372253E-6</c:v>
                </c:pt>
                <c:pt idx="65571">
                  <c:v>9.0895873654517345E-6</c:v>
                </c:pt>
                <c:pt idx="65572">
                  <c:v>9.0873409135383554E-6</c:v>
                </c:pt>
                <c:pt idx="65573">
                  <c:v>9.0849425760097802E-6</c:v>
                </c:pt>
                <c:pt idx="65574">
                  <c:v>9.0823896243819036E-6</c:v>
                </c:pt>
                <c:pt idx="65575">
                  <c:v>9.0799594545387663E-6</c:v>
                </c:pt>
                <c:pt idx="65576">
                  <c:v>9.0776065917452797E-6</c:v>
                </c:pt>
                <c:pt idx="65577">
                  <c:v>9.0752319010789506E-6</c:v>
                </c:pt>
                <c:pt idx="65578">
                  <c:v>9.0727935457834974E-6</c:v>
                </c:pt>
                <c:pt idx="65579">
                  <c:v>9.0705352704389952E-6</c:v>
                </c:pt>
                <c:pt idx="65580">
                  <c:v>9.0680914581753314E-6</c:v>
                </c:pt>
                <c:pt idx="65581">
                  <c:v>9.0657276814454235E-6</c:v>
                </c:pt>
                <c:pt idx="65582">
                  <c:v>9.0634894149843603E-6</c:v>
                </c:pt>
                <c:pt idx="65583">
                  <c:v>9.0609773906180635E-6</c:v>
                </c:pt>
                <c:pt idx="65584">
                  <c:v>9.0589028332033195E-6</c:v>
                </c:pt>
                <c:pt idx="65585">
                  <c:v>9.0565799837349914E-6</c:v>
                </c:pt>
                <c:pt idx="65586">
                  <c:v>9.0540779638104141E-6</c:v>
                </c:pt>
                <c:pt idx="65587">
                  <c:v>9.0518897195579484E-6</c:v>
                </c:pt>
                <c:pt idx="65588">
                  <c:v>9.0496851044008508E-6</c:v>
                </c:pt>
                <c:pt idx="65589">
                  <c:v>9.0474331955192611E-6</c:v>
                </c:pt>
                <c:pt idx="65590">
                  <c:v>9.0452449512667954E-6</c:v>
                </c:pt>
                <c:pt idx="65591">
                  <c:v>9.0428584371693432E-6</c:v>
                </c:pt>
                <c:pt idx="65592">
                  <c:v>9.0408830146770924E-6</c:v>
                </c:pt>
                <c:pt idx="65593">
                  <c:v>9.0384619397809729E-6</c:v>
                </c:pt>
                <c:pt idx="65594">
                  <c:v>9.036294613906648E-6</c:v>
                </c:pt>
                <c:pt idx="65595">
                  <c:v>9.0341372924740426E-6</c:v>
                </c:pt>
                <c:pt idx="65596">
                  <c:v>9.0318317234050483E-6</c:v>
                </c:pt>
                <c:pt idx="65597">
                  <c:v>9.0296598500572145E-6</c:v>
                </c:pt>
                <c:pt idx="65598">
                  <c:v>9.0275898401159793E-6</c:v>
                </c:pt>
                <c:pt idx="65599">
                  <c:v>9.0254352471674792E-6</c:v>
                </c:pt>
                <c:pt idx="65600">
                  <c:v>9.0232233560527675E-6</c:v>
                </c:pt>
                <c:pt idx="65601">
                  <c:v>9.0212015493307263E-6</c:v>
                </c:pt>
                <c:pt idx="65602">
                  <c:v>9.0189323600498028E-6</c:v>
                </c:pt>
                <c:pt idx="65603">
                  <c:v>9.016956937557552E-6</c:v>
                </c:pt>
                <c:pt idx="65604">
                  <c:v>9.0149369498249143E-6</c:v>
                </c:pt>
                <c:pt idx="65605">
                  <c:v>9.0127196017419919E-6</c:v>
                </c:pt>
                <c:pt idx="65606">
                  <c:v>9.0105822891928256E-6</c:v>
                </c:pt>
                <c:pt idx="65607">
                  <c:v>9.0085759438807145E-6</c:v>
                </c:pt>
                <c:pt idx="65608">
                  <c:v>9.0064168034587055E-6</c:v>
                </c:pt>
                <c:pt idx="65609">
                  <c:v>9.0043286036234349E-6</c:v>
                </c:pt>
                <c:pt idx="65610">
                  <c:v>9.0023622760782018E-6</c:v>
                </c:pt>
                <c:pt idx="65611">
                  <c:v>9.0003941295435652E-6</c:v>
                </c:pt>
                <c:pt idx="65612">
                  <c:v>8.9982431745738722E-6</c:v>
                </c:pt>
                <c:pt idx="65613">
                  <c:v>8.9962786660180427E-6</c:v>
                </c:pt>
                <c:pt idx="65614">
                  <c:v>8.9942404883913696E-6</c:v>
                </c:pt>
                <c:pt idx="65615">
                  <c:v>8.9923178165918216E-6</c:v>
                </c:pt>
                <c:pt idx="65616">
                  <c:v>8.9902332547353581E-6</c:v>
                </c:pt>
                <c:pt idx="65617">
                  <c:v>8.9882232714444399E-6</c:v>
                </c:pt>
                <c:pt idx="65618">
                  <c:v>8.9863078756025061E-6</c:v>
                </c:pt>
                <c:pt idx="65619">
                  <c:v>8.9843624664354138E-6</c:v>
                </c:pt>
                <c:pt idx="65620">
                  <c:v>8.9824061433319002E-6</c:v>
                </c:pt>
                <c:pt idx="65621">
                  <c:v>8.9804871095111594E-6</c:v>
                </c:pt>
                <c:pt idx="65622">
                  <c:v>8.9783861767500639E-6</c:v>
                </c:pt>
                <c:pt idx="65623">
                  <c:v>8.976575372798834E-6</c:v>
                </c:pt>
                <c:pt idx="65624">
                  <c:v>8.9738732640398666E-6</c:v>
                </c:pt>
                <c:pt idx="65625">
                  <c:v>8.9306140580447391E-6</c:v>
                </c:pt>
                <c:pt idx="65626">
                  <c:v>8.8509978013462387E-6</c:v>
                </c:pt>
                <c:pt idx="65627">
                  <c:v>8.7790031102485955E-6</c:v>
                </c:pt>
                <c:pt idx="65628">
                  <c:v>8.7315229393425398E-6</c:v>
                </c:pt>
                <c:pt idx="65629">
                  <c:v>8.6735990407760255E-6</c:v>
                </c:pt>
                <c:pt idx="65630">
                  <c:v>8.5917154137860052E-6</c:v>
                </c:pt>
                <c:pt idx="65631">
                  <c:v>8.5108486018725671E-6</c:v>
                </c:pt>
                <c:pt idx="65632">
                  <c:v>8.4451994553091936E-6</c:v>
                </c:pt>
                <c:pt idx="65633">
                  <c:v>8.3934301073895767E-6</c:v>
                </c:pt>
                <c:pt idx="65634">
                  <c:v>8.3605318650370464E-6</c:v>
                </c:pt>
                <c:pt idx="65635">
                  <c:v>8.3426029959809966E-6</c:v>
                </c:pt>
                <c:pt idx="65636">
                  <c:v>8.3223030742374249E-6</c:v>
                </c:pt>
                <c:pt idx="65637">
                  <c:v>8.2980968727497384E-6</c:v>
                </c:pt>
                <c:pt idx="65638">
                  <c:v>8.2850647231680341E-6</c:v>
                </c:pt>
                <c:pt idx="65639">
                  <c:v>8.2809337982325815E-6</c:v>
                </c:pt>
                <c:pt idx="65640">
                  <c:v>8.2777323768823408E-6</c:v>
                </c:pt>
                <c:pt idx="65641">
                  <c:v>8.2727183325914666E-6</c:v>
                </c:pt>
                <c:pt idx="65642">
                  <c:v>8.2665892477962188E-6</c:v>
                </c:pt>
                <c:pt idx="65643">
                  <c:v>8.2580118032637984E-6</c:v>
                </c:pt>
                <c:pt idx="65644">
                  <c:v>8.2495389506220818E-6</c:v>
                </c:pt>
                <c:pt idx="65645">
                  <c:v>8.2455990195740014E-6</c:v>
                </c:pt>
                <c:pt idx="65646">
                  <c:v>8.2445922089391388E-6</c:v>
                </c:pt>
                <c:pt idx="65647">
                  <c:v>8.2409314927645028E-6</c:v>
                </c:pt>
                <c:pt idx="65648">
                  <c:v>8.2337683124933392E-6</c:v>
                </c:pt>
                <c:pt idx="65649">
                  <c:v>8.2267442849115469E-6</c:v>
                </c:pt>
                <c:pt idx="65650">
                  <c:v>8.221324605983682E-6</c:v>
                </c:pt>
                <c:pt idx="65651">
                  <c:v>8.2048363765352406E-6</c:v>
                </c:pt>
                <c:pt idx="65652">
                  <c:v>8.1797616076073609E-6</c:v>
                </c:pt>
                <c:pt idx="65653">
                  <c:v>8.1522011896595359E-6</c:v>
                </c:pt>
                <c:pt idx="65654">
                  <c:v>8.1285115811624564E-6</c:v>
                </c:pt>
                <c:pt idx="65655">
                  <c:v>8.1093576227431186E-6</c:v>
                </c:pt>
                <c:pt idx="65656">
                  <c:v>8.0890276876743883E-6</c:v>
                </c:pt>
                <c:pt idx="65657">
                  <c:v>8.0650452218833379E-6</c:v>
                </c:pt>
                <c:pt idx="65658">
                  <c:v>8.0431746027898043E-6</c:v>
                </c:pt>
                <c:pt idx="65659">
                  <c:v>8.0285990406991914E-6</c:v>
                </c:pt>
                <c:pt idx="65660">
                  <c:v>8.0193221947411075E-6</c:v>
                </c:pt>
                <c:pt idx="65661">
                  <c:v>8.0108557085623033E-6</c:v>
                </c:pt>
                <c:pt idx="65662">
                  <c:v>8.0022600741358474E-6</c:v>
                </c:pt>
                <c:pt idx="65663">
                  <c:v>7.9946221376303583E-6</c:v>
                </c:pt>
                <c:pt idx="65664">
                  <c:v>7.9869023466017097E-6</c:v>
                </c:pt>
                <c:pt idx="65665">
                  <c:v>7.9788578659645282E-6</c:v>
                </c:pt>
                <c:pt idx="65666">
                  <c:v>7.9714318417245522E-6</c:v>
                </c:pt>
                <c:pt idx="65667">
                  <c:v>7.9653700595372356E-6</c:v>
                </c:pt>
                <c:pt idx="65668">
                  <c:v>7.9591245594201609E-6</c:v>
                </c:pt>
                <c:pt idx="65669">
                  <c:v>7.9519613791489974E-6</c:v>
                </c:pt>
                <c:pt idx="65670">
                  <c:v>7.9440596891799942E-6</c:v>
                </c:pt>
                <c:pt idx="65671">
                  <c:v>7.9372139225597493E-6</c:v>
                </c:pt>
                <c:pt idx="65672">
                  <c:v>7.931599611765705E-6</c:v>
                </c:pt>
                <c:pt idx="65673">
                  <c:v>7.9256933531723917E-6</c:v>
                </c:pt>
                <c:pt idx="65674">
                  <c:v>7.9186856964952312E-6</c:v>
                </c:pt>
                <c:pt idx="65675">
                  <c:v>7.9111350714811124E-6</c:v>
                </c:pt>
                <c:pt idx="65676">
                  <c:v>7.9039464253582992E-6</c:v>
                </c:pt>
                <c:pt idx="65677">
                  <c:v>7.8968760135467164E-6</c:v>
                </c:pt>
                <c:pt idx="65678">
                  <c:v>7.8900729931774549E-6</c:v>
                </c:pt>
                <c:pt idx="65679">
                  <c:v>7.8832572398823686E-6</c:v>
                </c:pt>
                <c:pt idx="65680">
                  <c:v>7.8762986959191039E-6</c:v>
                </c:pt>
                <c:pt idx="65681">
                  <c:v>7.8691909948247485E-6</c:v>
                </c:pt>
                <c:pt idx="65682">
                  <c:v>7.8622433647979051E-6</c:v>
                </c:pt>
                <c:pt idx="65683">
                  <c:v>7.8553539424319752E-6</c:v>
                </c:pt>
                <c:pt idx="65684">
                  <c:v>7.8487701102858409E-6</c:v>
                </c:pt>
                <c:pt idx="65685">
                  <c:v>7.8421471698675305E-6</c:v>
                </c:pt>
                <c:pt idx="65686">
                  <c:v>7.8354814831982367E-6</c:v>
                </c:pt>
                <c:pt idx="65687">
                  <c:v>7.8285447671078146E-6</c:v>
                </c:pt>
                <c:pt idx="65688">
                  <c:v>7.8215143730631098E-6</c:v>
                </c:pt>
                <c:pt idx="65689">
                  <c:v>7.8145512816263363E-6</c:v>
                </c:pt>
                <c:pt idx="65690">
                  <c:v>7.8080029197735712E-6</c:v>
                </c:pt>
                <c:pt idx="65691">
                  <c:v>7.8012144513195381E-6</c:v>
                </c:pt>
                <c:pt idx="65692">
                  <c:v>7.7942459029145539E-6</c:v>
                </c:pt>
                <c:pt idx="65693">
                  <c:v>7.7875347415101714E-6</c:v>
                </c:pt>
                <c:pt idx="65694">
                  <c:v>7.7806926128687337E-6</c:v>
                </c:pt>
                <c:pt idx="65695">
                  <c:v>7.7740332926623523E-6</c:v>
                </c:pt>
                <c:pt idx="65696">
                  <c:v>7.7673184932791628E-6</c:v>
                </c:pt>
                <c:pt idx="65697">
                  <c:v>7.760672815493308E-6</c:v>
                </c:pt>
                <c:pt idx="65698">
                  <c:v>7.7538807090604678E-6</c:v>
                </c:pt>
                <c:pt idx="65699">
                  <c:v>7.7472786870202981E-6</c:v>
                </c:pt>
                <c:pt idx="65700">
                  <c:v>7.740622095298022E-6</c:v>
                </c:pt>
                <c:pt idx="65701">
                  <c:v>7.7339609561022371E-6</c:v>
                </c:pt>
                <c:pt idx="65702">
                  <c:v>7.7272379712667316E-6</c:v>
                </c:pt>
                <c:pt idx="65703">
                  <c:v>7.7206759669934399E-6</c:v>
                </c:pt>
                <c:pt idx="65704">
                  <c:v>7.7140657595009543E-6</c:v>
                </c:pt>
                <c:pt idx="65705">
                  <c:v>7.7074637374607846E-6</c:v>
                </c:pt>
                <c:pt idx="65706">
                  <c:v>7.7007880463497713E-6</c:v>
                </c:pt>
                <c:pt idx="65707">
                  <c:v>7.6942869782214984E-6</c:v>
                </c:pt>
                <c:pt idx="65708">
                  <c:v>7.6878141044289805E-6</c:v>
                </c:pt>
                <c:pt idx="65709">
                  <c:v>7.6811575127067044E-6</c:v>
                </c:pt>
                <c:pt idx="65710">
                  <c:v>7.6746682680095546E-6</c:v>
                </c:pt>
                <c:pt idx="65711">
                  <c:v>7.6682235885527916E-6</c:v>
                </c:pt>
                <c:pt idx="65712">
                  <c:v>7.6615488069364801E-6</c:v>
                </c:pt>
                <c:pt idx="65713">
                  <c:v>7.6551468737307005E-6</c:v>
                </c:pt>
                <c:pt idx="65714">
                  <c:v>7.6487622209242545E-6</c:v>
                </c:pt>
                <c:pt idx="65715">
                  <c:v>7.6421820267569274E-6</c:v>
                </c:pt>
                <c:pt idx="65716">
                  <c:v>7.6356764111551456E-6</c:v>
                </c:pt>
                <c:pt idx="65717">
                  <c:v>7.6293567872198764E-6</c:v>
                </c:pt>
                <c:pt idx="65718">
                  <c:v>7.622885732416762E-6</c:v>
                </c:pt>
                <c:pt idx="65719">
                  <c:v>7.6164792517374744E-6</c:v>
                </c:pt>
                <c:pt idx="65720">
                  <c:v>7.6100277510704473E-6</c:v>
                </c:pt>
                <c:pt idx="65721">
                  <c:v>7.6037267717765644E-6</c:v>
                </c:pt>
                <c:pt idx="65722">
                  <c:v>7.5973443927068729E-6</c:v>
                </c:pt>
                <c:pt idx="65723">
                  <c:v>7.5910056693828656E-6</c:v>
                </c:pt>
                <c:pt idx="65724">
                  <c:v>7.5846874096896499E-6</c:v>
                </c:pt>
                <c:pt idx="65725">
                  <c:v>7.5783336797030643E-6</c:v>
                </c:pt>
                <c:pt idx="65726">
                  <c:v>7.5720786298916209E-6</c:v>
                </c:pt>
                <c:pt idx="65727">
                  <c:v>7.5658213063434232E-6</c:v>
                </c:pt>
                <c:pt idx="65728">
                  <c:v>7.5595412454276811E-6</c:v>
                </c:pt>
                <c:pt idx="65729">
                  <c:v>7.5531220318225678E-6</c:v>
                </c:pt>
                <c:pt idx="65730">
                  <c:v>7.5468792601895976E-6</c:v>
                </c:pt>
                <c:pt idx="65731">
                  <c:v>7.5406678661238402E-6</c:v>
                </c:pt>
                <c:pt idx="65732">
                  <c:v>7.5344178185332566E-6</c:v>
                </c:pt>
                <c:pt idx="65733">
                  <c:v>7.5281750469002873E-6</c:v>
                </c:pt>
                <c:pt idx="65734">
                  <c:v>7.5221091719868127E-6</c:v>
                </c:pt>
                <c:pt idx="65735">
                  <c:v>7.5158905019634403E-6</c:v>
                </c:pt>
                <c:pt idx="65736">
                  <c:v>7.5096545515407342E-6</c:v>
                </c:pt>
                <c:pt idx="65737">
                  <c:v>7.5035854933958026E-6</c:v>
                </c:pt>
                <c:pt idx="65738">
                  <c:v>7.4973768278141506E-6</c:v>
                </c:pt>
                <c:pt idx="65739">
                  <c:v>7.4912582022079732E-6</c:v>
                </c:pt>
                <c:pt idx="65740">
                  <c:v>7.4852323450613767E-6</c:v>
                </c:pt>
                <c:pt idx="65741">
                  <c:v>7.4791264523810241E-6</c:v>
                </c:pt>
                <c:pt idx="65742">
                  <c:v>7.4729673542606179E-6</c:v>
                </c:pt>
                <c:pt idx="65743">
                  <c:v>7.466838724212721E-6</c:v>
                </c:pt>
                <c:pt idx="65744">
                  <c:v>7.4608492468541954E-6</c:v>
                </c:pt>
                <c:pt idx="65745">
                  <c:v>7.4547879194142297E-6</c:v>
                </c:pt>
                <c:pt idx="65746">
                  <c:v>7.4487616075202823E-6</c:v>
                </c:pt>
                <c:pt idx="65747">
                  <c:v>7.4427621257200371E-6</c:v>
                </c:pt>
                <c:pt idx="65748">
                  <c:v>7.4368331297591786E-6</c:v>
                </c:pt>
                <c:pt idx="65749">
                  <c:v>7.4307890827185466E-6</c:v>
                </c:pt>
                <c:pt idx="65750">
                  <c:v>7.4249624049116392E-6</c:v>
                </c:pt>
                <c:pt idx="65751">
                  <c:v>7.4188847065670424E-6</c:v>
                </c:pt>
                <c:pt idx="65752">
                  <c:v>7.4128502092207782E-6</c:v>
                </c:pt>
                <c:pt idx="65753">
                  <c:v>7.4069580477953423E-6</c:v>
                </c:pt>
                <c:pt idx="65754">
                  <c:v>7.4010690696013634E-6</c:v>
                </c:pt>
                <c:pt idx="65755">
                  <c:v>7.3952251113951206E-6</c:v>
                </c:pt>
                <c:pt idx="65756">
                  <c:v>7.3894093475246336E-6</c:v>
                </c:pt>
                <c:pt idx="65757">
                  <c:v>7.3835408329614438E-6</c:v>
                </c:pt>
                <c:pt idx="65758">
                  <c:v>7.3776436693151481E-6</c:v>
                </c:pt>
                <c:pt idx="65759">
                  <c:v>7.3716528277145699E-6</c:v>
                </c:pt>
                <c:pt idx="65760">
                  <c:v>7.3658193286973983E-6</c:v>
                </c:pt>
                <c:pt idx="65761">
                  <c:v>7.3599999268481042E-6</c:v>
                </c:pt>
                <c:pt idx="65762">
                  <c:v>7.3541714300517924E-6</c:v>
                </c:pt>
                <c:pt idx="65763">
                  <c:v>7.3484980021021329E-6</c:v>
                </c:pt>
                <c:pt idx="65764">
                  <c:v>7.3426876951998574E-6</c:v>
                </c:pt>
                <c:pt idx="65765">
                  <c:v>7.336890121223405E-6</c:v>
                </c:pt>
                <c:pt idx="65766">
                  <c:v>7.3312139647896402E-6</c:v>
                </c:pt>
                <c:pt idx="65767">
                  <c:v>7.3253449954790986E-6</c:v>
                </c:pt>
                <c:pt idx="65768">
                  <c:v>7.3196802077291068E-6</c:v>
                </c:pt>
                <c:pt idx="65769">
                  <c:v>7.3138953666784801E-6</c:v>
                </c:pt>
                <c:pt idx="65770">
                  <c:v>7.3082405833702069E-6</c:v>
                </c:pt>
                <c:pt idx="65771">
                  <c:v>7.3026203608606011E-6</c:v>
                </c:pt>
                <c:pt idx="65772">
                  <c:v>7.2969687607837841E-6</c:v>
                </c:pt>
                <c:pt idx="65773">
                  <c:v>7.2911316237878046E-6</c:v>
                </c:pt>
                <c:pt idx="65774">
                  <c:v>7.2856491897255182E-6</c:v>
                </c:pt>
                <c:pt idx="65775">
                  <c:v>7.2800012276275083E-6</c:v>
                </c:pt>
                <c:pt idx="65776">
                  <c:v>7.2742645897960756E-6</c:v>
                </c:pt>
                <c:pt idx="65777">
                  <c:v>7.2686971179791726E-6</c:v>
                </c:pt>
                <c:pt idx="65778">
                  <c:v>7.2630541581020216E-6</c:v>
                </c:pt>
                <c:pt idx="65779">
                  <c:v>7.2575230660731904E-6</c:v>
                </c:pt>
                <c:pt idx="65780">
                  <c:v>7.2519410423410591E-6</c:v>
                </c:pt>
                <c:pt idx="65781">
                  <c:v>7.2464017648599111E-6</c:v>
                </c:pt>
                <c:pt idx="65782">
                  <c:v>7.2409056883770972E-6</c:v>
                </c:pt>
                <c:pt idx="65783">
                  <c:v>7.2353373070654916E-6</c:v>
                </c:pt>
                <c:pt idx="65784">
                  <c:v>7.2298125814995728E-6</c:v>
                </c:pt>
                <c:pt idx="65785">
                  <c:v>7.2243196882482152E-6</c:v>
                </c:pt>
                <c:pt idx="65786">
                  <c:v>7.2187726800621022E-6</c:v>
                </c:pt>
                <c:pt idx="65787">
                  <c:v>7.2131765591620933E-6</c:v>
                </c:pt>
                <c:pt idx="65788">
                  <c:v>7.2077236836776137E-6</c:v>
                </c:pt>
                <c:pt idx="65789">
                  <c:v>7.2021484811557457E-6</c:v>
                </c:pt>
                <c:pt idx="65790">
                  <c:v>7.1966769610298797E-6</c:v>
                </c:pt>
                <c:pt idx="65791">
                  <c:v>7.1913195824890863E-6</c:v>
                </c:pt>
                <c:pt idx="65792">
                  <c:v>7.1858930823509581E-6</c:v>
                </c:pt>
                <c:pt idx="65793">
                  <c:v>7.1805638981459197E-6</c:v>
                </c:pt>
                <c:pt idx="65794">
                  <c:v>7.1750537244952284E-6</c:v>
                </c:pt>
                <c:pt idx="65795">
                  <c:v>7.1698177634971216E-6</c:v>
                </c:pt>
                <c:pt idx="65796">
                  <c:v>7.1644676609139424E-6</c:v>
                </c:pt>
                <c:pt idx="65797">
                  <c:v>7.1590961852052706E-6</c:v>
                </c:pt>
                <c:pt idx="65798">
                  <c:v>7.1538506745127961E-6</c:v>
                </c:pt>
                <c:pt idx="65799">
                  <c:v>7.1485192165710032E-6</c:v>
                </c:pt>
                <c:pt idx="65800">
                  <c:v>7.1433282755606342E-6</c:v>
                </c:pt>
                <c:pt idx="65801">
                  <c:v>7.1381764428224406E-6</c:v>
                </c:pt>
                <c:pt idx="65802">
                  <c:v>7.1327908699458931E-6</c:v>
                </c:pt>
                <c:pt idx="65803">
                  <c:v>7.1276508606388234E-6</c:v>
                </c:pt>
                <c:pt idx="65804">
                  <c:v>7.1222484621102922E-6</c:v>
                </c:pt>
                <c:pt idx="65805">
                  <c:v>7.117166205716785E-6</c:v>
                </c:pt>
                <c:pt idx="65806">
                  <c:v>7.1119447966339067E-6</c:v>
                </c:pt>
                <c:pt idx="65807">
                  <c:v>7.1067215685616247E-6</c:v>
                </c:pt>
                <c:pt idx="65808">
                  <c:v>7.1015474532032394E-6</c:v>
                </c:pt>
                <c:pt idx="65809">
                  <c:v>7.0964465521683451E-6</c:v>
                </c:pt>
                <c:pt idx="65810">
                  <c:v>7.09123196429573E-6</c:v>
                </c:pt>
                <c:pt idx="65811">
                  <c:v>7.0860514824744314E-6</c:v>
                </c:pt>
                <c:pt idx="65812">
                  <c:v>7.080998329911381E-6</c:v>
                </c:pt>
                <c:pt idx="65813">
                  <c:v>7.0758082983957138E-6</c:v>
                </c:pt>
                <c:pt idx="65814">
                  <c:v>7.0708042585465591E-6</c:v>
                </c:pt>
                <c:pt idx="65815">
                  <c:v>7.0656433308613487E-6</c:v>
                </c:pt>
                <c:pt idx="65816">
                  <c:v>7.0606129156658426E-6</c:v>
                </c:pt>
                <c:pt idx="65817">
                  <c:v>7.0554729063587729E-6</c:v>
                </c:pt>
                <c:pt idx="65818">
                  <c:v>7.0504570430784952E-6</c:v>
                </c:pt>
                <c:pt idx="65819">
                  <c:v>7.0454575507028494E-6</c:v>
                </c:pt>
                <c:pt idx="65820">
                  <c:v>7.0405230871983804E-6</c:v>
                </c:pt>
                <c:pt idx="65821">
                  <c:v>7.0353494265873451E-6</c:v>
                </c:pt>
                <c:pt idx="65822">
                  <c:v>7.0304122345987707E-6</c:v>
                </c:pt>
                <c:pt idx="65823">
                  <c:v>7.0253272497211583E-6</c:v>
                </c:pt>
                <c:pt idx="65824">
                  <c:v>7.0204587245825678E-6</c:v>
                </c:pt>
                <c:pt idx="65825">
                  <c:v>7.0156538640731006E-6</c:v>
                </c:pt>
                <c:pt idx="65826">
                  <c:v>7.0106243583722971E-6</c:v>
                </c:pt>
                <c:pt idx="65827">
                  <c:v>7.0056476033641957E-6</c:v>
                </c:pt>
                <c:pt idx="65828">
                  <c:v>7.0007790782256052E-6</c:v>
                </c:pt>
                <c:pt idx="65829">
                  <c:v>6.9958100539224688E-6</c:v>
                </c:pt>
                <c:pt idx="65830">
                  <c:v>6.990814654272981E-6</c:v>
                </c:pt>
                <c:pt idx="65831">
                  <c:v>6.9860425355727776E-6</c:v>
                </c:pt>
                <c:pt idx="65832">
                  <c:v>6.9810998866159926E-6</c:v>
                </c:pt>
                <c:pt idx="65833">
                  <c:v>6.9762568273290526E-6</c:v>
                </c:pt>
                <c:pt idx="65834">
                  <c:v>6.9715542849735357E-6</c:v>
                </c:pt>
                <c:pt idx="65835">
                  <c:v>6.9666079980379436E-6</c:v>
                </c:pt>
                <c:pt idx="65836">
                  <c:v>6.961739927646704E-6</c:v>
                </c:pt>
                <c:pt idx="65837">
                  <c:v>6.9569568950100802E-6</c:v>
                </c:pt>
                <c:pt idx="65838">
                  <c:v>6.9521324803645257E-6</c:v>
                </c:pt>
                <c:pt idx="65839">
                  <c:v>6.9473421717702877E-6</c:v>
                </c:pt>
                <c:pt idx="65840">
                  <c:v>6.942590516700875E-6</c:v>
                </c:pt>
                <c:pt idx="65841">
                  <c:v>6.9378143052745136E-6</c:v>
                </c:pt>
                <c:pt idx="65842">
                  <c:v>6.9331949816842098E-6</c:v>
                </c:pt>
                <c:pt idx="65843">
                  <c:v>6.9283773882489186E-6</c:v>
                </c:pt>
                <c:pt idx="65844">
                  <c:v>6.9236066337907687E-6</c:v>
                </c:pt>
                <c:pt idx="65845">
                  <c:v>6.9188909037620761E-6</c:v>
                </c:pt>
                <c:pt idx="65846">
                  <c:v>6.9140874074946623E-6</c:v>
                </c:pt>
                <c:pt idx="65847">
                  <c:v>6.9094289756321814E-6</c:v>
                </c:pt>
                <c:pt idx="65848">
                  <c:v>6.9048396653670352E-6</c:v>
                </c:pt>
                <c:pt idx="65849">
                  <c:v>6.9000807343400083E-6</c:v>
                </c:pt>
                <c:pt idx="65850">
                  <c:v>6.8954291236877907E-6</c:v>
                </c:pt>
                <c:pt idx="65851">
                  <c:v>6.8908975663362071E-6</c:v>
                </c:pt>
                <c:pt idx="65852">
                  <c:v>6.886167739139637E-6</c:v>
                </c:pt>
                <c:pt idx="65853">
                  <c:v>6.8815952545264736E-6</c:v>
                </c:pt>
                <c:pt idx="65854">
                  <c:v>6.8770327743550297E-6</c:v>
                </c:pt>
                <c:pt idx="65855">
                  <c:v>6.872333415230969E-6</c:v>
                </c:pt>
                <c:pt idx="65856">
                  <c:v>6.8676972659886806E-6</c:v>
                </c:pt>
                <c:pt idx="65857">
                  <c:v>6.8632680267910473E-6</c:v>
                </c:pt>
                <c:pt idx="65858">
                  <c:v>6.8586609813792174E-6</c:v>
                </c:pt>
                <c:pt idx="65859">
                  <c:v>6.853980721643893E-6</c:v>
                </c:pt>
                <c:pt idx="65860">
                  <c:v>6.849615147075383E-6</c:v>
                </c:pt>
                <c:pt idx="65861">
                  <c:v>6.8450017352006398E-6</c:v>
                </c:pt>
                <c:pt idx="65862">
                  <c:v>6.8405306592467241E-6</c:v>
                </c:pt>
                <c:pt idx="65863">
                  <c:v>6.8361136982275639E-6</c:v>
                </c:pt>
                <c:pt idx="65864">
                  <c:v>6.8314993768581189E-6</c:v>
                </c:pt>
                <c:pt idx="65865">
                  <c:v>6.8271679083409254E-6</c:v>
                </c:pt>
                <c:pt idx="65866">
                  <c:v>6.8225986069592182E-6</c:v>
                </c:pt>
                <c:pt idx="65867">
                  <c:v>6.8182584982423577E-6</c:v>
                </c:pt>
                <c:pt idx="65868">
                  <c:v>6.8137269408907741E-6</c:v>
                </c:pt>
                <c:pt idx="65869">
                  <c:v>6.8091912908130334E-6</c:v>
                </c:pt>
                <c:pt idx="65870">
                  <c:v>6.8047929744352587E-6</c:v>
                </c:pt>
                <c:pt idx="65871">
                  <c:v>6.800466053391574E-6</c:v>
                </c:pt>
                <c:pt idx="65872">
                  <c:v>1.8274229019880291E-2</c:v>
                </c:pt>
                <c:pt idx="65873">
                  <c:v>1.0548337362706659E-2</c:v>
                </c:pt>
                <c:pt idx="65874">
                  <c:v>1.2888273224234579E-2</c:v>
                </c:pt>
                <c:pt idx="65875">
                  <c:v>1.2787469895556569E-3</c:v>
                </c:pt>
                <c:pt idx="65876">
                  <c:v>8.6776511743664742E-3</c:v>
                </c:pt>
                <c:pt idx="65877">
                  <c:v>8.9991167187690735E-3</c:v>
                </c:pt>
                <c:pt idx="65878">
                  <c:v>9.5128949033096433E-4</c:v>
                </c:pt>
                <c:pt idx="65879">
                  <c:v>6.9002639502286911E-3</c:v>
                </c:pt>
                <c:pt idx="65880">
                  <c:v>5.7951691560447216E-3</c:v>
                </c:pt>
                <c:pt idx="65881">
                  <c:v>6.8378791911527514E-4</c:v>
                </c:pt>
                <c:pt idx="65882">
                  <c:v>3.0308652203530069E-3</c:v>
                </c:pt>
                <c:pt idx="65883">
                  <c:v>3.5226389300078149E-3</c:v>
                </c:pt>
                <c:pt idx="65884">
                  <c:v>4.7807814553380013E-4</c:v>
                </c:pt>
                <c:pt idx="65885">
                  <c:v>2.1224743686616421E-3</c:v>
                </c:pt>
                <c:pt idx="65886">
                  <c:v>3.3758105710148811E-3</c:v>
                </c:pt>
                <c:pt idx="65887">
                  <c:v>9.7357435151934624E-4</c:v>
                </c:pt>
                <c:pt idx="65888">
                  <c:v>8.7008671835064888E-4</c:v>
                </c:pt>
                <c:pt idx="65889">
                  <c:v>2.422567922621965E-3</c:v>
                </c:pt>
                <c:pt idx="65890">
                  <c:v>1.496915589086711E-3</c:v>
                </c:pt>
                <c:pt idx="65891">
                  <c:v>2.5177528732456272E-4</c:v>
                </c:pt>
                <c:pt idx="65892">
                  <c:v>1.1936652008444071E-3</c:v>
                </c:pt>
                <c:pt idx="65893">
                  <c:v>1.576840062625706E-3</c:v>
                </c:pt>
                <c:pt idx="65894">
                  <c:v>4.8044673167169089E-4</c:v>
                </c:pt>
                <c:pt idx="65895">
                  <c:v>3.5390380071476102E-4</c:v>
                </c:pt>
                <c:pt idx="65896">
                  <c:v>1.1269121896475549E-3</c:v>
                </c:pt>
                <c:pt idx="65897">
                  <c:v>9.0818689204752445E-4</c:v>
                </c:pt>
                <c:pt idx="65898">
                  <c:v>2.485673176124692E-4</c:v>
                </c:pt>
                <c:pt idx="65899">
                  <c:v>5.0827040104195476E-4</c:v>
                </c:pt>
                <c:pt idx="65900">
                  <c:v>8.6066196672618389E-4</c:v>
                </c:pt>
                <c:pt idx="65901">
                  <c:v>4.3701328104361892E-4</c:v>
                </c:pt>
                <c:pt idx="65902">
                  <c:v>1.7081246187444779E-4</c:v>
                </c:pt>
                <c:pt idx="65903">
                  <c:v>4.836330481339246E-4</c:v>
                </c:pt>
                <c:pt idx="65904">
                  <c:v>5.3599389502778649E-4</c:v>
                </c:pt>
                <c:pt idx="65905">
                  <c:v>2.0375115855131301E-4</c:v>
                </c:pt>
                <c:pt idx="65906">
                  <c:v>2.0518006931524721E-4</c:v>
                </c:pt>
                <c:pt idx="65907">
                  <c:v>4.2660214239731431E-4</c:v>
                </c:pt>
                <c:pt idx="65908">
                  <c:v>3.1907670199871058E-4</c:v>
                </c:pt>
                <c:pt idx="65909">
                  <c:v>1.326881319982931E-4</c:v>
                </c:pt>
                <c:pt idx="65910">
                  <c:v>2.3162610887084159E-4</c:v>
                </c:pt>
                <c:pt idx="65911">
                  <c:v>3.2459423528052872E-4</c:v>
                </c:pt>
                <c:pt idx="65912">
                  <c:v>1.949581055669114E-4</c:v>
                </c:pt>
                <c:pt idx="65913">
                  <c:v>1.253962982445955E-4</c:v>
                </c:pt>
                <c:pt idx="65914">
                  <c:v>2.2456627630162979E-4</c:v>
                </c:pt>
                <c:pt idx="65915">
                  <c:v>2.3422227241098881E-4</c:v>
                </c:pt>
                <c:pt idx="65916">
                  <c:v>1.317272108281031E-4</c:v>
                </c:pt>
                <c:pt idx="65917">
                  <c:v>1.232033682754263E-4</c:v>
                </c:pt>
                <c:pt idx="65918">
                  <c:v>1.88698191777803E-4</c:v>
                </c:pt>
                <c:pt idx="65919">
                  <c:v>1.623017160454765E-4</c:v>
                </c:pt>
                <c:pt idx="65920">
                  <c:v>1.026817699312232E-4</c:v>
                </c:pt>
                <c:pt idx="65921">
                  <c:v>1.2878615234512841E-4</c:v>
                </c:pt>
                <c:pt idx="65922">
                  <c:v>1.6184852574951949E-4</c:v>
                </c:pt>
                <c:pt idx="65923">
                  <c:v>1.245571475010365E-4</c:v>
                </c:pt>
                <c:pt idx="65924">
                  <c:v>1.027692633215338E-4</c:v>
                </c:pt>
                <c:pt idx="65925">
                  <c:v>1.3303403102327141E-4</c:v>
                </c:pt>
                <c:pt idx="65926">
                  <c:v>1.3645058788824829E-4</c:v>
                </c:pt>
                <c:pt idx="65927">
                  <c:v>1.040108836605214E-4</c:v>
                </c:pt>
                <c:pt idx="65928">
                  <c:v>1.0197089432040229E-4</c:v>
                </c:pt>
                <c:pt idx="65929">
                  <c:v>1.2117248115828259E-4</c:v>
                </c:pt>
                <c:pt idx="65930">
                  <c:v>1.101558518712409E-4</c:v>
                </c:pt>
                <c:pt idx="65931">
                  <c:v>9.1696936578955501E-5</c:v>
                </c:pt>
                <c:pt idx="65932">
                  <c:v>1.011776403174736E-4</c:v>
                </c:pt>
                <c:pt idx="65933">
                  <c:v>1.10257875348907E-4</c:v>
                </c:pt>
                <c:pt idx="65934">
                  <c:v>9.783893619896844E-5</c:v>
                </c:pt>
                <c:pt idx="65935">
                  <c:v>9.0434783487580717E-5</c:v>
                </c:pt>
                <c:pt idx="65936">
                  <c:v>9.8401047580409795E-5</c:v>
                </c:pt>
                <c:pt idx="65937">
                  <c:v>9.9941869848407805E-5</c:v>
                </c:pt>
                <c:pt idx="65938">
                  <c:v>8.9371875219512731E-5</c:v>
                </c:pt>
                <c:pt idx="65939">
                  <c:v>8.727550448384136E-5</c:v>
                </c:pt>
                <c:pt idx="65940">
                  <c:v>9.3402595666702837E-5</c:v>
                </c:pt>
                <c:pt idx="65941">
                  <c:v>9.1518239059951156E-5</c:v>
                </c:pt>
                <c:pt idx="65942">
                  <c:v>8.5882078565191478E-5</c:v>
                </c:pt>
                <c:pt idx="65943">
                  <c:v>8.5424209828488529E-5</c:v>
                </c:pt>
                <c:pt idx="65944">
                  <c:v>8.6314619693439454E-5</c:v>
                </c:pt>
                <c:pt idx="65945">
                  <c:v>8.3060425822623074E-5</c:v>
                </c:pt>
                <c:pt idx="65946">
                  <c:v>8.0840211012400687E-5</c:v>
                </c:pt>
                <c:pt idx="65947">
                  <c:v>8.2195438153576106E-5</c:v>
                </c:pt>
                <c:pt idx="65948">
                  <c:v>8.2561782619450241E-5</c:v>
                </c:pt>
                <c:pt idx="65949">
                  <c:v>8.0176476330962032E-5</c:v>
                </c:pt>
                <c:pt idx="65950">
                  <c:v>7.8991368354763836E-5</c:v>
                </c:pt>
                <c:pt idx="65951">
                  <c:v>7.9454111983068287E-5</c:v>
                </c:pt>
                <c:pt idx="65952">
                  <c:v>7.8278848377522081E-5</c:v>
                </c:pt>
                <c:pt idx="65953">
                  <c:v>7.6035350502934307E-5</c:v>
                </c:pt>
                <c:pt idx="65954">
                  <c:v>7.5412142905406654E-5</c:v>
                </c:pt>
                <c:pt idx="65955">
                  <c:v>7.5406882388051599E-5</c:v>
                </c:pt>
                <c:pt idx="65956">
                  <c:v>7.4172283348161727E-5</c:v>
                </c:pt>
                <c:pt idx="65957">
                  <c:v>7.3350209277123213E-5</c:v>
                </c:pt>
                <c:pt idx="65958">
                  <c:v>7.3629431426525116E-5</c:v>
                </c:pt>
                <c:pt idx="65959">
                  <c:v>7.3172806878574193E-5</c:v>
                </c:pt>
                <c:pt idx="65960">
                  <c:v>7.1825968916527927E-5</c:v>
                </c:pt>
                <c:pt idx="65961">
                  <c:v>7.097522757248953E-5</c:v>
                </c:pt>
                <c:pt idx="65962">
                  <c:v>7.0989903178997338E-5</c:v>
                </c:pt>
                <c:pt idx="65963">
                  <c:v>7.0358357334043831E-5</c:v>
                </c:pt>
                <c:pt idx="65964">
                  <c:v>6.9657893618568778E-5</c:v>
                </c:pt>
                <c:pt idx="65965">
                  <c:v>6.9584937591571361E-5</c:v>
                </c:pt>
                <c:pt idx="65966">
                  <c:v>6.9382578658405691E-5</c:v>
                </c:pt>
                <c:pt idx="65967">
                  <c:v>6.8638146331068128E-5</c:v>
                </c:pt>
                <c:pt idx="65968">
                  <c:v>6.8118315539322793E-5</c:v>
                </c:pt>
                <c:pt idx="65969">
                  <c:v>6.7952678364235908E-5</c:v>
                </c:pt>
                <c:pt idx="65970">
                  <c:v>6.7553351982496679E-5</c:v>
                </c:pt>
                <c:pt idx="65971">
                  <c:v>6.7025823227595538E-5</c:v>
                </c:pt>
                <c:pt idx="65972">
                  <c:v>6.6899439843837172E-5</c:v>
                </c:pt>
                <c:pt idx="65973">
                  <c:v>6.6849432187154889E-5</c:v>
                </c:pt>
                <c:pt idx="65974">
                  <c:v>6.6558241087477654E-5</c:v>
                </c:pt>
                <c:pt idx="65975">
                  <c:v>6.6254920966457576E-5</c:v>
                </c:pt>
                <c:pt idx="65976">
                  <c:v>6.611262506339699E-5</c:v>
                </c:pt>
                <c:pt idx="65977">
                  <c:v>6.5925611124839634E-5</c:v>
                </c:pt>
                <c:pt idx="65978">
                  <c:v>6.5647342125885189E-5</c:v>
                </c:pt>
                <c:pt idx="65979">
                  <c:v>6.548716191900894E-5</c:v>
                </c:pt>
                <c:pt idx="65980">
                  <c:v>6.5432199335191399E-5</c:v>
                </c:pt>
                <c:pt idx="65981">
                  <c:v>6.5295913373120129E-5</c:v>
                </c:pt>
                <c:pt idx="65982">
                  <c:v>6.5111074945889413E-5</c:v>
                </c:pt>
                <c:pt idx="65983">
                  <c:v>6.4997140725608915E-5</c:v>
                </c:pt>
                <c:pt idx="65984">
                  <c:v>6.4890387875493616E-5</c:v>
                </c:pt>
                <c:pt idx="65985">
                  <c:v>6.4721425587777048E-5</c:v>
                </c:pt>
                <c:pt idx="65986">
                  <c:v>6.4577201555948704E-5</c:v>
                </c:pt>
                <c:pt idx="65987">
                  <c:v>6.4422172727063298E-5</c:v>
                </c:pt>
                <c:pt idx="65988">
                  <c:v>6.4032690715976059E-5</c:v>
                </c:pt>
                <c:pt idx="65989">
                  <c:v>6.3608727941755205E-5</c:v>
                </c:pt>
                <c:pt idx="65990">
                  <c:v>6.3211708038579673E-5</c:v>
                </c:pt>
                <c:pt idx="65991">
                  <c:v>6.2903767684474587E-5</c:v>
                </c:pt>
                <c:pt idx="65992">
                  <c:v>6.2662598793394864E-5</c:v>
                </c:pt>
                <c:pt idx="65993">
                  <c:v>6.2419661844614893E-5</c:v>
                </c:pt>
                <c:pt idx="65994">
                  <c:v>6.2151208112481982E-5</c:v>
                </c:pt>
                <c:pt idx="65995">
                  <c:v>6.1848048062529415E-5</c:v>
                </c:pt>
                <c:pt idx="65996">
                  <c:v>6.1500359151978046E-5</c:v>
                </c:pt>
                <c:pt idx="65997">
                  <c:v>6.1118458688724786E-5</c:v>
                </c:pt>
                <c:pt idx="65998">
                  <c:v>6.074777411413379E-5</c:v>
                </c:pt>
                <c:pt idx="65999">
                  <c:v>6.0458856751210988E-5</c:v>
                </c:pt>
                <c:pt idx="66000">
                  <c:v>6.0206588386790827E-5</c:v>
                </c:pt>
                <c:pt idx="66001">
                  <c:v>5.9991136367898428E-5</c:v>
                </c:pt>
                <c:pt idx="66002">
                  <c:v>5.9794154367409653E-5</c:v>
                </c:pt>
                <c:pt idx="66003">
                  <c:v>5.9593403420876712E-5</c:v>
                </c:pt>
                <c:pt idx="66004">
                  <c:v>5.9375193814048537E-5</c:v>
                </c:pt>
                <c:pt idx="66005">
                  <c:v>5.914703433518298E-5</c:v>
                </c:pt>
                <c:pt idx="66006">
                  <c:v>5.8927395002683618E-5</c:v>
                </c:pt>
                <c:pt idx="66007">
                  <c:v>5.8724108384922147E-5</c:v>
                </c:pt>
                <c:pt idx="66008">
                  <c:v>5.8538884331937879E-5</c:v>
                </c:pt>
                <c:pt idx="66009">
                  <c:v>5.8373938372824341E-5</c:v>
                </c:pt>
                <c:pt idx="66010">
                  <c:v>5.8225687098456547E-5</c:v>
                </c:pt>
                <c:pt idx="66011">
                  <c:v>5.8082659961655743E-5</c:v>
                </c:pt>
                <c:pt idx="66012">
                  <c:v>5.7937970268540078E-5</c:v>
                </c:pt>
                <c:pt idx="66013">
                  <c:v>5.7799559726845473E-5</c:v>
                </c:pt>
                <c:pt idx="66014">
                  <c:v>5.7669334637466818E-5</c:v>
                </c:pt>
                <c:pt idx="66015">
                  <c:v>5.7546109019313008E-5</c:v>
                </c:pt>
                <c:pt idx="66016">
                  <c:v>5.7434055634075783E-5</c:v>
                </c:pt>
                <c:pt idx="66017">
                  <c:v>5.7337183534400538E-5</c:v>
                </c:pt>
                <c:pt idx="66018">
                  <c:v>5.7252353144576773E-5</c:v>
                </c:pt>
                <c:pt idx="66019">
                  <c:v>5.7174071116605767E-5</c:v>
                </c:pt>
                <c:pt idx="66020">
                  <c:v>5.7098997785942629E-5</c:v>
                </c:pt>
                <c:pt idx="66021">
                  <c:v>5.7025954447453842E-5</c:v>
                </c:pt>
                <c:pt idx="66022">
                  <c:v>5.6954268075060099E-5</c:v>
                </c:pt>
                <c:pt idx="66023">
                  <c:v>5.6884651712607592E-5</c:v>
                </c:pt>
                <c:pt idx="66024">
                  <c:v>5.68205832678359E-5</c:v>
                </c:pt>
                <c:pt idx="66025">
                  <c:v>5.6763488828437403E-5</c:v>
                </c:pt>
                <c:pt idx="66026">
                  <c:v>5.6712910009082407E-5</c:v>
                </c:pt>
                <c:pt idx="66027">
                  <c:v>5.6667093303985887E-5</c:v>
                </c:pt>
                <c:pt idx="66028">
                  <c:v>5.6625282013555989E-5</c:v>
                </c:pt>
                <c:pt idx="66029">
                  <c:v>5.6585842685308307E-5</c:v>
                </c:pt>
                <c:pt idx="66030">
                  <c:v>5.6546759878983721E-5</c:v>
                </c:pt>
                <c:pt idx="66031">
                  <c:v>5.6508990383008488E-5</c:v>
                </c:pt>
                <c:pt idx="66032">
                  <c:v>5.6473279983038083E-5</c:v>
                </c:pt>
                <c:pt idx="66033">
                  <c:v>5.644010889227502E-5</c:v>
                </c:pt>
                <c:pt idx="66034">
                  <c:v>5.6409797252854332E-5</c:v>
                </c:pt>
                <c:pt idx="66035">
                  <c:v>5.6382792536169291E-5</c:v>
                </c:pt>
                <c:pt idx="66036">
                  <c:v>5.6357832363573828E-5</c:v>
                </c:pt>
                <c:pt idx="66037">
                  <c:v>5.633448381558992E-5</c:v>
                </c:pt>
                <c:pt idx="66038">
                  <c:v>5.6312055676244199E-5</c:v>
                </c:pt>
                <c:pt idx="66039">
                  <c:v>5.6290926295332611E-5</c:v>
                </c:pt>
                <c:pt idx="66040">
                  <c:v>5.6270477216457948E-5</c:v>
                </c:pt>
                <c:pt idx="66041">
                  <c:v>5.6251039495691657E-5</c:v>
                </c:pt>
                <c:pt idx="66042">
                  <c:v>5.6233449868159369E-5</c:v>
                </c:pt>
                <c:pt idx="66043">
                  <c:v>5.6220385886263102E-5</c:v>
                </c:pt>
                <c:pt idx="66044">
                  <c:v>5.6206834415206692E-5</c:v>
                </c:pt>
                <c:pt idx="66045">
                  <c:v>5.6193555792560801E-5</c:v>
                </c:pt>
                <c:pt idx="66046">
                  <c:v>5.6183107517426827E-5</c:v>
                </c:pt>
                <c:pt idx="66047">
                  <c:v>5.6174085329985253E-5</c:v>
                </c:pt>
                <c:pt idx="66048">
                  <c:v>5.6164142733905458E-5</c:v>
                </c:pt>
                <c:pt idx="66049">
                  <c:v>5.6154556659748778E-5</c:v>
                </c:pt>
                <c:pt idx="66050">
                  <c:v>5.6144697737181559E-5</c:v>
                </c:pt>
                <c:pt idx="66051">
                  <c:v>5.613622852251865E-5</c:v>
                </c:pt>
                <c:pt idx="66052">
                  <c:v>5.6129825679818168E-5</c:v>
                </c:pt>
                <c:pt idx="66053">
                  <c:v>5.6122920796042308E-5</c:v>
                </c:pt>
                <c:pt idx="66054">
                  <c:v>5.6117136409739032E-5</c:v>
                </c:pt>
                <c:pt idx="66055">
                  <c:v>5.6112090533133603E-5</c:v>
                </c:pt>
                <c:pt idx="66056">
                  <c:v>5.6107401178451248E-5</c:v>
                </c:pt>
                <c:pt idx="66057">
                  <c:v>5.6102457165252417E-5</c:v>
                </c:pt>
                <c:pt idx="66058">
                  <c:v>5.6097869673976668E-5</c:v>
                </c:pt>
                <c:pt idx="66059">
                  <c:v>5.6093707826221362E-5</c:v>
                </c:pt>
                <c:pt idx="66060">
                  <c:v>5.6090550060616813E-5</c:v>
                </c:pt>
                <c:pt idx="66061">
                  <c:v>5.608713036053814E-5</c:v>
                </c:pt>
                <c:pt idx="66062">
                  <c:v>5.6084423704305657E-5</c:v>
                </c:pt>
                <c:pt idx="66063">
                  <c:v>5.6081778893712908E-5</c:v>
                </c:pt>
                <c:pt idx="66064">
                  <c:v>5.6079057685565197E-5</c:v>
                </c:pt>
                <c:pt idx="66065">
                  <c:v>5.6077780755003907E-5</c:v>
                </c:pt>
                <c:pt idx="66066">
                  <c:v>5.6076318287523463E-5</c:v>
                </c:pt>
                <c:pt idx="66067">
                  <c:v>5.6074168242048472E-5</c:v>
                </c:pt>
                <c:pt idx="66068">
                  <c:v>5.6071508879540488E-5</c:v>
                </c:pt>
                <c:pt idx="66069">
                  <c:v>5.6071261496981613E-5</c:v>
                </c:pt>
                <c:pt idx="66070">
                  <c:v>5.6070632126647979E-5</c:v>
                </c:pt>
                <c:pt idx="66071">
                  <c:v>5.6068656704155728E-5</c:v>
                </c:pt>
                <c:pt idx="66072">
                  <c:v>5.6066361139528453E-5</c:v>
                </c:pt>
                <c:pt idx="66073">
                  <c:v>5.6066110118990757E-5</c:v>
                </c:pt>
                <c:pt idx="66074">
                  <c:v>5.6066095567075542E-5</c:v>
                </c:pt>
                <c:pt idx="66075">
                  <c:v>5.6065095122903592E-5</c:v>
                </c:pt>
                <c:pt idx="66076">
                  <c:v>5.6063970987452187E-5</c:v>
                </c:pt>
                <c:pt idx="66077">
                  <c:v>5.6062413932522759E-5</c:v>
                </c:pt>
                <c:pt idx="66078">
                  <c:v>5.6061639043036848E-5</c:v>
                </c:pt>
                <c:pt idx="66079">
                  <c:v>5.6061609939206392E-5</c:v>
                </c:pt>
                <c:pt idx="66080">
                  <c:v>5.6060809583868831E-5</c:v>
                </c:pt>
                <c:pt idx="66081">
                  <c:v>5.6059328926494352E-5</c:v>
                </c:pt>
                <c:pt idx="66082">
                  <c:v>5.6059194321278483E-5</c:v>
                </c:pt>
                <c:pt idx="66083">
                  <c:v>5.6058470363495871E-5</c:v>
                </c:pt>
                <c:pt idx="66084">
                  <c:v>5.6058066547848277E-5</c:v>
                </c:pt>
                <c:pt idx="66085">
                  <c:v>5.6057775509543717E-5</c:v>
                </c:pt>
                <c:pt idx="66086">
                  <c:v>5.605725891655311E-5</c:v>
                </c:pt>
                <c:pt idx="66087">
                  <c:v>5.6056924222502857E-5</c:v>
                </c:pt>
                <c:pt idx="66088">
                  <c:v>5.6056673201965168E-5</c:v>
                </c:pt>
                <c:pt idx="66089">
                  <c:v>5.6055949244182557E-5</c:v>
                </c:pt>
                <c:pt idx="66090">
                  <c:v>5.6056382163660601E-5</c:v>
                </c:pt>
                <c:pt idx="66091">
                  <c:v>5.6056676839943982E-5</c:v>
                </c:pt>
                <c:pt idx="66092">
                  <c:v>5.605565820587799E-5</c:v>
                </c:pt>
                <c:pt idx="66093">
                  <c:v>5.6056069297483191E-5</c:v>
                </c:pt>
                <c:pt idx="66094">
                  <c:v>5.6056167522910982E-5</c:v>
                </c:pt>
                <c:pt idx="66095">
                  <c:v>5.6055283494060859E-5</c:v>
                </c:pt>
                <c:pt idx="66096">
                  <c:v>5.6055629102047533E-5</c:v>
                </c:pt>
                <c:pt idx="66097">
                  <c:v>5.605603291769512E-5</c:v>
                </c:pt>
                <c:pt idx="66098">
                  <c:v>5.6055425375234342E-5</c:v>
                </c:pt>
                <c:pt idx="66099">
                  <c:v>5.6054435844998807E-5</c:v>
                </c:pt>
                <c:pt idx="66100">
                  <c:v>5.6055338063742972E-5</c:v>
                </c:pt>
                <c:pt idx="66101">
                  <c:v>5.605565820587799E-5</c:v>
                </c:pt>
                <c:pt idx="66102">
                  <c:v>5.605534533970058E-5</c:v>
                </c:pt>
                <c:pt idx="66103">
                  <c:v>5.6053733715089038E-5</c:v>
                </c:pt>
                <c:pt idx="66104">
                  <c:v>5.6053973821690313E-5</c:v>
                </c:pt>
                <c:pt idx="66105">
                  <c:v>5.6053340813377872E-5</c:v>
                </c:pt>
                <c:pt idx="66106">
                  <c:v>5.6054039305308827E-5</c:v>
                </c:pt>
                <c:pt idx="66107">
                  <c:v>5.6053697335300967E-5</c:v>
                </c:pt>
                <c:pt idx="66108">
                  <c:v>5.6054264859994867E-5</c:v>
                </c:pt>
                <c:pt idx="66109">
                  <c:v>5.605429396382533E-5</c:v>
                </c:pt>
                <c:pt idx="66110">
                  <c:v>5.6053373555187143E-5</c:v>
                </c:pt>
                <c:pt idx="66111">
                  <c:v>5.6054333981592208E-5</c:v>
                </c:pt>
                <c:pt idx="66112">
                  <c:v>5.605491969618015E-5</c:v>
                </c:pt>
                <c:pt idx="66113">
                  <c:v>5.6054701417451718E-5</c:v>
                </c:pt>
                <c:pt idx="66114">
                  <c:v>5.6053839216474437E-5</c:v>
                </c:pt>
                <c:pt idx="66115">
                  <c:v>5.6053526350297027E-5</c:v>
                </c:pt>
                <c:pt idx="66116">
                  <c:v>5.6053901062114157E-5</c:v>
                </c:pt>
                <c:pt idx="66117">
                  <c:v>5.6053711887216202E-5</c:v>
                </c:pt>
                <c:pt idx="66118">
                  <c:v>5.6053235311992473E-5</c:v>
                </c:pt>
                <c:pt idx="66119">
                  <c:v>5.605346814263612E-5</c:v>
                </c:pt>
                <c:pt idx="66120">
                  <c:v>5.6053126172628247E-5</c:v>
                </c:pt>
                <c:pt idx="66121">
                  <c:v>5.6053326261462637E-5</c:v>
                </c:pt>
                <c:pt idx="66122">
                  <c:v>5.6053329899441451E-5</c:v>
                </c:pt>
                <c:pt idx="66123">
                  <c:v>5.6052449508570128E-5</c:v>
                </c:pt>
                <c:pt idx="66124">
                  <c:v>5.6052496802294627E-5</c:v>
                </c:pt>
                <c:pt idx="66125">
                  <c:v>5.6052795116556808E-5</c:v>
                </c:pt>
                <c:pt idx="66126">
                  <c:v>5.6052824220387272E-5</c:v>
                </c:pt>
                <c:pt idx="66127">
                  <c:v>5.605229307548143E-5</c:v>
                </c:pt>
                <c:pt idx="66128">
                  <c:v>5.6052351283142343E-5</c:v>
                </c:pt>
                <c:pt idx="66129">
                  <c:v>5.605278056464158E-5</c:v>
                </c:pt>
                <c:pt idx="66130">
                  <c:v>5.6052977015497163E-5</c:v>
                </c:pt>
                <c:pt idx="66131">
                  <c:v>5.6052333093248308E-5</c:v>
                </c:pt>
                <c:pt idx="66132">
                  <c:v>5.6053104344755411E-5</c:v>
                </c:pt>
                <c:pt idx="66133">
                  <c:v>5.6053511798381812E-5</c:v>
                </c:pt>
                <c:pt idx="66134">
                  <c:v>5.6052787840599187E-5</c:v>
                </c:pt>
                <c:pt idx="66135">
                  <c:v>5.6052140280371532E-5</c:v>
                </c:pt>
                <c:pt idx="66136">
                  <c:v>5.6052689615171403E-5</c:v>
                </c:pt>
                <c:pt idx="66137">
                  <c:v>5.605235492112115E-5</c:v>
                </c:pt>
                <c:pt idx="66138">
                  <c:v>5.605206752079539E-5</c:v>
                </c:pt>
                <c:pt idx="66139">
                  <c:v>5.6051922001643113E-5</c:v>
                </c:pt>
                <c:pt idx="66140">
                  <c:v>5.6051885621855042E-5</c:v>
                </c:pt>
                <c:pt idx="66141">
                  <c:v>5.6051845604088157E-5</c:v>
                </c:pt>
                <c:pt idx="66142">
                  <c:v>5.6051918363664299E-5</c:v>
                </c:pt>
                <c:pt idx="66143">
                  <c:v>5.6051736464723938E-5</c:v>
                </c:pt>
                <c:pt idx="66144">
                  <c:v>5.6052038416964933E-5</c:v>
                </c:pt>
                <c:pt idx="66145">
                  <c:v>5.6052158470265567E-5</c:v>
                </c:pt>
                <c:pt idx="66146">
                  <c:v>5.605137994280085E-5</c:v>
                </c:pt>
                <c:pt idx="66147">
                  <c:v>5.6052303989417851E-5</c:v>
                </c:pt>
                <c:pt idx="66148">
                  <c:v>5.6052966101560742E-5</c:v>
                </c:pt>
                <c:pt idx="66149">
                  <c:v>5.6052205763990059E-5</c:v>
                </c:pt>
                <c:pt idx="66150">
                  <c:v>5.6051383580779657E-5</c:v>
                </c:pt>
                <c:pt idx="66151">
                  <c:v>5.6051947467494763E-5</c:v>
                </c:pt>
                <c:pt idx="66152">
                  <c:v>5.6051398132694892E-5</c:v>
                </c:pt>
                <c:pt idx="66153">
                  <c:v>5.605172918876633E-5</c:v>
                </c:pt>
                <c:pt idx="66154">
                  <c:v>5.6051761930575588E-5</c:v>
                </c:pt>
                <c:pt idx="66155">
                  <c:v>5.6050983403110877E-5</c:v>
                </c:pt>
                <c:pt idx="66156">
                  <c:v>5.6050797866191722E-5</c:v>
                </c:pt>
                <c:pt idx="66157">
                  <c:v>5.6051369028864428E-5</c:v>
                </c:pt>
                <c:pt idx="66158">
                  <c:v>5.6051499996101477E-5</c:v>
                </c:pt>
                <c:pt idx="66159">
                  <c:v>5.6051063438644633E-5</c:v>
                </c:pt>
                <c:pt idx="66160">
                  <c:v>5.6051052524708211E-5</c:v>
                </c:pt>
                <c:pt idx="66161">
                  <c:v>5.6050819694064558E-5</c:v>
                </c:pt>
                <c:pt idx="66162">
                  <c:v>5.605061596725136E-5</c:v>
                </c:pt>
                <c:pt idx="66163">
                  <c:v>5.6050932471407577E-5</c:v>
                </c:pt>
                <c:pt idx="66164">
                  <c:v>5.6050605053314939E-5</c:v>
                </c:pt>
                <c:pt idx="66165">
                  <c:v>5.6051445426419377E-5</c:v>
                </c:pt>
                <c:pt idx="66166">
                  <c:v>5.6051900173770257E-5</c:v>
                </c:pt>
                <c:pt idx="66167">
                  <c:v>5.6051263527479023E-5</c:v>
                </c:pt>
                <c:pt idx="66168">
                  <c:v>5.6050481362035498E-5</c:v>
                </c:pt>
                <c:pt idx="66169">
                  <c:v>5.605077967629768E-5</c:v>
                </c:pt>
                <c:pt idx="66170">
                  <c:v>5.6050292187137529E-5</c:v>
                </c:pt>
                <c:pt idx="66171">
                  <c:v>5.6050223065540188E-5</c:v>
                </c:pt>
                <c:pt idx="66172">
                  <c:v>5.6050801504170522E-5</c:v>
                </c:pt>
                <c:pt idx="66173">
                  <c:v>5.6050808780128143E-5</c:v>
                </c:pt>
                <c:pt idx="66174">
                  <c:v>5.6050321290967993E-5</c:v>
                </c:pt>
                <c:pt idx="66175">
                  <c:v>5.6050361308734857E-5</c:v>
                </c:pt>
                <c:pt idx="66176">
                  <c:v>5.605024125543423E-5</c:v>
                </c:pt>
                <c:pt idx="66177">
                  <c:v>5.6049888371489942E-5</c:v>
                </c:pt>
                <c:pt idx="66178">
                  <c:v>5.6050608691293753E-5</c:v>
                </c:pt>
                <c:pt idx="66179">
                  <c:v>5.6050972489174462E-5</c:v>
                </c:pt>
                <c:pt idx="66180">
                  <c:v>5.6050193961709738E-5</c:v>
                </c:pt>
                <c:pt idx="66181">
                  <c:v>5.6050488637993112E-5</c:v>
                </c:pt>
                <c:pt idx="66182">
                  <c:v>5.6050703278742731E-5</c:v>
                </c:pt>
                <c:pt idx="66183">
                  <c:v>5.6050121202133603E-5</c:v>
                </c:pt>
                <c:pt idx="66184">
                  <c:v>5.6050452258205041E-5</c:v>
                </c:pt>
                <c:pt idx="66185">
                  <c:v>5.6050772400340072E-5</c:v>
                </c:pt>
                <c:pt idx="66186">
                  <c:v>5.6050357670756057E-5</c:v>
                </c:pt>
                <c:pt idx="66187">
                  <c:v>5.6049229897325858E-5</c:v>
                </c:pt>
                <c:pt idx="66188">
                  <c:v>5.6049510021693998E-5</c:v>
                </c:pt>
                <c:pt idx="66189">
                  <c:v>5.6049979320960119E-5</c:v>
                </c:pt>
                <c:pt idx="66190">
                  <c:v>5.6049862905638292E-5</c:v>
                </c:pt>
                <c:pt idx="66191">
                  <c:v>5.6049313570838422E-5</c:v>
                </c:pt>
                <c:pt idx="66192">
                  <c:v>5.6049157137749717E-5</c:v>
                </c:pt>
                <c:pt idx="66193">
                  <c:v>5.6050164857879281E-5</c:v>
                </c:pt>
                <c:pt idx="66194">
                  <c:v>5.6050201237667352E-5</c:v>
                </c:pt>
                <c:pt idx="66195">
                  <c:v>5.604944090009667E-5</c:v>
                </c:pt>
                <c:pt idx="66196">
                  <c:v>5.6049986596917727E-5</c:v>
                </c:pt>
                <c:pt idx="66197">
                  <c:v>5.6050277635222301E-5</c:v>
                </c:pt>
                <c:pt idx="66198">
                  <c:v>5.6049535487545647E-5</c:v>
                </c:pt>
                <c:pt idx="66199">
                  <c:v>5.6049593695206568E-5</c:v>
                </c:pt>
                <c:pt idx="66200">
                  <c:v>5.6049855629680678E-5</c:v>
                </c:pt>
                <c:pt idx="66201">
                  <c:v>5.6049622799037018E-5</c:v>
                </c:pt>
                <c:pt idx="66202">
                  <c:v>5.6048913393169641E-5</c:v>
                </c:pt>
                <c:pt idx="66203">
                  <c:v>5.6048978876788169E-5</c:v>
                </c:pt>
                <c:pt idx="66204">
                  <c:v>5.6048906117212027E-5</c:v>
                </c:pt>
                <c:pt idx="66205">
                  <c:v>5.6049047998385497E-5</c:v>
                </c:pt>
                <c:pt idx="66206">
                  <c:v>5.6049044360406697E-5</c:v>
                </c:pt>
                <c:pt idx="66207">
                  <c:v>5.6048858823487542E-5</c:v>
                </c:pt>
                <c:pt idx="66208">
                  <c:v>5.604904072242789E-5</c:v>
                </c:pt>
                <c:pt idx="66209">
                  <c:v>5.6048775149974972E-5</c:v>
                </c:pt>
                <c:pt idx="66210">
                  <c:v>5.6048254919005558E-5</c:v>
                </c:pt>
                <c:pt idx="66211">
                  <c:v>5.6048491387628019E-5</c:v>
                </c:pt>
                <c:pt idx="66212">
                  <c:v>5.6048480473691598E-5</c:v>
                </c:pt>
                <c:pt idx="66213">
                  <c:v>5.604841499007307E-5</c:v>
                </c:pt>
                <c:pt idx="66214">
                  <c:v>5.6048331316560507E-5</c:v>
                </c:pt>
                <c:pt idx="66215">
                  <c:v>5.6048105761874467E-5</c:v>
                </c:pt>
                <c:pt idx="66216">
                  <c:v>5.6048018450383097E-5</c:v>
                </c:pt>
                <c:pt idx="66217">
                  <c:v>5.6048265832941979E-5</c:v>
                </c:pt>
                <c:pt idx="66218">
                  <c:v>5.6048120313789702E-5</c:v>
                </c:pt>
                <c:pt idx="66219">
                  <c:v>5.60487897018902E-5</c:v>
                </c:pt>
                <c:pt idx="66220">
                  <c:v>5.6048633268801502E-5</c:v>
                </c:pt>
                <c:pt idx="66221">
                  <c:v>5.604798934655264E-5</c:v>
                </c:pt>
                <c:pt idx="66222">
                  <c:v>5.6048051192192361E-5</c:v>
                </c:pt>
                <c:pt idx="66223">
                  <c:v>5.604844045592472E-5</c:v>
                </c:pt>
                <c:pt idx="66224">
                  <c:v>5.6047982070595033E-5</c:v>
                </c:pt>
                <c:pt idx="66225">
                  <c:v>5.6048225815175101E-5</c:v>
                </c:pt>
                <c:pt idx="66226">
                  <c:v>5.6048094847938053E-5</c:v>
                </c:pt>
                <c:pt idx="66227">
                  <c:v>5.6047490943456069E-5</c:v>
                </c:pt>
                <c:pt idx="66228">
                  <c:v>5.6049124395940453E-5</c:v>
                </c:pt>
                <c:pt idx="66229">
                  <c:v>5.6049222621368238E-5</c:v>
                </c:pt>
                <c:pt idx="66230">
                  <c:v>5.604830221273005E-5</c:v>
                </c:pt>
                <c:pt idx="66231">
                  <c:v>5.6047796533675858E-5</c:v>
                </c:pt>
                <c:pt idx="66232">
                  <c:v>5.6048054830171168E-5</c:v>
                </c:pt>
                <c:pt idx="66233">
                  <c:v>5.6047432735795162E-5</c:v>
                </c:pt>
                <c:pt idx="66234">
                  <c:v>5.604787656920962E-5</c:v>
                </c:pt>
                <c:pt idx="66235">
                  <c:v>5.6047847465379157E-5</c:v>
                </c:pt>
                <c:pt idx="66236">
                  <c:v>5.6047105317702517E-5</c:v>
                </c:pt>
                <c:pt idx="66237">
                  <c:v>5.6046726967906579E-5</c:v>
                </c:pt>
                <c:pt idx="66238">
                  <c:v>5.6047847465379157E-5</c:v>
                </c:pt>
                <c:pt idx="66239">
                  <c:v>5.6047694670269273E-5</c:v>
                </c:pt>
                <c:pt idx="66240">
                  <c:v>5.6047152611427009E-5</c:v>
                </c:pt>
                <c:pt idx="66241">
                  <c:v>5.6047178077278659E-5</c:v>
                </c:pt>
                <c:pt idx="66242">
                  <c:v>5.6046930694719783E-5</c:v>
                </c:pt>
                <c:pt idx="66243">
                  <c:v>5.6046712415991351E-5</c:v>
                </c:pt>
                <c:pt idx="66244">
                  <c:v>5.6047254474833608E-5</c:v>
                </c:pt>
                <c:pt idx="66245">
                  <c:v>5.6046697864076123E-5</c:v>
                </c:pt>
                <c:pt idx="66246">
                  <c:v>5.6047792895697057E-5</c:v>
                </c:pt>
                <c:pt idx="66247">
                  <c:v>5.6047985708573833E-5</c:v>
                </c:pt>
                <c:pt idx="66248">
                  <c:v>5.6047450925689191E-5</c:v>
                </c:pt>
                <c:pt idx="66249">
                  <c:v>5.6046785175567493E-5</c:v>
                </c:pt>
                <c:pt idx="66250">
                  <c:v>5.6047090765787289E-5</c:v>
                </c:pt>
                <c:pt idx="66251">
                  <c:v>5.6046606914605952E-5</c:v>
                </c:pt>
                <c:pt idx="66252">
                  <c:v>5.6046319514280192E-5</c:v>
                </c:pt>
                <c:pt idx="66253">
                  <c:v>5.6047068937914453E-5</c:v>
                </c:pt>
                <c:pt idx="66254">
                  <c:v>5.6047349062282592E-5</c:v>
                </c:pt>
                <c:pt idx="66255">
                  <c:v>5.6046395911835127E-5</c:v>
                </c:pt>
                <c:pt idx="66256">
                  <c:v>5.6046334066195407E-5</c:v>
                </c:pt>
                <c:pt idx="66257">
                  <c:v>5.6046559620881453E-5</c:v>
                </c:pt>
                <c:pt idx="66258">
                  <c:v>5.604618854704313E-5</c:v>
                </c:pt>
                <c:pt idx="66259">
                  <c:v>5.6046708778012537E-5</c:v>
                </c:pt>
                <c:pt idx="66260">
                  <c:v>5.6046785175567493E-5</c:v>
                </c:pt>
                <c:pt idx="66261">
                  <c:v>5.6046399549813941E-5</c:v>
                </c:pt>
                <c:pt idx="66262">
                  <c:v>5.6046679674182087E-5</c:v>
                </c:pt>
                <c:pt idx="66263">
                  <c:v>5.6047112593660131E-5</c:v>
                </c:pt>
                <c:pt idx="66264">
                  <c:v>5.6046341342153028E-5</c:v>
                </c:pt>
                <c:pt idx="66265">
                  <c:v>5.6046639656415209E-5</c:v>
                </c:pt>
                <c:pt idx="66266">
                  <c:v>5.604696343652904E-5</c:v>
                </c:pt>
                <c:pt idx="66267">
                  <c:v>5.6046439567580819E-5</c:v>
                </c:pt>
                <c:pt idx="66268">
                  <c:v>5.604565012617968E-5</c:v>
                </c:pt>
                <c:pt idx="66269">
                  <c:v>5.604570105788298E-5</c:v>
                </c:pt>
                <c:pt idx="66270">
                  <c:v>5.6045908422674977E-5</c:v>
                </c:pt>
                <c:pt idx="66271">
                  <c:v>5.6045690143946558E-5</c:v>
                </c:pt>
                <c:pt idx="66272">
                  <c:v>5.6045733799692243E-5</c:v>
                </c:pt>
                <c:pt idx="66273">
                  <c:v>5.604545003734529E-5</c:v>
                </c:pt>
                <c:pt idx="66274">
                  <c:v>5.6045908422674977E-5</c:v>
                </c:pt>
                <c:pt idx="66275">
                  <c:v>5.6046093959594152E-5</c:v>
                </c:pt>
                <c:pt idx="66276">
                  <c:v>5.6045257224468508E-5</c:v>
                </c:pt>
                <c:pt idx="66277">
                  <c:v>5.6046155805233873E-5</c:v>
                </c:pt>
                <c:pt idx="66278">
                  <c:v>5.6046741519821808E-5</c:v>
                </c:pt>
                <c:pt idx="66279">
                  <c:v>5.6045915698632598E-5</c:v>
                </c:pt>
                <c:pt idx="66280">
                  <c:v>5.6045038945740089E-5</c:v>
                </c:pt>
                <c:pt idx="66281">
                  <c:v>5.6045959354378283E-5</c:v>
                </c:pt>
                <c:pt idx="66282">
                  <c:v>5.6045370001811527E-5</c:v>
                </c:pt>
                <c:pt idx="66283">
                  <c:v>5.6045329984044663E-5</c:v>
                </c:pt>
                <c:pt idx="66284">
                  <c:v>5.6045351811917499E-5</c:v>
                </c:pt>
                <c:pt idx="66285">
                  <c:v>5.6044867960736162E-5</c:v>
                </c:pt>
                <c:pt idx="66286">
                  <c:v>5.6044809753075242E-5</c:v>
                </c:pt>
                <c:pt idx="66287">
                  <c:v>5.6045544624794268E-5</c:v>
                </c:pt>
                <c:pt idx="66288">
                  <c:v>5.6045239034574479E-5</c:v>
                </c:pt>
                <c:pt idx="66289">
                  <c:v>5.6044882512651377E-5</c:v>
                </c:pt>
                <c:pt idx="66290">
                  <c:v>5.6044900702545419E-5</c:v>
                </c:pt>
                <c:pt idx="66291">
                  <c:v>5.604462421615608E-5</c:v>
                </c:pt>
                <c:pt idx="66292">
                  <c:v>5.604444959317334E-5</c:v>
                </c:pt>
                <c:pt idx="66293">
                  <c:v>5.6045282690320157E-5</c:v>
                </c:pt>
                <c:pt idx="66294">
                  <c:v>5.6045559176709503E-5</c:v>
                </c:pt>
                <c:pt idx="66295">
                  <c:v>5.6044929806375883E-5</c:v>
                </c:pt>
                <c:pt idx="66296">
                  <c:v>5.6044995289994397E-5</c:v>
                </c:pt>
                <c:pt idx="66297">
                  <c:v>5.6045082601485767E-5</c:v>
                </c:pt>
                <c:pt idx="66298">
                  <c:v>5.6044344091787928E-5</c:v>
                </c:pt>
                <c:pt idx="66299">
                  <c:v>5.6045097153401002E-5</c:v>
                </c:pt>
                <c:pt idx="66300">
                  <c:v>5.6045715609798208E-5</c:v>
                </c:pt>
                <c:pt idx="66301">
                  <c:v>5.6045319070108228E-5</c:v>
                </c:pt>
                <c:pt idx="66302">
                  <c:v>5.6044129451038323E-5</c:v>
                </c:pt>
                <c:pt idx="66303">
                  <c:v>5.6045573728624731E-5</c:v>
                </c:pt>
                <c:pt idx="66304">
                  <c:v>5.6046155805233873E-5</c:v>
                </c:pt>
                <c:pt idx="66305">
                  <c:v>5.604590114671737E-5</c:v>
                </c:pt>
                <c:pt idx="66306">
                  <c:v>5.6044231314444908E-5</c:v>
                </c:pt>
                <c:pt idx="66307">
                  <c:v>5.6045028031803668E-5</c:v>
                </c:pt>
                <c:pt idx="66308">
                  <c:v>5.6045682867988937E-5</c:v>
                </c:pt>
                <c:pt idx="66309">
                  <c:v>5.604587568086572E-5</c:v>
                </c:pt>
                <c:pt idx="66310">
                  <c:v>5.6045093515422202E-5</c:v>
                </c:pt>
                <c:pt idx="66311">
                  <c:v>5.6043489166768268E-5</c:v>
                </c:pt>
                <c:pt idx="66312">
                  <c:v>5.6043987569864839E-5</c:v>
                </c:pt>
                <c:pt idx="66313">
                  <c:v>5.6043496442725882E-5</c:v>
                </c:pt>
                <c:pt idx="66314">
                  <c:v>5.6043689255602658E-5</c:v>
                </c:pt>
                <c:pt idx="66315">
                  <c:v>5.6043303629849113E-5</c:v>
                </c:pt>
                <c:pt idx="66316">
                  <c:v>5.6043245422188193E-5</c:v>
                </c:pt>
                <c:pt idx="66317">
                  <c:v>5.6043569202302017E-5</c:v>
                </c:pt>
                <c:pt idx="66318">
                  <c:v>5.6043492804747068E-5</c:v>
                </c:pt>
                <c:pt idx="66319">
                  <c:v>5.6043412769213319E-5</c:v>
                </c:pt>
                <c:pt idx="66320">
                  <c:v>5.6043452786980197E-5</c:v>
                </c:pt>
                <c:pt idx="66321">
                  <c:v>5.6043183576548472E-5</c:v>
                </c:pt>
                <c:pt idx="66322">
                  <c:v>5.6043452786980197E-5</c:v>
                </c:pt>
                <c:pt idx="66323">
                  <c:v>5.6043129006866372E-5</c:v>
                </c:pt>
                <c:pt idx="66324">
                  <c:v>5.604259786196053E-5</c:v>
                </c:pt>
                <c:pt idx="66325">
                  <c:v>5.6043194490484893E-5</c:v>
                </c:pt>
                <c:pt idx="66326">
                  <c:v>5.6042812502710149E-5</c:v>
                </c:pt>
                <c:pt idx="66327">
                  <c:v>5.6043525546556339E-5</c:v>
                </c:pt>
                <c:pt idx="66328">
                  <c:v>5.6043772929115221E-5</c:v>
                </c:pt>
                <c:pt idx="66329">
                  <c:v>5.6043172662612051E-5</c:v>
                </c:pt>
                <c:pt idx="66330">
                  <c:v>5.6043114454951137E-5</c:v>
                </c:pt>
                <c:pt idx="66331">
                  <c:v>5.6043201766442508E-5</c:v>
                </c:pt>
                <c:pt idx="66332">
                  <c:v>5.6042670621536672E-5</c:v>
                </c:pt>
                <c:pt idx="66333">
                  <c:v>5.60437620151788E-5</c:v>
                </c:pt>
                <c:pt idx="66334">
                  <c:v>5.604407488135621E-5</c:v>
                </c:pt>
                <c:pt idx="66335">
                  <c:v>5.6043787481030449E-5</c:v>
                </c:pt>
                <c:pt idx="66336">
                  <c:v>5.6042805226752528E-5</c:v>
                </c:pt>
                <c:pt idx="66337">
                  <c:v>5.6043518270598718E-5</c:v>
                </c:pt>
                <c:pt idx="66338">
                  <c:v>5.6044282246148207E-5</c:v>
                </c:pt>
                <c:pt idx="66339">
                  <c:v>5.6044045777525753E-5</c:v>
                </c:pt>
                <c:pt idx="66340">
                  <c:v>5.6042506912490353E-5</c:v>
                </c:pt>
                <c:pt idx="66341">
                  <c:v>5.6043765653157607E-5</c:v>
                </c:pt>
                <c:pt idx="66342">
                  <c:v>5.6044671509880573E-5</c:v>
                </c:pt>
                <c:pt idx="66343">
                  <c:v>5.6044631492113688E-5</c:v>
                </c:pt>
                <c:pt idx="66344">
                  <c:v>5.6043703807517893E-5</c:v>
                </c:pt>
                <c:pt idx="66345">
                  <c:v>5.6041979405563318E-5</c:v>
                </c:pt>
                <c:pt idx="66346">
                  <c:v>5.6043874792521819E-5</c:v>
                </c:pt>
                <c:pt idx="66347">
                  <c:v>5.6045180826913572E-5</c:v>
                </c:pt>
                <c:pt idx="66348">
                  <c:v>5.6044911616481841E-5</c:v>
                </c:pt>
                <c:pt idx="66349">
                  <c:v>5.6043565564323217E-5</c:v>
                </c:pt>
                <c:pt idx="66350">
                  <c:v>5.604153557214886E-5</c:v>
                </c:pt>
                <c:pt idx="66351">
                  <c:v>5.6043954828055582E-5</c:v>
                </c:pt>
                <c:pt idx="66352">
                  <c:v>5.6045690143946558E-5</c:v>
                </c:pt>
                <c:pt idx="66353">
                  <c:v>5.6045770179480307E-5</c:v>
                </c:pt>
                <c:pt idx="66354">
                  <c:v>5.6045235396595672E-5</c:v>
                </c:pt>
                <c:pt idx="66355">
                  <c:v>5.6043609220068902E-5</c:v>
                </c:pt>
                <c:pt idx="66356">
                  <c:v>5.6041673815343529E-5</c:v>
                </c:pt>
                <c:pt idx="66357">
                  <c:v>5.6043620134005323E-5</c:v>
                </c:pt>
                <c:pt idx="66358">
                  <c:v>5.6045206292765222E-5</c:v>
                </c:pt>
                <c:pt idx="66359">
                  <c:v>5.6045391829684377E-5</c:v>
                </c:pt>
                <c:pt idx="66360">
                  <c:v>5.604436228168197E-5</c:v>
                </c:pt>
                <c:pt idx="66361">
                  <c:v>5.6042099458863959E-5</c:v>
                </c:pt>
                <c:pt idx="66362">
                  <c:v>5.604208490694873E-5</c:v>
                </c:pt>
                <c:pt idx="66363">
                  <c:v>5.6043692893581458E-5</c:v>
                </c:pt>
                <c:pt idx="66364">
                  <c:v>5.6044107623165473E-5</c:v>
                </c:pt>
                <c:pt idx="66365">
                  <c:v>5.6043238146230578E-5</c:v>
                </c:pt>
                <c:pt idx="66366">
                  <c:v>5.6041677453322343E-5</c:v>
                </c:pt>
                <c:pt idx="66367">
                  <c:v>5.6041662901407108E-5</c:v>
                </c:pt>
                <c:pt idx="66368">
                  <c:v>5.6042787036858499E-5</c:v>
                </c:pt>
                <c:pt idx="66369">
                  <c:v>5.6042652431642637E-5</c:v>
                </c:pt>
                <c:pt idx="66370">
                  <c:v>5.6041364587144933E-5</c:v>
                </c:pt>
                <c:pt idx="66371">
                  <c:v>5.6041204516077407E-5</c:v>
                </c:pt>
                <c:pt idx="66372">
                  <c:v>5.6042274081846699E-5</c:v>
                </c:pt>
                <c:pt idx="66373">
                  <c:v>5.6042099458863959E-5</c:v>
                </c:pt>
                <c:pt idx="66374">
                  <c:v>5.6040946219582111E-5</c:v>
                </c:pt>
                <c:pt idx="66375">
                  <c:v>5.6040775234578177E-5</c:v>
                </c:pt>
                <c:pt idx="66376">
                  <c:v>5.6041633797576651E-5</c:v>
                </c:pt>
                <c:pt idx="66377">
                  <c:v>5.6040811614366248E-5</c:v>
                </c:pt>
                <c:pt idx="66378">
                  <c:v>5.6040669733192772E-5</c:v>
                </c:pt>
                <c:pt idx="66379">
                  <c:v>5.6041208154056221E-5</c:v>
                </c:pt>
                <c:pt idx="66380">
                  <c:v>5.6040502386167652E-5</c:v>
                </c:pt>
                <c:pt idx="66381">
                  <c:v>5.6040418712655082E-5</c:v>
                </c:pt>
                <c:pt idx="66382">
                  <c:v>5.6040698837023228E-5</c:v>
                </c:pt>
                <c:pt idx="66383">
                  <c:v>5.6039807532215491E-5</c:v>
                </c:pt>
                <c:pt idx="66384">
                  <c:v>5.6039749324554577E-5</c:v>
                </c:pt>
                <c:pt idx="66385">
                  <c:v>5.6040276831481613E-5</c:v>
                </c:pt>
                <c:pt idx="66386">
                  <c:v>5.6040076742647223E-5</c:v>
                </c:pt>
                <c:pt idx="66387">
                  <c:v>5.6039792980300263E-5</c:v>
                </c:pt>
                <c:pt idx="66388">
                  <c:v>5.6039880291791633E-5</c:v>
                </c:pt>
                <c:pt idx="66389">
                  <c:v>5.6040127674350522E-5</c:v>
                </c:pt>
                <c:pt idx="66390">
                  <c:v>5.6040036724880338E-5</c:v>
                </c:pt>
                <c:pt idx="66391">
                  <c:v>5.6039152696030208E-5</c:v>
                </c:pt>
                <c:pt idx="66392">
                  <c:v>5.6040986237348989E-5</c:v>
                </c:pt>
                <c:pt idx="66393">
                  <c:v>5.6041688367258757E-5</c:v>
                </c:pt>
                <c:pt idx="66394">
                  <c:v>5.6040498748188838E-5</c:v>
                </c:pt>
                <c:pt idx="66395">
                  <c:v>5.6039254559436813E-5</c:v>
                </c:pt>
                <c:pt idx="66396">
                  <c:v>5.6039927585516118E-5</c:v>
                </c:pt>
                <c:pt idx="66397">
                  <c:v>5.6039363698801033E-5</c:v>
                </c:pt>
                <c:pt idx="66398">
                  <c:v>5.6039974879240617E-5</c:v>
                </c:pt>
                <c:pt idx="66399">
                  <c:v>5.6039905757643282E-5</c:v>
                </c:pt>
                <c:pt idx="66400">
                  <c:v>5.6039138144114993E-5</c:v>
                </c:pt>
                <c:pt idx="66401">
                  <c:v>5.6040327763184912E-5</c:v>
                </c:pt>
                <c:pt idx="66402">
                  <c:v>5.6040957133518532E-5</c:v>
                </c:pt>
                <c:pt idx="66403">
                  <c:v>5.6040316849248477E-5</c:v>
                </c:pt>
                <c:pt idx="66404">
                  <c:v>5.603934550890699E-5</c:v>
                </c:pt>
                <c:pt idx="66405">
                  <c:v>5.6040102208498872E-5</c:v>
                </c:pt>
                <c:pt idx="66406">
                  <c:v>5.6040920753730461E-5</c:v>
                </c:pt>
                <c:pt idx="66407">
                  <c:v>5.6040189519990242E-5</c:v>
                </c:pt>
                <c:pt idx="66408">
                  <c:v>5.6038712500594563E-5</c:v>
                </c:pt>
                <c:pt idx="66409">
                  <c:v>5.6040400522761047E-5</c:v>
                </c:pt>
                <c:pt idx="66410">
                  <c:v>5.6041459174593911E-5</c:v>
                </c:pt>
                <c:pt idx="66411">
                  <c:v>5.6041692005237558E-5</c:v>
                </c:pt>
                <c:pt idx="66412">
                  <c:v>5.6040942581603297E-5</c:v>
                </c:pt>
                <c:pt idx="66413">
                  <c:v>5.6039076298475272E-5</c:v>
                </c:pt>
                <c:pt idx="66414">
                  <c:v>5.6039963965304203E-5</c:v>
                </c:pt>
                <c:pt idx="66415">
                  <c:v>5.6041215430013842E-5</c:v>
                </c:pt>
                <c:pt idx="66416">
                  <c:v>5.6041018979158252E-5</c:v>
                </c:pt>
                <c:pt idx="66417">
                  <c:v>5.6039592891465873E-5</c:v>
                </c:pt>
                <c:pt idx="66418">
                  <c:v>5.6038359616650268E-5</c:v>
                </c:pt>
                <c:pt idx="66419">
                  <c:v>5.6039105402305722E-5</c:v>
                </c:pt>
                <c:pt idx="66420">
                  <c:v>5.6039134506136179E-5</c:v>
                </c:pt>
                <c:pt idx="66421">
                  <c:v>5.6038068578345701E-5</c:v>
                </c:pt>
                <c:pt idx="66422">
                  <c:v>5.6039451010292403E-5</c:v>
                </c:pt>
                <c:pt idx="66423">
                  <c:v>5.6040080380626023E-5</c:v>
                </c:pt>
                <c:pt idx="66424">
                  <c:v>5.6039494666038081E-5</c:v>
                </c:pt>
                <c:pt idx="66425">
                  <c:v>5.6037817557808012E-5</c:v>
                </c:pt>
                <c:pt idx="66426">
                  <c:v>5.6039341870928183E-5</c:v>
                </c:pt>
                <c:pt idx="66427">
                  <c:v>5.6040491472231217E-5</c:v>
                </c:pt>
                <c:pt idx="66428">
                  <c:v>5.6040582421701401E-5</c:v>
                </c:pt>
                <c:pt idx="66429">
                  <c:v>5.6039611081359908E-5</c:v>
                </c:pt>
                <c:pt idx="66430">
                  <c:v>5.6037846661638469E-5</c:v>
                </c:pt>
                <c:pt idx="66431">
                  <c:v>5.6039443734334782E-5</c:v>
                </c:pt>
                <c:pt idx="66432">
                  <c:v>5.6040702475002042E-5</c:v>
                </c:pt>
                <c:pt idx="66433">
                  <c:v>5.6040407798718661E-5</c:v>
                </c:pt>
                <c:pt idx="66434">
                  <c:v>5.6038981711026281E-5</c:v>
                </c:pt>
                <c:pt idx="66435">
                  <c:v>5.6037268223008141E-5</c:v>
                </c:pt>
                <c:pt idx="66436">
                  <c:v>5.6038446928141639E-5</c:v>
                </c:pt>
                <c:pt idx="66437">
                  <c:v>5.6038566981442273E-5</c:v>
                </c:pt>
                <c:pt idx="66438">
                  <c:v>5.6037191825453192E-5</c:v>
                </c:pt>
                <c:pt idx="66439">
                  <c:v>5.603848330792971E-5</c:v>
                </c:pt>
                <c:pt idx="66440">
                  <c:v>5.6039069022517651E-5</c:v>
                </c:pt>
                <c:pt idx="66441">
                  <c:v>5.6038672482827678E-5</c:v>
                </c:pt>
                <c:pt idx="66442">
                  <c:v>5.6036915339063853E-5</c:v>
                </c:pt>
                <c:pt idx="66443">
                  <c:v>5.6038479669950902E-5</c:v>
                </c:pt>
                <c:pt idx="66444">
                  <c:v>5.6039727496681728E-5</c:v>
                </c:pt>
                <c:pt idx="66445">
                  <c:v>5.6039727496681728E-5</c:v>
                </c:pt>
                <c:pt idx="66446">
                  <c:v>5.6038730690488592E-5</c:v>
                </c:pt>
                <c:pt idx="66447">
                  <c:v>5.603700628853403E-5</c:v>
                </c:pt>
                <c:pt idx="66448">
                  <c:v>5.6038526963675388E-5</c:v>
                </c:pt>
                <c:pt idx="66449">
                  <c:v>5.6039578339550637E-5</c:v>
                </c:pt>
                <c:pt idx="66450">
                  <c:v>5.6039636547211558E-5</c:v>
                </c:pt>
                <c:pt idx="66451">
                  <c:v>5.6037981266854331E-5</c:v>
                </c:pt>
                <c:pt idx="66452">
                  <c:v>5.6036638852674507E-5</c:v>
                </c:pt>
                <c:pt idx="66453">
                  <c:v>5.6037624744931243E-5</c:v>
                </c:pt>
                <c:pt idx="66454">
                  <c:v>5.6037370086414739E-5</c:v>
                </c:pt>
                <c:pt idx="66455">
                  <c:v>5.6036464229691767E-5</c:v>
                </c:pt>
                <c:pt idx="66456">
                  <c:v>5.6037300964817398E-5</c:v>
                </c:pt>
                <c:pt idx="66457">
                  <c:v>5.6038177717709907E-5</c:v>
                </c:pt>
                <c:pt idx="66458">
                  <c:v>5.6037482863757759E-5</c:v>
                </c:pt>
                <c:pt idx="66459">
                  <c:v>5.6035823945421732E-5</c:v>
                </c:pt>
                <c:pt idx="66460">
                  <c:v>5.6037901231320568E-5</c:v>
                </c:pt>
                <c:pt idx="66461">
                  <c:v>5.6038956245174631E-5</c:v>
                </c:pt>
                <c:pt idx="66462">
                  <c:v>5.6038796174107119E-5</c:v>
                </c:pt>
                <c:pt idx="66463">
                  <c:v>5.6037850299617282E-5</c:v>
                </c:pt>
                <c:pt idx="66464">
                  <c:v>5.6035929446807131E-5</c:v>
                </c:pt>
                <c:pt idx="66465">
                  <c:v>5.603757017524913E-5</c:v>
                </c:pt>
                <c:pt idx="66466">
                  <c:v>5.6038741604425013E-5</c:v>
                </c:pt>
                <c:pt idx="66467">
                  <c:v>5.6038654292933643E-5</c:v>
                </c:pt>
                <c:pt idx="66468">
                  <c:v>5.6037093600025401E-5</c:v>
                </c:pt>
                <c:pt idx="66469">
                  <c:v>5.6035445595625788E-5</c:v>
                </c:pt>
                <c:pt idx="66470">
                  <c:v>5.6036715250229463E-5</c:v>
                </c:pt>
                <c:pt idx="66471">
                  <c:v>5.6036682508420199E-5</c:v>
                </c:pt>
                <c:pt idx="66472">
                  <c:v>5.6035543821053579E-5</c:v>
                </c:pt>
                <c:pt idx="66473">
                  <c:v>5.6036387832136818E-5</c:v>
                </c:pt>
                <c:pt idx="66474">
                  <c:v>5.6037140893749893E-5</c:v>
                </c:pt>
                <c:pt idx="66475">
                  <c:v>5.6036595196928829E-5</c:v>
                </c:pt>
                <c:pt idx="66476">
                  <c:v>5.6034929002635181E-5</c:v>
                </c:pt>
                <c:pt idx="66477">
                  <c:v>5.6037271860986948E-5</c:v>
                </c:pt>
                <c:pt idx="66478">
                  <c:v>5.6038014008663588E-5</c:v>
                </c:pt>
                <c:pt idx="66479">
                  <c:v>5.6038272305158898E-5</c:v>
                </c:pt>
                <c:pt idx="66480">
                  <c:v>5.6037046306300908E-5</c:v>
                </c:pt>
                <c:pt idx="66481">
                  <c:v>5.6035278248600662E-5</c:v>
                </c:pt>
                <c:pt idx="66482">
                  <c:v>5.6036591558950022E-5</c:v>
                </c:pt>
                <c:pt idx="66483">
                  <c:v>5.6038083130260929E-5</c:v>
                </c:pt>
                <c:pt idx="66484">
                  <c:v>5.6037843023659661E-5</c:v>
                </c:pt>
                <c:pt idx="66485">
                  <c:v>5.6036053138086572E-5</c:v>
                </c:pt>
                <c:pt idx="66486">
                  <c:v>5.6034648878267028E-5</c:v>
                </c:pt>
                <c:pt idx="66487">
                  <c:v>5.6035940360743552E-5</c:v>
                </c:pt>
                <c:pt idx="66488">
                  <c:v>5.603580575552769E-5</c:v>
                </c:pt>
                <c:pt idx="66489">
                  <c:v>5.6034783483482897E-5</c:v>
                </c:pt>
                <c:pt idx="66490">
                  <c:v>5.603543104371056E-5</c:v>
                </c:pt>
                <c:pt idx="66491">
                  <c:v>5.6036136811599142E-5</c:v>
                </c:pt>
                <c:pt idx="66492">
                  <c:v>5.6035645684460178E-5</c:v>
                </c:pt>
                <c:pt idx="66493">
                  <c:v>5.603377940133214E-5</c:v>
                </c:pt>
                <c:pt idx="66494">
                  <c:v>5.6036096793832257E-5</c:v>
                </c:pt>
                <c:pt idx="66495">
                  <c:v>5.6037326430669048E-5</c:v>
                </c:pt>
                <c:pt idx="66496">
                  <c:v>5.6037100875983008E-5</c:v>
                </c:pt>
                <c:pt idx="66497">
                  <c:v>5.6036151363514357E-5</c:v>
                </c:pt>
                <c:pt idx="66498">
                  <c:v>5.6034488807199523E-5</c:v>
                </c:pt>
                <c:pt idx="66499">
                  <c:v>5.6035543821053579E-5</c:v>
                </c:pt>
                <c:pt idx="66500">
                  <c:v>5.6036999012576423E-5</c:v>
                </c:pt>
                <c:pt idx="66501">
                  <c:v>5.6036817113636062E-5</c:v>
                </c:pt>
                <c:pt idx="66502">
                  <c:v>5.6034961744444438E-5</c:v>
                </c:pt>
                <c:pt idx="66503">
                  <c:v>5.6033961300272488E-5</c:v>
                </c:pt>
                <c:pt idx="66504">
                  <c:v>5.6035085435723893E-5</c:v>
                </c:pt>
                <c:pt idx="66505">
                  <c:v>5.6034899898804717E-5</c:v>
                </c:pt>
                <c:pt idx="66506">
                  <c:v>5.6033924920484417E-5</c:v>
                </c:pt>
                <c:pt idx="66507">
                  <c:v>5.6034325098153197E-5</c:v>
                </c:pt>
                <c:pt idx="66508">
                  <c:v>5.6035376474028453E-5</c:v>
                </c:pt>
                <c:pt idx="66509">
                  <c:v>5.6034823501249782E-5</c:v>
                </c:pt>
                <c:pt idx="66510">
                  <c:v>5.6032848078757518E-5</c:v>
                </c:pt>
                <c:pt idx="66511">
                  <c:v>5.6035332818282768E-5</c:v>
                </c:pt>
                <c:pt idx="66512">
                  <c:v>5.6036253226920962E-5</c:v>
                </c:pt>
                <c:pt idx="66513">
                  <c:v>5.6036358728306368E-5</c:v>
                </c:pt>
                <c:pt idx="66514">
                  <c:v>5.6035347370198003E-5</c:v>
                </c:pt>
                <c:pt idx="66515">
                  <c:v>5.6033397413557402E-5</c:v>
                </c:pt>
                <c:pt idx="66516">
                  <c:v>5.6034903536783531E-5</c:v>
                </c:pt>
                <c:pt idx="66517">
                  <c:v>5.6036322348518297E-5</c:v>
                </c:pt>
                <c:pt idx="66518">
                  <c:v>5.6035754823824391E-5</c:v>
                </c:pt>
                <c:pt idx="66519">
                  <c:v>5.6034332374110818E-5</c:v>
                </c:pt>
                <c:pt idx="66520">
                  <c:v>5.6033015425782651E-5</c:v>
                </c:pt>
                <c:pt idx="66521">
                  <c:v>5.6034074077615508E-5</c:v>
                </c:pt>
                <c:pt idx="66522">
                  <c:v>5.6034084991551942E-5</c:v>
                </c:pt>
                <c:pt idx="66523">
                  <c:v>5.603297904599458E-5</c:v>
                </c:pt>
                <c:pt idx="66524">
                  <c:v>5.6033622968243442E-5</c:v>
                </c:pt>
                <c:pt idx="66525">
                  <c:v>5.6034252338577062E-5</c:v>
                </c:pt>
                <c:pt idx="66526">
                  <c:v>5.6033870350802317E-5</c:v>
                </c:pt>
                <c:pt idx="66527">
                  <c:v>5.603204044746235E-5</c:v>
                </c:pt>
                <c:pt idx="66528">
                  <c:v>5.6034568842733279E-5</c:v>
                </c:pt>
                <c:pt idx="66529">
                  <c:v>5.6035358284134418E-5</c:v>
                </c:pt>
                <c:pt idx="66530">
                  <c:v>5.603538011200726E-5</c:v>
                </c:pt>
                <c:pt idx="66531">
                  <c:v>5.6034212320810177E-5</c:v>
                </c:pt>
                <c:pt idx="66532">
                  <c:v>5.6032316933851689E-5</c:v>
                </c:pt>
                <c:pt idx="66533">
                  <c:v>5.6033906730590388E-5</c:v>
                </c:pt>
                <c:pt idx="66534">
                  <c:v>5.6035321904346347E-5</c:v>
                </c:pt>
                <c:pt idx="66535">
                  <c:v>5.6035125453490757E-5</c:v>
                </c:pt>
                <c:pt idx="66536">
                  <c:v>5.6033157306956127E-5</c:v>
                </c:pt>
                <c:pt idx="66537">
                  <c:v>5.6032018619589508E-5</c:v>
                </c:pt>
                <c:pt idx="66538">
                  <c:v>5.6033208238659433E-5</c:v>
                </c:pt>
                <c:pt idx="66539">
                  <c:v>5.6033208238659433E-5</c:v>
                </c:pt>
                <c:pt idx="66540">
                  <c:v>5.6031989515759051E-5</c:v>
                </c:pt>
                <c:pt idx="66541">
                  <c:v>5.6032677093753591E-5</c:v>
                </c:pt>
                <c:pt idx="66542">
                  <c:v>5.6033422879409038E-5</c:v>
                </c:pt>
                <c:pt idx="66543">
                  <c:v>5.6032742577372119E-5</c:v>
                </c:pt>
                <c:pt idx="66544">
                  <c:v>5.6031196436379098E-5</c:v>
                </c:pt>
                <c:pt idx="66545">
                  <c:v>5.6033535656752058E-5</c:v>
                </c:pt>
                <c:pt idx="66546">
                  <c:v>5.6034477893263102E-5</c:v>
                </c:pt>
                <c:pt idx="66547">
                  <c:v>5.6034230510704219E-5</c:v>
                </c:pt>
                <c:pt idx="66548">
                  <c:v>5.603326644632034E-5</c:v>
                </c:pt>
                <c:pt idx="66549">
                  <c:v>5.603132740361616E-5</c:v>
                </c:pt>
                <c:pt idx="66550">
                  <c:v>5.6033164582913741E-5</c:v>
                </c:pt>
                <c:pt idx="66551">
                  <c:v>5.603437966783531E-5</c:v>
                </c:pt>
                <c:pt idx="66552">
                  <c:v>5.6034026783891022E-5</c:v>
                </c:pt>
                <c:pt idx="66553">
                  <c:v>5.603232784778811E-5</c:v>
                </c:pt>
                <c:pt idx="66554">
                  <c:v>5.603106546914205E-5</c:v>
                </c:pt>
                <c:pt idx="66555">
                  <c:v>5.6032298743957647E-5</c:v>
                </c:pt>
                <c:pt idx="66556">
                  <c:v>5.6032182328635827E-5</c:v>
                </c:pt>
                <c:pt idx="66557">
                  <c:v>5.6031018175417557E-5</c:v>
                </c:pt>
                <c:pt idx="66558">
                  <c:v>5.6031683925539262E-5</c:v>
                </c:pt>
                <c:pt idx="66559">
                  <c:v>5.6032538850558922E-5</c:v>
                </c:pt>
                <c:pt idx="66560">
                  <c:v>5.6032000429695472E-5</c:v>
                </c:pt>
                <c:pt idx="66561">
                  <c:v>5.6030257837846882E-5</c:v>
                </c:pt>
                <c:pt idx="66562">
                  <c:v>5.6032520660664893E-5</c:v>
                </c:pt>
                <c:pt idx="66563">
                  <c:v>5.6033408327493817E-5</c:v>
                </c:pt>
                <c:pt idx="66564">
                  <c:v>5.6033346481854103E-5</c:v>
                </c:pt>
                <c:pt idx="66565">
                  <c:v>5.6032287830021232E-5</c:v>
                </c:pt>
                <c:pt idx="66566">
                  <c:v>5.6030436098808423E-5</c:v>
                </c:pt>
                <c:pt idx="66567">
                  <c:v>5.6032287830021232E-5</c:v>
                </c:pt>
                <c:pt idx="66568">
                  <c:v>5.6033677537925541E-5</c:v>
                </c:pt>
                <c:pt idx="66569">
                  <c:v>5.6033524742815637E-5</c:v>
                </c:pt>
                <c:pt idx="66570">
                  <c:v>5.60315529583022E-5</c:v>
                </c:pt>
                <c:pt idx="66571">
                  <c:v>5.6030108680715778E-5</c:v>
                </c:pt>
                <c:pt idx="66572">
                  <c:v>5.6031116400845349E-5</c:v>
                </c:pt>
                <c:pt idx="66573">
                  <c:v>5.6031098210951313E-5</c:v>
                </c:pt>
                <c:pt idx="66574">
                  <c:v>5.6030006817309193E-5</c:v>
                </c:pt>
                <c:pt idx="66575">
                  <c:v>5.6031025451375172E-5</c:v>
                </c:pt>
                <c:pt idx="66576">
                  <c:v>5.6031862186500803E-5</c:v>
                </c:pt>
                <c:pt idx="66577">
                  <c:v>5.6031185522442677E-5</c:v>
                </c:pt>
                <c:pt idx="66578">
                  <c:v>5.602923920378089E-5</c:v>
                </c:pt>
                <c:pt idx="66579">
                  <c:v>5.6031349231489003E-5</c:v>
                </c:pt>
                <c:pt idx="66580">
                  <c:v>5.6032495194813243E-5</c:v>
                </c:pt>
                <c:pt idx="66581">
                  <c:v>5.6032324209809303E-5</c:v>
                </c:pt>
                <c:pt idx="66582">
                  <c:v>5.6031425629043952E-5</c:v>
                </c:pt>
                <c:pt idx="66583">
                  <c:v>5.6029268307611353E-5</c:v>
                </c:pt>
                <c:pt idx="66584">
                  <c:v>5.6031331041594967E-5</c:v>
                </c:pt>
                <c:pt idx="66585">
                  <c:v>5.6032975408015773E-5</c:v>
                </c:pt>
                <c:pt idx="66586">
                  <c:v>5.6032411521300667E-5</c:v>
                </c:pt>
                <c:pt idx="66587">
                  <c:v>5.6030610721791163E-5</c:v>
                </c:pt>
                <c:pt idx="66588">
                  <c:v>5.6028937251539901E-5</c:v>
                </c:pt>
                <c:pt idx="66589">
                  <c:v>5.6030297855613753E-5</c:v>
                </c:pt>
                <c:pt idx="66590">
                  <c:v>5.6030323321465403E-5</c:v>
                </c:pt>
                <c:pt idx="66591">
                  <c:v>5.6028995459200808E-5</c:v>
                </c:pt>
                <c:pt idx="66592">
                  <c:v>5.6030075938906521E-5</c:v>
                </c:pt>
                <c:pt idx="66593">
                  <c:v>5.6031072745099657E-5</c:v>
                </c:pt>
                <c:pt idx="66594">
                  <c:v>5.603038880508393E-5</c:v>
                </c:pt>
                <c:pt idx="66595">
                  <c:v>5.6028449762379751E-5</c:v>
                </c:pt>
                <c:pt idx="66596">
                  <c:v>5.6030166888376698E-5</c:v>
                </c:pt>
                <c:pt idx="66597">
                  <c:v>5.6031167332548648E-5</c:v>
                </c:pt>
                <c:pt idx="66598">
                  <c:v>5.6031483836704872E-5</c:v>
                </c:pt>
                <c:pt idx="66599">
                  <c:v>5.6030192354228348E-5</c:v>
                </c:pt>
                <c:pt idx="66600">
                  <c:v>5.6028318795142702E-5</c:v>
                </c:pt>
                <c:pt idx="66601">
                  <c:v>5.6030559790087857E-5</c:v>
                </c:pt>
                <c:pt idx="66602">
                  <c:v>5.6032095017144463E-5</c:v>
                </c:pt>
                <c:pt idx="66603">
                  <c:v>5.6031698477454477E-5</c:v>
                </c:pt>
                <c:pt idx="66604">
                  <c:v>5.6030046835076057E-5</c:v>
                </c:pt>
                <c:pt idx="66605">
                  <c:v>5.6028002290986478E-5</c:v>
                </c:pt>
                <c:pt idx="66606">
                  <c:v>5.6029210099950433E-5</c:v>
                </c:pt>
                <c:pt idx="66607">
                  <c:v>5.602910096058622E-5</c:v>
                </c:pt>
                <c:pt idx="66608">
                  <c:v>5.6027856771834188E-5</c:v>
                </c:pt>
                <c:pt idx="66609">
                  <c:v>5.6029286497505382E-5</c:v>
                </c:pt>
                <c:pt idx="66610">
                  <c:v>5.6030097766779363E-5</c:v>
                </c:pt>
                <c:pt idx="66611">
                  <c:v>5.6029624829534441E-5</c:v>
                </c:pt>
                <c:pt idx="66612">
                  <c:v>5.6027896789601073E-5</c:v>
                </c:pt>
                <c:pt idx="66613">
                  <c:v>5.6029242841759703E-5</c:v>
                </c:pt>
                <c:pt idx="66614">
                  <c:v>5.6030206906143583E-5</c:v>
                </c:pt>
                <c:pt idx="66615">
                  <c:v>5.6030337873380631E-5</c:v>
                </c:pt>
                <c:pt idx="66616">
                  <c:v>5.6029086408670992E-5</c:v>
                </c:pt>
                <c:pt idx="66617">
                  <c:v>5.6027041864581413E-5</c:v>
                </c:pt>
                <c:pt idx="66618">
                  <c:v>5.6029770348686718E-5</c:v>
                </c:pt>
                <c:pt idx="66619">
                  <c:v>5.6031476560747251E-5</c:v>
                </c:pt>
                <c:pt idx="66620">
                  <c:v>5.6030945415841422E-5</c:v>
                </c:pt>
                <c:pt idx="66621">
                  <c:v>5.6029111874522641E-5</c:v>
                </c:pt>
                <c:pt idx="66622">
                  <c:v>5.6026616221060983E-5</c:v>
                </c:pt>
                <c:pt idx="66623">
                  <c:v>5.60279622732196E-5</c:v>
                </c:pt>
                <c:pt idx="66624">
                  <c:v>5.6028082326520228E-5</c:v>
                </c:pt>
                <c:pt idx="66625">
                  <c:v>5.6026841775747023E-5</c:v>
                </c:pt>
                <c:pt idx="66626">
                  <c:v>5.602858800557442E-5</c:v>
                </c:pt>
                <c:pt idx="66627">
                  <c:v>5.6029512052191421E-5</c:v>
                </c:pt>
                <c:pt idx="66628">
                  <c:v>5.6028795370366418E-5</c:v>
                </c:pt>
                <c:pt idx="66629">
                  <c:v>5.6026925449259579E-5</c:v>
                </c:pt>
                <c:pt idx="66630">
                  <c:v>5.6028111430350691E-5</c:v>
                </c:pt>
                <c:pt idx="66631">
                  <c:v>5.6029341067187488E-5</c:v>
                </c:pt>
                <c:pt idx="66632">
                  <c:v>5.6029191910056397E-5</c:v>
                </c:pt>
                <c:pt idx="66633">
                  <c:v>5.6028045946732157E-5</c:v>
                </c:pt>
                <c:pt idx="66634">
                  <c:v>5.6025965022854507E-5</c:v>
                </c:pt>
                <c:pt idx="66635">
                  <c:v>5.602907549473457E-5</c:v>
                </c:pt>
                <c:pt idx="66636">
                  <c:v>5.6030588893918321E-5</c:v>
                </c:pt>
                <c:pt idx="66637">
                  <c:v>5.6030170526355498E-5</c:v>
                </c:pt>
                <c:pt idx="66638">
                  <c:v>5.6028242397587753E-5</c:v>
                </c:pt>
                <c:pt idx="66639">
                  <c:v>5.6025550293270499E-5</c:v>
                </c:pt>
                <c:pt idx="66640">
                  <c:v>5.6026947277132422E-5</c:v>
                </c:pt>
                <c:pt idx="66641">
                  <c:v>5.6026947277132422E-5</c:v>
                </c:pt>
                <c:pt idx="66642">
                  <c:v>5.6025670346571133E-5</c:v>
                </c:pt>
                <c:pt idx="66643">
                  <c:v>5.6027776736300439E-5</c:v>
                </c:pt>
                <c:pt idx="66644">
                  <c:v>5.60284752282314E-5</c:v>
                </c:pt>
                <c:pt idx="66645">
                  <c:v>5.6028122344287112E-5</c:v>
                </c:pt>
                <c:pt idx="66646">
                  <c:v>5.6026132369879633E-5</c:v>
                </c:pt>
                <c:pt idx="66647">
                  <c:v>5.6026936363196E-5</c:v>
                </c:pt>
                <c:pt idx="66648">
                  <c:v>5.60280132049229E-5</c:v>
                </c:pt>
                <c:pt idx="66649">
                  <c:v>5.60279622732196E-5</c:v>
                </c:pt>
                <c:pt idx="66650">
                  <c:v>5.602689998340793E-5</c:v>
                </c:pt>
                <c:pt idx="66651">
                  <c:v>5.6025146477622911E-5</c:v>
                </c:pt>
                <c:pt idx="66652">
                  <c:v>5.6025619414867833E-5</c:v>
                </c:pt>
                <c:pt idx="66653">
                  <c:v>5.6025164667516947E-5</c:v>
                </c:pt>
                <c:pt idx="66654">
                  <c:v>5.6025051890173927E-5</c:v>
                </c:pt>
                <c:pt idx="66655">
                  <c:v>5.6025270168902352E-5</c:v>
                </c:pt>
                <c:pt idx="66656">
                  <c:v>5.6025102821877233E-5</c:v>
                </c:pt>
                <c:pt idx="66657">
                  <c:v>5.6025201047305018E-5</c:v>
                </c:pt>
                <c:pt idx="66658">
                  <c:v>5.6025186495389789E-5</c:v>
                </c:pt>
                <c:pt idx="66659">
                  <c:v>5.6024851801339537E-5</c:v>
                </c:pt>
                <c:pt idx="66660">
                  <c:v>5.6024971854640171E-5</c:v>
                </c:pt>
                <c:pt idx="66661">
                  <c:v>5.6024906371021643E-5</c:v>
                </c:pt>
                <c:pt idx="66662">
                  <c:v>5.6024575314950198E-5</c:v>
                </c:pt>
                <c:pt idx="66663">
                  <c:v>5.6025215599220253E-5</c:v>
                </c:pt>
                <c:pt idx="66664">
                  <c:v>5.6025437515927479E-5</c:v>
                </c:pt>
                <c:pt idx="66665">
                  <c:v>5.6024269724730402E-5</c:v>
                </c:pt>
                <c:pt idx="66666">
                  <c:v>5.6026172387646511E-5</c:v>
                </c:pt>
                <c:pt idx="66667">
                  <c:v>5.6026645324891433E-5</c:v>
                </c:pt>
                <c:pt idx="66668">
                  <c:v>5.602556120720692E-5</c:v>
                </c:pt>
                <c:pt idx="66669">
                  <c:v>5.6024371588137001E-5</c:v>
                </c:pt>
                <c:pt idx="66670">
                  <c:v>5.6025030062301078E-5</c:v>
                </c:pt>
                <c:pt idx="66671">
                  <c:v>5.6024426157819107E-5</c:v>
                </c:pt>
                <c:pt idx="66672">
                  <c:v>5.602473538601771E-5</c:v>
                </c:pt>
                <c:pt idx="66673">
                  <c:v>5.6024673540377989E-5</c:v>
                </c:pt>
                <c:pt idx="66674">
                  <c:v>5.6023494835244492E-5</c:v>
                </c:pt>
                <c:pt idx="66675">
                  <c:v>5.6023403885774308E-5</c:v>
                </c:pt>
                <c:pt idx="66676">
                  <c:v>5.6024418881861493E-5</c:v>
                </c:pt>
                <c:pt idx="66677">
                  <c:v>5.602422243100591E-5</c:v>
                </c:pt>
                <c:pt idx="66678">
                  <c:v>5.602344754152E-5</c:v>
                </c:pt>
                <c:pt idx="66679">
                  <c:v>5.6023392971837893E-5</c:v>
                </c:pt>
                <c:pt idx="66680">
                  <c:v>5.6024171499302611E-5</c:v>
                </c:pt>
                <c:pt idx="66681">
                  <c:v>5.6024244258878753E-5</c:v>
                </c:pt>
                <c:pt idx="66682">
                  <c:v>5.6023163779173053E-5</c:v>
                </c:pt>
                <c:pt idx="66683">
                  <c:v>5.602516102953814E-5</c:v>
                </c:pt>
                <c:pt idx="66684">
                  <c:v>5.6025557569228113E-5</c:v>
                </c:pt>
                <c:pt idx="66685">
                  <c:v>5.602456076303497E-5</c:v>
                </c:pt>
                <c:pt idx="66686">
                  <c:v>5.6023302022367723E-5</c:v>
                </c:pt>
                <c:pt idx="66687">
                  <c:v>5.6023975048447028E-5</c:v>
                </c:pt>
                <c:pt idx="66688">
                  <c:v>5.6023356592049822E-5</c:v>
                </c:pt>
                <c:pt idx="66689">
                  <c:v>5.6023713113972917E-5</c:v>
                </c:pt>
                <c:pt idx="66690">
                  <c:v>5.6023876823019243E-5</c:v>
                </c:pt>
                <c:pt idx="66691">
                  <c:v>5.6022472563199699E-5</c:v>
                </c:pt>
                <c:pt idx="66692">
                  <c:v>5.6024789955699823E-5</c:v>
                </c:pt>
                <c:pt idx="66693">
                  <c:v>5.6025237427093089E-5</c:v>
                </c:pt>
                <c:pt idx="66694">
                  <c:v>5.6024811783572659E-5</c:v>
                </c:pt>
                <c:pt idx="66695">
                  <c:v>5.6023174693109468E-5</c:v>
                </c:pt>
                <c:pt idx="66696">
                  <c:v>5.6023960496531799E-5</c:v>
                </c:pt>
                <c:pt idx="66697">
                  <c:v>5.6025193771347397E-5</c:v>
                </c:pt>
                <c:pt idx="66698">
                  <c:v>5.6024426157819107E-5</c:v>
                </c:pt>
                <c:pt idx="66699">
                  <c:v>5.6022166972979903E-5</c:v>
                </c:pt>
                <c:pt idx="66700">
                  <c:v>5.6024691730272018E-5</c:v>
                </c:pt>
                <c:pt idx="66701">
                  <c:v>5.6026117817964398E-5</c:v>
                </c:pt>
                <c:pt idx="66702">
                  <c:v>5.6026095990091562E-5</c:v>
                </c:pt>
                <c:pt idx="66703">
                  <c:v>5.6024593504844227E-5</c:v>
                </c:pt>
                <c:pt idx="66704">
                  <c:v>5.6022676290012903E-5</c:v>
                </c:pt>
                <c:pt idx="66705">
                  <c:v>5.6024382502073422E-5</c:v>
                </c:pt>
                <c:pt idx="66706">
                  <c:v>5.602584860753268E-5</c:v>
                </c:pt>
                <c:pt idx="66707">
                  <c:v>5.6025994126684957E-5</c:v>
                </c:pt>
                <c:pt idx="66708">
                  <c:v>5.6024029618129127E-5</c:v>
                </c:pt>
                <c:pt idx="66709">
                  <c:v>5.6021381169557571E-5</c:v>
                </c:pt>
                <c:pt idx="66710">
                  <c:v>5.6022698117885739E-5</c:v>
                </c:pt>
                <c:pt idx="66711">
                  <c:v>5.60224216314964E-5</c:v>
                </c:pt>
                <c:pt idx="66712">
                  <c:v>5.6021533964667469E-5</c:v>
                </c:pt>
                <c:pt idx="66713">
                  <c:v>5.6021352065727108E-5</c:v>
                </c:pt>
                <c:pt idx="66714">
                  <c:v>5.6022210628725588E-5</c:v>
                </c:pt>
                <c:pt idx="66715">
                  <c:v>5.6022028729785227E-5</c:v>
                </c:pt>
                <c:pt idx="66716">
                  <c:v>5.6020977353909977E-5</c:v>
                </c:pt>
                <c:pt idx="66717">
                  <c:v>5.6021086493274197E-5</c:v>
                </c:pt>
                <c:pt idx="66718">
                  <c:v>5.6021890486590557E-5</c:v>
                </c:pt>
                <c:pt idx="66719">
                  <c:v>5.6020991905825213E-5</c:v>
                </c:pt>
                <c:pt idx="66720">
                  <c:v>5.6022116041276597E-5</c:v>
                </c:pt>
                <c:pt idx="66721">
                  <c:v>5.602268356597051E-5</c:v>
                </c:pt>
                <c:pt idx="66722">
                  <c:v>5.6021766795311123E-5</c:v>
                </c:pt>
                <c:pt idx="66723">
                  <c:v>5.602114470093511E-5</c:v>
                </c:pt>
                <c:pt idx="66724">
                  <c:v>5.6021541240625077E-5</c:v>
                </c:pt>
                <c:pt idx="66725">
                  <c:v>5.6020471674855798E-5</c:v>
                </c:pt>
                <c:pt idx="66726">
                  <c:v>5.6020675401669002E-5</c:v>
                </c:pt>
                <c:pt idx="66727">
                  <c:v>5.6021079217316583E-5</c:v>
                </c:pt>
                <c:pt idx="66728">
                  <c:v>5.6020940974121913E-5</c:v>
                </c:pt>
                <c:pt idx="66729">
                  <c:v>5.6020766351139173E-5</c:v>
                </c:pt>
                <c:pt idx="66730">
                  <c:v>5.6020759075181559E-5</c:v>
                </c:pt>
                <c:pt idx="66731">
                  <c:v>5.6020577176241197E-5</c:v>
                </c:pt>
                <c:pt idx="66732">
                  <c:v>5.6020653573796153E-5</c:v>
                </c:pt>
                <c:pt idx="66733">
                  <c:v>5.6020435295067728E-5</c:v>
                </c:pt>
                <c:pt idx="66734">
                  <c:v>5.6019773182924837E-5</c:v>
                </c:pt>
                <c:pt idx="66735">
                  <c:v>5.6021141062956303E-5</c:v>
                </c:pt>
                <c:pt idx="66736">
                  <c:v>5.6021366617642343E-5</c:v>
                </c:pt>
                <c:pt idx="66737">
                  <c:v>5.6020286137936637E-5</c:v>
                </c:pt>
                <c:pt idx="66738">
                  <c:v>5.6021301134023822E-5</c:v>
                </c:pt>
                <c:pt idx="66739">
                  <c:v>5.6021432101260871E-5</c:v>
                </c:pt>
                <c:pt idx="66740">
                  <c:v>5.6020413467194892E-5</c:v>
                </c:pt>
                <c:pt idx="66741">
                  <c:v>5.6020577176241197E-5</c:v>
                </c:pt>
                <c:pt idx="66742">
                  <c:v>5.602128294412978E-5</c:v>
                </c:pt>
                <c:pt idx="66743">
                  <c:v>5.6020508054643869E-5</c:v>
                </c:pt>
                <c:pt idx="66744">
                  <c:v>5.6019489420577877E-5</c:v>
                </c:pt>
                <c:pt idx="66745">
                  <c:v>5.601968223345466E-5</c:v>
                </c:pt>
                <c:pt idx="66746">
                  <c:v>5.6019605835899711E-5</c:v>
                </c:pt>
                <c:pt idx="66747">
                  <c:v>5.6019711337285123E-5</c:v>
                </c:pt>
                <c:pt idx="66748">
                  <c:v>5.6019835028564557E-5</c:v>
                </c:pt>
                <c:pt idx="66749">
                  <c:v>5.6019642215687782E-5</c:v>
                </c:pt>
                <c:pt idx="66750">
                  <c:v>5.6019816838670522E-5</c:v>
                </c:pt>
                <c:pt idx="66751">
                  <c:v>5.6019693147391081E-5</c:v>
                </c:pt>
                <c:pt idx="66752">
                  <c:v>5.6018823670456193E-5</c:v>
                </c:pt>
                <c:pt idx="66753">
                  <c:v>5.6018750910880037E-5</c:v>
                </c:pt>
                <c:pt idx="66754">
                  <c:v>5.6019292969722301E-5</c:v>
                </c:pt>
                <c:pt idx="66755">
                  <c:v>5.6018561735982082E-5</c:v>
                </c:pt>
                <c:pt idx="66756">
                  <c:v>5.6020147894741967E-5</c:v>
                </c:pt>
                <c:pt idx="66757">
                  <c:v>5.6020599004114047E-5</c:v>
                </c:pt>
                <c:pt idx="66758">
                  <c:v>5.6019842304522172E-5</c:v>
                </c:pt>
                <c:pt idx="66759">
                  <c:v>5.6018681789282709E-5</c:v>
                </c:pt>
                <c:pt idx="66760">
                  <c:v>5.6019383919192478E-5</c:v>
                </c:pt>
                <c:pt idx="66761">
                  <c:v>5.6018288887571537E-5</c:v>
                </c:pt>
                <c:pt idx="66762">
                  <c:v>5.6018285249592743E-5</c:v>
                </c:pt>
                <c:pt idx="66763">
                  <c:v>5.6019009207375348E-5</c:v>
                </c:pt>
                <c:pt idx="66764">
                  <c:v>5.6018579925876111E-5</c:v>
                </c:pt>
                <c:pt idx="66765">
                  <c:v>5.6018674513325102E-5</c:v>
                </c:pt>
                <c:pt idx="66766">
                  <c:v>5.6018558098003268E-5</c:v>
                </c:pt>
                <c:pt idx="66767">
                  <c:v>5.6018761824816472E-5</c:v>
                </c:pt>
                <c:pt idx="66768">
                  <c:v>5.6018572649918503E-5</c:v>
                </c:pt>
                <c:pt idx="66769">
                  <c:v>5.6017925089690828E-5</c:v>
                </c:pt>
                <c:pt idx="66770">
                  <c:v>5.6017583119682968E-5</c:v>
                </c:pt>
                <c:pt idx="66771">
                  <c:v>5.601865632343106E-5</c:v>
                </c:pt>
                <c:pt idx="66772">
                  <c:v>5.6017735914792872E-5</c:v>
                </c:pt>
                <c:pt idx="66773">
                  <c:v>5.6018980103544891E-5</c:v>
                </c:pt>
                <c:pt idx="66774">
                  <c:v>5.6019071053015068E-5</c:v>
                </c:pt>
                <c:pt idx="66775">
                  <c:v>5.6018263421719887E-5</c:v>
                </c:pt>
                <c:pt idx="66776">
                  <c:v>5.601843076874502E-5</c:v>
                </c:pt>
                <c:pt idx="66777">
                  <c:v>5.6018667237367481E-5</c:v>
                </c:pt>
                <c:pt idx="66778">
                  <c:v>5.6017597671598203E-5</c:v>
                </c:pt>
                <c:pt idx="66779">
                  <c:v>5.6019081966951489E-5</c:v>
                </c:pt>
                <c:pt idx="66780">
                  <c:v>5.601974407909438E-5</c:v>
                </c:pt>
                <c:pt idx="66781">
                  <c:v>5.6019136536633603E-5</c:v>
                </c:pt>
                <c:pt idx="66782">
                  <c:v>5.601740485872142E-5</c:v>
                </c:pt>
                <c:pt idx="66783">
                  <c:v>5.6019129260675982E-5</c:v>
                </c:pt>
                <c:pt idx="66784">
                  <c:v>5.6020289775915437E-5</c:v>
                </c:pt>
                <c:pt idx="66785">
                  <c:v>5.6019955081865191E-5</c:v>
                </c:pt>
                <c:pt idx="66786">
                  <c:v>5.6017575843725347E-5</c:v>
                </c:pt>
                <c:pt idx="66787">
                  <c:v>5.6018736358964823E-5</c:v>
                </c:pt>
                <c:pt idx="66788">
                  <c:v>5.6020286137936637E-5</c:v>
                </c:pt>
                <c:pt idx="66789">
                  <c:v>5.6020027841441333E-5</c:v>
                </c:pt>
                <c:pt idx="66790">
                  <c:v>5.6018485338427133E-5</c:v>
                </c:pt>
                <c:pt idx="66791">
                  <c:v>5.6016499001998448E-5</c:v>
                </c:pt>
                <c:pt idx="66792">
                  <c:v>5.6017448514467112E-5</c:v>
                </c:pt>
                <c:pt idx="66793">
                  <c:v>5.6016531743807718E-5</c:v>
                </c:pt>
                <c:pt idx="66794">
                  <c:v>5.6017735914792872E-5</c:v>
                </c:pt>
                <c:pt idx="66795">
                  <c:v>5.6018299801507958E-5</c:v>
                </c:pt>
                <c:pt idx="66796">
                  <c:v>5.6017459428403533E-5</c:v>
                </c:pt>
                <c:pt idx="66797">
                  <c:v>5.6015924201346927E-5</c:v>
                </c:pt>
                <c:pt idx="66798">
                  <c:v>5.6016280723270029E-5</c:v>
                </c:pt>
                <c:pt idx="66799">
                  <c:v>5.6016706366790459E-5</c:v>
                </c:pt>
                <c:pt idx="66800">
                  <c:v>5.6016171583905823E-5</c:v>
                </c:pt>
                <c:pt idx="66801">
                  <c:v>5.6016582675511017E-5</c:v>
                </c:pt>
                <c:pt idx="66802">
                  <c:v>5.6016357120824978E-5</c:v>
                </c:pt>
                <c:pt idx="66803">
                  <c:v>5.6016338930930942E-5</c:v>
                </c:pt>
                <c:pt idx="66804">
                  <c:v>5.601689190370962E-5</c:v>
                </c:pt>
                <c:pt idx="66805">
                  <c:v>5.6015629525063559E-5</c:v>
                </c:pt>
                <c:pt idx="66806">
                  <c:v>5.6015640438999981E-5</c:v>
                </c:pt>
                <c:pt idx="66807">
                  <c:v>5.6016269809333608E-5</c:v>
                </c:pt>
                <c:pt idx="66808">
                  <c:v>5.601551674772054E-5</c:v>
                </c:pt>
                <c:pt idx="66809">
                  <c:v>5.6016651797108352E-5</c:v>
                </c:pt>
                <c:pt idx="66810">
                  <c:v>5.6016946473391727E-5</c:v>
                </c:pt>
                <c:pt idx="66811">
                  <c:v>5.6015807786025107E-5</c:v>
                </c:pt>
                <c:pt idx="66812">
                  <c:v>5.6016455346252769E-5</c:v>
                </c:pt>
                <c:pt idx="66813">
                  <c:v>5.6016484450083233E-5</c:v>
                </c:pt>
                <c:pt idx="66814">
                  <c:v>5.6015149311861023E-5</c:v>
                </c:pt>
                <c:pt idx="66815">
                  <c:v>5.6016728194663301E-5</c:v>
                </c:pt>
                <c:pt idx="66816">
                  <c:v>5.6017564929788932E-5</c:v>
                </c:pt>
                <c:pt idx="66817">
                  <c:v>5.601711745839566E-5</c:v>
                </c:pt>
                <c:pt idx="66818">
                  <c:v>5.6015240261331201E-5</c:v>
                </c:pt>
                <c:pt idx="66819">
                  <c:v>5.6016844609985128E-5</c:v>
                </c:pt>
                <c:pt idx="66820">
                  <c:v>5.6018114264588803E-5</c:v>
                </c:pt>
                <c:pt idx="66821">
                  <c:v>5.6017470342339948E-5</c:v>
                </c:pt>
                <c:pt idx="66822">
                  <c:v>5.6015218433458358E-5</c:v>
                </c:pt>
                <c:pt idx="66823">
                  <c:v>5.6016488088062033E-5</c:v>
                </c:pt>
                <c:pt idx="66824">
                  <c:v>5.6018037867033847E-5</c:v>
                </c:pt>
                <c:pt idx="66825">
                  <c:v>5.6017684983089573E-5</c:v>
                </c:pt>
                <c:pt idx="66826">
                  <c:v>5.6016215239651501E-5</c:v>
                </c:pt>
                <c:pt idx="66827">
                  <c:v>5.6014399888226762E-5</c:v>
                </c:pt>
                <c:pt idx="66828">
                  <c:v>5.6015174777712673E-5</c:v>
                </c:pt>
                <c:pt idx="66829">
                  <c:v>5.6014341680565849E-5</c:v>
                </c:pt>
                <c:pt idx="66830">
                  <c:v>5.6015385780483477E-5</c:v>
                </c:pt>
                <c:pt idx="66831">
                  <c:v>5.601597877102904E-5</c:v>
                </c:pt>
                <c:pt idx="66832">
                  <c:v>5.6015323934843757E-5</c:v>
                </c:pt>
                <c:pt idx="66833">
                  <c:v>5.6013941502897069E-5</c:v>
                </c:pt>
                <c:pt idx="66834">
                  <c:v>5.6014014262473211E-5</c:v>
                </c:pt>
                <c:pt idx="66835">
                  <c:v>5.6014334404608228E-5</c:v>
                </c:pt>
                <c:pt idx="66836">
                  <c:v>5.6013861467363313E-5</c:v>
                </c:pt>
                <c:pt idx="66837">
                  <c:v>5.6014170695561922E-5</c:v>
                </c:pt>
                <c:pt idx="66838">
                  <c:v>5.601406519417651E-5</c:v>
                </c:pt>
                <c:pt idx="66839">
                  <c:v>5.6014017900452018E-5</c:v>
                </c:pt>
                <c:pt idx="66840">
                  <c:v>5.6014108849922202E-5</c:v>
                </c:pt>
                <c:pt idx="66841">
                  <c:v>5.6013501307461411E-5</c:v>
                </c:pt>
                <c:pt idx="66842">
                  <c:v>5.6013166613411158E-5</c:v>
                </c:pt>
                <c:pt idx="66843">
                  <c:v>5.6014530855463818E-5</c:v>
                </c:pt>
                <c:pt idx="66844">
                  <c:v>5.6014847359620028E-5</c:v>
                </c:pt>
                <c:pt idx="66845">
                  <c:v>5.6013606808846823E-5</c:v>
                </c:pt>
                <c:pt idx="66846">
                  <c:v>5.601446537184529E-5</c:v>
                </c:pt>
                <c:pt idx="66847">
                  <c:v>5.6014909205259762E-5</c:v>
                </c:pt>
                <c:pt idx="66848">
                  <c:v>5.6013934226939448E-5</c:v>
                </c:pt>
                <c:pt idx="66849">
                  <c:v>5.6013930588960648E-5</c:v>
                </c:pt>
                <c:pt idx="66850">
                  <c:v>5.601460361503996E-5</c:v>
                </c:pt>
                <c:pt idx="66851">
                  <c:v>5.6013963330769911E-5</c:v>
                </c:pt>
                <c:pt idx="66852">
                  <c:v>5.6012762797763571E-5</c:v>
                </c:pt>
                <c:pt idx="66853">
                  <c:v>5.6012861023191363E-5</c:v>
                </c:pt>
                <c:pt idx="66854">
                  <c:v>5.6013006542343653E-5</c:v>
                </c:pt>
                <c:pt idx="66855">
                  <c:v>5.6012660934356973E-5</c:v>
                </c:pt>
                <c:pt idx="66856">
                  <c:v>5.6012937420746312E-5</c:v>
                </c:pt>
                <c:pt idx="66857">
                  <c:v>5.6012722779996693E-5</c:v>
                </c:pt>
                <c:pt idx="66858">
                  <c:v>5.6012780987657613E-5</c:v>
                </c:pt>
                <c:pt idx="66859">
                  <c:v>5.6012744607869542E-5</c:v>
                </c:pt>
                <c:pt idx="66860">
                  <c:v>5.6011867854977033E-5</c:v>
                </c:pt>
                <c:pt idx="66861">
                  <c:v>5.6011980632320053E-5</c:v>
                </c:pt>
                <c:pt idx="66862">
                  <c:v>5.6012529967119917E-5</c:v>
                </c:pt>
                <c:pt idx="66863">
                  <c:v>5.6011846027104177E-5</c:v>
                </c:pt>
                <c:pt idx="66864">
                  <c:v>5.6013417633948848E-5</c:v>
                </c:pt>
                <c:pt idx="66865">
                  <c:v>5.6013646826613688E-5</c:v>
                </c:pt>
                <c:pt idx="66866">
                  <c:v>5.6012824643403292E-5</c:v>
                </c:pt>
                <c:pt idx="66867">
                  <c:v>5.6012191635090858E-5</c:v>
                </c:pt>
                <c:pt idx="66868">
                  <c:v>5.6012686400208622E-5</c:v>
                </c:pt>
                <c:pt idx="66869">
                  <c:v>5.6011202104855329E-5</c:v>
                </c:pt>
                <c:pt idx="66870">
                  <c:v>5.6013566791079938E-5</c:v>
                </c:pt>
                <c:pt idx="66871">
                  <c:v>5.6014185247477137E-5</c:v>
                </c:pt>
                <c:pt idx="66872">
                  <c:v>5.6013836001511663E-5</c:v>
                </c:pt>
                <c:pt idx="66873">
                  <c:v>5.6011984270298847E-5</c:v>
                </c:pt>
                <c:pt idx="66874">
                  <c:v>5.60132393729873E-5</c:v>
                </c:pt>
                <c:pt idx="66875">
                  <c:v>5.6014709116425372E-5</c:v>
                </c:pt>
                <c:pt idx="66876">
                  <c:v>5.6013821449596428E-5</c:v>
                </c:pt>
                <c:pt idx="66877">
                  <c:v>5.6011424021562561E-5</c:v>
                </c:pt>
                <c:pt idx="66878">
                  <c:v>5.6013184803305187E-5</c:v>
                </c:pt>
                <c:pt idx="66879">
                  <c:v>5.6014741858234629E-5</c:v>
                </c:pt>
                <c:pt idx="66880">
                  <c:v>5.6014487199718133E-5</c:v>
                </c:pt>
                <c:pt idx="66881">
                  <c:v>5.6013053836068138E-5</c:v>
                </c:pt>
                <c:pt idx="66882">
                  <c:v>5.6010281696217128E-5</c:v>
                </c:pt>
                <c:pt idx="66883">
                  <c:v>5.6014523579506197E-5</c:v>
                </c:pt>
                <c:pt idx="66884">
                  <c:v>5.6016437156358727E-5</c:v>
                </c:pt>
                <c:pt idx="66885">
                  <c:v>5.6016284361248843E-5</c:v>
                </c:pt>
                <c:pt idx="66886">
                  <c:v>5.6014450819930062E-5</c:v>
                </c:pt>
                <c:pt idx="66887">
                  <c:v>5.6011173001024872E-5</c:v>
                </c:pt>
                <c:pt idx="66888">
                  <c:v>5.6013541325228289E-5</c:v>
                </c:pt>
                <c:pt idx="66889">
                  <c:v>5.6015953305177391E-5</c:v>
                </c:pt>
                <c:pt idx="66890">
                  <c:v>5.6016509915934882E-5</c:v>
                </c:pt>
                <c:pt idx="66891">
                  <c:v>5.6015032896539203E-5</c:v>
                </c:pt>
                <c:pt idx="66892">
                  <c:v>5.6012366258073598E-5</c:v>
                </c:pt>
                <c:pt idx="66893">
                  <c:v>5.6010314438026398E-5</c:v>
                </c:pt>
                <c:pt idx="66894">
                  <c:v>5.6012060667853802E-5</c:v>
                </c:pt>
                <c:pt idx="66895">
                  <c:v>5.6011762353591621E-5</c:v>
                </c:pt>
                <c:pt idx="66896">
                  <c:v>5.6009768741205328E-5</c:v>
                </c:pt>
                <c:pt idx="66897">
                  <c:v>5.6010008847806603E-5</c:v>
                </c:pt>
                <c:pt idx="66898">
                  <c:v>5.600987424259074E-5</c:v>
                </c:pt>
                <c:pt idx="66899">
                  <c:v>5.6009579566307373E-5</c:v>
                </c:pt>
                <c:pt idx="66900">
                  <c:v>5.6009579566307373E-5</c:v>
                </c:pt>
                <c:pt idx="66901">
                  <c:v>5.6009699619608E-5</c:v>
                </c:pt>
                <c:pt idx="66902">
                  <c:v>5.6009394029388197E-5</c:v>
                </c:pt>
                <c:pt idx="66903">
                  <c:v>5.6009703257586807E-5</c:v>
                </c:pt>
                <c:pt idx="66904">
                  <c:v>5.6008953833952553E-5</c:v>
                </c:pt>
                <c:pt idx="66905">
                  <c:v>5.6009630498010672E-5</c:v>
                </c:pt>
                <c:pt idx="66906">
                  <c:v>5.6008942920016118E-5</c:v>
                </c:pt>
                <c:pt idx="66907">
                  <c:v>5.6010710977716371E-5</c:v>
                </c:pt>
                <c:pt idx="66908">
                  <c:v>5.601063821814023E-5</c:v>
                </c:pt>
                <c:pt idx="66909">
                  <c:v>5.6009048421401531E-5</c:v>
                </c:pt>
                <c:pt idx="66910">
                  <c:v>5.6010721891652793E-5</c:v>
                </c:pt>
                <c:pt idx="66911">
                  <c:v>5.6011816923273727E-5</c:v>
                </c:pt>
                <c:pt idx="66912">
                  <c:v>5.6011202104855329E-5</c:v>
                </c:pt>
                <c:pt idx="66913">
                  <c:v>5.6009717809502042E-5</c:v>
                </c:pt>
                <c:pt idx="66914">
                  <c:v>5.600981239695102E-5</c:v>
                </c:pt>
                <c:pt idx="66915">
                  <c:v>5.6010885600699112E-5</c:v>
                </c:pt>
                <c:pt idx="66916">
                  <c:v>5.6009859690675512E-5</c:v>
                </c:pt>
                <c:pt idx="66917">
                  <c:v>5.6008517276495702E-5</c:v>
                </c:pt>
                <c:pt idx="66918">
                  <c:v>5.6008997489698231E-5</c:v>
                </c:pt>
                <c:pt idx="66919">
                  <c:v>5.6008266255958013E-5</c:v>
                </c:pt>
                <c:pt idx="66920">
                  <c:v>5.6009914260357618E-5</c:v>
                </c:pt>
                <c:pt idx="66921">
                  <c:v>5.6010561820585281E-5</c:v>
                </c:pt>
                <c:pt idx="66922">
                  <c:v>5.6009270338108763E-5</c:v>
                </c:pt>
                <c:pt idx="66923">
                  <c:v>5.6009030231507502E-5</c:v>
                </c:pt>
                <c:pt idx="66924">
                  <c:v>5.6009706895565607E-5</c:v>
                </c:pt>
                <c:pt idx="66925">
                  <c:v>5.6008844694588333E-5</c:v>
                </c:pt>
                <c:pt idx="66926">
                  <c:v>5.6007971579674631E-5</c:v>
                </c:pt>
                <c:pt idx="66927">
                  <c:v>5.6008120736805722E-5</c:v>
                </c:pt>
                <c:pt idx="66928">
                  <c:v>5.6007789680734277E-5</c:v>
                </c:pt>
                <c:pt idx="66929">
                  <c:v>5.6007618695730337E-5</c:v>
                </c:pt>
                <c:pt idx="66930">
                  <c:v>5.6008524552453309E-5</c:v>
                </c:pt>
                <c:pt idx="66931">
                  <c:v>5.6008419051067897E-5</c:v>
                </c:pt>
                <c:pt idx="66932">
                  <c:v>5.6008011597441509E-5</c:v>
                </c:pt>
                <c:pt idx="66933">
                  <c:v>5.6008320825640112E-5</c:v>
                </c:pt>
                <c:pt idx="66934">
                  <c:v>5.6006851082202047E-5</c:v>
                </c:pt>
                <c:pt idx="66935">
                  <c:v>5.6009444961091497E-5</c:v>
                </c:pt>
                <c:pt idx="66936">
                  <c:v>5.6010492698987953E-5</c:v>
                </c:pt>
                <c:pt idx="66937">
                  <c:v>5.6009066611295573E-5</c:v>
                </c:pt>
                <c:pt idx="66938">
                  <c:v>5.6007036619121209E-5</c:v>
                </c:pt>
                <c:pt idx="66939">
                  <c:v>5.6007727835094563E-5</c:v>
                </c:pt>
                <c:pt idx="66940">
                  <c:v>5.6006811064435169E-5</c:v>
                </c:pt>
                <c:pt idx="66941">
                  <c:v>5.6008666433626793E-5</c:v>
                </c:pt>
                <c:pt idx="66942">
                  <c:v>5.6008859246503562E-5</c:v>
                </c:pt>
                <c:pt idx="66943">
                  <c:v>5.600736039923504E-5</c:v>
                </c:pt>
                <c:pt idx="66944">
                  <c:v>5.6008044339250773E-5</c:v>
                </c:pt>
                <c:pt idx="66945">
                  <c:v>5.6008808314800262E-5</c:v>
                </c:pt>
                <c:pt idx="66946">
                  <c:v>5.6008266255958013E-5</c:v>
                </c:pt>
                <c:pt idx="66947">
                  <c:v>5.6006367231020697E-5</c:v>
                </c:pt>
                <c:pt idx="66948">
                  <c:v>5.6008870160439983E-5</c:v>
                </c:pt>
                <c:pt idx="66949">
                  <c:v>5.6010278058238328E-5</c:v>
                </c:pt>
                <c:pt idx="66950">
                  <c:v>5.6009630498010672E-5</c:v>
                </c:pt>
                <c:pt idx="66951">
                  <c:v>5.6006811064435169E-5</c:v>
                </c:pt>
                <c:pt idx="66952">
                  <c:v>5.6008124374784529E-5</c:v>
                </c:pt>
                <c:pt idx="66953">
                  <c:v>5.600987424259074E-5</c:v>
                </c:pt>
                <c:pt idx="66954">
                  <c:v>5.6009859690675512E-5</c:v>
                </c:pt>
                <c:pt idx="66955">
                  <c:v>5.6008204410318292E-5</c:v>
                </c:pt>
                <c:pt idx="66956">
                  <c:v>5.6005610531428829E-5</c:v>
                </c:pt>
                <c:pt idx="66957">
                  <c:v>5.6006287195486948E-5</c:v>
                </c:pt>
                <c:pt idx="66958">
                  <c:v>5.6005399528658018E-5</c:v>
                </c:pt>
                <c:pt idx="66959">
                  <c:v>5.6007269449764863E-5</c:v>
                </c:pt>
                <c:pt idx="66960">
                  <c:v>5.6007818784564727E-5</c:v>
                </c:pt>
                <c:pt idx="66961">
                  <c:v>5.6007102102739743E-5</c:v>
                </c:pt>
                <c:pt idx="66962">
                  <c:v>5.6005090300459408E-5</c:v>
                </c:pt>
                <c:pt idx="66963">
                  <c:v>5.600544682238251E-5</c:v>
                </c:pt>
                <c:pt idx="66964">
                  <c:v>5.6005974329309538E-5</c:v>
                </c:pt>
                <c:pt idx="66965">
                  <c:v>5.6005741498665877E-5</c:v>
                </c:pt>
                <c:pt idx="66966">
                  <c:v>5.6005519581958652E-5</c:v>
                </c:pt>
                <c:pt idx="66967">
                  <c:v>5.6005119404289871E-5</c:v>
                </c:pt>
                <c:pt idx="66968">
                  <c:v>5.600575968855992E-5</c:v>
                </c:pt>
                <c:pt idx="66969">
                  <c:v>5.6005828810157248E-5</c:v>
                </c:pt>
                <c:pt idx="66970">
                  <c:v>5.6004890211625018E-5</c:v>
                </c:pt>
                <c:pt idx="66971">
                  <c:v>5.600439544650726E-5</c:v>
                </c:pt>
                <c:pt idx="66972">
                  <c:v>5.6005417718552053E-5</c:v>
                </c:pt>
                <c:pt idx="66973">
                  <c:v>5.6004573707468808E-5</c:v>
                </c:pt>
                <c:pt idx="66974">
                  <c:v>5.6005661463132128E-5</c:v>
                </c:pt>
                <c:pt idx="66975">
                  <c:v>5.6006061640800908E-5</c:v>
                </c:pt>
                <c:pt idx="66976">
                  <c:v>5.600484655587934E-5</c:v>
                </c:pt>
                <c:pt idx="66977">
                  <c:v>5.6005668739089742E-5</c:v>
                </c:pt>
                <c:pt idx="66978">
                  <c:v>5.6005941587500267E-5</c:v>
                </c:pt>
                <c:pt idx="66979">
                  <c:v>5.6004613725235692E-5</c:v>
                </c:pt>
                <c:pt idx="66980">
                  <c:v>5.6005992519203567E-5</c:v>
                </c:pt>
                <c:pt idx="66981">
                  <c:v>5.6006756494753063E-5</c:v>
                </c:pt>
                <c:pt idx="66982">
                  <c:v>5.6006079830694937E-5</c:v>
                </c:pt>
                <c:pt idx="66983">
                  <c:v>5.6004166253842407E-5</c:v>
                </c:pt>
                <c:pt idx="66984">
                  <c:v>5.6006530940067023E-5</c:v>
                </c:pt>
                <c:pt idx="66985">
                  <c:v>5.6008066167123623E-5</c:v>
                </c:pt>
                <c:pt idx="66986">
                  <c:v>5.6007316743489348E-5</c:v>
                </c:pt>
                <c:pt idx="66987">
                  <c:v>5.6005057558650151E-5</c:v>
                </c:pt>
                <c:pt idx="66988">
                  <c:v>5.6005272199399769E-5</c:v>
                </c:pt>
                <c:pt idx="66989">
                  <c:v>5.6006858358159661E-5</c:v>
                </c:pt>
                <c:pt idx="66990">
                  <c:v>5.6006658269325271E-5</c:v>
                </c:pt>
                <c:pt idx="66991">
                  <c:v>5.6004941143328317E-5</c:v>
                </c:pt>
                <c:pt idx="66992">
                  <c:v>5.6003835197770968E-5</c:v>
                </c:pt>
                <c:pt idx="66993">
                  <c:v>5.6004919315455481E-5</c:v>
                </c:pt>
                <c:pt idx="66994">
                  <c:v>5.6004093494266272E-5</c:v>
                </c:pt>
                <c:pt idx="66995">
                  <c:v>5.6003875215537853E-5</c:v>
                </c:pt>
                <c:pt idx="66996">
                  <c:v>5.6004540965659537E-5</c:v>
                </c:pt>
                <c:pt idx="66997">
                  <c:v>5.6003729696385562E-5</c:v>
                </c:pt>
                <c:pt idx="66998">
                  <c:v>5.6003449572017423E-5</c:v>
                </c:pt>
                <c:pt idx="66999">
                  <c:v>5.6003544159466401E-5</c:v>
                </c:pt>
                <c:pt idx="67000">
                  <c:v>5.6002645578701049E-5</c:v>
                </c:pt>
                <c:pt idx="67001">
                  <c:v>5.6002205383265391E-5</c:v>
                </c:pt>
                <c:pt idx="67002">
                  <c:v>5.6003565987339243E-5</c:v>
                </c:pt>
                <c:pt idx="67003">
                  <c:v>5.6003442296059802E-5</c:v>
                </c:pt>
                <c:pt idx="67004">
                  <c:v>5.6002652854658663E-5</c:v>
                </c:pt>
                <c:pt idx="67005">
                  <c:v>5.6002485507633537E-5</c:v>
                </c:pt>
                <c:pt idx="67006">
                  <c:v>5.6003245845204219E-5</c:v>
                </c:pt>
                <c:pt idx="67007">
                  <c:v>5.6003027566475787E-5</c:v>
                </c:pt>
                <c:pt idx="67008">
                  <c:v>5.6001754273893312E-5</c:v>
                </c:pt>
                <c:pt idx="67009">
                  <c:v>5.6001808843575418E-5</c:v>
                </c:pt>
                <c:pt idx="67010">
                  <c:v>5.6002772907959297E-5</c:v>
                </c:pt>
                <c:pt idx="67011">
                  <c:v>5.6002048950176693E-5</c:v>
                </c:pt>
                <c:pt idx="67012">
                  <c:v>5.6003296776907519E-5</c:v>
                </c:pt>
                <c:pt idx="67013">
                  <c:v>5.6003780628088862E-5</c:v>
                </c:pt>
                <c:pt idx="67014">
                  <c:v>5.6002911151153967E-5</c:v>
                </c:pt>
                <c:pt idx="67015">
                  <c:v>5.600236909231171E-5</c:v>
                </c:pt>
                <c:pt idx="67016">
                  <c:v>5.6002914789132767E-5</c:v>
                </c:pt>
                <c:pt idx="67017">
                  <c:v>5.6001583288889378E-5</c:v>
                </c:pt>
                <c:pt idx="67018">
                  <c:v>5.6003762438194833E-5</c:v>
                </c:pt>
                <c:pt idx="67019">
                  <c:v>5.6004453654168167E-5</c:v>
                </c:pt>
                <c:pt idx="67020">
                  <c:v>5.6003838835749782E-5</c:v>
                </c:pt>
                <c:pt idx="67021">
                  <c:v>5.600139411399141E-5</c:v>
                </c:pt>
                <c:pt idx="67022">
                  <c:v>5.6003937061177567E-5</c:v>
                </c:pt>
                <c:pt idx="67023">
                  <c:v>5.6005625083344057E-5</c:v>
                </c:pt>
                <c:pt idx="67024">
                  <c:v>5.6004748330451548E-5</c:v>
                </c:pt>
                <c:pt idx="67025">
                  <c:v>5.600199438049458E-5</c:v>
                </c:pt>
                <c:pt idx="67026">
                  <c:v>5.6002743804128841E-5</c:v>
                </c:pt>
                <c:pt idx="67027">
                  <c:v>5.6004388170549653E-5</c:v>
                </c:pt>
                <c:pt idx="67028">
                  <c:v>5.6004300859058283E-5</c:v>
                </c:pt>
                <c:pt idx="67029">
                  <c:v>5.6002838391577818E-5</c:v>
                </c:pt>
                <c:pt idx="67030">
                  <c:v>5.6001001212280237E-5</c:v>
                </c:pt>
                <c:pt idx="67031">
                  <c:v>5.6001874327193952E-5</c:v>
                </c:pt>
                <c:pt idx="67032">
                  <c:v>5.6001048506004743E-5</c:v>
                </c:pt>
                <c:pt idx="67033">
                  <c:v>5.6001528719207272E-5</c:v>
                </c:pt>
                <c:pt idx="67034">
                  <c:v>5.6002070778049529E-5</c:v>
                </c:pt>
                <c:pt idx="67035">
                  <c:v>5.6001299526542432E-5</c:v>
                </c:pt>
                <c:pt idx="67036">
                  <c:v>5.6000852055149153E-5</c:v>
                </c:pt>
                <c:pt idx="67037">
                  <c:v>5.6001044868025929E-5</c:v>
                </c:pt>
                <c:pt idx="67038">
                  <c:v>5.5999993492150679E-5</c:v>
                </c:pt>
                <c:pt idx="67039">
                  <c:v>5.5999709729803733E-5</c:v>
                </c:pt>
                <c:pt idx="67040">
                  <c:v>5.6001477787503973E-5</c:v>
                </c:pt>
                <c:pt idx="67041">
                  <c:v>5.6001110351644463E-5</c:v>
                </c:pt>
                <c:pt idx="67042">
                  <c:v>5.5999615142354742E-5</c:v>
                </c:pt>
                <c:pt idx="67043">
                  <c:v>5.5999746109591797E-5</c:v>
                </c:pt>
                <c:pt idx="67044">
                  <c:v>5.600034273811616E-5</c:v>
                </c:pt>
                <c:pt idx="67045">
                  <c:v>5.599994256044738E-5</c:v>
                </c:pt>
                <c:pt idx="67046">
                  <c:v>5.6000113545451313E-5</c:v>
                </c:pt>
                <c:pt idx="67047">
                  <c:v>5.6000208132900298E-5</c:v>
                </c:pt>
                <c:pt idx="67048">
                  <c:v>5.5999047617660842E-5</c:v>
                </c:pt>
                <c:pt idx="67049">
                  <c:v>5.5999400501605123E-5</c:v>
                </c:pt>
                <c:pt idx="67050">
                  <c:v>5.5999396863626323E-5</c:v>
                </c:pt>
                <c:pt idx="67051">
                  <c:v>5.5998993047978729E-5</c:v>
                </c:pt>
                <c:pt idx="67052">
                  <c:v>5.599940413958393E-5</c:v>
                </c:pt>
                <c:pt idx="67053">
                  <c:v>5.5999185860855498E-5</c:v>
                </c:pt>
                <c:pt idx="67054">
                  <c:v>5.5998687457758933E-5</c:v>
                </c:pt>
                <c:pt idx="67055">
                  <c:v>5.5999473261181272E-5</c:v>
                </c:pt>
                <c:pt idx="67056">
                  <c:v>5.5998840252868831E-5</c:v>
                </c:pt>
                <c:pt idx="67057">
                  <c:v>5.5999760661507032E-5</c:v>
                </c:pt>
                <c:pt idx="67058">
                  <c:v>5.5999887990765267E-5</c:v>
                </c:pt>
                <c:pt idx="67059">
                  <c:v>5.599797805189155E-5</c:v>
                </c:pt>
                <c:pt idx="67060">
                  <c:v>5.6001295888563618E-5</c:v>
                </c:pt>
                <c:pt idx="67061">
                  <c:v>5.6002434575930238E-5</c:v>
                </c:pt>
                <c:pt idx="67062">
                  <c:v>5.6001528719207272E-5</c:v>
                </c:pt>
                <c:pt idx="67063">
                  <c:v>5.5999506002990529E-5</c:v>
                </c:pt>
                <c:pt idx="67064">
                  <c:v>5.5999760661507032E-5</c:v>
                </c:pt>
                <c:pt idx="67065">
                  <c:v>5.6001099437708042E-5</c:v>
                </c:pt>
                <c:pt idx="67066">
                  <c:v>5.599994256044738E-5</c:v>
                </c:pt>
                <c:pt idx="67067">
                  <c:v>5.5997905292315409E-5</c:v>
                </c:pt>
                <c:pt idx="67068">
                  <c:v>5.5998421885306022E-5</c:v>
                </c:pt>
                <c:pt idx="67069">
                  <c:v>5.5997366871451959E-5</c:v>
                </c:pt>
                <c:pt idx="67070">
                  <c:v>5.6000015320023522E-5</c:v>
                </c:pt>
                <c:pt idx="67071">
                  <c:v>5.6000419135671109E-5</c:v>
                </c:pt>
                <c:pt idx="67072">
                  <c:v>5.5998800235101953E-5</c:v>
                </c:pt>
                <c:pt idx="67073">
                  <c:v>5.5998687457758933E-5</c:v>
                </c:pt>
                <c:pt idx="67074">
                  <c:v>5.5999436881393187E-5</c:v>
                </c:pt>
                <c:pt idx="67075">
                  <c:v>5.5998549214564257E-5</c:v>
                </c:pt>
                <c:pt idx="67076">
                  <c:v>5.5998047173488892E-5</c:v>
                </c:pt>
                <c:pt idx="67077">
                  <c:v>5.5998192692641169E-5</c:v>
                </c:pt>
                <c:pt idx="67078">
                  <c:v>5.5997043091338128E-5</c:v>
                </c:pt>
                <c:pt idx="67079">
                  <c:v>5.5996639275690541E-5</c:v>
                </c:pt>
                <c:pt idx="67080">
                  <c:v>5.5998414609348401E-5</c:v>
                </c:pt>
                <c:pt idx="67081">
                  <c:v>5.5998043535510078E-5</c:v>
                </c:pt>
                <c:pt idx="67082">
                  <c:v>5.5996741139097139E-5</c:v>
                </c:pt>
                <c:pt idx="67083">
                  <c:v>5.5996511946432292E-5</c:v>
                </c:pt>
                <c:pt idx="67084">
                  <c:v>5.5997388699324802E-5</c:v>
                </c:pt>
                <c:pt idx="67085">
                  <c:v>5.5996944865910343E-5</c:v>
                </c:pt>
                <c:pt idx="67086">
                  <c:v>5.5997996241785593E-5</c:v>
                </c:pt>
                <c:pt idx="67087">
                  <c:v>5.5998421885306022E-5</c:v>
                </c:pt>
                <c:pt idx="67088">
                  <c:v>5.5997094023041427E-5</c:v>
                </c:pt>
                <c:pt idx="67089">
                  <c:v>5.5997996241785593E-5</c:v>
                </c:pt>
                <c:pt idx="67090">
                  <c:v>5.5998745665419847E-5</c:v>
                </c:pt>
                <c:pt idx="67091">
                  <c:v>5.5997239542193711E-5</c:v>
                </c:pt>
                <c:pt idx="67092">
                  <c:v>5.599717769655399E-5</c:v>
                </c:pt>
                <c:pt idx="67093">
                  <c:v>5.599780342890881E-5</c:v>
                </c:pt>
                <c:pt idx="67094">
                  <c:v>5.5997068557189777E-5</c:v>
                </c:pt>
                <c:pt idx="67095">
                  <c:v>5.5996391893131658E-5</c:v>
                </c:pt>
                <c:pt idx="67096">
                  <c:v>5.5996501032495871E-5</c:v>
                </c:pt>
                <c:pt idx="67097">
                  <c:v>5.5995707953115932E-5</c:v>
                </c:pt>
                <c:pt idx="67098">
                  <c:v>5.5995486036408693E-5</c:v>
                </c:pt>
                <c:pt idx="67099">
                  <c:v>5.5996828450588509E-5</c:v>
                </c:pt>
                <c:pt idx="67100">
                  <c:v>5.599617725238204E-5</c:v>
                </c:pt>
                <c:pt idx="67101">
                  <c:v>5.5995747970882803E-5</c:v>
                </c:pt>
                <c:pt idx="67102">
                  <c:v>5.5996057199081413E-5</c:v>
                </c:pt>
                <c:pt idx="67103">
                  <c:v>5.5995635193539783E-5</c:v>
                </c:pt>
                <c:pt idx="67104">
                  <c:v>5.5994802096392959E-5</c:v>
                </c:pt>
                <c:pt idx="67105">
                  <c:v>5.5996733863139532E-5</c:v>
                </c:pt>
                <c:pt idx="67106">
                  <c:v>5.5997123126871877E-5</c:v>
                </c:pt>
                <c:pt idx="67107">
                  <c:v>5.5995547882048413E-5</c:v>
                </c:pt>
                <c:pt idx="67108">
                  <c:v>5.5996766604948789E-5</c:v>
                </c:pt>
                <c:pt idx="67109">
                  <c:v>5.5997454182943329E-5</c:v>
                </c:pt>
                <c:pt idx="67110">
                  <c:v>5.5995929869823158E-5</c:v>
                </c:pt>
                <c:pt idx="67111">
                  <c:v>5.599577707471326E-5</c:v>
                </c:pt>
                <c:pt idx="67112">
                  <c:v>5.5996762966969982E-5</c:v>
                </c:pt>
                <c:pt idx="67113">
                  <c:v>5.5996093578869477E-5</c:v>
                </c:pt>
                <c:pt idx="67114">
                  <c:v>5.599483847618103E-5</c:v>
                </c:pt>
                <c:pt idx="67115">
                  <c:v>5.5994914873735979E-5</c:v>
                </c:pt>
                <c:pt idx="67116">
                  <c:v>5.5994558351812877E-5</c:v>
                </c:pt>
                <c:pt idx="67117">
                  <c:v>5.5994285503402352E-5</c:v>
                </c:pt>
                <c:pt idx="67118">
                  <c:v>5.5995667935349047E-5</c:v>
                </c:pt>
                <c:pt idx="67119">
                  <c:v>5.5995125876506791E-5</c:v>
                </c:pt>
                <c:pt idx="67120">
                  <c:v>5.5994354624999687E-5</c:v>
                </c:pt>
                <c:pt idx="67121">
                  <c:v>5.5994547437876463E-5</c:v>
                </c:pt>
                <c:pt idx="67122">
                  <c:v>5.5994409194681787E-5</c:v>
                </c:pt>
                <c:pt idx="67123">
                  <c:v>5.5993947171373293E-5</c:v>
                </c:pt>
                <c:pt idx="67124">
                  <c:v>5.5995224101934582E-5</c:v>
                </c:pt>
                <c:pt idx="67125">
                  <c:v>5.5995322327362367E-5</c:v>
                </c:pt>
                <c:pt idx="67126">
                  <c:v>5.599406358669512E-5</c:v>
                </c:pt>
                <c:pt idx="67127">
                  <c:v>5.5995642469497398E-5</c:v>
                </c:pt>
                <c:pt idx="67128">
                  <c:v>5.5996209994191297E-5</c:v>
                </c:pt>
                <c:pt idx="67129">
                  <c:v>5.599468931904994E-5</c:v>
                </c:pt>
                <c:pt idx="67130">
                  <c:v>5.5994405556702993E-5</c:v>
                </c:pt>
                <c:pt idx="67131">
                  <c:v>5.5995336879277602E-5</c:v>
                </c:pt>
                <c:pt idx="67132">
                  <c:v>5.5994340073084459E-5</c:v>
                </c:pt>
                <c:pt idx="67133">
                  <c:v>5.5993736168602481E-5</c:v>
                </c:pt>
                <c:pt idx="67134">
                  <c:v>5.5993918067542843E-5</c:v>
                </c:pt>
                <c:pt idx="67135">
                  <c:v>5.5992968555074192E-5</c:v>
                </c:pt>
                <c:pt idx="67136">
                  <c:v>5.5992433772189543E-5</c:v>
                </c:pt>
                <c:pt idx="67137">
                  <c:v>5.5994711146922782E-5</c:v>
                </c:pt>
                <c:pt idx="67138">
                  <c:v>5.5994285503402352E-5</c:v>
                </c:pt>
                <c:pt idx="67139">
                  <c:v>5.5992488341871649E-5</c:v>
                </c:pt>
                <c:pt idx="67140">
                  <c:v>5.5992575653363019E-5</c:v>
                </c:pt>
                <c:pt idx="67141">
                  <c:v>5.599321229965426E-5</c:v>
                </c:pt>
                <c:pt idx="67142">
                  <c:v>5.5992804846027873E-5</c:v>
                </c:pt>
                <c:pt idx="67143">
                  <c:v>5.5993379646679393E-5</c:v>
                </c:pt>
                <c:pt idx="67144">
                  <c:v>5.5993554269662127E-5</c:v>
                </c:pt>
                <c:pt idx="67145">
                  <c:v>5.5992131819948547E-5</c:v>
                </c:pt>
                <c:pt idx="67146">
                  <c:v>5.5994361900957301E-5</c:v>
                </c:pt>
                <c:pt idx="67147">
                  <c:v>5.599526411970146E-5</c:v>
                </c:pt>
                <c:pt idx="67148">
                  <c:v>5.5993885325733572E-5</c:v>
                </c:pt>
                <c:pt idx="67149">
                  <c:v>5.5992517445702113E-5</c:v>
                </c:pt>
                <c:pt idx="67150">
                  <c:v>5.599361247732304E-5</c:v>
                </c:pt>
                <c:pt idx="67151">
                  <c:v>5.5992477427935228E-5</c:v>
                </c:pt>
                <c:pt idx="67152">
                  <c:v>5.5992797570070252E-5</c:v>
                </c:pt>
                <c:pt idx="67153">
                  <c:v>5.5993004934862263E-5</c:v>
                </c:pt>
                <c:pt idx="67154">
                  <c:v>5.5991280532907688E-5</c:v>
                </c:pt>
                <c:pt idx="67155">
                  <c:v>5.5993987189140171E-5</c:v>
                </c:pt>
                <c:pt idx="67156">
                  <c:v>5.5995340517256409E-5</c:v>
                </c:pt>
                <c:pt idx="67157">
                  <c:v>5.5994503782130778E-5</c:v>
                </c:pt>
                <c:pt idx="67158">
                  <c:v>5.5992091802181683E-5</c:v>
                </c:pt>
                <c:pt idx="67159">
                  <c:v>5.5993536079768091E-5</c:v>
                </c:pt>
                <c:pt idx="67160">
                  <c:v>5.5995114962570369E-5</c:v>
                </c:pt>
                <c:pt idx="67161">
                  <c:v>5.5994078138610348E-5</c:v>
                </c:pt>
                <c:pt idx="67162">
                  <c:v>5.5991029512370012E-5</c:v>
                </c:pt>
                <c:pt idx="67163">
                  <c:v>5.599435098702088E-5</c:v>
                </c:pt>
                <c:pt idx="67164">
                  <c:v>5.599626456387341E-5</c:v>
                </c:pt>
                <c:pt idx="67165">
                  <c:v>5.5996235460042947E-5</c:v>
                </c:pt>
                <c:pt idx="67166">
                  <c:v>5.5993972637224942E-5</c:v>
                </c:pt>
                <c:pt idx="67167">
                  <c:v>5.599072392215021E-5</c:v>
                </c:pt>
                <c:pt idx="67168">
                  <c:v>5.5994922149693593E-5</c:v>
                </c:pt>
                <c:pt idx="67169">
                  <c:v>5.5997494200710207E-5</c:v>
                </c:pt>
                <c:pt idx="67170">
                  <c:v>5.5997275921981782E-5</c:v>
                </c:pt>
                <c:pt idx="67171">
                  <c:v>5.5994496506173157E-5</c:v>
                </c:pt>
                <c:pt idx="67172">
                  <c:v>5.5990341934375458E-5</c:v>
                </c:pt>
                <c:pt idx="67173">
                  <c:v>5.5994787544477731E-5</c:v>
                </c:pt>
                <c:pt idx="67174">
                  <c:v>5.5998119933065027E-5</c:v>
                </c:pt>
                <c:pt idx="67175">
                  <c:v>5.5998454627115279E-5</c:v>
                </c:pt>
                <c:pt idx="67176">
                  <c:v>5.5996537412283942E-5</c:v>
                </c:pt>
                <c:pt idx="67177">
                  <c:v>5.5993103160290048E-5</c:v>
                </c:pt>
                <c:pt idx="67178">
                  <c:v>5.5990320106502622E-5</c:v>
                </c:pt>
                <c:pt idx="67179">
                  <c:v>5.599289943347685E-5</c:v>
                </c:pt>
                <c:pt idx="67180">
                  <c:v>5.5992390116443858E-5</c:v>
                </c:pt>
                <c:pt idx="67181">
                  <c:v>5.5989476095419377E-5</c:v>
                </c:pt>
                <c:pt idx="67182">
                  <c:v>5.5989752581808723E-5</c:v>
                </c:pt>
                <c:pt idx="67183">
                  <c:v>5.5989294196479023E-5</c:v>
                </c:pt>
                <c:pt idx="67184">
                  <c:v>5.598964708042331E-5</c:v>
                </c:pt>
                <c:pt idx="67185">
                  <c:v>5.5989243264775723E-5</c:v>
                </c:pt>
                <c:pt idx="67186">
                  <c:v>5.598969801212661E-5</c:v>
                </c:pt>
                <c:pt idx="67187">
                  <c:v>5.5989283282542601E-5</c:v>
                </c:pt>
                <c:pt idx="67188">
                  <c:v>5.5989170505199581E-5</c:v>
                </c:pt>
                <c:pt idx="67189">
                  <c:v>5.5988948588492349E-5</c:v>
                </c:pt>
                <c:pt idx="67190">
                  <c:v>5.5988799431361258E-5</c:v>
                </c:pt>
                <c:pt idx="67191">
                  <c:v>5.5988832173170522E-5</c:v>
                </c:pt>
                <c:pt idx="67192">
                  <c:v>5.5988923122640699E-5</c:v>
                </c:pt>
                <c:pt idx="67193">
                  <c:v>5.5988428357522928E-5</c:v>
                </c:pt>
                <c:pt idx="67194">
                  <c:v>5.5989494285313413E-5</c:v>
                </c:pt>
                <c:pt idx="67195">
                  <c:v>5.5989057727856562E-5</c:v>
                </c:pt>
                <c:pt idx="67196">
                  <c:v>5.5989075917750597E-5</c:v>
                </c:pt>
                <c:pt idx="67197">
                  <c:v>5.5988832173170522E-5</c:v>
                </c:pt>
                <c:pt idx="67198">
                  <c:v>5.598898496828042E-5</c:v>
                </c:pt>
                <c:pt idx="67199">
                  <c:v>5.5988854001043358E-5</c:v>
                </c:pt>
                <c:pt idx="67200">
                  <c:v>5.5988075473578647E-5</c:v>
                </c:pt>
                <c:pt idx="67201">
                  <c:v>5.5987631640164182E-5</c:v>
                </c:pt>
                <c:pt idx="67202">
                  <c:v>5.5989079555729397E-5</c:v>
                </c:pt>
                <c:pt idx="67203">
                  <c:v>5.5987995438044891E-5</c:v>
                </c:pt>
                <c:pt idx="67204">
                  <c:v>5.5989014072110883E-5</c:v>
                </c:pt>
                <c:pt idx="67205">
                  <c:v>5.5989319662330672E-5</c:v>
                </c:pt>
                <c:pt idx="67206">
                  <c:v>5.5987722589634359E-5</c:v>
                </c:pt>
                <c:pt idx="67207">
                  <c:v>5.5989865359151743E-5</c:v>
                </c:pt>
                <c:pt idx="67208">
                  <c:v>5.5990447435760871E-5</c:v>
                </c:pt>
                <c:pt idx="67209">
                  <c:v>5.5988763051573187E-5</c:v>
                </c:pt>
                <c:pt idx="67210">
                  <c:v>5.5988508393056691E-5</c:v>
                </c:pt>
                <c:pt idx="67211">
                  <c:v>5.5989450629567727E-5</c:v>
                </c:pt>
                <c:pt idx="67212">
                  <c:v>5.5988679378060617E-5</c:v>
                </c:pt>
                <c:pt idx="67213">
                  <c:v>5.5987056839512661E-5</c:v>
                </c:pt>
                <c:pt idx="67214">
                  <c:v>5.598735879175365E-5</c:v>
                </c:pt>
                <c:pt idx="67215">
                  <c:v>5.5987595260376111E-5</c:v>
                </c:pt>
                <c:pt idx="67216">
                  <c:v>5.5987013183766983E-5</c:v>
                </c:pt>
                <c:pt idx="67217">
                  <c:v>5.59878462809138E-5</c:v>
                </c:pt>
                <c:pt idx="67218">
                  <c:v>5.5987380619626492E-5</c:v>
                </c:pt>
                <c:pt idx="67219">
                  <c:v>5.598704592557624E-5</c:v>
                </c:pt>
                <c:pt idx="67220">
                  <c:v>5.5987162340898067E-5</c:v>
                </c:pt>
                <c:pt idx="67221">
                  <c:v>5.5986431107157841E-5</c:v>
                </c:pt>
                <c:pt idx="67222">
                  <c:v>5.5986034567467868E-5</c:v>
                </c:pt>
                <c:pt idx="67223">
                  <c:v>5.5988009989960119E-5</c:v>
                </c:pt>
                <c:pt idx="67224">
                  <c:v>5.5988501117099083E-5</c:v>
                </c:pt>
                <c:pt idx="67225">
                  <c:v>5.5986729421420023E-5</c:v>
                </c:pt>
                <c:pt idx="67226">
                  <c:v>5.598787174676545E-5</c:v>
                </c:pt>
                <c:pt idx="67227">
                  <c:v>5.5988635722314939E-5</c:v>
                </c:pt>
                <c:pt idx="67228">
                  <c:v>5.5986984079936519E-5</c:v>
                </c:pt>
                <c:pt idx="67229">
                  <c:v>5.5987384257605299E-5</c:v>
                </c:pt>
                <c:pt idx="67230">
                  <c:v>5.5988009989960119E-5</c:v>
                </c:pt>
                <c:pt idx="67231">
                  <c:v>5.5987013183766983E-5</c:v>
                </c:pt>
                <c:pt idx="67232">
                  <c:v>5.5985856306506321E-5</c:v>
                </c:pt>
                <c:pt idx="67233">
                  <c:v>5.598619463853538E-5</c:v>
                </c:pt>
                <c:pt idx="67234">
                  <c:v>5.5985437938943512E-5</c:v>
                </c:pt>
                <c:pt idx="67235">
                  <c:v>5.5985230574151501E-5</c:v>
                </c:pt>
                <c:pt idx="67236">
                  <c:v>5.5987093219300732E-5</c:v>
                </c:pt>
                <c:pt idx="67237">
                  <c:v>5.5986754887271672E-5</c:v>
                </c:pt>
                <c:pt idx="67238">
                  <c:v>5.5984972277656198E-5</c:v>
                </c:pt>
                <c:pt idx="67239">
                  <c:v>5.5985216022236273E-5</c:v>
                </c:pt>
                <c:pt idx="67240">
                  <c:v>5.5985663493629538E-5</c:v>
                </c:pt>
                <c:pt idx="67241">
                  <c:v>5.5985314247664057E-5</c:v>
                </c:pt>
                <c:pt idx="67242">
                  <c:v>5.5985798098845407E-5</c:v>
                </c:pt>
                <c:pt idx="67243">
                  <c:v>5.5986452935030677E-5</c:v>
                </c:pt>
                <c:pt idx="67244">
                  <c:v>5.5984772188821808E-5</c:v>
                </c:pt>
                <c:pt idx="67245">
                  <c:v>5.5987213272601373E-5</c:v>
                </c:pt>
                <c:pt idx="67246">
                  <c:v>5.5988290114328272E-5</c:v>
                </c:pt>
                <c:pt idx="67247">
                  <c:v>5.5986627558013418E-5</c:v>
                </c:pt>
                <c:pt idx="67248">
                  <c:v>5.5984703067224473E-5</c:v>
                </c:pt>
                <c:pt idx="67249">
                  <c:v>5.5985768995014951E-5</c:v>
                </c:pt>
                <c:pt idx="67250">
                  <c:v>5.5984757636906579E-5</c:v>
                </c:pt>
                <c:pt idx="67251">
                  <c:v>5.5985314247664057E-5</c:v>
                </c:pt>
                <c:pt idx="67252">
                  <c:v>5.5985827202675857E-5</c:v>
                </c:pt>
                <c:pt idx="67253">
                  <c:v>5.5983753554755822E-5</c:v>
                </c:pt>
                <c:pt idx="67254">
                  <c:v>5.5986489314818748E-5</c:v>
                </c:pt>
                <c:pt idx="67255">
                  <c:v>5.5987617088248953E-5</c:v>
                </c:pt>
                <c:pt idx="67256">
                  <c:v>5.5986922234296799E-5</c:v>
                </c:pt>
                <c:pt idx="67257">
                  <c:v>5.5984262871788808E-5</c:v>
                </c:pt>
                <c:pt idx="67258">
                  <c:v>5.5986634833971038E-5</c:v>
                </c:pt>
                <c:pt idx="67259">
                  <c:v>5.5988151871133602E-5</c:v>
                </c:pt>
                <c:pt idx="67260">
                  <c:v>5.5986871302593499E-5</c:v>
                </c:pt>
                <c:pt idx="67261">
                  <c:v>5.5983582569751889E-5</c:v>
                </c:pt>
                <c:pt idx="67262">
                  <c:v>5.5986543884500861E-5</c:v>
                </c:pt>
                <c:pt idx="67263">
                  <c:v>5.5989054089877748E-5</c:v>
                </c:pt>
                <c:pt idx="67264">
                  <c:v>5.5988679378060617E-5</c:v>
                </c:pt>
                <c:pt idx="67265">
                  <c:v>5.5986125516938052E-5</c:v>
                </c:pt>
                <c:pt idx="67266">
                  <c:v>5.5982658523134887E-5</c:v>
                </c:pt>
                <c:pt idx="67267">
                  <c:v>5.5988348321989179E-5</c:v>
                </c:pt>
                <c:pt idx="67268">
                  <c:v>5.5991302360780537E-5</c:v>
                </c:pt>
                <c:pt idx="67269">
                  <c:v>5.5991004046518362E-5</c:v>
                </c:pt>
                <c:pt idx="67270">
                  <c:v>5.5987795349210501E-5</c:v>
                </c:pt>
                <c:pt idx="67271">
                  <c:v>5.5983364291023463E-5</c:v>
                </c:pt>
                <c:pt idx="67272">
                  <c:v>5.5987144151004031E-5</c:v>
                </c:pt>
                <c:pt idx="67273">
                  <c:v>5.5990447435760871E-5</c:v>
                </c:pt>
                <c:pt idx="67274">
                  <c:v>5.5990782129811123E-5</c:v>
                </c:pt>
                <c:pt idx="67275">
                  <c:v>5.598844654741697E-5</c:v>
                </c:pt>
                <c:pt idx="67276">
                  <c:v>5.5984903156058863E-5</c:v>
                </c:pt>
                <c:pt idx="67277">
                  <c:v>5.5983797210501507E-5</c:v>
                </c:pt>
                <c:pt idx="67278">
                  <c:v>5.5986656661843881E-5</c:v>
                </c:pt>
                <c:pt idx="67279">
                  <c:v>5.5985758081078529E-5</c:v>
                </c:pt>
                <c:pt idx="67280">
                  <c:v>5.5982189223868772E-5</c:v>
                </c:pt>
                <c:pt idx="67281">
                  <c:v>5.598519419436343E-5</c:v>
                </c:pt>
                <c:pt idx="67282">
                  <c:v>5.5987369705690071E-5</c:v>
                </c:pt>
                <c:pt idx="67283">
                  <c:v>5.5987628002185368E-5</c:v>
                </c:pt>
                <c:pt idx="67284">
                  <c:v>5.5985434300964698E-5</c:v>
                </c:pt>
                <c:pt idx="67285">
                  <c:v>5.5981417972361669E-5</c:v>
                </c:pt>
                <c:pt idx="67286">
                  <c:v>5.5986110965022817E-5</c:v>
                </c:pt>
                <c:pt idx="67287">
                  <c:v>5.5989337852224708E-5</c:v>
                </c:pt>
                <c:pt idx="67288">
                  <c:v>5.5989061365835369E-5</c:v>
                </c:pt>
                <c:pt idx="67289">
                  <c:v>5.5986824008869007E-5</c:v>
                </c:pt>
                <c:pt idx="67290">
                  <c:v>5.5982472986215732E-5</c:v>
                </c:pt>
                <c:pt idx="67291">
                  <c:v>5.5984513892326497E-5</c:v>
                </c:pt>
                <c:pt idx="67292">
                  <c:v>5.5987835366977379E-5</c:v>
                </c:pt>
                <c:pt idx="67293">
                  <c:v>5.5988111853366718E-5</c:v>
                </c:pt>
                <c:pt idx="67294">
                  <c:v>5.5985590734053403E-5</c:v>
                </c:pt>
                <c:pt idx="67295">
                  <c:v>5.598242933047004E-5</c:v>
                </c:pt>
                <c:pt idx="67296">
                  <c:v>5.5983491620281711E-5</c:v>
                </c:pt>
                <c:pt idx="67297">
                  <c:v>5.598624557023868E-5</c:v>
                </c:pt>
                <c:pt idx="67298">
                  <c:v>5.5985190556384623E-5</c:v>
                </c:pt>
                <c:pt idx="67299">
                  <c:v>5.598151619778946E-5</c:v>
                </c:pt>
                <c:pt idx="67300">
                  <c:v>5.598299321718514E-5</c:v>
                </c:pt>
                <c:pt idx="67301">
                  <c:v>5.598553252639249E-5</c:v>
                </c:pt>
                <c:pt idx="67302">
                  <c:v>5.5985245126066729E-5</c:v>
                </c:pt>
                <c:pt idx="67303">
                  <c:v>5.5982902267714962E-5</c:v>
                </c:pt>
                <c:pt idx="67304">
                  <c:v>5.5980173783609637E-5</c:v>
                </c:pt>
                <c:pt idx="67305">
                  <c:v>5.5981647165026522E-5</c:v>
                </c:pt>
                <c:pt idx="67306">
                  <c:v>5.598096686298959E-5</c:v>
                </c:pt>
                <c:pt idx="67307">
                  <c:v>5.5980435718083747E-5</c:v>
                </c:pt>
                <c:pt idx="67308">
                  <c:v>5.5980963225010782E-5</c:v>
                </c:pt>
                <c:pt idx="67309">
                  <c:v>5.5979664466576651E-5</c:v>
                </c:pt>
                <c:pt idx="67310">
                  <c:v>5.5981559853535152E-5</c:v>
                </c:pt>
                <c:pt idx="67311">
                  <c:v>5.5981952755246311E-5</c:v>
                </c:pt>
                <c:pt idx="67312">
                  <c:v>5.5979995522648103E-5</c:v>
                </c:pt>
                <c:pt idx="67313">
                  <c:v>5.5981337936827913E-5</c:v>
                </c:pt>
                <c:pt idx="67314">
                  <c:v>5.5982633057283238E-5</c:v>
                </c:pt>
                <c:pt idx="67315">
                  <c:v>5.5981876357691363E-5</c:v>
                </c:pt>
                <c:pt idx="67316">
                  <c:v>5.5978882301133133E-5</c:v>
                </c:pt>
                <c:pt idx="67317">
                  <c:v>5.5982814956223592E-5</c:v>
                </c:pt>
                <c:pt idx="67318">
                  <c:v>5.5984692153288051E-5</c:v>
                </c:pt>
                <c:pt idx="67319">
                  <c:v>5.5983826314331957E-5</c:v>
                </c:pt>
                <c:pt idx="67320">
                  <c:v>5.5980712204473093E-5</c:v>
                </c:pt>
                <c:pt idx="67321">
                  <c:v>5.5980337492655963E-5</c:v>
                </c:pt>
                <c:pt idx="67322">
                  <c:v>5.5982585763558752E-5</c:v>
                </c:pt>
                <c:pt idx="67323">
                  <c:v>5.5982265621423721E-5</c:v>
                </c:pt>
                <c:pt idx="67324">
                  <c:v>5.5979995522648103E-5</c:v>
                </c:pt>
                <c:pt idx="67325">
                  <c:v>5.597980270977132E-5</c:v>
                </c:pt>
                <c:pt idx="67326">
                  <c:v>5.5981170589802787E-5</c:v>
                </c:pt>
                <c:pt idx="67327">
                  <c:v>5.5980101024033502E-5</c:v>
                </c:pt>
                <c:pt idx="67328">
                  <c:v>5.5978387536015362E-5</c:v>
                </c:pt>
                <c:pt idx="67329">
                  <c:v>5.5979344324441627E-5</c:v>
                </c:pt>
                <c:pt idx="67330">
                  <c:v>5.597822746494785E-5</c:v>
                </c:pt>
                <c:pt idx="67331">
                  <c:v>5.5979307944653563E-5</c:v>
                </c:pt>
                <c:pt idx="67332">
                  <c:v>5.5979762692004442E-5</c:v>
                </c:pt>
                <c:pt idx="67333">
                  <c:v>5.5977732699830092E-5</c:v>
                </c:pt>
                <c:pt idx="67334">
                  <c:v>5.5980061006266617E-5</c:v>
                </c:pt>
                <c:pt idx="67335">
                  <c:v>5.5981246987357742E-5</c:v>
                </c:pt>
                <c:pt idx="67336">
                  <c:v>5.5980064644245431E-5</c:v>
                </c:pt>
                <c:pt idx="67337">
                  <c:v>5.5977099691517651E-5</c:v>
                </c:pt>
                <c:pt idx="67338">
                  <c:v>5.5981352488743141E-5</c:v>
                </c:pt>
                <c:pt idx="67339">
                  <c:v>5.5983542551985011E-5</c:v>
                </c:pt>
                <c:pt idx="67340">
                  <c:v>5.5982378398766741E-5</c:v>
                </c:pt>
                <c:pt idx="67341">
                  <c:v>5.5978707678150392E-5</c:v>
                </c:pt>
                <c:pt idx="67342">
                  <c:v>5.5979096941882738E-5</c:v>
                </c:pt>
                <c:pt idx="67343">
                  <c:v>5.5981632613111287E-5</c:v>
                </c:pt>
                <c:pt idx="67344">
                  <c:v>5.5981017794692889E-5</c:v>
                </c:pt>
                <c:pt idx="67345">
                  <c:v>5.5978642194531858E-5</c:v>
                </c:pt>
                <c:pt idx="67346">
                  <c:v>5.5977361625991762E-5</c:v>
                </c:pt>
                <c:pt idx="67347">
                  <c:v>5.5979238823056221E-5</c:v>
                </c:pt>
                <c:pt idx="67348">
                  <c:v>5.5977758165681728E-5</c:v>
                </c:pt>
                <c:pt idx="67349">
                  <c:v>5.5977048759814352E-5</c:v>
                </c:pt>
                <c:pt idx="67350">
                  <c:v>5.5977747251745307E-5</c:v>
                </c:pt>
                <c:pt idx="67351">
                  <c:v>5.5976630392251543E-5</c:v>
                </c:pt>
                <c:pt idx="67352">
                  <c:v>5.5977659940253943E-5</c:v>
                </c:pt>
                <c:pt idx="67353">
                  <c:v>5.597780182142742E-5</c:v>
                </c:pt>
                <c:pt idx="67354">
                  <c:v>5.5975691793719313E-5</c:v>
                </c:pt>
                <c:pt idx="67355">
                  <c:v>5.5978649470489472E-5</c:v>
                </c:pt>
                <c:pt idx="67356">
                  <c:v>5.5979937314987183E-5</c:v>
                </c:pt>
                <c:pt idx="67357">
                  <c:v>5.5978784075705328E-5</c:v>
                </c:pt>
                <c:pt idx="67358">
                  <c:v>5.5975702707655728E-5</c:v>
                </c:pt>
                <c:pt idx="67359">
                  <c:v>5.5978984164539718E-5</c:v>
                </c:pt>
                <c:pt idx="67360">
                  <c:v>5.598131610895507E-5</c:v>
                </c:pt>
                <c:pt idx="67361">
                  <c:v>5.5980384786380448E-5</c:v>
                </c:pt>
                <c:pt idx="67362">
                  <c:v>5.5976812291191891E-5</c:v>
                </c:pt>
                <c:pt idx="67363">
                  <c:v>5.5977812735363841E-5</c:v>
                </c:pt>
                <c:pt idx="67364">
                  <c:v>5.5979999160626903E-5</c:v>
                </c:pt>
                <c:pt idx="67365">
                  <c:v>5.5979653552640229E-5</c:v>
                </c:pt>
                <c:pt idx="67366">
                  <c:v>5.5977136071305722E-5</c:v>
                </c:pt>
                <c:pt idx="67367">
                  <c:v>5.5975586292333901E-5</c:v>
                </c:pt>
                <c:pt idx="67368">
                  <c:v>5.5977146985242143E-5</c:v>
                </c:pt>
                <c:pt idx="67369">
                  <c:v>5.5976084695430472E-5</c:v>
                </c:pt>
                <c:pt idx="67370">
                  <c:v>5.5975506256800138E-5</c:v>
                </c:pt>
                <c:pt idx="67371">
                  <c:v>5.5976415751501918E-5</c:v>
                </c:pt>
                <c:pt idx="67372">
                  <c:v>5.5974960559979081E-5</c:v>
                </c:pt>
                <c:pt idx="67373">
                  <c:v>5.5975538998609409E-5</c:v>
                </c:pt>
                <c:pt idx="67374">
                  <c:v>5.5976048315642402E-5</c:v>
                </c:pt>
                <c:pt idx="67375">
                  <c:v>5.5974127462832257E-5</c:v>
                </c:pt>
                <c:pt idx="67376">
                  <c:v>5.59771760890726E-5</c:v>
                </c:pt>
                <c:pt idx="67377">
                  <c:v>5.5978354794206098E-5</c:v>
                </c:pt>
                <c:pt idx="67378">
                  <c:v>5.5976994190132252E-5</c:v>
                </c:pt>
                <c:pt idx="67379">
                  <c:v>5.5974076531128958E-5</c:v>
                </c:pt>
                <c:pt idx="67380">
                  <c:v>5.5977390729822218E-5</c:v>
                </c:pt>
                <c:pt idx="67381">
                  <c:v>5.5979471653699868E-5</c:v>
                </c:pt>
                <c:pt idx="67382">
                  <c:v>5.5978500313358381E-5</c:v>
                </c:pt>
                <c:pt idx="67383">
                  <c:v>5.5974855058593682E-5</c:v>
                </c:pt>
                <c:pt idx="67384">
                  <c:v>5.5976066505536437E-5</c:v>
                </c:pt>
                <c:pt idx="67385">
                  <c:v>5.5978340242290869E-5</c:v>
                </c:pt>
                <c:pt idx="67386">
                  <c:v>5.5978292948566377E-5</c:v>
                </c:pt>
                <c:pt idx="67387">
                  <c:v>5.5975626310100779E-5</c:v>
                </c:pt>
                <c:pt idx="67388">
                  <c:v>5.5973625421756878E-5</c:v>
                </c:pt>
                <c:pt idx="67389">
                  <c:v>5.5975306167965748E-5</c:v>
                </c:pt>
                <c:pt idx="67390">
                  <c:v>5.5974229326238862E-5</c:v>
                </c:pt>
                <c:pt idx="67391">
                  <c:v>5.5973861890379339E-5</c:v>
                </c:pt>
                <c:pt idx="67392">
                  <c:v>5.5974658607738093E-5</c:v>
                </c:pt>
                <c:pt idx="67393">
                  <c:v>5.5973439884837717E-5</c:v>
                </c:pt>
                <c:pt idx="67394">
                  <c:v>5.5973745475057513E-5</c:v>
                </c:pt>
                <c:pt idx="67395">
                  <c:v>5.5974145652726293E-5</c:v>
                </c:pt>
                <c:pt idx="67396">
                  <c:v>5.5972079280763858E-5</c:v>
                </c:pt>
                <c:pt idx="67397">
                  <c:v>5.5975342547753833E-5</c:v>
                </c:pt>
                <c:pt idx="67398">
                  <c:v>5.59766631340608E-5</c:v>
                </c:pt>
                <c:pt idx="67399">
                  <c:v>5.5975666327867657E-5</c:v>
                </c:pt>
                <c:pt idx="67400">
                  <c:v>5.5972261179704219E-5</c:v>
                </c:pt>
                <c:pt idx="67401">
                  <c:v>5.597592462436296E-5</c:v>
                </c:pt>
                <c:pt idx="67402">
                  <c:v>5.5978154705371708E-5</c:v>
                </c:pt>
                <c:pt idx="67403">
                  <c:v>5.597688868874684E-5</c:v>
                </c:pt>
                <c:pt idx="67404">
                  <c:v>5.59731233806815E-5</c:v>
                </c:pt>
                <c:pt idx="67405">
                  <c:v>5.5974069255171337E-5</c:v>
                </c:pt>
                <c:pt idx="67406">
                  <c:v>5.5976819567149512E-5</c:v>
                </c:pt>
                <c:pt idx="67407">
                  <c:v>5.5976324802031741E-5</c:v>
                </c:pt>
                <c:pt idx="67408">
                  <c:v>5.5973803682718433E-5</c:v>
                </c:pt>
                <c:pt idx="67409">
                  <c:v>5.5971948313526809E-5</c:v>
                </c:pt>
                <c:pt idx="67410">
                  <c:v>5.5973996495595202E-5</c:v>
                </c:pt>
                <c:pt idx="67411">
                  <c:v>5.5972432164708152E-5</c:v>
                </c:pt>
                <c:pt idx="67412">
                  <c:v>5.5971926485653967E-5</c:v>
                </c:pt>
                <c:pt idx="67413">
                  <c:v>5.5972875998122618E-5</c:v>
                </c:pt>
                <c:pt idx="67414">
                  <c:v>5.5971693655010313E-5</c:v>
                </c:pt>
                <c:pt idx="67415">
                  <c:v>5.5972315749386332E-5</c:v>
                </c:pt>
                <c:pt idx="67416">
                  <c:v>5.5972486734390259E-5</c:v>
                </c:pt>
                <c:pt idx="67417">
                  <c:v>5.5970365792745718E-5</c:v>
                </c:pt>
                <c:pt idx="67418">
                  <c:v>5.5973789130803198E-5</c:v>
                </c:pt>
                <c:pt idx="67419">
                  <c:v>5.5974902352318168E-5</c:v>
                </c:pt>
                <c:pt idx="67420">
                  <c:v>5.5973679991438978E-5</c:v>
                </c:pt>
                <c:pt idx="67421">
                  <c:v>5.5970540415728458E-5</c:v>
                </c:pt>
                <c:pt idx="67422">
                  <c:v>5.5974065617192543E-5</c:v>
                </c:pt>
                <c:pt idx="67423">
                  <c:v>5.5976470321184017E-5</c:v>
                </c:pt>
                <c:pt idx="67424">
                  <c:v>5.5975320719880983E-5</c:v>
                </c:pt>
                <c:pt idx="67425">
                  <c:v>5.5971573601709679E-5</c:v>
                </c:pt>
                <c:pt idx="67426">
                  <c:v>5.597241033683531E-5</c:v>
                </c:pt>
                <c:pt idx="67427">
                  <c:v>5.5974960559979081E-5</c:v>
                </c:pt>
                <c:pt idx="67428">
                  <c:v>5.5974764109123498E-5</c:v>
                </c:pt>
                <c:pt idx="67429">
                  <c:v>5.5971991969272488E-5</c:v>
                </c:pt>
                <c:pt idx="67430">
                  <c:v>5.5970489484025172E-5</c:v>
                </c:pt>
                <c:pt idx="67431">
                  <c:v>5.5972232075873762E-5</c:v>
                </c:pt>
                <c:pt idx="67432">
                  <c:v>5.5970893299672753E-5</c:v>
                </c:pt>
                <c:pt idx="67433">
                  <c:v>5.5969852837733918E-5</c:v>
                </c:pt>
                <c:pt idx="67434">
                  <c:v>5.5970813264139003E-5</c:v>
                </c:pt>
                <c:pt idx="67435">
                  <c:v>5.59695326955989E-5</c:v>
                </c:pt>
                <c:pt idx="67436">
                  <c:v>5.5970365792745718E-5</c:v>
                </c:pt>
                <c:pt idx="67437">
                  <c:v>5.5970860557863489E-5</c:v>
                </c:pt>
                <c:pt idx="67438">
                  <c:v>5.5968896049307659E-5</c:v>
                </c:pt>
                <c:pt idx="67439">
                  <c:v>5.5971893743844703E-5</c:v>
                </c:pt>
                <c:pt idx="67440">
                  <c:v>5.5972934205783531E-5</c:v>
                </c:pt>
                <c:pt idx="67441">
                  <c:v>5.5971700930967927E-5</c:v>
                </c:pt>
                <c:pt idx="67442">
                  <c:v>5.5968259403016418E-5</c:v>
                </c:pt>
                <c:pt idx="67443">
                  <c:v>5.5972883274080232E-5</c:v>
                </c:pt>
                <c:pt idx="67444">
                  <c:v>5.5974902352318168E-5</c:v>
                </c:pt>
                <c:pt idx="67445">
                  <c:v>5.5973792768781998E-5</c:v>
                </c:pt>
                <c:pt idx="67446">
                  <c:v>5.5970052926568308E-5</c:v>
                </c:pt>
                <c:pt idx="67447">
                  <c:v>5.5970347602851689E-5</c:v>
                </c:pt>
                <c:pt idx="67448">
                  <c:v>5.5972890550037853E-5</c:v>
                </c:pt>
                <c:pt idx="67449">
                  <c:v>5.5972614063648507E-5</c:v>
                </c:pt>
                <c:pt idx="67450">
                  <c:v>5.5969921959331259E-5</c:v>
                </c:pt>
                <c:pt idx="67451">
                  <c:v>5.5968597735045478E-5</c:v>
                </c:pt>
                <c:pt idx="67452">
                  <c:v>5.5970594985410571E-5</c:v>
                </c:pt>
                <c:pt idx="67453">
                  <c:v>5.5969423556234688E-5</c:v>
                </c:pt>
                <c:pt idx="67454">
                  <c:v>5.5968048400245607E-5</c:v>
                </c:pt>
                <c:pt idx="67455">
                  <c:v>5.596873234026134E-5</c:v>
                </c:pt>
                <c:pt idx="67456">
                  <c:v>5.596755727310665E-5</c:v>
                </c:pt>
                <c:pt idx="67457">
                  <c:v>5.596893242909573E-5</c:v>
                </c:pt>
                <c:pt idx="67458">
                  <c:v>5.5969372624531388E-5</c:v>
                </c:pt>
                <c:pt idx="67459">
                  <c:v>5.5967451771721237E-5</c:v>
                </c:pt>
                <c:pt idx="67460">
                  <c:v>5.5969539971556508E-5</c:v>
                </c:pt>
                <c:pt idx="67461">
                  <c:v>5.5971140682231628E-5</c:v>
                </c:pt>
                <c:pt idx="67462">
                  <c:v>5.5969703680602827E-5</c:v>
                </c:pt>
                <c:pt idx="67463">
                  <c:v>5.5966247600736103E-5</c:v>
                </c:pt>
                <c:pt idx="67464">
                  <c:v>5.5971479014260688E-5</c:v>
                </c:pt>
                <c:pt idx="67465">
                  <c:v>5.5973785492824391E-5</c:v>
                </c:pt>
                <c:pt idx="67466">
                  <c:v>5.5972675909288228E-5</c:v>
                </c:pt>
                <c:pt idx="67467">
                  <c:v>5.596861956291832E-5</c:v>
                </c:pt>
                <c:pt idx="67468">
                  <c:v>5.5968324886634953E-5</c:v>
                </c:pt>
                <c:pt idx="67469">
                  <c:v>5.5970966059248888E-5</c:v>
                </c:pt>
                <c:pt idx="67470">
                  <c:v>5.5970580433495343E-5</c:v>
                </c:pt>
                <c:pt idx="67471">
                  <c:v>5.5967411753954373E-5</c:v>
                </c:pt>
                <c:pt idx="67472">
                  <c:v>5.5967560911085463E-5</c:v>
                </c:pt>
                <c:pt idx="67473">
                  <c:v>5.5969441746128723E-5</c:v>
                </c:pt>
                <c:pt idx="67474">
                  <c:v>5.5967979278648272E-5</c:v>
                </c:pt>
                <c:pt idx="67475">
                  <c:v>5.5965883802855387E-5</c:v>
                </c:pt>
                <c:pt idx="67476">
                  <c:v>5.5966669606277719E-5</c:v>
                </c:pt>
                <c:pt idx="67477">
                  <c:v>5.5965327192097902E-5</c:v>
                </c:pt>
                <c:pt idx="67478">
                  <c:v>5.596759365289472E-5</c:v>
                </c:pt>
                <c:pt idx="67479">
                  <c:v>5.5968135711736977E-5</c:v>
                </c:pt>
                <c:pt idx="67480">
                  <c:v>5.5965825595194467E-5</c:v>
                </c:pt>
                <c:pt idx="67481">
                  <c:v>5.5967429943848401E-5</c:v>
                </c:pt>
                <c:pt idx="67482">
                  <c:v>5.5968754168134183E-5</c:v>
                </c:pt>
                <c:pt idx="67483">
                  <c:v>5.596741902991198E-5</c:v>
                </c:pt>
                <c:pt idx="67484">
                  <c:v>5.5964243074413389E-5</c:v>
                </c:pt>
                <c:pt idx="67485">
                  <c:v>5.5964967032196E-5</c:v>
                </c:pt>
                <c:pt idx="67486">
                  <c:v>5.5965309002203867E-5</c:v>
                </c:pt>
                <c:pt idx="67487">
                  <c:v>5.596485425485298E-5</c:v>
                </c:pt>
                <c:pt idx="67488">
                  <c:v>5.5965621868381277E-5</c:v>
                </c:pt>
                <c:pt idx="67489">
                  <c:v>5.5965119827305898E-5</c:v>
                </c:pt>
                <c:pt idx="67490">
                  <c:v>5.5965330830076709E-5</c:v>
                </c:pt>
                <c:pt idx="67491">
                  <c:v>5.596550545305945E-5</c:v>
                </c:pt>
                <c:pt idx="67492">
                  <c:v>5.5963573686312877E-5</c:v>
                </c:pt>
                <c:pt idx="67493">
                  <c:v>5.5963948398130008E-5</c:v>
                </c:pt>
                <c:pt idx="67494">
                  <c:v>5.5964475905057043E-5</c:v>
                </c:pt>
                <c:pt idx="67495">
                  <c:v>5.5963584600249312E-5</c:v>
                </c:pt>
                <c:pt idx="67496">
                  <c:v>5.5965938372537487E-5</c:v>
                </c:pt>
                <c:pt idx="67497">
                  <c:v>5.5966338550206267E-5</c:v>
                </c:pt>
                <c:pt idx="67498">
                  <c:v>5.596439223154448E-5</c:v>
                </c:pt>
                <c:pt idx="67499">
                  <c:v>5.5965472711250193E-5</c:v>
                </c:pt>
                <c:pt idx="67500">
                  <c:v>5.5966440413612872E-5</c:v>
                </c:pt>
                <c:pt idx="67501">
                  <c:v>5.5964061175473028E-5</c:v>
                </c:pt>
                <c:pt idx="67502">
                  <c:v>5.5965389037737623E-5</c:v>
                </c:pt>
                <c:pt idx="67503">
                  <c:v>5.5966949730645872E-5</c:v>
                </c:pt>
                <c:pt idx="67504">
                  <c:v>5.5965625506360077E-5</c:v>
                </c:pt>
                <c:pt idx="67505">
                  <c:v>5.5962183978408582E-5</c:v>
                </c:pt>
                <c:pt idx="67506">
                  <c:v>5.5962864280445501E-5</c:v>
                </c:pt>
                <c:pt idx="67507">
                  <c:v>5.5963599152164527E-5</c:v>
                </c:pt>
                <c:pt idx="67508">
                  <c:v>5.5963006161618978E-5</c:v>
                </c:pt>
                <c:pt idx="67509">
                  <c:v>5.5963704653549939E-5</c:v>
                </c:pt>
                <c:pt idx="67510">
                  <c:v>5.5963180784601718E-5</c:v>
                </c:pt>
                <c:pt idx="67511">
                  <c:v>5.5962977057788521E-5</c:v>
                </c:pt>
                <c:pt idx="67512">
                  <c:v>5.5963148042792448E-5</c:v>
                </c:pt>
                <c:pt idx="67513">
                  <c:v>5.596236587734893E-5</c:v>
                </c:pt>
                <c:pt idx="67514">
                  <c:v>5.5961732869036502E-5</c:v>
                </c:pt>
                <c:pt idx="67515">
                  <c:v>5.5963955674087629E-5</c:v>
                </c:pt>
                <c:pt idx="67516">
                  <c:v>5.5964239436434582E-5</c:v>
                </c:pt>
                <c:pt idx="67517">
                  <c:v>5.5962249462027103E-5</c:v>
                </c:pt>
                <c:pt idx="67518">
                  <c:v>5.5964563216548413E-5</c:v>
                </c:pt>
                <c:pt idx="67519">
                  <c:v>5.596568007604219E-5</c:v>
                </c:pt>
                <c:pt idx="67520">
                  <c:v>5.5963897466426722E-5</c:v>
                </c:pt>
                <c:pt idx="67521">
                  <c:v>5.5962242186069489E-5</c:v>
                </c:pt>
                <c:pt idx="67522">
                  <c:v>5.5963737395359203E-5</c:v>
                </c:pt>
                <c:pt idx="67523">
                  <c:v>5.596225310000591E-5</c:v>
                </c:pt>
                <c:pt idx="67524">
                  <c:v>5.5962656915653497E-5</c:v>
                </c:pt>
                <c:pt idx="67525">
                  <c:v>5.5963286285987117E-5</c:v>
                </c:pt>
                <c:pt idx="67526">
                  <c:v>5.5960834288271137E-5</c:v>
                </c:pt>
                <c:pt idx="67527">
                  <c:v>5.5964144848985597E-5</c:v>
                </c:pt>
                <c:pt idx="67528">
                  <c:v>5.5965512729017057E-5</c:v>
                </c:pt>
                <c:pt idx="67529">
                  <c:v>5.5964319471968338E-5</c:v>
                </c:pt>
                <c:pt idx="67530">
                  <c:v>5.596122718998231E-5</c:v>
                </c:pt>
                <c:pt idx="67531">
                  <c:v>5.5964850616874173E-5</c:v>
                </c:pt>
                <c:pt idx="67532">
                  <c:v>5.5966997024370357E-5</c:v>
                </c:pt>
                <c:pt idx="67533">
                  <c:v>5.5965421779546887E-5</c:v>
                </c:pt>
                <c:pt idx="67534">
                  <c:v>5.5961470934562392E-5</c:v>
                </c:pt>
                <c:pt idx="67535">
                  <c:v>5.5964239436434582E-5</c:v>
                </c:pt>
                <c:pt idx="67536">
                  <c:v>5.5966873333090923E-5</c:v>
                </c:pt>
                <c:pt idx="67537">
                  <c:v>5.5966571380849928E-5</c:v>
                </c:pt>
                <c:pt idx="67538">
                  <c:v>5.5963235354283818E-5</c:v>
                </c:pt>
                <c:pt idx="67539">
                  <c:v>5.5960656027309603E-5</c:v>
                </c:pt>
                <c:pt idx="67540">
                  <c:v>5.5962573242140927E-5</c:v>
                </c:pt>
                <c:pt idx="67541">
                  <c:v>5.5961307225516073E-5</c:v>
                </c:pt>
                <c:pt idx="67542">
                  <c:v>5.5960987083381042E-5</c:v>
                </c:pt>
                <c:pt idx="67543">
                  <c:v>5.5961885664146387E-5</c:v>
                </c:pt>
                <c:pt idx="67544">
                  <c:v>5.5960470490390428E-5</c:v>
                </c:pt>
                <c:pt idx="67545">
                  <c:v>5.5960244935704402E-5</c:v>
                </c:pt>
                <c:pt idx="67546">
                  <c:v>5.5960550525924191E-5</c:v>
                </c:pt>
                <c:pt idx="67547">
                  <c:v>5.5958385928533971E-5</c:v>
                </c:pt>
                <c:pt idx="67548">
                  <c:v>5.5963231716305017E-5</c:v>
                </c:pt>
                <c:pt idx="67549">
                  <c:v>5.5964464991120622E-5</c:v>
                </c:pt>
                <c:pt idx="67550">
                  <c:v>5.5962635087780648E-5</c:v>
                </c:pt>
                <c:pt idx="67551">
                  <c:v>5.5958968005143113E-5</c:v>
                </c:pt>
                <c:pt idx="67552">
                  <c:v>5.5963857448659837E-5</c:v>
                </c:pt>
                <c:pt idx="67553">
                  <c:v>5.5966269428608939E-5</c:v>
                </c:pt>
                <c:pt idx="67554">
                  <c:v>5.5964799685170867E-5</c:v>
                </c:pt>
                <c:pt idx="67555">
                  <c:v>5.5960485042305663E-5</c:v>
                </c:pt>
                <c:pt idx="67556">
                  <c:v>5.5961019825190312E-5</c:v>
                </c:pt>
                <c:pt idx="67557">
                  <c:v>5.5964101193239912E-5</c:v>
                </c:pt>
                <c:pt idx="67558">
                  <c:v>5.5963799240998917E-5</c:v>
                </c:pt>
                <c:pt idx="67559">
                  <c:v>5.596053961198777E-5</c:v>
                </c:pt>
                <c:pt idx="67560">
                  <c:v>5.5959364544833079E-5</c:v>
                </c:pt>
                <c:pt idx="67561">
                  <c:v>5.5961569159990183E-5</c:v>
                </c:pt>
                <c:pt idx="67562">
                  <c:v>5.5960004829103127E-5</c:v>
                </c:pt>
                <c:pt idx="67563">
                  <c:v>5.5958040320547298E-5</c:v>
                </c:pt>
                <c:pt idx="67564">
                  <c:v>5.5958968005143113E-5</c:v>
                </c:pt>
                <c:pt idx="67565">
                  <c:v>5.5957534641493112E-5</c:v>
                </c:pt>
                <c:pt idx="67566">
                  <c:v>5.5959491874091327E-5</c:v>
                </c:pt>
                <c:pt idx="67567">
                  <c:v>5.596033952315338E-5</c:v>
                </c:pt>
                <c:pt idx="67568">
                  <c:v>5.5957883887458593E-5</c:v>
                </c:pt>
                <c:pt idx="67569">
                  <c:v>5.5959793826332323E-5</c:v>
                </c:pt>
                <c:pt idx="67570">
                  <c:v>5.5961434554774307E-5</c:v>
                </c:pt>
                <c:pt idx="67571">
                  <c:v>5.5959710152819753E-5</c:v>
                </c:pt>
                <c:pt idx="67572">
                  <c:v>5.5956366850296042E-5</c:v>
                </c:pt>
                <c:pt idx="67573">
                  <c:v>5.5957108997972682E-5</c:v>
                </c:pt>
                <c:pt idx="67574">
                  <c:v>5.5957356380531558E-5</c:v>
                </c:pt>
                <c:pt idx="67575">
                  <c:v>5.5956930737011128E-5</c:v>
                </c:pt>
                <c:pt idx="67576">
                  <c:v>5.595797483692877E-5</c:v>
                </c:pt>
                <c:pt idx="67577">
                  <c:v>5.595754919340834E-5</c:v>
                </c:pt>
                <c:pt idx="67578">
                  <c:v>5.5957516451599083E-5</c:v>
                </c:pt>
                <c:pt idx="67579">
                  <c:v>5.5957476433832198E-5</c:v>
                </c:pt>
                <c:pt idx="67580">
                  <c:v>5.5955613788682967E-5</c:v>
                </c:pt>
                <c:pt idx="67581">
                  <c:v>5.5955679272301502E-5</c:v>
                </c:pt>
                <c:pt idx="67582">
                  <c:v>5.5956832511583343E-5</c:v>
                </c:pt>
                <c:pt idx="67583">
                  <c:v>5.5955944844754413E-5</c:v>
                </c:pt>
                <c:pt idx="67584">
                  <c:v>5.5957581935217597E-5</c:v>
                </c:pt>
                <c:pt idx="67585">
                  <c:v>5.5958207667572417E-5</c:v>
                </c:pt>
                <c:pt idx="67586">
                  <c:v>5.595594848273322E-5</c:v>
                </c:pt>
                <c:pt idx="67587">
                  <c:v>5.5958073062356561E-5</c:v>
                </c:pt>
                <c:pt idx="67588">
                  <c:v>5.5959259043447673E-5</c:v>
                </c:pt>
                <c:pt idx="67589">
                  <c:v>5.5956868891371407E-5</c:v>
                </c:pt>
                <c:pt idx="67590">
                  <c:v>5.595712354988791E-5</c:v>
                </c:pt>
                <c:pt idx="67591">
                  <c:v>5.5958640587050468E-5</c:v>
                </c:pt>
                <c:pt idx="67592">
                  <c:v>5.5957141739781953E-5</c:v>
                </c:pt>
                <c:pt idx="67593">
                  <c:v>5.5954602430574603E-5</c:v>
                </c:pt>
                <c:pt idx="67594">
                  <c:v>5.5955420975806192E-5</c:v>
                </c:pt>
                <c:pt idx="67595">
                  <c:v>5.5954751587705687E-5</c:v>
                </c:pt>
                <c:pt idx="67596">
                  <c:v>5.5954453273443512E-5</c:v>
                </c:pt>
                <c:pt idx="67597">
                  <c:v>5.595654874923639E-5</c:v>
                </c:pt>
                <c:pt idx="67598">
                  <c:v>5.595601032837294E-5</c:v>
                </c:pt>
                <c:pt idx="67599">
                  <c:v>5.5954220442799851E-5</c:v>
                </c:pt>
                <c:pt idx="67600">
                  <c:v>5.595423499471508E-5</c:v>
                </c:pt>
                <c:pt idx="67601">
                  <c:v>5.5955271818675101E-5</c:v>
                </c:pt>
                <c:pt idx="67602">
                  <c:v>5.5954285926418379E-5</c:v>
                </c:pt>
                <c:pt idx="67603">
                  <c:v>5.5955599236767739E-5</c:v>
                </c:pt>
                <c:pt idx="67604">
                  <c:v>5.5955781135708087E-5</c:v>
                </c:pt>
                <c:pt idx="67605">
                  <c:v>5.5953445553313941E-5</c:v>
                </c:pt>
                <c:pt idx="67606">
                  <c:v>5.5957691074581817E-5</c:v>
                </c:pt>
                <c:pt idx="67607">
                  <c:v>5.595888796960935E-5</c:v>
                </c:pt>
                <c:pt idx="67608">
                  <c:v>5.5957203585421673E-5</c:v>
                </c:pt>
                <c:pt idx="67609">
                  <c:v>5.5953107221284881E-5</c:v>
                </c:pt>
                <c:pt idx="67610">
                  <c:v>5.5954631534405053E-5</c:v>
                </c:pt>
                <c:pt idx="67611">
                  <c:v>5.5953234550543129E-5</c:v>
                </c:pt>
                <c:pt idx="67612">
                  <c:v>5.5955937568796799E-5</c:v>
                </c:pt>
                <c:pt idx="67613">
                  <c:v>5.5956665164558217E-5</c:v>
                </c:pt>
                <c:pt idx="67614">
                  <c:v>5.5953951232368133E-5</c:v>
                </c:pt>
                <c:pt idx="67615">
                  <c:v>5.5955279094632708E-5</c:v>
                </c:pt>
                <c:pt idx="67616">
                  <c:v>5.5956468713702627E-5</c:v>
                </c:pt>
                <c:pt idx="67617">
                  <c:v>5.5955290008569143E-5</c:v>
                </c:pt>
                <c:pt idx="67618">
                  <c:v>5.595198308583349E-5</c:v>
                </c:pt>
                <c:pt idx="67619">
                  <c:v>5.5952488764887682E-5</c:v>
                </c:pt>
                <c:pt idx="67620">
                  <c:v>5.5953700211830437E-5</c:v>
                </c:pt>
                <c:pt idx="67621">
                  <c:v>5.5953358241822571E-5</c:v>
                </c:pt>
                <c:pt idx="67622">
                  <c:v>5.5952485126908869E-5</c:v>
                </c:pt>
                <c:pt idx="67623">
                  <c:v>5.595175753114745E-5</c:v>
                </c:pt>
                <c:pt idx="67624">
                  <c:v>5.5953812989173457E-5</c:v>
                </c:pt>
                <c:pt idx="67625">
                  <c:v>5.5954060371732339E-5</c:v>
                </c:pt>
                <c:pt idx="67626">
                  <c:v>5.5951575632207102E-5</c:v>
                </c:pt>
                <c:pt idx="67627">
                  <c:v>5.5955471907509491E-5</c:v>
                </c:pt>
                <c:pt idx="67628">
                  <c:v>5.5957272707019001E-5</c:v>
                </c:pt>
                <c:pt idx="67629">
                  <c:v>5.5955439165700227E-5</c:v>
                </c:pt>
                <c:pt idx="67630">
                  <c:v>5.5950822570594028E-5</c:v>
                </c:pt>
                <c:pt idx="67631">
                  <c:v>5.595187030849047E-5</c:v>
                </c:pt>
                <c:pt idx="67632">
                  <c:v>5.5950742535060272E-5</c:v>
                </c:pt>
                <c:pt idx="67633">
                  <c:v>5.5951360991457477E-5</c:v>
                </c:pt>
                <c:pt idx="67634">
                  <c:v>5.5951019021449611E-5</c:v>
                </c:pt>
                <c:pt idx="67635">
                  <c:v>5.5951175454538322E-5</c:v>
                </c:pt>
                <c:pt idx="67636">
                  <c:v>5.5950298701645813E-5</c:v>
                </c:pt>
                <c:pt idx="67637">
                  <c:v>5.5951688409550122E-5</c:v>
                </c:pt>
                <c:pt idx="67638">
                  <c:v>5.5950764362933107E-5</c:v>
                </c:pt>
                <c:pt idx="67639">
                  <c:v>5.5952918046386912E-5</c:v>
                </c:pt>
                <c:pt idx="67640">
                  <c:v>5.5952743423404172E-5</c:v>
                </c:pt>
                <c:pt idx="67641">
                  <c:v>5.5949654779396951E-5</c:v>
                </c:pt>
                <c:pt idx="67642">
                  <c:v>5.5949734814930707E-5</c:v>
                </c:pt>
                <c:pt idx="67643">
                  <c:v>5.5952361435629427E-5</c:v>
                </c:pt>
                <c:pt idx="67644">
                  <c:v>5.5951768445083871E-5</c:v>
                </c:pt>
                <c:pt idx="67645">
                  <c:v>5.5950113164726638E-5</c:v>
                </c:pt>
                <c:pt idx="67646">
                  <c:v>5.5949760280782357E-5</c:v>
                </c:pt>
                <c:pt idx="67647">
                  <c:v>5.5951564718270668E-5</c:v>
                </c:pt>
                <c:pt idx="67648">
                  <c:v>5.5951026297407218E-5</c:v>
                </c:pt>
                <c:pt idx="67649">
                  <c:v>5.5949178204173222E-5</c:v>
                </c:pt>
                <c:pt idx="67650">
                  <c:v>5.5949374655028812E-5</c:v>
                </c:pt>
                <c:pt idx="67651">
                  <c:v>5.5950262321857742E-5</c:v>
                </c:pt>
                <c:pt idx="67652">
                  <c:v>5.5948934459593147E-5</c:v>
                </c:pt>
                <c:pt idx="67653">
                  <c:v>5.595220864051953E-5</c:v>
                </c:pt>
                <c:pt idx="67654">
                  <c:v>5.5952827096916742E-5</c:v>
                </c:pt>
                <c:pt idx="67655">
                  <c:v>5.5950771638890728E-5</c:v>
                </c:pt>
                <c:pt idx="67656">
                  <c:v>5.5950276873772957E-5</c:v>
                </c:pt>
                <c:pt idx="67657">
                  <c:v>5.5951513786567382E-5</c:v>
                </c:pt>
                <c:pt idx="67658">
                  <c:v>5.5949167290236801E-5</c:v>
                </c:pt>
                <c:pt idx="67659">
                  <c:v>5.5951324611669413E-5</c:v>
                </c:pt>
                <c:pt idx="67660">
                  <c:v>5.5952747061382979E-5</c:v>
                </c:pt>
                <c:pt idx="67661">
                  <c:v>5.5951088143046952E-5</c:v>
                </c:pt>
                <c:pt idx="67662">
                  <c:v>5.594810500042513E-5</c:v>
                </c:pt>
                <c:pt idx="67663">
                  <c:v>5.5948738008737557E-5</c:v>
                </c:pt>
                <c:pt idx="67664">
                  <c:v>5.5948803492356092E-5</c:v>
                </c:pt>
                <c:pt idx="67665">
                  <c:v>5.5948228691704571E-5</c:v>
                </c:pt>
                <c:pt idx="67666">
                  <c:v>5.5949432862689719E-5</c:v>
                </c:pt>
                <c:pt idx="67667">
                  <c:v>5.5948927183635533E-5</c:v>
                </c:pt>
                <c:pt idx="67668">
                  <c:v>5.594839240075089E-5</c:v>
                </c:pt>
                <c:pt idx="67669">
                  <c:v>5.5948472436284653E-5</c:v>
                </c:pt>
                <c:pt idx="67670">
                  <c:v>5.5948123190319172E-5</c:v>
                </c:pt>
                <c:pt idx="67671">
                  <c:v>5.5947482906049117E-5</c:v>
                </c:pt>
                <c:pt idx="67672">
                  <c:v>5.5949334637261927E-5</c:v>
                </c:pt>
                <c:pt idx="67673">
                  <c:v>5.594946924247779E-5</c:v>
                </c:pt>
                <c:pt idx="67674">
                  <c:v>5.5947009968804202E-5</c:v>
                </c:pt>
                <c:pt idx="67675">
                  <c:v>5.5951441026991233E-5</c:v>
                </c:pt>
                <c:pt idx="67676">
                  <c:v>5.59528089070227E-5</c:v>
                </c:pt>
                <c:pt idx="67677">
                  <c:v>5.5950324167497463E-5</c:v>
                </c:pt>
                <c:pt idx="67678">
                  <c:v>5.594692993327044E-5</c:v>
                </c:pt>
                <c:pt idx="67679">
                  <c:v>5.5948727094801143E-5</c:v>
                </c:pt>
                <c:pt idx="67680">
                  <c:v>5.5947119108168408E-5</c:v>
                </c:pt>
                <c:pt idx="67681">
                  <c:v>5.5949083616724238E-5</c:v>
                </c:pt>
                <c:pt idx="67682">
                  <c:v>5.5949694797163829E-5</c:v>
                </c:pt>
                <c:pt idx="67683">
                  <c:v>5.5947213695617393E-5</c:v>
                </c:pt>
                <c:pt idx="67684">
                  <c:v>5.5948545195860788E-5</c:v>
                </c:pt>
                <c:pt idx="67685">
                  <c:v>5.5950229580048472E-5</c:v>
                </c:pt>
                <c:pt idx="67686">
                  <c:v>5.5948650697246187E-5</c:v>
                </c:pt>
                <c:pt idx="67687">
                  <c:v>5.5945700296433643E-5</c:v>
                </c:pt>
                <c:pt idx="67688">
                  <c:v>5.5945969506865367E-5</c:v>
                </c:pt>
                <c:pt idx="67689">
                  <c:v>5.594687900156714E-5</c:v>
                </c:pt>
                <c:pt idx="67690">
                  <c:v>5.5946700740605593E-5</c:v>
                </c:pt>
                <c:pt idx="67691">
                  <c:v>5.594590402324684E-5</c:v>
                </c:pt>
                <c:pt idx="67692">
                  <c:v>5.5945118219824508E-5</c:v>
                </c:pt>
                <c:pt idx="67693">
                  <c:v>5.5947413784451783E-5</c:v>
                </c:pt>
                <c:pt idx="67694">
                  <c:v>5.5947537475731217E-5</c:v>
                </c:pt>
                <c:pt idx="67695">
                  <c:v>5.5944805353647098E-5</c:v>
                </c:pt>
                <c:pt idx="67696">
                  <c:v>5.5949527450138703E-5</c:v>
                </c:pt>
                <c:pt idx="67697">
                  <c:v>5.5951211834326393E-5</c:v>
                </c:pt>
                <c:pt idx="67698">
                  <c:v>5.5949265515664592E-5</c:v>
                </c:pt>
                <c:pt idx="67699">
                  <c:v>5.5944834457477548E-5</c:v>
                </c:pt>
                <c:pt idx="67700">
                  <c:v>5.5950917158043012E-5</c:v>
                </c:pt>
                <c:pt idx="67701">
                  <c:v>5.5954038543859497E-5</c:v>
                </c:pt>
                <c:pt idx="67702">
                  <c:v>5.5953747505554929E-5</c:v>
                </c:pt>
                <c:pt idx="67703">
                  <c:v>5.5950255045900121E-5</c:v>
                </c:pt>
                <c:pt idx="67704">
                  <c:v>5.5945271014934412E-5</c:v>
                </c:pt>
                <c:pt idx="67705">
                  <c:v>5.595149559667334E-5</c:v>
                </c:pt>
                <c:pt idx="67706">
                  <c:v>5.595474794972688E-5</c:v>
                </c:pt>
                <c:pt idx="67707">
                  <c:v>5.5952998081920668E-5</c:v>
                </c:pt>
                <c:pt idx="67708">
                  <c:v>5.5948050430743017E-5</c:v>
                </c:pt>
                <c:pt idx="67709">
                  <c:v>5.5945918575162068E-5</c:v>
                </c:pt>
                <c:pt idx="67710">
                  <c:v>5.5949265515664592E-5</c:v>
                </c:pt>
                <c:pt idx="67711">
                  <c:v>5.5947868531802669E-5</c:v>
                </c:pt>
                <c:pt idx="67712">
                  <c:v>5.5943404731806368E-5</c:v>
                </c:pt>
                <c:pt idx="67713">
                  <c:v>5.5943663028301671E-5</c:v>
                </c:pt>
                <c:pt idx="67714">
                  <c:v>5.5943623010534793E-5</c:v>
                </c:pt>
                <c:pt idx="67715">
                  <c:v>5.5943328334251419E-5</c:v>
                </c:pt>
                <c:pt idx="67716">
                  <c:v>5.5946198699530207E-5</c:v>
                </c:pt>
                <c:pt idx="67717">
                  <c:v>5.5945223721209907E-5</c:v>
                </c:pt>
                <c:pt idx="67718">
                  <c:v>5.5944012274267152E-5</c:v>
                </c:pt>
                <c:pt idx="67719">
                  <c:v>5.594456524704583E-5</c:v>
                </c:pt>
                <c:pt idx="67720">
                  <c:v>5.5942349717952311E-5</c:v>
                </c:pt>
                <c:pt idx="67721">
                  <c:v>5.5946344218682498E-5</c:v>
                </c:pt>
                <c:pt idx="67722">
                  <c:v>5.594759204541333E-5</c:v>
                </c:pt>
                <c:pt idx="67723">
                  <c:v>5.5945489293662831E-5</c:v>
                </c:pt>
                <c:pt idx="67724">
                  <c:v>5.59431646252051E-5</c:v>
                </c:pt>
                <c:pt idx="67725">
                  <c:v>5.5944121413631358E-5</c:v>
                </c:pt>
                <c:pt idx="67726">
                  <c:v>5.5941549362614751E-5</c:v>
                </c:pt>
                <c:pt idx="67727">
                  <c:v>5.5946431530173868E-5</c:v>
                </c:pt>
                <c:pt idx="67728">
                  <c:v>5.5947835789993412E-5</c:v>
                </c:pt>
                <c:pt idx="67729">
                  <c:v>5.5944961786735803E-5</c:v>
                </c:pt>
                <c:pt idx="67730">
                  <c:v>5.5942793551366783E-5</c:v>
                </c:pt>
                <c:pt idx="67731">
                  <c:v>5.5944521591300138E-5</c:v>
                </c:pt>
                <c:pt idx="67732">
                  <c:v>5.5943612096598372E-5</c:v>
                </c:pt>
                <c:pt idx="67733">
                  <c:v>5.5941727623576298E-5</c:v>
                </c:pt>
                <c:pt idx="67734">
                  <c:v>5.5941851314855739E-5</c:v>
                </c:pt>
                <c:pt idx="67735">
                  <c:v>5.5941975006135181E-5</c:v>
                </c:pt>
                <c:pt idx="67736">
                  <c:v>5.5941280152183033E-5</c:v>
                </c:pt>
                <c:pt idx="67737">
                  <c:v>5.5942422477528453E-5</c:v>
                </c:pt>
                <c:pt idx="67738">
                  <c:v>5.5942135077202693E-5</c:v>
                </c:pt>
                <c:pt idx="67739">
                  <c:v>5.5941527534741908E-5</c:v>
                </c:pt>
                <c:pt idx="67740">
                  <c:v>5.594122558250092E-5</c:v>
                </c:pt>
                <c:pt idx="67741">
                  <c:v>5.5941447499208152E-5</c:v>
                </c:pt>
                <c:pt idx="67742">
                  <c:v>5.5940490710781887E-5</c:v>
                </c:pt>
                <c:pt idx="67743">
                  <c:v>5.5942440667422488E-5</c:v>
                </c:pt>
                <c:pt idx="67744">
                  <c:v>5.5942557082744322E-5</c:v>
                </c:pt>
                <c:pt idx="67745">
                  <c:v>5.594026151811704E-5</c:v>
                </c:pt>
                <c:pt idx="67746">
                  <c:v>5.5944343330338597E-5</c:v>
                </c:pt>
                <c:pt idx="67747">
                  <c:v>5.5945689382497221E-5</c:v>
                </c:pt>
                <c:pt idx="67748">
                  <c:v>5.5943168263183907E-5</c:v>
                </c:pt>
                <c:pt idx="67749">
                  <c:v>5.5940450693015009E-5</c:v>
                </c:pt>
                <c:pt idx="67750">
                  <c:v>5.5941993196029223E-5</c:v>
                </c:pt>
                <c:pt idx="67751">
                  <c:v>5.5939890444278717E-5</c:v>
                </c:pt>
                <c:pt idx="67752">
                  <c:v>5.5942247854545712E-5</c:v>
                </c:pt>
                <c:pt idx="67753">
                  <c:v>5.5943135521374643E-5</c:v>
                </c:pt>
                <c:pt idx="67754">
                  <c:v>5.5940694437595078E-5</c:v>
                </c:pt>
                <c:pt idx="67755">
                  <c:v>5.5941578466445208E-5</c:v>
                </c:pt>
                <c:pt idx="67756">
                  <c:v>5.5943128245417029E-5</c:v>
                </c:pt>
                <c:pt idx="67757">
                  <c:v>5.594191316049546E-5</c:v>
                </c:pt>
                <c:pt idx="67758">
                  <c:v>5.5938649893505499E-5</c:v>
                </c:pt>
                <c:pt idx="67759">
                  <c:v>5.5939090088941157E-5</c:v>
                </c:pt>
                <c:pt idx="67760">
                  <c:v>5.5939926824066788E-5</c:v>
                </c:pt>
                <c:pt idx="67761">
                  <c:v>5.5939497542567551E-5</c:v>
                </c:pt>
                <c:pt idx="67762">
                  <c:v>5.5939159210538492E-5</c:v>
                </c:pt>
                <c:pt idx="67763">
                  <c:v>5.5938606237759807E-5</c:v>
                </c:pt>
                <c:pt idx="67764">
                  <c:v>5.5940126912901178E-5</c:v>
                </c:pt>
                <c:pt idx="67765">
                  <c:v>5.5940319725777947E-5</c:v>
                </c:pt>
                <c:pt idx="67766">
                  <c:v>5.593766036326997E-5</c:v>
                </c:pt>
                <c:pt idx="67767">
                  <c:v>5.5937503930181258E-5</c:v>
                </c:pt>
                <c:pt idx="67768">
                  <c:v>5.5939406593097367E-5</c:v>
                </c:pt>
                <c:pt idx="67769">
                  <c:v>5.5938253353815533E-5</c:v>
                </c:pt>
                <c:pt idx="67770">
                  <c:v>5.5939734011190012E-5</c:v>
                </c:pt>
                <c:pt idx="67771">
                  <c:v>5.5940396123332903E-5</c:v>
                </c:pt>
                <c:pt idx="67772">
                  <c:v>5.5937882279977202E-5</c:v>
                </c:pt>
                <c:pt idx="67773">
                  <c:v>5.5940581660252058E-5</c:v>
                </c:pt>
                <c:pt idx="67774">
                  <c:v>5.5941702157724649E-5</c:v>
                </c:pt>
                <c:pt idx="67775">
                  <c:v>5.5939050071174279E-5</c:v>
                </c:pt>
                <c:pt idx="67776">
                  <c:v>5.5939010053407401E-5</c:v>
                </c:pt>
                <c:pt idx="67777">
                  <c:v>5.5940909078344703E-5</c:v>
                </c:pt>
                <c:pt idx="67778">
                  <c:v>5.5939053709153093E-5</c:v>
                </c:pt>
                <c:pt idx="67779">
                  <c:v>5.5937769502634183E-5</c:v>
                </c:pt>
                <c:pt idx="67780">
                  <c:v>5.5938671721378341E-5</c:v>
                </c:pt>
                <c:pt idx="67781">
                  <c:v>5.5935899581527337E-5</c:v>
                </c:pt>
                <c:pt idx="67782">
                  <c:v>5.5941047321539372E-5</c:v>
                </c:pt>
                <c:pt idx="67783">
                  <c:v>5.5942909966688603E-5</c:v>
                </c:pt>
                <c:pt idx="67784">
                  <c:v>5.5941341997822747E-5</c:v>
                </c:pt>
                <c:pt idx="67785">
                  <c:v>5.5937554861884557E-5</c:v>
                </c:pt>
                <c:pt idx="67786">
                  <c:v>5.5940614402061328E-5</c:v>
                </c:pt>
                <c:pt idx="67787">
                  <c:v>5.5943193729035563E-5</c:v>
                </c:pt>
                <c:pt idx="67788">
                  <c:v>5.5941160098882392E-5</c:v>
                </c:pt>
                <c:pt idx="67789">
                  <c:v>5.5936357966857031E-5</c:v>
                </c:pt>
                <c:pt idx="67790">
                  <c:v>5.59416257601697E-5</c:v>
                </c:pt>
                <c:pt idx="67791">
                  <c:v>5.5945056374184787E-5</c:v>
                </c:pt>
                <c:pt idx="67792">
                  <c:v>5.5943488405318931E-5</c:v>
                </c:pt>
                <c:pt idx="67793">
                  <c:v>5.5938955483725288E-5</c:v>
                </c:pt>
                <c:pt idx="67794">
                  <c:v>5.5936925491550937E-5</c:v>
                </c:pt>
                <c:pt idx="67795">
                  <c:v>5.5940290621947497E-5</c:v>
                </c:pt>
                <c:pt idx="67796">
                  <c:v>5.5938206060091027E-5</c:v>
                </c:pt>
                <c:pt idx="67797">
                  <c:v>5.5936176067916683E-5</c:v>
                </c:pt>
                <c:pt idx="67798">
                  <c:v>5.5937569413799793E-5</c:v>
                </c:pt>
                <c:pt idx="67799">
                  <c:v>5.5935997806955129E-5</c:v>
                </c:pt>
                <c:pt idx="67800">
                  <c:v>5.5936361604835838E-5</c:v>
                </c:pt>
                <c:pt idx="67801">
                  <c:v>5.5937063734745607E-5</c:v>
                </c:pt>
                <c:pt idx="67802">
                  <c:v>5.5934629926923662E-5</c:v>
                </c:pt>
                <c:pt idx="67803">
                  <c:v>5.5938522564247251E-5</c:v>
                </c:pt>
                <c:pt idx="67804">
                  <c:v>5.5939544836292043E-5</c:v>
                </c:pt>
                <c:pt idx="67805">
                  <c:v>5.5937376600923017E-5</c:v>
                </c:pt>
                <c:pt idx="67806">
                  <c:v>5.5934309784788638E-5</c:v>
                </c:pt>
                <c:pt idx="67807">
                  <c:v>5.5935473938006908E-5</c:v>
                </c:pt>
                <c:pt idx="67808">
                  <c:v>5.5934327974682667E-5</c:v>
                </c:pt>
                <c:pt idx="67809">
                  <c:v>5.593369496637024E-5</c:v>
                </c:pt>
                <c:pt idx="67810">
                  <c:v>5.5935517593752593E-5</c:v>
                </c:pt>
                <c:pt idx="67811">
                  <c:v>5.59344953217078E-5</c:v>
                </c:pt>
                <c:pt idx="67812">
                  <c:v>5.5934888223418973E-5</c:v>
                </c:pt>
                <c:pt idx="67813">
                  <c:v>5.5935179261723533E-5</c:v>
                </c:pt>
                <c:pt idx="67814">
                  <c:v>5.5933262046892203E-5</c:v>
                </c:pt>
                <c:pt idx="67815">
                  <c:v>5.5932625400600948E-5</c:v>
                </c:pt>
                <c:pt idx="67816">
                  <c:v>5.5935513955773792E-5</c:v>
                </c:pt>
                <c:pt idx="67817">
                  <c:v>5.5934997362783179E-5</c:v>
                </c:pt>
                <c:pt idx="67818">
                  <c:v>5.5932367104105651E-5</c:v>
                </c:pt>
                <c:pt idx="67819">
                  <c:v>5.5938442528713488E-5</c:v>
                </c:pt>
                <c:pt idx="67820">
                  <c:v>5.5940327001735568E-5</c:v>
                </c:pt>
                <c:pt idx="67821">
                  <c:v>5.5937056458787993E-5</c:v>
                </c:pt>
                <c:pt idx="67822">
                  <c:v>5.5932472605491057E-5</c:v>
                </c:pt>
                <c:pt idx="67823">
                  <c:v>5.5934440752025687E-5</c:v>
                </c:pt>
                <c:pt idx="67824">
                  <c:v>5.5932654504431412E-5</c:v>
                </c:pt>
                <c:pt idx="67825">
                  <c:v>5.593518289970234E-5</c:v>
                </c:pt>
                <c:pt idx="67826">
                  <c:v>5.5936030548764393E-5</c:v>
                </c:pt>
                <c:pt idx="67827">
                  <c:v>5.593360765487887E-5</c:v>
                </c:pt>
                <c:pt idx="67828">
                  <c:v>5.5934047850314528E-5</c:v>
                </c:pt>
                <c:pt idx="67829">
                  <c:v>5.5935855925781652E-5</c:v>
                </c:pt>
                <c:pt idx="67830">
                  <c:v>5.5933862313395373E-5</c:v>
                </c:pt>
                <c:pt idx="67831">
                  <c:v>5.5932370742084458E-5</c:v>
                </c:pt>
                <c:pt idx="67832">
                  <c:v>5.5932498071342707E-5</c:v>
                </c:pt>
                <c:pt idx="67833">
                  <c:v>5.5931770475581288E-5</c:v>
                </c:pt>
                <c:pt idx="67834">
                  <c:v>5.5931432143552229E-5</c:v>
                </c:pt>
                <c:pt idx="67835">
                  <c:v>5.5932519899215549E-5</c:v>
                </c:pt>
                <c:pt idx="67836">
                  <c:v>5.5931661336217082E-5</c:v>
                </c:pt>
                <c:pt idx="67837">
                  <c:v>5.5932385293999687E-5</c:v>
                </c:pt>
                <c:pt idx="67838">
                  <c:v>5.5932370742084458E-5</c:v>
                </c:pt>
                <c:pt idx="67839">
                  <c:v>5.5930897360667593E-5</c:v>
                </c:pt>
                <c:pt idx="67840">
                  <c:v>5.5930308008100837E-5</c:v>
                </c:pt>
                <c:pt idx="67841">
                  <c:v>5.5932632676558569E-5</c:v>
                </c:pt>
                <c:pt idx="67842">
                  <c:v>5.5932425311766558E-5</c:v>
                </c:pt>
                <c:pt idx="67843">
                  <c:v>5.5929565860424191E-5</c:v>
                </c:pt>
                <c:pt idx="67844">
                  <c:v>5.5935652198968462E-5</c:v>
                </c:pt>
                <c:pt idx="67845">
                  <c:v>5.5937092838576057E-5</c:v>
                </c:pt>
                <c:pt idx="67846">
                  <c:v>5.5933884141268209E-5</c:v>
                </c:pt>
                <c:pt idx="67847">
                  <c:v>5.5930187954800197E-5</c:v>
                </c:pt>
                <c:pt idx="67848">
                  <c:v>5.5932123359525583E-5</c:v>
                </c:pt>
                <c:pt idx="67849">
                  <c:v>5.5929984227987013E-5</c:v>
                </c:pt>
                <c:pt idx="67850">
                  <c:v>5.5932585382834077E-5</c:v>
                </c:pt>
                <c:pt idx="67851">
                  <c:v>5.5933825933607302E-5</c:v>
                </c:pt>
                <c:pt idx="67852">
                  <c:v>5.5931195674929768E-5</c:v>
                </c:pt>
                <c:pt idx="67853">
                  <c:v>5.5931141105247661E-5</c:v>
                </c:pt>
                <c:pt idx="67854">
                  <c:v>5.5932730901986361E-5</c:v>
                </c:pt>
                <c:pt idx="67855">
                  <c:v>5.5931122915353633E-5</c:v>
                </c:pt>
                <c:pt idx="67856">
                  <c:v>5.5929500376805663E-5</c:v>
                </c:pt>
                <c:pt idx="67857">
                  <c:v>5.5930100643308833E-5</c:v>
                </c:pt>
                <c:pt idx="67858">
                  <c:v>5.5929027439560741E-5</c:v>
                </c:pt>
                <c:pt idx="67859">
                  <c:v>5.5928772781044238E-5</c:v>
                </c:pt>
                <c:pt idx="67860">
                  <c:v>5.5929907830432057E-5</c:v>
                </c:pt>
                <c:pt idx="67861">
                  <c:v>5.5929263908183202E-5</c:v>
                </c:pt>
                <c:pt idx="67862">
                  <c:v>5.5929343943716958E-5</c:v>
                </c:pt>
                <c:pt idx="67863">
                  <c:v>5.5929518566699699E-5</c:v>
                </c:pt>
                <c:pt idx="67864">
                  <c:v>5.5928609071997932E-5</c:v>
                </c:pt>
                <c:pt idx="67865">
                  <c:v>5.5927841458469629E-5</c:v>
                </c:pt>
                <c:pt idx="67866">
                  <c:v>5.5930067901499569E-5</c:v>
                </c:pt>
                <c:pt idx="67867">
                  <c:v>5.5929780501173809E-5</c:v>
                </c:pt>
                <c:pt idx="67868">
                  <c:v>5.5927004723343998E-5</c:v>
                </c:pt>
                <c:pt idx="67869">
                  <c:v>5.5933247494976968E-5</c:v>
                </c:pt>
                <c:pt idx="67870">
                  <c:v>5.5934557167347521E-5</c:v>
                </c:pt>
                <c:pt idx="67871">
                  <c:v>5.5931537644937628E-5</c:v>
                </c:pt>
                <c:pt idx="67872">
                  <c:v>5.5927404901012778E-5</c:v>
                </c:pt>
                <c:pt idx="67873">
                  <c:v>5.5929478548932821E-5</c:v>
                </c:pt>
                <c:pt idx="67874">
                  <c:v>5.5926975619513541E-5</c:v>
                </c:pt>
                <c:pt idx="67875">
                  <c:v>5.5930540838744491E-5</c:v>
                </c:pt>
                <c:pt idx="67876">
                  <c:v>5.5931577662704512E-5</c:v>
                </c:pt>
                <c:pt idx="67877">
                  <c:v>5.5929005611687899E-5</c:v>
                </c:pt>
                <c:pt idx="67878">
                  <c:v>5.5928241636138409E-5</c:v>
                </c:pt>
                <c:pt idx="67879">
                  <c:v>5.5930078815435991E-5</c:v>
                </c:pt>
                <c:pt idx="67880">
                  <c:v>5.5928219808265567E-5</c:v>
                </c:pt>
                <c:pt idx="67881">
                  <c:v>5.5927197536220767E-5</c:v>
                </c:pt>
                <c:pt idx="67882">
                  <c:v>5.5927455832716078E-5</c:v>
                </c:pt>
                <c:pt idx="67883">
                  <c:v>5.5926233471836888E-5</c:v>
                </c:pt>
                <c:pt idx="67884">
                  <c:v>5.5925640481291339E-5</c:v>
                </c:pt>
                <c:pt idx="67885">
                  <c:v>5.5927721405169002E-5</c:v>
                </c:pt>
                <c:pt idx="67886">
                  <c:v>5.592707748292014E-5</c:v>
                </c:pt>
                <c:pt idx="67887">
                  <c:v>5.5926408094819642E-5</c:v>
                </c:pt>
                <c:pt idx="67888">
                  <c:v>5.592625166173093E-5</c:v>
                </c:pt>
                <c:pt idx="67889">
                  <c:v>5.5926549975993112E-5</c:v>
                </c:pt>
                <c:pt idx="67890">
                  <c:v>5.5925731430761523E-5</c:v>
                </c:pt>
                <c:pt idx="67891">
                  <c:v>5.5926680943230167E-5</c:v>
                </c:pt>
                <c:pt idx="67892">
                  <c:v>5.5926691857166588E-5</c:v>
                </c:pt>
                <c:pt idx="67893">
                  <c:v>5.5924581829458482E-5</c:v>
                </c:pt>
                <c:pt idx="67894">
                  <c:v>5.5924258049344637E-5</c:v>
                </c:pt>
                <c:pt idx="67895">
                  <c:v>5.5925986089278013E-5</c:v>
                </c:pt>
                <c:pt idx="67896">
                  <c:v>5.5923948821146041E-5</c:v>
                </c:pt>
                <c:pt idx="67897">
                  <c:v>5.5928194342413917E-5</c:v>
                </c:pt>
                <c:pt idx="67898">
                  <c:v>5.5929289374034852E-5</c:v>
                </c:pt>
                <c:pt idx="67899">
                  <c:v>5.5926662753336132E-5</c:v>
                </c:pt>
                <c:pt idx="67900">
                  <c:v>5.5925960623426363E-5</c:v>
                </c:pt>
                <c:pt idx="67901">
                  <c:v>5.5927186622284353E-5</c:v>
                </c:pt>
                <c:pt idx="67902">
                  <c:v>5.5924519983818748E-5</c:v>
                </c:pt>
                <c:pt idx="67903">
                  <c:v>5.59274158149492E-5</c:v>
                </c:pt>
                <c:pt idx="67904">
                  <c:v>5.5928856454556808E-5</c:v>
                </c:pt>
                <c:pt idx="67905">
                  <c:v>5.5926942877704278E-5</c:v>
                </c:pt>
                <c:pt idx="67906">
                  <c:v>5.5923366744536913E-5</c:v>
                </c:pt>
                <c:pt idx="67907">
                  <c:v>5.592411253019236E-5</c:v>
                </c:pt>
                <c:pt idx="67908">
                  <c:v>5.5923501349752769E-5</c:v>
                </c:pt>
                <c:pt idx="67909">
                  <c:v>5.5922926549101248E-5</c:v>
                </c:pt>
                <c:pt idx="67910">
                  <c:v>5.5925411288626492E-5</c:v>
                </c:pt>
                <c:pt idx="67911">
                  <c:v>5.592493835138157E-5</c:v>
                </c:pt>
                <c:pt idx="67912">
                  <c:v>5.5923173931660131E-5</c:v>
                </c:pt>
                <c:pt idx="67913">
                  <c:v>5.592282468569465E-5</c:v>
                </c:pt>
                <c:pt idx="67914">
                  <c:v>5.5924399930518121E-5</c:v>
                </c:pt>
                <c:pt idx="67915">
                  <c:v>5.5923628679011017E-5</c:v>
                </c:pt>
                <c:pt idx="67916">
                  <c:v>5.5923701438587159E-5</c:v>
                </c:pt>
                <c:pt idx="67917">
                  <c:v>5.5923555919434882E-5</c:v>
                </c:pt>
                <c:pt idx="67918">
                  <c:v>5.5922657338669517E-5</c:v>
                </c:pt>
                <c:pt idx="67919">
                  <c:v>5.5921769671840593E-5</c:v>
                </c:pt>
                <c:pt idx="67920">
                  <c:v>5.5924952903296798E-5</c:v>
                </c:pt>
                <c:pt idx="67921">
                  <c:v>5.5925560445757583E-5</c:v>
                </c:pt>
                <c:pt idx="67922">
                  <c:v>5.5923017498571432E-5</c:v>
                </c:pt>
                <c:pt idx="67923">
                  <c:v>5.5925134802237153E-5</c:v>
                </c:pt>
                <c:pt idx="67924">
                  <c:v>5.5926622735569247E-5</c:v>
                </c:pt>
                <c:pt idx="67925">
                  <c:v>5.5923774198163301E-5</c:v>
                </c:pt>
                <c:pt idx="67926">
                  <c:v>5.5923566833371303E-5</c:v>
                </c:pt>
                <c:pt idx="67927">
                  <c:v>5.5925556807778782E-5</c:v>
                </c:pt>
                <c:pt idx="67928">
                  <c:v>5.5923217587405822E-5</c:v>
                </c:pt>
                <c:pt idx="67929">
                  <c:v>5.5923297622939572E-5</c:v>
                </c:pt>
                <c:pt idx="67930">
                  <c:v>5.5924501793924719E-5</c:v>
                </c:pt>
                <c:pt idx="67931">
                  <c:v>5.5921253078849993E-5</c:v>
                </c:pt>
                <c:pt idx="67932">
                  <c:v>5.5924447224242613E-5</c:v>
                </c:pt>
                <c:pt idx="67933">
                  <c:v>5.5926473578438163E-5</c:v>
                </c:pt>
                <c:pt idx="67934">
                  <c:v>5.5925007472978898E-5</c:v>
                </c:pt>
                <c:pt idx="67935">
                  <c:v>5.5919961596373469E-5</c:v>
                </c:pt>
                <c:pt idx="67936">
                  <c:v>5.5927466746652499E-5</c:v>
                </c:pt>
                <c:pt idx="67937">
                  <c:v>5.593015521299094E-5</c:v>
                </c:pt>
                <c:pt idx="67938">
                  <c:v>5.5928074289113283E-5</c:v>
                </c:pt>
                <c:pt idx="67939">
                  <c:v>5.592273737420328E-5</c:v>
                </c:pt>
                <c:pt idx="67940">
                  <c:v>5.5925134802237153E-5</c:v>
                </c:pt>
                <c:pt idx="67941">
                  <c:v>5.5928634537849582E-5</c:v>
                </c:pt>
                <c:pt idx="67942">
                  <c:v>5.5926353525137529E-5</c:v>
                </c:pt>
                <c:pt idx="67943">
                  <c:v>5.5920925660757348E-5</c:v>
                </c:pt>
                <c:pt idx="67944">
                  <c:v>5.5924956541275612E-5</c:v>
                </c:pt>
                <c:pt idx="67945">
                  <c:v>5.5928561778273427E-5</c:v>
                </c:pt>
                <c:pt idx="67946">
                  <c:v>5.5925713240867481E-5</c:v>
                </c:pt>
                <c:pt idx="67947">
                  <c:v>5.5918462749104947E-5</c:v>
                </c:pt>
                <c:pt idx="67948">
                  <c:v>5.5927317589521408E-5</c:v>
                </c:pt>
                <c:pt idx="67949">
                  <c:v>5.5932239774847403E-5</c:v>
                </c:pt>
                <c:pt idx="67950">
                  <c:v>5.5932039686013013E-5</c:v>
                </c:pt>
                <c:pt idx="67951">
                  <c:v>5.5926928325789049E-5</c:v>
                </c:pt>
                <c:pt idx="67952">
                  <c:v>5.5919535952853039E-5</c:v>
                </c:pt>
                <c:pt idx="67953">
                  <c:v>5.5927637731656432E-5</c:v>
                </c:pt>
                <c:pt idx="67954">
                  <c:v>5.5932912800926722E-5</c:v>
                </c:pt>
                <c:pt idx="67955">
                  <c:v>5.5931181123014539E-5</c:v>
                </c:pt>
                <c:pt idx="67956">
                  <c:v>5.5925000197021291E-5</c:v>
                </c:pt>
                <c:pt idx="67957">
                  <c:v>5.5918197176652029E-5</c:v>
                </c:pt>
                <c:pt idx="67958">
                  <c:v>5.5922508181538433E-5</c:v>
                </c:pt>
                <c:pt idx="67959">
                  <c:v>5.5920758313732222E-5</c:v>
                </c:pt>
                <c:pt idx="67960">
                  <c:v>5.5919907026691362E-5</c:v>
                </c:pt>
                <c:pt idx="67961">
                  <c:v>5.5920838349265978E-5</c:v>
                </c:pt>
                <c:pt idx="67962">
                  <c:v>5.5917971621965989E-5</c:v>
                </c:pt>
                <c:pt idx="67963">
                  <c:v>5.5921351304277778E-5</c:v>
                </c:pt>
                <c:pt idx="67964">
                  <c:v>5.5923472245922312E-5</c:v>
                </c:pt>
                <c:pt idx="67965">
                  <c:v>5.5922526371432468E-5</c:v>
                </c:pt>
                <c:pt idx="67966">
                  <c:v>5.5918313591973863E-5</c:v>
                </c:pt>
                <c:pt idx="67967">
                  <c:v>5.59222862648312E-5</c:v>
                </c:pt>
                <c:pt idx="67968">
                  <c:v>5.5924188927747309E-5</c:v>
                </c:pt>
                <c:pt idx="67969">
                  <c:v>5.5921162129379809E-5</c:v>
                </c:pt>
                <c:pt idx="67970">
                  <c:v>5.5916716519277543E-5</c:v>
                </c:pt>
                <c:pt idx="67971">
                  <c:v>5.5918291764101007E-5</c:v>
                </c:pt>
                <c:pt idx="67972">
                  <c:v>5.59177206014283E-5</c:v>
                </c:pt>
                <c:pt idx="67973">
                  <c:v>5.5916236306075007E-5</c:v>
                </c:pt>
                <c:pt idx="67974">
                  <c:v>5.5918513680808253E-5</c:v>
                </c:pt>
                <c:pt idx="67975">
                  <c:v>5.5918095313245431E-5</c:v>
                </c:pt>
                <c:pt idx="67976">
                  <c:v>5.591546869254671E-5</c:v>
                </c:pt>
                <c:pt idx="67977">
                  <c:v>5.5916414567036547E-5</c:v>
                </c:pt>
                <c:pt idx="67978">
                  <c:v>5.5916974815772853E-5</c:v>
                </c:pt>
                <c:pt idx="67979">
                  <c:v>5.5916003475431353E-5</c:v>
                </c:pt>
                <c:pt idx="67980">
                  <c:v>5.59146938030608E-5</c:v>
                </c:pt>
                <c:pt idx="67981">
                  <c:v>5.5916822020662948E-5</c:v>
                </c:pt>
                <c:pt idx="67982">
                  <c:v>5.5915726989042007E-5</c:v>
                </c:pt>
                <c:pt idx="67983">
                  <c:v>5.5918128055054688E-5</c:v>
                </c:pt>
                <c:pt idx="67984">
                  <c:v>5.5918808357091621E-5</c:v>
                </c:pt>
                <c:pt idx="67985">
                  <c:v>5.5915705161169171E-5</c:v>
                </c:pt>
                <c:pt idx="67986">
                  <c:v>5.5918728321557858E-5</c:v>
                </c:pt>
                <c:pt idx="67987">
                  <c:v>5.5920325394254178E-5</c:v>
                </c:pt>
                <c:pt idx="67988">
                  <c:v>5.5918106227181852E-5</c:v>
                </c:pt>
                <c:pt idx="67989">
                  <c:v>5.5914715630933642E-5</c:v>
                </c:pt>
                <c:pt idx="67990">
                  <c:v>5.5915585107868537E-5</c:v>
                </c:pt>
                <c:pt idx="67991">
                  <c:v>5.5915483244461939E-5</c:v>
                </c:pt>
                <c:pt idx="67992">
                  <c:v>5.5915126722538837E-5</c:v>
                </c:pt>
                <c:pt idx="67993">
                  <c:v>5.5914231779752299E-5</c:v>
                </c:pt>
                <c:pt idx="67994">
                  <c:v>5.5913413234520697E-5</c:v>
                </c:pt>
                <c:pt idx="67995">
                  <c:v>5.5917225836310542E-5</c:v>
                </c:pt>
                <c:pt idx="67996">
                  <c:v>5.5917047575348988E-5</c:v>
                </c:pt>
                <c:pt idx="67997">
                  <c:v>5.5912820243975148E-5</c:v>
                </c:pt>
                <c:pt idx="67998">
                  <c:v>5.5920248996699229E-5</c:v>
                </c:pt>
                <c:pt idx="67999">
                  <c:v>5.5922799219843E-5</c:v>
                </c:pt>
                <c:pt idx="68000">
                  <c:v>5.5920219892868772E-5</c:v>
                </c:pt>
                <c:pt idx="68001">
                  <c:v>5.5913689720910043E-5</c:v>
                </c:pt>
                <c:pt idx="68002">
                  <c:v>5.5919852457009263E-5</c:v>
                </c:pt>
                <c:pt idx="68003">
                  <c:v>5.5924243497429422E-5</c:v>
                </c:pt>
                <c:pt idx="68004">
                  <c:v>5.5923552281456068E-5</c:v>
                </c:pt>
                <c:pt idx="68005">
                  <c:v>5.5919201258802793E-5</c:v>
                </c:pt>
                <c:pt idx="68006">
                  <c:v>5.5912296375026933E-5</c:v>
                </c:pt>
                <c:pt idx="68007">
                  <c:v>5.592393790720962E-5</c:v>
                </c:pt>
                <c:pt idx="68008">
                  <c:v>5.5928136134752997E-5</c:v>
                </c:pt>
                <c:pt idx="68009">
                  <c:v>5.5925309425219887E-5</c:v>
                </c:pt>
                <c:pt idx="68010">
                  <c:v>5.5919514124980203E-5</c:v>
                </c:pt>
                <c:pt idx="68011">
                  <c:v>5.5913511459948502E-5</c:v>
                </c:pt>
                <c:pt idx="68012">
                  <c:v>5.5917917052283883E-5</c:v>
                </c:pt>
                <c:pt idx="68013">
                  <c:v>5.5914639233378687E-5</c:v>
                </c:pt>
                <c:pt idx="68014">
                  <c:v>5.5914479162311181E-5</c:v>
                </c:pt>
                <c:pt idx="68015">
                  <c:v>5.591598164755851E-5</c:v>
                </c:pt>
                <c:pt idx="68016">
                  <c:v>5.5913595133461058E-5</c:v>
                </c:pt>
                <c:pt idx="68017">
                  <c:v>5.5915090342750773E-5</c:v>
                </c:pt>
                <c:pt idx="68018">
                  <c:v>5.5917418649187312E-5</c:v>
                </c:pt>
                <c:pt idx="68019">
                  <c:v>5.5916214478202157E-5</c:v>
                </c:pt>
                <c:pt idx="68020">
                  <c:v>5.5912092648213729E-5</c:v>
                </c:pt>
                <c:pt idx="68021">
                  <c:v>5.5915847042342648E-5</c:v>
                </c:pt>
                <c:pt idx="68022">
                  <c:v>5.5917924328241497E-5</c:v>
                </c:pt>
                <c:pt idx="68023">
                  <c:v>5.591583249042742E-5</c:v>
                </c:pt>
                <c:pt idx="68024">
                  <c:v>5.5910630180733278E-5</c:v>
                </c:pt>
                <c:pt idx="68025">
                  <c:v>5.5911801609909162E-5</c:v>
                </c:pt>
                <c:pt idx="68026">
                  <c:v>5.5912081734277308E-5</c:v>
                </c:pt>
                <c:pt idx="68027">
                  <c:v>5.5911023082444438E-5</c:v>
                </c:pt>
                <c:pt idx="68028">
                  <c:v>5.5911608797032393E-5</c:v>
                </c:pt>
                <c:pt idx="68029">
                  <c:v>5.5911437812028453E-5</c:v>
                </c:pt>
                <c:pt idx="68030">
                  <c:v>5.59100772079546E-5</c:v>
                </c:pt>
                <c:pt idx="68031">
                  <c:v>5.5909880757099018E-5</c:v>
                </c:pt>
                <c:pt idx="68032">
                  <c:v>5.5910968512762338E-5</c:v>
                </c:pt>
                <c:pt idx="68033">
                  <c:v>5.5909244110807783E-5</c:v>
                </c:pt>
                <c:pt idx="68034">
                  <c:v>5.5908985814312473E-5</c:v>
                </c:pt>
                <c:pt idx="68035">
                  <c:v>5.5910422815941267E-5</c:v>
                </c:pt>
                <c:pt idx="68036">
                  <c:v>5.590898945229128E-5</c:v>
                </c:pt>
                <c:pt idx="68037">
                  <c:v>5.5912962125148617E-5</c:v>
                </c:pt>
                <c:pt idx="68038">
                  <c:v>5.5914035328896723E-5</c:v>
                </c:pt>
                <c:pt idx="68039">
                  <c:v>5.5910626542754471E-5</c:v>
                </c:pt>
                <c:pt idx="68040">
                  <c:v>5.5911619710968807E-5</c:v>
                </c:pt>
                <c:pt idx="68041">
                  <c:v>5.5913475080160417E-5</c:v>
                </c:pt>
                <c:pt idx="68042">
                  <c:v>5.5911175877554342E-5</c:v>
                </c:pt>
                <c:pt idx="68043">
                  <c:v>5.5909484217409038E-5</c:v>
                </c:pt>
                <c:pt idx="68044">
                  <c:v>5.5910153605509549E-5</c:v>
                </c:pt>
                <c:pt idx="68045">
                  <c:v>5.5908494687173522E-5</c:v>
                </c:pt>
                <c:pt idx="68046">
                  <c:v>5.5908330978127203E-5</c:v>
                </c:pt>
                <c:pt idx="68047">
                  <c:v>5.5909062211867422E-5</c:v>
                </c:pt>
                <c:pt idx="68048">
                  <c:v>5.5908454669406638E-5</c:v>
                </c:pt>
                <c:pt idx="68049">
                  <c:v>5.5909946240717552E-5</c:v>
                </c:pt>
                <c:pt idx="68050">
                  <c:v>5.5909829825395718E-5</c:v>
                </c:pt>
                <c:pt idx="68051">
                  <c:v>5.5907516070874408E-5</c:v>
                </c:pt>
                <c:pt idx="68052">
                  <c:v>5.5907203204696998E-5</c:v>
                </c:pt>
                <c:pt idx="68053">
                  <c:v>5.5909153161337599E-5</c:v>
                </c:pt>
                <c:pt idx="68054">
                  <c:v>5.5909265938680619E-5</c:v>
                </c:pt>
                <c:pt idx="68055">
                  <c:v>5.5906464694999158E-5</c:v>
                </c:pt>
                <c:pt idx="68056">
                  <c:v>5.5906941270222887E-5</c:v>
                </c:pt>
                <c:pt idx="68057">
                  <c:v>5.5907759815454483E-5</c:v>
                </c:pt>
                <c:pt idx="68058">
                  <c:v>5.5905518820509308E-5</c:v>
                </c:pt>
                <c:pt idx="68059">
                  <c:v>5.5911092204041779E-5</c:v>
                </c:pt>
                <c:pt idx="68060">
                  <c:v>5.5912747484399013E-5</c:v>
                </c:pt>
                <c:pt idx="68061">
                  <c:v>5.5908898502821103E-5</c:v>
                </c:pt>
                <c:pt idx="68062">
                  <c:v>5.5907996284076937E-5</c:v>
                </c:pt>
                <c:pt idx="68063">
                  <c:v>5.5910066294018179E-5</c:v>
                </c:pt>
                <c:pt idx="68064">
                  <c:v>5.5907017667777843E-5</c:v>
                </c:pt>
                <c:pt idx="68065">
                  <c:v>5.5909120419528342E-5</c:v>
                </c:pt>
                <c:pt idx="68066">
                  <c:v>5.591124136117287E-5</c:v>
                </c:pt>
                <c:pt idx="68067">
                  <c:v>5.5908567446749657E-5</c:v>
                </c:pt>
                <c:pt idx="68068">
                  <c:v>5.590591172222048E-5</c:v>
                </c:pt>
                <c:pt idx="68069">
                  <c:v>5.5907144997036078E-5</c:v>
                </c:pt>
                <c:pt idx="68070">
                  <c:v>5.5904689361341298E-5</c:v>
                </c:pt>
                <c:pt idx="68071">
                  <c:v>5.5903987231431529E-5</c:v>
                </c:pt>
                <c:pt idx="68072">
                  <c:v>5.5908345530042418E-5</c:v>
                </c:pt>
                <c:pt idx="68073">
                  <c:v>5.5908243666635833E-5</c:v>
                </c:pt>
                <c:pt idx="68074">
                  <c:v>5.5903725296957418E-5</c:v>
                </c:pt>
                <c:pt idx="68075">
                  <c:v>5.5903688917169347E-5</c:v>
                </c:pt>
                <c:pt idx="68076">
                  <c:v>5.5907290516188368E-5</c:v>
                </c:pt>
                <c:pt idx="68077">
                  <c:v>5.5906511988723651E-5</c:v>
                </c:pt>
                <c:pt idx="68078">
                  <c:v>5.59044856345281E-5</c:v>
                </c:pt>
                <c:pt idx="68079">
                  <c:v>5.5904569308040657E-5</c:v>
                </c:pt>
                <c:pt idx="68080">
                  <c:v>5.5905966291902587E-5</c:v>
                </c:pt>
                <c:pt idx="68081">
                  <c:v>5.5906166380736977E-5</c:v>
                </c:pt>
                <c:pt idx="68082">
                  <c:v>5.5902975873323157E-5</c:v>
                </c:pt>
                <c:pt idx="68083">
                  <c:v>5.5903208703966811E-5</c:v>
                </c:pt>
                <c:pt idx="68084">
                  <c:v>5.5904609325807542E-5</c:v>
                </c:pt>
                <c:pt idx="68085">
                  <c:v>5.5902419262565672E-5</c:v>
                </c:pt>
                <c:pt idx="68086">
                  <c:v>5.5907694331835962E-5</c:v>
                </c:pt>
                <c:pt idx="68087">
                  <c:v>5.5908407375682152E-5</c:v>
                </c:pt>
                <c:pt idx="68088">
                  <c:v>5.5904300097608939E-5</c:v>
                </c:pt>
                <c:pt idx="68089">
                  <c:v>5.5906555644469342E-5</c:v>
                </c:pt>
                <c:pt idx="68090">
                  <c:v>5.5908934882609167E-5</c:v>
                </c:pt>
                <c:pt idx="68091">
                  <c:v>5.5905293265823268E-5</c:v>
                </c:pt>
                <c:pt idx="68092">
                  <c:v>5.5904460168676451E-5</c:v>
                </c:pt>
                <c:pt idx="68093">
                  <c:v>5.5906995839904987E-5</c:v>
                </c:pt>
                <c:pt idx="68094">
                  <c:v>5.5904729379108182E-5</c:v>
                </c:pt>
                <c:pt idx="68095">
                  <c:v>5.5903925385791808E-5</c:v>
                </c:pt>
                <c:pt idx="68096">
                  <c:v>5.5905169574543827E-5</c:v>
                </c:pt>
                <c:pt idx="68097">
                  <c:v>5.5901382438605651E-5</c:v>
                </c:pt>
                <c:pt idx="68098">
                  <c:v>5.5907432397361838E-5</c:v>
                </c:pt>
                <c:pt idx="68099">
                  <c:v>5.5909575166879222E-5</c:v>
                </c:pt>
                <c:pt idx="68100">
                  <c:v>5.5907006753841422E-5</c:v>
                </c:pt>
                <c:pt idx="68101">
                  <c:v>5.5901527957757928E-5</c:v>
                </c:pt>
                <c:pt idx="68102">
                  <c:v>5.5910091759869829E-5</c:v>
                </c:pt>
                <c:pt idx="68103">
                  <c:v>5.5913333198986948E-5</c:v>
                </c:pt>
                <c:pt idx="68104">
                  <c:v>5.5910597438924008E-5</c:v>
                </c:pt>
                <c:pt idx="68105">
                  <c:v>5.5904216424096382E-5</c:v>
                </c:pt>
                <c:pt idx="68106">
                  <c:v>5.5907548812683672E-5</c:v>
                </c:pt>
                <c:pt idx="68107">
                  <c:v>5.591172885033302E-5</c:v>
                </c:pt>
                <c:pt idx="68108">
                  <c:v>5.590867658611387E-5</c:v>
                </c:pt>
                <c:pt idx="68109">
                  <c:v>5.5901808082126081E-5</c:v>
                </c:pt>
                <c:pt idx="68110">
                  <c:v>5.5907778005348518E-5</c:v>
                </c:pt>
                <c:pt idx="68111">
                  <c:v>5.5912383686518303E-5</c:v>
                </c:pt>
                <c:pt idx="68112">
                  <c:v>5.5909051297931001E-5</c:v>
                </c:pt>
                <c:pt idx="68113">
                  <c:v>5.5899894505273551E-5</c:v>
                </c:pt>
                <c:pt idx="68114">
                  <c:v>5.5909109505591907E-5</c:v>
                </c:pt>
                <c:pt idx="68115">
                  <c:v>5.5915701523190357E-5</c:v>
                </c:pt>
                <c:pt idx="68116">
                  <c:v>5.5914777476573363E-5</c:v>
                </c:pt>
                <c:pt idx="68117">
                  <c:v>5.5908054491737857E-5</c:v>
                </c:pt>
                <c:pt idx="68118">
                  <c:v>5.5899112339830033E-5</c:v>
                </c:pt>
                <c:pt idx="68119">
                  <c:v>5.5912609241204343E-5</c:v>
                </c:pt>
                <c:pt idx="68120">
                  <c:v>5.5919012083904818E-5</c:v>
                </c:pt>
                <c:pt idx="68121">
                  <c:v>5.591609442490153E-5</c:v>
                </c:pt>
                <c:pt idx="68122">
                  <c:v>5.5908720241859562E-5</c:v>
                </c:pt>
                <c:pt idx="68123">
                  <c:v>5.5900709412526339E-5</c:v>
                </c:pt>
                <c:pt idx="68124">
                  <c:v>5.5914591939654201E-5</c:v>
                </c:pt>
                <c:pt idx="68125">
                  <c:v>5.5919896112754941E-5</c:v>
                </c:pt>
                <c:pt idx="68126">
                  <c:v>5.5915221309987828E-5</c:v>
                </c:pt>
                <c:pt idx="68127">
                  <c:v>5.5908072681631893E-5</c:v>
                </c:pt>
                <c:pt idx="68128">
                  <c:v>5.590297223534435E-5</c:v>
                </c:pt>
                <c:pt idx="68129">
                  <c:v>5.5915003031259403E-5</c:v>
                </c:pt>
                <c:pt idx="68130">
                  <c:v>5.5917938880156732E-5</c:v>
                </c:pt>
                <c:pt idx="68131">
                  <c:v>5.5909978982526809E-5</c:v>
                </c:pt>
                <c:pt idx="68132">
                  <c:v>5.5900123697938398E-5</c:v>
                </c:pt>
                <c:pt idx="68133">
                  <c:v>5.5908818467287347E-5</c:v>
                </c:pt>
                <c:pt idx="68134">
                  <c:v>5.5916727433213957E-5</c:v>
                </c:pt>
                <c:pt idx="68135">
                  <c:v>5.5912230891408399E-5</c:v>
                </c:pt>
                <c:pt idx="68136">
                  <c:v>5.5900331062730402E-5</c:v>
                </c:pt>
                <c:pt idx="68137">
                  <c:v>5.5904842156451202E-5</c:v>
                </c:pt>
                <c:pt idx="68138">
                  <c:v>5.5913522373884923E-5</c:v>
                </c:pt>
                <c:pt idx="68139">
                  <c:v>5.5912518291734159E-5</c:v>
                </c:pt>
                <c:pt idx="68140">
                  <c:v>5.5902670283103362E-5</c:v>
                </c:pt>
                <c:pt idx="68141">
                  <c:v>5.5901378800626837E-5</c:v>
                </c:pt>
                <c:pt idx="68142">
                  <c:v>5.5908320064190782E-5</c:v>
                </c:pt>
                <c:pt idx="68143">
                  <c:v>5.5909109505591907E-5</c:v>
                </c:pt>
                <c:pt idx="68144">
                  <c:v>2.0803684368729591E-2</c:v>
                </c:pt>
                <c:pt idx="68145">
                  <c:v>1.001096051186323E-2</c:v>
                </c:pt>
                <c:pt idx="68146">
                  <c:v>6.0886912979185581E-3</c:v>
                </c:pt>
                <c:pt idx="68147">
                  <c:v>6.4217047765851021E-3</c:v>
                </c:pt>
                <c:pt idx="68148">
                  <c:v>3.5613244399428372E-3</c:v>
                </c:pt>
                <c:pt idx="68149">
                  <c:v>4.7535616904497147E-3</c:v>
                </c:pt>
                <c:pt idx="68150">
                  <c:v>6.0261758044362068E-3</c:v>
                </c:pt>
                <c:pt idx="68151">
                  <c:v>4.7020651400089264E-3</c:v>
                </c:pt>
                <c:pt idx="68152">
                  <c:v>5.0575472414493561E-3</c:v>
                </c:pt>
                <c:pt idx="68153">
                  <c:v>4.9668624997138977E-3</c:v>
                </c:pt>
                <c:pt idx="68154">
                  <c:v>2.5322989095002408E-3</c:v>
                </c:pt>
                <c:pt idx="68155">
                  <c:v>1.4172221999615431E-3</c:v>
                </c:pt>
                <c:pt idx="68156">
                  <c:v>1.028821105137467E-3</c:v>
                </c:pt>
                <c:pt idx="68157">
                  <c:v>1.1936877854168419E-3</c:v>
                </c:pt>
                <c:pt idx="68158">
                  <c:v>1.919754664413631E-3</c:v>
                </c:pt>
                <c:pt idx="68159">
                  <c:v>2.353602554649115E-3</c:v>
                </c:pt>
                <c:pt idx="68160">
                  <c:v>1.9201528048142791E-3</c:v>
                </c:pt>
                <c:pt idx="68161">
                  <c:v>1.2539578601717951E-3</c:v>
                </c:pt>
                <c:pt idx="68162">
                  <c:v>1.1173747479915621E-3</c:v>
                </c:pt>
                <c:pt idx="68163">
                  <c:v>1.2861159630119801E-3</c:v>
                </c:pt>
                <c:pt idx="68164">
                  <c:v>1.217006123624742E-3</c:v>
                </c:pt>
                <c:pt idx="68165">
                  <c:v>9.4790622824802995E-4</c:v>
                </c:pt>
                <c:pt idx="68166">
                  <c:v>8.8043382856994867E-4</c:v>
                </c:pt>
                <c:pt idx="68167">
                  <c:v>1.0584028204903011E-3</c:v>
                </c:pt>
                <c:pt idx="68168">
                  <c:v>1.232582842931151E-3</c:v>
                </c:pt>
                <c:pt idx="68169">
                  <c:v>1.236590323969722E-3</c:v>
                </c:pt>
                <c:pt idx="68170">
                  <c:v>1.0971796000376339E-3</c:v>
                </c:pt>
                <c:pt idx="68171">
                  <c:v>8.7142281699925661E-4</c:v>
                </c:pt>
                <c:pt idx="68172">
                  <c:v>6.5497122704982758E-4</c:v>
                </c:pt>
                <c:pt idx="68173">
                  <c:v>5.5594753939658403E-4</c:v>
                </c:pt>
                <c:pt idx="68174">
                  <c:v>5.8809213805943727E-4</c:v>
                </c:pt>
                <c:pt idx="68175">
                  <c:v>6.6387699916958809E-4</c:v>
                </c:pt>
                <c:pt idx="68176">
                  <c:v>6.6443986725062132E-4</c:v>
                </c:pt>
                <c:pt idx="68177">
                  <c:v>6.057778955437243E-4</c:v>
                </c:pt>
                <c:pt idx="68178">
                  <c:v>5.7858589570969343E-4</c:v>
                </c:pt>
                <c:pt idx="68179">
                  <c:v>5.8653921587392688E-4</c:v>
                </c:pt>
                <c:pt idx="68180">
                  <c:v>5.5488711223006248E-4</c:v>
                </c:pt>
                <c:pt idx="68181">
                  <c:v>4.9293693155050278E-4</c:v>
                </c:pt>
                <c:pt idx="68182">
                  <c:v>4.2866994044743478E-4</c:v>
                </c:pt>
                <c:pt idx="68183">
                  <c:v>3.9453944191336632E-4</c:v>
                </c:pt>
                <c:pt idx="68184">
                  <c:v>4.0261258254759008E-4</c:v>
                </c:pt>
                <c:pt idx="68185">
                  <c:v>4.2963109444826841E-4</c:v>
                </c:pt>
                <c:pt idx="68186">
                  <c:v>4.5672169653698802E-4</c:v>
                </c:pt>
                <c:pt idx="68187">
                  <c:v>4.5039891847409308E-4</c:v>
                </c:pt>
                <c:pt idx="68188">
                  <c:v>4.1164265712723141E-4</c:v>
                </c:pt>
                <c:pt idx="68189">
                  <c:v>3.684982075355947E-4</c:v>
                </c:pt>
                <c:pt idx="68190">
                  <c:v>3.3785338746383792E-4</c:v>
                </c:pt>
                <c:pt idx="68191">
                  <c:v>3.2378543983213598E-4</c:v>
                </c:pt>
                <c:pt idx="68192">
                  <c:v>3.1682767439633608E-4</c:v>
                </c:pt>
                <c:pt idx="68193">
                  <c:v>3.1604053219780331E-4</c:v>
                </c:pt>
                <c:pt idx="68194">
                  <c:v>3.1290086917579169E-4</c:v>
                </c:pt>
                <c:pt idx="68195">
                  <c:v>3.2164715230464941E-4</c:v>
                </c:pt>
                <c:pt idx="68196">
                  <c:v>3.2828227267600601E-4</c:v>
                </c:pt>
                <c:pt idx="68197">
                  <c:v>3.2863311935216188E-4</c:v>
                </c:pt>
                <c:pt idx="68198">
                  <c:v>3.1833973480388522E-4</c:v>
                </c:pt>
                <c:pt idx="68199">
                  <c:v>3.0079949647188192E-4</c:v>
                </c:pt>
                <c:pt idx="68200">
                  <c:v>2.8668681625276799E-4</c:v>
                </c:pt>
                <c:pt idx="68201">
                  <c:v>2.7790621970780188E-4</c:v>
                </c:pt>
                <c:pt idx="68202">
                  <c:v>2.7271898579783738E-4</c:v>
                </c:pt>
                <c:pt idx="68203">
                  <c:v>2.6922512915916741E-4</c:v>
                </c:pt>
                <c:pt idx="68204">
                  <c:v>2.6679073926061392E-4</c:v>
                </c:pt>
                <c:pt idx="68205">
                  <c:v>2.6589154731482267E-4</c:v>
                </c:pt>
                <c:pt idx="68206">
                  <c:v>2.6537137455306953E-4</c:v>
                </c:pt>
                <c:pt idx="68207">
                  <c:v>2.6353128487244248E-4</c:v>
                </c:pt>
                <c:pt idx="68208">
                  <c:v>2.590988005977124E-4</c:v>
                </c:pt>
                <c:pt idx="68209">
                  <c:v>2.5192569592036312E-4</c:v>
                </c:pt>
                <c:pt idx="68210">
                  <c:v>2.4461335851810873E-4</c:v>
                </c:pt>
                <c:pt idx="68211">
                  <c:v>2.4033279623836279E-4</c:v>
                </c:pt>
                <c:pt idx="68212">
                  <c:v>2.3910355230327701E-4</c:v>
                </c:pt>
                <c:pt idx="68213">
                  <c:v>2.3799561313353479E-4</c:v>
                </c:pt>
                <c:pt idx="68214">
                  <c:v>2.3670867085456851E-4</c:v>
                </c:pt>
                <c:pt idx="68215">
                  <c:v>2.3460639931727201E-4</c:v>
                </c:pt>
                <c:pt idx="68216">
                  <c:v>2.3052730830386281E-4</c:v>
                </c:pt>
                <c:pt idx="68217">
                  <c:v>2.2659590467810631E-4</c:v>
                </c:pt>
                <c:pt idx="68218">
                  <c:v>2.218571898993105E-4</c:v>
                </c:pt>
                <c:pt idx="68219">
                  <c:v>2.1677756740245971E-4</c:v>
                </c:pt>
                <c:pt idx="68220">
                  <c:v>2.126608160324395E-4</c:v>
                </c:pt>
                <c:pt idx="68221">
                  <c:v>2.1025337628088889E-4</c:v>
                </c:pt>
                <c:pt idx="68222">
                  <c:v>2.083339641103521E-4</c:v>
                </c:pt>
                <c:pt idx="68223">
                  <c:v>2.0662424503825599E-4</c:v>
                </c:pt>
                <c:pt idx="68224">
                  <c:v>2.0452211902011191E-4</c:v>
                </c:pt>
                <c:pt idx="68225">
                  <c:v>2.0213751122355461E-4</c:v>
                </c:pt>
                <c:pt idx="68226">
                  <c:v>1.9989249994978309E-4</c:v>
                </c:pt>
                <c:pt idx="68227">
                  <c:v>1.9793619867414239E-4</c:v>
                </c:pt>
                <c:pt idx="68228">
                  <c:v>1.9526874530129129E-4</c:v>
                </c:pt>
                <c:pt idx="68229">
                  <c:v>1.9271559722255921E-4</c:v>
                </c:pt>
                <c:pt idx="68230">
                  <c:v>1.9082096696365619E-4</c:v>
                </c:pt>
                <c:pt idx="68231">
                  <c:v>1.8921853916253889E-4</c:v>
                </c:pt>
                <c:pt idx="68232">
                  <c:v>1.8665913376025861E-4</c:v>
                </c:pt>
                <c:pt idx="68233">
                  <c:v>1.8255220493301749E-4</c:v>
                </c:pt>
                <c:pt idx="68234">
                  <c:v>1.7834773461800071E-4</c:v>
                </c:pt>
                <c:pt idx="68235">
                  <c:v>1.7497449880465871E-4</c:v>
                </c:pt>
                <c:pt idx="68236">
                  <c:v>1.721726584946737E-4</c:v>
                </c:pt>
                <c:pt idx="68237">
                  <c:v>1.6923338989727199E-4</c:v>
                </c:pt>
                <c:pt idx="68238">
                  <c:v>1.6698226681910461E-4</c:v>
                </c:pt>
                <c:pt idx="68239">
                  <c:v>1.6487321408931171E-4</c:v>
                </c:pt>
                <c:pt idx="68240">
                  <c:v>1.6303536540362981E-4</c:v>
                </c:pt>
                <c:pt idx="68241">
                  <c:v>1.615819928701967E-4</c:v>
                </c:pt>
                <c:pt idx="68242">
                  <c:v>1.6021158080548051E-4</c:v>
                </c:pt>
                <c:pt idx="68243">
                  <c:v>1.5886616893112659E-4</c:v>
                </c:pt>
                <c:pt idx="68244">
                  <c:v>1.5765835996717209E-4</c:v>
                </c:pt>
                <c:pt idx="68245">
                  <c:v>1.5636241005267951E-4</c:v>
                </c:pt>
                <c:pt idx="68246">
                  <c:v>1.5479286957997829E-4</c:v>
                </c:pt>
                <c:pt idx="68247">
                  <c:v>1.5316659118980169E-4</c:v>
                </c:pt>
                <c:pt idx="68248">
                  <c:v>1.516196352895349E-4</c:v>
                </c:pt>
                <c:pt idx="68249">
                  <c:v>1.5026953769847751E-4</c:v>
                </c:pt>
                <c:pt idx="68250">
                  <c:v>1.4877899957355109E-4</c:v>
                </c:pt>
                <c:pt idx="68251">
                  <c:v>1.465013774577528E-4</c:v>
                </c:pt>
                <c:pt idx="68252">
                  <c:v>1.4508291496895251E-4</c:v>
                </c:pt>
                <c:pt idx="68253">
                  <c:v>1.4399232168216261E-4</c:v>
                </c:pt>
                <c:pt idx="68254">
                  <c:v>1.426239177817479E-4</c:v>
                </c:pt>
                <c:pt idx="68255">
                  <c:v>1.4108083269093191E-4</c:v>
                </c:pt>
                <c:pt idx="68256">
                  <c:v>1.394353748764843E-4</c:v>
                </c:pt>
                <c:pt idx="68257">
                  <c:v>1.3787116040475669E-4</c:v>
                </c:pt>
                <c:pt idx="68258">
                  <c:v>1.3667506573256111E-4</c:v>
                </c:pt>
                <c:pt idx="68259">
                  <c:v>1.3557555212173611E-4</c:v>
                </c:pt>
                <c:pt idx="68260">
                  <c:v>1.3426571968011561E-4</c:v>
                </c:pt>
                <c:pt idx="68261">
                  <c:v>1.331141538685188E-4</c:v>
                </c:pt>
                <c:pt idx="68262">
                  <c:v>1.3237903476692739E-4</c:v>
                </c:pt>
                <c:pt idx="68263">
                  <c:v>1.316872221650556E-4</c:v>
                </c:pt>
                <c:pt idx="68264">
                  <c:v>1.3083562953397629E-4</c:v>
                </c:pt>
                <c:pt idx="68265">
                  <c:v>1.3006507651880381E-4</c:v>
                </c:pt>
                <c:pt idx="68266">
                  <c:v>1.2945469643454999E-4</c:v>
                </c:pt>
                <c:pt idx="68267">
                  <c:v>1.288616185775027E-4</c:v>
                </c:pt>
                <c:pt idx="68268">
                  <c:v>1.282412122236565E-4</c:v>
                </c:pt>
                <c:pt idx="68269">
                  <c:v>1.2758739467244601E-4</c:v>
                </c:pt>
                <c:pt idx="68270">
                  <c:v>1.2690755829680711E-4</c:v>
                </c:pt>
                <c:pt idx="68271">
                  <c:v>1.2631359277293089E-4</c:v>
                </c:pt>
                <c:pt idx="68272">
                  <c:v>1.2583668285515159E-4</c:v>
                </c:pt>
                <c:pt idx="68273">
                  <c:v>1.25208476674743E-4</c:v>
                </c:pt>
                <c:pt idx="68274">
                  <c:v>1.2457450793590399E-4</c:v>
                </c:pt>
                <c:pt idx="68275">
                  <c:v>1.240557903656736E-4</c:v>
                </c:pt>
                <c:pt idx="68276">
                  <c:v>1.236166863236576E-4</c:v>
                </c:pt>
                <c:pt idx="68277">
                  <c:v>1.231569913215935E-4</c:v>
                </c:pt>
                <c:pt idx="68278">
                  <c:v>1.226823223987594E-4</c:v>
                </c:pt>
                <c:pt idx="68279">
                  <c:v>1.2223122757859531E-4</c:v>
                </c:pt>
                <c:pt idx="68280">
                  <c:v>1.218082470586523E-4</c:v>
                </c:pt>
                <c:pt idx="68281">
                  <c:v>1.2141958723077551E-4</c:v>
                </c:pt>
                <c:pt idx="68282">
                  <c:v>1.210488480865024E-4</c:v>
                </c:pt>
                <c:pt idx="68283">
                  <c:v>1.206668239319697E-4</c:v>
                </c:pt>
                <c:pt idx="68284">
                  <c:v>1.2029676872771231E-4</c:v>
                </c:pt>
                <c:pt idx="68285">
                  <c:v>1.199890102725476E-4</c:v>
                </c:pt>
                <c:pt idx="68286">
                  <c:v>1.1968285252805801E-4</c:v>
                </c:pt>
                <c:pt idx="68287">
                  <c:v>1.193540665553883E-4</c:v>
                </c:pt>
                <c:pt idx="68288">
                  <c:v>1.190411057905294E-4</c:v>
                </c:pt>
                <c:pt idx="68289">
                  <c:v>1.1874377378262579E-4</c:v>
                </c:pt>
                <c:pt idx="68290">
                  <c:v>1.1844943946925921E-4</c:v>
                </c:pt>
                <c:pt idx="68291">
                  <c:v>1.1817899212473999E-4</c:v>
                </c:pt>
                <c:pt idx="68292">
                  <c:v>1.1792282748501751E-4</c:v>
                </c:pt>
                <c:pt idx="68293">
                  <c:v>1.1765954695874831E-4</c:v>
                </c:pt>
                <c:pt idx="68294">
                  <c:v>1.174042263301089E-4</c:v>
                </c:pt>
                <c:pt idx="68295">
                  <c:v>1.171681069536135E-4</c:v>
                </c:pt>
                <c:pt idx="68296">
                  <c:v>1.169279639725573E-4</c:v>
                </c:pt>
                <c:pt idx="68297">
                  <c:v>1.166857909993269E-4</c:v>
                </c:pt>
                <c:pt idx="68298">
                  <c:v>1.1645165795926001E-4</c:v>
                </c:pt>
                <c:pt idx="68299">
                  <c:v>1.162230473710224E-4</c:v>
                </c:pt>
                <c:pt idx="68300">
                  <c:v>1.159878083853982E-4</c:v>
                </c:pt>
                <c:pt idx="68301">
                  <c:v>1.157673614216037E-4</c:v>
                </c:pt>
                <c:pt idx="68302">
                  <c:v>1.155426580226049E-4</c:v>
                </c:pt>
                <c:pt idx="68303">
                  <c:v>1.153221455751918E-4</c:v>
                </c:pt>
                <c:pt idx="68304">
                  <c:v>1.151064643636346E-4</c:v>
                </c:pt>
                <c:pt idx="68305">
                  <c:v>1.1489693861221891E-4</c:v>
                </c:pt>
                <c:pt idx="68306">
                  <c:v>1.1467332660686221E-4</c:v>
                </c:pt>
                <c:pt idx="68307">
                  <c:v>1.1446374264778569E-4</c:v>
                </c:pt>
                <c:pt idx="68308">
                  <c:v>1.1426443961681799E-4</c:v>
                </c:pt>
                <c:pt idx="68309">
                  <c:v>1.140454187407158E-4</c:v>
                </c:pt>
                <c:pt idx="68310">
                  <c:v>1.138502993853763E-4</c:v>
                </c:pt>
                <c:pt idx="68311">
                  <c:v>1.13644331577234E-4</c:v>
                </c:pt>
                <c:pt idx="68312">
                  <c:v>1.134265112341382E-4</c:v>
                </c:pt>
                <c:pt idx="68313">
                  <c:v>1.132411562139168E-4</c:v>
                </c:pt>
                <c:pt idx="68314">
                  <c:v>1.130407399614342E-4</c:v>
                </c:pt>
                <c:pt idx="68315">
                  <c:v>1.128259536926635E-4</c:v>
                </c:pt>
                <c:pt idx="68316">
                  <c:v>1.1263143096584829E-4</c:v>
                </c:pt>
                <c:pt idx="68317">
                  <c:v>1.124328191508539E-4</c:v>
                </c:pt>
                <c:pt idx="68318">
                  <c:v>1.122301036957651E-4</c:v>
                </c:pt>
                <c:pt idx="68319">
                  <c:v>1.120398010243662E-4</c:v>
                </c:pt>
                <c:pt idx="68320">
                  <c:v>1.118396103265695E-4</c:v>
                </c:pt>
                <c:pt idx="68321">
                  <c:v>1.116463245125487E-4</c:v>
                </c:pt>
                <c:pt idx="68322">
                  <c:v>1.114565238822252E-4</c:v>
                </c:pt>
                <c:pt idx="68323">
                  <c:v>1.112594254664145E-4</c:v>
                </c:pt>
                <c:pt idx="68324">
                  <c:v>1.1105745943496E-4</c:v>
                </c:pt>
                <c:pt idx="68325">
                  <c:v>1.108628712245263E-4</c:v>
                </c:pt>
                <c:pt idx="68326">
                  <c:v>1.106645358959213E-4</c:v>
                </c:pt>
                <c:pt idx="68327">
                  <c:v>1.1046639701817181E-4</c:v>
                </c:pt>
                <c:pt idx="68328">
                  <c:v>1.102733804145828E-4</c:v>
                </c:pt>
                <c:pt idx="68329">
                  <c:v>1.100740701076575E-4</c:v>
                </c:pt>
                <c:pt idx="68330">
                  <c:v>1.098818393074907E-4</c:v>
                </c:pt>
                <c:pt idx="68331">
                  <c:v>1.096885825973004E-4</c:v>
                </c:pt>
                <c:pt idx="68332">
                  <c:v>1.094904655474238E-4</c:v>
                </c:pt>
                <c:pt idx="68333">
                  <c:v>1.0929950803983961E-4</c:v>
                </c:pt>
                <c:pt idx="68334">
                  <c:v>1.091088925022632E-4</c:v>
                </c:pt>
                <c:pt idx="68335">
                  <c:v>1.089189754566178E-4</c:v>
                </c:pt>
                <c:pt idx="68336">
                  <c:v>1.087287528207526E-4</c:v>
                </c:pt>
                <c:pt idx="68337">
                  <c:v>1.085381954908371E-4</c:v>
                </c:pt>
                <c:pt idx="68338">
                  <c:v>1.083524111891165E-4</c:v>
                </c:pt>
                <c:pt idx="68339">
                  <c:v>1.081655937014148E-4</c:v>
                </c:pt>
                <c:pt idx="68340">
                  <c:v>1.079779758583754E-4</c:v>
                </c:pt>
                <c:pt idx="68341">
                  <c:v>1.077932975022122E-4</c:v>
                </c:pt>
                <c:pt idx="68342">
                  <c:v>1.076073822332546E-4</c:v>
                </c:pt>
                <c:pt idx="68343">
                  <c:v>1.074239116860554E-4</c:v>
                </c:pt>
                <c:pt idx="68344">
                  <c:v>1.072410959750414E-4</c:v>
                </c:pt>
                <c:pt idx="68345">
                  <c:v>1.070586149580777E-4</c:v>
                </c:pt>
                <c:pt idx="68346">
                  <c:v>1.0687686153687539E-4</c:v>
                </c:pt>
                <c:pt idx="68347">
                  <c:v>1.066979602910578E-4</c:v>
                </c:pt>
                <c:pt idx="68348">
                  <c:v>1.0651852062437681E-4</c:v>
                </c:pt>
                <c:pt idx="68349">
                  <c:v>1.063391828211024E-4</c:v>
                </c:pt>
                <c:pt idx="68350">
                  <c:v>1.061612056219019E-4</c:v>
                </c:pt>
                <c:pt idx="68351">
                  <c:v>1.0598408698569981E-4</c:v>
                </c:pt>
                <c:pt idx="68352">
                  <c:v>1.058085472323E-4</c:v>
                </c:pt>
                <c:pt idx="68353">
                  <c:v>1.05631523183547E-4</c:v>
                </c:pt>
                <c:pt idx="68354">
                  <c:v>1.0545657278271391E-4</c:v>
                </c:pt>
                <c:pt idx="68355">
                  <c:v>1.052834195434116E-4</c:v>
                </c:pt>
                <c:pt idx="68356">
                  <c:v>1.051095750881359E-4</c:v>
                </c:pt>
                <c:pt idx="68357">
                  <c:v>1.0493611625861381E-4</c:v>
                </c:pt>
                <c:pt idx="68358">
                  <c:v>1.047652258421294E-4</c:v>
                </c:pt>
                <c:pt idx="68359">
                  <c:v>1.0459369514137511E-4</c:v>
                </c:pt>
                <c:pt idx="68360">
                  <c:v>1.044227756210603E-4</c:v>
                </c:pt>
                <c:pt idx="68361">
                  <c:v>1.042521253111772E-4</c:v>
                </c:pt>
                <c:pt idx="68362">
                  <c:v>1.040823335642926E-4</c:v>
                </c:pt>
                <c:pt idx="68363">
                  <c:v>1.039143025991507E-4</c:v>
                </c:pt>
                <c:pt idx="68364">
                  <c:v>1.037460679071955E-4</c:v>
                </c:pt>
                <c:pt idx="68365">
                  <c:v>1.035779932863079E-4</c:v>
                </c:pt>
                <c:pt idx="68366">
                  <c:v>1.03410093288403E-4</c:v>
                </c:pt>
                <c:pt idx="68367">
                  <c:v>1.032448635669425E-4</c:v>
                </c:pt>
                <c:pt idx="68368">
                  <c:v>1.030792918754742E-4</c:v>
                </c:pt>
                <c:pt idx="68369">
                  <c:v>1.029133854899555E-4</c:v>
                </c:pt>
                <c:pt idx="68370">
                  <c:v>1.027480393531732E-4</c:v>
                </c:pt>
                <c:pt idx="68371">
                  <c:v>1.025830279104412E-4</c:v>
                </c:pt>
                <c:pt idx="68372">
                  <c:v>1.024209559545852E-4</c:v>
                </c:pt>
                <c:pt idx="68373">
                  <c:v>1.02256664831657E-4</c:v>
                </c:pt>
                <c:pt idx="68374">
                  <c:v>1.0209414176642889E-4</c:v>
                </c:pt>
                <c:pt idx="68375">
                  <c:v>1.019330957205966E-4</c:v>
                </c:pt>
                <c:pt idx="68376">
                  <c:v>1.017701069940813E-4</c:v>
                </c:pt>
                <c:pt idx="68377">
                  <c:v>1.016089881886728E-4</c:v>
                </c:pt>
                <c:pt idx="68378">
                  <c:v>1.014483204926364E-4</c:v>
                </c:pt>
                <c:pt idx="68379">
                  <c:v>1.012875072774477E-4</c:v>
                </c:pt>
                <c:pt idx="68380">
                  <c:v>1.011280037346296E-4</c:v>
                </c:pt>
                <c:pt idx="68381">
                  <c:v>1.00968245533295E-4</c:v>
                </c:pt>
                <c:pt idx="68382">
                  <c:v>1.008105464279652E-4</c:v>
                </c:pt>
                <c:pt idx="68383">
                  <c:v>1.00652381661348E-4</c:v>
                </c:pt>
                <c:pt idx="68384">
                  <c:v>1.004937294055708E-4</c:v>
                </c:pt>
                <c:pt idx="68385">
                  <c:v>1.0033616126747801E-4</c:v>
                </c:pt>
                <c:pt idx="68386">
                  <c:v>1.001793862087652E-4</c:v>
                </c:pt>
                <c:pt idx="68387">
                  <c:v>1.000223564915359E-4</c:v>
                </c:pt>
                <c:pt idx="68388">
                  <c:v>9.986693476093933E-5</c:v>
                </c:pt>
                <c:pt idx="68389">
                  <c:v>9.9710458016488701E-5</c:v>
                </c:pt>
                <c:pt idx="68390">
                  <c:v>9.9555130873341113E-5</c:v>
                </c:pt>
                <c:pt idx="68391">
                  <c:v>9.9400502222124487E-5</c:v>
                </c:pt>
                <c:pt idx="68392">
                  <c:v>9.9246390163898468E-5</c:v>
                </c:pt>
                <c:pt idx="68393">
                  <c:v>9.9092307209502906E-5</c:v>
                </c:pt>
                <c:pt idx="68394">
                  <c:v>9.8938784503843635E-5</c:v>
                </c:pt>
                <c:pt idx="68395">
                  <c:v>9.8785822046920657E-5</c:v>
                </c:pt>
                <c:pt idx="68396">
                  <c:v>9.8633157904259861E-5</c:v>
                </c:pt>
                <c:pt idx="68397">
                  <c:v>9.8480719316285104E-5</c:v>
                </c:pt>
                <c:pt idx="68398">
                  <c:v>9.8328731837682426E-5</c:v>
                </c:pt>
                <c:pt idx="68399">
                  <c:v>9.817793034017086E-5</c:v>
                </c:pt>
                <c:pt idx="68400">
                  <c:v>9.8026845080312341E-5</c:v>
                </c:pt>
                <c:pt idx="68401">
                  <c:v>9.7876072686631233E-5</c:v>
                </c:pt>
                <c:pt idx="68402">
                  <c:v>9.7726064268499613E-5</c:v>
                </c:pt>
                <c:pt idx="68403">
                  <c:v>9.7575917607173324E-5</c:v>
                </c:pt>
                <c:pt idx="68404">
                  <c:v>9.7426607680972666E-5</c:v>
                </c:pt>
                <c:pt idx="68405">
                  <c:v>9.7277647000737488E-5</c:v>
                </c:pt>
                <c:pt idx="68406">
                  <c:v>9.7128817287739366E-5</c:v>
                </c:pt>
                <c:pt idx="68407">
                  <c:v>9.6980911621358246E-5</c:v>
                </c:pt>
                <c:pt idx="68408">
                  <c:v>9.6832634881138802E-5</c:v>
                </c:pt>
                <c:pt idx="68409">
                  <c:v>9.6685616881586611E-5</c:v>
                </c:pt>
                <c:pt idx="68410">
                  <c:v>9.653864981373772E-5</c:v>
                </c:pt>
                <c:pt idx="68411">
                  <c:v>9.6391508122906089E-5</c:v>
                </c:pt>
                <c:pt idx="68412">
                  <c:v>9.6245632448699325E-5</c:v>
                </c:pt>
                <c:pt idx="68413">
                  <c:v>9.6099625807255507E-5</c:v>
                </c:pt>
                <c:pt idx="68414">
                  <c:v>9.5953815616667271E-5</c:v>
                </c:pt>
                <c:pt idx="68415">
                  <c:v>9.5808820333331823E-5</c:v>
                </c:pt>
                <c:pt idx="68416">
                  <c:v>9.5663846877869219E-5</c:v>
                </c:pt>
                <c:pt idx="68417">
                  <c:v>9.5519360911566764E-5</c:v>
                </c:pt>
                <c:pt idx="68418">
                  <c:v>9.5375573437195271E-5</c:v>
                </c:pt>
                <c:pt idx="68419">
                  <c:v>9.5231691375374794E-5</c:v>
                </c:pt>
                <c:pt idx="68420">
                  <c:v>9.5088747912086546E-5</c:v>
                </c:pt>
                <c:pt idx="68421">
                  <c:v>9.4946037279441953E-5</c:v>
                </c:pt>
                <c:pt idx="68422">
                  <c:v>9.480296284891665E-5</c:v>
                </c:pt>
                <c:pt idx="68423">
                  <c:v>9.4660856120754033E-5</c:v>
                </c:pt>
                <c:pt idx="68424">
                  <c:v>9.4519164122175425E-5</c:v>
                </c:pt>
                <c:pt idx="68425">
                  <c:v>9.4377362984232605E-5</c:v>
                </c:pt>
                <c:pt idx="68426">
                  <c:v>9.4236689619719982E-5</c:v>
                </c:pt>
                <c:pt idx="68427">
                  <c:v>9.4095892563927919E-5</c:v>
                </c:pt>
                <c:pt idx="68428">
                  <c:v>9.395519009558484E-5</c:v>
                </c:pt>
                <c:pt idx="68429">
                  <c:v>9.3815295258536935E-5</c:v>
                </c:pt>
                <c:pt idx="68430">
                  <c:v>9.3675771495327353E-5</c:v>
                </c:pt>
                <c:pt idx="68431">
                  <c:v>9.3536298663821071E-5</c:v>
                </c:pt>
                <c:pt idx="68432">
                  <c:v>9.3397422460839152E-5</c:v>
                </c:pt>
                <c:pt idx="68433">
                  <c:v>9.3258517154026777E-5</c:v>
                </c:pt>
                <c:pt idx="68434">
                  <c:v>9.3120623205322772E-5</c:v>
                </c:pt>
                <c:pt idx="68435">
                  <c:v>9.2982510977890342E-5</c:v>
                </c:pt>
                <c:pt idx="68436">
                  <c:v>9.2845031758770347E-5</c:v>
                </c:pt>
                <c:pt idx="68437">
                  <c:v>9.2707938165403903E-5</c:v>
                </c:pt>
                <c:pt idx="68438">
                  <c:v>9.257105557480827E-5</c:v>
                </c:pt>
                <c:pt idx="68439">
                  <c:v>9.243459498975426E-5</c:v>
                </c:pt>
                <c:pt idx="68440">
                  <c:v>9.2298403615131974E-5</c:v>
                </c:pt>
                <c:pt idx="68441">
                  <c:v>9.2162947112228721E-5</c:v>
                </c:pt>
                <c:pt idx="68442">
                  <c:v>9.2027374194003642E-5</c:v>
                </c:pt>
                <c:pt idx="68443">
                  <c:v>9.1892587079200894E-5</c:v>
                </c:pt>
                <c:pt idx="68444">
                  <c:v>9.1757712652906775E-5</c:v>
                </c:pt>
                <c:pt idx="68445">
                  <c:v>9.1623456683009863E-5</c:v>
                </c:pt>
                <c:pt idx="68446">
                  <c:v>9.1489477199502289E-5</c:v>
                </c:pt>
                <c:pt idx="68447">
                  <c:v>9.1355919721536338E-5</c:v>
                </c:pt>
                <c:pt idx="68448">
                  <c:v>9.1222289483994246E-5</c:v>
                </c:pt>
                <c:pt idx="68449">
                  <c:v>9.1089423222001642E-5</c:v>
                </c:pt>
                <c:pt idx="68450">
                  <c:v>9.0956731582991779E-5</c:v>
                </c:pt>
                <c:pt idx="68451">
                  <c:v>9.0824454673565924E-5</c:v>
                </c:pt>
                <c:pt idx="68452">
                  <c:v>9.0692628873512149E-5</c:v>
                </c:pt>
                <c:pt idx="68453">
                  <c:v>9.0560810349415988E-5</c:v>
                </c:pt>
                <c:pt idx="68454">
                  <c:v>9.0429719421081245E-5</c:v>
                </c:pt>
                <c:pt idx="68455">
                  <c:v>9.0298759459983557E-5</c:v>
                </c:pt>
                <c:pt idx="68456">
                  <c:v>9.0168185124639422E-5</c:v>
                </c:pt>
                <c:pt idx="68457">
                  <c:v>9.0037865447811782E-5</c:v>
                </c:pt>
                <c:pt idx="68458">
                  <c:v>8.9907967776525766E-5</c:v>
                </c:pt>
                <c:pt idx="68459">
                  <c:v>8.9778579422272742E-5</c:v>
                </c:pt>
                <c:pt idx="68460">
                  <c:v>8.9649329311214387E-5</c:v>
                </c:pt>
                <c:pt idx="68461">
                  <c:v>8.952028292696923E-5</c:v>
                </c:pt>
                <c:pt idx="68462">
                  <c:v>8.9391724031884223E-5</c:v>
                </c:pt>
                <c:pt idx="68463">
                  <c:v>8.9263543486595154E-5</c:v>
                </c:pt>
                <c:pt idx="68464">
                  <c:v>8.9135646703653038E-5</c:v>
                </c:pt>
                <c:pt idx="68465">
                  <c:v>8.9008033683057874E-5</c:v>
                </c:pt>
                <c:pt idx="68466">
                  <c:v>8.8880740804597735E-5</c:v>
                </c:pt>
                <c:pt idx="68467">
                  <c:v>8.8753848103806376E-5</c:v>
                </c:pt>
                <c:pt idx="68468">
                  <c:v>8.8627319200895727E-5</c:v>
                </c:pt>
                <c:pt idx="68469">
                  <c:v>8.8500935817137361E-5</c:v>
                </c:pt>
                <c:pt idx="68470">
                  <c:v>8.8375352788716555E-5</c:v>
                </c:pt>
                <c:pt idx="68471">
                  <c:v>8.8249558757524937E-5</c:v>
                </c:pt>
                <c:pt idx="68472">
                  <c:v>8.8124543253798038E-5</c:v>
                </c:pt>
                <c:pt idx="68473">
                  <c:v>8.7999440438579768E-5</c:v>
                </c:pt>
                <c:pt idx="68474">
                  <c:v>8.787481056060642E-5</c:v>
                </c:pt>
                <c:pt idx="68475">
                  <c:v>8.7750689999666065E-5</c:v>
                </c:pt>
                <c:pt idx="68476">
                  <c:v>8.7626671302132308E-5</c:v>
                </c:pt>
                <c:pt idx="68477">
                  <c:v>8.7502812675666064E-5</c:v>
                </c:pt>
                <c:pt idx="68478">
                  <c:v>8.7379747128579766E-5</c:v>
                </c:pt>
                <c:pt idx="68479">
                  <c:v>8.7256739789154381E-5</c:v>
                </c:pt>
                <c:pt idx="68480">
                  <c:v>8.7133856141008437E-5</c:v>
                </c:pt>
                <c:pt idx="68481">
                  <c:v>8.7011656432878226E-5</c:v>
                </c:pt>
                <c:pt idx="68482">
                  <c:v>8.6889653175603598E-5</c:v>
                </c:pt>
                <c:pt idx="68483">
                  <c:v>8.6767751781735569E-5</c:v>
                </c:pt>
                <c:pt idx="68484">
                  <c:v>8.6646672571077943E-5</c:v>
                </c:pt>
                <c:pt idx="68485">
                  <c:v>8.6525549704674631E-5</c:v>
                </c:pt>
                <c:pt idx="68486">
                  <c:v>8.6404790636152029E-5</c:v>
                </c:pt>
                <c:pt idx="68487">
                  <c:v>8.6284482677001506E-5</c:v>
                </c:pt>
                <c:pt idx="68488">
                  <c:v>8.6164262029342353E-5</c:v>
                </c:pt>
                <c:pt idx="68489">
                  <c:v>8.6044456111267209E-5</c:v>
                </c:pt>
                <c:pt idx="68490">
                  <c:v>8.5925101302564144E-5</c:v>
                </c:pt>
                <c:pt idx="68491">
                  <c:v>8.580578287364915E-5</c:v>
                </c:pt>
                <c:pt idx="68492">
                  <c:v>8.5699786723125726E-5</c:v>
                </c:pt>
                <c:pt idx="68493">
                  <c:v>8.562918083043769E-5</c:v>
                </c:pt>
                <c:pt idx="68494">
                  <c:v>8.5558553109876812E-5</c:v>
                </c:pt>
                <c:pt idx="68495">
                  <c:v>8.5487881733570248E-5</c:v>
                </c:pt>
                <c:pt idx="68496">
                  <c:v>8.5419371316675097E-5</c:v>
                </c:pt>
                <c:pt idx="68497">
                  <c:v>8.5354426119010895E-5</c:v>
                </c:pt>
                <c:pt idx="68498">
                  <c:v>8.5287574620451778E-5</c:v>
                </c:pt>
                <c:pt idx="68499">
                  <c:v>8.5219689935911447E-5</c:v>
                </c:pt>
                <c:pt idx="68500">
                  <c:v>8.5150037193670869E-5</c:v>
                </c:pt>
                <c:pt idx="68501">
                  <c:v>8.5079256678000093E-5</c:v>
                </c:pt>
                <c:pt idx="68502">
                  <c:v>8.5007326561026275E-5</c:v>
                </c:pt>
                <c:pt idx="68503">
                  <c:v>8.4934341430198401E-5</c:v>
                </c:pt>
                <c:pt idx="68504">
                  <c:v>8.4860956121701747E-5</c:v>
                </c:pt>
                <c:pt idx="68505">
                  <c:v>8.4780687757302076E-5</c:v>
                </c:pt>
                <c:pt idx="68506">
                  <c:v>8.2877864770125598E-5</c:v>
                </c:pt>
                <c:pt idx="68507">
                  <c:v>8.0345431342720985E-5</c:v>
                </c:pt>
                <c:pt idx="68508">
                  <c:v>7.8271266829688102E-5</c:v>
                </c:pt>
                <c:pt idx="68509">
                  <c:v>7.7108314144425094E-5</c:v>
                </c:pt>
                <c:pt idx="68510">
                  <c:v>7.6650750997941941E-5</c:v>
                </c:pt>
                <c:pt idx="68511">
                  <c:v>7.6422998972702771E-5</c:v>
                </c:pt>
                <c:pt idx="68512">
                  <c:v>7.6074808021076024E-5</c:v>
                </c:pt>
                <c:pt idx="68513">
                  <c:v>7.5003859819844365E-5</c:v>
                </c:pt>
                <c:pt idx="68514">
                  <c:v>7.3096518462989479E-5</c:v>
                </c:pt>
                <c:pt idx="68515">
                  <c:v>7.1164999098982662E-5</c:v>
                </c:pt>
                <c:pt idx="68516">
                  <c:v>6.9499808887485415E-5</c:v>
                </c:pt>
                <c:pt idx="68517">
                  <c:v>6.832863437011838E-5</c:v>
                </c:pt>
                <c:pt idx="68518">
                  <c:v>6.7690700234379619E-5</c:v>
                </c:pt>
                <c:pt idx="68519">
                  <c:v>6.7451517679728568E-5</c:v>
                </c:pt>
                <c:pt idx="68520">
                  <c:v>6.7273576860316098E-5</c:v>
                </c:pt>
                <c:pt idx="68521">
                  <c:v>6.6905493440572172E-5</c:v>
                </c:pt>
                <c:pt idx="68522">
                  <c:v>6.600503547815606E-5</c:v>
                </c:pt>
                <c:pt idx="68523">
                  <c:v>6.3986786699388176E-5</c:v>
                </c:pt>
                <c:pt idx="68524">
                  <c:v>6.2144077674020082E-5</c:v>
                </c:pt>
                <c:pt idx="68525">
                  <c:v>6.0755693993996829E-5</c:v>
                </c:pt>
                <c:pt idx="68526">
                  <c:v>5.9863159549422562E-5</c:v>
                </c:pt>
                <c:pt idx="68527">
                  <c:v>5.9394504205556593E-5</c:v>
                </c:pt>
                <c:pt idx="68528">
                  <c:v>5.9266512835165493E-5</c:v>
                </c:pt>
                <c:pt idx="68529">
                  <c:v>5.9092271840199828E-5</c:v>
                </c:pt>
                <c:pt idx="68530">
                  <c:v>5.8949695812771097E-5</c:v>
                </c:pt>
                <c:pt idx="68531">
                  <c:v>5.8871293731499463E-5</c:v>
                </c:pt>
                <c:pt idx="68532">
                  <c:v>5.8613004512153573E-5</c:v>
                </c:pt>
                <c:pt idx="68533">
                  <c:v>5.7504385040374473E-5</c:v>
                </c:pt>
                <c:pt idx="68534">
                  <c:v>5.572157897404395E-5</c:v>
                </c:pt>
                <c:pt idx="68535">
                  <c:v>5.3953335736878223E-5</c:v>
                </c:pt>
                <c:pt idx="68536">
                  <c:v>5.3236592066241428E-5</c:v>
                </c:pt>
                <c:pt idx="68537">
                  <c:v>5.3177780500845977E-5</c:v>
                </c:pt>
                <c:pt idx="68538">
                  <c:v>5.3423500503413379E-5</c:v>
                </c:pt>
                <c:pt idx="68539">
                  <c:v>5.3278396080713719E-5</c:v>
                </c:pt>
                <c:pt idx="68540">
                  <c:v>5.2588133257813752E-5</c:v>
                </c:pt>
                <c:pt idx="68541">
                  <c:v>5.195150151848793E-5</c:v>
                </c:pt>
                <c:pt idx="68542">
                  <c:v>5.145002796780318E-5</c:v>
                </c:pt>
                <c:pt idx="68543">
                  <c:v>5.1208233344368643E-5</c:v>
                </c:pt>
                <c:pt idx="68544">
                  <c:v>5.1332128350622952E-5</c:v>
                </c:pt>
                <c:pt idx="68545">
                  <c:v>5.1417635404504842E-5</c:v>
                </c:pt>
                <c:pt idx="68546">
                  <c:v>5.132954174769111E-5</c:v>
                </c:pt>
                <c:pt idx="68547">
                  <c:v>5.1102884754072868E-5</c:v>
                </c:pt>
                <c:pt idx="68548">
                  <c:v>5.0748421926982701E-5</c:v>
                </c:pt>
                <c:pt idx="68549">
                  <c:v>5.0505495892139152E-5</c:v>
                </c:pt>
                <c:pt idx="68550">
                  <c:v>5.0377020670566708E-5</c:v>
                </c:pt>
                <c:pt idx="68551">
                  <c:v>5.0177131925011047E-5</c:v>
                </c:pt>
                <c:pt idx="68552">
                  <c:v>4.9945967475650832E-5</c:v>
                </c:pt>
                <c:pt idx="68553">
                  <c:v>4.965819971403107E-5</c:v>
                </c:pt>
                <c:pt idx="68554">
                  <c:v>4.9351820052834228E-5</c:v>
                </c:pt>
                <c:pt idx="68555">
                  <c:v>4.9155296437675133E-5</c:v>
                </c:pt>
                <c:pt idx="68556">
                  <c:v>4.903692752122879E-5</c:v>
                </c:pt>
                <c:pt idx="68557">
                  <c:v>4.8994203098118312E-5</c:v>
                </c:pt>
                <c:pt idx="68558">
                  <c:v>4.8971429350785911E-5</c:v>
                </c:pt>
                <c:pt idx="68559">
                  <c:v>4.88695950480178E-5</c:v>
                </c:pt>
                <c:pt idx="68560">
                  <c:v>4.8736059397924691E-5</c:v>
                </c:pt>
                <c:pt idx="68561">
                  <c:v>4.8646696086507291E-5</c:v>
                </c:pt>
                <c:pt idx="68562">
                  <c:v>4.8572779633104801E-5</c:v>
                </c:pt>
                <c:pt idx="68563">
                  <c:v>4.8533089284319431E-5</c:v>
                </c:pt>
                <c:pt idx="68564">
                  <c:v>4.8501246055820957E-5</c:v>
                </c:pt>
                <c:pt idx="68565">
                  <c:v>4.844312570639886E-5</c:v>
                </c:pt>
                <c:pt idx="68566">
                  <c:v>4.8384194087702781E-5</c:v>
                </c:pt>
                <c:pt idx="68567">
                  <c:v>4.8322770453523838E-5</c:v>
                </c:pt>
                <c:pt idx="68568">
                  <c:v>4.8274952860083431E-5</c:v>
                </c:pt>
                <c:pt idx="68569">
                  <c:v>4.8266865633195273E-5</c:v>
                </c:pt>
                <c:pt idx="68570">
                  <c:v>4.8253354179905728E-5</c:v>
                </c:pt>
                <c:pt idx="68571">
                  <c:v>4.8214282287517563E-5</c:v>
                </c:pt>
                <c:pt idx="68572">
                  <c:v>4.8168079956667498E-5</c:v>
                </c:pt>
                <c:pt idx="68573">
                  <c:v>4.8124729801202193E-5</c:v>
                </c:pt>
                <c:pt idx="68574">
                  <c:v>4.8094039811985567E-5</c:v>
                </c:pt>
                <c:pt idx="68575">
                  <c:v>4.8075991799123592E-5</c:v>
                </c:pt>
                <c:pt idx="68576">
                  <c:v>4.8061730922199792E-5</c:v>
                </c:pt>
                <c:pt idx="68577">
                  <c:v>4.8047142627183348E-5</c:v>
                </c:pt>
                <c:pt idx="68578">
                  <c:v>4.8024296120274812E-5</c:v>
                </c:pt>
                <c:pt idx="68579">
                  <c:v>4.7992311010602862E-5</c:v>
                </c:pt>
                <c:pt idx="68580">
                  <c:v>4.7960518713807687E-5</c:v>
                </c:pt>
                <c:pt idx="68581">
                  <c:v>4.7931906010489911E-5</c:v>
                </c:pt>
                <c:pt idx="68582">
                  <c:v>4.7905989049468189E-5</c:v>
                </c:pt>
                <c:pt idx="68583">
                  <c:v>4.7883851948427043E-5</c:v>
                </c:pt>
                <c:pt idx="68584">
                  <c:v>4.785974306287244E-5</c:v>
                </c:pt>
                <c:pt idx="68585">
                  <c:v>4.7833964345045388E-5</c:v>
                </c:pt>
                <c:pt idx="68586">
                  <c:v>4.7809229727135971E-5</c:v>
                </c:pt>
                <c:pt idx="68587">
                  <c:v>4.7785124479560181E-5</c:v>
                </c:pt>
                <c:pt idx="68588">
                  <c:v>4.7763278416823603E-5</c:v>
                </c:pt>
                <c:pt idx="68589">
                  <c:v>4.774277113028802E-5</c:v>
                </c:pt>
                <c:pt idx="68590">
                  <c:v>4.7720721340738237E-5</c:v>
                </c:pt>
                <c:pt idx="68591">
                  <c:v>4.7697609261376783E-5</c:v>
                </c:pt>
                <c:pt idx="68592">
                  <c:v>4.7674242523498833E-5</c:v>
                </c:pt>
                <c:pt idx="68593">
                  <c:v>4.7651628847233951E-5</c:v>
                </c:pt>
                <c:pt idx="68594">
                  <c:v>4.7631110646761947E-5</c:v>
                </c:pt>
                <c:pt idx="68595">
                  <c:v>4.7611469199182472E-5</c:v>
                </c:pt>
                <c:pt idx="68596">
                  <c:v>4.7592071496183053E-5</c:v>
                </c:pt>
                <c:pt idx="68597">
                  <c:v>4.7574281779816367E-5</c:v>
                </c:pt>
                <c:pt idx="68598">
                  <c:v>4.7553323383908719E-5</c:v>
                </c:pt>
                <c:pt idx="68599">
                  <c:v>4.7533496399410069E-5</c:v>
                </c:pt>
                <c:pt idx="68600">
                  <c:v>4.7514571633655578E-5</c:v>
                </c:pt>
                <c:pt idx="68601">
                  <c:v>4.7495872422587133E-5</c:v>
                </c:pt>
                <c:pt idx="68602">
                  <c:v>4.7476780309807509E-5</c:v>
                </c:pt>
                <c:pt idx="68603">
                  <c:v>4.7457939217565581E-5</c:v>
                </c:pt>
                <c:pt idx="68604">
                  <c:v>4.7438650653930381E-5</c:v>
                </c:pt>
                <c:pt idx="68605">
                  <c:v>4.7420358896488317E-5</c:v>
                </c:pt>
                <c:pt idx="68606">
                  <c:v>4.7401434130733833E-5</c:v>
                </c:pt>
                <c:pt idx="68607">
                  <c:v>4.7383909986820072E-5</c:v>
                </c:pt>
                <c:pt idx="68608">
                  <c:v>4.7366207581944757E-5</c:v>
                </c:pt>
                <c:pt idx="68609">
                  <c:v>4.7348788939416409E-5</c:v>
                </c:pt>
                <c:pt idx="68610">
                  <c:v>4.7331141104223207E-5</c:v>
                </c:pt>
                <c:pt idx="68611">
                  <c:v>4.7313576942542568E-5</c:v>
                </c:pt>
                <c:pt idx="68612">
                  <c:v>4.7296063712565228E-5</c:v>
                </c:pt>
                <c:pt idx="68613">
                  <c:v>4.7278153942897923E-5</c:v>
                </c:pt>
                <c:pt idx="68614">
                  <c:v>4.7260233259294182E-5</c:v>
                </c:pt>
                <c:pt idx="68615">
                  <c:v>4.7243578592315323E-5</c:v>
                </c:pt>
                <c:pt idx="68616">
                  <c:v>4.7225104935932898E-5</c:v>
                </c:pt>
                <c:pt idx="68617">
                  <c:v>4.7207853640429682E-5</c:v>
                </c:pt>
                <c:pt idx="68618">
                  <c:v>4.7190143959596753E-5</c:v>
                </c:pt>
                <c:pt idx="68619">
                  <c:v>4.7174638893920928E-5</c:v>
                </c:pt>
                <c:pt idx="68620">
                  <c:v>4.7155412175925449E-5</c:v>
                </c:pt>
                <c:pt idx="68621">
                  <c:v>4.7138652007561177E-5</c:v>
                </c:pt>
                <c:pt idx="68622">
                  <c:v>4.7121175157371908E-5</c:v>
                </c:pt>
                <c:pt idx="68623">
                  <c:v>4.7103832912398502E-5</c:v>
                </c:pt>
                <c:pt idx="68624">
                  <c:v>4.7087069106055417E-5</c:v>
                </c:pt>
                <c:pt idx="68625">
                  <c:v>4.7070421715034172E-5</c:v>
                </c:pt>
                <c:pt idx="68626">
                  <c:v>4.7053294110810377E-5</c:v>
                </c:pt>
                <c:pt idx="68627">
                  <c:v>4.7035762690939009E-5</c:v>
                </c:pt>
                <c:pt idx="68628">
                  <c:v>4.7017969336593517E-5</c:v>
                </c:pt>
                <c:pt idx="68629">
                  <c:v>4.7001893108244992E-5</c:v>
                </c:pt>
                <c:pt idx="68630">
                  <c:v>4.6983444917714223E-5</c:v>
                </c:pt>
                <c:pt idx="68631">
                  <c:v>4.6966441004769883E-5</c:v>
                </c:pt>
                <c:pt idx="68632">
                  <c:v>4.6949455281719572E-5</c:v>
                </c:pt>
                <c:pt idx="68633">
                  <c:v>4.6932669647503637E-5</c:v>
                </c:pt>
                <c:pt idx="68634">
                  <c:v>4.6916051360312849E-5</c:v>
                </c:pt>
                <c:pt idx="68635">
                  <c:v>4.6898647269699723E-5</c:v>
                </c:pt>
                <c:pt idx="68636">
                  <c:v>4.6881319576641538E-5</c:v>
                </c:pt>
                <c:pt idx="68637">
                  <c:v>4.6864566684234887E-5</c:v>
                </c:pt>
                <c:pt idx="68638">
                  <c:v>4.6847071644151583E-5</c:v>
                </c:pt>
                <c:pt idx="68639">
                  <c:v>4.6830202336423099E-5</c:v>
                </c:pt>
                <c:pt idx="68640">
                  <c:v>4.6813274821033701E-5</c:v>
                </c:pt>
                <c:pt idx="68641">
                  <c:v>4.6795637899776921E-5</c:v>
                </c:pt>
                <c:pt idx="68642">
                  <c:v>4.6780754928477108E-5</c:v>
                </c:pt>
                <c:pt idx="68643">
                  <c:v>4.6762368583586067E-5</c:v>
                </c:pt>
                <c:pt idx="68644">
                  <c:v>4.674619049183093E-5</c:v>
                </c:pt>
                <c:pt idx="68645">
                  <c:v>4.6730034227948643E-5</c:v>
                </c:pt>
                <c:pt idx="68646">
                  <c:v>4.6713739720871672E-5</c:v>
                </c:pt>
                <c:pt idx="68647">
                  <c:v>4.6696815843461081E-5</c:v>
                </c:pt>
                <c:pt idx="68648">
                  <c:v>4.6679524530190968E-5</c:v>
                </c:pt>
                <c:pt idx="68649">
                  <c:v>4.6662371460115537E-5</c:v>
                </c:pt>
                <c:pt idx="68650">
                  <c:v>4.6644312533317127E-5</c:v>
                </c:pt>
                <c:pt idx="68651">
                  <c:v>4.6626351831946522E-5</c:v>
                </c:pt>
                <c:pt idx="68652">
                  <c:v>4.6612047299277037E-5</c:v>
                </c:pt>
                <c:pt idx="68653">
                  <c:v>4.6594588638981797E-5</c:v>
                </c:pt>
                <c:pt idx="68654">
                  <c:v>4.6577009925385937E-5</c:v>
                </c:pt>
                <c:pt idx="68655">
                  <c:v>4.6560020564356819E-5</c:v>
                </c:pt>
                <c:pt idx="68656">
                  <c:v>4.6542601921828457E-5</c:v>
                </c:pt>
                <c:pt idx="68657">
                  <c:v>4.6526023652404547E-5</c:v>
                </c:pt>
                <c:pt idx="68658">
                  <c:v>4.6508681407431141E-5</c:v>
                </c:pt>
                <c:pt idx="68659">
                  <c:v>4.6493394620483741E-5</c:v>
                </c:pt>
                <c:pt idx="68660">
                  <c:v>4.6474335249513388E-5</c:v>
                </c:pt>
                <c:pt idx="68661">
                  <c:v>4.6457662392640493E-5</c:v>
                </c:pt>
                <c:pt idx="68662">
                  <c:v>4.6441342419711873E-5</c:v>
                </c:pt>
                <c:pt idx="68663">
                  <c:v>4.6426175686065108E-5</c:v>
                </c:pt>
                <c:pt idx="68664">
                  <c:v>4.6407138142967597E-5</c:v>
                </c:pt>
                <c:pt idx="68665">
                  <c:v>4.6392149670282379E-5</c:v>
                </c:pt>
                <c:pt idx="68666">
                  <c:v>4.6375516831176362E-5</c:v>
                </c:pt>
                <c:pt idx="68667">
                  <c:v>4.6359669795492657E-5</c:v>
                </c:pt>
                <c:pt idx="68668">
                  <c:v>4.6343404392246157E-5</c:v>
                </c:pt>
                <c:pt idx="68669">
                  <c:v>4.6325418225023902E-5</c:v>
                </c:pt>
                <c:pt idx="68670">
                  <c:v>4.6308843593578792E-5</c:v>
                </c:pt>
                <c:pt idx="68671">
                  <c:v>4.6290959289763123E-5</c:v>
                </c:pt>
                <c:pt idx="68672">
                  <c:v>4.6272871259134263E-5</c:v>
                </c:pt>
                <c:pt idx="68673">
                  <c:v>4.6258046495495357E-5</c:v>
                </c:pt>
                <c:pt idx="68674">
                  <c:v>4.6240224037319422E-5</c:v>
                </c:pt>
                <c:pt idx="68675">
                  <c:v>4.6223452955018729E-5</c:v>
                </c:pt>
                <c:pt idx="68676">
                  <c:v>4.6206576371332631E-5</c:v>
                </c:pt>
                <c:pt idx="68677">
                  <c:v>4.6189485146896907E-5</c:v>
                </c:pt>
                <c:pt idx="68678">
                  <c:v>4.6173299779184163E-5</c:v>
                </c:pt>
                <c:pt idx="68679">
                  <c:v>4.6155579184414819E-5</c:v>
                </c:pt>
                <c:pt idx="68680">
                  <c:v>4.6140226913848892E-5</c:v>
                </c:pt>
                <c:pt idx="68681">
                  <c:v>4.6122077037580311E-5</c:v>
                </c:pt>
                <c:pt idx="68682">
                  <c:v>4.6104793000267819E-5</c:v>
                </c:pt>
                <c:pt idx="68683">
                  <c:v>4.608951712725684E-5</c:v>
                </c:pt>
                <c:pt idx="68684">
                  <c:v>4.6072294935584068E-5</c:v>
                </c:pt>
                <c:pt idx="68685">
                  <c:v>4.6055309212533757E-5</c:v>
                </c:pt>
                <c:pt idx="68686">
                  <c:v>4.6038672735448927E-5</c:v>
                </c:pt>
                <c:pt idx="68687">
                  <c:v>4.6021614252822467E-5</c:v>
                </c:pt>
                <c:pt idx="68688">
                  <c:v>4.6007775381440297E-5</c:v>
                </c:pt>
                <c:pt idx="68689">
                  <c:v>4.5987912017153583E-5</c:v>
                </c:pt>
                <c:pt idx="68690">
                  <c:v>4.5973614760441712E-5</c:v>
                </c:pt>
                <c:pt idx="68691">
                  <c:v>4.5958968257764348E-5</c:v>
                </c:pt>
                <c:pt idx="68692">
                  <c:v>4.5941669668536633E-5</c:v>
                </c:pt>
                <c:pt idx="68693">
                  <c:v>4.5924560254206881E-5</c:v>
                </c:pt>
                <c:pt idx="68694">
                  <c:v>4.5907738240202889E-5</c:v>
                </c:pt>
                <c:pt idx="68695">
                  <c:v>4.5891130866948522E-5</c:v>
                </c:pt>
                <c:pt idx="68696">
                  <c:v>4.5873188355471939E-5</c:v>
                </c:pt>
                <c:pt idx="68697">
                  <c:v>4.5854409108869731E-5</c:v>
                </c:pt>
                <c:pt idx="68698">
                  <c:v>4.5838594814995297E-5</c:v>
                </c:pt>
                <c:pt idx="68699">
                  <c:v>4.5822762331226841E-5</c:v>
                </c:pt>
                <c:pt idx="68700">
                  <c:v>4.5807006245013333E-5</c:v>
                </c:pt>
                <c:pt idx="68701">
                  <c:v>4.5788496208842837E-5</c:v>
                </c:pt>
                <c:pt idx="68702">
                  <c:v>4.5773125748382881E-5</c:v>
                </c:pt>
                <c:pt idx="68703">
                  <c:v>4.5757493353448808E-5</c:v>
                </c:pt>
                <c:pt idx="68704">
                  <c:v>4.5741893700323999E-5</c:v>
                </c:pt>
                <c:pt idx="68705">
                  <c:v>4.5725275413133197E-5</c:v>
                </c:pt>
                <c:pt idx="68706">
                  <c:v>4.5708100515184917E-5</c:v>
                </c:pt>
                <c:pt idx="68707">
                  <c:v>4.5691089326282963E-5</c:v>
                </c:pt>
                <c:pt idx="68708">
                  <c:v>4.5673510612687103E-5</c:v>
                </c:pt>
                <c:pt idx="68709">
                  <c:v>4.5630495151272037E-5</c:v>
                </c:pt>
                <c:pt idx="68710">
                  <c:v>4.4891512516187497E-5</c:v>
                </c:pt>
                <c:pt idx="68711">
                  <c:v>4.3938191083725542E-5</c:v>
                </c:pt>
                <c:pt idx="68712">
                  <c:v>4.3241852836217731E-5</c:v>
                </c:pt>
                <c:pt idx="68713">
                  <c:v>4.2953590309480212E-5</c:v>
                </c:pt>
                <c:pt idx="68714">
                  <c:v>4.2908475734293461E-5</c:v>
                </c:pt>
                <c:pt idx="68715">
                  <c:v>4.2847615986829617E-5</c:v>
                </c:pt>
                <c:pt idx="68716">
                  <c:v>4.2595711420290172E-5</c:v>
                </c:pt>
                <c:pt idx="68717">
                  <c:v>4.2084950109710917E-5</c:v>
                </c:pt>
                <c:pt idx="68718">
                  <c:v>4.1630210034782067E-5</c:v>
                </c:pt>
                <c:pt idx="68719">
                  <c:v>4.1157170926453552E-5</c:v>
                </c:pt>
                <c:pt idx="68720">
                  <c:v>4.0742437704466283E-5</c:v>
                </c:pt>
                <c:pt idx="68721">
                  <c:v>4.0387261833529919E-5</c:v>
                </c:pt>
                <c:pt idx="68722">
                  <c:v>4.0190974686993293E-5</c:v>
                </c:pt>
                <c:pt idx="68723">
                  <c:v>4.0211372834164649E-5</c:v>
                </c:pt>
                <c:pt idx="68724">
                  <c:v>4.0245940908789628E-5</c:v>
                </c:pt>
                <c:pt idx="68725">
                  <c:v>4.0316495869774371E-5</c:v>
                </c:pt>
                <c:pt idx="68726">
                  <c:v>4.0393068047706038E-5</c:v>
                </c:pt>
                <c:pt idx="68727">
                  <c:v>4.0412018279312178E-5</c:v>
                </c:pt>
                <c:pt idx="68728">
                  <c:v>4.0379611164098612E-5</c:v>
                </c:pt>
                <c:pt idx="68729">
                  <c:v>4.0278693631989881E-5</c:v>
                </c:pt>
                <c:pt idx="68730">
                  <c:v>4.0202783566201112E-5</c:v>
                </c:pt>
                <c:pt idx="68731">
                  <c:v>4.0148679545382038E-5</c:v>
                </c:pt>
                <c:pt idx="68732">
                  <c:v>4.0055983845377341E-5</c:v>
                </c:pt>
                <c:pt idx="68733">
                  <c:v>3.9965638279682032E-5</c:v>
                </c:pt>
                <c:pt idx="68734">
                  <c:v>3.9887465391075239E-5</c:v>
                </c:pt>
                <c:pt idx="68735">
                  <c:v>3.9826565625844523E-5</c:v>
                </c:pt>
                <c:pt idx="68736">
                  <c:v>3.976896550739184E-5</c:v>
                </c:pt>
                <c:pt idx="68737">
                  <c:v>3.9700855268165469E-5</c:v>
                </c:pt>
                <c:pt idx="68738">
                  <c:v>3.9656562876189128E-5</c:v>
                </c:pt>
                <c:pt idx="68739">
                  <c:v>3.9614573324797682E-5</c:v>
                </c:pt>
                <c:pt idx="68740">
                  <c:v>3.9574304537381977E-5</c:v>
                </c:pt>
                <c:pt idx="68741">
                  <c:v>3.954977000830695E-5</c:v>
                </c:pt>
                <c:pt idx="68742">
                  <c:v>3.9544072933495038E-5</c:v>
                </c:pt>
                <c:pt idx="68743">
                  <c:v>3.9555954572279013E-5</c:v>
                </c:pt>
                <c:pt idx="68744">
                  <c:v>3.9560720324516303E-5</c:v>
                </c:pt>
                <c:pt idx="68745">
                  <c:v>3.9549737266497693E-5</c:v>
                </c:pt>
                <c:pt idx="68746">
                  <c:v>3.9536193071398877E-5</c:v>
                </c:pt>
                <c:pt idx="68747">
                  <c:v>3.9512109651695937E-5</c:v>
                </c:pt>
                <c:pt idx="68748">
                  <c:v>3.9492224459536367E-5</c:v>
                </c:pt>
                <c:pt idx="68749">
                  <c:v>3.9464252040488652E-5</c:v>
                </c:pt>
                <c:pt idx="68750">
                  <c:v>3.9431895856978372E-5</c:v>
                </c:pt>
                <c:pt idx="68751">
                  <c:v>3.9404607377946377E-5</c:v>
                </c:pt>
                <c:pt idx="68752">
                  <c:v>3.9378282963298261E-5</c:v>
                </c:pt>
                <c:pt idx="68753">
                  <c:v>3.936044595320709E-5</c:v>
                </c:pt>
                <c:pt idx="68754">
                  <c:v>3.9353701140498742E-5</c:v>
                </c:pt>
                <c:pt idx="68755">
                  <c:v>3.93506015825551E-5</c:v>
                </c:pt>
                <c:pt idx="68756">
                  <c:v>3.9344937249552459E-5</c:v>
                </c:pt>
                <c:pt idx="68757">
                  <c:v>3.9333357563009492E-5</c:v>
                </c:pt>
                <c:pt idx="68758">
                  <c:v>3.9325081161223352E-5</c:v>
                </c:pt>
                <c:pt idx="68759">
                  <c:v>3.9315829781116918E-5</c:v>
                </c:pt>
                <c:pt idx="68760">
                  <c:v>3.9303929952438921E-5</c:v>
                </c:pt>
                <c:pt idx="68761">
                  <c:v>3.9291662687901407E-5</c:v>
                </c:pt>
                <c:pt idx="68762">
                  <c:v>3.9277532778214663E-5</c:v>
                </c:pt>
                <c:pt idx="68763">
                  <c:v>3.9261747588170692E-5</c:v>
                </c:pt>
                <c:pt idx="68764">
                  <c:v>3.9245016523636878E-5</c:v>
                </c:pt>
                <c:pt idx="68765">
                  <c:v>3.9236037991940982E-5</c:v>
                </c:pt>
                <c:pt idx="68766">
                  <c:v>3.9226313674589619E-5</c:v>
                </c:pt>
                <c:pt idx="68767">
                  <c:v>3.9214155549416319E-5</c:v>
                </c:pt>
                <c:pt idx="68768">
                  <c:v>3.9199945604195818E-5</c:v>
                </c:pt>
                <c:pt idx="68769">
                  <c:v>3.9183549233712263E-5</c:v>
                </c:pt>
                <c:pt idx="68770">
                  <c:v>3.9173868572106578E-5</c:v>
                </c:pt>
                <c:pt idx="68771">
                  <c:v>3.9165435737231753E-5</c:v>
                </c:pt>
                <c:pt idx="68772">
                  <c:v>3.9155729609774432E-5</c:v>
                </c:pt>
                <c:pt idx="68773">
                  <c:v>3.9137692510848858E-5</c:v>
                </c:pt>
                <c:pt idx="68774">
                  <c:v>3.843392914859578E-5</c:v>
                </c:pt>
                <c:pt idx="68775">
                  <c:v>3.7567628169199452E-5</c:v>
                </c:pt>
                <c:pt idx="68776">
                  <c:v>3.6969577195122838E-5</c:v>
                </c:pt>
                <c:pt idx="68777">
                  <c:v>3.675555853988044E-5</c:v>
                </c:pt>
                <c:pt idx="68778">
                  <c:v>3.6748610000358888E-5</c:v>
                </c:pt>
                <c:pt idx="68779">
                  <c:v>3.6702534998767078E-5</c:v>
                </c:pt>
                <c:pt idx="68780">
                  <c:v>3.646095865406096E-5</c:v>
                </c:pt>
                <c:pt idx="68781">
                  <c:v>3.6167079088045277E-5</c:v>
                </c:pt>
                <c:pt idx="68782">
                  <c:v>3.5970195312984288E-5</c:v>
                </c:pt>
                <c:pt idx="68783">
                  <c:v>3.5899138310924172E-5</c:v>
                </c:pt>
                <c:pt idx="68784">
                  <c:v>3.5882294469047338E-5</c:v>
                </c:pt>
                <c:pt idx="68785">
                  <c:v>3.5848584957420833E-5</c:v>
                </c:pt>
                <c:pt idx="68786">
                  <c:v>3.5818226024275652E-5</c:v>
                </c:pt>
                <c:pt idx="68787">
                  <c:v>3.581925921025686E-5</c:v>
                </c:pt>
                <c:pt idx="68788">
                  <c:v>3.5782195482170209E-5</c:v>
                </c:pt>
                <c:pt idx="68789">
                  <c:v>3.5547745937947177E-5</c:v>
                </c:pt>
                <c:pt idx="68790">
                  <c:v>3.5492066672304652E-5</c:v>
                </c:pt>
                <c:pt idx="68791">
                  <c:v>3.5411234421189868E-5</c:v>
                </c:pt>
                <c:pt idx="68792">
                  <c:v>3.5270131775178022E-5</c:v>
                </c:pt>
                <c:pt idx="68793">
                  <c:v>3.5025372199015692E-5</c:v>
                </c:pt>
                <c:pt idx="68794">
                  <c:v>3.4845725167542703E-5</c:v>
                </c:pt>
                <c:pt idx="68795">
                  <c:v>3.4810167562682182E-5</c:v>
                </c:pt>
                <c:pt idx="68796">
                  <c:v>3.4779928682837642E-5</c:v>
                </c:pt>
                <c:pt idx="68797">
                  <c:v>3.4811917430488393E-5</c:v>
                </c:pt>
                <c:pt idx="68798">
                  <c:v>3.4840195439755923E-5</c:v>
                </c:pt>
                <c:pt idx="68799">
                  <c:v>3.4697452065302059E-5</c:v>
                </c:pt>
                <c:pt idx="68800">
                  <c:v>3.3848613384179771E-5</c:v>
                </c:pt>
                <c:pt idx="68801">
                  <c:v>3.2936630304902792E-5</c:v>
                </c:pt>
                <c:pt idx="68802">
                  <c:v>3.249890505685471E-5</c:v>
                </c:pt>
                <c:pt idx="68803">
                  <c:v>3.2464184187119827E-5</c:v>
                </c:pt>
                <c:pt idx="68804">
                  <c:v>3.2484593248227611E-5</c:v>
                </c:pt>
                <c:pt idx="68805">
                  <c:v>3.2319421734428033E-5</c:v>
                </c:pt>
                <c:pt idx="68806">
                  <c:v>3.1959069019649178E-5</c:v>
                </c:pt>
                <c:pt idx="68807">
                  <c:v>3.1606152333552018E-5</c:v>
                </c:pt>
                <c:pt idx="68808">
                  <c:v>3.1451811082661152E-5</c:v>
                </c:pt>
                <c:pt idx="68809">
                  <c:v>3.1511866836808622E-5</c:v>
                </c:pt>
                <c:pt idx="68810">
                  <c:v>3.1616349588148303E-5</c:v>
                </c:pt>
                <c:pt idx="68811">
                  <c:v>3.1596056942362338E-5</c:v>
                </c:pt>
                <c:pt idx="68812">
                  <c:v>3.1457471777684993E-5</c:v>
                </c:pt>
                <c:pt idx="68813">
                  <c:v>3.1350333301816142E-5</c:v>
                </c:pt>
                <c:pt idx="68814">
                  <c:v>3.1372102966997772E-5</c:v>
                </c:pt>
                <c:pt idx="68815">
                  <c:v>3.144725997117348E-5</c:v>
                </c:pt>
                <c:pt idx="68816">
                  <c:v>3.1473184208152822E-5</c:v>
                </c:pt>
                <c:pt idx="68817">
                  <c:v>3.1399107683682807E-5</c:v>
                </c:pt>
                <c:pt idx="68818">
                  <c:v>3.1260933610610657E-5</c:v>
                </c:pt>
                <c:pt idx="68819">
                  <c:v>3.1138795748120167E-5</c:v>
                </c:pt>
                <c:pt idx="68820">
                  <c:v>3.1081512133823708E-5</c:v>
                </c:pt>
                <c:pt idx="68821">
                  <c:v>3.1091782147996128E-5</c:v>
                </c:pt>
                <c:pt idx="68822">
                  <c:v>3.113268394372426E-5</c:v>
                </c:pt>
                <c:pt idx="68823">
                  <c:v>3.1145362299866968E-5</c:v>
                </c:pt>
                <c:pt idx="68824">
                  <c:v>3.1108767871046439E-5</c:v>
                </c:pt>
                <c:pt idx="68825">
                  <c:v>3.1062721973285079E-5</c:v>
                </c:pt>
                <c:pt idx="68826">
                  <c:v>3.1044022762216628E-5</c:v>
                </c:pt>
                <c:pt idx="68827">
                  <c:v>3.0963510653236881E-5</c:v>
                </c:pt>
                <c:pt idx="68828">
                  <c:v>3.0646198865724728E-5</c:v>
                </c:pt>
                <c:pt idx="68829">
                  <c:v>3.02719090541359E-5</c:v>
                </c:pt>
                <c:pt idx="68830">
                  <c:v>2.9977023586980071E-5</c:v>
                </c:pt>
                <c:pt idx="68831">
                  <c:v>2.9787333915010091E-5</c:v>
                </c:pt>
                <c:pt idx="68832">
                  <c:v>2.9647484552697279E-5</c:v>
                </c:pt>
                <c:pt idx="68833">
                  <c:v>2.950535963464063E-5</c:v>
                </c:pt>
                <c:pt idx="68834">
                  <c:v>2.9355142032727599E-5</c:v>
                </c:pt>
                <c:pt idx="68835">
                  <c:v>2.922667954408098E-5</c:v>
                </c:pt>
                <c:pt idx="68836">
                  <c:v>2.9163407816668041E-5</c:v>
                </c:pt>
                <c:pt idx="68837">
                  <c:v>2.9148663088562898E-5</c:v>
                </c:pt>
                <c:pt idx="68838">
                  <c:v>2.910716648329981E-5</c:v>
                </c:pt>
                <c:pt idx="68839">
                  <c:v>2.8724885851261209E-5</c:v>
                </c:pt>
                <c:pt idx="68840">
                  <c:v>2.8413765903678719E-5</c:v>
                </c:pt>
                <c:pt idx="68841">
                  <c:v>2.821183261403348E-5</c:v>
                </c:pt>
                <c:pt idx="68842">
                  <c:v>2.8119477065047249E-5</c:v>
                </c:pt>
                <c:pt idx="68843">
                  <c:v>2.8006974389427342E-5</c:v>
                </c:pt>
                <c:pt idx="68844">
                  <c:v>2.7936481274082329E-5</c:v>
                </c:pt>
                <c:pt idx="68845">
                  <c:v>2.783030686259735E-5</c:v>
                </c:pt>
                <c:pt idx="68846">
                  <c:v>2.7689429771271531E-5</c:v>
                </c:pt>
                <c:pt idx="68847">
                  <c:v>2.7635609512799419E-5</c:v>
                </c:pt>
                <c:pt idx="68848">
                  <c:v>2.769335696939379E-5</c:v>
                </c:pt>
                <c:pt idx="68849">
                  <c:v>2.7795633286586959E-5</c:v>
                </c:pt>
                <c:pt idx="68850">
                  <c:v>2.7809383027488369E-5</c:v>
                </c:pt>
                <c:pt idx="68851">
                  <c:v>2.7784844860434529E-5</c:v>
                </c:pt>
                <c:pt idx="68852">
                  <c:v>2.7748268621508029E-5</c:v>
                </c:pt>
                <c:pt idx="68853">
                  <c:v>2.7719423087546599E-5</c:v>
                </c:pt>
                <c:pt idx="68854">
                  <c:v>2.7690972274285741E-5</c:v>
                </c:pt>
                <c:pt idx="68855">
                  <c:v>2.7665786547004249E-5</c:v>
                </c:pt>
                <c:pt idx="68856">
                  <c:v>2.764414239209145E-5</c:v>
                </c:pt>
                <c:pt idx="68857">
                  <c:v>2.758528535196092E-5</c:v>
                </c:pt>
                <c:pt idx="68858">
                  <c:v>2.7520658477442339E-5</c:v>
                </c:pt>
                <c:pt idx="68859">
                  <c:v>2.7477919502416629E-5</c:v>
                </c:pt>
                <c:pt idx="68860">
                  <c:v>2.747367761912756E-5</c:v>
                </c:pt>
                <c:pt idx="68861">
                  <c:v>2.7474088710732761E-5</c:v>
                </c:pt>
                <c:pt idx="68862">
                  <c:v>2.7472413421492089E-5</c:v>
                </c:pt>
                <c:pt idx="68863">
                  <c:v>2.7463511287351139E-5</c:v>
                </c:pt>
                <c:pt idx="68864">
                  <c:v>2.7449892513686791E-5</c:v>
                </c:pt>
                <c:pt idx="68865">
                  <c:v>2.7439462428446859E-5</c:v>
                </c:pt>
                <c:pt idx="68866">
                  <c:v>2.7433919967734252E-5</c:v>
                </c:pt>
                <c:pt idx="68867">
                  <c:v>2.744463745329995E-5</c:v>
                </c:pt>
                <c:pt idx="68868">
                  <c:v>2.744899938988965E-5</c:v>
                </c:pt>
                <c:pt idx="68869">
                  <c:v>2.7442078135209161E-5</c:v>
                </c:pt>
                <c:pt idx="68870">
                  <c:v>2.742982724157628E-5</c:v>
                </c:pt>
                <c:pt idx="68871">
                  <c:v>2.741664502536878E-5</c:v>
                </c:pt>
                <c:pt idx="68872">
                  <c:v>2.7407359084463682E-5</c:v>
                </c:pt>
                <c:pt idx="68873">
                  <c:v>2.7397281883168031E-5</c:v>
                </c:pt>
                <c:pt idx="68874">
                  <c:v>2.7388467060518451E-5</c:v>
                </c:pt>
                <c:pt idx="68875">
                  <c:v>2.7382797270547599E-5</c:v>
                </c:pt>
                <c:pt idx="68876">
                  <c:v>2.7377605874789879E-5</c:v>
                </c:pt>
                <c:pt idx="68877">
                  <c:v>2.7370584575692188E-5</c:v>
                </c:pt>
                <c:pt idx="68878">
                  <c:v>2.7362568289390769E-5</c:v>
                </c:pt>
                <c:pt idx="68879">
                  <c:v>2.7360705644241531E-5</c:v>
                </c:pt>
                <c:pt idx="68880">
                  <c:v>2.736018359428272E-5</c:v>
                </c:pt>
                <c:pt idx="68881">
                  <c:v>2.7359348678146489E-5</c:v>
                </c:pt>
                <c:pt idx="68882">
                  <c:v>2.735590351221617E-5</c:v>
                </c:pt>
                <c:pt idx="68883">
                  <c:v>2.7352007236913781E-5</c:v>
                </c:pt>
                <c:pt idx="68884">
                  <c:v>2.73479126917664E-5</c:v>
                </c:pt>
                <c:pt idx="68885">
                  <c:v>2.7343736292095851E-5</c:v>
                </c:pt>
                <c:pt idx="68886">
                  <c:v>2.7338430300005712E-5</c:v>
                </c:pt>
                <c:pt idx="68887">
                  <c:v>2.733205656113569E-5</c:v>
                </c:pt>
                <c:pt idx="68888">
                  <c:v>2.7325231712893579E-5</c:v>
                </c:pt>
                <c:pt idx="68889">
                  <c:v>2.7323361791786741E-5</c:v>
                </c:pt>
                <c:pt idx="68890">
                  <c:v>2.7320256776874882E-5</c:v>
                </c:pt>
                <c:pt idx="68891">
                  <c:v>2.731419772317167E-5</c:v>
                </c:pt>
                <c:pt idx="68892">
                  <c:v>2.7305084586259909E-5</c:v>
                </c:pt>
                <c:pt idx="68893">
                  <c:v>2.692509769985918E-5</c:v>
                </c:pt>
                <c:pt idx="68894">
                  <c:v>2.6461586458026432E-5</c:v>
                </c:pt>
                <c:pt idx="68895">
                  <c:v>2.6153926228289489E-5</c:v>
                </c:pt>
                <c:pt idx="68896">
                  <c:v>2.606654561532196E-5</c:v>
                </c:pt>
                <c:pt idx="68897">
                  <c:v>2.6094454369740561E-5</c:v>
                </c:pt>
                <c:pt idx="68898">
                  <c:v>2.607852547953371E-5</c:v>
                </c:pt>
                <c:pt idx="68899">
                  <c:v>2.5939880288206041E-5</c:v>
                </c:pt>
                <c:pt idx="68900">
                  <c:v>2.5763838493730869E-5</c:v>
                </c:pt>
                <c:pt idx="68901">
                  <c:v>2.5648028895375319E-5</c:v>
                </c:pt>
                <c:pt idx="68902">
                  <c:v>2.561565634096041E-5</c:v>
                </c:pt>
                <c:pt idx="68903">
                  <c:v>2.5626106435083781E-5</c:v>
                </c:pt>
                <c:pt idx="68904">
                  <c:v>2.5631197786424309E-5</c:v>
                </c:pt>
                <c:pt idx="68905">
                  <c:v>2.561962537583895E-5</c:v>
                </c:pt>
                <c:pt idx="68906">
                  <c:v>2.5603583708289079E-5</c:v>
                </c:pt>
                <c:pt idx="68907">
                  <c:v>2.5588853532099168E-5</c:v>
                </c:pt>
                <c:pt idx="68908">
                  <c:v>2.5402732717338949E-5</c:v>
                </c:pt>
                <c:pt idx="68909">
                  <c:v>2.529295670683496E-5</c:v>
                </c:pt>
                <c:pt idx="68910">
                  <c:v>2.5209921659552489E-5</c:v>
                </c:pt>
                <c:pt idx="68911">
                  <c:v>2.5124365492956709E-5</c:v>
                </c:pt>
                <c:pt idx="68912">
                  <c:v>2.4997400032589209E-5</c:v>
                </c:pt>
                <c:pt idx="68913">
                  <c:v>2.4912749722716399E-5</c:v>
                </c:pt>
                <c:pt idx="68914">
                  <c:v>2.4844337531249039E-5</c:v>
                </c:pt>
                <c:pt idx="68915">
                  <c:v>2.484502874722239E-5</c:v>
                </c:pt>
                <c:pt idx="68916">
                  <c:v>2.4861203200998719E-5</c:v>
                </c:pt>
                <c:pt idx="68917">
                  <c:v>2.4889863198040981E-5</c:v>
                </c:pt>
                <c:pt idx="68918">
                  <c:v>2.487949495844077E-5</c:v>
                </c:pt>
                <c:pt idx="68919">
                  <c:v>2.4851753551047299E-5</c:v>
                </c:pt>
                <c:pt idx="68920">
                  <c:v>2.4838227545842528E-5</c:v>
                </c:pt>
                <c:pt idx="68921">
                  <c:v>2.4843042410793711E-5</c:v>
                </c:pt>
                <c:pt idx="68922">
                  <c:v>2.4857108655851331E-5</c:v>
                </c:pt>
                <c:pt idx="68923">
                  <c:v>2.48478554567555E-5</c:v>
                </c:pt>
                <c:pt idx="68924">
                  <c:v>2.4831131668179299E-5</c:v>
                </c:pt>
                <c:pt idx="68925">
                  <c:v>2.479769682395272E-5</c:v>
                </c:pt>
                <c:pt idx="68926">
                  <c:v>2.4772898541414179E-5</c:v>
                </c:pt>
                <c:pt idx="68927">
                  <c:v>2.4751589080551639E-5</c:v>
                </c:pt>
                <c:pt idx="68928">
                  <c:v>2.474380562489387E-5</c:v>
                </c:pt>
                <c:pt idx="68929">
                  <c:v>2.4731698431423869E-5</c:v>
                </c:pt>
                <c:pt idx="68930">
                  <c:v>2.4715825929888521E-5</c:v>
                </c:pt>
                <c:pt idx="68931">
                  <c:v>2.4701548682060089E-5</c:v>
                </c:pt>
                <c:pt idx="68932">
                  <c:v>2.4696155378478579E-5</c:v>
                </c:pt>
                <c:pt idx="68933">
                  <c:v>2.4699020286789161E-5</c:v>
                </c:pt>
                <c:pt idx="68934">
                  <c:v>2.470032632118091E-5</c:v>
                </c:pt>
                <c:pt idx="68935">
                  <c:v>2.470070285198744E-5</c:v>
                </c:pt>
                <c:pt idx="68936">
                  <c:v>2.4694096282473769E-5</c:v>
                </c:pt>
                <c:pt idx="68937">
                  <c:v>2.4686831238796E-5</c:v>
                </c:pt>
                <c:pt idx="68938">
                  <c:v>2.46784165938152E-5</c:v>
                </c:pt>
                <c:pt idx="68939">
                  <c:v>2.4674771339050491E-5</c:v>
                </c:pt>
                <c:pt idx="68940">
                  <c:v>2.4680288333911449E-5</c:v>
                </c:pt>
                <c:pt idx="68941">
                  <c:v>2.4678571207914501E-5</c:v>
                </c:pt>
                <c:pt idx="68942">
                  <c:v>2.466985642968211E-5</c:v>
                </c:pt>
                <c:pt idx="68943">
                  <c:v>2.4657518224557862E-5</c:v>
                </c:pt>
                <c:pt idx="68944">
                  <c:v>2.4651382773299702E-5</c:v>
                </c:pt>
                <c:pt idx="68945">
                  <c:v>2.4646245947224091E-5</c:v>
                </c:pt>
                <c:pt idx="68946">
                  <c:v>2.464478166075423E-5</c:v>
                </c:pt>
                <c:pt idx="68947">
                  <c:v>2.4644423319841738E-5</c:v>
                </c:pt>
                <c:pt idx="68948">
                  <c:v>2.4642304197186601E-5</c:v>
                </c:pt>
                <c:pt idx="68949">
                  <c:v>2.463821329001803E-5</c:v>
                </c:pt>
                <c:pt idx="68950">
                  <c:v>2.4636152375023809E-5</c:v>
                </c:pt>
                <c:pt idx="68951">
                  <c:v>2.4634888177388351E-5</c:v>
                </c:pt>
                <c:pt idx="68952">
                  <c:v>2.463245618855581E-5</c:v>
                </c:pt>
                <c:pt idx="68953">
                  <c:v>2.4629409381304871E-5</c:v>
                </c:pt>
                <c:pt idx="68954">
                  <c:v>2.4626484446343969E-5</c:v>
                </c:pt>
                <c:pt idx="68955">
                  <c:v>2.462300835759379E-5</c:v>
                </c:pt>
                <c:pt idx="68956">
                  <c:v>2.461858457536437E-5</c:v>
                </c:pt>
                <c:pt idx="68957">
                  <c:v>2.4578688680776392E-5</c:v>
                </c:pt>
                <c:pt idx="68958">
                  <c:v>2.4198243409045969E-5</c:v>
                </c:pt>
                <c:pt idx="68959">
                  <c:v>2.3755792426527481E-5</c:v>
                </c:pt>
                <c:pt idx="68960">
                  <c:v>2.3478491129935719E-5</c:v>
                </c:pt>
                <c:pt idx="68961">
                  <c:v>2.3413787857862189E-5</c:v>
                </c:pt>
                <c:pt idx="68962">
                  <c:v>2.3454025722458031E-5</c:v>
                </c:pt>
                <c:pt idx="68963">
                  <c:v>2.3437918571289629E-5</c:v>
                </c:pt>
                <c:pt idx="68964">
                  <c:v>2.3301516193896529E-5</c:v>
                </c:pt>
                <c:pt idx="68965">
                  <c:v>2.3136115487432111E-5</c:v>
                </c:pt>
                <c:pt idx="68966">
                  <c:v>2.3040291125653312E-5</c:v>
                </c:pt>
                <c:pt idx="68967">
                  <c:v>2.3026004782877859E-5</c:v>
                </c:pt>
                <c:pt idx="68968">
                  <c:v>2.303631117683835E-5</c:v>
                </c:pt>
                <c:pt idx="68969">
                  <c:v>2.3033440811559561E-5</c:v>
                </c:pt>
                <c:pt idx="68970">
                  <c:v>2.3020322259981189E-5</c:v>
                </c:pt>
                <c:pt idx="68971">
                  <c:v>2.3008225980447609E-5</c:v>
                </c:pt>
                <c:pt idx="68972">
                  <c:v>2.3000520741334188E-5</c:v>
                </c:pt>
                <c:pt idx="68973">
                  <c:v>2.2998872736934569E-5</c:v>
                </c:pt>
                <c:pt idx="68974">
                  <c:v>2.299317384313326E-5</c:v>
                </c:pt>
                <c:pt idx="68975">
                  <c:v>2.2967560653341931E-5</c:v>
                </c:pt>
                <c:pt idx="68976">
                  <c:v>2.2926622477825731E-5</c:v>
                </c:pt>
                <c:pt idx="68977">
                  <c:v>2.2896847440279089E-5</c:v>
                </c:pt>
                <c:pt idx="68978">
                  <c:v>2.2896265363669951E-5</c:v>
                </c:pt>
                <c:pt idx="68979">
                  <c:v>2.2913311113370579E-5</c:v>
                </c:pt>
                <c:pt idx="68980">
                  <c:v>2.2925009034224789E-5</c:v>
                </c:pt>
                <c:pt idx="68981">
                  <c:v>2.291876444360241E-5</c:v>
                </c:pt>
                <c:pt idx="68982">
                  <c:v>2.289666008437052E-5</c:v>
                </c:pt>
                <c:pt idx="68983">
                  <c:v>2.2867337975185361E-5</c:v>
                </c:pt>
                <c:pt idx="68984">
                  <c:v>2.2846736101200801E-5</c:v>
                </c:pt>
                <c:pt idx="68985">
                  <c:v>2.2842343241791241E-5</c:v>
                </c:pt>
                <c:pt idx="68986">
                  <c:v>2.2839731173007749E-5</c:v>
                </c:pt>
                <c:pt idx="68987">
                  <c:v>2.2835596610093489E-5</c:v>
                </c:pt>
                <c:pt idx="68988">
                  <c:v>2.28343196795322E-5</c:v>
                </c:pt>
                <c:pt idx="68989">
                  <c:v>2.2832540707895529E-5</c:v>
                </c:pt>
                <c:pt idx="68990">
                  <c:v>2.2831107344245542E-5</c:v>
                </c:pt>
                <c:pt idx="68991">
                  <c:v>2.2830157831776891E-5</c:v>
                </c:pt>
                <c:pt idx="68992">
                  <c:v>2.2827856810181402E-5</c:v>
                </c:pt>
                <c:pt idx="68993">
                  <c:v>2.282285277033225E-5</c:v>
                </c:pt>
                <c:pt idx="68994">
                  <c:v>2.28163153224159E-5</c:v>
                </c:pt>
                <c:pt idx="68995">
                  <c:v>2.281055458297487E-5</c:v>
                </c:pt>
                <c:pt idx="68996">
                  <c:v>2.2807107598055151E-5</c:v>
                </c:pt>
                <c:pt idx="68997">
                  <c:v>2.2805692424299199E-5</c:v>
                </c:pt>
                <c:pt idx="68998">
                  <c:v>2.2804171749157831E-5</c:v>
                </c:pt>
                <c:pt idx="68999">
                  <c:v>2.280079388583545E-5</c:v>
                </c:pt>
                <c:pt idx="69000">
                  <c:v>2.2802492821938362E-5</c:v>
                </c:pt>
                <c:pt idx="69001">
                  <c:v>2.279823274875525E-5</c:v>
                </c:pt>
                <c:pt idx="69002">
                  <c:v>2.2791091396356929E-5</c:v>
                </c:pt>
                <c:pt idx="69003">
                  <c:v>2.2787749912822619E-5</c:v>
                </c:pt>
                <c:pt idx="69004">
                  <c:v>2.2787022317061201E-5</c:v>
                </c:pt>
                <c:pt idx="69005">
                  <c:v>2.2784985048929229E-5</c:v>
                </c:pt>
                <c:pt idx="69006">
                  <c:v>2.2782945961807851E-5</c:v>
                </c:pt>
                <c:pt idx="69007">
                  <c:v>2.2780210201744922E-5</c:v>
                </c:pt>
                <c:pt idx="69008">
                  <c:v>2.277745625178795E-5</c:v>
                </c:pt>
                <c:pt idx="69009">
                  <c:v>2.2775597244617529E-5</c:v>
                </c:pt>
                <c:pt idx="69010">
                  <c:v>2.2771573640056889E-5</c:v>
                </c:pt>
                <c:pt idx="69011">
                  <c:v>2.259126813441981E-5</c:v>
                </c:pt>
                <c:pt idx="69012">
                  <c:v>2.2384068870451301E-5</c:v>
                </c:pt>
                <c:pt idx="69013">
                  <c:v>2.2251584596233439E-5</c:v>
                </c:pt>
                <c:pt idx="69014">
                  <c:v>2.2217078367248181E-5</c:v>
                </c:pt>
                <c:pt idx="69015">
                  <c:v>2.223780938948039E-5</c:v>
                </c:pt>
                <c:pt idx="69016">
                  <c:v>2.223059345851652E-5</c:v>
                </c:pt>
                <c:pt idx="69017">
                  <c:v>2.216639950347599E-5</c:v>
                </c:pt>
                <c:pt idx="69018">
                  <c:v>2.2081027054809969E-5</c:v>
                </c:pt>
                <c:pt idx="69019">
                  <c:v>2.2021635231794789E-5</c:v>
                </c:pt>
                <c:pt idx="69020">
                  <c:v>2.2000960598234091E-5</c:v>
                </c:pt>
                <c:pt idx="69021">
                  <c:v>2.198366928496398E-5</c:v>
                </c:pt>
                <c:pt idx="69022">
                  <c:v>2.1801495677209459E-5</c:v>
                </c:pt>
                <c:pt idx="69023">
                  <c:v>2.1623225620714951E-5</c:v>
                </c:pt>
                <c:pt idx="69024">
                  <c:v>2.1499790818779729E-5</c:v>
                </c:pt>
                <c:pt idx="69025">
                  <c:v>2.1380321413744241E-5</c:v>
                </c:pt>
                <c:pt idx="69026">
                  <c:v>2.1310710508259941E-5</c:v>
                </c:pt>
                <c:pt idx="69027">
                  <c:v>2.1275571270962249E-5</c:v>
                </c:pt>
                <c:pt idx="69028">
                  <c:v>2.1214844309724871E-5</c:v>
                </c:pt>
                <c:pt idx="69029">
                  <c:v>2.1130252207512971E-5</c:v>
                </c:pt>
                <c:pt idx="69030">
                  <c:v>2.1089628717163581E-5</c:v>
                </c:pt>
                <c:pt idx="69031">
                  <c:v>2.1115311028552242E-5</c:v>
                </c:pt>
                <c:pt idx="69032">
                  <c:v>2.1149782696738839E-5</c:v>
                </c:pt>
                <c:pt idx="69033">
                  <c:v>2.1176916561671529E-5</c:v>
                </c:pt>
                <c:pt idx="69034">
                  <c:v>2.1189483959460631E-5</c:v>
                </c:pt>
                <c:pt idx="69035">
                  <c:v>2.1183897843002342E-5</c:v>
                </c:pt>
                <c:pt idx="69036">
                  <c:v>2.115846109518316E-5</c:v>
                </c:pt>
                <c:pt idx="69037">
                  <c:v>2.1148151063243859E-5</c:v>
                </c:pt>
                <c:pt idx="69038">
                  <c:v>2.1149811800569299E-5</c:v>
                </c:pt>
                <c:pt idx="69039">
                  <c:v>2.114342896675225E-5</c:v>
                </c:pt>
                <c:pt idx="69040">
                  <c:v>2.1116429707035419E-5</c:v>
                </c:pt>
                <c:pt idx="69041">
                  <c:v>2.109113302140031E-5</c:v>
                </c:pt>
                <c:pt idx="69042">
                  <c:v>2.1070352886454199E-5</c:v>
                </c:pt>
                <c:pt idx="69043">
                  <c:v>2.1056624973425642E-5</c:v>
                </c:pt>
                <c:pt idx="69044">
                  <c:v>2.1048064809292551E-5</c:v>
                </c:pt>
                <c:pt idx="69045">
                  <c:v>2.1046529582235959E-5</c:v>
                </c:pt>
                <c:pt idx="69046">
                  <c:v>2.1038385966676291E-5</c:v>
                </c:pt>
                <c:pt idx="69047">
                  <c:v>2.1026900867582299E-5</c:v>
                </c:pt>
                <c:pt idx="69048">
                  <c:v>2.1019963241997172E-5</c:v>
                </c:pt>
                <c:pt idx="69049">
                  <c:v>2.102274265780579E-5</c:v>
                </c:pt>
                <c:pt idx="69050">
                  <c:v>2.1025416572229009E-5</c:v>
                </c:pt>
                <c:pt idx="69051">
                  <c:v>2.1026631657150571E-5</c:v>
                </c:pt>
                <c:pt idx="69052">
                  <c:v>2.1024186935392208E-5</c:v>
                </c:pt>
                <c:pt idx="69053">
                  <c:v>2.1019541236455549E-5</c:v>
                </c:pt>
                <c:pt idx="69054">
                  <c:v>2.1011641365475949E-5</c:v>
                </c:pt>
                <c:pt idx="69055">
                  <c:v>2.10072521440452E-5</c:v>
                </c:pt>
                <c:pt idx="69056">
                  <c:v>2.1005162125220519E-5</c:v>
                </c:pt>
                <c:pt idx="69057">
                  <c:v>2.1003130314056762E-5</c:v>
                </c:pt>
                <c:pt idx="69058">
                  <c:v>2.0997997125959959E-5</c:v>
                </c:pt>
                <c:pt idx="69059">
                  <c:v>2.0993351427023299E-5</c:v>
                </c:pt>
                <c:pt idx="69060">
                  <c:v>2.0989176846342161E-5</c:v>
                </c:pt>
                <c:pt idx="69061">
                  <c:v>2.098876393574756E-5</c:v>
                </c:pt>
                <c:pt idx="69062">
                  <c:v>2.098423283314332E-5</c:v>
                </c:pt>
                <c:pt idx="69063">
                  <c:v>2.0983561626053419E-5</c:v>
                </c:pt>
                <c:pt idx="69064">
                  <c:v>2.098183540510945E-5</c:v>
                </c:pt>
                <c:pt idx="69065">
                  <c:v>2.0978764950996261E-5</c:v>
                </c:pt>
                <c:pt idx="69066">
                  <c:v>2.0977740859962068E-5</c:v>
                </c:pt>
                <c:pt idx="69067">
                  <c:v>2.0977533495170061E-5</c:v>
                </c:pt>
                <c:pt idx="69068">
                  <c:v>2.0975687220925469E-5</c:v>
                </c:pt>
                <c:pt idx="69069">
                  <c:v>2.0973257051082331E-5</c:v>
                </c:pt>
                <c:pt idx="69070">
                  <c:v>2.0971669073333029E-5</c:v>
                </c:pt>
                <c:pt idx="69071">
                  <c:v>2.0969429897377271E-5</c:v>
                </c:pt>
                <c:pt idx="69072">
                  <c:v>2.0966697775293142E-5</c:v>
                </c:pt>
                <c:pt idx="69073">
                  <c:v>2.0964842406101521E-5</c:v>
                </c:pt>
                <c:pt idx="69074">
                  <c:v>2.0963734641554769E-5</c:v>
                </c:pt>
                <c:pt idx="69075">
                  <c:v>2.0961788322892971E-5</c:v>
                </c:pt>
                <c:pt idx="69076">
                  <c:v>2.0959418179700151E-5</c:v>
                </c:pt>
                <c:pt idx="69077">
                  <c:v>2.0957686501787979E-5</c:v>
                </c:pt>
                <c:pt idx="69078">
                  <c:v>2.0955883883289061E-5</c:v>
                </c:pt>
                <c:pt idx="69079">
                  <c:v>2.0953939383616671E-5</c:v>
                </c:pt>
                <c:pt idx="69080">
                  <c:v>2.0952205886715088E-5</c:v>
                </c:pt>
                <c:pt idx="69081">
                  <c:v>2.0950830730726011E-5</c:v>
                </c:pt>
                <c:pt idx="69082">
                  <c:v>2.0948960809619169E-5</c:v>
                </c:pt>
                <c:pt idx="69083">
                  <c:v>2.0946819859091189E-5</c:v>
                </c:pt>
                <c:pt idx="69084">
                  <c:v>2.094511546602007E-5</c:v>
                </c:pt>
                <c:pt idx="69085">
                  <c:v>2.0943436538800601E-5</c:v>
                </c:pt>
                <c:pt idx="69086">
                  <c:v>2.0941470211255361E-5</c:v>
                </c:pt>
                <c:pt idx="69087">
                  <c:v>2.0939478417858481E-5</c:v>
                </c:pt>
                <c:pt idx="69088">
                  <c:v>2.0937646695529111E-5</c:v>
                </c:pt>
                <c:pt idx="69089">
                  <c:v>2.0935622160322961E-5</c:v>
                </c:pt>
                <c:pt idx="69090">
                  <c:v>2.0933628547936681E-5</c:v>
                </c:pt>
                <c:pt idx="69091">
                  <c:v>2.0933524865540679E-5</c:v>
                </c:pt>
                <c:pt idx="69092">
                  <c:v>2.0930843675159849E-5</c:v>
                </c:pt>
                <c:pt idx="69093">
                  <c:v>2.092936301778536E-5</c:v>
                </c:pt>
                <c:pt idx="69094">
                  <c:v>2.0927531295455989E-5</c:v>
                </c:pt>
                <c:pt idx="69095">
                  <c:v>2.092588511004578E-5</c:v>
                </c:pt>
                <c:pt idx="69096">
                  <c:v>2.0924566342728209E-5</c:v>
                </c:pt>
                <c:pt idx="69097">
                  <c:v>2.092263821396045E-5</c:v>
                </c:pt>
                <c:pt idx="69098">
                  <c:v>2.0921101167914461E-5</c:v>
                </c:pt>
                <c:pt idx="69099">
                  <c:v>2.0919598682667129E-5</c:v>
                </c:pt>
                <c:pt idx="69100">
                  <c:v>2.0918108930345621E-5</c:v>
                </c:pt>
                <c:pt idx="69101">
                  <c:v>2.091603892040439E-5</c:v>
                </c:pt>
                <c:pt idx="69102">
                  <c:v>2.0914323613396849E-5</c:v>
                </c:pt>
                <c:pt idx="69103">
                  <c:v>2.0912697436870079E-5</c:v>
                </c:pt>
                <c:pt idx="69104">
                  <c:v>2.0911696992698129E-5</c:v>
                </c:pt>
                <c:pt idx="69105">
                  <c:v>2.090982525260188E-5</c:v>
                </c:pt>
                <c:pt idx="69106">
                  <c:v>2.090871566906571E-5</c:v>
                </c:pt>
                <c:pt idx="69107">
                  <c:v>2.0907147700199861E-5</c:v>
                </c:pt>
                <c:pt idx="69108">
                  <c:v>2.0905101337120872E-5</c:v>
                </c:pt>
                <c:pt idx="69109">
                  <c:v>2.0903793483739719E-5</c:v>
                </c:pt>
                <c:pt idx="69110">
                  <c:v>2.0902327378280461E-5</c:v>
                </c:pt>
                <c:pt idx="69111">
                  <c:v>2.090054840664379E-5</c:v>
                </c:pt>
                <c:pt idx="69112">
                  <c:v>2.0898887669318359E-5</c:v>
                </c:pt>
                <c:pt idx="69113">
                  <c:v>2.0897392460028641E-5</c:v>
                </c:pt>
                <c:pt idx="69114">
                  <c:v>2.0895542547805231E-5</c:v>
                </c:pt>
                <c:pt idx="69115">
                  <c:v>2.0893756300210949E-5</c:v>
                </c:pt>
                <c:pt idx="69116">
                  <c:v>2.0892186512355689E-5</c:v>
                </c:pt>
                <c:pt idx="69117">
                  <c:v>2.0890412997687239E-5</c:v>
                </c:pt>
                <c:pt idx="69118">
                  <c:v>2.0888694052700881E-5</c:v>
                </c:pt>
                <c:pt idx="69119">
                  <c:v>2.0886385755147782E-5</c:v>
                </c:pt>
                <c:pt idx="69120">
                  <c:v>2.0714693164336498E-5</c:v>
                </c:pt>
                <c:pt idx="69121">
                  <c:v>2.0519553800113499E-5</c:v>
                </c:pt>
                <c:pt idx="69122">
                  <c:v>2.0399242202984169E-5</c:v>
                </c:pt>
                <c:pt idx="69123">
                  <c:v>2.0372219296405088E-5</c:v>
                </c:pt>
                <c:pt idx="69124">
                  <c:v>2.039548053289764E-5</c:v>
                </c:pt>
                <c:pt idx="69125">
                  <c:v>2.0385483367135752E-5</c:v>
                </c:pt>
                <c:pt idx="69126">
                  <c:v>2.0316492737038061E-5</c:v>
                </c:pt>
                <c:pt idx="69127">
                  <c:v>2.0228688299539499E-5</c:v>
                </c:pt>
                <c:pt idx="69128">
                  <c:v>2.0176699763396751E-5</c:v>
                </c:pt>
                <c:pt idx="69129">
                  <c:v>2.0166460672044199E-5</c:v>
                </c:pt>
                <c:pt idx="69130">
                  <c:v>2.017454789893236E-5</c:v>
                </c:pt>
                <c:pt idx="69131">
                  <c:v>2.01866732822964E-5</c:v>
                </c:pt>
                <c:pt idx="69132">
                  <c:v>2.018932900682557E-5</c:v>
                </c:pt>
                <c:pt idx="69133">
                  <c:v>2.0171108189970252E-5</c:v>
                </c:pt>
                <c:pt idx="69134">
                  <c:v>2.014336678257678E-5</c:v>
                </c:pt>
                <c:pt idx="69135">
                  <c:v>2.0127465177210979E-5</c:v>
                </c:pt>
                <c:pt idx="69136">
                  <c:v>2.012322511291131E-5</c:v>
                </c:pt>
                <c:pt idx="69137">
                  <c:v>2.012153890973423E-5</c:v>
                </c:pt>
                <c:pt idx="69138">
                  <c:v>2.0121502529946159E-5</c:v>
                </c:pt>
                <c:pt idx="69139">
                  <c:v>2.012259028560948E-5</c:v>
                </c:pt>
                <c:pt idx="69140">
                  <c:v>2.0119718101341281E-5</c:v>
                </c:pt>
                <c:pt idx="69141">
                  <c:v>2.0114446670049801E-5</c:v>
                </c:pt>
                <c:pt idx="69142">
                  <c:v>2.0110132027184591E-5</c:v>
                </c:pt>
                <c:pt idx="69143">
                  <c:v>2.0105404473724778E-5</c:v>
                </c:pt>
                <c:pt idx="69144">
                  <c:v>2.0096464140806351E-5</c:v>
                </c:pt>
                <c:pt idx="69145">
                  <c:v>2.0086465156055059E-5</c:v>
                </c:pt>
                <c:pt idx="69146">
                  <c:v>2.0080067770322781E-5</c:v>
                </c:pt>
                <c:pt idx="69147">
                  <c:v>2.0077013687114231E-5</c:v>
                </c:pt>
                <c:pt idx="69148">
                  <c:v>2.0075791326235048E-5</c:v>
                </c:pt>
                <c:pt idx="69149">
                  <c:v>2.0080788090126589E-5</c:v>
                </c:pt>
                <c:pt idx="69150">
                  <c:v>2.0077108274563219E-5</c:v>
                </c:pt>
                <c:pt idx="69151">
                  <c:v>2.0069423044333231E-5</c:v>
                </c:pt>
                <c:pt idx="69152">
                  <c:v>2.006242539209779E-5</c:v>
                </c:pt>
                <c:pt idx="69153">
                  <c:v>2.005917122005485E-5</c:v>
                </c:pt>
                <c:pt idx="69154">
                  <c:v>2.005965325224679E-5</c:v>
                </c:pt>
                <c:pt idx="69155">
                  <c:v>2.0059724192833531E-5</c:v>
                </c:pt>
                <c:pt idx="69156">
                  <c:v>2.00591439352138E-5</c:v>
                </c:pt>
                <c:pt idx="69157">
                  <c:v>2.005797432502732E-5</c:v>
                </c:pt>
                <c:pt idx="69158">
                  <c:v>2.0055369532201439E-5</c:v>
                </c:pt>
                <c:pt idx="69159">
                  <c:v>2.0051083993166688E-5</c:v>
                </c:pt>
                <c:pt idx="69160">
                  <c:v>2.0048420992679891E-5</c:v>
                </c:pt>
                <c:pt idx="69161">
                  <c:v>2.0046652934979651E-5</c:v>
                </c:pt>
                <c:pt idx="69162">
                  <c:v>2.0044999473611821E-5</c:v>
                </c:pt>
                <c:pt idx="69163">
                  <c:v>2.004285124712624E-5</c:v>
                </c:pt>
                <c:pt idx="69164">
                  <c:v>2.004145608225372E-5</c:v>
                </c:pt>
                <c:pt idx="69165">
                  <c:v>2.0039586161146868E-5</c:v>
                </c:pt>
                <c:pt idx="69166">
                  <c:v>2.0037436115671881E-5</c:v>
                </c:pt>
                <c:pt idx="69167">
                  <c:v>2.0035313355037939E-5</c:v>
                </c:pt>
                <c:pt idx="69168">
                  <c:v>2.0033847249578681E-5</c:v>
                </c:pt>
                <c:pt idx="69169">
                  <c:v>2.003209738177247E-5</c:v>
                </c:pt>
                <c:pt idx="69170">
                  <c:v>2.0030276573379521E-5</c:v>
                </c:pt>
                <c:pt idx="69171">
                  <c:v>2.0028437575092539E-5</c:v>
                </c:pt>
                <c:pt idx="69172">
                  <c:v>2.0026885977131311E-5</c:v>
                </c:pt>
                <c:pt idx="69173">
                  <c:v>2.0025379853905179E-5</c:v>
                </c:pt>
                <c:pt idx="69174">
                  <c:v>2.0023770048283041E-5</c:v>
                </c:pt>
                <c:pt idx="69175">
                  <c:v>2.0023126126034189E-5</c:v>
                </c:pt>
                <c:pt idx="69176">
                  <c:v>2.0020155716338192E-5</c:v>
                </c:pt>
                <c:pt idx="69177">
                  <c:v>2.001860229938757E-5</c:v>
                </c:pt>
                <c:pt idx="69178">
                  <c:v>2.001734537770972E-5</c:v>
                </c:pt>
                <c:pt idx="69179">
                  <c:v>2.001606117119081E-5</c:v>
                </c:pt>
                <c:pt idx="69180">
                  <c:v>2.0014906112919562E-5</c:v>
                </c:pt>
                <c:pt idx="69181">
                  <c:v>2.001358006964438E-5</c:v>
                </c:pt>
                <c:pt idx="69182">
                  <c:v>2.00119502551388E-5</c:v>
                </c:pt>
                <c:pt idx="69183">
                  <c:v>2.001018583541736E-5</c:v>
                </c:pt>
                <c:pt idx="69184">
                  <c:v>2.0008552382932979E-5</c:v>
                </c:pt>
                <c:pt idx="69185">
                  <c:v>2.000695712922607E-5</c:v>
                </c:pt>
                <c:pt idx="69186">
                  <c:v>2.0005327314720489E-5</c:v>
                </c:pt>
                <c:pt idx="69187">
                  <c:v>2.0003612007712949E-5</c:v>
                </c:pt>
                <c:pt idx="69188">
                  <c:v>2.0002813471364789E-5</c:v>
                </c:pt>
                <c:pt idx="69189">
                  <c:v>2.0000750737381171E-5</c:v>
                </c:pt>
                <c:pt idx="69190">
                  <c:v>1.9999619325972159E-5</c:v>
                </c:pt>
                <c:pt idx="69191">
                  <c:v>1.9998302377643992E-5</c:v>
                </c:pt>
                <c:pt idx="69192">
                  <c:v>1.9996816263301301E-5</c:v>
                </c:pt>
                <c:pt idx="69193">
                  <c:v>1.9995250113424848E-5</c:v>
                </c:pt>
                <c:pt idx="69194">
                  <c:v>1.9993567548226569E-5</c:v>
                </c:pt>
                <c:pt idx="69195">
                  <c:v>1.9991835870314389E-5</c:v>
                </c:pt>
                <c:pt idx="69196">
                  <c:v>1.9990435248473659E-5</c:v>
                </c:pt>
                <c:pt idx="69197">
                  <c:v>1.9988770873169411E-5</c:v>
                </c:pt>
                <c:pt idx="69198">
                  <c:v>1.9987232008134012E-5</c:v>
                </c:pt>
                <c:pt idx="69199">
                  <c:v>1.9986697225249369E-5</c:v>
                </c:pt>
                <c:pt idx="69200">
                  <c:v>1.9984290702268481E-5</c:v>
                </c:pt>
                <c:pt idx="69201">
                  <c:v>1.9982871890533719E-5</c:v>
                </c:pt>
                <c:pt idx="69202">
                  <c:v>1.9981755031039938E-5</c:v>
                </c:pt>
                <c:pt idx="69203">
                  <c:v>1.9980334400315769E-5</c:v>
                </c:pt>
                <c:pt idx="69204">
                  <c:v>1.9979039279860441E-5</c:v>
                </c:pt>
                <c:pt idx="69205">
                  <c:v>1.9977473129983991E-5</c:v>
                </c:pt>
                <c:pt idx="69206">
                  <c:v>1.9975801478722129E-5</c:v>
                </c:pt>
                <c:pt idx="69207">
                  <c:v>1.9974158931290731E-5</c:v>
                </c:pt>
                <c:pt idx="69208">
                  <c:v>1.9972654627053998E-5</c:v>
                </c:pt>
                <c:pt idx="69209">
                  <c:v>1.9971019355580211E-5</c:v>
                </c:pt>
                <c:pt idx="69210">
                  <c:v>1.9969096683780659E-5</c:v>
                </c:pt>
                <c:pt idx="69211">
                  <c:v>1.9969565983046781E-5</c:v>
                </c:pt>
                <c:pt idx="69212">
                  <c:v>1.996653554670047E-5</c:v>
                </c:pt>
                <c:pt idx="69213">
                  <c:v>1.9965296814916659E-5</c:v>
                </c:pt>
                <c:pt idx="69214">
                  <c:v>1.9963896193075928E-5</c:v>
                </c:pt>
                <c:pt idx="69215">
                  <c:v>1.9962562873843129E-5</c:v>
                </c:pt>
                <c:pt idx="69216">
                  <c:v>1.99611131392885E-5</c:v>
                </c:pt>
                <c:pt idx="69217">
                  <c:v>1.9959561541327279E-5</c:v>
                </c:pt>
                <c:pt idx="69218">
                  <c:v>1.9957811673521061E-5</c:v>
                </c:pt>
                <c:pt idx="69219">
                  <c:v>1.9956367395934649E-5</c:v>
                </c:pt>
                <c:pt idx="69220">
                  <c:v>1.9949946363340129E-5</c:v>
                </c:pt>
                <c:pt idx="69221">
                  <c:v>1.9906585293938409E-5</c:v>
                </c:pt>
                <c:pt idx="69222">
                  <c:v>1.986014649446588E-5</c:v>
                </c:pt>
                <c:pt idx="69223">
                  <c:v>1.9830262317555029E-5</c:v>
                </c:pt>
                <c:pt idx="69224">
                  <c:v>1.9820419765892439E-5</c:v>
                </c:pt>
                <c:pt idx="69225">
                  <c:v>1.9821245587081648E-5</c:v>
                </c:pt>
                <c:pt idx="69226">
                  <c:v>1.978528052859474E-5</c:v>
                </c:pt>
                <c:pt idx="69227">
                  <c:v>1.9687349777086641E-5</c:v>
                </c:pt>
                <c:pt idx="69228">
                  <c:v>1.95686243387172E-5</c:v>
                </c:pt>
                <c:pt idx="69229">
                  <c:v>1.9448581952019591E-5</c:v>
                </c:pt>
                <c:pt idx="69230">
                  <c:v>1.9324936147313568E-5</c:v>
                </c:pt>
                <c:pt idx="69231">
                  <c:v>1.9222796254325661E-5</c:v>
                </c:pt>
                <c:pt idx="69232">
                  <c:v>1.9125143808196299E-5</c:v>
                </c:pt>
                <c:pt idx="69233">
                  <c:v>1.9046490706386979E-5</c:v>
                </c:pt>
                <c:pt idx="69234">
                  <c:v>1.8982173060067001E-5</c:v>
                </c:pt>
                <c:pt idx="69235">
                  <c:v>1.8943239410873499E-5</c:v>
                </c:pt>
                <c:pt idx="69236">
                  <c:v>1.8920713046099991E-5</c:v>
                </c:pt>
                <c:pt idx="69237">
                  <c:v>1.8917011402663771E-5</c:v>
                </c:pt>
                <c:pt idx="69238">
                  <c:v>1.8925564290839251E-5</c:v>
                </c:pt>
                <c:pt idx="69239">
                  <c:v>1.893691296572797E-5</c:v>
                </c:pt>
                <c:pt idx="69240">
                  <c:v>1.8948845536215231E-5</c:v>
                </c:pt>
                <c:pt idx="69241">
                  <c:v>1.8956792700919319E-5</c:v>
                </c:pt>
                <c:pt idx="69242">
                  <c:v>1.896355752251111E-5</c:v>
                </c:pt>
                <c:pt idx="69243">
                  <c:v>1.896273533930071E-5</c:v>
                </c:pt>
                <c:pt idx="69244">
                  <c:v>1.8961976820719428E-5</c:v>
                </c:pt>
                <c:pt idx="69245">
                  <c:v>1.8955721316160631E-5</c:v>
                </c:pt>
                <c:pt idx="69246">
                  <c:v>1.8947834178106859E-5</c:v>
                </c:pt>
                <c:pt idx="69247">
                  <c:v>1.8937407730845731E-5</c:v>
                </c:pt>
                <c:pt idx="69248">
                  <c:v>1.8926908524008471E-5</c:v>
                </c:pt>
                <c:pt idx="69249">
                  <c:v>1.8914879547082819E-5</c:v>
                </c:pt>
                <c:pt idx="69250">
                  <c:v>1.8901149815064852E-5</c:v>
                </c:pt>
                <c:pt idx="69251">
                  <c:v>1.888937913463451E-5</c:v>
                </c:pt>
                <c:pt idx="69252">
                  <c:v>1.8878190530813299E-5</c:v>
                </c:pt>
                <c:pt idx="69253">
                  <c:v>1.8870561689254831E-5</c:v>
                </c:pt>
                <c:pt idx="69254">
                  <c:v>1.8865224774344821E-5</c:v>
                </c:pt>
                <c:pt idx="69255">
                  <c:v>1.886259269667789E-5</c:v>
                </c:pt>
                <c:pt idx="69256">
                  <c:v>1.885991150629707E-5</c:v>
                </c:pt>
                <c:pt idx="69257">
                  <c:v>1.8856964743463319E-5</c:v>
                </c:pt>
                <c:pt idx="69258">
                  <c:v>1.8854336303775199E-5</c:v>
                </c:pt>
                <c:pt idx="69259">
                  <c:v>1.8851653294404969E-5</c:v>
                </c:pt>
                <c:pt idx="69260">
                  <c:v>1.8849863408831879E-5</c:v>
                </c:pt>
                <c:pt idx="69261">
                  <c:v>1.884884113678709E-5</c:v>
                </c:pt>
                <c:pt idx="69262">
                  <c:v>1.8848235413315709E-5</c:v>
                </c:pt>
                <c:pt idx="69263">
                  <c:v>1.8846722014131959E-5</c:v>
                </c:pt>
                <c:pt idx="69264">
                  <c:v>1.8845084923668761E-5</c:v>
                </c:pt>
                <c:pt idx="69265">
                  <c:v>1.8842956706066619E-5</c:v>
                </c:pt>
                <c:pt idx="69266">
                  <c:v>1.8840715711121451E-5</c:v>
                </c:pt>
                <c:pt idx="69267">
                  <c:v>1.8838358300854449E-5</c:v>
                </c:pt>
                <c:pt idx="69268">
                  <c:v>1.8836039089364931E-5</c:v>
                </c:pt>
                <c:pt idx="69269">
                  <c:v>1.883423101389781E-5</c:v>
                </c:pt>
                <c:pt idx="69270">
                  <c:v>1.8831880879588429E-5</c:v>
                </c:pt>
                <c:pt idx="69271">
                  <c:v>1.882967262645252E-5</c:v>
                </c:pt>
                <c:pt idx="69272">
                  <c:v>1.8827513486030512E-5</c:v>
                </c:pt>
                <c:pt idx="69273">
                  <c:v>1.882513424789067E-5</c:v>
                </c:pt>
                <c:pt idx="69274">
                  <c:v>1.8822925994754769E-5</c:v>
                </c:pt>
                <c:pt idx="69275">
                  <c:v>1.8820925106410868E-5</c:v>
                </c:pt>
                <c:pt idx="69276">
                  <c:v>1.881882963061798E-5</c:v>
                </c:pt>
                <c:pt idx="69277">
                  <c:v>1.8816877854987979E-5</c:v>
                </c:pt>
                <c:pt idx="69278">
                  <c:v>1.881514981505461E-5</c:v>
                </c:pt>
                <c:pt idx="69279">
                  <c:v>1.881351818155963E-5</c:v>
                </c:pt>
                <c:pt idx="69280">
                  <c:v>1.8812086636899039E-5</c:v>
                </c:pt>
                <c:pt idx="69281">
                  <c:v>1.8810565961757671E-5</c:v>
                </c:pt>
                <c:pt idx="69282">
                  <c:v>1.880912896012887E-5</c:v>
                </c:pt>
                <c:pt idx="69283">
                  <c:v>1.8807653759722601E-5</c:v>
                </c:pt>
                <c:pt idx="69284">
                  <c:v>1.8806254956871271E-5</c:v>
                </c:pt>
                <c:pt idx="69285">
                  <c:v>1.8804897990776229E-5</c:v>
                </c:pt>
                <c:pt idx="69286">
                  <c:v>1.8803317288984541E-5</c:v>
                </c:pt>
                <c:pt idx="69287">
                  <c:v>1.8801914848154411E-5</c:v>
                </c:pt>
                <c:pt idx="69288">
                  <c:v>1.8800379621097821E-5</c:v>
                </c:pt>
                <c:pt idx="69289">
                  <c:v>1.8798766177496869E-5</c:v>
                </c:pt>
                <c:pt idx="69290">
                  <c:v>1.8797210941556841E-5</c:v>
                </c:pt>
                <c:pt idx="69291">
                  <c:v>1.8795361029333432E-5</c:v>
                </c:pt>
                <c:pt idx="69292">
                  <c:v>1.8793985873344351E-5</c:v>
                </c:pt>
                <c:pt idx="69293">
                  <c:v>1.8792356058838781E-5</c:v>
                </c:pt>
                <c:pt idx="69294">
                  <c:v>1.8790795365930532E-5</c:v>
                </c:pt>
                <c:pt idx="69295">
                  <c:v>1.8789145542541519E-5</c:v>
                </c:pt>
                <c:pt idx="69296">
                  <c:v>1.878752664197236E-5</c:v>
                </c:pt>
                <c:pt idx="69297">
                  <c:v>1.8785995052894581E-5</c:v>
                </c:pt>
                <c:pt idx="69298">
                  <c:v>1.8784656276693571E-5</c:v>
                </c:pt>
                <c:pt idx="69299">
                  <c:v>1.8783142877509821E-5</c:v>
                </c:pt>
                <c:pt idx="69300">
                  <c:v>1.8781629478326071E-5</c:v>
                </c:pt>
                <c:pt idx="69301">
                  <c:v>1.8780208847601901E-5</c:v>
                </c:pt>
                <c:pt idx="69302">
                  <c:v>1.8778580852085721E-5</c:v>
                </c:pt>
                <c:pt idx="69303">
                  <c:v>1.877714748843573E-5</c:v>
                </c:pt>
                <c:pt idx="69304">
                  <c:v>1.8775839635054581E-5</c:v>
                </c:pt>
                <c:pt idx="69305">
                  <c:v>1.8774329873849641E-5</c:v>
                </c:pt>
                <c:pt idx="69306">
                  <c:v>1.8772860130411569E-5</c:v>
                </c:pt>
                <c:pt idx="69307">
                  <c:v>1.877140857686754E-5</c:v>
                </c:pt>
                <c:pt idx="69308">
                  <c:v>1.8769804228213619E-5</c:v>
                </c:pt>
                <c:pt idx="69309">
                  <c:v>1.876830356195569E-5</c:v>
                </c:pt>
                <c:pt idx="69310">
                  <c:v>1.876687565527391E-5</c:v>
                </c:pt>
                <c:pt idx="69311">
                  <c:v>1.8765398635878231E-5</c:v>
                </c:pt>
                <c:pt idx="69312">
                  <c:v>1.8763970729196441E-5</c:v>
                </c:pt>
                <c:pt idx="69313">
                  <c:v>1.876242095022462E-5</c:v>
                </c:pt>
                <c:pt idx="69314">
                  <c:v>1.8760898456093859E-5</c:v>
                </c:pt>
                <c:pt idx="69315">
                  <c:v>1.87594832823379E-5</c:v>
                </c:pt>
                <c:pt idx="69316">
                  <c:v>1.8757964426185939E-5</c:v>
                </c:pt>
                <c:pt idx="69317">
                  <c:v>1.875643101811875E-5</c:v>
                </c:pt>
                <c:pt idx="69318">
                  <c:v>1.8755168639472689E-5</c:v>
                </c:pt>
                <c:pt idx="69319">
                  <c:v>1.8753573385765779E-5</c:v>
                </c:pt>
                <c:pt idx="69320">
                  <c:v>1.875203997769859E-5</c:v>
                </c:pt>
                <c:pt idx="69321">
                  <c:v>1.875067027867772E-5</c:v>
                </c:pt>
                <c:pt idx="69322">
                  <c:v>1.874924055300653E-5</c:v>
                </c:pt>
                <c:pt idx="69323">
                  <c:v>1.8747599824564531E-5</c:v>
                </c:pt>
                <c:pt idx="69324">
                  <c:v>1.8746262867352929E-5</c:v>
                </c:pt>
                <c:pt idx="69325">
                  <c:v>1.874479130492546E-5</c:v>
                </c:pt>
                <c:pt idx="69326">
                  <c:v>1.8743141481536441E-5</c:v>
                </c:pt>
                <c:pt idx="69327">
                  <c:v>1.8741811800282449E-5</c:v>
                </c:pt>
                <c:pt idx="69328">
                  <c:v>1.8740247469395399E-5</c:v>
                </c:pt>
                <c:pt idx="69329">
                  <c:v>1.8738850485533479E-5</c:v>
                </c:pt>
                <c:pt idx="69330">
                  <c:v>1.8737435311777521E-5</c:v>
                </c:pt>
                <c:pt idx="69331">
                  <c:v>1.873592191259377E-5</c:v>
                </c:pt>
                <c:pt idx="69332">
                  <c:v>1.8734384866547771E-5</c:v>
                </c:pt>
                <c:pt idx="69333">
                  <c:v>1.8732938769971948E-5</c:v>
                </c:pt>
                <c:pt idx="69334">
                  <c:v>1.8731559976004061E-5</c:v>
                </c:pt>
                <c:pt idx="69335">
                  <c:v>1.8730137526290491E-5</c:v>
                </c:pt>
                <c:pt idx="69336">
                  <c:v>1.8728595023276281E-5</c:v>
                </c:pt>
                <c:pt idx="69337">
                  <c:v>1.8727148926700469E-5</c:v>
                </c:pt>
                <c:pt idx="69338">
                  <c:v>1.8725659174378961E-5</c:v>
                </c:pt>
                <c:pt idx="69339">
                  <c:v>1.8724322217167359E-5</c:v>
                </c:pt>
                <c:pt idx="69340">
                  <c:v>1.872276698122732E-5</c:v>
                </c:pt>
                <c:pt idx="69341">
                  <c:v>1.87119821930537E-5</c:v>
                </c:pt>
                <c:pt idx="69342">
                  <c:v>1.8660906789591539E-5</c:v>
                </c:pt>
                <c:pt idx="69343">
                  <c:v>1.860735937952995E-5</c:v>
                </c:pt>
                <c:pt idx="69344">
                  <c:v>1.857452662079595E-5</c:v>
                </c:pt>
                <c:pt idx="69345">
                  <c:v>1.8566555809229609E-5</c:v>
                </c:pt>
                <c:pt idx="69346">
                  <c:v>1.8569455278338861E-5</c:v>
                </c:pt>
                <c:pt idx="69347">
                  <c:v>1.8561959223006849E-5</c:v>
                </c:pt>
                <c:pt idx="69348">
                  <c:v>1.8539185475674461E-5</c:v>
                </c:pt>
                <c:pt idx="69349">
                  <c:v>1.8514007024350579E-5</c:v>
                </c:pt>
                <c:pt idx="69350">
                  <c:v>1.8494987671147101E-5</c:v>
                </c:pt>
                <c:pt idx="69351">
                  <c:v>1.8481809092918411E-5</c:v>
                </c:pt>
                <c:pt idx="69352">
                  <c:v>1.8477014236850661E-5</c:v>
                </c:pt>
                <c:pt idx="69353">
                  <c:v>1.8477427147445269E-5</c:v>
                </c:pt>
                <c:pt idx="69354">
                  <c:v>1.8474021999281831E-5</c:v>
                </c:pt>
                <c:pt idx="69355">
                  <c:v>1.8447803086019121E-5</c:v>
                </c:pt>
                <c:pt idx="69356">
                  <c:v>1.835974580899347E-5</c:v>
                </c:pt>
                <c:pt idx="69357">
                  <c:v>1.8268901840201579E-5</c:v>
                </c:pt>
                <c:pt idx="69358">
                  <c:v>1.8221686332253739E-5</c:v>
                </c:pt>
                <c:pt idx="69359">
                  <c:v>1.818834243749734E-5</c:v>
                </c:pt>
                <c:pt idx="69360">
                  <c:v>1.8165594156016599E-5</c:v>
                </c:pt>
                <c:pt idx="69361">
                  <c:v>1.8135855498258021E-5</c:v>
                </c:pt>
                <c:pt idx="69362">
                  <c:v>1.809068635338917E-5</c:v>
                </c:pt>
                <c:pt idx="69363">
                  <c:v>1.8056609405903149E-5</c:v>
                </c:pt>
                <c:pt idx="69364">
                  <c:v>1.8042854208033529E-5</c:v>
                </c:pt>
                <c:pt idx="69365">
                  <c:v>1.8052343875751831E-5</c:v>
                </c:pt>
                <c:pt idx="69366">
                  <c:v>1.8065336917061359E-5</c:v>
                </c:pt>
                <c:pt idx="69367">
                  <c:v>1.8072543753078211E-5</c:v>
                </c:pt>
                <c:pt idx="69368">
                  <c:v>1.8073882529279221E-5</c:v>
                </c:pt>
                <c:pt idx="69369">
                  <c:v>1.8066795746562999E-5</c:v>
                </c:pt>
                <c:pt idx="69370">
                  <c:v>1.806651744118426E-5</c:v>
                </c:pt>
                <c:pt idx="69371">
                  <c:v>1.80720271600876E-5</c:v>
                </c:pt>
                <c:pt idx="69372">
                  <c:v>1.8075324987876229E-5</c:v>
                </c:pt>
                <c:pt idx="69373">
                  <c:v>1.8073842511512339E-5</c:v>
                </c:pt>
                <c:pt idx="69374">
                  <c:v>1.8064469259115871E-5</c:v>
                </c:pt>
                <c:pt idx="69375">
                  <c:v>1.8052929590339769E-5</c:v>
                </c:pt>
                <c:pt idx="69376">
                  <c:v>1.804260682547465E-5</c:v>
                </c:pt>
                <c:pt idx="69377">
                  <c:v>1.803661689336877E-5</c:v>
                </c:pt>
                <c:pt idx="69378">
                  <c:v>1.8033470041700639E-5</c:v>
                </c:pt>
                <c:pt idx="69379">
                  <c:v>1.802748556656297E-5</c:v>
                </c:pt>
                <c:pt idx="69380">
                  <c:v>1.8020344214164649E-5</c:v>
                </c:pt>
                <c:pt idx="69381">
                  <c:v>1.8013008229900151E-5</c:v>
                </c:pt>
                <c:pt idx="69382">
                  <c:v>1.800737845769618E-5</c:v>
                </c:pt>
                <c:pt idx="69383">
                  <c:v>1.8005013771471571E-5</c:v>
                </c:pt>
                <c:pt idx="69384">
                  <c:v>1.8004540834226649E-5</c:v>
                </c:pt>
                <c:pt idx="69385">
                  <c:v>1.8004078810918141E-5</c:v>
                </c:pt>
                <c:pt idx="69386">
                  <c:v>1.8001943317358379E-5</c:v>
                </c:pt>
                <c:pt idx="69387">
                  <c:v>1.7998863768298179E-5</c:v>
                </c:pt>
                <c:pt idx="69388">
                  <c:v>1.7996582755586129E-5</c:v>
                </c:pt>
                <c:pt idx="69389">
                  <c:v>1.7994827430811711E-5</c:v>
                </c:pt>
                <c:pt idx="69390">
                  <c:v>1.7994501831708479E-5</c:v>
                </c:pt>
                <c:pt idx="69391">
                  <c:v>1.7993721485254351E-5</c:v>
                </c:pt>
                <c:pt idx="69392">
                  <c:v>1.799168603611179E-5</c:v>
                </c:pt>
                <c:pt idx="69393">
                  <c:v>1.7989104890148159E-5</c:v>
                </c:pt>
                <c:pt idx="69394">
                  <c:v>1.7986485545407049E-5</c:v>
                </c:pt>
                <c:pt idx="69395">
                  <c:v>1.7984113583224829E-5</c:v>
                </c:pt>
                <c:pt idx="69396">
                  <c:v>1.7982276403927241E-5</c:v>
                </c:pt>
                <c:pt idx="69397">
                  <c:v>1.798035918909591E-5</c:v>
                </c:pt>
                <c:pt idx="69398">
                  <c:v>1.797818731574807E-5</c:v>
                </c:pt>
                <c:pt idx="69399">
                  <c:v>1.797558979887981E-5</c:v>
                </c:pt>
                <c:pt idx="69400">
                  <c:v>1.7972930436371829E-5</c:v>
                </c:pt>
                <c:pt idx="69401">
                  <c:v>1.7970724002225321E-5</c:v>
                </c:pt>
                <c:pt idx="69402">
                  <c:v>1.7968823158298619E-5</c:v>
                </c:pt>
                <c:pt idx="69403">
                  <c:v>1.7967169696930799E-5</c:v>
                </c:pt>
                <c:pt idx="69404">
                  <c:v>1.7965314327739179E-5</c:v>
                </c:pt>
                <c:pt idx="69405">
                  <c:v>1.796326432668138E-5</c:v>
                </c:pt>
                <c:pt idx="69406">
                  <c:v>1.796121250663418E-5</c:v>
                </c:pt>
                <c:pt idx="69407">
                  <c:v>1.7959579054149799E-5</c:v>
                </c:pt>
                <c:pt idx="69408">
                  <c:v>1.795796379155945E-5</c:v>
                </c:pt>
                <c:pt idx="69409">
                  <c:v>1.7956401279661801E-5</c:v>
                </c:pt>
                <c:pt idx="69410">
                  <c:v>1.7954773284145631E-5</c:v>
                </c:pt>
                <c:pt idx="69411">
                  <c:v>1.7952859707293101E-5</c:v>
                </c:pt>
                <c:pt idx="69412">
                  <c:v>1.7951193512999449E-5</c:v>
                </c:pt>
                <c:pt idx="69413">
                  <c:v>1.7949421817320399E-5</c:v>
                </c:pt>
                <c:pt idx="69414">
                  <c:v>1.7947677406482399E-5</c:v>
                </c:pt>
                <c:pt idx="69415">
                  <c:v>1.7945932995644401E-5</c:v>
                </c:pt>
                <c:pt idx="69416">
                  <c:v>1.794423769752029E-5</c:v>
                </c:pt>
                <c:pt idx="69417">
                  <c:v>1.7942338672582991E-5</c:v>
                </c:pt>
                <c:pt idx="69418">
                  <c:v>1.7940419638762251E-5</c:v>
                </c:pt>
                <c:pt idx="69419">
                  <c:v>1.7938631572178562E-5</c:v>
                </c:pt>
                <c:pt idx="69420">
                  <c:v>1.7936805306817402E-5</c:v>
                </c:pt>
                <c:pt idx="69421">
                  <c:v>1.793514093151316E-5</c:v>
                </c:pt>
                <c:pt idx="69422">
                  <c:v>1.7933405615622181E-5</c:v>
                </c:pt>
                <c:pt idx="69423">
                  <c:v>1.793151022866368E-5</c:v>
                </c:pt>
                <c:pt idx="69424">
                  <c:v>1.7929729438037612E-5</c:v>
                </c:pt>
                <c:pt idx="69425">
                  <c:v>1.7928041415871121E-5</c:v>
                </c:pt>
                <c:pt idx="69426">
                  <c:v>1.7926307918969538E-5</c:v>
                </c:pt>
                <c:pt idx="69427">
                  <c:v>1.7924596249940809E-5</c:v>
                </c:pt>
                <c:pt idx="69428">
                  <c:v>1.7923057384905409E-5</c:v>
                </c:pt>
                <c:pt idx="69429">
                  <c:v>1.7921234757523049E-5</c:v>
                </c:pt>
                <c:pt idx="69430">
                  <c:v>1.7919424863066521E-5</c:v>
                </c:pt>
                <c:pt idx="69431">
                  <c:v>1.7917769582709301E-5</c:v>
                </c:pt>
                <c:pt idx="69432">
                  <c:v>1.7915999706019651E-5</c:v>
                </c:pt>
                <c:pt idx="69433">
                  <c:v>1.7914269847096879E-5</c:v>
                </c:pt>
                <c:pt idx="69434">
                  <c:v>1.7912527255248278E-5</c:v>
                </c:pt>
                <c:pt idx="69435">
                  <c:v>1.7910868336912241E-5</c:v>
                </c:pt>
                <c:pt idx="69436">
                  <c:v>1.7909100279212001E-5</c:v>
                </c:pt>
                <c:pt idx="69437">
                  <c:v>1.7907414076034911E-5</c:v>
                </c:pt>
                <c:pt idx="69438">
                  <c:v>1.790572059690021E-5</c:v>
                </c:pt>
                <c:pt idx="69439">
                  <c:v>1.7903970729093999E-5</c:v>
                </c:pt>
                <c:pt idx="69440">
                  <c:v>1.7902166291605681E-5</c:v>
                </c:pt>
                <c:pt idx="69441">
                  <c:v>1.7900494640343819E-5</c:v>
                </c:pt>
                <c:pt idx="69442">
                  <c:v>1.7898822989081961E-5</c:v>
                </c:pt>
                <c:pt idx="69443">
                  <c:v>1.7897093130159188E-5</c:v>
                </c:pt>
                <c:pt idx="69444">
                  <c:v>1.7895386918098669E-5</c:v>
                </c:pt>
                <c:pt idx="69445">
                  <c:v>1.7893667973112312E-5</c:v>
                </c:pt>
                <c:pt idx="69446">
                  <c:v>1.7891990864882249E-5</c:v>
                </c:pt>
                <c:pt idx="69447">
                  <c:v>1.789023008313961E-5</c:v>
                </c:pt>
                <c:pt idx="69448">
                  <c:v>1.7888594811665829E-5</c:v>
                </c:pt>
                <c:pt idx="69449">
                  <c:v>1.7886770365294069E-5</c:v>
                </c:pt>
                <c:pt idx="69450">
                  <c:v>1.7885015040519651E-5</c:v>
                </c:pt>
                <c:pt idx="69451">
                  <c:v>1.788343797670677E-5</c:v>
                </c:pt>
                <c:pt idx="69452">
                  <c:v>1.7881853636936281E-5</c:v>
                </c:pt>
                <c:pt idx="69453">
                  <c:v>1.7879949155030769E-5</c:v>
                </c:pt>
                <c:pt idx="69454">
                  <c:v>1.7878284779726531E-5</c:v>
                </c:pt>
                <c:pt idx="69455">
                  <c:v>1.78766786120832E-5</c:v>
                </c:pt>
                <c:pt idx="69456">
                  <c:v>1.7874977856990881E-5</c:v>
                </c:pt>
                <c:pt idx="69457">
                  <c:v>1.7873242541099899E-5</c:v>
                </c:pt>
                <c:pt idx="69458">
                  <c:v>1.787151632015593E-5</c:v>
                </c:pt>
                <c:pt idx="69459">
                  <c:v>1.786980101314839E-5</c:v>
                </c:pt>
                <c:pt idx="69460">
                  <c:v>1.7868143913801759E-5</c:v>
                </c:pt>
                <c:pt idx="69461">
                  <c:v>1.7866388589027341E-5</c:v>
                </c:pt>
                <c:pt idx="69462">
                  <c:v>1.7864789697341621E-5</c:v>
                </c:pt>
                <c:pt idx="69463">
                  <c:v>1.7863119865069169E-5</c:v>
                </c:pt>
                <c:pt idx="69464">
                  <c:v>1.786130451364443E-5</c:v>
                </c:pt>
                <c:pt idx="69465">
                  <c:v>1.7823191228671931E-5</c:v>
                </c:pt>
                <c:pt idx="69466">
                  <c:v>1.7785760064725761E-5</c:v>
                </c:pt>
                <c:pt idx="69467">
                  <c:v>1.7764143194654029E-5</c:v>
                </c:pt>
                <c:pt idx="69468">
                  <c:v>1.7760061382432472E-5</c:v>
                </c:pt>
                <c:pt idx="69469">
                  <c:v>1.7763122741598639E-5</c:v>
                </c:pt>
                <c:pt idx="69470">
                  <c:v>1.7756072338670489E-5</c:v>
                </c:pt>
                <c:pt idx="69471">
                  <c:v>1.774007614585571E-5</c:v>
                </c:pt>
                <c:pt idx="69472">
                  <c:v>1.77252441062592E-5</c:v>
                </c:pt>
                <c:pt idx="69473">
                  <c:v>1.771237293723971E-5</c:v>
                </c:pt>
                <c:pt idx="69474">
                  <c:v>1.770250128174666E-5</c:v>
                </c:pt>
                <c:pt idx="69475">
                  <c:v>1.769982372934464E-5</c:v>
                </c:pt>
                <c:pt idx="69476">
                  <c:v>1.7698808733257468E-5</c:v>
                </c:pt>
                <c:pt idx="69477">
                  <c:v>1.76937483047368E-5</c:v>
                </c:pt>
                <c:pt idx="69478">
                  <c:v>1.7687656509224329E-5</c:v>
                </c:pt>
                <c:pt idx="69479">
                  <c:v>1.7680749806459058E-5</c:v>
                </c:pt>
                <c:pt idx="69480">
                  <c:v>1.7673579350230281E-5</c:v>
                </c:pt>
                <c:pt idx="69481">
                  <c:v>1.767049434420187E-5</c:v>
                </c:pt>
                <c:pt idx="69482">
                  <c:v>1.7670819943305102E-5</c:v>
                </c:pt>
                <c:pt idx="69483">
                  <c:v>1.767095272953156E-5</c:v>
                </c:pt>
                <c:pt idx="69484">
                  <c:v>1.7670417946646921E-5</c:v>
                </c:pt>
                <c:pt idx="69485">
                  <c:v>1.7668684449745339E-5</c:v>
                </c:pt>
                <c:pt idx="69486">
                  <c:v>1.7665048289927651E-5</c:v>
                </c:pt>
                <c:pt idx="69487">
                  <c:v>1.7661634046817198E-5</c:v>
                </c:pt>
                <c:pt idx="69488">
                  <c:v>1.7659940567682501E-5</c:v>
                </c:pt>
                <c:pt idx="69489">
                  <c:v>1.7658694559941072E-5</c:v>
                </c:pt>
                <c:pt idx="69490">
                  <c:v>1.765797060215846E-5</c:v>
                </c:pt>
                <c:pt idx="69491">
                  <c:v>1.7657119315117601E-5</c:v>
                </c:pt>
                <c:pt idx="69492">
                  <c:v>1.7654863768257201E-5</c:v>
                </c:pt>
                <c:pt idx="69493">
                  <c:v>1.765160413924605E-5</c:v>
                </c:pt>
                <c:pt idx="69494">
                  <c:v>1.764872467902023E-5</c:v>
                </c:pt>
                <c:pt idx="69495">
                  <c:v>1.7646168998908252E-5</c:v>
                </c:pt>
                <c:pt idx="69496">
                  <c:v>1.7644089894019999E-5</c:v>
                </c:pt>
                <c:pt idx="69497">
                  <c:v>1.7642623788560741E-5</c:v>
                </c:pt>
                <c:pt idx="69498">
                  <c:v>1.7641012163949199E-5</c:v>
                </c:pt>
                <c:pt idx="69499">
                  <c:v>1.7638751160120592E-5</c:v>
                </c:pt>
                <c:pt idx="69500">
                  <c:v>1.76363428181503E-5</c:v>
                </c:pt>
                <c:pt idx="69501">
                  <c:v>1.7634149116929621E-5</c:v>
                </c:pt>
                <c:pt idx="69502">
                  <c:v>1.7632080925977789E-5</c:v>
                </c:pt>
                <c:pt idx="69503">
                  <c:v>1.7630367437959649E-5</c:v>
                </c:pt>
                <c:pt idx="69504">
                  <c:v>1.7628941350267269E-5</c:v>
                </c:pt>
                <c:pt idx="69505">
                  <c:v>1.7627196939429272E-5</c:v>
                </c:pt>
                <c:pt idx="69506">
                  <c:v>1.7625743566895838E-5</c:v>
                </c:pt>
                <c:pt idx="69507">
                  <c:v>1.762396095728036E-5</c:v>
                </c:pt>
                <c:pt idx="69508">
                  <c:v>1.762221472745296E-5</c:v>
                </c:pt>
                <c:pt idx="69509">
                  <c:v>1.7620528524275869E-5</c:v>
                </c:pt>
                <c:pt idx="69510">
                  <c:v>1.7619029677007351E-5</c:v>
                </c:pt>
                <c:pt idx="69511">
                  <c:v>1.7617443518247459E-5</c:v>
                </c:pt>
                <c:pt idx="69512">
                  <c:v>1.7616039258427921E-5</c:v>
                </c:pt>
                <c:pt idx="69513">
                  <c:v>1.761417115631048E-5</c:v>
                </c:pt>
                <c:pt idx="69514">
                  <c:v>1.7612812371226031E-5</c:v>
                </c:pt>
                <c:pt idx="69515">
                  <c:v>1.7611053408472799E-5</c:v>
                </c:pt>
                <c:pt idx="69516">
                  <c:v>1.7609227143111639E-5</c:v>
                </c:pt>
                <c:pt idx="69517">
                  <c:v>1.7607677364139821E-5</c:v>
                </c:pt>
                <c:pt idx="69518">
                  <c:v>1.760607483447529E-5</c:v>
                </c:pt>
                <c:pt idx="69519">
                  <c:v>1.7604364984435961E-5</c:v>
                </c:pt>
                <c:pt idx="69520">
                  <c:v>1.7602769730729051E-5</c:v>
                </c:pt>
                <c:pt idx="69521">
                  <c:v>1.7601101717445999E-5</c:v>
                </c:pt>
                <c:pt idx="69522">
                  <c:v>1.759942097123712E-5</c:v>
                </c:pt>
                <c:pt idx="69523">
                  <c:v>1.7597754776943478E-5</c:v>
                </c:pt>
                <c:pt idx="69524">
                  <c:v>1.7596190446056429E-5</c:v>
                </c:pt>
                <c:pt idx="69525">
                  <c:v>1.759454244165681E-5</c:v>
                </c:pt>
                <c:pt idx="69526">
                  <c:v>1.759291626513004E-5</c:v>
                </c:pt>
                <c:pt idx="69527">
                  <c:v>1.7591288269613869E-5</c:v>
                </c:pt>
                <c:pt idx="69528">
                  <c:v>1.7589774870430119E-5</c:v>
                </c:pt>
                <c:pt idx="69529">
                  <c:v>1.7588175978744399E-5</c:v>
                </c:pt>
                <c:pt idx="69530">
                  <c:v>1.7586591638973911E-5</c:v>
                </c:pt>
                <c:pt idx="69531">
                  <c:v>1.7585036403033879E-5</c:v>
                </c:pt>
                <c:pt idx="69532">
                  <c:v>1.7583337466930971E-5</c:v>
                </c:pt>
                <c:pt idx="69533">
                  <c:v>1.7581749489181678E-5</c:v>
                </c:pt>
                <c:pt idx="69534">
                  <c:v>1.758016333042178E-5</c:v>
                </c:pt>
                <c:pt idx="69535">
                  <c:v>1.7578660845174451E-5</c:v>
                </c:pt>
                <c:pt idx="69536">
                  <c:v>1.7577151083969511E-5</c:v>
                </c:pt>
                <c:pt idx="69537">
                  <c:v>1.7575348465470601E-5</c:v>
                </c:pt>
                <c:pt idx="69538">
                  <c:v>1.7573962395545099E-5</c:v>
                </c:pt>
                <c:pt idx="69539">
                  <c:v>1.7572412616573271E-5</c:v>
                </c:pt>
                <c:pt idx="69540">
                  <c:v>1.7570677300682291E-5</c:v>
                </c:pt>
                <c:pt idx="69541">
                  <c:v>1.7569165720487941E-5</c:v>
                </c:pt>
                <c:pt idx="69542">
                  <c:v>1.7567479517310861E-5</c:v>
                </c:pt>
                <c:pt idx="69543">
                  <c:v>1.7565911548445001E-5</c:v>
                </c:pt>
                <c:pt idx="69544">
                  <c:v>1.756439087330364E-5</c:v>
                </c:pt>
                <c:pt idx="69545">
                  <c:v>1.7562757420819249E-5</c:v>
                </c:pt>
                <c:pt idx="69546">
                  <c:v>1.7561204003868621E-5</c:v>
                </c:pt>
                <c:pt idx="69547">
                  <c:v>1.7559505067765709E-5</c:v>
                </c:pt>
                <c:pt idx="69548">
                  <c:v>1.7558100807946179E-5</c:v>
                </c:pt>
                <c:pt idx="69549">
                  <c:v>1.75563709490234E-5</c:v>
                </c:pt>
                <c:pt idx="69550">
                  <c:v>1.755486118781846E-5</c:v>
                </c:pt>
                <c:pt idx="69551">
                  <c:v>1.7553249563206919E-5</c:v>
                </c:pt>
                <c:pt idx="69552">
                  <c:v>1.7551767086843029E-5</c:v>
                </c:pt>
                <c:pt idx="69553">
                  <c:v>1.7550148186273869E-5</c:v>
                </c:pt>
                <c:pt idx="69554">
                  <c:v>1.7548458345117979E-5</c:v>
                </c:pt>
                <c:pt idx="69555">
                  <c:v>1.754689765220974E-5</c:v>
                </c:pt>
                <c:pt idx="69556">
                  <c:v>1.7545402442920018E-5</c:v>
                </c:pt>
                <c:pt idx="69557">
                  <c:v>1.7543798094266091E-5</c:v>
                </c:pt>
                <c:pt idx="69558">
                  <c:v>1.754227741912473E-5</c:v>
                </c:pt>
                <c:pt idx="69559">
                  <c:v>1.75406203197781E-5</c:v>
                </c:pt>
                <c:pt idx="69560">
                  <c:v>1.753899596224073E-5</c:v>
                </c:pt>
                <c:pt idx="69561">
                  <c:v>1.7537584426463582E-5</c:v>
                </c:pt>
                <c:pt idx="69562">
                  <c:v>1.7535989172756669E-5</c:v>
                </c:pt>
                <c:pt idx="69563">
                  <c:v>1.7534479411551729E-5</c:v>
                </c:pt>
                <c:pt idx="69564">
                  <c:v>1.7532885976834219E-5</c:v>
                </c:pt>
                <c:pt idx="69565">
                  <c:v>1.7531279809190892E-5</c:v>
                </c:pt>
                <c:pt idx="69566">
                  <c:v>1.7529604519950229E-5</c:v>
                </c:pt>
                <c:pt idx="69567">
                  <c:v>1.7528202079120089E-5</c:v>
                </c:pt>
                <c:pt idx="69568">
                  <c:v>1.7526599549455572E-5</c:v>
                </c:pt>
                <c:pt idx="69569">
                  <c:v>1.7524967915960591E-5</c:v>
                </c:pt>
                <c:pt idx="69570">
                  <c:v>1.752347452566028E-5</c:v>
                </c:pt>
                <c:pt idx="69571">
                  <c:v>1.752187927195337E-5</c:v>
                </c:pt>
                <c:pt idx="69572">
                  <c:v>1.7520418623462319E-5</c:v>
                </c:pt>
                <c:pt idx="69573">
                  <c:v>1.7518745153211061E-5</c:v>
                </c:pt>
                <c:pt idx="69574">
                  <c:v>1.751720265019685E-5</c:v>
                </c:pt>
                <c:pt idx="69575">
                  <c:v>1.7515694707981311E-5</c:v>
                </c:pt>
                <c:pt idx="69576">
                  <c:v>1.751363379298709E-5</c:v>
                </c:pt>
                <c:pt idx="69577">
                  <c:v>1.7511130863567811E-5</c:v>
                </c:pt>
                <c:pt idx="69578">
                  <c:v>1.7509020835859701E-5</c:v>
                </c:pt>
                <c:pt idx="69579">
                  <c:v>1.750698902469594E-5</c:v>
                </c:pt>
                <c:pt idx="69580">
                  <c:v>1.7505055438959971E-5</c:v>
                </c:pt>
                <c:pt idx="69581">
                  <c:v>1.7502958144177679E-5</c:v>
                </c:pt>
                <c:pt idx="69582">
                  <c:v>1.7500951798865572E-5</c:v>
                </c:pt>
                <c:pt idx="69583">
                  <c:v>1.7498978195362721E-5</c:v>
                </c:pt>
                <c:pt idx="69584">
                  <c:v>1.7496880900580439E-5</c:v>
                </c:pt>
                <c:pt idx="69585">
                  <c:v>1.7494761777925308E-5</c:v>
                </c:pt>
                <c:pt idx="69586">
                  <c:v>1.74926062754821E-5</c:v>
                </c:pt>
                <c:pt idx="69587">
                  <c:v>1.7490259779151529E-5</c:v>
                </c:pt>
                <c:pt idx="69588">
                  <c:v>1.7488137018517591E-5</c:v>
                </c:pt>
                <c:pt idx="69589">
                  <c:v>1.7485861462773759E-5</c:v>
                </c:pt>
                <c:pt idx="69590">
                  <c:v>1.748365139064845E-5</c:v>
                </c:pt>
                <c:pt idx="69591">
                  <c:v>1.7481437680544332E-5</c:v>
                </c:pt>
                <c:pt idx="69592">
                  <c:v>1.7479203961556781E-5</c:v>
                </c:pt>
                <c:pt idx="69593">
                  <c:v>1.7476853827247399E-5</c:v>
                </c:pt>
                <c:pt idx="69594">
                  <c:v>1.7474734704592269E-5</c:v>
                </c:pt>
                <c:pt idx="69595">
                  <c:v>1.7472344552516009E-5</c:v>
                </c:pt>
                <c:pt idx="69596">
                  <c:v>1.7470021703047681E-5</c:v>
                </c:pt>
                <c:pt idx="69597">
                  <c:v>1.7467535144533031E-5</c:v>
                </c:pt>
                <c:pt idx="69598">
                  <c:v>1.746530142554548E-5</c:v>
                </c:pt>
                <c:pt idx="69599">
                  <c:v>1.746293855831027E-5</c:v>
                </c:pt>
                <c:pt idx="69600">
                  <c:v>1.746062844176777E-5</c:v>
                </c:pt>
                <c:pt idx="69601">
                  <c:v>1.745831832522526E-5</c:v>
                </c:pt>
                <c:pt idx="69602">
                  <c:v>1.745600457070395E-5</c:v>
                </c:pt>
                <c:pt idx="69603">
                  <c:v>1.745355075399857E-5</c:v>
                </c:pt>
                <c:pt idx="69604">
                  <c:v>1.7451216990593821E-5</c:v>
                </c:pt>
                <c:pt idx="69605">
                  <c:v>1.7448890503146689E-5</c:v>
                </c:pt>
                <c:pt idx="69606">
                  <c:v>1.7446487618144602E-5</c:v>
                </c:pt>
                <c:pt idx="69607">
                  <c:v>1.744419205351733E-5</c:v>
                </c:pt>
                <c:pt idx="69608">
                  <c:v>1.7441747331758961E-5</c:v>
                </c:pt>
                <c:pt idx="69609">
                  <c:v>1.7439415387343619E-5</c:v>
                </c:pt>
                <c:pt idx="69610">
                  <c:v>1.743697794154286E-5</c:v>
                </c:pt>
                <c:pt idx="69611">
                  <c:v>1.7434726032661271E-5</c:v>
                </c:pt>
                <c:pt idx="69612">
                  <c:v>1.7432330423616801E-5</c:v>
                </c:pt>
                <c:pt idx="69613">
                  <c:v>1.7429876606911421E-5</c:v>
                </c:pt>
                <c:pt idx="69614">
                  <c:v>1.7427579223294739E-5</c:v>
                </c:pt>
                <c:pt idx="69615">
                  <c:v>1.7425234545953568E-5</c:v>
                </c:pt>
                <c:pt idx="69616">
                  <c:v>1.7422866221750158E-5</c:v>
                </c:pt>
                <c:pt idx="69617">
                  <c:v>1.7420501535525549E-5</c:v>
                </c:pt>
                <c:pt idx="69618">
                  <c:v>1.741825690260157E-5</c:v>
                </c:pt>
                <c:pt idx="69619">
                  <c:v>1.741580490488559E-5</c:v>
                </c:pt>
                <c:pt idx="69620">
                  <c:v>1.7413429304724559E-5</c:v>
                </c:pt>
                <c:pt idx="69621">
                  <c:v>1.741121377563104E-5</c:v>
                </c:pt>
                <c:pt idx="69622">
                  <c:v>1.7408710846211761E-5</c:v>
                </c:pt>
                <c:pt idx="69623">
                  <c:v>1.7406338884029541E-5</c:v>
                </c:pt>
                <c:pt idx="69624">
                  <c:v>1.740404695738107E-5</c:v>
                </c:pt>
                <c:pt idx="69625">
                  <c:v>1.740170773700811E-5</c:v>
                </c:pt>
                <c:pt idx="69626">
                  <c:v>1.739933941280469E-5</c:v>
                </c:pt>
                <c:pt idx="69627">
                  <c:v>1.7396876501152289E-5</c:v>
                </c:pt>
                <c:pt idx="69628">
                  <c:v>1.7394537280779329E-5</c:v>
                </c:pt>
                <c:pt idx="69629">
                  <c:v>1.7392176232533529E-5</c:v>
                </c:pt>
                <c:pt idx="69630">
                  <c:v>1.738986611599103E-5</c:v>
                </c:pt>
                <c:pt idx="69631">
                  <c:v>1.738773244142067E-5</c:v>
                </c:pt>
                <c:pt idx="69632">
                  <c:v>1.7385316823492761E-5</c:v>
                </c:pt>
                <c:pt idx="69633">
                  <c:v>1.7382890291628431E-5</c:v>
                </c:pt>
                <c:pt idx="69634">
                  <c:v>1.73805165104568E-5</c:v>
                </c:pt>
                <c:pt idx="69635">
                  <c:v>1.737817365210503E-5</c:v>
                </c:pt>
                <c:pt idx="69636">
                  <c:v>1.7375909010297619E-5</c:v>
                </c:pt>
                <c:pt idx="69637">
                  <c:v>1.7373566151945848E-5</c:v>
                </c:pt>
                <c:pt idx="69638">
                  <c:v>1.7371083231410012E-5</c:v>
                </c:pt>
                <c:pt idx="69639">
                  <c:v>1.7368829503539018E-5</c:v>
                </c:pt>
                <c:pt idx="69640">
                  <c:v>1.7366550309816379E-5</c:v>
                </c:pt>
                <c:pt idx="69641">
                  <c:v>1.736421836540103E-5</c:v>
                </c:pt>
                <c:pt idx="69642">
                  <c:v>1.736191006784793E-5</c:v>
                </c:pt>
                <c:pt idx="69643">
                  <c:v>1.735960358928423E-5</c:v>
                </c:pt>
                <c:pt idx="69644">
                  <c:v>1.7357189790345728E-5</c:v>
                </c:pt>
                <c:pt idx="69645">
                  <c:v>1.7354745068587359E-5</c:v>
                </c:pt>
                <c:pt idx="69646">
                  <c:v>1.7352447684970681E-5</c:v>
                </c:pt>
                <c:pt idx="69647">
                  <c:v>1.735027035465464E-5</c:v>
                </c:pt>
                <c:pt idx="69648">
                  <c:v>1.7347982065984979E-5</c:v>
                </c:pt>
                <c:pt idx="69649">
                  <c:v>1.7345662854495462E-5</c:v>
                </c:pt>
                <c:pt idx="69650">
                  <c:v>1.7343263607472181E-5</c:v>
                </c:pt>
                <c:pt idx="69651">
                  <c:v>1.7341006241622381E-5</c:v>
                </c:pt>
                <c:pt idx="69652">
                  <c:v>1.7338696125079881E-5</c:v>
                </c:pt>
                <c:pt idx="69653">
                  <c:v>1.7336409655399621E-5</c:v>
                </c:pt>
                <c:pt idx="69654">
                  <c:v>1.7334050426143222E-5</c:v>
                </c:pt>
                <c:pt idx="69655">
                  <c:v>1.733181488816626E-5</c:v>
                </c:pt>
                <c:pt idx="69656">
                  <c:v>1.732955388433766E-5</c:v>
                </c:pt>
                <c:pt idx="69657">
                  <c:v>1.7327100067632269E-5</c:v>
                </c:pt>
                <c:pt idx="69658">
                  <c:v>1.7315507648163478E-5</c:v>
                </c:pt>
                <c:pt idx="69659">
                  <c:v>1.7231654055649411E-5</c:v>
                </c:pt>
                <c:pt idx="69660">
                  <c:v>1.7131225831690241E-5</c:v>
                </c:pt>
                <c:pt idx="69661">
                  <c:v>1.7087730157072659E-5</c:v>
                </c:pt>
                <c:pt idx="69662">
                  <c:v>1.710491596895736E-5</c:v>
                </c:pt>
                <c:pt idx="69663">
                  <c:v>1.7101583580370061E-5</c:v>
                </c:pt>
                <c:pt idx="69664">
                  <c:v>1.705963586573489E-5</c:v>
                </c:pt>
                <c:pt idx="69665">
                  <c:v>1.704060196061619E-5</c:v>
                </c:pt>
                <c:pt idx="69666">
                  <c:v>1.7054622730938721E-5</c:v>
                </c:pt>
                <c:pt idx="69667">
                  <c:v>1.7071810361812819E-5</c:v>
                </c:pt>
                <c:pt idx="69668">
                  <c:v>1.708571471681353E-5</c:v>
                </c:pt>
                <c:pt idx="69669">
                  <c:v>1.707938099571038E-5</c:v>
                </c:pt>
                <c:pt idx="69670">
                  <c:v>1.7041444152710031E-5</c:v>
                </c:pt>
                <c:pt idx="69671">
                  <c:v>1.7011296222335659E-5</c:v>
                </c:pt>
                <c:pt idx="69672">
                  <c:v>1.701242035778705E-5</c:v>
                </c:pt>
                <c:pt idx="69673">
                  <c:v>1.701601649983786E-5</c:v>
                </c:pt>
                <c:pt idx="69674">
                  <c:v>1.7008347640512511E-5</c:v>
                </c:pt>
                <c:pt idx="69675">
                  <c:v>1.7000929801724851E-5</c:v>
                </c:pt>
                <c:pt idx="69676">
                  <c:v>1.699578751868103E-5</c:v>
                </c:pt>
                <c:pt idx="69677">
                  <c:v>1.699459062365349E-5</c:v>
                </c:pt>
                <c:pt idx="69678">
                  <c:v>1.700089524092618E-5</c:v>
                </c:pt>
                <c:pt idx="69679">
                  <c:v>1.70060829987051E-5</c:v>
                </c:pt>
                <c:pt idx="69680">
                  <c:v>1.6999900253722441E-5</c:v>
                </c:pt>
                <c:pt idx="69681">
                  <c:v>1.6987893104669641E-5</c:v>
                </c:pt>
                <c:pt idx="69682">
                  <c:v>1.6981655790004879E-5</c:v>
                </c:pt>
                <c:pt idx="69683">
                  <c:v>1.6982585293590091E-5</c:v>
                </c:pt>
                <c:pt idx="69684">
                  <c:v>1.6982196029857729E-5</c:v>
                </c:pt>
                <c:pt idx="69685">
                  <c:v>1.6977915947791189E-5</c:v>
                </c:pt>
                <c:pt idx="69686">
                  <c:v>1.6973795936792161E-5</c:v>
                </c:pt>
                <c:pt idx="69687">
                  <c:v>1.6971345758065581E-5</c:v>
                </c:pt>
                <c:pt idx="69688">
                  <c:v>1.6970270735328089E-5</c:v>
                </c:pt>
                <c:pt idx="69689">
                  <c:v>1.697175866866019E-5</c:v>
                </c:pt>
                <c:pt idx="69690">
                  <c:v>1.6972355297184549E-5</c:v>
                </c:pt>
                <c:pt idx="69691">
                  <c:v>1.6968859199550931E-5</c:v>
                </c:pt>
                <c:pt idx="69692">
                  <c:v>1.6964244423434142E-5</c:v>
                </c:pt>
                <c:pt idx="69693">
                  <c:v>1.696205799817108E-5</c:v>
                </c:pt>
                <c:pt idx="69694">
                  <c:v>1.6960897482931611E-5</c:v>
                </c:pt>
                <c:pt idx="69695">
                  <c:v>1.6958902051555921E-5</c:v>
                </c:pt>
                <c:pt idx="69696">
                  <c:v>1.6956033505266529E-5</c:v>
                </c:pt>
                <c:pt idx="69697">
                  <c:v>1.695341416052543E-5</c:v>
                </c:pt>
                <c:pt idx="69698">
                  <c:v>1.695141872914974E-5</c:v>
                </c:pt>
                <c:pt idx="69699">
                  <c:v>1.695028186077252E-5</c:v>
                </c:pt>
                <c:pt idx="69700">
                  <c:v>1.6949717974057421E-5</c:v>
                </c:pt>
                <c:pt idx="69701">
                  <c:v>1.6948639313341118E-5</c:v>
                </c:pt>
                <c:pt idx="69702">
                  <c:v>1.6946394680417139E-5</c:v>
                </c:pt>
                <c:pt idx="69703">
                  <c:v>1.6943908121902499E-5</c:v>
                </c:pt>
                <c:pt idx="69704">
                  <c:v>1.6942418369580992E-5</c:v>
                </c:pt>
                <c:pt idx="69705">
                  <c:v>1.694117963779718E-5</c:v>
                </c:pt>
                <c:pt idx="69706">
                  <c:v>1.6939418856054541E-5</c:v>
                </c:pt>
                <c:pt idx="69707">
                  <c:v>1.6937834516284059E-5</c:v>
                </c:pt>
                <c:pt idx="69708">
                  <c:v>1.693612466624472E-5</c:v>
                </c:pt>
                <c:pt idx="69709">
                  <c:v>1.6934707673499361E-5</c:v>
                </c:pt>
                <c:pt idx="69710">
                  <c:v>1.6933658116613511E-5</c:v>
                </c:pt>
                <c:pt idx="69711">
                  <c:v>1.6932639482547529E-5</c:v>
                </c:pt>
                <c:pt idx="69712">
                  <c:v>1.693148078629747E-5</c:v>
                </c:pt>
                <c:pt idx="69713">
                  <c:v>1.692991099844221E-5</c:v>
                </c:pt>
                <c:pt idx="69714">
                  <c:v>1.692839578026906E-5</c:v>
                </c:pt>
                <c:pt idx="69715">
                  <c:v>1.692711521172896E-5</c:v>
                </c:pt>
                <c:pt idx="69716">
                  <c:v>1.692568912403658E-5</c:v>
                </c:pt>
                <c:pt idx="69717">
                  <c:v>1.6924252122407779E-5</c:v>
                </c:pt>
                <c:pt idx="69718">
                  <c:v>1.6922756913118061E-5</c:v>
                </c:pt>
                <c:pt idx="69719">
                  <c:v>1.6921401766012419E-5</c:v>
                </c:pt>
                <c:pt idx="69720">
                  <c:v>1.6919930203584951E-5</c:v>
                </c:pt>
                <c:pt idx="69721">
                  <c:v>1.6918675100896511E-5</c:v>
                </c:pt>
                <c:pt idx="69722">
                  <c:v>1.6917520042625259E-5</c:v>
                </c:pt>
                <c:pt idx="69723">
                  <c:v>1.6916019376367331E-5</c:v>
                </c:pt>
                <c:pt idx="69724">
                  <c:v>1.691456236585509E-5</c:v>
                </c:pt>
                <c:pt idx="69725">
                  <c:v>1.6913150830077939E-5</c:v>
                </c:pt>
                <c:pt idx="69726">
                  <c:v>1.6911901184357699E-5</c:v>
                </c:pt>
                <c:pt idx="69727">
                  <c:v>1.691051147645339E-5</c:v>
                </c:pt>
                <c:pt idx="69728">
                  <c:v>1.6909092664718631E-5</c:v>
                </c:pt>
                <c:pt idx="69729">
                  <c:v>1.6907719327718951E-5</c:v>
                </c:pt>
                <c:pt idx="69730">
                  <c:v>1.690628960204776E-5</c:v>
                </c:pt>
                <c:pt idx="69731">
                  <c:v>1.6905092707020231E-5</c:v>
                </c:pt>
                <c:pt idx="69732">
                  <c:v>1.6903786672628481E-5</c:v>
                </c:pt>
                <c:pt idx="69733">
                  <c:v>1.690252247499302E-5</c:v>
                </c:pt>
                <c:pt idx="69734">
                  <c:v>1.69011800608132E-5</c:v>
                </c:pt>
                <c:pt idx="69735">
                  <c:v>1.689975033514202E-5</c:v>
                </c:pt>
                <c:pt idx="69736">
                  <c:v>1.6898529793252241E-5</c:v>
                </c:pt>
                <c:pt idx="69737">
                  <c:v>1.6897118257475089E-5</c:v>
                </c:pt>
                <c:pt idx="69738">
                  <c:v>1.6895781300263479E-5</c:v>
                </c:pt>
                <c:pt idx="69739">
                  <c:v>1.68943042808678E-5</c:v>
                </c:pt>
                <c:pt idx="69740">
                  <c:v>1.6892967323656191E-5</c:v>
                </c:pt>
                <c:pt idx="69741">
                  <c:v>1.6891684936126691E-5</c:v>
                </c:pt>
                <c:pt idx="69742">
                  <c:v>1.6890322513063442E-5</c:v>
                </c:pt>
                <c:pt idx="69743">
                  <c:v>1.688908196229022E-5</c:v>
                </c:pt>
                <c:pt idx="69744">
                  <c:v>1.6887730453163389E-5</c:v>
                </c:pt>
                <c:pt idx="69745">
                  <c:v>1.6886489902390171E-5</c:v>
                </c:pt>
                <c:pt idx="69746">
                  <c:v>1.6885100194485861E-5</c:v>
                </c:pt>
                <c:pt idx="69747">
                  <c:v>1.688377233222127E-5</c:v>
                </c:pt>
                <c:pt idx="69748">
                  <c:v>1.688254633336328E-5</c:v>
                </c:pt>
                <c:pt idx="69749">
                  <c:v>1.6881229385035109E-5</c:v>
                </c:pt>
                <c:pt idx="69750">
                  <c:v>1.68797851074487E-5</c:v>
                </c:pt>
                <c:pt idx="69751">
                  <c:v>1.6878457245184109E-5</c:v>
                </c:pt>
                <c:pt idx="69752">
                  <c:v>1.687715848674998E-5</c:v>
                </c:pt>
                <c:pt idx="69753">
                  <c:v>1.687575968389865E-5</c:v>
                </c:pt>
                <c:pt idx="69754">
                  <c:v>1.6874491848284379E-5</c:v>
                </c:pt>
                <c:pt idx="69755">
                  <c:v>1.687318763288204E-5</c:v>
                </c:pt>
                <c:pt idx="69756">
                  <c:v>1.687185067567043E-5</c:v>
                </c:pt>
                <c:pt idx="69757">
                  <c:v>1.6870526451384649E-5</c:v>
                </c:pt>
                <c:pt idx="69758">
                  <c:v>1.6869089449755851E-5</c:v>
                </c:pt>
                <c:pt idx="69759">
                  <c:v>1.6867836166056801E-5</c:v>
                </c:pt>
                <c:pt idx="69760">
                  <c:v>1.6866497389855791E-5</c:v>
                </c:pt>
                <c:pt idx="69761">
                  <c:v>1.6865215002326291E-5</c:v>
                </c:pt>
                <c:pt idx="69762">
                  <c:v>1.686391988187097E-5</c:v>
                </c:pt>
                <c:pt idx="69763">
                  <c:v>1.6862582924659361E-5</c:v>
                </c:pt>
                <c:pt idx="69764">
                  <c:v>1.686111863818951E-5</c:v>
                </c:pt>
                <c:pt idx="69765">
                  <c:v>1.6859916286193769E-5</c:v>
                </c:pt>
                <c:pt idx="69766">
                  <c:v>1.6858508388395421E-5</c:v>
                </c:pt>
                <c:pt idx="69767">
                  <c:v>1.685718780208845E-5</c:v>
                </c:pt>
                <c:pt idx="69768">
                  <c:v>1.6855938156368211E-5</c:v>
                </c:pt>
                <c:pt idx="69769">
                  <c:v>1.6854524801601659E-5</c:v>
                </c:pt>
                <c:pt idx="69770">
                  <c:v>1.6853207853273489E-5</c:v>
                </c:pt>
                <c:pt idx="69771">
                  <c:v>1.6851949112606231E-5</c:v>
                </c:pt>
                <c:pt idx="69772">
                  <c:v>1.6850723113748242E-5</c:v>
                </c:pt>
                <c:pt idx="69773">
                  <c:v>1.6849489838932641E-5</c:v>
                </c:pt>
                <c:pt idx="69774">
                  <c:v>1.6848018276505169E-5</c:v>
                </c:pt>
                <c:pt idx="69775">
                  <c:v>1.6846750440890901E-5</c:v>
                </c:pt>
                <c:pt idx="69776">
                  <c:v>1.6845357095007781E-5</c:v>
                </c:pt>
                <c:pt idx="69777">
                  <c:v>1.6844078345457089E-5</c:v>
                </c:pt>
                <c:pt idx="69778">
                  <c:v>1.6842643162817691E-5</c:v>
                </c:pt>
                <c:pt idx="69779">
                  <c:v>1.6841280739754438E-5</c:v>
                </c:pt>
                <c:pt idx="69780">
                  <c:v>1.6840105672599751E-5</c:v>
                </c:pt>
                <c:pt idx="69781">
                  <c:v>1.683887239778414E-5</c:v>
                </c:pt>
                <c:pt idx="69782">
                  <c:v>1.6837362636579201E-5</c:v>
                </c:pt>
                <c:pt idx="69783">
                  <c:v>1.6836080249049701E-5</c:v>
                </c:pt>
                <c:pt idx="69784">
                  <c:v>1.683479240455199E-5</c:v>
                </c:pt>
                <c:pt idx="69785">
                  <c:v>1.6833440895425159E-5</c:v>
                </c:pt>
                <c:pt idx="69786">
                  <c:v>1.6832265828270469E-5</c:v>
                </c:pt>
                <c:pt idx="69787">
                  <c:v>1.6830816093715839E-5</c:v>
                </c:pt>
                <c:pt idx="69788">
                  <c:v>1.6829617379698899E-5</c:v>
                </c:pt>
                <c:pt idx="69789">
                  <c:v>1.6828242223709818E-5</c:v>
                </c:pt>
                <c:pt idx="69790">
                  <c:v>1.682705806160811E-5</c:v>
                </c:pt>
                <c:pt idx="69791">
                  <c:v>1.6825626516947519E-5</c:v>
                </c:pt>
                <c:pt idx="69792">
                  <c:v>1.6824305930640548E-5</c:v>
                </c:pt>
                <c:pt idx="69793">
                  <c:v>1.6822967154439539E-5</c:v>
                </c:pt>
                <c:pt idx="69794">
                  <c:v>1.682178117334843E-5</c:v>
                </c:pt>
                <c:pt idx="69795">
                  <c:v>1.6820387827465311E-5</c:v>
                </c:pt>
                <c:pt idx="69796">
                  <c:v>1.681903995631728E-5</c:v>
                </c:pt>
                <c:pt idx="69797">
                  <c:v>1.6817713913042102E-5</c:v>
                </c:pt>
                <c:pt idx="69798">
                  <c:v>1.6816316929180178E-5</c:v>
                </c:pt>
                <c:pt idx="69799">
                  <c:v>1.6815090930322189E-5</c:v>
                </c:pt>
                <c:pt idx="69800">
                  <c:v>1.681376124906819E-5</c:v>
                </c:pt>
                <c:pt idx="69801">
                  <c:v>1.68124806805281E-5</c:v>
                </c:pt>
                <c:pt idx="69802">
                  <c:v>1.6811203749966811E-5</c:v>
                </c:pt>
                <c:pt idx="69803">
                  <c:v>1.680988680163864E-5</c:v>
                </c:pt>
                <c:pt idx="69804">
                  <c:v>1.6808467989903871E-5</c:v>
                </c:pt>
                <c:pt idx="69805">
                  <c:v>1.6807278370833959E-5</c:v>
                </c:pt>
                <c:pt idx="69806">
                  <c:v>1.6805843188194561E-5</c:v>
                </c:pt>
                <c:pt idx="69807">
                  <c:v>1.680460081843194E-5</c:v>
                </c:pt>
                <c:pt idx="69808">
                  <c:v>1.680328932707198E-5</c:v>
                </c:pt>
                <c:pt idx="69809">
                  <c:v>1.6801945093902759E-5</c:v>
                </c:pt>
                <c:pt idx="69810">
                  <c:v>1.6800648154458031E-5</c:v>
                </c:pt>
                <c:pt idx="69811">
                  <c:v>1.6799340301076882E-5</c:v>
                </c:pt>
                <c:pt idx="69812">
                  <c:v>1.6798168871901001E-5</c:v>
                </c:pt>
                <c:pt idx="69813">
                  <c:v>1.679656270425767E-5</c:v>
                </c:pt>
                <c:pt idx="69814">
                  <c:v>1.6795367628219541E-5</c:v>
                </c:pt>
                <c:pt idx="69815">
                  <c:v>1.679410161159467E-5</c:v>
                </c:pt>
                <c:pt idx="69816">
                  <c:v>1.679282286204398E-5</c:v>
                </c:pt>
                <c:pt idx="69817">
                  <c:v>1.6791616872069429E-5</c:v>
                </c:pt>
                <c:pt idx="69818">
                  <c:v>1.6790178051451221E-5</c:v>
                </c:pt>
                <c:pt idx="69819">
                  <c:v>1.6788895663921721E-5</c:v>
                </c:pt>
                <c:pt idx="69820">
                  <c:v>1.67876551131485E-5</c:v>
                </c:pt>
                <c:pt idx="69821">
                  <c:v>1.678631633694749E-5</c:v>
                </c:pt>
                <c:pt idx="69822">
                  <c:v>1.6785079424153079E-5</c:v>
                </c:pt>
                <c:pt idx="69823">
                  <c:v>1.6783646060503091E-5</c:v>
                </c:pt>
                <c:pt idx="69824">
                  <c:v>1.6782369129941799E-5</c:v>
                </c:pt>
                <c:pt idx="69825">
                  <c:v>1.678103944868781E-5</c:v>
                </c:pt>
                <c:pt idx="69826">
                  <c:v>1.6779835277702659E-5</c:v>
                </c:pt>
                <c:pt idx="69827">
                  <c:v>1.6778374629211609E-5</c:v>
                </c:pt>
                <c:pt idx="69828">
                  <c:v>1.6777028577052992E-5</c:v>
                </c:pt>
                <c:pt idx="69829">
                  <c:v>1.6775906260591E-5</c:v>
                </c:pt>
                <c:pt idx="69830">
                  <c:v>1.67746238730615E-5</c:v>
                </c:pt>
                <c:pt idx="69831">
                  <c:v>1.6773132301750589E-5</c:v>
                </c:pt>
                <c:pt idx="69832">
                  <c:v>1.6771924492786638E-5</c:v>
                </c:pt>
                <c:pt idx="69833">
                  <c:v>1.6770749425631951E-5</c:v>
                </c:pt>
                <c:pt idx="69834">
                  <c:v>1.6769290596130301E-5</c:v>
                </c:pt>
                <c:pt idx="69835">
                  <c:v>1.6767988199717369E-5</c:v>
                </c:pt>
                <c:pt idx="69836">
                  <c:v>1.676665851846337E-5</c:v>
                </c:pt>
                <c:pt idx="69837">
                  <c:v>1.6765392501838509E-5</c:v>
                </c:pt>
                <c:pt idx="69838">
                  <c:v>1.676406282058451E-5</c:v>
                </c:pt>
                <c:pt idx="69839">
                  <c:v>1.676283864071593E-5</c:v>
                </c:pt>
                <c:pt idx="69840">
                  <c:v>1.676146348472685E-5</c:v>
                </c:pt>
                <c:pt idx="69841">
                  <c:v>1.676018473517615E-5</c:v>
                </c:pt>
                <c:pt idx="69842">
                  <c:v>1.6758969650254581E-5</c:v>
                </c:pt>
                <c:pt idx="69843">
                  <c:v>1.6757687262725088E-5</c:v>
                </c:pt>
                <c:pt idx="69844">
                  <c:v>1.6756228433223441E-5</c:v>
                </c:pt>
                <c:pt idx="69845">
                  <c:v>1.6755031538195911E-5</c:v>
                </c:pt>
                <c:pt idx="69846">
                  <c:v>1.6753667296143249E-5</c:v>
                </c:pt>
                <c:pt idx="69847">
                  <c:v>1.67523103300482E-5</c:v>
                </c:pt>
                <c:pt idx="69848">
                  <c:v>1.6751091607147831E-5</c:v>
                </c:pt>
                <c:pt idx="69849">
                  <c:v>1.6749751011957411E-5</c:v>
                </c:pt>
                <c:pt idx="69850">
                  <c:v>1.6748566849855709E-5</c:v>
                </c:pt>
                <c:pt idx="69851">
                  <c:v>1.6747246263548728E-5</c:v>
                </c:pt>
                <c:pt idx="69852">
                  <c:v>1.6745900211390111E-5</c:v>
                </c:pt>
                <c:pt idx="69853">
                  <c:v>1.674472332524601E-5</c:v>
                </c:pt>
                <c:pt idx="69854">
                  <c:v>1.674326449574437E-5</c:v>
                </c:pt>
                <c:pt idx="69855">
                  <c:v>1.6742045772843991E-5</c:v>
                </c:pt>
                <c:pt idx="69856">
                  <c:v>1.674072518653702E-5</c:v>
                </c:pt>
                <c:pt idx="69857">
                  <c:v>1.6739420971134681E-5</c:v>
                </c:pt>
                <c:pt idx="69858">
                  <c:v>1.6738109479774721E-5</c:v>
                </c:pt>
                <c:pt idx="69859">
                  <c:v>1.673684528213926E-5</c:v>
                </c:pt>
                <c:pt idx="69860">
                  <c:v>1.6735499229980629E-5</c:v>
                </c:pt>
                <c:pt idx="69861">
                  <c:v>1.6734216842451129E-5</c:v>
                </c:pt>
                <c:pt idx="69862">
                  <c:v>1.6732958101783879E-5</c:v>
                </c:pt>
                <c:pt idx="69863">
                  <c:v>1.6731575669837181E-5</c:v>
                </c:pt>
                <c:pt idx="69864">
                  <c:v>1.673033875704277E-5</c:v>
                </c:pt>
                <c:pt idx="69865">
                  <c:v>1.6729081835364919E-5</c:v>
                </c:pt>
                <c:pt idx="69866">
                  <c:v>1.6727824913687069E-5</c:v>
                </c:pt>
                <c:pt idx="69867">
                  <c:v>1.6726415196899321E-5</c:v>
                </c:pt>
                <c:pt idx="69868">
                  <c:v>1.6725160094210881E-5</c:v>
                </c:pt>
                <c:pt idx="69869">
                  <c:v>1.67238395079039E-5</c:v>
                </c:pt>
                <c:pt idx="69870">
                  <c:v>1.672255166340619E-5</c:v>
                </c:pt>
                <c:pt idx="69871">
                  <c:v>1.6721256542950869E-5</c:v>
                </c:pt>
                <c:pt idx="69872">
                  <c:v>1.671992686169688E-5</c:v>
                </c:pt>
                <c:pt idx="69873">
                  <c:v>1.6718777260393839E-5</c:v>
                </c:pt>
                <c:pt idx="69874">
                  <c:v>1.671744212217163E-5</c:v>
                </c:pt>
                <c:pt idx="69875">
                  <c:v>1.6716052414267321E-5</c:v>
                </c:pt>
                <c:pt idx="69876">
                  <c:v>1.6714951925678179E-5</c:v>
                </c:pt>
                <c:pt idx="69877">
                  <c:v>1.6713531294954009E-5</c:v>
                </c:pt>
                <c:pt idx="69878">
                  <c:v>1.6712261640350331E-5</c:v>
                </c:pt>
                <c:pt idx="69879">
                  <c:v>1.671105201239698E-5</c:v>
                </c:pt>
                <c:pt idx="69880">
                  <c:v>1.6709609553799961E-5</c:v>
                </c:pt>
                <c:pt idx="69881">
                  <c:v>1.670845631451812E-5</c:v>
                </c:pt>
                <c:pt idx="69882">
                  <c:v>1.6707161194062788E-5</c:v>
                </c:pt>
                <c:pt idx="69883">
                  <c:v>1.6705869711586271E-5</c:v>
                </c:pt>
                <c:pt idx="69884">
                  <c:v>1.6704396330169399E-5</c:v>
                </c:pt>
                <c:pt idx="69885">
                  <c:v>1.670315032242797E-5</c:v>
                </c:pt>
                <c:pt idx="69886">
                  <c:v>1.670192614255939E-5</c:v>
                </c:pt>
                <c:pt idx="69887">
                  <c:v>1.6700620108167641E-5</c:v>
                </c:pt>
                <c:pt idx="69888">
                  <c:v>1.6699334082659331E-5</c:v>
                </c:pt>
                <c:pt idx="69889">
                  <c:v>1.6698029867256992E-5</c:v>
                </c:pt>
                <c:pt idx="69890">
                  <c:v>1.6696783859515559E-5</c:v>
                </c:pt>
                <c:pt idx="69891">
                  <c:v>1.6695439626346339E-5</c:v>
                </c:pt>
                <c:pt idx="69892">
                  <c:v>1.6694235455361192E-5</c:v>
                </c:pt>
                <c:pt idx="69893">
                  <c:v>1.6692838471499272E-5</c:v>
                </c:pt>
                <c:pt idx="69894">
                  <c:v>1.669162520556711E-5</c:v>
                </c:pt>
                <c:pt idx="69895">
                  <c:v>1.66903373610694E-5</c:v>
                </c:pt>
                <c:pt idx="69896">
                  <c:v>1.6689040421624671E-5</c:v>
                </c:pt>
                <c:pt idx="69897">
                  <c:v>1.6687728930264711E-5</c:v>
                </c:pt>
                <c:pt idx="69898">
                  <c:v>1.6686481103533879E-5</c:v>
                </c:pt>
                <c:pt idx="69899">
                  <c:v>1.6685222362866629E-5</c:v>
                </c:pt>
                <c:pt idx="69900">
                  <c:v>1.6683916328474879E-5</c:v>
                </c:pt>
                <c:pt idx="69901">
                  <c:v>1.6682661225786429E-5</c:v>
                </c:pt>
                <c:pt idx="69902">
                  <c:v>1.668126606091391E-5</c:v>
                </c:pt>
                <c:pt idx="69903">
                  <c:v>1.668012555455789E-5</c:v>
                </c:pt>
                <c:pt idx="69904">
                  <c:v>1.6678783140378069E-5</c:v>
                </c:pt>
                <c:pt idx="69905">
                  <c:v>1.667753531364724E-5</c:v>
                </c:pt>
                <c:pt idx="69906">
                  <c:v>1.6676234736223709E-5</c:v>
                </c:pt>
                <c:pt idx="69907">
                  <c:v>1.6674972357577641E-5</c:v>
                </c:pt>
                <c:pt idx="69908">
                  <c:v>1.667365177127067E-5</c:v>
                </c:pt>
                <c:pt idx="69909">
                  <c:v>1.6672271158313379E-5</c:v>
                </c:pt>
                <c:pt idx="69910">
                  <c:v>1.6671156117809008E-5</c:v>
                </c:pt>
                <c:pt idx="69911">
                  <c:v>1.6669846445438449E-5</c:v>
                </c:pt>
                <c:pt idx="69912">
                  <c:v>1.6668594980728809E-5</c:v>
                </c:pt>
                <c:pt idx="69913">
                  <c:v>1.6667328964103941E-5</c:v>
                </c:pt>
                <c:pt idx="69914">
                  <c:v>1.6665957446093671E-5</c:v>
                </c:pt>
                <c:pt idx="69915">
                  <c:v>1.6664660506648939E-5</c:v>
                </c:pt>
                <c:pt idx="69916">
                  <c:v>1.6663398128002879E-5</c:v>
                </c:pt>
                <c:pt idx="69917">
                  <c:v>1.6662079360685311E-5</c:v>
                </c:pt>
                <c:pt idx="69918">
                  <c:v>1.6660851542837921E-5</c:v>
                </c:pt>
                <c:pt idx="69919">
                  <c:v>1.6659565517329611E-5</c:v>
                </c:pt>
                <c:pt idx="69920">
                  <c:v>1.6658323147566989E-5</c:v>
                </c:pt>
                <c:pt idx="69921">
                  <c:v>1.6657040760037489E-5</c:v>
                </c:pt>
                <c:pt idx="69922">
                  <c:v>1.6655745639582161E-5</c:v>
                </c:pt>
                <c:pt idx="69923">
                  <c:v>1.6654634237056601E-5</c:v>
                </c:pt>
                <c:pt idx="69924">
                  <c:v>1.665325726207811E-5</c:v>
                </c:pt>
                <c:pt idx="69925">
                  <c:v>1.665185300225858E-5</c:v>
                </c:pt>
                <c:pt idx="69926">
                  <c:v>1.6650663383188661E-5</c:v>
                </c:pt>
                <c:pt idx="69927">
                  <c:v>1.6649422832415439E-5</c:v>
                </c:pt>
                <c:pt idx="69928">
                  <c:v>1.6648042219458151E-5</c:v>
                </c:pt>
                <c:pt idx="69929">
                  <c:v>1.664700175751932E-5</c:v>
                </c:pt>
                <c:pt idx="69930">
                  <c:v>1.664561023062561E-5</c:v>
                </c:pt>
                <c:pt idx="69931">
                  <c:v>1.664423507463653E-5</c:v>
                </c:pt>
                <c:pt idx="69932">
                  <c:v>1.664301271375734E-5</c:v>
                </c:pt>
                <c:pt idx="69933">
                  <c:v>1.664175215410069E-5</c:v>
                </c:pt>
                <c:pt idx="69934">
                  <c:v>1.6640427929814902E-5</c:v>
                </c:pt>
                <c:pt idx="69935">
                  <c:v>1.6639281966490671E-5</c:v>
                </c:pt>
                <c:pt idx="69936">
                  <c:v>1.663793409534264E-5</c:v>
                </c:pt>
                <c:pt idx="69937">
                  <c:v>1.6636571672279391E-5</c:v>
                </c:pt>
                <c:pt idx="69938">
                  <c:v>1.6635323845548559E-5</c:v>
                </c:pt>
                <c:pt idx="69939">
                  <c:v>1.6634088751743551E-5</c:v>
                </c:pt>
                <c:pt idx="69940">
                  <c:v>1.6632753613521342E-5</c:v>
                </c:pt>
                <c:pt idx="69941">
                  <c:v>1.663150942476932E-5</c:v>
                </c:pt>
                <c:pt idx="69942">
                  <c:v>1.6630308891762979E-5</c:v>
                </c:pt>
                <c:pt idx="69943">
                  <c:v>1.662897739151958E-5</c:v>
                </c:pt>
                <c:pt idx="69944">
                  <c:v>1.6627713193884119E-5</c:v>
                </c:pt>
                <c:pt idx="69945">
                  <c:v>1.6626443539280441E-5</c:v>
                </c:pt>
                <c:pt idx="69946">
                  <c:v>1.6625222997390669E-5</c:v>
                </c:pt>
                <c:pt idx="69947">
                  <c:v>1.6623882402200248E-5</c:v>
                </c:pt>
                <c:pt idx="69948">
                  <c:v>1.6622647308395241E-5</c:v>
                </c:pt>
                <c:pt idx="69949">
                  <c:v>1.6621319446130659E-5</c:v>
                </c:pt>
                <c:pt idx="69950">
                  <c:v>1.662013346503954E-5</c:v>
                </c:pt>
                <c:pt idx="69951">
                  <c:v>1.661889837123454E-5</c:v>
                </c:pt>
                <c:pt idx="69952">
                  <c:v>1.6617575965938158E-5</c:v>
                </c:pt>
                <c:pt idx="69953">
                  <c:v>1.6616326320217919E-5</c:v>
                </c:pt>
                <c:pt idx="69954">
                  <c:v>1.6614954802207649E-5</c:v>
                </c:pt>
                <c:pt idx="69955">
                  <c:v>1.6613688785582781E-5</c:v>
                </c:pt>
                <c:pt idx="69956">
                  <c:v>1.661242640693672E-5</c:v>
                </c:pt>
                <c:pt idx="69957">
                  <c:v>1.6611240425845612E-5</c:v>
                </c:pt>
                <c:pt idx="69958">
                  <c:v>1.6609898011665791E-5</c:v>
                </c:pt>
                <c:pt idx="69959">
                  <c:v>1.6608655641903169E-5</c:v>
                </c:pt>
                <c:pt idx="69960">
                  <c:v>1.6607438737992201E-5</c:v>
                </c:pt>
                <c:pt idx="69961">
                  <c:v>1.660614725551568E-5</c:v>
                </c:pt>
                <c:pt idx="69962">
                  <c:v>1.660483940213453E-5</c:v>
                </c:pt>
                <c:pt idx="69963">
                  <c:v>1.6603622498223561E-5</c:v>
                </c:pt>
                <c:pt idx="69964">
                  <c:v>1.6602369214524512E-5</c:v>
                </c:pt>
                <c:pt idx="69965">
                  <c:v>1.6601141396677122E-5</c:v>
                </c:pt>
                <c:pt idx="69966">
                  <c:v>1.6599806258454919E-5</c:v>
                </c:pt>
                <c:pt idx="69967">
                  <c:v>1.6598623915342611E-5</c:v>
                </c:pt>
                <c:pt idx="69968">
                  <c:v>1.6597239664406519E-5</c:v>
                </c:pt>
                <c:pt idx="69969">
                  <c:v>1.6595911802141931E-5</c:v>
                </c:pt>
                <c:pt idx="69970">
                  <c:v>1.6594667613389898E-5</c:v>
                </c:pt>
                <c:pt idx="69971">
                  <c:v>1.659351073612925E-5</c:v>
                </c:pt>
                <c:pt idx="69972">
                  <c:v>1.6592353858868591E-5</c:v>
                </c:pt>
                <c:pt idx="69973">
                  <c:v>1.6590982340858321E-5</c:v>
                </c:pt>
                <c:pt idx="69974">
                  <c:v>1.6589814549661241E-5</c:v>
                </c:pt>
                <c:pt idx="69975">
                  <c:v>1.6588506696280089E-5</c:v>
                </c:pt>
                <c:pt idx="69976">
                  <c:v>1.658703877183143E-5</c:v>
                </c:pt>
                <c:pt idx="69977">
                  <c:v>1.6586000128882009E-5</c:v>
                </c:pt>
                <c:pt idx="69978">
                  <c:v>1.6584648619755171E-5</c:v>
                </c:pt>
                <c:pt idx="69979">
                  <c:v>1.65833826031303E-5</c:v>
                </c:pt>
                <c:pt idx="69980">
                  <c:v>1.6582032912992869E-5</c:v>
                </c:pt>
                <c:pt idx="69981">
                  <c:v>1.658090150158387E-5</c:v>
                </c:pt>
                <c:pt idx="69982">
                  <c:v>1.6579522707615979E-5</c:v>
                </c:pt>
                <c:pt idx="69983">
                  <c:v>1.6578429494984451E-5</c:v>
                </c:pt>
                <c:pt idx="69984">
                  <c:v>1.6577114365645681E-5</c:v>
                </c:pt>
                <c:pt idx="69985">
                  <c:v>1.657593384152278E-5</c:v>
                </c:pt>
                <c:pt idx="69986">
                  <c:v>1.657465327298269E-5</c:v>
                </c:pt>
                <c:pt idx="69987">
                  <c:v>1.657333814364392E-5</c:v>
                </c:pt>
                <c:pt idx="69988">
                  <c:v>1.657214306760579E-5</c:v>
                </c:pt>
                <c:pt idx="69989">
                  <c:v>1.6570840671192851E-5</c:v>
                </c:pt>
                <c:pt idx="69990">
                  <c:v>1.656965650909115E-5</c:v>
                </c:pt>
                <c:pt idx="69991">
                  <c:v>1.6568394130445089E-5</c:v>
                </c:pt>
                <c:pt idx="69992">
                  <c:v>1.656708809605334E-5</c:v>
                </c:pt>
                <c:pt idx="69993">
                  <c:v>1.656586573517416E-5</c:v>
                </c:pt>
                <c:pt idx="69994">
                  <c:v>1.656449785514269E-5</c:v>
                </c:pt>
                <c:pt idx="69995">
                  <c:v>1.6563339158892632E-5</c:v>
                </c:pt>
                <c:pt idx="69996">
                  <c:v>1.6562116798013449E-5</c:v>
                </c:pt>
                <c:pt idx="69997">
                  <c:v>1.6560865333303809E-5</c:v>
                </c:pt>
                <c:pt idx="69998">
                  <c:v>1.6559535652049821E-5</c:v>
                </c:pt>
                <c:pt idx="69999">
                  <c:v>1.6558267816435549E-5</c:v>
                </c:pt>
                <c:pt idx="70000">
                  <c:v>1.655699452385306E-5</c:v>
                </c:pt>
                <c:pt idx="70001">
                  <c:v>1.6555804904783141E-5</c:v>
                </c:pt>
                <c:pt idx="70002">
                  <c:v>1.6554495232412592E-5</c:v>
                </c:pt>
                <c:pt idx="70003">
                  <c:v>1.6553294699406251E-5</c:v>
                </c:pt>
                <c:pt idx="70004">
                  <c:v>1.655194682825822E-5</c:v>
                </c:pt>
                <c:pt idx="70005">
                  <c:v>1.6550822692806829E-5</c:v>
                </c:pt>
                <c:pt idx="70006">
                  <c:v>1.6549562133150179E-5</c:v>
                </c:pt>
                <c:pt idx="70007">
                  <c:v>1.6548219718970358E-5</c:v>
                </c:pt>
                <c:pt idx="70008">
                  <c:v>1.6547099221497771E-5</c:v>
                </c:pt>
                <c:pt idx="70009">
                  <c:v>1.654569859965704E-5</c:v>
                </c:pt>
                <c:pt idx="70010">
                  <c:v>1.6544443496968601E-5</c:v>
                </c:pt>
                <c:pt idx="70011">
                  <c:v>1.654326842981391E-5</c:v>
                </c:pt>
                <c:pt idx="70012">
                  <c:v>1.6542111552553251E-5</c:v>
                </c:pt>
                <c:pt idx="70013">
                  <c:v>1.6540780052309859E-5</c:v>
                </c:pt>
                <c:pt idx="70014">
                  <c:v>1.6539566786377691E-5</c:v>
                </c:pt>
                <c:pt idx="70015">
                  <c:v>1.6538262570975348E-5</c:v>
                </c:pt>
                <c:pt idx="70016">
                  <c:v>1.6536927432753149E-5</c:v>
                </c:pt>
                <c:pt idx="70017">
                  <c:v>1.6535836039111022E-5</c:v>
                </c:pt>
                <c:pt idx="70018">
                  <c:v>1.6534386304556389E-5</c:v>
                </c:pt>
                <c:pt idx="70019">
                  <c:v>1.6533324014744721E-5</c:v>
                </c:pt>
                <c:pt idx="70020">
                  <c:v>1.65320288942894E-5</c:v>
                </c:pt>
                <c:pt idx="70021">
                  <c:v>1.6530790162505579E-5</c:v>
                </c:pt>
                <c:pt idx="70022">
                  <c:v>1.6529555068700571E-5</c:v>
                </c:pt>
                <c:pt idx="70023">
                  <c:v>1.6528296328033321E-5</c:v>
                </c:pt>
                <c:pt idx="70024">
                  <c:v>1.6527108527952809E-5</c:v>
                </c:pt>
                <c:pt idx="70025">
                  <c:v>1.6525791579624641E-5</c:v>
                </c:pt>
                <c:pt idx="70026">
                  <c:v>1.6524436432519E-5</c:v>
                </c:pt>
                <c:pt idx="70027">
                  <c:v>1.6523345038876869E-5</c:v>
                </c:pt>
                <c:pt idx="70028">
                  <c:v>1.6522193618584421E-5</c:v>
                </c:pt>
                <c:pt idx="70029">
                  <c:v>1.6520771168870851E-5</c:v>
                </c:pt>
                <c:pt idx="70030">
                  <c:v>1.6519572454853911E-5</c:v>
                </c:pt>
                <c:pt idx="70031">
                  <c:v>1.6518384654773399E-5</c:v>
                </c:pt>
                <c:pt idx="70032">
                  <c:v>1.6517187759745869E-5</c:v>
                </c:pt>
                <c:pt idx="70033">
                  <c:v>1.651590537221637E-5</c:v>
                </c:pt>
                <c:pt idx="70034">
                  <c:v>1.651456477702595E-5</c:v>
                </c:pt>
                <c:pt idx="70035">
                  <c:v>1.6513409718754701E-5</c:v>
                </c:pt>
                <c:pt idx="70036">
                  <c:v>1.651216916798148E-5</c:v>
                </c:pt>
                <c:pt idx="70037">
                  <c:v>1.651091952226125E-5</c:v>
                </c:pt>
                <c:pt idx="70038">
                  <c:v>1.6509653505636379E-5</c:v>
                </c:pt>
                <c:pt idx="70039">
                  <c:v>1.650846388656646E-5</c:v>
                </c:pt>
                <c:pt idx="70040">
                  <c:v>1.6507299733348191E-5</c:v>
                </c:pt>
                <c:pt idx="70041">
                  <c:v>1.6505931853316721E-5</c:v>
                </c:pt>
                <c:pt idx="70042">
                  <c:v>1.650469494052231E-5</c:v>
                </c:pt>
                <c:pt idx="70043">
                  <c:v>1.6503452570759691E-5</c:v>
                </c:pt>
                <c:pt idx="70044">
                  <c:v>1.650224112381693E-5</c:v>
                </c:pt>
                <c:pt idx="70045">
                  <c:v>1.6501109712407921E-5</c:v>
                </c:pt>
                <c:pt idx="70046">
                  <c:v>1.64997636602493E-5</c:v>
                </c:pt>
                <c:pt idx="70047">
                  <c:v>1.6498483091709201E-5</c:v>
                </c:pt>
                <c:pt idx="70048">
                  <c:v>1.6497184333275069E-5</c:v>
                </c:pt>
                <c:pt idx="70049">
                  <c:v>1.649605292186607E-5</c:v>
                </c:pt>
                <c:pt idx="70050">
                  <c:v>1.6494775991304781E-5</c:v>
                </c:pt>
                <c:pt idx="70051">
                  <c:v>1.6493535440531559E-5</c:v>
                </c:pt>
                <c:pt idx="70052">
                  <c:v>1.649236946832389E-5</c:v>
                </c:pt>
                <c:pt idx="70053">
                  <c:v>1.6491043425048701E-5</c:v>
                </c:pt>
                <c:pt idx="70054">
                  <c:v>1.6489768313476819E-5</c:v>
                </c:pt>
                <c:pt idx="70055">
                  <c:v>1.6488624169141989E-5</c:v>
                </c:pt>
                <c:pt idx="70056">
                  <c:v>1.6487394532305188E-5</c:v>
                </c:pt>
                <c:pt idx="70057">
                  <c:v>1.6486043023178351E-5</c:v>
                </c:pt>
                <c:pt idx="70058">
                  <c:v>1.6484875231981281E-5</c:v>
                </c:pt>
                <c:pt idx="70059">
                  <c:v>1.6483618310303431E-5</c:v>
                </c:pt>
                <c:pt idx="70060">
                  <c:v>1.6482410501339469E-5</c:v>
                </c:pt>
                <c:pt idx="70061">
                  <c:v>1.6481288184877488E-5</c:v>
                </c:pt>
                <c:pt idx="70062">
                  <c:v>1.6480011254316199E-5</c:v>
                </c:pt>
                <c:pt idx="70063">
                  <c:v>1.6478745237691331E-5</c:v>
                </c:pt>
                <c:pt idx="70064">
                  <c:v>1.6477377357659861E-5</c:v>
                </c:pt>
                <c:pt idx="70065">
                  <c:v>1.6476242308272049E-5</c:v>
                </c:pt>
                <c:pt idx="70066">
                  <c:v>1.6475098163937218E-5</c:v>
                </c:pt>
                <c:pt idx="70067">
                  <c:v>1.6473757568746809E-5</c:v>
                </c:pt>
                <c:pt idx="70068">
                  <c:v>1.647254612180404E-5</c:v>
                </c:pt>
                <c:pt idx="70069">
                  <c:v>1.647128920012619E-5</c:v>
                </c:pt>
                <c:pt idx="70070">
                  <c:v>1.6470192349515859E-5</c:v>
                </c:pt>
                <c:pt idx="70071">
                  <c:v>1.646894816076383E-5</c:v>
                </c:pt>
                <c:pt idx="70072">
                  <c:v>1.646766577323433E-5</c:v>
                </c:pt>
                <c:pt idx="70073">
                  <c:v>1.6466257875435989E-5</c:v>
                </c:pt>
                <c:pt idx="70074">
                  <c:v>1.6465159205836241E-5</c:v>
                </c:pt>
                <c:pt idx="70075">
                  <c:v>1.646404052735306E-5</c:v>
                </c:pt>
                <c:pt idx="70076">
                  <c:v>1.6462665371363979E-5</c:v>
                </c:pt>
                <c:pt idx="70077">
                  <c:v>1.6461548511870209E-5</c:v>
                </c:pt>
                <c:pt idx="70078">
                  <c:v>1.6460262486361898E-5</c:v>
                </c:pt>
                <c:pt idx="70079">
                  <c:v>1.6459185644634999E-5</c:v>
                </c:pt>
                <c:pt idx="70080">
                  <c:v>1.6457839592476379E-5</c:v>
                </c:pt>
                <c:pt idx="70081">
                  <c:v>1.6456489902338941E-5</c:v>
                </c:pt>
                <c:pt idx="70082">
                  <c:v>1.6455373042845171E-5</c:v>
                </c:pt>
                <c:pt idx="70083">
                  <c:v>1.645414340600837E-5</c:v>
                </c:pt>
                <c:pt idx="70084">
                  <c:v>1.6452875570394099E-5</c:v>
                </c:pt>
                <c:pt idx="70085">
                  <c:v>1.6451707779197019E-5</c:v>
                </c:pt>
                <c:pt idx="70086">
                  <c:v>1.6450438124593351E-5</c:v>
                </c:pt>
                <c:pt idx="70087">
                  <c:v>1.6449284885311499E-5</c:v>
                </c:pt>
                <c:pt idx="70088">
                  <c:v>1.6448082533315759E-5</c:v>
                </c:pt>
                <c:pt idx="70089">
                  <c:v>1.6446858353447169E-5</c:v>
                </c:pt>
                <c:pt idx="70090">
                  <c:v>1.644558506086469E-5</c:v>
                </c:pt>
                <c:pt idx="70091">
                  <c:v>1.6444317225250419E-5</c:v>
                </c:pt>
                <c:pt idx="70092">
                  <c:v>1.6442996638943441E-5</c:v>
                </c:pt>
                <c:pt idx="70093">
                  <c:v>1.6441887055407282E-5</c:v>
                </c:pt>
                <c:pt idx="70094">
                  <c:v>1.6440768376924101E-5</c:v>
                </c:pt>
                <c:pt idx="70095">
                  <c:v>1.6439407772850249E-5</c:v>
                </c:pt>
                <c:pt idx="70096">
                  <c:v>1.6438181773992259E-5</c:v>
                </c:pt>
                <c:pt idx="70097">
                  <c:v>1.6436961232102479E-5</c:v>
                </c:pt>
                <c:pt idx="70098">
                  <c:v>1.6435789802926589E-5</c:v>
                </c:pt>
                <c:pt idx="70099">
                  <c:v>1.643453833821695E-5</c:v>
                </c:pt>
                <c:pt idx="70100">
                  <c:v>1.6433385098935102E-5</c:v>
                </c:pt>
                <c:pt idx="70101">
                  <c:v>1.6432133634225469E-5</c:v>
                </c:pt>
                <c:pt idx="70102">
                  <c:v>1.6430985851911831E-5</c:v>
                </c:pt>
                <c:pt idx="70103">
                  <c:v>1.642960160097573E-5</c:v>
                </c:pt>
                <c:pt idx="70104">
                  <c:v>1.6428459275630299E-5</c:v>
                </c:pt>
                <c:pt idx="70105">
                  <c:v>1.6427289665443819E-5</c:v>
                </c:pt>
                <c:pt idx="70106">
                  <c:v>1.6425938156316992E-5</c:v>
                </c:pt>
                <c:pt idx="70107">
                  <c:v>1.6424777641077529E-5</c:v>
                </c:pt>
                <c:pt idx="70108">
                  <c:v>1.6423600754933428E-5</c:v>
                </c:pt>
                <c:pt idx="70109">
                  <c:v>1.642244205868337E-5</c:v>
                </c:pt>
                <c:pt idx="70110">
                  <c:v>1.6421181499026719E-5</c:v>
                </c:pt>
                <c:pt idx="70111">
                  <c:v>1.6419973690062761E-5</c:v>
                </c:pt>
                <c:pt idx="70112">
                  <c:v>1.64187094924273E-5</c:v>
                </c:pt>
                <c:pt idx="70113">
                  <c:v>1.6417436199844811E-5</c:v>
                </c:pt>
                <c:pt idx="70114">
                  <c:v>1.6416419384768229E-5</c:v>
                </c:pt>
                <c:pt idx="70115">
                  <c:v>1.6415189747931439E-5</c:v>
                </c:pt>
                <c:pt idx="70116">
                  <c:v>1.6413849152741019E-5</c:v>
                </c:pt>
                <c:pt idx="70117">
                  <c:v>1.6412650438724089E-5</c:v>
                </c:pt>
                <c:pt idx="70118">
                  <c:v>1.641151720832568E-5</c:v>
                </c:pt>
                <c:pt idx="70119">
                  <c:v>1.6410198441008109E-5</c:v>
                </c:pt>
                <c:pt idx="70120">
                  <c:v>1.6409030649811029E-5</c:v>
                </c:pt>
                <c:pt idx="70121">
                  <c:v>1.6407795556006018E-5</c:v>
                </c:pt>
                <c:pt idx="70122">
                  <c:v>1.640643677092157E-5</c:v>
                </c:pt>
                <c:pt idx="70123">
                  <c:v>1.6405321730417199E-5</c:v>
                </c:pt>
                <c:pt idx="70124">
                  <c:v>1.640415939618833E-5</c:v>
                </c:pt>
                <c:pt idx="70125">
                  <c:v>1.640298432903364E-5</c:v>
                </c:pt>
                <c:pt idx="70126">
                  <c:v>1.6401741959271021E-5</c:v>
                </c:pt>
                <c:pt idx="70127">
                  <c:v>1.6400539607275281E-5</c:v>
                </c:pt>
                <c:pt idx="70128">
                  <c:v>1.6399322703364309E-5</c:v>
                </c:pt>
                <c:pt idx="70129">
                  <c:v>1.639807669562288E-5</c:v>
                </c:pt>
                <c:pt idx="70130">
                  <c:v>1.6396848877775479E-5</c:v>
                </c:pt>
                <c:pt idx="70131">
                  <c:v>1.6395677448599599E-5</c:v>
                </c:pt>
                <c:pt idx="70132">
                  <c:v>1.6394405975006521E-5</c:v>
                </c:pt>
                <c:pt idx="70133">
                  <c:v>1.6393270925618712E-5</c:v>
                </c:pt>
                <c:pt idx="70134">
                  <c:v>1.6392023098887879E-5</c:v>
                </c:pt>
                <c:pt idx="70135">
                  <c:v>1.6390822565881539E-5</c:v>
                </c:pt>
                <c:pt idx="70136">
                  <c:v>1.6389614756917581E-5</c:v>
                </c:pt>
                <c:pt idx="70137">
                  <c:v>1.6388390577048991E-5</c:v>
                </c:pt>
                <c:pt idx="70138">
                  <c:v>1.6387139112339358E-5</c:v>
                </c:pt>
                <c:pt idx="70139">
                  <c:v>1.6386054994654838E-5</c:v>
                </c:pt>
                <c:pt idx="70140">
                  <c:v>1.6384790797019381E-5</c:v>
                </c:pt>
                <c:pt idx="70141">
                  <c:v>1.638361572986469E-5</c:v>
                </c:pt>
                <c:pt idx="70142">
                  <c:v>1.6382351532229219E-5</c:v>
                </c:pt>
                <c:pt idx="70143">
                  <c:v>1.6381227396777831E-5</c:v>
                </c:pt>
                <c:pt idx="70144">
                  <c:v>1.637999412196223E-5</c:v>
                </c:pt>
                <c:pt idx="70145">
                  <c:v>1.637876266613603E-5</c:v>
                </c:pt>
                <c:pt idx="70146">
                  <c:v>1.6377500287489969E-5</c:v>
                </c:pt>
                <c:pt idx="70147">
                  <c:v>1.6376237908843901E-5</c:v>
                </c:pt>
                <c:pt idx="70148">
                  <c:v>1.6375188351958059E-5</c:v>
                </c:pt>
                <c:pt idx="70149">
                  <c:v>1.6373900507460348E-5</c:v>
                </c:pt>
                <c:pt idx="70150">
                  <c:v>1.6372638128814291E-5</c:v>
                </c:pt>
                <c:pt idx="70151">
                  <c:v>1.637083732930478E-5</c:v>
                </c:pt>
                <c:pt idx="70152">
                  <c:v>1.6369622244383208E-5</c:v>
                </c:pt>
                <c:pt idx="70153">
                  <c:v>1.636838351259939E-5</c:v>
                </c:pt>
                <c:pt idx="70154">
                  <c:v>1.636757770029362E-5</c:v>
                </c:pt>
                <c:pt idx="70155">
                  <c:v>1.636652814340778E-5</c:v>
                </c:pt>
                <c:pt idx="70156">
                  <c:v>1.636569686525036E-5</c:v>
                </c:pt>
                <c:pt idx="70157">
                  <c:v>1.6365760529879481E-5</c:v>
                </c:pt>
                <c:pt idx="70158">
                  <c:v>1.6366246200050231E-5</c:v>
                </c:pt>
                <c:pt idx="70159">
                  <c:v>1.6367825082852509E-5</c:v>
                </c:pt>
                <c:pt idx="70160">
                  <c:v>1.6370524463127371E-5</c:v>
                </c:pt>
                <c:pt idx="70161">
                  <c:v>1.637436980672646E-5</c:v>
                </c:pt>
                <c:pt idx="70162">
                  <c:v>1.6379659427911971E-5</c:v>
                </c:pt>
                <c:pt idx="70163">
                  <c:v>1.638686990190763E-5</c:v>
                </c:pt>
                <c:pt idx="70164">
                  <c:v>1.639688343857415E-5</c:v>
                </c:pt>
                <c:pt idx="70165">
                  <c:v>1.6410880562034439E-5</c:v>
                </c:pt>
                <c:pt idx="70166">
                  <c:v>1.6429985407739881E-5</c:v>
                </c:pt>
                <c:pt idx="70167">
                  <c:v>1.645736301725265E-5</c:v>
                </c:pt>
                <c:pt idx="70168">
                  <c:v>1.6507969121448699E-5</c:v>
                </c:pt>
                <c:pt idx="70169">
                  <c:v>1.6578711438342001E-5</c:v>
                </c:pt>
                <c:pt idx="70170">
                  <c:v>1.670321034907829E-5</c:v>
                </c:pt>
                <c:pt idx="70171">
                  <c:v>1.6879415852599781E-5</c:v>
                </c:pt>
                <c:pt idx="70172">
                  <c:v>1.7183450836455449E-5</c:v>
                </c:pt>
                <c:pt idx="70173">
                  <c:v>1.7659718650975261E-5</c:v>
                </c:pt>
                <c:pt idx="70174">
                  <c:v>1.845135921030305E-5</c:v>
                </c:pt>
                <c:pt idx="70175">
                  <c:v>1.9508450350258499E-5</c:v>
                </c:pt>
                <c:pt idx="70176">
                  <c:v>2.1199637558311221E-5</c:v>
                </c:pt>
                <c:pt idx="70177">
                  <c:v>2.3386965040117499E-5</c:v>
                </c:pt>
                <c:pt idx="70178">
                  <c:v>2.6527599402470511E-5</c:v>
                </c:pt>
                <c:pt idx="70179">
                  <c:v>3.0082788725849241E-5</c:v>
                </c:pt>
                <c:pt idx="70180">
                  <c:v>3.3927801268873743E-5</c:v>
                </c:pt>
                <c:pt idx="70181">
                  <c:v>3.6468103644438088E-5</c:v>
                </c:pt>
                <c:pt idx="70182">
                  <c:v>7.6087424531579018E-5</c:v>
                </c:pt>
                <c:pt idx="70183">
                  <c:v>6.3132887589745224E-5</c:v>
                </c:pt>
                <c:pt idx="70184">
                  <c:v>6.2140781665220857E-5</c:v>
                </c:pt>
                <c:pt idx="70185">
                  <c:v>5.0085080147255212E-5</c:v>
                </c:pt>
                <c:pt idx="70186">
                  <c:v>5.2291918109403923E-5</c:v>
                </c:pt>
                <c:pt idx="70187">
                  <c:v>5.1013212214456871E-5</c:v>
                </c:pt>
                <c:pt idx="70188">
                  <c:v>5.3431660489877693E-5</c:v>
                </c:pt>
                <c:pt idx="70189">
                  <c:v>5.2764073188882321E-5</c:v>
                </c:pt>
                <c:pt idx="70190">
                  <c:v>5.086114106234163E-5</c:v>
                </c:pt>
                <c:pt idx="70191">
                  <c:v>4.9640548240859061E-5</c:v>
                </c:pt>
                <c:pt idx="70192">
                  <c:v>4.7152447223197669E-5</c:v>
                </c:pt>
                <c:pt idx="70193">
                  <c:v>4.9186681280843907E-5</c:v>
                </c:pt>
                <c:pt idx="70194">
                  <c:v>4.7726629418320947E-5</c:v>
                </c:pt>
                <c:pt idx="70195">
                  <c:v>4.9657428462523967E-5</c:v>
                </c:pt>
                <c:pt idx="70196">
                  <c:v>4.5463028072845191E-5</c:v>
                </c:pt>
                <c:pt idx="70197">
                  <c:v>4.517654815572314E-5</c:v>
                </c:pt>
                <c:pt idx="70198">
                  <c:v>4.0335071389563382E-5</c:v>
                </c:pt>
                <c:pt idx="70199">
                  <c:v>4.0832197555573657E-5</c:v>
                </c:pt>
                <c:pt idx="70200">
                  <c:v>3.873857349390164E-5</c:v>
                </c:pt>
                <c:pt idx="70201">
                  <c:v>4.0850209188647568E-5</c:v>
                </c:pt>
                <c:pt idx="70202">
                  <c:v>3.9801503589842469E-5</c:v>
                </c:pt>
                <c:pt idx="70203">
                  <c:v>4.0737504605203867E-5</c:v>
                </c:pt>
                <c:pt idx="70204">
                  <c:v>3.8757898437324911E-5</c:v>
                </c:pt>
                <c:pt idx="70205">
                  <c:v>3.8458310882560909E-5</c:v>
                </c:pt>
                <c:pt idx="70206">
                  <c:v>3.6773068131878972E-5</c:v>
                </c:pt>
                <c:pt idx="70207">
                  <c:v>3.6736186302732683E-5</c:v>
                </c:pt>
                <c:pt idx="70208">
                  <c:v>3.5938537621404982E-5</c:v>
                </c:pt>
                <c:pt idx="70209">
                  <c:v>3.5979650419903919E-5</c:v>
                </c:pt>
                <c:pt idx="70210">
                  <c:v>3.5445184039417647E-5</c:v>
                </c:pt>
                <c:pt idx="70211">
                  <c:v>3.5279412259114913E-5</c:v>
                </c:pt>
                <c:pt idx="70212">
                  <c:v>3.5060154914390303E-5</c:v>
                </c:pt>
                <c:pt idx="70213">
                  <c:v>3.5030174331041053E-5</c:v>
                </c:pt>
                <c:pt idx="70214">
                  <c:v>3.5164772270945832E-5</c:v>
                </c:pt>
                <c:pt idx="70215">
                  <c:v>3.5087541618850082E-5</c:v>
                </c:pt>
                <c:pt idx="70216">
                  <c:v>3.5108743759337813E-5</c:v>
                </c:pt>
                <c:pt idx="70217">
                  <c:v>3.4768818295560777E-5</c:v>
                </c:pt>
                <c:pt idx="70218">
                  <c:v>3.4946544474223629E-5</c:v>
                </c:pt>
                <c:pt idx="70219">
                  <c:v>3.4843156754504889E-5</c:v>
                </c:pt>
                <c:pt idx="70220">
                  <c:v>3.5096818464808173E-5</c:v>
                </c:pt>
                <c:pt idx="70221">
                  <c:v>3.5001256037503481E-5</c:v>
                </c:pt>
                <c:pt idx="70222">
                  <c:v>3.5206678148824722E-5</c:v>
                </c:pt>
                <c:pt idx="70223">
                  <c:v>3.5040080547332757E-5</c:v>
                </c:pt>
                <c:pt idx="70224">
                  <c:v>3.514238414936699E-5</c:v>
                </c:pt>
                <c:pt idx="70225">
                  <c:v>3.4943543141707778E-5</c:v>
                </c:pt>
                <c:pt idx="70226">
                  <c:v>3.4997032344108447E-5</c:v>
                </c:pt>
                <c:pt idx="70227">
                  <c:v>3.4822955058189109E-5</c:v>
                </c:pt>
                <c:pt idx="70228">
                  <c:v>3.4843014873331413E-5</c:v>
                </c:pt>
                <c:pt idx="70229">
                  <c:v>3.4690237953327603E-5</c:v>
                </c:pt>
                <c:pt idx="70230">
                  <c:v>3.4674831113079563E-5</c:v>
                </c:pt>
                <c:pt idx="70231">
                  <c:v>3.4553646401036531E-5</c:v>
                </c:pt>
                <c:pt idx="70232">
                  <c:v>3.4528347896412008E-5</c:v>
                </c:pt>
                <c:pt idx="70233">
                  <c:v>3.4453238185960799E-5</c:v>
                </c:pt>
                <c:pt idx="70234">
                  <c:v>3.4438908187439672E-5</c:v>
                </c:pt>
                <c:pt idx="70235">
                  <c:v>3.4399476135149598E-5</c:v>
                </c:pt>
                <c:pt idx="70236">
                  <c:v>3.4379045246168971E-5</c:v>
                </c:pt>
                <c:pt idx="70237">
                  <c:v>3.4367432817816728E-5</c:v>
                </c:pt>
                <c:pt idx="70238">
                  <c:v>3.4304670407436788E-5</c:v>
                </c:pt>
                <c:pt idx="70239">
                  <c:v>3.4301992855034769E-5</c:v>
                </c:pt>
                <c:pt idx="70240">
                  <c:v>3.4283995773876093E-5</c:v>
                </c:pt>
                <c:pt idx="70241">
                  <c:v>3.4299795515835292E-5</c:v>
                </c:pt>
                <c:pt idx="70242">
                  <c:v>3.4292290365556248E-5</c:v>
                </c:pt>
                <c:pt idx="70243">
                  <c:v>3.4333021176280447E-5</c:v>
                </c:pt>
                <c:pt idx="70244">
                  <c:v>3.4304983273614198E-5</c:v>
                </c:pt>
                <c:pt idx="70245">
                  <c:v>3.4338561818003648E-5</c:v>
                </c:pt>
                <c:pt idx="70246">
                  <c:v>3.4317858080612502E-5</c:v>
                </c:pt>
                <c:pt idx="70247">
                  <c:v>3.4320095437578857E-5</c:v>
                </c:pt>
                <c:pt idx="70248">
                  <c:v>3.4281860280316323E-5</c:v>
                </c:pt>
                <c:pt idx="70249">
                  <c:v>3.4303382562939078E-5</c:v>
                </c:pt>
                <c:pt idx="70250">
                  <c:v>3.4291566407773637E-5</c:v>
                </c:pt>
                <c:pt idx="70251">
                  <c:v>3.4265634894836687E-5</c:v>
                </c:pt>
                <c:pt idx="70252">
                  <c:v>3.4261491236975423E-5</c:v>
                </c:pt>
                <c:pt idx="70253">
                  <c:v>3.4254077036166557E-5</c:v>
                </c:pt>
                <c:pt idx="70254">
                  <c:v>3.4231783502036712E-5</c:v>
                </c:pt>
                <c:pt idx="70255">
                  <c:v>3.424334863666445E-5</c:v>
                </c:pt>
                <c:pt idx="70256">
                  <c:v>3.4237840736750513E-5</c:v>
                </c:pt>
                <c:pt idx="70257">
                  <c:v>3.4224409318994731E-5</c:v>
                </c:pt>
                <c:pt idx="70258">
                  <c:v>3.4216674976050847E-5</c:v>
                </c:pt>
                <c:pt idx="70259">
                  <c:v>3.4219858207507059E-5</c:v>
                </c:pt>
                <c:pt idx="70260">
                  <c:v>3.4220989618916058E-5</c:v>
                </c:pt>
                <c:pt idx="70261">
                  <c:v>3.4219927329104387E-5</c:v>
                </c:pt>
                <c:pt idx="70262">
                  <c:v>3.4227065043523908E-5</c:v>
                </c:pt>
                <c:pt idx="70263">
                  <c:v>3.4224256523884833E-5</c:v>
                </c:pt>
                <c:pt idx="70264">
                  <c:v>3.4223099646624178E-5</c:v>
                </c:pt>
                <c:pt idx="70265">
                  <c:v>3.4213360777357593E-5</c:v>
                </c:pt>
                <c:pt idx="70266">
                  <c:v>3.420953726163134E-5</c:v>
                </c:pt>
                <c:pt idx="70267">
                  <c:v>3.4208256693091237E-5</c:v>
                </c:pt>
                <c:pt idx="70268">
                  <c:v>3.4208605939056718E-5</c:v>
                </c:pt>
                <c:pt idx="70269">
                  <c:v>3.4202737879240892E-5</c:v>
                </c:pt>
                <c:pt idx="70270">
                  <c:v>3.4205597330583259E-5</c:v>
                </c:pt>
                <c:pt idx="70271">
                  <c:v>3.4202199458377443E-5</c:v>
                </c:pt>
                <c:pt idx="70272">
                  <c:v>3.4203665563836687E-5</c:v>
                </c:pt>
                <c:pt idx="70273">
                  <c:v>3.4198790672235191E-5</c:v>
                </c:pt>
                <c:pt idx="70274">
                  <c:v>3.4194486943306401E-5</c:v>
                </c:pt>
                <c:pt idx="70275">
                  <c:v>3.4194705222034827E-5</c:v>
                </c:pt>
                <c:pt idx="70276">
                  <c:v>3.4186759876320139E-5</c:v>
                </c:pt>
                <c:pt idx="70277">
                  <c:v>3.4186927223345258E-5</c:v>
                </c:pt>
                <c:pt idx="70278">
                  <c:v>3.4184016840299591E-5</c:v>
                </c:pt>
                <c:pt idx="70279">
                  <c:v>3.4191300073871389E-5</c:v>
                </c:pt>
                <c:pt idx="70280">
                  <c:v>3.4183183743152767E-5</c:v>
                </c:pt>
                <c:pt idx="70281">
                  <c:v>3.4183998650405563E-5</c:v>
                </c:pt>
                <c:pt idx="70282">
                  <c:v>3.4180084185209132E-5</c:v>
                </c:pt>
                <c:pt idx="70283">
                  <c:v>3.4193453757325187E-5</c:v>
                </c:pt>
                <c:pt idx="70284">
                  <c:v>3.4183063689852127E-5</c:v>
                </c:pt>
                <c:pt idx="70285">
                  <c:v>3.419247514102608E-5</c:v>
                </c:pt>
                <c:pt idx="70286">
                  <c:v>3.4202999813715003E-5</c:v>
                </c:pt>
                <c:pt idx="70287">
                  <c:v>3.4196378692286089E-5</c:v>
                </c:pt>
                <c:pt idx="70288">
                  <c:v>3.4185177355539047E-5</c:v>
                </c:pt>
                <c:pt idx="70289">
                  <c:v>3.4181193768745288E-5</c:v>
                </c:pt>
                <c:pt idx="70290">
                  <c:v>3.4179443900939077E-5</c:v>
                </c:pt>
                <c:pt idx="70291">
                  <c:v>3.4182954550487921E-5</c:v>
                </c:pt>
                <c:pt idx="70292">
                  <c:v>3.4187018172815442E-5</c:v>
                </c:pt>
                <c:pt idx="70293">
                  <c:v>3.4188080462627113E-5</c:v>
                </c:pt>
                <c:pt idx="70294">
                  <c:v>3.4181419323431328E-5</c:v>
                </c:pt>
                <c:pt idx="70295">
                  <c:v>3.4174769098171958E-5</c:v>
                </c:pt>
                <c:pt idx="70296">
                  <c:v>3.4180164220742881E-5</c:v>
                </c:pt>
                <c:pt idx="70297">
                  <c:v>3.4169017453677952E-5</c:v>
                </c:pt>
                <c:pt idx="70298">
                  <c:v>3.4168984711868688E-5</c:v>
                </c:pt>
                <c:pt idx="70299">
                  <c:v>3.416796971578151E-5</c:v>
                </c:pt>
                <c:pt idx="70300">
                  <c:v>3.4175078326370567E-5</c:v>
                </c:pt>
                <c:pt idx="70301">
                  <c:v>3.4174543543485918E-5</c:v>
                </c:pt>
                <c:pt idx="70302">
                  <c:v>3.4174830943811678E-5</c:v>
                </c:pt>
                <c:pt idx="70303">
                  <c:v>3.4176729968748987E-5</c:v>
                </c:pt>
                <c:pt idx="70304">
                  <c:v>3.4169661375926808E-5</c:v>
                </c:pt>
                <c:pt idx="70305">
                  <c:v>3.4166681871283799E-5</c:v>
                </c:pt>
                <c:pt idx="70306">
                  <c:v>3.4184060496045283E-5</c:v>
                </c:pt>
                <c:pt idx="70307">
                  <c:v>3.4164571843575693E-5</c:v>
                </c:pt>
                <c:pt idx="70308">
                  <c:v>3.4178068744950003E-5</c:v>
                </c:pt>
                <c:pt idx="70309">
                  <c:v>3.4188364224974073E-5</c:v>
                </c:pt>
                <c:pt idx="70310">
                  <c:v>3.4196746128145612E-5</c:v>
                </c:pt>
                <c:pt idx="70311">
                  <c:v>3.4189728467026732E-5</c:v>
                </c:pt>
                <c:pt idx="70312">
                  <c:v>3.4180226066382602E-5</c:v>
                </c:pt>
                <c:pt idx="70313">
                  <c:v>3.417102198000066E-5</c:v>
                </c:pt>
                <c:pt idx="70314">
                  <c:v>3.4167700505349792E-5</c:v>
                </c:pt>
                <c:pt idx="70315">
                  <c:v>3.4199198125861592E-5</c:v>
                </c:pt>
                <c:pt idx="70316">
                  <c:v>3.417890184209682E-5</c:v>
                </c:pt>
                <c:pt idx="70317">
                  <c:v>3.4166092518717051E-5</c:v>
                </c:pt>
                <c:pt idx="70318">
                  <c:v>3.4183227398898453E-5</c:v>
                </c:pt>
                <c:pt idx="70319">
                  <c:v>3.4192747989436612E-5</c:v>
                </c:pt>
                <c:pt idx="70320">
                  <c:v>3.4190692531410598E-5</c:v>
                </c:pt>
                <c:pt idx="70321">
                  <c:v>3.4177108318544917E-5</c:v>
                </c:pt>
                <c:pt idx="70322">
                  <c:v>3.4164550015702837E-5</c:v>
                </c:pt>
                <c:pt idx="70323">
                  <c:v>3.4161006624344743E-5</c:v>
                </c:pt>
                <c:pt idx="70324">
                  <c:v>3.4198525099782273E-5</c:v>
                </c:pt>
                <c:pt idx="70325">
                  <c:v>3.41814047715161E-5</c:v>
                </c:pt>
                <c:pt idx="70326">
                  <c:v>3.4162199881393462E-5</c:v>
                </c:pt>
                <c:pt idx="70327">
                  <c:v>3.4172859159298241E-5</c:v>
                </c:pt>
                <c:pt idx="70328">
                  <c:v>3.4184740798082203E-5</c:v>
                </c:pt>
                <c:pt idx="70329">
                  <c:v>3.4187025448773063E-5</c:v>
                </c:pt>
                <c:pt idx="70330">
                  <c:v>3.4178945497842512E-5</c:v>
                </c:pt>
                <c:pt idx="70331">
                  <c:v>3.4167947887908667E-5</c:v>
                </c:pt>
                <c:pt idx="70332">
                  <c:v>3.4161235817009583E-5</c:v>
                </c:pt>
                <c:pt idx="70333">
                  <c:v>3.4161559597123408E-5</c:v>
                </c:pt>
                <c:pt idx="70334">
                  <c:v>3.4190594305982813E-5</c:v>
                </c:pt>
                <c:pt idx="70335">
                  <c:v>3.416377876419574E-5</c:v>
                </c:pt>
                <c:pt idx="70336">
                  <c:v>3.4162087104050443E-5</c:v>
                </c:pt>
                <c:pt idx="70337">
                  <c:v>3.4178716305177659E-5</c:v>
                </c:pt>
                <c:pt idx="70338">
                  <c:v>3.419216227484867E-5</c:v>
                </c:pt>
                <c:pt idx="70339">
                  <c:v>3.4190929000033072E-5</c:v>
                </c:pt>
                <c:pt idx="70340">
                  <c:v>3.4176970075350248E-5</c:v>
                </c:pt>
                <c:pt idx="70341">
                  <c:v>3.4164255339419469E-5</c:v>
                </c:pt>
                <c:pt idx="70342">
                  <c:v>3.4159464121330529E-5</c:v>
                </c:pt>
                <c:pt idx="70343">
                  <c:v>3.4164768294431269E-5</c:v>
                </c:pt>
                <c:pt idx="70344">
                  <c:v>3.419518907321617E-5</c:v>
                </c:pt>
                <c:pt idx="70345">
                  <c:v>3.4160686482209712E-5</c:v>
                </c:pt>
                <c:pt idx="70346">
                  <c:v>3.4161086659878492E-5</c:v>
                </c:pt>
                <c:pt idx="70347">
                  <c:v>3.4178468922618783E-5</c:v>
                </c:pt>
                <c:pt idx="70348">
                  <c:v>3.4197393688373268E-5</c:v>
                </c:pt>
                <c:pt idx="70349">
                  <c:v>3.4197430068161339E-5</c:v>
                </c:pt>
                <c:pt idx="70350">
                  <c:v>3.4182521631009877E-5</c:v>
                </c:pt>
                <c:pt idx="70351">
                  <c:v>3.4165626857429743E-5</c:v>
                </c:pt>
                <c:pt idx="70352">
                  <c:v>3.4158860216848552E-5</c:v>
                </c:pt>
                <c:pt idx="70353">
                  <c:v>3.4164782846346498E-5</c:v>
                </c:pt>
                <c:pt idx="70354">
                  <c:v>3.4184788091806688E-5</c:v>
                </c:pt>
                <c:pt idx="70355">
                  <c:v>3.416157778701745E-5</c:v>
                </c:pt>
                <c:pt idx="70356">
                  <c:v>3.415476021473296E-5</c:v>
                </c:pt>
                <c:pt idx="70357">
                  <c:v>3.4155720641138032E-5</c:v>
                </c:pt>
                <c:pt idx="70358">
                  <c:v>3.4160631912527613E-5</c:v>
                </c:pt>
                <c:pt idx="70359">
                  <c:v>3.4163567761424929E-5</c:v>
                </c:pt>
                <c:pt idx="70360">
                  <c:v>3.4161632356699563E-5</c:v>
                </c:pt>
                <c:pt idx="70361">
                  <c:v>3.4155702451243997E-5</c:v>
                </c:pt>
                <c:pt idx="70362">
                  <c:v>3.4151446016039699E-5</c:v>
                </c:pt>
                <c:pt idx="70363">
                  <c:v>3.4150565625168383E-5</c:v>
                </c:pt>
                <c:pt idx="70364">
                  <c:v>3.4169326681876562E-5</c:v>
                </c:pt>
                <c:pt idx="70365">
                  <c:v>3.4151744330301881E-5</c:v>
                </c:pt>
                <c:pt idx="70366">
                  <c:v>3.4150536521337933E-5</c:v>
                </c:pt>
                <c:pt idx="70367">
                  <c:v>3.4153916203649708E-5</c:v>
                </c:pt>
                <c:pt idx="70368">
                  <c:v>3.4155327739426873E-5</c:v>
                </c:pt>
                <c:pt idx="70369">
                  <c:v>3.4155782486777753E-5</c:v>
                </c:pt>
                <c:pt idx="70370">
                  <c:v>3.4153756132582203E-5</c:v>
                </c:pt>
                <c:pt idx="70371">
                  <c:v>3.4150987630710013E-5</c:v>
                </c:pt>
                <c:pt idx="70372">
                  <c:v>3.4149736166000373E-5</c:v>
                </c:pt>
                <c:pt idx="70373">
                  <c:v>3.4149346902268007E-5</c:v>
                </c:pt>
                <c:pt idx="70374">
                  <c:v>3.4160228096880019E-5</c:v>
                </c:pt>
                <c:pt idx="70375">
                  <c:v>3.4149386920034892E-5</c:v>
                </c:pt>
                <c:pt idx="70376">
                  <c:v>3.4150987630710013E-5</c:v>
                </c:pt>
                <c:pt idx="70377">
                  <c:v>3.4155953471781693E-5</c:v>
                </c:pt>
                <c:pt idx="70378">
                  <c:v>3.4155407774960622E-5</c:v>
                </c:pt>
                <c:pt idx="70379">
                  <c:v>3.4153523301938549E-5</c:v>
                </c:pt>
                <c:pt idx="70380">
                  <c:v>3.4149776183767237E-5</c:v>
                </c:pt>
                <c:pt idx="70381">
                  <c:v>3.4148666600231081E-5</c:v>
                </c:pt>
                <c:pt idx="70382">
                  <c:v>3.4149419661844149E-5</c:v>
                </c:pt>
                <c:pt idx="70383">
                  <c:v>3.4159009373979643E-5</c:v>
                </c:pt>
                <c:pt idx="70384">
                  <c:v>3.4148564736824483E-5</c:v>
                </c:pt>
                <c:pt idx="70385">
                  <c:v>3.4151060390286148E-5</c:v>
                </c:pt>
                <c:pt idx="70386">
                  <c:v>3.4154527384089313E-5</c:v>
                </c:pt>
                <c:pt idx="70387">
                  <c:v>3.4156997571699321E-5</c:v>
                </c:pt>
                <c:pt idx="70388">
                  <c:v>3.4154927561758093E-5</c:v>
                </c:pt>
                <c:pt idx="70389">
                  <c:v>3.4152115404140197E-5</c:v>
                </c:pt>
                <c:pt idx="70390">
                  <c:v>3.4149630664614961E-5</c:v>
                </c:pt>
                <c:pt idx="70391">
                  <c:v>3.4149736166000373E-5</c:v>
                </c:pt>
                <c:pt idx="70392">
                  <c:v>3.4150772989960387E-5</c:v>
                </c:pt>
                <c:pt idx="70393">
                  <c:v>3.4151544241467491E-5</c:v>
                </c:pt>
                <c:pt idx="70394">
                  <c:v>3.4150805731769651E-5</c:v>
                </c:pt>
                <c:pt idx="70395">
                  <c:v>3.4150627470808097E-5</c:v>
                </c:pt>
                <c:pt idx="70396">
                  <c:v>3.4155575121985748E-5</c:v>
                </c:pt>
                <c:pt idx="70397">
                  <c:v>3.4162851079599932E-5</c:v>
                </c:pt>
                <c:pt idx="70398">
                  <c:v>3.4163706004619598E-5</c:v>
                </c:pt>
                <c:pt idx="70399">
                  <c:v>3.4157539630541578E-5</c:v>
                </c:pt>
                <c:pt idx="70400">
                  <c:v>3.4152792068198323E-5</c:v>
                </c:pt>
                <c:pt idx="70401">
                  <c:v>3.4149601560784497E-5</c:v>
                </c:pt>
                <c:pt idx="70402">
                  <c:v>3.4153235901612788E-5</c:v>
                </c:pt>
                <c:pt idx="70403">
                  <c:v>3.4155094908783212E-5</c:v>
                </c:pt>
                <c:pt idx="70404">
                  <c:v>3.4155593311879777E-5</c:v>
                </c:pt>
                <c:pt idx="70405">
                  <c:v>3.4151784348068759E-5</c:v>
                </c:pt>
                <c:pt idx="70406">
                  <c:v>3.4148804843425751E-5</c:v>
                </c:pt>
                <c:pt idx="70407">
                  <c:v>3.4148099075537168E-5</c:v>
                </c:pt>
                <c:pt idx="70408">
                  <c:v>3.4149310522479943E-5</c:v>
                </c:pt>
                <c:pt idx="70409">
                  <c:v>3.4151322324760258E-5</c:v>
                </c:pt>
                <c:pt idx="70410">
                  <c:v>3.4150951250921928E-5</c:v>
                </c:pt>
                <c:pt idx="70411">
                  <c:v>3.4149648854509003E-5</c:v>
                </c:pt>
                <c:pt idx="70412">
                  <c:v>3.4147360565839342E-5</c:v>
                </c:pt>
                <c:pt idx="70413">
                  <c:v>3.4146971302106983E-5</c:v>
                </c:pt>
                <c:pt idx="70414">
                  <c:v>3.4154061722801998E-5</c:v>
                </c:pt>
                <c:pt idx="70415">
                  <c:v>3.4147898986702778E-5</c:v>
                </c:pt>
                <c:pt idx="70416">
                  <c:v>3.4150260034948587E-5</c:v>
                </c:pt>
                <c:pt idx="70417">
                  <c:v>3.4154851164203137E-5</c:v>
                </c:pt>
                <c:pt idx="70418">
                  <c:v>3.4155924367951229E-5</c:v>
                </c:pt>
                <c:pt idx="70419">
                  <c:v>3.4155171306338161E-5</c:v>
                </c:pt>
                <c:pt idx="70420">
                  <c:v>3.4152653825003647E-5</c:v>
                </c:pt>
                <c:pt idx="70421">
                  <c:v>3.4150929423049092E-5</c:v>
                </c:pt>
                <c:pt idx="70422">
                  <c:v>3.4149998100474477E-5</c:v>
                </c:pt>
                <c:pt idx="70423">
                  <c:v>3.4149477869505063E-5</c:v>
                </c:pt>
                <c:pt idx="70424">
                  <c:v>3.4148903068853542E-5</c:v>
                </c:pt>
                <c:pt idx="70425">
                  <c:v>3.414794264244847E-5</c:v>
                </c:pt>
                <c:pt idx="70426">
                  <c:v>3.4147782571380958E-5</c:v>
                </c:pt>
                <c:pt idx="70427">
                  <c:v>3.4148113627452403E-5</c:v>
                </c:pt>
                <c:pt idx="70428">
                  <c:v>3.4148972190450877E-5</c:v>
                </c:pt>
                <c:pt idx="70429">
                  <c:v>3.4149601560784497E-5</c:v>
                </c:pt>
                <c:pt idx="70430">
                  <c:v>3.4149437851738178E-5</c:v>
                </c:pt>
                <c:pt idx="70431">
                  <c:v>3.4148324630223208E-5</c:v>
                </c:pt>
                <c:pt idx="70432">
                  <c:v>3.4147662518080317E-5</c:v>
                </c:pt>
                <c:pt idx="70433">
                  <c:v>3.4147109545301653E-5</c:v>
                </c:pt>
                <c:pt idx="70434">
                  <c:v>3.4146796679124243E-5</c:v>
                </c:pt>
                <c:pt idx="70435">
                  <c:v>3.4147051337640733E-5</c:v>
                </c:pt>
                <c:pt idx="70436">
                  <c:v>3.4146938560297713E-5</c:v>
                </c:pt>
                <c:pt idx="70437">
                  <c:v>3.4147120459238067E-5</c:v>
                </c:pt>
                <c:pt idx="70438">
                  <c:v>3.4146865800721571E-5</c:v>
                </c:pt>
                <c:pt idx="70439">
                  <c:v>3.4146964026149362E-5</c:v>
                </c:pt>
                <c:pt idx="70440">
                  <c:v>3.4147102269344032E-5</c:v>
                </c:pt>
                <c:pt idx="70441">
                  <c:v>3.4147127735195681E-5</c:v>
                </c:pt>
                <c:pt idx="70442">
                  <c:v>3.4146927646361291E-5</c:v>
                </c:pt>
                <c:pt idx="70443">
                  <c:v>3.4146625694120303E-5</c:v>
                </c:pt>
                <c:pt idx="70444">
                  <c:v>3.4146385587519028E-5</c:v>
                </c:pt>
                <c:pt idx="70445">
                  <c:v>3.4146400139434263E-5</c:v>
                </c:pt>
                <c:pt idx="70446">
                  <c:v>3.4148419217672199E-5</c:v>
                </c:pt>
                <c:pt idx="70447">
                  <c:v>3.4150289138779037E-5</c:v>
                </c:pt>
                <c:pt idx="70448">
                  <c:v>3.4152722946600989E-5</c:v>
                </c:pt>
                <c:pt idx="70449">
                  <c:v>3.4156393667217337E-5</c:v>
                </c:pt>
                <c:pt idx="70450">
                  <c:v>3.4154742024838918E-5</c:v>
                </c:pt>
                <c:pt idx="70451">
                  <c:v>3.4151526051573462E-5</c:v>
                </c:pt>
                <c:pt idx="70452">
                  <c:v>3.4150132705690339E-5</c:v>
                </c:pt>
                <c:pt idx="70453">
                  <c:v>3.4149510611314333E-5</c:v>
                </c:pt>
                <c:pt idx="70454">
                  <c:v>3.4151940781157457E-5</c:v>
                </c:pt>
                <c:pt idx="70455">
                  <c:v>3.4151053114328527E-5</c:v>
                </c:pt>
                <c:pt idx="70456">
                  <c:v>3.4150576539104798E-5</c:v>
                </c:pt>
                <c:pt idx="70457">
                  <c:v>3.4148113627452403E-5</c:v>
                </c:pt>
                <c:pt idx="70458">
                  <c:v>3.4147746191592887E-5</c:v>
                </c:pt>
                <c:pt idx="70459">
                  <c:v>3.4148673876188702E-5</c:v>
                </c:pt>
                <c:pt idx="70460">
                  <c:v>3.414979437366128E-5</c:v>
                </c:pt>
                <c:pt idx="70461">
                  <c:v>3.4150340070482337E-5</c:v>
                </c:pt>
                <c:pt idx="70462">
                  <c:v>3.4149114071624347E-5</c:v>
                </c:pt>
                <c:pt idx="70463">
                  <c:v>3.4148171835113317E-5</c:v>
                </c:pt>
                <c:pt idx="70464">
                  <c:v>3.4147335099987692E-5</c:v>
                </c:pt>
                <c:pt idx="70465">
                  <c:v>3.4147298720199608E-5</c:v>
                </c:pt>
                <c:pt idx="70466">
                  <c:v>3.4147789847338572E-5</c:v>
                </c:pt>
                <c:pt idx="70467">
                  <c:v>3.4147720725741237E-5</c:v>
                </c:pt>
                <c:pt idx="70468">
                  <c:v>3.4147531550843269E-5</c:v>
                </c:pt>
                <c:pt idx="70469">
                  <c:v>3.4146818506997079E-5</c:v>
                </c:pt>
                <c:pt idx="70470">
                  <c:v>2.9440625803545117E-4</c:v>
                </c:pt>
                <c:pt idx="70471">
                  <c:v>5.5744772544130683E-4</c:v>
                </c:pt>
                <c:pt idx="70472">
                  <c:v>7.8657023550476879E-5</c:v>
                </c:pt>
                <c:pt idx="70473">
                  <c:v>3.4744985168799758E-4</c:v>
                </c:pt>
                <c:pt idx="70474">
                  <c:v>2.2587260173168031E-4</c:v>
                </c:pt>
                <c:pt idx="70475">
                  <c:v>9.8114731372334063E-5</c:v>
                </c:pt>
                <c:pt idx="70476">
                  <c:v>2.4135665444191551E-4</c:v>
                </c:pt>
                <c:pt idx="70477">
                  <c:v>6.8242567067500204E-5</c:v>
                </c:pt>
                <c:pt idx="70478">
                  <c:v>2.4362643307540571E-4</c:v>
                </c:pt>
                <c:pt idx="70479">
                  <c:v>3.6407680454431102E-5</c:v>
                </c:pt>
                <c:pt idx="70480">
                  <c:v>1.7605420725885779E-4</c:v>
                </c:pt>
                <c:pt idx="70481">
                  <c:v>5.6994602346094332E-5</c:v>
                </c:pt>
                <c:pt idx="70482">
                  <c:v>1.4741547056473789E-4</c:v>
                </c:pt>
                <c:pt idx="70483">
                  <c:v>6.8328357883729041E-5</c:v>
                </c:pt>
                <c:pt idx="70484">
                  <c:v>8.5152001702226698E-5</c:v>
                </c:pt>
                <c:pt idx="70485">
                  <c:v>7.9110330261755735E-5</c:v>
                </c:pt>
                <c:pt idx="70486">
                  <c:v>6.8831039243377745E-5</c:v>
                </c:pt>
                <c:pt idx="70487">
                  <c:v>8.2884864241350442E-5</c:v>
                </c:pt>
                <c:pt idx="70488">
                  <c:v>4.1091596358455718E-5</c:v>
                </c:pt>
                <c:pt idx="70489">
                  <c:v>7.9945217294152826E-5</c:v>
                </c:pt>
                <c:pt idx="70490">
                  <c:v>3.6708977859234437E-5</c:v>
                </c:pt>
                <c:pt idx="70491">
                  <c:v>7.8389239206444472E-5</c:v>
                </c:pt>
                <c:pt idx="70492">
                  <c:v>2.7675225283019241E-5</c:v>
                </c:pt>
                <c:pt idx="70493">
                  <c:v>6.5284832089673728E-5</c:v>
                </c:pt>
                <c:pt idx="70494">
                  <c:v>2.9425973480101671E-5</c:v>
                </c:pt>
                <c:pt idx="70495">
                  <c:v>5.9817346482304863E-5</c:v>
                </c:pt>
                <c:pt idx="70496">
                  <c:v>2.913295975304209E-5</c:v>
                </c:pt>
                <c:pt idx="70497">
                  <c:v>4.8103433073265478E-5</c:v>
                </c:pt>
                <c:pt idx="70498">
                  <c:v>3.000052674906328E-5</c:v>
                </c:pt>
                <c:pt idx="70499">
                  <c:v>4.4183863792568452E-5</c:v>
                </c:pt>
                <c:pt idx="70500">
                  <c:v>3.2995405490510172E-5</c:v>
                </c:pt>
                <c:pt idx="70501">
                  <c:v>3.6713441659230739E-5</c:v>
                </c:pt>
                <c:pt idx="70502">
                  <c:v>3.2255502446787432E-5</c:v>
                </c:pt>
                <c:pt idx="70503">
                  <c:v>3.374073639861308E-5</c:v>
                </c:pt>
                <c:pt idx="70504">
                  <c:v>3.4159886126872152E-5</c:v>
                </c:pt>
                <c:pt idx="70505">
                  <c:v>3.025673140655272E-5</c:v>
                </c:pt>
                <c:pt idx="70506">
                  <c:v>3.2208248740062118E-5</c:v>
                </c:pt>
                <c:pt idx="70507">
                  <c:v>2.784134630928747E-5</c:v>
                </c:pt>
                <c:pt idx="70508">
                  <c:v>3.2988536986522383E-5</c:v>
                </c:pt>
                <c:pt idx="70509">
                  <c:v>2.6919215088128109E-5</c:v>
                </c:pt>
                <c:pt idx="70510">
                  <c:v>3.1372102966997772E-5</c:v>
                </c:pt>
                <c:pt idx="70511">
                  <c:v>2.5585879484424371E-5</c:v>
                </c:pt>
                <c:pt idx="70512">
                  <c:v>3.1024985219119117E-5</c:v>
                </c:pt>
                <c:pt idx="70513">
                  <c:v>2.6048648578580469E-5</c:v>
                </c:pt>
                <c:pt idx="70514">
                  <c:v>2.9802904464304451E-5</c:v>
                </c:pt>
                <c:pt idx="70515">
                  <c:v>2.538927219575271E-5</c:v>
                </c:pt>
                <c:pt idx="70516">
                  <c:v>2.8764958187821321E-5</c:v>
                </c:pt>
                <c:pt idx="70517">
                  <c:v>2.5992718292400241E-5</c:v>
                </c:pt>
                <c:pt idx="70518">
                  <c:v>2.795472573779989E-5</c:v>
                </c:pt>
                <c:pt idx="70519">
                  <c:v>2.5805507902987301E-5</c:v>
                </c:pt>
                <c:pt idx="70520">
                  <c:v>2.6913756300928071E-5</c:v>
                </c:pt>
                <c:pt idx="70521">
                  <c:v>2.619273072923534E-5</c:v>
                </c:pt>
                <c:pt idx="70522">
                  <c:v>2.6569516194285822E-5</c:v>
                </c:pt>
                <c:pt idx="70523">
                  <c:v>2.6218020138912831E-5</c:v>
                </c:pt>
                <c:pt idx="70524">
                  <c:v>2.5878545784507882E-5</c:v>
                </c:pt>
                <c:pt idx="70525">
                  <c:v>2.6262019673595202E-5</c:v>
                </c:pt>
                <c:pt idx="70526">
                  <c:v>2.574595237092581E-5</c:v>
                </c:pt>
                <c:pt idx="70527">
                  <c:v>2.6276420612703081E-5</c:v>
                </c:pt>
                <c:pt idx="70528">
                  <c:v>2.5384226319147271E-5</c:v>
                </c:pt>
                <c:pt idx="70529">
                  <c:v>2.6079855160787702E-5</c:v>
                </c:pt>
                <c:pt idx="70530">
                  <c:v>2.5358820494147949E-5</c:v>
                </c:pt>
                <c:pt idx="70531">
                  <c:v>2.6044843252748251E-5</c:v>
                </c:pt>
                <c:pt idx="70532">
                  <c:v>2.5278130124206651E-5</c:v>
                </c:pt>
                <c:pt idx="70533">
                  <c:v>2.581126136647072E-5</c:v>
                </c:pt>
                <c:pt idx="70534">
                  <c:v>2.5298697437392551E-5</c:v>
                </c:pt>
                <c:pt idx="70535">
                  <c:v>2.5750114218681119E-5</c:v>
                </c:pt>
                <c:pt idx="70536">
                  <c:v>2.5346493202960119E-5</c:v>
                </c:pt>
                <c:pt idx="70537">
                  <c:v>2.555879655119497E-5</c:v>
                </c:pt>
                <c:pt idx="70538">
                  <c:v>2.534798841224983E-5</c:v>
                </c:pt>
                <c:pt idx="70539">
                  <c:v>2.548201882746071E-5</c:v>
                </c:pt>
                <c:pt idx="70540">
                  <c:v>2.5404060579603541E-5</c:v>
                </c:pt>
                <c:pt idx="70541">
                  <c:v>2.5370463845320049E-5</c:v>
                </c:pt>
                <c:pt idx="70542">
                  <c:v>2.538151238695718E-5</c:v>
                </c:pt>
                <c:pt idx="70543">
                  <c:v>2.5315675884485241E-5</c:v>
                </c:pt>
                <c:pt idx="70544">
                  <c:v>2.541272624512203E-5</c:v>
                </c:pt>
                <c:pt idx="70545">
                  <c:v>2.528088589315303E-5</c:v>
                </c:pt>
                <c:pt idx="70546">
                  <c:v>2.5380082661286E-5</c:v>
                </c:pt>
                <c:pt idx="70547">
                  <c:v>2.5252946215914559E-5</c:v>
                </c:pt>
                <c:pt idx="70548">
                  <c:v>2.5376826670253649E-5</c:v>
                </c:pt>
                <c:pt idx="70549">
                  <c:v>2.5257157176383771E-5</c:v>
                </c:pt>
                <c:pt idx="70550">
                  <c:v>2.5341390937683169E-5</c:v>
                </c:pt>
                <c:pt idx="70551">
                  <c:v>2.5244982680305839E-5</c:v>
                </c:pt>
                <c:pt idx="70552">
                  <c:v>2.5319332053186369E-5</c:v>
                </c:pt>
                <c:pt idx="70553">
                  <c:v>2.5261328119086102E-5</c:v>
                </c:pt>
                <c:pt idx="70554">
                  <c:v>2.529460653022397E-5</c:v>
                </c:pt>
                <c:pt idx="70555">
                  <c:v>2.5258676032535728E-5</c:v>
                </c:pt>
                <c:pt idx="70556">
                  <c:v>2.5273453502450138E-5</c:v>
                </c:pt>
                <c:pt idx="70557">
                  <c:v>2.5271390768466521E-5</c:v>
                </c:pt>
                <c:pt idx="70558">
                  <c:v>2.526268144720234E-5</c:v>
                </c:pt>
                <c:pt idx="70559">
                  <c:v>2.526901698729489E-5</c:v>
                </c:pt>
                <c:pt idx="70560">
                  <c:v>2.5248544261557981E-5</c:v>
                </c:pt>
                <c:pt idx="70561">
                  <c:v>2.5270972400903698E-5</c:v>
                </c:pt>
                <c:pt idx="70562">
                  <c:v>2.524661977076903E-5</c:v>
                </c:pt>
                <c:pt idx="70563">
                  <c:v>2.5266321244998838E-5</c:v>
                </c:pt>
                <c:pt idx="70564">
                  <c:v>2.5240577087970451E-5</c:v>
                </c:pt>
                <c:pt idx="70565">
                  <c:v>2.5261811970267441E-5</c:v>
                </c:pt>
                <c:pt idx="70566">
                  <c:v>2.524374212953262E-5</c:v>
                </c:pt>
                <c:pt idx="70567">
                  <c:v>2.5257359084207561E-5</c:v>
                </c:pt>
                <c:pt idx="70568">
                  <c:v>2.5243003619834781E-5</c:v>
                </c:pt>
                <c:pt idx="70569">
                  <c:v>2.5251198167097751E-5</c:v>
                </c:pt>
                <c:pt idx="70570">
                  <c:v>2.524570845707785E-5</c:v>
                </c:pt>
                <c:pt idx="70571">
                  <c:v>2.524825140426401E-5</c:v>
                </c:pt>
                <c:pt idx="70572">
                  <c:v>2.524613773857709E-5</c:v>
                </c:pt>
                <c:pt idx="70573">
                  <c:v>2.5243603886337951E-5</c:v>
                </c:pt>
                <c:pt idx="70574">
                  <c:v>2.5246721634175628E-5</c:v>
                </c:pt>
                <c:pt idx="70575">
                  <c:v>2.524271258153021E-5</c:v>
                </c:pt>
                <c:pt idx="70576">
                  <c:v>2.524679257476237E-5</c:v>
                </c:pt>
                <c:pt idx="70577">
                  <c:v>2.524059891584329E-5</c:v>
                </c:pt>
                <c:pt idx="70578">
                  <c:v>2.5245703000109639E-5</c:v>
                </c:pt>
                <c:pt idx="70579">
                  <c:v>2.5240962713723999E-5</c:v>
                </c:pt>
                <c:pt idx="70580">
                  <c:v>2.524513365642633E-5</c:v>
                </c:pt>
                <c:pt idx="70581">
                  <c:v>2.524085539334919E-5</c:v>
                </c:pt>
                <c:pt idx="70582">
                  <c:v>2.524345654819626E-5</c:v>
                </c:pt>
                <c:pt idx="70583">
                  <c:v>2.524145565985236E-5</c:v>
                </c:pt>
                <c:pt idx="70584">
                  <c:v>2.5242590709240179E-5</c:v>
                </c:pt>
                <c:pt idx="70585">
                  <c:v>2.5241477487725209E-5</c:v>
                </c:pt>
                <c:pt idx="70586">
                  <c:v>2.5241350158466961E-5</c:v>
                </c:pt>
                <c:pt idx="70587">
                  <c:v>2.5241755793103952E-5</c:v>
                </c:pt>
                <c:pt idx="70588">
                  <c:v>2.5240980903618041E-5</c:v>
                </c:pt>
                <c:pt idx="70589">
                  <c:v>2.5242190531571399E-5</c:v>
                </c:pt>
                <c:pt idx="70590">
                  <c:v>6.476188451051712E-2</c:v>
                </c:pt>
                <c:pt idx="70591">
                  <c:v>1.1119408532977101E-2</c:v>
                </c:pt>
                <c:pt idx="70592">
                  <c:v>1.228969171643257E-2</c:v>
                </c:pt>
                <c:pt idx="70593">
                  <c:v>4.1627548635005951E-3</c:v>
                </c:pt>
                <c:pt idx="70594">
                  <c:v>3.0921464785933491E-2</c:v>
                </c:pt>
                <c:pt idx="70595">
                  <c:v>6.6820164211094379E-3</c:v>
                </c:pt>
                <c:pt idx="70596">
                  <c:v>1.0210691951215271E-2</c:v>
                </c:pt>
                <c:pt idx="70597">
                  <c:v>1.956600695848465E-2</c:v>
                </c:pt>
                <c:pt idx="70598">
                  <c:v>1.121818926185369E-2</c:v>
                </c:pt>
                <c:pt idx="70599">
                  <c:v>1.238181442022324E-2</c:v>
                </c:pt>
                <c:pt idx="70600">
                  <c:v>1.7448063939809799E-2</c:v>
                </c:pt>
                <c:pt idx="70601">
                  <c:v>1.463905535638332E-2</c:v>
                </c:pt>
                <c:pt idx="70602">
                  <c:v>8.5263587534427643E-3</c:v>
                </c:pt>
                <c:pt idx="70603">
                  <c:v>9.3874726444482803E-3</c:v>
                </c:pt>
                <c:pt idx="70604">
                  <c:v>1.382788270711899E-2</c:v>
                </c:pt>
                <c:pt idx="70605">
                  <c:v>1.083847414702177E-2</c:v>
                </c:pt>
                <c:pt idx="70606">
                  <c:v>7.9896776005625725E-3</c:v>
                </c:pt>
                <c:pt idx="70607">
                  <c:v>9.5957107841968536E-3</c:v>
                </c:pt>
                <c:pt idx="70608">
                  <c:v>9.1258063912391663E-3</c:v>
                </c:pt>
                <c:pt idx="70609">
                  <c:v>5.283198319375515E-3</c:v>
                </c:pt>
                <c:pt idx="70610">
                  <c:v>4.3768137693405151E-3</c:v>
                </c:pt>
                <c:pt idx="70611">
                  <c:v>6.5787285566329956E-3</c:v>
                </c:pt>
                <c:pt idx="70612">
                  <c:v>4.3671587482094756E-3</c:v>
                </c:pt>
                <c:pt idx="70613">
                  <c:v>3.0935239046812062E-3</c:v>
                </c:pt>
                <c:pt idx="70614">
                  <c:v>4.4618700630962849E-3</c:v>
                </c:pt>
                <c:pt idx="70615">
                  <c:v>3.9570820517838001E-3</c:v>
                </c:pt>
                <c:pt idx="70616">
                  <c:v>2.0504631102085109E-3</c:v>
                </c:pt>
                <c:pt idx="70617">
                  <c:v>3.1344976741820569E-3</c:v>
                </c:pt>
                <c:pt idx="70618">
                  <c:v>3.2630683854222302E-3</c:v>
                </c:pt>
                <c:pt idx="70619">
                  <c:v>2.0711706019937992E-3</c:v>
                </c:pt>
                <c:pt idx="70620">
                  <c:v>2.710727509111166E-3</c:v>
                </c:pt>
                <c:pt idx="70621">
                  <c:v>2.068342175334692E-3</c:v>
                </c:pt>
                <c:pt idx="70622">
                  <c:v>1.0044624796137209E-3</c:v>
                </c:pt>
                <c:pt idx="70623">
                  <c:v>1.936718239448965E-3</c:v>
                </c:pt>
                <c:pt idx="70624">
                  <c:v>1.622801530174911E-3</c:v>
                </c:pt>
                <c:pt idx="70625">
                  <c:v>1.0211966000497339E-3</c:v>
                </c:pt>
                <c:pt idx="70626">
                  <c:v>1.528486143797636E-3</c:v>
                </c:pt>
                <c:pt idx="70627">
                  <c:v>8.3116471068933606E-4</c:v>
                </c:pt>
                <c:pt idx="70628">
                  <c:v>5.2022020099684596E-4</c:v>
                </c:pt>
                <c:pt idx="70629">
                  <c:v>1.0390133829787369E-3</c:v>
                </c:pt>
                <c:pt idx="70630">
                  <c:v>5.2391574718058109E-4</c:v>
                </c:pt>
                <c:pt idx="70631">
                  <c:v>8.5300934733822942E-4</c:v>
                </c:pt>
                <c:pt idx="70632">
                  <c:v>7.5227976776659489E-4</c:v>
                </c:pt>
                <c:pt idx="70633">
                  <c:v>3.389634657651186E-4</c:v>
                </c:pt>
                <c:pt idx="70634">
                  <c:v>6.9169781636446714E-4</c:v>
                </c:pt>
                <c:pt idx="70635">
                  <c:v>3.4922477789223189E-4</c:v>
                </c:pt>
                <c:pt idx="70636">
                  <c:v>5.1055272342637181E-4</c:v>
                </c:pt>
                <c:pt idx="70637">
                  <c:v>4.9857975682243705E-4</c:v>
                </c:pt>
                <c:pt idx="70638">
                  <c:v>2.0836996554862711E-4</c:v>
                </c:pt>
                <c:pt idx="70639">
                  <c:v>3.7158443592488771E-4</c:v>
                </c:pt>
                <c:pt idx="70640">
                  <c:v>1.3409007806330919E-4</c:v>
                </c:pt>
                <c:pt idx="70641">
                  <c:v>2.7127220528200269E-4</c:v>
                </c:pt>
                <c:pt idx="70642">
                  <c:v>2.582784800324589E-4</c:v>
                </c:pt>
                <c:pt idx="70643">
                  <c:v>1.5078183787409219E-4</c:v>
                </c:pt>
                <c:pt idx="70644">
                  <c:v>2.4739990476518869E-4</c:v>
                </c:pt>
                <c:pt idx="70645">
                  <c:v>9.4317852926906198E-5</c:v>
                </c:pt>
                <c:pt idx="70646">
                  <c:v>2.027853770414367E-4</c:v>
                </c:pt>
                <c:pt idx="70647">
                  <c:v>1.8362246919423339E-4</c:v>
                </c:pt>
                <c:pt idx="70648">
                  <c:v>1.5752231411170209E-4</c:v>
                </c:pt>
                <c:pt idx="70649">
                  <c:v>2.0570840570144361E-4</c:v>
                </c:pt>
                <c:pt idx="70650">
                  <c:v>1.027549806167372E-4</c:v>
                </c:pt>
                <c:pt idx="70651">
                  <c:v>1.6198365483433011E-4</c:v>
                </c:pt>
                <c:pt idx="70652">
                  <c:v>1.2484453327488149E-4</c:v>
                </c:pt>
                <c:pt idx="70653">
                  <c:v>1.2901744048576799E-4</c:v>
                </c:pt>
                <c:pt idx="70654">
                  <c:v>1.4264986384660011E-4</c:v>
                </c:pt>
                <c:pt idx="70655">
                  <c:v>8.6519488831982017E-5</c:v>
                </c:pt>
                <c:pt idx="70656">
                  <c:v>1.166509537142701E-4</c:v>
                </c:pt>
                <c:pt idx="70657">
                  <c:v>8.3626189734786749E-5</c:v>
                </c:pt>
                <c:pt idx="70658">
                  <c:v>1.006218953989446E-4</c:v>
                </c:pt>
                <c:pt idx="70659">
                  <c:v>1.023307922878303E-4</c:v>
                </c:pt>
                <c:pt idx="70660">
                  <c:v>8.1906990089919418E-5</c:v>
                </c:pt>
                <c:pt idx="70661">
                  <c:v>9.578363096807152E-5</c:v>
                </c:pt>
                <c:pt idx="70662">
                  <c:v>7.0379654061980546E-5</c:v>
                </c:pt>
                <c:pt idx="70663">
                  <c:v>8.9419467258267105E-5</c:v>
                </c:pt>
                <c:pt idx="70664">
                  <c:v>7.8807883255649358E-5</c:v>
                </c:pt>
                <c:pt idx="70665">
                  <c:v>7.8832003055140376E-5</c:v>
                </c:pt>
                <c:pt idx="70666">
                  <c:v>7.7404365583788604E-5</c:v>
                </c:pt>
                <c:pt idx="70667">
                  <c:v>6.3610707002226263E-5</c:v>
                </c:pt>
                <c:pt idx="70668">
                  <c:v>7.325983460759744E-5</c:v>
                </c:pt>
                <c:pt idx="70669">
                  <c:v>6.2531922594644129E-5</c:v>
                </c:pt>
                <c:pt idx="70670">
                  <c:v>6.9802699727006257E-5</c:v>
                </c:pt>
                <c:pt idx="70671">
                  <c:v>6.3089886680245399E-5</c:v>
                </c:pt>
                <c:pt idx="70672">
                  <c:v>6.0943155403947458E-5</c:v>
                </c:pt>
                <c:pt idx="70673">
                  <c:v>6.2665494624525309E-5</c:v>
                </c:pt>
                <c:pt idx="70674">
                  <c:v>5.8266617998015142E-5</c:v>
                </c:pt>
                <c:pt idx="70675">
                  <c:v>6.3832412706688046E-5</c:v>
                </c:pt>
                <c:pt idx="70676">
                  <c:v>5.9110396250616759E-5</c:v>
                </c:pt>
                <c:pt idx="70677">
                  <c:v>5.9584723203442991E-5</c:v>
                </c:pt>
                <c:pt idx="70678">
                  <c:v>5.8410445490153513E-5</c:v>
                </c:pt>
                <c:pt idx="70679">
                  <c:v>5.5872929806355387E-5</c:v>
                </c:pt>
                <c:pt idx="70680">
                  <c:v>5.8403325965628028E-5</c:v>
                </c:pt>
                <c:pt idx="70681">
                  <c:v>5.4789252317277708E-5</c:v>
                </c:pt>
                <c:pt idx="70682">
                  <c:v>5.6030916312010959E-5</c:v>
                </c:pt>
                <c:pt idx="70683">
                  <c:v>5.3274281526682898E-5</c:v>
                </c:pt>
                <c:pt idx="70684">
                  <c:v>5.3041396313346922E-5</c:v>
                </c:pt>
                <c:pt idx="70685">
                  <c:v>5.3432831919053569E-5</c:v>
                </c:pt>
                <c:pt idx="70686">
                  <c:v>5.2184481319272891E-5</c:v>
                </c:pt>
                <c:pt idx="70687">
                  <c:v>5.3332205425249413E-5</c:v>
                </c:pt>
                <c:pt idx="70688">
                  <c:v>5.1359136705286801E-5</c:v>
                </c:pt>
                <c:pt idx="70689">
                  <c:v>5.2016926929354668E-5</c:v>
                </c:pt>
                <c:pt idx="70690">
                  <c:v>5.1293372962390997E-5</c:v>
                </c:pt>
                <c:pt idx="70691">
                  <c:v>5.1177499699406333E-5</c:v>
                </c:pt>
                <c:pt idx="70692">
                  <c:v>5.1857550715794787E-5</c:v>
                </c:pt>
                <c:pt idx="70693">
                  <c:v>5.0681759603321552E-5</c:v>
                </c:pt>
                <c:pt idx="70694">
                  <c:v>5.082481584395282E-5</c:v>
                </c:pt>
                <c:pt idx="70695">
                  <c:v>5.0414815632393577E-5</c:v>
                </c:pt>
                <c:pt idx="70696">
                  <c:v>4.9734273488866172E-5</c:v>
                </c:pt>
                <c:pt idx="70697">
                  <c:v>4.9884569307323552E-5</c:v>
                </c:pt>
                <c:pt idx="70698">
                  <c:v>4.9281949031865217E-5</c:v>
                </c:pt>
                <c:pt idx="70699">
                  <c:v>4.9235051847062998E-5</c:v>
                </c:pt>
                <c:pt idx="70700">
                  <c:v>4.8523048462811857E-5</c:v>
                </c:pt>
                <c:pt idx="70701">
                  <c:v>4.8030116886366159E-5</c:v>
                </c:pt>
                <c:pt idx="70702">
                  <c:v>4.7664794692536823E-5</c:v>
                </c:pt>
                <c:pt idx="70703">
                  <c:v>4.7214689402608201E-5</c:v>
                </c:pt>
                <c:pt idx="70704">
                  <c:v>4.7089743020478643E-5</c:v>
                </c:pt>
                <c:pt idx="70705">
                  <c:v>4.6576158638345078E-5</c:v>
                </c:pt>
                <c:pt idx="70706">
                  <c:v>4.6408989874180413E-5</c:v>
                </c:pt>
                <c:pt idx="70707">
                  <c:v>4.6087348891887807E-5</c:v>
                </c:pt>
                <c:pt idx="70708">
                  <c:v>4.5951233914820477E-5</c:v>
                </c:pt>
                <c:pt idx="70709">
                  <c:v>4.5815049816155813E-5</c:v>
                </c:pt>
                <c:pt idx="70710">
                  <c:v>4.5526379835791893E-5</c:v>
                </c:pt>
                <c:pt idx="70711">
                  <c:v>4.5341155782807618E-5</c:v>
                </c:pt>
                <c:pt idx="70712">
                  <c:v>4.4980766688240692E-5</c:v>
                </c:pt>
                <c:pt idx="70713">
                  <c:v>4.4793294364353642E-5</c:v>
                </c:pt>
                <c:pt idx="70714">
                  <c:v>4.4506741687655449E-5</c:v>
                </c:pt>
                <c:pt idx="70715">
                  <c:v>4.4252054067328572E-5</c:v>
                </c:pt>
                <c:pt idx="70716">
                  <c:v>4.3985448428429663E-5</c:v>
                </c:pt>
                <c:pt idx="70717">
                  <c:v>4.3678752263076597E-5</c:v>
                </c:pt>
                <c:pt idx="70718">
                  <c:v>4.3482414184836671E-5</c:v>
                </c:pt>
                <c:pt idx="70719">
                  <c:v>4.3236021156189963E-5</c:v>
                </c:pt>
                <c:pt idx="70720">
                  <c:v>4.3074436689494178E-5</c:v>
                </c:pt>
                <c:pt idx="70721">
                  <c:v>4.2859217501245439E-5</c:v>
                </c:pt>
                <c:pt idx="70722">
                  <c:v>4.2667918023653328E-5</c:v>
                </c:pt>
                <c:pt idx="70723">
                  <c:v>4.2489427869440988E-5</c:v>
                </c:pt>
                <c:pt idx="70724">
                  <c:v>4.2300507629988722E-5</c:v>
                </c:pt>
                <c:pt idx="70725">
                  <c:v>4.2150801164098077E-5</c:v>
                </c:pt>
                <c:pt idx="70726">
                  <c:v>4.1953833715524518E-5</c:v>
                </c:pt>
                <c:pt idx="70727">
                  <c:v>4.1784762288443737E-5</c:v>
                </c:pt>
                <c:pt idx="70728">
                  <c:v>4.1590814362280071E-5</c:v>
                </c:pt>
                <c:pt idx="70729">
                  <c:v>4.1418945329496637E-5</c:v>
                </c:pt>
                <c:pt idx="70730">
                  <c:v>4.125454870518297E-5</c:v>
                </c:pt>
                <c:pt idx="70731">
                  <c:v>4.1084451368078589E-5</c:v>
                </c:pt>
                <c:pt idx="70732">
                  <c:v>4.0931143303168938E-5</c:v>
                </c:pt>
                <c:pt idx="70733">
                  <c:v>4.0763756260275841E-5</c:v>
                </c:pt>
                <c:pt idx="70734">
                  <c:v>4.0622093365527689E-5</c:v>
                </c:pt>
                <c:pt idx="70735">
                  <c:v>4.0475748392054811E-5</c:v>
                </c:pt>
                <c:pt idx="70736">
                  <c:v>4.0342481952393427E-5</c:v>
                </c:pt>
                <c:pt idx="70737">
                  <c:v>4.0208051359513768E-5</c:v>
                </c:pt>
                <c:pt idx="70738">
                  <c:v>4.0071801777230582E-5</c:v>
                </c:pt>
                <c:pt idx="70739">
                  <c:v>3.994479266111739E-5</c:v>
                </c:pt>
                <c:pt idx="70740">
                  <c:v>3.9814138290239498E-5</c:v>
                </c:pt>
                <c:pt idx="70741">
                  <c:v>3.9694918086752302E-5</c:v>
                </c:pt>
                <c:pt idx="70742">
                  <c:v>3.9569767977809527E-5</c:v>
                </c:pt>
                <c:pt idx="70743">
                  <c:v>3.945048592868261E-5</c:v>
                </c:pt>
                <c:pt idx="70744">
                  <c:v>3.9331243897322572E-5</c:v>
                </c:pt>
                <c:pt idx="70745">
                  <c:v>3.9215345168486238E-5</c:v>
                </c:pt>
                <c:pt idx="70746">
                  <c:v>3.9105780160753063E-5</c:v>
                </c:pt>
                <c:pt idx="70747">
                  <c:v>3.8995352952042588E-5</c:v>
                </c:pt>
                <c:pt idx="70748">
                  <c:v>3.8891459553269669E-5</c:v>
                </c:pt>
                <c:pt idx="70749">
                  <c:v>3.8786911318311468E-5</c:v>
                </c:pt>
                <c:pt idx="70750">
                  <c:v>3.8687758205924183E-5</c:v>
                </c:pt>
                <c:pt idx="70751">
                  <c:v>3.8589827454416081E-5</c:v>
                </c:pt>
                <c:pt idx="70752">
                  <c:v>3.8494024920510128E-5</c:v>
                </c:pt>
                <c:pt idx="70753">
                  <c:v>3.8400572520913563E-5</c:v>
                </c:pt>
                <c:pt idx="70754">
                  <c:v>3.8306883652694523E-5</c:v>
                </c:pt>
                <c:pt idx="70755">
                  <c:v>3.8216392567846917E-5</c:v>
                </c:pt>
                <c:pt idx="70756">
                  <c:v>3.8125854189274833E-5</c:v>
                </c:pt>
                <c:pt idx="70757">
                  <c:v>3.8038593629607931E-5</c:v>
                </c:pt>
                <c:pt idx="70758">
                  <c:v>3.7951496778987348E-5</c:v>
                </c:pt>
                <c:pt idx="70759">
                  <c:v>3.7866226193727932E-5</c:v>
                </c:pt>
                <c:pt idx="70760">
                  <c:v>3.7782116123707972E-5</c:v>
                </c:pt>
                <c:pt idx="70761">
                  <c:v>3.7699141103075817E-5</c:v>
                </c:pt>
                <c:pt idx="70762">
                  <c:v>3.7593581510009237E-5</c:v>
                </c:pt>
                <c:pt idx="70763">
                  <c:v>3.7461370084201917E-5</c:v>
                </c:pt>
                <c:pt idx="70764">
                  <c:v>3.7321500713005662E-5</c:v>
                </c:pt>
                <c:pt idx="70765">
                  <c:v>3.7176061596255749E-5</c:v>
                </c:pt>
                <c:pt idx="70766">
                  <c:v>3.7031248211860657E-5</c:v>
                </c:pt>
                <c:pt idx="70767">
                  <c:v>3.6888886825181537E-5</c:v>
                </c:pt>
                <c:pt idx="70768">
                  <c:v>3.6751614970853552E-5</c:v>
                </c:pt>
                <c:pt idx="70769">
                  <c:v>3.6620393075281747E-5</c:v>
                </c:pt>
                <c:pt idx="70770">
                  <c:v>3.649408245109953E-5</c:v>
                </c:pt>
                <c:pt idx="70771">
                  <c:v>3.6371297028381377E-5</c:v>
                </c:pt>
                <c:pt idx="70772">
                  <c:v>3.624895543907769E-5</c:v>
                </c:pt>
                <c:pt idx="70773">
                  <c:v>3.6126715713180602E-5</c:v>
                </c:pt>
                <c:pt idx="70774">
                  <c:v>3.6003020795760683E-5</c:v>
                </c:pt>
                <c:pt idx="70775">
                  <c:v>3.587808896554634E-5</c:v>
                </c:pt>
                <c:pt idx="70776">
                  <c:v>3.5752640542341403E-5</c:v>
                </c:pt>
                <c:pt idx="70777">
                  <c:v>3.562645724741742E-5</c:v>
                </c:pt>
                <c:pt idx="70778">
                  <c:v>3.5501594538800418E-5</c:v>
                </c:pt>
                <c:pt idx="70779">
                  <c:v>3.5378452594159171E-5</c:v>
                </c:pt>
                <c:pt idx="70780">
                  <c:v>3.5258755815448239E-5</c:v>
                </c:pt>
                <c:pt idx="70781">
                  <c:v>3.5142529668519267E-5</c:v>
                </c:pt>
                <c:pt idx="70782">
                  <c:v>3.5030039725825191E-5</c:v>
                </c:pt>
                <c:pt idx="70783">
                  <c:v>3.4920893085654818E-5</c:v>
                </c:pt>
                <c:pt idx="70784">
                  <c:v>3.481486055534333E-5</c:v>
                </c:pt>
                <c:pt idx="70785">
                  <c:v>3.471141098998487E-5</c:v>
                </c:pt>
                <c:pt idx="70786">
                  <c:v>3.4610191505635157E-5</c:v>
                </c:pt>
                <c:pt idx="70787">
                  <c:v>3.4510831028455868E-5</c:v>
                </c:pt>
                <c:pt idx="70788">
                  <c:v>3.4412627428537228E-5</c:v>
                </c:pt>
                <c:pt idx="70789">
                  <c:v>3.431641380302608E-5</c:v>
                </c:pt>
                <c:pt idx="70790">
                  <c:v>3.4221935493405908E-5</c:v>
                </c:pt>
                <c:pt idx="70791">
                  <c:v>3.4129239793401212E-5</c:v>
                </c:pt>
                <c:pt idx="70792">
                  <c:v>3.4038817830150947E-5</c:v>
                </c:pt>
                <c:pt idx="70793">
                  <c:v>3.3950767829082913E-5</c:v>
                </c:pt>
                <c:pt idx="70794">
                  <c:v>3.3864820579765358E-5</c:v>
                </c:pt>
                <c:pt idx="70795">
                  <c:v>3.3781547244871042E-5</c:v>
                </c:pt>
                <c:pt idx="70796">
                  <c:v>3.3700340281939127E-5</c:v>
                </c:pt>
                <c:pt idx="70797">
                  <c:v>3.3621548936935142E-5</c:v>
                </c:pt>
                <c:pt idx="70798">
                  <c:v>3.3544602047186338E-5</c:v>
                </c:pt>
                <c:pt idx="70799">
                  <c:v>3.3469590562162921E-5</c:v>
                </c:pt>
                <c:pt idx="70800">
                  <c:v>3.3396823710063472E-5</c:v>
                </c:pt>
                <c:pt idx="70801">
                  <c:v>3.3325501135550439E-5</c:v>
                </c:pt>
                <c:pt idx="70802">
                  <c:v>3.3255339076276869E-5</c:v>
                </c:pt>
                <c:pt idx="70803">
                  <c:v>3.3186614018632099E-5</c:v>
                </c:pt>
                <c:pt idx="70804">
                  <c:v>3.3119475119747221E-5</c:v>
                </c:pt>
                <c:pt idx="70805">
                  <c:v>3.3053365768864751E-5</c:v>
                </c:pt>
                <c:pt idx="70806">
                  <c:v>3.2988689781632268E-5</c:v>
                </c:pt>
                <c:pt idx="70807">
                  <c:v>3.2925388950388879E-5</c:v>
                </c:pt>
                <c:pt idx="70808">
                  <c:v>3.2863455999176949E-5</c:v>
                </c:pt>
                <c:pt idx="70809">
                  <c:v>3.2802734494907781E-5</c:v>
                </c:pt>
                <c:pt idx="70810">
                  <c:v>3.2743075280450278E-5</c:v>
                </c:pt>
                <c:pt idx="70811">
                  <c:v>3.2684405596228323E-5</c:v>
                </c:pt>
                <c:pt idx="70812">
                  <c:v>3.2626918255118653E-5</c:v>
                </c:pt>
                <c:pt idx="70813">
                  <c:v>3.2570391340414062E-5</c:v>
                </c:pt>
                <c:pt idx="70814">
                  <c:v>3.2515057682758197E-5</c:v>
                </c:pt>
                <c:pt idx="70815">
                  <c:v>3.246041524107568E-5</c:v>
                </c:pt>
                <c:pt idx="70816">
                  <c:v>3.2406605896539993E-5</c:v>
                </c:pt>
                <c:pt idx="70817">
                  <c:v>3.235391341149807E-5</c:v>
                </c:pt>
                <c:pt idx="70818">
                  <c:v>3.2302104955306277E-5</c:v>
                </c:pt>
                <c:pt idx="70819">
                  <c:v>3.2251125958282501E-5</c:v>
                </c:pt>
                <c:pt idx="70820">
                  <c:v>3.2200896384892992E-5</c:v>
                </c:pt>
                <c:pt idx="70821">
                  <c:v>3.215157994418405E-5</c:v>
                </c:pt>
                <c:pt idx="70822">
                  <c:v>3.2103238481795422E-5</c:v>
                </c:pt>
                <c:pt idx="70823">
                  <c:v>3.205568646080792E-5</c:v>
                </c:pt>
                <c:pt idx="70824">
                  <c:v>3.2008603739086539E-5</c:v>
                </c:pt>
                <c:pt idx="70825">
                  <c:v>3.1962412322172902E-5</c:v>
                </c:pt>
                <c:pt idx="70826">
                  <c:v>3.1916752050165087E-5</c:v>
                </c:pt>
                <c:pt idx="70827">
                  <c:v>3.1872168619884178E-5</c:v>
                </c:pt>
                <c:pt idx="70828">
                  <c:v>3.1828039936954162E-5</c:v>
                </c:pt>
                <c:pt idx="70829">
                  <c:v>3.178451515850611E-5</c:v>
                </c:pt>
                <c:pt idx="70830">
                  <c:v>3.1741539714857943E-5</c:v>
                </c:pt>
                <c:pt idx="70831">
                  <c:v>3.1699637474957847E-5</c:v>
                </c:pt>
                <c:pt idx="70832">
                  <c:v>3.1658015359425917E-5</c:v>
                </c:pt>
                <c:pt idx="70833">
                  <c:v>3.1617084459867328E-5</c:v>
                </c:pt>
                <c:pt idx="70834">
                  <c:v>3.1576870242133743E-5</c:v>
                </c:pt>
                <c:pt idx="70835">
                  <c:v>3.153707439196296E-5</c:v>
                </c:pt>
                <c:pt idx="70836">
                  <c:v>3.1497860618401319E-5</c:v>
                </c:pt>
                <c:pt idx="70837">
                  <c:v>3.1459345336770639E-5</c:v>
                </c:pt>
                <c:pt idx="70838">
                  <c:v>3.142126661259681E-5</c:v>
                </c:pt>
                <c:pt idx="70839">
                  <c:v>3.1383769965032122E-5</c:v>
                </c:pt>
                <c:pt idx="70840">
                  <c:v>3.1346724426839501E-5</c:v>
                </c:pt>
                <c:pt idx="70841">
                  <c:v>3.1310180929722258E-5</c:v>
                </c:pt>
                <c:pt idx="70842">
                  <c:v>3.1274154025595642E-5</c:v>
                </c:pt>
                <c:pt idx="70843">
                  <c:v>3.1238781957654282E-5</c:v>
                </c:pt>
                <c:pt idx="70844">
                  <c:v>3.1203606340568513E-5</c:v>
                </c:pt>
                <c:pt idx="70845">
                  <c:v>3.1168983696261421E-5</c:v>
                </c:pt>
                <c:pt idx="70846">
                  <c:v>3.1134874006966129E-5</c:v>
                </c:pt>
                <c:pt idx="70847">
                  <c:v>3.1101233616936952E-5</c:v>
                </c:pt>
                <c:pt idx="70848">
                  <c:v>3.1068018870428198E-5</c:v>
                </c:pt>
                <c:pt idx="70849">
                  <c:v>3.1035066058393568E-5</c:v>
                </c:pt>
                <c:pt idx="70850">
                  <c:v>3.1002731702756137E-5</c:v>
                </c:pt>
                <c:pt idx="70851">
                  <c:v>3.0970721127232537E-5</c:v>
                </c:pt>
                <c:pt idx="70852">
                  <c:v>3.0939165299059823E-5</c:v>
                </c:pt>
                <c:pt idx="70853">
                  <c:v>3.0907442123861977E-5</c:v>
                </c:pt>
                <c:pt idx="70854">
                  <c:v>3.0849703762214631E-5</c:v>
                </c:pt>
                <c:pt idx="70855">
                  <c:v>3.0784471164224669E-5</c:v>
                </c:pt>
                <c:pt idx="70856">
                  <c:v>3.0709281418239698E-5</c:v>
                </c:pt>
                <c:pt idx="70857">
                  <c:v>3.039019429706968E-5</c:v>
                </c:pt>
                <c:pt idx="70858">
                  <c:v>2.998683521582279E-5</c:v>
                </c:pt>
                <c:pt idx="70859">
                  <c:v>2.9514196285163049E-5</c:v>
                </c:pt>
                <c:pt idx="70860">
                  <c:v>2.9096132493577901E-5</c:v>
                </c:pt>
                <c:pt idx="70861">
                  <c:v>2.870392199838534E-5</c:v>
                </c:pt>
                <c:pt idx="70862">
                  <c:v>2.843630682036746E-5</c:v>
                </c:pt>
                <c:pt idx="70863">
                  <c:v>2.822898022714071E-5</c:v>
                </c:pt>
                <c:pt idx="70864">
                  <c:v>2.813352330122143E-5</c:v>
                </c:pt>
                <c:pt idx="70865">
                  <c:v>2.807882992783561E-5</c:v>
                </c:pt>
                <c:pt idx="70866">
                  <c:v>2.8075655791326429E-5</c:v>
                </c:pt>
                <c:pt idx="70867">
                  <c:v>2.8076437956769951E-5</c:v>
                </c:pt>
                <c:pt idx="70868">
                  <c:v>2.8073787689208981E-5</c:v>
                </c:pt>
                <c:pt idx="70869">
                  <c:v>2.805392250593286E-5</c:v>
                </c:pt>
                <c:pt idx="70870">
                  <c:v>2.8003989427816119E-5</c:v>
                </c:pt>
                <c:pt idx="70871">
                  <c:v>2.7939475330640558E-5</c:v>
                </c:pt>
                <c:pt idx="70872">
                  <c:v>2.784651042020414E-5</c:v>
                </c:pt>
                <c:pt idx="70873">
                  <c:v>2.7752890673582439E-5</c:v>
                </c:pt>
                <c:pt idx="70874">
                  <c:v>2.7645131922326979E-5</c:v>
                </c:pt>
                <c:pt idx="70875">
                  <c:v>2.7548410798772242E-5</c:v>
                </c:pt>
                <c:pt idx="70876">
                  <c:v>2.7450327252154239E-5</c:v>
                </c:pt>
                <c:pt idx="70877">
                  <c:v>2.736626447585877E-5</c:v>
                </c:pt>
                <c:pt idx="70878">
                  <c:v>2.728706385823898E-5</c:v>
                </c:pt>
                <c:pt idx="70879">
                  <c:v>2.7217865863349289E-5</c:v>
                </c:pt>
                <c:pt idx="70880">
                  <c:v>2.7154677809448909E-5</c:v>
                </c:pt>
                <c:pt idx="70881">
                  <c:v>2.709605541895144E-5</c:v>
                </c:pt>
                <c:pt idx="70882">
                  <c:v>2.7043448426411491E-5</c:v>
                </c:pt>
                <c:pt idx="70883">
                  <c:v>2.6991468985215761E-5</c:v>
                </c:pt>
                <c:pt idx="70884">
                  <c:v>2.6944913770421412E-5</c:v>
                </c:pt>
                <c:pt idx="70885">
                  <c:v>2.689708344405517E-5</c:v>
                </c:pt>
                <c:pt idx="70886">
                  <c:v>2.6853414965444241E-5</c:v>
                </c:pt>
                <c:pt idx="70887">
                  <c:v>2.6808054826688021E-5</c:v>
                </c:pt>
                <c:pt idx="70888">
                  <c:v>2.6764755602926019E-5</c:v>
                </c:pt>
                <c:pt idx="70889">
                  <c:v>2.671922629815526E-5</c:v>
                </c:pt>
                <c:pt idx="70890">
                  <c:v>2.6673704269342121E-5</c:v>
                </c:pt>
                <c:pt idx="70891">
                  <c:v>2.662607403181028E-5</c:v>
                </c:pt>
                <c:pt idx="70892">
                  <c:v>2.6577617973089222E-5</c:v>
                </c:pt>
                <c:pt idx="70893">
                  <c:v>2.6528492526267659E-5</c:v>
                </c:pt>
                <c:pt idx="70894">
                  <c:v>2.6478846848476682E-5</c:v>
                </c:pt>
                <c:pt idx="70895">
                  <c:v>2.6430538127897311E-5</c:v>
                </c:pt>
                <c:pt idx="70896">
                  <c:v>2.6382902433397248E-5</c:v>
                </c:pt>
                <c:pt idx="70897">
                  <c:v>2.6338198949815709E-5</c:v>
                </c:pt>
                <c:pt idx="70898">
                  <c:v>2.629518348840065E-5</c:v>
                </c:pt>
                <c:pt idx="70899">
                  <c:v>2.6255365810357031E-5</c:v>
                </c:pt>
                <c:pt idx="70900">
                  <c:v>2.6217236154479909E-5</c:v>
                </c:pt>
                <c:pt idx="70901">
                  <c:v>2.618144026200753E-5</c:v>
                </c:pt>
                <c:pt idx="70902">
                  <c:v>2.6146448362851519E-5</c:v>
                </c:pt>
                <c:pt idx="70903">
                  <c:v>2.611256422824226E-5</c:v>
                </c:pt>
                <c:pt idx="70904">
                  <c:v>2.607838905532844E-5</c:v>
                </c:pt>
                <c:pt idx="70905">
                  <c:v>2.60441502177855E-5</c:v>
                </c:pt>
                <c:pt idx="70906">
                  <c:v>2.6009505745605569E-5</c:v>
                </c:pt>
                <c:pt idx="70907">
                  <c:v>2.597468119347468E-5</c:v>
                </c:pt>
                <c:pt idx="70908">
                  <c:v>2.5939551051123999E-5</c:v>
                </c:pt>
                <c:pt idx="70909">
                  <c:v>2.5904244466801171E-5</c:v>
                </c:pt>
                <c:pt idx="70910">
                  <c:v>2.5869836463243701E-5</c:v>
                </c:pt>
                <c:pt idx="70911">
                  <c:v>2.5835744963842441E-5</c:v>
                </c:pt>
                <c:pt idx="70912">
                  <c:v>2.5802655727602541E-5</c:v>
                </c:pt>
                <c:pt idx="70913">
                  <c:v>2.5770561478566378E-5</c:v>
                </c:pt>
                <c:pt idx="70914">
                  <c:v>2.5739269403857179E-5</c:v>
                </c:pt>
                <c:pt idx="70915">
                  <c:v>2.570858305261936E-5</c:v>
                </c:pt>
                <c:pt idx="70916">
                  <c:v>2.5679068130557429E-5</c:v>
                </c:pt>
                <c:pt idx="70917">
                  <c:v>2.5649731469457041E-5</c:v>
                </c:pt>
                <c:pt idx="70918">
                  <c:v>2.5621064196457158E-5</c:v>
                </c:pt>
                <c:pt idx="70919">
                  <c:v>2.5592475140001621E-5</c:v>
                </c:pt>
                <c:pt idx="70920">
                  <c:v>2.556412800913677E-5</c:v>
                </c:pt>
                <c:pt idx="70921">
                  <c:v>2.553617377998307E-5</c:v>
                </c:pt>
                <c:pt idx="70922">
                  <c:v>2.550824319769163E-5</c:v>
                </c:pt>
                <c:pt idx="70923">
                  <c:v>2.5480747353867631E-5</c:v>
                </c:pt>
                <c:pt idx="70924">
                  <c:v>2.5453360649407841E-5</c:v>
                </c:pt>
                <c:pt idx="70925">
                  <c:v>2.5426512365811501E-5</c:v>
                </c:pt>
                <c:pt idx="70926">
                  <c:v>2.5399776859558191E-5</c:v>
                </c:pt>
                <c:pt idx="70927">
                  <c:v>2.5373727112310011E-5</c:v>
                </c:pt>
                <c:pt idx="70928">
                  <c:v>2.5347995688207451E-5</c:v>
                </c:pt>
                <c:pt idx="70929">
                  <c:v>2.532245162001345E-5</c:v>
                </c:pt>
                <c:pt idx="70930">
                  <c:v>2.5297540560131889E-5</c:v>
                </c:pt>
                <c:pt idx="70931">
                  <c:v>2.5272860511904579E-5</c:v>
                </c:pt>
                <c:pt idx="70932">
                  <c:v>2.5248404199373908E-5</c:v>
                </c:pt>
                <c:pt idx="70933">
                  <c:v>2.522286013117991E-5</c:v>
                </c:pt>
                <c:pt idx="70934">
                  <c:v>2.5176368581014689E-5</c:v>
                </c:pt>
                <c:pt idx="70935">
                  <c:v>2.5123592422460209E-5</c:v>
                </c:pt>
                <c:pt idx="70936">
                  <c:v>2.506765304133296E-5</c:v>
                </c:pt>
                <c:pt idx="70937">
                  <c:v>2.50112443609396E-5</c:v>
                </c:pt>
                <c:pt idx="70938">
                  <c:v>2.4955936169135381E-5</c:v>
                </c:pt>
                <c:pt idx="70939">
                  <c:v>2.4902874429244551E-5</c:v>
                </c:pt>
                <c:pt idx="70940">
                  <c:v>2.4853414288372729E-5</c:v>
                </c:pt>
                <c:pt idx="70941">
                  <c:v>2.4806724468362521E-5</c:v>
                </c:pt>
                <c:pt idx="70942">
                  <c:v>2.476186455169227E-5</c:v>
                </c:pt>
                <c:pt idx="70943">
                  <c:v>2.4717577616684139E-5</c:v>
                </c:pt>
                <c:pt idx="70944">
                  <c:v>2.4672857762197961E-5</c:v>
                </c:pt>
                <c:pt idx="70945">
                  <c:v>2.4627310267533179E-5</c:v>
                </c:pt>
                <c:pt idx="70946">
                  <c:v>2.4580724129918959E-5</c:v>
                </c:pt>
                <c:pt idx="70947">
                  <c:v>2.4533386749681089E-5</c:v>
                </c:pt>
                <c:pt idx="70948">
                  <c:v>2.4484828827553429E-5</c:v>
                </c:pt>
                <c:pt idx="70949">
                  <c:v>2.4436325475107878E-5</c:v>
                </c:pt>
                <c:pt idx="70950">
                  <c:v>2.43880622292636E-5</c:v>
                </c:pt>
                <c:pt idx="70951">
                  <c:v>2.434033376630396E-5</c:v>
                </c:pt>
                <c:pt idx="70952">
                  <c:v>2.429368942102883E-5</c:v>
                </c:pt>
                <c:pt idx="70953">
                  <c:v>2.4248163754236881E-5</c:v>
                </c:pt>
                <c:pt idx="70954">
                  <c:v>2.4203613065765239E-5</c:v>
                </c:pt>
                <c:pt idx="70955">
                  <c:v>2.4159980966942381E-5</c:v>
                </c:pt>
                <c:pt idx="70956">
                  <c:v>2.4117303837556389E-5</c:v>
                </c:pt>
                <c:pt idx="70957">
                  <c:v>2.4075136025203389E-5</c:v>
                </c:pt>
                <c:pt idx="70958">
                  <c:v>2.4033737645368088E-5</c:v>
                </c:pt>
                <c:pt idx="70959">
                  <c:v>2.399272671027575E-5</c:v>
                </c:pt>
                <c:pt idx="70960">
                  <c:v>2.395241244812496E-5</c:v>
                </c:pt>
                <c:pt idx="70961">
                  <c:v>2.391269845247734E-5</c:v>
                </c:pt>
                <c:pt idx="70962">
                  <c:v>2.3873491954873319E-5</c:v>
                </c:pt>
                <c:pt idx="70963">
                  <c:v>2.383512219239492E-5</c:v>
                </c:pt>
                <c:pt idx="70964">
                  <c:v>2.379729448875878E-5</c:v>
                </c:pt>
                <c:pt idx="70965">
                  <c:v>2.376043630647473E-5</c:v>
                </c:pt>
                <c:pt idx="70966">
                  <c:v>2.3724040147499181E-5</c:v>
                </c:pt>
                <c:pt idx="70967">
                  <c:v>2.3688513465458531E-5</c:v>
                </c:pt>
                <c:pt idx="70968">
                  <c:v>2.3653621610719711E-5</c:v>
                </c:pt>
                <c:pt idx="70969">
                  <c:v>2.3619108105776832E-5</c:v>
                </c:pt>
                <c:pt idx="70970">
                  <c:v>2.358525671297684E-5</c:v>
                </c:pt>
                <c:pt idx="70971">
                  <c:v>2.3552007405669428E-5</c:v>
                </c:pt>
                <c:pt idx="70972">
                  <c:v>2.351932198507711E-5</c:v>
                </c:pt>
                <c:pt idx="70973">
                  <c:v>2.3487235011998561E-5</c:v>
                </c:pt>
                <c:pt idx="70974">
                  <c:v>2.3455582777387459E-5</c:v>
                </c:pt>
                <c:pt idx="70975">
                  <c:v>2.3424789105774831E-5</c:v>
                </c:pt>
                <c:pt idx="70976">
                  <c:v>2.3394630261464041E-5</c:v>
                </c:pt>
                <c:pt idx="70977">
                  <c:v>2.3364998924080279E-5</c:v>
                </c:pt>
                <c:pt idx="70978">
                  <c:v>2.333573684154544E-5</c:v>
                </c:pt>
                <c:pt idx="70979">
                  <c:v>2.3307389710680582E-5</c:v>
                </c:pt>
                <c:pt idx="70980">
                  <c:v>2.3279366359929551E-5</c:v>
                </c:pt>
                <c:pt idx="70981">
                  <c:v>2.3251925085787661E-5</c:v>
                </c:pt>
                <c:pt idx="70982">
                  <c:v>2.3224891265272159E-5</c:v>
                </c:pt>
                <c:pt idx="70983">
                  <c:v>2.3198288545245301E-5</c:v>
                </c:pt>
                <c:pt idx="70984">
                  <c:v>2.3172309738583859E-5</c:v>
                </c:pt>
                <c:pt idx="70985">
                  <c:v>2.31468347919872E-5</c:v>
                </c:pt>
                <c:pt idx="70986">
                  <c:v>2.3121523554436859E-5</c:v>
                </c:pt>
                <c:pt idx="70987">
                  <c:v>2.3096810764400288E-5</c:v>
                </c:pt>
                <c:pt idx="70988">
                  <c:v>2.3072650947142389E-5</c:v>
                </c:pt>
                <c:pt idx="70989">
                  <c:v>2.3048885850585069E-5</c:v>
                </c:pt>
                <c:pt idx="70990">
                  <c:v>2.3025560949463401E-5</c:v>
                </c:pt>
                <c:pt idx="70991">
                  <c:v>2.3002539819572121E-5</c:v>
                </c:pt>
                <c:pt idx="70992">
                  <c:v>2.2980175344855521E-5</c:v>
                </c:pt>
                <c:pt idx="70993">
                  <c:v>2.2958041881793179E-5</c:v>
                </c:pt>
                <c:pt idx="70994">
                  <c:v>2.2936297682463191E-5</c:v>
                </c:pt>
                <c:pt idx="70995">
                  <c:v>2.2915159206604588E-5</c:v>
                </c:pt>
                <c:pt idx="70996">
                  <c:v>2.289420262968633E-5</c:v>
                </c:pt>
                <c:pt idx="70997">
                  <c:v>2.2873653506394479E-5</c:v>
                </c:pt>
                <c:pt idx="70998">
                  <c:v>2.285329537698999E-5</c:v>
                </c:pt>
                <c:pt idx="70999">
                  <c:v>2.2833442926639691E-5</c:v>
                </c:pt>
                <c:pt idx="71000">
                  <c:v>2.2813952455180701E-5</c:v>
                </c:pt>
                <c:pt idx="71001">
                  <c:v>2.279474938404746E-5</c:v>
                </c:pt>
                <c:pt idx="71002">
                  <c:v>2.2775791876483709E-5</c:v>
                </c:pt>
                <c:pt idx="71003">
                  <c:v>2.2757332772016529E-5</c:v>
                </c:pt>
                <c:pt idx="71004">
                  <c:v>2.273897007398773E-5</c:v>
                </c:pt>
                <c:pt idx="71005">
                  <c:v>2.2721134882885959E-5</c:v>
                </c:pt>
                <c:pt idx="71006">
                  <c:v>2.2703405193169601E-5</c:v>
                </c:pt>
                <c:pt idx="71007">
                  <c:v>2.2686177544528618E-5</c:v>
                </c:pt>
                <c:pt idx="71008">
                  <c:v>2.266909905301873E-5</c:v>
                </c:pt>
                <c:pt idx="71009">
                  <c:v>2.2652289771940559E-5</c:v>
                </c:pt>
                <c:pt idx="71010">
                  <c:v>2.263586247863714E-5</c:v>
                </c:pt>
                <c:pt idx="71011">
                  <c:v>2.2619447918259539E-5</c:v>
                </c:pt>
                <c:pt idx="71012">
                  <c:v>2.2603400793741461E-5</c:v>
                </c:pt>
                <c:pt idx="71013">
                  <c:v>2.2587912098970261E-5</c:v>
                </c:pt>
                <c:pt idx="71014">
                  <c:v>2.2572168745682571E-5</c:v>
                </c:pt>
                <c:pt idx="71015">
                  <c:v>2.2556958356290121E-5</c:v>
                </c:pt>
                <c:pt idx="71016">
                  <c:v>2.254188984807115E-5</c:v>
                </c:pt>
                <c:pt idx="71017">
                  <c:v>2.2527172404807061E-5</c:v>
                </c:pt>
                <c:pt idx="71018">
                  <c:v>2.251263867947273E-5</c:v>
                </c:pt>
                <c:pt idx="71019">
                  <c:v>2.249831777589861E-5</c:v>
                </c:pt>
                <c:pt idx="71020">
                  <c:v>2.248411328764632E-5</c:v>
                </c:pt>
                <c:pt idx="71021">
                  <c:v>2.247013071610127E-5</c:v>
                </c:pt>
                <c:pt idx="71022">
                  <c:v>2.2456391889136281E-5</c:v>
                </c:pt>
                <c:pt idx="71023">
                  <c:v>2.2442878616857339E-5</c:v>
                </c:pt>
                <c:pt idx="71024">
                  <c:v>2.2429512682720091E-5</c:v>
                </c:pt>
                <c:pt idx="71025">
                  <c:v>2.2416508727474142E-5</c:v>
                </c:pt>
                <c:pt idx="71026">
                  <c:v>2.240349022031296E-5</c:v>
                </c:pt>
                <c:pt idx="71027">
                  <c:v>2.2390857338905331E-5</c:v>
                </c:pt>
                <c:pt idx="71028">
                  <c:v>2.237817898276262E-5</c:v>
                </c:pt>
                <c:pt idx="71029">
                  <c:v>2.2365762561094019E-5</c:v>
                </c:pt>
                <c:pt idx="71030">
                  <c:v>2.235370266134851E-5</c:v>
                </c:pt>
                <c:pt idx="71031">
                  <c:v>2.2341822841553949E-5</c:v>
                </c:pt>
                <c:pt idx="71032">
                  <c:v>2.2330257706926201E-5</c:v>
                </c:pt>
                <c:pt idx="71033">
                  <c:v>2.231892358395271E-5</c:v>
                </c:pt>
                <c:pt idx="71034">
                  <c:v>2.2307489416562021E-5</c:v>
                </c:pt>
                <c:pt idx="71035">
                  <c:v>2.2296277165878561E-5</c:v>
                </c:pt>
                <c:pt idx="71036">
                  <c:v>2.2285095838014971E-5</c:v>
                </c:pt>
                <c:pt idx="71037">
                  <c:v>2.2274141883826811E-5</c:v>
                </c:pt>
                <c:pt idx="71038">
                  <c:v>2.2263313439907509E-5</c:v>
                </c:pt>
                <c:pt idx="71039">
                  <c:v>2.2252370399655771E-5</c:v>
                </c:pt>
                <c:pt idx="71040">
                  <c:v>2.2241738406592049E-5</c:v>
                </c:pt>
                <c:pt idx="71041">
                  <c:v>2.223111005150713E-5</c:v>
                </c:pt>
                <c:pt idx="71042">
                  <c:v>2.222080547653604E-5</c:v>
                </c:pt>
                <c:pt idx="71043">
                  <c:v>2.221016984549351E-5</c:v>
                </c:pt>
                <c:pt idx="71044">
                  <c:v>2.2199901650310491E-5</c:v>
                </c:pt>
                <c:pt idx="71045">
                  <c:v>2.218962799815927E-5</c:v>
                </c:pt>
                <c:pt idx="71046">
                  <c:v>2.2179363440955061E-5</c:v>
                </c:pt>
                <c:pt idx="71047">
                  <c:v>2.2169149815454151E-5</c:v>
                </c:pt>
                <c:pt idx="71048">
                  <c:v>2.215929998783395E-5</c:v>
                </c:pt>
                <c:pt idx="71049">
                  <c:v>2.214945197920315E-5</c:v>
                </c:pt>
                <c:pt idx="71050">
                  <c:v>2.213941479567438E-5</c:v>
                </c:pt>
                <c:pt idx="71051">
                  <c:v>2.2129648641566749E-5</c:v>
                </c:pt>
                <c:pt idx="71052">
                  <c:v>2.211978608102072E-5</c:v>
                </c:pt>
                <c:pt idx="71053">
                  <c:v>2.2110132704256099E-5</c:v>
                </c:pt>
                <c:pt idx="71054">
                  <c:v>2.2100673959357661E-5</c:v>
                </c:pt>
                <c:pt idx="71055">
                  <c:v>2.209096601291094E-5</c:v>
                </c:pt>
                <c:pt idx="71056">
                  <c:v>2.2081516362959519E-5</c:v>
                </c:pt>
                <c:pt idx="71057">
                  <c:v>2.207208126492333E-5</c:v>
                </c:pt>
                <c:pt idx="71058">
                  <c:v>2.2062629795982499E-5</c:v>
                </c:pt>
                <c:pt idx="71059">
                  <c:v>2.205342025263235E-5</c:v>
                </c:pt>
                <c:pt idx="71060">
                  <c:v>2.204412521678023E-5</c:v>
                </c:pt>
                <c:pt idx="71061">
                  <c:v>2.2034953872207549E-5</c:v>
                </c:pt>
                <c:pt idx="71062">
                  <c:v>2.2025926227797751E-5</c:v>
                </c:pt>
                <c:pt idx="71063">
                  <c:v>2.2016640286892649E-5</c:v>
                </c:pt>
                <c:pt idx="71064">
                  <c:v>2.2007567167747769E-5</c:v>
                </c:pt>
                <c:pt idx="71065">
                  <c:v>2.1998630472808142E-5</c:v>
                </c:pt>
                <c:pt idx="71066">
                  <c:v>2.1989551896695051E-5</c:v>
                </c:pt>
                <c:pt idx="71067">
                  <c:v>2.198069887526799E-5</c:v>
                </c:pt>
                <c:pt idx="71068">
                  <c:v>2.197199682996143E-5</c:v>
                </c:pt>
                <c:pt idx="71069">
                  <c:v>2.1963231120025739E-5</c:v>
                </c:pt>
                <c:pt idx="71070">
                  <c:v>2.1954299882054329E-5</c:v>
                </c:pt>
                <c:pt idx="71071">
                  <c:v>2.1945712433080189E-5</c:v>
                </c:pt>
                <c:pt idx="71072">
                  <c:v>2.1936926714261059E-5</c:v>
                </c:pt>
                <c:pt idx="71073">
                  <c:v>2.192837200709619E-5</c:v>
                </c:pt>
                <c:pt idx="71074">
                  <c:v>2.1919864593655799E-5</c:v>
                </c:pt>
                <c:pt idx="71075">
                  <c:v>2.191128260164987E-5</c:v>
                </c:pt>
                <c:pt idx="71076">
                  <c:v>2.1902860680711459E-5</c:v>
                </c:pt>
                <c:pt idx="71077">
                  <c:v>2.189442784583662E-5</c:v>
                </c:pt>
                <c:pt idx="71078">
                  <c:v>2.188601138186641E-5</c:v>
                </c:pt>
                <c:pt idx="71079">
                  <c:v>2.1877800463698801E-5</c:v>
                </c:pt>
                <c:pt idx="71080">
                  <c:v>2.1866397219127979E-5</c:v>
                </c:pt>
                <c:pt idx="71081">
                  <c:v>2.1847852622158829E-5</c:v>
                </c:pt>
                <c:pt idx="71082">
                  <c:v>2.182489697588608E-5</c:v>
                </c:pt>
                <c:pt idx="71083">
                  <c:v>2.1799605747219178E-5</c:v>
                </c:pt>
                <c:pt idx="71084">
                  <c:v>2.177331589336973E-5</c:v>
                </c:pt>
                <c:pt idx="71085">
                  <c:v>2.1747335267718881E-5</c:v>
                </c:pt>
                <c:pt idx="71086">
                  <c:v>2.1722427845816131E-5</c:v>
                </c:pt>
                <c:pt idx="71087">
                  <c:v>2.169896652048919E-5</c:v>
                </c:pt>
                <c:pt idx="71088">
                  <c:v>2.1676984033547338E-5</c:v>
                </c:pt>
                <c:pt idx="71089">
                  <c:v>2.165577097912319E-5</c:v>
                </c:pt>
                <c:pt idx="71090">
                  <c:v>2.1635007215081711E-5</c:v>
                </c:pt>
                <c:pt idx="71091">
                  <c:v>2.161383235943504E-5</c:v>
                </c:pt>
                <c:pt idx="71092">
                  <c:v>2.1592328266706321E-5</c:v>
                </c:pt>
                <c:pt idx="71093">
                  <c:v>2.1570107492152601E-5</c:v>
                </c:pt>
                <c:pt idx="71094">
                  <c:v>2.1547279175138101E-5</c:v>
                </c:pt>
                <c:pt idx="71095">
                  <c:v>2.1523697796510529E-5</c:v>
                </c:pt>
                <c:pt idx="71096">
                  <c:v>2.1499745344044641E-5</c:v>
                </c:pt>
                <c:pt idx="71097">
                  <c:v>2.147588929801714E-5</c:v>
                </c:pt>
                <c:pt idx="71098">
                  <c:v>2.1452273358590901E-5</c:v>
                </c:pt>
                <c:pt idx="71099">
                  <c:v>2.1429035768960599E-5</c:v>
                </c:pt>
                <c:pt idx="71100">
                  <c:v>2.1406282030511651E-5</c:v>
                </c:pt>
                <c:pt idx="71101">
                  <c:v>2.1384013962233439E-5</c:v>
                </c:pt>
                <c:pt idx="71102">
                  <c:v>2.1361987819545899E-5</c:v>
                </c:pt>
                <c:pt idx="71103">
                  <c:v>2.1340494640753601E-5</c:v>
                </c:pt>
                <c:pt idx="71104">
                  <c:v>2.1319303414202299E-5</c:v>
                </c:pt>
                <c:pt idx="71105">
                  <c:v>2.129871791112237E-5</c:v>
                </c:pt>
                <c:pt idx="71106">
                  <c:v>2.1278136046021249E-5</c:v>
                </c:pt>
                <c:pt idx="71107">
                  <c:v>2.1258018023218032E-5</c:v>
                </c:pt>
                <c:pt idx="71108">
                  <c:v>2.1238136469037269E-5</c:v>
                </c:pt>
                <c:pt idx="71109">
                  <c:v>2.1218769688857719E-5</c:v>
                </c:pt>
                <c:pt idx="71110">
                  <c:v>2.1199639377300631E-5</c:v>
                </c:pt>
                <c:pt idx="71111">
                  <c:v>2.118077281920705E-5</c:v>
                </c:pt>
                <c:pt idx="71112">
                  <c:v>2.1162441043998111E-5</c:v>
                </c:pt>
                <c:pt idx="71113">
                  <c:v>2.114420203724876E-5</c:v>
                </c:pt>
                <c:pt idx="71114">
                  <c:v>2.1126445062691349E-5</c:v>
                </c:pt>
                <c:pt idx="71115">
                  <c:v>2.1108859073137861E-5</c:v>
                </c:pt>
                <c:pt idx="71116">
                  <c:v>2.1091593225719411E-5</c:v>
                </c:pt>
                <c:pt idx="71117">
                  <c:v>2.1074607502669099E-5</c:v>
                </c:pt>
                <c:pt idx="71118">
                  <c:v>2.10580401471816E-5</c:v>
                </c:pt>
                <c:pt idx="71119">
                  <c:v>2.104166014760267E-5</c:v>
                </c:pt>
                <c:pt idx="71120">
                  <c:v>2.1025805835961361E-5</c:v>
                </c:pt>
                <c:pt idx="71121">
                  <c:v>2.1010213458794169E-5</c:v>
                </c:pt>
                <c:pt idx="71122">
                  <c:v>2.0994895749026909E-5</c:v>
                </c:pt>
                <c:pt idx="71123">
                  <c:v>2.0979972759960219E-5</c:v>
                </c:pt>
                <c:pt idx="71124">
                  <c:v>2.0965357180102728E-5</c:v>
                </c:pt>
                <c:pt idx="71125">
                  <c:v>2.0951096303178929E-5</c:v>
                </c:pt>
                <c:pt idx="71126">
                  <c:v>2.093718649121001E-5</c:v>
                </c:pt>
                <c:pt idx="71127">
                  <c:v>2.0923453121213239E-5</c:v>
                </c:pt>
                <c:pt idx="71128">
                  <c:v>2.0909805243718441E-5</c:v>
                </c:pt>
                <c:pt idx="71129">
                  <c:v>2.0896619389532131E-5</c:v>
                </c:pt>
                <c:pt idx="71130">
                  <c:v>2.088362998620141E-5</c:v>
                </c:pt>
                <c:pt idx="71131">
                  <c:v>2.0870871594524939E-5</c:v>
                </c:pt>
                <c:pt idx="71132">
                  <c:v>2.0858398784184828E-5</c:v>
                </c:pt>
                <c:pt idx="71133">
                  <c:v>2.0846098777838051E-5</c:v>
                </c:pt>
                <c:pt idx="71134">
                  <c:v>2.083419167320244E-5</c:v>
                </c:pt>
                <c:pt idx="71135">
                  <c:v>2.082243554468732E-5</c:v>
                </c:pt>
                <c:pt idx="71136">
                  <c:v>2.081085040117614E-5</c:v>
                </c:pt>
                <c:pt idx="71137">
                  <c:v>2.0799687263206579E-5</c:v>
                </c:pt>
                <c:pt idx="71138">
                  <c:v>2.078862416965421E-5</c:v>
                </c:pt>
                <c:pt idx="71139">
                  <c:v>2.0777712052222341E-5</c:v>
                </c:pt>
                <c:pt idx="71140">
                  <c:v>2.0767074602190409E-5</c:v>
                </c:pt>
                <c:pt idx="71141">
                  <c:v>2.0756771846208721E-5</c:v>
                </c:pt>
                <c:pt idx="71142">
                  <c:v>2.0746509107993919E-5</c:v>
                </c:pt>
                <c:pt idx="71143">
                  <c:v>2.073647192446515E-5</c:v>
                </c:pt>
                <c:pt idx="71144">
                  <c:v>2.0726676666527059E-5</c:v>
                </c:pt>
                <c:pt idx="71145">
                  <c:v>2.0717197912745181E-5</c:v>
                </c:pt>
                <c:pt idx="71146">
                  <c:v>2.0707549992948771E-5</c:v>
                </c:pt>
                <c:pt idx="71147">
                  <c:v>2.0698487787740308E-5</c:v>
                </c:pt>
                <c:pt idx="71148">
                  <c:v>2.0689329176093452E-5</c:v>
                </c:pt>
                <c:pt idx="71149">
                  <c:v>2.0680547095253129E-5</c:v>
                </c:pt>
                <c:pt idx="71150">
                  <c:v>2.0671694073826071E-5</c:v>
                </c:pt>
                <c:pt idx="71151">
                  <c:v>2.066327033389825E-5</c:v>
                </c:pt>
                <c:pt idx="71152">
                  <c:v>2.0654812033171769E-5</c:v>
                </c:pt>
                <c:pt idx="71153">
                  <c:v>2.0646530174417421E-5</c:v>
                </c:pt>
                <c:pt idx="71154">
                  <c:v>2.06383647309849E-5</c:v>
                </c:pt>
                <c:pt idx="71155">
                  <c:v>2.063034116872586E-5</c:v>
                </c:pt>
                <c:pt idx="71156">
                  <c:v>2.0622399460989979E-5</c:v>
                </c:pt>
                <c:pt idx="71157">
                  <c:v>2.0614628738258031E-5</c:v>
                </c:pt>
                <c:pt idx="71158">
                  <c:v>2.0606841644621451E-5</c:v>
                </c:pt>
                <c:pt idx="71159">
                  <c:v>2.0599265553755689E-5</c:v>
                </c:pt>
                <c:pt idx="71160">
                  <c:v>2.0591583961504512E-5</c:v>
                </c:pt>
                <c:pt idx="71161">
                  <c:v>2.0584106096066531E-5</c:v>
                </c:pt>
                <c:pt idx="71162">
                  <c:v>2.057682104350533E-5</c:v>
                </c:pt>
                <c:pt idx="71163">
                  <c:v>2.0569506887113679E-5</c:v>
                </c:pt>
                <c:pt idx="71164">
                  <c:v>2.056238554359879E-5</c:v>
                </c:pt>
                <c:pt idx="71165">
                  <c:v>2.0555213268380609E-5</c:v>
                </c:pt>
                <c:pt idx="71166">
                  <c:v>2.0548219254123978E-5</c:v>
                </c:pt>
                <c:pt idx="71167">
                  <c:v>2.0541252524708401E-5</c:v>
                </c:pt>
                <c:pt idx="71168">
                  <c:v>2.0534149371087551E-5</c:v>
                </c:pt>
                <c:pt idx="71169">
                  <c:v>2.052726449619513E-5</c:v>
                </c:pt>
                <c:pt idx="71170">
                  <c:v>2.052058698609471E-5</c:v>
                </c:pt>
                <c:pt idx="71171">
                  <c:v>2.0513818526524119E-5</c:v>
                </c:pt>
                <c:pt idx="71172">
                  <c:v>2.0507166482275348E-5</c:v>
                </c:pt>
                <c:pt idx="71173">
                  <c:v>2.0500548998825249E-5</c:v>
                </c:pt>
                <c:pt idx="71174">
                  <c:v>2.049408067250624E-5</c:v>
                </c:pt>
                <c:pt idx="71175">
                  <c:v>2.0487614165176641E-5</c:v>
                </c:pt>
                <c:pt idx="71176">
                  <c:v>2.0481124010984789E-5</c:v>
                </c:pt>
                <c:pt idx="71177">
                  <c:v>2.0474843040574339E-5</c:v>
                </c:pt>
                <c:pt idx="71178">
                  <c:v>2.0468456568778489E-5</c:v>
                </c:pt>
                <c:pt idx="71179">
                  <c:v>2.046221197815612E-5</c:v>
                </c:pt>
                <c:pt idx="71180">
                  <c:v>2.0456043785088699E-5</c:v>
                </c:pt>
                <c:pt idx="71181">
                  <c:v>2.0449791918508708E-5</c:v>
                </c:pt>
                <c:pt idx="71182">
                  <c:v>2.0443687390070409E-5</c:v>
                </c:pt>
                <c:pt idx="71183">
                  <c:v>2.043782296823338E-5</c:v>
                </c:pt>
                <c:pt idx="71184">
                  <c:v>2.043180575128645E-5</c:v>
                </c:pt>
                <c:pt idx="71185">
                  <c:v>2.042578489636071E-5</c:v>
                </c:pt>
                <c:pt idx="71186">
                  <c:v>2.0419829525053501E-5</c:v>
                </c:pt>
                <c:pt idx="71187">
                  <c:v>2.041411607933696E-5</c:v>
                </c:pt>
                <c:pt idx="71188">
                  <c:v>2.0408389900694601E-5</c:v>
                </c:pt>
                <c:pt idx="71189">
                  <c:v>2.040252729784697E-5</c:v>
                </c:pt>
                <c:pt idx="71190">
                  <c:v>2.039688115473837E-5</c:v>
                </c:pt>
                <c:pt idx="71191">
                  <c:v>2.039117680396885E-5</c:v>
                </c:pt>
                <c:pt idx="71192">
                  <c:v>2.0385656171129089E-5</c:v>
                </c:pt>
                <c:pt idx="71193">
                  <c:v>2.038007551163901E-5</c:v>
                </c:pt>
                <c:pt idx="71194">
                  <c:v>2.0374391169752929E-5</c:v>
                </c:pt>
                <c:pt idx="71195">
                  <c:v>2.0369081539683979E-5</c:v>
                </c:pt>
                <c:pt idx="71196">
                  <c:v>2.0363553630886599E-5</c:v>
                </c:pt>
                <c:pt idx="71197">
                  <c:v>2.035816214629449E-5</c:v>
                </c:pt>
                <c:pt idx="71198">
                  <c:v>2.035288889601361E-5</c:v>
                </c:pt>
                <c:pt idx="71199">
                  <c:v>2.0347537429188382E-5</c:v>
                </c:pt>
                <c:pt idx="71200">
                  <c:v>2.0342264178907499E-5</c:v>
                </c:pt>
                <c:pt idx="71201">
                  <c:v>2.0337010937510062E-5</c:v>
                </c:pt>
                <c:pt idx="71202">
                  <c:v>2.033192140515894E-5</c:v>
                </c:pt>
                <c:pt idx="71203">
                  <c:v>2.0326804587966759E-5</c:v>
                </c:pt>
                <c:pt idx="71204">
                  <c:v>2.0321747797424908E-5</c:v>
                </c:pt>
                <c:pt idx="71205">
                  <c:v>2.0316554582677782E-5</c:v>
                </c:pt>
                <c:pt idx="71206">
                  <c:v>2.031154872383922E-5</c:v>
                </c:pt>
                <c:pt idx="71207">
                  <c:v>2.0306606529629789E-5</c:v>
                </c:pt>
                <c:pt idx="71208">
                  <c:v>2.0301527911215089E-5</c:v>
                </c:pt>
                <c:pt idx="71209">
                  <c:v>2.0296727598179128E-5</c:v>
                </c:pt>
                <c:pt idx="71210">
                  <c:v>2.029186180152465E-5</c:v>
                </c:pt>
                <c:pt idx="71211">
                  <c:v>2.0286852304707281E-5</c:v>
                </c:pt>
                <c:pt idx="71212">
                  <c:v>2.0282242985558699E-5</c:v>
                </c:pt>
                <c:pt idx="71213">
                  <c:v>2.027725349762477E-5</c:v>
                </c:pt>
                <c:pt idx="71214">
                  <c:v>2.027260416070931E-5</c:v>
                </c:pt>
                <c:pt idx="71215">
                  <c:v>2.026795664278325E-5</c:v>
                </c:pt>
                <c:pt idx="71216">
                  <c:v>2.0263170881662521E-5</c:v>
                </c:pt>
                <c:pt idx="71217">
                  <c:v>2.025853609666228E-5</c:v>
                </c:pt>
                <c:pt idx="71218">
                  <c:v>2.0253821276128289E-5</c:v>
                </c:pt>
                <c:pt idx="71219">
                  <c:v>2.0249348381184969E-5</c:v>
                </c:pt>
                <c:pt idx="71220">
                  <c:v>2.0244797269697301E-5</c:v>
                </c:pt>
                <c:pt idx="71221">
                  <c:v>2.024027708102949E-5</c:v>
                </c:pt>
                <c:pt idx="71222">
                  <c:v>2.0235727788531221E-5</c:v>
                </c:pt>
                <c:pt idx="71223">
                  <c:v>2.0231342205079269E-5</c:v>
                </c:pt>
                <c:pt idx="71224">
                  <c:v>2.0226805645506829E-5</c:v>
                </c:pt>
                <c:pt idx="71225">
                  <c:v>2.022239459620323E-5</c:v>
                </c:pt>
                <c:pt idx="71226">
                  <c:v>2.0218176359776411E-5</c:v>
                </c:pt>
                <c:pt idx="71227">
                  <c:v>2.021374348259997E-5</c:v>
                </c:pt>
                <c:pt idx="71228">
                  <c:v>2.020932697632816E-5</c:v>
                </c:pt>
                <c:pt idx="71229">
                  <c:v>2.0205150576657619E-5</c:v>
                </c:pt>
                <c:pt idx="71230">
                  <c:v>2.0200901417410929E-5</c:v>
                </c:pt>
                <c:pt idx="71231">
                  <c:v>2.0196554032736461E-5</c:v>
                </c:pt>
                <c:pt idx="71232">
                  <c:v>2.019232124439441E-5</c:v>
                </c:pt>
                <c:pt idx="71233">
                  <c:v>2.018826853600331E-5</c:v>
                </c:pt>
                <c:pt idx="71234">
                  <c:v>2.0184081222396341E-5</c:v>
                </c:pt>
                <c:pt idx="71235">
                  <c:v>2.0179928469588049E-5</c:v>
                </c:pt>
                <c:pt idx="71236">
                  <c:v>2.017583210545126E-5</c:v>
                </c:pt>
                <c:pt idx="71237">
                  <c:v>2.017175029322971E-5</c:v>
                </c:pt>
                <c:pt idx="71238">
                  <c:v>2.016767211898696E-5</c:v>
                </c:pt>
                <c:pt idx="71239">
                  <c:v>2.0163784938631579E-5</c:v>
                </c:pt>
                <c:pt idx="71240">
                  <c:v>2.015968311752658E-5</c:v>
                </c:pt>
                <c:pt idx="71241">
                  <c:v>2.0155817765044048E-5</c:v>
                </c:pt>
                <c:pt idx="71242">
                  <c:v>2.015178142755758E-5</c:v>
                </c:pt>
                <c:pt idx="71243">
                  <c:v>2.0147856048424732E-5</c:v>
                </c:pt>
                <c:pt idx="71244">
                  <c:v>2.0143977963016368E-5</c:v>
                </c:pt>
                <c:pt idx="71245">
                  <c:v>2.0140041669947099E-5</c:v>
                </c:pt>
                <c:pt idx="71246">
                  <c:v>2.0136239982093681E-5</c:v>
                </c:pt>
                <c:pt idx="71247">
                  <c:v>2.0132389181526381E-5</c:v>
                </c:pt>
                <c:pt idx="71248">
                  <c:v>2.012855838984251E-5</c:v>
                </c:pt>
                <c:pt idx="71249">
                  <c:v>2.012461845879443E-5</c:v>
                </c:pt>
                <c:pt idx="71250">
                  <c:v>2.0121035049669441E-5</c:v>
                </c:pt>
                <c:pt idx="71251">
                  <c:v>2.011723154282663E-5</c:v>
                </c:pt>
                <c:pt idx="71252">
                  <c:v>2.01135244424222E-5</c:v>
                </c:pt>
                <c:pt idx="71253">
                  <c:v>2.0109746401431039E-5</c:v>
                </c:pt>
                <c:pt idx="71254">
                  <c:v>2.0106139345443811E-5</c:v>
                </c:pt>
                <c:pt idx="71255">
                  <c:v>2.010242133110296E-5</c:v>
                </c:pt>
                <c:pt idx="71256">
                  <c:v>2.00987997232005E-5</c:v>
                </c:pt>
                <c:pt idx="71257">
                  <c:v>2.0095247236895372E-5</c:v>
                </c:pt>
                <c:pt idx="71258">
                  <c:v>2.009152194659691E-5</c:v>
                </c:pt>
                <c:pt idx="71259">
                  <c:v>2.0087978555238809E-5</c:v>
                </c:pt>
                <c:pt idx="71260">
                  <c:v>2.008436422329396E-5</c:v>
                </c:pt>
                <c:pt idx="71261">
                  <c:v>2.0080846297787499E-5</c:v>
                </c:pt>
                <c:pt idx="71262">
                  <c:v>2.007742841669824E-5</c:v>
                </c:pt>
                <c:pt idx="71263">
                  <c:v>2.0073768610018309E-5</c:v>
                </c:pt>
                <c:pt idx="71264">
                  <c:v>2.0070310711162161E-5</c:v>
                </c:pt>
                <c:pt idx="71265">
                  <c:v>2.0066860088263638E-5</c:v>
                </c:pt>
                <c:pt idx="71266">
                  <c:v>2.0063331248820759E-5</c:v>
                </c:pt>
                <c:pt idx="71267">
                  <c:v>2.005997339438181E-5</c:v>
                </c:pt>
                <c:pt idx="71268">
                  <c:v>2.0056480934727009E-5</c:v>
                </c:pt>
                <c:pt idx="71269">
                  <c:v>2.0053026673849669E-5</c:v>
                </c:pt>
                <c:pt idx="71270">
                  <c:v>2.004961243073922E-5</c:v>
                </c:pt>
                <c:pt idx="71271">
                  <c:v>2.004636371566448E-5</c:v>
                </c:pt>
                <c:pt idx="71272">
                  <c:v>2.0042916730744761E-5</c:v>
                </c:pt>
                <c:pt idx="71273">
                  <c:v>2.0039664377691221E-5</c:v>
                </c:pt>
                <c:pt idx="71274">
                  <c:v>2.003629197133705E-5</c:v>
                </c:pt>
                <c:pt idx="71275">
                  <c:v>2.0032970496686179E-5</c:v>
                </c:pt>
                <c:pt idx="71276">
                  <c:v>2.0029743609484289E-5</c:v>
                </c:pt>
                <c:pt idx="71277">
                  <c:v>2.0026398487971161E-5</c:v>
                </c:pt>
                <c:pt idx="71278">
                  <c:v>2.002328437811229E-5</c:v>
                </c:pt>
                <c:pt idx="71279">
                  <c:v>2.0019926523673352E-5</c:v>
                </c:pt>
                <c:pt idx="71280">
                  <c:v>2.0016708731418479E-5</c:v>
                </c:pt>
                <c:pt idx="71281">
                  <c:v>2.001355096581392E-5</c:v>
                </c:pt>
                <c:pt idx="71282">
                  <c:v>2.0010365915368311E-5</c:v>
                </c:pt>
                <c:pt idx="71283">
                  <c:v>2.0007144485134631E-5</c:v>
                </c:pt>
                <c:pt idx="71284">
                  <c:v>2.0004015823360529E-5</c:v>
                </c:pt>
                <c:pt idx="71285">
                  <c:v>2.0000816220999699E-5</c:v>
                </c:pt>
                <c:pt idx="71286">
                  <c:v>1.9997616618638862E-5</c:v>
                </c:pt>
                <c:pt idx="71287">
                  <c:v>1.999454798351508E-5</c:v>
                </c:pt>
                <c:pt idx="71288">
                  <c:v>1.999138476094231E-5</c:v>
                </c:pt>
                <c:pt idx="71289">
                  <c:v>1.9988372514490042E-5</c:v>
                </c:pt>
                <c:pt idx="71290">
                  <c:v>1.9985260223620571E-5</c:v>
                </c:pt>
                <c:pt idx="71291">
                  <c:v>1.9982246158178899E-5</c:v>
                </c:pt>
                <c:pt idx="71292">
                  <c:v>1.9979186618002132E-5</c:v>
                </c:pt>
                <c:pt idx="71293">
                  <c:v>1.9975972463726069E-5</c:v>
                </c:pt>
                <c:pt idx="71294">
                  <c:v>1.9973051166743971E-5</c:v>
                </c:pt>
                <c:pt idx="71295">
                  <c:v>1.996987703023478E-5</c:v>
                </c:pt>
                <c:pt idx="71296">
                  <c:v>1.996690480154939E-5</c:v>
                </c:pt>
                <c:pt idx="71297">
                  <c:v>1.9964094462920912E-5</c:v>
                </c:pt>
                <c:pt idx="71298">
                  <c:v>1.9960925783379931E-5</c:v>
                </c:pt>
                <c:pt idx="71299">
                  <c:v>1.9958128177677281E-5</c:v>
                </c:pt>
                <c:pt idx="71300">
                  <c:v>1.995512320718262E-5</c:v>
                </c:pt>
                <c:pt idx="71301">
                  <c:v>1.995218008232769E-5</c:v>
                </c:pt>
                <c:pt idx="71302">
                  <c:v>1.9949206034652889E-5</c:v>
                </c:pt>
                <c:pt idx="71303">
                  <c:v>1.994636113522574E-5</c:v>
                </c:pt>
                <c:pt idx="71304">
                  <c:v>1.994325793930329E-5</c:v>
                </c:pt>
                <c:pt idx="71305">
                  <c:v>1.9940414858865552E-5</c:v>
                </c:pt>
                <c:pt idx="71306">
                  <c:v>1.99375153897563E-5</c:v>
                </c:pt>
                <c:pt idx="71307">
                  <c:v>1.993472142203245E-5</c:v>
                </c:pt>
                <c:pt idx="71308">
                  <c:v>1.9931763745262291E-5</c:v>
                </c:pt>
                <c:pt idx="71309">
                  <c:v>1.9928858819184821E-5</c:v>
                </c:pt>
                <c:pt idx="71310">
                  <c:v>1.9926152162952349E-5</c:v>
                </c:pt>
                <c:pt idx="71311">
                  <c:v>1.9923236322938461E-5</c:v>
                </c:pt>
                <c:pt idx="71312">
                  <c:v>1.9920335034839809E-5</c:v>
                </c:pt>
                <c:pt idx="71313">
                  <c:v>1.991763565456495E-5</c:v>
                </c:pt>
                <c:pt idx="71314">
                  <c:v>1.9914879885618572E-5</c:v>
                </c:pt>
                <c:pt idx="71315">
                  <c:v>1.9912056814064268E-5</c:v>
                </c:pt>
                <c:pt idx="71316">
                  <c:v>1.9909264665329829E-5</c:v>
                </c:pt>
                <c:pt idx="71317">
                  <c:v>1.9906148736481551E-5</c:v>
                </c:pt>
                <c:pt idx="71318">
                  <c:v>1.9898105165339078E-5</c:v>
                </c:pt>
                <c:pt idx="71319">
                  <c:v>1.9887584130628969E-5</c:v>
                </c:pt>
                <c:pt idx="71320">
                  <c:v>1.9875711586792019E-5</c:v>
                </c:pt>
                <c:pt idx="71321">
                  <c:v>1.9863375200657171E-5</c:v>
                </c:pt>
                <c:pt idx="71322">
                  <c:v>1.985101880563889E-5</c:v>
                </c:pt>
                <c:pt idx="71323">
                  <c:v>1.983966467378195E-5</c:v>
                </c:pt>
                <c:pt idx="71324">
                  <c:v>1.982916182896588E-5</c:v>
                </c:pt>
                <c:pt idx="71325">
                  <c:v>1.9810173398582261E-5</c:v>
                </c:pt>
                <c:pt idx="71326">
                  <c:v>1.9727285689441491E-5</c:v>
                </c:pt>
                <c:pt idx="71327">
                  <c:v>1.9607779904617931E-5</c:v>
                </c:pt>
                <c:pt idx="71328">
                  <c:v>1.9484970835037529E-5</c:v>
                </c:pt>
                <c:pt idx="71329">
                  <c:v>1.934774263645522E-5</c:v>
                </c:pt>
                <c:pt idx="71330">
                  <c:v>1.9234008505009111E-5</c:v>
                </c:pt>
                <c:pt idx="71331">
                  <c:v>1.9123281163047071E-5</c:v>
                </c:pt>
                <c:pt idx="71332">
                  <c:v>1.904338751046453E-5</c:v>
                </c:pt>
                <c:pt idx="71333">
                  <c:v>1.897360016300809E-5</c:v>
                </c:pt>
                <c:pt idx="71334">
                  <c:v>1.8928401914308779E-5</c:v>
                </c:pt>
                <c:pt idx="71335">
                  <c:v>1.889411578304134E-5</c:v>
                </c:pt>
                <c:pt idx="71336">
                  <c:v>1.8872971850214529E-5</c:v>
                </c:pt>
                <c:pt idx="71337">
                  <c:v>1.8861179341911342E-5</c:v>
                </c:pt>
                <c:pt idx="71338">
                  <c:v>1.8852731955121271E-5</c:v>
                </c:pt>
                <c:pt idx="71339">
                  <c:v>1.8851675122277811E-5</c:v>
                </c:pt>
                <c:pt idx="71340">
                  <c:v>1.884767152660061E-5</c:v>
                </c:pt>
                <c:pt idx="71341">
                  <c:v>1.8848084437195212E-5</c:v>
                </c:pt>
                <c:pt idx="71342">
                  <c:v>1.884299490484409E-5</c:v>
                </c:pt>
                <c:pt idx="71343">
                  <c:v>1.8839236872736361E-5</c:v>
                </c:pt>
                <c:pt idx="71344">
                  <c:v>1.8829423424904231E-5</c:v>
                </c:pt>
                <c:pt idx="71345">
                  <c:v>1.8818638636730611E-5</c:v>
                </c:pt>
                <c:pt idx="71346">
                  <c:v>1.8804086721502241E-5</c:v>
                </c:pt>
                <c:pt idx="71347">
                  <c:v>1.878787043096963E-5</c:v>
                </c:pt>
                <c:pt idx="71348">
                  <c:v>1.8770968381431888E-5</c:v>
                </c:pt>
                <c:pt idx="71349">
                  <c:v>1.875366251624655E-5</c:v>
                </c:pt>
                <c:pt idx="71350">
                  <c:v>1.8738612197921611E-5</c:v>
                </c:pt>
                <c:pt idx="71351">
                  <c:v>1.8724069377640259E-5</c:v>
                </c:pt>
                <c:pt idx="71352">
                  <c:v>1.871306631073821E-5</c:v>
                </c:pt>
                <c:pt idx="71353">
                  <c:v>1.8702919987845231E-5</c:v>
                </c:pt>
                <c:pt idx="71354">
                  <c:v>1.8695682229008529E-5</c:v>
                </c:pt>
                <c:pt idx="71355">
                  <c:v>1.868876097432803E-5</c:v>
                </c:pt>
                <c:pt idx="71356">
                  <c:v>1.8683149392018091E-5</c:v>
                </c:pt>
                <c:pt idx="71357">
                  <c:v>1.867731589300092E-5</c:v>
                </c:pt>
                <c:pt idx="71358">
                  <c:v>1.867118589871097E-5</c:v>
                </c:pt>
                <c:pt idx="71359">
                  <c:v>1.8664582967176099E-5</c:v>
                </c:pt>
                <c:pt idx="71360">
                  <c:v>1.865720150817651E-5</c:v>
                </c:pt>
                <c:pt idx="71361">
                  <c:v>1.8649632693268359E-5</c:v>
                </c:pt>
                <c:pt idx="71362">
                  <c:v>1.8641234419192191E-5</c:v>
                </c:pt>
                <c:pt idx="71363">
                  <c:v>1.8633018044056371E-5</c:v>
                </c:pt>
                <c:pt idx="71364">
                  <c:v>1.862450699263718E-5</c:v>
                </c:pt>
                <c:pt idx="71365">
                  <c:v>1.861651981016621E-5</c:v>
                </c:pt>
                <c:pt idx="71366">
                  <c:v>1.8608548998599869E-5</c:v>
                </c:pt>
                <c:pt idx="71367">
                  <c:v>1.860111115092877E-5</c:v>
                </c:pt>
                <c:pt idx="71368">
                  <c:v>1.8593844288261611E-5</c:v>
                </c:pt>
                <c:pt idx="71369">
                  <c:v>1.8587054000818171E-5</c:v>
                </c:pt>
                <c:pt idx="71370">
                  <c:v>1.858080031524878E-5</c:v>
                </c:pt>
                <c:pt idx="71371">
                  <c:v>1.8574548448668789E-5</c:v>
                </c:pt>
                <c:pt idx="71372">
                  <c:v>1.8568982341093939E-5</c:v>
                </c:pt>
                <c:pt idx="71373">
                  <c:v>1.856325798144098E-5</c:v>
                </c:pt>
                <c:pt idx="71374">
                  <c:v>1.8558124793344181E-5</c:v>
                </c:pt>
                <c:pt idx="71375">
                  <c:v>1.8553120753495019E-5</c:v>
                </c:pt>
                <c:pt idx="71376">
                  <c:v>1.8548027583165091E-5</c:v>
                </c:pt>
                <c:pt idx="71377">
                  <c:v>1.854299625847489E-5</c:v>
                </c:pt>
                <c:pt idx="71378">
                  <c:v>1.8537844880484041E-5</c:v>
                </c:pt>
                <c:pt idx="71379">
                  <c:v>1.8532735339249481E-5</c:v>
                </c:pt>
                <c:pt idx="71380">
                  <c:v>1.8527285646996461E-5</c:v>
                </c:pt>
                <c:pt idx="71381">
                  <c:v>1.8522074242355299E-5</c:v>
                </c:pt>
                <c:pt idx="71382">
                  <c:v>1.8516644558985721E-5</c:v>
                </c:pt>
                <c:pt idx="71383">
                  <c:v>1.8511182133806869E-5</c:v>
                </c:pt>
                <c:pt idx="71384">
                  <c:v>1.8505674233892929E-5</c:v>
                </c:pt>
                <c:pt idx="71385">
                  <c:v>1.8500362784834579E-5</c:v>
                </c:pt>
                <c:pt idx="71386">
                  <c:v>1.8495062249712649E-5</c:v>
                </c:pt>
                <c:pt idx="71387">
                  <c:v>1.848987812991254E-5</c:v>
                </c:pt>
                <c:pt idx="71388">
                  <c:v>1.8484837710275311E-5</c:v>
                </c:pt>
                <c:pt idx="71389">
                  <c:v>1.8479895516065881E-5</c:v>
                </c:pt>
                <c:pt idx="71390">
                  <c:v>1.8475006072549149E-5</c:v>
                </c:pt>
                <c:pt idx="71391">
                  <c:v>1.8470198483555581E-5</c:v>
                </c:pt>
                <c:pt idx="71392">
                  <c:v>1.8465405446477231E-5</c:v>
                </c:pt>
                <c:pt idx="71393">
                  <c:v>1.8460796127328649E-5</c:v>
                </c:pt>
                <c:pt idx="71394">
                  <c:v>1.8456199541105889E-5</c:v>
                </c:pt>
                <c:pt idx="71395">
                  <c:v>1.8451639334671199E-5</c:v>
                </c:pt>
                <c:pt idx="71396">
                  <c:v>1.8447175534674901E-5</c:v>
                </c:pt>
                <c:pt idx="71397">
                  <c:v>1.844274265749846E-5</c:v>
                </c:pt>
                <c:pt idx="71398">
                  <c:v>1.8438115148455839E-5</c:v>
                </c:pt>
                <c:pt idx="71399">
                  <c:v>1.8433762306813151E-5</c:v>
                </c:pt>
                <c:pt idx="71400">
                  <c:v>1.8429354895488359E-5</c:v>
                </c:pt>
                <c:pt idx="71401">
                  <c:v>1.8424960217089389E-5</c:v>
                </c:pt>
                <c:pt idx="71402">
                  <c:v>1.842063102230895E-5</c:v>
                </c:pt>
                <c:pt idx="71403">
                  <c:v>1.8416258171782829E-5</c:v>
                </c:pt>
                <c:pt idx="71404">
                  <c:v>1.8412081772112291E-5</c:v>
                </c:pt>
                <c:pt idx="71405">
                  <c:v>1.8407718016533181E-5</c:v>
                </c:pt>
                <c:pt idx="71406">
                  <c:v>1.8403476133244109E-5</c:v>
                </c:pt>
                <c:pt idx="71407">
                  <c:v>1.8399245163891461E-5</c:v>
                </c:pt>
                <c:pt idx="71408">
                  <c:v>1.83951578947017E-5</c:v>
                </c:pt>
                <c:pt idx="71409">
                  <c:v>1.839113610913046E-5</c:v>
                </c:pt>
                <c:pt idx="71410">
                  <c:v>1.838699972722679E-5</c:v>
                </c:pt>
                <c:pt idx="71411">
                  <c:v>1.838297430367675E-5</c:v>
                </c:pt>
                <c:pt idx="71412">
                  <c:v>1.8378983440925371E-5</c:v>
                </c:pt>
                <c:pt idx="71413">
                  <c:v>1.837504532886669E-5</c:v>
                </c:pt>
                <c:pt idx="71414">
                  <c:v>1.837099443946499E-5</c:v>
                </c:pt>
                <c:pt idx="71415">
                  <c:v>1.8367147276876491E-5</c:v>
                </c:pt>
                <c:pt idx="71416">
                  <c:v>1.8363252820563499E-5</c:v>
                </c:pt>
                <c:pt idx="71417">
                  <c:v>1.835943476180546E-5</c:v>
                </c:pt>
                <c:pt idx="71418">
                  <c:v>1.835561306506861E-5</c:v>
                </c:pt>
                <c:pt idx="71419">
                  <c:v>1.8351745893596672E-5</c:v>
                </c:pt>
                <c:pt idx="71420">
                  <c:v>1.8348000594414771E-5</c:v>
                </c:pt>
                <c:pt idx="71421">
                  <c:v>1.834414433687925E-5</c:v>
                </c:pt>
                <c:pt idx="71422">
                  <c:v>1.83405791176483E-5</c:v>
                </c:pt>
                <c:pt idx="71423">
                  <c:v>1.8337077563046481E-5</c:v>
                </c:pt>
                <c:pt idx="71424">
                  <c:v>1.8333263142267239E-5</c:v>
                </c:pt>
                <c:pt idx="71425">
                  <c:v>1.832951056712773E-5</c:v>
                </c:pt>
                <c:pt idx="71426">
                  <c:v>1.8325948985875581E-5</c:v>
                </c:pt>
                <c:pt idx="71427">
                  <c:v>1.8322452888241969E-5</c:v>
                </c:pt>
                <c:pt idx="71428">
                  <c:v>1.8318871298106391E-5</c:v>
                </c:pt>
                <c:pt idx="71429">
                  <c:v>1.8315229681320488E-5</c:v>
                </c:pt>
                <c:pt idx="71430">
                  <c:v>1.8311797248316001E-5</c:v>
                </c:pt>
                <c:pt idx="71431">
                  <c:v>1.8308215658180419E-5</c:v>
                </c:pt>
                <c:pt idx="71432">
                  <c:v>1.8304806872038171E-5</c:v>
                </c:pt>
                <c:pt idx="71433">
                  <c:v>1.8301505406270732E-5</c:v>
                </c:pt>
                <c:pt idx="71434">
                  <c:v>1.8298082068213262E-5</c:v>
                </c:pt>
                <c:pt idx="71435">
                  <c:v>1.8294495021109469E-5</c:v>
                </c:pt>
                <c:pt idx="71436">
                  <c:v>1.8291239030077119E-5</c:v>
                </c:pt>
                <c:pt idx="71437">
                  <c:v>1.8287901184521619E-5</c:v>
                </c:pt>
                <c:pt idx="71438">
                  <c:v>1.8284583347849551E-5</c:v>
                </c:pt>
                <c:pt idx="71439">
                  <c:v>1.828126187319867E-5</c:v>
                </c:pt>
                <c:pt idx="71440">
                  <c:v>1.8278002244187519E-5</c:v>
                </c:pt>
                <c:pt idx="71441">
                  <c:v>1.827472988225054E-5</c:v>
                </c:pt>
                <c:pt idx="71442">
                  <c:v>1.8271524822921489E-5</c:v>
                </c:pt>
                <c:pt idx="71443">
                  <c:v>1.8268327039550059E-5</c:v>
                </c:pt>
                <c:pt idx="71444">
                  <c:v>1.8265072867507118E-5</c:v>
                </c:pt>
                <c:pt idx="71445">
                  <c:v>1.8261989680468101E-5</c:v>
                </c:pt>
                <c:pt idx="71446">
                  <c:v>1.8258679119753651E-5</c:v>
                </c:pt>
                <c:pt idx="71447">
                  <c:v>1.825561776058748E-5</c:v>
                </c:pt>
                <c:pt idx="71448">
                  <c:v>1.8252540030516681E-5</c:v>
                </c:pt>
                <c:pt idx="71449">
                  <c:v>1.824947867135052E-5</c:v>
                </c:pt>
                <c:pt idx="71450">
                  <c:v>1.8246273612021469E-5</c:v>
                </c:pt>
                <c:pt idx="71451">
                  <c:v>1.8243168597109619E-5</c:v>
                </c:pt>
                <c:pt idx="71452">
                  <c:v>1.8240158169646751E-5</c:v>
                </c:pt>
                <c:pt idx="71453">
                  <c:v>1.82372095878236E-5</c:v>
                </c:pt>
                <c:pt idx="71454">
                  <c:v>1.8234211893286559E-5</c:v>
                </c:pt>
                <c:pt idx="71455">
                  <c:v>1.823119418986607E-5</c:v>
                </c:pt>
                <c:pt idx="71456">
                  <c:v>1.8228151020593941E-5</c:v>
                </c:pt>
                <c:pt idx="71457">
                  <c:v>1.82252042577602E-5</c:v>
                </c:pt>
                <c:pt idx="71458">
                  <c:v>1.8222310245619159E-5</c:v>
                </c:pt>
                <c:pt idx="71459">
                  <c:v>1.8219434423372149E-5</c:v>
                </c:pt>
                <c:pt idx="71460">
                  <c:v>1.8216462194686759E-5</c:v>
                </c:pt>
                <c:pt idx="71461">
                  <c:v>1.8213579096482139E-5</c:v>
                </c:pt>
                <c:pt idx="71462">
                  <c:v>1.8210721464129161E-5</c:v>
                </c:pt>
                <c:pt idx="71463">
                  <c:v>1.820791112550069E-5</c:v>
                </c:pt>
                <c:pt idx="71464">
                  <c:v>1.8204969819635149E-5</c:v>
                </c:pt>
                <c:pt idx="71465">
                  <c:v>1.8202194041805338E-5</c:v>
                </c:pt>
                <c:pt idx="71466">
                  <c:v>1.8199370970251039E-5</c:v>
                </c:pt>
                <c:pt idx="71467">
                  <c:v>1.8196378732682209E-5</c:v>
                </c:pt>
                <c:pt idx="71468">
                  <c:v>1.8193713913206011E-5</c:v>
                </c:pt>
                <c:pt idx="71469">
                  <c:v>1.8191007256973531E-5</c:v>
                </c:pt>
                <c:pt idx="71470">
                  <c:v>1.8188242393080149E-5</c:v>
                </c:pt>
                <c:pt idx="71471">
                  <c:v>1.8185495719080791E-5</c:v>
                </c:pt>
                <c:pt idx="71472">
                  <c:v>1.818269265640993E-5</c:v>
                </c:pt>
                <c:pt idx="71473">
                  <c:v>1.817997872421984E-5</c:v>
                </c:pt>
                <c:pt idx="71474">
                  <c:v>1.8177373931393959E-5</c:v>
                </c:pt>
                <c:pt idx="71475">
                  <c:v>1.81746745511191E-5</c:v>
                </c:pt>
                <c:pt idx="71476">
                  <c:v>1.8172029740526341E-5</c:v>
                </c:pt>
                <c:pt idx="71477">
                  <c:v>1.8169333998230289E-5</c:v>
                </c:pt>
                <c:pt idx="71478">
                  <c:v>1.816662552300841E-5</c:v>
                </c:pt>
                <c:pt idx="71479">
                  <c:v>1.8164048015023582E-5</c:v>
                </c:pt>
                <c:pt idx="71480">
                  <c:v>1.8161486877943389E-5</c:v>
                </c:pt>
                <c:pt idx="71481">
                  <c:v>1.8158789316657931E-5</c:v>
                </c:pt>
                <c:pt idx="71482">
                  <c:v>1.8156199075747281E-5</c:v>
                </c:pt>
                <c:pt idx="71483">
                  <c:v>1.815356699808035E-5</c:v>
                </c:pt>
                <c:pt idx="71484">
                  <c:v>1.8150989490095529E-5</c:v>
                </c:pt>
                <c:pt idx="71485">
                  <c:v>1.8148359231417999E-5</c:v>
                </c:pt>
                <c:pt idx="71486">
                  <c:v>1.8145965441362929E-5</c:v>
                </c:pt>
                <c:pt idx="71487">
                  <c:v>1.814326242310926E-5</c:v>
                </c:pt>
                <c:pt idx="71488">
                  <c:v>1.8140794054488651E-5</c:v>
                </c:pt>
                <c:pt idx="71489">
                  <c:v>1.8138340237783271E-5</c:v>
                </c:pt>
                <c:pt idx="71490">
                  <c:v>1.813578819565009E-5</c:v>
                </c:pt>
                <c:pt idx="71491">
                  <c:v>1.8133290723199021E-5</c:v>
                </c:pt>
                <c:pt idx="71492">
                  <c:v>1.813073686207645E-5</c:v>
                </c:pt>
                <c:pt idx="71493">
                  <c:v>1.8128304873243909E-5</c:v>
                </c:pt>
                <c:pt idx="71494">
                  <c:v>1.812577829696238E-5</c:v>
                </c:pt>
                <c:pt idx="71495">
                  <c:v>1.812340269680135E-5</c:v>
                </c:pt>
                <c:pt idx="71496">
                  <c:v>1.8120903405360881E-5</c:v>
                </c:pt>
                <c:pt idx="71497">
                  <c:v>1.8118516891263429E-5</c:v>
                </c:pt>
                <c:pt idx="71498">
                  <c:v>1.8116061255568638E-5</c:v>
                </c:pt>
                <c:pt idx="71499">
                  <c:v>1.8113611076842059E-5</c:v>
                </c:pt>
                <c:pt idx="71500">
                  <c:v>1.81112209247658E-5</c:v>
                </c:pt>
                <c:pt idx="71501">
                  <c:v>1.81089089892339E-5</c:v>
                </c:pt>
                <c:pt idx="71502">
                  <c:v>1.81066043296596E-5</c:v>
                </c:pt>
                <c:pt idx="71503">
                  <c:v>1.8104155969922431E-5</c:v>
                </c:pt>
                <c:pt idx="71504">
                  <c:v>1.8101804016623649E-5</c:v>
                </c:pt>
                <c:pt idx="71505">
                  <c:v>1.80994702532189E-5</c:v>
                </c:pt>
                <c:pt idx="71506">
                  <c:v>1.809707646316383E-5</c:v>
                </c:pt>
                <c:pt idx="71507">
                  <c:v>1.8094719052896832E-5</c:v>
                </c:pt>
                <c:pt idx="71508">
                  <c:v>1.8092467144015249E-5</c:v>
                </c:pt>
                <c:pt idx="71509">
                  <c:v>1.8090155208483338E-5</c:v>
                </c:pt>
                <c:pt idx="71510">
                  <c:v>1.8087865100824271E-5</c:v>
                </c:pt>
                <c:pt idx="71511">
                  <c:v>1.8085554984281771E-5</c:v>
                </c:pt>
                <c:pt idx="71512">
                  <c:v>1.8083155737258491E-5</c:v>
                </c:pt>
                <c:pt idx="71513">
                  <c:v>1.808086562959943E-5</c:v>
                </c:pt>
                <c:pt idx="71514">
                  <c:v>1.807864100555889E-5</c:v>
                </c:pt>
                <c:pt idx="71515">
                  <c:v>1.8076267224387269E-5</c:v>
                </c:pt>
                <c:pt idx="71516">
                  <c:v>1.8074091713060622E-5</c:v>
                </c:pt>
                <c:pt idx="71517">
                  <c:v>1.807188345992472E-5</c:v>
                </c:pt>
                <c:pt idx="71518">
                  <c:v>1.8069531506625939E-5</c:v>
                </c:pt>
                <c:pt idx="71519">
                  <c:v>1.8067334167426449E-5</c:v>
                </c:pt>
                <c:pt idx="71520">
                  <c:v>1.8065107724396509E-5</c:v>
                </c:pt>
                <c:pt idx="71521">
                  <c:v>1.806284126359969E-5</c:v>
                </c:pt>
                <c:pt idx="71522">
                  <c:v>1.806061300158035E-5</c:v>
                </c:pt>
                <c:pt idx="71523">
                  <c:v>1.8058477508020591E-5</c:v>
                </c:pt>
                <c:pt idx="71524">
                  <c:v>1.805627289286349E-5</c:v>
                </c:pt>
                <c:pt idx="71525">
                  <c:v>1.8054102838505059E-5</c:v>
                </c:pt>
                <c:pt idx="71526">
                  <c:v>1.8051890947390351E-5</c:v>
                </c:pt>
                <c:pt idx="71527">
                  <c:v>1.80497136170743E-5</c:v>
                </c:pt>
                <c:pt idx="71528">
                  <c:v>1.8047552657662891E-5</c:v>
                </c:pt>
                <c:pt idx="71529">
                  <c:v>1.804528983484488E-5</c:v>
                </c:pt>
                <c:pt idx="71530">
                  <c:v>1.8043218005914241E-5</c:v>
                </c:pt>
                <c:pt idx="71531">
                  <c:v>1.8040933355223391E-5</c:v>
                </c:pt>
                <c:pt idx="71532">
                  <c:v>1.8038865164271559E-5</c:v>
                </c:pt>
                <c:pt idx="71533">
                  <c:v>1.8036826077150181E-5</c:v>
                </c:pt>
                <c:pt idx="71534">
                  <c:v>1.8034559616353359E-5</c:v>
                </c:pt>
                <c:pt idx="71535">
                  <c:v>1.8032433217740621E-5</c:v>
                </c:pt>
                <c:pt idx="71536">
                  <c:v>1.8030479623121209E-5</c:v>
                </c:pt>
                <c:pt idx="71537">
                  <c:v>1.8028224076260809E-5</c:v>
                </c:pt>
                <c:pt idx="71538">
                  <c:v>1.8026103134616282E-5</c:v>
                </c:pt>
                <c:pt idx="71539">
                  <c:v>1.8023987649939951E-5</c:v>
                </c:pt>
                <c:pt idx="71540">
                  <c:v>1.8021906726062301E-5</c:v>
                </c:pt>
                <c:pt idx="71541">
                  <c:v>1.8019893104792569E-5</c:v>
                </c:pt>
                <c:pt idx="71542">
                  <c:v>1.8017824913840741E-5</c:v>
                </c:pt>
                <c:pt idx="71543">
                  <c:v>1.801567668735515E-5</c:v>
                </c:pt>
                <c:pt idx="71544">
                  <c:v>1.8013668523053639E-5</c:v>
                </c:pt>
                <c:pt idx="71545">
                  <c:v>1.8011563952313739E-5</c:v>
                </c:pt>
                <c:pt idx="71546">
                  <c:v>1.8009475752478469E-5</c:v>
                </c:pt>
                <c:pt idx="71547">
                  <c:v>1.800740028556902E-5</c:v>
                </c:pt>
                <c:pt idx="71548">
                  <c:v>1.8005392121267502E-5</c:v>
                </c:pt>
                <c:pt idx="71549">
                  <c:v>1.800335485313553E-5</c:v>
                </c:pt>
                <c:pt idx="71550">
                  <c:v>1.8001399439526718E-5</c:v>
                </c:pt>
                <c:pt idx="71551">
                  <c:v>1.7999267583945769E-5</c:v>
                </c:pt>
                <c:pt idx="71552">
                  <c:v>1.7997295799432319E-5</c:v>
                </c:pt>
                <c:pt idx="71553">
                  <c:v>1.7995116650126871E-5</c:v>
                </c:pt>
                <c:pt idx="71554">
                  <c:v>1.7993230358115401E-5</c:v>
                </c:pt>
                <c:pt idx="71555">
                  <c:v>1.7991060303756971E-5</c:v>
                </c:pt>
                <c:pt idx="71556">
                  <c:v>1.7989128537010401E-5</c:v>
                </c:pt>
                <c:pt idx="71557">
                  <c:v>1.7987098544836041E-5</c:v>
                </c:pt>
                <c:pt idx="71558">
                  <c:v>1.7985163140110672E-5</c:v>
                </c:pt>
                <c:pt idx="71559">
                  <c:v>1.7983160432777371E-5</c:v>
                </c:pt>
                <c:pt idx="71560">
                  <c:v>1.7981148630497049E-5</c:v>
                </c:pt>
                <c:pt idx="71561">
                  <c:v>1.797924051061273E-5</c:v>
                </c:pt>
                <c:pt idx="71562">
                  <c:v>1.7977097741095349E-5</c:v>
                </c:pt>
                <c:pt idx="71563">
                  <c:v>1.7975175069295801E-5</c:v>
                </c:pt>
                <c:pt idx="71564">
                  <c:v>1.7973230569623411E-5</c:v>
                </c:pt>
                <c:pt idx="71565">
                  <c:v>1.7971302440855649E-5</c:v>
                </c:pt>
                <c:pt idx="71566">
                  <c:v>1.7969225154956799E-5</c:v>
                </c:pt>
                <c:pt idx="71567">
                  <c:v>1.796731521608308E-5</c:v>
                </c:pt>
                <c:pt idx="71568">
                  <c:v>1.796538163034711E-5</c:v>
                </c:pt>
                <c:pt idx="71569">
                  <c:v>1.796346987248398E-5</c:v>
                </c:pt>
                <c:pt idx="71570">
                  <c:v>1.7961485355044718E-5</c:v>
                </c:pt>
                <c:pt idx="71571">
                  <c:v>1.7959484466700811E-5</c:v>
                </c:pt>
                <c:pt idx="71572">
                  <c:v>1.7957694581127729E-5</c:v>
                </c:pt>
                <c:pt idx="71573">
                  <c:v>1.7955630028154701E-5</c:v>
                </c:pt>
                <c:pt idx="71574">
                  <c:v>1.795373646018561E-5</c:v>
                </c:pt>
                <c:pt idx="71575">
                  <c:v>1.795180105546024E-5</c:v>
                </c:pt>
                <c:pt idx="71576">
                  <c:v>1.7949909306480549E-5</c:v>
                </c:pt>
                <c:pt idx="71577">
                  <c:v>1.794794843590353E-5</c:v>
                </c:pt>
                <c:pt idx="71578">
                  <c:v>1.794603304006159E-5</c:v>
                </c:pt>
                <c:pt idx="71579">
                  <c:v>1.7944046703632921E-5</c:v>
                </c:pt>
                <c:pt idx="71580">
                  <c:v>1.794220770534594E-5</c:v>
                </c:pt>
                <c:pt idx="71581">
                  <c:v>1.7940321413334459E-5</c:v>
                </c:pt>
                <c:pt idx="71582">
                  <c:v>1.7938455130206421E-5</c:v>
                </c:pt>
                <c:pt idx="71583">
                  <c:v>1.7936399672180411E-5</c:v>
                </c:pt>
                <c:pt idx="71584">
                  <c:v>1.7934562492882829E-5</c:v>
                </c:pt>
                <c:pt idx="71585">
                  <c:v>1.793282717699185E-5</c:v>
                </c:pt>
                <c:pt idx="71586">
                  <c:v>1.7930904505192299E-5</c:v>
                </c:pt>
                <c:pt idx="71587">
                  <c:v>1.7928996385307979E-5</c:v>
                </c:pt>
                <c:pt idx="71588">
                  <c:v>1.7927144654095169E-5</c:v>
                </c:pt>
                <c:pt idx="71589">
                  <c:v>1.792523471522145E-5</c:v>
                </c:pt>
                <c:pt idx="71590">
                  <c:v>1.7923402992892079E-5</c:v>
                </c:pt>
                <c:pt idx="71591">
                  <c:v>1.7921405742526989E-5</c:v>
                </c:pt>
                <c:pt idx="71592">
                  <c:v>1.791970134945586E-5</c:v>
                </c:pt>
                <c:pt idx="71593">
                  <c:v>1.7917744116857651E-5</c:v>
                </c:pt>
                <c:pt idx="71594">
                  <c:v>1.7915817807079289E-5</c:v>
                </c:pt>
                <c:pt idx="71595">
                  <c:v>1.791410977602936E-5</c:v>
                </c:pt>
                <c:pt idx="71596">
                  <c:v>1.7912176190293391E-5</c:v>
                </c:pt>
                <c:pt idx="71597">
                  <c:v>1.7910337192006409E-5</c:v>
                </c:pt>
                <c:pt idx="71598">
                  <c:v>1.7908563677337949E-5</c:v>
                </c:pt>
                <c:pt idx="71599">
                  <c:v>1.7906644643517211E-5</c:v>
                </c:pt>
                <c:pt idx="71600">
                  <c:v>1.7904878404806371E-5</c:v>
                </c:pt>
                <c:pt idx="71601">
                  <c:v>1.790295573300682E-5</c:v>
                </c:pt>
                <c:pt idx="71602">
                  <c:v>1.7901149476529099E-5</c:v>
                </c:pt>
                <c:pt idx="71603">
                  <c:v>1.7899310478242111E-5</c:v>
                </c:pt>
                <c:pt idx="71604">
                  <c:v>1.7897582438308749E-5</c:v>
                </c:pt>
                <c:pt idx="71605">
                  <c:v>1.7895667042466808E-5</c:v>
                </c:pt>
                <c:pt idx="71606">
                  <c:v>1.7893931726575829E-5</c:v>
                </c:pt>
                <c:pt idx="71607">
                  <c:v>1.789193993317895E-5</c:v>
                </c:pt>
                <c:pt idx="71608">
                  <c:v>1.7890122762764801E-5</c:v>
                </c:pt>
                <c:pt idx="71609">
                  <c:v>1.7888443835545331E-5</c:v>
                </c:pt>
                <c:pt idx="71610">
                  <c:v>1.788660483725835E-5</c:v>
                </c:pt>
                <c:pt idx="71611">
                  <c:v>1.7884851331473332E-5</c:v>
                </c:pt>
                <c:pt idx="71612">
                  <c:v>1.788295958249364E-5</c:v>
                </c:pt>
                <c:pt idx="71613">
                  <c:v>1.788126974133775E-5</c:v>
                </c:pt>
                <c:pt idx="71614">
                  <c:v>1.787938708730508E-5</c:v>
                </c:pt>
                <c:pt idx="71615">
                  <c:v>1.7877582649816759E-5</c:v>
                </c:pt>
                <c:pt idx="71616">
                  <c:v>1.7875900084618479E-5</c:v>
                </c:pt>
                <c:pt idx="71617">
                  <c:v>1.7874037439469251E-5</c:v>
                </c:pt>
                <c:pt idx="71618">
                  <c:v>1.7872236639959741E-5</c:v>
                </c:pt>
                <c:pt idx="71619">
                  <c:v>1.787043038348202E-5</c:v>
                </c:pt>
                <c:pt idx="71620">
                  <c:v>1.7868640497908931E-5</c:v>
                </c:pt>
                <c:pt idx="71621">
                  <c:v>1.7866956113721241E-5</c:v>
                </c:pt>
                <c:pt idx="71622">
                  <c:v>1.7865100744529631E-5</c:v>
                </c:pt>
                <c:pt idx="71623">
                  <c:v>1.7863505490822721E-5</c:v>
                </c:pt>
                <c:pt idx="71624">
                  <c:v>1.7858657884062271E-5</c:v>
                </c:pt>
                <c:pt idx="71625">
                  <c:v>1.7851783923106271E-5</c:v>
                </c:pt>
                <c:pt idx="71626">
                  <c:v>1.784403866622597E-5</c:v>
                </c:pt>
                <c:pt idx="71627">
                  <c:v>1.7835385733633299E-5</c:v>
                </c:pt>
                <c:pt idx="71628">
                  <c:v>1.782686194928829E-5</c:v>
                </c:pt>
                <c:pt idx="71629">
                  <c:v>1.7818827473092821E-5</c:v>
                </c:pt>
                <c:pt idx="71630">
                  <c:v>1.781131322786678E-5</c:v>
                </c:pt>
                <c:pt idx="71631">
                  <c:v>1.7804275557864461E-5</c:v>
                </c:pt>
                <c:pt idx="71632">
                  <c:v>1.7797712644096461E-5</c:v>
                </c:pt>
                <c:pt idx="71633">
                  <c:v>1.779137346602511E-5</c:v>
                </c:pt>
                <c:pt idx="71634">
                  <c:v>1.778515252226498E-5</c:v>
                </c:pt>
                <c:pt idx="71635">
                  <c:v>1.7779097106540579E-5</c:v>
                </c:pt>
                <c:pt idx="71636">
                  <c:v>1.777306169969961E-5</c:v>
                </c:pt>
                <c:pt idx="71637">
                  <c:v>1.7767108147381801E-5</c:v>
                </c:pt>
                <c:pt idx="71638">
                  <c:v>1.7760927221388559E-5</c:v>
                </c:pt>
                <c:pt idx="71639">
                  <c:v>1.7754991858964789E-5</c:v>
                </c:pt>
                <c:pt idx="71640">
                  <c:v>1.7748790924088101E-5</c:v>
                </c:pt>
                <c:pt idx="71641">
                  <c:v>1.7742568161338571E-5</c:v>
                </c:pt>
                <c:pt idx="71642">
                  <c:v>1.7736258087097671E-5</c:v>
                </c:pt>
                <c:pt idx="71643">
                  <c:v>1.7729849787428978E-5</c:v>
                </c:pt>
                <c:pt idx="71644">
                  <c:v>1.7723143173498102E-5</c:v>
                </c:pt>
                <c:pt idx="71645">
                  <c:v>1.7716476577334109E-5</c:v>
                </c:pt>
                <c:pt idx="71646">
                  <c:v>1.7709820895106532E-5</c:v>
                </c:pt>
                <c:pt idx="71647">
                  <c:v>1.7703345292829908E-5</c:v>
                </c:pt>
                <c:pt idx="71648">
                  <c:v>1.7696984286885709E-5</c:v>
                </c:pt>
                <c:pt idx="71649">
                  <c:v>1.7690794265945439E-5</c:v>
                </c:pt>
                <c:pt idx="71650">
                  <c:v>1.7684651538729671E-5</c:v>
                </c:pt>
                <c:pt idx="71651">
                  <c:v>1.767873982316814E-5</c:v>
                </c:pt>
                <c:pt idx="71652">
                  <c:v>1.7672933608992029E-5</c:v>
                </c:pt>
                <c:pt idx="71653">
                  <c:v>1.766721470630728E-5</c:v>
                </c:pt>
                <c:pt idx="71654">
                  <c:v>1.766150307958014E-5</c:v>
                </c:pt>
                <c:pt idx="71655">
                  <c:v>1.7655669580562972E-5</c:v>
                </c:pt>
                <c:pt idx="71656">
                  <c:v>1.7650098016019911E-5</c:v>
                </c:pt>
                <c:pt idx="71657">
                  <c:v>1.7644480976741761E-5</c:v>
                </c:pt>
                <c:pt idx="71658">
                  <c:v>1.7638698409427889E-5</c:v>
                </c:pt>
                <c:pt idx="71659">
                  <c:v>1.7633243260206651E-5</c:v>
                </c:pt>
                <c:pt idx="71660">
                  <c:v>1.762758074619342E-5</c:v>
                </c:pt>
                <c:pt idx="71661">
                  <c:v>1.7622254745219831E-5</c:v>
                </c:pt>
                <c:pt idx="71662">
                  <c:v>1.7616954210097902E-5</c:v>
                </c:pt>
                <c:pt idx="71663">
                  <c:v>1.7611724615562711E-5</c:v>
                </c:pt>
                <c:pt idx="71664">
                  <c:v>1.7606422261451371E-5</c:v>
                </c:pt>
                <c:pt idx="71665">
                  <c:v>1.7601380022824739E-5</c:v>
                </c:pt>
                <c:pt idx="71666">
                  <c:v>1.7596355974092152E-5</c:v>
                </c:pt>
                <c:pt idx="71667">
                  <c:v>1.7591339201317169E-5</c:v>
                </c:pt>
                <c:pt idx="71668">
                  <c:v>1.7586431567906399E-5</c:v>
                </c:pt>
                <c:pt idx="71669">
                  <c:v>1.7581605789018792E-5</c:v>
                </c:pt>
                <c:pt idx="71670">
                  <c:v>1.757694371917751E-5</c:v>
                </c:pt>
                <c:pt idx="71671">
                  <c:v>1.757226709742099E-5</c:v>
                </c:pt>
                <c:pt idx="71672">
                  <c:v>1.7567650502314791E-5</c:v>
                </c:pt>
                <c:pt idx="71673">
                  <c:v>1.75629338627914E-5</c:v>
                </c:pt>
                <c:pt idx="71674">
                  <c:v>1.7558497347636148E-5</c:v>
                </c:pt>
                <c:pt idx="71675">
                  <c:v>1.7554095393279571E-5</c:v>
                </c:pt>
                <c:pt idx="71676">
                  <c:v>1.7549657059134919E-5</c:v>
                </c:pt>
                <c:pt idx="71677">
                  <c:v>1.7545180526212789E-5</c:v>
                </c:pt>
                <c:pt idx="71678">
                  <c:v>1.7540904082125049E-5</c:v>
                </c:pt>
                <c:pt idx="71679">
                  <c:v>1.7536664017825391E-5</c:v>
                </c:pt>
                <c:pt idx="71680">
                  <c:v>1.7532540368847549E-5</c:v>
                </c:pt>
                <c:pt idx="71681">
                  <c:v>1.7528445823700171E-5</c:v>
                </c:pt>
                <c:pt idx="71682">
                  <c:v>1.7524294889881279E-5</c:v>
                </c:pt>
                <c:pt idx="71683">
                  <c:v>1.752034222590737E-5</c:v>
                </c:pt>
                <c:pt idx="71684">
                  <c:v>1.751634226820897E-5</c:v>
                </c:pt>
                <c:pt idx="71685">
                  <c:v>1.7512418708065521E-5</c:v>
                </c:pt>
                <c:pt idx="71686">
                  <c:v>1.7508569726487622E-5</c:v>
                </c:pt>
                <c:pt idx="71687">
                  <c:v>1.7504824427305721E-5</c:v>
                </c:pt>
                <c:pt idx="71688">
                  <c:v>1.7501057300250981E-5</c:v>
                </c:pt>
                <c:pt idx="71689">
                  <c:v>1.7497395674581639E-5</c:v>
                </c:pt>
                <c:pt idx="71690">
                  <c:v>1.749371767800767E-5</c:v>
                </c:pt>
                <c:pt idx="71691">
                  <c:v>1.7490116078988649E-5</c:v>
                </c:pt>
                <c:pt idx="71692">
                  <c:v>1.7486581782577559E-5</c:v>
                </c:pt>
                <c:pt idx="71693">
                  <c:v>1.7483098417869769E-5</c:v>
                </c:pt>
                <c:pt idx="71694">
                  <c:v>1.747953865560703E-5</c:v>
                </c:pt>
                <c:pt idx="71695">
                  <c:v>1.747619899106212E-5</c:v>
                </c:pt>
                <c:pt idx="71696">
                  <c:v>1.7472802937845699E-5</c:v>
                </c:pt>
                <c:pt idx="71697">
                  <c:v>1.7469459635321979E-5</c:v>
                </c:pt>
                <c:pt idx="71698">
                  <c:v>1.7466252757003531E-5</c:v>
                </c:pt>
                <c:pt idx="71699">
                  <c:v>1.746299130900297E-5</c:v>
                </c:pt>
                <c:pt idx="71700">
                  <c:v>1.7459751688875261E-5</c:v>
                </c:pt>
                <c:pt idx="71701">
                  <c:v>1.7456606656196531E-5</c:v>
                </c:pt>
                <c:pt idx="71702">
                  <c:v>1.7453441614634361E-5</c:v>
                </c:pt>
                <c:pt idx="71703">
                  <c:v>1.7450416635256261E-5</c:v>
                </c:pt>
                <c:pt idx="71704">
                  <c:v>1.7447408026782799E-5</c:v>
                </c:pt>
                <c:pt idx="71705">
                  <c:v>1.744430664984975E-5</c:v>
                </c:pt>
                <c:pt idx="71706">
                  <c:v>1.74413071363233E-5</c:v>
                </c:pt>
                <c:pt idx="71707">
                  <c:v>1.7438444047002118E-5</c:v>
                </c:pt>
                <c:pt idx="71708">
                  <c:v>1.743560278555378E-5</c:v>
                </c:pt>
                <c:pt idx="71709">
                  <c:v>1.7432681488571689E-5</c:v>
                </c:pt>
                <c:pt idx="71710">
                  <c:v>1.742990207276307E-5</c:v>
                </c:pt>
                <c:pt idx="71711">
                  <c:v>1.7427029888494872E-5</c:v>
                </c:pt>
                <c:pt idx="71712">
                  <c:v>1.7424243196728639E-5</c:v>
                </c:pt>
                <c:pt idx="71713">
                  <c:v>1.7421722077415321E-5</c:v>
                </c:pt>
                <c:pt idx="71714">
                  <c:v>1.741905907692853E-5</c:v>
                </c:pt>
                <c:pt idx="71715">
                  <c:v>1.741631422191858E-5</c:v>
                </c:pt>
                <c:pt idx="71716">
                  <c:v>1.7413558452972211E-5</c:v>
                </c:pt>
                <c:pt idx="71717">
                  <c:v>1.7411022781743671E-5</c:v>
                </c:pt>
                <c:pt idx="71718">
                  <c:v>1.7408512576366771E-5</c:v>
                </c:pt>
                <c:pt idx="71719">
                  <c:v>1.7405962353223E-5</c:v>
                </c:pt>
                <c:pt idx="71720">
                  <c:v>1.740345214784611E-5</c:v>
                </c:pt>
                <c:pt idx="71721">
                  <c:v>1.7401045624865219E-5</c:v>
                </c:pt>
                <c:pt idx="71722">
                  <c:v>1.739865911076777E-5</c:v>
                </c:pt>
                <c:pt idx="71723">
                  <c:v>1.7396218026988212E-5</c:v>
                </c:pt>
                <c:pt idx="71724">
                  <c:v>1.739380604703911E-5</c:v>
                </c:pt>
                <c:pt idx="71725">
                  <c:v>1.7391415894962851E-5</c:v>
                </c:pt>
                <c:pt idx="71726">
                  <c:v>1.738904575177003E-5</c:v>
                </c:pt>
                <c:pt idx="71727">
                  <c:v>1.738675746310037E-5</c:v>
                </c:pt>
                <c:pt idx="71728">
                  <c:v>1.7384472812409509E-5</c:v>
                </c:pt>
                <c:pt idx="71729">
                  <c:v>1.7382326404913329E-5</c:v>
                </c:pt>
                <c:pt idx="71730">
                  <c:v>1.7380092685925771E-5</c:v>
                </c:pt>
                <c:pt idx="71731">
                  <c:v>1.7377898984705101E-5</c:v>
                </c:pt>
                <c:pt idx="71732">
                  <c:v>1.7375619790982458E-5</c:v>
                </c:pt>
                <c:pt idx="71733">
                  <c:v>1.7373571608914059E-5</c:v>
                </c:pt>
                <c:pt idx="71734">
                  <c:v>1.7371434296364899E-5</c:v>
                </c:pt>
                <c:pt idx="71735">
                  <c:v>1.7369306078762751E-5</c:v>
                </c:pt>
                <c:pt idx="71736">
                  <c:v>1.73673342942493E-5</c:v>
                </c:pt>
                <c:pt idx="71737">
                  <c:v>1.7365229723509401E-5</c:v>
                </c:pt>
                <c:pt idx="71738">
                  <c:v>1.7363125152769499E-5</c:v>
                </c:pt>
                <c:pt idx="71739">
                  <c:v>1.7361184291075918E-5</c:v>
                </c:pt>
                <c:pt idx="71740">
                  <c:v>1.7359163393848579E-5</c:v>
                </c:pt>
                <c:pt idx="71741">
                  <c:v>1.735719888529275E-5</c:v>
                </c:pt>
                <c:pt idx="71742">
                  <c:v>1.735526711854618E-5</c:v>
                </c:pt>
                <c:pt idx="71743">
                  <c:v>1.735329169605393E-5</c:v>
                </c:pt>
                <c:pt idx="71744">
                  <c:v>1.735135265334975E-5</c:v>
                </c:pt>
                <c:pt idx="71745">
                  <c:v>1.7349651898257431E-5</c:v>
                </c:pt>
                <c:pt idx="71746">
                  <c:v>1.734761826810427E-5</c:v>
                </c:pt>
                <c:pt idx="71747">
                  <c:v>1.734584839141462E-5</c:v>
                </c:pt>
                <c:pt idx="71748">
                  <c:v>1.7343974832328971E-5</c:v>
                </c:pt>
                <c:pt idx="71749">
                  <c:v>1.734213947202079E-5</c:v>
                </c:pt>
                <c:pt idx="71750">
                  <c:v>1.7340400518151E-5</c:v>
                </c:pt>
                <c:pt idx="71751">
                  <c:v>1.7338525140075941E-5</c:v>
                </c:pt>
                <c:pt idx="71752">
                  <c:v>1.733694807626307E-5</c:v>
                </c:pt>
                <c:pt idx="71753">
                  <c:v>1.733500903355889E-5</c:v>
                </c:pt>
                <c:pt idx="71754">
                  <c:v>1.7333217328996401E-5</c:v>
                </c:pt>
                <c:pt idx="71755">
                  <c:v>1.7331720300717279E-5</c:v>
                </c:pt>
                <c:pt idx="71756">
                  <c:v>1.732995588099584E-5</c:v>
                </c:pt>
                <c:pt idx="71757">
                  <c:v>1.732827695377637E-5</c:v>
                </c:pt>
                <c:pt idx="71758">
                  <c:v>1.7326610759482719E-5</c:v>
                </c:pt>
                <c:pt idx="71759">
                  <c:v>1.7324973669019531E-5</c:v>
                </c:pt>
                <c:pt idx="71760">
                  <c:v>1.7323371139355E-5</c:v>
                </c:pt>
                <c:pt idx="71761">
                  <c:v>1.732174132484943E-5</c:v>
                </c:pt>
                <c:pt idx="71762">
                  <c:v>1.7320020560873669E-5</c:v>
                </c:pt>
                <c:pt idx="71763">
                  <c:v>1.731862721499056E-5</c:v>
                </c:pt>
                <c:pt idx="71764">
                  <c:v>1.731712291075382E-5</c:v>
                </c:pt>
                <c:pt idx="71765">
                  <c:v>1.7315484001301229E-5</c:v>
                </c:pt>
                <c:pt idx="71766">
                  <c:v>1.7313974240096289E-5</c:v>
                </c:pt>
                <c:pt idx="71767">
                  <c:v>1.731240809021983E-5</c:v>
                </c:pt>
                <c:pt idx="71768">
                  <c:v>1.731090014800429E-5</c:v>
                </c:pt>
                <c:pt idx="71769">
                  <c:v>1.7309372196905312E-5</c:v>
                </c:pt>
                <c:pt idx="71770">
                  <c:v>1.7307796952081841E-5</c:v>
                </c:pt>
                <c:pt idx="71771">
                  <c:v>1.7306443623965609E-5</c:v>
                </c:pt>
                <c:pt idx="71772">
                  <c:v>1.7304973880527541E-5</c:v>
                </c:pt>
                <c:pt idx="71773">
                  <c:v>1.730345138639677E-5</c:v>
                </c:pt>
                <c:pt idx="71774">
                  <c:v>1.7302090782322921E-5</c:v>
                </c:pt>
                <c:pt idx="71775">
                  <c:v>1.7300679246545769E-5</c:v>
                </c:pt>
                <c:pt idx="71776">
                  <c:v>1.729920222715009E-5</c:v>
                </c:pt>
                <c:pt idx="71777">
                  <c:v>1.7297981685260311E-5</c:v>
                </c:pt>
                <c:pt idx="71778">
                  <c:v>1.7296481019002389E-5</c:v>
                </c:pt>
                <c:pt idx="71779">
                  <c:v>1.729515133774839E-5</c:v>
                </c:pt>
                <c:pt idx="71780">
                  <c:v>1.7293774362769909E-5</c:v>
                </c:pt>
                <c:pt idx="71781">
                  <c:v>1.729240830172785E-5</c:v>
                </c:pt>
                <c:pt idx="71782">
                  <c:v>1.729103860270698E-5</c:v>
                </c:pt>
                <c:pt idx="71783">
                  <c:v>1.7289743482251652E-5</c:v>
                </c:pt>
                <c:pt idx="71784">
                  <c:v>1.7288261005887758E-5</c:v>
                </c:pt>
                <c:pt idx="71785">
                  <c:v>1.7287180526182059E-5</c:v>
                </c:pt>
                <c:pt idx="71786">
                  <c:v>1.7285805370192971E-5</c:v>
                </c:pt>
                <c:pt idx="71787">
                  <c:v>1.7284484783886001E-5</c:v>
                </c:pt>
                <c:pt idx="71788">
                  <c:v>1.7283215129282329E-5</c:v>
                </c:pt>
                <c:pt idx="71789">
                  <c:v>1.728205825202167E-5</c:v>
                </c:pt>
                <c:pt idx="71790">
                  <c:v>1.7280641259276312E-5</c:v>
                </c:pt>
                <c:pt idx="71791">
                  <c:v>1.7279453459195789E-5</c:v>
                </c:pt>
                <c:pt idx="71792">
                  <c:v>1.7278222003369589E-5</c:v>
                </c:pt>
                <c:pt idx="71793">
                  <c:v>1.727697599562816E-5</c:v>
                </c:pt>
                <c:pt idx="71794">
                  <c:v>1.7275706341024492E-5</c:v>
                </c:pt>
                <c:pt idx="71795">
                  <c:v>1.727449671307113E-5</c:v>
                </c:pt>
                <c:pt idx="71796">
                  <c:v>1.7273216144531031E-5</c:v>
                </c:pt>
                <c:pt idx="71797">
                  <c:v>1.7272192053496841E-5</c:v>
                </c:pt>
                <c:pt idx="71798">
                  <c:v>1.727098788251169E-5</c:v>
                </c:pt>
                <c:pt idx="71799">
                  <c:v>1.7269780073547739E-5</c:v>
                </c:pt>
                <c:pt idx="71800">
                  <c:v>1.7268635929212909E-5</c:v>
                </c:pt>
                <c:pt idx="71801">
                  <c:v>1.726738810248207E-5</c:v>
                </c:pt>
                <c:pt idx="71802">
                  <c:v>1.7266236682189628E-5</c:v>
                </c:pt>
                <c:pt idx="71803">
                  <c:v>1.726502705423627E-5</c:v>
                </c:pt>
                <c:pt idx="71804">
                  <c:v>1.7263899280806069E-5</c:v>
                </c:pt>
                <c:pt idx="71805">
                  <c:v>1.7262802430195731E-5</c:v>
                </c:pt>
                <c:pt idx="71806">
                  <c:v>1.7261647371924479E-5</c:v>
                </c:pt>
                <c:pt idx="71807">
                  <c:v>1.7260577806155201E-5</c:v>
                </c:pt>
                <c:pt idx="71808">
                  <c:v>1.7259384549106471E-5</c:v>
                </c:pt>
                <c:pt idx="71809">
                  <c:v>1.7258276784559708E-5</c:v>
                </c:pt>
                <c:pt idx="71810">
                  <c:v>1.7257223589695059E-5</c:v>
                </c:pt>
                <c:pt idx="71811">
                  <c:v>1.7256084902328439E-5</c:v>
                </c:pt>
                <c:pt idx="71812">
                  <c:v>1.7255102648050521E-5</c:v>
                </c:pt>
                <c:pt idx="71813">
                  <c:v>1.725394940876868E-5</c:v>
                </c:pt>
                <c:pt idx="71814">
                  <c:v>1.725284346321132E-5</c:v>
                </c:pt>
                <c:pt idx="71815">
                  <c:v>1.725187030388042E-5</c:v>
                </c:pt>
                <c:pt idx="71816">
                  <c:v>1.7250747987418439E-5</c:v>
                </c:pt>
                <c:pt idx="71817">
                  <c:v>1.7249627489945851E-5</c:v>
                </c:pt>
                <c:pt idx="71818">
                  <c:v>1.7248665244551379E-5</c:v>
                </c:pt>
                <c:pt idx="71819">
                  <c:v>1.724759385979269E-5</c:v>
                </c:pt>
                <c:pt idx="71820">
                  <c:v>1.7246640709345229E-5</c:v>
                </c:pt>
                <c:pt idx="71821">
                  <c:v>1.7245514754904431E-5</c:v>
                </c:pt>
                <c:pt idx="71822">
                  <c:v>1.7244559785467569E-5</c:v>
                </c:pt>
                <c:pt idx="71823">
                  <c:v>1.724339745123871E-5</c:v>
                </c:pt>
                <c:pt idx="71824">
                  <c:v>1.724248249956872E-5</c:v>
                </c:pt>
                <c:pt idx="71825">
                  <c:v>1.7241474779439159E-5</c:v>
                </c:pt>
                <c:pt idx="71826">
                  <c:v>1.724043249851093E-5</c:v>
                </c:pt>
                <c:pt idx="71827">
                  <c:v>1.7239439330296591E-5</c:v>
                </c:pt>
                <c:pt idx="71828">
                  <c:v>1.7238426153198819E-5</c:v>
                </c:pt>
                <c:pt idx="71829">
                  <c:v>1.72374930116348E-5</c:v>
                </c:pt>
                <c:pt idx="71830">
                  <c:v>1.723640525597148E-5</c:v>
                </c:pt>
                <c:pt idx="71831">
                  <c:v>1.7235479390365072E-5</c:v>
                </c:pt>
                <c:pt idx="71832">
                  <c:v>1.7234546248801049E-5</c:v>
                </c:pt>
                <c:pt idx="71833">
                  <c:v>1.7233547623618509E-5</c:v>
                </c:pt>
                <c:pt idx="71834">
                  <c:v>1.7232601749128659E-5</c:v>
                </c:pt>
                <c:pt idx="71835">
                  <c:v>1.723161767586134E-5</c:v>
                </c:pt>
                <c:pt idx="71836">
                  <c:v>1.7230564480996691E-5</c:v>
                </c:pt>
                <c:pt idx="71837">
                  <c:v>1.7229584045708179E-5</c:v>
                </c:pt>
                <c:pt idx="71838">
                  <c:v>1.722870001685806E-5</c:v>
                </c:pt>
                <c:pt idx="71839">
                  <c:v>1.722781598800793E-5</c:v>
                </c:pt>
                <c:pt idx="71840">
                  <c:v>1.7226919226231981E-5</c:v>
                </c:pt>
                <c:pt idx="71841">
                  <c:v>1.722590786812361E-5</c:v>
                </c:pt>
                <c:pt idx="71842">
                  <c:v>1.7225003830390051E-5</c:v>
                </c:pt>
                <c:pt idx="71843">
                  <c:v>1.7223954273504208E-5</c:v>
                </c:pt>
                <c:pt idx="71844">
                  <c:v>1.7223050235770639E-5</c:v>
                </c:pt>
                <c:pt idx="71845">
                  <c:v>1.7222244423464869E-5</c:v>
                </c:pt>
                <c:pt idx="71846">
                  <c:v>1.7221211237483661E-5</c:v>
                </c:pt>
                <c:pt idx="71847">
                  <c:v>1.7220336303580549E-5</c:v>
                </c:pt>
                <c:pt idx="71848">
                  <c:v>1.7219550500158221E-5</c:v>
                </c:pt>
                <c:pt idx="71849">
                  <c:v>1.7218539142049849E-5</c:v>
                </c:pt>
                <c:pt idx="71850">
                  <c:v>1.7217611457454041E-5</c:v>
                </c:pt>
                <c:pt idx="71851">
                  <c:v>1.7216738342540339E-5</c:v>
                </c:pt>
                <c:pt idx="71852">
                  <c:v>1.7215876141563061E-5</c:v>
                </c:pt>
                <c:pt idx="71853">
                  <c:v>1.721497937978711E-5</c:v>
                </c:pt>
                <c:pt idx="71854">
                  <c:v>1.7214060790138319E-5</c:v>
                </c:pt>
                <c:pt idx="71855">
                  <c:v>1.7213091268786229E-5</c:v>
                </c:pt>
                <c:pt idx="71856">
                  <c:v>1.7212307284353301E-5</c:v>
                </c:pt>
                <c:pt idx="71857">
                  <c:v>1.7211399608640932E-5</c:v>
                </c:pt>
                <c:pt idx="71858">
                  <c:v>1.7210582882398739E-5</c:v>
                </c:pt>
                <c:pt idx="71859">
                  <c:v>1.7209629731951281E-5</c:v>
                </c:pt>
                <c:pt idx="71860">
                  <c:v>1.7208767530974001E-5</c:v>
                </c:pt>
                <c:pt idx="71861">
                  <c:v>1.7207859855261631E-5</c:v>
                </c:pt>
                <c:pt idx="71862">
                  <c:v>1.7206984921358529E-5</c:v>
                </c:pt>
                <c:pt idx="71863">
                  <c:v>1.720610634947661E-5</c:v>
                </c:pt>
                <c:pt idx="71864">
                  <c:v>1.7205349649884741E-5</c:v>
                </c:pt>
                <c:pt idx="71865">
                  <c:v>1.7204469259013418E-5</c:v>
                </c:pt>
                <c:pt idx="71866">
                  <c:v>1.7203670722665269E-5</c:v>
                </c:pt>
                <c:pt idx="71867">
                  <c:v>1.72027666849317E-5</c:v>
                </c:pt>
                <c:pt idx="71868">
                  <c:v>1.7201900845975618E-5</c:v>
                </c:pt>
                <c:pt idx="71869">
                  <c:v>1.7201080481754619E-5</c:v>
                </c:pt>
                <c:pt idx="71870">
                  <c:v>1.7200245565618388E-5</c:v>
                </c:pt>
                <c:pt idx="71871">
                  <c:v>1.7199388821609322E-5</c:v>
                </c:pt>
                <c:pt idx="71872">
                  <c:v>1.719857209536713E-5</c:v>
                </c:pt>
                <c:pt idx="71873">
                  <c:v>1.7197702618432231E-5</c:v>
                </c:pt>
                <c:pt idx="71874">
                  <c:v>1.719689316814765E-5</c:v>
                </c:pt>
                <c:pt idx="71875">
                  <c:v>1.7196072803926651E-5</c:v>
                </c:pt>
                <c:pt idx="71876">
                  <c:v>1.7195259715663269E-5</c:v>
                </c:pt>
                <c:pt idx="71877">
                  <c:v>1.7194483007187958E-5</c:v>
                </c:pt>
                <c:pt idx="71878">
                  <c:v>1.719361353025306E-5</c:v>
                </c:pt>
                <c:pt idx="71879">
                  <c:v>1.7192685845657248E-5</c:v>
                </c:pt>
                <c:pt idx="71880">
                  <c:v>1.7191912775160741E-5</c:v>
                </c:pt>
                <c:pt idx="71881">
                  <c:v>1.719118517939933E-5</c:v>
                </c:pt>
                <c:pt idx="71882">
                  <c:v>1.7190321159432639E-5</c:v>
                </c:pt>
                <c:pt idx="71883">
                  <c:v>1.718944622552954E-5</c:v>
                </c:pt>
                <c:pt idx="71884">
                  <c:v>1.718873136269394E-5</c:v>
                </c:pt>
                <c:pt idx="71885">
                  <c:v>1.7187860066769641E-5</c:v>
                </c:pt>
                <c:pt idx="71886">
                  <c:v>1.7186977856908921E-5</c:v>
                </c:pt>
                <c:pt idx="71887">
                  <c:v>1.7186204786412421E-5</c:v>
                </c:pt>
                <c:pt idx="71888">
                  <c:v>1.718536805128679E-5</c:v>
                </c:pt>
                <c:pt idx="71889">
                  <c:v>1.7184658645419401E-5</c:v>
                </c:pt>
                <c:pt idx="71890">
                  <c:v>1.7183927411679178E-5</c:v>
                </c:pt>
                <c:pt idx="71891">
                  <c:v>1.7182994270115159E-5</c:v>
                </c:pt>
                <c:pt idx="71892">
                  <c:v>1.7182213923661042E-5</c:v>
                </c:pt>
                <c:pt idx="71893">
                  <c:v>1.7181440853164531E-5</c:v>
                </c:pt>
                <c:pt idx="71894">
                  <c:v>1.7180704162456099E-5</c:v>
                </c:pt>
                <c:pt idx="71895">
                  <c:v>1.717983104754239E-5</c:v>
                </c:pt>
                <c:pt idx="71896">
                  <c:v>1.717917621135712E-5</c:v>
                </c:pt>
                <c:pt idx="71897">
                  <c:v>1.717840132187121E-5</c:v>
                </c:pt>
                <c:pt idx="71898">
                  <c:v>1.71775245689787E-5</c:v>
                </c:pt>
                <c:pt idx="71899">
                  <c:v>1.7176707842736502E-5</c:v>
                </c:pt>
                <c:pt idx="71900">
                  <c:v>1.7176002074847929E-5</c:v>
                </c:pt>
                <c:pt idx="71901">
                  <c:v>1.7175139873870648E-5</c:v>
                </c:pt>
                <c:pt idx="71902">
                  <c:v>1.7174343156511899E-5</c:v>
                </c:pt>
                <c:pt idx="71903">
                  <c:v>1.7173693777294829E-5</c:v>
                </c:pt>
                <c:pt idx="71904">
                  <c:v>1.7172886145999659E-5</c:v>
                </c:pt>
                <c:pt idx="71905">
                  <c:v>1.7172085790662092E-5</c:v>
                </c:pt>
                <c:pt idx="71906">
                  <c:v>1.7171319996123199E-5</c:v>
                </c:pt>
                <c:pt idx="71907">
                  <c:v>1.7170597857329991E-5</c:v>
                </c:pt>
                <c:pt idx="71908">
                  <c:v>1.7169724742416289E-5</c:v>
                </c:pt>
                <c:pt idx="71909">
                  <c:v>1.7169082639156841E-5</c:v>
                </c:pt>
                <c:pt idx="71910">
                  <c:v>1.7168269550893459E-5</c:v>
                </c:pt>
                <c:pt idx="71911">
                  <c:v>1.7167416444863189E-5</c:v>
                </c:pt>
                <c:pt idx="71912">
                  <c:v>1.7166617908515039E-5</c:v>
                </c:pt>
                <c:pt idx="71913">
                  <c:v>1.7165952158393338E-5</c:v>
                </c:pt>
                <c:pt idx="71914">
                  <c:v>1.7165068129543218E-5</c:v>
                </c:pt>
                <c:pt idx="71915">
                  <c:v>1.716445331112482E-5</c:v>
                </c:pt>
                <c:pt idx="71916">
                  <c:v>1.7163785742013719E-5</c:v>
                </c:pt>
                <c:pt idx="71917">
                  <c:v>1.7162954463856291E-5</c:v>
                </c:pt>
                <c:pt idx="71918">
                  <c:v>1.7162252333946529E-5</c:v>
                </c:pt>
                <c:pt idx="71919">
                  <c:v>1.716151382424869E-5</c:v>
                </c:pt>
                <c:pt idx="71920">
                  <c:v>1.716063525236677E-5</c:v>
                </c:pt>
                <c:pt idx="71921">
                  <c:v>1.715992038953118E-5</c:v>
                </c:pt>
                <c:pt idx="71922">
                  <c:v>1.7159101844299581E-5</c:v>
                </c:pt>
                <c:pt idx="71923">
                  <c:v>1.7158370610559359E-5</c:v>
                </c:pt>
                <c:pt idx="71924">
                  <c:v>1.7157530237454921E-5</c:v>
                </c:pt>
                <c:pt idx="71925">
                  <c:v>1.715689722914249E-5</c:v>
                </c:pt>
                <c:pt idx="71926">
                  <c:v>1.7156202375190329E-5</c:v>
                </c:pt>
                <c:pt idx="71927">
                  <c:v>1.7155318346340209E-5</c:v>
                </c:pt>
                <c:pt idx="71928">
                  <c:v>1.7154658053186719E-5</c:v>
                </c:pt>
                <c:pt idx="71929">
                  <c:v>1.7153912267531272E-5</c:v>
                </c:pt>
                <c:pt idx="71930">
                  <c:v>1.7153110093204301E-5</c:v>
                </c:pt>
                <c:pt idx="71931">
                  <c:v>1.7152373402495869E-5</c:v>
                </c:pt>
                <c:pt idx="71932">
                  <c:v>1.7151745851151649E-5</c:v>
                </c:pt>
                <c:pt idx="71933">
                  <c:v>1.715093094389886E-5</c:v>
                </c:pt>
                <c:pt idx="71934">
                  <c:v>1.7150083294836801E-5</c:v>
                </c:pt>
                <c:pt idx="71935">
                  <c:v>1.7149413906736299E-5</c:v>
                </c:pt>
                <c:pt idx="71936">
                  <c:v>1.7148709957837131E-5</c:v>
                </c:pt>
                <c:pt idx="71937">
                  <c:v>1.7148071492556479E-5</c:v>
                </c:pt>
                <c:pt idx="71938">
                  <c:v>1.7147198377642781E-5</c:v>
                </c:pt>
                <c:pt idx="71939">
                  <c:v>1.714647805783898E-5</c:v>
                </c:pt>
                <c:pt idx="71940">
                  <c:v>1.7145835954579521E-5</c:v>
                </c:pt>
                <c:pt idx="71941">
                  <c:v>1.7145090168924071E-5</c:v>
                </c:pt>
                <c:pt idx="71942">
                  <c:v>1.714436984912027E-5</c:v>
                </c:pt>
                <c:pt idx="71943">
                  <c:v>1.7143633158411831E-5</c:v>
                </c:pt>
                <c:pt idx="71944">
                  <c:v>1.7142836441053081E-5</c:v>
                </c:pt>
                <c:pt idx="71945">
                  <c:v>1.7142136130132709E-5</c:v>
                </c:pt>
                <c:pt idx="71946">
                  <c:v>1.714132122287992E-5</c:v>
                </c:pt>
                <c:pt idx="71947">
                  <c:v>1.7140566342277449E-5</c:v>
                </c:pt>
                <c:pt idx="71948">
                  <c:v>1.713994606689084E-5</c:v>
                </c:pt>
                <c:pt idx="71949">
                  <c:v>1.7139191186288372E-5</c:v>
                </c:pt>
                <c:pt idx="71950">
                  <c:v>1.713854544505011E-5</c:v>
                </c:pt>
                <c:pt idx="71951">
                  <c:v>1.7137826944235709E-5</c:v>
                </c:pt>
                <c:pt idx="71952">
                  <c:v>1.7137028407887559E-5</c:v>
                </c:pt>
                <c:pt idx="71953">
                  <c:v>1.7136302631115541E-5</c:v>
                </c:pt>
                <c:pt idx="71954">
                  <c:v>1.7135655070887879E-5</c:v>
                </c:pt>
                <c:pt idx="71955">
                  <c:v>1.7134887457359579E-5</c:v>
                </c:pt>
                <c:pt idx="71956">
                  <c:v>1.713421261229087E-5</c:v>
                </c:pt>
                <c:pt idx="71957">
                  <c:v>1.7133448636741381E-5</c:v>
                </c:pt>
                <c:pt idx="71958">
                  <c:v>1.7132704670075331E-5</c:v>
                </c:pt>
                <c:pt idx="71959">
                  <c:v>1.713198798825033E-5</c:v>
                </c:pt>
                <c:pt idx="71960">
                  <c:v>1.7131380445789549E-5</c:v>
                </c:pt>
                <c:pt idx="71961">
                  <c:v>1.7130625565187071E-5</c:v>
                </c:pt>
                <c:pt idx="71962">
                  <c:v>1.7129981642938219E-5</c:v>
                </c:pt>
                <c:pt idx="71963">
                  <c:v>1.7129101252066899E-5</c:v>
                </c:pt>
                <c:pt idx="71964">
                  <c:v>1.71285373653518E-5</c:v>
                </c:pt>
                <c:pt idx="71965">
                  <c:v>1.7127726096077819E-5</c:v>
                </c:pt>
                <c:pt idx="71966">
                  <c:v>1.712705306999851E-5</c:v>
                </c:pt>
                <c:pt idx="71967">
                  <c:v>1.7126316379290071E-5</c:v>
                </c:pt>
                <c:pt idx="71968">
                  <c:v>1.7125526937888939E-5</c:v>
                </c:pt>
                <c:pt idx="71969">
                  <c:v>1.7124984879046679E-5</c:v>
                </c:pt>
                <c:pt idx="71970">
                  <c:v>1.7124175428762101E-5</c:v>
                </c:pt>
                <c:pt idx="71971">
                  <c:v>1.7123560610343699E-5</c:v>
                </c:pt>
                <c:pt idx="71972">
                  <c:v>1.7122903955169019E-5</c:v>
                </c:pt>
                <c:pt idx="71973">
                  <c:v>1.7122021745308299E-5</c:v>
                </c:pt>
                <c:pt idx="71974">
                  <c:v>1.7121339624281969E-5</c:v>
                </c:pt>
                <c:pt idx="71975">
                  <c:v>1.7120712072937749E-5</c:v>
                </c:pt>
                <c:pt idx="71976">
                  <c:v>1.7119878975790929E-5</c:v>
                </c:pt>
                <c:pt idx="71977">
                  <c:v>1.711932418402284E-5</c:v>
                </c:pt>
                <c:pt idx="71978">
                  <c:v>1.7118527466664091E-5</c:v>
                </c:pt>
                <c:pt idx="71979">
                  <c:v>1.7117819879786111E-5</c:v>
                </c:pt>
                <c:pt idx="71980">
                  <c:v>1.711717959551606E-5</c:v>
                </c:pt>
                <c:pt idx="71981">
                  <c:v>1.7116479284595702E-5</c:v>
                </c:pt>
                <c:pt idx="71982">
                  <c:v>1.7115733498940241E-5</c:v>
                </c:pt>
                <c:pt idx="71983">
                  <c:v>1.7115035007009279E-5</c:v>
                </c:pt>
                <c:pt idx="71984">
                  <c:v>1.7114256479544568E-5</c:v>
                </c:pt>
                <c:pt idx="71985">
                  <c:v>1.711361255729571E-5</c:v>
                </c:pt>
                <c:pt idx="71986">
                  <c:v>1.7112934074248191E-5</c:v>
                </c:pt>
                <c:pt idx="71987">
                  <c:v>1.711218646960333E-5</c:v>
                </c:pt>
                <c:pt idx="71988">
                  <c:v>1.7111598936025981E-5</c:v>
                </c:pt>
                <c:pt idx="71989">
                  <c:v>1.711076038191095E-5</c:v>
                </c:pt>
                <c:pt idx="71990">
                  <c:v>1.7110070984927009E-5</c:v>
                </c:pt>
                <c:pt idx="71991">
                  <c:v>1.710942342469934E-5</c:v>
                </c:pt>
                <c:pt idx="71992">
                  <c:v>1.7108797692344521E-5</c:v>
                </c:pt>
                <c:pt idx="71993">
                  <c:v>1.710810647637118E-5</c:v>
                </c:pt>
                <c:pt idx="71994">
                  <c:v>1.7107384337577969E-5</c:v>
                </c:pt>
                <c:pt idx="71995">
                  <c:v>1.710657124931458E-5</c:v>
                </c:pt>
                <c:pt idx="71996">
                  <c:v>1.7105956430896189E-5</c:v>
                </c:pt>
                <c:pt idx="71997">
                  <c:v>1.7105267033912241E-5</c:v>
                </c:pt>
                <c:pt idx="71998">
                  <c:v>1.710459764581174E-5</c:v>
                </c:pt>
                <c:pt idx="71999">
                  <c:v>1.7103899153880772E-5</c:v>
                </c:pt>
                <c:pt idx="72000">
                  <c:v>1.710322612780146E-5</c:v>
                </c:pt>
                <c:pt idx="72001">
                  <c:v>1.7102440324379131E-5</c:v>
                </c:pt>
                <c:pt idx="72002">
                  <c:v>1.7101881894632239E-5</c:v>
                </c:pt>
                <c:pt idx="72003">
                  <c:v>1.7101014236686751E-5</c:v>
                </c:pt>
                <c:pt idx="72004">
                  <c:v>1.710051947156899E-5</c:v>
                </c:pt>
                <c:pt idx="72005">
                  <c:v>1.7099764590966519E-5</c:v>
                </c:pt>
                <c:pt idx="72006">
                  <c:v>1.709900789137464E-5</c:v>
                </c:pt>
                <c:pt idx="72007">
                  <c:v>1.709843127173372E-5</c:v>
                </c:pt>
                <c:pt idx="72008">
                  <c:v>1.7097627278417349E-5</c:v>
                </c:pt>
                <c:pt idx="72009">
                  <c:v>1.7097101590479721E-5</c:v>
                </c:pt>
                <c:pt idx="72010">
                  <c:v>1.7096364899771291E-5</c:v>
                </c:pt>
                <c:pt idx="72011">
                  <c:v>1.7095431758207269E-5</c:v>
                </c:pt>
                <c:pt idx="72012">
                  <c:v>1.7094967915909361E-5</c:v>
                </c:pt>
                <c:pt idx="72013">
                  <c:v>1.7094256691052578E-5</c:v>
                </c:pt>
                <c:pt idx="72014">
                  <c:v>1.709352545731235E-5</c:v>
                </c:pt>
                <c:pt idx="72015">
                  <c:v>1.7092852431233041E-5</c:v>
                </c:pt>
                <c:pt idx="72016">
                  <c:v>1.7092141206376251E-5</c:v>
                </c:pt>
                <c:pt idx="72017">
                  <c:v>1.7091508198063821E-5</c:v>
                </c:pt>
                <c:pt idx="72018">
                  <c:v>1.7090776964323599E-5</c:v>
                </c:pt>
                <c:pt idx="72019">
                  <c:v>1.709018943074625E-5</c:v>
                </c:pt>
                <c:pt idx="72020">
                  <c:v>1.7089525499613959E-5</c:v>
                </c:pt>
                <c:pt idx="72021">
                  <c:v>1.7088686945498921E-5</c:v>
                </c:pt>
                <c:pt idx="72022">
                  <c:v>1.7088144886656661E-5</c:v>
                </c:pt>
                <c:pt idx="72023">
                  <c:v>1.708730451355223E-5</c:v>
                </c:pt>
                <c:pt idx="72024">
                  <c:v>1.7086716979974881E-5</c:v>
                </c:pt>
                <c:pt idx="72025">
                  <c:v>1.7086158550227989E-5</c:v>
                </c:pt>
                <c:pt idx="72026">
                  <c:v>1.7085345461964611E-5</c:v>
                </c:pt>
                <c:pt idx="72027">
                  <c:v>1.7084586943383329E-5</c:v>
                </c:pt>
                <c:pt idx="72028">
                  <c:v>1.7084010323742401E-5</c:v>
                </c:pt>
                <c:pt idx="72029">
                  <c:v>1.7083350030588921E-5</c:v>
                </c:pt>
                <c:pt idx="72030">
                  <c:v>1.708262789179571E-5</c:v>
                </c:pt>
                <c:pt idx="72031">
                  <c:v>1.7081938494811769E-5</c:v>
                </c:pt>
                <c:pt idx="72032">
                  <c:v>1.7081254554796029E-5</c:v>
                </c:pt>
                <c:pt idx="72033">
                  <c:v>1.708066338323988E-5</c:v>
                </c:pt>
                <c:pt idx="72034">
                  <c:v>1.7079959434340711E-5</c:v>
                </c:pt>
                <c:pt idx="72035">
                  <c:v>1.7079250028473328E-5</c:v>
                </c:pt>
                <c:pt idx="72036">
                  <c:v>1.7078571545425799E-5</c:v>
                </c:pt>
                <c:pt idx="72037">
                  <c:v>1.7077902157325301E-5</c:v>
                </c:pt>
                <c:pt idx="72038">
                  <c:v>1.707720730337314E-5</c:v>
                </c:pt>
                <c:pt idx="72039">
                  <c:v>1.7076574295060709E-5</c:v>
                </c:pt>
                <c:pt idx="72040">
                  <c:v>1.7075797586585398E-5</c:v>
                </c:pt>
                <c:pt idx="72041">
                  <c:v>1.7075206415029239E-5</c:v>
                </c:pt>
                <c:pt idx="72042">
                  <c:v>1.707452975097112E-5</c:v>
                </c:pt>
                <c:pt idx="72043">
                  <c:v>1.707375668047462E-5</c:v>
                </c:pt>
                <c:pt idx="72044">
                  <c:v>1.7073194612748921E-5</c:v>
                </c:pt>
                <c:pt idx="72045">
                  <c:v>1.707250339677557E-5</c:v>
                </c:pt>
                <c:pt idx="72046">
                  <c:v>1.7071803085855208E-5</c:v>
                </c:pt>
                <c:pt idx="72047">
                  <c:v>1.7071095498977229E-5</c:v>
                </c:pt>
                <c:pt idx="72048">
                  <c:v>1.707044611976016E-5</c:v>
                </c:pt>
                <c:pt idx="72049">
                  <c:v>1.7069807654479519E-5</c:v>
                </c:pt>
                <c:pt idx="72050">
                  <c:v>1.7069100067601539E-5</c:v>
                </c:pt>
                <c:pt idx="72051">
                  <c:v>1.7068485249183141E-5</c:v>
                </c:pt>
                <c:pt idx="72052">
                  <c:v>1.7067801309167411E-5</c:v>
                </c:pt>
                <c:pt idx="72053">
                  <c:v>1.7067035514628511E-5</c:v>
                </c:pt>
                <c:pt idx="72054">
                  <c:v>1.7066400687326681E-5</c:v>
                </c:pt>
                <c:pt idx="72055">
                  <c:v>1.7065760403056629E-5</c:v>
                </c:pt>
                <c:pt idx="72056">
                  <c:v>1.7065154679585252E-5</c:v>
                </c:pt>
                <c:pt idx="72057">
                  <c:v>1.7064437997760251E-5</c:v>
                </c:pt>
                <c:pt idx="72058">
                  <c:v>1.7063755876733921E-5</c:v>
                </c:pt>
                <c:pt idx="72059">
                  <c:v>1.7063035556930121E-5</c:v>
                </c:pt>
                <c:pt idx="72060">
                  <c:v>1.7062298866221681E-5</c:v>
                </c:pt>
                <c:pt idx="72061">
                  <c:v>1.7061836842913181E-5</c:v>
                </c:pt>
                <c:pt idx="72062">
                  <c:v>1.7061041944543831E-5</c:v>
                </c:pt>
                <c:pt idx="72063">
                  <c:v>1.7060501704690981E-5</c:v>
                </c:pt>
                <c:pt idx="72064">
                  <c:v>1.705971772025805E-5</c:v>
                </c:pt>
                <c:pt idx="72065">
                  <c:v>1.7059141100617129E-5</c:v>
                </c:pt>
                <c:pt idx="72066">
                  <c:v>1.7058506273315292E-5</c:v>
                </c:pt>
                <c:pt idx="72067">
                  <c:v>1.705775321170222E-5</c:v>
                </c:pt>
                <c:pt idx="72068">
                  <c:v>1.7057142031262629E-5</c:v>
                </c:pt>
                <c:pt idx="72069">
                  <c:v>1.7056408978533E-5</c:v>
                </c:pt>
                <c:pt idx="72070">
                  <c:v>1.705575959931593E-5</c:v>
                </c:pt>
                <c:pt idx="72071">
                  <c:v>1.7055055650416762E-5</c:v>
                </c:pt>
                <c:pt idx="72072">
                  <c:v>1.7054338968591761E-5</c:v>
                </c:pt>
                <c:pt idx="72073">
                  <c:v>1.7053740521078001E-5</c:v>
                </c:pt>
                <c:pt idx="72074">
                  <c:v>1.7053078408935111E-5</c:v>
                </c:pt>
                <c:pt idx="72075">
                  <c:v>1.7052452676580291E-5</c:v>
                </c:pt>
                <c:pt idx="72076">
                  <c:v>1.7051630493369881E-5</c:v>
                </c:pt>
                <c:pt idx="72077">
                  <c:v>1.7051148461177949E-5</c:v>
                </c:pt>
                <c:pt idx="72078">
                  <c:v>1.7050522728823129E-5</c:v>
                </c:pt>
                <c:pt idx="72079">
                  <c:v>1.704987516859546E-5</c:v>
                </c:pt>
                <c:pt idx="72080">
                  <c:v>1.7049118469003591E-5</c:v>
                </c:pt>
                <c:pt idx="72081">
                  <c:v>1.7048514564521611E-5</c:v>
                </c:pt>
                <c:pt idx="72082">
                  <c:v>1.7047806977643631E-5</c:v>
                </c:pt>
                <c:pt idx="72083">
                  <c:v>1.7047092114808041E-5</c:v>
                </c:pt>
                <c:pt idx="72084">
                  <c:v>1.7046526409103539E-5</c:v>
                </c:pt>
                <c:pt idx="72085">
                  <c:v>1.7045887943822891E-5</c:v>
                </c:pt>
                <c:pt idx="72086">
                  <c:v>1.704511669231579E-5</c:v>
                </c:pt>
                <c:pt idx="72087">
                  <c:v>1.7044603737303991E-5</c:v>
                </c:pt>
                <c:pt idx="72088">
                  <c:v>1.704374699329492E-5</c:v>
                </c:pt>
                <c:pt idx="72089">
                  <c:v>1.7043157640728172E-5</c:v>
                </c:pt>
                <c:pt idx="72090">
                  <c:v>1.704251917544752E-5</c:v>
                </c:pt>
                <c:pt idx="72091">
                  <c:v>1.7041895262082111E-5</c:v>
                </c:pt>
                <c:pt idx="72092">
                  <c:v>1.7041194951161739E-5</c:v>
                </c:pt>
                <c:pt idx="72093">
                  <c:v>1.7040478269336749E-5</c:v>
                </c:pt>
                <c:pt idx="72094">
                  <c:v>1.703991802060045E-5</c:v>
                </c:pt>
                <c:pt idx="72095">
                  <c:v>1.703929410723504E-5</c:v>
                </c:pt>
                <c:pt idx="72096">
                  <c:v>1.703846646705642E-5</c:v>
                </c:pt>
                <c:pt idx="72097">
                  <c:v>1.7037957150023431E-5</c:v>
                </c:pt>
                <c:pt idx="72098">
                  <c:v>1.7037193174473941E-5</c:v>
                </c:pt>
                <c:pt idx="72099">
                  <c:v>1.7036567442119122E-5</c:v>
                </c:pt>
                <c:pt idx="72100">
                  <c:v>1.7035903510986831E-5</c:v>
                </c:pt>
                <c:pt idx="72101">
                  <c:v>1.7035261407727379E-5</c:v>
                </c:pt>
                <c:pt idx="72102">
                  <c:v>1.7034722986863929E-5</c:v>
                </c:pt>
                <c:pt idx="72103">
                  <c:v>1.703401903796475E-5</c:v>
                </c:pt>
                <c:pt idx="72104">
                  <c:v>1.7033284166245721E-5</c:v>
                </c:pt>
                <c:pt idx="72105">
                  <c:v>1.7032691175700169E-5</c:v>
                </c:pt>
                <c:pt idx="72106">
                  <c:v>1.703201633063145E-5</c:v>
                </c:pt>
                <c:pt idx="72107">
                  <c:v>1.7031454262905751E-5</c:v>
                </c:pt>
                <c:pt idx="72108">
                  <c:v>1.7030743038048971E-5</c:v>
                </c:pt>
                <c:pt idx="72109">
                  <c:v>1.7030055460054431E-5</c:v>
                </c:pt>
                <c:pt idx="72110">
                  <c:v>1.702938970993273E-5</c:v>
                </c:pt>
                <c:pt idx="72111">
                  <c:v>1.702879308140837E-5</c:v>
                </c:pt>
                <c:pt idx="72112">
                  <c:v>1.702817098703235E-5</c:v>
                </c:pt>
                <c:pt idx="72113">
                  <c:v>1.7027439753292128E-5</c:v>
                </c:pt>
                <c:pt idx="72114">
                  <c:v>1.7026839486788958E-5</c:v>
                </c:pt>
                <c:pt idx="72115">
                  <c:v>1.7026248315232809E-5</c:v>
                </c:pt>
                <c:pt idx="72116">
                  <c:v>1.7025588022079319E-5</c:v>
                </c:pt>
                <c:pt idx="72117">
                  <c:v>1.7024807675625201E-5</c:v>
                </c:pt>
                <c:pt idx="72118">
                  <c:v>1.7024249245878309E-5</c:v>
                </c:pt>
                <c:pt idx="72119">
                  <c:v>1.702363260847051E-5</c:v>
                </c:pt>
                <c:pt idx="72120">
                  <c:v>1.70228577189846E-5</c:v>
                </c:pt>
                <c:pt idx="72121">
                  <c:v>1.702231747913174E-5</c:v>
                </c:pt>
                <c:pt idx="72122">
                  <c:v>1.702157351246569E-5</c:v>
                </c:pt>
                <c:pt idx="72123">
                  <c:v>1.702094596112147E-5</c:v>
                </c:pt>
                <c:pt idx="72124">
                  <c:v>1.7020307495840829E-5</c:v>
                </c:pt>
                <c:pt idx="72125">
                  <c:v>1.7019785445882011E-5</c:v>
                </c:pt>
                <c:pt idx="72126">
                  <c:v>1.701900691841729E-5</c:v>
                </c:pt>
                <c:pt idx="72127">
                  <c:v>1.7018384824041281E-5</c:v>
                </c:pt>
                <c:pt idx="72128">
                  <c:v>1.7017671780195091E-5</c:v>
                </c:pt>
                <c:pt idx="72129">
                  <c:v>1.701709879853297E-5</c:v>
                </c:pt>
                <c:pt idx="72130">
                  <c:v>1.701643850537948E-5</c:v>
                </c:pt>
                <c:pt idx="72131">
                  <c:v>1.70157818502048E-5</c:v>
                </c:pt>
                <c:pt idx="72132">
                  <c:v>1.701515793683939E-5</c:v>
                </c:pt>
                <c:pt idx="72133">
                  <c:v>1.7014484910760071E-5</c:v>
                </c:pt>
                <c:pt idx="72134">
                  <c:v>1.7013839169521819E-5</c:v>
                </c:pt>
                <c:pt idx="72135">
                  <c:v>1.701327710179612E-5</c:v>
                </c:pt>
                <c:pt idx="72136">
                  <c:v>1.7012582247843969E-5</c:v>
                </c:pt>
                <c:pt idx="72137">
                  <c:v>1.7011943782563321E-5</c:v>
                </c:pt>
                <c:pt idx="72138">
                  <c:v>1.701125074760057E-5</c:v>
                </c:pt>
                <c:pt idx="72139">
                  <c:v>1.7010601368383501E-5</c:v>
                </c:pt>
                <c:pt idx="72140">
                  <c:v>1.7009950170177038E-5</c:v>
                </c:pt>
                <c:pt idx="72141">
                  <c:v>1.7009297152981159E-5</c:v>
                </c:pt>
                <c:pt idx="72142">
                  <c:v>1.7008725990308449E-5</c:v>
                </c:pt>
                <c:pt idx="72143">
                  <c:v>1.7008089344017211E-5</c:v>
                </c:pt>
                <c:pt idx="72144">
                  <c:v>1.70073653862346E-5</c:v>
                </c:pt>
                <c:pt idx="72145">
                  <c:v>1.7006734196911569E-5</c:v>
                </c:pt>
                <c:pt idx="72146">
                  <c:v>1.700614484434482E-5</c:v>
                </c:pt>
                <c:pt idx="72147">
                  <c:v>1.7005519111990001E-5</c:v>
                </c:pt>
                <c:pt idx="72148">
                  <c:v>1.7004820620059039E-5</c:v>
                </c:pt>
                <c:pt idx="72149">
                  <c:v>1.7004194887704219E-5</c:v>
                </c:pt>
                <c:pt idx="72150">
                  <c:v>1.7003692846628841E-5</c:v>
                </c:pt>
                <c:pt idx="72151">
                  <c:v>1.7002959793899208E-5</c:v>
                </c:pt>
                <c:pt idx="72152">
                  <c:v>1.70022904057987E-5</c:v>
                </c:pt>
                <c:pt idx="72153">
                  <c:v>1.7001761079882272E-5</c:v>
                </c:pt>
                <c:pt idx="72154">
                  <c:v>1.7000966181512919E-5</c:v>
                </c:pt>
                <c:pt idx="72155">
                  <c:v>1.7000325897242871E-5</c:v>
                </c:pt>
                <c:pt idx="72156">
                  <c:v>1.69997747434536E-5</c:v>
                </c:pt>
                <c:pt idx="72157">
                  <c:v>1.6999059880618009E-5</c:v>
                </c:pt>
                <c:pt idx="72158">
                  <c:v>1.699846325209364E-5</c:v>
                </c:pt>
                <c:pt idx="72159">
                  <c:v>1.699789208942093E-5</c:v>
                </c:pt>
                <c:pt idx="72160">
                  <c:v>1.6997200873447579E-5</c:v>
                </c:pt>
                <c:pt idx="72161">
                  <c:v>1.6996487829601389E-5</c:v>
                </c:pt>
                <c:pt idx="72162">
                  <c:v>1.6995905752992261E-5</c:v>
                </c:pt>
                <c:pt idx="72163">
                  <c:v>1.6995420082821511E-5</c:v>
                </c:pt>
                <c:pt idx="72164">
                  <c:v>1.6994621546473351E-5</c:v>
                </c:pt>
                <c:pt idx="72165">
                  <c:v>1.6994052202790041E-5</c:v>
                </c:pt>
                <c:pt idx="72166">
                  <c:v>1.6993324607028629E-5</c:v>
                </c:pt>
                <c:pt idx="72167">
                  <c:v>1.699267340882216E-5</c:v>
                </c:pt>
                <c:pt idx="72168">
                  <c:v>1.6992096789181229E-5</c:v>
                </c:pt>
                <c:pt idx="72169">
                  <c:v>1.6991500160656869E-5</c:v>
                </c:pt>
                <c:pt idx="72170">
                  <c:v>1.6990927178994749E-5</c:v>
                </c:pt>
                <c:pt idx="72171">
                  <c:v>1.699016138445586E-5</c:v>
                </c:pt>
                <c:pt idx="72172">
                  <c:v>1.6989557479973879E-5</c:v>
                </c:pt>
                <c:pt idx="72173">
                  <c:v>1.698893356660847E-5</c:v>
                </c:pt>
                <c:pt idx="72174">
                  <c:v>1.6988373317872171E-5</c:v>
                </c:pt>
                <c:pt idx="72175">
                  <c:v>1.6987662093015391E-5</c:v>
                </c:pt>
                <c:pt idx="72176">
                  <c:v>1.6987034541671161E-5</c:v>
                </c:pt>
                <c:pt idx="72177">
                  <c:v>1.6986386981443499E-5</c:v>
                </c:pt>
                <c:pt idx="72178">
                  <c:v>1.6985766706056889E-5</c:v>
                </c:pt>
                <c:pt idx="72179">
                  <c:v>1.6985075490083549E-5</c:v>
                </c:pt>
                <c:pt idx="72180">
                  <c:v>1.6984500689432022E-5</c:v>
                </c:pt>
                <c:pt idx="72181">
                  <c:v>1.698377491266001E-5</c:v>
                </c:pt>
                <c:pt idx="72182">
                  <c:v>1.6983196474029679E-5</c:v>
                </c:pt>
                <c:pt idx="72183">
                  <c:v>1.69824852491729E-5</c:v>
                </c:pt>
                <c:pt idx="72184">
                  <c:v>1.6981988665065732E-5</c:v>
                </c:pt>
                <c:pt idx="72185">
                  <c:v>1.698135019978508E-5</c:v>
                </c:pt>
                <c:pt idx="72186">
                  <c:v>1.6980618966044861E-5</c:v>
                </c:pt>
                <c:pt idx="72187">
                  <c:v>1.698003688943572E-5</c:v>
                </c:pt>
                <c:pt idx="72188">
                  <c:v>1.69794075191021E-5</c:v>
                </c:pt>
                <c:pt idx="72189">
                  <c:v>1.6978803614620119E-5</c:v>
                </c:pt>
                <c:pt idx="72190">
                  <c:v>1.6978105122689161E-5</c:v>
                </c:pt>
                <c:pt idx="72191">
                  <c:v>1.6977544873952869E-5</c:v>
                </c:pt>
                <c:pt idx="72192">
                  <c:v>1.6977022823994051E-5</c:v>
                </c:pt>
                <c:pt idx="72193">
                  <c:v>1.6976231563603509E-5</c:v>
                </c:pt>
                <c:pt idx="72194">
                  <c:v>1.697567495284602E-5</c:v>
                </c:pt>
                <c:pt idx="72195">
                  <c:v>1.697512925602496E-5</c:v>
                </c:pt>
                <c:pt idx="72196">
                  <c:v>1.6974337995634411E-5</c:v>
                </c:pt>
                <c:pt idx="72197">
                  <c:v>1.6973826859612021E-5</c:v>
                </c:pt>
                <c:pt idx="72198">
                  <c:v>1.6973164747469131E-5</c:v>
                </c:pt>
                <c:pt idx="72199">
                  <c:v>1.6972469893516969E-5</c:v>
                </c:pt>
                <c:pt idx="72200">
                  <c:v>1.6971829609246921E-5</c:v>
                </c:pt>
                <c:pt idx="72201">
                  <c:v>1.6971322111203339E-5</c:v>
                </c:pt>
                <c:pt idx="72202">
                  <c:v>1.6970669094007459E-5</c:v>
                </c:pt>
                <c:pt idx="72203">
                  <c:v>1.6970063370536081E-5</c:v>
                </c:pt>
                <c:pt idx="72204">
                  <c:v>1.6969328498817049E-5</c:v>
                </c:pt>
                <c:pt idx="72205">
                  <c:v>1.6968673662631769E-5</c:v>
                </c:pt>
                <c:pt idx="72206">
                  <c:v>1.6968248019111339E-5</c:v>
                </c:pt>
                <c:pt idx="72207">
                  <c:v>1.6967549527180381E-5</c:v>
                </c:pt>
                <c:pt idx="72208">
                  <c:v>1.6966803741524931E-5</c:v>
                </c:pt>
                <c:pt idx="72209">
                  <c:v>1.696631625236478E-5</c:v>
                </c:pt>
                <c:pt idx="72210">
                  <c:v>1.6965619579423219E-5</c:v>
                </c:pt>
                <c:pt idx="72211">
                  <c:v>1.696497383818496E-5</c:v>
                </c:pt>
                <c:pt idx="72212">
                  <c:v>1.696440085652284E-5</c:v>
                </c:pt>
                <c:pt idx="72213">
                  <c:v>1.6963676898740229E-5</c:v>
                </c:pt>
                <c:pt idx="72214">
                  <c:v>1.696311846899334E-5</c:v>
                </c:pt>
                <c:pt idx="72215">
                  <c:v>1.6962498193606731E-5</c:v>
                </c:pt>
                <c:pt idx="72216">
                  <c:v>1.696195067779627E-5</c:v>
                </c:pt>
                <c:pt idx="72217">
                  <c:v>1.6961248547886502E-5</c:v>
                </c:pt>
                <c:pt idx="72218">
                  <c:v>1.6960615539574061E-5</c:v>
                </c:pt>
                <c:pt idx="72219">
                  <c:v>1.695997889328282E-5</c:v>
                </c:pt>
                <c:pt idx="72220">
                  <c:v>1.695949504210148E-5</c:v>
                </c:pt>
                <c:pt idx="72221">
                  <c:v>1.6958718333626169E-5</c:v>
                </c:pt>
                <c:pt idx="72222">
                  <c:v>1.695826540526468E-5</c:v>
                </c:pt>
                <c:pt idx="72223">
                  <c:v>1.6957486877799969E-5</c:v>
                </c:pt>
                <c:pt idx="72224">
                  <c:v>1.6956912077148442E-5</c:v>
                </c:pt>
                <c:pt idx="72225">
                  <c:v>1.6956304534687661E-5</c:v>
                </c:pt>
                <c:pt idx="72226">
                  <c:v>1.6955709725152701E-5</c:v>
                </c:pt>
                <c:pt idx="72227">
                  <c:v>1.6955054888967421E-5</c:v>
                </c:pt>
                <c:pt idx="72228">
                  <c:v>1.695441278570797E-5</c:v>
                </c:pt>
                <c:pt idx="72229">
                  <c:v>1.695390346867498E-5</c:v>
                </c:pt>
                <c:pt idx="72230">
                  <c:v>1.6953183148871179E-5</c:v>
                </c:pt>
                <c:pt idx="72231">
                  <c:v>1.6952641090028919E-5</c:v>
                </c:pt>
                <c:pt idx="72232">
                  <c:v>1.6952089936239641E-5</c:v>
                </c:pt>
                <c:pt idx="72233">
                  <c:v>1.695133505563717E-5</c:v>
                </c:pt>
                <c:pt idx="72234">
                  <c:v>1.6950654753600251E-5</c:v>
                </c:pt>
                <c:pt idx="72235">
                  <c:v>1.695007813395932E-5</c:v>
                </c:pt>
                <c:pt idx="72236">
                  <c:v>1.6949459677562121E-5</c:v>
                </c:pt>
                <c:pt idx="72237">
                  <c:v>1.694896491244435E-5</c:v>
                </c:pt>
                <c:pt idx="72238">
                  <c:v>1.694825368758757E-5</c:v>
                </c:pt>
                <c:pt idx="72239">
                  <c:v>1.6947753465501592E-5</c:v>
                </c:pt>
                <c:pt idx="72240">
                  <c:v>1.6947076801443469E-5</c:v>
                </c:pt>
                <c:pt idx="72241">
                  <c:v>1.6946378309512511E-5</c:v>
                </c:pt>
                <c:pt idx="72242">
                  <c:v>1.6945839888649061E-5</c:v>
                </c:pt>
                <c:pt idx="72243">
                  <c:v>1.6945217794273049E-5</c:v>
                </c:pt>
                <c:pt idx="72244">
                  <c:v>1.6944592061918229E-5</c:v>
                </c:pt>
                <c:pt idx="72245">
                  <c:v>1.6944075468927618E-5</c:v>
                </c:pt>
                <c:pt idx="72246">
                  <c:v>1.6943342416197989E-5</c:v>
                </c:pt>
                <c:pt idx="72247">
                  <c:v>1.6942767615546469E-5</c:v>
                </c:pt>
                <c:pt idx="72248">
                  <c:v>1.6942136426223439E-5</c:v>
                </c:pt>
                <c:pt idx="72249">
                  <c:v>1.6941628928179849E-5</c:v>
                </c:pt>
                <c:pt idx="72250">
                  <c:v>1.694086677161977E-5</c:v>
                </c:pt>
                <c:pt idx="72251">
                  <c:v>1.6940115528996099E-5</c:v>
                </c:pt>
                <c:pt idx="72252">
                  <c:v>1.6939675333560441E-5</c:v>
                </c:pt>
                <c:pt idx="72253">
                  <c:v>1.6939016859396361E-5</c:v>
                </c:pt>
                <c:pt idx="72254">
                  <c:v>1.6938534827204421E-5</c:v>
                </c:pt>
                <c:pt idx="72255">
                  <c:v>1.693792364676483E-5</c:v>
                </c:pt>
                <c:pt idx="72256">
                  <c:v>1.6937188775045801E-5</c:v>
                </c:pt>
                <c:pt idx="72257">
                  <c:v>1.6936659449129369E-5</c:v>
                </c:pt>
                <c:pt idx="72258">
                  <c:v>1.69359573192196E-5</c:v>
                </c:pt>
                <c:pt idx="72259">
                  <c:v>1.693541526037734E-5</c:v>
                </c:pt>
                <c:pt idx="72260">
                  <c:v>1.6934820450842381E-5</c:v>
                </c:pt>
                <c:pt idx="72261">
                  <c:v>1.6934211089392189E-5</c:v>
                </c:pt>
                <c:pt idx="72262">
                  <c:v>1.6933716324274432E-5</c:v>
                </c:pt>
                <c:pt idx="72263">
                  <c:v>1.69329341588309E-5</c:v>
                </c:pt>
                <c:pt idx="72264">
                  <c:v>1.6932377548073418E-5</c:v>
                </c:pt>
                <c:pt idx="72265">
                  <c:v>1.6931719073909331E-5</c:v>
                </c:pt>
                <c:pt idx="72266">
                  <c:v>1.6931058780755851E-5</c:v>
                </c:pt>
                <c:pt idx="72267">
                  <c:v>1.6930576748563911E-5</c:v>
                </c:pt>
                <c:pt idx="72268">
                  <c:v>1.6929900084505789E-5</c:v>
                </c:pt>
                <c:pt idx="72269">
                  <c:v>1.69293416547589E-5</c:v>
                </c:pt>
                <c:pt idx="72270">
                  <c:v>1.692873956926633E-5</c:v>
                </c:pt>
                <c:pt idx="72271">
                  <c:v>1.6928031982388351E-5</c:v>
                </c:pt>
                <c:pt idx="72272">
                  <c:v>1.6927551769185811E-5</c:v>
                </c:pt>
                <c:pt idx="72273">
                  <c:v>1.6927013348322358E-5</c:v>
                </c:pt>
                <c:pt idx="72274">
                  <c:v>1.692643127171323E-5</c:v>
                </c:pt>
                <c:pt idx="72275">
                  <c:v>1.6925834643188861E-5</c:v>
                </c:pt>
                <c:pt idx="72276">
                  <c:v>1.6925181625992991E-5</c:v>
                </c:pt>
                <c:pt idx="72277">
                  <c:v>1.6924792362260629E-5</c:v>
                </c:pt>
                <c:pt idx="72278">
                  <c:v>1.69240556715522E-5</c:v>
                </c:pt>
                <c:pt idx="72279">
                  <c:v>1.6923391740419899E-5</c:v>
                </c:pt>
                <c:pt idx="72280">
                  <c:v>1.6922942450037229E-5</c:v>
                </c:pt>
                <c:pt idx="72281">
                  <c:v>1.6922440408961851E-5</c:v>
                </c:pt>
                <c:pt idx="72282">
                  <c:v>1.6921967471716929E-5</c:v>
                </c:pt>
                <c:pt idx="72283">
                  <c:v>1.6921538190217689E-5</c:v>
                </c:pt>
                <c:pt idx="72284">
                  <c:v>1.6920799680519849E-5</c:v>
                </c:pt>
                <c:pt idx="72285">
                  <c:v>1.6920190319069661E-5</c:v>
                </c:pt>
                <c:pt idx="72286">
                  <c:v>1.6919702829909511E-5</c:v>
                </c:pt>
                <c:pt idx="72287">
                  <c:v>1.6919302652240731E-5</c:v>
                </c:pt>
                <c:pt idx="72288">
                  <c:v>1.6918715118663389E-5</c:v>
                </c:pt>
                <c:pt idx="72289">
                  <c:v>1.69182112585986E-5</c:v>
                </c:pt>
                <c:pt idx="72290">
                  <c:v>1.6917547327466309E-5</c:v>
                </c:pt>
                <c:pt idx="72291">
                  <c:v>1.6917056200327352E-5</c:v>
                </c:pt>
                <c:pt idx="72292">
                  <c:v>1.691650322754867E-5</c:v>
                </c:pt>
                <c:pt idx="72293">
                  <c:v>1.6915997548494491E-5</c:v>
                </c:pt>
                <c:pt idx="72294">
                  <c:v>1.6915513697313141E-5</c:v>
                </c:pt>
                <c:pt idx="72295">
                  <c:v>1.691496072453447E-5</c:v>
                </c:pt>
                <c:pt idx="72296">
                  <c:v>1.6914411389734599E-5</c:v>
                </c:pt>
                <c:pt idx="72297">
                  <c:v>1.69139020727016E-5</c:v>
                </c:pt>
                <c:pt idx="72298">
                  <c:v>1.6913356375880539E-5</c:v>
                </c:pt>
                <c:pt idx="72299">
                  <c:v>1.6912767023313791E-5</c:v>
                </c:pt>
                <c:pt idx="72300">
                  <c:v>1.6912315913941711E-5</c:v>
                </c:pt>
                <c:pt idx="72301">
                  <c:v>1.691176839813124E-5</c:v>
                </c:pt>
                <c:pt idx="72302">
                  <c:v>1.691121906333137E-5</c:v>
                </c:pt>
                <c:pt idx="72303">
                  <c:v>1.6910753402044069E-5</c:v>
                </c:pt>
                <c:pt idx="72304">
                  <c:v>1.6910104022826999E-5</c:v>
                </c:pt>
                <c:pt idx="72305">
                  <c:v>1.6909520127228461E-5</c:v>
                </c:pt>
                <c:pt idx="72306">
                  <c:v>1.690893805061933E-5</c:v>
                </c:pt>
                <c:pt idx="72307">
                  <c:v>1.6908566976781E-5</c:v>
                </c:pt>
                <c:pt idx="72308">
                  <c:v>1.6907952158362601E-5</c:v>
                </c:pt>
                <c:pt idx="72309">
                  <c:v>1.690756653260905E-5</c:v>
                </c:pt>
                <c:pt idx="72310">
                  <c:v>1.69069735420635E-5</c:v>
                </c:pt>
                <c:pt idx="72311">
                  <c:v>1.690643148322124E-5</c:v>
                </c:pt>
                <c:pt idx="72312">
                  <c:v>1.6905951270018701E-5</c:v>
                </c:pt>
                <c:pt idx="72313">
                  <c:v>1.690528915787581E-5</c:v>
                </c:pt>
                <c:pt idx="72314">
                  <c:v>1.6904787116800431E-5</c:v>
                </c:pt>
                <c:pt idx="72315">
                  <c:v>1.6904330550460141E-5</c:v>
                </c:pt>
                <c:pt idx="72316">
                  <c:v>1.6903793948586099E-5</c:v>
                </c:pt>
                <c:pt idx="72317">
                  <c:v>1.6903295545489531E-5</c:v>
                </c:pt>
                <c:pt idx="72318">
                  <c:v>1.6902702554943971E-5</c:v>
                </c:pt>
                <c:pt idx="72319">
                  <c:v>1.6902169591048729E-5</c:v>
                </c:pt>
                <c:pt idx="72320">
                  <c:v>1.6901734852581282E-5</c:v>
                </c:pt>
                <c:pt idx="72321">
                  <c:v>1.6901116396184079E-5</c:v>
                </c:pt>
                <c:pt idx="72322">
                  <c:v>1.6900616174098101E-5</c:v>
                </c:pt>
                <c:pt idx="72323">
                  <c:v>1.6900030459510159E-5</c:v>
                </c:pt>
                <c:pt idx="72324">
                  <c:v>1.6899479305720891E-5</c:v>
                </c:pt>
                <c:pt idx="72325">
                  <c:v>1.689906639512628E-5</c:v>
                </c:pt>
                <c:pt idx="72326">
                  <c:v>1.6898513422347609E-5</c:v>
                </c:pt>
                <c:pt idx="72327">
                  <c:v>1.6897938621696081E-5</c:v>
                </c:pt>
                <c:pt idx="72328">
                  <c:v>1.6897389286896211E-5</c:v>
                </c:pt>
                <c:pt idx="72329">
                  <c:v>1.6896847228053961E-5</c:v>
                </c:pt>
                <c:pt idx="72330">
                  <c:v>1.689647433522623E-5</c:v>
                </c:pt>
                <c:pt idx="72331">
                  <c:v>1.6895886801648888E-5</c:v>
                </c:pt>
                <c:pt idx="72332">
                  <c:v>1.6895370208658281E-5</c:v>
                </c:pt>
                <c:pt idx="72333">
                  <c:v>1.6894880900508721E-5</c:v>
                </c:pt>
                <c:pt idx="72334">
                  <c:v>1.689427153905854E-5</c:v>
                </c:pt>
                <c:pt idx="72335">
                  <c:v>1.6893798601813611E-5</c:v>
                </c:pt>
                <c:pt idx="72336">
                  <c:v>1.6893176507437602E-5</c:v>
                </c:pt>
                <c:pt idx="72337">
                  <c:v>1.6892725398065519E-5</c:v>
                </c:pt>
                <c:pt idx="72338">
                  <c:v>1.6892263374757022E-5</c:v>
                </c:pt>
                <c:pt idx="72339">
                  <c:v>1.6891730410861779E-5</c:v>
                </c:pt>
                <c:pt idx="72340">
                  <c:v>1.6891199265955951E-5</c:v>
                </c:pt>
                <c:pt idx="72341">
                  <c:v>1.6890509868972E-5</c:v>
                </c:pt>
                <c:pt idx="72342">
                  <c:v>1.6890206097741611E-5</c:v>
                </c:pt>
                <c:pt idx="72343">
                  <c:v>1.688950760581065E-5</c:v>
                </c:pt>
                <c:pt idx="72344">
                  <c:v>1.6889071048353799E-5</c:v>
                </c:pt>
                <c:pt idx="72345">
                  <c:v>1.688859265414067E-5</c:v>
                </c:pt>
                <c:pt idx="72346">
                  <c:v>1.688808515609708E-5</c:v>
                </c:pt>
                <c:pt idx="72347">
                  <c:v>1.6887621313799169E-5</c:v>
                </c:pt>
                <c:pt idx="72348">
                  <c:v>1.6887099263840352E-5</c:v>
                </c:pt>
                <c:pt idx="72349">
                  <c:v>1.688651900622062E-5</c:v>
                </c:pt>
                <c:pt idx="72350">
                  <c:v>1.6885967852431349E-5</c:v>
                </c:pt>
                <c:pt idx="72351">
                  <c:v>1.688551674305927E-5</c:v>
                </c:pt>
                <c:pt idx="72352">
                  <c:v>1.6884991055121649E-5</c:v>
                </c:pt>
                <c:pt idx="72353">
                  <c:v>1.6884521755855531E-5</c:v>
                </c:pt>
                <c:pt idx="72354">
                  <c:v>1.6884012438822541E-5</c:v>
                </c:pt>
                <c:pt idx="72355">
                  <c:v>1.6883364878594879E-5</c:v>
                </c:pt>
                <c:pt idx="72356">
                  <c:v>1.688286101853009E-5</c:v>
                </c:pt>
                <c:pt idx="72357">
                  <c:v>1.6882509953575209E-5</c:v>
                </c:pt>
                <c:pt idx="72358">
                  <c:v>1.6881826013559479E-5</c:v>
                </c:pt>
                <c:pt idx="72359">
                  <c:v>1.6881369447219189E-5</c:v>
                </c:pt>
                <c:pt idx="72360">
                  <c:v>1.6880741895874959E-5</c:v>
                </c:pt>
                <c:pt idx="72361">
                  <c:v>1.6880359908100221E-5</c:v>
                </c:pt>
                <c:pt idx="72362">
                  <c:v>1.6879774193512279E-5</c:v>
                </c:pt>
                <c:pt idx="72363">
                  <c:v>1.6879312170203779E-5</c:v>
                </c:pt>
                <c:pt idx="72364">
                  <c:v>1.687875374045689E-5</c:v>
                </c:pt>
                <c:pt idx="72365">
                  <c:v>1.6878278984222561E-5</c:v>
                </c:pt>
                <c:pt idx="72366">
                  <c:v>1.6877658708835949E-5</c:v>
                </c:pt>
                <c:pt idx="72367">
                  <c:v>1.6877294910955239E-5</c:v>
                </c:pt>
                <c:pt idx="72368">
                  <c:v>1.6876594600034881E-5</c:v>
                </c:pt>
                <c:pt idx="72369">
                  <c:v>1.6876150766620409E-5</c:v>
                </c:pt>
                <c:pt idx="72370">
                  <c:v>1.6875692381290719E-5</c:v>
                </c:pt>
                <c:pt idx="72371">
                  <c:v>1.6875141227501441E-5</c:v>
                </c:pt>
                <c:pt idx="72372">
                  <c:v>1.6874661014298908E-5</c:v>
                </c:pt>
                <c:pt idx="72373">
                  <c:v>1.6874195353011601E-5</c:v>
                </c:pt>
                <c:pt idx="72374">
                  <c:v>1.687359326751903E-5</c:v>
                </c:pt>
                <c:pt idx="72375">
                  <c:v>1.687310759734828E-5</c:v>
                </c:pt>
                <c:pt idx="72376">
                  <c:v>1.6872598280315291E-5</c:v>
                </c:pt>
                <c:pt idx="72377">
                  <c:v>1.6872128981049169E-5</c:v>
                </c:pt>
                <c:pt idx="72378">
                  <c:v>1.6871630577952601E-5</c:v>
                </c:pt>
                <c:pt idx="72379">
                  <c:v>1.6871115803951401E-5</c:v>
                </c:pt>
                <c:pt idx="72380">
                  <c:v>1.687053736532107E-5</c:v>
                </c:pt>
                <c:pt idx="72381">
                  <c:v>1.687005533312913E-5</c:v>
                </c:pt>
                <c:pt idx="72382">
                  <c:v>1.6869533283170309E-5</c:v>
                </c:pt>
                <c:pt idx="72383">
                  <c:v>1.686905125097837E-5</c:v>
                </c:pt>
                <c:pt idx="72384">
                  <c:v>1.6868649254320189E-5</c:v>
                </c:pt>
                <c:pt idx="72385">
                  <c:v>1.686805444478523E-5</c:v>
                </c:pt>
                <c:pt idx="72386">
                  <c:v>1.6867505109985359E-5</c:v>
                </c:pt>
                <c:pt idx="72387">
                  <c:v>1.6867015801835809E-5</c:v>
                </c:pt>
                <c:pt idx="72388">
                  <c:v>1.6866531950654459E-5</c:v>
                </c:pt>
                <c:pt idx="72389">
                  <c:v>1.686594259808771E-5</c:v>
                </c:pt>
                <c:pt idx="72390">
                  <c:v>1.6865436919033531E-5</c:v>
                </c:pt>
                <c:pt idx="72391">
                  <c:v>1.6864962162799199E-5</c:v>
                </c:pt>
                <c:pt idx="72392">
                  <c:v>1.686452014837414E-5</c:v>
                </c:pt>
                <c:pt idx="72393">
                  <c:v>1.6863941709743809E-5</c:v>
                </c:pt>
                <c:pt idx="72394">
                  <c:v>1.6863592463778328E-5</c:v>
                </c:pt>
                <c:pt idx="72395">
                  <c:v>1.6862957636476491E-5</c:v>
                </c:pt>
                <c:pt idx="72396">
                  <c:v>1.6862601114553399E-5</c:v>
                </c:pt>
                <c:pt idx="72397">
                  <c:v>1.6861929907463491E-5</c:v>
                </c:pt>
                <c:pt idx="72398">
                  <c:v>1.6861447875271551E-5</c:v>
                </c:pt>
                <c:pt idx="72399">
                  <c:v>1.6861047697602771E-5</c:v>
                </c:pt>
                <c:pt idx="72400">
                  <c:v>1.6860432879184369E-5</c:v>
                </c:pt>
                <c:pt idx="72401">
                  <c:v>1.6859972674865279E-5</c:v>
                </c:pt>
                <c:pt idx="72402">
                  <c:v>1.6859416064107791E-5</c:v>
                </c:pt>
                <c:pt idx="72403">
                  <c:v>1.685895404079929E-5</c:v>
                </c:pt>
                <c:pt idx="72404">
                  <c:v>1.6858401068020609E-5</c:v>
                </c:pt>
                <c:pt idx="72405">
                  <c:v>1.6857949958648529E-5</c:v>
                </c:pt>
                <c:pt idx="72406">
                  <c:v>1.6857376976986419E-5</c:v>
                </c:pt>
                <c:pt idx="72407">
                  <c:v>1.685687493591104E-5</c:v>
                </c:pt>
                <c:pt idx="72408">
                  <c:v>1.6856478396221061E-5</c:v>
                </c:pt>
                <c:pt idx="72409">
                  <c:v>1.6856007277965549E-5</c:v>
                </c:pt>
                <c:pt idx="72410">
                  <c:v>1.6855483409017321E-5</c:v>
                </c:pt>
                <c:pt idx="72411">
                  <c:v>1.685496499703731E-5</c:v>
                </c:pt>
                <c:pt idx="72412">
                  <c:v>1.6854612113093029E-5</c:v>
                </c:pt>
                <c:pt idx="72413">
                  <c:v>1.6853839042596519E-5</c:v>
                </c:pt>
                <c:pt idx="72414">
                  <c:v>1.6853498891578059E-5</c:v>
                </c:pt>
                <c:pt idx="72415">
                  <c:v>1.6852940461831171E-5</c:v>
                </c:pt>
                <c:pt idx="72416">
                  <c:v>1.6852432963787581E-5</c:v>
                </c:pt>
                <c:pt idx="72417">
                  <c:v>1.685199276835192E-5</c:v>
                </c:pt>
                <c:pt idx="72418">
                  <c:v>1.6851414329721589E-5</c:v>
                </c:pt>
                <c:pt idx="72419">
                  <c:v>1.6850932297529649E-5</c:v>
                </c:pt>
                <c:pt idx="72420">
                  <c:v>1.685047936916817E-5</c:v>
                </c:pt>
                <c:pt idx="72421">
                  <c:v>1.6850066458573561E-5</c:v>
                </c:pt>
                <c:pt idx="72422">
                  <c:v>1.6849557141540569E-5</c:v>
                </c:pt>
                <c:pt idx="72423">
                  <c:v>1.6849015082698319E-5</c:v>
                </c:pt>
                <c:pt idx="72424">
                  <c:v>1.6848360246513039E-5</c:v>
                </c:pt>
                <c:pt idx="72425">
                  <c:v>1.6847932784003209E-5</c:v>
                </c:pt>
                <c:pt idx="72426">
                  <c:v>1.6847507140482779E-5</c:v>
                </c:pt>
                <c:pt idx="72427">
                  <c:v>1.6846925063873641E-5</c:v>
                </c:pt>
                <c:pt idx="72428">
                  <c:v>1.6846453945618119E-5</c:v>
                </c:pt>
                <c:pt idx="72429">
                  <c:v>1.684597191342618E-5</c:v>
                </c:pt>
                <c:pt idx="72430">
                  <c:v>1.6845528080011721E-5</c:v>
                </c:pt>
                <c:pt idx="72431">
                  <c:v>1.68450042110635E-5</c:v>
                </c:pt>
                <c:pt idx="72432">
                  <c:v>1.6844398487592119E-5</c:v>
                </c:pt>
                <c:pt idx="72433">
                  <c:v>1.6843932826304812E-5</c:v>
                </c:pt>
                <c:pt idx="72434">
                  <c:v>1.6843507182784379E-5</c:v>
                </c:pt>
                <c:pt idx="72435">
                  <c:v>1.6843001503730189E-5</c:v>
                </c:pt>
                <c:pt idx="72436">
                  <c:v>1.684251765254885E-5</c:v>
                </c:pt>
                <c:pt idx="72437">
                  <c:v>1.684206836216617E-5</c:v>
                </c:pt>
                <c:pt idx="72438">
                  <c:v>1.6841488104546439E-5</c:v>
                </c:pt>
                <c:pt idx="72439">
                  <c:v>1.6841029719216749E-5</c:v>
                </c:pt>
                <c:pt idx="72440">
                  <c:v>1.6840509488247332E-5</c:v>
                </c:pt>
                <c:pt idx="72441">
                  <c:v>1.6840131138451401E-5</c:v>
                </c:pt>
                <c:pt idx="72442">
                  <c:v>1.6839478121255521E-5</c:v>
                </c:pt>
                <c:pt idx="72443">
                  <c:v>1.683897971815895E-5</c:v>
                </c:pt>
                <c:pt idx="72444">
                  <c:v>1.6838484953041188E-5</c:v>
                </c:pt>
                <c:pt idx="72445">
                  <c:v>1.6838104784255851E-5</c:v>
                </c:pt>
                <c:pt idx="72446">
                  <c:v>1.6837591829244051E-5</c:v>
                </c:pt>
                <c:pt idx="72447">
                  <c:v>1.6837202565511689E-5</c:v>
                </c:pt>
                <c:pt idx="72448">
                  <c:v>1.6836687791510489E-5</c:v>
                </c:pt>
                <c:pt idx="72449">
                  <c:v>1.6836089343996719E-5</c:v>
                </c:pt>
                <c:pt idx="72450">
                  <c:v>1.68356200447306E-5</c:v>
                </c:pt>
                <c:pt idx="72451">
                  <c:v>1.6835194401210171E-5</c:v>
                </c:pt>
                <c:pt idx="72452">
                  <c:v>1.6834716006997041E-5</c:v>
                </c:pt>
                <c:pt idx="72453">
                  <c:v>1.6834113921504471E-5</c:v>
                </c:pt>
                <c:pt idx="72454">
                  <c:v>1.683370646787807E-5</c:v>
                </c:pt>
                <c:pt idx="72455">
                  <c:v>1.6833300833241079E-5</c:v>
                </c:pt>
                <c:pt idx="72456">
                  <c:v>1.6832724213600159E-5</c:v>
                </c:pt>
                <c:pt idx="72457">
                  <c:v>1.6832207620609552E-5</c:v>
                </c:pt>
                <c:pt idx="72458">
                  <c:v>1.6831885659485121E-5</c:v>
                </c:pt>
                <c:pt idx="72459">
                  <c:v>1.683136360952631E-5</c:v>
                </c:pt>
                <c:pt idx="72460">
                  <c:v>1.683099617366679E-5</c:v>
                </c:pt>
                <c:pt idx="72461">
                  <c:v>1.683056871115696E-5</c:v>
                </c:pt>
                <c:pt idx="72462">
                  <c:v>1.683025584497955E-5</c:v>
                </c:pt>
                <c:pt idx="72463">
                  <c:v>1.682988295215182E-5</c:v>
                </c:pt>
                <c:pt idx="72464">
                  <c:v>1.6829690139275041E-5</c:v>
                </c:pt>
                <c:pt idx="72465">
                  <c:v>1.6829526430228728E-5</c:v>
                </c:pt>
                <c:pt idx="72466">
                  <c:v>1.6829611922730688E-5</c:v>
                </c:pt>
                <c:pt idx="72467">
                  <c:v>1.682999936747365E-5</c:v>
                </c:pt>
                <c:pt idx="72468">
                  <c:v>1.6830867025419138E-5</c:v>
                </c:pt>
                <c:pt idx="72469">
                  <c:v>1.6832425899337981E-5</c:v>
                </c:pt>
                <c:pt idx="72470">
                  <c:v>1.6835234418977049E-5</c:v>
                </c:pt>
                <c:pt idx="72471">
                  <c:v>1.6839632735354829E-5</c:v>
                </c:pt>
                <c:pt idx="72472">
                  <c:v>1.6846670405357141E-5</c:v>
                </c:pt>
                <c:pt idx="72473">
                  <c:v>1.6858204617165029E-5</c:v>
                </c:pt>
                <c:pt idx="72474">
                  <c:v>1.6876769223017621E-5</c:v>
                </c:pt>
                <c:pt idx="72475">
                  <c:v>1.690654062258545E-5</c:v>
                </c:pt>
                <c:pt idx="72476">
                  <c:v>1.6954771126620471E-5</c:v>
                </c:pt>
                <c:pt idx="72477">
                  <c:v>1.7032964024110701E-5</c:v>
                </c:pt>
                <c:pt idx="72478">
                  <c:v>1.716097176540643E-5</c:v>
                </c:pt>
                <c:pt idx="72479">
                  <c:v>1.7370462956023399E-5</c:v>
                </c:pt>
                <c:pt idx="72480">
                  <c:v>1.7718377421260811E-5</c:v>
                </c:pt>
                <c:pt idx="72481">
                  <c:v>1.8292657841811891E-5</c:v>
                </c:pt>
                <c:pt idx="72482">
                  <c:v>1.925896140164696E-5</c:v>
                </c:pt>
                <c:pt idx="72483">
                  <c:v>2.0872063032584261E-5</c:v>
                </c:pt>
                <c:pt idx="72484">
                  <c:v>2.377572491241153E-5</c:v>
                </c:pt>
                <c:pt idx="72485">
                  <c:v>2.862489600374829E-5</c:v>
                </c:pt>
                <c:pt idx="72486">
                  <c:v>3.7418012652778998E-5</c:v>
                </c:pt>
                <c:pt idx="72487">
                  <c:v>5.185743430047296E-5</c:v>
                </c:pt>
                <c:pt idx="72488">
                  <c:v>8.1590085756033659E-5</c:v>
                </c:pt>
                <c:pt idx="72489">
                  <c:v>1.187310626846738E-4</c:v>
                </c:pt>
                <c:pt idx="72490">
                  <c:v>1.9369782239664349E-4</c:v>
                </c:pt>
                <c:pt idx="72491">
                  <c:v>1.8405175069347021E-4</c:v>
                </c:pt>
                <c:pt idx="72492">
                  <c:v>2.3611933283973491E-4</c:v>
                </c:pt>
                <c:pt idx="72493">
                  <c:v>2.4402943381573999E-4</c:v>
                </c:pt>
                <c:pt idx="72494">
                  <c:v>1.3704928278457371E-4</c:v>
                </c:pt>
                <c:pt idx="72495">
                  <c:v>2.9431615257635713E-4</c:v>
                </c:pt>
                <c:pt idx="72496">
                  <c:v>2.4522340390831232E-4</c:v>
                </c:pt>
                <c:pt idx="72497">
                  <c:v>9.5824761956464499E-5</c:v>
                </c:pt>
                <c:pt idx="72498">
                  <c:v>1.4585882308892911E-4</c:v>
                </c:pt>
                <c:pt idx="72499">
                  <c:v>8.6990934505593032E-5</c:v>
                </c:pt>
                <c:pt idx="72500">
                  <c:v>6.5381434978917241E-5</c:v>
                </c:pt>
                <c:pt idx="72501">
                  <c:v>1.5610238187946379E-4</c:v>
                </c:pt>
                <c:pt idx="72502">
                  <c:v>9.809658513404429E-5</c:v>
                </c:pt>
                <c:pt idx="72503">
                  <c:v>5.6537275668233633E-5</c:v>
                </c:pt>
                <c:pt idx="72504">
                  <c:v>1.207396926474757E-4</c:v>
                </c:pt>
                <c:pt idx="72505">
                  <c:v>2.2705407900502909E-5</c:v>
                </c:pt>
                <c:pt idx="72506">
                  <c:v>7.8490440500900149E-5</c:v>
                </c:pt>
                <c:pt idx="72507">
                  <c:v>5.5657113989582292E-5</c:v>
                </c:pt>
                <c:pt idx="72508">
                  <c:v>4.0458558942191303E-5</c:v>
                </c:pt>
                <c:pt idx="72509">
                  <c:v>8.1536541983950883E-5</c:v>
                </c:pt>
                <c:pt idx="72510">
                  <c:v>2.6627034458215348E-5</c:v>
                </c:pt>
                <c:pt idx="72511">
                  <c:v>6.5441337937954813E-5</c:v>
                </c:pt>
                <c:pt idx="72512">
                  <c:v>3.2678613933967433E-5</c:v>
                </c:pt>
                <c:pt idx="72513">
                  <c:v>3.1198709621094167E-5</c:v>
                </c:pt>
                <c:pt idx="72514">
                  <c:v>4.3760373955592513E-5</c:v>
                </c:pt>
                <c:pt idx="72515">
                  <c:v>1.600616087671369E-5</c:v>
                </c:pt>
                <c:pt idx="72516">
                  <c:v>4.2694562580436468E-5</c:v>
                </c:pt>
                <c:pt idx="72517">
                  <c:v>2.286244489368983E-5</c:v>
                </c:pt>
                <c:pt idx="72518">
                  <c:v>2.7667956601362679E-5</c:v>
                </c:pt>
                <c:pt idx="72519">
                  <c:v>3.1574283639201888E-5</c:v>
                </c:pt>
                <c:pt idx="72520">
                  <c:v>1.5594147043884728E-5</c:v>
                </c:pt>
                <c:pt idx="72521">
                  <c:v>3.028277751582209E-5</c:v>
                </c:pt>
                <c:pt idx="72522">
                  <c:v>1.7504775314591828E-5</c:v>
                </c:pt>
                <c:pt idx="72523">
                  <c:v>2.289694020873867E-5</c:v>
                </c:pt>
                <c:pt idx="72524">
                  <c:v>2.4858305550878871E-5</c:v>
                </c:pt>
                <c:pt idx="72525">
                  <c:v>1.7023992768372409E-5</c:v>
                </c:pt>
                <c:pt idx="72526">
                  <c:v>2.5292361897300001E-5</c:v>
                </c:pt>
                <c:pt idx="72527">
                  <c:v>1.6165451597771611E-5</c:v>
                </c:pt>
                <c:pt idx="72528">
                  <c:v>1.913257437990978E-5</c:v>
                </c:pt>
                <c:pt idx="72529">
                  <c:v>1.8566093785921108E-5</c:v>
                </c:pt>
                <c:pt idx="72530">
                  <c:v>1.455182609788608E-5</c:v>
                </c:pt>
                <c:pt idx="72531">
                  <c:v>1.9721288481378E-5</c:v>
                </c:pt>
                <c:pt idx="72532">
                  <c:v>1.4792345609748739E-5</c:v>
                </c:pt>
                <c:pt idx="72533">
                  <c:v>1.7499360183137469E-5</c:v>
                </c:pt>
                <c:pt idx="72534">
                  <c:v>1.6730662537156601E-5</c:v>
                </c:pt>
                <c:pt idx="72535">
                  <c:v>1.45711283039418E-5</c:v>
                </c:pt>
                <c:pt idx="72536">
                  <c:v>1.7200896763824861E-5</c:v>
                </c:pt>
                <c:pt idx="72537">
                  <c:v>1.408532079949509E-5</c:v>
                </c:pt>
                <c:pt idx="72538">
                  <c:v>1.6070598576334308E-5</c:v>
                </c:pt>
                <c:pt idx="72539">
                  <c:v>1.5455347238457758E-5</c:v>
                </c:pt>
                <c:pt idx="72540">
                  <c:v>1.4670593373011799E-5</c:v>
                </c:pt>
                <c:pt idx="72541">
                  <c:v>1.6073028746177439E-5</c:v>
                </c:pt>
                <c:pt idx="72542">
                  <c:v>1.406440424034372E-5</c:v>
                </c:pt>
                <c:pt idx="72543">
                  <c:v>1.5175260159594471E-5</c:v>
                </c:pt>
                <c:pt idx="72544">
                  <c:v>1.4386546354216991E-5</c:v>
                </c:pt>
                <c:pt idx="72545">
                  <c:v>1.408515163348056E-5</c:v>
                </c:pt>
                <c:pt idx="72546">
                  <c:v>1.484673066443065E-5</c:v>
                </c:pt>
                <c:pt idx="72547">
                  <c:v>1.3824492270941849E-5</c:v>
                </c:pt>
                <c:pt idx="72548">
                  <c:v>1.46745469464804E-5</c:v>
                </c:pt>
                <c:pt idx="72549">
                  <c:v>1.4133312106423551E-5</c:v>
                </c:pt>
                <c:pt idx="72550">
                  <c:v>1.4067749361856841E-5</c:v>
                </c:pt>
                <c:pt idx="72551">
                  <c:v>1.436856837244704E-5</c:v>
                </c:pt>
                <c:pt idx="72552">
                  <c:v>1.3756395674136E-5</c:v>
                </c:pt>
                <c:pt idx="72553">
                  <c:v>1.428546784154605E-5</c:v>
                </c:pt>
                <c:pt idx="72554">
                  <c:v>1.392562171531608E-5</c:v>
                </c:pt>
                <c:pt idx="72555">
                  <c:v>1.4009852748131379E-5</c:v>
                </c:pt>
                <c:pt idx="72556">
                  <c:v>1.41325181175489E-5</c:v>
                </c:pt>
                <c:pt idx="72557">
                  <c:v>1.3786475392407739E-5</c:v>
                </c:pt>
                <c:pt idx="72558">
                  <c:v>1.406406408932526E-5</c:v>
                </c:pt>
                <c:pt idx="72559">
                  <c:v>1.377150238113245E-5</c:v>
                </c:pt>
                <c:pt idx="72560">
                  <c:v>1.385532141284784E-5</c:v>
                </c:pt>
                <c:pt idx="72561">
                  <c:v>1.3885786756873131E-5</c:v>
                </c:pt>
                <c:pt idx="72562">
                  <c:v>1.373815121041844E-5</c:v>
                </c:pt>
                <c:pt idx="72563">
                  <c:v>1.3925027815275831E-5</c:v>
                </c:pt>
                <c:pt idx="72564">
                  <c:v>1.3751395272265651E-5</c:v>
                </c:pt>
                <c:pt idx="72565">
                  <c:v>1.383200287818909E-5</c:v>
                </c:pt>
                <c:pt idx="72566">
                  <c:v>1.380679441354005E-5</c:v>
                </c:pt>
                <c:pt idx="72567">
                  <c:v>1.3732948900724301E-5</c:v>
                </c:pt>
                <c:pt idx="72568">
                  <c:v>1.3829510862706231E-5</c:v>
                </c:pt>
                <c:pt idx="72569">
                  <c:v>1.372465885651764E-5</c:v>
                </c:pt>
                <c:pt idx="72570">
                  <c:v>1.379643890686566E-5</c:v>
                </c:pt>
                <c:pt idx="72571">
                  <c:v>1.376523687213194E-5</c:v>
                </c:pt>
                <c:pt idx="72572">
                  <c:v>1.373794839309994E-5</c:v>
                </c:pt>
                <c:pt idx="72573">
                  <c:v>1.377796525048325E-5</c:v>
                </c:pt>
                <c:pt idx="72574">
                  <c:v>1.370806785416789E-5</c:v>
                </c:pt>
                <c:pt idx="72575">
                  <c:v>1.375302963424474E-5</c:v>
                </c:pt>
                <c:pt idx="72576">
                  <c:v>1.372272799926577E-5</c:v>
                </c:pt>
                <c:pt idx="72577">
                  <c:v>1.3723738447879439E-5</c:v>
                </c:pt>
                <c:pt idx="72578">
                  <c:v>1.374468774884008E-5</c:v>
                </c:pt>
                <c:pt idx="72579">
                  <c:v>1.371091821056325E-5</c:v>
                </c:pt>
                <c:pt idx="72580">
                  <c:v>1.374067960568937E-5</c:v>
                </c:pt>
                <c:pt idx="72581">
                  <c:v>1.371454163745511E-5</c:v>
                </c:pt>
                <c:pt idx="72582">
                  <c:v>1.3720226888835899E-5</c:v>
                </c:pt>
                <c:pt idx="72583">
                  <c:v>1.372456699755276E-5</c:v>
                </c:pt>
                <c:pt idx="72584">
                  <c:v>1.3708458027394951E-5</c:v>
                </c:pt>
                <c:pt idx="72585">
                  <c:v>1.372709630231839E-5</c:v>
                </c:pt>
                <c:pt idx="72586">
                  <c:v>1.3710228813579309E-5</c:v>
                </c:pt>
                <c:pt idx="72587">
                  <c:v>1.3717801266466271E-5</c:v>
                </c:pt>
                <c:pt idx="72588">
                  <c:v>1.3714850865653719E-5</c:v>
                </c:pt>
                <c:pt idx="72589">
                  <c:v>1.3706974641536361E-5</c:v>
                </c:pt>
                <c:pt idx="72590">
                  <c:v>1.3715645764023071E-5</c:v>
                </c:pt>
                <c:pt idx="72591">
                  <c:v>1.370479731122032E-5</c:v>
                </c:pt>
                <c:pt idx="72592">
                  <c:v>1.371237613057019E-5</c:v>
                </c:pt>
                <c:pt idx="72593">
                  <c:v>1.370902555208886E-5</c:v>
                </c:pt>
                <c:pt idx="72594">
                  <c:v>1.3707799553230871E-5</c:v>
                </c:pt>
                <c:pt idx="72595">
                  <c:v>1.371163580188295E-5</c:v>
                </c:pt>
                <c:pt idx="72596">
                  <c:v>1.3705203855352011E-5</c:v>
                </c:pt>
                <c:pt idx="72597">
                  <c:v>1.370981954096351E-5</c:v>
                </c:pt>
                <c:pt idx="72598">
                  <c:v>1.37061224450008E-5</c:v>
                </c:pt>
                <c:pt idx="72599">
                  <c:v>1.370676636724966E-5</c:v>
                </c:pt>
                <c:pt idx="72600">
                  <c:v>1.3708100595977161E-5</c:v>
                </c:pt>
                <c:pt idx="72601">
                  <c:v>1.3705051060242109E-5</c:v>
                </c:pt>
                <c:pt idx="72602">
                  <c:v>1.37080696731573E-5</c:v>
                </c:pt>
                <c:pt idx="72603">
                  <c:v>1.3705064702662639E-5</c:v>
                </c:pt>
                <c:pt idx="72604">
                  <c:v>1.370592872262932E-5</c:v>
                </c:pt>
                <c:pt idx="72605">
                  <c:v>1.370565678371349E-5</c:v>
                </c:pt>
                <c:pt idx="72606">
                  <c:v>1.370457357552368E-5</c:v>
                </c:pt>
                <c:pt idx="72607">
                  <c:v>1.3706177924177609E-5</c:v>
                </c:pt>
                <c:pt idx="72608">
                  <c:v>1.3704376215173401E-5</c:v>
                </c:pt>
                <c:pt idx="72609">
                  <c:v>1.3705873243452521E-5</c:v>
                </c:pt>
                <c:pt idx="72610">
                  <c:v>1.3705179298995059E-5</c:v>
                </c:pt>
                <c:pt idx="72611">
                  <c:v>1.37047873067786E-5</c:v>
                </c:pt>
                <c:pt idx="72612">
                  <c:v>1.37053011712851E-5</c:v>
                </c:pt>
                <c:pt idx="72613">
                  <c:v>1.3704348930332341E-5</c:v>
                </c:pt>
                <c:pt idx="72614">
                  <c:v>1.370516656606924E-5</c:v>
                </c:pt>
                <c:pt idx="72615">
                  <c:v>1.3704465345654169E-5</c:v>
                </c:pt>
                <c:pt idx="72616">
                  <c:v>1.3704836419492489E-5</c:v>
                </c:pt>
                <c:pt idx="72617">
                  <c:v>1.3704850971407719E-5</c:v>
                </c:pt>
                <c:pt idx="72618">
                  <c:v>1.37043252834701E-5</c:v>
                </c:pt>
                <c:pt idx="72619">
                  <c:v>1.370479822071502E-5</c:v>
                </c:pt>
                <c:pt idx="72620">
                  <c:v>1.3704247976420451E-5</c:v>
                </c:pt>
                <c:pt idx="72621">
                  <c:v>1.3704520824830981E-5</c:v>
                </c:pt>
                <c:pt idx="72622">
                  <c:v>1.370449808746343E-5</c:v>
                </c:pt>
                <c:pt idx="72623">
                  <c:v>1.370434620184824E-5</c:v>
                </c:pt>
                <c:pt idx="72624">
                  <c:v>1.370467271044618E-5</c:v>
                </c:pt>
                <c:pt idx="72625">
                  <c:v>1.3704180673812519E-5</c:v>
                </c:pt>
                <c:pt idx="72626">
                  <c:v>1.3704565390071369E-5</c:v>
                </c:pt>
                <c:pt idx="72627">
                  <c:v>1.370435711578466E-5</c:v>
                </c:pt>
                <c:pt idx="72628">
                  <c:v>1.370428253721911E-5</c:v>
                </c:pt>
                <c:pt idx="72629">
                  <c:v>1.3704392586078031E-5</c:v>
                </c:pt>
                <c:pt idx="72630">
                  <c:v>1.370425434288336E-5</c:v>
                </c:pt>
                <c:pt idx="72631">
                  <c:v>1.3704464436159469E-5</c:v>
                </c:pt>
                <c:pt idx="72632">
                  <c:v>1.370434165437473E-5</c:v>
                </c:pt>
                <c:pt idx="72633">
                  <c:v>1.3704375305678701E-5</c:v>
                </c:pt>
                <c:pt idx="72634">
                  <c:v>1.3704394405067429E-5</c:v>
                </c:pt>
                <c:pt idx="72635">
                  <c:v>1.3704207049158871E-5</c:v>
                </c:pt>
                <c:pt idx="72636">
                  <c:v>1.370436075376347E-5</c:v>
                </c:pt>
                <c:pt idx="72637">
                  <c:v>1.3704236152989321E-5</c:v>
                </c:pt>
                <c:pt idx="72638">
                  <c:v>1.370429708913434E-5</c:v>
                </c:pt>
                <c:pt idx="72639">
                  <c:v>1.370430072711315E-5</c:v>
                </c:pt>
                <c:pt idx="72640">
                  <c:v>1.3704136108572129E-5</c:v>
                </c:pt>
                <c:pt idx="72641">
                  <c:v>1.3704379853152199E-5</c:v>
                </c:pt>
                <c:pt idx="72642">
                  <c:v>1.370421705360059E-5</c:v>
                </c:pt>
                <c:pt idx="72643">
                  <c:v>1.3704193406738339E-5</c:v>
                </c:pt>
                <c:pt idx="72644">
                  <c:v>1.370421159663238E-5</c:v>
                </c:pt>
                <c:pt idx="72645">
                  <c:v>1.3704295270144939E-5</c:v>
                </c:pt>
                <c:pt idx="72646">
                  <c:v>1.3704224329558199E-5</c:v>
                </c:pt>
                <c:pt idx="72647">
                  <c:v>1.3704337106901219E-5</c:v>
                </c:pt>
                <c:pt idx="72648">
                  <c:v>1.3704262528335681E-5</c:v>
                </c:pt>
                <c:pt idx="72649">
                  <c:v>1.370422796753701E-5</c:v>
                </c:pt>
                <c:pt idx="72650">
                  <c:v>1.3704122466151599E-5</c:v>
                </c:pt>
                <c:pt idx="72651">
                  <c:v>1.3704247976420451E-5</c:v>
                </c:pt>
                <c:pt idx="72652">
                  <c:v>1.3704147932003251E-5</c:v>
                </c:pt>
                <c:pt idx="72653">
                  <c:v>1.37041733978549E-5</c:v>
                </c:pt>
                <c:pt idx="72654">
                  <c:v>1.3704364391742271E-5</c:v>
                </c:pt>
                <c:pt idx="72655">
                  <c:v>1.370428981317673E-5</c:v>
                </c:pt>
                <c:pt idx="72656">
                  <c:v>1.3704251614399249E-5</c:v>
                </c:pt>
                <c:pt idx="72657">
                  <c:v>1.370421159663238E-5</c:v>
                </c:pt>
                <c:pt idx="72658">
                  <c:v>1.3704362572752871E-5</c:v>
                </c:pt>
                <c:pt idx="72659">
                  <c:v>1.370422978652641E-5</c:v>
                </c:pt>
                <c:pt idx="72660">
                  <c:v>1.370435984426877E-5</c:v>
                </c:pt>
                <c:pt idx="72661">
                  <c:v>1.370423160551582E-5</c:v>
                </c:pt>
                <c:pt idx="72662">
                  <c:v>1.3704248885915151E-5</c:v>
                </c:pt>
                <c:pt idx="72663">
                  <c:v>1.3704366210731679E-5</c:v>
                </c:pt>
                <c:pt idx="72664">
                  <c:v>1.3704220691579391E-5</c:v>
                </c:pt>
                <c:pt idx="72665">
                  <c:v>1.370411700918339E-5</c:v>
                </c:pt>
                <c:pt idx="72666">
                  <c:v>1.370425616187276E-5</c:v>
                </c:pt>
                <c:pt idx="72667">
                  <c:v>1.3704206139664171E-5</c:v>
                </c:pt>
                <c:pt idx="72668">
                  <c:v>1.3704190678254241E-5</c:v>
                </c:pt>
                <c:pt idx="72669">
                  <c:v>1.3704252523893959E-5</c:v>
                </c:pt>
                <c:pt idx="72670">
                  <c:v>1.370404243061785E-5</c:v>
                </c:pt>
                <c:pt idx="72671">
                  <c:v>1.370428799418733E-5</c:v>
                </c:pt>
                <c:pt idx="72672">
                  <c:v>1.370424160995753E-5</c:v>
                </c:pt>
                <c:pt idx="72673">
                  <c:v>1.3704237062484029E-5</c:v>
                </c:pt>
                <c:pt idx="72674">
                  <c:v>1.3704264347325081E-5</c:v>
                </c:pt>
                <c:pt idx="72675">
                  <c:v>1.3704177945328411E-5</c:v>
                </c:pt>
                <c:pt idx="72676">
                  <c:v>1.370414702250855E-5</c:v>
                </c:pt>
                <c:pt idx="72677">
                  <c:v>1.370423069602111E-5</c:v>
                </c:pt>
                <c:pt idx="72678">
                  <c:v>1.370428617519792E-5</c:v>
                </c:pt>
                <c:pt idx="72679">
                  <c:v>1.370432892144891E-5</c:v>
                </c:pt>
                <c:pt idx="72680">
                  <c:v>1.370429890812375E-5</c:v>
                </c:pt>
                <c:pt idx="72681">
                  <c:v>1.370421159663238E-5</c:v>
                </c:pt>
                <c:pt idx="72682">
                  <c:v>1.370425979985157E-5</c:v>
                </c:pt>
                <c:pt idx="72683">
                  <c:v>1.370421250612708E-5</c:v>
                </c:pt>
                <c:pt idx="72684">
                  <c:v>1.3704290722671431E-5</c:v>
                </c:pt>
                <c:pt idx="72685">
                  <c:v>1.3704237062484029E-5</c:v>
                </c:pt>
                <c:pt idx="72686">
                  <c:v>1.3704295270144939E-5</c:v>
                </c:pt>
                <c:pt idx="72687">
                  <c:v>1.370428890368203E-5</c:v>
                </c:pt>
                <c:pt idx="72688">
                  <c:v>1.3704205230169461E-5</c:v>
                </c:pt>
                <c:pt idx="72689">
                  <c:v>1.370424615743104E-5</c:v>
                </c:pt>
                <c:pt idx="72690">
                  <c:v>1.3704262528335681E-5</c:v>
                </c:pt>
                <c:pt idx="72691">
                  <c:v>1.3704348020837641E-5</c:v>
                </c:pt>
                <c:pt idx="72692">
                  <c:v>1.370421614410589E-5</c:v>
                </c:pt>
                <c:pt idx="72693">
                  <c:v>1.370424251945224E-5</c:v>
                </c:pt>
                <c:pt idx="72694">
                  <c:v>1.3704320735996591E-5</c:v>
                </c:pt>
                <c:pt idx="72695">
                  <c:v>1.370418340229662E-5</c:v>
                </c:pt>
                <c:pt idx="72696">
                  <c:v>1.5202433802187439E-2</c:v>
                </c:pt>
                <c:pt idx="72697">
                  <c:v>2.5190510787069802E-3</c:v>
                </c:pt>
                <c:pt idx="72698">
                  <c:v>1.1703416705131531E-2</c:v>
                </c:pt>
                <c:pt idx="72699">
                  <c:v>9.656047448515892E-3</c:v>
                </c:pt>
                <c:pt idx="72700">
                  <c:v>1.9586968701332812E-3</c:v>
                </c:pt>
                <c:pt idx="72701">
                  <c:v>5.8227838017046452E-3</c:v>
                </c:pt>
                <c:pt idx="72702">
                  <c:v>9.0439207851886749E-3</c:v>
                </c:pt>
                <c:pt idx="72703">
                  <c:v>2.3652170784771438E-3</c:v>
                </c:pt>
                <c:pt idx="72704">
                  <c:v>1.4734418364241719E-3</c:v>
                </c:pt>
                <c:pt idx="72705">
                  <c:v>4.8369639553129673E-3</c:v>
                </c:pt>
                <c:pt idx="72706">
                  <c:v>4.4419714249670514E-3</c:v>
                </c:pt>
                <c:pt idx="72707">
                  <c:v>1.4326382661238311E-3</c:v>
                </c:pt>
                <c:pt idx="72708">
                  <c:v>1.420773100107908E-3</c:v>
                </c:pt>
                <c:pt idx="72709">
                  <c:v>3.6807078868150711E-3</c:v>
                </c:pt>
                <c:pt idx="72710">
                  <c:v>2.879156032577157E-3</c:v>
                </c:pt>
                <c:pt idx="72711">
                  <c:v>6.5852754050865769E-4</c:v>
                </c:pt>
                <c:pt idx="72712">
                  <c:v>7.2616984834894538E-4</c:v>
                </c:pt>
                <c:pt idx="72713">
                  <c:v>1.882222364656627E-3</c:v>
                </c:pt>
                <c:pt idx="72714">
                  <c:v>1.7402225639671089E-3</c:v>
                </c:pt>
                <c:pt idx="72715">
                  <c:v>6.9709902163594961E-4</c:v>
                </c:pt>
                <c:pt idx="72716">
                  <c:v>6.5777770942077041E-4</c:v>
                </c:pt>
                <c:pt idx="72717">
                  <c:v>1.595110399648547E-3</c:v>
                </c:pt>
                <c:pt idx="72718">
                  <c:v>1.372381928376853E-3</c:v>
                </c:pt>
                <c:pt idx="72719">
                  <c:v>4.5458460226655012E-4</c:v>
                </c:pt>
                <c:pt idx="72720">
                  <c:v>4.9798155669122934E-4</c:v>
                </c:pt>
                <c:pt idx="72721">
                  <c:v>9.943847544491291E-4</c:v>
                </c:pt>
                <c:pt idx="72722">
                  <c:v>9.1003294801339507E-4</c:v>
                </c:pt>
                <c:pt idx="72723">
                  <c:v>4.3917170842178171E-4</c:v>
                </c:pt>
                <c:pt idx="72724">
                  <c:v>4.2227251105941832E-4</c:v>
                </c:pt>
                <c:pt idx="72725">
                  <c:v>8.0464407801628113E-4</c:v>
                </c:pt>
                <c:pt idx="72726">
                  <c:v>7.8861898509785533E-4</c:v>
                </c:pt>
                <c:pt idx="72727">
                  <c:v>4.1133415652438998E-4</c:v>
                </c:pt>
                <c:pt idx="72728">
                  <c:v>3.1531060812994838E-4</c:v>
                </c:pt>
                <c:pt idx="72729">
                  <c:v>5.0070311408489943E-4</c:v>
                </c:pt>
                <c:pt idx="72730">
                  <c:v>5.3015310550108552E-4</c:v>
                </c:pt>
                <c:pt idx="72731">
                  <c:v>3.3605025964789093E-4</c:v>
                </c:pt>
                <c:pt idx="72732">
                  <c:v>2.4513836251571769E-4</c:v>
                </c:pt>
                <c:pt idx="72733">
                  <c:v>3.7490221438929439E-4</c:v>
                </c:pt>
                <c:pt idx="72734">
                  <c:v>4.5217966544441879E-4</c:v>
                </c:pt>
                <c:pt idx="72735">
                  <c:v>3.2951124012470251E-4</c:v>
                </c:pt>
                <c:pt idx="72736">
                  <c:v>2.1867292525712401E-4</c:v>
                </c:pt>
                <c:pt idx="72737">
                  <c:v>2.5762594304978848E-4</c:v>
                </c:pt>
                <c:pt idx="72738">
                  <c:v>3.0865782173350448E-4</c:v>
                </c:pt>
                <c:pt idx="72739">
                  <c:v>2.4820351973176003E-4</c:v>
                </c:pt>
                <c:pt idx="72740">
                  <c:v>1.6943801892921331E-4</c:v>
                </c:pt>
                <c:pt idx="72741">
                  <c:v>1.9145861733704811E-4</c:v>
                </c:pt>
                <c:pt idx="72742">
                  <c:v>2.4596383445896208E-4</c:v>
                </c:pt>
                <c:pt idx="72743">
                  <c:v>2.1836585074197501E-4</c:v>
                </c:pt>
                <c:pt idx="72744">
                  <c:v>1.5529467782471329E-4</c:v>
                </c:pt>
                <c:pt idx="72745">
                  <c:v>1.5309128502849489E-4</c:v>
                </c:pt>
                <c:pt idx="72746">
                  <c:v>1.828221284085885E-4</c:v>
                </c:pt>
                <c:pt idx="72747">
                  <c:v>1.6888751997612419E-4</c:v>
                </c:pt>
                <c:pt idx="72748">
                  <c:v>1.2810077168978751E-4</c:v>
                </c:pt>
                <c:pt idx="72749">
                  <c:v>1.301925221923739E-4</c:v>
                </c:pt>
                <c:pt idx="72750">
                  <c:v>1.5785063442308461E-4</c:v>
                </c:pt>
                <c:pt idx="72751">
                  <c:v>1.5166602679528299E-4</c:v>
                </c:pt>
                <c:pt idx="72752">
                  <c:v>1.228592009283602E-4</c:v>
                </c:pt>
                <c:pt idx="72753">
                  <c:v>1.187573798233643E-4</c:v>
                </c:pt>
                <c:pt idx="72754">
                  <c:v>1.3205160212237391E-4</c:v>
                </c:pt>
                <c:pt idx="72755">
                  <c:v>1.261620636796579E-4</c:v>
                </c:pt>
                <c:pt idx="72756">
                  <c:v>1.07025851320941E-4</c:v>
                </c:pt>
                <c:pt idx="72757">
                  <c:v>1.053445448633283E-4</c:v>
                </c:pt>
                <c:pt idx="72758">
                  <c:v>1.166115835076198E-4</c:v>
                </c:pt>
                <c:pt idx="72759">
                  <c:v>1.1411517334636299E-4</c:v>
                </c:pt>
                <c:pt idx="72760">
                  <c:v>1.008580875350162E-4</c:v>
                </c:pt>
                <c:pt idx="72761">
                  <c:v>9.8637217888608575E-5</c:v>
                </c:pt>
                <c:pt idx="72762">
                  <c:v>1.0350438969908279E-4</c:v>
                </c:pt>
                <c:pt idx="72763">
                  <c:v>9.8822485597338527E-5</c:v>
                </c:pt>
                <c:pt idx="72764">
                  <c:v>8.9988308900501579E-5</c:v>
                </c:pt>
                <c:pt idx="72765">
                  <c:v>9.0609748440328985E-5</c:v>
                </c:pt>
                <c:pt idx="72766">
                  <c:v>9.4206443463917822E-5</c:v>
                </c:pt>
                <c:pt idx="72767">
                  <c:v>9.0817266027443111E-5</c:v>
                </c:pt>
                <c:pt idx="72768">
                  <c:v>8.4909130237065256E-5</c:v>
                </c:pt>
                <c:pt idx="72769">
                  <c:v>8.4573839558288455E-5</c:v>
                </c:pt>
                <c:pt idx="72770">
                  <c:v>8.5686187958344817E-5</c:v>
                </c:pt>
                <c:pt idx="72771">
                  <c:v>8.2401973486412317E-5</c:v>
                </c:pt>
                <c:pt idx="72772">
                  <c:v>7.9140321759041399E-5</c:v>
                </c:pt>
                <c:pt idx="72773">
                  <c:v>7.9046883911360055E-5</c:v>
                </c:pt>
                <c:pt idx="72774">
                  <c:v>7.9629593528807163E-5</c:v>
                </c:pt>
                <c:pt idx="72775">
                  <c:v>7.7206546848174185E-5</c:v>
                </c:pt>
                <c:pt idx="72776">
                  <c:v>7.5055751949548721E-5</c:v>
                </c:pt>
                <c:pt idx="72777">
                  <c:v>7.5484553235583007E-5</c:v>
                </c:pt>
                <c:pt idx="72778">
                  <c:v>7.5351497798692435E-5</c:v>
                </c:pt>
                <c:pt idx="72779">
                  <c:v>7.3507806519046426E-5</c:v>
                </c:pt>
                <c:pt idx="72780">
                  <c:v>7.1910028054844588E-5</c:v>
                </c:pt>
                <c:pt idx="72781">
                  <c:v>7.1970738645177335E-5</c:v>
                </c:pt>
                <c:pt idx="72782">
                  <c:v>7.145584822865203E-5</c:v>
                </c:pt>
                <c:pt idx="72783">
                  <c:v>6.9822934165131301E-5</c:v>
                </c:pt>
                <c:pt idx="72784">
                  <c:v>6.922861939528957E-5</c:v>
                </c:pt>
                <c:pt idx="72785">
                  <c:v>6.9438392529264092E-5</c:v>
                </c:pt>
                <c:pt idx="72786">
                  <c:v>6.8707668106071651E-5</c:v>
                </c:pt>
                <c:pt idx="72787">
                  <c:v>6.7681939981412143E-5</c:v>
                </c:pt>
                <c:pt idx="72788">
                  <c:v>6.7558226874098182E-5</c:v>
                </c:pt>
                <c:pt idx="72789">
                  <c:v>6.7249915446154773E-5</c:v>
                </c:pt>
                <c:pt idx="72790">
                  <c:v>6.6393025917932391E-5</c:v>
                </c:pt>
                <c:pt idx="72791">
                  <c:v>6.5406587964389473E-5</c:v>
                </c:pt>
                <c:pt idx="72792">
                  <c:v>6.5072745201177895E-5</c:v>
                </c:pt>
                <c:pt idx="72793">
                  <c:v>6.4716579800006002E-5</c:v>
                </c:pt>
                <c:pt idx="72794">
                  <c:v>6.3926883740350604E-5</c:v>
                </c:pt>
                <c:pt idx="72795">
                  <c:v>6.3374835008289665E-5</c:v>
                </c:pt>
                <c:pt idx="72796">
                  <c:v>6.3212472014129162E-5</c:v>
                </c:pt>
                <c:pt idx="72797">
                  <c:v>6.2843231717124581E-5</c:v>
                </c:pt>
                <c:pt idx="72798">
                  <c:v>6.2324645114131272E-5</c:v>
                </c:pt>
                <c:pt idx="72799">
                  <c:v>6.2071892898529768E-5</c:v>
                </c:pt>
                <c:pt idx="72800">
                  <c:v>6.1840510170441121E-5</c:v>
                </c:pt>
                <c:pt idx="72801">
                  <c:v>6.1356280639301986E-5</c:v>
                </c:pt>
                <c:pt idx="72802">
                  <c:v>6.085621498641558E-5</c:v>
                </c:pt>
                <c:pt idx="72803">
                  <c:v>6.042515451554209E-5</c:v>
                </c:pt>
                <c:pt idx="72804">
                  <c:v>6.0020258388249197E-5</c:v>
                </c:pt>
                <c:pt idx="72805">
                  <c:v>5.9269819757901132E-5</c:v>
                </c:pt>
                <c:pt idx="72806">
                  <c:v>5.8554378483677283E-5</c:v>
                </c:pt>
                <c:pt idx="72807">
                  <c:v>5.8133660786552348E-5</c:v>
                </c:pt>
                <c:pt idx="72808">
                  <c:v>5.7625904446467757E-5</c:v>
                </c:pt>
                <c:pt idx="72809">
                  <c:v>5.70192642044276E-5</c:v>
                </c:pt>
                <c:pt idx="72810">
                  <c:v>5.6645112636033452E-5</c:v>
                </c:pt>
                <c:pt idx="72811">
                  <c:v>5.6392371334368363E-5</c:v>
                </c:pt>
                <c:pt idx="72812">
                  <c:v>5.6039218179648742E-5</c:v>
                </c:pt>
                <c:pt idx="72813">
                  <c:v>5.573024827754125E-5</c:v>
                </c:pt>
                <c:pt idx="72814">
                  <c:v>5.5472264648415148E-5</c:v>
                </c:pt>
                <c:pt idx="72815">
                  <c:v>5.4621159506496042E-5</c:v>
                </c:pt>
                <c:pt idx="72816">
                  <c:v>5.3880914492765442E-5</c:v>
                </c:pt>
                <c:pt idx="72817">
                  <c:v>5.3415973525261513E-5</c:v>
                </c:pt>
                <c:pt idx="72818">
                  <c:v>5.2792755013797432E-5</c:v>
                </c:pt>
                <c:pt idx="72819">
                  <c:v>5.220210732659325E-5</c:v>
                </c:pt>
                <c:pt idx="72820">
                  <c:v>5.1920447731390602E-5</c:v>
                </c:pt>
                <c:pt idx="72821">
                  <c:v>5.1562081353040412E-5</c:v>
                </c:pt>
                <c:pt idx="72822">
                  <c:v>5.1078426622552797E-5</c:v>
                </c:pt>
                <c:pt idx="72823">
                  <c:v>5.07561162521597E-5</c:v>
                </c:pt>
                <c:pt idx="72824">
                  <c:v>5.0221366109326482E-5</c:v>
                </c:pt>
                <c:pt idx="72825">
                  <c:v>4.9465743359178298E-5</c:v>
                </c:pt>
                <c:pt idx="72826">
                  <c:v>4.8649875679984689E-5</c:v>
                </c:pt>
                <c:pt idx="72827">
                  <c:v>4.7864468797342852E-5</c:v>
                </c:pt>
                <c:pt idx="72828">
                  <c:v>4.720660945167765E-5</c:v>
                </c:pt>
                <c:pt idx="72829">
                  <c:v>4.6660294174216688E-5</c:v>
                </c:pt>
                <c:pt idx="72830">
                  <c:v>4.6216973714763299E-5</c:v>
                </c:pt>
                <c:pt idx="72831">
                  <c:v>4.5884276914875948E-5</c:v>
                </c:pt>
                <c:pt idx="72832">
                  <c:v>4.5469598262570798E-5</c:v>
                </c:pt>
                <c:pt idx="72833">
                  <c:v>4.4293632527114817E-5</c:v>
                </c:pt>
                <c:pt idx="72834">
                  <c:v>4.323411121731624E-5</c:v>
                </c:pt>
                <c:pt idx="72835">
                  <c:v>4.2253210267517722E-5</c:v>
                </c:pt>
                <c:pt idx="72836">
                  <c:v>4.1410439735045663E-5</c:v>
                </c:pt>
                <c:pt idx="72837">
                  <c:v>4.0830000216374167E-5</c:v>
                </c:pt>
                <c:pt idx="72838">
                  <c:v>3.9855793147580698E-5</c:v>
                </c:pt>
                <c:pt idx="72839">
                  <c:v>3.803613071795553E-5</c:v>
                </c:pt>
                <c:pt idx="72840">
                  <c:v>3.6585490306606523E-5</c:v>
                </c:pt>
                <c:pt idx="72841">
                  <c:v>3.5254604881629348E-5</c:v>
                </c:pt>
                <c:pt idx="72842">
                  <c:v>3.338265378260985E-5</c:v>
                </c:pt>
                <c:pt idx="72843">
                  <c:v>3.0515968319377859E-5</c:v>
                </c:pt>
                <c:pt idx="72844">
                  <c:v>2.7764101105276499E-5</c:v>
                </c:pt>
                <c:pt idx="72845">
                  <c:v>2.5397364879609089E-5</c:v>
                </c:pt>
                <c:pt idx="72846">
                  <c:v>2.3340129700955E-5</c:v>
                </c:pt>
                <c:pt idx="72847">
                  <c:v>2.174005203414708E-5</c:v>
                </c:pt>
                <c:pt idx="72848">
                  <c:v>2.071390736091416E-5</c:v>
                </c:pt>
                <c:pt idx="72849">
                  <c:v>1.9380679077585231E-5</c:v>
                </c:pt>
                <c:pt idx="72850">
                  <c:v>1.744650035107043E-5</c:v>
                </c:pt>
                <c:pt idx="72851">
                  <c:v>1.6068481272668581E-5</c:v>
                </c:pt>
                <c:pt idx="72852">
                  <c:v>1.489675378252286E-5</c:v>
                </c:pt>
                <c:pt idx="72853">
                  <c:v>1.3939777090854481E-5</c:v>
                </c:pt>
                <c:pt idx="72854">
                  <c:v>1.34670181068941E-5</c:v>
                </c:pt>
                <c:pt idx="72855">
                  <c:v>1.302865257457597E-5</c:v>
                </c:pt>
                <c:pt idx="72856">
                  <c:v>1.231006444868399E-5</c:v>
                </c:pt>
                <c:pt idx="72857">
                  <c:v>1.178724960482214E-5</c:v>
                </c:pt>
                <c:pt idx="72858">
                  <c:v>1.1319209079374559E-5</c:v>
                </c:pt>
                <c:pt idx="72859">
                  <c:v>1.0796364222187551E-5</c:v>
                </c:pt>
                <c:pt idx="72860">
                  <c:v>1.056544988387031E-5</c:v>
                </c:pt>
                <c:pt idx="72861">
                  <c:v>1.028867791319499E-5</c:v>
                </c:pt>
                <c:pt idx="72862">
                  <c:v>9.947532817022875E-6</c:v>
                </c:pt>
                <c:pt idx="72863">
                  <c:v>9.8106174846179783E-6</c:v>
                </c:pt>
                <c:pt idx="72864">
                  <c:v>9.6331214081146754E-6</c:v>
                </c:pt>
                <c:pt idx="72865">
                  <c:v>9.4453962447005324E-6</c:v>
                </c:pt>
                <c:pt idx="72866">
                  <c:v>9.3979479061090387E-6</c:v>
                </c:pt>
                <c:pt idx="72867">
                  <c:v>9.2945583674008958E-6</c:v>
                </c:pt>
                <c:pt idx="72868">
                  <c:v>9.1970787252648734E-6</c:v>
                </c:pt>
                <c:pt idx="72869">
                  <c:v>9.1862075350945815E-6</c:v>
                </c:pt>
                <c:pt idx="72870">
                  <c:v>9.1176443675067276E-6</c:v>
                </c:pt>
                <c:pt idx="72871">
                  <c:v>9.0671519501483999E-6</c:v>
                </c:pt>
                <c:pt idx="72872">
                  <c:v>9.0686608018586412E-6</c:v>
                </c:pt>
                <c:pt idx="72873">
                  <c:v>9.0206294771633111E-6</c:v>
                </c:pt>
                <c:pt idx="72874">
                  <c:v>8.9947016022051685E-6</c:v>
                </c:pt>
                <c:pt idx="72875">
                  <c:v>8.9933228082372807E-6</c:v>
                </c:pt>
                <c:pt idx="72876">
                  <c:v>8.9515388026484288E-6</c:v>
                </c:pt>
                <c:pt idx="72877">
                  <c:v>8.9308923634234816E-6</c:v>
                </c:pt>
                <c:pt idx="72878">
                  <c:v>8.9188633864978328E-6</c:v>
                </c:pt>
                <c:pt idx="72879">
                  <c:v>8.8782226157491095E-6</c:v>
                </c:pt>
                <c:pt idx="72880">
                  <c:v>8.8570677689858712E-6</c:v>
                </c:pt>
                <c:pt idx="72881">
                  <c:v>8.83637312654173E-6</c:v>
                </c:pt>
                <c:pt idx="72882">
                  <c:v>8.7962725956458598E-6</c:v>
                </c:pt>
                <c:pt idx="72883">
                  <c:v>8.7728421931387857E-6</c:v>
                </c:pt>
                <c:pt idx="72884">
                  <c:v>8.7452099251095206E-6</c:v>
                </c:pt>
                <c:pt idx="72885">
                  <c:v>8.7068528955569491E-6</c:v>
                </c:pt>
                <c:pt idx="72886">
                  <c:v>8.6832742454134859E-6</c:v>
                </c:pt>
                <c:pt idx="72887">
                  <c:v>8.6551681306445971E-6</c:v>
                </c:pt>
                <c:pt idx="72888">
                  <c:v>8.6230984379653819E-6</c:v>
                </c:pt>
                <c:pt idx="72889">
                  <c:v>8.6028730947873555E-6</c:v>
                </c:pt>
                <c:pt idx="72890">
                  <c:v>8.5787960415473208E-6</c:v>
                </c:pt>
                <c:pt idx="72891">
                  <c:v>8.5545743786497042E-6</c:v>
                </c:pt>
                <c:pt idx="72892">
                  <c:v>8.5398096416611224E-6</c:v>
                </c:pt>
                <c:pt idx="72893">
                  <c:v>8.521623385604471E-6</c:v>
                </c:pt>
                <c:pt idx="72894">
                  <c:v>8.5062411017133854E-6</c:v>
                </c:pt>
                <c:pt idx="72895">
                  <c:v>8.4974799392512068E-6</c:v>
                </c:pt>
                <c:pt idx="72896">
                  <c:v>8.486143997288309E-6</c:v>
                </c:pt>
                <c:pt idx="72897">
                  <c:v>8.4781595433014445E-6</c:v>
                </c:pt>
                <c:pt idx="72898">
                  <c:v>8.4740986494580284E-6</c:v>
                </c:pt>
                <c:pt idx="72899">
                  <c:v>8.4679950305144303E-6</c:v>
                </c:pt>
                <c:pt idx="72900">
                  <c:v>8.4647817857330665E-6</c:v>
                </c:pt>
                <c:pt idx="72901">
                  <c:v>8.4638459156849422E-6</c:v>
                </c:pt>
                <c:pt idx="72902">
                  <c:v>8.4612884165835567E-6</c:v>
                </c:pt>
                <c:pt idx="72903">
                  <c:v>8.4609391706180759E-6</c:v>
                </c:pt>
                <c:pt idx="72904">
                  <c:v>8.461687684757635E-6</c:v>
                </c:pt>
                <c:pt idx="72905">
                  <c:v>8.4607509052148089E-6</c:v>
                </c:pt>
                <c:pt idx="72906">
                  <c:v>8.4615421656053513E-6</c:v>
                </c:pt>
                <c:pt idx="72907">
                  <c:v>8.4624107330455445E-6</c:v>
                </c:pt>
                <c:pt idx="72908">
                  <c:v>8.4620705820270814E-6</c:v>
                </c:pt>
                <c:pt idx="72909">
                  <c:v>8.4630628407467157E-6</c:v>
                </c:pt>
                <c:pt idx="72910">
                  <c:v>8.4636885731015354E-6</c:v>
                </c:pt>
                <c:pt idx="72911">
                  <c:v>8.4637094914796762E-6</c:v>
                </c:pt>
                <c:pt idx="72912">
                  <c:v>8.4643979789689183E-6</c:v>
                </c:pt>
                <c:pt idx="72913">
                  <c:v>8.4647381299873814E-6</c:v>
                </c:pt>
                <c:pt idx="72914">
                  <c:v>8.4644143498735502E-6</c:v>
                </c:pt>
                <c:pt idx="72915">
                  <c:v>8.4649855125462636E-6</c:v>
                </c:pt>
                <c:pt idx="72916">
                  <c:v>8.4648163465317339E-6</c:v>
                </c:pt>
                <c:pt idx="72917">
                  <c:v>8.4644279922940768E-6</c:v>
                </c:pt>
                <c:pt idx="72918">
                  <c:v>8.4647126641357318E-6</c:v>
                </c:pt>
                <c:pt idx="72919">
                  <c:v>8.4644216258311644E-6</c:v>
                </c:pt>
                <c:pt idx="72920">
                  <c:v>8.4639314081869088E-6</c:v>
                </c:pt>
                <c:pt idx="72921">
                  <c:v>8.4637949839816429E-6</c:v>
                </c:pt>
                <c:pt idx="72922">
                  <c:v>8.4633884398499504E-6</c:v>
                </c:pt>
                <c:pt idx="72923">
                  <c:v>8.4630810306407511E-6</c:v>
                </c:pt>
                <c:pt idx="72924">
                  <c:v>8.4627426986116916E-6</c:v>
                </c:pt>
                <c:pt idx="72925">
                  <c:v>8.4623025031760335E-6</c:v>
                </c:pt>
                <c:pt idx="72926">
                  <c:v>8.4620451161754318E-6</c:v>
                </c:pt>
                <c:pt idx="72927">
                  <c:v>8.4617340689874254E-6</c:v>
                </c:pt>
                <c:pt idx="72928">
                  <c:v>8.461282959615346E-6</c:v>
                </c:pt>
                <c:pt idx="72929">
                  <c:v>8.4608673205366358E-6</c:v>
                </c:pt>
                <c:pt idx="72930">
                  <c:v>8.4608000179287046E-6</c:v>
                </c:pt>
                <c:pt idx="72931">
                  <c:v>2.5796712725423282E-4</c:v>
                </c:pt>
                <c:pt idx="72932">
                  <c:v>1.589999737916514E-4</c:v>
                </c:pt>
                <c:pt idx="72933">
                  <c:v>7.2800699854269624E-5</c:v>
                </c:pt>
                <c:pt idx="72934">
                  <c:v>6.410673086065799E-5</c:v>
                </c:pt>
                <c:pt idx="72935">
                  <c:v>1.144985653809272E-4</c:v>
                </c:pt>
                <c:pt idx="72936">
                  <c:v>1.5418413386214519E-4</c:v>
                </c:pt>
                <c:pt idx="72937">
                  <c:v>1.3808003859594459E-4</c:v>
                </c:pt>
                <c:pt idx="72938">
                  <c:v>8.3135193563066423E-5</c:v>
                </c:pt>
                <c:pt idx="72939">
                  <c:v>4.0635241020936519E-5</c:v>
                </c:pt>
                <c:pt idx="72940">
                  <c:v>4.184501085546799E-5</c:v>
                </c:pt>
                <c:pt idx="72941">
                  <c:v>7.197300874395296E-5</c:v>
                </c:pt>
                <c:pt idx="72942">
                  <c:v>9.2158021288923919E-5</c:v>
                </c:pt>
                <c:pt idx="72943">
                  <c:v>8.0637888459023088E-5</c:v>
                </c:pt>
                <c:pt idx="72944">
                  <c:v>5.0167593144578859E-5</c:v>
                </c:pt>
                <c:pt idx="72945">
                  <c:v>2.9173961593187411E-5</c:v>
                </c:pt>
                <c:pt idx="72946">
                  <c:v>3.171042408212088E-5</c:v>
                </c:pt>
                <c:pt idx="72947">
                  <c:v>4.7240831918315962E-5</c:v>
                </c:pt>
                <c:pt idx="72948">
                  <c:v>5.5743479606462643E-5</c:v>
                </c:pt>
                <c:pt idx="72949">
                  <c:v>4.8151112423511222E-5</c:v>
                </c:pt>
                <c:pt idx="72950">
                  <c:v>3.3349580917274579E-5</c:v>
                </c:pt>
                <c:pt idx="72951">
                  <c:v>2.596144076960627E-5</c:v>
                </c:pt>
                <c:pt idx="72952">
                  <c:v>3.0771654564887292E-5</c:v>
                </c:pt>
                <c:pt idx="72953">
                  <c:v>3.9691851270617917E-5</c:v>
                </c:pt>
                <c:pt idx="72954">
                  <c:v>4.215290755382739E-5</c:v>
                </c:pt>
                <c:pt idx="72955">
                  <c:v>3.6139925214229152E-5</c:v>
                </c:pt>
                <c:pt idx="72956">
                  <c:v>2.858763582480606E-5</c:v>
                </c:pt>
                <c:pt idx="72957">
                  <c:v>2.6683463147492151E-5</c:v>
                </c:pt>
                <c:pt idx="72958">
                  <c:v>3.0613737180829048E-5</c:v>
                </c:pt>
                <c:pt idx="72959">
                  <c:v>3.4726781450444832E-5</c:v>
                </c:pt>
                <c:pt idx="72960">
                  <c:v>3.4293363569304347E-5</c:v>
                </c:pt>
                <c:pt idx="72961">
                  <c:v>3.004973950737622E-5</c:v>
                </c:pt>
                <c:pt idx="72962">
                  <c:v>2.643840889504645E-5</c:v>
                </c:pt>
                <c:pt idx="72963">
                  <c:v>2.648856025189161E-5</c:v>
                </c:pt>
                <c:pt idx="72964">
                  <c:v>2.905572728195693E-5</c:v>
                </c:pt>
                <c:pt idx="72965">
                  <c:v>3.0739869544049718E-5</c:v>
                </c:pt>
                <c:pt idx="72966">
                  <c:v>2.9717841243837029E-5</c:v>
                </c:pt>
                <c:pt idx="72967">
                  <c:v>2.7275258617009971E-5</c:v>
                </c:pt>
                <c:pt idx="72968">
                  <c:v>2.5913630452123471E-5</c:v>
                </c:pt>
                <c:pt idx="72969">
                  <c:v>2.6599082048051059E-5</c:v>
                </c:pt>
                <c:pt idx="72970">
                  <c:v>2.808162753353827E-5</c:v>
                </c:pt>
                <c:pt idx="72971">
                  <c:v>2.8564289095811549E-5</c:v>
                </c:pt>
                <c:pt idx="72972">
                  <c:v>2.7597759981290441E-5</c:v>
                </c:pt>
                <c:pt idx="72973">
                  <c:v>2.6275372874806638E-5</c:v>
                </c:pt>
                <c:pt idx="72974">
                  <c:v>2.5843488401733339E-5</c:v>
                </c:pt>
                <c:pt idx="72975">
                  <c:v>2.6429608624312099E-5</c:v>
                </c:pt>
                <c:pt idx="72976">
                  <c:v>2.712175592023414E-5</c:v>
                </c:pt>
                <c:pt idx="72977">
                  <c:v>2.7084521207143549E-5</c:v>
                </c:pt>
                <c:pt idx="72978">
                  <c:v>2.6385067030787471E-5</c:v>
                </c:pt>
                <c:pt idx="72979">
                  <c:v>2.5757646653801199E-5</c:v>
                </c:pt>
                <c:pt idx="72980">
                  <c:v>2.573622987256385E-5</c:v>
                </c:pt>
                <c:pt idx="72981">
                  <c:v>2.6155719751841389E-5</c:v>
                </c:pt>
                <c:pt idx="72982">
                  <c:v>2.6448056814842861E-5</c:v>
                </c:pt>
                <c:pt idx="72983">
                  <c:v>2.6287554646842182E-5</c:v>
                </c:pt>
                <c:pt idx="72984">
                  <c:v>2.5870936951832849E-5</c:v>
                </c:pt>
                <c:pt idx="72985">
                  <c:v>2.5618473955546509E-5</c:v>
                </c:pt>
                <c:pt idx="72986">
                  <c:v>2.5708282919367779E-5</c:v>
                </c:pt>
                <c:pt idx="72987">
                  <c:v>2.594170291558839E-5</c:v>
                </c:pt>
                <c:pt idx="72988">
                  <c:v>2.6014113245764751E-5</c:v>
                </c:pt>
                <c:pt idx="72989">
                  <c:v>2.5841663955361579E-5</c:v>
                </c:pt>
                <c:pt idx="72990">
                  <c:v>2.5606486815377139E-5</c:v>
                </c:pt>
                <c:pt idx="72991">
                  <c:v>2.5520092094666321E-5</c:v>
                </c:pt>
                <c:pt idx="72992">
                  <c:v>2.5607818315620531E-5</c:v>
                </c:pt>
                <c:pt idx="72993">
                  <c:v>2.571634286141489E-5</c:v>
                </c:pt>
                <c:pt idx="72994">
                  <c:v>2.5704257495817728E-5</c:v>
                </c:pt>
                <c:pt idx="72995">
                  <c:v>2.5580715373507701E-5</c:v>
                </c:pt>
                <c:pt idx="72996">
                  <c:v>2.5468520107096989E-5</c:v>
                </c:pt>
                <c:pt idx="72997">
                  <c:v>2.5457418814767149E-5</c:v>
                </c:pt>
                <c:pt idx="72998">
                  <c:v>2.5519602786516771E-5</c:v>
                </c:pt>
                <c:pt idx="72999">
                  <c:v>2.5559933419572189E-5</c:v>
                </c:pt>
                <c:pt idx="73000">
                  <c:v>2.552359546825755E-5</c:v>
                </c:pt>
                <c:pt idx="73001">
                  <c:v>2.5444282073294741E-5</c:v>
                </c:pt>
                <c:pt idx="73002">
                  <c:v>2.5393726900801991E-5</c:v>
                </c:pt>
                <c:pt idx="73003">
                  <c:v>2.540059540478978E-5</c:v>
                </c:pt>
                <c:pt idx="73004">
                  <c:v>2.543132359278388E-5</c:v>
                </c:pt>
                <c:pt idx="73005">
                  <c:v>2.5434017516090531E-5</c:v>
                </c:pt>
                <c:pt idx="73006">
                  <c:v>2.5397393983439539E-5</c:v>
                </c:pt>
                <c:pt idx="73007">
                  <c:v>2.5351224394398741E-5</c:v>
                </c:pt>
                <c:pt idx="73008">
                  <c:v>2.5331106371595521E-5</c:v>
                </c:pt>
                <c:pt idx="73009">
                  <c:v>2.5339464627904821E-5</c:v>
                </c:pt>
                <c:pt idx="73010">
                  <c:v>2.535121348046232E-5</c:v>
                </c:pt>
                <c:pt idx="73011">
                  <c:v>2.534245140850544E-5</c:v>
                </c:pt>
                <c:pt idx="73012">
                  <c:v>2.5314477170468311E-5</c:v>
                </c:pt>
                <c:pt idx="73013">
                  <c:v>2.528952973079868E-5</c:v>
                </c:pt>
                <c:pt idx="73014">
                  <c:v>2.5282102797063999E-5</c:v>
                </c:pt>
                <c:pt idx="73015">
                  <c:v>2.5286632080678831E-5</c:v>
                </c:pt>
                <c:pt idx="73016">
                  <c:v>2.5286324671469629E-5</c:v>
                </c:pt>
                <c:pt idx="73017">
                  <c:v>2.5273517167079259E-5</c:v>
                </c:pt>
                <c:pt idx="73018">
                  <c:v>2.525355193938594E-5</c:v>
                </c:pt>
                <c:pt idx="73019">
                  <c:v>2.523968760215212E-5</c:v>
                </c:pt>
                <c:pt idx="73020">
                  <c:v>2.523597504477948E-5</c:v>
                </c:pt>
                <c:pt idx="73021">
                  <c:v>2.5235334760509431E-5</c:v>
                </c:pt>
                <c:pt idx="73022">
                  <c:v>2.5229954189853739E-5</c:v>
                </c:pt>
                <c:pt idx="73023">
                  <c:v>2.521846545278095E-5</c:v>
                </c:pt>
                <c:pt idx="73024">
                  <c:v>2.5205319616361521E-5</c:v>
                </c:pt>
                <c:pt idx="73025">
                  <c:v>2.5197314243996519E-5</c:v>
                </c:pt>
                <c:pt idx="73026">
                  <c:v>2.5194005502271469E-5</c:v>
                </c:pt>
                <c:pt idx="73027">
                  <c:v>2.519076042517554E-5</c:v>
                </c:pt>
                <c:pt idx="73028">
                  <c:v>2.5184272089973089E-5</c:v>
                </c:pt>
                <c:pt idx="73029">
                  <c:v>2.5174507754854861E-5</c:v>
                </c:pt>
                <c:pt idx="73030">
                  <c:v>2.5165811166516509E-5</c:v>
                </c:pt>
                <c:pt idx="73031">
                  <c:v>2.51592919084942E-5</c:v>
                </c:pt>
                <c:pt idx="73032">
                  <c:v>2.515612140996382E-5</c:v>
                </c:pt>
                <c:pt idx="73033">
                  <c:v>2.5151492081931789E-5</c:v>
                </c:pt>
                <c:pt idx="73034">
                  <c:v>2.5144889150396921E-5</c:v>
                </c:pt>
                <c:pt idx="73035">
                  <c:v>2.5137220291071571E-5</c:v>
                </c:pt>
                <c:pt idx="73036">
                  <c:v>2.5131035727099519E-5</c:v>
                </c:pt>
                <c:pt idx="73037">
                  <c:v>2.5126320906565521E-5</c:v>
                </c:pt>
                <c:pt idx="73038">
                  <c:v>2.5122077204287049E-5</c:v>
                </c:pt>
                <c:pt idx="73039">
                  <c:v>2.5117000404861759E-5</c:v>
                </c:pt>
                <c:pt idx="73040">
                  <c:v>2.511107595637441E-5</c:v>
                </c:pt>
                <c:pt idx="73041">
                  <c:v>2.51049696089467E-5</c:v>
                </c:pt>
                <c:pt idx="73042">
                  <c:v>2.509997648303397E-5</c:v>
                </c:pt>
                <c:pt idx="73043">
                  <c:v>2.5096052922890522E-5</c:v>
                </c:pt>
                <c:pt idx="73044">
                  <c:v>2.509161822672468E-5</c:v>
                </c:pt>
                <c:pt idx="73045">
                  <c:v>2.5086756068048999E-5</c:v>
                </c:pt>
                <c:pt idx="73046">
                  <c:v>2.5081511921598579E-5</c:v>
                </c:pt>
                <c:pt idx="73047">
                  <c:v>2.5076975362026129E-5</c:v>
                </c:pt>
                <c:pt idx="73048">
                  <c:v>2.507267709006555E-5</c:v>
                </c:pt>
                <c:pt idx="73049">
                  <c:v>2.506873897800688E-5</c:v>
                </c:pt>
                <c:pt idx="73050">
                  <c:v>2.5064660803764131E-5</c:v>
                </c:pt>
                <c:pt idx="73051">
                  <c:v>2.506020973669365E-5</c:v>
                </c:pt>
                <c:pt idx="73052">
                  <c:v>2.5055664082174189E-5</c:v>
                </c:pt>
                <c:pt idx="73053">
                  <c:v>2.5052013370441269E-5</c:v>
                </c:pt>
                <c:pt idx="73054">
                  <c:v>2.5048118914128281E-5</c:v>
                </c:pt>
                <c:pt idx="73055">
                  <c:v>2.5044499125215222E-5</c:v>
                </c:pt>
                <c:pt idx="73056">
                  <c:v>2.504066651454195E-5</c:v>
                </c:pt>
                <c:pt idx="73057">
                  <c:v>2.5036744773387909E-5</c:v>
                </c:pt>
                <c:pt idx="73058">
                  <c:v>2.5033165002241731E-5</c:v>
                </c:pt>
                <c:pt idx="73059">
                  <c:v>2.502930692571681E-5</c:v>
                </c:pt>
                <c:pt idx="73060">
                  <c:v>2.5026049115695059E-5</c:v>
                </c:pt>
                <c:pt idx="73061">
                  <c:v>2.502274401194882E-5</c:v>
                </c:pt>
                <c:pt idx="73062">
                  <c:v>2.501957715139724E-5</c:v>
                </c:pt>
                <c:pt idx="73063">
                  <c:v>2.501609560567886E-5</c:v>
                </c:pt>
                <c:pt idx="73064">
                  <c:v>2.5012832338688898E-5</c:v>
                </c:pt>
                <c:pt idx="73065">
                  <c:v>2.500950540706981E-5</c:v>
                </c:pt>
                <c:pt idx="73066">
                  <c:v>2.5006587748066519E-5</c:v>
                </c:pt>
                <c:pt idx="73067">
                  <c:v>2.5003193513839509E-5</c:v>
                </c:pt>
                <c:pt idx="73068">
                  <c:v>2.500065966160037E-5</c:v>
                </c:pt>
                <c:pt idx="73069">
                  <c:v>2.4997216314659451E-5</c:v>
                </c:pt>
                <c:pt idx="73070">
                  <c:v>2.4994234991027039E-5</c:v>
                </c:pt>
                <c:pt idx="73071">
                  <c:v>2.499187576177064E-5</c:v>
                </c:pt>
                <c:pt idx="73072">
                  <c:v>2.498916910553817E-5</c:v>
                </c:pt>
                <c:pt idx="73073">
                  <c:v>2.4986271455418319E-5</c:v>
                </c:pt>
                <c:pt idx="73074">
                  <c:v>2.498391222616192E-5</c:v>
                </c:pt>
                <c:pt idx="73075">
                  <c:v>2.4980925445561301E-5</c:v>
                </c:pt>
                <c:pt idx="73076">
                  <c:v>2.497823516023345E-5</c:v>
                </c:pt>
                <c:pt idx="73077">
                  <c:v>2.4975708583951931E-5</c:v>
                </c:pt>
                <c:pt idx="73078">
                  <c:v>2.4973487597890202E-5</c:v>
                </c:pt>
                <c:pt idx="73079">
                  <c:v>2.4970777303678912E-5</c:v>
                </c:pt>
                <c:pt idx="73080">
                  <c:v>2.4968747311504561E-5</c:v>
                </c:pt>
                <c:pt idx="73081">
                  <c:v>2.4965804186649621E-5</c:v>
                </c:pt>
                <c:pt idx="73082">
                  <c:v>2.4963792384369299E-5</c:v>
                </c:pt>
                <c:pt idx="73083">
                  <c:v>2.496140223229304E-5</c:v>
                </c:pt>
                <c:pt idx="73084">
                  <c:v>2.4959346774267029E-5</c:v>
                </c:pt>
                <c:pt idx="73085">
                  <c:v>2.4957091227406639E-5</c:v>
                </c:pt>
                <c:pt idx="73086">
                  <c:v>2.4955146727734249E-5</c:v>
                </c:pt>
                <c:pt idx="73087">
                  <c:v>2.4953003958216868E-5</c:v>
                </c:pt>
                <c:pt idx="73088">
                  <c:v>2.4951097657321949E-5</c:v>
                </c:pt>
                <c:pt idx="73089">
                  <c:v>2.4948989448603239E-5</c:v>
                </c:pt>
                <c:pt idx="73090">
                  <c:v>2.494697400834411E-5</c:v>
                </c:pt>
                <c:pt idx="73091">
                  <c:v>2.4945071345428001E-5</c:v>
                </c:pt>
                <c:pt idx="73092">
                  <c:v>2.4943017706391402E-5</c:v>
                </c:pt>
                <c:pt idx="73093">
                  <c:v>2.494120417395607E-5</c:v>
                </c:pt>
                <c:pt idx="73094">
                  <c:v>2.4939590730355121E-5</c:v>
                </c:pt>
                <c:pt idx="73095">
                  <c:v>2.4937628040788699E-5</c:v>
                </c:pt>
                <c:pt idx="73096">
                  <c:v>2.4936001864261929E-5</c:v>
                </c:pt>
                <c:pt idx="73097">
                  <c:v>2.4933966415119361E-5</c:v>
                </c:pt>
                <c:pt idx="73098">
                  <c:v>2.4932214728323739E-5</c:v>
                </c:pt>
                <c:pt idx="73099">
                  <c:v>2.4930752260843288E-5</c:v>
                </c:pt>
                <c:pt idx="73100">
                  <c:v>2.4929089704528451E-5</c:v>
                </c:pt>
                <c:pt idx="73101">
                  <c:v>2.4927503545768559E-5</c:v>
                </c:pt>
                <c:pt idx="73102">
                  <c:v>2.4925739126047119E-5</c:v>
                </c:pt>
                <c:pt idx="73103">
                  <c:v>2.4924418539740149E-5</c:v>
                </c:pt>
                <c:pt idx="73104">
                  <c:v>2.4922866941778921E-5</c:v>
                </c:pt>
                <c:pt idx="73105">
                  <c:v>2.492126259312499E-5</c:v>
                </c:pt>
                <c:pt idx="73106">
                  <c:v>2.4919965653680262E-5</c:v>
                </c:pt>
                <c:pt idx="73107">
                  <c:v>2.4918628696468659E-5</c:v>
                </c:pt>
                <c:pt idx="73108">
                  <c:v>2.4917148039094169E-5</c:v>
                </c:pt>
                <c:pt idx="73109">
                  <c:v>2.4916003894759339E-5</c:v>
                </c:pt>
                <c:pt idx="73110">
                  <c:v>2.4914377718232569E-5</c:v>
                </c:pt>
                <c:pt idx="73111">
                  <c:v>2.4913093511713669E-5</c:v>
                </c:pt>
                <c:pt idx="73112">
                  <c:v>2.491156556061469E-5</c:v>
                </c:pt>
                <c:pt idx="73113">
                  <c:v>2.4910246793297119E-5</c:v>
                </c:pt>
                <c:pt idx="73114">
                  <c:v>2.4909099010983479E-5</c:v>
                </c:pt>
                <c:pt idx="73115">
                  <c:v>2.4908164050430059E-5</c:v>
                </c:pt>
                <c:pt idx="73116">
                  <c:v>2.4906503313104619E-5</c:v>
                </c:pt>
                <c:pt idx="73117">
                  <c:v>2.49055701715406E-5</c:v>
                </c:pt>
                <c:pt idx="73118">
                  <c:v>2.4904476958909069E-5</c:v>
                </c:pt>
                <c:pt idx="73119">
                  <c:v>2.4903249141061679E-5</c:v>
                </c:pt>
                <c:pt idx="73120">
                  <c:v>2.490189217496663E-5</c:v>
                </c:pt>
                <c:pt idx="73121">
                  <c:v>2.490117913112044E-5</c:v>
                </c:pt>
                <c:pt idx="73122">
                  <c:v>2.489986945874989E-5</c:v>
                </c:pt>
                <c:pt idx="73123">
                  <c:v>2.489858343324158E-5</c:v>
                </c:pt>
                <c:pt idx="73124">
                  <c:v>2.4898079573176801E-5</c:v>
                </c:pt>
                <c:pt idx="73125">
                  <c:v>2.4896860850276429E-5</c:v>
                </c:pt>
                <c:pt idx="73126">
                  <c:v>2.489570215402637E-5</c:v>
                </c:pt>
                <c:pt idx="73127">
                  <c:v>2.4895036403904669E-5</c:v>
                </c:pt>
                <c:pt idx="73128">
                  <c:v>2.4894086891436021E-5</c:v>
                </c:pt>
                <c:pt idx="73129">
                  <c:v>2.4892986402846869E-5</c:v>
                </c:pt>
                <c:pt idx="73130">
                  <c:v>2.4892073270166289E-5</c:v>
                </c:pt>
                <c:pt idx="73131">
                  <c:v>2.489133657945786E-5</c:v>
                </c:pt>
                <c:pt idx="73132">
                  <c:v>2.4890276108635589E-5</c:v>
                </c:pt>
                <c:pt idx="73133">
                  <c:v>2.488925201760139E-5</c:v>
                </c:pt>
                <c:pt idx="73134">
                  <c:v>2.4888375264708881E-5</c:v>
                </c:pt>
                <c:pt idx="73135">
                  <c:v>2.48877695412375E-5</c:v>
                </c:pt>
                <c:pt idx="73136">
                  <c:v>2.4886690880521201E-5</c:v>
                </c:pt>
                <c:pt idx="73137">
                  <c:v>2.488600330252666E-5</c:v>
                </c:pt>
                <c:pt idx="73138">
                  <c:v>2.4885472157620821E-5</c:v>
                </c:pt>
                <c:pt idx="73139">
                  <c:v>2.488437712599989E-5</c:v>
                </c:pt>
                <c:pt idx="73140">
                  <c:v>2.4883769583539109E-5</c:v>
                </c:pt>
                <c:pt idx="73141">
                  <c:v>2.4883049263735298E-5</c:v>
                </c:pt>
                <c:pt idx="73142">
                  <c:v>2.4882194338715639E-5</c:v>
                </c:pt>
                <c:pt idx="73143">
                  <c:v>2.4881368517526429E-5</c:v>
                </c:pt>
                <c:pt idx="73144">
                  <c:v>2.4880762794055041E-5</c:v>
                </c:pt>
                <c:pt idx="73145">
                  <c:v>2.488023892510682E-5</c:v>
                </c:pt>
                <c:pt idx="73146">
                  <c:v>2.487946949258912E-5</c:v>
                </c:pt>
                <c:pt idx="73147">
                  <c:v>2.4878720068954859E-5</c:v>
                </c:pt>
                <c:pt idx="73148">
                  <c:v>2.4878161639207971E-5</c:v>
                </c:pt>
                <c:pt idx="73149">
                  <c:v>2.487772690074053E-5</c:v>
                </c:pt>
                <c:pt idx="73150">
                  <c:v>2.487701749487314E-5</c:v>
                </c:pt>
                <c:pt idx="73151">
                  <c:v>2.487615893187467E-5</c:v>
                </c:pt>
                <c:pt idx="73152">
                  <c:v>2.487542042217683E-5</c:v>
                </c:pt>
                <c:pt idx="73153">
                  <c:v>2.487507845216896E-5</c:v>
                </c:pt>
                <c:pt idx="73154">
                  <c:v>2.487438905518502E-5</c:v>
                </c:pt>
                <c:pt idx="73155">
                  <c:v>2.4874178052414209E-5</c:v>
                </c:pt>
                <c:pt idx="73156">
                  <c:v>2.4873523216228929E-5</c:v>
                </c:pt>
                <c:pt idx="73157">
                  <c:v>2.4872870199033059E-5</c:v>
                </c:pt>
                <c:pt idx="73158">
                  <c:v>2.4872169888112691E-5</c:v>
                </c:pt>
                <c:pt idx="73159">
                  <c:v>2.4871711502783E-5</c:v>
                </c:pt>
                <c:pt idx="73160">
                  <c:v>2.487122037564404E-5</c:v>
                </c:pt>
                <c:pt idx="73161">
                  <c:v>2.4870410925359469E-5</c:v>
                </c:pt>
                <c:pt idx="73162">
                  <c:v>2.487030906195287E-5</c:v>
                </c:pt>
                <c:pt idx="73163">
                  <c:v>2.4869841581676159E-5</c:v>
                </c:pt>
                <c:pt idx="73164">
                  <c:v>2.4869328626664359E-5</c:v>
                </c:pt>
                <c:pt idx="73165">
                  <c:v>2.48686828854261E-5</c:v>
                </c:pt>
                <c:pt idx="73166">
                  <c:v>2.486862831574399E-5</c:v>
                </c:pt>
                <c:pt idx="73167">
                  <c:v>2.48679170908872E-5</c:v>
                </c:pt>
                <c:pt idx="73168">
                  <c:v>2.486728772055358E-5</c:v>
                </c:pt>
                <c:pt idx="73169">
                  <c:v>2.4866963940439749E-5</c:v>
                </c:pt>
                <c:pt idx="73170">
                  <c:v>2.486631638021208E-5</c:v>
                </c:pt>
                <c:pt idx="73171">
                  <c:v>2.486622724973131E-5</c:v>
                </c:pt>
                <c:pt idx="73172">
                  <c:v>2.486557059455663E-5</c:v>
                </c:pt>
                <c:pt idx="73173">
                  <c:v>2.4865210434654731E-5</c:v>
                </c:pt>
                <c:pt idx="73174">
                  <c:v>2.486505763954483E-5</c:v>
                </c:pt>
                <c:pt idx="73175">
                  <c:v>2.486460107320454E-5</c:v>
                </c:pt>
                <c:pt idx="73176">
                  <c:v>2.486431549186818E-5</c:v>
                </c:pt>
                <c:pt idx="73177">
                  <c:v>2.4863513317541219E-5</c:v>
                </c:pt>
                <c:pt idx="73178">
                  <c:v>2.486357698217034E-5</c:v>
                </c:pt>
                <c:pt idx="73179">
                  <c:v>2.4863193175406199E-5</c:v>
                </c:pt>
                <c:pt idx="73180">
                  <c:v>2.4862711143214259E-5</c:v>
                </c:pt>
                <c:pt idx="73181">
                  <c:v>2.4862276404746811E-5</c:v>
                </c:pt>
                <c:pt idx="73182">
                  <c:v>2.4862047212081961E-5</c:v>
                </c:pt>
                <c:pt idx="73183">
                  <c:v>2.4861574274837039E-5</c:v>
                </c:pt>
                <c:pt idx="73184">
                  <c:v>2.4861570636858229E-5</c:v>
                </c:pt>
                <c:pt idx="73185">
                  <c:v>2.486098128429148E-5</c:v>
                </c:pt>
                <c:pt idx="73186">
                  <c:v>2.4860701159923341E-5</c:v>
                </c:pt>
                <c:pt idx="73187">
                  <c:v>2.486029188730754E-5</c:v>
                </c:pt>
                <c:pt idx="73188">
                  <c:v>2.486029370629694E-5</c:v>
                </c:pt>
                <c:pt idx="73189">
                  <c:v>2.4859797122189778E-5</c:v>
                </c:pt>
                <c:pt idx="73190">
                  <c:v>2.4860109988367182E-5</c:v>
                </c:pt>
                <c:pt idx="73191">
                  <c:v>2.4859340555849488E-5</c:v>
                </c:pt>
                <c:pt idx="73192">
                  <c:v>2.485907134541776E-5</c:v>
                </c:pt>
                <c:pt idx="73193">
                  <c:v>2.4858714823494669E-5</c:v>
                </c:pt>
                <c:pt idx="73194">
                  <c:v>2.4858401957317259E-5</c:v>
                </c:pt>
                <c:pt idx="73195">
                  <c:v>2.485835102561396E-5</c:v>
                </c:pt>
                <c:pt idx="73196">
                  <c:v>2.4858019969542511E-5</c:v>
                </c:pt>
                <c:pt idx="73197">
                  <c:v>2.4857628886820748E-5</c:v>
                </c:pt>
                <c:pt idx="73198">
                  <c:v>2.485741242708173E-5</c:v>
                </c:pt>
                <c:pt idx="73199">
                  <c:v>2.4857465177774429E-5</c:v>
                </c:pt>
                <c:pt idx="73200">
                  <c:v>2.4857066819095049E-5</c:v>
                </c:pt>
                <c:pt idx="73201">
                  <c:v>2.4856773961801079E-5</c:v>
                </c:pt>
                <c:pt idx="73202">
                  <c:v>2.4856235540937629E-5</c:v>
                </c:pt>
                <c:pt idx="73203">
                  <c:v>2.4856002710293978E-5</c:v>
                </c:pt>
                <c:pt idx="73204">
                  <c:v>2.485624099790584E-5</c:v>
                </c:pt>
                <c:pt idx="73205">
                  <c:v>2.4856024538166821E-5</c:v>
                </c:pt>
                <c:pt idx="73206">
                  <c:v>2.4855946321622469E-5</c:v>
                </c:pt>
                <c:pt idx="73207">
                  <c:v>2.4855480660335161E-5</c:v>
                </c:pt>
                <c:pt idx="73208">
                  <c:v>2.4855451556504701E-5</c:v>
                </c:pt>
                <c:pt idx="73209">
                  <c:v>2.4855011361069049E-5</c:v>
                </c:pt>
                <c:pt idx="73210">
                  <c:v>2.4854909497662451E-5</c:v>
                </c:pt>
                <c:pt idx="73211">
                  <c:v>2.485492950654589E-5</c:v>
                </c:pt>
                <c:pt idx="73212">
                  <c:v>2.485475852154195E-5</c:v>
                </c:pt>
                <c:pt idx="73213">
                  <c:v>2.4854067305568609E-5</c:v>
                </c:pt>
                <c:pt idx="73214">
                  <c:v>2.485393451934215E-5</c:v>
                </c:pt>
                <c:pt idx="73215">
                  <c:v>2.485419099684805E-5</c:v>
                </c:pt>
                <c:pt idx="73216">
                  <c:v>2.4853721697581929E-5</c:v>
                </c:pt>
                <c:pt idx="73217">
                  <c:v>2.4854040020727549E-5</c:v>
                </c:pt>
                <c:pt idx="73218">
                  <c:v>2.485355980752502E-5</c:v>
                </c:pt>
                <c:pt idx="73219">
                  <c:v>2.4853205104591322E-5</c:v>
                </c:pt>
                <c:pt idx="73220">
                  <c:v>2.485333789081778E-5</c:v>
                </c:pt>
                <c:pt idx="73221">
                  <c:v>2.4853172362782061E-5</c:v>
                </c:pt>
                <c:pt idx="73222">
                  <c:v>2.485275945218746E-5</c:v>
                </c:pt>
                <c:pt idx="73223">
                  <c:v>2.485273580532521E-5</c:v>
                </c:pt>
                <c:pt idx="73224">
                  <c:v>2.4852637579897419E-5</c:v>
                </c:pt>
                <c:pt idx="73225">
                  <c:v>2.4852497517713349E-5</c:v>
                </c:pt>
                <c:pt idx="73226">
                  <c:v>2.4852588467183519E-5</c:v>
                </c:pt>
                <c:pt idx="73227">
                  <c:v>2.4852348360582251E-5</c:v>
                </c:pt>
                <c:pt idx="73228">
                  <c:v>2.4852282876963731E-5</c:v>
                </c:pt>
                <c:pt idx="73229">
                  <c:v>2.4851828129612841E-5</c:v>
                </c:pt>
                <c:pt idx="73230">
                  <c:v>2.4852037313394248E-5</c:v>
                </c:pt>
                <c:pt idx="73231">
                  <c:v>2.4851544367265891E-5</c:v>
                </c:pt>
                <c:pt idx="73232">
                  <c:v>2.4851615307852629E-5</c:v>
                </c:pt>
                <c:pt idx="73233">
                  <c:v>2.485151162545662E-5</c:v>
                </c:pt>
                <c:pt idx="73234">
                  <c:v>2.4850951376720332E-5</c:v>
                </c:pt>
                <c:pt idx="73235">
                  <c:v>2.4850874979165379E-5</c:v>
                </c:pt>
                <c:pt idx="73236">
                  <c:v>2.4850982299540189E-5</c:v>
                </c:pt>
                <c:pt idx="73237">
                  <c:v>2.4850873160175979E-5</c:v>
                </c:pt>
                <c:pt idx="73238">
                  <c:v>2.48509331868263E-5</c:v>
                </c:pt>
                <c:pt idx="73239">
                  <c:v>2.4850356567185369E-5</c:v>
                </c:pt>
                <c:pt idx="73240">
                  <c:v>2.4850645786500539E-5</c:v>
                </c:pt>
                <c:pt idx="73241">
                  <c:v>2.4850689442246221E-5</c:v>
                </c:pt>
                <c:pt idx="73242">
                  <c:v>2.485036748112179E-5</c:v>
                </c:pt>
                <c:pt idx="73243">
                  <c:v>2.485036384314299E-5</c:v>
                </c:pt>
                <c:pt idx="73244">
                  <c:v>2.4849980036378842E-5</c:v>
                </c:pt>
                <c:pt idx="73245">
                  <c:v>2.4850185582181439E-5</c:v>
                </c:pt>
                <c:pt idx="73246">
                  <c:v>2.484988544892985E-5</c:v>
                </c:pt>
                <c:pt idx="73247">
                  <c:v>2.4849805413396101E-5</c:v>
                </c:pt>
                <c:pt idx="73248">
                  <c:v>2.4849812689353709E-5</c:v>
                </c:pt>
                <c:pt idx="73249">
                  <c:v>2.4849643523339179E-5</c:v>
                </c:pt>
                <c:pt idx="73250">
                  <c:v>2.4849601686582901E-5</c:v>
                </c:pt>
                <c:pt idx="73251">
                  <c:v>2.4849492547218691E-5</c:v>
                </c:pt>
                <c:pt idx="73252">
                  <c:v>2.484917240508366E-5</c:v>
                </c:pt>
                <c:pt idx="73253">
                  <c:v>2.4849759938661009E-5</c:v>
                </c:pt>
                <c:pt idx="73254">
                  <c:v>2.4849317924235951E-5</c:v>
                </c:pt>
                <c:pt idx="73255">
                  <c:v>2.4849217879818749E-5</c:v>
                </c:pt>
                <c:pt idx="73256">
                  <c:v>2.4849417968653139E-5</c:v>
                </c:pt>
                <c:pt idx="73257">
                  <c:v>2.4849126930348579E-5</c:v>
                </c:pt>
                <c:pt idx="73258">
                  <c:v>2.4848888642736711E-5</c:v>
                </c:pt>
                <c:pt idx="73259">
                  <c:v>2.4848917746567171E-5</c:v>
                </c:pt>
                <c:pt idx="73260">
                  <c:v>2.484865217411425E-5</c:v>
                </c:pt>
                <c:pt idx="73261">
                  <c:v>2.484885590092745E-5</c:v>
                </c:pt>
                <c:pt idx="73262">
                  <c:v>2.48486248892732E-5</c:v>
                </c:pt>
                <c:pt idx="73263">
                  <c:v>2.4848804969224151E-5</c:v>
                </c:pt>
                <c:pt idx="73264">
                  <c:v>2.4848519387887791E-5</c:v>
                </c:pt>
                <c:pt idx="73265">
                  <c:v>2.4848450266290459E-5</c:v>
                </c:pt>
                <c:pt idx="73266">
                  <c:v>2.4848726752679798E-5</c:v>
                </c:pt>
                <c:pt idx="73267">
                  <c:v>2.484871038177516E-5</c:v>
                </c:pt>
                <c:pt idx="73268">
                  <c:v>2.484813921910245E-5</c:v>
                </c:pt>
                <c:pt idx="73269">
                  <c:v>2.4848464818205681E-5</c:v>
                </c:pt>
                <c:pt idx="73270">
                  <c:v>2.4847904569469389E-5</c:v>
                </c:pt>
                <c:pt idx="73271">
                  <c:v>2.4848042812664058E-5</c:v>
                </c:pt>
                <c:pt idx="73272">
                  <c:v>2.4847955501172692E-5</c:v>
                </c:pt>
                <c:pt idx="73273">
                  <c:v>2.4848497560014952E-5</c:v>
                </c:pt>
                <c:pt idx="73274">
                  <c:v>2.4848039174685251E-5</c:v>
                </c:pt>
                <c:pt idx="73275">
                  <c:v>2.4848046450642869E-5</c:v>
                </c:pt>
                <c:pt idx="73276">
                  <c:v>2.4847604436217811E-5</c:v>
                </c:pt>
                <c:pt idx="73277">
                  <c:v>2.484762990206946E-5</c:v>
                </c:pt>
                <c:pt idx="73278">
                  <c:v>2.484811011527199E-5</c:v>
                </c:pt>
                <c:pt idx="73279">
                  <c:v>2.4847531676641669E-5</c:v>
                </c:pt>
                <c:pt idx="73280">
                  <c:v>2.484782999090385E-5</c:v>
                </c:pt>
                <c:pt idx="73281">
                  <c:v>2.484776814526413E-5</c:v>
                </c:pt>
                <c:pt idx="73282">
                  <c:v>2.4847651729942299E-5</c:v>
                </c:pt>
                <c:pt idx="73283">
                  <c:v>2.4847297027008611E-5</c:v>
                </c:pt>
                <c:pt idx="73284">
                  <c:v>2.4847389795468189E-5</c:v>
                </c:pt>
                <c:pt idx="73285">
                  <c:v>2.484757169440854E-5</c:v>
                </c:pt>
                <c:pt idx="73286">
                  <c:v>2.484774449840188E-5</c:v>
                </c:pt>
                <c:pt idx="73287">
                  <c:v>2.484733886376489E-5</c:v>
                </c:pt>
                <c:pt idx="73288">
                  <c:v>2.4847477106959559E-5</c:v>
                </c:pt>
                <c:pt idx="73289">
                  <c:v>2.4847222448443059E-5</c:v>
                </c:pt>
                <c:pt idx="73290">
                  <c:v>2.484756987541914E-5</c:v>
                </c:pt>
                <c:pt idx="73291">
                  <c:v>2.4847247914294709E-5</c:v>
                </c:pt>
                <c:pt idx="73292">
                  <c:v>2.48473970714258E-5</c:v>
                </c:pt>
                <c:pt idx="73293">
                  <c:v>2.484728429408278E-5</c:v>
                </c:pt>
                <c:pt idx="73294">
                  <c:v>2.4847469831001941E-5</c:v>
                </c:pt>
                <c:pt idx="73295">
                  <c:v>2.4847073291311968E-5</c:v>
                </c:pt>
                <c:pt idx="73296">
                  <c:v>2.484686046955176E-5</c:v>
                </c:pt>
                <c:pt idx="73297">
                  <c:v>2.4846993255778219E-5</c:v>
                </c:pt>
                <c:pt idx="73298">
                  <c:v>2.4847098757163621E-5</c:v>
                </c:pt>
                <c:pt idx="73299">
                  <c:v>2.484705692040734E-5</c:v>
                </c:pt>
                <c:pt idx="73300">
                  <c:v>2.4846644009812738E-5</c:v>
                </c:pt>
                <c:pt idx="73301">
                  <c:v>2.4846964151947759E-5</c:v>
                </c:pt>
                <c:pt idx="73302">
                  <c:v>2.4846611268003471E-5</c:v>
                </c:pt>
                <c:pt idx="73303">
                  <c:v>2.4847264285199341E-5</c:v>
                </c:pt>
                <c:pt idx="73304">
                  <c:v>2.4847149688866921E-5</c:v>
                </c:pt>
                <c:pt idx="73305">
                  <c:v>2.4846502128639258E-5</c:v>
                </c:pt>
                <c:pt idx="73306">
                  <c:v>2.484668948454782E-5</c:v>
                </c:pt>
                <c:pt idx="73307">
                  <c:v>2.484668584656902E-5</c:v>
                </c:pt>
                <c:pt idx="73308">
                  <c:v>2.484665856172796E-5</c:v>
                </c:pt>
                <c:pt idx="73309">
                  <c:v>2.484717333572917E-5</c:v>
                </c:pt>
                <c:pt idx="73310">
                  <c:v>2.4846907763276249E-5</c:v>
                </c:pt>
                <c:pt idx="73311">
                  <c:v>2.4846762244123969E-5</c:v>
                </c:pt>
                <c:pt idx="73312">
                  <c:v>2.4846820451784879E-5</c:v>
                </c:pt>
                <c:pt idx="73313">
                  <c:v>2.484662945789751E-5</c:v>
                </c:pt>
                <c:pt idx="73314">
                  <c:v>2.4846645828802139E-5</c:v>
                </c:pt>
                <c:pt idx="73315">
                  <c:v>2.4846809537848461E-5</c:v>
                </c:pt>
                <c:pt idx="73316">
                  <c:v>2.4846125597832721E-5</c:v>
                </c:pt>
                <c:pt idx="73317">
                  <c:v>2.4846691303537231E-5</c:v>
                </c:pt>
                <c:pt idx="73318">
                  <c:v>2.484620017639827E-5</c:v>
                </c:pt>
                <c:pt idx="73319">
                  <c:v>2.484643300704192E-5</c:v>
                </c:pt>
                <c:pt idx="73320">
                  <c:v>2.4846392989275049E-5</c:v>
                </c:pt>
                <c:pt idx="73321">
                  <c:v>2.484611650288571E-5</c:v>
                </c:pt>
                <c:pt idx="73322">
                  <c:v>2.48460619332036E-5</c:v>
                </c:pt>
                <c:pt idx="73323">
                  <c:v>2.48463693424128E-5</c:v>
                </c:pt>
                <c:pt idx="73324">
                  <c:v>2.4846225642249919E-5</c:v>
                </c:pt>
                <c:pt idx="73325">
                  <c:v>2.4846438464010131E-5</c:v>
                </c:pt>
                <c:pt idx="73326">
                  <c:v>2.4846469386829991E-5</c:v>
                </c:pt>
                <c:pt idx="73327">
                  <c:v>2.4846396627253849E-5</c:v>
                </c:pt>
                <c:pt idx="73328">
                  <c:v>2.4846411179169081E-5</c:v>
                </c:pt>
                <c:pt idx="73329">
                  <c:v>2.4846160158631388E-5</c:v>
                </c:pt>
                <c:pt idx="73330">
                  <c:v>2.4846043743309562E-5</c:v>
                </c:pt>
                <c:pt idx="73331">
                  <c:v>2.484608376107644E-5</c:v>
                </c:pt>
                <c:pt idx="73332">
                  <c:v>2.4846349333529361E-5</c:v>
                </c:pt>
                <c:pt idx="73333">
                  <c:v>2.4846096494002271E-5</c:v>
                </c:pt>
                <c:pt idx="73334">
                  <c:v>2.484605465724599E-5</c:v>
                </c:pt>
                <c:pt idx="73335">
                  <c:v>2.4846178348525431E-5</c:v>
                </c:pt>
                <c:pt idx="73336">
                  <c:v>2.4846240194165151E-5</c:v>
                </c:pt>
                <c:pt idx="73337">
                  <c:v>2.4846296582836661E-5</c:v>
                </c:pt>
                <c:pt idx="73338">
                  <c:v>2.4846078304108229E-5</c:v>
                </c:pt>
                <c:pt idx="73339">
                  <c:v>2.4846382075338621E-5</c:v>
                </c:pt>
                <c:pt idx="73340">
                  <c:v>2.4845847292453979E-5</c:v>
                </c:pt>
                <c:pt idx="73341">
                  <c:v>2.484626020304859E-5</c:v>
                </c:pt>
                <c:pt idx="73342">
                  <c:v>2.484600372554269E-5</c:v>
                </c:pt>
                <c:pt idx="73343">
                  <c:v>2.484583274053875E-5</c:v>
                </c:pt>
                <c:pt idx="73344">
                  <c:v>2.4845983716659251E-5</c:v>
                </c:pt>
                <c:pt idx="73345">
                  <c:v>2.4845639927661981E-5</c:v>
                </c:pt>
                <c:pt idx="73346">
                  <c:v>2.4846009182510901E-5</c:v>
                </c:pt>
                <c:pt idx="73347">
                  <c:v>2.484597462171223E-5</c:v>
                </c:pt>
                <c:pt idx="73348">
                  <c:v>2.4846021915436719E-5</c:v>
                </c:pt>
                <c:pt idx="73349">
                  <c:v>2.4845710868248719E-5</c:v>
                </c:pt>
                <c:pt idx="73350">
                  <c:v>2.4845985535648651E-5</c:v>
                </c:pt>
                <c:pt idx="73351">
                  <c:v>2.4846052838256579E-5</c:v>
                </c:pt>
                <c:pt idx="73352">
                  <c:v>2.4846023734426129E-5</c:v>
                </c:pt>
                <c:pt idx="73353">
                  <c:v>2.48456017288845E-5</c:v>
                </c:pt>
                <c:pt idx="73354">
                  <c:v>2.484620381437708E-5</c:v>
                </c:pt>
                <c:pt idx="73355">
                  <c:v>2.4845789084793068E-5</c:v>
                </c:pt>
                <c:pt idx="73356">
                  <c:v>2.48458054556977E-5</c:v>
                </c:pt>
                <c:pt idx="73357">
                  <c:v>2.4845909138093699E-5</c:v>
                </c:pt>
                <c:pt idx="73358">
                  <c:v>2.4845925508998331E-5</c:v>
                </c:pt>
                <c:pt idx="73359">
                  <c:v>2.4845756342983801E-5</c:v>
                </c:pt>
                <c:pt idx="73360">
                  <c:v>2.4845856387401E-5</c:v>
                </c:pt>
                <c:pt idx="73361">
                  <c:v>2.4845730877132158E-5</c:v>
                </c:pt>
                <c:pt idx="73362">
                  <c:v>2.4845781808835451E-5</c:v>
                </c:pt>
                <c:pt idx="73363">
                  <c:v>2.484579999872949E-5</c:v>
                </c:pt>
                <c:pt idx="73364">
                  <c:v>2.48455999098951E-5</c:v>
                </c:pt>
                <c:pt idx="73365">
                  <c:v>2.4845992811606269E-5</c:v>
                </c:pt>
                <c:pt idx="73366">
                  <c:v>2.4845810912665911E-5</c:v>
                </c:pt>
                <c:pt idx="73367">
                  <c:v>2.4845707230269909E-5</c:v>
                </c:pt>
                <c:pt idx="73368">
                  <c:v>2.484580181771889E-5</c:v>
                </c:pt>
                <c:pt idx="73369">
                  <c:v>2.4846129235811532E-5</c:v>
                </c:pt>
                <c:pt idx="73370">
                  <c:v>2.4845907319104299E-5</c:v>
                </c:pt>
                <c:pt idx="73371">
                  <c:v>2.4845381631166671E-5</c:v>
                </c:pt>
                <c:pt idx="73372">
                  <c:v>2.484580181771889E-5</c:v>
                </c:pt>
                <c:pt idx="73373">
                  <c:v>2.4845616280799732E-5</c:v>
                </c:pt>
                <c:pt idx="73374">
                  <c:v>2.4845761799952019E-5</c:v>
                </c:pt>
                <c:pt idx="73375">
                  <c:v>2.484596916474402E-5</c:v>
                </c:pt>
                <c:pt idx="73376">
                  <c:v>2.4845787265803662E-5</c:v>
                </c:pt>
                <c:pt idx="73377">
                  <c:v>2.484582728357054E-5</c:v>
                </c:pt>
                <c:pt idx="73378">
                  <c:v>2.484574361005798E-5</c:v>
                </c:pt>
                <c:pt idx="73379">
                  <c:v>2.4845759980962608E-5</c:v>
                </c:pt>
                <c:pt idx="73380">
                  <c:v>2.4846167434589009E-5</c:v>
                </c:pt>
                <c:pt idx="73381">
                  <c:v>2.4845410734997131E-5</c:v>
                </c:pt>
                <c:pt idx="73382">
                  <c:v>2.4846011001500301E-5</c:v>
                </c:pt>
                <c:pt idx="73383">
                  <c:v>2.4845709049259309E-5</c:v>
                </c:pt>
                <c:pt idx="73384">
                  <c:v>2.4845503503456708E-5</c:v>
                </c:pt>
                <c:pt idx="73385">
                  <c:v>2.4845672669471242E-5</c:v>
                </c:pt>
                <c:pt idx="73386">
                  <c:v>2.48458582063904E-5</c:v>
                </c:pt>
                <c:pt idx="73387">
                  <c:v>2.4845967345754619E-5</c:v>
                </c:pt>
                <c:pt idx="73388">
                  <c:v>2.4845730877132158E-5</c:v>
                </c:pt>
                <c:pt idx="73389">
                  <c:v>2.4845698135322891E-5</c:v>
                </c:pt>
                <c:pt idx="73390">
                  <c:v>2.4845701773301702E-5</c:v>
                </c:pt>
                <c:pt idx="73391">
                  <c:v>2.4845612642820921E-5</c:v>
                </c:pt>
                <c:pt idx="73392">
                  <c:v>2.4845472580636851E-5</c:v>
                </c:pt>
                <c:pt idx="73393">
                  <c:v>2.4845496227499101E-5</c:v>
                </c:pt>
                <c:pt idx="73394">
                  <c:v>2.4845588995958678E-5</c:v>
                </c:pt>
                <c:pt idx="73395">
                  <c:v>2.4846240194165151E-5</c:v>
                </c:pt>
                <c:pt idx="73396">
                  <c:v>2.4845703592291098E-5</c:v>
                </c:pt>
                <c:pt idx="73397">
                  <c:v>1.523828483186662E-3</c:v>
                </c:pt>
                <c:pt idx="73398">
                  <c:v>9.2399655841290951E-5</c:v>
                </c:pt>
                <c:pt idx="73399">
                  <c:v>1.618373207747936E-3</c:v>
                </c:pt>
                <c:pt idx="73400">
                  <c:v>4.2889299220405519E-4</c:v>
                </c:pt>
                <c:pt idx="73401">
                  <c:v>4.5512724318541592E-4</c:v>
                </c:pt>
                <c:pt idx="73402">
                  <c:v>1.130702556110919E-3</c:v>
                </c:pt>
                <c:pt idx="73403">
                  <c:v>1.2136255099903789E-4</c:v>
                </c:pt>
                <c:pt idx="73404">
                  <c:v>5.9318816056475043E-4</c:v>
                </c:pt>
                <c:pt idx="73405">
                  <c:v>7.0076331030577421E-4</c:v>
                </c:pt>
                <c:pt idx="73406">
                  <c:v>4.4967189751332633E-5</c:v>
                </c:pt>
                <c:pt idx="73407">
                  <c:v>5.908052553422749E-4</c:v>
                </c:pt>
                <c:pt idx="73408">
                  <c:v>3.9245982770808041E-4</c:v>
                </c:pt>
                <c:pt idx="73409">
                  <c:v>5.6085020332830027E-5</c:v>
                </c:pt>
                <c:pt idx="73410">
                  <c:v>4.9154082080349326E-4</c:v>
                </c:pt>
                <c:pt idx="73411">
                  <c:v>2.0302948541939261E-4</c:v>
                </c:pt>
                <c:pt idx="73412">
                  <c:v>1.090411169570871E-4</c:v>
                </c:pt>
                <c:pt idx="73413">
                  <c:v>3.8373065763153141E-4</c:v>
                </c:pt>
                <c:pt idx="73414">
                  <c:v>1.232204522239044E-4</c:v>
                </c:pt>
                <c:pt idx="73415">
                  <c:v>1.1325744708301499E-4</c:v>
                </c:pt>
                <c:pt idx="73416">
                  <c:v>2.8408985235728318E-4</c:v>
                </c:pt>
                <c:pt idx="73417">
                  <c:v>5.9466998209245503E-5</c:v>
                </c:pt>
                <c:pt idx="73418">
                  <c:v>1.21047836728394E-4</c:v>
                </c:pt>
                <c:pt idx="73419">
                  <c:v>2.033305645454675E-4</c:v>
                </c:pt>
                <c:pt idx="73420">
                  <c:v>4.0414528484689072E-5</c:v>
                </c:pt>
                <c:pt idx="73421">
                  <c:v>1.183700005640276E-4</c:v>
                </c:pt>
                <c:pt idx="73422">
                  <c:v>1.447624817956239E-4</c:v>
                </c:pt>
                <c:pt idx="73423">
                  <c:v>2.993331327161286E-5</c:v>
                </c:pt>
                <c:pt idx="73424">
                  <c:v>1.088254575734027E-4</c:v>
                </c:pt>
                <c:pt idx="73425">
                  <c:v>9.8142700153402984E-5</c:v>
                </c:pt>
                <c:pt idx="73426">
                  <c:v>2.740095260378439E-5</c:v>
                </c:pt>
                <c:pt idx="73427">
                  <c:v>9.593783033778891E-5</c:v>
                </c:pt>
                <c:pt idx="73428">
                  <c:v>6.793309876229614E-5</c:v>
                </c:pt>
                <c:pt idx="73429">
                  <c:v>3.2307620131177828E-5</c:v>
                </c:pt>
                <c:pt idx="73430">
                  <c:v>8.3149563579354435E-5</c:v>
                </c:pt>
                <c:pt idx="73431">
                  <c:v>4.9757254600990557E-5</c:v>
                </c:pt>
                <c:pt idx="73432">
                  <c:v>3.4273300116183243E-5</c:v>
                </c:pt>
                <c:pt idx="73433">
                  <c:v>6.9214212999213487E-5</c:v>
                </c:pt>
                <c:pt idx="73434">
                  <c:v>3.6546083720168099E-5</c:v>
                </c:pt>
                <c:pt idx="73435">
                  <c:v>3.693832695716992E-5</c:v>
                </c:pt>
                <c:pt idx="73436">
                  <c:v>5.7578232372179627E-5</c:v>
                </c:pt>
                <c:pt idx="73437">
                  <c:v>3.0864521249895922E-5</c:v>
                </c:pt>
                <c:pt idx="73438">
                  <c:v>3.8577873056055978E-5</c:v>
                </c:pt>
                <c:pt idx="73439">
                  <c:v>4.8108733608387411E-5</c:v>
                </c:pt>
                <c:pt idx="73440">
                  <c:v>2.7703414161805991E-5</c:v>
                </c:pt>
                <c:pt idx="73441">
                  <c:v>3.8200891140149913E-5</c:v>
                </c:pt>
                <c:pt idx="73442">
                  <c:v>4.0028859075391672E-5</c:v>
                </c:pt>
                <c:pt idx="73443">
                  <c:v>2.659963138285093E-5</c:v>
                </c:pt>
                <c:pt idx="73444">
                  <c:v>3.7009100196883082E-5</c:v>
                </c:pt>
                <c:pt idx="73445">
                  <c:v>3.467383430688642E-5</c:v>
                </c:pt>
                <c:pt idx="73446">
                  <c:v>2.6986657758243379E-5</c:v>
                </c:pt>
                <c:pt idx="73447">
                  <c:v>3.5466877307044342E-5</c:v>
                </c:pt>
                <c:pt idx="73448">
                  <c:v>3.0985309422248968E-5</c:v>
                </c:pt>
                <c:pt idx="73449">
                  <c:v>2.7297457563690841E-5</c:v>
                </c:pt>
                <c:pt idx="73450">
                  <c:v>3.3396026992704719E-5</c:v>
                </c:pt>
                <c:pt idx="73451">
                  <c:v>2.8530275812954638E-5</c:v>
                </c:pt>
                <c:pt idx="73452">
                  <c:v>2.775492976070382E-5</c:v>
                </c:pt>
                <c:pt idx="73453">
                  <c:v>3.164594090776518E-5</c:v>
                </c:pt>
                <c:pt idx="73454">
                  <c:v>2.7353675250196829E-5</c:v>
                </c:pt>
                <c:pt idx="73455">
                  <c:v>2.8088374165236019E-5</c:v>
                </c:pt>
                <c:pt idx="73456">
                  <c:v>3.0076367693254721E-5</c:v>
                </c:pt>
                <c:pt idx="73457">
                  <c:v>2.66411680058809E-5</c:v>
                </c:pt>
                <c:pt idx="73458">
                  <c:v>2.8072341592633169E-5</c:v>
                </c:pt>
                <c:pt idx="73459">
                  <c:v>2.8729078621836379E-5</c:v>
                </c:pt>
                <c:pt idx="73460">
                  <c:v>2.6368032195023261E-5</c:v>
                </c:pt>
                <c:pt idx="73461">
                  <c:v>2.7963644242845479E-5</c:v>
                </c:pt>
                <c:pt idx="73462">
                  <c:v>2.7801099349744621E-5</c:v>
                </c:pt>
                <c:pt idx="73463">
                  <c:v>2.6355692170909609E-5</c:v>
                </c:pt>
                <c:pt idx="73464">
                  <c:v>2.7727501219487749E-5</c:v>
                </c:pt>
                <c:pt idx="73465">
                  <c:v>2.7099342332803641E-5</c:v>
                </c:pt>
                <c:pt idx="73466">
                  <c:v>2.636203498695977E-5</c:v>
                </c:pt>
                <c:pt idx="73467">
                  <c:v>2.7396439691074189E-5</c:v>
                </c:pt>
                <c:pt idx="73468">
                  <c:v>2.6639445422915738E-5</c:v>
                </c:pt>
                <c:pt idx="73469">
                  <c:v>2.6428500859765339E-5</c:v>
                </c:pt>
                <c:pt idx="73470">
                  <c:v>2.710409717110451E-5</c:v>
                </c:pt>
                <c:pt idx="73471">
                  <c:v>2.6389036065666008E-5</c:v>
                </c:pt>
                <c:pt idx="73472">
                  <c:v>2.646796565386467E-5</c:v>
                </c:pt>
                <c:pt idx="73473">
                  <c:v>2.681231853784993E-5</c:v>
                </c:pt>
                <c:pt idx="73474">
                  <c:v>2.6228672140859999E-5</c:v>
                </c:pt>
                <c:pt idx="73475">
                  <c:v>2.6452771635376852E-5</c:v>
                </c:pt>
                <c:pt idx="73476">
                  <c:v>2.6564162908471189E-5</c:v>
                </c:pt>
                <c:pt idx="73477">
                  <c:v>2.6159948902204629E-5</c:v>
                </c:pt>
                <c:pt idx="73478">
                  <c:v>2.6421854272484779E-5</c:v>
                </c:pt>
                <c:pt idx="73479">
                  <c:v>2.6379510018159639E-5</c:v>
                </c:pt>
                <c:pt idx="73480">
                  <c:v>2.613133801787626E-5</c:v>
                </c:pt>
                <c:pt idx="73481">
                  <c:v>2.635524106153753E-5</c:v>
                </c:pt>
                <c:pt idx="73482">
                  <c:v>2.6230838557239618E-5</c:v>
                </c:pt>
                <c:pt idx="73483">
                  <c:v>2.611013951536734E-5</c:v>
                </c:pt>
                <c:pt idx="73484">
                  <c:v>2.6274696210748519E-5</c:v>
                </c:pt>
                <c:pt idx="73485">
                  <c:v>2.6130517653655261E-5</c:v>
                </c:pt>
                <c:pt idx="73486">
                  <c:v>2.6100198738276958E-5</c:v>
                </c:pt>
                <c:pt idx="73487">
                  <c:v>2.6197883926215582E-5</c:v>
                </c:pt>
                <c:pt idx="73488">
                  <c:v>2.6063615223392841E-5</c:v>
                </c:pt>
                <c:pt idx="73489">
                  <c:v>2.6080966563313272E-5</c:v>
                </c:pt>
                <c:pt idx="73490">
                  <c:v>2.612049502204172E-5</c:v>
                </c:pt>
                <c:pt idx="73491">
                  <c:v>2.6014527975348759E-5</c:v>
                </c:pt>
                <c:pt idx="73492">
                  <c:v>2.605436566227581E-5</c:v>
                </c:pt>
                <c:pt idx="73493">
                  <c:v>2.6054127374663949E-5</c:v>
                </c:pt>
                <c:pt idx="73494">
                  <c:v>2.598266837594565E-5</c:v>
                </c:pt>
                <c:pt idx="73495">
                  <c:v>2.6023621103377081E-5</c:v>
                </c:pt>
                <c:pt idx="73496">
                  <c:v>2.5998524506576359E-5</c:v>
                </c:pt>
                <c:pt idx="73497">
                  <c:v>2.5955519959097732E-5</c:v>
                </c:pt>
                <c:pt idx="73498">
                  <c:v>2.598611899884418E-5</c:v>
                </c:pt>
                <c:pt idx="73499">
                  <c:v>2.5950213967007581E-5</c:v>
                </c:pt>
                <c:pt idx="73500">
                  <c:v>2.592983400973026E-5</c:v>
                </c:pt>
                <c:pt idx="73501">
                  <c:v>2.594757643237244E-5</c:v>
                </c:pt>
                <c:pt idx="73502">
                  <c:v>2.591131669760216E-5</c:v>
                </c:pt>
                <c:pt idx="73503">
                  <c:v>2.590489202702884E-5</c:v>
                </c:pt>
                <c:pt idx="73504">
                  <c:v>2.590934309409931E-5</c:v>
                </c:pt>
                <c:pt idx="73505">
                  <c:v>2.5877439838950519E-5</c:v>
                </c:pt>
                <c:pt idx="73506">
                  <c:v>2.5877381631289609E-5</c:v>
                </c:pt>
                <c:pt idx="73507">
                  <c:v>2.587136987131089E-5</c:v>
                </c:pt>
                <c:pt idx="73508">
                  <c:v>2.584706271591131E-5</c:v>
                </c:pt>
                <c:pt idx="73509">
                  <c:v>2.5848668883554641E-5</c:v>
                </c:pt>
                <c:pt idx="73510">
                  <c:v>2.583688183221966E-5</c:v>
                </c:pt>
                <c:pt idx="73511">
                  <c:v>2.581927401479334E-5</c:v>
                </c:pt>
                <c:pt idx="73512">
                  <c:v>2.5819035727181468E-5</c:v>
                </c:pt>
                <c:pt idx="73513">
                  <c:v>2.5804250981309451E-5</c:v>
                </c:pt>
                <c:pt idx="73514">
                  <c:v>2.5791710868361409E-5</c:v>
                </c:pt>
                <c:pt idx="73515">
                  <c:v>2.5788343918975439E-5</c:v>
                </c:pt>
                <c:pt idx="73516">
                  <c:v>2.577311715867836E-5</c:v>
                </c:pt>
                <c:pt idx="73517">
                  <c:v>2.5764402380445969E-5</c:v>
                </c:pt>
                <c:pt idx="73518">
                  <c:v>2.575844700913876E-5</c:v>
                </c:pt>
                <c:pt idx="73519">
                  <c:v>2.574418613221496E-5</c:v>
                </c:pt>
                <c:pt idx="73520">
                  <c:v>2.5737033865880221E-5</c:v>
                </c:pt>
                <c:pt idx="73521">
                  <c:v>2.572849189164117E-5</c:v>
                </c:pt>
                <c:pt idx="73522">
                  <c:v>2.5715815354487859E-5</c:v>
                </c:pt>
                <c:pt idx="73523">
                  <c:v>2.570920878497418E-5</c:v>
                </c:pt>
                <c:pt idx="73524">
                  <c:v>2.5699293473735448E-5</c:v>
                </c:pt>
                <c:pt idx="73525">
                  <c:v>2.5688024834380489E-5</c:v>
                </c:pt>
                <c:pt idx="73526">
                  <c:v>2.568107447586954E-5</c:v>
                </c:pt>
                <c:pt idx="73527">
                  <c:v>2.567058072600048E-5</c:v>
                </c:pt>
                <c:pt idx="73528">
                  <c:v>2.56610474025365E-5</c:v>
                </c:pt>
                <c:pt idx="73529">
                  <c:v>2.5653025659266859E-5</c:v>
                </c:pt>
                <c:pt idx="73530">
                  <c:v>2.5642693799454719E-5</c:v>
                </c:pt>
                <c:pt idx="73531">
                  <c:v>2.5633673431002532E-5</c:v>
                </c:pt>
                <c:pt idx="73532">
                  <c:v>2.5625002308515828E-5</c:v>
                </c:pt>
                <c:pt idx="73533">
                  <c:v>2.5614863261580471E-5</c:v>
                </c:pt>
                <c:pt idx="73534">
                  <c:v>2.5606479539419521E-5</c:v>
                </c:pt>
                <c:pt idx="73535">
                  <c:v>2.5597335479687899E-5</c:v>
                </c:pt>
                <c:pt idx="73536">
                  <c:v>2.5587376512703489E-5</c:v>
                </c:pt>
                <c:pt idx="73537">
                  <c:v>2.557911284384318E-5</c:v>
                </c:pt>
                <c:pt idx="73538">
                  <c:v>2.55700942943804E-5</c:v>
                </c:pt>
                <c:pt idx="73539">
                  <c:v>2.556073377490975E-5</c:v>
                </c:pt>
                <c:pt idx="73540">
                  <c:v>2.5552133593009781E-5</c:v>
                </c:pt>
                <c:pt idx="73541">
                  <c:v>2.5543111405568201E-5</c:v>
                </c:pt>
                <c:pt idx="73542">
                  <c:v>2.5533900043228641E-5</c:v>
                </c:pt>
                <c:pt idx="73543">
                  <c:v>2.5525539967929941E-5</c:v>
                </c:pt>
                <c:pt idx="73544">
                  <c:v>2.551568468334153E-5</c:v>
                </c:pt>
                <c:pt idx="73545">
                  <c:v>2.550701356085483E-5</c:v>
                </c:pt>
                <c:pt idx="73546">
                  <c:v>2.5498393370071429E-5</c:v>
                </c:pt>
                <c:pt idx="73547">
                  <c:v>2.5489167455816641E-5</c:v>
                </c:pt>
                <c:pt idx="73548">
                  <c:v>2.548025258874986E-5</c:v>
                </c:pt>
                <c:pt idx="73549">
                  <c:v>2.5471616027061831E-5</c:v>
                </c:pt>
                <c:pt idx="73550">
                  <c:v>2.546276846260298E-5</c:v>
                </c:pt>
                <c:pt idx="73551">
                  <c:v>2.545395182096399E-5</c:v>
                </c:pt>
                <c:pt idx="73552">
                  <c:v>2.5445258870604451E-5</c:v>
                </c:pt>
                <c:pt idx="73553">
                  <c:v>2.5436214855290021E-5</c:v>
                </c:pt>
                <c:pt idx="73554">
                  <c:v>2.5427634682273489E-5</c:v>
                </c:pt>
                <c:pt idx="73555">
                  <c:v>2.5418981749680821E-5</c:v>
                </c:pt>
                <c:pt idx="73556">
                  <c:v>2.5409968657186251E-5</c:v>
                </c:pt>
                <c:pt idx="73557">
                  <c:v>2.5401464881724681E-5</c:v>
                </c:pt>
                <c:pt idx="73558">
                  <c:v>2.5392431780346669E-5</c:v>
                </c:pt>
                <c:pt idx="73559">
                  <c:v>2.538393709983211E-5</c:v>
                </c:pt>
                <c:pt idx="73560">
                  <c:v>2.537537329772022E-5</c:v>
                </c:pt>
                <c:pt idx="73561">
                  <c:v>2.536658939789049E-5</c:v>
                </c:pt>
                <c:pt idx="73562">
                  <c:v>2.535800558689516E-5</c:v>
                </c:pt>
                <c:pt idx="73563">
                  <c:v>2.534947088861372E-5</c:v>
                </c:pt>
                <c:pt idx="73564">
                  <c:v>2.5340919819427651E-5</c:v>
                </c:pt>
                <c:pt idx="73565">
                  <c:v>2.5332308723591271E-5</c:v>
                </c:pt>
                <c:pt idx="73566">
                  <c:v>2.5323517547803931E-5</c:v>
                </c:pt>
                <c:pt idx="73567">
                  <c:v>2.531506106606685E-5</c:v>
                </c:pt>
                <c:pt idx="73568">
                  <c:v>2.530650453991257E-5</c:v>
                </c:pt>
                <c:pt idx="73569">
                  <c:v>2.529794983274769E-5</c:v>
                </c:pt>
                <c:pt idx="73570">
                  <c:v>2.5289342374890111E-5</c:v>
                </c:pt>
                <c:pt idx="73571">
                  <c:v>2.5280822228523899E-5</c:v>
                </c:pt>
                <c:pt idx="73572">
                  <c:v>2.5272136554121971E-5</c:v>
                </c:pt>
                <c:pt idx="73573">
                  <c:v>2.5264273062930439E-5</c:v>
                </c:pt>
                <c:pt idx="73574">
                  <c:v>2.5255500077037141E-5</c:v>
                </c:pt>
                <c:pt idx="73575">
                  <c:v>2.524713636375964E-5</c:v>
                </c:pt>
                <c:pt idx="73576">
                  <c:v>2.5238474336219952E-5</c:v>
                </c:pt>
                <c:pt idx="73577">
                  <c:v>2.523010152799543E-5</c:v>
                </c:pt>
                <c:pt idx="73578">
                  <c:v>2.5221735995728519E-5</c:v>
                </c:pt>
                <c:pt idx="73579">
                  <c:v>2.521355600038078E-5</c:v>
                </c:pt>
                <c:pt idx="73580">
                  <c:v>2.5205208658007901E-5</c:v>
                </c:pt>
                <c:pt idx="73581">
                  <c:v>2.5196679416694678E-5</c:v>
                </c:pt>
                <c:pt idx="73582">
                  <c:v>2.518847395549528E-5</c:v>
                </c:pt>
                <c:pt idx="73583">
                  <c:v>2.5180050215567459E-5</c:v>
                </c:pt>
                <c:pt idx="73584">
                  <c:v>2.517173015803564E-5</c:v>
                </c:pt>
                <c:pt idx="73585">
                  <c:v>2.5163497411995191E-5</c:v>
                </c:pt>
                <c:pt idx="73586">
                  <c:v>2.5155201001325619E-5</c:v>
                </c:pt>
                <c:pt idx="73587">
                  <c:v>2.5147124688373879E-5</c:v>
                </c:pt>
                <c:pt idx="73588">
                  <c:v>2.513886465749238E-5</c:v>
                </c:pt>
                <c:pt idx="73589">
                  <c:v>2.513059371267445E-5</c:v>
                </c:pt>
                <c:pt idx="73590">
                  <c:v>2.5122359147644598E-5</c:v>
                </c:pt>
                <c:pt idx="73591">
                  <c:v>2.5114231902989559E-5</c:v>
                </c:pt>
                <c:pt idx="73592">
                  <c:v>2.5105835447902791E-5</c:v>
                </c:pt>
                <c:pt idx="73593">
                  <c:v>2.509769183234312E-5</c:v>
                </c:pt>
                <c:pt idx="73594">
                  <c:v>2.508958823455032E-5</c:v>
                </c:pt>
                <c:pt idx="73595">
                  <c:v>2.5081508283619769E-5</c:v>
                </c:pt>
                <c:pt idx="73596">
                  <c:v>2.5073439246625639E-5</c:v>
                </c:pt>
                <c:pt idx="73597">
                  <c:v>2.5065264708246101E-5</c:v>
                </c:pt>
                <c:pt idx="73598">
                  <c:v>2.5057242964976471E-5</c:v>
                </c:pt>
                <c:pt idx="73599">
                  <c:v>2.504919211787637E-5</c:v>
                </c:pt>
                <c:pt idx="73600">
                  <c:v>2.5041039407369681E-5</c:v>
                </c:pt>
                <c:pt idx="73601">
                  <c:v>2.5032808480318639E-5</c:v>
                </c:pt>
                <c:pt idx="73602">
                  <c:v>2.502505776647013E-5</c:v>
                </c:pt>
                <c:pt idx="73603">
                  <c:v>2.501718518033158E-5</c:v>
                </c:pt>
                <c:pt idx="73604">
                  <c:v>2.5008925149450079E-5</c:v>
                </c:pt>
                <c:pt idx="73605">
                  <c:v>2.5001269023050551E-5</c:v>
                </c:pt>
                <c:pt idx="73606">
                  <c:v>2.499295806046575E-5</c:v>
                </c:pt>
                <c:pt idx="73607">
                  <c:v>2.4985098207253031E-5</c:v>
                </c:pt>
                <c:pt idx="73608">
                  <c:v>2.4977316570584659E-5</c:v>
                </c:pt>
                <c:pt idx="73609">
                  <c:v>2.4969294827315028E-5</c:v>
                </c:pt>
                <c:pt idx="73610">
                  <c:v>2.4961469534900971E-5</c:v>
                </c:pt>
                <c:pt idx="73611">
                  <c:v>2.4953567844931971E-5</c:v>
                </c:pt>
                <c:pt idx="73612">
                  <c:v>2.494571162969805E-5</c:v>
                </c:pt>
                <c:pt idx="73613">
                  <c:v>2.4937737180152911E-5</c:v>
                </c:pt>
                <c:pt idx="73614">
                  <c:v>2.4930159270297739E-5</c:v>
                </c:pt>
                <c:pt idx="73615">
                  <c:v>2.4922095690271821E-5</c:v>
                </c:pt>
                <c:pt idx="73616">
                  <c:v>2.4914234018069689E-5</c:v>
                </c:pt>
                <c:pt idx="73617">
                  <c:v>2.4906361431931149E-5</c:v>
                </c:pt>
                <c:pt idx="73618">
                  <c:v>2.4898603442125019E-5</c:v>
                </c:pt>
                <c:pt idx="73619">
                  <c:v>2.4890845452318899E-5</c:v>
                </c:pt>
                <c:pt idx="73620">
                  <c:v>2.4883111109375019E-5</c:v>
                </c:pt>
                <c:pt idx="73621">
                  <c:v>2.4875238523236479E-5</c:v>
                </c:pt>
                <c:pt idx="73622">
                  <c:v>2.4867729734978639E-5</c:v>
                </c:pt>
                <c:pt idx="73623">
                  <c:v>2.4859911718522198E-5</c:v>
                </c:pt>
                <c:pt idx="73624">
                  <c:v>2.485233926563524E-5</c:v>
                </c:pt>
                <c:pt idx="73625">
                  <c:v>2.4844624931574799E-5</c:v>
                </c:pt>
                <c:pt idx="73626">
                  <c:v>2.48369833570905E-5</c:v>
                </c:pt>
                <c:pt idx="73627">
                  <c:v>2.4829210815369152E-5</c:v>
                </c:pt>
                <c:pt idx="73628">
                  <c:v>2.4821589249768291E-5</c:v>
                </c:pt>
                <c:pt idx="73629">
                  <c:v>2.481399133102968E-5</c:v>
                </c:pt>
                <c:pt idx="73630">
                  <c:v>2.4806302462820898E-5</c:v>
                </c:pt>
                <c:pt idx="73631">
                  <c:v>2.4798779122647829E-5</c:v>
                </c:pt>
                <c:pt idx="73632">
                  <c:v>2.4791233954601921E-5</c:v>
                </c:pt>
                <c:pt idx="73633">
                  <c:v>2.4783847038634121E-5</c:v>
                </c:pt>
                <c:pt idx="73634">
                  <c:v>2.4776194550213401E-5</c:v>
                </c:pt>
                <c:pt idx="73635">
                  <c:v>2.4768594812485389E-5</c:v>
                </c:pt>
                <c:pt idx="73636">
                  <c:v>2.4761031454545449E-5</c:v>
                </c:pt>
                <c:pt idx="73637">
                  <c:v>2.475359360687435E-5</c:v>
                </c:pt>
                <c:pt idx="73638">
                  <c:v>2.4746130293351601E-5</c:v>
                </c:pt>
                <c:pt idx="73639">
                  <c:v>2.4738434149185199E-5</c:v>
                </c:pt>
                <c:pt idx="73640">
                  <c:v>2.4730976292630661E-5</c:v>
                </c:pt>
                <c:pt idx="73641">
                  <c:v>2.472371852491051E-5</c:v>
                </c:pt>
                <c:pt idx="73642">
                  <c:v>2.4716380721656609E-5</c:v>
                </c:pt>
                <c:pt idx="73643">
                  <c:v>2.470897561579477E-5</c:v>
                </c:pt>
                <c:pt idx="73644">
                  <c:v>2.4701277652638961E-5</c:v>
                </c:pt>
                <c:pt idx="73645">
                  <c:v>2.4693927116459239E-5</c:v>
                </c:pt>
                <c:pt idx="73646">
                  <c:v>2.4686532924533822E-5</c:v>
                </c:pt>
                <c:pt idx="73647">
                  <c:v>2.4679380658199079E-5</c:v>
                </c:pt>
                <c:pt idx="73648">
                  <c:v>2.467202830302995E-5</c:v>
                </c:pt>
                <c:pt idx="73649">
                  <c:v>2.4664561351528391E-5</c:v>
                </c:pt>
                <c:pt idx="73650">
                  <c:v>2.4657463654875759E-5</c:v>
                </c:pt>
                <c:pt idx="73651">
                  <c:v>2.4650193154229779E-5</c:v>
                </c:pt>
                <c:pt idx="73652">
                  <c:v>2.464284079906065E-5</c:v>
                </c:pt>
                <c:pt idx="73653">
                  <c:v>2.463544660713524E-5</c:v>
                </c:pt>
                <c:pt idx="73654">
                  <c:v>2.4628128812764771E-5</c:v>
                </c:pt>
                <c:pt idx="73655">
                  <c:v>2.4620883777970452E-5</c:v>
                </c:pt>
                <c:pt idx="73656">
                  <c:v>2.4614002541056831E-5</c:v>
                </c:pt>
                <c:pt idx="73657">
                  <c:v>2.4606590159237381E-5</c:v>
                </c:pt>
                <c:pt idx="73658">
                  <c:v>2.4599263269919899E-5</c:v>
                </c:pt>
                <c:pt idx="73659">
                  <c:v>2.459210918459576E-5</c:v>
                </c:pt>
                <c:pt idx="73660">
                  <c:v>2.4584935090388171E-5</c:v>
                </c:pt>
                <c:pt idx="73661">
                  <c:v>2.457779555697925E-5</c:v>
                </c:pt>
                <c:pt idx="73662">
                  <c:v>2.4570681489421989E-5</c:v>
                </c:pt>
                <c:pt idx="73663">
                  <c:v>2.4563538318034261E-5</c:v>
                </c:pt>
                <c:pt idx="73664">
                  <c:v>2.4556411517551169E-5</c:v>
                </c:pt>
                <c:pt idx="73665">
                  <c:v>2.4549337467760779E-5</c:v>
                </c:pt>
                <c:pt idx="73666">
                  <c:v>2.454243804095313E-5</c:v>
                </c:pt>
                <c:pt idx="73667">
                  <c:v>2.453522392897867E-5</c:v>
                </c:pt>
                <c:pt idx="73668">
                  <c:v>2.4528049834771078E-5</c:v>
                </c:pt>
                <c:pt idx="73669">
                  <c:v>2.452121589158196E-5</c:v>
                </c:pt>
                <c:pt idx="73670">
                  <c:v>2.4514238248229962E-5</c:v>
                </c:pt>
                <c:pt idx="73671">
                  <c:v>2.4507031412213109E-5</c:v>
                </c:pt>
                <c:pt idx="73672">
                  <c:v>2.4499888240825381E-5</c:v>
                </c:pt>
                <c:pt idx="73673">
                  <c:v>2.4493014279869388E-5</c:v>
                </c:pt>
                <c:pt idx="73674">
                  <c:v>2.4485960238962431E-5</c:v>
                </c:pt>
                <c:pt idx="73675">
                  <c:v>2.4479031708324331E-5</c:v>
                </c:pt>
                <c:pt idx="73676">
                  <c:v>2.447231054247823E-5</c:v>
                </c:pt>
                <c:pt idx="73677">
                  <c:v>2.4465171009069309E-5</c:v>
                </c:pt>
                <c:pt idx="73678">
                  <c:v>2.4458269763272259E-5</c:v>
                </c:pt>
                <c:pt idx="73679">
                  <c:v>2.4451495846733451E-5</c:v>
                </c:pt>
                <c:pt idx="73680">
                  <c:v>2.444478377583437E-5</c:v>
                </c:pt>
                <c:pt idx="73681">
                  <c:v>2.4437642423436049E-5</c:v>
                </c:pt>
                <c:pt idx="73682">
                  <c:v>2.443088851578068E-5</c:v>
                </c:pt>
                <c:pt idx="73683">
                  <c:v>2.4424263756372969E-5</c:v>
                </c:pt>
                <c:pt idx="73684">
                  <c:v>2.441730794089381E-5</c:v>
                </c:pt>
                <c:pt idx="73685">
                  <c:v>2.4410512196482159E-5</c:v>
                </c:pt>
                <c:pt idx="73686">
                  <c:v>2.4403629140579142E-5</c:v>
                </c:pt>
                <c:pt idx="73687">
                  <c:v>2.439671334286686E-5</c:v>
                </c:pt>
                <c:pt idx="73688">
                  <c:v>2.439003219478764E-5</c:v>
                </c:pt>
                <c:pt idx="73689">
                  <c:v>2.4383230993407778E-5</c:v>
                </c:pt>
                <c:pt idx="73690">
                  <c:v>2.4376477085752409E-5</c:v>
                </c:pt>
                <c:pt idx="73691">
                  <c:v>2.436978138575796E-5</c:v>
                </c:pt>
                <c:pt idx="73692">
                  <c:v>2.4363092961721119E-5</c:v>
                </c:pt>
                <c:pt idx="73693">
                  <c:v>2.4356584617635239E-5</c:v>
                </c:pt>
                <c:pt idx="73694">
                  <c:v>2.434977614029776E-5</c:v>
                </c:pt>
                <c:pt idx="73695">
                  <c:v>2.4343118639080789E-5</c:v>
                </c:pt>
                <c:pt idx="73696">
                  <c:v>2.4336377464351241E-5</c:v>
                </c:pt>
                <c:pt idx="73697">
                  <c:v>2.432974724797532E-5</c:v>
                </c:pt>
                <c:pt idx="73698">
                  <c:v>2.4323211619048379E-5</c:v>
                </c:pt>
                <c:pt idx="73699">
                  <c:v>2.4316617782460529E-5</c:v>
                </c:pt>
                <c:pt idx="73700">
                  <c:v>2.4309903892572041E-5</c:v>
                </c:pt>
                <c:pt idx="73701">
                  <c:v>2.4303342797793451E-5</c:v>
                </c:pt>
                <c:pt idx="73702">
                  <c:v>2.429665801173542E-5</c:v>
                </c:pt>
                <c:pt idx="73703">
                  <c:v>2.4290331566589881E-5</c:v>
                </c:pt>
                <c:pt idx="73704">
                  <c:v>2.4283746824949048E-5</c:v>
                </c:pt>
                <c:pt idx="73705">
                  <c:v>2.4277103875647299E-5</c:v>
                </c:pt>
                <c:pt idx="73706">
                  <c:v>2.4270480935228989E-5</c:v>
                </c:pt>
                <c:pt idx="73707">
                  <c:v>2.4264005332952369E-5</c:v>
                </c:pt>
                <c:pt idx="73708">
                  <c:v>2.4257591576315459E-5</c:v>
                </c:pt>
                <c:pt idx="73709">
                  <c:v>2.425111961201765E-5</c:v>
                </c:pt>
                <c:pt idx="73710">
                  <c:v>2.4244740416179411E-5</c:v>
                </c:pt>
                <c:pt idx="73711">
                  <c:v>2.423808655294124E-5</c:v>
                </c:pt>
                <c:pt idx="73712">
                  <c:v>2.4231660063378509E-5</c:v>
                </c:pt>
                <c:pt idx="73713">
                  <c:v>2.4225280867540281E-5</c:v>
                </c:pt>
                <c:pt idx="73714">
                  <c:v>2.4218927137553688E-5</c:v>
                </c:pt>
                <c:pt idx="73715">
                  <c:v>2.421269164187834E-5</c:v>
                </c:pt>
                <c:pt idx="73716">
                  <c:v>2.420616146991961E-5</c:v>
                </c:pt>
                <c:pt idx="73717">
                  <c:v>2.4200013285735619E-5</c:v>
                </c:pt>
                <c:pt idx="73718">
                  <c:v>2.4193537683458999E-5</c:v>
                </c:pt>
                <c:pt idx="73719">
                  <c:v>2.4187113012885671E-5</c:v>
                </c:pt>
                <c:pt idx="73720">
                  <c:v>2.4180904802051369E-5</c:v>
                </c:pt>
                <c:pt idx="73721">
                  <c:v>2.417445830360521E-5</c:v>
                </c:pt>
                <c:pt idx="73722">
                  <c:v>2.416809911665041E-5</c:v>
                </c:pt>
                <c:pt idx="73723">
                  <c:v>2.4161947294487621E-5</c:v>
                </c:pt>
                <c:pt idx="73724">
                  <c:v>2.4155473511200402E-5</c:v>
                </c:pt>
                <c:pt idx="73725">
                  <c:v>2.4149427190423008E-5</c:v>
                </c:pt>
                <c:pt idx="73726">
                  <c:v>2.4143171685864221E-5</c:v>
                </c:pt>
                <c:pt idx="73727">
                  <c:v>2.4136867068591531E-5</c:v>
                </c:pt>
                <c:pt idx="73728">
                  <c:v>2.4130662495736029E-5</c:v>
                </c:pt>
                <c:pt idx="73729">
                  <c:v>2.4124463379848748E-5</c:v>
                </c:pt>
                <c:pt idx="73730">
                  <c:v>2.4118298824760132E-5</c:v>
                </c:pt>
                <c:pt idx="73731">
                  <c:v>2.4112197934300639E-5</c:v>
                </c:pt>
                <c:pt idx="73732">
                  <c:v>2.4106153432512659E-5</c:v>
                </c:pt>
                <c:pt idx="73733">
                  <c:v>2.4099677830236029E-5</c:v>
                </c:pt>
                <c:pt idx="73734">
                  <c:v>2.4093655156320889E-5</c:v>
                </c:pt>
                <c:pt idx="73735">
                  <c:v>2.4087603378575299E-5</c:v>
                </c:pt>
                <c:pt idx="73736">
                  <c:v>2.408148066024296E-5</c:v>
                </c:pt>
                <c:pt idx="73737">
                  <c:v>2.4075367036857639E-5</c:v>
                </c:pt>
                <c:pt idx="73738">
                  <c:v>2.4069320716080259E-5</c:v>
                </c:pt>
                <c:pt idx="73739">
                  <c:v>2.4062917873379771E-5</c:v>
                </c:pt>
                <c:pt idx="73740">
                  <c:v>2.4057266273302961E-5</c:v>
                </c:pt>
                <c:pt idx="73741">
                  <c:v>2.4051132641034201E-5</c:v>
                </c:pt>
                <c:pt idx="73742">
                  <c:v>2.4044980818871409E-5</c:v>
                </c:pt>
                <c:pt idx="73743">
                  <c:v>2.403903272352181E-5</c:v>
                </c:pt>
                <c:pt idx="73744">
                  <c:v>2.4033157387748361E-5</c:v>
                </c:pt>
                <c:pt idx="73745">
                  <c:v>2.4027011022553779E-5</c:v>
                </c:pt>
                <c:pt idx="73746">
                  <c:v>2.402099744358566E-5</c:v>
                </c:pt>
                <c:pt idx="73747">
                  <c:v>2.4015251256059859E-5</c:v>
                </c:pt>
                <c:pt idx="73748">
                  <c:v>2.4009308617678471E-5</c:v>
                </c:pt>
                <c:pt idx="73749">
                  <c:v>2.400319681328256E-5</c:v>
                </c:pt>
                <c:pt idx="73750">
                  <c:v>2.3997272364795211E-5</c:v>
                </c:pt>
                <c:pt idx="73751">
                  <c:v>2.3991344278329049E-5</c:v>
                </c:pt>
                <c:pt idx="73752">
                  <c:v>2.3985488951439041E-5</c:v>
                </c:pt>
                <c:pt idx="73753">
                  <c:v>2.3979644538485448E-5</c:v>
                </c:pt>
                <c:pt idx="73754">
                  <c:v>2.3973736460902732E-5</c:v>
                </c:pt>
                <c:pt idx="73755">
                  <c:v>2.3967870220076289E-5</c:v>
                </c:pt>
                <c:pt idx="73756">
                  <c:v>2.3961869374033992E-5</c:v>
                </c:pt>
                <c:pt idx="73757">
                  <c:v>2.3956381483003501E-5</c:v>
                </c:pt>
                <c:pt idx="73758">
                  <c:v>2.395067349425517E-5</c:v>
                </c:pt>
                <c:pt idx="73759">
                  <c:v>2.3944690838106911E-5</c:v>
                </c:pt>
                <c:pt idx="73760">
                  <c:v>2.393905742792413E-5</c:v>
                </c:pt>
                <c:pt idx="73761">
                  <c:v>2.3932971089379859E-5</c:v>
                </c:pt>
                <c:pt idx="73762">
                  <c:v>2.3927401343826201E-5</c:v>
                </c:pt>
                <c:pt idx="73763">
                  <c:v>2.3921536921989169E-5</c:v>
                </c:pt>
                <c:pt idx="73764">
                  <c:v>2.391569614701439E-5</c:v>
                </c:pt>
                <c:pt idx="73765">
                  <c:v>2.3910344680189158E-5</c:v>
                </c:pt>
                <c:pt idx="73766">
                  <c:v>2.3904414774733599E-5</c:v>
                </c:pt>
                <c:pt idx="73767">
                  <c:v>2.3898810468381271E-5</c:v>
                </c:pt>
                <c:pt idx="73768">
                  <c:v>2.3892960598459471E-5</c:v>
                </c:pt>
                <c:pt idx="73769">
                  <c:v>2.3887374482001181E-5</c:v>
                </c:pt>
                <c:pt idx="73770">
                  <c:v>2.3881690140115101E-5</c:v>
                </c:pt>
                <c:pt idx="73771">
                  <c:v>2.3875991246313791E-5</c:v>
                </c:pt>
                <c:pt idx="73772">
                  <c:v>2.387052700214554E-5</c:v>
                </c:pt>
                <c:pt idx="73773">
                  <c:v>2.3864948161644861E-5</c:v>
                </c:pt>
                <c:pt idx="73774">
                  <c:v>2.3859214707044881E-5</c:v>
                </c:pt>
                <c:pt idx="73775">
                  <c:v>2.385372863500379E-5</c:v>
                </c:pt>
                <c:pt idx="73776">
                  <c:v>2.3847902411944229E-5</c:v>
                </c:pt>
                <c:pt idx="73777">
                  <c:v>2.3842367227189239E-5</c:v>
                </c:pt>
                <c:pt idx="73778">
                  <c:v>2.3836930267862041E-5</c:v>
                </c:pt>
                <c:pt idx="73779">
                  <c:v>2.38314187299693E-5</c:v>
                </c:pt>
                <c:pt idx="73780">
                  <c:v>2.382576894888189E-5</c:v>
                </c:pt>
                <c:pt idx="73781">
                  <c:v>2.3820191927370619E-5</c:v>
                </c:pt>
                <c:pt idx="73782">
                  <c:v>2.3814776795916259E-5</c:v>
                </c:pt>
                <c:pt idx="73783">
                  <c:v>2.3809205231373198E-5</c:v>
                </c:pt>
                <c:pt idx="73784">
                  <c:v>2.38037173403427E-5</c:v>
                </c:pt>
                <c:pt idx="73785">
                  <c:v>2.3798280381015499E-5</c:v>
                </c:pt>
                <c:pt idx="73786">
                  <c:v>2.379261786700226E-5</c:v>
                </c:pt>
                <c:pt idx="73787">
                  <c:v>2.378719545959029E-5</c:v>
                </c:pt>
                <c:pt idx="73788">
                  <c:v>2.378202771069482E-5</c:v>
                </c:pt>
                <c:pt idx="73789">
                  <c:v>2.377649798290804E-5</c:v>
                </c:pt>
                <c:pt idx="73790">
                  <c:v>2.3771184714860279E-5</c:v>
                </c:pt>
                <c:pt idx="73791">
                  <c:v>2.376593693043105E-5</c:v>
                </c:pt>
                <c:pt idx="73792">
                  <c:v>2.376034535700455E-5</c:v>
                </c:pt>
                <c:pt idx="73793">
                  <c:v>2.3755161237204451E-5</c:v>
                </c:pt>
                <c:pt idx="73794">
                  <c:v>2.3749549654894508E-5</c:v>
                </c:pt>
                <c:pt idx="73795">
                  <c:v>2.3744260033709E-5</c:v>
                </c:pt>
                <c:pt idx="73796">
                  <c:v>2.37389776884811E-5</c:v>
                </c:pt>
                <c:pt idx="73797">
                  <c:v>2.3733709895168431E-5</c:v>
                </c:pt>
                <c:pt idx="73798">
                  <c:v>2.3728487576590851E-5</c:v>
                </c:pt>
                <c:pt idx="73799">
                  <c:v>2.372300150454976E-5</c:v>
                </c:pt>
                <c:pt idx="73800">
                  <c:v>2.371783739363309E-5</c:v>
                </c:pt>
                <c:pt idx="73801">
                  <c:v>2.3712624170002531E-5</c:v>
                </c:pt>
                <c:pt idx="73802">
                  <c:v>2.370733818679582E-5</c:v>
                </c:pt>
                <c:pt idx="73803">
                  <c:v>2.3702072212472561E-5</c:v>
                </c:pt>
                <c:pt idx="73804">
                  <c:v>2.3696760763414201E-5</c:v>
                </c:pt>
                <c:pt idx="73805">
                  <c:v>2.3691525711910799E-5</c:v>
                </c:pt>
                <c:pt idx="73806">
                  <c:v>2.368637251493055E-5</c:v>
                </c:pt>
                <c:pt idx="73807">
                  <c:v>2.3681332095293332E-5</c:v>
                </c:pt>
                <c:pt idx="73808">
                  <c:v>2.3676107957726341E-5</c:v>
                </c:pt>
                <c:pt idx="73809">
                  <c:v>2.3670927475905049E-5</c:v>
                </c:pt>
                <c:pt idx="73810">
                  <c:v>2.3665696062380451E-5</c:v>
                </c:pt>
                <c:pt idx="73811">
                  <c:v>2.3660502847633321E-5</c:v>
                </c:pt>
                <c:pt idx="73812">
                  <c:v>2.365538603044115E-5</c:v>
                </c:pt>
                <c:pt idx="73813">
                  <c:v>2.3650463845115152E-5</c:v>
                </c:pt>
                <c:pt idx="73814">
                  <c:v>2.3645217879675329E-5</c:v>
                </c:pt>
                <c:pt idx="73815">
                  <c:v>2.364011743338779E-5</c:v>
                </c:pt>
                <c:pt idx="73816">
                  <c:v>2.3634895114810209E-5</c:v>
                </c:pt>
                <c:pt idx="73817">
                  <c:v>2.3630011128261689E-5</c:v>
                </c:pt>
                <c:pt idx="73818">
                  <c:v>2.362488521612249E-5</c:v>
                </c:pt>
                <c:pt idx="73819">
                  <c:v>2.3619970306754109E-5</c:v>
                </c:pt>
                <c:pt idx="73820">
                  <c:v>2.3614911697222851E-5</c:v>
                </c:pt>
                <c:pt idx="73821">
                  <c:v>2.360982216487173E-5</c:v>
                </c:pt>
                <c:pt idx="73822">
                  <c:v>2.360477446927689E-5</c:v>
                </c:pt>
                <c:pt idx="73823">
                  <c:v>2.359995050937869E-5</c:v>
                </c:pt>
                <c:pt idx="73824">
                  <c:v>2.359476275159977E-5</c:v>
                </c:pt>
                <c:pt idx="73825">
                  <c:v>2.3589916963828731E-5</c:v>
                </c:pt>
                <c:pt idx="73826">
                  <c:v>2.3584676455357109E-5</c:v>
                </c:pt>
                <c:pt idx="73827">
                  <c:v>2.3579943444929089E-5</c:v>
                </c:pt>
                <c:pt idx="73828">
                  <c:v>2.3575064915348779E-5</c:v>
                </c:pt>
                <c:pt idx="73829">
                  <c:v>2.3570095436298288E-5</c:v>
                </c:pt>
                <c:pt idx="73830">
                  <c:v>2.3565300580230542E-5</c:v>
                </c:pt>
                <c:pt idx="73831">
                  <c:v>2.3560403860756199E-5</c:v>
                </c:pt>
                <c:pt idx="73832">
                  <c:v>2.3555405277875249E-5</c:v>
                </c:pt>
                <c:pt idx="73833">
                  <c:v>2.355039941903669E-5</c:v>
                </c:pt>
                <c:pt idx="73834">
                  <c:v>2.354565913265105E-5</c:v>
                </c:pt>
                <c:pt idx="73835">
                  <c:v>2.354077696509194E-5</c:v>
                </c:pt>
                <c:pt idx="73836">
                  <c:v>2.3535827494924891E-5</c:v>
                </c:pt>
                <c:pt idx="73837">
                  <c:v>2.3531209080829288E-5</c:v>
                </c:pt>
                <c:pt idx="73838">
                  <c:v>2.3526323275291361E-5</c:v>
                </c:pt>
                <c:pt idx="73839">
                  <c:v>2.352166666241828E-5</c:v>
                </c:pt>
                <c:pt idx="73840">
                  <c:v>2.3516575311077759E-5</c:v>
                </c:pt>
                <c:pt idx="73841">
                  <c:v>2.351188231841661E-5</c:v>
                </c:pt>
                <c:pt idx="73842">
                  <c:v>2.350740396650508E-5</c:v>
                </c:pt>
                <c:pt idx="73843">
                  <c:v>2.3502389012719501E-5</c:v>
                </c:pt>
                <c:pt idx="73844">
                  <c:v>2.349755595787428E-5</c:v>
                </c:pt>
                <c:pt idx="73845">
                  <c:v>2.349290662095882E-5</c:v>
                </c:pt>
                <c:pt idx="73846">
                  <c:v>2.3488120859838091E-5</c:v>
                </c:pt>
                <c:pt idx="73847">
                  <c:v>2.3483416953240521E-5</c:v>
                </c:pt>
                <c:pt idx="73848">
                  <c:v>2.3478767616325061E-5</c:v>
                </c:pt>
                <c:pt idx="73849">
                  <c:v>2.3474058252759281E-5</c:v>
                </c:pt>
                <c:pt idx="73850">
                  <c:v>2.346957080590073E-5</c:v>
                </c:pt>
                <c:pt idx="73851">
                  <c:v>2.346486508031376E-5</c:v>
                </c:pt>
                <c:pt idx="73852">
                  <c:v>2.3460230295313519E-5</c:v>
                </c:pt>
                <c:pt idx="73853">
                  <c:v>2.3455584596376869E-5</c:v>
                </c:pt>
                <c:pt idx="73854">
                  <c:v>2.3450837034033611E-5</c:v>
                </c:pt>
                <c:pt idx="73855">
                  <c:v>2.344622953387443E-5</c:v>
                </c:pt>
                <c:pt idx="73856">
                  <c:v>2.344177846680395E-5</c:v>
                </c:pt>
                <c:pt idx="73857">
                  <c:v>2.3437252821167931E-5</c:v>
                </c:pt>
                <c:pt idx="73858">
                  <c:v>2.3432530724676329E-5</c:v>
                </c:pt>
                <c:pt idx="73859">
                  <c:v>2.342783045605756E-5</c:v>
                </c:pt>
                <c:pt idx="73860">
                  <c:v>2.3423226593877189E-5</c:v>
                </c:pt>
                <c:pt idx="73861">
                  <c:v>2.341893195989542E-5</c:v>
                </c:pt>
                <c:pt idx="73862">
                  <c:v>2.341433173569385E-5</c:v>
                </c:pt>
                <c:pt idx="73863">
                  <c:v>2.3409647837979719E-5</c:v>
                </c:pt>
                <c:pt idx="73864">
                  <c:v>2.340520768484566E-5</c:v>
                </c:pt>
                <c:pt idx="73865">
                  <c:v>2.3400711143040102E-5</c:v>
                </c:pt>
                <c:pt idx="73866">
                  <c:v>2.3396287360810671E-5</c:v>
                </c:pt>
                <c:pt idx="73867">
                  <c:v>2.339165439479984E-5</c:v>
                </c:pt>
                <c:pt idx="73868">
                  <c:v>2.3387152396026071E-5</c:v>
                </c:pt>
                <c:pt idx="73869">
                  <c:v>2.3382799554383379E-5</c:v>
                </c:pt>
                <c:pt idx="73870">
                  <c:v>2.3378379410132769E-5</c:v>
                </c:pt>
                <c:pt idx="73871">
                  <c:v>2.3373864678433162E-5</c:v>
                </c:pt>
                <c:pt idx="73872">
                  <c:v>2.336957004445139E-5</c:v>
                </c:pt>
                <c:pt idx="73873">
                  <c:v>2.33650062000379E-5</c:v>
                </c:pt>
                <c:pt idx="73874">
                  <c:v>2.336055513296742E-5</c:v>
                </c:pt>
                <c:pt idx="73875">
                  <c:v>2.3356386009254489E-5</c:v>
                </c:pt>
                <c:pt idx="73876">
                  <c:v>2.3351896743406542E-5</c:v>
                </c:pt>
                <c:pt idx="73877">
                  <c:v>2.3347611204371791E-5</c:v>
                </c:pt>
                <c:pt idx="73878">
                  <c:v>2.3343221982941031E-5</c:v>
                </c:pt>
                <c:pt idx="73879">
                  <c:v>2.3338770915870551E-5</c:v>
                </c:pt>
                <c:pt idx="73880">
                  <c:v>2.3334521756623872E-5</c:v>
                </c:pt>
                <c:pt idx="73881">
                  <c:v>2.3330214389716278E-5</c:v>
                </c:pt>
                <c:pt idx="73882">
                  <c:v>2.332586336706299E-5</c:v>
                </c:pt>
                <c:pt idx="73883">
                  <c:v>2.332147232664283E-5</c:v>
                </c:pt>
                <c:pt idx="73884">
                  <c:v>2.3317252271226611E-5</c:v>
                </c:pt>
                <c:pt idx="73885">
                  <c:v>2.3313155907089819E-5</c:v>
                </c:pt>
                <c:pt idx="73886">
                  <c:v>2.33085775107611E-5</c:v>
                </c:pt>
                <c:pt idx="73887">
                  <c:v>2.3304530259338211E-5</c:v>
                </c:pt>
                <c:pt idx="73888">
                  <c:v>2.3300135580939241E-5</c:v>
                </c:pt>
                <c:pt idx="73889">
                  <c:v>2.3296091967495158E-5</c:v>
                </c:pt>
                <c:pt idx="73890">
                  <c:v>2.3291891920962371E-5</c:v>
                </c:pt>
                <c:pt idx="73891">
                  <c:v>2.328765731363092E-5</c:v>
                </c:pt>
                <c:pt idx="73892">
                  <c:v>2.3283389964490201E-5</c:v>
                </c:pt>
                <c:pt idx="73893">
                  <c:v>2.3279177185031589E-5</c:v>
                </c:pt>
                <c:pt idx="73894">
                  <c:v>2.3274977138498801E-5</c:v>
                </c:pt>
                <c:pt idx="73895">
                  <c:v>2.3270698875421662E-5</c:v>
                </c:pt>
                <c:pt idx="73896">
                  <c:v>2.3266757125384171E-5</c:v>
                </c:pt>
                <c:pt idx="73897">
                  <c:v>2.3262507966137491E-5</c:v>
                </c:pt>
                <c:pt idx="73898">
                  <c:v>2.325839159311727E-5</c:v>
                </c:pt>
                <c:pt idx="73899">
                  <c:v>2.3254069674294439E-5</c:v>
                </c:pt>
                <c:pt idx="73900">
                  <c:v>2.3250158847076818E-5</c:v>
                </c:pt>
                <c:pt idx="73901">
                  <c:v>2.324595334357582E-5</c:v>
                </c:pt>
                <c:pt idx="73902">
                  <c:v>2.3241918825078759E-5</c:v>
                </c:pt>
                <c:pt idx="73903">
                  <c:v>2.3237767891259861E-5</c:v>
                </c:pt>
                <c:pt idx="73904">
                  <c:v>2.3233811589307148E-5</c:v>
                </c:pt>
                <c:pt idx="73905">
                  <c:v>2.3229955331771631E-5</c:v>
                </c:pt>
                <c:pt idx="73906">
                  <c:v>2.3225587938213721E-5</c:v>
                </c:pt>
                <c:pt idx="73907">
                  <c:v>2.3221571609610692E-5</c:v>
                </c:pt>
                <c:pt idx="73908">
                  <c:v>2.3217700800159949E-5</c:v>
                </c:pt>
                <c:pt idx="73909">
                  <c:v>2.3213589884107929E-5</c:v>
                </c:pt>
                <c:pt idx="73910">
                  <c:v>2.320960447832476E-5</c:v>
                </c:pt>
                <c:pt idx="73911">
                  <c:v>2.3205446268548261E-5</c:v>
                </c:pt>
                <c:pt idx="73912">
                  <c:v>2.3201573640108109E-5</c:v>
                </c:pt>
                <c:pt idx="73913">
                  <c:v>2.3197822883958E-5</c:v>
                </c:pt>
                <c:pt idx="73914">
                  <c:v>2.319357008673251E-5</c:v>
                </c:pt>
                <c:pt idx="73915">
                  <c:v>2.318951919733081E-5</c:v>
                </c:pt>
                <c:pt idx="73916">
                  <c:v>2.318572114745621E-5</c:v>
                </c:pt>
                <c:pt idx="73917">
                  <c:v>2.3181752112577669E-5</c:v>
                </c:pt>
                <c:pt idx="73918">
                  <c:v>2.3177897674031559E-5</c:v>
                </c:pt>
                <c:pt idx="73919">
                  <c:v>2.3174014131654989E-5</c:v>
                </c:pt>
                <c:pt idx="73920">
                  <c:v>2.3169704945757989E-5</c:v>
                </c:pt>
                <c:pt idx="73921">
                  <c:v>2.316640529897995E-5</c:v>
                </c:pt>
                <c:pt idx="73922">
                  <c:v>2.3162168872659091E-5</c:v>
                </c:pt>
                <c:pt idx="73923">
                  <c:v>2.3158425392466601E-5</c:v>
                </c:pt>
                <c:pt idx="73924">
                  <c:v>2.3154498194344338E-5</c:v>
                </c:pt>
                <c:pt idx="73925">
                  <c:v>2.315071833436377E-5</c:v>
                </c:pt>
                <c:pt idx="73926">
                  <c:v>2.3146791136241521E-5</c:v>
                </c:pt>
                <c:pt idx="73927">
                  <c:v>2.3143235011957589E-5</c:v>
                </c:pt>
                <c:pt idx="73928">
                  <c:v>2.3139282347983681E-5</c:v>
                </c:pt>
                <c:pt idx="73929">
                  <c:v>2.313539880560711E-5</c:v>
                </c:pt>
                <c:pt idx="73930">
                  <c:v>2.3131584384827871E-5</c:v>
                </c:pt>
                <c:pt idx="73931">
                  <c:v>2.3127826352720149E-5</c:v>
                </c:pt>
                <c:pt idx="73932">
                  <c:v>2.31241592700826E-5</c:v>
                </c:pt>
                <c:pt idx="73933">
                  <c:v>2.3120199330151081E-5</c:v>
                </c:pt>
                <c:pt idx="73934">
                  <c:v>2.3116688680602241E-5</c:v>
                </c:pt>
                <c:pt idx="73935">
                  <c:v>2.311279968125746E-5</c:v>
                </c:pt>
                <c:pt idx="73936">
                  <c:v>2.3108999812393449E-5</c:v>
                </c:pt>
                <c:pt idx="73937">
                  <c:v>2.3105309082893651E-5</c:v>
                </c:pt>
                <c:pt idx="73938">
                  <c:v>2.3101481929188591E-5</c:v>
                </c:pt>
                <c:pt idx="73939">
                  <c:v>2.3097998564480801E-5</c:v>
                </c:pt>
                <c:pt idx="73940">
                  <c:v>2.309434603375848E-5</c:v>
                </c:pt>
                <c:pt idx="73941">
                  <c:v>2.309057890670374E-5</c:v>
                </c:pt>
                <c:pt idx="73942">
                  <c:v>2.3086948203854259E-5</c:v>
                </c:pt>
                <c:pt idx="73943">
                  <c:v>2.3083193809725341E-5</c:v>
                </c:pt>
                <c:pt idx="73944">
                  <c:v>2.3079717720975171E-5</c:v>
                </c:pt>
                <c:pt idx="73945">
                  <c:v>2.3076021534507159E-5</c:v>
                </c:pt>
                <c:pt idx="73946">
                  <c:v>2.3072245312505402E-5</c:v>
                </c:pt>
                <c:pt idx="73947">
                  <c:v>2.306871829205193E-5</c:v>
                </c:pt>
                <c:pt idx="73948">
                  <c:v>2.306506939930841E-5</c:v>
                </c:pt>
                <c:pt idx="73949">
                  <c:v>2.3061555111780759E-5</c:v>
                </c:pt>
                <c:pt idx="73950">
                  <c:v>2.305768066435121E-5</c:v>
                </c:pt>
                <c:pt idx="73951">
                  <c:v>2.3054331904859279E-5</c:v>
                </c:pt>
                <c:pt idx="73952">
                  <c:v>2.3050743038766089E-5</c:v>
                </c:pt>
                <c:pt idx="73953">
                  <c:v>2.304712324985303E-5</c:v>
                </c:pt>
                <c:pt idx="73954">
                  <c:v>2.304358349647373E-5</c:v>
                </c:pt>
                <c:pt idx="73955">
                  <c:v>2.3039858206175271E-5</c:v>
                </c:pt>
                <c:pt idx="73956">
                  <c:v>2.3036549464450221E-5</c:v>
                </c:pt>
                <c:pt idx="73957">
                  <c:v>2.3033007892081511E-5</c:v>
                </c:pt>
                <c:pt idx="73958">
                  <c:v>2.302943721588235E-5</c:v>
                </c:pt>
                <c:pt idx="73959">
                  <c:v>2.3025862901704389E-5</c:v>
                </c:pt>
                <c:pt idx="73960">
                  <c:v>2.3022350433166139E-5</c:v>
                </c:pt>
                <c:pt idx="73961">
                  <c:v>2.3018927095108669E-5</c:v>
                </c:pt>
                <c:pt idx="73962">
                  <c:v>2.30154546443373E-5</c:v>
                </c:pt>
                <c:pt idx="73963">
                  <c:v>2.3011931261862632E-5</c:v>
                </c:pt>
                <c:pt idx="73964">
                  <c:v>2.3008513380773369E-5</c:v>
                </c:pt>
                <c:pt idx="73965">
                  <c:v>2.300501546415035E-5</c:v>
                </c:pt>
                <c:pt idx="73966">
                  <c:v>2.3001779482001439E-5</c:v>
                </c:pt>
                <c:pt idx="73967">
                  <c:v>2.2998261556494981E-5</c:v>
                </c:pt>
                <c:pt idx="73968">
                  <c:v>2.299479820067063E-5</c:v>
                </c:pt>
                <c:pt idx="73969">
                  <c:v>2.2991283913142979E-5</c:v>
                </c:pt>
                <c:pt idx="73970">
                  <c:v>2.2988089767750349E-5</c:v>
                </c:pt>
                <c:pt idx="73971">
                  <c:v>2.2984437237028029E-5</c:v>
                </c:pt>
                <c:pt idx="73972">
                  <c:v>2.298122308275197E-5</c:v>
                </c:pt>
                <c:pt idx="73973">
                  <c:v>2.297805258422159E-5</c:v>
                </c:pt>
                <c:pt idx="73974">
                  <c:v>2.2974492821958851E-5</c:v>
                </c:pt>
                <c:pt idx="73975">
                  <c:v>2.2971049475017938E-5</c:v>
                </c:pt>
                <c:pt idx="73976">
                  <c:v>2.2967618861002851E-5</c:v>
                </c:pt>
                <c:pt idx="73977">
                  <c:v>2.296455568284728E-5</c:v>
                </c:pt>
                <c:pt idx="73978">
                  <c:v>2.296101774845738E-5</c:v>
                </c:pt>
                <c:pt idx="73979">
                  <c:v>2.2957750843488611E-5</c:v>
                </c:pt>
                <c:pt idx="73980">
                  <c:v>2.2954616724746298E-5</c:v>
                </c:pt>
                <c:pt idx="73981">
                  <c:v>2.2951186110731211E-5</c:v>
                </c:pt>
                <c:pt idx="73982">
                  <c:v>2.2947944671614099E-5</c:v>
                </c:pt>
                <c:pt idx="73983">
                  <c:v>2.2944623196963221E-5</c:v>
                </c:pt>
                <c:pt idx="73984">
                  <c:v>2.2941381757846099E-5</c:v>
                </c:pt>
                <c:pt idx="73985">
                  <c:v>2.2937922040000561E-5</c:v>
                </c:pt>
                <c:pt idx="73986">
                  <c:v>2.2934898879611861E-5</c:v>
                </c:pt>
                <c:pt idx="73987">
                  <c:v>2.293160468980204E-5</c:v>
                </c:pt>
                <c:pt idx="73988">
                  <c:v>2.292823774041608E-5</c:v>
                </c:pt>
                <c:pt idx="73989">
                  <c:v>2.2925318262423389E-5</c:v>
                </c:pt>
                <c:pt idx="73990">
                  <c:v>2.2921951313037429E-5</c:v>
                </c:pt>
                <c:pt idx="73991">
                  <c:v>2.2918744434718971E-5</c:v>
                </c:pt>
                <c:pt idx="73992">
                  <c:v>2.291565397172235E-5</c:v>
                </c:pt>
                <c:pt idx="73993">
                  <c:v>2.2912327040103261E-5</c:v>
                </c:pt>
                <c:pt idx="73994">
                  <c:v>2.2909214749233801E-5</c:v>
                </c:pt>
                <c:pt idx="73995">
                  <c:v>2.290612974320538E-5</c:v>
                </c:pt>
                <c:pt idx="73996">
                  <c:v>2.2902684577275071E-5</c:v>
                </c:pt>
                <c:pt idx="73997">
                  <c:v>2.2899686882738021E-5</c:v>
                </c:pt>
                <c:pt idx="73998">
                  <c:v>2.289657459186856E-5</c:v>
                </c:pt>
                <c:pt idx="73999">
                  <c:v>2.2893334971740838E-5</c:v>
                </c:pt>
                <c:pt idx="74000">
                  <c:v>2.2890335458214391E-5</c:v>
                </c:pt>
                <c:pt idx="74001">
                  <c:v>2.2887219529366121E-5</c:v>
                </c:pt>
                <c:pt idx="74002">
                  <c:v>2.288419273099862E-5</c:v>
                </c:pt>
                <c:pt idx="74003">
                  <c:v>2.2880984033690769E-5</c:v>
                </c:pt>
                <c:pt idx="74004">
                  <c:v>2.2877924493514001E-5</c:v>
                </c:pt>
                <c:pt idx="74005">
                  <c:v>2.2874724891153161E-5</c:v>
                </c:pt>
                <c:pt idx="74006">
                  <c:v>2.2871789042255841E-5</c:v>
                </c:pt>
                <c:pt idx="74007">
                  <c:v>2.286881499458104E-5</c:v>
                </c:pt>
                <c:pt idx="74008">
                  <c:v>2.286567359988112E-5</c:v>
                </c:pt>
                <c:pt idx="74009">
                  <c:v>2.2862730475026179E-5</c:v>
                </c:pt>
                <c:pt idx="74010">
                  <c:v>2.285957089043222E-5</c:v>
                </c:pt>
                <c:pt idx="74011">
                  <c:v>2.2856665964354761E-5</c:v>
                </c:pt>
                <c:pt idx="74012">
                  <c:v>2.285343543917406E-5</c:v>
                </c:pt>
                <c:pt idx="74013">
                  <c:v>2.2850570530863479E-5</c:v>
                </c:pt>
                <c:pt idx="74014">
                  <c:v>2.2847703803563491E-5</c:v>
                </c:pt>
                <c:pt idx="74015">
                  <c:v>2.2844584236736409E-5</c:v>
                </c:pt>
                <c:pt idx="74016">
                  <c:v>2.2841784812044349E-5</c:v>
                </c:pt>
                <c:pt idx="74017">
                  <c:v>2.283885442011524E-5</c:v>
                </c:pt>
                <c:pt idx="74018">
                  <c:v>2.2835618437966328E-5</c:v>
                </c:pt>
                <c:pt idx="74019">
                  <c:v>2.2832704416941851E-5</c:v>
                </c:pt>
                <c:pt idx="74020">
                  <c:v>2.282978675793856E-5</c:v>
                </c:pt>
                <c:pt idx="74021">
                  <c:v>2.2826610802439969E-5</c:v>
                </c:pt>
                <c:pt idx="74022">
                  <c:v>2.2823998733656481E-5</c:v>
                </c:pt>
                <c:pt idx="74023">
                  <c:v>2.2821037418907512E-5</c:v>
                </c:pt>
                <c:pt idx="74024">
                  <c:v>2.2817835997557271E-5</c:v>
                </c:pt>
                <c:pt idx="74025">
                  <c:v>2.2815105694462549E-5</c:v>
                </c:pt>
                <c:pt idx="74026">
                  <c:v>2.2812107999925502E-5</c:v>
                </c:pt>
                <c:pt idx="74027">
                  <c:v>2.2809617803432051E-5</c:v>
                </c:pt>
                <c:pt idx="74028">
                  <c:v>2.2806523702456619E-5</c:v>
                </c:pt>
                <c:pt idx="74029">
                  <c:v>2.2803615138400349E-5</c:v>
                </c:pt>
                <c:pt idx="74030">
                  <c:v>2.2800690203439441E-5</c:v>
                </c:pt>
                <c:pt idx="74031">
                  <c:v>2.279794352944009E-5</c:v>
                </c:pt>
                <c:pt idx="74032">
                  <c:v>2.279502950841561E-5</c:v>
                </c:pt>
                <c:pt idx="74033">
                  <c:v>2.2792275558458641E-5</c:v>
                </c:pt>
                <c:pt idx="74034">
                  <c:v>2.278941246913746E-5</c:v>
                </c:pt>
                <c:pt idx="74035">
                  <c:v>2.278670399391558E-5</c:v>
                </c:pt>
                <c:pt idx="74036">
                  <c:v>2.2783780877944079E-5</c:v>
                </c:pt>
                <c:pt idx="74037">
                  <c:v>2.2780868675909008E-5</c:v>
                </c:pt>
                <c:pt idx="74038">
                  <c:v>2.2778291167924181E-5</c:v>
                </c:pt>
                <c:pt idx="74039">
                  <c:v>2.2775599063606929E-5</c:v>
                </c:pt>
                <c:pt idx="74040">
                  <c:v>2.2772755983169191E-5</c:v>
                </c:pt>
                <c:pt idx="74041">
                  <c:v>2.2770018404116851E-5</c:v>
                </c:pt>
                <c:pt idx="74042">
                  <c:v>2.2767279006075111E-5</c:v>
                </c:pt>
                <c:pt idx="74043">
                  <c:v>2.2764488676330071E-5</c:v>
                </c:pt>
                <c:pt idx="74044">
                  <c:v>2.2761616492061879E-5</c:v>
                </c:pt>
                <c:pt idx="74045">
                  <c:v>2.275914630445186E-5</c:v>
                </c:pt>
                <c:pt idx="74046">
                  <c:v>2.275614860991482E-5</c:v>
                </c:pt>
                <c:pt idx="74047">
                  <c:v>2.2753534722141922E-5</c:v>
                </c:pt>
                <c:pt idx="74048">
                  <c:v>2.2750718926545229E-5</c:v>
                </c:pt>
                <c:pt idx="74049">
                  <c:v>2.2748146875528619E-5</c:v>
                </c:pt>
                <c:pt idx="74050">
                  <c:v>2.2745525711798109E-5</c:v>
                </c:pt>
                <c:pt idx="74051">
                  <c:v>2.274282269354444E-5</c:v>
                </c:pt>
                <c:pt idx="74052">
                  <c:v>2.2740136046195399E-5</c:v>
                </c:pt>
                <c:pt idx="74053">
                  <c:v>2.27375167014543E-5</c:v>
                </c:pt>
                <c:pt idx="74054">
                  <c:v>2.2734851881978099E-5</c:v>
                </c:pt>
                <c:pt idx="74055">
                  <c:v>2.2732247089152221E-5</c:v>
                </c:pt>
                <c:pt idx="74056">
                  <c:v>2.272946767334361E-5</c:v>
                </c:pt>
                <c:pt idx="74057">
                  <c:v>2.272684469062369E-5</c:v>
                </c:pt>
                <c:pt idx="74058">
                  <c:v>2.2724172595189881E-5</c:v>
                </c:pt>
                <c:pt idx="74059">
                  <c:v>2.2721731511410329E-5</c:v>
                </c:pt>
                <c:pt idx="74060">
                  <c:v>2.2719033950124871E-5</c:v>
                </c:pt>
                <c:pt idx="74061">
                  <c:v>2.271648918394931E-5</c:v>
                </c:pt>
                <c:pt idx="74062">
                  <c:v>2.2713797079632059E-5</c:v>
                </c:pt>
                <c:pt idx="74063">
                  <c:v>2.2711077690473761E-5</c:v>
                </c:pt>
                <c:pt idx="74064">
                  <c:v>2.270861841680016E-5</c:v>
                </c:pt>
                <c:pt idx="74065">
                  <c:v>2.2705984520143829E-5</c:v>
                </c:pt>
                <c:pt idx="74066">
                  <c:v>2.2703548893332481E-5</c:v>
                </c:pt>
                <c:pt idx="74067">
                  <c:v>2.2700896806782112E-5</c:v>
                </c:pt>
                <c:pt idx="74068">
                  <c:v>2.2698366592521779E-5</c:v>
                </c:pt>
                <c:pt idx="74069">
                  <c:v>2.2695930965710431E-5</c:v>
                </c:pt>
                <c:pt idx="74070">
                  <c:v>2.269314973091241E-5</c:v>
                </c:pt>
                <c:pt idx="74071">
                  <c:v>2.2690826881444082E-5</c:v>
                </c:pt>
                <c:pt idx="74072">
                  <c:v>2.2688363969791681E-5</c:v>
                </c:pt>
                <c:pt idx="74073">
                  <c:v>2.268576281494461E-5</c:v>
                </c:pt>
                <c:pt idx="74074">
                  <c:v>2.2683327188133259E-5</c:v>
                </c:pt>
                <c:pt idx="74075">
                  <c:v>2.2680780602968301E-5</c:v>
                </c:pt>
                <c:pt idx="74076">
                  <c:v>2.267834679514635E-5</c:v>
                </c:pt>
                <c:pt idx="74077">
                  <c:v>2.2675811123917811E-5</c:v>
                </c:pt>
                <c:pt idx="74078">
                  <c:v>2.2673504645354111E-5</c:v>
                </c:pt>
                <c:pt idx="74079">
                  <c:v>2.2670996258966621E-5</c:v>
                </c:pt>
                <c:pt idx="74080">
                  <c:v>2.2668336896458641E-5</c:v>
                </c:pt>
                <c:pt idx="74081">
                  <c:v>2.2666123186354529E-5</c:v>
                </c:pt>
                <c:pt idx="74082">
                  <c:v>2.2663405616185631E-5</c:v>
                </c:pt>
                <c:pt idx="74083">
                  <c:v>2.2661233742837791E-5</c:v>
                </c:pt>
                <c:pt idx="74084">
                  <c:v>2.2658758098259572E-5</c:v>
                </c:pt>
                <c:pt idx="74085">
                  <c:v>2.2656371584162119E-5</c:v>
                </c:pt>
                <c:pt idx="74086">
                  <c:v>2.2653930500382561E-5</c:v>
                </c:pt>
                <c:pt idx="74087">
                  <c:v>2.265152397740167E-5</c:v>
                </c:pt>
                <c:pt idx="74088">
                  <c:v>2.2649195670965131E-5</c:v>
                </c:pt>
                <c:pt idx="74089">
                  <c:v>2.264670547447167E-5</c:v>
                </c:pt>
                <c:pt idx="74090">
                  <c:v>2.2644493583356962E-5</c:v>
                </c:pt>
                <c:pt idx="74091">
                  <c:v>2.2641894247499291E-5</c:v>
                </c:pt>
                <c:pt idx="74092">
                  <c:v>2.2639524104306471E-5</c:v>
                </c:pt>
                <c:pt idx="74093">
                  <c:v>2.26371794269653E-5</c:v>
                </c:pt>
                <c:pt idx="74094">
                  <c:v>2.2635098503087651E-5</c:v>
                </c:pt>
                <c:pt idx="74095">
                  <c:v>2.2632520995102819E-5</c:v>
                </c:pt>
                <c:pt idx="74096">
                  <c:v>2.2630396415479481E-5</c:v>
                </c:pt>
                <c:pt idx="74097">
                  <c:v>2.2627924408880059E-5</c:v>
                </c:pt>
                <c:pt idx="74098">
                  <c:v>2.2625627025263381E-5</c:v>
                </c:pt>
                <c:pt idx="74099">
                  <c:v>2.2623315089731481E-5</c:v>
                </c:pt>
                <c:pt idx="74100">
                  <c:v>2.2621095922659151E-5</c:v>
                </c:pt>
                <c:pt idx="74101">
                  <c:v>2.2618611183133911E-5</c:v>
                </c:pt>
                <c:pt idx="74102">
                  <c:v>2.2616275600739751E-5</c:v>
                </c:pt>
                <c:pt idx="74103">
                  <c:v>2.2614167392021048E-5</c:v>
                </c:pt>
                <c:pt idx="74104">
                  <c:v>2.2611802705796439E-5</c:v>
                </c:pt>
                <c:pt idx="74105">
                  <c:v>2.2609736333834011E-5</c:v>
                </c:pt>
                <c:pt idx="74106">
                  <c:v>2.260730252601206E-5</c:v>
                </c:pt>
                <c:pt idx="74107">
                  <c:v>2.2605127014685419E-5</c:v>
                </c:pt>
                <c:pt idx="74108">
                  <c:v>2.2602962417295199E-5</c:v>
                </c:pt>
                <c:pt idx="74109">
                  <c:v>2.2600754164159301E-5</c:v>
                </c:pt>
                <c:pt idx="74110">
                  <c:v>2.2598725990974341E-5</c:v>
                </c:pt>
                <c:pt idx="74111">
                  <c:v>2.2596184862777591E-5</c:v>
                </c:pt>
                <c:pt idx="74112">
                  <c:v>2.2594078473048281E-5</c:v>
                </c:pt>
                <c:pt idx="74113">
                  <c:v>2.2591790184378621E-5</c:v>
                </c:pt>
                <c:pt idx="74114">
                  <c:v>2.2589409127249379E-5</c:v>
                </c:pt>
                <c:pt idx="74115">
                  <c:v>2.2587410057894889E-5</c:v>
                </c:pt>
                <c:pt idx="74116">
                  <c:v>2.2585087208426561E-5</c:v>
                </c:pt>
                <c:pt idx="74117">
                  <c:v>2.258297172375023E-5</c:v>
                </c:pt>
                <c:pt idx="74118">
                  <c:v>2.2580763470614329E-5</c:v>
                </c:pt>
                <c:pt idx="74119">
                  <c:v>2.25787498493446E-5</c:v>
                </c:pt>
                <c:pt idx="74120">
                  <c:v>2.2576423361897469E-5</c:v>
                </c:pt>
                <c:pt idx="74121">
                  <c:v>2.2574540707864799E-5</c:v>
                </c:pt>
                <c:pt idx="74122">
                  <c:v>2.2572201487491839E-5</c:v>
                </c:pt>
                <c:pt idx="74123">
                  <c:v>2.257010419270955E-5</c:v>
                </c:pt>
                <c:pt idx="74124">
                  <c:v>2.2568034182768318E-5</c:v>
                </c:pt>
                <c:pt idx="74125">
                  <c:v>2.256587868032511E-5</c:v>
                </c:pt>
                <c:pt idx="74126">
                  <c:v>2.2563661332242191E-5</c:v>
                </c:pt>
                <c:pt idx="74127">
                  <c:v>2.2561520381714221E-5</c:v>
                </c:pt>
                <c:pt idx="74128">
                  <c:v>2.2559270291822031E-5</c:v>
                </c:pt>
                <c:pt idx="74129">
                  <c:v>2.2557362171937712E-5</c:v>
                </c:pt>
                <c:pt idx="74130">
                  <c:v>2.2555308532901112E-5</c:v>
                </c:pt>
                <c:pt idx="74131">
                  <c:v>2.2553133021574471E-5</c:v>
                </c:pt>
                <c:pt idx="74132">
                  <c:v>2.255126855743583E-5</c:v>
                </c:pt>
                <c:pt idx="74133">
                  <c:v>2.2549069399246949E-5</c:v>
                </c:pt>
                <c:pt idx="74134">
                  <c:v>2.2546972104464661E-5</c:v>
                </c:pt>
                <c:pt idx="74135">
                  <c:v>2.2545058527612131E-5</c:v>
                </c:pt>
                <c:pt idx="74136">
                  <c:v>2.2543068553204652E-5</c:v>
                </c:pt>
                <c:pt idx="74137">
                  <c:v>2.254091668874025E-5</c:v>
                </c:pt>
                <c:pt idx="74138">
                  <c:v>2.2538873963640071E-5</c:v>
                </c:pt>
                <c:pt idx="74139">
                  <c:v>2.253697675769217E-5</c:v>
                </c:pt>
                <c:pt idx="74140">
                  <c:v>2.253475395264104E-5</c:v>
                </c:pt>
                <c:pt idx="74141">
                  <c:v>2.253261300211307E-5</c:v>
                </c:pt>
                <c:pt idx="74142">
                  <c:v>2.2530697606271129E-5</c:v>
                </c:pt>
                <c:pt idx="74143">
                  <c:v>2.2528629415319301E-5</c:v>
                </c:pt>
                <c:pt idx="74144">
                  <c:v>2.2526928660226989E-5</c:v>
                </c:pt>
                <c:pt idx="74145">
                  <c:v>2.2524696760228838E-5</c:v>
                </c:pt>
                <c:pt idx="74146">
                  <c:v>2.25228304771008E-5</c:v>
                </c:pt>
                <c:pt idx="74147">
                  <c:v>2.2520669517689381E-5</c:v>
                </c:pt>
                <c:pt idx="74148">
                  <c:v>2.251889418403152E-5</c:v>
                </c:pt>
                <c:pt idx="74149">
                  <c:v>2.2517069737659771E-5</c:v>
                </c:pt>
                <c:pt idx="74150">
                  <c:v>2.2514914235216569E-5</c:v>
                </c:pt>
                <c:pt idx="74151">
                  <c:v>2.251301157230046E-5</c:v>
                </c:pt>
                <c:pt idx="74152">
                  <c:v>2.25111889449181E-5</c:v>
                </c:pt>
                <c:pt idx="74153">
                  <c:v>2.2509109840029851E-5</c:v>
                </c:pt>
                <c:pt idx="74154">
                  <c:v>2.250721991003957E-5</c:v>
                </c:pt>
                <c:pt idx="74155">
                  <c:v>2.2505379092763181E-5</c:v>
                </c:pt>
                <c:pt idx="74156">
                  <c:v>2.250336910947226E-5</c:v>
                </c:pt>
                <c:pt idx="74157">
                  <c:v>2.2501337298308499E-5</c:v>
                </c:pt>
                <c:pt idx="74158">
                  <c:v>2.249960380140692E-5</c:v>
                </c:pt>
                <c:pt idx="74159">
                  <c:v>2.249763565487228E-5</c:v>
                </c:pt>
                <c:pt idx="74160">
                  <c:v>2.2495882149087269E-5</c:v>
                </c:pt>
                <c:pt idx="74161">
                  <c:v>2.2494057702715509E-5</c:v>
                </c:pt>
                <c:pt idx="74162">
                  <c:v>2.2491924028145149E-5</c:v>
                </c:pt>
                <c:pt idx="74163">
                  <c:v>2.2490023184218441E-5</c:v>
                </c:pt>
                <c:pt idx="74164">
                  <c:v>2.2488095055450689E-5</c:v>
                </c:pt>
                <c:pt idx="74165">
                  <c:v>2.2486554371425879E-5</c:v>
                </c:pt>
                <c:pt idx="74166">
                  <c:v>2.2484586224891249E-5</c:v>
                </c:pt>
                <c:pt idx="74167">
                  <c:v>2.248288183182012E-5</c:v>
                </c:pt>
                <c:pt idx="74168">
                  <c:v>2.2480922780232501E-5</c:v>
                </c:pt>
                <c:pt idx="74169">
                  <c:v>2.247914380859584E-5</c:v>
                </c:pt>
                <c:pt idx="74170">
                  <c:v>2.2477250240626742E-5</c:v>
                </c:pt>
                <c:pt idx="74171">
                  <c:v>2.2475504010799341E-5</c:v>
                </c:pt>
                <c:pt idx="74172">
                  <c:v>2.2473514036391858E-5</c:v>
                </c:pt>
                <c:pt idx="74173">
                  <c:v>2.247175689262804E-5</c:v>
                </c:pt>
                <c:pt idx="74174">
                  <c:v>2.2469941541203301E-5</c:v>
                </c:pt>
                <c:pt idx="74175">
                  <c:v>2.246802614536136E-5</c:v>
                </c:pt>
                <c:pt idx="74176">
                  <c:v>2.2466270820586939E-5</c:v>
                </c:pt>
                <c:pt idx="74177">
                  <c:v>2.2464604626293291E-5</c:v>
                </c:pt>
                <c:pt idx="74178">
                  <c:v>2.2462922061095011E-5</c:v>
                </c:pt>
                <c:pt idx="74179">
                  <c:v>2.2460990294348449E-5</c:v>
                </c:pt>
                <c:pt idx="74180">
                  <c:v>2.2459329557023011E-5</c:v>
                </c:pt>
                <c:pt idx="74181">
                  <c:v>2.2457630620920099E-5</c:v>
                </c:pt>
                <c:pt idx="74182">
                  <c:v>2.2455964426626451E-5</c:v>
                </c:pt>
                <c:pt idx="74183">
                  <c:v>2.2454136342275891E-5</c:v>
                </c:pt>
                <c:pt idx="74184">
                  <c:v>2.2452322809840549E-5</c:v>
                </c:pt>
                <c:pt idx="74185">
                  <c:v>2.2450538381235671E-5</c:v>
                </c:pt>
                <c:pt idx="74186">
                  <c:v>2.2448724848800339E-5</c:v>
                </c:pt>
                <c:pt idx="74187">
                  <c:v>2.2447129595093429E-5</c:v>
                </c:pt>
                <c:pt idx="74188">
                  <c:v>2.2445468857767988E-5</c:v>
                </c:pt>
                <c:pt idx="74189">
                  <c:v>2.2443578927777711E-5</c:v>
                </c:pt>
                <c:pt idx="74190">
                  <c:v>2.2441950932261531E-5</c:v>
                </c:pt>
                <c:pt idx="74191">
                  <c:v>2.244031566078775E-5</c:v>
                </c:pt>
                <c:pt idx="74192">
                  <c:v>2.243838025606237E-5</c:v>
                </c:pt>
                <c:pt idx="74193">
                  <c:v>2.2436699509853501E-5</c:v>
                </c:pt>
                <c:pt idx="74194">
                  <c:v>2.2435251594288271E-5</c:v>
                </c:pt>
                <c:pt idx="74195">
                  <c:v>2.24334689846728E-5</c:v>
                </c:pt>
                <c:pt idx="74196">
                  <c:v>2.2431748220697049E-5</c:v>
                </c:pt>
                <c:pt idx="74197">
                  <c:v>2.2430054741562341E-5</c:v>
                </c:pt>
                <c:pt idx="74198">
                  <c:v>2.2428494048654098E-5</c:v>
                </c:pt>
                <c:pt idx="74199">
                  <c:v>2.2426953364629298E-5</c:v>
                </c:pt>
                <c:pt idx="74200">
                  <c:v>2.2425334464060139E-5</c:v>
                </c:pt>
                <c:pt idx="74201">
                  <c:v>2.242368282168172E-5</c:v>
                </c:pt>
                <c:pt idx="74202">
                  <c:v>2.2421769244829189E-5</c:v>
                </c:pt>
                <c:pt idx="74203">
                  <c:v>2.2420412278734151E-5</c:v>
                </c:pt>
                <c:pt idx="74204">
                  <c:v>2.24187460844405E-5</c:v>
                </c:pt>
                <c:pt idx="74205">
                  <c:v>2.2416988940676671E-5</c:v>
                </c:pt>
                <c:pt idx="74206">
                  <c:v>2.2415484636439938E-5</c:v>
                </c:pt>
                <c:pt idx="74207">
                  <c:v>2.241392758151051E-5</c:v>
                </c:pt>
                <c:pt idx="74208">
                  <c:v>2.2412297767004929E-5</c:v>
                </c:pt>
                <c:pt idx="74209">
                  <c:v>2.2410586097976189E-5</c:v>
                </c:pt>
                <c:pt idx="74210">
                  <c:v>2.240913454443216E-5</c:v>
                </c:pt>
                <c:pt idx="74211">
                  <c:v>2.2407517462852411E-5</c:v>
                </c:pt>
                <c:pt idx="74212">
                  <c:v>2.2406098651117649E-5</c:v>
                </c:pt>
                <c:pt idx="74213">
                  <c:v>2.240425965283066E-5</c:v>
                </c:pt>
                <c:pt idx="74214">
                  <c:v>2.240282810817007E-5</c:v>
                </c:pt>
                <c:pt idx="74215">
                  <c:v>2.2401078240363859E-5</c:v>
                </c:pt>
                <c:pt idx="74216">
                  <c:v>2.2399790395866152E-5</c:v>
                </c:pt>
                <c:pt idx="74217">
                  <c:v>2.239800960524008E-5</c:v>
                </c:pt>
                <c:pt idx="74218">
                  <c:v>2.239652894786559E-5</c:v>
                </c:pt>
                <c:pt idx="74219">
                  <c:v>2.239501554868184E-5</c:v>
                </c:pt>
                <c:pt idx="74220">
                  <c:v>2.2393365725292821E-5</c:v>
                </c:pt>
                <c:pt idx="74221">
                  <c:v>2.2391770471585911E-5</c:v>
                </c:pt>
                <c:pt idx="74222">
                  <c:v>2.2390462618204768E-5</c:v>
                </c:pt>
                <c:pt idx="74223">
                  <c:v>2.238881825178396E-5</c:v>
                </c:pt>
                <c:pt idx="74224">
                  <c:v>2.2387323042494241E-5</c:v>
                </c:pt>
                <c:pt idx="74225">
                  <c:v>2.238582783320453E-5</c:v>
                </c:pt>
                <c:pt idx="74226">
                  <c:v>2.238425440737046E-5</c:v>
                </c:pt>
                <c:pt idx="74227">
                  <c:v>2.2382751922123131E-5</c:v>
                </c:pt>
                <c:pt idx="74228">
                  <c:v>2.2381469534593631E-5</c:v>
                </c:pt>
                <c:pt idx="74229">
                  <c:v>2.237977605545893E-5</c:v>
                </c:pt>
                <c:pt idx="74230">
                  <c:v>2.2378457288141359E-5</c:v>
                </c:pt>
                <c:pt idx="74231">
                  <c:v>2.237698390672449E-5</c:v>
                </c:pt>
                <c:pt idx="74232">
                  <c:v>2.2375545086106289E-5</c:v>
                </c:pt>
                <c:pt idx="74233">
                  <c:v>2.2373968022293411E-5</c:v>
                </c:pt>
                <c:pt idx="74234">
                  <c:v>2.237239277746994E-5</c:v>
                </c:pt>
                <c:pt idx="74235">
                  <c:v>2.2371179511537779E-5</c:v>
                </c:pt>
                <c:pt idx="74236">
                  <c:v>2.236970794911031E-5</c:v>
                </c:pt>
                <c:pt idx="74237">
                  <c:v>2.2368156351149079E-5</c:v>
                </c:pt>
                <c:pt idx="74238">
                  <c:v>2.2366884877556E-5</c:v>
                </c:pt>
                <c:pt idx="74239">
                  <c:v>2.2365366021404039E-5</c:v>
                </c:pt>
                <c:pt idx="74240">
                  <c:v>2.236374348285608E-5</c:v>
                </c:pt>
                <c:pt idx="74241">
                  <c:v>2.236243199149612E-5</c:v>
                </c:pt>
                <c:pt idx="74242">
                  <c:v>2.2361056835507039E-5</c:v>
                </c:pt>
                <c:pt idx="74243">
                  <c:v>2.2359643480740491E-5</c:v>
                </c:pt>
                <c:pt idx="74244">
                  <c:v>2.2358113710652109E-5</c:v>
                </c:pt>
                <c:pt idx="74245">
                  <c:v>2.2356769477482889E-5</c:v>
                </c:pt>
                <c:pt idx="74246">
                  <c:v>2.235535430372693E-5</c:v>
                </c:pt>
                <c:pt idx="74247">
                  <c:v>2.2353977328748439E-5</c:v>
                </c:pt>
                <c:pt idx="74248">
                  <c:v>2.235250576632097E-5</c:v>
                </c:pt>
                <c:pt idx="74249">
                  <c:v>2.2351317966240462E-5</c:v>
                </c:pt>
                <c:pt idx="74250">
                  <c:v>2.234982457594015E-5</c:v>
                </c:pt>
                <c:pt idx="74251">
                  <c:v>2.234850762761198E-5</c:v>
                </c:pt>
                <c:pt idx="74252">
                  <c:v>2.234727980976459E-5</c:v>
                </c:pt>
                <c:pt idx="74253">
                  <c:v>2.2345921024680141E-5</c:v>
                </c:pt>
                <c:pt idx="74254">
                  <c:v>2.234417479485273E-5</c:v>
                </c:pt>
                <c:pt idx="74255">
                  <c:v>2.2342934244079519E-5</c:v>
                </c:pt>
                <c:pt idx="74256">
                  <c:v>2.234180283267051E-5</c:v>
                </c:pt>
                <c:pt idx="74257">
                  <c:v>2.2340442228596661E-5</c:v>
                </c:pt>
                <c:pt idx="74258">
                  <c:v>2.2339108909363858E-5</c:v>
                </c:pt>
                <c:pt idx="74259">
                  <c:v>2.233781378890853E-5</c:v>
                </c:pt>
                <c:pt idx="74260">
                  <c:v>2.2336302208714191E-5</c:v>
                </c:pt>
                <c:pt idx="74261">
                  <c:v>2.2335116227623079E-5</c:v>
                </c:pt>
                <c:pt idx="74262">
                  <c:v>2.2333688320941288E-5</c:v>
                </c:pt>
                <c:pt idx="74263">
                  <c:v>2.233250415883958E-5</c:v>
                </c:pt>
                <c:pt idx="74264">
                  <c:v>2.233096347481478E-5</c:v>
                </c:pt>
                <c:pt idx="74265">
                  <c:v>2.2329788407660089E-5</c:v>
                </c:pt>
                <c:pt idx="74266">
                  <c:v>2.232850783911999E-5</c:v>
                </c:pt>
                <c:pt idx="74267">
                  <c:v>2.2327152692014351E-5</c:v>
                </c:pt>
                <c:pt idx="74268">
                  <c:v>2.232594306406099E-5</c:v>
                </c:pt>
                <c:pt idx="74269">
                  <c:v>2.2324700694298372E-5</c:v>
                </c:pt>
                <c:pt idx="74270">
                  <c:v>2.232326187368017E-5</c:v>
                </c:pt>
                <c:pt idx="74271">
                  <c:v>2.2322095901472491E-5</c:v>
                </c:pt>
                <c:pt idx="74272">
                  <c:v>2.2320899006444961E-5</c:v>
                </c:pt>
                <c:pt idx="74273">
                  <c:v>2.231946928077377E-5</c:v>
                </c:pt>
                <c:pt idx="74274">
                  <c:v>2.2318105038721111E-5</c:v>
                </c:pt>
                <c:pt idx="74275">
                  <c:v>2.231692997156642E-5</c:v>
                </c:pt>
                <c:pt idx="74276">
                  <c:v>2.2315789465210401E-5</c:v>
                </c:pt>
                <c:pt idx="74277">
                  <c:v>2.2314594389172271E-5</c:v>
                </c:pt>
                <c:pt idx="74278">
                  <c:v>2.2313291992759329E-5</c:v>
                </c:pt>
                <c:pt idx="74279">
                  <c:v>2.2312167857307941E-5</c:v>
                </c:pt>
                <c:pt idx="74280">
                  <c:v>2.2310889107757251E-5</c:v>
                </c:pt>
                <c:pt idx="74281">
                  <c:v>2.2309634005068801E-5</c:v>
                </c:pt>
                <c:pt idx="74282">
                  <c:v>2.2308358893496919E-5</c:v>
                </c:pt>
                <c:pt idx="74283">
                  <c:v>2.2307072867988609E-5</c:v>
                </c:pt>
                <c:pt idx="74284">
                  <c:v>2.2305906895780939E-5</c:v>
                </c:pt>
                <c:pt idx="74285">
                  <c:v>2.2304766389424909E-5</c:v>
                </c:pt>
                <c:pt idx="74286">
                  <c:v>2.230352038168348E-5</c:v>
                </c:pt>
                <c:pt idx="74287">
                  <c:v>2.23021452256944E-5</c:v>
                </c:pt>
                <c:pt idx="74288">
                  <c:v>2.2301112039713189E-5</c:v>
                </c:pt>
                <c:pt idx="74289">
                  <c:v>2.2299969714367759E-5</c:v>
                </c:pt>
                <c:pt idx="74290">
                  <c:v>2.2298681869870048E-5</c:v>
                </c:pt>
                <c:pt idx="74291">
                  <c:v>2.229743768111803E-5</c:v>
                </c:pt>
                <c:pt idx="74292">
                  <c:v>2.2296459064818919E-5</c:v>
                </c:pt>
                <c:pt idx="74293">
                  <c:v>2.2295227608992722E-5</c:v>
                </c:pt>
                <c:pt idx="74294">
                  <c:v>2.2293999791145321E-5</c:v>
                </c:pt>
                <c:pt idx="74295">
                  <c:v>2.229273377452046E-5</c:v>
                </c:pt>
                <c:pt idx="74296">
                  <c:v>2.229176607215777E-5</c:v>
                </c:pt>
                <c:pt idx="74297">
                  <c:v>2.2290485503617671E-5</c:v>
                </c:pt>
                <c:pt idx="74298">
                  <c:v>2.228925040981267E-5</c:v>
                </c:pt>
                <c:pt idx="74299">
                  <c:v>2.228819721494801E-5</c:v>
                </c:pt>
                <c:pt idx="74300">
                  <c:v>2.228697303507943E-5</c:v>
                </c:pt>
                <c:pt idx="74301">
                  <c:v>2.2285841623670422E-5</c:v>
                </c:pt>
                <c:pt idx="74302">
                  <c:v>2.2284788428805768E-5</c:v>
                </c:pt>
                <c:pt idx="74303">
                  <c:v>2.228365701739676E-5</c:v>
                </c:pt>
                <c:pt idx="74304">
                  <c:v>2.2282420104602348E-5</c:v>
                </c:pt>
                <c:pt idx="74305">
                  <c:v>2.228146695415489E-5</c:v>
                </c:pt>
                <c:pt idx="74306">
                  <c:v>2.2280219127424061E-5</c:v>
                </c:pt>
                <c:pt idx="74307">
                  <c:v>2.2279224140220318E-5</c:v>
                </c:pt>
                <c:pt idx="74308">
                  <c:v>2.2278005417319949E-5</c:v>
                </c:pt>
                <c:pt idx="74309">
                  <c:v>2.2276861272985119E-5</c:v>
                </c:pt>
                <c:pt idx="74310">
                  <c:v>2.2275648007052951E-5</c:v>
                </c:pt>
                <c:pt idx="74311">
                  <c:v>2.2274864022620019E-5</c:v>
                </c:pt>
                <c:pt idx="74312">
                  <c:v>2.2273652575677261E-5</c:v>
                </c:pt>
                <c:pt idx="74313">
                  <c:v>2.2272604837780818E-5</c:v>
                </c:pt>
                <c:pt idx="74314">
                  <c:v>2.227144977950957E-5</c:v>
                </c:pt>
                <c:pt idx="74315">
                  <c:v>2.2270431145443581E-5</c:v>
                </c:pt>
                <c:pt idx="74316">
                  <c:v>2.226939614047296E-5</c:v>
                </c:pt>
                <c:pt idx="74317">
                  <c:v>2.2268221073318269E-5</c:v>
                </c:pt>
                <c:pt idx="74318">
                  <c:v>2.2267036911216561E-5</c:v>
                </c:pt>
                <c:pt idx="74319">
                  <c:v>2.226606011390686E-5</c:v>
                </c:pt>
                <c:pt idx="74320">
                  <c:v>2.226491778856143E-5</c:v>
                </c:pt>
                <c:pt idx="74321">
                  <c:v>2.2263930077315312E-5</c:v>
                </c:pt>
                <c:pt idx="74322">
                  <c:v>2.2262760467128832E-5</c:v>
                </c:pt>
                <c:pt idx="74323">
                  <c:v>2.2262018319452181E-5</c:v>
                </c:pt>
                <c:pt idx="74324">
                  <c:v>2.226100878033321E-5</c:v>
                </c:pt>
                <c:pt idx="74325">
                  <c:v>2.2259899196797051E-5</c:v>
                </c:pt>
                <c:pt idx="74326">
                  <c:v>2.2258800527197309E-5</c:v>
                </c:pt>
                <c:pt idx="74327">
                  <c:v>2.2257770979194898E-5</c:v>
                </c:pt>
                <c:pt idx="74328">
                  <c:v>2.225678144895937E-5</c:v>
                </c:pt>
                <c:pt idx="74329">
                  <c:v>2.2255657313507982E-5</c:v>
                </c:pt>
                <c:pt idx="74330">
                  <c:v>2.2254707801039331E-5</c:v>
                </c:pt>
                <c:pt idx="74331">
                  <c:v>2.225373282271903E-5</c:v>
                </c:pt>
                <c:pt idx="74332">
                  <c:v>2.2252661437960342E-5</c:v>
                </c:pt>
                <c:pt idx="74333">
                  <c:v>2.225150456069969E-5</c:v>
                </c:pt>
                <c:pt idx="74334">
                  <c:v>2.2250631445785981E-5</c:v>
                </c:pt>
                <c:pt idx="74335">
                  <c:v>2.2249616449698809E-5</c:v>
                </c:pt>
                <c:pt idx="74336">
                  <c:v>2.2248590539675209E-5</c:v>
                </c:pt>
                <c:pt idx="74337">
                  <c:v>2.224760100943968E-5</c:v>
                </c:pt>
                <c:pt idx="74338">
                  <c:v>2.224671334261075E-5</c:v>
                </c:pt>
                <c:pt idx="74339">
                  <c:v>2.2245620129979219E-5</c:v>
                </c:pt>
                <c:pt idx="74340">
                  <c:v>2.224483250756748E-5</c:v>
                </c:pt>
                <c:pt idx="74341">
                  <c:v>2.2243730199988931E-5</c:v>
                </c:pt>
                <c:pt idx="74342">
                  <c:v>2.2242726117838171E-5</c:v>
                </c:pt>
                <c:pt idx="74343">
                  <c:v>2.2241965780267489E-5</c:v>
                </c:pt>
                <c:pt idx="74344">
                  <c:v>2.2241023543756459E-5</c:v>
                </c:pt>
                <c:pt idx="74345">
                  <c:v>2.2239857571548779E-5</c:v>
                </c:pt>
                <c:pt idx="74346">
                  <c:v>2.2238731617107991E-5</c:v>
                </c:pt>
                <c:pt idx="74347">
                  <c:v>2.2237836674321439E-5</c:v>
                </c:pt>
                <c:pt idx="74348">
                  <c:v>2.223703995696269E-5</c:v>
                </c:pt>
                <c:pt idx="74349">
                  <c:v>2.2236226868699301E-5</c:v>
                </c:pt>
                <c:pt idx="74350">
                  <c:v>2.2235139113035981E-5</c:v>
                </c:pt>
                <c:pt idx="74351">
                  <c:v>2.2234327843761999E-5</c:v>
                </c:pt>
                <c:pt idx="74352">
                  <c:v>2.2233227355172861E-5</c:v>
                </c:pt>
                <c:pt idx="74353">
                  <c:v>2.2232406990951858E-5</c:v>
                </c:pt>
                <c:pt idx="74354">
                  <c:v>2.223130286438391E-5</c:v>
                </c:pt>
                <c:pt idx="74355">
                  <c:v>2.223039700766094E-5</c:v>
                </c:pt>
                <c:pt idx="74356">
                  <c:v>2.222951297881082E-5</c:v>
                </c:pt>
                <c:pt idx="74357">
                  <c:v>2.2228676243685189E-5</c:v>
                </c:pt>
                <c:pt idx="74358">
                  <c:v>2.2227726731216532E-5</c:v>
                </c:pt>
                <c:pt idx="74359">
                  <c:v>2.2226842702366412E-5</c:v>
                </c:pt>
                <c:pt idx="74360">
                  <c:v>2.2225898646865971E-5</c:v>
                </c:pt>
                <c:pt idx="74361">
                  <c:v>2.2225049178814519E-5</c:v>
                </c:pt>
                <c:pt idx="74362">
                  <c:v>2.222420152975246E-5</c:v>
                </c:pt>
                <c:pt idx="74363">
                  <c:v>2.2223268388188441E-5</c:v>
                </c:pt>
                <c:pt idx="74364">
                  <c:v>2.2222191546461542E-5</c:v>
                </c:pt>
                <c:pt idx="74365">
                  <c:v>2.2221460312721319E-5</c:v>
                </c:pt>
                <c:pt idx="74366">
                  <c:v>2.222069269919302E-5</c:v>
                </c:pt>
                <c:pt idx="74367">
                  <c:v>2.2219630409381349E-5</c:v>
                </c:pt>
                <c:pt idx="74368">
                  <c:v>2.221880822617095E-5</c:v>
                </c:pt>
                <c:pt idx="74369">
                  <c:v>2.2217849618755281E-5</c:v>
                </c:pt>
                <c:pt idx="74370">
                  <c:v>2.22169855987886E-5</c:v>
                </c:pt>
                <c:pt idx="74371">
                  <c:v>2.2216203433345069E-5</c:v>
                </c:pt>
                <c:pt idx="74372">
                  <c:v>2.22151902562473E-5</c:v>
                </c:pt>
                <c:pt idx="74373">
                  <c:v>2.221450085926335E-5</c:v>
                </c:pt>
                <c:pt idx="74374">
                  <c:v>2.2213627744349651E-5</c:v>
                </c:pt>
                <c:pt idx="74375">
                  <c:v>2.2212729163584299E-5</c:v>
                </c:pt>
                <c:pt idx="74376">
                  <c:v>2.2211866962607019E-5</c:v>
                </c:pt>
                <c:pt idx="74377">
                  <c:v>2.221101931354497E-5</c:v>
                </c:pt>
                <c:pt idx="74378">
                  <c:v>2.2210177121451121E-5</c:v>
                </c:pt>
                <c:pt idx="74379">
                  <c:v>2.2209389499039389E-5</c:v>
                </c:pt>
                <c:pt idx="74380">
                  <c:v>2.2208443624549549E-5</c:v>
                </c:pt>
                <c:pt idx="74381">
                  <c:v>2.2207632355275561E-5</c:v>
                </c:pt>
                <c:pt idx="74382">
                  <c:v>2.2206899302545932E-5</c:v>
                </c:pt>
                <c:pt idx="74383">
                  <c:v>2.220605529146269E-5</c:v>
                </c:pt>
                <c:pt idx="74384">
                  <c:v>2.220523492724169E-5</c:v>
                </c:pt>
                <c:pt idx="74385">
                  <c:v>2.220446185674518E-5</c:v>
                </c:pt>
                <c:pt idx="74386">
                  <c:v>2.2203685148269869E-5</c:v>
                </c:pt>
                <c:pt idx="74387">
                  <c:v>2.2202897525858131E-5</c:v>
                </c:pt>
                <c:pt idx="74388">
                  <c:v>2.2202157197170891E-5</c:v>
                </c:pt>
                <c:pt idx="74389">
                  <c:v>2.2201218598638661E-5</c:v>
                </c:pt>
                <c:pt idx="74390">
                  <c:v>2.2200458261067979E-5</c:v>
                </c:pt>
                <c:pt idx="74391">
                  <c:v>2.2199392333277501E-5</c:v>
                </c:pt>
                <c:pt idx="74392">
                  <c:v>2.219878660980612E-5</c:v>
                </c:pt>
                <c:pt idx="74393">
                  <c:v>2.2198033548193049E-5</c:v>
                </c:pt>
                <c:pt idx="74394">
                  <c:v>2.2197193175088611E-5</c:v>
                </c:pt>
                <c:pt idx="74395">
                  <c:v>2.2196420104592111E-5</c:v>
                </c:pt>
                <c:pt idx="74396">
                  <c:v>2.2195714336703531E-5</c:v>
                </c:pt>
                <c:pt idx="74397">
                  <c:v>2.219501402578317E-5</c:v>
                </c:pt>
                <c:pt idx="74398">
                  <c:v>2.2194040866452269E-5</c:v>
                </c:pt>
                <c:pt idx="74399">
                  <c:v>2.2193489712662991E-5</c:v>
                </c:pt>
                <c:pt idx="74400">
                  <c:v>2.2192500182427469E-5</c:v>
                </c:pt>
                <c:pt idx="74401">
                  <c:v>2.2191776224644851E-5</c:v>
                </c:pt>
                <c:pt idx="74402">
                  <c:v>2.219091038568877E-5</c:v>
                </c:pt>
                <c:pt idx="74403">
                  <c:v>2.2190177332959141E-5</c:v>
                </c:pt>
                <c:pt idx="74404">
                  <c:v>2.2189584342413579E-5</c:v>
                </c:pt>
                <c:pt idx="74405">
                  <c:v>2.2188651200849559E-5</c:v>
                </c:pt>
                <c:pt idx="74406">
                  <c:v>2.218803092546295E-5</c:v>
                </c:pt>
                <c:pt idx="74407">
                  <c:v>2.2187239665072411E-5</c:v>
                </c:pt>
                <c:pt idx="74408">
                  <c:v>2.218634472228587E-5</c:v>
                </c:pt>
                <c:pt idx="74409">
                  <c:v>2.218597546743695E-5</c:v>
                </c:pt>
                <c:pt idx="74410">
                  <c:v>2.2184982299222611E-5</c:v>
                </c:pt>
                <c:pt idx="74411">
                  <c:v>2.2184414774528701E-5</c:v>
                </c:pt>
                <c:pt idx="74412">
                  <c:v>2.218357803940307E-5</c:v>
                </c:pt>
                <c:pt idx="74413">
                  <c:v>2.218263398390263E-5</c:v>
                </c:pt>
                <c:pt idx="74414">
                  <c:v>2.2182286556926559E-5</c:v>
                </c:pt>
                <c:pt idx="74415">
                  <c:v>2.2181277017807591E-5</c:v>
                </c:pt>
                <c:pt idx="74416">
                  <c:v>2.2180591258802451E-5</c:v>
                </c:pt>
                <c:pt idx="74417">
                  <c:v>2.2179887309903279E-5</c:v>
                </c:pt>
                <c:pt idx="74418">
                  <c:v>2.2179307052283551E-5</c:v>
                </c:pt>
                <c:pt idx="74419">
                  <c:v>2.217850123997778E-5</c:v>
                </c:pt>
                <c:pt idx="74420">
                  <c:v>2.2177622668095861E-5</c:v>
                </c:pt>
                <c:pt idx="74421">
                  <c:v>2.2177202481543649E-5</c:v>
                </c:pt>
                <c:pt idx="74422">
                  <c:v>2.217646942881402E-5</c:v>
                </c:pt>
                <c:pt idx="74423">
                  <c:v>2.2175679987412881E-5</c:v>
                </c:pt>
                <c:pt idx="74424">
                  <c:v>2.2174968762556091E-5</c:v>
                </c:pt>
                <c:pt idx="74425">
                  <c:v>2.2174470359459519E-5</c:v>
                </c:pt>
                <c:pt idx="74426">
                  <c:v>2.217352994193789E-5</c:v>
                </c:pt>
                <c:pt idx="74427">
                  <c:v>2.2172833268996332E-5</c:v>
                </c:pt>
                <c:pt idx="74428">
                  <c:v>2.217213295807596E-5</c:v>
                </c:pt>
                <c:pt idx="74429">
                  <c:v>2.217164728790522E-5</c:v>
                </c:pt>
                <c:pt idx="74430">
                  <c:v>2.2170843294588849E-5</c:v>
                </c:pt>
                <c:pt idx="74431">
                  <c:v>2.217019573436119E-5</c:v>
                </c:pt>
                <c:pt idx="74432">
                  <c:v>2.2169600924826231E-5</c:v>
                </c:pt>
                <c:pt idx="74433">
                  <c:v>2.216880238847807E-5</c:v>
                </c:pt>
                <c:pt idx="74434">
                  <c:v>2.2168094801600091E-5</c:v>
                </c:pt>
                <c:pt idx="74435">
                  <c:v>2.2167390852700919E-5</c:v>
                </c:pt>
                <c:pt idx="74436">
                  <c:v>2.216679968114477E-5</c:v>
                </c:pt>
                <c:pt idx="74437">
                  <c:v>2.216631219198462E-5</c:v>
                </c:pt>
                <c:pt idx="74438">
                  <c:v>2.216557550127618E-5</c:v>
                </c:pt>
                <c:pt idx="74439">
                  <c:v>2.216486245742999E-5</c:v>
                </c:pt>
                <c:pt idx="74440">
                  <c:v>2.2164274923852641E-5</c:v>
                </c:pt>
                <c:pt idx="74441">
                  <c:v>2.216351822426077E-5</c:v>
                </c:pt>
                <c:pt idx="74442">
                  <c:v>2.216280881839339E-5</c:v>
                </c:pt>
                <c:pt idx="74443">
                  <c:v>2.2162363165989522E-5</c:v>
                </c:pt>
                <c:pt idx="74444">
                  <c:v>2.21616337512387E-5</c:v>
                </c:pt>
                <c:pt idx="74445">
                  <c:v>2.2160797016113069E-5</c:v>
                </c:pt>
                <c:pt idx="74446">
                  <c:v>2.2160289518069479E-5</c:v>
                </c:pt>
                <c:pt idx="74447">
                  <c:v>2.215960739704315E-5</c:v>
                </c:pt>
                <c:pt idx="74448">
                  <c:v>2.2158992578624751E-5</c:v>
                </c:pt>
                <c:pt idx="74449">
                  <c:v>2.2158217689138841E-5</c:v>
                </c:pt>
                <c:pt idx="74450">
                  <c:v>2.2157875719130971E-5</c:v>
                </c:pt>
                <c:pt idx="74451">
                  <c:v>2.2157180865178819E-5</c:v>
                </c:pt>
                <c:pt idx="74452">
                  <c:v>2.2156566046760421E-5</c:v>
                </c:pt>
                <c:pt idx="74453">
                  <c:v>2.2156062186695639E-5</c:v>
                </c:pt>
                <c:pt idx="74454">
                  <c:v>2.2155398255563341E-5</c:v>
                </c:pt>
                <c:pt idx="74455">
                  <c:v>2.2154908947413791E-5</c:v>
                </c:pt>
                <c:pt idx="74456">
                  <c:v>2.2154128600959669E-5</c:v>
                </c:pt>
                <c:pt idx="74457">
                  <c:v>2.215362292190548E-5</c:v>
                </c:pt>
                <c:pt idx="74458">
                  <c:v>2.2152913516038101E-5</c:v>
                </c:pt>
                <c:pt idx="74459">
                  <c:v>2.215216773038264E-5</c:v>
                </c:pt>
                <c:pt idx="74460">
                  <c:v>2.2151725715957579E-5</c:v>
                </c:pt>
                <c:pt idx="74461">
                  <c:v>2.215127642557491E-5</c:v>
                </c:pt>
                <c:pt idx="74462">
                  <c:v>2.215056338172872E-5</c:v>
                </c:pt>
                <c:pt idx="74463">
                  <c:v>2.214990672655404E-5</c:v>
                </c:pt>
                <c:pt idx="74464">
                  <c:v>2.2149390133563429E-5</c:v>
                </c:pt>
                <c:pt idx="74465">
                  <c:v>2.214873893535696E-5</c:v>
                </c:pt>
                <c:pt idx="74466">
                  <c:v>2.2148120478959751E-5</c:v>
                </c:pt>
                <c:pt idx="74467">
                  <c:v>2.2147703930386339E-5</c:v>
                </c:pt>
                <c:pt idx="74468">
                  <c:v>2.2147436538944021E-5</c:v>
                </c:pt>
                <c:pt idx="74469">
                  <c:v>2.21476329897996E-5</c:v>
                </c:pt>
                <c:pt idx="74470">
                  <c:v>2.2147019990370609E-5</c:v>
                </c:pt>
                <c:pt idx="74471">
                  <c:v>2.214725464000367E-5</c:v>
                </c:pt>
                <c:pt idx="74472">
                  <c:v>2.2145581169752401E-5</c:v>
                </c:pt>
                <c:pt idx="74473">
                  <c:v>2.2145330149214711E-5</c:v>
                </c:pt>
                <c:pt idx="74474">
                  <c:v>2.2144447939353998E-5</c:v>
                </c:pt>
                <c:pt idx="74475">
                  <c:v>2.21443460759474E-5</c:v>
                </c:pt>
                <c:pt idx="74476">
                  <c:v>2.2144311515148729E-5</c:v>
                </c:pt>
                <c:pt idx="74477">
                  <c:v>2.2143343812786039E-5</c:v>
                </c:pt>
                <c:pt idx="74478">
                  <c:v>2.2142587113194171E-5</c:v>
                </c:pt>
                <c:pt idx="74479">
                  <c:v>2.2141652152640748E-5</c:v>
                </c:pt>
                <c:pt idx="74480">
                  <c:v>2.2141148292575959E-5</c:v>
                </c:pt>
                <c:pt idx="74481">
                  <c:v>2.2140588043839671E-5</c:v>
                </c:pt>
                <c:pt idx="74482">
                  <c:v>2.214040614489932E-5</c:v>
                </c:pt>
                <c:pt idx="74483">
                  <c:v>2.214030064351391E-5</c:v>
                </c:pt>
                <c:pt idx="74484">
                  <c:v>2.2139711290947162E-5</c:v>
                </c:pt>
                <c:pt idx="74485">
                  <c:v>2.2139030988910239E-5</c:v>
                </c:pt>
                <c:pt idx="74486">
                  <c:v>2.213847255916335E-5</c:v>
                </c:pt>
                <c:pt idx="74487">
                  <c:v>2.2138025087770071E-5</c:v>
                </c:pt>
                <c:pt idx="74488">
                  <c:v>2.2139218344818801E-5</c:v>
                </c:pt>
                <c:pt idx="74489">
                  <c:v>2.2137392079457641E-5</c:v>
                </c:pt>
                <c:pt idx="74490">
                  <c:v>2.2138046915642921E-5</c:v>
                </c:pt>
                <c:pt idx="74491">
                  <c:v>2.2136751795187589E-5</c:v>
                </c:pt>
                <c:pt idx="74492">
                  <c:v>2.2136893676361069E-5</c:v>
                </c:pt>
                <c:pt idx="74493">
                  <c:v>2.2136022380436771E-5</c:v>
                </c:pt>
                <c:pt idx="74494">
                  <c:v>2.2136688130558468E-5</c:v>
                </c:pt>
                <c:pt idx="74495">
                  <c:v>2.213484731328208E-5</c:v>
                </c:pt>
                <c:pt idx="74496">
                  <c:v>2.2135311155579981E-5</c:v>
                </c:pt>
                <c:pt idx="74497">
                  <c:v>2.2134890969027768E-5</c:v>
                </c:pt>
                <c:pt idx="74498">
                  <c:v>2.2134725440992039E-5</c:v>
                </c:pt>
                <c:pt idx="74499">
                  <c:v>2.2133197489893061E-5</c:v>
                </c:pt>
                <c:pt idx="74500">
                  <c:v>2.2132724552648139E-5</c:v>
                </c:pt>
                <c:pt idx="74501">
                  <c:v>2.2134858227218501E-5</c:v>
                </c:pt>
                <c:pt idx="74502">
                  <c:v>2.2132899175630879E-5</c:v>
                </c:pt>
                <c:pt idx="74503">
                  <c:v>2.2132699086796489E-5</c:v>
                </c:pt>
                <c:pt idx="74504">
                  <c:v>2.2133197489893061E-5</c:v>
                </c:pt>
                <c:pt idx="74505">
                  <c:v>2.2133943275548521E-5</c:v>
                </c:pt>
                <c:pt idx="74506">
                  <c:v>2.213185325672384E-5</c:v>
                </c:pt>
                <c:pt idx="74507">
                  <c:v>2.2131240257294849E-5</c:v>
                </c:pt>
                <c:pt idx="74508">
                  <c:v>2.2130434444989081E-5</c:v>
                </c:pt>
                <c:pt idx="74509">
                  <c:v>2.2129692297312431E-5</c:v>
                </c:pt>
                <c:pt idx="74510">
                  <c:v>2.2129263015813191E-5</c:v>
                </c:pt>
                <c:pt idx="74511">
                  <c:v>2.212888102803845E-5</c:v>
                </c:pt>
                <c:pt idx="74512">
                  <c:v>2.2128562704892829E-5</c:v>
                </c:pt>
                <c:pt idx="74513">
                  <c:v>2.2129932403913699E-5</c:v>
                </c:pt>
                <c:pt idx="74514">
                  <c:v>2.212891376984771E-5</c:v>
                </c:pt>
                <c:pt idx="74515">
                  <c:v>2.212928484368604E-5</c:v>
                </c:pt>
                <c:pt idx="74516">
                  <c:v>2.2127365809865299E-5</c:v>
                </c:pt>
                <c:pt idx="74517">
                  <c:v>2.212822437286377E-5</c:v>
                </c:pt>
                <c:pt idx="74518">
                  <c:v>2.2128670025267642E-5</c:v>
                </c:pt>
                <c:pt idx="74519">
                  <c:v>2.2126809199107811E-5</c:v>
                </c:pt>
                <c:pt idx="74520">
                  <c:v>2.2128044292912818E-5</c:v>
                </c:pt>
                <c:pt idx="74521">
                  <c:v>2.2126670955913141E-5</c:v>
                </c:pt>
                <c:pt idx="74522">
                  <c:v>2.2126449039205909E-5</c:v>
                </c:pt>
                <c:pt idx="74523">
                  <c:v>2.2126556359580721E-5</c:v>
                </c:pt>
                <c:pt idx="74524">
                  <c:v>2.2125595933175649E-5</c:v>
                </c:pt>
                <c:pt idx="74525">
                  <c:v>2.2125555915408771E-5</c:v>
                </c:pt>
                <c:pt idx="74526">
                  <c:v>2.2126041585579511E-5</c:v>
                </c:pt>
                <c:pt idx="74527">
                  <c:v>2.212583603977691E-5</c:v>
                </c:pt>
                <c:pt idx="74528">
                  <c:v>2.2124562747194428E-5</c:v>
                </c:pt>
                <c:pt idx="74529">
                  <c:v>2.2123853341327049E-5</c:v>
                </c:pt>
                <c:pt idx="74530">
                  <c:v>2.2124280803836879E-5</c:v>
                </c:pt>
                <c:pt idx="74531">
                  <c:v>2.212405888712965E-5</c:v>
                </c:pt>
                <c:pt idx="74532">
                  <c:v>2.2123220333014611E-5</c:v>
                </c:pt>
                <c:pt idx="74533">
                  <c:v>2.2123771486803889E-5</c:v>
                </c:pt>
                <c:pt idx="74534">
                  <c:v>2.212309482274577E-5</c:v>
                </c:pt>
                <c:pt idx="74535">
                  <c:v>2.2122476366348561E-5</c:v>
                </c:pt>
                <c:pt idx="74536">
                  <c:v>2.212284016422927E-5</c:v>
                </c:pt>
                <c:pt idx="74537">
                  <c:v>2.212180879723746E-5</c:v>
                </c:pt>
                <c:pt idx="74538">
                  <c:v>2.2121799702290449E-5</c:v>
                </c:pt>
                <c:pt idx="74539">
                  <c:v>2.2121595975477248E-5</c:v>
                </c:pt>
                <c:pt idx="74540">
                  <c:v>2.2121823349152692E-5</c:v>
                </c:pt>
                <c:pt idx="74541">
                  <c:v>2.21222362597473E-5</c:v>
                </c:pt>
                <c:pt idx="74542">
                  <c:v>2.212080835306551E-5</c:v>
                </c:pt>
                <c:pt idx="74543">
                  <c:v>2.2120786525192671E-5</c:v>
                </c:pt>
                <c:pt idx="74544">
                  <c:v>2.21207501454046E-5</c:v>
                </c:pt>
                <c:pt idx="74545">
                  <c:v>2.212018080172129E-5</c:v>
                </c:pt>
                <c:pt idx="74546">
                  <c:v>2.212161052739248E-5</c:v>
                </c:pt>
                <c:pt idx="74547">
                  <c:v>2.211966602772009E-5</c:v>
                </c:pt>
                <c:pt idx="74548">
                  <c:v>2.2122851078165698E-5</c:v>
                </c:pt>
                <c:pt idx="74549">
                  <c:v>2.2119544155430049E-5</c:v>
                </c:pt>
                <c:pt idx="74550">
                  <c:v>2.2123973394627679E-5</c:v>
                </c:pt>
                <c:pt idx="74551">
                  <c:v>2.2120886569609869E-5</c:v>
                </c:pt>
                <c:pt idx="74552">
                  <c:v>2.2122934751678262E-5</c:v>
                </c:pt>
                <c:pt idx="74553">
                  <c:v>2.2118911147117611E-5</c:v>
                </c:pt>
                <c:pt idx="74554">
                  <c:v>2.212431900261436E-5</c:v>
                </c:pt>
                <c:pt idx="74555">
                  <c:v>2.2119947971077639E-5</c:v>
                </c:pt>
                <c:pt idx="74556">
                  <c:v>2.2122130758361891E-5</c:v>
                </c:pt>
                <c:pt idx="74557">
                  <c:v>2.2119733330328021E-5</c:v>
                </c:pt>
                <c:pt idx="74558">
                  <c:v>2.2121363144833591E-5</c:v>
                </c:pt>
                <c:pt idx="74559">
                  <c:v>2.211889841419179E-5</c:v>
                </c:pt>
                <c:pt idx="74560">
                  <c:v>2.2120682842796668E-5</c:v>
                </c:pt>
                <c:pt idx="74561">
                  <c:v>2.2118563720141541E-5</c:v>
                </c:pt>
                <c:pt idx="74562">
                  <c:v>2.2121674192021601E-5</c:v>
                </c:pt>
                <c:pt idx="74563">
                  <c:v>2.211890023318119E-5</c:v>
                </c:pt>
                <c:pt idx="74564">
                  <c:v>2.2119134882814251E-5</c:v>
                </c:pt>
                <c:pt idx="74565">
                  <c:v>2.211832907050848E-5</c:v>
                </c:pt>
                <c:pt idx="74566">
                  <c:v>2.2117650587460961E-5</c:v>
                </c:pt>
                <c:pt idx="74567">
                  <c:v>2.211944047303405E-5</c:v>
                </c:pt>
                <c:pt idx="74568">
                  <c:v>2.2118569177109752E-5</c:v>
                </c:pt>
                <c:pt idx="74569">
                  <c:v>2.2117737898952331E-5</c:v>
                </c:pt>
                <c:pt idx="74570">
                  <c:v>2.2116148102213629E-5</c:v>
                </c:pt>
                <c:pt idx="74571">
                  <c:v>2.211718856415246E-5</c:v>
                </c:pt>
                <c:pt idx="74572">
                  <c:v>2.2116364561952651E-5</c:v>
                </c:pt>
                <c:pt idx="74573">
                  <c:v>2.211610262747854E-5</c:v>
                </c:pt>
                <c:pt idx="74574">
                  <c:v>2.2116721083875749E-5</c:v>
                </c:pt>
                <c:pt idx="74575">
                  <c:v>2.2115493266028349E-5</c:v>
                </c:pt>
                <c:pt idx="74576">
                  <c:v>2.2116364561952651E-5</c:v>
                </c:pt>
                <c:pt idx="74577">
                  <c:v>2.211656101280823E-5</c:v>
                </c:pt>
                <c:pt idx="74578">
                  <c:v>2.2115062165539708E-5</c:v>
                </c:pt>
                <c:pt idx="74579">
                  <c:v>2.211675928265322E-5</c:v>
                </c:pt>
                <c:pt idx="74580">
                  <c:v>2.211721584899351E-5</c:v>
                </c:pt>
                <c:pt idx="74581">
                  <c:v>2.2115256797405891E-5</c:v>
                </c:pt>
                <c:pt idx="74582">
                  <c:v>2.2115747924544849E-5</c:v>
                </c:pt>
                <c:pt idx="74583">
                  <c:v>2.2116655600257221E-5</c:v>
                </c:pt>
                <c:pt idx="74584">
                  <c:v>2.211538776464295E-5</c:v>
                </c:pt>
                <c:pt idx="74585">
                  <c:v>2.2114629246061671E-5</c:v>
                </c:pt>
                <c:pt idx="74586">
                  <c:v>2.21156715269899E-5</c:v>
                </c:pt>
                <c:pt idx="74587">
                  <c:v>2.2114911189419221E-5</c:v>
                </c:pt>
                <c:pt idx="74588">
                  <c:v>2.211387982242741E-5</c:v>
                </c:pt>
                <c:pt idx="74589">
                  <c:v>2.2114511011750441E-5</c:v>
                </c:pt>
                <c:pt idx="74590">
                  <c:v>2.211553328379523E-5</c:v>
                </c:pt>
                <c:pt idx="74591">
                  <c:v>2.211442006228026E-5</c:v>
                </c:pt>
                <c:pt idx="74592">
                  <c:v>2.211582250311039E-5</c:v>
                </c:pt>
                <c:pt idx="74593">
                  <c:v>2.21146437979769E-5</c:v>
                </c:pt>
                <c:pt idx="74594">
                  <c:v>2.211504761362448E-5</c:v>
                </c:pt>
                <c:pt idx="74595">
                  <c:v>2.211427818110678E-5</c:v>
                </c:pt>
                <c:pt idx="74596">
                  <c:v>2.211598985013552E-5</c:v>
                </c:pt>
                <c:pt idx="74597">
                  <c:v>2.2114014427643269E-5</c:v>
                </c:pt>
                <c:pt idx="74598">
                  <c:v>2.211704850196838E-5</c:v>
                </c:pt>
                <c:pt idx="74599">
                  <c:v>2.2113814338808879E-5</c:v>
                </c:pt>
                <c:pt idx="74600">
                  <c:v>2.2115917090559382E-5</c:v>
                </c:pt>
                <c:pt idx="74601">
                  <c:v>2.2112759324954819E-5</c:v>
                </c:pt>
                <c:pt idx="74602">
                  <c:v>2.211715582234319E-5</c:v>
                </c:pt>
                <c:pt idx="74603">
                  <c:v>2.2114123567007479E-5</c:v>
                </c:pt>
                <c:pt idx="74604">
                  <c:v>2.2116564650787041E-5</c:v>
                </c:pt>
                <c:pt idx="74605">
                  <c:v>2.2112639271654189E-5</c:v>
                </c:pt>
                <c:pt idx="74606">
                  <c:v>2.2117716071079489E-5</c:v>
                </c:pt>
                <c:pt idx="74607">
                  <c:v>2.2114158127806149E-5</c:v>
                </c:pt>
                <c:pt idx="74608">
                  <c:v>2.211535684182309E-5</c:v>
                </c:pt>
                <c:pt idx="74609">
                  <c:v>2.2115065803518519E-5</c:v>
                </c:pt>
                <c:pt idx="74610">
                  <c:v>2.2114056264399551E-5</c:v>
                </c:pt>
                <c:pt idx="74611">
                  <c:v>2.2115380488685329E-5</c:v>
                </c:pt>
                <c:pt idx="74612">
                  <c:v>2.211271203123033E-5</c:v>
                </c:pt>
                <c:pt idx="74613">
                  <c:v>2.2115351384854879E-5</c:v>
                </c:pt>
                <c:pt idx="74614">
                  <c:v>2.2112117221695371E-5</c:v>
                </c:pt>
                <c:pt idx="74615">
                  <c:v>2.211393439210951E-5</c:v>
                </c:pt>
                <c:pt idx="74616">
                  <c:v>2.2112342776381411E-5</c:v>
                </c:pt>
                <c:pt idx="74617">
                  <c:v>2.2112039005151019E-5</c:v>
                </c:pt>
                <c:pt idx="74618">
                  <c:v>2.2113530576461929E-5</c:v>
                </c:pt>
                <c:pt idx="74619">
                  <c:v>2.2113099475973289E-5</c:v>
                </c:pt>
                <c:pt idx="74620">
                  <c:v>2.211350329162087E-5</c:v>
                </c:pt>
                <c:pt idx="74621">
                  <c:v>2.2111686121206731E-5</c:v>
                </c:pt>
                <c:pt idx="74622">
                  <c:v>2.211256105510984E-5</c:v>
                </c:pt>
                <c:pt idx="74623">
                  <c:v>2.2112666556495238E-5</c:v>
                </c:pt>
                <c:pt idx="74624">
                  <c:v>2.2111189537099559E-5</c:v>
                </c:pt>
                <c:pt idx="74625">
                  <c:v>2.2113215891295109E-5</c:v>
                </c:pt>
                <c:pt idx="74626">
                  <c:v>2.2111747966846451E-5</c:v>
                </c:pt>
                <c:pt idx="74627">
                  <c:v>2.2111949874670241E-5</c:v>
                </c:pt>
                <c:pt idx="74628">
                  <c:v>2.2112000806373541E-5</c:v>
                </c:pt>
                <c:pt idx="74629">
                  <c:v>2.2112260921858251E-5</c:v>
                </c:pt>
                <c:pt idx="74630">
                  <c:v>2.2111124053481032E-5</c:v>
                </c:pt>
                <c:pt idx="74631">
                  <c:v>2.2111156795290299E-5</c:v>
                </c:pt>
                <c:pt idx="74632">
                  <c:v>2.2111144062364471E-5</c:v>
                </c:pt>
                <c:pt idx="74633">
                  <c:v>2.2111187718110159E-5</c:v>
                </c:pt>
                <c:pt idx="74634">
                  <c:v>2.211239552707411E-5</c:v>
                </c:pt>
                <c:pt idx="74635">
                  <c:v>2.2110791178420189E-5</c:v>
                </c:pt>
                <c:pt idx="74636">
                  <c:v>2.2110700228950009E-5</c:v>
                </c:pt>
                <c:pt idx="74637">
                  <c:v>2.2110774807515551E-5</c:v>
                </c:pt>
                <c:pt idx="74638">
                  <c:v>2.2110547433840111E-5</c:v>
                </c:pt>
                <c:pt idx="74639">
                  <c:v>2.2110774807515551E-5</c:v>
                </c:pt>
                <c:pt idx="74640">
                  <c:v>2.2110278223408389E-5</c:v>
                </c:pt>
                <c:pt idx="74641">
                  <c:v>2.2109868950792592E-5</c:v>
                </c:pt>
                <c:pt idx="74642">
                  <c:v>2.2111375074018721E-5</c:v>
                </c:pt>
                <c:pt idx="74643">
                  <c:v>2.211091305071022E-5</c:v>
                </c:pt>
                <c:pt idx="74644">
                  <c:v>2.2110391000751409E-5</c:v>
                </c:pt>
                <c:pt idx="74645">
                  <c:v>2.2110858481028121E-5</c:v>
                </c:pt>
                <c:pt idx="74646">
                  <c:v>2.2110602003522221E-5</c:v>
                </c:pt>
                <c:pt idx="74647">
                  <c:v>2.2110829377197661E-5</c:v>
                </c:pt>
                <c:pt idx="74648">
                  <c:v>2.211005266872235E-5</c:v>
                </c:pt>
                <c:pt idx="74649">
                  <c:v>2.2110123609309081E-5</c:v>
                </c:pt>
                <c:pt idx="74650">
                  <c:v>2.211008722952101E-5</c:v>
                </c:pt>
                <c:pt idx="74651">
                  <c:v>2.2109563360572789E-5</c:v>
                </c:pt>
                <c:pt idx="74652">
                  <c:v>2.2111205908004191E-5</c:v>
                </c:pt>
                <c:pt idx="74653">
                  <c:v>2.2110860300017521E-5</c:v>
                </c:pt>
                <c:pt idx="74654">
                  <c:v>2.2109530618763529E-5</c:v>
                </c:pt>
                <c:pt idx="74655">
                  <c:v>2.2111298676463779E-5</c:v>
                </c:pt>
                <c:pt idx="74656">
                  <c:v>2.2110374629846771E-5</c:v>
                </c:pt>
                <c:pt idx="74657">
                  <c:v>2.2110945792519491E-5</c:v>
                </c:pt>
                <c:pt idx="74658">
                  <c:v>2.2110032659838911E-5</c:v>
                </c:pt>
                <c:pt idx="74659">
                  <c:v>2.211124956374988E-5</c:v>
                </c:pt>
                <c:pt idx="74660">
                  <c:v>2.2111104044597599E-5</c:v>
                </c:pt>
                <c:pt idx="74661">
                  <c:v>2.2109639758127742E-5</c:v>
                </c:pt>
                <c:pt idx="74662">
                  <c:v>2.211290848208591E-5</c:v>
                </c:pt>
                <c:pt idx="74663">
                  <c:v>2.2109394194558259E-5</c:v>
                </c:pt>
                <c:pt idx="74664">
                  <c:v>2.211074388469569E-5</c:v>
                </c:pt>
                <c:pt idx="74665">
                  <c:v>2.2109321434982121E-5</c:v>
                </c:pt>
                <c:pt idx="74666">
                  <c:v>2.211127866758034E-5</c:v>
                </c:pt>
                <c:pt idx="74667">
                  <c:v>2.211076571256854E-5</c:v>
                </c:pt>
                <c:pt idx="74668">
                  <c:v>2.2110032659838911E-5</c:v>
                </c:pt>
                <c:pt idx="74669">
                  <c:v>2.2110980353318151E-5</c:v>
                </c:pt>
                <c:pt idx="74670">
                  <c:v>2.2109408746473491E-5</c:v>
                </c:pt>
                <c:pt idx="74671">
                  <c:v>2.211045102740172E-5</c:v>
                </c:pt>
                <c:pt idx="74672">
                  <c:v>2.2109346900833771E-5</c:v>
                </c:pt>
                <c:pt idx="74673">
                  <c:v>2.21102873183554E-5</c:v>
                </c:pt>
                <c:pt idx="74674">
                  <c:v>2.2110240024630912E-5</c:v>
                </c:pt>
                <c:pt idx="74675">
                  <c:v>2.2109901692601849E-5</c:v>
                </c:pt>
                <c:pt idx="74676">
                  <c:v>2.2110059944679961E-5</c:v>
                </c:pt>
                <c:pt idx="74677">
                  <c:v>2.2109523342805911E-5</c:v>
                </c:pt>
                <c:pt idx="74678">
                  <c:v>2.2112633814685981E-5</c:v>
                </c:pt>
                <c:pt idx="74679">
                  <c:v>2.2109496057964861E-5</c:v>
                </c:pt>
                <c:pt idx="74680">
                  <c:v>2.2111789803602729E-5</c:v>
                </c:pt>
                <c:pt idx="74681">
                  <c:v>2.210888123954646E-5</c:v>
                </c:pt>
                <c:pt idx="74682">
                  <c:v>2.2110829377197661E-5</c:v>
                </c:pt>
                <c:pt idx="74683">
                  <c:v>2.211134233220946E-5</c:v>
                </c:pt>
                <c:pt idx="74684">
                  <c:v>2.2110787540441379E-5</c:v>
                </c:pt>
                <c:pt idx="74685">
                  <c:v>2.2109696146799251E-5</c:v>
                </c:pt>
                <c:pt idx="74686">
                  <c:v>2.211039827670902E-5</c:v>
                </c:pt>
                <c:pt idx="74687">
                  <c:v>2.2110676582087759E-5</c:v>
                </c:pt>
                <c:pt idx="74688">
                  <c:v>2.210971615568269E-5</c:v>
                </c:pt>
                <c:pt idx="74689">
                  <c:v>2.2109023120719939E-5</c:v>
                </c:pt>
                <c:pt idx="74690">
                  <c:v>2.2110445570433509E-5</c:v>
                </c:pt>
                <c:pt idx="74691">
                  <c:v>2.2109525161795322E-5</c:v>
                </c:pt>
                <c:pt idx="74692">
                  <c:v>2.210931597801391E-5</c:v>
                </c:pt>
                <c:pt idx="74693">
                  <c:v>2.211017272202298E-5</c:v>
                </c:pt>
                <c:pt idx="74694">
                  <c:v>2.2110898498794999E-5</c:v>
                </c:pt>
                <c:pt idx="74695">
                  <c:v>2.2110531062935479E-5</c:v>
                </c:pt>
                <c:pt idx="74696">
                  <c:v>2.2109905330580659E-5</c:v>
                </c:pt>
                <c:pt idx="74697">
                  <c:v>2.2109219571575519E-5</c:v>
                </c:pt>
                <c:pt idx="74698">
                  <c:v>2.2109563360572789E-5</c:v>
                </c:pt>
                <c:pt idx="74699">
                  <c:v>2.2110500140115619E-5</c:v>
                </c:pt>
                <c:pt idx="74700">
                  <c:v>2.2108806660980921E-5</c:v>
                </c:pt>
                <c:pt idx="74701">
                  <c:v>2.2110034478828311E-5</c:v>
                </c:pt>
                <c:pt idx="74702">
                  <c:v>2.2108692064648491E-5</c:v>
                </c:pt>
                <c:pt idx="74703">
                  <c:v>2.2109490600996651E-5</c:v>
                </c:pt>
                <c:pt idx="74704">
                  <c:v>2.2108575649326671E-5</c:v>
                </c:pt>
                <c:pt idx="74705">
                  <c:v>2.210813909186982E-5</c:v>
                </c:pt>
                <c:pt idx="74706">
                  <c:v>2.2108160919742659E-5</c:v>
                </c:pt>
                <c:pt idx="74707">
                  <c:v>2.210837374150287E-5</c:v>
                </c:pt>
                <c:pt idx="74708">
                  <c:v>2.2109525161795322E-5</c:v>
                </c:pt>
                <c:pt idx="74709">
                  <c:v>2.2108668417786251E-5</c:v>
                </c:pt>
                <c:pt idx="74710">
                  <c:v>2.210910861322191E-5</c:v>
                </c:pt>
                <c:pt idx="74711">
                  <c:v>2.2108108169049959E-5</c:v>
                </c:pt>
                <c:pt idx="74712">
                  <c:v>2.21090031118365E-5</c:v>
                </c:pt>
                <c:pt idx="74713">
                  <c:v>2.2108559278422039E-5</c:v>
                </c:pt>
                <c:pt idx="74714">
                  <c:v>2.2109008568804711E-5</c:v>
                </c:pt>
                <c:pt idx="74715">
                  <c:v>2.2108804841991511E-5</c:v>
                </c:pt>
                <c:pt idx="74716">
                  <c:v>2.2108879420557059E-5</c:v>
                </c:pt>
                <c:pt idx="74717">
                  <c:v>2.2108524717623371E-5</c:v>
                </c:pt>
                <c:pt idx="74718">
                  <c:v>2.2108719349489551E-5</c:v>
                </c:pt>
                <c:pt idx="74719">
                  <c:v>2.2109157725935798E-5</c:v>
                </c:pt>
                <c:pt idx="74720">
                  <c:v>2.2110329155111689E-5</c:v>
                </c:pt>
                <c:pt idx="74721">
                  <c:v>2.2108091798145321E-5</c:v>
                </c:pt>
                <c:pt idx="74722">
                  <c:v>2.2110298232291829E-5</c:v>
                </c:pt>
                <c:pt idx="74723">
                  <c:v>2.2108108169049959E-5</c:v>
                </c:pt>
                <c:pt idx="74724">
                  <c:v>2.2109590645413849E-5</c:v>
                </c:pt>
                <c:pt idx="74725">
                  <c:v>2.2109150449978191E-5</c:v>
                </c:pt>
                <c:pt idx="74726">
                  <c:v>2.2108182747615501E-5</c:v>
                </c:pt>
                <c:pt idx="74727">
                  <c:v>2.210999809904024E-5</c:v>
                </c:pt>
                <c:pt idx="74728">
                  <c:v>2.210993989137933E-5</c:v>
                </c:pt>
                <c:pt idx="74729">
                  <c:v>2.211053651990369E-5</c:v>
                </c:pt>
                <c:pt idx="74730">
                  <c:v>2.2109015844762329E-5</c:v>
                </c:pt>
                <c:pt idx="74731">
                  <c:v>2.210948514402844E-5</c:v>
                </c:pt>
                <c:pt idx="74732">
                  <c:v>2.2108839402790181E-5</c:v>
                </c:pt>
                <c:pt idx="74733">
                  <c:v>2.2109845303930339E-5</c:v>
                </c:pt>
                <c:pt idx="74734">
                  <c:v>2.210993989137933E-5</c:v>
                </c:pt>
                <c:pt idx="74735">
                  <c:v>2.210897400800604E-5</c:v>
                </c:pt>
                <c:pt idx="74736">
                  <c:v>2.211008541053161E-5</c:v>
                </c:pt>
                <c:pt idx="74737">
                  <c:v>2.2109294150141071E-5</c:v>
                </c:pt>
                <c:pt idx="74738">
                  <c:v>2.2109688870841641E-5</c:v>
                </c:pt>
                <c:pt idx="74739">
                  <c:v>2.2108240955276411E-5</c:v>
                </c:pt>
                <c:pt idx="74740">
                  <c:v>2.2108582925284281E-5</c:v>
                </c:pt>
                <c:pt idx="74741">
                  <c:v>2.2109505152911879E-5</c:v>
                </c:pt>
                <c:pt idx="74742">
                  <c:v>2.2110616555437449E-5</c:v>
                </c:pt>
                <c:pt idx="74743">
                  <c:v>2.21077698370209E-5</c:v>
                </c:pt>
                <c:pt idx="74744">
                  <c:v>2.2110387362772599E-5</c:v>
                </c:pt>
                <c:pt idx="74745">
                  <c:v>2.210991260653827E-5</c:v>
                </c:pt>
                <c:pt idx="74746">
                  <c:v>2.211099308624398E-5</c:v>
                </c:pt>
                <c:pt idx="74747">
                  <c:v>2.2110190911917019E-5</c:v>
                </c:pt>
                <c:pt idx="74748">
                  <c:v>2.2109154087956991E-5</c:v>
                </c:pt>
                <c:pt idx="74749">
                  <c:v>2.2109194105723869E-5</c:v>
                </c:pt>
                <c:pt idx="74750">
                  <c:v>2.210865386587102E-5</c:v>
                </c:pt>
                <c:pt idx="74751">
                  <c:v>2.2112346414360221E-5</c:v>
                </c:pt>
                <c:pt idx="74752">
                  <c:v>2.210808816016652E-5</c:v>
                </c:pt>
                <c:pt idx="74753">
                  <c:v>2.210903039667755E-5</c:v>
                </c:pt>
                <c:pt idx="74754">
                  <c:v>2.210877391917165E-5</c:v>
                </c:pt>
                <c:pt idx="74755">
                  <c:v>2.2109496057964861E-5</c:v>
                </c:pt>
                <c:pt idx="74756">
                  <c:v>2.2108642951934598E-5</c:v>
                </c:pt>
                <c:pt idx="74757">
                  <c:v>2.2108381017460491E-5</c:v>
                </c:pt>
                <c:pt idx="74758">
                  <c:v>2.210788989032153E-5</c:v>
                </c:pt>
                <c:pt idx="74759">
                  <c:v>2.2107768018031489E-5</c:v>
                </c:pt>
                <c:pt idx="74760">
                  <c:v>2.2107900804257952E-5</c:v>
                </c:pt>
                <c:pt idx="74761">
                  <c:v>2.2107906261226159E-5</c:v>
                </c:pt>
                <c:pt idx="74762">
                  <c:v>2.2107853510533459E-5</c:v>
                </c:pt>
                <c:pt idx="74763">
                  <c:v>2.2107695258455351E-5</c:v>
                </c:pt>
                <c:pt idx="74764">
                  <c:v>2.2107726181275211E-5</c:v>
                </c:pt>
                <c:pt idx="74765">
                  <c:v>2.2107587938080538E-5</c:v>
                </c:pt>
                <c:pt idx="74766">
                  <c:v>2.2107869881438091E-5</c:v>
                </c:pt>
                <c:pt idx="74767">
                  <c:v>2.2109277779236439E-5</c:v>
                </c:pt>
                <c:pt idx="74768">
                  <c:v>2.2108137272880409E-5</c:v>
                </c:pt>
                <c:pt idx="74769">
                  <c:v>2.2109405108494681E-5</c:v>
                </c:pt>
                <c:pt idx="74770">
                  <c:v>2.210791353718378E-5</c:v>
                </c:pt>
                <c:pt idx="74771">
                  <c:v>2.2108648408902809E-5</c:v>
                </c:pt>
                <c:pt idx="74772">
                  <c:v>2.2107611584942791E-5</c:v>
                </c:pt>
                <c:pt idx="74773">
                  <c:v>2.2110243662609719E-5</c:v>
                </c:pt>
                <c:pt idx="74774">
                  <c:v>2.2109241399448362E-5</c:v>
                </c:pt>
                <c:pt idx="74775">
                  <c:v>2.2108337361714799E-5</c:v>
                </c:pt>
                <c:pt idx="74776">
                  <c:v>2.2109699784778059E-5</c:v>
                </c:pt>
                <c:pt idx="74777">
                  <c:v>2.2108246412244629E-5</c:v>
                </c:pt>
                <c:pt idx="74778">
                  <c:v>2.2109217752586119E-5</c:v>
                </c:pt>
                <c:pt idx="74779">
                  <c:v>2.2107760742073879E-5</c:v>
                </c:pt>
                <c:pt idx="74780">
                  <c:v>2.2108895791461691E-5</c:v>
                </c:pt>
                <c:pt idx="74781">
                  <c:v>2.2107791664893739E-5</c:v>
                </c:pt>
                <c:pt idx="74782">
                  <c:v>2.210873935837299E-5</c:v>
                </c:pt>
                <c:pt idx="74783">
                  <c:v>2.2108752091298811E-5</c:v>
                </c:pt>
                <c:pt idx="74784">
                  <c:v>2.2107577024144121E-5</c:v>
                </c:pt>
                <c:pt idx="74785">
                  <c:v>2.210839920735452E-5</c:v>
                </c:pt>
                <c:pt idx="74786">
                  <c:v>2.2108812117949132E-5</c:v>
                </c:pt>
                <c:pt idx="74787">
                  <c:v>2.2108331904746589E-5</c:v>
                </c:pt>
                <c:pt idx="74788">
                  <c:v>2.2107673430582508E-5</c:v>
                </c:pt>
                <c:pt idx="74789">
                  <c:v>2.2107551558292471E-5</c:v>
                </c:pt>
                <c:pt idx="74790">
                  <c:v>2.2108975826995451E-5</c:v>
                </c:pt>
                <c:pt idx="74791">
                  <c:v>2.210837192251347E-5</c:v>
                </c:pt>
                <c:pt idx="74792">
                  <c:v>2.210774800914805E-5</c:v>
                </c:pt>
                <c:pt idx="74793">
                  <c:v>2.2108584744273682E-5</c:v>
                </c:pt>
                <c:pt idx="74794">
                  <c:v>2.210808270319831E-5</c:v>
                </c:pt>
                <c:pt idx="74795">
                  <c:v>2.2108493794803511E-5</c:v>
                </c:pt>
                <c:pt idx="74796">
                  <c:v>2.2108071789261882E-5</c:v>
                </c:pt>
                <c:pt idx="74797">
                  <c:v>2.2108040866442021E-5</c:v>
                </c:pt>
                <c:pt idx="74798">
                  <c:v>2.210782986367121E-5</c:v>
                </c:pt>
                <c:pt idx="74799">
                  <c:v>2.2107924451120201E-5</c:v>
                </c:pt>
                <c:pt idx="74800">
                  <c:v>2.2108235498308201E-5</c:v>
                </c:pt>
                <c:pt idx="74801">
                  <c:v>2.2107875338406299E-5</c:v>
                </c:pt>
                <c:pt idx="74802">
                  <c:v>2.210820275649894E-5</c:v>
                </c:pt>
                <c:pt idx="74803">
                  <c:v>2.2108843040768988E-5</c:v>
                </c:pt>
                <c:pt idx="74804">
                  <c:v>2.2108348275651221E-5</c:v>
                </c:pt>
                <c:pt idx="74805">
                  <c:v>2.2108013581600972E-5</c:v>
                </c:pt>
                <c:pt idx="74806">
                  <c:v>2.2107638869783841E-5</c:v>
                </c:pt>
                <c:pt idx="74807">
                  <c:v>2.2108077246230099E-5</c:v>
                </c:pt>
                <c:pt idx="74808">
                  <c:v>2.2108783014118671E-5</c:v>
                </c:pt>
                <c:pt idx="74809">
                  <c:v>2.2107778931967911E-5</c:v>
                </c:pt>
                <c:pt idx="74810">
                  <c:v>2.2108808479970321E-5</c:v>
                </c:pt>
                <c:pt idx="74811">
                  <c:v>2.210791717516258E-5</c:v>
                </c:pt>
                <c:pt idx="74812">
                  <c:v>2.210877028119285E-5</c:v>
                </c:pt>
                <c:pt idx="74813">
                  <c:v>2.210785896750167E-5</c:v>
                </c:pt>
                <c:pt idx="74814">
                  <c:v>2.2108275516075079E-5</c:v>
                </c:pt>
                <c:pt idx="74815">
                  <c:v>3.5081004170933738E-5</c:v>
                </c:pt>
                <c:pt idx="74816">
                  <c:v>3.2841224310686812E-5</c:v>
                </c:pt>
                <c:pt idx="74817">
                  <c:v>2.9508604711736549E-5</c:v>
                </c:pt>
                <c:pt idx="74818">
                  <c:v>2.6244100808980871E-5</c:v>
                </c:pt>
                <c:pt idx="74819">
                  <c:v>2.3927712391014211E-5</c:v>
                </c:pt>
                <c:pt idx="74820">
                  <c:v>2.295488593517803E-5</c:v>
                </c:pt>
                <c:pt idx="74821">
                  <c:v>2.293223587912507E-5</c:v>
                </c:pt>
                <c:pt idx="74822">
                  <c:v>2.311017306055874E-5</c:v>
                </c:pt>
                <c:pt idx="74823">
                  <c:v>2.29128600039985E-5</c:v>
                </c:pt>
                <c:pt idx="74824">
                  <c:v>2.1984218619763851E-5</c:v>
                </c:pt>
                <c:pt idx="74825">
                  <c:v>2.0352095816633661E-5</c:v>
                </c:pt>
                <c:pt idx="74826">
                  <c:v>1.844944927142933E-5</c:v>
                </c:pt>
                <c:pt idx="74827">
                  <c:v>1.6718573533580638E-5</c:v>
                </c:pt>
                <c:pt idx="74828">
                  <c:v>1.5431611245730888E-5</c:v>
                </c:pt>
                <c:pt idx="74829">
                  <c:v>1.469573544454761E-5</c:v>
                </c:pt>
                <c:pt idx="74830">
                  <c:v>1.435444210073911E-5</c:v>
                </c:pt>
                <c:pt idx="74831">
                  <c:v>1.409864671586547E-5</c:v>
                </c:pt>
                <c:pt idx="74832">
                  <c:v>1.3699926967092321E-5</c:v>
                </c:pt>
                <c:pt idx="74833">
                  <c:v>1.3035863958066329E-5</c:v>
                </c:pt>
                <c:pt idx="74834">
                  <c:v>1.210584377986379E-5</c:v>
                </c:pt>
                <c:pt idx="74835">
                  <c:v>1.1067844752687959E-5</c:v>
                </c:pt>
                <c:pt idx="74836">
                  <c:v>1.0107210073329039E-5</c:v>
                </c:pt>
                <c:pt idx="74837">
                  <c:v>9.3402168204193003E-6</c:v>
                </c:pt>
                <c:pt idx="74838">
                  <c:v>8.8229417087859474E-6</c:v>
                </c:pt>
                <c:pt idx="74839">
                  <c:v>8.519620678271167E-6</c:v>
                </c:pt>
                <c:pt idx="74840">
                  <c:v>8.3158911365899257E-6</c:v>
                </c:pt>
                <c:pt idx="74841">
                  <c:v>8.1150346886715852E-6</c:v>
                </c:pt>
                <c:pt idx="74842">
                  <c:v>7.8615657912450843E-6</c:v>
                </c:pt>
                <c:pt idx="74843">
                  <c:v>7.536218618042767E-6</c:v>
                </c:pt>
                <c:pt idx="74844">
                  <c:v>7.1776366894482626E-6</c:v>
                </c:pt>
                <c:pt idx="74845">
                  <c:v>6.8500125962600578E-6</c:v>
                </c:pt>
                <c:pt idx="74846">
                  <c:v>6.5938506850216072E-6</c:v>
                </c:pt>
                <c:pt idx="74847">
                  <c:v>6.4256541918439316E-6</c:v>
                </c:pt>
                <c:pt idx="74848">
                  <c:v>6.3366810536535922E-6</c:v>
                </c:pt>
                <c:pt idx="74849">
                  <c:v>6.2874382820155006E-6</c:v>
                </c:pt>
                <c:pt idx="74850">
                  <c:v>6.2373865148401819E-6</c:v>
                </c:pt>
                <c:pt idx="74851">
                  <c:v>6.1666169131058268E-6</c:v>
                </c:pt>
                <c:pt idx="74852">
                  <c:v>6.0678298723360058E-6</c:v>
                </c:pt>
                <c:pt idx="74853">
                  <c:v>5.9501558098418172E-6</c:v>
                </c:pt>
                <c:pt idx="74854">
                  <c:v>5.8382183851790606E-6</c:v>
                </c:pt>
                <c:pt idx="74855">
                  <c:v>5.7510865190124596E-6</c:v>
                </c:pt>
                <c:pt idx="74856">
                  <c:v>5.6976305131684057E-6</c:v>
                </c:pt>
                <c:pt idx="74857">
                  <c:v>5.6787548601278104E-6</c:v>
                </c:pt>
                <c:pt idx="74858">
                  <c:v>5.683883046003757E-6</c:v>
                </c:pt>
                <c:pt idx="74859">
                  <c:v>5.6934750318760052E-6</c:v>
                </c:pt>
                <c:pt idx="74860">
                  <c:v>5.697353117284365E-6</c:v>
                </c:pt>
                <c:pt idx="74861">
                  <c:v>5.6898902585089672E-6</c:v>
                </c:pt>
                <c:pt idx="74862">
                  <c:v>5.6713788580964319E-6</c:v>
                </c:pt>
                <c:pt idx="74863">
                  <c:v>5.649862032441888E-6</c:v>
                </c:pt>
                <c:pt idx="74864">
                  <c:v>5.63277535547968E-6</c:v>
                </c:pt>
                <c:pt idx="74865">
                  <c:v>5.6240046433231328E-6</c:v>
                </c:pt>
                <c:pt idx="74866">
                  <c:v>5.6244948609673884E-6</c:v>
                </c:pt>
                <c:pt idx="74867">
                  <c:v>5.6321573538298253E-6</c:v>
                </c:pt>
                <c:pt idx="74868">
                  <c:v>5.6410694924124982E-6</c:v>
                </c:pt>
                <c:pt idx="74869">
                  <c:v>5.6469834817107767E-6</c:v>
                </c:pt>
                <c:pt idx="74870">
                  <c:v>5.6478138503734954E-6</c:v>
                </c:pt>
                <c:pt idx="74871">
                  <c:v>5.6433718782500364E-6</c:v>
                </c:pt>
                <c:pt idx="74872">
                  <c:v>5.6365306591033004E-6</c:v>
                </c:pt>
                <c:pt idx="74873">
                  <c:v>5.6304315876332112E-6</c:v>
                </c:pt>
                <c:pt idx="74874">
                  <c:v>5.6271492212545127E-6</c:v>
                </c:pt>
                <c:pt idx="74875">
                  <c:v>5.6274839153047651E-6</c:v>
                </c:pt>
                <c:pt idx="74876">
                  <c:v>5.630768555420218E-6</c:v>
                </c:pt>
                <c:pt idx="74877">
                  <c:v>5.6346684687014204E-6</c:v>
                </c:pt>
                <c:pt idx="74878">
                  <c:v>5.6378626140940469E-6</c:v>
                </c:pt>
                <c:pt idx="74879">
                  <c:v>5.6387375479971516E-6</c:v>
                </c:pt>
                <c:pt idx="74880">
                  <c:v>5.6370126912952401E-6</c:v>
                </c:pt>
                <c:pt idx="74881">
                  <c:v>5.6335502449655914E-6</c:v>
                </c:pt>
                <c:pt idx="74882">
                  <c:v>5.6294338719453663E-6</c:v>
                </c:pt>
                <c:pt idx="74883">
                  <c:v>5.6259550547110848E-6</c:v>
                </c:pt>
                <c:pt idx="74884">
                  <c:v>5.6233752729895059E-6</c:v>
                </c:pt>
                <c:pt idx="74885">
                  <c:v>5.6222443163278513E-6</c:v>
                </c:pt>
                <c:pt idx="74886">
                  <c:v>5.6216099437733646E-6</c:v>
                </c:pt>
                <c:pt idx="74887">
                  <c:v>5.6211652008641977E-6</c:v>
                </c:pt>
                <c:pt idx="74888">
                  <c:v>5.6201379265985452E-6</c:v>
                </c:pt>
                <c:pt idx="74889">
                  <c:v>5.6184253480751067E-6</c:v>
                </c:pt>
                <c:pt idx="74890">
                  <c:v>5.6160629355872524E-6</c:v>
                </c:pt>
                <c:pt idx="74891">
                  <c:v>5.6137255342036951E-6</c:v>
                </c:pt>
                <c:pt idx="74892">
                  <c:v>5.6112971833499614E-6</c:v>
                </c:pt>
                <c:pt idx="74893">
                  <c:v>5.6094813771778718E-6</c:v>
                </c:pt>
                <c:pt idx="74894">
                  <c:v>5.6080880312947556E-6</c:v>
                </c:pt>
                <c:pt idx="74895">
                  <c:v>5.6071457947837189E-6</c:v>
                </c:pt>
                <c:pt idx="74896">
                  <c:v>5.6062549447233323E-6</c:v>
                </c:pt>
                <c:pt idx="74897">
                  <c:v>5.6053754633467179E-6</c:v>
                </c:pt>
                <c:pt idx="74898">
                  <c:v>5.6041594689304466E-6</c:v>
                </c:pt>
                <c:pt idx="74899">
                  <c:v>5.6025696721917484E-6</c:v>
                </c:pt>
                <c:pt idx="74900">
                  <c:v>5.6010321713984013E-6</c:v>
                </c:pt>
                <c:pt idx="74901">
                  <c:v>5.599563337455038E-6</c:v>
                </c:pt>
                <c:pt idx="74902">
                  <c:v>5.5982618505368009E-6</c:v>
                </c:pt>
                <c:pt idx="74903">
                  <c:v>5.5972518566704821E-6</c:v>
                </c:pt>
                <c:pt idx="74904">
                  <c:v>5.5964287639653776E-6</c:v>
                </c:pt>
                <c:pt idx="74905">
                  <c:v>5.5957366384973284E-6</c:v>
                </c:pt>
                <c:pt idx="74906">
                  <c:v>5.5952755246835304E-6</c:v>
                </c:pt>
                <c:pt idx="74907">
                  <c:v>5.5943514780665282E-6</c:v>
                </c:pt>
                <c:pt idx="74908">
                  <c:v>5.5937111937964801E-6</c:v>
                </c:pt>
                <c:pt idx="74909">
                  <c:v>5.5928871915966738E-6</c:v>
                </c:pt>
                <c:pt idx="74910">
                  <c:v>5.5920872910064654E-6</c:v>
                </c:pt>
                <c:pt idx="74911">
                  <c:v>5.5913546930241864E-6</c:v>
                </c:pt>
                <c:pt idx="74912">
                  <c:v>5.5907348723849282E-6</c:v>
                </c:pt>
                <c:pt idx="74913">
                  <c:v>5.5900809456943526E-6</c:v>
                </c:pt>
                <c:pt idx="74914">
                  <c:v>5.5895443438203074E-6</c:v>
                </c:pt>
                <c:pt idx="74915">
                  <c:v>5.5890081966936123E-6</c:v>
                </c:pt>
                <c:pt idx="74916">
                  <c:v>5.5886084737721831E-6</c:v>
                </c:pt>
                <c:pt idx="74917">
                  <c:v>5.5880095715110656E-6</c:v>
                </c:pt>
                <c:pt idx="74918">
                  <c:v>5.5874484132800717E-6</c:v>
                </c:pt>
                <c:pt idx="74919">
                  <c:v>5.5869199968583416E-6</c:v>
                </c:pt>
                <c:pt idx="74920">
                  <c:v>5.5864015848783311E-6</c:v>
                </c:pt>
                <c:pt idx="74921">
                  <c:v>5.5858436098787934E-6</c:v>
                </c:pt>
                <c:pt idx="74922">
                  <c:v>5.5854657148302067E-6</c:v>
                </c:pt>
                <c:pt idx="74923">
                  <c:v>5.584843620454194E-6</c:v>
                </c:pt>
                <c:pt idx="74924">
                  <c:v>5.5845093811512916E-6</c:v>
                </c:pt>
                <c:pt idx="74925">
                  <c:v>5.5840941968199331E-6</c:v>
                </c:pt>
                <c:pt idx="74926">
                  <c:v>5.5836826504673809E-6</c:v>
                </c:pt>
                <c:pt idx="74927">
                  <c:v>5.5832529142207932E-6</c:v>
                </c:pt>
                <c:pt idx="74928">
                  <c:v>5.582716767094098E-6</c:v>
                </c:pt>
                <c:pt idx="74929">
                  <c:v>5.5821697060309816E-6</c:v>
                </c:pt>
                <c:pt idx="74930">
                  <c:v>5.5817167776694987E-6</c:v>
                </c:pt>
                <c:pt idx="74931">
                  <c:v>5.5812524806242436E-6</c:v>
                </c:pt>
                <c:pt idx="74932">
                  <c:v>5.5809246077842536E-6</c:v>
                </c:pt>
                <c:pt idx="74933">
                  <c:v>5.580401648330735E-6</c:v>
                </c:pt>
                <c:pt idx="74934">
                  <c:v>5.5799418987589888E-6</c:v>
                </c:pt>
                <c:pt idx="74935">
                  <c:v>5.5795194384700153E-6</c:v>
                </c:pt>
                <c:pt idx="74936">
                  <c:v>5.5791419981687804E-6</c:v>
                </c:pt>
                <c:pt idx="74937">
                  <c:v>5.5785585573175922E-6</c:v>
                </c:pt>
                <c:pt idx="74938">
                  <c:v>5.5781983974156901E-6</c:v>
                </c:pt>
                <c:pt idx="74939">
                  <c:v>5.57779821974691E-6</c:v>
                </c:pt>
                <c:pt idx="74940">
                  <c:v>5.5772434279788294E-6</c:v>
                </c:pt>
                <c:pt idx="74941">
                  <c:v>5.5768828133295756E-6</c:v>
                </c:pt>
                <c:pt idx="74942">
                  <c:v>5.5763975979061797E-6</c:v>
                </c:pt>
                <c:pt idx="74943">
                  <c:v>5.5760406212357339E-6</c:v>
                </c:pt>
                <c:pt idx="74944">
                  <c:v>5.5752948355802801E-6</c:v>
                </c:pt>
                <c:pt idx="74945">
                  <c:v>5.5749933380866423E-6</c:v>
                </c:pt>
                <c:pt idx="74946">
                  <c:v>5.5746468206052668E-6</c:v>
                </c:pt>
                <c:pt idx="74947">
                  <c:v>5.5740479183441494E-6</c:v>
                </c:pt>
                <c:pt idx="74948">
                  <c:v>5.5737345974193886E-6</c:v>
                </c:pt>
                <c:pt idx="74949">
                  <c:v>5.5732552937115543E-6</c:v>
                </c:pt>
                <c:pt idx="74950">
                  <c:v>5.5728091865603346E-6</c:v>
                </c:pt>
                <c:pt idx="74951">
                  <c:v>5.5724408412061166E-6</c:v>
                </c:pt>
                <c:pt idx="74952">
                  <c:v>5.5718955991324037E-6</c:v>
                </c:pt>
                <c:pt idx="74953">
                  <c:v>5.571277597482549E-6</c:v>
                </c:pt>
                <c:pt idx="74954">
                  <c:v>5.5711057029839139E-6</c:v>
                </c:pt>
                <c:pt idx="74955">
                  <c:v>5.5706136663502548E-6</c:v>
                </c:pt>
                <c:pt idx="74956">
                  <c:v>5.5701852943457197E-6</c:v>
                </c:pt>
                <c:pt idx="74957">
                  <c:v>5.5696696108498136E-6</c:v>
                </c:pt>
                <c:pt idx="74958">
                  <c:v>5.5693303693260532E-6</c:v>
                </c:pt>
                <c:pt idx="74959">
                  <c:v>5.5688733482384123E-6</c:v>
                </c:pt>
                <c:pt idx="74960">
                  <c:v>5.5684276958345444E-6</c:v>
                </c:pt>
                <c:pt idx="74961">
                  <c:v>5.5679620345472358E-6</c:v>
                </c:pt>
                <c:pt idx="74962">
                  <c:v>5.5675618568784557E-6</c:v>
                </c:pt>
                <c:pt idx="74963">
                  <c:v>5.5670748224656563E-6</c:v>
                </c:pt>
                <c:pt idx="74964">
                  <c:v>5.5666164371359628E-6</c:v>
                </c:pt>
                <c:pt idx="74965">
                  <c:v>5.5662649174337284E-6</c:v>
                </c:pt>
                <c:pt idx="74966">
                  <c:v>5.5657474149484187E-6</c:v>
                </c:pt>
                <c:pt idx="74967">
                  <c:v>5.5653986237302888E-6</c:v>
                </c:pt>
                <c:pt idx="74968">
                  <c:v>5.5649761634413153E-6</c:v>
                </c:pt>
                <c:pt idx="74969">
                  <c:v>5.564580987993395E-6</c:v>
                </c:pt>
                <c:pt idx="74970">
                  <c:v>5.5640184655203484E-6</c:v>
                </c:pt>
                <c:pt idx="74971">
                  <c:v>5.5636260185565334E-6</c:v>
                </c:pt>
                <c:pt idx="74972">
                  <c:v>5.563042577705346E-6</c:v>
                </c:pt>
                <c:pt idx="74973">
                  <c:v>5.5627106121391989E-6</c:v>
                </c:pt>
                <c:pt idx="74974">
                  <c:v>5.5623449952690862E-6</c:v>
                </c:pt>
                <c:pt idx="74975">
                  <c:v>5.5618629630771474E-6</c:v>
                </c:pt>
                <c:pt idx="74976">
                  <c:v>5.5613745644222937E-6</c:v>
                </c:pt>
                <c:pt idx="74977">
                  <c:v>5.5609571063541807E-6</c:v>
                </c:pt>
                <c:pt idx="74978">
                  <c:v>5.5605369198019616E-6</c:v>
                </c:pt>
                <c:pt idx="74979">
                  <c:v>5.5601553867745679E-6</c:v>
                </c:pt>
                <c:pt idx="74980">
                  <c:v>5.5597188293177169E-6</c:v>
                </c:pt>
                <c:pt idx="74981">
                  <c:v>5.559213605010882E-6</c:v>
                </c:pt>
                <c:pt idx="74982">
                  <c:v>5.5588716350030154E-6</c:v>
                </c:pt>
                <c:pt idx="74983">
                  <c:v>5.558284556173021E-6</c:v>
                </c:pt>
                <c:pt idx="74984">
                  <c:v>5.5578343562956434E-6</c:v>
                </c:pt>
                <c:pt idx="74985">
                  <c:v>5.5576683735125698E-6</c:v>
                </c:pt>
                <c:pt idx="74986">
                  <c:v>5.5571281336597167E-6</c:v>
                </c:pt>
                <c:pt idx="74987">
                  <c:v>5.5567875278939027E-6</c:v>
                </c:pt>
                <c:pt idx="74988">
                  <c:v>5.55625774723012E-6</c:v>
                </c:pt>
                <c:pt idx="74989">
                  <c:v>5.5557784435222857E-6</c:v>
                </c:pt>
                <c:pt idx="74990">
                  <c:v>5.5553960010001902E-6</c:v>
                </c:pt>
                <c:pt idx="74991">
                  <c:v>5.5549635362694971E-6</c:v>
                </c:pt>
                <c:pt idx="74992">
                  <c:v>5.5545419854752254E-6</c:v>
                </c:pt>
                <c:pt idx="74993">
                  <c:v>5.5540681387356017E-6</c:v>
                </c:pt>
                <c:pt idx="74994">
                  <c:v>5.5537420848850161E-6</c:v>
                </c:pt>
                <c:pt idx="74995">
                  <c:v>5.5533150771225337E-6</c:v>
                </c:pt>
                <c:pt idx="74996">
                  <c:v>5.5528462326037697E-6</c:v>
                </c:pt>
                <c:pt idx="74997">
                  <c:v>5.5524146773677776E-6</c:v>
                </c:pt>
                <c:pt idx="74998">
                  <c:v>5.5521659305668436E-6</c:v>
                </c:pt>
                <c:pt idx="74999">
                  <c:v>5.5515492931590424E-6</c:v>
                </c:pt>
                <c:pt idx="75000">
                  <c:v>5.5511522987217177E-6</c:v>
                </c:pt>
                <c:pt idx="75001">
                  <c:v>5.5505979617009871E-6</c:v>
                </c:pt>
                <c:pt idx="75002">
                  <c:v>5.5503251132904552E-6</c:v>
                </c:pt>
                <c:pt idx="75003">
                  <c:v>5.5498776418971829E-6</c:v>
                </c:pt>
                <c:pt idx="75004">
                  <c:v>5.5495297601737548E-6</c:v>
                </c:pt>
                <c:pt idx="75005">
                  <c:v>5.5490772865596227E-6</c:v>
                </c:pt>
                <c:pt idx="75006">
                  <c:v>5.5486002565885428E-6</c:v>
                </c:pt>
                <c:pt idx="75007">
                  <c:v>5.548271019506501E-6</c:v>
                </c:pt>
                <c:pt idx="75008">
                  <c:v>5.5478685681009674E-6</c:v>
                </c:pt>
                <c:pt idx="75009">
                  <c:v>5.5474638429586784E-6</c:v>
                </c:pt>
                <c:pt idx="75010">
                  <c:v>5.5470286497438792E-6</c:v>
                </c:pt>
                <c:pt idx="75011">
                  <c:v>5.546637112274766E-6</c:v>
                </c:pt>
                <c:pt idx="75012">
                  <c:v>5.5460727708123159E-6</c:v>
                </c:pt>
                <c:pt idx="75013">
                  <c:v>5.5457262533309404E-6</c:v>
                </c:pt>
                <c:pt idx="75014">
                  <c:v>5.5454215726058456E-6</c:v>
                </c:pt>
                <c:pt idx="75015">
                  <c:v>5.544858595385449E-6</c:v>
                </c:pt>
                <c:pt idx="75016">
                  <c:v>5.5444070312660187E-6</c:v>
                </c:pt>
                <c:pt idx="75017">
                  <c:v>5.5440586947952397E-6</c:v>
                </c:pt>
                <c:pt idx="75018">
                  <c:v>5.5435793910874054E-6</c:v>
                </c:pt>
                <c:pt idx="75019">
                  <c:v>5.5432428780477494E-6</c:v>
                </c:pt>
                <c:pt idx="75020">
                  <c:v>5.5428081395803019E-6</c:v>
                </c:pt>
                <c:pt idx="75021">
                  <c:v>5.5424166021111887E-6</c:v>
                </c:pt>
                <c:pt idx="75022">
                  <c:v>5.5419695854652673E-6</c:v>
                </c:pt>
                <c:pt idx="75023">
                  <c:v>5.5414866437786259E-6</c:v>
                </c:pt>
                <c:pt idx="75024">
                  <c:v>5.5411751418432686E-6</c:v>
                </c:pt>
                <c:pt idx="75025">
                  <c:v>5.5408117987099104E-6</c:v>
                </c:pt>
                <c:pt idx="75026">
                  <c:v>5.5403756960004102E-6</c:v>
                </c:pt>
                <c:pt idx="75027">
                  <c:v>5.5399386837962084E-6</c:v>
                </c:pt>
                <c:pt idx="75028">
                  <c:v>5.5395371418853756E-6</c:v>
                </c:pt>
                <c:pt idx="75029">
                  <c:v>5.5392538342857733E-6</c:v>
                </c:pt>
                <c:pt idx="75030">
                  <c:v>5.538950972550083E-6</c:v>
                </c:pt>
                <c:pt idx="75031">
                  <c:v>5.5384230108757038E-6</c:v>
                </c:pt>
                <c:pt idx="75032">
                  <c:v>5.5381760830641724E-6</c:v>
                </c:pt>
                <c:pt idx="75033">
                  <c:v>5.5378459364874288E-6</c:v>
                </c:pt>
                <c:pt idx="75034">
                  <c:v>5.5375676311086863E-6</c:v>
                </c:pt>
                <c:pt idx="75035">
                  <c:v>5.5371633607137483E-6</c:v>
                </c:pt>
                <c:pt idx="75036">
                  <c:v>5.5366786000377033E-6</c:v>
                </c:pt>
                <c:pt idx="75037">
                  <c:v>5.5363830142596271E-6</c:v>
                </c:pt>
                <c:pt idx="75038">
                  <c:v>5.5360660553560592E-6</c:v>
                </c:pt>
                <c:pt idx="75039">
                  <c:v>5.5356640586978756E-6</c:v>
                </c:pt>
                <c:pt idx="75040">
                  <c:v>5.5353625612042379E-6</c:v>
                </c:pt>
                <c:pt idx="75041">
                  <c:v>5.5349364629364572E-6</c:v>
                </c:pt>
                <c:pt idx="75042">
                  <c:v>5.5346918088616803E-6</c:v>
                </c:pt>
                <c:pt idx="75043">
                  <c:v>5.5343452913803048E-6</c:v>
                </c:pt>
                <c:pt idx="75044">
                  <c:v>5.5340174185403157E-6</c:v>
                </c:pt>
                <c:pt idx="75045">
                  <c:v>5.5335149227175862E-6</c:v>
                </c:pt>
                <c:pt idx="75046">
                  <c:v>5.5333102864096873E-6</c:v>
                </c:pt>
                <c:pt idx="75047">
                  <c:v>5.5328964663203814E-6</c:v>
                </c:pt>
                <c:pt idx="75048">
                  <c:v>5.5327109294012189E-6</c:v>
                </c:pt>
                <c:pt idx="75049">
                  <c:v>5.5322907428489998E-6</c:v>
                </c:pt>
                <c:pt idx="75050">
                  <c:v>5.5319992497970824E-6</c:v>
                </c:pt>
                <c:pt idx="75051">
                  <c:v>5.5317245823971462E-6</c:v>
                </c:pt>
                <c:pt idx="75052">
                  <c:v>5.5313230404863134E-6</c:v>
                </c:pt>
                <c:pt idx="75053">
                  <c:v>5.5309469644271303E-6</c:v>
                </c:pt>
                <c:pt idx="75054">
                  <c:v>5.5305845307884738E-6</c:v>
                </c:pt>
                <c:pt idx="75055">
                  <c:v>5.530371254280908E-6</c:v>
                </c:pt>
                <c:pt idx="75056">
                  <c:v>5.5300993153650779E-6</c:v>
                </c:pt>
                <c:pt idx="75057">
                  <c:v>5.5296923164860354E-6</c:v>
                </c:pt>
                <c:pt idx="75058">
                  <c:v>5.5293344303208869E-6</c:v>
                </c:pt>
                <c:pt idx="75059">
                  <c:v>5.5290465752477758E-6</c:v>
                </c:pt>
                <c:pt idx="75060">
                  <c:v>5.5287878240051214E-6</c:v>
                </c:pt>
                <c:pt idx="75061">
                  <c:v>5.5284945119637996E-6</c:v>
                </c:pt>
                <c:pt idx="75062">
                  <c:v>5.5281370805460028E-6</c:v>
                </c:pt>
                <c:pt idx="75063">
                  <c:v>5.5276955208682921E-6</c:v>
                </c:pt>
                <c:pt idx="75064">
                  <c:v>5.5276227612921502E-6</c:v>
                </c:pt>
                <c:pt idx="75065">
                  <c:v>5.5270920711336657E-6</c:v>
                </c:pt>
                <c:pt idx="75066">
                  <c:v>5.5267460083996411E-6</c:v>
                </c:pt>
                <c:pt idx="75067">
                  <c:v>5.5265713854169007E-6</c:v>
                </c:pt>
                <c:pt idx="75068">
                  <c:v>5.5261780289583839E-6</c:v>
                </c:pt>
                <c:pt idx="75069">
                  <c:v>5.5259283726627473E-6</c:v>
                </c:pt>
                <c:pt idx="75070">
                  <c:v>5.5255263760045636E-6</c:v>
                </c:pt>
                <c:pt idx="75071">
                  <c:v>5.5253385653486484E-6</c:v>
                </c:pt>
                <c:pt idx="75072">
                  <c:v>5.5250220611924314E-6</c:v>
                </c:pt>
                <c:pt idx="75073">
                  <c:v>5.5247041927941609E-6</c:v>
                </c:pt>
                <c:pt idx="75074">
                  <c:v>5.5243158385565039E-6</c:v>
                </c:pt>
                <c:pt idx="75075">
                  <c:v>5.5241266636585351E-6</c:v>
                </c:pt>
                <c:pt idx="75076">
                  <c:v>5.523854724742705E-6</c:v>
                </c:pt>
                <c:pt idx="75077">
                  <c:v>5.5234395404113457E-6</c:v>
                </c:pt>
                <c:pt idx="75078">
                  <c:v>5.5230357247637576E-6</c:v>
                </c:pt>
                <c:pt idx="75079">
                  <c:v>5.5226778385986108E-6</c:v>
                </c:pt>
                <c:pt idx="75080">
                  <c:v>5.5225923460966442E-6</c:v>
                </c:pt>
                <c:pt idx="75081">
                  <c:v>5.5222217270056717E-6</c:v>
                </c:pt>
                <c:pt idx="75082">
                  <c:v>5.5218988563865423E-6</c:v>
                </c:pt>
                <c:pt idx="75083">
                  <c:v>5.5215609791048337E-6</c:v>
                </c:pt>
                <c:pt idx="75084">
                  <c:v>5.5213199630088639E-6</c:v>
                </c:pt>
                <c:pt idx="75085">
                  <c:v>5.5210248319781394E-6</c:v>
                </c:pt>
                <c:pt idx="75086">
                  <c:v>5.5208029152709059E-6</c:v>
                </c:pt>
                <c:pt idx="75087">
                  <c:v>5.5205086937348824E-6</c:v>
                </c:pt>
                <c:pt idx="75088">
                  <c:v>5.5200030146806967E-6</c:v>
                </c:pt>
                <c:pt idx="75089">
                  <c:v>5.5197260735440068E-6</c:v>
                </c:pt>
                <c:pt idx="75090">
                  <c:v>5.5194141168612987E-6</c:v>
                </c:pt>
                <c:pt idx="75091">
                  <c:v>5.5191781029861886E-6</c:v>
                </c:pt>
                <c:pt idx="75092">
                  <c:v>5.5187929319799878E-6</c:v>
                </c:pt>
                <c:pt idx="75093">
                  <c:v>5.5184577831823836E-6</c:v>
                </c:pt>
                <c:pt idx="75094">
                  <c:v>5.5183363656396978E-6</c:v>
                </c:pt>
                <c:pt idx="75095">
                  <c:v>5.5179739320010412E-6</c:v>
                </c:pt>
                <c:pt idx="75096">
                  <c:v>5.5176074056362268E-6</c:v>
                </c:pt>
                <c:pt idx="75097">
                  <c:v>5.5172972679429222E-6</c:v>
                </c:pt>
                <c:pt idx="75098">
                  <c:v>5.517037607205566E-6</c:v>
                </c:pt>
                <c:pt idx="75099">
                  <c:v>5.5166956371976994E-6</c:v>
                </c:pt>
                <c:pt idx="75100">
                  <c:v>5.5165346566354856E-6</c:v>
                </c:pt>
                <c:pt idx="75101">
                  <c:v>5.5160730880743358E-6</c:v>
                </c:pt>
                <c:pt idx="75102">
                  <c:v>5.515743850992294E-6</c:v>
                </c:pt>
                <c:pt idx="75103">
                  <c:v>5.5155383051896933E-6</c:v>
                </c:pt>
                <c:pt idx="75104">
                  <c:v>5.5151131164166153E-6</c:v>
                </c:pt>
                <c:pt idx="75105">
                  <c:v>5.5148625506262761E-6</c:v>
                </c:pt>
                <c:pt idx="75106">
                  <c:v>5.5146037993836217E-6</c:v>
                </c:pt>
                <c:pt idx="75107">
                  <c:v>5.5142763812909834E-6</c:v>
                </c:pt>
                <c:pt idx="75108">
                  <c:v>5.5139648793556262E-6</c:v>
                </c:pt>
                <c:pt idx="75109">
                  <c:v>5.5136429182311994E-6</c:v>
                </c:pt>
                <c:pt idx="75110">
                  <c:v>5.5134869398898454E-6</c:v>
                </c:pt>
                <c:pt idx="75111">
                  <c:v>5.5130462897068364E-6</c:v>
                </c:pt>
                <c:pt idx="75112">
                  <c:v>5.5128266467363574E-6</c:v>
                </c:pt>
                <c:pt idx="75113">
                  <c:v>5.5126470215327572E-6</c:v>
                </c:pt>
                <c:pt idx="75114">
                  <c:v>5.5122009143815376E-6</c:v>
                </c:pt>
                <c:pt idx="75115">
                  <c:v>5.5117880037869327E-6</c:v>
                </c:pt>
                <c:pt idx="75116">
                  <c:v>5.5114633141783997E-6</c:v>
                </c:pt>
                <c:pt idx="75117">
                  <c:v>5.5113387134042569E-6</c:v>
                </c:pt>
                <c:pt idx="75118">
                  <c:v>5.5111054280132521E-6</c:v>
                </c:pt>
                <c:pt idx="75119">
                  <c:v>5.5107270782173154E-6</c:v>
                </c:pt>
                <c:pt idx="75120">
                  <c:v>5.5105006140365731E-6</c:v>
                </c:pt>
                <c:pt idx="75121">
                  <c:v>5.5100681493058801E-6</c:v>
                </c:pt>
                <c:pt idx="75122">
                  <c:v>5.5098107623052783E-6</c:v>
                </c:pt>
                <c:pt idx="75123">
                  <c:v>5.509559741767589E-6</c:v>
                </c:pt>
                <c:pt idx="75124">
                  <c:v>5.5092318689275999E-6</c:v>
                </c:pt>
                <c:pt idx="75125">
                  <c:v>5.5089476518332958E-6</c:v>
                </c:pt>
                <c:pt idx="75126">
                  <c:v>5.5086948123062029E-6</c:v>
                </c:pt>
                <c:pt idx="75127">
                  <c:v>5.5084283303585826E-6</c:v>
                </c:pt>
                <c:pt idx="75128">
                  <c:v>5.5081268328649458E-6</c:v>
                </c:pt>
                <c:pt idx="75129">
                  <c:v>5.5078644436434843E-6</c:v>
                </c:pt>
                <c:pt idx="75130">
                  <c:v>5.5074401643651072E-6</c:v>
                </c:pt>
                <c:pt idx="75131">
                  <c:v>5.5071654969651718E-6</c:v>
                </c:pt>
                <c:pt idx="75132">
                  <c:v>5.5069485824787989E-6</c:v>
                </c:pt>
                <c:pt idx="75133">
                  <c:v>5.5067034736566711E-6</c:v>
                </c:pt>
                <c:pt idx="75134">
                  <c:v>5.5062787396309432E-6</c:v>
                </c:pt>
                <c:pt idx="75135">
                  <c:v>5.5060850172594664E-6</c:v>
                </c:pt>
                <c:pt idx="75136">
                  <c:v>5.5057757890608627E-6</c:v>
                </c:pt>
                <c:pt idx="75137">
                  <c:v>5.5053710639185738E-6</c:v>
                </c:pt>
                <c:pt idx="75138">
                  <c:v>5.505037734110374E-6</c:v>
                </c:pt>
                <c:pt idx="75139">
                  <c:v>5.505033641384216E-6</c:v>
                </c:pt>
                <c:pt idx="75140">
                  <c:v>5.5045620683813468E-6</c:v>
                </c:pt>
                <c:pt idx="75141">
                  <c:v>5.5041346058715126E-6</c:v>
                </c:pt>
                <c:pt idx="75142">
                  <c:v>5.5039340622897734E-6</c:v>
                </c:pt>
                <c:pt idx="75143">
                  <c:v>5.5037771744537167E-6</c:v>
                </c:pt>
                <c:pt idx="75144">
                  <c:v>5.5035047807905357E-6</c:v>
                </c:pt>
                <c:pt idx="75145">
                  <c:v>5.5032055570336516E-6</c:v>
                </c:pt>
                <c:pt idx="75146">
                  <c:v>5.5028663155098911E-6</c:v>
                </c:pt>
                <c:pt idx="75147">
                  <c:v>5.5024233915901277E-6</c:v>
                </c:pt>
                <c:pt idx="75148">
                  <c:v>5.5022110245772637E-6</c:v>
                </c:pt>
                <c:pt idx="75149">
                  <c:v>5.502033673110418E-6</c:v>
                </c:pt>
                <c:pt idx="75150">
                  <c:v>5.5016698752297089E-6</c:v>
                </c:pt>
                <c:pt idx="75151">
                  <c:v>5.5014065765135456E-6</c:v>
                </c:pt>
                <c:pt idx="75152">
                  <c:v>5.5011150834616274E-6</c:v>
                </c:pt>
                <c:pt idx="75153">
                  <c:v>5.5008131312206388E-6</c:v>
                </c:pt>
                <c:pt idx="75154">
                  <c:v>5.5004488785925787E-6</c:v>
                </c:pt>
                <c:pt idx="75155">
                  <c:v>5.5002183216856793E-6</c:v>
                </c:pt>
                <c:pt idx="75156">
                  <c:v>5.4998913583403919E-6</c:v>
                </c:pt>
                <c:pt idx="75157">
                  <c:v>5.4995498430798762E-6</c:v>
                </c:pt>
                <c:pt idx="75158">
                  <c:v>5.4994220590742771E-6</c:v>
                </c:pt>
                <c:pt idx="75159">
                  <c:v>5.4990641729091294E-6</c:v>
                </c:pt>
                <c:pt idx="75160">
                  <c:v>5.4988909141684417E-6</c:v>
                </c:pt>
                <c:pt idx="75161">
                  <c:v>5.4984789130685394E-6</c:v>
                </c:pt>
                <c:pt idx="75162">
                  <c:v>5.4984270718705366E-6</c:v>
                </c:pt>
                <c:pt idx="75163">
                  <c:v>5.4979495871521067E-6</c:v>
                </c:pt>
                <c:pt idx="75164">
                  <c:v>5.4977786021481734E-6</c:v>
                </c:pt>
                <c:pt idx="75165">
                  <c:v>5.4973738770058836E-6</c:v>
                </c:pt>
                <c:pt idx="75166">
                  <c:v>5.4971342251519673E-6</c:v>
                </c:pt>
                <c:pt idx="75167">
                  <c:v>5.4969209486444024E-6</c:v>
                </c:pt>
                <c:pt idx="75168">
                  <c:v>5.4964962146186744E-6</c:v>
                </c:pt>
                <c:pt idx="75169">
                  <c:v>5.4962392823654227E-6</c:v>
                </c:pt>
                <c:pt idx="75170">
                  <c:v>5.4958672990323984E-6</c:v>
                </c:pt>
                <c:pt idx="75171">
                  <c:v>5.4956767598923761E-6</c:v>
                </c:pt>
                <c:pt idx="75172">
                  <c:v>5.4953916333033703E-6</c:v>
                </c:pt>
                <c:pt idx="75173">
                  <c:v>5.4950960475252941E-6</c:v>
                </c:pt>
                <c:pt idx="75174">
                  <c:v>5.4947386161074974E-6</c:v>
                </c:pt>
                <c:pt idx="75175">
                  <c:v>5.4946226555330213E-6</c:v>
                </c:pt>
                <c:pt idx="75176">
                  <c:v>5.4943070608715061E-6</c:v>
                </c:pt>
                <c:pt idx="75177">
                  <c:v>5.4940333029662716E-6</c:v>
                </c:pt>
                <c:pt idx="75178">
                  <c:v>5.4937445383984604E-6</c:v>
                </c:pt>
                <c:pt idx="75179">
                  <c:v>5.4933907449594699E-6</c:v>
                </c:pt>
                <c:pt idx="75180">
                  <c:v>5.4931542763370089E-6</c:v>
                </c:pt>
                <c:pt idx="75181">
                  <c:v>5.4930042097112164E-6</c:v>
                </c:pt>
                <c:pt idx="75182">
                  <c:v>5.4927045312069822E-6</c:v>
                </c:pt>
                <c:pt idx="75183">
                  <c:v>5.4925135373196099E-6</c:v>
                </c:pt>
                <c:pt idx="75184">
                  <c:v>5.4921897572057787E-6</c:v>
                </c:pt>
                <c:pt idx="75185">
                  <c:v>5.4918141358939474E-6</c:v>
                </c:pt>
                <c:pt idx="75186">
                  <c:v>5.4915344662731513E-6</c:v>
                </c:pt>
                <c:pt idx="75187">
                  <c:v>5.4913061831030063E-6</c:v>
                </c:pt>
                <c:pt idx="75188">
                  <c:v>5.4909828577365261E-6</c:v>
                </c:pt>
                <c:pt idx="75189">
                  <c:v>5.4906909099372569E-6</c:v>
                </c:pt>
                <c:pt idx="75190">
                  <c:v>5.4904162425373224E-6</c:v>
                </c:pt>
                <c:pt idx="75191">
                  <c:v>5.490133844432421E-6</c:v>
                </c:pt>
                <c:pt idx="75192">
                  <c:v>5.4898509915801696E-6</c:v>
                </c:pt>
                <c:pt idx="75193">
                  <c:v>5.4895422181289177E-6</c:v>
                </c:pt>
                <c:pt idx="75194">
                  <c:v>5.4893125707167201E-6</c:v>
                </c:pt>
                <c:pt idx="75195">
                  <c:v>5.4889887906028889E-6</c:v>
                </c:pt>
                <c:pt idx="75196">
                  <c:v>5.4887464102648656E-6</c:v>
                </c:pt>
                <c:pt idx="75197">
                  <c:v>5.4884194469195791E-6</c:v>
                </c:pt>
                <c:pt idx="75198">
                  <c:v>5.4882548283785582E-6</c:v>
                </c:pt>
                <c:pt idx="75199">
                  <c:v>5.4879656090633944E-6</c:v>
                </c:pt>
                <c:pt idx="75200">
                  <c:v>5.4877550610399339E-6</c:v>
                </c:pt>
                <c:pt idx="75201">
                  <c:v>5.4874494708201382E-6</c:v>
                </c:pt>
                <c:pt idx="75202">
                  <c:v>5.4872057262400631E-6</c:v>
                </c:pt>
                <c:pt idx="75203">
                  <c:v>5.4867609833308961E-6</c:v>
                </c:pt>
                <c:pt idx="75204">
                  <c:v>5.4866554819454896E-6</c:v>
                </c:pt>
                <c:pt idx="75205">
                  <c:v>5.4863076002220623E-6</c:v>
                </c:pt>
                <c:pt idx="75206">
                  <c:v>5.4860706768522496E-6</c:v>
                </c:pt>
                <c:pt idx="75207">
                  <c:v>5.4858942348801074E-6</c:v>
                </c:pt>
                <c:pt idx="75208">
                  <c:v>5.485571819008328E-6</c:v>
                </c:pt>
                <c:pt idx="75209">
                  <c:v>5.4851811910339174E-6</c:v>
                </c:pt>
                <c:pt idx="75210">
                  <c:v>5.4848987929290161E-6</c:v>
                </c:pt>
                <c:pt idx="75211">
                  <c:v>5.4847673709446099E-6</c:v>
                </c:pt>
                <c:pt idx="75212">
                  <c:v>5.4844081205374104E-6</c:v>
                </c:pt>
                <c:pt idx="75213">
                  <c:v>5.4840793382027186E-6</c:v>
                </c:pt>
                <c:pt idx="75214">
                  <c:v>5.4839870244904887E-6</c:v>
                </c:pt>
                <c:pt idx="75215">
                  <c:v>5.4837933021190111E-6</c:v>
                </c:pt>
                <c:pt idx="75216">
                  <c:v>5.4833785725350026E-6</c:v>
                </c:pt>
                <c:pt idx="75217">
                  <c:v>5.4831016313983127E-6</c:v>
                </c:pt>
                <c:pt idx="75218">
                  <c:v>5.4828719839861151E-6</c:v>
                </c:pt>
                <c:pt idx="75219">
                  <c:v>5.4825582083140034E-6</c:v>
                </c:pt>
                <c:pt idx="75220">
                  <c:v>5.4822785386932082E-6</c:v>
                </c:pt>
                <c:pt idx="75221">
                  <c:v>5.4821684898342937E-6</c:v>
                </c:pt>
                <c:pt idx="75222">
                  <c:v>5.4817892305436544E-6</c:v>
                </c:pt>
                <c:pt idx="75223">
                  <c:v>5.4815027397125959E-6</c:v>
                </c:pt>
                <c:pt idx="75224">
                  <c:v>5.4811894187878352E-6</c:v>
                </c:pt>
                <c:pt idx="75225">
                  <c:v>5.4809584071335848E-6</c:v>
                </c:pt>
                <c:pt idx="75226">
                  <c:v>5.4806250773253851E-6</c:v>
                </c:pt>
                <c:pt idx="75227">
                  <c:v>5.4803394959890284E-6</c:v>
                </c:pt>
                <c:pt idx="75228">
                  <c:v>5.4802371778350789E-6</c:v>
                </c:pt>
                <c:pt idx="75229">
                  <c:v>5.4797956181573682E-6</c:v>
                </c:pt>
                <c:pt idx="75230">
                  <c:v>5.4796337281004534E-6</c:v>
                </c:pt>
                <c:pt idx="75231">
                  <c:v>5.4794495554233444E-6</c:v>
                </c:pt>
                <c:pt idx="75232">
                  <c:v>5.4791121328889858E-6</c:v>
                </c:pt>
                <c:pt idx="75233">
                  <c:v>5.4789056775916833E-6</c:v>
                </c:pt>
                <c:pt idx="75234">
                  <c:v>5.4785446081950786E-6</c:v>
                </c:pt>
                <c:pt idx="75235">
                  <c:v>5.4782267397968099E-6</c:v>
                </c:pt>
                <c:pt idx="75236">
                  <c:v>5.478153980220668E-6</c:v>
                </c:pt>
                <c:pt idx="75237">
                  <c:v>5.4777083278167993E-6</c:v>
                </c:pt>
                <c:pt idx="75238">
                  <c:v>5.4774509408161984E-6</c:v>
                </c:pt>
                <c:pt idx="75239">
                  <c:v>5.4772508519818083E-6</c:v>
                </c:pt>
                <c:pt idx="75240">
                  <c:v>5.4770880524301901E-6</c:v>
                </c:pt>
                <c:pt idx="75241">
                  <c:v>5.4768079280620441E-6</c:v>
                </c:pt>
                <c:pt idx="75242">
                  <c:v>5.4765564527770039E-6</c:v>
                </c:pt>
                <c:pt idx="75243">
                  <c:v>5.4763663683843333E-6</c:v>
                </c:pt>
                <c:pt idx="75244">
                  <c:v>5.4760421335231513E-6</c:v>
                </c:pt>
                <c:pt idx="75245">
                  <c:v>5.4757010730099856E-6</c:v>
                </c:pt>
                <c:pt idx="75246">
                  <c:v>5.4754927987232796E-6</c:v>
                </c:pt>
                <c:pt idx="75247">
                  <c:v>5.4751130846852902E-6</c:v>
                </c:pt>
                <c:pt idx="75248">
                  <c:v>5.4749270930187777E-6</c:v>
                </c:pt>
                <c:pt idx="75249">
                  <c:v>5.4747097237850539E-6</c:v>
                </c:pt>
                <c:pt idx="75250">
                  <c:v>5.4743300097470637E-6</c:v>
                </c:pt>
                <c:pt idx="75251">
                  <c:v>5.4742190513934466E-6</c:v>
                </c:pt>
                <c:pt idx="75252">
                  <c:v>5.4738875405746512E-6</c:v>
                </c:pt>
                <c:pt idx="75253">
                  <c:v>5.4736738093197354E-6</c:v>
                </c:pt>
                <c:pt idx="75254">
                  <c:v>5.4734082368668169E-6</c:v>
                </c:pt>
                <c:pt idx="75255">
                  <c:v>5.4731935961171976E-6</c:v>
                </c:pt>
                <c:pt idx="75256">
                  <c:v>5.4728689065086664E-6</c:v>
                </c:pt>
                <c:pt idx="75257">
                  <c:v>5.472574684972642E-6</c:v>
                </c:pt>
                <c:pt idx="75258">
                  <c:v>5.4724164328945343E-6</c:v>
                </c:pt>
                <c:pt idx="75259">
                  <c:v>5.4721999731555124E-6</c:v>
                </c:pt>
                <c:pt idx="75260">
                  <c:v>5.471857548400294E-6</c:v>
                </c:pt>
                <c:pt idx="75261">
                  <c:v>5.4716069826099556E-6</c:v>
                </c:pt>
                <c:pt idx="75262">
                  <c:v>5.471269105328247E-6</c:v>
                </c:pt>
                <c:pt idx="75263">
                  <c:v>5.4711317716282792E-6</c:v>
                </c:pt>
                <c:pt idx="75264">
                  <c:v>5.4708766583644319E-6</c:v>
                </c:pt>
                <c:pt idx="75265">
                  <c:v>5.4706811170035508E-6</c:v>
                </c:pt>
                <c:pt idx="75266">
                  <c:v>5.4703832574887201E-6</c:v>
                </c:pt>
                <c:pt idx="75267">
                  <c:v>5.4702427405572962E-6</c:v>
                </c:pt>
                <c:pt idx="75268">
                  <c:v>5.4698161875421647E-6</c:v>
                </c:pt>
                <c:pt idx="75269">
                  <c:v>5.4694896789442282E-6</c:v>
                </c:pt>
                <c:pt idx="75270">
                  <c:v>5.4692459343641531E-6</c:v>
                </c:pt>
                <c:pt idx="75271">
                  <c:v>5.4690644901711494E-6</c:v>
                </c:pt>
                <c:pt idx="75272">
                  <c:v>5.4689026001142338E-6</c:v>
                </c:pt>
                <c:pt idx="75273">
                  <c:v>5.4685528994014021E-6</c:v>
                </c:pt>
                <c:pt idx="75274">
                  <c:v>5.4683277994627133E-6</c:v>
                </c:pt>
                <c:pt idx="75275">
                  <c:v>5.4680426728737066E-6</c:v>
                </c:pt>
                <c:pt idx="75276">
                  <c:v>5.467876235343283E-6</c:v>
                </c:pt>
                <c:pt idx="75277">
                  <c:v>5.4676097533956644E-6</c:v>
                </c:pt>
                <c:pt idx="75278">
                  <c:v>5.46715136806597E-6</c:v>
                </c:pt>
                <c:pt idx="75279">
                  <c:v>5.4669217206537724E-6</c:v>
                </c:pt>
                <c:pt idx="75280">
                  <c:v>5.4668603297614027E-6</c:v>
                </c:pt>
                <c:pt idx="75281">
                  <c:v>5.4665742936776951E-6</c:v>
                </c:pt>
                <c:pt idx="75282">
                  <c:v>5.4664642448187814E-6</c:v>
                </c:pt>
                <c:pt idx="75283">
                  <c:v>5.4660263231198769E-6</c:v>
                </c:pt>
                <c:pt idx="75284">
                  <c:v>5.4657916734868186E-6</c:v>
                </c:pt>
                <c:pt idx="75285">
                  <c:v>5.465521098813042E-6</c:v>
                </c:pt>
                <c:pt idx="75286">
                  <c:v>5.4653387451253374E-6</c:v>
                </c:pt>
                <c:pt idx="75287">
                  <c:v>5.4651354730594903E-6</c:v>
                </c:pt>
                <c:pt idx="75288">
                  <c:v>5.4647516662953421E-6</c:v>
                </c:pt>
                <c:pt idx="75289">
                  <c:v>5.4645470299874432E-6</c:v>
                </c:pt>
                <c:pt idx="75290">
                  <c:v>5.4642791837977711E-6</c:v>
                </c:pt>
                <c:pt idx="75291">
                  <c:v>5.4640890994051014E-6</c:v>
                </c:pt>
                <c:pt idx="75292">
                  <c:v>5.4637821449432522E-6</c:v>
                </c:pt>
                <c:pt idx="75293">
                  <c:v>5.4635888773191246E-6</c:v>
                </c:pt>
                <c:pt idx="75294">
                  <c:v>5.4633496802125592E-6</c:v>
                </c:pt>
                <c:pt idx="75295">
                  <c:v>5.4630149861623067E-6</c:v>
                </c:pt>
                <c:pt idx="75296">
                  <c:v>5.4627630561299156E-6</c:v>
                </c:pt>
                <c:pt idx="75297">
                  <c:v>5.4626984820060898E-6</c:v>
                </c:pt>
                <c:pt idx="75298">
                  <c:v>5.4624724725726992E-6</c:v>
                </c:pt>
                <c:pt idx="75299">
                  <c:v>5.4620841183350421E-6</c:v>
                </c:pt>
                <c:pt idx="75300">
                  <c:v>5.4618622016278104E-6</c:v>
                </c:pt>
                <c:pt idx="75301">
                  <c:v>5.4616843954136129E-6</c:v>
                </c:pt>
                <c:pt idx="75302">
                  <c:v>5.4613710744888522E-6</c:v>
                </c:pt>
                <c:pt idx="75303">
                  <c:v>5.4611700761597604E-6</c:v>
                </c:pt>
                <c:pt idx="75304">
                  <c:v>5.4609608923783526E-6</c:v>
                </c:pt>
                <c:pt idx="75305">
                  <c:v>5.4606798585155047E-6</c:v>
                </c:pt>
                <c:pt idx="75306">
                  <c:v>5.4603729040536564E-6</c:v>
                </c:pt>
                <c:pt idx="75307">
                  <c:v>5.4600891417067032E-6</c:v>
                </c:pt>
                <c:pt idx="75308">
                  <c:v>5.4598767746938393E-6</c:v>
                </c:pt>
                <c:pt idx="75309">
                  <c:v>5.4596589507127646E-6</c:v>
                </c:pt>
                <c:pt idx="75310">
                  <c:v>5.4595384426647797E-6</c:v>
                </c:pt>
                <c:pt idx="75311">
                  <c:v>5.4592233027506154E-6</c:v>
                </c:pt>
                <c:pt idx="75312">
                  <c:v>5.4590295803791378E-6</c:v>
                </c:pt>
                <c:pt idx="75313">
                  <c:v>5.4587067097600084E-6</c:v>
                </c:pt>
                <c:pt idx="75314">
                  <c:v>5.4585016187047586E-6</c:v>
                </c:pt>
                <c:pt idx="75315">
                  <c:v>5.4583911150984932E-6</c:v>
                </c:pt>
                <c:pt idx="75316">
                  <c:v>5.4581182666879613E-6</c:v>
                </c:pt>
                <c:pt idx="75317">
                  <c:v>5.4578481467615347E-6</c:v>
                </c:pt>
                <c:pt idx="75318">
                  <c:v>5.4575925787503374E-6</c:v>
                </c:pt>
                <c:pt idx="75319">
                  <c:v>5.4572669796471018E-6</c:v>
                </c:pt>
                <c:pt idx="75320">
                  <c:v>5.4572378758166451E-6</c:v>
                </c:pt>
                <c:pt idx="75321">
                  <c:v>5.4571610235143453E-6</c:v>
                </c:pt>
                <c:pt idx="75322">
                  <c:v>5.4568918130826213E-6</c:v>
                </c:pt>
                <c:pt idx="75323">
                  <c:v>5.4566958169743876E-6</c:v>
                </c:pt>
                <c:pt idx="75324">
                  <c:v>5.4565543905482627E-6</c:v>
                </c:pt>
                <c:pt idx="75325">
                  <c:v>5.4563943194807507E-6</c:v>
                </c:pt>
                <c:pt idx="75326">
                  <c:v>5.4561392062169034E-6</c:v>
                </c:pt>
                <c:pt idx="75327">
                  <c:v>5.4560177886742167E-6</c:v>
                </c:pt>
                <c:pt idx="75328">
                  <c:v>5.4558554438699502E-6</c:v>
                </c:pt>
                <c:pt idx="75329">
                  <c:v>5.4554984671995044E-6</c:v>
                </c:pt>
                <c:pt idx="75330">
                  <c:v>5.4555607675865758E-6</c:v>
                </c:pt>
                <c:pt idx="75331">
                  <c:v>5.4552378969674456E-6</c:v>
                </c:pt>
                <c:pt idx="75332">
                  <c:v>5.4550068853131961E-6</c:v>
                </c:pt>
                <c:pt idx="75333">
                  <c:v>5.4549941523873713E-6</c:v>
                </c:pt>
                <c:pt idx="75334">
                  <c:v>5.4547713261854369E-6</c:v>
                </c:pt>
                <c:pt idx="75335">
                  <c:v>5.4543811529583763E-6</c:v>
                </c:pt>
                <c:pt idx="75336">
                  <c:v>5.4543643273063944E-6</c:v>
                </c:pt>
                <c:pt idx="75337">
                  <c:v>5.4541924328077576E-6</c:v>
                </c:pt>
                <c:pt idx="75338">
                  <c:v>5.4539309530809987E-6</c:v>
                </c:pt>
                <c:pt idx="75339">
                  <c:v>5.4538827498618048E-6</c:v>
                </c:pt>
                <c:pt idx="75340">
                  <c:v>5.4536171774088871E-6</c:v>
                </c:pt>
                <c:pt idx="75341">
                  <c:v>5.4534875744138836E-6</c:v>
                </c:pt>
                <c:pt idx="75342">
                  <c:v>5.4533165894099511E-6</c:v>
                </c:pt>
                <c:pt idx="75343">
                  <c:v>5.453201083582826E-6</c:v>
                </c:pt>
                <c:pt idx="75344">
                  <c:v>5.4531083151232451E-6</c:v>
                </c:pt>
                <c:pt idx="75345">
                  <c:v>5.4528636610484682E-6</c:v>
                </c:pt>
                <c:pt idx="75346">
                  <c:v>5.4527290558326058E-6</c:v>
                </c:pt>
                <c:pt idx="75347">
                  <c:v>5.4524193728866521E-6</c:v>
                </c:pt>
                <c:pt idx="75348">
                  <c:v>5.4523852668353356E-6</c:v>
                </c:pt>
                <c:pt idx="75349">
                  <c:v>5.4521178753930144E-6</c:v>
                </c:pt>
                <c:pt idx="75350">
                  <c:v>5.4520060075446963E-6</c:v>
                </c:pt>
                <c:pt idx="75351">
                  <c:v>5.4518368415301674E-6</c:v>
                </c:pt>
                <c:pt idx="75352">
                  <c:v>5.4515990086656529E-6</c:v>
                </c:pt>
                <c:pt idx="75353">
                  <c:v>5.451418473967351E-6</c:v>
                </c:pt>
                <c:pt idx="75354">
                  <c:v>5.4513034228875767E-6</c:v>
                </c:pt>
                <c:pt idx="75355">
                  <c:v>5.4513061513716821E-6</c:v>
                </c:pt>
                <c:pt idx="75356">
                  <c:v>5.4510228437720798E-6</c:v>
                </c:pt>
                <c:pt idx="75357">
                  <c:v>5.4509841902472536E-6</c:v>
                </c:pt>
                <c:pt idx="75358">
                  <c:v>5.4506554079125644E-6</c:v>
                </c:pt>
                <c:pt idx="75359">
                  <c:v>5.450721801025793E-6</c:v>
                </c:pt>
                <c:pt idx="75360">
                  <c:v>5.4504457693838049E-6</c:v>
                </c:pt>
                <c:pt idx="75361">
                  <c:v>5.4503461797139607E-6</c:v>
                </c:pt>
                <c:pt idx="75362">
                  <c:v>5.4501392696693074E-6</c:v>
                </c:pt>
                <c:pt idx="75363">
                  <c:v>5.4499751058756374E-6</c:v>
                </c:pt>
                <c:pt idx="75364">
                  <c:v>5.4497436394740362E-6</c:v>
                </c:pt>
                <c:pt idx="75365">
                  <c:v>5.4495340009452784E-6</c:v>
                </c:pt>
                <c:pt idx="75366">
                  <c:v>5.4494989853992593E-6</c:v>
                </c:pt>
                <c:pt idx="75367">
                  <c:v>5.4492884373757988E-6</c:v>
                </c:pt>
                <c:pt idx="75368">
                  <c:v>5.4490524235006887E-6</c:v>
                </c:pt>
                <c:pt idx="75369">
                  <c:v>5.4490151342179161E-6</c:v>
                </c:pt>
                <c:pt idx="75370">
                  <c:v>5.4488523346662987E-6</c:v>
                </c:pt>
                <c:pt idx="75371">
                  <c:v>5.4485994951392058E-6</c:v>
                </c:pt>
                <c:pt idx="75372">
                  <c:v>5.4486190492752939E-6</c:v>
                </c:pt>
                <c:pt idx="75373">
                  <c:v>5.4482761697727264E-6</c:v>
                </c:pt>
                <c:pt idx="75374">
                  <c:v>5.4482120503962514E-6</c:v>
                </c:pt>
                <c:pt idx="75375">
                  <c:v>5.447901912702946E-6</c:v>
                </c:pt>
                <c:pt idx="75376">
                  <c:v>5.4478769015986472E-6</c:v>
                </c:pt>
                <c:pt idx="75377">
                  <c:v>5.4477422963827848E-6</c:v>
                </c:pt>
                <c:pt idx="75378">
                  <c:v>5.4474935495818499E-6</c:v>
                </c:pt>
                <c:pt idx="75379">
                  <c:v>5.4474899116030429E-6</c:v>
                </c:pt>
                <c:pt idx="75380">
                  <c:v>5.4472075134981424E-6</c:v>
                </c:pt>
                <c:pt idx="75381">
                  <c:v>5.4472034207719844E-6</c:v>
                </c:pt>
                <c:pt idx="75382">
                  <c:v>5.4468769121740479E-6</c:v>
                </c:pt>
                <c:pt idx="75383">
                  <c:v>5.4467118388856761E-6</c:v>
                </c:pt>
                <c:pt idx="75384">
                  <c:v>5.4465549510496203E-6</c:v>
                </c:pt>
                <c:pt idx="75385">
                  <c:v>5.4464849199575838E-6</c:v>
                </c:pt>
                <c:pt idx="75386">
                  <c:v>5.4464153436128981E-6</c:v>
                </c:pt>
                <c:pt idx="75387">
                  <c:v>5.4461929721583147E-6</c:v>
                </c:pt>
                <c:pt idx="75388">
                  <c:v>5.4461597756016999E-6</c:v>
                </c:pt>
                <c:pt idx="75389">
                  <c:v>5.4456918405776378E-6</c:v>
                </c:pt>
                <c:pt idx="75390">
                  <c:v>5.4457314035971649E-6</c:v>
                </c:pt>
                <c:pt idx="75391">
                  <c:v>5.4455517783935647E-6</c:v>
                </c:pt>
                <c:pt idx="75392">
                  <c:v>5.4453994380310178E-6</c:v>
                </c:pt>
                <c:pt idx="75393">
                  <c:v>5.4449837989523084E-6</c:v>
                </c:pt>
                <c:pt idx="75394">
                  <c:v>5.4449842536996576E-6</c:v>
                </c:pt>
                <c:pt idx="75395">
                  <c:v>5.4447596085083214E-6</c:v>
                </c:pt>
                <c:pt idx="75396">
                  <c:v>5.444757789518917E-6</c:v>
                </c:pt>
                <c:pt idx="75397">
                  <c:v>5.444501312013017E-6</c:v>
                </c:pt>
                <c:pt idx="75398">
                  <c:v>5.4443662520498037E-6</c:v>
                </c:pt>
                <c:pt idx="75399">
                  <c:v>5.4443353292299426E-6</c:v>
                </c:pt>
                <c:pt idx="75400">
                  <c:v>5.4441034080809914E-6</c:v>
                </c:pt>
                <c:pt idx="75401">
                  <c:v>5.4440652093035169E-6</c:v>
                </c:pt>
                <c:pt idx="75402">
                  <c:v>5.4438814913737588E-6</c:v>
                </c:pt>
                <c:pt idx="75403">
                  <c:v>5.4436941354651944E-6</c:v>
                </c:pt>
                <c:pt idx="75404">
                  <c:v>5.4435026868304703E-6</c:v>
                </c:pt>
                <c:pt idx="75405">
                  <c:v>5.4433653531305026E-6</c:v>
                </c:pt>
                <c:pt idx="75406">
                  <c:v>5.4431798162113409E-6</c:v>
                </c:pt>
                <c:pt idx="75407">
                  <c:v>5.4431297940027426E-6</c:v>
                </c:pt>
                <c:pt idx="75408">
                  <c:v>5.4430506679636892E-6</c:v>
                </c:pt>
                <c:pt idx="75409">
                  <c:v>5.4429251576948454E-6</c:v>
                </c:pt>
                <c:pt idx="75410">
                  <c:v>5.4426486713055064E-6</c:v>
                </c:pt>
                <c:pt idx="75411">
                  <c:v>5.442350357043324E-6</c:v>
                </c:pt>
                <c:pt idx="75412">
                  <c:v>5.4421880122390584E-6</c:v>
                </c:pt>
                <c:pt idx="75413">
                  <c:v>5.4421448112407234E-6</c:v>
                </c:pt>
                <c:pt idx="75414">
                  <c:v>5.4420079322881074E-6</c:v>
                </c:pt>
                <c:pt idx="75415">
                  <c:v>5.4418292165792082E-6</c:v>
                </c:pt>
                <c:pt idx="75416">
                  <c:v>5.441769644676242E-6</c:v>
                </c:pt>
                <c:pt idx="75417">
                  <c:v>5.4415345402958337E-6</c:v>
                </c:pt>
                <c:pt idx="75418">
                  <c:v>5.4414667829405516E-6</c:v>
                </c:pt>
                <c:pt idx="75419">
                  <c:v>5.4411743803939316E-6</c:v>
                </c:pt>
                <c:pt idx="75420">
                  <c:v>5.4410761549661402E-6</c:v>
                </c:pt>
                <c:pt idx="75421">
                  <c:v>5.4408692449214868E-6</c:v>
                </c:pt>
                <c:pt idx="75422">
                  <c:v>5.4407692005042918E-6</c:v>
                </c:pt>
                <c:pt idx="75423">
                  <c:v>5.4408428695751354E-6</c:v>
                </c:pt>
                <c:pt idx="75424">
                  <c:v>5.4404949878517073E-6</c:v>
                </c:pt>
                <c:pt idx="75425">
                  <c:v>5.4403526519308798E-6</c:v>
                </c:pt>
                <c:pt idx="75426">
                  <c:v>5.4401530178438406E-6</c:v>
                </c:pt>
                <c:pt idx="75427">
                  <c:v>5.4400638873630669E-6</c:v>
                </c:pt>
                <c:pt idx="75428">
                  <c:v>5.439907454274362E-6</c:v>
                </c:pt>
                <c:pt idx="75429">
                  <c:v>5.4396982704929542E-6</c:v>
                </c:pt>
                <c:pt idx="75430">
                  <c:v>5.4395864026446361E-6</c:v>
                </c:pt>
                <c:pt idx="75431">
                  <c:v>5.4394990911532659E-6</c:v>
                </c:pt>
                <c:pt idx="75432">
                  <c:v>5.4392239690059796E-6</c:v>
                </c:pt>
                <c:pt idx="75433">
                  <c:v>5.4390757213695906E-6</c:v>
                </c:pt>
                <c:pt idx="75434">
                  <c:v>5.4389402066590256E-6</c:v>
                </c:pt>
                <c:pt idx="75435">
                  <c:v>5.4388124226534273E-6</c:v>
                </c:pt>
                <c:pt idx="75436">
                  <c:v>5.4387460295401979E-6</c:v>
                </c:pt>
                <c:pt idx="75437">
                  <c:v>5.4385982366511598E-6</c:v>
                </c:pt>
                <c:pt idx="75438">
                  <c:v>5.4384031500376304E-6</c:v>
                </c:pt>
                <c:pt idx="75439">
                  <c:v>5.4382508096750834E-6</c:v>
                </c:pt>
                <c:pt idx="75440">
                  <c:v>5.4381521294999402E-6</c:v>
                </c:pt>
                <c:pt idx="75441">
                  <c:v>5.4378510867536534E-6</c:v>
                </c:pt>
                <c:pt idx="75442">
                  <c:v>5.4378019740397576E-6</c:v>
                </c:pt>
                <c:pt idx="75443">
                  <c:v>5.4376696425606497E-6</c:v>
                </c:pt>
                <c:pt idx="75444">
                  <c:v>5.4375132094719447E-6</c:v>
                </c:pt>
                <c:pt idx="75445">
                  <c:v>5.4373535931517844E-6</c:v>
                </c:pt>
                <c:pt idx="75446">
                  <c:v>5.4371344049286563E-6</c:v>
                </c:pt>
                <c:pt idx="75447">
                  <c:v>5.4371143960452173E-6</c:v>
                </c:pt>
                <c:pt idx="75448">
                  <c:v>5.436871106212493E-6</c:v>
                </c:pt>
                <c:pt idx="75449">
                  <c:v>5.4369188546843361E-6</c:v>
                </c:pt>
                <c:pt idx="75450">
                  <c:v>5.4366546464734711E-6</c:v>
                </c:pt>
                <c:pt idx="75451">
                  <c:v>5.4364504649129231E-6</c:v>
                </c:pt>
                <c:pt idx="75452">
                  <c:v>5.4363417802960612E-6</c:v>
                </c:pt>
                <c:pt idx="75453">
                  <c:v>5.4361989896278828E-6</c:v>
                </c:pt>
                <c:pt idx="75454">
                  <c:v>5.4359234127332456E-6</c:v>
                </c:pt>
                <c:pt idx="75455">
                  <c:v>5.4358965826395433E-6</c:v>
                </c:pt>
                <c:pt idx="75456">
                  <c:v>5.4356510190700646E-6</c:v>
                </c:pt>
                <c:pt idx="75457">
                  <c:v>5.4356223699869588E-6</c:v>
                </c:pt>
                <c:pt idx="75458">
                  <c:v>5.4354768508346751E-6</c:v>
                </c:pt>
                <c:pt idx="75459">
                  <c:v>5.4354782150767278E-6</c:v>
                </c:pt>
                <c:pt idx="75460">
                  <c:v>5.4353054110833909E-6</c:v>
                </c:pt>
                <c:pt idx="75461">
                  <c:v>5.4350352911569644E-6</c:v>
                </c:pt>
                <c:pt idx="75462">
                  <c:v>5.4348170124285389E-6</c:v>
                </c:pt>
                <c:pt idx="75463">
                  <c:v>5.43481246495503E-6</c:v>
                </c:pt>
                <c:pt idx="75464">
                  <c:v>5.4347087825590279E-6</c:v>
                </c:pt>
                <c:pt idx="75465">
                  <c:v>5.4345628086593933E-6</c:v>
                </c:pt>
                <c:pt idx="75466">
                  <c:v>5.4342244766303338E-6</c:v>
                </c:pt>
                <c:pt idx="75467">
                  <c:v>5.4341539907909464E-6</c:v>
                </c:pt>
                <c:pt idx="75468">
                  <c:v>5.4340189308277331E-6</c:v>
                </c:pt>
                <c:pt idx="75469">
                  <c:v>5.4338488553185016E-6</c:v>
                </c:pt>
                <c:pt idx="75470">
                  <c:v>5.4336755965778138E-6</c:v>
                </c:pt>
                <c:pt idx="75471">
                  <c:v>5.4336151151801459E-6</c:v>
                </c:pt>
                <c:pt idx="75472">
                  <c:v>5.4333645493898084E-6</c:v>
                </c:pt>
                <c:pt idx="75473">
                  <c:v>5.4333845582732474E-6</c:v>
                </c:pt>
                <c:pt idx="75474">
                  <c:v>5.4331785577232949E-6</c:v>
                </c:pt>
                <c:pt idx="75475">
                  <c:v>5.4331208048097324E-6</c:v>
                </c:pt>
                <c:pt idx="75476">
                  <c:v>5.4329070735548157E-6</c:v>
                </c:pt>
                <c:pt idx="75477">
                  <c:v>5.4327165344147943E-6</c:v>
                </c:pt>
                <c:pt idx="75478">
                  <c:v>5.432541456684703E-6</c:v>
                </c:pt>
                <c:pt idx="75479">
                  <c:v>5.4324905249814037E-6</c:v>
                </c:pt>
                <c:pt idx="75480">
                  <c:v>5.4323304539138917E-6</c:v>
                </c:pt>
                <c:pt idx="75481">
                  <c:v>5.4321162679116242E-6</c:v>
                </c:pt>
                <c:pt idx="75482">
                  <c:v>5.4320717026712373E-6</c:v>
                </c:pt>
                <c:pt idx="75483">
                  <c:v>5.4318452384904958E-6</c:v>
                </c:pt>
                <c:pt idx="75484">
                  <c:v>5.4318411457643379E-6</c:v>
                </c:pt>
                <c:pt idx="75485">
                  <c:v>5.4316515161190182E-6</c:v>
                </c:pt>
                <c:pt idx="75486">
                  <c:v>5.4313250075210817E-6</c:v>
                </c:pt>
                <c:pt idx="75487">
                  <c:v>5.4313363762048539E-6</c:v>
                </c:pt>
                <c:pt idx="75488">
                  <c:v>5.4311221902025864E-6</c:v>
                </c:pt>
                <c:pt idx="75489">
                  <c:v>5.4309989536704961E-6</c:v>
                </c:pt>
                <c:pt idx="75490">
                  <c:v>5.4309984989231452E-6</c:v>
                </c:pt>
                <c:pt idx="75491">
                  <c:v>5.4307879508996848E-6</c:v>
                </c:pt>
                <c:pt idx="75492">
                  <c:v>5.4306055972119793E-6</c:v>
                </c:pt>
                <c:pt idx="75493">
                  <c:v>5.4303632168739568E-6</c:v>
                </c:pt>
                <c:pt idx="75494">
                  <c:v>5.4302818170981482E-6</c:v>
                </c:pt>
                <c:pt idx="75495">
                  <c:v>5.4302176977216732E-6</c:v>
                </c:pt>
                <c:pt idx="75496">
                  <c:v>5.4302158787322696E-6</c:v>
                </c:pt>
                <c:pt idx="75497">
                  <c:v>5.4298006944009103E-6</c:v>
                </c:pt>
                <c:pt idx="75498">
                  <c:v>5.4297020142257679E-6</c:v>
                </c:pt>
                <c:pt idx="75499">
                  <c:v>5.4295660447678529E-6</c:v>
                </c:pt>
                <c:pt idx="75500">
                  <c:v>5.4294960136758164E-6</c:v>
                </c:pt>
                <c:pt idx="75501">
                  <c:v>5.429265002021566E-6</c:v>
                </c:pt>
                <c:pt idx="75502">
                  <c:v>5.4292281674861442E-6</c:v>
                </c:pt>
                <c:pt idx="75503">
                  <c:v>5.429012617241824E-6</c:v>
                </c:pt>
                <c:pt idx="75504">
                  <c:v>5.4288916544464882E-6</c:v>
                </c:pt>
                <c:pt idx="75505">
                  <c:v>5.4287347666104324E-6</c:v>
                </c:pt>
                <c:pt idx="75506">
                  <c:v>5.4286269914882723E-6</c:v>
                </c:pt>
                <c:pt idx="75507">
                  <c:v>5.4283868848870043E-6</c:v>
                </c:pt>
                <c:pt idx="75508">
                  <c:v>5.4284755606204271E-6</c:v>
                </c:pt>
                <c:pt idx="75509">
                  <c:v>5.4282495511870374E-6</c:v>
                </c:pt>
                <c:pt idx="75510">
                  <c:v>5.4281167649605777E-6</c:v>
                </c:pt>
                <c:pt idx="75511">
                  <c:v>5.4281053962768064E-6</c:v>
                </c:pt>
                <c:pt idx="75512">
                  <c:v>5.4278557399811689E-6</c:v>
                </c:pt>
                <c:pt idx="75513">
                  <c:v>5.4276806622510776E-6</c:v>
                </c:pt>
                <c:pt idx="75514">
                  <c:v>5.4275819820759352E-6</c:v>
                </c:pt>
                <c:pt idx="75515">
                  <c:v>5.4273996283882298E-6</c:v>
                </c:pt>
                <c:pt idx="75516">
                  <c:v>5.4272250054054894E-6</c:v>
                </c:pt>
                <c:pt idx="75517">
                  <c:v>5.4272691158985253E-6</c:v>
                </c:pt>
                <c:pt idx="75518">
                  <c:v>5.4270303735393099E-6</c:v>
                </c:pt>
                <c:pt idx="75519">
                  <c:v>5.4268307394522708E-6</c:v>
                </c:pt>
                <c:pt idx="75520">
                  <c:v>5.4265919970930554E-6</c:v>
                </c:pt>
                <c:pt idx="75521">
                  <c:v>5.4266920415102504E-6</c:v>
                </c:pt>
                <c:pt idx="75522">
                  <c:v>5.4263209676719271E-6</c:v>
                </c:pt>
                <c:pt idx="75523">
                  <c:v>5.4262600315269083E-6</c:v>
                </c:pt>
                <c:pt idx="75524">
                  <c:v>5.4260940487438347E-6</c:v>
                </c:pt>
                <c:pt idx="75525">
                  <c:v>5.4261126933852211E-6</c:v>
                </c:pt>
                <c:pt idx="75526">
                  <c:v>5.4258380259852856E-6</c:v>
                </c:pt>
                <c:pt idx="75527">
                  <c:v>5.4256929615803529E-6</c:v>
                </c:pt>
                <c:pt idx="75528">
                  <c:v>5.4255374379863497E-6</c:v>
                </c:pt>
                <c:pt idx="75529">
                  <c:v>5.4255974646366667E-6</c:v>
                </c:pt>
                <c:pt idx="75530">
                  <c:v>5.4253691814665217E-6</c:v>
                </c:pt>
                <c:pt idx="75531">
                  <c:v>5.4252586778602563E-6</c:v>
                </c:pt>
                <c:pt idx="75532">
                  <c:v>5.4250990615400951E-6</c:v>
                </c:pt>
                <c:pt idx="75533">
                  <c:v>5.4250031098490581E-6</c:v>
                </c:pt>
                <c:pt idx="75534">
                  <c:v>5.424839400802739E-6</c:v>
                </c:pt>
                <c:pt idx="75535">
                  <c:v>5.4248203014140017E-6</c:v>
                </c:pt>
                <c:pt idx="75536">
                  <c:v>5.4245242608885746E-6</c:v>
                </c:pt>
                <c:pt idx="75537">
                  <c:v>5.4244878811005037E-6</c:v>
                </c:pt>
                <c:pt idx="75538">
                  <c:v>5.4242618716671132E-6</c:v>
                </c:pt>
                <c:pt idx="75539">
                  <c:v>5.4242718761088327E-6</c:v>
                </c:pt>
                <c:pt idx="75540">
                  <c:v>5.4241190809989348E-6</c:v>
                </c:pt>
                <c:pt idx="75541">
                  <c:v>5.4238703341979999E-6</c:v>
                </c:pt>
                <c:pt idx="75542">
                  <c:v>5.4237671065493487E-6</c:v>
                </c:pt>
                <c:pt idx="75543">
                  <c:v>5.4235961215454154E-6</c:v>
                </c:pt>
                <c:pt idx="75544">
                  <c:v>5.4235893003351521E-6</c:v>
                </c:pt>
                <c:pt idx="75545">
                  <c:v>5.4234651543083601E-6</c:v>
                </c:pt>
                <c:pt idx="75546">
                  <c:v>5.4231945796345826E-6</c:v>
                </c:pt>
                <c:pt idx="75547">
                  <c:v>5.423060883913422E-6</c:v>
                </c:pt>
                <c:pt idx="75548">
                  <c:v>5.4230545174505096E-6</c:v>
                </c:pt>
                <c:pt idx="75549">
                  <c:v>5.4227211876423098E-6</c:v>
                </c:pt>
                <c:pt idx="75550">
                  <c:v>5.4227052714850288E-6</c:v>
                </c:pt>
                <c:pt idx="75551">
                  <c:v>5.4225938583840616E-6</c:v>
                </c:pt>
                <c:pt idx="75552">
                  <c:v>5.4224592531681992E-6</c:v>
                </c:pt>
                <c:pt idx="75553">
                  <c:v>5.4222687140281778E-6</c:v>
                </c:pt>
                <c:pt idx="75554">
                  <c:v>5.4222391554503702E-6</c:v>
                </c:pt>
                <c:pt idx="75555">
                  <c:v>5.4221004575083498E-6</c:v>
                </c:pt>
                <c:pt idx="75556">
                  <c:v>5.4219840421865229E-6</c:v>
                </c:pt>
                <c:pt idx="75557">
                  <c:v>5.4218530749494684E-6</c:v>
                </c:pt>
                <c:pt idx="75558">
                  <c:v>5.4216575335885864E-6</c:v>
                </c:pt>
                <c:pt idx="75559">
                  <c:v>5.4215097406995483E-6</c:v>
                </c:pt>
                <c:pt idx="75560">
                  <c:v>5.4213255680224393E-6</c:v>
                </c:pt>
                <c:pt idx="75561">
                  <c:v>5.4212773648032453E-6</c:v>
                </c:pt>
                <c:pt idx="75562">
                  <c:v>5.421102287073154E-6</c:v>
                </c:pt>
                <c:pt idx="75563">
                  <c:v>5.4210590860748198E-6</c:v>
                </c:pt>
                <c:pt idx="75564">
                  <c:v>5.4208267101785168E-6</c:v>
                </c:pt>
                <c:pt idx="75565">
                  <c:v>5.4207689572649542E-6</c:v>
                </c:pt>
                <c:pt idx="75566">
                  <c:v>5.4206307140702847E-6</c:v>
                </c:pt>
                <c:pt idx="75567">
                  <c:v>5.4204479056352284E-6</c:v>
                </c:pt>
                <c:pt idx="75568">
                  <c:v>5.4203319450607523E-6</c:v>
                </c:pt>
                <c:pt idx="75569">
                  <c:v>5.4202137107495219E-6</c:v>
                </c:pt>
                <c:pt idx="75570">
                  <c:v>5.4200577324081678E-6</c:v>
                </c:pt>
                <c:pt idx="75571">
                  <c:v>5.4200750128075006E-6</c:v>
                </c:pt>
                <c:pt idx="75572">
                  <c:v>5.4199490477913059E-6</c:v>
                </c:pt>
                <c:pt idx="75573">
                  <c:v>5.4197744248085664E-6</c:v>
                </c:pt>
                <c:pt idx="75574">
                  <c:v>5.4196334531297907E-6</c:v>
                </c:pt>
                <c:pt idx="75575">
                  <c:v>5.4193856158235576E-6</c:v>
                </c:pt>
                <c:pt idx="75576">
                  <c:v>5.4193301366467486E-6</c:v>
                </c:pt>
                <c:pt idx="75577">
                  <c:v>5.4191345952858683E-6</c:v>
                </c:pt>
                <c:pt idx="75578">
                  <c:v>5.4190732043934986E-6</c:v>
                </c:pt>
                <c:pt idx="75579">
                  <c:v>5.4189390539249871E-6</c:v>
                </c:pt>
                <c:pt idx="75580">
                  <c:v>5.4187644309422467E-6</c:v>
                </c:pt>
                <c:pt idx="75581">
                  <c:v>5.418723048933316E-6</c:v>
                </c:pt>
                <c:pt idx="75582">
                  <c:v>5.4184256441658363E-6</c:v>
                </c:pt>
                <c:pt idx="75583">
                  <c:v>5.4183519750949927E-6</c:v>
                </c:pt>
                <c:pt idx="75584">
                  <c:v>5.4183201427804306E-6</c:v>
                </c:pt>
                <c:pt idx="75585">
                  <c:v>5.4181177802092861E-6</c:v>
                </c:pt>
                <c:pt idx="75586">
                  <c:v>5.4180218285182491E-6</c:v>
                </c:pt>
                <c:pt idx="75587">
                  <c:v>5.4179240578378094E-6</c:v>
                </c:pt>
                <c:pt idx="75588">
                  <c:v>5.4178044592845254E-6</c:v>
                </c:pt>
                <c:pt idx="75589">
                  <c:v>5.417581633082591E-6</c:v>
                </c:pt>
                <c:pt idx="75590">
                  <c:v>5.417557531472994E-6</c:v>
                </c:pt>
                <c:pt idx="75591">
                  <c:v>5.4175038712855894E-6</c:v>
                </c:pt>
                <c:pt idx="75592">
                  <c:v>5.4172878662939183E-6</c:v>
                </c:pt>
                <c:pt idx="75593">
                  <c:v>5.4171796364244074E-6</c:v>
                </c:pt>
                <c:pt idx="75594">
                  <c:v>5.4171018746274058E-6</c:v>
                </c:pt>
                <c:pt idx="75595">
                  <c:v>5.4169108807400326E-6</c:v>
                </c:pt>
                <c:pt idx="75596">
                  <c:v>5.4167317102837842E-6</c:v>
                </c:pt>
                <c:pt idx="75597">
                  <c:v>5.4167057896847837E-6</c:v>
                </c:pt>
                <c:pt idx="75598">
                  <c:v>5.4166330301086418E-6</c:v>
                </c:pt>
                <c:pt idx="75599">
                  <c:v>5.4163724598765839E-6</c:v>
                </c:pt>
                <c:pt idx="75600">
                  <c:v>5.4163583627087064E-6</c:v>
                </c:pt>
                <c:pt idx="75601">
                  <c:v>5.4160063882591203E-6</c:v>
                </c:pt>
                <c:pt idx="75602">
                  <c:v>5.4160300351213664E-6</c:v>
                </c:pt>
                <c:pt idx="75603">
                  <c:v>5.4159345381776802E-6</c:v>
                </c:pt>
                <c:pt idx="75604">
                  <c:v>5.415755367721431E-6</c:v>
                </c:pt>
                <c:pt idx="75605">
                  <c:v>5.4155611906026016E-6</c:v>
                </c:pt>
                <c:pt idx="75606">
                  <c:v>5.4155298130353913E-6</c:v>
                </c:pt>
                <c:pt idx="75607">
                  <c:v>5.4152342272573151E-6</c:v>
                </c:pt>
                <c:pt idx="75608">
                  <c:v>5.4152769735082984E-6</c:v>
                </c:pt>
                <c:pt idx="75609">
                  <c:v>5.4150978030520491E-6</c:v>
                </c:pt>
                <c:pt idx="75610">
                  <c:v>5.4150104915606789E-6</c:v>
                </c:pt>
                <c:pt idx="75611">
                  <c:v>5.4148695198819041E-6</c:v>
                </c:pt>
                <c:pt idx="75612">
                  <c:v>5.4149168136063963E-6</c:v>
                </c:pt>
                <c:pt idx="75613">
                  <c:v>5.4147562877915334E-6</c:v>
                </c:pt>
                <c:pt idx="75614">
                  <c:v>5.4145912145031616E-6</c:v>
                </c:pt>
                <c:pt idx="75615">
                  <c:v>5.4145443755260203E-6</c:v>
                </c:pt>
                <c:pt idx="75616">
                  <c:v>5.4145339163369499E-6</c:v>
                </c:pt>
                <c:pt idx="75617">
                  <c:v>5.4142901717568748E-6</c:v>
                </c:pt>
                <c:pt idx="75618">
                  <c:v>5.4143683883012272E-6</c:v>
                </c:pt>
                <c:pt idx="75619">
                  <c:v>5.4142319640959613E-6</c:v>
                </c:pt>
                <c:pt idx="75620">
                  <c:v>5.4142738008522429E-6</c:v>
                </c:pt>
                <c:pt idx="75621">
                  <c:v>5.4141059990797658E-6</c:v>
                </c:pt>
                <c:pt idx="75622">
                  <c:v>5.4139959502208512E-6</c:v>
                </c:pt>
                <c:pt idx="75623">
                  <c:v>5.4140109568834296E-6</c:v>
                </c:pt>
                <c:pt idx="75624">
                  <c:v>5.4139172789291479E-6</c:v>
                </c:pt>
                <c:pt idx="75625">
                  <c:v>5.4138199629960582E-6</c:v>
                </c:pt>
                <c:pt idx="75626">
                  <c:v>5.4138263294589706E-6</c:v>
                </c:pt>
                <c:pt idx="75627">
                  <c:v>5.4136821745487404E-6</c:v>
                </c:pt>
                <c:pt idx="75628">
                  <c:v>5.413656253949739E-6</c:v>
                </c:pt>
                <c:pt idx="75629">
                  <c:v>5.413676262833178E-6</c:v>
                </c:pt>
                <c:pt idx="75630">
                  <c:v>5.4134579841047534E-6</c:v>
                </c:pt>
                <c:pt idx="75631">
                  <c:v>5.4134716265252791E-6</c:v>
                </c:pt>
                <c:pt idx="75632">
                  <c:v>5.4134188758325763E-6</c:v>
                </c:pt>
                <c:pt idx="75633">
                  <c:v>5.4132924560690299E-6</c:v>
                </c:pt>
                <c:pt idx="75634">
                  <c:v>5.4131260185386054E-6</c:v>
                </c:pt>
                <c:pt idx="75635">
                  <c:v>5.4132156037667301E-6</c:v>
                </c:pt>
                <c:pt idx="75636">
                  <c:v>5.4132169680087827E-6</c:v>
                </c:pt>
                <c:pt idx="75637">
                  <c:v>5.4131955948832911E-6</c:v>
                </c:pt>
                <c:pt idx="75638">
                  <c:v>5.413099643192254E-6</c:v>
                </c:pt>
                <c:pt idx="75639">
                  <c:v>5.4130687203723937E-6</c:v>
                </c:pt>
                <c:pt idx="75640">
                  <c:v>5.4129641284816898E-6</c:v>
                </c:pt>
                <c:pt idx="75641">
                  <c:v>5.4130464377522003E-6</c:v>
                </c:pt>
                <c:pt idx="75642">
                  <c:v>5.4129409363667946E-6</c:v>
                </c:pt>
                <c:pt idx="75643">
                  <c:v>5.412843165686354E-6</c:v>
                </c:pt>
                <c:pt idx="75644">
                  <c:v>5.412843165686354E-6</c:v>
                </c:pt>
                <c:pt idx="75645">
                  <c:v>5.4127303883433342E-6</c:v>
                </c:pt>
                <c:pt idx="75646">
                  <c:v>5.4126353461469989E-6</c:v>
                </c:pt>
                <c:pt idx="75647">
                  <c:v>5.4125157475937158E-6</c:v>
                </c:pt>
                <c:pt idx="75648">
                  <c:v>5.4127494877320706E-6</c:v>
                </c:pt>
                <c:pt idx="75649">
                  <c:v>5.4125894166645594E-6</c:v>
                </c:pt>
                <c:pt idx="75650">
                  <c:v>5.4126294344314374E-6</c:v>
                </c:pt>
                <c:pt idx="75651">
                  <c:v>5.4125366659718574E-6</c:v>
                </c:pt>
                <c:pt idx="75652">
                  <c:v>5.4124825510371011E-6</c:v>
                </c:pt>
                <c:pt idx="75653">
                  <c:v>5.4124284361023456E-6</c:v>
                </c:pt>
                <c:pt idx="75654">
                  <c:v>5.4123843256093096E-6</c:v>
                </c:pt>
                <c:pt idx="75655">
                  <c:v>5.4124734560900833E-6</c:v>
                </c:pt>
                <c:pt idx="75656">
                  <c:v>5.4123770496516954E-6</c:v>
                </c:pt>
                <c:pt idx="75657">
                  <c:v>5.4122788242239039E-6</c:v>
                </c:pt>
                <c:pt idx="75658">
                  <c:v>5.4121073844726197E-6</c:v>
                </c:pt>
                <c:pt idx="75659">
                  <c:v>5.4120832828630228E-6</c:v>
                </c:pt>
                <c:pt idx="75660">
                  <c:v>5.4121123866934786E-6</c:v>
                </c:pt>
                <c:pt idx="75661">
                  <c:v>5.4120755521580577E-6</c:v>
                </c:pt>
                <c:pt idx="75662">
                  <c:v>5.4120096137921792E-6</c:v>
                </c:pt>
                <c:pt idx="75663">
                  <c:v>5.4119263950269669E-6</c:v>
                </c:pt>
                <c:pt idx="75664">
                  <c:v>5.4118236221256666E-6</c:v>
                </c:pt>
                <c:pt idx="75665">
                  <c:v>5.411789970821701E-6</c:v>
                </c:pt>
                <c:pt idx="75666">
                  <c:v>5.4119877859193366E-6</c:v>
                </c:pt>
                <c:pt idx="75667">
                  <c:v>5.4118477237352644E-6</c:v>
                </c:pt>
                <c:pt idx="75668">
                  <c:v>5.4118709158501588E-6</c:v>
                </c:pt>
                <c:pt idx="75669">
                  <c:v>5.4116626415634528E-6</c:v>
                </c:pt>
                <c:pt idx="75670">
                  <c:v>5.4117208492243662E-6</c:v>
                </c:pt>
                <c:pt idx="75671">
                  <c:v>5.411633537732996E-6</c:v>
                </c:pt>
                <c:pt idx="75672">
                  <c:v>5.4117072068038397E-6</c:v>
                </c:pt>
                <c:pt idx="75673">
                  <c:v>5.411385245679412E-6</c:v>
                </c:pt>
                <c:pt idx="75674">
                  <c:v>5.4114607337396592E-6</c:v>
                </c:pt>
                <c:pt idx="75675">
                  <c:v>5.4114116210257626E-6</c:v>
                </c:pt>
                <c:pt idx="75676">
                  <c:v>5.4112947509565856E-6</c:v>
                </c:pt>
                <c:pt idx="75677">
                  <c:v>5.4113415899337269E-6</c:v>
                </c:pt>
                <c:pt idx="75678">
                  <c:v>5.4113634178065686E-6</c:v>
                </c:pt>
                <c:pt idx="75679">
                  <c:v>5.4112906582304277E-6</c:v>
                </c:pt>
                <c:pt idx="75680">
                  <c:v>5.4112174439069349E-6</c:v>
                </c:pt>
                <c:pt idx="75681">
                  <c:v>5.4113061196403578E-6</c:v>
                </c:pt>
                <c:pt idx="75682">
                  <c:v>5.4111978897708468E-6</c:v>
                </c:pt>
                <c:pt idx="75683">
                  <c:v>5.4111205827211961E-6</c:v>
                </c:pt>
                <c:pt idx="75684">
                  <c:v>5.4111164899950381E-6</c:v>
                </c:pt>
                <c:pt idx="75685">
                  <c:v>5.4110473683977034E-6</c:v>
                </c:pt>
                <c:pt idx="75686">
                  <c:v>5.4109736993268598E-6</c:v>
                </c:pt>
                <c:pt idx="75687">
                  <c:v>5.4110773817228619E-6</c:v>
                </c:pt>
                <c:pt idx="75688">
                  <c:v>5.4109682423586491E-6</c:v>
                </c:pt>
                <c:pt idx="75689">
                  <c:v>5.4108863878354896E-6</c:v>
                </c:pt>
                <c:pt idx="75690">
                  <c:v>5.411012807599036E-6</c:v>
                </c:pt>
                <c:pt idx="75691">
                  <c:v>5.4108468248159616E-6</c:v>
                </c:pt>
                <c:pt idx="75692">
                  <c:v>5.4107881624076981E-6</c:v>
                </c:pt>
                <c:pt idx="75693">
                  <c:v>5.4106258176034316E-6</c:v>
                </c:pt>
                <c:pt idx="75694">
                  <c:v>5.4106290008348878E-6</c:v>
                </c:pt>
                <c:pt idx="75695">
                  <c:v>5.4106094466987997E-6</c:v>
                </c:pt>
                <c:pt idx="75696">
                  <c:v>5.4106026254885356E-6</c:v>
                </c:pt>
                <c:pt idx="75697">
                  <c:v>5.4106358220451511E-6</c:v>
                </c:pt>
                <c:pt idx="75698">
                  <c:v>5.4105084927869029E-6</c:v>
                </c:pt>
                <c:pt idx="75699">
                  <c:v>5.4105685194372199E-6</c:v>
                </c:pt>
                <c:pt idx="75700">
                  <c:v>5.4104903028928666E-6</c:v>
                </c:pt>
                <c:pt idx="75701">
                  <c:v>5.4104511946206912E-6</c:v>
                </c:pt>
                <c:pt idx="75702">
                  <c:v>5.4104011724120937E-6</c:v>
                </c:pt>
                <c:pt idx="75703">
                  <c:v>5.4102315516502131E-6</c:v>
                </c:pt>
                <c:pt idx="75704">
                  <c:v>5.4102092690300196E-6</c:v>
                </c:pt>
                <c:pt idx="75705">
                  <c:v>5.410139692685334E-6</c:v>
                </c:pt>
                <c:pt idx="75706">
                  <c:v>5.4101296882436154E-6</c:v>
                </c:pt>
                <c:pt idx="75707">
                  <c:v>5.4102074500406161E-6</c:v>
                </c:pt>
                <c:pt idx="75708">
                  <c:v>5.4101210480439477E-6</c:v>
                </c:pt>
                <c:pt idx="75709">
                  <c:v>5.4100378292787346E-6</c:v>
                </c:pt>
                <c:pt idx="75710">
                  <c:v>5.4099614317237874E-6</c:v>
                </c:pt>
                <c:pt idx="75711">
                  <c:v>5.4098959481052589E-6</c:v>
                </c:pt>
                <c:pt idx="75712">
                  <c:v>5.4099905355542433E-6</c:v>
                </c:pt>
                <c:pt idx="75713">
                  <c:v>5.4098909458843991E-6</c:v>
                </c:pt>
                <c:pt idx="75714">
                  <c:v>5.4098095461085896E-6</c:v>
                </c:pt>
                <c:pt idx="75715">
                  <c:v>5.4096663006930612E-6</c:v>
                </c:pt>
                <c:pt idx="75716">
                  <c:v>5.4096321946417447E-6</c:v>
                </c:pt>
                <c:pt idx="75717">
                  <c:v>5.4096999519970268E-6</c:v>
                </c:pt>
                <c:pt idx="75718">
                  <c:v>5.4096885833132546E-6</c:v>
                </c:pt>
                <c:pt idx="75719">
                  <c:v>5.4097026804811321E-6</c:v>
                </c:pt>
                <c:pt idx="75720">
                  <c:v>5.4095771702122866E-6</c:v>
                </c:pt>
                <c:pt idx="75721">
                  <c:v>5.4095648920338144E-6</c:v>
                </c:pt>
                <c:pt idx="75722">
                  <c:v>5.4094202823762316E-6</c:v>
                </c:pt>
                <c:pt idx="75723">
                  <c:v>5.4095462473924272E-6</c:v>
                </c:pt>
                <c:pt idx="75724">
                  <c:v>5.409378900367301E-6</c:v>
                </c:pt>
                <c:pt idx="75725">
                  <c:v>5.4094612096378114E-6</c:v>
                </c:pt>
                <c:pt idx="75726">
                  <c:v>5.4094221013656352E-6</c:v>
                </c:pt>
                <c:pt idx="75727">
                  <c:v>5.4092670325189829E-6</c:v>
                </c:pt>
                <c:pt idx="75728">
                  <c:v>5.4091888159746304E-6</c:v>
                </c:pt>
                <c:pt idx="75729">
                  <c:v>5.4092856771603692E-6</c:v>
                </c:pt>
                <c:pt idx="75730">
                  <c:v>5.4092147365736309E-6</c:v>
                </c:pt>
                <c:pt idx="75731">
                  <c:v>5.4091797210276127E-6</c:v>
                </c:pt>
                <c:pt idx="75732">
                  <c:v>5.4090564844955216E-6</c:v>
                </c:pt>
                <c:pt idx="75733">
                  <c:v>5.4089368859422393E-6</c:v>
                </c:pt>
                <c:pt idx="75734">
                  <c:v>5.4089573495730292E-6</c:v>
                </c:pt>
                <c:pt idx="75735">
                  <c:v>5.4088768592919223E-6</c:v>
                </c:pt>
                <c:pt idx="75736">
                  <c:v>5.4089650802779943E-6</c:v>
                </c:pt>
                <c:pt idx="75737">
                  <c:v>5.4088882279756936E-6</c:v>
                </c:pt>
                <c:pt idx="75738">
                  <c:v>5.408838205767097E-6</c:v>
                </c:pt>
                <c:pt idx="75739">
                  <c:v>5.4088736760604661E-6</c:v>
                </c:pt>
                <c:pt idx="75740">
                  <c:v>5.4088586693978868E-6</c:v>
                </c:pt>
                <c:pt idx="75741">
                  <c:v>5.4086399359221096E-6</c:v>
                </c:pt>
                <c:pt idx="75742">
                  <c:v>5.4087372518552002E-6</c:v>
                </c:pt>
                <c:pt idx="75743">
                  <c:v>5.408613560575759E-6</c:v>
                </c:pt>
                <c:pt idx="75744">
                  <c:v>5.4086608543002512E-6</c:v>
                </c:pt>
                <c:pt idx="75745">
                  <c:v>5.4087304306449369E-6</c:v>
                </c:pt>
                <c:pt idx="75746">
                  <c:v>5.4084921430330724E-6</c:v>
                </c:pt>
                <c:pt idx="75747">
                  <c:v>5.4085044212115463E-6</c:v>
                </c:pt>
                <c:pt idx="75748">
                  <c:v>5.4084443945612293E-6</c:v>
                </c:pt>
                <c:pt idx="75749">
                  <c:v>5.4084744078863878E-6</c:v>
                </c:pt>
                <c:pt idx="75750">
                  <c:v>5.4084912335383706E-6</c:v>
                </c:pt>
                <c:pt idx="75751">
                  <c:v>5.4083666327642277E-6</c:v>
                </c:pt>
                <c:pt idx="75752">
                  <c:v>5.4081783673609607E-6</c:v>
                </c:pt>
                <c:pt idx="75753">
                  <c:v>5.408185188571224E-6</c:v>
                </c:pt>
                <c:pt idx="75754">
                  <c:v>5.4081760936242063E-6</c:v>
                </c:pt>
                <c:pt idx="75755">
                  <c:v>5.4082279348222073E-6</c:v>
                </c:pt>
                <c:pt idx="75756">
                  <c:v>5.4080855989013799E-6</c:v>
                </c:pt>
                <c:pt idx="75757">
                  <c:v>5.408032848208677E-6</c:v>
                </c:pt>
                <c:pt idx="75758">
                  <c:v>5.4081347116152756E-6</c:v>
                </c:pt>
                <c:pt idx="75759">
                  <c:v>5.4080041991255712E-6</c:v>
                </c:pt>
                <c:pt idx="75760">
                  <c:v>5.4079855544841848E-6</c:v>
                </c:pt>
                <c:pt idx="75761">
                  <c:v>5.4078964240034111E-6</c:v>
                </c:pt>
                <c:pt idx="75762">
                  <c:v>5.407848675531568E-6</c:v>
                </c:pt>
                <c:pt idx="75763">
                  <c:v>5.4078441280580591E-6</c:v>
                </c:pt>
                <c:pt idx="75764">
                  <c:v>5.4078964240034111E-6</c:v>
                </c:pt>
                <c:pt idx="75765">
                  <c:v>5.4078909670351996E-6</c:v>
                </c:pt>
                <c:pt idx="75766">
                  <c:v>5.4076872402220033E-6</c:v>
                </c:pt>
                <c:pt idx="75767">
                  <c:v>5.4076381275081084E-6</c:v>
                </c:pt>
                <c:pt idx="75768">
                  <c:v>5.4076708693173714E-6</c:v>
                </c:pt>
                <c:pt idx="75769">
                  <c:v>5.4077299864729866E-6</c:v>
                </c:pt>
                <c:pt idx="75770">
                  <c:v>5.4075694606581237E-6</c:v>
                </c:pt>
                <c:pt idx="75771">
                  <c:v>5.407472144725034E-6</c:v>
                </c:pt>
                <c:pt idx="75772">
                  <c:v>5.4075048865342978E-6</c:v>
                </c:pt>
                <c:pt idx="75773">
                  <c:v>5.4075067055237014E-6</c:v>
                </c:pt>
                <c:pt idx="75774">
                  <c:v>5.40748033017735E-6</c:v>
                </c:pt>
                <c:pt idx="75775">
                  <c:v>5.4074785111879456E-6</c:v>
                </c:pt>
                <c:pt idx="75776">
                  <c:v>5.4073070714366622E-6</c:v>
                </c:pt>
                <c:pt idx="75777">
                  <c:v>5.4072706916485913E-6</c:v>
                </c:pt>
                <c:pt idx="75778">
                  <c:v>5.4072020247986066E-6</c:v>
                </c:pt>
                <c:pt idx="75779">
                  <c:v>5.4071729209681507E-6</c:v>
                </c:pt>
                <c:pt idx="75780">
                  <c:v>5.4071292652224656E-6</c:v>
                </c:pt>
                <c:pt idx="75781">
                  <c:v>5.4071151680545881E-6</c:v>
                </c:pt>
                <c:pt idx="75782">
                  <c:v>5.4070251280791126E-6</c:v>
                </c:pt>
                <c:pt idx="75783">
                  <c:v>5.407055596151622E-6</c:v>
                </c:pt>
                <c:pt idx="75784">
                  <c:v>5.4070178521214976E-6</c:v>
                </c:pt>
                <c:pt idx="75785">
                  <c:v>5.4069550969870761E-6</c:v>
                </c:pt>
                <c:pt idx="75786">
                  <c:v>5.4068855206423896E-6</c:v>
                </c:pt>
                <c:pt idx="75787">
                  <c:v>5.4068577810539864E-6</c:v>
                </c:pt>
                <c:pt idx="75788">
                  <c:v>5.4068950703367591E-6</c:v>
                </c:pt>
                <c:pt idx="75789">
                  <c:v>5.4068386816652492E-6</c:v>
                </c:pt>
                <c:pt idx="75790">
                  <c:v>5.4067204473540187E-6</c:v>
                </c:pt>
                <c:pt idx="75791">
                  <c:v>5.4066463235358242E-6</c:v>
                </c:pt>
                <c:pt idx="75792">
                  <c:v>5.4065453696239274E-6</c:v>
                </c:pt>
                <c:pt idx="75793">
                  <c:v>5.4066995289758779E-6</c:v>
                </c:pt>
                <c:pt idx="75794">
                  <c:v>5.4066085795057006E-6</c:v>
                </c:pt>
                <c:pt idx="75795">
                  <c:v>5.4066304073785432E-6</c:v>
                </c:pt>
                <c:pt idx="75796">
                  <c:v>5.4065867516328581E-6</c:v>
                </c:pt>
                <c:pt idx="75797">
                  <c:v>5.4065280892245937E-6</c:v>
                </c:pt>
                <c:pt idx="75798">
                  <c:v>5.4065803851699457E-6</c:v>
                </c:pt>
                <c:pt idx="75799">
                  <c:v>5.4063912102719769E-6</c:v>
                </c:pt>
                <c:pt idx="75800">
                  <c:v>5.4064298637968022E-6</c:v>
                </c:pt>
                <c:pt idx="75801">
                  <c:v>5.4063716561358888E-6</c:v>
                </c:pt>
                <c:pt idx="75802">
                  <c:v>5.4064084906713114E-6</c:v>
                </c:pt>
                <c:pt idx="75803">
                  <c:v>5.4061792980064638E-6</c:v>
                </c:pt>
                <c:pt idx="75804">
                  <c:v>5.4063207244325886E-6</c:v>
                </c:pt>
                <c:pt idx="75805">
                  <c:v>5.4061320042819716E-6</c:v>
                </c:pt>
                <c:pt idx="75806">
                  <c:v>5.4061501941760071E-6</c:v>
                </c:pt>
                <c:pt idx="75807">
                  <c:v>5.4060515140008647E-6</c:v>
                </c:pt>
                <c:pt idx="75808">
                  <c:v>5.4061492846813053E-6</c:v>
                </c:pt>
                <c:pt idx="75809">
                  <c:v>5.4058550631452817E-6</c:v>
                </c:pt>
                <c:pt idx="75810">
                  <c:v>5.4058650675870012E-6</c:v>
                </c:pt>
                <c:pt idx="75811">
                  <c:v>5.4058427849668078E-6</c:v>
                </c:pt>
                <c:pt idx="75812">
                  <c:v>5.4059432841313537E-6</c:v>
                </c:pt>
                <c:pt idx="75813">
                  <c:v>5.4059064495959319E-6</c:v>
                </c:pt>
                <c:pt idx="75814">
                  <c:v>5.405825959314825E-6</c:v>
                </c:pt>
                <c:pt idx="75815">
                  <c:v>5.4058327805250883E-6</c:v>
                </c:pt>
                <c:pt idx="75816">
                  <c:v>5.4056208682595752E-6</c:v>
                </c:pt>
                <c:pt idx="75817">
                  <c:v>5.4055826694821008E-6</c:v>
                </c:pt>
                <c:pt idx="75818">
                  <c:v>5.4057468332757708E-6</c:v>
                </c:pt>
                <c:pt idx="75819">
                  <c:v>5.4055722102930304E-6</c:v>
                </c:pt>
                <c:pt idx="75820">
                  <c:v>5.4054676184023256E-6</c:v>
                </c:pt>
                <c:pt idx="75821">
                  <c:v>5.4055767577665392E-6</c:v>
                </c:pt>
                <c:pt idx="75822">
                  <c:v>5.4055044529377483E-6</c:v>
                </c:pt>
                <c:pt idx="75823">
                  <c:v>5.4054885367804673E-6</c:v>
                </c:pt>
                <c:pt idx="75824">
                  <c:v>5.4054767133493442E-6</c:v>
                </c:pt>
                <c:pt idx="75825">
                  <c:v>5.4053266467235517E-6</c:v>
                </c:pt>
                <c:pt idx="75826">
                  <c:v>5.4054789870860986E-6</c:v>
                </c:pt>
                <c:pt idx="75827">
                  <c:v>5.4053139137977269E-6</c:v>
                </c:pt>
                <c:pt idx="75828">
                  <c:v>5.4053316489444106E-6</c:v>
                </c:pt>
                <c:pt idx="75829">
                  <c:v>5.4053753046900974E-6</c:v>
                </c:pt>
                <c:pt idx="75830">
                  <c:v>5.4052447922003921E-6</c:v>
                </c:pt>
                <c:pt idx="75831">
                  <c:v>5.4052889026934281E-6</c:v>
                </c:pt>
                <c:pt idx="75832">
                  <c:v>5.4052429732109894E-6</c:v>
                </c:pt>
                <c:pt idx="75833">
                  <c:v>5.4052266023063567E-6</c:v>
                </c:pt>
                <c:pt idx="75834">
                  <c:v>5.4051647566666361E-6</c:v>
                </c:pt>
                <c:pt idx="75835">
                  <c:v>5.404981038736878E-6</c:v>
                </c:pt>
                <c:pt idx="75836">
                  <c:v>5.404988769441843E-6</c:v>
                </c:pt>
                <c:pt idx="75837">
                  <c:v>5.4049423852120526E-6</c:v>
                </c:pt>
                <c:pt idx="75838">
                  <c:v>5.4049346545070884E-6</c:v>
                </c:pt>
                <c:pt idx="75839">
                  <c:v>5.4049537538958248E-6</c:v>
                </c:pt>
                <c:pt idx="75840">
                  <c:v>5.4047382036515046E-6</c:v>
                </c:pt>
                <c:pt idx="75841">
                  <c:v>5.4047295634518377E-6</c:v>
                </c:pt>
                <c:pt idx="75842">
                  <c:v>5.4047422963776634E-6</c:v>
                </c:pt>
                <c:pt idx="75843">
                  <c:v>5.4047518460720312E-6</c:v>
                </c:pt>
                <c:pt idx="75844">
                  <c:v>5.404600415204186E-6</c:v>
                </c:pt>
                <c:pt idx="75845">
                  <c:v>5.4045990509621333E-6</c:v>
                </c:pt>
                <c:pt idx="75846">
                  <c:v>5.4046049626776949E-6</c:v>
                </c:pt>
                <c:pt idx="75847">
                  <c:v>5.4044985517975866E-6</c:v>
                </c:pt>
                <c:pt idx="75848">
                  <c:v>5.4044207900005858E-6</c:v>
                </c:pt>
                <c:pt idx="75849">
                  <c:v>5.4044448916101828E-6</c:v>
                </c:pt>
                <c:pt idx="75850">
                  <c:v>5.4044103308115146E-6</c:v>
                </c:pt>
                <c:pt idx="75851">
                  <c:v>5.4044303396949536E-6</c:v>
                </c:pt>
                <c:pt idx="75852">
                  <c:v>5.4043275667936541E-6</c:v>
                </c:pt>
                <c:pt idx="75853">
                  <c:v>5.4043889576860238E-6</c:v>
                </c:pt>
                <c:pt idx="75854">
                  <c:v>5.4042161536926869E-6</c:v>
                </c:pt>
                <c:pt idx="75855">
                  <c:v>5.4042616284277756E-6</c:v>
                </c:pt>
                <c:pt idx="75856">
                  <c:v>5.4041911425883882E-6</c:v>
                </c:pt>
                <c:pt idx="75857">
                  <c:v>5.4041429393691942E-6</c:v>
                </c:pt>
                <c:pt idx="75858">
                  <c:v>5.4042243391450029E-6</c:v>
                </c:pt>
                <c:pt idx="75859">
                  <c:v>5.4041056500864224E-6</c:v>
                </c:pt>
                <c:pt idx="75860">
                  <c:v>5.4040524446463678E-6</c:v>
                </c:pt>
                <c:pt idx="75861">
                  <c:v>5.4040360737417359E-6</c:v>
                </c:pt>
                <c:pt idx="75862">
                  <c:v>5.4040751820139121E-6</c:v>
                </c:pt>
                <c:pt idx="75863">
                  <c:v>5.4039501264924183E-6</c:v>
                </c:pt>
                <c:pt idx="75864">
                  <c:v>5.4039965107222088E-6</c:v>
                </c:pt>
                <c:pt idx="75865">
                  <c:v>5.4039060159993824E-6</c:v>
                </c:pt>
                <c:pt idx="75866">
                  <c:v>5.4039669521444011E-6</c:v>
                </c:pt>
                <c:pt idx="75867">
                  <c:v>5.4037636800785549E-6</c:v>
                </c:pt>
                <c:pt idx="75868">
                  <c:v>5.4037568588682916E-6</c:v>
                </c:pt>
                <c:pt idx="75869">
                  <c:v>5.4037122936279047E-6</c:v>
                </c:pt>
                <c:pt idx="75870">
                  <c:v>5.4038046073401347E-6</c:v>
                </c:pt>
                <c:pt idx="75871">
                  <c:v>5.403763225331204E-6</c:v>
                </c:pt>
                <c:pt idx="75872">
                  <c:v>5.4037436711951159E-6</c:v>
                </c:pt>
                <c:pt idx="75873">
                  <c:v>5.4035417633713223E-6</c:v>
                </c:pt>
                <c:pt idx="75874">
                  <c:v>5.403499017120339E-6</c:v>
                </c:pt>
                <c:pt idx="75875">
                  <c:v>5.40351493327762E-6</c:v>
                </c:pt>
                <c:pt idx="75876">
                  <c:v>5.4035049288359013E-6</c:v>
                </c:pt>
                <c:pt idx="75877">
                  <c:v>5.4034462664276361E-6</c:v>
                </c:pt>
                <c:pt idx="75878">
                  <c:v>5.403382601798512E-6</c:v>
                </c:pt>
                <c:pt idx="75879">
                  <c:v>5.4034103413869161E-6</c:v>
                </c:pt>
                <c:pt idx="75880">
                  <c:v>5.4033912419981789E-6</c:v>
                </c:pt>
                <c:pt idx="75881">
                  <c:v>5.4033084779803184E-6</c:v>
                </c:pt>
                <c:pt idx="75882">
                  <c:v>5.4033366723160734E-6</c:v>
                </c:pt>
                <c:pt idx="75883">
                  <c:v>5.4033462220104411E-6</c:v>
                </c:pt>
                <c:pt idx="75884">
                  <c:v>5.4031484069128064E-6</c:v>
                </c:pt>
                <c:pt idx="75885">
                  <c:v>5.4031302170187701E-6</c:v>
                </c:pt>
                <c:pt idx="75886">
                  <c:v>5.4030347200750839E-6</c:v>
                </c:pt>
                <c:pt idx="75887">
                  <c:v>5.4030042520025754E-6</c:v>
                </c:pt>
                <c:pt idx="75888">
                  <c:v>5.4029687817092054E-6</c:v>
                </c:pt>
                <c:pt idx="75889">
                  <c:v>5.4029737839300651E-6</c:v>
                </c:pt>
                <c:pt idx="75890">
                  <c:v>5.4029610510042403E-6</c:v>
                </c:pt>
                <c:pt idx="75891">
                  <c:v>5.4029364946472924E-6</c:v>
                </c:pt>
                <c:pt idx="75892">
                  <c:v>5.4028319027565894E-6</c:v>
                </c:pt>
                <c:pt idx="75893">
                  <c:v>5.4029765124141696E-6</c:v>
                </c:pt>
                <c:pt idx="75894">
                  <c:v>5.4026800171413916E-6</c:v>
                </c:pt>
                <c:pt idx="75895">
                  <c:v>5.4027386795496568E-6</c:v>
                </c:pt>
                <c:pt idx="75896">
                  <c:v>5.4027400437917086E-6</c:v>
                </c:pt>
                <c:pt idx="75897">
                  <c:v>5.4027896112529561E-6</c:v>
                </c:pt>
                <c:pt idx="75898">
                  <c:v>5.4026281759433914E-6</c:v>
                </c:pt>
                <c:pt idx="75899">
                  <c:v>5.4027036640036394E-6</c:v>
                </c:pt>
                <c:pt idx="75900">
                  <c:v>5.4025472309149336E-6</c:v>
                </c:pt>
                <c:pt idx="75901">
                  <c:v>5.4026450015953742E-6</c:v>
                </c:pt>
                <c:pt idx="75902">
                  <c:v>5.4025504141463898E-6</c:v>
                </c:pt>
                <c:pt idx="75903">
                  <c:v>5.4025399549573186E-6</c:v>
                </c:pt>
                <c:pt idx="75904">
                  <c:v>5.4024280871090014E-6</c:v>
                </c:pt>
                <c:pt idx="75905">
                  <c:v>5.4024662858864758E-6</c:v>
                </c:pt>
                <c:pt idx="75906">
                  <c:v>5.4022821132093668E-6</c:v>
                </c:pt>
                <c:pt idx="75907">
                  <c:v>5.4022993936086996E-6</c:v>
                </c:pt>
                <c:pt idx="75908">
                  <c:v>5.402477654570248E-6</c:v>
                </c:pt>
                <c:pt idx="75909">
                  <c:v>5.4022443691792432E-6</c:v>
                </c:pt>
                <c:pt idx="75910">
                  <c:v>5.4022198128222954E-6</c:v>
                </c:pt>
                <c:pt idx="75911">
                  <c:v>5.402241185947787E-6</c:v>
                </c:pt>
                <c:pt idx="75912">
                  <c:v>5.4022680160414893E-6</c:v>
                </c:pt>
                <c:pt idx="75913">
                  <c:v>5.4022352742322246E-6</c:v>
                </c:pt>
                <c:pt idx="75914">
                  <c:v>5.402221177064348E-6</c:v>
                </c:pt>
                <c:pt idx="75915">
                  <c:v>5.4020197239879053E-6</c:v>
                </c:pt>
                <c:pt idx="75916">
                  <c:v>5.4020415518607479E-6</c:v>
                </c:pt>
                <c:pt idx="75917">
                  <c:v>5.4019747040001684E-6</c:v>
                </c:pt>
                <c:pt idx="75918">
                  <c:v>5.4019365052226931E-6</c:v>
                </c:pt>
                <c:pt idx="75919">
                  <c:v>5.4018837545299903E-6</c:v>
                </c:pt>
                <c:pt idx="75920">
                  <c:v>5.4018496484786738E-6</c:v>
                </c:pt>
                <c:pt idx="75921">
                  <c:v>5.4017855291021988E-6</c:v>
                </c:pt>
                <c:pt idx="75922">
                  <c:v>5.4018073569750413E-6</c:v>
                </c:pt>
                <c:pt idx="75923">
                  <c:v>5.4017350521462504E-6</c:v>
                </c:pt>
                <c:pt idx="75924">
                  <c:v>5.4017723414290231E-6</c:v>
                </c:pt>
                <c:pt idx="75925">
                  <c:v>5.401640464697266E-6</c:v>
                </c:pt>
                <c:pt idx="75926">
                  <c:v>5.4016531976230908E-6</c:v>
                </c:pt>
                <c:pt idx="75927">
                  <c:v>5.4015899877413176E-6</c:v>
                </c:pt>
                <c:pt idx="75928">
                  <c:v>5.4016859394323546E-6</c:v>
                </c:pt>
                <c:pt idx="75929">
                  <c:v>5.401528142101597E-6</c:v>
                </c:pt>
                <c:pt idx="75930">
                  <c:v>5.4015354180592112E-6</c:v>
                </c:pt>
                <c:pt idx="75931">
                  <c:v>5.4013544286135584E-6</c:v>
                </c:pt>
                <c:pt idx="75932">
                  <c:v>5.401403996074805E-6</c:v>
                </c:pt>
                <c:pt idx="75933">
                  <c:v>5.4013330554880667E-6</c:v>
                </c:pt>
                <c:pt idx="75934">
                  <c:v>5.4013780754758054E-6</c:v>
                </c:pt>
                <c:pt idx="75935">
                  <c:v>5.4013275985198561E-6</c:v>
                </c:pt>
                <c:pt idx="75936">
                  <c:v>5.4013130466046277E-6</c:v>
                </c:pt>
                <c:pt idx="75937">
                  <c:v>5.4012766668165568E-6</c:v>
                </c:pt>
                <c:pt idx="75938">
                  <c:v>5.4012334658182226E-6</c:v>
                </c:pt>
                <c:pt idx="75939">
                  <c:v>5.401228008850012E-6</c:v>
                </c:pt>
                <c:pt idx="75940">
                  <c:v>5.4010934036341496E-6</c:v>
                </c:pt>
                <c:pt idx="75941">
                  <c:v>5.401219823397696E-6</c:v>
                </c:pt>
                <c:pt idx="75942">
                  <c:v>5.4010888561606407E-6</c:v>
                </c:pt>
                <c:pt idx="75943">
                  <c:v>5.4010306484997272E-6</c:v>
                </c:pt>
                <c:pt idx="75944">
                  <c:v>5.4009865380066913E-6</c:v>
                </c:pt>
                <c:pt idx="75945">
                  <c:v>5.4008737606636714E-6</c:v>
                </c:pt>
                <c:pt idx="75946">
                  <c:v>5.4009178711567074E-6</c:v>
                </c:pt>
                <c:pt idx="75947">
                  <c:v>5.4009888117434457E-6</c:v>
                </c:pt>
                <c:pt idx="75948">
                  <c:v>5.4009374252927964E-6</c:v>
                </c:pt>
                <c:pt idx="75949">
                  <c:v>5.4007527978683356E-6</c:v>
                </c:pt>
                <c:pt idx="75950">
                  <c:v>5.4009205996408127E-6</c:v>
                </c:pt>
                <c:pt idx="75951">
                  <c:v>5.4007077778805979E-6</c:v>
                </c:pt>
                <c:pt idx="75952">
                  <c:v>5.4007105063647032E-6</c:v>
                </c:pt>
                <c:pt idx="75953">
                  <c:v>5.4007132348488077E-6</c:v>
                </c:pt>
                <c:pt idx="75954">
                  <c:v>5.4006263781047892E-6</c:v>
                </c:pt>
                <c:pt idx="75955">
                  <c:v>5.4006463869882282E-6</c:v>
                </c:pt>
                <c:pt idx="75956">
                  <c:v>5.4006090977054546E-6</c:v>
                </c:pt>
                <c:pt idx="75957">
                  <c:v>5.4005545280233491E-6</c:v>
                </c:pt>
                <c:pt idx="75958">
                  <c:v>5.400406735134311E-6</c:v>
                </c:pt>
                <c:pt idx="75959">
                  <c:v>5.4005154197511729E-6</c:v>
                </c:pt>
                <c:pt idx="75960">
                  <c:v>5.4005340643925592E-6</c:v>
                </c:pt>
                <c:pt idx="75961">
                  <c:v>5.400434929470066E-6</c:v>
                </c:pt>
                <c:pt idx="75962">
                  <c:v>5.4003562581783626E-6</c:v>
                </c:pt>
                <c:pt idx="75963">
                  <c:v>5.4004353842174169E-6</c:v>
                </c:pt>
                <c:pt idx="75964">
                  <c:v>5.4002357501303777E-6</c:v>
                </c:pt>
                <c:pt idx="75965">
                  <c:v>5.4003253353585023E-6</c:v>
                </c:pt>
                <c:pt idx="75966">
                  <c:v>5.4002321121515706E-6</c:v>
                </c:pt>
                <c:pt idx="75967">
                  <c:v>5.4001734497433063E-6</c:v>
                </c:pt>
                <c:pt idx="75968">
                  <c:v>5.4001834541850258E-6</c:v>
                </c:pt>
                <c:pt idx="75969">
                  <c:v>5.4001852731744293E-6</c:v>
                </c:pt>
                <c:pt idx="75970">
                  <c:v>5.4002316574042197E-6</c:v>
                </c:pt>
                <c:pt idx="75971">
                  <c:v>5.3999974625185132E-6</c:v>
                </c:pt>
                <c:pt idx="75972">
                  <c:v>5.400054305937374E-6</c:v>
                </c:pt>
                <c:pt idx="75973">
                  <c:v>5.400002464739373E-6</c:v>
                </c:pt>
                <c:pt idx="75974">
                  <c:v>5.3999992815079167E-6</c:v>
                </c:pt>
                <c:pt idx="75975">
                  <c:v>5.3998278417566334E-6</c:v>
                </c:pt>
                <c:pt idx="75976">
                  <c:v>5.3999119700165474E-6</c:v>
                </c:pt>
                <c:pt idx="75977">
                  <c:v>5.3997569011698943E-6</c:v>
                </c:pt>
                <c:pt idx="75978">
                  <c:v>5.3997964641894214E-6</c:v>
                </c:pt>
                <c:pt idx="75979">
                  <c:v>5.3998442126612636E-6</c:v>
                </c:pt>
                <c:pt idx="75980">
                  <c:v>5.3996436690795244E-6</c:v>
                </c:pt>
                <c:pt idx="75981">
                  <c:v>5.3997146096662618E-6</c:v>
                </c:pt>
                <c:pt idx="75982">
                  <c:v>5.399717792897718E-6</c:v>
                </c:pt>
                <c:pt idx="75983">
                  <c:v>5.3996946007828228E-6</c:v>
                </c:pt>
                <c:pt idx="75984">
                  <c:v>5.3996332098904531E-6</c:v>
                </c:pt>
                <c:pt idx="75985">
                  <c:v>5.3994772315490991E-6</c:v>
                </c:pt>
                <c:pt idx="75986">
                  <c:v>5.3995545385987498E-6</c:v>
                </c:pt>
                <c:pt idx="75987">
                  <c:v>5.3994913287169774E-6</c:v>
                </c:pt>
                <c:pt idx="75988">
                  <c:v>5.3994840527593624E-6</c:v>
                </c:pt>
                <c:pt idx="75989">
                  <c:v>5.3994140216673259E-6</c:v>
                </c:pt>
                <c:pt idx="75990">
                  <c:v>5.3994167501514312E-6</c:v>
                </c:pt>
                <c:pt idx="75991">
                  <c:v>5.3992157518223394E-6</c:v>
                </c:pt>
                <c:pt idx="75992">
                  <c:v>5.3993649089534301E-6</c:v>
                </c:pt>
                <c:pt idx="75993">
                  <c:v>5.3993048823031131E-6</c:v>
                </c:pt>
                <c:pt idx="75994">
                  <c:v>5.3992953326087453E-6</c:v>
                </c:pt>
                <c:pt idx="75995">
                  <c:v>5.3992121138435323E-6</c:v>
                </c:pt>
                <c:pt idx="75996">
                  <c:v>5.3991602726455312E-6</c:v>
                </c:pt>
                <c:pt idx="75997">
                  <c:v>5.3990515880286694E-6</c:v>
                </c:pt>
                <c:pt idx="75998">
                  <c:v>5.3990747801435654E-6</c:v>
                </c:pt>
                <c:pt idx="75999">
                  <c:v>5.3990484047972132E-6</c:v>
                </c:pt>
                <c:pt idx="76000">
                  <c:v>5.3990015658200718E-6</c:v>
                </c:pt>
                <c:pt idx="76001">
                  <c:v>5.3989670050214036E-6</c:v>
                </c:pt>
                <c:pt idx="76002">
                  <c:v>5.3988110266800504E-6</c:v>
                </c:pt>
                <c:pt idx="76003">
                  <c:v>5.3989933803677559E-6</c:v>
                </c:pt>
                <c:pt idx="76004">
                  <c:v>5.3989720072422642E-6</c:v>
                </c:pt>
                <c:pt idx="76005">
                  <c:v>5.398880603024736E-6</c:v>
                </c:pt>
                <c:pt idx="76006">
                  <c:v>5.3988742365618236E-6</c:v>
                </c:pt>
                <c:pt idx="76007">
                  <c:v>5.3987141654943116E-6</c:v>
                </c:pt>
                <c:pt idx="76008">
                  <c:v>5.3988169383956119E-6</c:v>
                </c:pt>
                <c:pt idx="76009">
                  <c:v>5.3986786952009416E-6</c:v>
                </c:pt>
                <c:pt idx="76010">
                  <c:v>5.3987369028618559E-6</c:v>
                </c:pt>
                <c:pt idx="76011">
                  <c:v>5.3986277634976432E-6</c:v>
                </c:pt>
                <c:pt idx="76012">
                  <c:v>5.3986491366231348E-6</c:v>
                </c:pt>
                <c:pt idx="76013">
                  <c:v>5.39856455361587E-6</c:v>
                </c:pt>
                <c:pt idx="76014">
                  <c:v>5.3985068007023074E-6</c:v>
                </c:pt>
                <c:pt idx="76015">
                  <c:v>5.3986282182449941E-6</c:v>
                </c:pt>
                <c:pt idx="76016">
                  <c:v>5.3985240811016411E-6</c:v>
                </c:pt>
                <c:pt idx="76017">
                  <c:v>5.3984585974831134E-6</c:v>
                </c:pt>
                <c:pt idx="76018">
                  <c:v>5.3983662837708826E-6</c:v>
                </c:pt>
                <c:pt idx="76019">
                  <c:v>5.3984549595043063E-6</c:v>
                </c:pt>
                <c:pt idx="76020">
                  <c:v>5.3983189900463913E-6</c:v>
                </c:pt>
                <c:pt idx="76021">
                  <c:v>5.3984244914317969E-6</c:v>
                </c:pt>
                <c:pt idx="76022">
                  <c:v>5.398312168836128E-6</c:v>
                </c:pt>
                <c:pt idx="76023">
                  <c:v>5.3983449106453918E-6</c:v>
                </c:pt>
                <c:pt idx="76024">
                  <c:v>5.3983012548997067E-6</c:v>
                </c:pt>
                <c:pt idx="76025">
                  <c:v>5.3982289500709157E-6</c:v>
                </c:pt>
                <c:pt idx="76026">
                  <c:v>5.3980884331394918E-6</c:v>
                </c:pt>
                <c:pt idx="76027">
                  <c:v>5.3981775636202664E-6</c:v>
                </c:pt>
                <c:pt idx="76028">
                  <c:v>5.3980870688974392E-6</c:v>
                </c:pt>
                <c:pt idx="76029">
                  <c:v>5.39805159860407E-6</c:v>
                </c:pt>
                <c:pt idx="76030">
                  <c:v>5.3980020311428234E-6</c:v>
                </c:pt>
                <c:pt idx="76031">
                  <c:v>5.397951554186875E-6</c:v>
                </c:pt>
                <c:pt idx="76032">
                  <c:v>5.3978419600753114E-6</c:v>
                </c:pt>
                <c:pt idx="76033">
                  <c:v>5.3980056691216296E-6</c:v>
                </c:pt>
                <c:pt idx="76034">
                  <c:v>5.3979038057150319E-6</c:v>
                </c:pt>
                <c:pt idx="76035">
                  <c:v>5.3978278629074339E-6</c:v>
                </c:pt>
                <c:pt idx="76036">
                  <c:v>5.3978524192643818E-6</c:v>
                </c:pt>
                <c:pt idx="76037">
                  <c:v>5.3977291827322924E-6</c:v>
                </c:pt>
                <c:pt idx="76038">
                  <c:v>5.3977310017216951E-6</c:v>
                </c:pt>
                <c:pt idx="76039">
                  <c:v>5.3977046263753437E-6</c:v>
                </c:pt>
                <c:pt idx="76040">
                  <c:v>5.3975672926753759E-6</c:v>
                </c:pt>
                <c:pt idx="76041">
                  <c:v>5.3976973504177286E-6</c:v>
                </c:pt>
                <c:pt idx="76042">
                  <c:v>5.3976145863998681E-6</c:v>
                </c:pt>
                <c:pt idx="76043">
                  <c:v>5.3976204981154297E-6</c:v>
                </c:pt>
                <c:pt idx="76044">
                  <c:v>5.3974981710780412E-6</c:v>
                </c:pt>
                <c:pt idx="76045">
                  <c:v>5.3974613365426194E-6</c:v>
                </c:pt>
                <c:pt idx="76046">
                  <c:v>5.3974304137227591E-6</c:v>
                </c:pt>
                <c:pt idx="76047">
                  <c:v>5.3974895308783744E-6</c:v>
                </c:pt>
                <c:pt idx="76048">
                  <c:v>5.3973362810211256E-6</c:v>
                </c:pt>
                <c:pt idx="76049">
                  <c:v>5.3974258662492502E-6</c:v>
                </c:pt>
                <c:pt idx="76050">
                  <c:v>5.3974204092810396E-6</c:v>
                </c:pt>
                <c:pt idx="76051">
                  <c:v>5.3973412832419854E-6</c:v>
                </c:pt>
                <c:pt idx="76052">
                  <c:v>5.3972148634784389E-6</c:v>
                </c:pt>
                <c:pt idx="76053">
                  <c:v>5.3972421483194921E-6</c:v>
                </c:pt>
                <c:pt idx="76054">
                  <c:v>5.397198492573807E-6</c:v>
                </c:pt>
                <c:pt idx="76055">
                  <c:v>5.3971348279446829E-6</c:v>
                </c:pt>
                <c:pt idx="76056">
                  <c:v>5.3972248679201576E-6</c:v>
                </c:pt>
                <c:pt idx="76057">
                  <c:v>5.3971748457115609E-6</c:v>
                </c:pt>
                <c:pt idx="76058">
                  <c:v>5.3970484259480136E-6</c:v>
                </c:pt>
                <c:pt idx="76059">
                  <c:v>5.3969097280059941E-6</c:v>
                </c:pt>
                <c:pt idx="76060">
                  <c:v>5.3970316002960317E-6</c:v>
                </c:pt>
                <c:pt idx="76061">
                  <c:v>5.3969824875821359E-6</c:v>
                </c:pt>
                <c:pt idx="76062">
                  <c:v>5.3969602049619434E-6</c:v>
                </c:pt>
                <c:pt idx="76063">
                  <c:v>5.3969642976880996E-6</c:v>
                </c:pt>
                <c:pt idx="76064">
                  <c:v>5.3968933571013622E-6</c:v>
                </c:pt>
                <c:pt idx="76065">
                  <c:v>5.396826054493431E-6</c:v>
                </c:pt>
                <c:pt idx="76066">
                  <c:v>5.396733740781201E-6</c:v>
                </c:pt>
                <c:pt idx="76067">
                  <c:v>5.3967573876434471E-6</c:v>
                </c:pt>
                <c:pt idx="76068">
                  <c:v>5.3968092288414482E-6</c:v>
                </c:pt>
                <c:pt idx="76069">
                  <c:v>5.3967914936947636E-6</c:v>
                </c:pt>
                <c:pt idx="76070">
                  <c:v>5.3966582527209539E-6</c:v>
                </c:pt>
                <c:pt idx="76071">
                  <c:v>5.3967119129083577E-6</c:v>
                </c:pt>
                <c:pt idx="76072">
                  <c:v>5.3967492021911312E-6</c:v>
                </c:pt>
                <c:pt idx="76073">
                  <c:v>5.3967105486663058E-6</c:v>
                </c:pt>
                <c:pt idx="76074">
                  <c:v>5.3966905397828668E-6</c:v>
                </c:pt>
                <c:pt idx="76075">
                  <c:v>5.3966614359524101E-6</c:v>
                </c:pt>
                <c:pt idx="76076">
                  <c:v>5.3967828534950968E-6</c:v>
                </c:pt>
                <c:pt idx="76077">
                  <c:v>5.3965914048603736E-6</c:v>
                </c:pt>
                <c:pt idx="76078">
                  <c:v>5.3967291933076922E-6</c:v>
                </c:pt>
                <c:pt idx="76079">
                  <c:v>5.3967892199580092E-6</c:v>
                </c:pt>
                <c:pt idx="76080">
                  <c:v>5.3966446103004273E-6</c:v>
                </c:pt>
                <c:pt idx="76081">
                  <c:v>5.3966691666573752E-6</c:v>
                </c:pt>
                <c:pt idx="76082">
                  <c:v>5.3967228268447798E-6</c:v>
                </c:pt>
                <c:pt idx="76083">
                  <c:v>5.3966277846484454E-6</c:v>
                </c:pt>
                <c:pt idx="76084">
                  <c:v>5.3966468840371817E-6</c:v>
                </c:pt>
                <c:pt idx="76085">
                  <c:v>5.3964954531693374E-6</c:v>
                </c:pt>
                <c:pt idx="76086">
                  <c:v>5.3964872677170206E-6</c:v>
                </c:pt>
                <c:pt idx="76087">
                  <c:v>5.3965277402312486E-6</c:v>
                </c:pt>
                <c:pt idx="76088">
                  <c:v>5.3966214181855321E-6</c:v>
                </c:pt>
                <c:pt idx="76089">
                  <c:v>5.3966064115229528E-6</c:v>
                </c:pt>
                <c:pt idx="76090">
                  <c:v>5.3965886763762683E-6</c:v>
                </c:pt>
                <c:pt idx="76091">
                  <c:v>5.3964627113600727E-6</c:v>
                </c:pt>
                <c:pt idx="76092">
                  <c:v>5.3966341511113569E-6</c:v>
                </c:pt>
                <c:pt idx="76093">
                  <c:v>5.3965595725458124E-6</c:v>
                </c:pt>
                <c:pt idx="76094">
                  <c:v>5.3966441555530764E-6</c:v>
                </c:pt>
                <c:pt idx="76095">
                  <c:v>5.3966591622156557E-6</c:v>
                </c:pt>
                <c:pt idx="76096">
                  <c:v>5.396629603637848E-6</c:v>
                </c:pt>
                <c:pt idx="76097">
                  <c:v>5.3966741688782349E-6</c:v>
                </c:pt>
                <c:pt idx="76098">
                  <c:v>5.3967141866451129E-6</c:v>
                </c:pt>
                <c:pt idx="76099">
                  <c:v>5.3965677579981266E-6</c:v>
                </c:pt>
                <c:pt idx="76100">
                  <c:v>5.3967410167388152E-6</c:v>
                </c:pt>
                <c:pt idx="76101">
                  <c:v>5.3967187341186218E-6</c:v>
                </c:pt>
                <c:pt idx="76102">
                  <c:v>5.3966427913110238E-6</c:v>
                </c:pt>
                <c:pt idx="76103">
                  <c:v>5.3966841733199536E-6</c:v>
                </c:pt>
                <c:pt idx="76104">
                  <c:v>5.3966509767633397E-6</c:v>
                </c:pt>
                <c:pt idx="76105">
                  <c:v>5.3966905397828668E-6</c:v>
                </c:pt>
                <c:pt idx="76106">
                  <c:v>5.3966332416166551E-6</c:v>
                </c:pt>
                <c:pt idx="76107">
                  <c:v>5.396605956775602E-6</c:v>
                </c:pt>
                <c:pt idx="76108">
                  <c:v>5.3966605264577083E-6</c:v>
                </c:pt>
                <c:pt idx="76109">
                  <c:v>5.3966391533322167E-6</c:v>
                </c:pt>
                <c:pt idx="76110">
                  <c:v>5.3965468396199867E-6</c:v>
                </c:pt>
                <c:pt idx="76111">
                  <c:v>5.3967428357282188E-6</c:v>
                </c:pt>
                <c:pt idx="76112">
                  <c:v>5.3966541599947959E-6</c:v>
                </c:pt>
                <c:pt idx="76113">
                  <c:v>5.3965763981977943E-6</c:v>
                </c:pt>
                <c:pt idx="76114">
                  <c:v>5.3967205531080253E-6</c:v>
                </c:pt>
                <c:pt idx="76115">
                  <c:v>5.3967642088537096E-6</c:v>
                </c:pt>
                <c:pt idx="76116">
                  <c:v>5.3966714403941296E-6</c:v>
                </c:pt>
                <c:pt idx="76117">
                  <c:v>1.0213287168880921E-4</c:v>
                </c:pt>
                <c:pt idx="76118">
                  <c:v>4.8320205678464838E-5</c:v>
                </c:pt>
                <c:pt idx="76119">
                  <c:v>6.8686342274304479E-5</c:v>
                </c:pt>
                <c:pt idx="76120">
                  <c:v>5.237702134763822E-5</c:v>
                </c:pt>
                <c:pt idx="76121">
                  <c:v>1.3419806236925069E-5</c:v>
                </c:pt>
                <c:pt idx="76122">
                  <c:v>4.2175925045739859E-5</c:v>
                </c:pt>
                <c:pt idx="76123">
                  <c:v>2.5097591787925921E-5</c:v>
                </c:pt>
                <c:pt idx="76124">
                  <c:v>1.8603093849378641E-5</c:v>
                </c:pt>
                <c:pt idx="76125">
                  <c:v>4.5518612751038752E-5</c:v>
                </c:pt>
                <c:pt idx="76126">
                  <c:v>2.772525840555318E-5</c:v>
                </c:pt>
                <c:pt idx="76127">
                  <c:v>3.151789860567078E-5</c:v>
                </c:pt>
                <c:pt idx="76128">
                  <c:v>4.091016307938844E-5</c:v>
                </c:pt>
                <c:pt idx="76129">
                  <c:v>2.0188679627608511E-5</c:v>
                </c:pt>
                <c:pt idx="76130">
                  <c:v>2.4747425413806919E-5</c:v>
                </c:pt>
                <c:pt idx="76131">
                  <c:v>2.335924727958627E-5</c:v>
                </c:pt>
                <c:pt idx="76132">
                  <c:v>9.7748006737674586E-6</c:v>
                </c:pt>
                <c:pt idx="76133">
                  <c:v>1.8341614122618921E-5</c:v>
                </c:pt>
                <c:pt idx="76134">
                  <c:v>1.6133401004481129E-5</c:v>
                </c:pt>
                <c:pt idx="76135">
                  <c:v>1.172320298792329E-5</c:v>
                </c:pt>
                <c:pt idx="76136">
                  <c:v>2.0532137568807229E-5</c:v>
                </c:pt>
                <c:pt idx="76137">
                  <c:v>1.663216971792281E-5</c:v>
                </c:pt>
                <c:pt idx="76138">
                  <c:v>1.494585376349278E-5</c:v>
                </c:pt>
                <c:pt idx="76139">
                  <c:v>1.9138286006636921E-5</c:v>
                </c:pt>
                <c:pt idx="76140">
                  <c:v>1.315562076342758E-5</c:v>
                </c:pt>
                <c:pt idx="76141">
                  <c:v>1.251107460120693E-5</c:v>
                </c:pt>
                <c:pt idx="76142">
                  <c:v>1.399623124598293E-5</c:v>
                </c:pt>
                <c:pt idx="76143">
                  <c:v>9.476827472099103E-6</c:v>
                </c:pt>
                <c:pt idx="76144">
                  <c:v>1.1157600965816529E-5</c:v>
                </c:pt>
                <c:pt idx="76145">
                  <c:v>1.2146166227466891E-5</c:v>
                </c:pt>
                <c:pt idx="76146">
                  <c:v>9.9301623777137138E-6</c:v>
                </c:pt>
                <c:pt idx="76147">
                  <c:v>1.236856769537553E-5</c:v>
                </c:pt>
                <c:pt idx="76148">
                  <c:v>1.2142360901634669E-5</c:v>
                </c:pt>
                <c:pt idx="76149">
                  <c:v>1.064851767296204E-5</c:v>
                </c:pt>
                <c:pt idx="76150">
                  <c:v>1.208506182592828E-5</c:v>
                </c:pt>
                <c:pt idx="76151">
                  <c:v>1.069391055352753E-5</c:v>
                </c:pt>
                <c:pt idx="76152">
                  <c:v>9.7814354376168922E-6</c:v>
                </c:pt>
                <c:pt idx="76153">
                  <c:v>1.0629736607370431E-5</c:v>
                </c:pt>
                <c:pt idx="76154">
                  <c:v>9.3948892754269764E-6</c:v>
                </c:pt>
                <c:pt idx="76155">
                  <c:v>9.4935212473501451E-6</c:v>
                </c:pt>
                <c:pt idx="76156">
                  <c:v>1.021048046823125E-5</c:v>
                </c:pt>
                <c:pt idx="76157">
                  <c:v>9.4609977168147452E-6</c:v>
                </c:pt>
                <c:pt idx="76158">
                  <c:v>9.9759436125168577E-6</c:v>
                </c:pt>
                <c:pt idx="76159">
                  <c:v>1.020821218844503E-5</c:v>
                </c:pt>
                <c:pt idx="76160">
                  <c:v>9.5583000074839219E-6</c:v>
                </c:pt>
                <c:pt idx="76161">
                  <c:v>9.9169046734459698E-6</c:v>
                </c:pt>
                <c:pt idx="76162">
                  <c:v>9.6900594144244678E-6</c:v>
                </c:pt>
                <c:pt idx="76163">
                  <c:v>9.2265509010758251E-6</c:v>
                </c:pt>
                <c:pt idx="76164">
                  <c:v>9.53069502429571E-6</c:v>
                </c:pt>
                <c:pt idx="76165">
                  <c:v>9.2680111265508458E-6</c:v>
                </c:pt>
                <c:pt idx="76166">
                  <c:v>9.1637293735402636E-6</c:v>
                </c:pt>
                <c:pt idx="76167">
                  <c:v>9.470330951444339E-6</c:v>
                </c:pt>
                <c:pt idx="76168">
                  <c:v>9.2677601060131565E-6</c:v>
                </c:pt>
                <c:pt idx="76169">
                  <c:v>9.3309045041678473E-6</c:v>
                </c:pt>
                <c:pt idx="76170">
                  <c:v>9.4747265393380076E-6</c:v>
                </c:pt>
                <c:pt idx="76171">
                  <c:v>9.2483978733071126E-6</c:v>
                </c:pt>
                <c:pt idx="76172">
                  <c:v>9.3093021860113367E-6</c:v>
                </c:pt>
                <c:pt idx="76173">
                  <c:v>9.2971777121420018E-6</c:v>
                </c:pt>
                <c:pt idx="76174">
                  <c:v>9.1205356511636637E-6</c:v>
                </c:pt>
                <c:pt idx="76175">
                  <c:v>9.207822586176917E-6</c:v>
                </c:pt>
                <c:pt idx="76176">
                  <c:v>9.1685051302192733E-6</c:v>
                </c:pt>
                <c:pt idx="76177">
                  <c:v>9.1065121523570269E-6</c:v>
                </c:pt>
                <c:pt idx="76178">
                  <c:v>9.2118589236633852E-6</c:v>
                </c:pt>
                <c:pt idx="76179">
                  <c:v>9.1667570814024657E-6</c:v>
                </c:pt>
                <c:pt idx="76180">
                  <c:v>9.1590009105857462E-6</c:v>
                </c:pt>
                <c:pt idx="76181">
                  <c:v>9.2160980784683488E-6</c:v>
                </c:pt>
                <c:pt idx="76182">
                  <c:v>9.146965567197185E-6</c:v>
                </c:pt>
                <c:pt idx="76183">
                  <c:v>9.1482615971472114E-6</c:v>
                </c:pt>
                <c:pt idx="76184">
                  <c:v>9.1590300144162029E-6</c:v>
                </c:pt>
                <c:pt idx="76185">
                  <c:v>9.1002084445790388E-6</c:v>
                </c:pt>
                <c:pt idx="76186">
                  <c:v>9.121876246354077E-6</c:v>
                </c:pt>
                <c:pt idx="76187">
                  <c:v>9.1222900664433837E-6</c:v>
                </c:pt>
                <c:pt idx="76188">
                  <c:v>9.0965959316235967E-6</c:v>
                </c:pt>
                <c:pt idx="76189">
                  <c:v>9.1293104560463689E-6</c:v>
                </c:pt>
                <c:pt idx="76190">
                  <c:v>9.1211959443171509E-6</c:v>
                </c:pt>
                <c:pt idx="76191">
                  <c:v>9.1116899056942202E-6</c:v>
                </c:pt>
                <c:pt idx="76192">
                  <c:v>9.1307629190851003E-6</c:v>
                </c:pt>
                <c:pt idx="76193">
                  <c:v>9.1103174781892449E-6</c:v>
                </c:pt>
                <c:pt idx="76194">
                  <c:v>9.1060946942889132E-6</c:v>
                </c:pt>
                <c:pt idx="76195">
                  <c:v>9.1126257757423446E-6</c:v>
                </c:pt>
                <c:pt idx="76196">
                  <c:v>9.0946568889194168E-6</c:v>
                </c:pt>
                <c:pt idx="76197">
                  <c:v>9.0998964878963307E-6</c:v>
                </c:pt>
                <c:pt idx="76198">
                  <c:v>9.1029542090836912E-6</c:v>
                </c:pt>
                <c:pt idx="76199">
                  <c:v>9.0940266090910882E-6</c:v>
                </c:pt>
                <c:pt idx="76200">
                  <c:v>9.1037554739159532E-6</c:v>
                </c:pt>
                <c:pt idx="76201">
                  <c:v>9.1026768131996505E-6</c:v>
                </c:pt>
                <c:pt idx="76202">
                  <c:v>9.0980511231464334E-6</c:v>
                </c:pt>
                <c:pt idx="76203">
                  <c:v>9.103888260142412E-6</c:v>
                </c:pt>
                <c:pt idx="76204">
                  <c:v>9.0981475295848213E-6</c:v>
                </c:pt>
                <c:pt idx="76205">
                  <c:v>9.0957491920562461E-6</c:v>
                </c:pt>
                <c:pt idx="76206">
                  <c:v>9.0982666733907536E-6</c:v>
                </c:pt>
                <c:pt idx="76207">
                  <c:v>9.0929188445443287E-6</c:v>
                </c:pt>
                <c:pt idx="76208">
                  <c:v>9.0941448434023187E-6</c:v>
                </c:pt>
                <c:pt idx="76209">
                  <c:v>9.0958128566853702E-6</c:v>
                </c:pt>
                <c:pt idx="76210">
                  <c:v>9.0929024736396968E-6</c:v>
                </c:pt>
                <c:pt idx="76211">
                  <c:v>9.0960802481276914E-6</c:v>
                </c:pt>
                <c:pt idx="76212">
                  <c:v>9.0955145424231887E-6</c:v>
                </c:pt>
                <c:pt idx="76213">
                  <c:v>9.0939520305255428E-6</c:v>
                </c:pt>
                <c:pt idx="76214">
                  <c:v>9.0957910288125277E-6</c:v>
                </c:pt>
                <c:pt idx="76215">
                  <c:v>9.0940957306884229E-6</c:v>
                </c:pt>
                <c:pt idx="76216">
                  <c:v>9.0930216174456291E-6</c:v>
                </c:pt>
                <c:pt idx="76217">
                  <c:v>9.0941030066460371E-6</c:v>
                </c:pt>
                <c:pt idx="76218">
                  <c:v>9.0920893853763118E-6</c:v>
                </c:pt>
                <c:pt idx="76219">
                  <c:v>9.0928060672013089E-6</c:v>
                </c:pt>
                <c:pt idx="76220">
                  <c:v>9.0935618572984822E-6</c:v>
                </c:pt>
                <c:pt idx="76221">
                  <c:v>9.092573236557655E-6</c:v>
                </c:pt>
                <c:pt idx="76222">
                  <c:v>9.0935209300369024E-6</c:v>
                </c:pt>
                <c:pt idx="76223">
                  <c:v>9.0932844614144415E-6</c:v>
                </c:pt>
                <c:pt idx="76224">
                  <c:v>9.0924495452782139E-6</c:v>
                </c:pt>
                <c:pt idx="76225">
                  <c:v>9.0931152953999117E-6</c:v>
                </c:pt>
                <c:pt idx="76226">
                  <c:v>9.0928551799152046E-6</c:v>
                </c:pt>
                <c:pt idx="76227">
                  <c:v>9.0922694653272629E-6</c:v>
                </c:pt>
                <c:pt idx="76228">
                  <c:v>9.0927942437701859E-6</c:v>
                </c:pt>
                <c:pt idx="76229">
                  <c:v>9.0922203526133671E-6</c:v>
                </c:pt>
                <c:pt idx="76230">
                  <c:v>9.0923294919775799E-6</c:v>
                </c:pt>
                <c:pt idx="76231">
                  <c:v>9.0924240794265643E-6</c:v>
                </c:pt>
                <c:pt idx="76232">
                  <c:v>9.0922476374544203E-6</c:v>
                </c:pt>
                <c:pt idx="76233">
                  <c:v>9.0924022515537217E-6</c:v>
                </c:pt>
                <c:pt idx="76234">
                  <c:v>9.0924768301192671E-6</c:v>
                </c:pt>
                <c:pt idx="76235">
                  <c:v>9.0924631876987405E-6</c:v>
                </c:pt>
                <c:pt idx="76236">
                  <c:v>9.0923495008610189E-6</c:v>
                </c:pt>
                <c:pt idx="76237">
                  <c:v>9.0924058895325288E-6</c:v>
                </c:pt>
                <c:pt idx="76238">
                  <c:v>9.0923113020835444E-6</c:v>
                </c:pt>
                <c:pt idx="76239">
                  <c:v>9.0922339950338937E-6</c:v>
                </c:pt>
                <c:pt idx="76240">
                  <c:v>9.0919147623935714E-6</c:v>
                </c:pt>
                <c:pt idx="76241">
                  <c:v>9.0922949311789125E-6</c:v>
                </c:pt>
                <c:pt idx="76242">
                  <c:v>9.0922712843166664E-6</c:v>
                </c:pt>
                <c:pt idx="76243">
                  <c:v>9.0920793809345923E-6</c:v>
                </c:pt>
                <c:pt idx="76244">
                  <c:v>9.09201662580017E-6</c:v>
                </c:pt>
                <c:pt idx="76245">
                  <c:v>9.0922503659385256E-6</c:v>
                </c:pt>
                <c:pt idx="76246">
                  <c:v>9.0920839284081012E-6</c:v>
                </c:pt>
                <c:pt idx="76247">
                  <c:v>9.0923103925888427E-6</c:v>
                </c:pt>
                <c:pt idx="76248">
                  <c:v>9.0920239017577842E-6</c:v>
                </c:pt>
                <c:pt idx="76249">
                  <c:v>9.091916581382975E-6</c:v>
                </c:pt>
                <c:pt idx="76250">
                  <c:v>9.0921384980902076E-6</c:v>
                </c:pt>
                <c:pt idx="76251">
                  <c:v>9.0920602815458551E-6</c:v>
                </c:pt>
                <c:pt idx="76252">
                  <c:v>9.0922640083590522E-6</c:v>
                </c:pt>
                <c:pt idx="76253">
                  <c:v>9.092044820135925E-6</c:v>
                </c:pt>
                <c:pt idx="76254">
                  <c:v>9.0919793365173973E-6</c:v>
                </c:pt>
                <c:pt idx="76255">
                  <c:v>9.0922421804862097E-6</c:v>
                </c:pt>
                <c:pt idx="76256">
                  <c:v>9.0919093054253608E-6</c:v>
                </c:pt>
                <c:pt idx="76257">
                  <c:v>9.0921857918146998E-6</c:v>
                </c:pt>
                <c:pt idx="76258">
                  <c:v>9.0922894742107019E-6</c:v>
                </c:pt>
                <c:pt idx="76259">
                  <c:v>9.0921612354577519E-6</c:v>
                </c:pt>
                <c:pt idx="76260">
                  <c:v>9.0921021183021367E-6</c:v>
                </c:pt>
                <c:pt idx="76261">
                  <c:v>9.0921539595001377E-6</c:v>
                </c:pt>
                <c:pt idx="76262">
                  <c:v>9.0920439106412232E-6</c:v>
                </c:pt>
                <c:pt idx="76263">
                  <c:v>9.0922221716027707E-6</c:v>
                </c:pt>
                <c:pt idx="76264">
                  <c:v>9.0918038040399551E-6</c:v>
                </c:pt>
                <c:pt idx="76265">
                  <c:v>9.0919656940968707E-6</c:v>
                </c:pt>
                <c:pt idx="76266">
                  <c:v>9.0923058451153338E-6</c:v>
                </c:pt>
                <c:pt idx="76267">
                  <c:v>9.0920748334610835E-6</c:v>
                </c:pt>
                <c:pt idx="76268">
                  <c:v>9.0920302682206966E-6</c:v>
                </c:pt>
                <c:pt idx="76269">
                  <c:v>9.0920630100299604E-6</c:v>
                </c:pt>
                <c:pt idx="76270">
                  <c:v>9.0920111688319594E-6</c:v>
                </c:pt>
                <c:pt idx="76271">
                  <c:v>9.0921312221325934E-6</c:v>
                </c:pt>
                <c:pt idx="76272">
                  <c:v>9.0921121227438562E-6</c:v>
                </c:pt>
                <c:pt idx="76273">
                  <c:v>9.0919402282452211E-6</c:v>
                </c:pt>
                <c:pt idx="76274">
                  <c:v>9.0922858362318948E-6</c:v>
                </c:pt>
                <c:pt idx="76275">
                  <c:v>9.0922321760444902E-6</c:v>
                </c:pt>
                <c:pt idx="76276">
                  <c:v>9.0920475486200303E-6</c:v>
                </c:pt>
                <c:pt idx="76277">
                  <c:v>9.0919629656127654E-6</c:v>
                </c:pt>
                <c:pt idx="76278">
                  <c:v>9.092184882319998E-6</c:v>
                </c:pt>
                <c:pt idx="76279">
                  <c:v>9.0919784270226955E-6</c:v>
                </c:pt>
                <c:pt idx="76280">
                  <c:v>9.0918374553439207E-6</c:v>
                </c:pt>
                <c:pt idx="76281">
                  <c:v>9.0921485025319271E-6</c:v>
                </c:pt>
                <c:pt idx="76282">
                  <c:v>9.0920793809345923E-6</c:v>
                </c:pt>
                <c:pt idx="76283">
                  <c:v>9.0921057562809438E-6</c:v>
                </c:pt>
                <c:pt idx="76284">
                  <c:v>9.0921457740478218E-6</c:v>
                </c:pt>
                <c:pt idx="76285">
                  <c:v>9.0921002993127331E-6</c:v>
                </c:pt>
                <c:pt idx="76286">
                  <c:v>9.0921148512279615E-6</c:v>
                </c:pt>
                <c:pt idx="76287">
                  <c:v>9.092253094422631E-6</c:v>
                </c:pt>
                <c:pt idx="76288">
                  <c:v>9.0921521405107342E-6</c:v>
                </c:pt>
                <c:pt idx="76289">
                  <c:v>9.0922358140232973E-6</c:v>
                </c:pt>
                <c:pt idx="76290">
                  <c:v>1.47996679879725E-3</c:v>
                </c:pt>
                <c:pt idx="76291">
                  <c:v>5.3093042224645606E-3</c:v>
                </c:pt>
                <c:pt idx="76292">
                  <c:v>2.4724827380850911E-4</c:v>
                </c:pt>
                <c:pt idx="76293">
                  <c:v>4.94026904925704E-3</c:v>
                </c:pt>
                <c:pt idx="76294">
                  <c:v>1.3328336353879419E-4</c:v>
                </c:pt>
                <c:pt idx="76295">
                  <c:v>3.4882284235209231E-3</c:v>
                </c:pt>
                <c:pt idx="76296">
                  <c:v>7.4744404992088675E-4</c:v>
                </c:pt>
                <c:pt idx="76297">
                  <c:v>1.6639251261949539E-3</c:v>
                </c:pt>
                <c:pt idx="76298">
                  <c:v>1.7602469306439159E-3</c:v>
                </c:pt>
                <c:pt idx="76299">
                  <c:v>3.2891178852878511E-4</c:v>
                </c:pt>
                <c:pt idx="76300">
                  <c:v>1.9870572723448281E-3</c:v>
                </c:pt>
                <c:pt idx="76301">
                  <c:v>6.8960292264819145E-4</c:v>
                </c:pt>
                <c:pt idx="76302">
                  <c:v>6.9400813663378358E-4</c:v>
                </c:pt>
                <c:pt idx="76303">
                  <c:v>1.4511543558910489E-3</c:v>
                </c:pt>
                <c:pt idx="76304">
                  <c:v>2.0957605738658461E-4</c:v>
                </c:pt>
                <c:pt idx="76305">
                  <c:v>9.3014450976625085E-4</c:v>
                </c:pt>
                <c:pt idx="76306">
                  <c:v>8.4487575804814696E-4</c:v>
                </c:pt>
                <c:pt idx="76307">
                  <c:v>1.3566603593062609E-4</c:v>
                </c:pt>
                <c:pt idx="76308">
                  <c:v>8.2170037785544991E-4</c:v>
                </c:pt>
                <c:pt idx="76309">
                  <c:v>3.7203982356004422E-4</c:v>
                </c:pt>
                <c:pt idx="76310">
                  <c:v>1.9717897521331909E-4</c:v>
                </c:pt>
                <c:pt idx="76311">
                  <c:v>6.240924121811986E-4</c:v>
                </c:pt>
                <c:pt idx="76312">
                  <c:v>1.441697240807116E-4</c:v>
                </c:pt>
                <c:pt idx="76313">
                  <c:v>2.5237584486603742E-4</c:v>
                </c:pt>
                <c:pt idx="76314">
                  <c:v>4.2437389492988592E-4</c:v>
                </c:pt>
                <c:pt idx="76315">
                  <c:v>4.9065249186241999E-5</c:v>
                </c:pt>
                <c:pt idx="76316">
                  <c:v>3.1619428773410618E-4</c:v>
                </c:pt>
                <c:pt idx="76317">
                  <c:v>2.408292348263785E-4</c:v>
                </c:pt>
                <c:pt idx="76318">
                  <c:v>6.3436462369281799E-5</c:v>
                </c:pt>
                <c:pt idx="76319">
                  <c:v>2.9464813997037709E-4</c:v>
                </c:pt>
                <c:pt idx="76320">
                  <c:v>1.0265303717460481E-4</c:v>
                </c:pt>
                <c:pt idx="76321">
                  <c:v>1.131291210185736E-4</c:v>
                </c:pt>
                <c:pt idx="76322">
                  <c:v>2.1305204427335411E-4</c:v>
                </c:pt>
                <c:pt idx="76323">
                  <c:v>4.0669216105015948E-5</c:v>
                </c:pt>
                <c:pt idx="76324">
                  <c:v>1.3168984150979671E-4</c:v>
                </c:pt>
                <c:pt idx="76325">
                  <c:v>1.199806938529946E-4</c:v>
                </c:pt>
                <c:pt idx="76326">
                  <c:v>2.8141925213276409E-5</c:v>
                </c:pt>
                <c:pt idx="76327">
                  <c:v>1.251588837476447E-4</c:v>
                </c:pt>
                <c:pt idx="76328">
                  <c:v>5.6800909078447148E-5</c:v>
                </c:pt>
                <c:pt idx="76329">
                  <c:v>4.2416770156705752E-5</c:v>
                </c:pt>
                <c:pt idx="76330">
                  <c:v>9.982345363823697E-5</c:v>
                </c:pt>
                <c:pt idx="76331">
                  <c:v>2.7560216040001251E-5</c:v>
                </c:pt>
                <c:pt idx="76332">
                  <c:v>6.0857997596031048E-5</c:v>
                </c:pt>
                <c:pt idx="76333">
                  <c:v>7.0252011937554926E-5</c:v>
                </c:pt>
                <c:pt idx="76334">
                  <c:v>2.4508988644811321E-5</c:v>
                </c:pt>
                <c:pt idx="76335">
                  <c:v>6.6028842411469668E-5</c:v>
                </c:pt>
                <c:pt idx="76336">
                  <c:v>4.47541315224953E-5</c:v>
                </c:pt>
                <c:pt idx="76337">
                  <c:v>3.0692368454765528E-5</c:v>
                </c:pt>
                <c:pt idx="76338">
                  <c:v>5.8579884353093803E-5</c:v>
                </c:pt>
                <c:pt idx="76339">
                  <c:v>2.9033297323621809E-5</c:v>
                </c:pt>
                <c:pt idx="76340">
                  <c:v>3.6351666494738311E-5</c:v>
                </c:pt>
                <c:pt idx="76341">
                  <c:v>4.4987376895733178E-5</c:v>
                </c:pt>
                <c:pt idx="76342">
                  <c:v>2.2419886590796519E-5</c:v>
                </c:pt>
                <c:pt idx="76343">
                  <c:v>3.8264824979705743E-5</c:v>
                </c:pt>
                <c:pt idx="76344">
                  <c:v>3.2265037589240819E-5</c:v>
                </c:pt>
                <c:pt idx="76345">
                  <c:v>2.2875023205415349E-5</c:v>
                </c:pt>
                <c:pt idx="76346">
                  <c:v>3.6044501030119143E-5</c:v>
                </c:pt>
                <c:pt idx="76347">
                  <c:v>2.4412292987108231E-5</c:v>
                </c:pt>
                <c:pt idx="76348">
                  <c:v>2.5942563297576271E-5</c:v>
                </c:pt>
                <c:pt idx="76349">
                  <c:v>3.1465675419894978E-5</c:v>
                </c:pt>
                <c:pt idx="76350">
                  <c:v>2.163811041100416E-5</c:v>
                </c:pt>
                <c:pt idx="76351">
                  <c:v>2.784822027024347E-5</c:v>
                </c:pt>
                <c:pt idx="76352">
                  <c:v>2.6683817850425839E-5</c:v>
                </c:pt>
                <c:pt idx="76353">
                  <c:v>2.181648414989468E-5</c:v>
                </c:pt>
                <c:pt idx="76354">
                  <c:v>2.7577340006246231E-5</c:v>
                </c:pt>
                <c:pt idx="76355">
                  <c:v>2.3126047381083481E-5</c:v>
                </c:pt>
                <c:pt idx="76356">
                  <c:v>2.279298132634722E-5</c:v>
                </c:pt>
                <c:pt idx="76357">
                  <c:v>2.5688417736091651E-5</c:v>
                </c:pt>
                <c:pt idx="76358">
                  <c:v>2.131854671461042E-5</c:v>
                </c:pt>
                <c:pt idx="76359">
                  <c:v>2.3489808882004581E-5</c:v>
                </c:pt>
                <c:pt idx="76360">
                  <c:v>2.3506081561208699E-5</c:v>
                </c:pt>
                <c:pt idx="76361">
                  <c:v>2.1003983420087021E-5</c:v>
                </c:pt>
                <c:pt idx="76362">
                  <c:v>2.347713416384067E-5</c:v>
                </c:pt>
                <c:pt idx="76363">
                  <c:v>2.1915260731475431E-5</c:v>
                </c:pt>
                <c:pt idx="76364">
                  <c:v>2.144105383194983E-5</c:v>
                </c:pt>
                <c:pt idx="76365">
                  <c:v>2.296030652360059E-5</c:v>
                </c:pt>
                <c:pt idx="76366">
                  <c:v>2.1178897441131991E-5</c:v>
                </c:pt>
                <c:pt idx="76367">
                  <c:v>2.1913247110205699E-5</c:v>
                </c:pt>
                <c:pt idx="76368">
                  <c:v>2.2215890567167659E-5</c:v>
                </c:pt>
                <c:pt idx="76369">
                  <c:v>2.1029427443863821E-5</c:v>
                </c:pt>
                <c:pt idx="76370">
                  <c:v>2.2056665329728279E-5</c:v>
                </c:pt>
                <c:pt idx="76371">
                  <c:v>2.1537647626246329E-5</c:v>
                </c:pt>
                <c:pt idx="76372">
                  <c:v>2.115050483553205E-5</c:v>
                </c:pt>
                <c:pt idx="76373">
                  <c:v>2.185234188800678E-5</c:v>
                </c:pt>
                <c:pt idx="76374">
                  <c:v>2.1089657820994031E-5</c:v>
                </c:pt>
                <c:pt idx="76375">
                  <c:v>2.1284882677719E-5</c:v>
                </c:pt>
                <c:pt idx="76376">
                  <c:v>2.1483243472175669E-5</c:v>
                </c:pt>
                <c:pt idx="76377">
                  <c:v>2.0919847884215411E-5</c:v>
                </c:pt>
                <c:pt idx="76378">
                  <c:v>2.1327770809875801E-5</c:v>
                </c:pt>
                <c:pt idx="76379">
                  <c:v>2.115346615028102E-5</c:v>
                </c:pt>
                <c:pt idx="76380">
                  <c:v>2.094029696309008E-5</c:v>
                </c:pt>
                <c:pt idx="76381">
                  <c:v>2.1264153474476188E-5</c:v>
                </c:pt>
                <c:pt idx="76382">
                  <c:v>2.0958903405698951E-5</c:v>
                </c:pt>
                <c:pt idx="76383">
                  <c:v>2.1023472072556611E-5</c:v>
                </c:pt>
                <c:pt idx="76384">
                  <c:v>2.114131712005474E-5</c:v>
                </c:pt>
                <c:pt idx="76385">
                  <c:v>2.0897712602163662E-5</c:v>
                </c:pt>
                <c:pt idx="76386">
                  <c:v>2.1071065930300389E-5</c:v>
                </c:pt>
                <c:pt idx="76387">
                  <c:v>2.101170684909448E-5</c:v>
                </c:pt>
                <c:pt idx="76388">
                  <c:v>2.0909959857817739E-5</c:v>
                </c:pt>
                <c:pt idx="76389">
                  <c:v>2.1051861040177758E-5</c:v>
                </c:pt>
                <c:pt idx="76390">
                  <c:v>2.0920622773701328E-5</c:v>
                </c:pt>
                <c:pt idx="76391">
                  <c:v>2.0939822206855752E-5</c:v>
                </c:pt>
                <c:pt idx="76392">
                  <c:v>2.099071025440935E-5</c:v>
                </c:pt>
                <c:pt idx="76393">
                  <c:v>2.088135443045758E-5</c:v>
                </c:pt>
                <c:pt idx="76394">
                  <c:v>2.095235868182499E-5</c:v>
                </c:pt>
                <c:pt idx="76395">
                  <c:v>2.0926818251609799E-5</c:v>
                </c:pt>
                <c:pt idx="76396">
                  <c:v>2.0881341697531749E-5</c:v>
                </c:pt>
                <c:pt idx="76397">
                  <c:v>2.0942425180692229E-5</c:v>
                </c:pt>
                <c:pt idx="76398">
                  <c:v>2.088634755637031E-5</c:v>
                </c:pt>
                <c:pt idx="76399">
                  <c:v>2.0894887711619962E-5</c:v>
                </c:pt>
                <c:pt idx="76400">
                  <c:v>2.0917630536132489E-5</c:v>
                </c:pt>
                <c:pt idx="76401">
                  <c:v>2.0870902517344799E-5</c:v>
                </c:pt>
                <c:pt idx="76402">
                  <c:v>2.090231646434404E-5</c:v>
                </c:pt>
                <c:pt idx="76403">
                  <c:v>2.089053305098787E-5</c:v>
                </c:pt>
                <c:pt idx="76404">
                  <c:v>2.0871042579528879E-5</c:v>
                </c:pt>
                <c:pt idx="76405">
                  <c:v>2.089627014356665E-5</c:v>
                </c:pt>
                <c:pt idx="76406">
                  <c:v>2.0870800653938201E-5</c:v>
                </c:pt>
                <c:pt idx="76407">
                  <c:v>2.0874138499493711E-5</c:v>
                </c:pt>
                <c:pt idx="76408">
                  <c:v>2.0881936507066708E-5</c:v>
                </c:pt>
                <c:pt idx="76409">
                  <c:v>2.086080530716572E-5</c:v>
                </c:pt>
                <c:pt idx="76410">
                  <c:v>2.0873940229648721E-5</c:v>
                </c:pt>
                <c:pt idx="76411">
                  <c:v>2.086694621539209E-5</c:v>
                </c:pt>
                <c:pt idx="76412">
                  <c:v>2.0858313291682858E-5</c:v>
                </c:pt>
                <c:pt idx="76413">
                  <c:v>2.0868717911071141E-5</c:v>
                </c:pt>
                <c:pt idx="76414">
                  <c:v>2.0856632545473989E-5</c:v>
                </c:pt>
                <c:pt idx="76415">
                  <c:v>2.085909909510519E-5</c:v>
                </c:pt>
                <c:pt idx="76416">
                  <c:v>2.0861192751908671E-5</c:v>
                </c:pt>
                <c:pt idx="76417">
                  <c:v>2.0852115994784981E-5</c:v>
                </c:pt>
                <c:pt idx="76418">
                  <c:v>2.0857893105130639E-5</c:v>
                </c:pt>
                <c:pt idx="76419">
                  <c:v>2.08538167498773E-5</c:v>
                </c:pt>
                <c:pt idx="76420">
                  <c:v>2.0850502551184039E-5</c:v>
                </c:pt>
                <c:pt idx="76421">
                  <c:v>2.0854282411164601E-5</c:v>
                </c:pt>
                <c:pt idx="76422">
                  <c:v>2.0848272470175289E-5</c:v>
                </c:pt>
                <c:pt idx="76423">
                  <c:v>2.0849032807745971E-5</c:v>
                </c:pt>
                <c:pt idx="76424">
                  <c:v>2.0848929125349969E-5</c:v>
                </c:pt>
                <c:pt idx="76425">
                  <c:v>2.084474363073241E-5</c:v>
                </c:pt>
                <c:pt idx="76426">
                  <c:v>2.0846617189818059E-5</c:v>
                </c:pt>
                <c:pt idx="76427">
                  <c:v>2.0844128812314011E-5</c:v>
                </c:pt>
                <c:pt idx="76428">
                  <c:v>2.0842247977270741E-5</c:v>
                </c:pt>
                <c:pt idx="76429">
                  <c:v>2.084306652250234E-5</c:v>
                </c:pt>
                <c:pt idx="76430">
                  <c:v>2.0840043362113651E-5</c:v>
                </c:pt>
                <c:pt idx="76431">
                  <c:v>2.084009429381695E-5</c:v>
                </c:pt>
                <c:pt idx="76432">
                  <c:v>2.083946674247272E-5</c:v>
                </c:pt>
                <c:pt idx="76433">
                  <c:v>2.0837109332205731E-5</c:v>
                </c:pt>
                <c:pt idx="76434">
                  <c:v>2.0837465854128819E-5</c:v>
                </c:pt>
                <c:pt idx="76435">
                  <c:v>2.0835690520470959E-5</c:v>
                </c:pt>
                <c:pt idx="76436">
                  <c:v>2.0834981114603579E-5</c:v>
                </c:pt>
                <c:pt idx="76437">
                  <c:v>2.0834571841987781E-5</c:v>
                </c:pt>
                <c:pt idx="76438">
                  <c:v>2.0832725567743179E-5</c:v>
                </c:pt>
                <c:pt idx="76439">
                  <c:v>2.0832512745982971E-5</c:v>
                </c:pt>
                <c:pt idx="76440">
                  <c:v>2.0831357687711719E-5</c:v>
                </c:pt>
                <c:pt idx="76441">
                  <c:v>2.0830184439546429E-5</c:v>
                </c:pt>
                <c:pt idx="76442">
                  <c:v>2.0829558707191609E-5</c:v>
                </c:pt>
                <c:pt idx="76443">
                  <c:v>2.082811079162639E-5</c:v>
                </c:pt>
                <c:pt idx="76444">
                  <c:v>2.082746141240932E-5</c:v>
                </c:pt>
                <c:pt idx="76445">
                  <c:v>2.0826839318033311E-5</c:v>
                </c:pt>
                <c:pt idx="76446">
                  <c:v>2.082540595438331E-5</c:v>
                </c:pt>
                <c:pt idx="76447">
                  <c:v>2.0824878447456289E-5</c:v>
                </c:pt>
                <c:pt idx="76448">
                  <c:v>2.0823905288125388E-5</c:v>
                </c:pt>
                <c:pt idx="76449">
                  <c:v>2.0822868464165371E-5</c:v>
                </c:pt>
                <c:pt idx="76450">
                  <c:v>2.082235187117476E-5</c:v>
                </c:pt>
                <c:pt idx="76451">
                  <c:v>2.0821311409235929E-5</c:v>
                </c:pt>
                <c:pt idx="76452">
                  <c:v>2.082035280182026E-5</c:v>
                </c:pt>
                <c:pt idx="76453">
                  <c:v>2.0819510609726422E-5</c:v>
                </c:pt>
                <c:pt idx="76454">
                  <c:v>2.0818632037844509E-5</c:v>
                </c:pt>
                <c:pt idx="76455">
                  <c:v>2.081784441543277E-5</c:v>
                </c:pt>
                <c:pt idx="76456">
                  <c:v>2.0816922187805179E-5</c:v>
                </c:pt>
                <c:pt idx="76457">
                  <c:v>2.0815949028474279E-5</c:v>
                </c:pt>
                <c:pt idx="76458">
                  <c:v>2.0815372408833351E-5</c:v>
                </c:pt>
                <c:pt idx="76459">
                  <c:v>2.081456477753818E-5</c:v>
                </c:pt>
                <c:pt idx="76460">
                  <c:v>2.0813684386666861E-5</c:v>
                </c:pt>
                <c:pt idx="76461">
                  <c:v>2.0812951333937239E-5</c:v>
                </c:pt>
                <c:pt idx="76462">
                  <c:v>2.0811725335079249E-5</c:v>
                </c:pt>
                <c:pt idx="76463">
                  <c:v>2.0810904970858249E-5</c:v>
                </c:pt>
                <c:pt idx="76464">
                  <c:v>2.08101100724889E-5</c:v>
                </c:pt>
                <c:pt idx="76465">
                  <c:v>2.0809546185773801E-5</c:v>
                </c:pt>
                <c:pt idx="76466">
                  <c:v>2.0808442059205842E-5</c:v>
                </c:pt>
                <c:pt idx="76467">
                  <c:v>2.0807805412914601E-5</c:v>
                </c:pt>
                <c:pt idx="76468">
                  <c:v>2.080694321193732E-5</c:v>
                </c:pt>
                <c:pt idx="76469">
                  <c:v>2.080591730191372E-5</c:v>
                </c:pt>
                <c:pt idx="76470">
                  <c:v>2.0805184249184091E-5</c:v>
                </c:pt>
                <c:pt idx="76471">
                  <c:v>2.0804334781132638E-5</c:v>
                </c:pt>
                <c:pt idx="76472">
                  <c:v>2.0803450752282519E-5</c:v>
                </c:pt>
                <c:pt idx="76473">
                  <c:v>2.080291778838728E-5</c:v>
                </c:pt>
                <c:pt idx="76474">
                  <c:v>2.0802084691240449E-5</c:v>
                </c:pt>
                <c:pt idx="76475">
                  <c:v>2.08012388611678E-5</c:v>
                </c:pt>
                <c:pt idx="76476">
                  <c:v>2.0800480342586521E-5</c:v>
                </c:pt>
                <c:pt idx="76477">
                  <c:v>2.0799376216018569E-5</c:v>
                </c:pt>
                <c:pt idx="76478">
                  <c:v>2.079880869132467E-5</c:v>
                </c:pt>
                <c:pt idx="76479">
                  <c:v>2.0797746401512999E-5</c:v>
                </c:pt>
                <c:pt idx="76480">
                  <c:v>2.0797293473151509E-5</c:v>
                </c:pt>
                <c:pt idx="76481">
                  <c:v>2.07963621505769E-5</c:v>
                </c:pt>
                <c:pt idx="76482">
                  <c:v>2.0795638192794289E-5</c:v>
                </c:pt>
                <c:pt idx="76483">
                  <c:v>2.079467958537862E-5</c:v>
                </c:pt>
                <c:pt idx="76484">
                  <c:v>2.079393198073376E-5</c:v>
                </c:pt>
                <c:pt idx="76485">
                  <c:v>2.0793237126781609E-5</c:v>
                </c:pt>
                <c:pt idx="76486">
                  <c:v>2.0792558643734079E-5</c:v>
                </c:pt>
                <c:pt idx="76487">
                  <c:v>2.0791469069081359E-5</c:v>
                </c:pt>
                <c:pt idx="76488">
                  <c:v>2.079093974316493E-5</c:v>
                </c:pt>
                <c:pt idx="76489">
                  <c:v>2.0790097551071088E-5</c:v>
                </c:pt>
                <c:pt idx="76490">
                  <c:v>2.0789353584405031E-5</c:v>
                </c:pt>
                <c:pt idx="76491">
                  <c:v>2.0788565961993299E-5</c:v>
                </c:pt>
                <c:pt idx="76492">
                  <c:v>2.0787811081390831E-5</c:v>
                </c:pt>
                <c:pt idx="76493">
                  <c:v>2.078694160445593E-5</c:v>
                </c:pt>
                <c:pt idx="76494">
                  <c:v>2.078629040624946E-5</c:v>
                </c:pt>
                <c:pt idx="76495">
                  <c:v>2.0785624656127769E-5</c:v>
                </c:pt>
                <c:pt idx="76496">
                  <c:v>2.0784584194188941E-5</c:v>
                </c:pt>
                <c:pt idx="76497">
                  <c:v>2.0783983927685771E-5</c:v>
                </c:pt>
                <c:pt idx="76498">
                  <c:v>2.07831817533588E-5</c:v>
                </c:pt>
                <c:pt idx="76499">
                  <c:v>2.0782328647328541E-5</c:v>
                </c:pt>
                <c:pt idx="76500">
                  <c:v>2.0781681087100878E-5</c:v>
                </c:pt>
                <c:pt idx="76501">
                  <c:v>2.078103898384143E-5</c:v>
                </c:pt>
                <c:pt idx="76502">
                  <c:v>2.078021498164162E-5</c:v>
                </c:pt>
                <c:pt idx="76503">
                  <c:v>2.0779660189873539E-5</c:v>
                </c:pt>
                <c:pt idx="76504">
                  <c:v>2.0778630641871129E-5</c:v>
                </c:pt>
                <c:pt idx="76505">
                  <c:v>2.077795579680242E-5</c:v>
                </c:pt>
                <c:pt idx="76506">
                  <c:v>2.0777113604708571E-5</c:v>
                </c:pt>
                <c:pt idx="76507">
                  <c:v>2.0776526071131229E-5</c:v>
                </c:pt>
                <c:pt idx="76508">
                  <c:v>2.0775767552549951E-5</c:v>
                </c:pt>
                <c:pt idx="76509">
                  <c:v>2.077527460642159E-5</c:v>
                </c:pt>
                <c:pt idx="76510">
                  <c:v>2.077447970805224E-5</c:v>
                </c:pt>
                <c:pt idx="76511">
                  <c:v>2.077362478303257E-5</c:v>
                </c:pt>
                <c:pt idx="76512">
                  <c:v>2.0773066353285689E-5</c:v>
                </c:pt>
                <c:pt idx="76513">
                  <c:v>2.077216959150974E-5</c:v>
                </c:pt>
                <c:pt idx="76514">
                  <c:v>2.0771642084582709E-5</c:v>
                </c:pt>
                <c:pt idx="76515">
                  <c:v>2.07707635127008E-5</c:v>
                </c:pt>
                <c:pt idx="76516">
                  <c:v>2.0770148694282401E-5</c:v>
                </c:pt>
                <c:pt idx="76517">
                  <c:v>2.076931014016736E-5</c:v>
                </c:pt>
                <c:pt idx="76518">
                  <c:v>2.0768635295098651E-5</c:v>
                </c:pt>
                <c:pt idx="76519">
                  <c:v>2.076771124848165E-5</c:v>
                </c:pt>
                <c:pt idx="76520">
                  <c:v>2.076717100862879E-5</c:v>
                </c:pt>
                <c:pt idx="76521">
                  <c:v>2.0766467059729621E-5</c:v>
                </c:pt>
                <c:pt idx="76522">
                  <c:v>2.076580494758673E-5</c:v>
                </c:pt>
                <c:pt idx="76523">
                  <c:v>2.0764942746609449E-5</c:v>
                </c:pt>
                <c:pt idx="76524">
                  <c:v>2.0764358851010911E-5</c:v>
                </c:pt>
                <c:pt idx="76525">
                  <c:v>2.076346208923496E-5</c:v>
                </c:pt>
                <c:pt idx="76526">
                  <c:v>2.0762961867148991E-5</c:v>
                </c:pt>
                <c:pt idx="76527">
                  <c:v>2.0762054191436619E-5</c:v>
                </c:pt>
                <c:pt idx="76528">
                  <c:v>2.076166492770426E-5</c:v>
                </c:pt>
                <c:pt idx="76529">
                  <c:v>2.0760937331942841E-5</c:v>
                </c:pt>
                <c:pt idx="76530">
                  <c:v>2.0760217012139041E-5</c:v>
                </c:pt>
                <c:pt idx="76531">
                  <c:v>2.075946940749418E-5</c:v>
                </c:pt>
                <c:pt idx="76532">
                  <c:v>2.0758910977747291E-5</c:v>
                </c:pt>
                <c:pt idx="76533">
                  <c:v>2.0758034224854779E-5</c:v>
                </c:pt>
                <c:pt idx="76534">
                  <c:v>2.0757404854521159E-5</c:v>
                </c:pt>
                <c:pt idx="76535">
                  <c:v>2.0756977392011319E-5</c:v>
                </c:pt>
                <c:pt idx="76536">
                  <c:v>2.0755918740178458E-5</c:v>
                </c:pt>
                <c:pt idx="76537">
                  <c:v>2.0755453078891151E-5</c:v>
                </c:pt>
                <c:pt idx="76538">
                  <c:v>2.075473457807675E-5</c:v>
                </c:pt>
                <c:pt idx="76539">
                  <c:v>2.075422162306495E-5</c:v>
                </c:pt>
                <c:pt idx="76540">
                  <c:v>2.0753372155013491E-5</c:v>
                </c:pt>
                <c:pt idx="76541">
                  <c:v>2.0752720956807021E-5</c:v>
                </c:pt>
                <c:pt idx="76542">
                  <c:v>2.075205520668533E-5</c:v>
                </c:pt>
                <c:pt idx="76543">
                  <c:v>2.0751409465447072E-5</c:v>
                </c:pt>
                <c:pt idx="76544">
                  <c:v>2.0750610929098912E-5</c:v>
                </c:pt>
                <c:pt idx="76545">
                  <c:v>2.0750019757542759E-5</c:v>
                </c:pt>
                <c:pt idx="76546">
                  <c:v>2.0749508621520359E-5</c:v>
                </c:pt>
                <c:pt idx="76547">
                  <c:v>2.074865915346891E-5</c:v>
                </c:pt>
                <c:pt idx="76548">
                  <c:v>2.0748186216223982E-5</c:v>
                </c:pt>
                <c:pt idx="76549">
                  <c:v>2.0747556845890361E-5</c:v>
                </c:pt>
                <c:pt idx="76550">
                  <c:v>2.0747123926412311E-5</c:v>
                </c:pt>
                <c:pt idx="76551">
                  <c:v>2.07461434911238E-5</c:v>
                </c:pt>
                <c:pt idx="76552">
                  <c:v>2.074551957775839E-5</c:v>
                </c:pt>
                <c:pt idx="76553">
                  <c:v>2.074503572657704E-5</c:v>
                </c:pt>
                <c:pt idx="76554">
                  <c:v>2.0744359062518921E-5</c:v>
                </c:pt>
                <c:pt idx="76555">
                  <c:v>2.0743702407344241E-5</c:v>
                </c:pt>
                <c:pt idx="76556">
                  <c:v>2.0743076674989421E-5</c:v>
                </c:pt>
                <c:pt idx="76557">
                  <c:v>2.0742312699439939E-5</c:v>
                </c:pt>
                <c:pt idx="76558">
                  <c:v>2.0741703337989751E-5</c:v>
                </c:pt>
                <c:pt idx="76559">
                  <c:v>2.074103758786805E-5</c:v>
                </c:pt>
                <c:pt idx="76560">
                  <c:v>2.0740395484608601E-5</c:v>
                </c:pt>
                <c:pt idx="76561">
                  <c:v>2.0739635147037919E-5</c:v>
                </c:pt>
                <c:pt idx="76562">
                  <c:v>2.0739063984365199E-5</c:v>
                </c:pt>
                <c:pt idx="76563">
                  <c:v>2.0738492821692489E-5</c:v>
                </c:pt>
                <c:pt idx="76564">
                  <c:v>2.0737912564072761E-5</c:v>
                </c:pt>
                <c:pt idx="76565">
                  <c:v>2.0737399609060961E-5</c:v>
                </c:pt>
                <c:pt idx="76566">
                  <c:v>2.0736795704578981E-5</c:v>
                </c:pt>
                <c:pt idx="76567">
                  <c:v>2.0736175429192372E-5</c:v>
                </c:pt>
                <c:pt idx="76568">
                  <c:v>2.0735598809551451E-5</c:v>
                </c:pt>
                <c:pt idx="76569">
                  <c:v>2.073468021990266E-5</c:v>
                </c:pt>
                <c:pt idx="76570">
                  <c:v>2.0734427380375561E-5</c:v>
                </c:pt>
                <c:pt idx="76571">
                  <c:v>2.073356881737709E-5</c:v>
                </c:pt>
                <c:pt idx="76572">
                  <c:v>2.073302675853483E-5</c:v>
                </c:pt>
                <c:pt idx="76573">
                  <c:v>2.073245013889391E-5</c:v>
                </c:pt>
                <c:pt idx="76574">
                  <c:v>2.0731918993988071E-5</c:v>
                </c:pt>
                <c:pt idx="76575">
                  <c:v>2.0731500626425259E-5</c:v>
                </c:pt>
                <c:pt idx="76576">
                  <c:v>2.0730636606458571E-5</c:v>
                </c:pt>
                <c:pt idx="76577">
                  <c:v>2.0730067262775261E-5</c:v>
                </c:pt>
                <c:pt idx="76578">
                  <c:v>2.0729614334413778E-5</c:v>
                </c:pt>
                <c:pt idx="76579">
                  <c:v>2.072879760817159E-5</c:v>
                </c:pt>
                <c:pt idx="76580">
                  <c:v>2.0728424715343859E-5</c:v>
                </c:pt>
                <c:pt idx="76581">
                  <c:v>2.0727793526020829E-5</c:v>
                </c:pt>
                <c:pt idx="76582">
                  <c:v>2.0727240553242151E-5</c:v>
                </c:pt>
                <c:pt idx="76583">
                  <c:v>2.0726529328385371E-5</c:v>
                </c:pt>
                <c:pt idx="76584">
                  <c:v>2.0725965441670269E-5</c:v>
                </c:pt>
                <c:pt idx="76585">
                  <c:v>2.072554525511805E-5</c:v>
                </c:pt>
                <c:pt idx="76586">
                  <c:v>2.0724914065795019E-5</c:v>
                </c:pt>
                <c:pt idx="76587">
                  <c:v>2.0724311980302449E-5</c:v>
                </c:pt>
                <c:pt idx="76588">
                  <c:v>2.0723744455608539E-5</c:v>
                </c:pt>
                <c:pt idx="76589">
                  <c:v>2.072323513857555E-5</c:v>
                </c:pt>
                <c:pt idx="76590">
                  <c:v>2.072226743621286E-5</c:v>
                </c:pt>
                <c:pt idx="76591">
                  <c:v>2.0721859982586469E-5</c:v>
                </c:pt>
                <c:pt idx="76592">
                  <c:v>2.0721472537843511E-5</c:v>
                </c:pt>
                <c:pt idx="76593">
                  <c:v>2.0720797692774792E-5</c:v>
                </c:pt>
                <c:pt idx="76594">
                  <c:v>2.072027018584777E-5</c:v>
                </c:pt>
                <c:pt idx="76595">
                  <c:v>2.0719706299132671E-5</c:v>
                </c:pt>
                <c:pt idx="76596">
                  <c:v>2.071904418698978E-5</c:v>
                </c:pt>
                <c:pt idx="76597">
                  <c:v>2.071855669782963E-5</c:v>
                </c:pt>
                <c:pt idx="76598">
                  <c:v>2.07181328732986E-5</c:v>
                </c:pt>
                <c:pt idx="76599">
                  <c:v>2.071747803711332E-5</c:v>
                </c:pt>
                <c:pt idx="76600">
                  <c:v>2.0716834114864469E-5</c:v>
                </c:pt>
                <c:pt idx="76601">
                  <c:v>2.0716321159852669E-5</c:v>
                </c:pt>
                <c:pt idx="76602">
                  <c:v>2.0715682694572021E-5</c:v>
                </c:pt>
                <c:pt idx="76603">
                  <c:v>2.0715120626846328E-5</c:v>
                </c:pt>
                <c:pt idx="76604">
                  <c:v>2.0714720449177552E-5</c:v>
                </c:pt>
                <c:pt idx="76605">
                  <c:v>2.0714209313155149E-5</c:v>
                </c:pt>
                <c:pt idx="76606">
                  <c:v>2.0713696358143349E-5</c:v>
                </c:pt>
                <c:pt idx="76607">
                  <c:v>2.0713154299301099E-5</c:v>
                </c:pt>
                <c:pt idx="76608">
                  <c:v>2.0712433979497291E-5</c:v>
                </c:pt>
                <c:pt idx="76609">
                  <c:v>2.0712075638584789E-5</c:v>
                </c:pt>
                <c:pt idx="76610">
                  <c:v>2.071136805170681E-5</c:v>
                </c:pt>
                <c:pt idx="76611">
                  <c:v>2.0710876924567859E-5</c:v>
                </c:pt>
                <c:pt idx="76612">
                  <c:v>2.0710440367111002E-5</c:v>
                </c:pt>
                <c:pt idx="76613">
                  <c:v>2.070974369416945E-5</c:v>
                </c:pt>
                <c:pt idx="76614">
                  <c:v>2.0709359887405299E-5</c:v>
                </c:pt>
                <c:pt idx="76615">
                  <c:v>2.0708586816908792E-5</c:v>
                </c:pt>
                <c:pt idx="76616">
                  <c:v>2.0708266674773771E-5</c:v>
                </c:pt>
                <c:pt idx="76617">
                  <c:v>2.070768823614344E-5</c:v>
                </c:pt>
                <c:pt idx="76618">
                  <c:v>2.0707322619273331E-5</c:v>
                </c:pt>
                <c:pt idx="76619">
                  <c:v>2.0706695067929101E-5</c:v>
                </c:pt>
                <c:pt idx="76620">
                  <c:v>2.0706069335574281E-5</c:v>
                </c:pt>
                <c:pt idx="76621">
                  <c:v>2.0705874703708101E-5</c:v>
                </c:pt>
                <c:pt idx="76622">
                  <c:v>2.0705132556031461E-5</c:v>
                </c:pt>
                <c:pt idx="76623">
                  <c:v>2.0704455891973339E-5</c:v>
                </c:pt>
                <c:pt idx="76624">
                  <c:v>2.0704082999145609E-5</c:v>
                </c:pt>
                <c:pt idx="76625">
                  <c:v>2.0703650079667572E-5</c:v>
                </c:pt>
                <c:pt idx="76626">
                  <c:v>2.0703144400613379E-5</c:v>
                </c:pt>
                <c:pt idx="76627">
                  <c:v>2.0702473193523471E-5</c:v>
                </c:pt>
                <c:pt idx="76628">
                  <c:v>2.0701796529465352E-5</c:v>
                </c:pt>
                <c:pt idx="76629">
                  <c:v>2.0701563698821701E-5</c:v>
                </c:pt>
                <c:pt idx="76630">
                  <c:v>2.0700797904282812E-5</c:v>
                </c:pt>
                <c:pt idx="76631">
                  <c:v>2.070044320134912E-5</c:v>
                </c:pt>
                <c:pt idx="76632">
                  <c:v>2.070004484266974E-5</c:v>
                </c:pt>
                <c:pt idx="76633">
                  <c:v>2.069964648399036E-5</c:v>
                </c:pt>
                <c:pt idx="76634">
                  <c:v>2.0699106244137511E-5</c:v>
                </c:pt>
                <c:pt idx="76635">
                  <c:v>2.0698635125881989E-5</c:v>
                </c:pt>
                <c:pt idx="76636">
                  <c:v>2.0698116713901978E-5</c:v>
                </c:pt>
                <c:pt idx="76637">
                  <c:v>2.0697594663943161E-5</c:v>
                </c:pt>
                <c:pt idx="76638">
                  <c:v>2.0697149011539299E-5</c:v>
                </c:pt>
                <c:pt idx="76639">
                  <c:v>2.0696576029877178E-5</c:v>
                </c:pt>
                <c:pt idx="76640">
                  <c:v>2.0695972125395201E-5</c:v>
                </c:pt>
                <c:pt idx="76641">
                  <c:v>2.0695712009910491E-5</c:v>
                </c:pt>
                <c:pt idx="76642">
                  <c:v>2.0695093553513288E-5</c:v>
                </c:pt>
                <c:pt idx="76643">
                  <c:v>2.0694753402494829E-5</c:v>
                </c:pt>
                <c:pt idx="76644">
                  <c:v>2.0694151317002248E-5</c:v>
                </c:pt>
                <c:pt idx="76645">
                  <c:v>2.069353467959445E-5</c:v>
                </c:pt>
                <c:pt idx="76646">
                  <c:v>2.06933054869296E-5</c:v>
                </c:pt>
                <c:pt idx="76647">
                  <c:v>2.069259608106222E-5</c:v>
                </c:pt>
                <c:pt idx="76648">
                  <c:v>2.069233778456692E-5</c:v>
                </c:pt>
                <c:pt idx="76649">
                  <c:v>2.069148285954725E-5</c:v>
                </c:pt>
                <c:pt idx="76650">
                  <c:v>2.0691521058324721E-5</c:v>
                </c:pt>
                <c:pt idx="76651">
                  <c:v>2.0690617020591159E-5</c:v>
                </c:pt>
                <c:pt idx="76652">
                  <c:v>2.069025867967866E-5</c:v>
                </c:pt>
                <c:pt idx="76653">
                  <c:v>2.0689760276582089E-5</c:v>
                </c:pt>
                <c:pt idx="76654">
                  <c:v>2.0689360098913309E-5</c:v>
                </c:pt>
                <c:pt idx="76655">
                  <c:v>2.0688785298261791E-5</c:v>
                </c:pt>
                <c:pt idx="76656">
                  <c:v>2.068837056867778E-5</c:v>
                </c:pt>
                <c:pt idx="76657">
                  <c:v>2.0687997675850059E-5</c:v>
                </c:pt>
                <c:pt idx="76658">
                  <c:v>2.0687495634774681E-5</c:v>
                </c:pt>
                <c:pt idx="76659">
                  <c:v>2.0687017240561542E-5</c:v>
                </c:pt>
                <c:pt idx="76660">
                  <c:v>2.0686613424913961E-5</c:v>
                </c:pt>
                <c:pt idx="76661">
                  <c:v>2.0686189600382932E-5</c:v>
                </c:pt>
                <c:pt idx="76662">
                  <c:v>2.0685753042926081E-5</c:v>
                </c:pt>
                <c:pt idx="76663">
                  <c:v>2.0685052732005719E-5</c:v>
                </c:pt>
                <c:pt idx="76664">
                  <c:v>2.0684679839177988E-5</c:v>
                </c:pt>
                <c:pt idx="76665">
                  <c:v>2.0684474293375391E-5</c:v>
                </c:pt>
                <c:pt idx="76666">
                  <c:v>2.068384128506295E-5</c:v>
                </c:pt>
                <c:pt idx="76667">
                  <c:v>2.068349203909747E-5</c:v>
                </c:pt>
                <c:pt idx="76668">
                  <c:v>2.068312642222736E-5</c:v>
                </c:pt>
                <c:pt idx="76669">
                  <c:v>2.068266621790826E-5</c:v>
                </c:pt>
                <c:pt idx="76670">
                  <c:v>2.0682056856458079E-5</c:v>
                </c:pt>
                <c:pt idx="76671">
                  <c:v>2.068172398139723E-5</c:v>
                </c:pt>
                <c:pt idx="76672">
                  <c:v>2.0681347450590689E-5</c:v>
                </c:pt>
                <c:pt idx="76673">
                  <c:v>2.068092362605967E-5</c:v>
                </c:pt>
                <c:pt idx="76674">
                  <c:v>2.068049616354983E-5</c:v>
                </c:pt>
                <c:pt idx="76675">
                  <c:v>2.0680063244071789E-5</c:v>
                </c:pt>
                <c:pt idx="76676">
                  <c:v>2.067941568384413E-5</c:v>
                </c:pt>
                <c:pt idx="76677">
                  <c:v>2.067915920633823E-5</c:v>
                </c:pt>
                <c:pt idx="76678">
                  <c:v>2.06785280170152E-5</c:v>
                </c:pt>
                <c:pt idx="76679">
                  <c:v>2.0678342480096031E-5</c:v>
                </c:pt>
                <c:pt idx="76680">
                  <c:v>2.0677918655565009E-5</c:v>
                </c:pt>
                <c:pt idx="76681">
                  <c:v>2.0677378415712159E-5</c:v>
                </c:pt>
                <c:pt idx="76682">
                  <c:v>2.0677063730545339E-5</c:v>
                </c:pt>
                <c:pt idx="76683">
                  <c:v>2.0676345229730941E-5</c:v>
                </c:pt>
                <c:pt idx="76684">
                  <c:v>2.0676032363553531E-5</c:v>
                </c:pt>
                <c:pt idx="76685">
                  <c:v>2.067565219476819E-5</c:v>
                </c:pt>
                <c:pt idx="76686">
                  <c:v>2.0675292034866292E-5</c:v>
                </c:pt>
                <c:pt idx="76687">
                  <c:v>2.0674970073741861E-5</c:v>
                </c:pt>
                <c:pt idx="76688">
                  <c:v>2.0674600818892941E-5</c:v>
                </c:pt>
                <c:pt idx="76689">
                  <c:v>2.0674184270319529E-5</c:v>
                </c:pt>
                <c:pt idx="76690">
                  <c:v>2.0673574908869341E-5</c:v>
                </c:pt>
                <c:pt idx="76691">
                  <c:v>2.0673202016041611E-5</c:v>
                </c:pt>
                <c:pt idx="76692">
                  <c:v>2.067296918539796E-5</c:v>
                </c:pt>
                <c:pt idx="76693">
                  <c:v>2.0672327082138509E-5</c:v>
                </c:pt>
                <c:pt idx="76694">
                  <c:v>2.0671930542448539E-5</c:v>
                </c:pt>
                <c:pt idx="76695">
                  <c:v>2.0671437596320171E-5</c:v>
                </c:pt>
                <c:pt idx="76696">
                  <c:v>2.0671164747909639E-5</c:v>
                </c:pt>
                <c:pt idx="76697">
                  <c:v>2.0670722733484581E-5</c:v>
                </c:pt>
                <c:pt idx="76698">
                  <c:v>2.067039713438135E-5</c:v>
                </c:pt>
                <c:pt idx="76699">
                  <c:v>2.0670036974479441E-5</c:v>
                </c:pt>
                <c:pt idx="76700">
                  <c:v>2.066956949420273E-5</c:v>
                </c:pt>
                <c:pt idx="76701">
                  <c:v>2.0669103832915429E-5</c:v>
                </c:pt>
                <c:pt idx="76702">
                  <c:v>2.0668670913437381E-5</c:v>
                </c:pt>
                <c:pt idx="76703">
                  <c:v>2.0668530851253308E-5</c:v>
                </c:pt>
                <c:pt idx="76704">
                  <c:v>2.0667857825174E-5</c:v>
                </c:pt>
                <c:pt idx="76705">
                  <c:v>2.0667612261604521E-5</c:v>
                </c:pt>
                <c:pt idx="76706">
                  <c:v>2.0667082935688089E-5</c:v>
                </c:pt>
                <c:pt idx="76707">
                  <c:v>2.0666751879616641E-5</c:v>
                </c:pt>
                <c:pt idx="76708">
                  <c:v>2.06663225981174E-5</c:v>
                </c:pt>
                <c:pt idx="76709">
                  <c:v>2.0665940610342659E-5</c:v>
                </c:pt>
                <c:pt idx="76710">
                  <c:v>2.066569504677318E-5</c:v>
                </c:pt>
                <c:pt idx="76711">
                  <c:v>2.0665109332185239E-5</c:v>
                </c:pt>
                <c:pt idx="76712">
                  <c:v>2.0664823750848879E-5</c:v>
                </c:pt>
                <c:pt idx="76713">
                  <c:v>2.0664509065682068E-5</c:v>
                </c:pt>
                <c:pt idx="76714">
                  <c:v>2.0664167095674198E-5</c:v>
                </c:pt>
                <c:pt idx="76715">
                  <c:v>2.0663743271143179E-5</c:v>
                </c:pt>
                <c:pt idx="76716">
                  <c:v>2.0663486793637279E-5</c:v>
                </c:pt>
                <c:pt idx="76717">
                  <c:v>2.0662742826971229E-5</c:v>
                </c:pt>
                <c:pt idx="76718">
                  <c:v>2.0662746464950029E-5</c:v>
                </c:pt>
                <c:pt idx="76719">
                  <c:v>2.0662135284510441E-5</c:v>
                </c:pt>
                <c:pt idx="76720">
                  <c:v>2.066183697024826E-5</c:v>
                </c:pt>
                <c:pt idx="76721">
                  <c:v>2.0661342205130499E-5</c:v>
                </c:pt>
                <c:pt idx="76722">
                  <c:v>2.066104207187891E-5</c:v>
                </c:pt>
                <c:pt idx="76723">
                  <c:v>2.0660749214584939E-5</c:v>
                </c:pt>
                <c:pt idx="76724">
                  <c:v>2.0660338122979741E-5</c:v>
                </c:pt>
                <c:pt idx="76725">
                  <c:v>2.065998523903545E-5</c:v>
                </c:pt>
                <c:pt idx="76726">
                  <c:v>2.0659823348978531E-5</c:v>
                </c:pt>
                <c:pt idx="76727">
                  <c:v>2.0659294023062099E-5</c:v>
                </c:pt>
                <c:pt idx="76728">
                  <c:v>2.065881926682778E-5</c:v>
                </c:pt>
                <c:pt idx="76729">
                  <c:v>2.0658484572777521E-5</c:v>
                </c:pt>
                <c:pt idx="76730">
                  <c:v>2.0658122593886219E-5</c:v>
                </c:pt>
                <c:pt idx="76731">
                  <c:v>2.0657831555581652E-5</c:v>
                </c:pt>
                <c:pt idx="76732">
                  <c:v>2.065716034849174E-5</c:v>
                </c:pt>
                <c:pt idx="76733">
                  <c:v>2.06571367016295E-5</c:v>
                </c:pt>
                <c:pt idx="76734">
                  <c:v>2.0656856577261351E-5</c:v>
                </c:pt>
                <c:pt idx="76735">
                  <c:v>2.0656287233578041E-5</c:v>
                </c:pt>
                <c:pt idx="76736">
                  <c:v>2.0655925254686739E-5</c:v>
                </c:pt>
                <c:pt idx="76737">
                  <c:v>2.0655605112551711E-5</c:v>
                </c:pt>
                <c:pt idx="76738">
                  <c:v>2.065536500595044E-5</c:v>
                </c:pt>
                <c:pt idx="76739">
                  <c:v>2.0654888430726711E-5</c:v>
                </c:pt>
                <c:pt idx="76740">
                  <c:v>2.0654586478485729E-5</c:v>
                </c:pt>
                <c:pt idx="76741">
                  <c:v>2.0654330000979829E-5</c:v>
                </c:pt>
                <c:pt idx="76742">
                  <c:v>2.0654064428526912E-5</c:v>
                </c:pt>
                <c:pt idx="76743">
                  <c:v>2.0653669707826339E-5</c:v>
                </c:pt>
                <c:pt idx="76744">
                  <c:v>2.0653244064305909E-5</c:v>
                </c:pt>
                <c:pt idx="76745">
                  <c:v>2.0652843886637129E-5</c:v>
                </c:pt>
                <c:pt idx="76746">
                  <c:v>2.0652460079872981E-5</c:v>
                </c:pt>
                <c:pt idx="76747">
                  <c:v>2.0652430976042521E-5</c:v>
                </c:pt>
                <c:pt idx="76748">
                  <c:v>2.065196531475522E-5</c:v>
                </c:pt>
                <c:pt idx="76749">
                  <c:v>2.0651403247029521E-5</c:v>
                </c:pt>
                <c:pt idx="76750">
                  <c:v>2.0651244994951409E-5</c:v>
                </c:pt>
                <c:pt idx="76751">
                  <c:v>2.0650964870583269E-5</c:v>
                </c:pt>
                <c:pt idx="76752">
                  <c:v>2.0650551959988661E-5</c:v>
                </c:pt>
                <c:pt idx="76753">
                  <c:v>2.065020089503378E-5</c:v>
                </c:pt>
                <c:pt idx="76754">
                  <c:v>2.064974432869349E-5</c:v>
                </c:pt>
                <c:pt idx="76755">
                  <c:v>2.0649520592996851E-5</c:v>
                </c:pt>
                <c:pt idx="76756">
                  <c:v>2.0649096768465821E-5</c:v>
                </c:pt>
                <c:pt idx="76757">
                  <c:v>2.064871841866989E-5</c:v>
                </c:pt>
                <c:pt idx="76758">
                  <c:v>2.0648638383136131E-5</c:v>
                </c:pt>
                <c:pt idx="76759">
                  <c:v>2.0648218196583908E-5</c:v>
                </c:pt>
                <c:pt idx="76760">
                  <c:v>2.064791442535352E-5</c:v>
                </c:pt>
                <c:pt idx="76761">
                  <c:v>2.064760155917611E-5</c:v>
                </c:pt>
                <c:pt idx="76762">
                  <c:v>2.0647190467570908E-5</c:v>
                </c:pt>
                <c:pt idx="76763">
                  <c:v>2.0646899429266341E-5</c:v>
                </c:pt>
                <c:pt idx="76764">
                  <c:v>2.064655018330086E-5</c:v>
                </c:pt>
                <c:pt idx="76765">
                  <c:v>2.0646244593081061E-5</c:v>
                </c:pt>
                <c:pt idx="76766">
                  <c:v>2.064617729047313E-5</c:v>
                </c:pt>
                <c:pt idx="76767">
                  <c:v>2.0645800759666599E-5</c:v>
                </c:pt>
                <c:pt idx="76768">
                  <c:v>2.0645422409870658E-5</c:v>
                </c:pt>
                <c:pt idx="76769">
                  <c:v>2.0644982214435E-5</c:v>
                </c:pt>
                <c:pt idx="76770">
                  <c:v>2.0644818505388681E-5</c:v>
                </c:pt>
                <c:pt idx="76771">
                  <c:v>2.0644589312723841E-5</c:v>
                </c:pt>
                <c:pt idx="76772">
                  <c:v>2.0643998141167689E-5</c:v>
                </c:pt>
                <c:pt idx="76773">
                  <c:v>2.064383443212137E-5</c:v>
                </c:pt>
                <c:pt idx="76774">
                  <c:v>2.0643481548177078E-5</c:v>
                </c:pt>
                <c:pt idx="76775">
                  <c:v>2.0643050447688441E-5</c:v>
                </c:pt>
                <c:pt idx="76776">
                  <c:v>2.0642917661461979E-5</c:v>
                </c:pt>
                <c:pt idx="76777">
                  <c:v>2.0642370145651508E-5</c:v>
                </c:pt>
                <c:pt idx="76778">
                  <c:v>2.0642262825276699E-5</c:v>
                </c:pt>
                <c:pt idx="76779">
                  <c:v>2.0642170056817118E-5</c:v>
                </c:pt>
                <c:pt idx="76780">
                  <c:v>2.0641549781430509E-5</c:v>
                </c:pt>
                <c:pt idx="76781">
                  <c:v>2.064152977254707E-5</c:v>
                </c:pt>
                <c:pt idx="76782">
                  <c:v>2.0641085939132608E-5</c:v>
                </c:pt>
                <c:pt idx="76783">
                  <c:v>2.0640807633753869E-5</c:v>
                </c:pt>
                <c:pt idx="76784">
                  <c:v>2.0640507500502281E-5</c:v>
                </c:pt>
                <c:pt idx="76785">
                  <c:v>2.064001455437392E-5</c:v>
                </c:pt>
                <c:pt idx="76786">
                  <c:v>2.0639838112401779E-5</c:v>
                </c:pt>
                <c:pt idx="76787">
                  <c:v>2.0639712602132931E-5</c:v>
                </c:pt>
                <c:pt idx="76788">
                  <c:v>2.0639314243453551E-5</c:v>
                </c:pt>
                <c:pt idx="76789">
                  <c:v>2.06391305255238E-5</c:v>
                </c:pt>
                <c:pt idx="76790">
                  <c:v>2.0638606656575579E-5</c:v>
                </c:pt>
                <c:pt idx="76791">
                  <c:v>2.0638639398384839E-5</c:v>
                </c:pt>
                <c:pt idx="76792">
                  <c:v>2.063827378151473E-5</c:v>
                </c:pt>
                <c:pt idx="76793">
                  <c:v>2.0637771740439351E-5</c:v>
                </c:pt>
                <c:pt idx="76794">
                  <c:v>2.0637480702134781E-5</c:v>
                </c:pt>
                <c:pt idx="76795">
                  <c:v>2.0637291527236808E-5</c:v>
                </c:pt>
                <c:pt idx="76796">
                  <c:v>2.0637004126911052E-5</c:v>
                </c:pt>
                <c:pt idx="76797">
                  <c:v>2.0636778572225008E-5</c:v>
                </c:pt>
                <c:pt idx="76798">
                  <c:v>2.0636403860407881E-5</c:v>
                </c:pt>
                <c:pt idx="76799">
                  <c:v>2.0636438421206549E-5</c:v>
                </c:pt>
                <c:pt idx="76800">
                  <c:v>2.0635774490074251E-5</c:v>
                </c:pt>
                <c:pt idx="76801">
                  <c:v>2.0635483451769691E-5</c:v>
                </c:pt>
                <c:pt idx="76802">
                  <c:v>2.0635323380702179E-5</c:v>
                </c:pt>
                <c:pt idx="76803">
                  <c:v>2.063493411696982E-5</c:v>
                </c:pt>
                <c:pt idx="76804">
                  <c:v>2.0634828615584411E-5</c:v>
                </c:pt>
                <c:pt idx="76805">
                  <c:v>2.0634493921534162E-5</c:v>
                </c:pt>
                <c:pt idx="76806">
                  <c:v>2.0634202883229591E-5</c:v>
                </c:pt>
                <c:pt idx="76807">
                  <c:v>2.0634059183066711E-5</c:v>
                </c:pt>
                <c:pt idx="76808">
                  <c:v>2.0633471649489369E-5</c:v>
                </c:pt>
                <c:pt idx="76809">
                  <c:v>2.0633269741665569E-5</c:v>
                </c:pt>
                <c:pt idx="76810">
                  <c:v>2.063305328192655E-5</c:v>
                </c:pt>
                <c:pt idx="76811">
                  <c:v>2.0632944142562341E-5</c:v>
                </c:pt>
                <c:pt idx="76812">
                  <c:v>2.063268220808823E-5</c:v>
                </c:pt>
                <c:pt idx="76813">
                  <c:v>2.0632391169783659E-5</c:v>
                </c:pt>
                <c:pt idx="76814">
                  <c:v>2.0632121959351931E-5</c:v>
                </c:pt>
                <c:pt idx="76815">
                  <c:v>2.063176907540765E-5</c:v>
                </c:pt>
                <c:pt idx="76816">
                  <c:v>2.063142528641038E-5</c:v>
                </c:pt>
                <c:pt idx="76817">
                  <c:v>2.0631634470191781E-5</c:v>
                </c:pt>
                <c:pt idx="76818">
                  <c:v>2.0630950530176051E-5</c:v>
                </c:pt>
                <c:pt idx="76819">
                  <c:v>2.0630874132621099E-5</c:v>
                </c:pt>
                <c:pt idx="76820">
                  <c:v>2.063042484223843E-5</c:v>
                </c:pt>
                <c:pt idx="76821">
                  <c:v>2.063005558738951E-5</c:v>
                </c:pt>
                <c:pt idx="76822">
                  <c:v>2.062994644802529E-5</c:v>
                </c:pt>
                <c:pt idx="76823">
                  <c:v>2.062960084003862E-5</c:v>
                </c:pt>
                <c:pt idx="76824">
                  <c:v>2.062936982838437E-5</c:v>
                </c:pt>
                <c:pt idx="76825">
                  <c:v>2.062905696220696E-5</c:v>
                </c:pt>
                <c:pt idx="76826">
                  <c:v>2.0628936908906329E-5</c:v>
                </c:pt>
                <c:pt idx="76827">
                  <c:v>2.0628700440283861E-5</c:v>
                </c:pt>
                <c:pt idx="76828">
                  <c:v>2.0628396669053469E-5</c:v>
                </c:pt>
                <c:pt idx="76829">
                  <c:v>2.0628096535801891E-5</c:v>
                </c:pt>
                <c:pt idx="76830">
                  <c:v>2.0627843696274791E-5</c:v>
                </c:pt>
                <c:pt idx="76831">
                  <c:v>2.0627707272069529E-5</c:v>
                </c:pt>
                <c:pt idx="76832">
                  <c:v>2.0627341655199419E-5</c:v>
                </c:pt>
                <c:pt idx="76833">
                  <c:v>2.0627066987799481E-5</c:v>
                </c:pt>
                <c:pt idx="76834">
                  <c:v>2.062697785731871E-5</c:v>
                </c:pt>
                <c:pt idx="76835">
                  <c:v>2.0626530385925431E-5</c:v>
                </c:pt>
                <c:pt idx="76836">
                  <c:v>2.062632484012283E-5</c:v>
                </c:pt>
                <c:pt idx="76837">
                  <c:v>2.062615021714009E-5</c:v>
                </c:pt>
                <c:pt idx="76838">
                  <c:v>2.0626072000595741E-5</c:v>
                </c:pt>
                <c:pt idx="76839">
                  <c:v>2.0625904653570611E-5</c:v>
                </c:pt>
                <c:pt idx="76840">
                  <c:v>2.0625739125534889E-5</c:v>
                </c:pt>
                <c:pt idx="76841">
                  <c:v>2.0625173419830389E-5</c:v>
                </c:pt>
                <c:pt idx="76842">
                  <c:v>2.062488965748344E-5</c:v>
                </c:pt>
                <c:pt idx="76843">
                  <c:v>2.06246677407762E-5</c:v>
                </c:pt>
                <c:pt idx="76844">
                  <c:v>2.062446765194181E-5</c:v>
                </c:pt>
                <c:pt idx="76845">
                  <c:v>2.0624345779651779E-5</c:v>
                </c:pt>
                <c:pt idx="76846">
                  <c:v>2.062417843262665E-5</c:v>
                </c:pt>
                <c:pt idx="76847">
                  <c:v>2.062374915112741E-5</c:v>
                </c:pt>
                <c:pt idx="76848">
                  <c:v>2.062343992292881E-5</c:v>
                </c:pt>
                <c:pt idx="76849">
                  <c:v>2.0623345335479829E-5</c:v>
                </c:pt>
                <c:pt idx="76850">
                  <c:v>2.0623054297175258E-5</c:v>
                </c:pt>
                <c:pt idx="76851">
                  <c:v>2.0622965166694481E-5</c:v>
                </c:pt>
                <c:pt idx="76852">
                  <c:v>2.0622763258870691E-5</c:v>
                </c:pt>
                <c:pt idx="76853">
                  <c:v>2.0622446754714471E-5</c:v>
                </c:pt>
                <c:pt idx="76854">
                  <c:v>2.06221011467278E-5</c:v>
                </c:pt>
                <c:pt idx="76855">
                  <c:v>2.06218428502325E-5</c:v>
                </c:pt>
                <c:pt idx="76856">
                  <c:v>2.062186649709474E-5</c:v>
                </c:pt>
                <c:pt idx="76857">
                  <c:v>2.062129533442203E-5</c:v>
                </c:pt>
                <c:pt idx="76858">
                  <c:v>2.0621389921871011E-5</c:v>
                </c:pt>
                <c:pt idx="76859">
                  <c:v>2.0621160729206171E-5</c:v>
                </c:pt>
                <c:pt idx="76860">
                  <c:v>2.062084604403935E-5</c:v>
                </c:pt>
                <c:pt idx="76861">
                  <c:v>2.0620596842491071E-5</c:v>
                </c:pt>
                <c:pt idx="76862">
                  <c:v>2.0620400391635482E-5</c:v>
                </c:pt>
                <c:pt idx="76863">
                  <c:v>2.061995655822102E-5</c:v>
                </c:pt>
                <c:pt idx="76864">
                  <c:v>2.0620082068489861E-5</c:v>
                </c:pt>
                <c:pt idx="76865">
                  <c:v>2.061981831502635E-5</c:v>
                </c:pt>
                <c:pt idx="76866">
                  <c:v>2.0619452698156241E-5</c:v>
                </c:pt>
                <c:pt idx="76867">
                  <c:v>2.06193326448556E-5</c:v>
                </c:pt>
                <c:pt idx="76868">
                  <c:v>2.0619087081286121E-5</c:v>
                </c:pt>
                <c:pt idx="76869">
                  <c:v>2.0618968846974891E-5</c:v>
                </c:pt>
                <c:pt idx="76870">
                  <c:v>2.061884333670605E-5</c:v>
                </c:pt>
                <c:pt idx="76871">
                  <c:v>2.0618484995793551E-5</c:v>
                </c:pt>
                <c:pt idx="76872">
                  <c:v>2.0618279449990951E-5</c:v>
                </c:pt>
                <c:pt idx="76873">
                  <c:v>2.0618093913071789E-5</c:v>
                </c:pt>
                <c:pt idx="76874">
                  <c:v>2.0617726477212269E-5</c:v>
                </c:pt>
                <c:pt idx="76875">
                  <c:v>2.061755913018715E-5</c:v>
                </c:pt>
                <c:pt idx="76876">
                  <c:v>2.061750456050504E-5</c:v>
                </c:pt>
                <c:pt idx="76877">
                  <c:v>2.06173299375223E-5</c:v>
                </c:pt>
                <c:pt idx="76878">
                  <c:v>2.0617111658793871E-5</c:v>
                </c:pt>
                <c:pt idx="76879">
                  <c:v>2.061675877484959E-5</c:v>
                </c:pt>
                <c:pt idx="76880">
                  <c:v>2.06165586860152E-5</c:v>
                </c:pt>
                <c:pt idx="76881">
                  <c:v>2.061630948446691E-5</c:v>
                </c:pt>
                <c:pt idx="76882">
                  <c:v>2.0615922039723958E-5</c:v>
                </c:pt>
                <c:pt idx="76883">
                  <c:v>2.0615825633285571E-5</c:v>
                </c:pt>
                <c:pt idx="76884">
                  <c:v>2.0615747416741211E-5</c:v>
                </c:pt>
                <c:pt idx="76885">
                  <c:v>2.0615460016415451E-5</c:v>
                </c:pt>
                <c:pt idx="76886">
                  <c:v>2.0615398170775731E-5</c:v>
                </c:pt>
                <c:pt idx="76887">
                  <c:v>2.0615101675502959E-5</c:v>
                </c:pt>
                <c:pt idx="76888">
                  <c:v>2.0614839741028849E-5</c:v>
                </c:pt>
                <c:pt idx="76889">
                  <c:v>2.0614785171346739E-5</c:v>
                </c:pt>
                <c:pt idx="76890">
                  <c:v>2.061453415080905E-5</c:v>
                </c:pt>
                <c:pt idx="76891">
                  <c:v>2.0614474124158729E-5</c:v>
                </c:pt>
                <c:pt idx="76892">
                  <c:v>2.0614072127500549E-5</c:v>
                </c:pt>
                <c:pt idx="76893">
                  <c:v>2.0614008462871421E-5</c:v>
                </c:pt>
                <c:pt idx="76894">
                  <c:v>2.061356644844636E-5</c:v>
                </c:pt>
                <c:pt idx="76895">
                  <c:v>2.0613546439562921E-5</c:v>
                </c:pt>
                <c:pt idx="76896">
                  <c:v>2.061342638626229E-5</c:v>
                </c:pt>
                <c:pt idx="76897">
                  <c:v>2.0613248125300739E-5</c:v>
                </c:pt>
                <c:pt idx="76898">
                  <c:v>2.061313898593653E-5</c:v>
                </c:pt>
                <c:pt idx="76899">
                  <c:v>2.0612847947631959E-5</c:v>
                </c:pt>
                <c:pt idx="76900">
                  <c:v>2.0612700609490279E-5</c:v>
                </c:pt>
                <c:pt idx="76901">
                  <c:v>2.061233681160957E-5</c:v>
                </c:pt>
                <c:pt idx="76902">
                  <c:v>2.061222767224535E-5</c:v>
                </c:pt>
                <c:pt idx="76903">
                  <c:v>2.0612134903785769E-5</c:v>
                </c:pt>
                <c:pt idx="76904">
                  <c:v>2.0611814761650749E-5</c:v>
                </c:pt>
                <c:pt idx="76905">
                  <c:v>2.0611643776646819E-5</c:v>
                </c:pt>
                <c:pt idx="76906">
                  <c:v>2.0611354557331651E-5</c:v>
                </c:pt>
                <c:pt idx="76907">
                  <c:v>2.061117083940189E-5</c:v>
                </c:pt>
                <c:pt idx="76908">
                  <c:v>2.0611132640624419E-5</c:v>
                </c:pt>
                <c:pt idx="76909">
                  <c:v>2.0610936189768839E-5</c:v>
                </c:pt>
                <c:pt idx="76910">
                  <c:v>2.0610670617315922E-5</c:v>
                </c:pt>
                <c:pt idx="76911">
                  <c:v>2.0610499632311982E-5</c:v>
                </c:pt>
                <c:pt idx="76912">
                  <c:v>2.061037048406433E-5</c:v>
                </c:pt>
                <c:pt idx="76913">
                  <c:v>2.0610323190339841E-5</c:v>
                </c:pt>
                <c:pt idx="76914">
                  <c:v>2.061008854070678E-5</c:v>
                </c:pt>
                <c:pt idx="76915">
                  <c:v>2.0610013962141242E-5</c:v>
                </c:pt>
                <c:pt idx="76916">
                  <c:v>2.060954648186453E-5</c:v>
                </c:pt>
                <c:pt idx="76917">
                  <c:v>2.0609390048775819E-5</c:v>
                </c:pt>
                <c:pt idx="76918">
                  <c:v>2.0609333660104309E-5</c:v>
                </c:pt>
                <c:pt idx="76919">
                  <c:v>2.0609246348612938E-5</c:v>
                </c:pt>
                <c:pt idx="76920">
                  <c:v>2.0608789782272648E-5</c:v>
                </c:pt>
                <c:pt idx="76921">
                  <c:v>2.0608722479664721E-5</c:v>
                </c:pt>
                <c:pt idx="76922">
                  <c:v>2.0608826162060719E-5</c:v>
                </c:pt>
                <c:pt idx="76923">
                  <c:v>2.06084569072118E-5</c:v>
                </c:pt>
                <c:pt idx="76924">
                  <c:v>2.060828592220787E-5</c:v>
                </c:pt>
                <c:pt idx="76925">
                  <c:v>2.060817496385425E-5</c:v>
                </c:pt>
                <c:pt idx="76926">
                  <c:v>2.0607762053259648E-5</c:v>
                </c:pt>
                <c:pt idx="76927">
                  <c:v>2.060783481283579E-5</c:v>
                </c:pt>
                <c:pt idx="76928">
                  <c:v>2.060745828202926E-5</c:v>
                </c:pt>
                <c:pt idx="76929">
                  <c:v>2.060740735032596E-5</c:v>
                </c:pt>
                <c:pt idx="76930">
                  <c:v>2.060737460851669E-5</c:v>
                </c:pt>
                <c:pt idx="76931">
                  <c:v>2.0607098122127351E-5</c:v>
                </c:pt>
                <c:pt idx="76932">
                  <c:v>2.0606992620741948E-5</c:v>
                </c:pt>
                <c:pt idx="76933">
                  <c:v>2.0606676116585732E-5</c:v>
                </c:pt>
                <c:pt idx="76934">
                  <c:v>2.06064032681752E-5</c:v>
                </c:pt>
                <c:pt idx="76935">
                  <c:v>2.060646329482552E-5</c:v>
                </c:pt>
                <c:pt idx="76936">
                  <c:v>2.060629049083218E-5</c:v>
                </c:pt>
                <c:pt idx="76937">
                  <c:v>2.060620499833021E-5</c:v>
                </c:pt>
                <c:pt idx="76938">
                  <c:v>2.0605812096619051E-5</c:v>
                </c:pt>
                <c:pt idx="76939">
                  <c:v>2.0605879399226978E-5</c:v>
                </c:pt>
                <c:pt idx="76940">
                  <c:v>2.060569022432901E-5</c:v>
                </c:pt>
                <c:pt idx="76941">
                  <c:v>2.0605535610229712E-5</c:v>
                </c:pt>
                <c:pt idx="76942">
                  <c:v>2.0605215468094681E-5</c:v>
                </c:pt>
                <c:pt idx="76943">
                  <c:v>2.0605055397027169E-5</c:v>
                </c:pt>
                <c:pt idx="76944">
                  <c:v>2.060483529930934E-5</c:v>
                </c:pt>
                <c:pt idx="76945">
                  <c:v>2.060471888398752E-5</c:v>
                </c:pt>
                <c:pt idx="76946">
                  <c:v>2.0604476958396841E-5</c:v>
                </c:pt>
                <c:pt idx="76947">
                  <c:v>2.0604571545845829E-5</c:v>
                </c:pt>
                <c:pt idx="76948">
                  <c:v>2.0604260498657819E-5</c:v>
                </c:pt>
                <c:pt idx="76949">
                  <c:v>2.0604329620255161E-5</c:v>
                </c:pt>
                <c:pt idx="76950">
                  <c:v>2.060403494397178E-5</c:v>
                </c:pt>
                <c:pt idx="76951">
                  <c:v>2.060386941593606E-5</c:v>
                </c:pt>
                <c:pt idx="76952">
                  <c:v>2.0603660232154649E-5</c:v>
                </c:pt>
                <c:pt idx="76953">
                  <c:v>2.0603592929546721E-5</c:v>
                </c:pt>
                <c:pt idx="76954">
                  <c:v>2.0603263692464679E-5</c:v>
                </c:pt>
                <c:pt idx="76955">
                  <c:v>2.060324368358124E-5</c:v>
                </c:pt>
                <c:pt idx="76956">
                  <c:v>2.0602934455382641E-5</c:v>
                </c:pt>
                <c:pt idx="76957">
                  <c:v>2.060283986793365E-5</c:v>
                </c:pt>
                <c:pt idx="76958">
                  <c:v>2.0602659787982699E-5</c:v>
                </c:pt>
                <c:pt idx="76959">
                  <c:v>2.0602488802978769E-5</c:v>
                </c:pt>
                <c:pt idx="76960">
                  <c:v>2.060235601675231E-5</c:v>
                </c:pt>
                <c:pt idx="76961">
                  <c:v>2.060223778244108E-5</c:v>
                </c:pt>
                <c:pt idx="76962">
                  <c:v>2.0602061340468939E-5</c:v>
                </c:pt>
                <c:pt idx="76963">
                  <c:v>2.0601970390998758E-5</c:v>
                </c:pt>
                <c:pt idx="76964">
                  <c:v>2.0601846699719321E-5</c:v>
                </c:pt>
                <c:pt idx="76965">
                  <c:v>2.060184306174051E-5</c:v>
                </c:pt>
                <c:pt idx="76966">
                  <c:v>2.060146653093398E-5</c:v>
                </c:pt>
                <c:pt idx="76967">
                  <c:v>2.0601370124495592E-5</c:v>
                </c:pt>
                <c:pt idx="76968">
                  <c:v>2.0601308278855871E-5</c:v>
                </c:pt>
                <c:pt idx="76969">
                  <c:v>2.0601064534275789E-5</c:v>
                </c:pt>
                <c:pt idx="76970">
                  <c:v>2.0600858988473188E-5</c:v>
                </c:pt>
                <c:pt idx="76971">
                  <c:v>2.0600886273314248E-5</c:v>
                </c:pt>
                <c:pt idx="76972">
                  <c:v>2.0600766220013611E-5</c:v>
                </c:pt>
                <c:pt idx="76973">
                  <c:v>2.0600597053999081E-5</c:v>
                </c:pt>
                <c:pt idx="76974">
                  <c:v>2.0600291463779289E-5</c:v>
                </c:pt>
                <c:pt idx="76975">
                  <c:v>2.0600231437128969E-5</c:v>
                </c:pt>
                <c:pt idx="76976">
                  <c:v>2.060018960037269E-5</c:v>
                </c:pt>
                <c:pt idx="76977">
                  <c:v>2.0600053176167421E-5</c:v>
                </c:pt>
                <c:pt idx="76978">
                  <c:v>2.0599909476004541E-5</c:v>
                </c:pt>
                <c:pt idx="76979">
                  <c:v>2.0599802155629728E-5</c:v>
                </c:pt>
                <c:pt idx="76980">
                  <c:v>2.0599862182280049E-5</c:v>
                </c:pt>
                <c:pt idx="76981">
                  <c:v>2.0599398339982141E-5</c:v>
                </c:pt>
                <c:pt idx="76982">
                  <c:v>2.0599234630935829E-5</c:v>
                </c:pt>
                <c:pt idx="76983">
                  <c:v>2.0599232811946418E-5</c:v>
                </c:pt>
                <c:pt idx="76984">
                  <c:v>2.0598994524334561E-5</c:v>
                </c:pt>
                <c:pt idx="76985">
                  <c:v>2.0599107301677581E-5</c:v>
                </c:pt>
                <c:pt idx="76986">
                  <c:v>2.059884536720347E-5</c:v>
                </c:pt>
                <c:pt idx="76987">
                  <c:v>2.0598772607627321E-5</c:v>
                </c:pt>
                <c:pt idx="76988">
                  <c:v>2.059867074422073E-5</c:v>
                </c:pt>
                <c:pt idx="76989">
                  <c:v>2.0598494302248579E-5</c:v>
                </c:pt>
                <c:pt idx="76990">
                  <c:v>2.0598341507138681E-5</c:v>
                </c:pt>
                <c:pt idx="76991">
                  <c:v>2.0598030459950681E-5</c:v>
                </c:pt>
                <c:pt idx="76992">
                  <c:v>2.059802136500366E-5</c:v>
                </c:pt>
                <c:pt idx="76993">
                  <c:v>2.0597897673724219E-5</c:v>
                </c:pt>
                <c:pt idx="76994">
                  <c:v>2.0597570255631581E-5</c:v>
                </c:pt>
                <c:pt idx="76995">
                  <c:v>2.0597666662069969E-5</c:v>
                </c:pt>
                <c:pt idx="76996">
                  <c:v>2.0597233742591922E-5</c:v>
                </c:pt>
                <c:pt idx="76997">
                  <c:v>2.0597357433871369E-5</c:v>
                </c:pt>
                <c:pt idx="76998">
                  <c:v>2.0597253751475361E-5</c:v>
                </c:pt>
                <c:pt idx="76999">
                  <c:v>2.0597117327270101E-5</c:v>
                </c:pt>
                <c:pt idx="77000">
                  <c:v>2.0597000911948271E-5</c:v>
                </c:pt>
                <c:pt idx="77001">
                  <c:v>2.059682083199732E-5</c:v>
                </c:pt>
                <c:pt idx="77002">
                  <c:v>2.059667895082384E-5</c:v>
                </c:pt>
                <c:pt idx="77003">
                  <c:v>2.0596557078533809E-5</c:v>
                </c:pt>
                <c:pt idx="77004">
                  <c:v>2.0596542526618581E-5</c:v>
                </c:pt>
                <c:pt idx="77005">
                  <c:v>2.0596313333953731E-5</c:v>
                </c:pt>
                <c:pt idx="77006">
                  <c:v>2.0596438844222579E-5</c:v>
                </c:pt>
                <c:pt idx="77007">
                  <c:v>2.0596198737621311E-5</c:v>
                </c:pt>
                <c:pt idx="77008">
                  <c:v>2.0595973182935271E-5</c:v>
                </c:pt>
                <c:pt idx="77009">
                  <c:v>2.059607504634187E-5</c:v>
                </c:pt>
                <c:pt idx="77010">
                  <c:v>2.059582584479358E-5</c:v>
                </c:pt>
                <c:pt idx="77011">
                  <c:v>2.059553662547842E-5</c:v>
                </c:pt>
                <c:pt idx="77012">
                  <c:v>2.059545113297645E-5</c:v>
                </c:pt>
                <c:pt idx="77013">
                  <c:v>2.0595467503881079E-5</c:v>
                </c:pt>
                <c:pt idx="77014">
                  <c:v>2.0595067326212298E-5</c:v>
                </c:pt>
                <c:pt idx="77015">
                  <c:v>2.0595147361746061E-5</c:v>
                </c:pt>
                <c:pt idx="77016">
                  <c:v>2.0594925445038829E-5</c:v>
                </c:pt>
                <c:pt idx="77017">
                  <c:v>2.059476355498191E-5</c:v>
                </c:pt>
                <c:pt idx="77018">
                  <c:v>2.0594727175193839E-5</c:v>
                </c:pt>
                <c:pt idx="77019">
                  <c:v>2.0594628949766051E-5</c:v>
                </c:pt>
                <c:pt idx="77020">
                  <c:v>2.0594517991412431E-5</c:v>
                </c:pt>
                <c:pt idx="77021">
                  <c:v>2.0594465240719732E-5</c:v>
                </c:pt>
                <c:pt idx="77022">
                  <c:v>2.0594276065821759E-5</c:v>
                </c:pt>
                <c:pt idx="77023">
                  <c:v>2.0594177840393971E-5</c:v>
                </c:pt>
                <c:pt idx="77024">
                  <c:v>2.059405596810393E-5</c:v>
                </c:pt>
                <c:pt idx="77025">
                  <c:v>2.0593957742676139E-5</c:v>
                </c:pt>
                <c:pt idx="77026">
                  <c:v>2.059376856777817E-5</c:v>
                </c:pt>
                <c:pt idx="77027">
                  <c:v>2.059371217910666E-5</c:v>
                </c:pt>
                <c:pt idx="77028">
                  <c:v>2.0593755834852349E-5</c:v>
                </c:pt>
                <c:pt idx="77029">
                  <c:v>2.0593468434526588E-5</c:v>
                </c:pt>
                <c:pt idx="77030">
                  <c:v>2.0593233784893531E-5</c:v>
                </c:pt>
                <c:pt idx="77031">
                  <c:v>2.059330836345907E-5</c:v>
                </c:pt>
                <c:pt idx="77032">
                  <c:v>2.0593128283508119E-5</c:v>
                </c:pt>
                <c:pt idx="77033">
                  <c:v>2.0593097360688262E-5</c:v>
                </c:pt>
                <c:pt idx="77034">
                  <c:v>2.0592960936482999E-5</c:v>
                </c:pt>
                <c:pt idx="77035">
                  <c:v>2.0592920918716121E-5</c:v>
                </c:pt>
                <c:pt idx="77036">
                  <c:v>2.0592775399563831E-5</c:v>
                </c:pt>
                <c:pt idx="77037">
                  <c:v>2.0592669898178428E-5</c:v>
                </c:pt>
                <c:pt idx="77038">
                  <c:v>2.0592409782693721E-5</c:v>
                </c:pt>
                <c:pt idx="77039">
                  <c:v>2.0592553482856601E-5</c:v>
                </c:pt>
                <c:pt idx="77040">
                  <c:v>2.05924006877467E-5</c:v>
                </c:pt>
                <c:pt idx="77041">
                  <c:v>2.059211510641035E-5</c:v>
                </c:pt>
                <c:pt idx="77042">
                  <c:v>2.0592246073647399E-5</c:v>
                </c:pt>
                <c:pt idx="77043">
                  <c:v>2.0592064174707051E-5</c:v>
                </c:pt>
                <c:pt idx="77044">
                  <c:v>2.059208236460108E-5</c:v>
                </c:pt>
                <c:pt idx="77045">
                  <c:v>2.059177495539188E-5</c:v>
                </c:pt>
                <c:pt idx="77046">
                  <c:v>2.0591787688317709E-5</c:v>
                </c:pt>
                <c:pt idx="77047">
                  <c:v>2.059148573607672E-5</c:v>
                </c:pt>
                <c:pt idx="77048">
                  <c:v>2.0591467546182681E-5</c:v>
                </c:pt>
                <c:pt idx="77049">
                  <c:v>2.0591347492882051E-5</c:v>
                </c:pt>
                <c:pt idx="77050">
                  <c:v>2.059134203591384E-5</c:v>
                </c:pt>
                <c:pt idx="77051">
                  <c:v>2.0591216525644999E-5</c:v>
                </c:pt>
                <c:pt idx="77052">
                  <c:v>2.0591109205270189E-5</c:v>
                </c:pt>
                <c:pt idx="77053">
                  <c:v>2.0591045540641059E-5</c:v>
                </c:pt>
                <c:pt idx="77054">
                  <c:v>2.0590954591170881E-5</c:v>
                </c:pt>
                <c:pt idx="77055">
                  <c:v>2.0590865460690111E-5</c:v>
                </c:pt>
                <c:pt idx="77056">
                  <c:v>2.0590923668351021E-5</c:v>
                </c:pt>
                <c:pt idx="77057">
                  <c:v>2.0590408894349821E-5</c:v>
                </c:pt>
                <c:pt idx="77058">
                  <c:v>2.0590550775523301E-5</c:v>
                </c:pt>
                <c:pt idx="77059">
                  <c:v>2.0590441636159081E-5</c:v>
                </c:pt>
                <c:pt idx="77060">
                  <c:v>2.059023245237768E-5</c:v>
                </c:pt>
                <c:pt idx="77061">
                  <c:v>2.05903997994028E-5</c:v>
                </c:pt>
                <c:pt idx="77062">
                  <c:v>2.0589841369655911E-5</c:v>
                </c:pt>
                <c:pt idx="77063">
                  <c:v>2.0590125132002871E-5</c:v>
                </c:pt>
                <c:pt idx="77064">
                  <c:v>2.0589875930454579E-5</c:v>
                </c:pt>
                <c:pt idx="77065">
                  <c:v>2.0589879568433389E-5</c:v>
                </c:pt>
                <c:pt idx="77066">
                  <c:v>2.0589879568433389E-5</c:v>
                </c:pt>
                <c:pt idx="77067">
                  <c:v>2.058957397821359E-5</c:v>
                </c:pt>
                <c:pt idx="77068">
                  <c:v>2.0589410269167271E-5</c:v>
                </c:pt>
                <c:pt idx="77069">
                  <c:v>2.0589557607308961E-5</c:v>
                </c:pt>
                <c:pt idx="77070">
                  <c:v>2.0589190171449449E-5</c:v>
                </c:pt>
                <c:pt idx="77071">
                  <c:v>2.0589226551237519E-5</c:v>
                </c:pt>
                <c:pt idx="77072">
                  <c:v>2.0588893676176671E-5</c:v>
                </c:pt>
                <c:pt idx="77073">
                  <c:v>2.0589102859958072E-5</c:v>
                </c:pt>
                <c:pt idx="77074">
                  <c:v>2.0588928236975331E-5</c:v>
                </c:pt>
                <c:pt idx="77075">
                  <c:v>2.0589010091498491E-5</c:v>
                </c:pt>
                <c:pt idx="77076">
                  <c:v>2.0588740881066769E-5</c:v>
                </c:pt>
                <c:pt idx="77077">
                  <c:v>2.0588611732819121E-5</c:v>
                </c:pt>
                <c:pt idx="77078">
                  <c:v>2.0588755432982001E-5</c:v>
                </c:pt>
                <c:pt idx="77079">
                  <c:v>2.0588598999893289E-5</c:v>
                </c:pt>
                <c:pt idx="77080">
                  <c:v>2.058843529084697E-5</c:v>
                </c:pt>
                <c:pt idx="77081">
                  <c:v>2.0588615370797921E-5</c:v>
                </c:pt>
                <c:pt idx="77082">
                  <c:v>2.058826248685364E-5</c:v>
                </c:pt>
                <c:pt idx="77083">
                  <c:v>2.0588280676747669E-5</c:v>
                </c:pt>
                <c:pt idx="77084">
                  <c:v>2.058806239801925E-5</c:v>
                </c:pt>
                <c:pt idx="77085">
                  <c:v>2.0587856852216649E-5</c:v>
                </c:pt>
                <c:pt idx="77086">
                  <c:v>2.0587969629559669E-5</c:v>
                </c:pt>
                <c:pt idx="77087">
                  <c:v>2.0587791368598118E-5</c:v>
                </c:pt>
                <c:pt idx="77088">
                  <c:v>2.0587771359714679E-5</c:v>
                </c:pt>
                <c:pt idx="77089">
                  <c:v>2.058780228253454E-5</c:v>
                </c:pt>
                <c:pt idx="77090">
                  <c:v>2.0587485778378319E-5</c:v>
                </c:pt>
                <c:pt idx="77091">
                  <c:v>2.0587440303643231E-5</c:v>
                </c:pt>
                <c:pt idx="77092">
                  <c:v>2.058726568066049E-5</c:v>
                </c:pt>
                <c:pt idx="77093">
                  <c:v>2.058729296550155E-5</c:v>
                </c:pt>
                <c:pt idx="77094">
                  <c:v>2.058723111986183E-5</c:v>
                </c:pt>
                <c:pt idx="77095">
                  <c:v>2.0587138351402249E-5</c:v>
                </c:pt>
                <c:pt idx="77096">
                  <c:v>2.0587182007147931E-5</c:v>
                </c:pt>
                <c:pt idx="77097">
                  <c:v>2.0587182007147931E-5</c:v>
                </c:pt>
                <c:pt idx="77098">
                  <c:v>2.0587040125974451E-5</c:v>
                </c:pt>
                <c:pt idx="77099">
                  <c:v>2.0586849132087082E-5</c:v>
                </c:pt>
                <c:pt idx="77100">
                  <c:v>2.0586767277563919E-5</c:v>
                </c:pt>
                <c:pt idx="77101">
                  <c:v>2.058671998383943E-5</c:v>
                </c:pt>
                <c:pt idx="77102">
                  <c:v>2.0586499886121601E-5</c:v>
                </c:pt>
                <c:pt idx="77103">
                  <c:v>2.0586563550750722E-5</c:v>
                </c:pt>
                <c:pt idx="77104">
                  <c:v>2.0586428945534859E-5</c:v>
                </c:pt>
                <c:pt idx="77105">
                  <c:v>2.0586399841704409E-5</c:v>
                </c:pt>
                <c:pt idx="77106">
                  <c:v>2.0586167011060749E-5</c:v>
                </c:pt>
                <c:pt idx="77107">
                  <c:v>2.0586070604622361E-5</c:v>
                </c:pt>
                <c:pt idx="77108">
                  <c:v>2.0586023310897868E-5</c:v>
                </c:pt>
                <c:pt idx="77109">
                  <c:v>2.0586225218721669E-5</c:v>
                </c:pt>
                <c:pt idx="77110">
                  <c:v>2.0585897800629031E-5</c:v>
                </c:pt>
                <c:pt idx="77111">
                  <c:v>2.058583595498931E-5</c:v>
                </c:pt>
                <c:pt idx="77112">
                  <c:v>2.0585819584084671E-5</c:v>
                </c:pt>
                <c:pt idx="77113">
                  <c:v>2.0585701349773441E-5</c:v>
                </c:pt>
                <c:pt idx="77114">
                  <c:v>2.0585654056048949E-5</c:v>
                </c:pt>
                <c:pt idx="77115">
                  <c:v>2.058563950413372E-5</c:v>
                </c:pt>
                <c:pt idx="77116">
                  <c:v>2.0585572201525789E-5</c:v>
                </c:pt>
                <c:pt idx="77117">
                  <c:v>2.0585459424182769E-5</c:v>
                </c:pt>
                <c:pt idx="77118">
                  <c:v>2.058517929981463E-5</c:v>
                </c:pt>
                <c:pt idx="77119">
                  <c:v>2.0585079255397432E-5</c:v>
                </c:pt>
                <c:pt idx="77120">
                  <c:v>2.0585288439178839E-5</c:v>
                </c:pt>
                <c:pt idx="77121">
                  <c:v>2.058498102996964E-5</c:v>
                </c:pt>
                <c:pt idx="77122">
                  <c:v>2.05850628844928E-5</c:v>
                </c:pt>
                <c:pt idx="77123">
                  <c:v>2.0585019228747111E-5</c:v>
                </c:pt>
                <c:pt idx="77124">
                  <c:v>2.058498102996964E-5</c:v>
                </c:pt>
                <c:pt idx="77125">
                  <c:v>2.0584728190442551E-5</c:v>
                </c:pt>
                <c:pt idx="77126">
                  <c:v>2.0584788217092861E-5</c:v>
                </c:pt>
                <c:pt idx="77127">
                  <c:v>2.0584746380336579E-5</c:v>
                </c:pt>
                <c:pt idx="77128">
                  <c:v>2.0584539015544578E-5</c:v>
                </c:pt>
                <c:pt idx="77129">
                  <c:v>2.0584426238201559E-5</c:v>
                </c:pt>
                <c:pt idx="77130">
                  <c:v>2.0584338926710188E-5</c:v>
                </c:pt>
                <c:pt idx="77131">
                  <c:v>2.058444079011679E-5</c:v>
                </c:pt>
                <c:pt idx="77132">
                  <c:v>2.0584458980010819E-5</c:v>
                </c:pt>
                <c:pt idx="77133">
                  <c:v>2.0584284357028079E-5</c:v>
                </c:pt>
                <c:pt idx="77134">
                  <c:v>2.0584115191013549E-5</c:v>
                </c:pt>
                <c:pt idx="77135">
                  <c:v>2.0584031517500989E-5</c:v>
                </c:pt>
                <c:pt idx="77136">
                  <c:v>2.0583918740157969E-5</c:v>
                </c:pt>
                <c:pt idx="77137">
                  <c:v>2.0583918740157969E-5</c:v>
                </c:pt>
                <c:pt idx="77138">
                  <c:v>2.0583845980581831E-5</c:v>
                </c:pt>
                <c:pt idx="77139">
                  <c:v>2.05839842237765E-5</c:v>
                </c:pt>
                <c:pt idx="77140">
                  <c:v>2.058395693893544E-5</c:v>
                </c:pt>
                <c:pt idx="77141">
                  <c:v>2.0584046069416221E-5</c:v>
                </c:pt>
                <c:pt idx="77142">
                  <c:v>2.0583713194355369E-5</c:v>
                </c:pt>
                <c:pt idx="77143">
                  <c:v>2.0583678633556701E-5</c:v>
                </c:pt>
                <c:pt idx="77144">
                  <c:v>2.0583545847330239E-5</c:v>
                </c:pt>
                <c:pt idx="77145">
                  <c:v>2.0583391233230941E-5</c:v>
                </c:pt>
                <c:pt idx="77146">
                  <c:v>2.058338031929452E-5</c:v>
                </c:pt>
                <c:pt idx="77147">
                  <c:v>2.0583387595252131E-5</c:v>
                </c:pt>
                <c:pt idx="77148">
                  <c:v>2.0583263903972689E-5</c:v>
                </c:pt>
                <c:pt idx="77149">
                  <c:v>2.0583222067216411E-5</c:v>
                </c:pt>
                <c:pt idx="77150">
                  <c:v>2.05830110644456E-5</c:v>
                </c:pt>
                <c:pt idx="77151">
                  <c:v>2.0582789147738371E-5</c:v>
                </c:pt>
                <c:pt idx="77152">
                  <c:v>2.058323661913164E-5</c:v>
                </c:pt>
                <c:pt idx="77153">
                  <c:v>2.0582947399816479E-5</c:v>
                </c:pt>
                <c:pt idx="77154">
                  <c:v>2.0582874640240331E-5</c:v>
                </c:pt>
                <c:pt idx="77155">
                  <c:v>2.0582685465342369E-5</c:v>
                </c:pt>
                <c:pt idx="77156">
                  <c:v>2.0582718207151629E-5</c:v>
                </c:pt>
                <c:pt idx="77157">
                  <c:v>2.0582483557518572E-5</c:v>
                </c:pt>
                <c:pt idx="77158">
                  <c:v>2.0582512661349028E-5</c:v>
                </c:pt>
                <c:pt idx="77159">
                  <c:v>2.0582621800713241E-5</c:v>
                </c:pt>
                <c:pt idx="77160">
                  <c:v>2.0582707293215211E-5</c:v>
                </c:pt>
                <c:pt idx="77161">
                  <c:v>2.0582217985065651E-5</c:v>
                </c:pt>
                <c:pt idx="77162">
                  <c:v>2.0582338038366291E-5</c:v>
                </c:pt>
                <c:pt idx="77163">
                  <c:v>2.0582367142196741E-5</c:v>
                </c:pt>
                <c:pt idx="77164">
                  <c:v>2.0582230717991479E-5</c:v>
                </c:pt>
                <c:pt idx="77165">
                  <c:v>2.058209793176502E-5</c:v>
                </c:pt>
                <c:pt idx="77166">
                  <c:v>2.0582230717991479E-5</c:v>
                </c:pt>
                <c:pt idx="77167">
                  <c:v>2.058193058473989E-5</c:v>
                </c:pt>
                <c:pt idx="77168">
                  <c:v>2.0582048819051121E-5</c:v>
                </c:pt>
                <c:pt idx="77169">
                  <c:v>2.0581832359312099E-5</c:v>
                </c:pt>
                <c:pt idx="77170">
                  <c:v>2.0581923308782279E-5</c:v>
                </c:pt>
                <c:pt idx="77171">
                  <c:v>2.058178506558761E-5</c:v>
                </c:pt>
                <c:pt idx="77172">
                  <c:v>2.058164136542473E-5</c:v>
                </c:pt>
                <c:pt idx="77173">
                  <c:v>2.0581706849043261E-5</c:v>
                </c:pt>
                <c:pt idx="77174">
                  <c:v>2.0581712306011472E-5</c:v>
                </c:pt>
                <c:pt idx="77175">
                  <c:v>2.0581654098350551E-5</c:v>
                </c:pt>
                <c:pt idx="77176">
                  <c:v>2.0581514036166482E-5</c:v>
                </c:pt>
                <c:pt idx="77177">
                  <c:v>2.0581579519785009E-5</c:v>
                </c:pt>
                <c:pt idx="77178">
                  <c:v>2.0581548596965149E-5</c:v>
                </c:pt>
                <c:pt idx="77179">
                  <c:v>2.0581477656378411E-5</c:v>
                </c:pt>
                <c:pt idx="77180">
                  <c:v>2.0581144781317558E-5</c:v>
                </c:pt>
                <c:pt idx="77181">
                  <c:v>2.058133031823672E-5</c:v>
                </c:pt>
                <c:pt idx="77182">
                  <c:v>2.058101381408051E-5</c:v>
                </c:pt>
                <c:pt idx="77183">
                  <c:v>2.0581019271048721E-5</c:v>
                </c:pt>
                <c:pt idx="77184">
                  <c:v>2.0580911950673911E-5</c:v>
                </c:pt>
                <c:pt idx="77185">
                  <c:v>2.0581006538122889E-5</c:v>
                </c:pt>
                <c:pt idx="77186">
                  <c:v>2.0580911950673911E-5</c:v>
                </c:pt>
                <c:pt idx="77187">
                  <c:v>2.0580957425409E-5</c:v>
                </c:pt>
                <c:pt idx="77188">
                  <c:v>2.0580771888489832E-5</c:v>
                </c:pt>
                <c:pt idx="77189">
                  <c:v>2.058084101008717E-5</c:v>
                </c:pt>
                <c:pt idx="77190">
                  <c:v>2.058089739875868E-5</c:v>
                </c:pt>
                <c:pt idx="77191">
                  <c:v>2.0580906493705701E-5</c:v>
                </c:pt>
                <c:pt idx="77192">
                  <c:v>2.0580724594765339E-5</c:v>
                </c:pt>
                <c:pt idx="77193">
                  <c:v>2.0580482669174671E-5</c:v>
                </c:pt>
                <c:pt idx="77194">
                  <c:v>2.058041718555614E-5</c:v>
                </c:pt>
                <c:pt idx="77195">
                  <c:v>2.058058998954948E-5</c:v>
                </c:pt>
                <c:pt idx="77196">
                  <c:v>2.0580542695824992E-5</c:v>
                </c:pt>
                <c:pt idx="77197">
                  <c:v>2.0580484488164071E-5</c:v>
                </c:pt>
                <c:pt idx="77198">
                  <c:v>2.0580308046191931E-5</c:v>
                </c:pt>
                <c:pt idx="77199">
                  <c:v>2.0580373529810458E-5</c:v>
                </c:pt>
                <c:pt idx="77200">
                  <c:v>2.0580351701937619E-5</c:v>
                </c:pt>
                <c:pt idx="77201">
                  <c:v>2.0580380805768069E-5</c:v>
                </c:pt>
                <c:pt idx="77202">
                  <c:v>2.058021709672175E-5</c:v>
                </c:pt>
                <c:pt idx="77203">
                  <c:v>2.0580167984007861E-5</c:v>
                </c:pt>
                <c:pt idx="77204">
                  <c:v>2.0580197087838311E-5</c:v>
                </c:pt>
                <c:pt idx="77205">
                  <c:v>2.05799333343748E-5</c:v>
                </c:pt>
                <c:pt idx="77206">
                  <c:v>2.0580053387675431E-5</c:v>
                </c:pt>
                <c:pt idx="77207">
                  <c:v>2.0579909687512551E-5</c:v>
                </c:pt>
                <c:pt idx="77208">
                  <c:v>2.0579942429321821E-5</c:v>
                </c:pt>
                <c:pt idx="77209">
                  <c:v>2.058004429272842E-5</c:v>
                </c:pt>
                <c:pt idx="77210">
                  <c:v>2.0579593183356341E-5</c:v>
                </c:pt>
                <c:pt idx="77211">
                  <c:v>2.0579866031766869E-5</c:v>
                </c:pt>
                <c:pt idx="77212">
                  <c:v>2.05796750378795E-5</c:v>
                </c:pt>
                <c:pt idx="77213">
                  <c:v>2.0579653210006651E-5</c:v>
                </c:pt>
                <c:pt idx="77214">
                  <c:v>2.0579811462084759E-5</c:v>
                </c:pt>
                <c:pt idx="77215">
                  <c:v>2.0579467673087489E-5</c:v>
                </c:pt>
                <c:pt idx="77216">
                  <c:v>2.057933124888223E-5</c:v>
                </c:pt>
                <c:pt idx="77217">
                  <c:v>2.0579511328833181E-5</c:v>
                </c:pt>
                <c:pt idx="77218">
                  <c:v>2.0579382180585529E-5</c:v>
                </c:pt>
                <c:pt idx="77219">
                  <c:v>2.0579604097292759E-5</c:v>
                </c:pt>
                <c:pt idx="77220">
                  <c:v>2.0579309421009381E-5</c:v>
                </c:pt>
                <c:pt idx="77221">
                  <c:v>2.0579514966811981E-5</c:v>
                </c:pt>
                <c:pt idx="77222">
                  <c:v>2.057935853372328E-5</c:v>
                </c:pt>
                <c:pt idx="77223">
                  <c:v>2.057950587186497E-5</c:v>
                </c:pt>
                <c:pt idx="77224">
                  <c:v>2.0579374904627908E-5</c:v>
                </c:pt>
                <c:pt idx="77225">
                  <c:v>2.0579371266649101E-5</c:v>
                </c:pt>
                <c:pt idx="77226">
                  <c:v>2.0579431293299422E-5</c:v>
                </c:pt>
                <c:pt idx="77227">
                  <c:v>2.0579038391588259E-5</c:v>
                </c:pt>
                <c:pt idx="77228">
                  <c:v>2.0579138436005451E-5</c:v>
                </c:pt>
                <c:pt idx="77229">
                  <c:v>2.0579107513185591E-5</c:v>
                </c:pt>
                <c:pt idx="77230">
                  <c:v>2.0579025658662431E-5</c:v>
                </c:pt>
                <c:pt idx="77231">
                  <c:v>2.0579036572598849E-5</c:v>
                </c:pt>
                <c:pt idx="77232">
                  <c:v>2.057887286355253E-5</c:v>
                </c:pt>
                <c:pt idx="77233">
                  <c:v>2.0578923795255829E-5</c:v>
                </c:pt>
                <c:pt idx="77234">
                  <c:v>2.057881829387043E-5</c:v>
                </c:pt>
                <c:pt idx="77235">
                  <c:v>2.0578747353283688E-5</c:v>
                </c:pt>
                <c:pt idx="77236">
                  <c:v>2.0578967451001521E-5</c:v>
                </c:pt>
                <c:pt idx="77237">
                  <c:v>2.0578721887432039E-5</c:v>
                </c:pt>
                <c:pt idx="77238">
                  <c:v>2.057884921669029E-5</c:v>
                </c:pt>
                <c:pt idx="77239">
                  <c:v>2.0578576368279759E-5</c:v>
                </c:pt>
                <c:pt idx="77240">
                  <c:v>2.0578965632012111E-5</c:v>
                </c:pt>
                <c:pt idx="77241">
                  <c:v>2.0578723706421439E-5</c:v>
                </c:pt>
                <c:pt idx="77242">
                  <c:v>2.0578696421580389E-5</c:v>
                </c:pt>
                <c:pt idx="77243">
                  <c:v>2.0578527255565859E-5</c:v>
                </c:pt>
                <c:pt idx="77244">
                  <c:v>2.0578800103976391E-5</c:v>
                </c:pt>
                <c:pt idx="77245">
                  <c:v>2.057870733551681E-5</c:v>
                </c:pt>
                <c:pt idx="77246">
                  <c:v>2.057861456705723E-5</c:v>
                </c:pt>
                <c:pt idx="77247">
                  <c:v>2.0578441763063889E-5</c:v>
                </c:pt>
                <c:pt idx="77248">
                  <c:v>2.0578578187269159E-5</c:v>
                </c:pt>
                <c:pt idx="77249">
                  <c:v>2.0578552721417509E-5</c:v>
                </c:pt>
                <c:pt idx="77250">
                  <c:v>2.0578523617587049E-5</c:v>
                </c:pt>
                <c:pt idx="77251">
                  <c:v>2.0578547264449298E-5</c:v>
                </c:pt>
                <c:pt idx="77252">
                  <c:v>2.057813253486529E-5</c:v>
                </c:pt>
                <c:pt idx="77253">
                  <c:v>2.0578369003487751E-5</c:v>
                </c:pt>
                <c:pt idx="77254">
                  <c:v>2.0578352632583119E-5</c:v>
                </c:pt>
                <c:pt idx="77255">
                  <c:v>2.057850542769302E-5</c:v>
                </c:pt>
                <c:pt idx="77256">
                  <c:v>2.0578367184498351E-5</c:v>
                </c:pt>
                <c:pt idx="77257">
                  <c:v>2.0578352632583119E-5</c:v>
                </c:pt>
                <c:pt idx="77258">
                  <c:v>2.0578454495989721E-5</c:v>
                </c:pt>
                <c:pt idx="77259">
                  <c:v>2.0578338080667891E-5</c:v>
                </c:pt>
                <c:pt idx="77260">
                  <c:v>2.0578432668116872E-5</c:v>
                </c:pt>
                <c:pt idx="77261">
                  <c:v>2.057844903902151E-5</c:v>
                </c:pt>
                <c:pt idx="77262">
                  <c:v>2.057842175418045E-5</c:v>
                </c:pt>
                <c:pt idx="77263">
                  <c:v>2.0578234398271888E-5</c:v>
                </c:pt>
                <c:pt idx="77264">
                  <c:v>2.0578147086780522E-5</c:v>
                </c:pt>
                <c:pt idx="77265">
                  <c:v>2.057810888800304E-5</c:v>
                </c:pt>
                <c:pt idx="77266">
                  <c:v>2.057810706901364E-5</c:v>
                </c:pt>
                <c:pt idx="77267">
                  <c:v>2.0578148905769918E-5</c:v>
                </c:pt>
                <c:pt idx="77268">
                  <c:v>2.057850178971421E-5</c:v>
                </c:pt>
                <c:pt idx="77269">
                  <c:v>2.057821802736726E-5</c:v>
                </c:pt>
                <c:pt idx="77270">
                  <c:v>2.0578063413267959E-5</c:v>
                </c:pt>
                <c:pt idx="77271">
                  <c:v>2.0578099793056029E-5</c:v>
                </c:pt>
                <c:pt idx="77272">
                  <c:v>2.057805068034213E-5</c:v>
                </c:pt>
                <c:pt idx="77273">
                  <c:v>2.0578099793056029E-5</c:v>
                </c:pt>
                <c:pt idx="77274">
                  <c:v>2.057810161204543E-5</c:v>
                </c:pt>
                <c:pt idx="77275">
                  <c:v>2.0578001567628231E-5</c:v>
                </c:pt>
                <c:pt idx="77276">
                  <c:v>2.057801793853287E-5</c:v>
                </c:pt>
                <c:pt idx="77277">
                  <c:v>2.0578121620928869E-5</c:v>
                </c:pt>
                <c:pt idx="77278">
                  <c:v>2.0577870600391179E-5</c:v>
                </c:pt>
                <c:pt idx="77279">
                  <c:v>2.05779306270415E-5</c:v>
                </c:pt>
                <c:pt idx="77280">
                  <c:v>2.0578170733642761E-5</c:v>
                </c:pt>
                <c:pt idx="77281">
                  <c:v>2.057796154986136E-5</c:v>
                </c:pt>
                <c:pt idx="77282">
                  <c:v>2.057775964203756E-5</c:v>
                </c:pt>
                <c:pt idx="77283">
                  <c:v>2.0577694158419039E-5</c:v>
                </c:pt>
                <c:pt idx="77284">
                  <c:v>2.0577766917995181E-5</c:v>
                </c:pt>
                <c:pt idx="77285">
                  <c:v>2.0577785107889209E-5</c:v>
                </c:pt>
                <c:pt idx="77286">
                  <c:v>2.0577892428264018E-5</c:v>
                </c:pt>
                <c:pt idx="77287">
                  <c:v>2.0577872419380579E-5</c:v>
                </c:pt>
                <c:pt idx="77288">
                  <c:v>2.057764868368395E-5</c:v>
                </c:pt>
                <c:pt idx="77289">
                  <c:v>2.057784877251834E-5</c:v>
                </c:pt>
                <c:pt idx="77290">
                  <c:v>2.0577743271132931E-5</c:v>
                </c:pt>
                <c:pt idx="77291">
                  <c:v>2.0577826944645491E-5</c:v>
                </c:pt>
                <c:pt idx="77292">
                  <c:v>2.0577635950758119E-5</c:v>
                </c:pt>
                <c:pt idx="77293">
                  <c:v>2.0577886971295811E-5</c:v>
                </c:pt>
                <c:pt idx="77294">
                  <c:v>2.0577750547090549E-5</c:v>
                </c:pt>
                <c:pt idx="77295">
                  <c:v>2.0577830582624301E-5</c:v>
                </c:pt>
                <c:pt idx="77296">
                  <c:v>2.057770325336605E-5</c:v>
                </c:pt>
                <c:pt idx="77297">
                  <c:v>2.0577748728101138E-5</c:v>
                </c:pt>
                <c:pt idx="77298">
                  <c:v>2.0577612303895879E-5</c:v>
                </c:pt>
                <c:pt idx="77299">
                  <c:v>2.0577885152306411E-5</c:v>
                </c:pt>
                <c:pt idx="77300">
                  <c:v>2.0577728719217699E-5</c:v>
                </c:pt>
                <c:pt idx="77301">
                  <c:v>2.0577661416609772E-5</c:v>
                </c:pt>
                <c:pt idx="77302">
                  <c:v>2.0577639588736929E-5</c:v>
                </c:pt>
                <c:pt idx="77303">
                  <c:v>2.0577632312779311E-5</c:v>
                </c:pt>
                <c:pt idx="77304">
                  <c:v>2.0577748728101138E-5</c:v>
                </c:pt>
                <c:pt idx="77305">
                  <c:v>2.0577728719217699E-5</c:v>
                </c:pt>
                <c:pt idx="77306">
                  <c:v>2.057759229501244E-5</c:v>
                </c:pt>
                <c:pt idx="77307">
                  <c:v>2.0577699615387249E-5</c:v>
                </c:pt>
                <c:pt idx="77308">
                  <c:v>2.057759411400184E-5</c:v>
                </c:pt>
                <c:pt idx="77309">
                  <c:v>2.057767960650381E-5</c:v>
                </c:pt>
                <c:pt idx="77310">
                  <c:v>2.057765050267335E-5</c:v>
                </c:pt>
                <c:pt idx="77311">
                  <c:v>2.0577683244482611E-5</c:v>
                </c:pt>
                <c:pt idx="77312">
                  <c:v>2.057770689134486E-5</c:v>
                </c:pt>
                <c:pt idx="77313">
                  <c:v>2.0577599570970051E-5</c:v>
                </c:pt>
                <c:pt idx="77314">
                  <c:v>2.0577663235599178E-5</c:v>
                </c:pt>
                <c:pt idx="77315">
                  <c:v>2.057762139884289E-5</c:v>
                </c:pt>
                <c:pt idx="77316">
                  <c:v>2.057756319118198E-5</c:v>
                </c:pt>
                <c:pt idx="77317">
                  <c:v>2.0577488612616431E-5</c:v>
                </c:pt>
                <c:pt idx="77318">
                  <c:v>2.0577606846927669E-5</c:v>
                </c:pt>
                <c:pt idx="77319">
                  <c:v>2.0577639588736929E-5</c:v>
                </c:pt>
                <c:pt idx="77320">
                  <c:v>2.0577719624270688E-5</c:v>
                </c:pt>
                <c:pt idx="77321">
                  <c:v>2.057759411400184E-5</c:v>
                </c:pt>
                <c:pt idx="77322">
                  <c:v>2.057756319118198E-5</c:v>
                </c:pt>
                <c:pt idx="77323">
                  <c:v>2.0577301256707869E-5</c:v>
                </c:pt>
                <c:pt idx="77324">
                  <c:v>2.057735946436878E-5</c:v>
                </c:pt>
                <c:pt idx="77325">
                  <c:v>2.0577543182298541E-5</c:v>
                </c:pt>
                <c:pt idx="77326">
                  <c:v>2.0577437680913139E-5</c:v>
                </c:pt>
                <c:pt idx="77327">
                  <c:v>2.0577523173415099E-5</c:v>
                </c:pt>
                <c:pt idx="77328">
                  <c:v>2.057758683804423E-5</c:v>
                </c:pt>
                <c:pt idx="77329">
                  <c:v>2.0577557734213769E-5</c:v>
                </c:pt>
                <c:pt idx="77330">
                  <c:v>2.05774176720297E-5</c:v>
                </c:pt>
                <c:pt idx="77331">
                  <c:v>2.0577523173415099E-5</c:v>
                </c:pt>
                <c:pt idx="77332">
                  <c:v>2.0577379473252219E-5</c:v>
                </c:pt>
                <c:pt idx="77333">
                  <c:v>2.0577554096234959E-5</c:v>
                </c:pt>
                <c:pt idx="77334">
                  <c:v>2.0577404939103872E-5</c:v>
                </c:pt>
                <c:pt idx="77335">
                  <c:v>2.057747406070121E-5</c:v>
                </c:pt>
                <c:pt idx="77336">
                  <c:v>2.057753044937272E-5</c:v>
                </c:pt>
                <c:pt idx="77337">
                  <c:v>2.0577457689796571E-5</c:v>
                </c:pt>
                <c:pt idx="77338">
                  <c:v>2.057761776086409E-5</c:v>
                </c:pt>
                <c:pt idx="77339">
                  <c:v>2.0577415853040289E-5</c:v>
                </c:pt>
                <c:pt idx="77340">
                  <c:v>2.0577426766976711E-5</c:v>
                </c:pt>
                <c:pt idx="77341">
                  <c:v>2.0577481336658821E-5</c:v>
                </c:pt>
                <c:pt idx="77342">
                  <c:v>2.057719575532246E-5</c:v>
                </c:pt>
                <c:pt idx="77343">
                  <c:v>2.0577454051817771E-5</c:v>
                </c:pt>
                <c:pt idx="77344">
                  <c:v>2.057759229501244E-5</c:v>
                </c:pt>
                <c:pt idx="77345">
                  <c:v>2.0577264876919799E-5</c:v>
                </c:pt>
                <c:pt idx="77346">
                  <c:v>2.0577323084580709E-5</c:v>
                </c:pt>
                <c:pt idx="77347">
                  <c:v>2.0577546820277352E-5</c:v>
                </c:pt>
                <c:pt idx="77348">
                  <c:v>2.0577235773089338E-5</c:v>
                </c:pt>
                <c:pt idx="77349">
                  <c:v>2.0577526811393909E-5</c:v>
                </c:pt>
                <c:pt idx="77350">
                  <c:v>2.0577257600962181E-5</c:v>
                </c:pt>
                <c:pt idx="77351">
                  <c:v>2.0577264876919799E-5</c:v>
                </c:pt>
                <c:pt idx="77352">
                  <c:v>2.0577635950758119E-5</c:v>
                </c:pt>
                <c:pt idx="77353">
                  <c:v>2.0577439499902539E-5</c:v>
                </c:pt>
                <c:pt idx="77354">
                  <c:v>2.0577357645379379E-5</c:v>
                </c:pt>
                <c:pt idx="77355">
                  <c:v>2.057753590634093E-5</c:v>
                </c:pt>
                <c:pt idx="77356">
                  <c:v>2.0577484974637631E-5</c:v>
                </c:pt>
                <c:pt idx="77357">
                  <c:v>2.0577492250595238E-5</c:v>
                </c:pt>
                <c:pt idx="77358">
                  <c:v>2.0577257600962181E-5</c:v>
                </c:pt>
                <c:pt idx="77359">
                  <c:v>2.057739584415685E-5</c:v>
                </c:pt>
                <c:pt idx="77360">
                  <c:v>2.0577403120114471E-5</c:v>
                </c:pt>
                <c:pt idx="77361">
                  <c:v>2.0577497707563449E-5</c:v>
                </c:pt>
                <c:pt idx="77362">
                  <c:v>2.0577232135110531E-5</c:v>
                </c:pt>
                <c:pt idx="77363">
                  <c:v>2.0577344912453551E-5</c:v>
                </c:pt>
                <c:pt idx="77364">
                  <c:v>2.0577326722559519E-5</c:v>
                </c:pt>
                <c:pt idx="77365">
                  <c:v>2.0577368559315801E-5</c:v>
                </c:pt>
                <c:pt idx="77366">
                  <c:v>2.0577201212290671E-5</c:v>
                </c:pt>
                <c:pt idx="77367">
                  <c:v>2.057730307569727E-5</c:v>
                </c:pt>
              </c:numCache>
            </c:numRef>
          </c:yVal>
          <c:smooth val="0"/>
          <c:extLst xmlns:c16r2="http://schemas.microsoft.com/office/drawing/2015/06/chart">
            <c:ext xmlns:c16="http://schemas.microsoft.com/office/drawing/2014/chart" uri="{C3380CC4-5D6E-409C-BE32-E72D297353CC}">
              <c16:uniqueId val="{00000000-6D5B-0F4D-B74C-3F3FEDD0281D}"/>
            </c:ext>
          </c:extLst>
        </c:ser>
        <c:dLbls>
          <c:showLegendKey val="0"/>
          <c:showVal val="0"/>
          <c:showCatName val="0"/>
          <c:showSerName val="0"/>
          <c:showPercent val="0"/>
          <c:showBubbleSize val="0"/>
        </c:dLbls>
        <c:axId val="252265160"/>
        <c:axId val="252260064"/>
      </c:scatterChart>
      <c:valAx>
        <c:axId val="252265160"/>
        <c:scaling>
          <c:orientation val="minMax"/>
          <c:max val="8000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S"/>
                  <a:t>Epoc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E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252260064"/>
        <c:crosses val="autoZero"/>
        <c:crossBetween val="midCat"/>
      </c:valAx>
      <c:valAx>
        <c:axId val="252260064"/>
        <c:scaling>
          <c:orientation val="minMax"/>
          <c:max val="0.70000000000000007"/>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S"/>
                  <a:t>Error</a:t>
                </a:r>
                <a:r>
                  <a:rPr lang="es-ES" baseline="0"/>
                  <a:t> de entrenamiento</a:t>
                </a:r>
                <a:endParaRPr lang="es-E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E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252265160"/>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ES"/>
              <a:t>Error de</a:t>
            </a:r>
            <a:r>
              <a:rPr lang="es-ES" baseline="0"/>
              <a:t> entrenamiento</a:t>
            </a:r>
            <a:endParaRPr lang="es-E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S"/>
        </a:p>
      </c:txPr>
    </c:title>
    <c:autoTitleDeleted val="0"/>
    <c:plotArea>
      <c:layout/>
      <c:scatterChart>
        <c:scatterStyle val="lineMarker"/>
        <c:varyColors val="0"/>
        <c:ser>
          <c:idx val="0"/>
          <c:order val="0"/>
          <c:spPr>
            <a:ln w="19050" cap="rnd">
              <a:solidFill>
                <a:schemeClr val="accent1"/>
              </a:solidFill>
              <a:round/>
            </a:ln>
            <a:effectLst/>
          </c:spPr>
          <c:marker>
            <c:symbol val="none"/>
          </c:marker>
          <c:xVal>
            <c:numRef>
              <c:f>'Datos modelo'!$A$2:$A$991</c:f>
              <c:numCache>
                <c:formatCode>General</c:formatCode>
                <c:ptCount val="990"/>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pt idx="370">
                  <c:v>370</c:v>
                </c:pt>
                <c:pt idx="371">
                  <c:v>371</c:v>
                </c:pt>
                <c:pt idx="372">
                  <c:v>372</c:v>
                </c:pt>
                <c:pt idx="373">
                  <c:v>373</c:v>
                </c:pt>
                <c:pt idx="374">
                  <c:v>374</c:v>
                </c:pt>
                <c:pt idx="375">
                  <c:v>375</c:v>
                </c:pt>
                <c:pt idx="376">
                  <c:v>376</c:v>
                </c:pt>
                <c:pt idx="377">
                  <c:v>377</c:v>
                </c:pt>
                <c:pt idx="378">
                  <c:v>378</c:v>
                </c:pt>
                <c:pt idx="379">
                  <c:v>379</c:v>
                </c:pt>
                <c:pt idx="380">
                  <c:v>380</c:v>
                </c:pt>
                <c:pt idx="381">
                  <c:v>381</c:v>
                </c:pt>
                <c:pt idx="382">
                  <c:v>382</c:v>
                </c:pt>
                <c:pt idx="383">
                  <c:v>383</c:v>
                </c:pt>
                <c:pt idx="384">
                  <c:v>384</c:v>
                </c:pt>
                <c:pt idx="385">
                  <c:v>385</c:v>
                </c:pt>
                <c:pt idx="386">
                  <c:v>386</c:v>
                </c:pt>
                <c:pt idx="387">
                  <c:v>387</c:v>
                </c:pt>
                <c:pt idx="388">
                  <c:v>388</c:v>
                </c:pt>
                <c:pt idx="389">
                  <c:v>389</c:v>
                </c:pt>
                <c:pt idx="390">
                  <c:v>390</c:v>
                </c:pt>
                <c:pt idx="391">
                  <c:v>391</c:v>
                </c:pt>
                <c:pt idx="392">
                  <c:v>392</c:v>
                </c:pt>
                <c:pt idx="393">
                  <c:v>393</c:v>
                </c:pt>
                <c:pt idx="394">
                  <c:v>394</c:v>
                </c:pt>
                <c:pt idx="395">
                  <c:v>395</c:v>
                </c:pt>
                <c:pt idx="396">
                  <c:v>396</c:v>
                </c:pt>
                <c:pt idx="397">
                  <c:v>397</c:v>
                </c:pt>
                <c:pt idx="398">
                  <c:v>398</c:v>
                </c:pt>
                <c:pt idx="399">
                  <c:v>399</c:v>
                </c:pt>
                <c:pt idx="400">
                  <c:v>400</c:v>
                </c:pt>
                <c:pt idx="401">
                  <c:v>401</c:v>
                </c:pt>
                <c:pt idx="402">
                  <c:v>402</c:v>
                </c:pt>
                <c:pt idx="403">
                  <c:v>403</c:v>
                </c:pt>
                <c:pt idx="404">
                  <c:v>404</c:v>
                </c:pt>
                <c:pt idx="405">
                  <c:v>405</c:v>
                </c:pt>
                <c:pt idx="406">
                  <c:v>406</c:v>
                </c:pt>
                <c:pt idx="407">
                  <c:v>407</c:v>
                </c:pt>
                <c:pt idx="408">
                  <c:v>408</c:v>
                </c:pt>
                <c:pt idx="409">
                  <c:v>409</c:v>
                </c:pt>
                <c:pt idx="410">
                  <c:v>410</c:v>
                </c:pt>
                <c:pt idx="411">
                  <c:v>411</c:v>
                </c:pt>
                <c:pt idx="412">
                  <c:v>412</c:v>
                </c:pt>
                <c:pt idx="413">
                  <c:v>413</c:v>
                </c:pt>
                <c:pt idx="414">
                  <c:v>414</c:v>
                </c:pt>
                <c:pt idx="415">
                  <c:v>415</c:v>
                </c:pt>
                <c:pt idx="416">
                  <c:v>416</c:v>
                </c:pt>
                <c:pt idx="417">
                  <c:v>417</c:v>
                </c:pt>
                <c:pt idx="418">
                  <c:v>418</c:v>
                </c:pt>
                <c:pt idx="419">
                  <c:v>419</c:v>
                </c:pt>
                <c:pt idx="420">
                  <c:v>420</c:v>
                </c:pt>
                <c:pt idx="421">
                  <c:v>421</c:v>
                </c:pt>
                <c:pt idx="422">
                  <c:v>422</c:v>
                </c:pt>
                <c:pt idx="423">
                  <c:v>423</c:v>
                </c:pt>
                <c:pt idx="424">
                  <c:v>424</c:v>
                </c:pt>
                <c:pt idx="425">
                  <c:v>425</c:v>
                </c:pt>
                <c:pt idx="426">
                  <c:v>426</c:v>
                </c:pt>
                <c:pt idx="427">
                  <c:v>427</c:v>
                </c:pt>
                <c:pt idx="428">
                  <c:v>428</c:v>
                </c:pt>
                <c:pt idx="429">
                  <c:v>429</c:v>
                </c:pt>
                <c:pt idx="430">
                  <c:v>430</c:v>
                </c:pt>
                <c:pt idx="431">
                  <c:v>431</c:v>
                </c:pt>
                <c:pt idx="432">
                  <c:v>432</c:v>
                </c:pt>
                <c:pt idx="433">
                  <c:v>433</c:v>
                </c:pt>
                <c:pt idx="434">
                  <c:v>434</c:v>
                </c:pt>
                <c:pt idx="435">
                  <c:v>435</c:v>
                </c:pt>
                <c:pt idx="436">
                  <c:v>436</c:v>
                </c:pt>
                <c:pt idx="437">
                  <c:v>437</c:v>
                </c:pt>
                <c:pt idx="438">
                  <c:v>438</c:v>
                </c:pt>
                <c:pt idx="439">
                  <c:v>439</c:v>
                </c:pt>
                <c:pt idx="440">
                  <c:v>440</c:v>
                </c:pt>
                <c:pt idx="441">
                  <c:v>441</c:v>
                </c:pt>
                <c:pt idx="442">
                  <c:v>442</c:v>
                </c:pt>
                <c:pt idx="443">
                  <c:v>443</c:v>
                </c:pt>
                <c:pt idx="444">
                  <c:v>444</c:v>
                </c:pt>
                <c:pt idx="445">
                  <c:v>445</c:v>
                </c:pt>
                <c:pt idx="446">
                  <c:v>446</c:v>
                </c:pt>
                <c:pt idx="447">
                  <c:v>447</c:v>
                </c:pt>
                <c:pt idx="448">
                  <c:v>448</c:v>
                </c:pt>
                <c:pt idx="449">
                  <c:v>449</c:v>
                </c:pt>
                <c:pt idx="450">
                  <c:v>450</c:v>
                </c:pt>
                <c:pt idx="451">
                  <c:v>451</c:v>
                </c:pt>
                <c:pt idx="452">
                  <c:v>452</c:v>
                </c:pt>
                <c:pt idx="453">
                  <c:v>453</c:v>
                </c:pt>
                <c:pt idx="454">
                  <c:v>454</c:v>
                </c:pt>
                <c:pt idx="455">
                  <c:v>455</c:v>
                </c:pt>
                <c:pt idx="456">
                  <c:v>456</c:v>
                </c:pt>
                <c:pt idx="457">
                  <c:v>457</c:v>
                </c:pt>
                <c:pt idx="458">
                  <c:v>458</c:v>
                </c:pt>
                <c:pt idx="459">
                  <c:v>459</c:v>
                </c:pt>
                <c:pt idx="460">
                  <c:v>460</c:v>
                </c:pt>
                <c:pt idx="461">
                  <c:v>461</c:v>
                </c:pt>
                <c:pt idx="462">
                  <c:v>462</c:v>
                </c:pt>
                <c:pt idx="463">
                  <c:v>463</c:v>
                </c:pt>
                <c:pt idx="464">
                  <c:v>464</c:v>
                </c:pt>
                <c:pt idx="465">
                  <c:v>465</c:v>
                </c:pt>
                <c:pt idx="466">
                  <c:v>466</c:v>
                </c:pt>
                <c:pt idx="467">
                  <c:v>467</c:v>
                </c:pt>
                <c:pt idx="468">
                  <c:v>468</c:v>
                </c:pt>
                <c:pt idx="469">
                  <c:v>469</c:v>
                </c:pt>
                <c:pt idx="470">
                  <c:v>470</c:v>
                </c:pt>
                <c:pt idx="471">
                  <c:v>471</c:v>
                </c:pt>
                <c:pt idx="472">
                  <c:v>472</c:v>
                </c:pt>
                <c:pt idx="473">
                  <c:v>473</c:v>
                </c:pt>
                <c:pt idx="474">
                  <c:v>474</c:v>
                </c:pt>
                <c:pt idx="475">
                  <c:v>475</c:v>
                </c:pt>
                <c:pt idx="476">
                  <c:v>476</c:v>
                </c:pt>
                <c:pt idx="477">
                  <c:v>477</c:v>
                </c:pt>
                <c:pt idx="478">
                  <c:v>478</c:v>
                </c:pt>
                <c:pt idx="479">
                  <c:v>479</c:v>
                </c:pt>
                <c:pt idx="480">
                  <c:v>480</c:v>
                </c:pt>
                <c:pt idx="481">
                  <c:v>481</c:v>
                </c:pt>
                <c:pt idx="482">
                  <c:v>482</c:v>
                </c:pt>
                <c:pt idx="483">
                  <c:v>483</c:v>
                </c:pt>
                <c:pt idx="484">
                  <c:v>484</c:v>
                </c:pt>
                <c:pt idx="485">
                  <c:v>485</c:v>
                </c:pt>
                <c:pt idx="486">
                  <c:v>486</c:v>
                </c:pt>
                <c:pt idx="487">
                  <c:v>487</c:v>
                </c:pt>
                <c:pt idx="488">
                  <c:v>488</c:v>
                </c:pt>
                <c:pt idx="489">
                  <c:v>489</c:v>
                </c:pt>
                <c:pt idx="490">
                  <c:v>490</c:v>
                </c:pt>
                <c:pt idx="491">
                  <c:v>491</c:v>
                </c:pt>
                <c:pt idx="492">
                  <c:v>492</c:v>
                </c:pt>
                <c:pt idx="493">
                  <c:v>493</c:v>
                </c:pt>
                <c:pt idx="494">
                  <c:v>494</c:v>
                </c:pt>
                <c:pt idx="495">
                  <c:v>495</c:v>
                </c:pt>
                <c:pt idx="496">
                  <c:v>496</c:v>
                </c:pt>
                <c:pt idx="497">
                  <c:v>497</c:v>
                </c:pt>
                <c:pt idx="498">
                  <c:v>498</c:v>
                </c:pt>
                <c:pt idx="499">
                  <c:v>499</c:v>
                </c:pt>
                <c:pt idx="500">
                  <c:v>500</c:v>
                </c:pt>
                <c:pt idx="501">
                  <c:v>501</c:v>
                </c:pt>
                <c:pt idx="502">
                  <c:v>502</c:v>
                </c:pt>
                <c:pt idx="503">
                  <c:v>503</c:v>
                </c:pt>
                <c:pt idx="504">
                  <c:v>504</c:v>
                </c:pt>
                <c:pt idx="505">
                  <c:v>505</c:v>
                </c:pt>
                <c:pt idx="506">
                  <c:v>506</c:v>
                </c:pt>
                <c:pt idx="507">
                  <c:v>507</c:v>
                </c:pt>
                <c:pt idx="508">
                  <c:v>508</c:v>
                </c:pt>
                <c:pt idx="509">
                  <c:v>509</c:v>
                </c:pt>
                <c:pt idx="510">
                  <c:v>510</c:v>
                </c:pt>
                <c:pt idx="511">
                  <c:v>511</c:v>
                </c:pt>
                <c:pt idx="512">
                  <c:v>512</c:v>
                </c:pt>
                <c:pt idx="513">
                  <c:v>513</c:v>
                </c:pt>
                <c:pt idx="514">
                  <c:v>514</c:v>
                </c:pt>
                <c:pt idx="515">
                  <c:v>515</c:v>
                </c:pt>
                <c:pt idx="516">
                  <c:v>516</c:v>
                </c:pt>
                <c:pt idx="517">
                  <c:v>517</c:v>
                </c:pt>
                <c:pt idx="518">
                  <c:v>518</c:v>
                </c:pt>
                <c:pt idx="519">
                  <c:v>519</c:v>
                </c:pt>
                <c:pt idx="520">
                  <c:v>520</c:v>
                </c:pt>
                <c:pt idx="521">
                  <c:v>521</c:v>
                </c:pt>
                <c:pt idx="522">
                  <c:v>522</c:v>
                </c:pt>
                <c:pt idx="523">
                  <c:v>523</c:v>
                </c:pt>
                <c:pt idx="524">
                  <c:v>524</c:v>
                </c:pt>
                <c:pt idx="525">
                  <c:v>525</c:v>
                </c:pt>
                <c:pt idx="526">
                  <c:v>526</c:v>
                </c:pt>
                <c:pt idx="527">
                  <c:v>527</c:v>
                </c:pt>
                <c:pt idx="528">
                  <c:v>528</c:v>
                </c:pt>
                <c:pt idx="529">
                  <c:v>529</c:v>
                </c:pt>
                <c:pt idx="530">
                  <c:v>530</c:v>
                </c:pt>
                <c:pt idx="531">
                  <c:v>531</c:v>
                </c:pt>
                <c:pt idx="532">
                  <c:v>532</c:v>
                </c:pt>
                <c:pt idx="533">
                  <c:v>533</c:v>
                </c:pt>
                <c:pt idx="534">
                  <c:v>534</c:v>
                </c:pt>
                <c:pt idx="535">
                  <c:v>535</c:v>
                </c:pt>
                <c:pt idx="536">
                  <c:v>536</c:v>
                </c:pt>
                <c:pt idx="537">
                  <c:v>537</c:v>
                </c:pt>
                <c:pt idx="538">
                  <c:v>538</c:v>
                </c:pt>
                <c:pt idx="539">
                  <c:v>539</c:v>
                </c:pt>
                <c:pt idx="540">
                  <c:v>540</c:v>
                </c:pt>
                <c:pt idx="541">
                  <c:v>541</c:v>
                </c:pt>
                <c:pt idx="542">
                  <c:v>542</c:v>
                </c:pt>
                <c:pt idx="543">
                  <c:v>543</c:v>
                </c:pt>
                <c:pt idx="544">
                  <c:v>544</c:v>
                </c:pt>
                <c:pt idx="545">
                  <c:v>545</c:v>
                </c:pt>
                <c:pt idx="546">
                  <c:v>546</c:v>
                </c:pt>
                <c:pt idx="547">
                  <c:v>547</c:v>
                </c:pt>
                <c:pt idx="548">
                  <c:v>548</c:v>
                </c:pt>
                <c:pt idx="549">
                  <c:v>549</c:v>
                </c:pt>
                <c:pt idx="550">
                  <c:v>550</c:v>
                </c:pt>
                <c:pt idx="551">
                  <c:v>551</c:v>
                </c:pt>
                <c:pt idx="552">
                  <c:v>552</c:v>
                </c:pt>
                <c:pt idx="553">
                  <c:v>553</c:v>
                </c:pt>
                <c:pt idx="554">
                  <c:v>554</c:v>
                </c:pt>
                <c:pt idx="555">
                  <c:v>555</c:v>
                </c:pt>
                <c:pt idx="556">
                  <c:v>556</c:v>
                </c:pt>
                <c:pt idx="557">
                  <c:v>557</c:v>
                </c:pt>
                <c:pt idx="558">
                  <c:v>558</c:v>
                </c:pt>
                <c:pt idx="559">
                  <c:v>559</c:v>
                </c:pt>
                <c:pt idx="560">
                  <c:v>560</c:v>
                </c:pt>
                <c:pt idx="561">
                  <c:v>561</c:v>
                </c:pt>
                <c:pt idx="562">
                  <c:v>562</c:v>
                </c:pt>
                <c:pt idx="563">
                  <c:v>563</c:v>
                </c:pt>
                <c:pt idx="564">
                  <c:v>564</c:v>
                </c:pt>
                <c:pt idx="565">
                  <c:v>565</c:v>
                </c:pt>
                <c:pt idx="566">
                  <c:v>566</c:v>
                </c:pt>
                <c:pt idx="567">
                  <c:v>567</c:v>
                </c:pt>
                <c:pt idx="568">
                  <c:v>568</c:v>
                </c:pt>
                <c:pt idx="569">
                  <c:v>569</c:v>
                </c:pt>
                <c:pt idx="570">
                  <c:v>570</c:v>
                </c:pt>
                <c:pt idx="571">
                  <c:v>571</c:v>
                </c:pt>
                <c:pt idx="572">
                  <c:v>572</c:v>
                </c:pt>
                <c:pt idx="573">
                  <c:v>573</c:v>
                </c:pt>
                <c:pt idx="574">
                  <c:v>574</c:v>
                </c:pt>
                <c:pt idx="575">
                  <c:v>575</c:v>
                </c:pt>
                <c:pt idx="576">
                  <c:v>576</c:v>
                </c:pt>
                <c:pt idx="577">
                  <c:v>577</c:v>
                </c:pt>
                <c:pt idx="578">
                  <c:v>578</c:v>
                </c:pt>
                <c:pt idx="579">
                  <c:v>579</c:v>
                </c:pt>
                <c:pt idx="580">
                  <c:v>580</c:v>
                </c:pt>
                <c:pt idx="581">
                  <c:v>581</c:v>
                </c:pt>
                <c:pt idx="582">
                  <c:v>582</c:v>
                </c:pt>
                <c:pt idx="583">
                  <c:v>583</c:v>
                </c:pt>
                <c:pt idx="584">
                  <c:v>584</c:v>
                </c:pt>
                <c:pt idx="585">
                  <c:v>585</c:v>
                </c:pt>
                <c:pt idx="586">
                  <c:v>586</c:v>
                </c:pt>
                <c:pt idx="587">
                  <c:v>587</c:v>
                </c:pt>
                <c:pt idx="588">
                  <c:v>588</c:v>
                </c:pt>
                <c:pt idx="589">
                  <c:v>589</c:v>
                </c:pt>
                <c:pt idx="590">
                  <c:v>590</c:v>
                </c:pt>
                <c:pt idx="591">
                  <c:v>591</c:v>
                </c:pt>
                <c:pt idx="592">
                  <c:v>592</c:v>
                </c:pt>
                <c:pt idx="593">
                  <c:v>593</c:v>
                </c:pt>
                <c:pt idx="594">
                  <c:v>594</c:v>
                </c:pt>
                <c:pt idx="595">
                  <c:v>595</c:v>
                </c:pt>
                <c:pt idx="596">
                  <c:v>596</c:v>
                </c:pt>
                <c:pt idx="597">
                  <c:v>597</c:v>
                </c:pt>
                <c:pt idx="598">
                  <c:v>598</c:v>
                </c:pt>
                <c:pt idx="599">
                  <c:v>599</c:v>
                </c:pt>
                <c:pt idx="600">
                  <c:v>600</c:v>
                </c:pt>
                <c:pt idx="601">
                  <c:v>601</c:v>
                </c:pt>
                <c:pt idx="602">
                  <c:v>602</c:v>
                </c:pt>
                <c:pt idx="603">
                  <c:v>603</c:v>
                </c:pt>
                <c:pt idx="604">
                  <c:v>604</c:v>
                </c:pt>
                <c:pt idx="605">
                  <c:v>605</c:v>
                </c:pt>
                <c:pt idx="606">
                  <c:v>606</c:v>
                </c:pt>
                <c:pt idx="607">
                  <c:v>607</c:v>
                </c:pt>
                <c:pt idx="608">
                  <c:v>608</c:v>
                </c:pt>
                <c:pt idx="609">
                  <c:v>609</c:v>
                </c:pt>
                <c:pt idx="610">
                  <c:v>610</c:v>
                </c:pt>
                <c:pt idx="611">
                  <c:v>611</c:v>
                </c:pt>
                <c:pt idx="612">
                  <c:v>612</c:v>
                </c:pt>
                <c:pt idx="613">
                  <c:v>613</c:v>
                </c:pt>
                <c:pt idx="614">
                  <c:v>614</c:v>
                </c:pt>
                <c:pt idx="615">
                  <c:v>615</c:v>
                </c:pt>
                <c:pt idx="616">
                  <c:v>616</c:v>
                </c:pt>
                <c:pt idx="617">
                  <c:v>617</c:v>
                </c:pt>
                <c:pt idx="618">
                  <c:v>618</c:v>
                </c:pt>
                <c:pt idx="619">
                  <c:v>619</c:v>
                </c:pt>
                <c:pt idx="620">
                  <c:v>620</c:v>
                </c:pt>
                <c:pt idx="621">
                  <c:v>621</c:v>
                </c:pt>
                <c:pt idx="622">
                  <c:v>622</c:v>
                </c:pt>
                <c:pt idx="623">
                  <c:v>623</c:v>
                </c:pt>
                <c:pt idx="624">
                  <c:v>624</c:v>
                </c:pt>
                <c:pt idx="625">
                  <c:v>625</c:v>
                </c:pt>
                <c:pt idx="626">
                  <c:v>626</c:v>
                </c:pt>
                <c:pt idx="627">
                  <c:v>627</c:v>
                </c:pt>
                <c:pt idx="628">
                  <c:v>628</c:v>
                </c:pt>
                <c:pt idx="629">
                  <c:v>629</c:v>
                </c:pt>
                <c:pt idx="630">
                  <c:v>630</c:v>
                </c:pt>
                <c:pt idx="631">
                  <c:v>631</c:v>
                </c:pt>
                <c:pt idx="632">
                  <c:v>632</c:v>
                </c:pt>
                <c:pt idx="633">
                  <c:v>633</c:v>
                </c:pt>
                <c:pt idx="634">
                  <c:v>634</c:v>
                </c:pt>
                <c:pt idx="635">
                  <c:v>635</c:v>
                </c:pt>
                <c:pt idx="636">
                  <c:v>636</c:v>
                </c:pt>
                <c:pt idx="637">
                  <c:v>637</c:v>
                </c:pt>
                <c:pt idx="638">
                  <c:v>638</c:v>
                </c:pt>
                <c:pt idx="639">
                  <c:v>639</c:v>
                </c:pt>
                <c:pt idx="640">
                  <c:v>640</c:v>
                </c:pt>
                <c:pt idx="641">
                  <c:v>641</c:v>
                </c:pt>
                <c:pt idx="642">
                  <c:v>642</c:v>
                </c:pt>
                <c:pt idx="643">
                  <c:v>643</c:v>
                </c:pt>
                <c:pt idx="644">
                  <c:v>644</c:v>
                </c:pt>
                <c:pt idx="645">
                  <c:v>645</c:v>
                </c:pt>
                <c:pt idx="646">
                  <c:v>646</c:v>
                </c:pt>
                <c:pt idx="647">
                  <c:v>647</c:v>
                </c:pt>
                <c:pt idx="648">
                  <c:v>648</c:v>
                </c:pt>
                <c:pt idx="649">
                  <c:v>649</c:v>
                </c:pt>
                <c:pt idx="650">
                  <c:v>650</c:v>
                </c:pt>
                <c:pt idx="651">
                  <c:v>651</c:v>
                </c:pt>
                <c:pt idx="652">
                  <c:v>652</c:v>
                </c:pt>
                <c:pt idx="653">
                  <c:v>653</c:v>
                </c:pt>
                <c:pt idx="654">
                  <c:v>654</c:v>
                </c:pt>
                <c:pt idx="655">
                  <c:v>655</c:v>
                </c:pt>
                <c:pt idx="656">
                  <c:v>656</c:v>
                </c:pt>
                <c:pt idx="657">
                  <c:v>657</c:v>
                </c:pt>
                <c:pt idx="658">
                  <c:v>658</c:v>
                </c:pt>
                <c:pt idx="659">
                  <c:v>659</c:v>
                </c:pt>
                <c:pt idx="660">
                  <c:v>660</c:v>
                </c:pt>
                <c:pt idx="661">
                  <c:v>661</c:v>
                </c:pt>
                <c:pt idx="662">
                  <c:v>662</c:v>
                </c:pt>
                <c:pt idx="663">
                  <c:v>663</c:v>
                </c:pt>
                <c:pt idx="664">
                  <c:v>664</c:v>
                </c:pt>
                <c:pt idx="665">
                  <c:v>665</c:v>
                </c:pt>
                <c:pt idx="666">
                  <c:v>666</c:v>
                </c:pt>
                <c:pt idx="667">
                  <c:v>667</c:v>
                </c:pt>
                <c:pt idx="668">
                  <c:v>668</c:v>
                </c:pt>
                <c:pt idx="669">
                  <c:v>669</c:v>
                </c:pt>
                <c:pt idx="670">
                  <c:v>670</c:v>
                </c:pt>
                <c:pt idx="671">
                  <c:v>671</c:v>
                </c:pt>
                <c:pt idx="672">
                  <c:v>672</c:v>
                </c:pt>
                <c:pt idx="673">
                  <c:v>673</c:v>
                </c:pt>
                <c:pt idx="674">
                  <c:v>674</c:v>
                </c:pt>
                <c:pt idx="675">
                  <c:v>675</c:v>
                </c:pt>
                <c:pt idx="676">
                  <c:v>676</c:v>
                </c:pt>
                <c:pt idx="677">
                  <c:v>677</c:v>
                </c:pt>
                <c:pt idx="678">
                  <c:v>678</c:v>
                </c:pt>
                <c:pt idx="679">
                  <c:v>679</c:v>
                </c:pt>
                <c:pt idx="680">
                  <c:v>680</c:v>
                </c:pt>
                <c:pt idx="681">
                  <c:v>681</c:v>
                </c:pt>
                <c:pt idx="682">
                  <c:v>682</c:v>
                </c:pt>
                <c:pt idx="683">
                  <c:v>683</c:v>
                </c:pt>
                <c:pt idx="684">
                  <c:v>684</c:v>
                </c:pt>
                <c:pt idx="685">
                  <c:v>685</c:v>
                </c:pt>
                <c:pt idx="686">
                  <c:v>686</c:v>
                </c:pt>
                <c:pt idx="687">
                  <c:v>687</c:v>
                </c:pt>
                <c:pt idx="688">
                  <c:v>688</c:v>
                </c:pt>
                <c:pt idx="689">
                  <c:v>689</c:v>
                </c:pt>
                <c:pt idx="690">
                  <c:v>690</c:v>
                </c:pt>
                <c:pt idx="691">
                  <c:v>691</c:v>
                </c:pt>
                <c:pt idx="692">
                  <c:v>692</c:v>
                </c:pt>
                <c:pt idx="693">
                  <c:v>693</c:v>
                </c:pt>
                <c:pt idx="694">
                  <c:v>694</c:v>
                </c:pt>
                <c:pt idx="695">
                  <c:v>695</c:v>
                </c:pt>
                <c:pt idx="696">
                  <c:v>696</c:v>
                </c:pt>
                <c:pt idx="697">
                  <c:v>697</c:v>
                </c:pt>
                <c:pt idx="698">
                  <c:v>698</c:v>
                </c:pt>
                <c:pt idx="699">
                  <c:v>699</c:v>
                </c:pt>
                <c:pt idx="700">
                  <c:v>700</c:v>
                </c:pt>
                <c:pt idx="701">
                  <c:v>701</c:v>
                </c:pt>
                <c:pt idx="702">
                  <c:v>702</c:v>
                </c:pt>
                <c:pt idx="703">
                  <c:v>703</c:v>
                </c:pt>
                <c:pt idx="704">
                  <c:v>704</c:v>
                </c:pt>
                <c:pt idx="705">
                  <c:v>705</c:v>
                </c:pt>
                <c:pt idx="706">
                  <c:v>706</c:v>
                </c:pt>
                <c:pt idx="707">
                  <c:v>707</c:v>
                </c:pt>
                <c:pt idx="708">
                  <c:v>708</c:v>
                </c:pt>
                <c:pt idx="709">
                  <c:v>709</c:v>
                </c:pt>
                <c:pt idx="710">
                  <c:v>710</c:v>
                </c:pt>
                <c:pt idx="711">
                  <c:v>711</c:v>
                </c:pt>
                <c:pt idx="712">
                  <c:v>712</c:v>
                </c:pt>
                <c:pt idx="713">
                  <c:v>713</c:v>
                </c:pt>
                <c:pt idx="714">
                  <c:v>714</c:v>
                </c:pt>
                <c:pt idx="715">
                  <c:v>715</c:v>
                </c:pt>
                <c:pt idx="716">
                  <c:v>716</c:v>
                </c:pt>
                <c:pt idx="717">
                  <c:v>717</c:v>
                </c:pt>
                <c:pt idx="718">
                  <c:v>718</c:v>
                </c:pt>
                <c:pt idx="719">
                  <c:v>719</c:v>
                </c:pt>
                <c:pt idx="720">
                  <c:v>720</c:v>
                </c:pt>
                <c:pt idx="721">
                  <c:v>721</c:v>
                </c:pt>
                <c:pt idx="722">
                  <c:v>722</c:v>
                </c:pt>
                <c:pt idx="723">
                  <c:v>723</c:v>
                </c:pt>
                <c:pt idx="724">
                  <c:v>724</c:v>
                </c:pt>
                <c:pt idx="725">
                  <c:v>725</c:v>
                </c:pt>
                <c:pt idx="726">
                  <c:v>726</c:v>
                </c:pt>
                <c:pt idx="727">
                  <c:v>727</c:v>
                </c:pt>
                <c:pt idx="728">
                  <c:v>728</c:v>
                </c:pt>
                <c:pt idx="729">
                  <c:v>729</c:v>
                </c:pt>
                <c:pt idx="730">
                  <c:v>730</c:v>
                </c:pt>
                <c:pt idx="731">
                  <c:v>731</c:v>
                </c:pt>
                <c:pt idx="732">
                  <c:v>732</c:v>
                </c:pt>
                <c:pt idx="733">
                  <c:v>733</c:v>
                </c:pt>
                <c:pt idx="734">
                  <c:v>734</c:v>
                </c:pt>
                <c:pt idx="735">
                  <c:v>735</c:v>
                </c:pt>
                <c:pt idx="736">
                  <c:v>736</c:v>
                </c:pt>
                <c:pt idx="737">
                  <c:v>737</c:v>
                </c:pt>
                <c:pt idx="738">
                  <c:v>738</c:v>
                </c:pt>
                <c:pt idx="739">
                  <c:v>739</c:v>
                </c:pt>
                <c:pt idx="740">
                  <c:v>740</c:v>
                </c:pt>
                <c:pt idx="741">
                  <c:v>741</c:v>
                </c:pt>
                <c:pt idx="742">
                  <c:v>742</c:v>
                </c:pt>
                <c:pt idx="743">
                  <c:v>743</c:v>
                </c:pt>
                <c:pt idx="744">
                  <c:v>744</c:v>
                </c:pt>
                <c:pt idx="745">
                  <c:v>745</c:v>
                </c:pt>
                <c:pt idx="746">
                  <c:v>746</c:v>
                </c:pt>
                <c:pt idx="747">
                  <c:v>747</c:v>
                </c:pt>
                <c:pt idx="748">
                  <c:v>748</c:v>
                </c:pt>
                <c:pt idx="749">
                  <c:v>749</c:v>
                </c:pt>
                <c:pt idx="750">
                  <c:v>750</c:v>
                </c:pt>
                <c:pt idx="751">
                  <c:v>751</c:v>
                </c:pt>
                <c:pt idx="752">
                  <c:v>752</c:v>
                </c:pt>
                <c:pt idx="753">
                  <c:v>753</c:v>
                </c:pt>
                <c:pt idx="754">
                  <c:v>754</c:v>
                </c:pt>
                <c:pt idx="755">
                  <c:v>755</c:v>
                </c:pt>
                <c:pt idx="756">
                  <c:v>756</c:v>
                </c:pt>
                <c:pt idx="757">
                  <c:v>757</c:v>
                </c:pt>
                <c:pt idx="758">
                  <c:v>758</c:v>
                </c:pt>
                <c:pt idx="759">
                  <c:v>759</c:v>
                </c:pt>
                <c:pt idx="760">
                  <c:v>760</c:v>
                </c:pt>
                <c:pt idx="761">
                  <c:v>761</c:v>
                </c:pt>
                <c:pt idx="762">
                  <c:v>762</c:v>
                </c:pt>
                <c:pt idx="763">
                  <c:v>763</c:v>
                </c:pt>
                <c:pt idx="764">
                  <c:v>764</c:v>
                </c:pt>
                <c:pt idx="765">
                  <c:v>765</c:v>
                </c:pt>
                <c:pt idx="766">
                  <c:v>766</c:v>
                </c:pt>
                <c:pt idx="767">
                  <c:v>767</c:v>
                </c:pt>
                <c:pt idx="768">
                  <c:v>768</c:v>
                </c:pt>
                <c:pt idx="769">
                  <c:v>769</c:v>
                </c:pt>
                <c:pt idx="770">
                  <c:v>770</c:v>
                </c:pt>
                <c:pt idx="771">
                  <c:v>771</c:v>
                </c:pt>
                <c:pt idx="772">
                  <c:v>772</c:v>
                </c:pt>
                <c:pt idx="773">
                  <c:v>773</c:v>
                </c:pt>
                <c:pt idx="774">
                  <c:v>774</c:v>
                </c:pt>
                <c:pt idx="775">
                  <c:v>775</c:v>
                </c:pt>
                <c:pt idx="776">
                  <c:v>776</c:v>
                </c:pt>
                <c:pt idx="777">
                  <c:v>777</c:v>
                </c:pt>
                <c:pt idx="778">
                  <c:v>778</c:v>
                </c:pt>
                <c:pt idx="779">
                  <c:v>779</c:v>
                </c:pt>
                <c:pt idx="780">
                  <c:v>780</c:v>
                </c:pt>
                <c:pt idx="781">
                  <c:v>781</c:v>
                </c:pt>
                <c:pt idx="782">
                  <c:v>782</c:v>
                </c:pt>
                <c:pt idx="783">
                  <c:v>783</c:v>
                </c:pt>
                <c:pt idx="784">
                  <c:v>784</c:v>
                </c:pt>
                <c:pt idx="785">
                  <c:v>785</c:v>
                </c:pt>
                <c:pt idx="786">
                  <c:v>786</c:v>
                </c:pt>
                <c:pt idx="787">
                  <c:v>787</c:v>
                </c:pt>
                <c:pt idx="788">
                  <c:v>788</c:v>
                </c:pt>
                <c:pt idx="789">
                  <c:v>789</c:v>
                </c:pt>
                <c:pt idx="790">
                  <c:v>790</c:v>
                </c:pt>
                <c:pt idx="791">
                  <c:v>791</c:v>
                </c:pt>
                <c:pt idx="792">
                  <c:v>792</c:v>
                </c:pt>
                <c:pt idx="793">
                  <c:v>793</c:v>
                </c:pt>
                <c:pt idx="794">
                  <c:v>794</c:v>
                </c:pt>
                <c:pt idx="795">
                  <c:v>795</c:v>
                </c:pt>
                <c:pt idx="796">
                  <c:v>796</c:v>
                </c:pt>
                <c:pt idx="797">
                  <c:v>797</c:v>
                </c:pt>
                <c:pt idx="798">
                  <c:v>798</c:v>
                </c:pt>
                <c:pt idx="799">
                  <c:v>799</c:v>
                </c:pt>
                <c:pt idx="800">
                  <c:v>800</c:v>
                </c:pt>
                <c:pt idx="801">
                  <c:v>801</c:v>
                </c:pt>
                <c:pt idx="802">
                  <c:v>802</c:v>
                </c:pt>
                <c:pt idx="803">
                  <c:v>803</c:v>
                </c:pt>
                <c:pt idx="804">
                  <c:v>804</c:v>
                </c:pt>
                <c:pt idx="805">
                  <c:v>805</c:v>
                </c:pt>
                <c:pt idx="806">
                  <c:v>806</c:v>
                </c:pt>
                <c:pt idx="807">
                  <c:v>807</c:v>
                </c:pt>
                <c:pt idx="808">
                  <c:v>808</c:v>
                </c:pt>
                <c:pt idx="809">
                  <c:v>809</c:v>
                </c:pt>
                <c:pt idx="810">
                  <c:v>810</c:v>
                </c:pt>
                <c:pt idx="811">
                  <c:v>811</c:v>
                </c:pt>
                <c:pt idx="812">
                  <c:v>812</c:v>
                </c:pt>
                <c:pt idx="813">
                  <c:v>813</c:v>
                </c:pt>
                <c:pt idx="814">
                  <c:v>814</c:v>
                </c:pt>
                <c:pt idx="815">
                  <c:v>815</c:v>
                </c:pt>
                <c:pt idx="816">
                  <c:v>816</c:v>
                </c:pt>
                <c:pt idx="817">
                  <c:v>817</c:v>
                </c:pt>
                <c:pt idx="818">
                  <c:v>818</c:v>
                </c:pt>
                <c:pt idx="819">
                  <c:v>819</c:v>
                </c:pt>
                <c:pt idx="820">
                  <c:v>820</c:v>
                </c:pt>
                <c:pt idx="821">
                  <c:v>821</c:v>
                </c:pt>
                <c:pt idx="822">
                  <c:v>822</c:v>
                </c:pt>
                <c:pt idx="823">
                  <c:v>823</c:v>
                </c:pt>
                <c:pt idx="824">
                  <c:v>824</c:v>
                </c:pt>
                <c:pt idx="825">
                  <c:v>825</c:v>
                </c:pt>
                <c:pt idx="826">
                  <c:v>826</c:v>
                </c:pt>
                <c:pt idx="827">
                  <c:v>827</c:v>
                </c:pt>
                <c:pt idx="828">
                  <c:v>828</c:v>
                </c:pt>
                <c:pt idx="829">
                  <c:v>829</c:v>
                </c:pt>
                <c:pt idx="830">
                  <c:v>830</c:v>
                </c:pt>
                <c:pt idx="831">
                  <c:v>831</c:v>
                </c:pt>
                <c:pt idx="832">
                  <c:v>832</c:v>
                </c:pt>
                <c:pt idx="833">
                  <c:v>833</c:v>
                </c:pt>
                <c:pt idx="834">
                  <c:v>834</c:v>
                </c:pt>
                <c:pt idx="835">
                  <c:v>835</c:v>
                </c:pt>
                <c:pt idx="836">
                  <c:v>836</c:v>
                </c:pt>
                <c:pt idx="837">
                  <c:v>837</c:v>
                </c:pt>
                <c:pt idx="838">
                  <c:v>838</c:v>
                </c:pt>
                <c:pt idx="839">
                  <c:v>839</c:v>
                </c:pt>
                <c:pt idx="840">
                  <c:v>840</c:v>
                </c:pt>
                <c:pt idx="841">
                  <c:v>841</c:v>
                </c:pt>
                <c:pt idx="842">
                  <c:v>842</c:v>
                </c:pt>
                <c:pt idx="843">
                  <c:v>843</c:v>
                </c:pt>
                <c:pt idx="844">
                  <c:v>844</c:v>
                </c:pt>
                <c:pt idx="845">
                  <c:v>845</c:v>
                </c:pt>
                <c:pt idx="846">
                  <c:v>846</c:v>
                </c:pt>
                <c:pt idx="847">
                  <c:v>847</c:v>
                </c:pt>
                <c:pt idx="848">
                  <c:v>848</c:v>
                </c:pt>
                <c:pt idx="849">
                  <c:v>849</c:v>
                </c:pt>
                <c:pt idx="850">
                  <c:v>850</c:v>
                </c:pt>
                <c:pt idx="851">
                  <c:v>851</c:v>
                </c:pt>
                <c:pt idx="852">
                  <c:v>852</c:v>
                </c:pt>
                <c:pt idx="853">
                  <c:v>853</c:v>
                </c:pt>
                <c:pt idx="854">
                  <c:v>854</c:v>
                </c:pt>
                <c:pt idx="855">
                  <c:v>855</c:v>
                </c:pt>
                <c:pt idx="856">
                  <c:v>856</c:v>
                </c:pt>
                <c:pt idx="857">
                  <c:v>857</c:v>
                </c:pt>
                <c:pt idx="858">
                  <c:v>858</c:v>
                </c:pt>
                <c:pt idx="859">
                  <c:v>859</c:v>
                </c:pt>
                <c:pt idx="860">
                  <c:v>860</c:v>
                </c:pt>
                <c:pt idx="861">
                  <c:v>861</c:v>
                </c:pt>
                <c:pt idx="862">
                  <c:v>862</c:v>
                </c:pt>
                <c:pt idx="863">
                  <c:v>863</c:v>
                </c:pt>
                <c:pt idx="864">
                  <c:v>864</c:v>
                </c:pt>
                <c:pt idx="865">
                  <c:v>865</c:v>
                </c:pt>
                <c:pt idx="866">
                  <c:v>866</c:v>
                </c:pt>
                <c:pt idx="867">
                  <c:v>867</c:v>
                </c:pt>
                <c:pt idx="868">
                  <c:v>868</c:v>
                </c:pt>
                <c:pt idx="869">
                  <c:v>869</c:v>
                </c:pt>
                <c:pt idx="870">
                  <c:v>870</c:v>
                </c:pt>
                <c:pt idx="871">
                  <c:v>871</c:v>
                </c:pt>
                <c:pt idx="872">
                  <c:v>872</c:v>
                </c:pt>
                <c:pt idx="873">
                  <c:v>873</c:v>
                </c:pt>
                <c:pt idx="874">
                  <c:v>874</c:v>
                </c:pt>
                <c:pt idx="875">
                  <c:v>875</c:v>
                </c:pt>
                <c:pt idx="876">
                  <c:v>876</c:v>
                </c:pt>
                <c:pt idx="877">
                  <c:v>877</c:v>
                </c:pt>
                <c:pt idx="878">
                  <c:v>878</c:v>
                </c:pt>
                <c:pt idx="879">
                  <c:v>879</c:v>
                </c:pt>
                <c:pt idx="880">
                  <c:v>880</c:v>
                </c:pt>
                <c:pt idx="881">
                  <c:v>881</c:v>
                </c:pt>
                <c:pt idx="882">
                  <c:v>882</c:v>
                </c:pt>
                <c:pt idx="883">
                  <c:v>883</c:v>
                </c:pt>
                <c:pt idx="884">
                  <c:v>884</c:v>
                </c:pt>
                <c:pt idx="885">
                  <c:v>885</c:v>
                </c:pt>
                <c:pt idx="886">
                  <c:v>886</c:v>
                </c:pt>
                <c:pt idx="887">
                  <c:v>887</c:v>
                </c:pt>
                <c:pt idx="888">
                  <c:v>888</c:v>
                </c:pt>
                <c:pt idx="889">
                  <c:v>889</c:v>
                </c:pt>
                <c:pt idx="890">
                  <c:v>890</c:v>
                </c:pt>
                <c:pt idx="891">
                  <c:v>891</c:v>
                </c:pt>
                <c:pt idx="892">
                  <c:v>892</c:v>
                </c:pt>
                <c:pt idx="893">
                  <c:v>893</c:v>
                </c:pt>
                <c:pt idx="894">
                  <c:v>894</c:v>
                </c:pt>
                <c:pt idx="895">
                  <c:v>895</c:v>
                </c:pt>
                <c:pt idx="896">
                  <c:v>896</c:v>
                </c:pt>
                <c:pt idx="897">
                  <c:v>897</c:v>
                </c:pt>
                <c:pt idx="898">
                  <c:v>898</c:v>
                </c:pt>
                <c:pt idx="899">
                  <c:v>899</c:v>
                </c:pt>
                <c:pt idx="900">
                  <c:v>900</c:v>
                </c:pt>
                <c:pt idx="901">
                  <c:v>901</c:v>
                </c:pt>
                <c:pt idx="902">
                  <c:v>902</c:v>
                </c:pt>
                <c:pt idx="903">
                  <c:v>903</c:v>
                </c:pt>
                <c:pt idx="904">
                  <c:v>904</c:v>
                </c:pt>
                <c:pt idx="905">
                  <c:v>905</c:v>
                </c:pt>
                <c:pt idx="906">
                  <c:v>906</c:v>
                </c:pt>
                <c:pt idx="907">
                  <c:v>907</c:v>
                </c:pt>
                <c:pt idx="908">
                  <c:v>908</c:v>
                </c:pt>
                <c:pt idx="909">
                  <c:v>909</c:v>
                </c:pt>
                <c:pt idx="910">
                  <c:v>910</c:v>
                </c:pt>
                <c:pt idx="911">
                  <c:v>911</c:v>
                </c:pt>
                <c:pt idx="912">
                  <c:v>912</c:v>
                </c:pt>
                <c:pt idx="913">
                  <c:v>913</c:v>
                </c:pt>
                <c:pt idx="914">
                  <c:v>914</c:v>
                </c:pt>
                <c:pt idx="915">
                  <c:v>915</c:v>
                </c:pt>
                <c:pt idx="916">
                  <c:v>916</c:v>
                </c:pt>
                <c:pt idx="917">
                  <c:v>917</c:v>
                </c:pt>
                <c:pt idx="918">
                  <c:v>918</c:v>
                </c:pt>
                <c:pt idx="919">
                  <c:v>919</c:v>
                </c:pt>
                <c:pt idx="920">
                  <c:v>920</c:v>
                </c:pt>
                <c:pt idx="921">
                  <c:v>921</c:v>
                </c:pt>
                <c:pt idx="922">
                  <c:v>922</c:v>
                </c:pt>
                <c:pt idx="923">
                  <c:v>923</c:v>
                </c:pt>
                <c:pt idx="924">
                  <c:v>924</c:v>
                </c:pt>
                <c:pt idx="925">
                  <c:v>925</c:v>
                </c:pt>
                <c:pt idx="926">
                  <c:v>926</c:v>
                </c:pt>
                <c:pt idx="927">
                  <c:v>927</c:v>
                </c:pt>
                <c:pt idx="928">
                  <c:v>928</c:v>
                </c:pt>
                <c:pt idx="929">
                  <c:v>929</c:v>
                </c:pt>
                <c:pt idx="930">
                  <c:v>930</c:v>
                </c:pt>
                <c:pt idx="931">
                  <c:v>931</c:v>
                </c:pt>
                <c:pt idx="932">
                  <c:v>932</c:v>
                </c:pt>
                <c:pt idx="933">
                  <c:v>933</c:v>
                </c:pt>
                <c:pt idx="934">
                  <c:v>934</c:v>
                </c:pt>
                <c:pt idx="935">
                  <c:v>935</c:v>
                </c:pt>
                <c:pt idx="936">
                  <c:v>936</c:v>
                </c:pt>
                <c:pt idx="937">
                  <c:v>937</c:v>
                </c:pt>
                <c:pt idx="938">
                  <c:v>938</c:v>
                </c:pt>
                <c:pt idx="939">
                  <c:v>939</c:v>
                </c:pt>
                <c:pt idx="940">
                  <c:v>940</c:v>
                </c:pt>
                <c:pt idx="941">
                  <c:v>941</c:v>
                </c:pt>
                <c:pt idx="942">
                  <c:v>942</c:v>
                </c:pt>
                <c:pt idx="943">
                  <c:v>943</c:v>
                </c:pt>
                <c:pt idx="944">
                  <c:v>944</c:v>
                </c:pt>
                <c:pt idx="945">
                  <c:v>945</c:v>
                </c:pt>
                <c:pt idx="946">
                  <c:v>946</c:v>
                </c:pt>
                <c:pt idx="947">
                  <c:v>947</c:v>
                </c:pt>
                <c:pt idx="948">
                  <c:v>948</c:v>
                </c:pt>
                <c:pt idx="949">
                  <c:v>949</c:v>
                </c:pt>
                <c:pt idx="950">
                  <c:v>950</c:v>
                </c:pt>
                <c:pt idx="951">
                  <c:v>951</c:v>
                </c:pt>
                <c:pt idx="952">
                  <c:v>952</c:v>
                </c:pt>
                <c:pt idx="953">
                  <c:v>953</c:v>
                </c:pt>
                <c:pt idx="954">
                  <c:v>954</c:v>
                </c:pt>
                <c:pt idx="955">
                  <c:v>955</c:v>
                </c:pt>
                <c:pt idx="956">
                  <c:v>956</c:v>
                </c:pt>
                <c:pt idx="957">
                  <c:v>957</c:v>
                </c:pt>
                <c:pt idx="958">
                  <c:v>958</c:v>
                </c:pt>
                <c:pt idx="959">
                  <c:v>959</c:v>
                </c:pt>
                <c:pt idx="960">
                  <c:v>960</c:v>
                </c:pt>
                <c:pt idx="961">
                  <c:v>961</c:v>
                </c:pt>
                <c:pt idx="962">
                  <c:v>962</c:v>
                </c:pt>
                <c:pt idx="963">
                  <c:v>963</c:v>
                </c:pt>
                <c:pt idx="964">
                  <c:v>964</c:v>
                </c:pt>
                <c:pt idx="965">
                  <c:v>965</c:v>
                </c:pt>
                <c:pt idx="966">
                  <c:v>966</c:v>
                </c:pt>
                <c:pt idx="967">
                  <c:v>967</c:v>
                </c:pt>
                <c:pt idx="968">
                  <c:v>968</c:v>
                </c:pt>
                <c:pt idx="969">
                  <c:v>969</c:v>
                </c:pt>
                <c:pt idx="970">
                  <c:v>970</c:v>
                </c:pt>
                <c:pt idx="971">
                  <c:v>971</c:v>
                </c:pt>
                <c:pt idx="972">
                  <c:v>972</c:v>
                </c:pt>
                <c:pt idx="973">
                  <c:v>973</c:v>
                </c:pt>
                <c:pt idx="974">
                  <c:v>974</c:v>
                </c:pt>
                <c:pt idx="975">
                  <c:v>975</c:v>
                </c:pt>
                <c:pt idx="976">
                  <c:v>976</c:v>
                </c:pt>
                <c:pt idx="977">
                  <c:v>977</c:v>
                </c:pt>
                <c:pt idx="978">
                  <c:v>978</c:v>
                </c:pt>
                <c:pt idx="979">
                  <c:v>979</c:v>
                </c:pt>
                <c:pt idx="980">
                  <c:v>980</c:v>
                </c:pt>
                <c:pt idx="981">
                  <c:v>981</c:v>
                </c:pt>
                <c:pt idx="982">
                  <c:v>982</c:v>
                </c:pt>
                <c:pt idx="983">
                  <c:v>983</c:v>
                </c:pt>
                <c:pt idx="984">
                  <c:v>984</c:v>
                </c:pt>
                <c:pt idx="985">
                  <c:v>985</c:v>
                </c:pt>
                <c:pt idx="986">
                  <c:v>986</c:v>
                </c:pt>
                <c:pt idx="987">
                  <c:v>987</c:v>
                </c:pt>
                <c:pt idx="988">
                  <c:v>988</c:v>
                </c:pt>
                <c:pt idx="989">
                  <c:v>989</c:v>
                </c:pt>
              </c:numCache>
            </c:numRef>
          </c:xVal>
          <c:yVal>
            <c:numRef>
              <c:f>'Datos modelo'!$B$2:$B$991</c:f>
              <c:numCache>
                <c:formatCode>General</c:formatCode>
                <c:ptCount val="990"/>
                <c:pt idx="0">
                  <c:v>5.3831054431172101E-2</c:v>
                </c:pt>
                <c:pt idx="1">
                  <c:v>5.3231340496332998E-2</c:v>
                </c:pt>
                <c:pt idx="2">
                  <c:v>5.3179042335127401E-2</c:v>
                </c:pt>
                <c:pt idx="3">
                  <c:v>5.31587411645153E-2</c:v>
                </c:pt>
                <c:pt idx="4">
                  <c:v>5.3108105777015198E-2</c:v>
                </c:pt>
                <c:pt idx="5">
                  <c:v>5.2935836163345101E-2</c:v>
                </c:pt>
                <c:pt idx="6">
                  <c:v>5.2818652767110903E-2</c:v>
                </c:pt>
                <c:pt idx="7">
                  <c:v>5.29026641672206E-2</c:v>
                </c:pt>
                <c:pt idx="8">
                  <c:v>5.2699233986822101E-2</c:v>
                </c:pt>
                <c:pt idx="9">
                  <c:v>5.2595694265175297E-2</c:v>
                </c:pt>
                <c:pt idx="10">
                  <c:v>1.02278850972652E-2</c:v>
                </c:pt>
                <c:pt idx="11">
                  <c:v>1.0061942040920299E-2</c:v>
                </c:pt>
                <c:pt idx="12">
                  <c:v>9.7963875159621204E-3</c:v>
                </c:pt>
                <c:pt idx="13">
                  <c:v>9.4527332112193108E-3</c:v>
                </c:pt>
                <c:pt idx="14">
                  <c:v>9.0519087389111502E-3</c:v>
                </c:pt>
                <c:pt idx="15">
                  <c:v>8.6132679134607298E-3</c:v>
                </c:pt>
                <c:pt idx="16">
                  <c:v>8.1540029495954496E-3</c:v>
                </c:pt>
                <c:pt idx="17">
                  <c:v>7.6888282783329504E-3</c:v>
                </c:pt>
                <c:pt idx="18">
                  <c:v>7.2298711165785798E-3</c:v>
                </c:pt>
                <c:pt idx="19">
                  <c:v>6.7867664620280301E-3</c:v>
                </c:pt>
                <c:pt idx="20">
                  <c:v>1.5792144462466198E-2</c:v>
                </c:pt>
                <c:pt idx="21">
                  <c:v>1.6221631318330799E-2</c:v>
                </c:pt>
                <c:pt idx="22">
                  <c:v>1.6515761613845801E-2</c:v>
                </c:pt>
                <c:pt idx="23">
                  <c:v>1.66807603091002E-2</c:v>
                </c:pt>
                <c:pt idx="24">
                  <c:v>1.6726346686482398E-2</c:v>
                </c:pt>
                <c:pt idx="25">
                  <c:v>1.6664521768689201E-2</c:v>
                </c:pt>
                <c:pt idx="26">
                  <c:v>1.6508487984538099E-2</c:v>
                </c:pt>
                <c:pt idx="27">
                  <c:v>1.62719953805208E-2</c:v>
                </c:pt>
                <c:pt idx="28">
                  <c:v>1.5968794003128998E-2</c:v>
                </c:pt>
                <c:pt idx="29">
                  <c:v>1.5612280927598501E-2</c:v>
                </c:pt>
                <c:pt idx="30">
                  <c:v>8.6233103647828102E-3</c:v>
                </c:pt>
                <c:pt idx="31">
                  <c:v>8.8421031832695007E-3</c:v>
                </c:pt>
                <c:pt idx="32">
                  <c:v>8.9951315894722904E-3</c:v>
                </c:pt>
                <c:pt idx="33">
                  <c:v>9.0828565880656208E-3</c:v>
                </c:pt>
                <c:pt idx="34">
                  <c:v>9.1085387393832207E-3</c:v>
                </c:pt>
                <c:pt idx="35">
                  <c:v>9.0775247663259506E-3</c:v>
                </c:pt>
                <c:pt idx="36">
                  <c:v>8.9964047074317897E-3</c:v>
                </c:pt>
                <c:pt idx="37">
                  <c:v>8.8732801377773302E-3</c:v>
                </c:pt>
                <c:pt idx="38">
                  <c:v>8.7155085057020205E-3</c:v>
                </c:pt>
                <c:pt idx="39">
                  <c:v>8.5318852216005308E-3</c:v>
                </c:pt>
                <c:pt idx="40">
                  <c:v>8.2293320447206497E-3</c:v>
                </c:pt>
                <c:pt idx="41">
                  <c:v>8.1725167110562307E-3</c:v>
                </c:pt>
                <c:pt idx="42">
                  <c:v>8.1243589520454407E-3</c:v>
                </c:pt>
                <c:pt idx="43">
                  <c:v>8.0841528251767193E-3</c:v>
                </c:pt>
                <c:pt idx="44">
                  <c:v>8.0511299893260002E-3</c:v>
                </c:pt>
                <c:pt idx="45">
                  <c:v>8.0245016142725892E-3</c:v>
                </c:pt>
                <c:pt idx="46">
                  <c:v>8.0034844577312504E-3</c:v>
                </c:pt>
                <c:pt idx="47">
                  <c:v>7.9873129725456203E-3</c:v>
                </c:pt>
                <c:pt idx="48">
                  <c:v>7.9752681776881201E-3</c:v>
                </c:pt>
                <c:pt idx="49">
                  <c:v>7.9666674137115496E-3</c:v>
                </c:pt>
                <c:pt idx="50">
                  <c:v>3.5008948296308497E-2</c:v>
                </c:pt>
                <c:pt idx="51">
                  <c:v>3.4233242273330702E-2</c:v>
                </c:pt>
                <c:pt idx="52">
                  <c:v>3.31472605466843E-2</c:v>
                </c:pt>
                <c:pt idx="53">
                  <c:v>3.1831420958042103E-2</c:v>
                </c:pt>
                <c:pt idx="54">
                  <c:v>3.0355881899595299E-2</c:v>
                </c:pt>
                <c:pt idx="55">
                  <c:v>2.87762135267258E-2</c:v>
                </c:pt>
                <c:pt idx="56">
                  <c:v>2.7149101719260198E-2</c:v>
                </c:pt>
                <c:pt idx="57">
                  <c:v>2.5509925559163101E-2</c:v>
                </c:pt>
                <c:pt idx="58">
                  <c:v>2.3889420554041901E-2</c:v>
                </c:pt>
                <c:pt idx="59">
                  <c:v>2.2310933098197001E-2</c:v>
                </c:pt>
                <c:pt idx="60">
                  <c:v>6.21266812086105E-2</c:v>
                </c:pt>
                <c:pt idx="61">
                  <c:v>6.3775859773158999E-2</c:v>
                </c:pt>
                <c:pt idx="62">
                  <c:v>6.4793139696121202E-2</c:v>
                </c:pt>
                <c:pt idx="63">
                  <c:v>6.5262027084827395E-2</c:v>
                </c:pt>
                <c:pt idx="64">
                  <c:v>6.5254315733909607E-2</c:v>
                </c:pt>
                <c:pt idx="65">
                  <c:v>6.4836829900741605E-2</c:v>
                </c:pt>
                <c:pt idx="66">
                  <c:v>6.4065858721733093E-2</c:v>
                </c:pt>
                <c:pt idx="67">
                  <c:v>6.2996208667755099E-2</c:v>
                </c:pt>
                <c:pt idx="68">
                  <c:v>6.16685338318348E-2</c:v>
                </c:pt>
                <c:pt idx="69">
                  <c:v>6.0129165649414097E-2</c:v>
                </c:pt>
                <c:pt idx="70">
                  <c:v>3.0732238665223101E-2</c:v>
                </c:pt>
                <c:pt idx="71">
                  <c:v>3.1714316457510001E-2</c:v>
                </c:pt>
                <c:pt idx="72">
                  <c:v>3.2375454902648898E-2</c:v>
                </c:pt>
                <c:pt idx="73">
                  <c:v>3.2734502106904997E-2</c:v>
                </c:pt>
                <c:pt idx="74">
                  <c:v>3.2817065715789802E-2</c:v>
                </c:pt>
                <c:pt idx="75">
                  <c:v>3.2653108239173903E-2</c:v>
                </c:pt>
                <c:pt idx="76">
                  <c:v>3.2274767756462097E-2</c:v>
                </c:pt>
                <c:pt idx="77">
                  <c:v>3.1714666634798001E-2</c:v>
                </c:pt>
                <c:pt idx="78">
                  <c:v>3.1004616990685501E-2</c:v>
                </c:pt>
                <c:pt idx="79">
                  <c:v>3.01746018230915E-2</c:v>
                </c:pt>
                <c:pt idx="80">
                  <c:v>2.0438864827156102E-2</c:v>
                </c:pt>
                <c:pt idx="81">
                  <c:v>2.08848975598812E-2</c:v>
                </c:pt>
                <c:pt idx="82">
                  <c:v>2.1208276972174599E-2</c:v>
                </c:pt>
                <c:pt idx="83">
                  <c:v>2.1418634802103001E-2</c:v>
                </c:pt>
                <c:pt idx="84">
                  <c:v>2.1525286138057698E-2</c:v>
                </c:pt>
                <c:pt idx="85">
                  <c:v>2.1537795662879899E-2</c:v>
                </c:pt>
                <c:pt idx="86">
                  <c:v>2.14655920863152E-2</c:v>
                </c:pt>
                <c:pt idx="87">
                  <c:v>2.13179942220449E-2</c:v>
                </c:pt>
                <c:pt idx="88">
                  <c:v>2.1103825420141199E-2</c:v>
                </c:pt>
                <c:pt idx="89">
                  <c:v>2.08316165953875E-2</c:v>
                </c:pt>
                <c:pt idx="90">
                  <c:v>4.9979696050286302E-3</c:v>
                </c:pt>
                <c:pt idx="91">
                  <c:v>5.0311530940234696E-3</c:v>
                </c:pt>
                <c:pt idx="92">
                  <c:v>5.0626681186258802E-3</c:v>
                </c:pt>
                <c:pt idx="93">
                  <c:v>5.0917020998895203E-3</c:v>
                </c:pt>
                <c:pt idx="94">
                  <c:v>5.1177474670112098E-3</c:v>
                </c:pt>
                <c:pt idx="95">
                  <c:v>5.1403231918811798E-3</c:v>
                </c:pt>
                <c:pt idx="96">
                  <c:v>5.15927094966173E-3</c:v>
                </c:pt>
                <c:pt idx="97">
                  <c:v>5.1745609380304796E-3</c:v>
                </c:pt>
                <c:pt idx="98">
                  <c:v>5.1861824467778197E-3</c:v>
                </c:pt>
                <c:pt idx="99">
                  <c:v>5.1942463032901296E-3</c:v>
                </c:pt>
                <c:pt idx="100">
                  <c:v>4.8797028139233598E-3</c:v>
                </c:pt>
                <c:pt idx="101">
                  <c:v>4.8803202807903298E-3</c:v>
                </c:pt>
                <c:pt idx="102">
                  <c:v>4.8806704580783801E-3</c:v>
                </c:pt>
                <c:pt idx="103">
                  <c:v>4.8807715065777302E-3</c:v>
                </c:pt>
                <c:pt idx="104">
                  <c:v>4.8806332051753998E-3</c:v>
                </c:pt>
                <c:pt idx="105">
                  <c:v>4.8802802339196196E-3</c:v>
                </c:pt>
                <c:pt idx="106">
                  <c:v>4.8797340132296103E-3</c:v>
                </c:pt>
                <c:pt idx="107">
                  <c:v>4.8790075816214102E-3</c:v>
                </c:pt>
                <c:pt idx="108">
                  <c:v>4.8781326040625598E-3</c:v>
                </c:pt>
                <c:pt idx="109">
                  <c:v>4.8771202564239502E-3</c:v>
                </c:pt>
                <c:pt idx="110">
                  <c:v>1.09924068674445E-2</c:v>
                </c:pt>
                <c:pt idx="111">
                  <c:v>1.09193148091435E-2</c:v>
                </c:pt>
                <c:pt idx="112">
                  <c:v>1.07950679957867E-2</c:v>
                </c:pt>
                <c:pt idx="113">
                  <c:v>1.06268487870693E-2</c:v>
                </c:pt>
                <c:pt idx="114">
                  <c:v>1.0421708226203899E-2</c:v>
                </c:pt>
                <c:pt idx="115">
                  <c:v>1.01863816380501E-2</c:v>
                </c:pt>
                <c:pt idx="116">
                  <c:v>9.9267279729247093E-3</c:v>
                </c:pt>
                <c:pt idx="117">
                  <c:v>9.6494816243648494E-3</c:v>
                </c:pt>
                <c:pt idx="118">
                  <c:v>9.3594044446945208E-3</c:v>
                </c:pt>
                <c:pt idx="119">
                  <c:v>9.0611586347222293E-3</c:v>
                </c:pt>
                <c:pt idx="120">
                  <c:v>5.9580565430223898E-3</c:v>
                </c:pt>
                <c:pt idx="121">
                  <c:v>5.98618900403381E-3</c:v>
                </c:pt>
                <c:pt idx="122">
                  <c:v>6.0158264823257897E-3</c:v>
                </c:pt>
                <c:pt idx="123">
                  <c:v>6.0454811900854102E-3</c:v>
                </c:pt>
                <c:pt idx="124">
                  <c:v>6.0740257613360899E-3</c:v>
                </c:pt>
                <c:pt idx="125">
                  <c:v>6.1007142066955601E-3</c:v>
                </c:pt>
                <c:pt idx="126">
                  <c:v>6.1249104328453497E-3</c:v>
                </c:pt>
                <c:pt idx="127">
                  <c:v>6.1462889425456498E-3</c:v>
                </c:pt>
                <c:pt idx="128">
                  <c:v>6.16465741768479E-3</c:v>
                </c:pt>
                <c:pt idx="129">
                  <c:v>6.1799320392310602E-3</c:v>
                </c:pt>
                <c:pt idx="130">
                  <c:v>7.3755249381065396E-2</c:v>
                </c:pt>
                <c:pt idx="131">
                  <c:v>7.3535233736038194E-2</c:v>
                </c:pt>
                <c:pt idx="132">
                  <c:v>7.29706436395645E-2</c:v>
                </c:pt>
                <c:pt idx="133">
                  <c:v>7.2105452418327304E-2</c:v>
                </c:pt>
                <c:pt idx="134">
                  <c:v>7.0977419614791898E-2</c:v>
                </c:pt>
                <c:pt idx="135">
                  <c:v>6.9625869393348694E-2</c:v>
                </c:pt>
                <c:pt idx="136">
                  <c:v>6.8081177771091503E-2</c:v>
                </c:pt>
                <c:pt idx="137">
                  <c:v>6.63725510239601E-2</c:v>
                </c:pt>
                <c:pt idx="138">
                  <c:v>6.4526557922363295E-2</c:v>
                </c:pt>
                <c:pt idx="139">
                  <c:v>6.2567479908466297E-2</c:v>
                </c:pt>
                <c:pt idx="140">
                  <c:v>1.02534182369709E-2</c:v>
                </c:pt>
                <c:pt idx="141">
                  <c:v>1.09016727656126E-2</c:v>
                </c:pt>
                <c:pt idx="142">
                  <c:v>1.14709436893463E-2</c:v>
                </c:pt>
                <c:pt idx="143">
                  <c:v>1.1953189037740199E-2</c:v>
                </c:pt>
                <c:pt idx="144">
                  <c:v>1.23442457988858E-2</c:v>
                </c:pt>
                <c:pt idx="145">
                  <c:v>1.2642806395888301E-2</c:v>
                </c:pt>
                <c:pt idx="146">
                  <c:v>1.2851482257247001E-2</c:v>
                </c:pt>
                <c:pt idx="147">
                  <c:v>1.2974513694644E-2</c:v>
                </c:pt>
                <c:pt idx="148">
                  <c:v>1.3017840683460199E-2</c:v>
                </c:pt>
                <c:pt idx="149">
                  <c:v>1.2988558970391801E-2</c:v>
                </c:pt>
                <c:pt idx="150">
                  <c:v>1.2786469422280801E-2</c:v>
                </c:pt>
                <c:pt idx="151">
                  <c:v>1.2809362262487399E-2</c:v>
                </c:pt>
                <c:pt idx="152">
                  <c:v>1.2795016169548E-2</c:v>
                </c:pt>
                <c:pt idx="153">
                  <c:v>1.2747276574373301E-2</c:v>
                </c:pt>
                <c:pt idx="154">
                  <c:v>1.26699833199382E-2</c:v>
                </c:pt>
                <c:pt idx="155">
                  <c:v>1.2566925026476401E-2</c:v>
                </c:pt>
                <c:pt idx="156">
                  <c:v>1.24417450278997E-2</c:v>
                </c:pt>
                <c:pt idx="157">
                  <c:v>1.2297946959733999E-2</c:v>
                </c:pt>
                <c:pt idx="158">
                  <c:v>1.2138843536377E-2</c:v>
                </c:pt>
                <c:pt idx="159">
                  <c:v>1.19675239548087E-2</c:v>
                </c:pt>
                <c:pt idx="160">
                  <c:v>1.3287942856550199E-2</c:v>
                </c:pt>
                <c:pt idx="161">
                  <c:v>1.34777268394828E-2</c:v>
                </c:pt>
                <c:pt idx="162">
                  <c:v>1.35623840615153E-2</c:v>
                </c:pt>
                <c:pt idx="163">
                  <c:v>1.35505823418498E-2</c:v>
                </c:pt>
                <c:pt idx="164">
                  <c:v>1.3452261686325099E-2</c:v>
                </c:pt>
                <c:pt idx="165">
                  <c:v>1.3278185389936E-2</c:v>
                </c:pt>
                <c:pt idx="166">
                  <c:v>1.3039740733802299E-2</c:v>
                </c:pt>
                <c:pt idx="167">
                  <c:v>1.27471340820193E-2</c:v>
                </c:pt>
                <c:pt idx="168">
                  <c:v>1.2411635369062399E-2</c:v>
                </c:pt>
                <c:pt idx="169">
                  <c:v>1.2042572721839E-2</c:v>
                </c:pt>
                <c:pt idx="170">
                  <c:v>1.51540581136942E-2</c:v>
                </c:pt>
                <c:pt idx="171">
                  <c:v>1.4616540633142E-2</c:v>
                </c:pt>
                <c:pt idx="172">
                  <c:v>1.4047441072762E-2</c:v>
                </c:pt>
                <c:pt idx="173">
                  <c:v>1.34579539299011E-2</c:v>
                </c:pt>
                <c:pt idx="174">
                  <c:v>1.28578171133995E-2</c:v>
                </c:pt>
                <c:pt idx="175">
                  <c:v>1.2255308218300299E-2</c:v>
                </c:pt>
                <c:pt idx="176">
                  <c:v>1.1656552553176901E-2</c:v>
                </c:pt>
                <c:pt idx="177">
                  <c:v>1.1068915016949199E-2</c:v>
                </c:pt>
                <c:pt idx="178">
                  <c:v>1.0496078059077299E-2</c:v>
                </c:pt>
                <c:pt idx="179">
                  <c:v>9.9415676668286306E-3</c:v>
                </c:pt>
                <c:pt idx="180">
                  <c:v>1.1879866011440801E-2</c:v>
                </c:pt>
                <c:pt idx="181">
                  <c:v>1.1300568468868699E-2</c:v>
                </c:pt>
                <c:pt idx="182">
                  <c:v>1.07411686331034E-2</c:v>
                </c:pt>
                <c:pt idx="183">
                  <c:v>1.0203823447227501E-2</c:v>
                </c:pt>
                <c:pt idx="184">
                  <c:v>9.6893105655908602E-3</c:v>
                </c:pt>
                <c:pt idx="185">
                  <c:v>9.1999284923076699E-3</c:v>
                </c:pt>
                <c:pt idx="186">
                  <c:v>8.7353764101862907E-3</c:v>
                </c:pt>
                <c:pt idx="187">
                  <c:v>8.2956999540328997E-3</c:v>
                </c:pt>
                <c:pt idx="188">
                  <c:v>7.8806448727846198E-3</c:v>
                </c:pt>
                <c:pt idx="189">
                  <c:v>7.4896998703479802E-3</c:v>
                </c:pt>
                <c:pt idx="190">
                  <c:v>3.5615064203739201E-2</c:v>
                </c:pt>
                <c:pt idx="191">
                  <c:v>3.6170866340398802E-2</c:v>
                </c:pt>
                <c:pt idx="192">
                  <c:v>3.6543481051921803E-2</c:v>
                </c:pt>
                <c:pt idx="193">
                  <c:v>3.67488525807858E-2</c:v>
                </c:pt>
                <c:pt idx="194">
                  <c:v>3.68037149310112E-2</c:v>
                </c:pt>
                <c:pt idx="195">
                  <c:v>3.6723464727401699E-2</c:v>
                </c:pt>
                <c:pt idx="196">
                  <c:v>3.6522593349218403E-2</c:v>
                </c:pt>
                <c:pt idx="197">
                  <c:v>3.6214563995599698E-2</c:v>
                </c:pt>
                <c:pt idx="198">
                  <c:v>3.5811942070722601E-2</c:v>
                </c:pt>
                <c:pt idx="199">
                  <c:v>3.5326372832059902E-2</c:v>
                </c:pt>
                <c:pt idx="200">
                  <c:v>1.5294561162591E-2</c:v>
                </c:pt>
                <c:pt idx="201">
                  <c:v>1.49133447557688E-2</c:v>
                </c:pt>
                <c:pt idx="202">
                  <c:v>1.45230321213603E-2</c:v>
                </c:pt>
                <c:pt idx="203">
                  <c:v>1.4125971123576201E-2</c:v>
                </c:pt>
                <c:pt idx="204">
                  <c:v>1.37257892638445E-2</c:v>
                </c:pt>
                <c:pt idx="205">
                  <c:v>1.3324347324669399E-2</c:v>
                </c:pt>
                <c:pt idx="206">
                  <c:v>1.2923812493681901E-2</c:v>
                </c:pt>
                <c:pt idx="207">
                  <c:v>1.25261442735791E-2</c:v>
                </c:pt>
                <c:pt idx="208">
                  <c:v>1.21331084519625E-2</c:v>
                </c:pt>
                <c:pt idx="209">
                  <c:v>1.17462845519185E-2</c:v>
                </c:pt>
                <c:pt idx="210">
                  <c:v>1.5871426090598099E-2</c:v>
                </c:pt>
                <c:pt idx="211">
                  <c:v>1.6297547146677999E-2</c:v>
                </c:pt>
                <c:pt idx="212">
                  <c:v>1.65965389460325E-2</c:v>
                </c:pt>
                <c:pt idx="213">
                  <c:v>1.6775263473391502E-2</c:v>
                </c:pt>
                <c:pt idx="214">
                  <c:v>1.6842499375343298E-2</c:v>
                </c:pt>
                <c:pt idx="215">
                  <c:v>1.6808364540338499E-2</c:v>
                </c:pt>
                <c:pt idx="216">
                  <c:v>1.6683775931596801E-2</c:v>
                </c:pt>
                <c:pt idx="217">
                  <c:v>1.6479946672916398E-2</c:v>
                </c:pt>
                <c:pt idx="218">
                  <c:v>1.6207780689001101E-2</c:v>
                </c:pt>
                <c:pt idx="219">
                  <c:v>1.58787779510021E-2</c:v>
                </c:pt>
                <c:pt idx="220">
                  <c:v>5.61965862289071E-3</c:v>
                </c:pt>
                <c:pt idx="221">
                  <c:v>5.4285712540149697E-3</c:v>
                </c:pt>
                <c:pt idx="222">
                  <c:v>5.24184247478843E-3</c:v>
                </c:pt>
                <c:pt idx="223">
                  <c:v>5.0601391121745101E-3</c:v>
                </c:pt>
                <c:pt idx="224">
                  <c:v>4.8845750279724598E-3</c:v>
                </c:pt>
                <c:pt idx="225">
                  <c:v>4.7154431231319904E-3</c:v>
                </c:pt>
                <c:pt idx="226">
                  <c:v>4.5531191863119602E-3</c:v>
                </c:pt>
                <c:pt idx="227">
                  <c:v>4.3978402391076097E-3</c:v>
                </c:pt>
                <c:pt idx="228">
                  <c:v>4.2497543618083E-3</c:v>
                </c:pt>
                <c:pt idx="229">
                  <c:v>4.10889275372028E-3</c:v>
                </c:pt>
                <c:pt idx="230">
                  <c:v>3.3493828028440503E-2</c:v>
                </c:pt>
                <c:pt idx="231">
                  <c:v>3.3766552805900601E-2</c:v>
                </c:pt>
                <c:pt idx="232">
                  <c:v>3.3885139971971498E-2</c:v>
                </c:pt>
                <c:pt idx="233">
                  <c:v>3.3864803612232201E-2</c:v>
                </c:pt>
                <c:pt idx="234">
                  <c:v>3.3719971776008599E-2</c:v>
                </c:pt>
                <c:pt idx="235">
                  <c:v>3.3464241772890098E-2</c:v>
                </c:pt>
                <c:pt idx="236">
                  <c:v>3.3110316842794398E-2</c:v>
                </c:pt>
                <c:pt idx="237">
                  <c:v>3.2670050859451301E-2</c:v>
                </c:pt>
                <c:pt idx="238">
                  <c:v>3.2154489308595699E-2</c:v>
                </c:pt>
                <c:pt idx="239">
                  <c:v>3.1573198735714E-2</c:v>
                </c:pt>
                <c:pt idx="240">
                  <c:v>0.30544513463973999</c:v>
                </c:pt>
                <c:pt idx="241">
                  <c:v>0.30211955308914201</c:v>
                </c:pt>
                <c:pt idx="242">
                  <c:v>0.29782444238662698</c:v>
                </c:pt>
                <c:pt idx="243">
                  <c:v>0.29269504547119102</c:v>
                </c:pt>
                <c:pt idx="244">
                  <c:v>0.28684243559837302</c:v>
                </c:pt>
                <c:pt idx="245">
                  <c:v>0.28035995364189098</c:v>
                </c:pt>
                <c:pt idx="246">
                  <c:v>0.27332746982574502</c:v>
                </c:pt>
                <c:pt idx="247">
                  <c:v>0.26580685377120999</c:v>
                </c:pt>
                <c:pt idx="248">
                  <c:v>0.25787726044654802</c:v>
                </c:pt>
                <c:pt idx="249">
                  <c:v>0.249588117003441</c:v>
                </c:pt>
                <c:pt idx="250">
                  <c:v>4.6911839395761497E-2</c:v>
                </c:pt>
                <c:pt idx="251">
                  <c:v>5.0440561026334797E-2</c:v>
                </c:pt>
                <c:pt idx="252">
                  <c:v>5.3429588675498997E-2</c:v>
                </c:pt>
                <c:pt idx="253">
                  <c:v>5.58451972901821E-2</c:v>
                </c:pt>
                <c:pt idx="254">
                  <c:v>5.7678904384374598E-2</c:v>
                </c:pt>
                <c:pt idx="255">
                  <c:v>5.8943860232830103E-2</c:v>
                </c:pt>
                <c:pt idx="256">
                  <c:v>5.9670414775609998E-2</c:v>
                </c:pt>
                <c:pt idx="257">
                  <c:v>5.9901755303144497E-2</c:v>
                </c:pt>
                <c:pt idx="258">
                  <c:v>5.9689369052648503E-2</c:v>
                </c:pt>
                <c:pt idx="259">
                  <c:v>5.90893477201462E-2</c:v>
                </c:pt>
                <c:pt idx="260">
                  <c:v>6.1389479786157601E-2</c:v>
                </c:pt>
                <c:pt idx="261">
                  <c:v>6.0137741267681101E-2</c:v>
                </c:pt>
                <c:pt idx="262">
                  <c:v>5.86495064198971E-2</c:v>
                </c:pt>
                <c:pt idx="263">
                  <c:v>5.6977458298206302E-2</c:v>
                </c:pt>
                <c:pt idx="264">
                  <c:v>5.5169064551591901E-2</c:v>
                </c:pt>
                <c:pt idx="265">
                  <c:v>5.3266119211912197E-2</c:v>
                </c:pt>
                <c:pt idx="266">
                  <c:v>5.1304716616869001E-2</c:v>
                </c:pt>
                <c:pt idx="267">
                  <c:v>4.9315493553876898E-2</c:v>
                </c:pt>
                <c:pt idx="268">
                  <c:v>4.7323863953352002E-2</c:v>
                </c:pt>
                <c:pt idx="269">
                  <c:v>4.5348595827817903E-2</c:v>
                </c:pt>
                <c:pt idx="270">
                  <c:v>7.6911998912692096E-3</c:v>
                </c:pt>
                <c:pt idx="271">
                  <c:v>7.9760728403925896E-3</c:v>
                </c:pt>
                <c:pt idx="272">
                  <c:v>8.2503240555524791E-3</c:v>
                </c:pt>
                <c:pt idx="273">
                  <c:v>8.50715022534132E-3</c:v>
                </c:pt>
                <c:pt idx="274">
                  <c:v>8.7421294301748293E-3</c:v>
                </c:pt>
                <c:pt idx="275">
                  <c:v>8.9526493102312105E-3</c:v>
                </c:pt>
                <c:pt idx="276">
                  <c:v>9.1374078765511495E-3</c:v>
                </c:pt>
                <c:pt idx="277">
                  <c:v>9.2960773035883904E-3</c:v>
                </c:pt>
                <c:pt idx="278">
                  <c:v>9.4290422275662405E-3</c:v>
                </c:pt>
                <c:pt idx="279">
                  <c:v>9.5371631905436498E-3</c:v>
                </c:pt>
                <c:pt idx="280">
                  <c:v>3.3744577318430002E-2</c:v>
                </c:pt>
                <c:pt idx="281">
                  <c:v>3.3845111727714497E-2</c:v>
                </c:pt>
                <c:pt idx="282">
                  <c:v>3.3830732107162503E-2</c:v>
                </c:pt>
                <c:pt idx="283">
                  <c:v>3.3713176846504198E-2</c:v>
                </c:pt>
                <c:pt idx="284">
                  <c:v>3.3503551036119503E-2</c:v>
                </c:pt>
                <c:pt idx="285">
                  <c:v>3.3212225884199101E-2</c:v>
                </c:pt>
                <c:pt idx="286">
                  <c:v>3.28489057719707E-2</c:v>
                </c:pt>
                <c:pt idx="287">
                  <c:v>3.24226059019566E-2</c:v>
                </c:pt>
                <c:pt idx="288">
                  <c:v>3.1941693276166902E-2</c:v>
                </c:pt>
                <c:pt idx="289">
                  <c:v>3.14139053225517E-2</c:v>
                </c:pt>
                <c:pt idx="290">
                  <c:v>2.7188662439584701E-2</c:v>
                </c:pt>
                <c:pt idx="291">
                  <c:v>2.7634557336568801E-2</c:v>
                </c:pt>
                <c:pt idx="292">
                  <c:v>2.7912573888897899E-2</c:v>
                </c:pt>
                <c:pt idx="293">
                  <c:v>2.8035623952746402E-2</c:v>
                </c:pt>
                <c:pt idx="294">
                  <c:v>2.8017481788992899E-2</c:v>
                </c:pt>
                <c:pt idx="295">
                  <c:v>2.7872677892446501E-2</c:v>
                </c:pt>
                <c:pt idx="296">
                  <c:v>2.7615970000624698E-2</c:v>
                </c:pt>
                <c:pt idx="297">
                  <c:v>2.7261946350336099E-2</c:v>
                </c:pt>
                <c:pt idx="298">
                  <c:v>2.6824705302715302E-2</c:v>
                </c:pt>
                <c:pt idx="299">
                  <c:v>2.6317641139030502E-2</c:v>
                </c:pt>
                <c:pt idx="300">
                  <c:v>2.8649989515543001E-2</c:v>
                </c:pt>
                <c:pt idx="301">
                  <c:v>2.8997384011745501E-2</c:v>
                </c:pt>
                <c:pt idx="302">
                  <c:v>2.9221225529909099E-2</c:v>
                </c:pt>
                <c:pt idx="303">
                  <c:v>2.9332296922802901E-2</c:v>
                </c:pt>
                <c:pt idx="304">
                  <c:v>2.9341097921133E-2</c:v>
                </c:pt>
                <c:pt idx="305">
                  <c:v>2.9257774353027299E-2</c:v>
                </c:pt>
                <c:pt idx="306">
                  <c:v>2.9091816395521199E-2</c:v>
                </c:pt>
                <c:pt idx="307">
                  <c:v>2.8852639719843899E-2</c:v>
                </c:pt>
                <c:pt idx="308">
                  <c:v>2.8548685833811802E-2</c:v>
                </c:pt>
                <c:pt idx="309">
                  <c:v>2.8187943622469899E-2</c:v>
                </c:pt>
                <c:pt idx="310">
                  <c:v>5.5780084803700499E-3</c:v>
                </c:pt>
                <c:pt idx="311">
                  <c:v>5.6705265305936302E-3</c:v>
                </c:pt>
                <c:pt idx="312">
                  <c:v>5.7497886009514297E-3</c:v>
                </c:pt>
                <c:pt idx="313">
                  <c:v>5.8157304301858E-3</c:v>
                </c:pt>
                <c:pt idx="314">
                  <c:v>5.8685997501015698E-3</c:v>
                </c:pt>
                <c:pt idx="315">
                  <c:v>5.9089125134050898E-3</c:v>
                </c:pt>
                <c:pt idx="316">
                  <c:v>5.9372484683990496E-3</c:v>
                </c:pt>
                <c:pt idx="317">
                  <c:v>5.9544271789491203E-3</c:v>
                </c:pt>
                <c:pt idx="318">
                  <c:v>5.9613152407109703E-3</c:v>
                </c:pt>
                <c:pt idx="319">
                  <c:v>5.9588262811303199E-3</c:v>
                </c:pt>
                <c:pt idx="320">
                  <c:v>7.6028560288250498E-3</c:v>
                </c:pt>
                <c:pt idx="321">
                  <c:v>7.60060455650091E-3</c:v>
                </c:pt>
                <c:pt idx="322">
                  <c:v>7.5984154827892798E-3</c:v>
                </c:pt>
                <c:pt idx="323">
                  <c:v>7.5962753035128099E-3</c:v>
                </c:pt>
                <c:pt idx="324">
                  <c:v>7.5941784307360701E-3</c:v>
                </c:pt>
                <c:pt idx="325">
                  <c:v>7.5921369716525104E-3</c:v>
                </c:pt>
                <c:pt idx="326">
                  <c:v>7.5901513919234302E-3</c:v>
                </c:pt>
                <c:pt idx="327">
                  <c:v>7.5881979428231699E-3</c:v>
                </c:pt>
                <c:pt idx="328">
                  <c:v>7.5863017700612597E-3</c:v>
                </c:pt>
                <c:pt idx="329">
                  <c:v>7.5844428502023203E-3</c:v>
                </c:pt>
                <c:pt idx="330">
                  <c:v>5.7874117046594602E-3</c:v>
                </c:pt>
                <c:pt idx="331">
                  <c:v>5.7699941098689998E-3</c:v>
                </c:pt>
                <c:pt idx="332">
                  <c:v>5.7455589994788196E-3</c:v>
                </c:pt>
                <c:pt idx="333">
                  <c:v>5.7150241918861901E-3</c:v>
                </c:pt>
                <c:pt idx="334">
                  <c:v>5.6792679242789797E-3</c:v>
                </c:pt>
                <c:pt idx="335">
                  <c:v>5.6391167454421503E-3</c:v>
                </c:pt>
                <c:pt idx="336">
                  <c:v>5.5953422561287897E-3</c:v>
                </c:pt>
                <c:pt idx="337">
                  <c:v>5.5486513301730199E-3</c:v>
                </c:pt>
                <c:pt idx="338">
                  <c:v>5.4996889084577604E-3</c:v>
                </c:pt>
                <c:pt idx="339">
                  <c:v>5.4490393958985797E-3</c:v>
                </c:pt>
                <c:pt idx="340">
                  <c:v>4.56191785633564E-2</c:v>
                </c:pt>
                <c:pt idx="341">
                  <c:v>4.5135557651519803E-2</c:v>
                </c:pt>
                <c:pt idx="342">
                  <c:v>4.4487990438938099E-2</c:v>
                </c:pt>
                <c:pt idx="343">
                  <c:v>4.3703053146600702E-2</c:v>
                </c:pt>
                <c:pt idx="344">
                  <c:v>4.2804282158613198E-2</c:v>
                </c:pt>
                <c:pt idx="345">
                  <c:v>4.1814021766185802E-2</c:v>
                </c:pt>
                <c:pt idx="346">
                  <c:v>4.0752485394477803E-2</c:v>
                </c:pt>
                <c:pt idx="347">
                  <c:v>3.96379418671131E-2</c:v>
                </c:pt>
                <c:pt idx="348">
                  <c:v>3.8486488163471201E-2</c:v>
                </c:pt>
                <c:pt idx="349">
                  <c:v>3.7312276661395999E-2</c:v>
                </c:pt>
                <c:pt idx="350">
                  <c:v>1.0941831395030001E-2</c:v>
                </c:pt>
                <c:pt idx="351">
                  <c:v>1.0367084294557599E-2</c:v>
                </c:pt>
                <c:pt idx="352">
                  <c:v>9.8333712667226791E-3</c:v>
                </c:pt>
                <c:pt idx="353">
                  <c:v>9.3376114964485203E-3</c:v>
                </c:pt>
                <c:pt idx="354">
                  <c:v>8.8769113644957508E-3</c:v>
                </c:pt>
                <c:pt idx="355">
                  <c:v>8.4485867992043495E-3</c:v>
                </c:pt>
                <c:pt idx="356">
                  <c:v>8.0501521006226505E-3</c:v>
                </c:pt>
                <c:pt idx="357">
                  <c:v>7.6790088787674904E-3</c:v>
                </c:pt>
                <c:pt idx="358">
                  <c:v>7.3336185887456001E-3</c:v>
                </c:pt>
                <c:pt idx="359">
                  <c:v>7.0117115974426304E-3</c:v>
                </c:pt>
                <c:pt idx="360">
                  <c:v>1.9696656614542001E-2</c:v>
                </c:pt>
                <c:pt idx="361">
                  <c:v>1.9145147874951401E-2</c:v>
                </c:pt>
                <c:pt idx="362">
                  <c:v>1.8597494810819602E-2</c:v>
                </c:pt>
                <c:pt idx="363">
                  <c:v>1.8056280910968801E-2</c:v>
                </c:pt>
                <c:pt idx="364">
                  <c:v>1.7523206770420099E-2</c:v>
                </c:pt>
                <c:pt idx="365">
                  <c:v>1.7000840976834301E-2</c:v>
                </c:pt>
                <c:pt idx="366">
                  <c:v>1.6490133479237602E-2</c:v>
                </c:pt>
                <c:pt idx="367">
                  <c:v>1.5992175787687302E-2</c:v>
                </c:pt>
                <c:pt idx="368">
                  <c:v>1.5507820062339301E-2</c:v>
                </c:pt>
                <c:pt idx="369">
                  <c:v>1.50376427918673E-2</c:v>
                </c:pt>
                <c:pt idx="370">
                  <c:v>8.8852316141128498E-2</c:v>
                </c:pt>
                <c:pt idx="371">
                  <c:v>8.9561119675636305E-2</c:v>
                </c:pt>
                <c:pt idx="372">
                  <c:v>8.9961953461170197E-2</c:v>
                </c:pt>
                <c:pt idx="373">
                  <c:v>9.0087205171585097E-2</c:v>
                </c:pt>
                <c:pt idx="374">
                  <c:v>8.9965939521789606E-2</c:v>
                </c:pt>
                <c:pt idx="375">
                  <c:v>8.9624099433422103E-2</c:v>
                </c:pt>
                <c:pt idx="376">
                  <c:v>8.9084975421428694E-2</c:v>
                </c:pt>
                <c:pt idx="377">
                  <c:v>8.8369429111480699E-2</c:v>
                </c:pt>
                <c:pt idx="378">
                  <c:v>8.7496221065521199E-2</c:v>
                </c:pt>
                <c:pt idx="379">
                  <c:v>8.6482279002666501E-2</c:v>
                </c:pt>
                <c:pt idx="380">
                  <c:v>1.8296709284186401E-2</c:v>
                </c:pt>
                <c:pt idx="381">
                  <c:v>1.78193002939224E-2</c:v>
                </c:pt>
                <c:pt idx="382">
                  <c:v>1.7352741211652801E-2</c:v>
                </c:pt>
                <c:pt idx="383">
                  <c:v>1.68969817459583E-2</c:v>
                </c:pt>
                <c:pt idx="384">
                  <c:v>1.6451964154839498E-2</c:v>
                </c:pt>
                <c:pt idx="385">
                  <c:v>1.60176455974579E-2</c:v>
                </c:pt>
                <c:pt idx="386">
                  <c:v>1.5593992546200801E-2</c:v>
                </c:pt>
                <c:pt idx="387">
                  <c:v>1.5180966816842599E-2</c:v>
                </c:pt>
                <c:pt idx="388">
                  <c:v>1.4778528362512601E-2</c:v>
                </c:pt>
                <c:pt idx="389">
                  <c:v>1.43866566941142E-2</c:v>
                </c:pt>
                <c:pt idx="390">
                  <c:v>1.53912371024489E-2</c:v>
                </c:pt>
                <c:pt idx="391">
                  <c:v>1.57557316124439E-2</c:v>
                </c:pt>
                <c:pt idx="392">
                  <c:v>1.6036538407206501E-2</c:v>
                </c:pt>
                <c:pt idx="393">
                  <c:v>1.6238145530223801E-2</c:v>
                </c:pt>
                <c:pt idx="394">
                  <c:v>1.63658410310745E-2</c:v>
                </c:pt>
                <c:pt idx="395">
                  <c:v>1.6425393521785701E-2</c:v>
                </c:pt>
                <c:pt idx="396">
                  <c:v>1.6422830522060401E-2</c:v>
                </c:pt>
                <c:pt idx="397">
                  <c:v>1.6364332288503699E-2</c:v>
                </c:pt>
                <c:pt idx="398">
                  <c:v>1.6255950555205401E-2</c:v>
                </c:pt>
                <c:pt idx="399">
                  <c:v>1.6103787347674401E-2</c:v>
                </c:pt>
                <c:pt idx="400">
                  <c:v>2.3975882679224E-2</c:v>
                </c:pt>
                <c:pt idx="401">
                  <c:v>2.36715264618397E-2</c:v>
                </c:pt>
                <c:pt idx="402">
                  <c:v>2.3315338417887702E-2</c:v>
                </c:pt>
                <c:pt idx="403">
                  <c:v>2.29159370064735E-2</c:v>
                </c:pt>
                <c:pt idx="404">
                  <c:v>2.2480705752968799E-2</c:v>
                </c:pt>
                <c:pt idx="405">
                  <c:v>2.2016676142811799E-2</c:v>
                </c:pt>
                <c:pt idx="406">
                  <c:v>2.1530188620090498E-2</c:v>
                </c:pt>
                <c:pt idx="407">
                  <c:v>2.1026875823736201E-2</c:v>
                </c:pt>
                <c:pt idx="408">
                  <c:v>2.05118060112E-2</c:v>
                </c:pt>
                <c:pt idx="409">
                  <c:v>1.9989393651485401E-2</c:v>
                </c:pt>
                <c:pt idx="410">
                  <c:v>2.7086818590760201E-3</c:v>
                </c:pt>
                <c:pt idx="411">
                  <c:v>2.6490413583815102E-3</c:v>
                </c:pt>
                <c:pt idx="412">
                  <c:v>2.6000714860856498E-3</c:v>
                </c:pt>
                <c:pt idx="413">
                  <c:v>2.5599130894988801E-3</c:v>
                </c:pt>
                <c:pt idx="414">
                  <c:v>2.5270213373005399E-3</c:v>
                </c:pt>
                <c:pt idx="415">
                  <c:v>2.5001256726682199E-3</c:v>
                </c:pt>
                <c:pt idx="416">
                  <c:v>2.4781716056168101E-3</c:v>
                </c:pt>
                <c:pt idx="417">
                  <c:v>2.4602832272648798E-3</c:v>
                </c:pt>
                <c:pt idx="418">
                  <c:v>2.4457364343106699E-3</c:v>
                </c:pt>
                <c:pt idx="419">
                  <c:v>2.4339531082659999E-3</c:v>
                </c:pt>
                <c:pt idx="420">
                  <c:v>2.8360241558402798E-3</c:v>
                </c:pt>
                <c:pt idx="421">
                  <c:v>2.77114543132484E-3</c:v>
                </c:pt>
                <c:pt idx="422">
                  <c:v>2.7081088628619901E-3</c:v>
                </c:pt>
                <c:pt idx="423">
                  <c:v>2.6469263248145602E-3</c:v>
                </c:pt>
                <c:pt idx="424">
                  <c:v>2.58759898133576E-3</c:v>
                </c:pt>
                <c:pt idx="425">
                  <c:v>2.5301161222159902E-3</c:v>
                </c:pt>
                <c:pt idx="426">
                  <c:v>2.47446307912469E-3</c:v>
                </c:pt>
                <c:pt idx="427">
                  <c:v>2.42061633616686E-3</c:v>
                </c:pt>
                <c:pt idx="428">
                  <c:v>2.3685495834797599E-3</c:v>
                </c:pt>
                <c:pt idx="429">
                  <c:v>2.3182244040071999E-3</c:v>
                </c:pt>
                <c:pt idx="430">
                  <c:v>2.40671448409557E-3</c:v>
                </c:pt>
                <c:pt idx="431">
                  <c:v>2.3677013814449302E-3</c:v>
                </c:pt>
                <c:pt idx="432">
                  <c:v>2.3306319490075098E-3</c:v>
                </c:pt>
                <c:pt idx="433">
                  <c:v>2.2953590378165301E-3</c:v>
                </c:pt>
                <c:pt idx="434">
                  <c:v>2.2618209477513998E-3</c:v>
                </c:pt>
                <c:pt idx="435">
                  <c:v>2.2298914846032901E-3</c:v>
                </c:pt>
                <c:pt idx="436">
                  <c:v>2.1994730923324802E-3</c:v>
                </c:pt>
                <c:pt idx="437">
                  <c:v>2.1704770624637599E-3</c:v>
                </c:pt>
                <c:pt idx="438">
                  <c:v>2.14282632805407E-3</c:v>
                </c:pt>
                <c:pt idx="439">
                  <c:v>2.11643963120878E-3</c:v>
                </c:pt>
                <c:pt idx="440">
                  <c:v>6.98625529184938E-3</c:v>
                </c:pt>
                <c:pt idx="441">
                  <c:v>7.0241945795714899E-3</c:v>
                </c:pt>
                <c:pt idx="442">
                  <c:v>7.0505235344171498E-3</c:v>
                </c:pt>
                <c:pt idx="443">
                  <c:v>7.0662396028637903E-3</c:v>
                </c:pt>
                <c:pt idx="444">
                  <c:v>7.0722890086472E-3</c:v>
                </c:pt>
                <c:pt idx="445">
                  <c:v>7.0695932954549798E-3</c:v>
                </c:pt>
                <c:pt idx="446">
                  <c:v>7.0590223185718103E-3</c:v>
                </c:pt>
                <c:pt idx="447">
                  <c:v>7.0413723587989798E-3</c:v>
                </c:pt>
                <c:pt idx="448">
                  <c:v>7.0174415595829504E-3</c:v>
                </c:pt>
                <c:pt idx="449">
                  <c:v>6.9879237562418001E-3</c:v>
                </c:pt>
                <c:pt idx="450">
                  <c:v>5.3584715351462399E-3</c:v>
                </c:pt>
                <c:pt idx="451">
                  <c:v>5.3727929480373903E-3</c:v>
                </c:pt>
                <c:pt idx="452">
                  <c:v>5.3832838311791403E-3</c:v>
                </c:pt>
                <c:pt idx="453">
                  <c:v>5.3902473300695402E-3</c:v>
                </c:pt>
                <c:pt idx="454">
                  <c:v>5.3939525969326496E-3</c:v>
                </c:pt>
                <c:pt idx="455">
                  <c:v>5.3947102278471002E-3</c:v>
                </c:pt>
                <c:pt idx="456">
                  <c:v>5.3927893750369601E-3</c:v>
                </c:pt>
                <c:pt idx="457">
                  <c:v>5.3884661756455898E-3</c:v>
                </c:pt>
                <c:pt idx="458">
                  <c:v>5.3820041939616203E-3</c:v>
                </c:pt>
                <c:pt idx="459">
                  <c:v>5.3736399859189996E-3</c:v>
                </c:pt>
                <c:pt idx="460">
                  <c:v>2.3184297606349E-3</c:v>
                </c:pt>
                <c:pt idx="461">
                  <c:v>2.3171405773609898E-3</c:v>
                </c:pt>
                <c:pt idx="462">
                  <c:v>2.3159750271588599E-3</c:v>
                </c:pt>
                <c:pt idx="463">
                  <c:v>2.3149230983108299E-3</c:v>
                </c:pt>
                <c:pt idx="464">
                  <c:v>2.31396802701056E-3</c:v>
                </c:pt>
                <c:pt idx="465">
                  <c:v>2.3131005000323101E-3</c:v>
                </c:pt>
                <c:pt idx="466">
                  <c:v>2.3123086430132402E-3</c:v>
                </c:pt>
                <c:pt idx="467">
                  <c:v>2.3115840740501898E-3</c:v>
                </c:pt>
                <c:pt idx="468">
                  <c:v>2.3109195753931999E-3</c:v>
                </c:pt>
                <c:pt idx="469">
                  <c:v>2.3103111889213302E-3</c:v>
                </c:pt>
                <c:pt idx="470">
                  <c:v>9.7972508519887907E-3</c:v>
                </c:pt>
                <c:pt idx="471">
                  <c:v>9.7933337092399597E-3</c:v>
                </c:pt>
                <c:pt idx="472">
                  <c:v>9.77488979697228E-3</c:v>
                </c:pt>
                <c:pt idx="473">
                  <c:v>9.7434176132082904E-3</c:v>
                </c:pt>
                <c:pt idx="474">
                  <c:v>9.7003225237131101E-3</c:v>
                </c:pt>
                <c:pt idx="475">
                  <c:v>9.6469195559620892E-3</c:v>
                </c:pt>
                <c:pt idx="476">
                  <c:v>9.58440452814102E-3</c:v>
                </c:pt>
                <c:pt idx="477">
                  <c:v>9.5139052718877792E-3</c:v>
                </c:pt>
                <c:pt idx="478">
                  <c:v>9.4364508986473101E-3</c:v>
                </c:pt>
                <c:pt idx="479">
                  <c:v>9.3529783189296705E-3</c:v>
                </c:pt>
                <c:pt idx="480">
                  <c:v>3.3881899435073098E-3</c:v>
                </c:pt>
                <c:pt idx="481">
                  <c:v>3.3879887778311998E-3</c:v>
                </c:pt>
                <c:pt idx="482">
                  <c:v>3.3884060103446302E-3</c:v>
                </c:pt>
                <c:pt idx="483">
                  <c:v>3.38926585391164E-3</c:v>
                </c:pt>
                <c:pt idx="484">
                  <c:v>3.3904241863638202E-3</c:v>
                </c:pt>
                <c:pt idx="485">
                  <c:v>3.3917704131454199E-3</c:v>
                </c:pt>
                <c:pt idx="486">
                  <c:v>3.3932114019990002E-3</c:v>
                </c:pt>
                <c:pt idx="487">
                  <c:v>3.39467823505402E-3</c:v>
                </c:pt>
                <c:pt idx="488">
                  <c:v>3.3961241133511101E-3</c:v>
                </c:pt>
                <c:pt idx="489">
                  <c:v>3.3975041005760401E-3</c:v>
                </c:pt>
                <c:pt idx="490">
                  <c:v>9.0335607528686506E-3</c:v>
                </c:pt>
                <c:pt idx="491">
                  <c:v>8.9922891929745691E-3</c:v>
                </c:pt>
                <c:pt idx="492">
                  <c:v>8.9404592290520703E-3</c:v>
                </c:pt>
                <c:pt idx="493">
                  <c:v>8.8793281465768797E-3</c:v>
                </c:pt>
                <c:pt idx="494">
                  <c:v>8.8100321590900404E-3</c:v>
                </c:pt>
                <c:pt idx="495">
                  <c:v>8.7336720898747392E-3</c:v>
                </c:pt>
                <c:pt idx="496">
                  <c:v>8.6512183770537394E-3</c:v>
                </c:pt>
                <c:pt idx="497">
                  <c:v>8.5635334253311192E-3</c:v>
                </c:pt>
                <c:pt idx="498">
                  <c:v>8.4715411067009007E-3</c:v>
                </c:pt>
                <c:pt idx="499">
                  <c:v>8.3759529516100901E-3</c:v>
                </c:pt>
                <c:pt idx="500">
                  <c:v>3.6909568589180699E-3</c:v>
                </c:pt>
                <c:pt idx="501">
                  <c:v>3.7310109473764901E-3</c:v>
                </c:pt>
                <c:pt idx="502">
                  <c:v>3.76449315808713E-3</c:v>
                </c:pt>
                <c:pt idx="503">
                  <c:v>3.7916824221611001E-3</c:v>
                </c:pt>
                <c:pt idx="504">
                  <c:v>3.8129016757011401E-3</c:v>
                </c:pt>
                <c:pt idx="505">
                  <c:v>3.8285169284790802E-3</c:v>
                </c:pt>
                <c:pt idx="506">
                  <c:v>3.8389179389923798E-3</c:v>
                </c:pt>
                <c:pt idx="507">
                  <c:v>3.8445217069238398E-3</c:v>
                </c:pt>
                <c:pt idx="508">
                  <c:v>3.8457494229078302E-3</c:v>
                </c:pt>
                <c:pt idx="509">
                  <c:v>3.84302088059485E-3</c:v>
                </c:pt>
                <c:pt idx="510">
                  <c:v>9.0922247618436796E-3</c:v>
                </c:pt>
                <c:pt idx="511">
                  <c:v>9.0870000422000902E-3</c:v>
                </c:pt>
                <c:pt idx="512">
                  <c:v>9.0680271387100202E-3</c:v>
                </c:pt>
                <c:pt idx="513">
                  <c:v>9.0367645025253296E-3</c:v>
                </c:pt>
                <c:pt idx="514">
                  <c:v>8.9945727959275298E-3</c:v>
                </c:pt>
                <c:pt idx="515">
                  <c:v>8.9427316561341303E-3</c:v>
                </c:pt>
                <c:pt idx="516">
                  <c:v>8.8824378326535208E-3</c:v>
                </c:pt>
                <c:pt idx="517">
                  <c:v>8.8147483766079001E-3</c:v>
                </c:pt>
                <c:pt idx="518">
                  <c:v>8.7407771497964894E-3</c:v>
                </c:pt>
                <c:pt idx="519">
                  <c:v>8.6614275351166708E-3</c:v>
                </c:pt>
                <c:pt idx="520">
                  <c:v>3.0253361910581599E-2</c:v>
                </c:pt>
                <c:pt idx="521">
                  <c:v>2.9976246878504802E-2</c:v>
                </c:pt>
                <c:pt idx="522">
                  <c:v>2.96406727284193E-2</c:v>
                </c:pt>
                <c:pt idx="523">
                  <c:v>2.9253562912344901E-2</c:v>
                </c:pt>
                <c:pt idx="524">
                  <c:v>2.8821261599659899E-2</c:v>
                </c:pt>
                <c:pt idx="525">
                  <c:v>2.8349392116069801E-2</c:v>
                </c:pt>
                <c:pt idx="526">
                  <c:v>2.7843849733471902E-2</c:v>
                </c:pt>
                <c:pt idx="527">
                  <c:v>2.7309328317642202E-2</c:v>
                </c:pt>
                <c:pt idx="528">
                  <c:v>2.6750400662422201E-2</c:v>
                </c:pt>
                <c:pt idx="529">
                  <c:v>2.6171250268817E-2</c:v>
                </c:pt>
                <c:pt idx="530">
                  <c:v>8.8197171688079806E-2</c:v>
                </c:pt>
                <c:pt idx="531">
                  <c:v>8.6827024817466805E-2</c:v>
                </c:pt>
                <c:pt idx="532">
                  <c:v>8.5290044546127305E-2</c:v>
                </c:pt>
                <c:pt idx="533">
                  <c:v>8.3608038723468794E-2</c:v>
                </c:pt>
                <c:pt idx="534">
                  <c:v>8.17987024784088E-2</c:v>
                </c:pt>
                <c:pt idx="535">
                  <c:v>7.9878009855747195E-2</c:v>
                </c:pt>
                <c:pt idx="536">
                  <c:v>7.7863700687885298E-2</c:v>
                </c:pt>
                <c:pt idx="537">
                  <c:v>7.5769320130348206E-2</c:v>
                </c:pt>
                <c:pt idx="538">
                  <c:v>7.3608547449111897E-2</c:v>
                </c:pt>
                <c:pt idx="539">
                  <c:v>7.1393050253391294E-2</c:v>
                </c:pt>
                <c:pt idx="540">
                  <c:v>7.71070597693324E-3</c:v>
                </c:pt>
                <c:pt idx="541">
                  <c:v>8.1931436434388195E-3</c:v>
                </c:pt>
                <c:pt idx="542">
                  <c:v>8.6427628993988106E-3</c:v>
                </c:pt>
                <c:pt idx="543">
                  <c:v>9.0512577444314991E-3</c:v>
                </c:pt>
                <c:pt idx="544">
                  <c:v>9.4128018245100992E-3</c:v>
                </c:pt>
                <c:pt idx="545">
                  <c:v>9.7239119932055508E-3</c:v>
                </c:pt>
                <c:pt idx="546">
                  <c:v>9.98253840953112E-3</c:v>
                </c:pt>
                <c:pt idx="547">
                  <c:v>1.0188682936131999E-2</c:v>
                </c:pt>
                <c:pt idx="548">
                  <c:v>1.03435097262263E-2</c:v>
                </c:pt>
                <c:pt idx="549">
                  <c:v>1.04492111131549E-2</c:v>
                </c:pt>
                <c:pt idx="550">
                  <c:v>8.2360012456774694E-3</c:v>
                </c:pt>
                <c:pt idx="551">
                  <c:v>8.22204537689686E-3</c:v>
                </c:pt>
                <c:pt idx="552">
                  <c:v>8.2088066264986992E-3</c:v>
                </c:pt>
                <c:pt idx="553">
                  <c:v>8.1962523981928808E-3</c:v>
                </c:pt>
                <c:pt idx="554">
                  <c:v>8.1843566149473208E-3</c:v>
                </c:pt>
                <c:pt idx="555">
                  <c:v>8.1730885431170498E-3</c:v>
                </c:pt>
                <c:pt idx="556">
                  <c:v>8.1624034792184795E-3</c:v>
                </c:pt>
                <c:pt idx="557">
                  <c:v>8.1522800028324093E-3</c:v>
                </c:pt>
                <c:pt idx="558">
                  <c:v>8.1426855176687206E-3</c:v>
                </c:pt>
                <c:pt idx="559">
                  <c:v>8.1335846334695799E-3</c:v>
                </c:pt>
                <c:pt idx="560">
                  <c:v>5.48271462321281E-3</c:v>
                </c:pt>
                <c:pt idx="561">
                  <c:v>5.4935384541749998E-3</c:v>
                </c:pt>
                <c:pt idx="562">
                  <c:v>5.4969694465398797E-3</c:v>
                </c:pt>
                <c:pt idx="563">
                  <c:v>5.4936613887548499E-3</c:v>
                </c:pt>
                <c:pt idx="564">
                  <c:v>5.4842908866703502E-3</c:v>
                </c:pt>
                <c:pt idx="565">
                  <c:v>5.4695531725883501E-3</c:v>
                </c:pt>
                <c:pt idx="566">
                  <c:v>5.4501397535204896E-3</c:v>
                </c:pt>
                <c:pt idx="567">
                  <c:v>5.4267435334622903E-3</c:v>
                </c:pt>
                <c:pt idx="568">
                  <c:v>5.3999912925064598E-3</c:v>
                </c:pt>
                <c:pt idx="569">
                  <c:v>5.3705056197941303E-3</c:v>
                </c:pt>
                <c:pt idx="570">
                  <c:v>7.6338816434145E-3</c:v>
                </c:pt>
                <c:pt idx="571">
                  <c:v>7.5555322691798201E-3</c:v>
                </c:pt>
                <c:pt idx="572">
                  <c:v>7.46435113251209E-3</c:v>
                </c:pt>
                <c:pt idx="573">
                  <c:v>7.3626688681542899E-3</c:v>
                </c:pt>
                <c:pt idx="574">
                  <c:v>7.2526512667536701E-3</c:v>
                </c:pt>
                <c:pt idx="575">
                  <c:v>7.1362843737006196E-3</c:v>
                </c:pt>
                <c:pt idx="576">
                  <c:v>7.0153474807739301E-3</c:v>
                </c:pt>
                <c:pt idx="577">
                  <c:v>6.8914587609469899E-3</c:v>
                </c:pt>
                <c:pt idx="578">
                  <c:v>6.7660226486623296E-3</c:v>
                </c:pt>
                <c:pt idx="579">
                  <c:v>6.6402736119926002E-3</c:v>
                </c:pt>
                <c:pt idx="580">
                  <c:v>9.6351997926831193E-3</c:v>
                </c:pt>
                <c:pt idx="581">
                  <c:v>9.4300787895917892E-3</c:v>
                </c:pt>
                <c:pt idx="582">
                  <c:v>9.2167248949408496E-3</c:v>
                </c:pt>
                <c:pt idx="583">
                  <c:v>8.9980000630021095E-3</c:v>
                </c:pt>
                <c:pt idx="584">
                  <c:v>8.7764272466301901E-3</c:v>
                </c:pt>
                <c:pt idx="585">
                  <c:v>8.5541810840368306E-3</c:v>
                </c:pt>
                <c:pt idx="586">
                  <c:v>8.3331307396292704E-3</c:v>
                </c:pt>
                <c:pt idx="587">
                  <c:v>8.1147653982043301E-3</c:v>
                </c:pt>
                <c:pt idx="588">
                  <c:v>7.9004913568496704E-3</c:v>
                </c:pt>
                <c:pt idx="589">
                  <c:v>7.6913894154131404E-3</c:v>
                </c:pt>
                <c:pt idx="590">
                  <c:v>1.40756983309984E-2</c:v>
                </c:pt>
                <c:pt idx="591">
                  <c:v>1.3658393174409899E-2</c:v>
                </c:pt>
                <c:pt idx="592">
                  <c:v>1.32208438590169E-2</c:v>
                </c:pt>
                <c:pt idx="593">
                  <c:v>1.27692818641663E-2</c:v>
                </c:pt>
                <c:pt idx="594">
                  <c:v>1.2309156358242E-2</c:v>
                </c:pt>
                <c:pt idx="595">
                  <c:v>1.1845235712826301E-2</c:v>
                </c:pt>
                <c:pt idx="596">
                  <c:v>1.1381569318473299E-2</c:v>
                </c:pt>
                <c:pt idx="597">
                  <c:v>1.09216086566448E-2</c:v>
                </c:pt>
                <c:pt idx="598">
                  <c:v>1.04679996147752E-2</c:v>
                </c:pt>
                <c:pt idx="599">
                  <c:v>1.00233061239123E-2</c:v>
                </c:pt>
                <c:pt idx="600">
                  <c:v>2.8383830562233901E-2</c:v>
                </c:pt>
                <c:pt idx="601">
                  <c:v>2.7611268684268001E-2</c:v>
                </c:pt>
                <c:pt idx="602">
                  <c:v>2.6812365278601601E-2</c:v>
                </c:pt>
                <c:pt idx="603">
                  <c:v>2.5996370241046E-2</c:v>
                </c:pt>
                <c:pt idx="604">
                  <c:v>2.5172371417284001E-2</c:v>
                </c:pt>
                <c:pt idx="605">
                  <c:v>2.4347113445401199E-2</c:v>
                </c:pt>
                <c:pt idx="606">
                  <c:v>2.35265791416168E-2</c:v>
                </c:pt>
                <c:pt idx="607">
                  <c:v>2.2715786471962901E-2</c:v>
                </c:pt>
                <c:pt idx="608">
                  <c:v>2.19188090413809E-2</c:v>
                </c:pt>
                <c:pt idx="609">
                  <c:v>2.1138926967978498E-2</c:v>
                </c:pt>
                <c:pt idx="610">
                  <c:v>6.0204262845218199E-3</c:v>
                </c:pt>
                <c:pt idx="611">
                  <c:v>5.7668923400342499E-3</c:v>
                </c:pt>
                <c:pt idx="612">
                  <c:v>5.5427462793886696E-3</c:v>
                </c:pt>
                <c:pt idx="613">
                  <c:v>5.3442050702869901E-3</c:v>
                </c:pt>
                <c:pt idx="614">
                  <c:v>5.1680039614439002E-3</c:v>
                </c:pt>
                <c:pt idx="615">
                  <c:v>5.0113308243453503E-3</c:v>
                </c:pt>
                <c:pt idx="616">
                  <c:v>4.8717446625232697E-3</c:v>
                </c:pt>
                <c:pt idx="617">
                  <c:v>4.7470871359109896E-3</c:v>
                </c:pt>
                <c:pt idx="618">
                  <c:v>4.6356441453099303E-3</c:v>
                </c:pt>
                <c:pt idx="619">
                  <c:v>4.5357332564890402E-3</c:v>
                </c:pt>
                <c:pt idx="620">
                  <c:v>1.0472319088876299E-2</c:v>
                </c:pt>
                <c:pt idx="621">
                  <c:v>1.0632804594934001E-2</c:v>
                </c:pt>
                <c:pt idx="622">
                  <c:v>1.07587520033121E-2</c:v>
                </c:pt>
                <c:pt idx="623">
                  <c:v>1.08526377007365E-2</c:v>
                </c:pt>
                <c:pt idx="624">
                  <c:v>1.0916979983449E-2</c:v>
                </c:pt>
                <c:pt idx="625">
                  <c:v>1.09543036669493E-2</c:v>
                </c:pt>
                <c:pt idx="626">
                  <c:v>1.0967042297124901E-2</c:v>
                </c:pt>
                <c:pt idx="627">
                  <c:v>1.0957564227282999E-2</c:v>
                </c:pt>
                <c:pt idx="628">
                  <c:v>1.09281176701188E-2</c:v>
                </c:pt>
                <c:pt idx="629">
                  <c:v>1.08808288350701E-2</c:v>
                </c:pt>
                <c:pt idx="630">
                  <c:v>7.1100153028964996E-2</c:v>
                </c:pt>
                <c:pt idx="631">
                  <c:v>7.0658750832080799E-2</c:v>
                </c:pt>
                <c:pt idx="632">
                  <c:v>7.0015951991081196E-2</c:v>
                </c:pt>
                <c:pt idx="633">
                  <c:v>6.9193683564662906E-2</c:v>
                </c:pt>
                <c:pt idx="634">
                  <c:v>6.8212896585464505E-2</c:v>
                </c:pt>
                <c:pt idx="635">
                  <c:v>6.7091040313243894E-2</c:v>
                </c:pt>
                <c:pt idx="636">
                  <c:v>6.5845780074596405E-2</c:v>
                </c:pt>
                <c:pt idx="637">
                  <c:v>6.4491681754589095E-2</c:v>
                </c:pt>
                <c:pt idx="638">
                  <c:v>6.3042581081390395E-2</c:v>
                </c:pt>
                <c:pt idx="639">
                  <c:v>6.1511091887950897E-2</c:v>
                </c:pt>
                <c:pt idx="640">
                  <c:v>5.2126053720712703E-2</c:v>
                </c:pt>
                <c:pt idx="641">
                  <c:v>5.0652712583541898E-2</c:v>
                </c:pt>
                <c:pt idx="642">
                  <c:v>4.9154672771692297E-2</c:v>
                </c:pt>
                <c:pt idx="643">
                  <c:v>4.7638468444347402E-2</c:v>
                </c:pt>
                <c:pt idx="644">
                  <c:v>4.6109504997730297E-2</c:v>
                </c:pt>
                <c:pt idx="645">
                  <c:v>4.45747151970863E-2</c:v>
                </c:pt>
                <c:pt idx="646">
                  <c:v>4.30386625230312E-2</c:v>
                </c:pt>
                <c:pt idx="647">
                  <c:v>4.1506268084049197E-2</c:v>
                </c:pt>
                <c:pt idx="648">
                  <c:v>3.99820767343044E-2</c:v>
                </c:pt>
                <c:pt idx="649">
                  <c:v>3.84697616100311E-2</c:v>
                </c:pt>
                <c:pt idx="650">
                  <c:v>5.90160675346851E-2</c:v>
                </c:pt>
                <c:pt idx="651">
                  <c:v>5.7175412774085999E-2</c:v>
                </c:pt>
                <c:pt idx="652">
                  <c:v>5.5315025150775902E-2</c:v>
                </c:pt>
                <c:pt idx="653">
                  <c:v>5.3443700075149501E-2</c:v>
                </c:pt>
                <c:pt idx="654">
                  <c:v>5.15697225928307E-2</c:v>
                </c:pt>
                <c:pt idx="655">
                  <c:v>4.9700878560543102E-2</c:v>
                </c:pt>
                <c:pt idx="656">
                  <c:v>4.7844562679529197E-2</c:v>
                </c:pt>
                <c:pt idx="657">
                  <c:v>4.6007767319679302E-2</c:v>
                </c:pt>
                <c:pt idx="658">
                  <c:v>4.4197093695402201E-2</c:v>
                </c:pt>
                <c:pt idx="659">
                  <c:v>4.2418796569108998E-2</c:v>
                </c:pt>
                <c:pt idx="660">
                  <c:v>7.7824434265494399E-3</c:v>
                </c:pt>
                <c:pt idx="661">
                  <c:v>7.76405353099108E-3</c:v>
                </c:pt>
                <c:pt idx="662">
                  <c:v>7.7896341681480399E-3</c:v>
                </c:pt>
                <c:pt idx="663">
                  <c:v>7.8476155176758801E-3</c:v>
                </c:pt>
                <c:pt idx="664">
                  <c:v>7.9280538484454207E-3</c:v>
                </c:pt>
                <c:pt idx="665">
                  <c:v>8.0225439742207492E-3</c:v>
                </c:pt>
                <c:pt idx="666">
                  <c:v>8.1241037696599995E-3</c:v>
                </c:pt>
                <c:pt idx="667">
                  <c:v>8.2270400598645193E-3</c:v>
                </c:pt>
                <c:pt idx="668">
                  <c:v>8.3268359303474392E-3</c:v>
                </c:pt>
                <c:pt idx="669">
                  <c:v>8.4200166165828705E-3</c:v>
                </c:pt>
                <c:pt idx="670">
                  <c:v>1.7897823825478502E-2</c:v>
                </c:pt>
                <c:pt idx="671">
                  <c:v>1.8121339380741099E-2</c:v>
                </c:pt>
                <c:pt idx="672">
                  <c:v>1.8210848793387399E-2</c:v>
                </c:pt>
                <c:pt idx="673">
                  <c:v>1.81778240948916E-2</c:v>
                </c:pt>
                <c:pt idx="674">
                  <c:v>1.80352758616209E-2</c:v>
                </c:pt>
                <c:pt idx="675">
                  <c:v>1.7797190696001101E-2</c:v>
                </c:pt>
                <c:pt idx="676">
                  <c:v>1.7477666959166499E-2</c:v>
                </c:pt>
                <c:pt idx="677">
                  <c:v>1.70905981212854E-2</c:v>
                </c:pt>
                <c:pt idx="678">
                  <c:v>1.66492685675621E-2</c:v>
                </c:pt>
                <c:pt idx="679">
                  <c:v>1.6166040673852002E-2</c:v>
                </c:pt>
                <c:pt idx="680">
                  <c:v>6.0735074803233199E-3</c:v>
                </c:pt>
                <c:pt idx="681">
                  <c:v>6.0221469029784203E-3</c:v>
                </c:pt>
                <c:pt idx="682">
                  <c:v>5.9834346175193804E-3</c:v>
                </c:pt>
                <c:pt idx="683">
                  <c:v>5.95493987202644E-3</c:v>
                </c:pt>
                <c:pt idx="684">
                  <c:v>5.9346188791096202E-3</c:v>
                </c:pt>
                <c:pt idx="685">
                  <c:v>5.92076126486063E-3</c:v>
                </c:pt>
                <c:pt idx="686">
                  <c:v>5.9119528159499203E-3</c:v>
                </c:pt>
                <c:pt idx="687">
                  <c:v>5.9070149436593099E-3</c:v>
                </c:pt>
                <c:pt idx="688">
                  <c:v>5.9049851261079303E-3</c:v>
                </c:pt>
                <c:pt idx="689">
                  <c:v>5.9050670824944999E-3</c:v>
                </c:pt>
                <c:pt idx="690">
                  <c:v>1.0737505741417399E-2</c:v>
                </c:pt>
                <c:pt idx="691">
                  <c:v>1.0558773763477801E-2</c:v>
                </c:pt>
                <c:pt idx="692">
                  <c:v>1.03540094569325E-2</c:v>
                </c:pt>
                <c:pt idx="693">
                  <c:v>1.01285213604569E-2</c:v>
                </c:pt>
                <c:pt idx="694">
                  <c:v>9.8871905356645601E-3</c:v>
                </c:pt>
                <c:pt idx="695">
                  <c:v>9.6344528719782899E-3</c:v>
                </c:pt>
                <c:pt idx="696">
                  <c:v>9.3742553144693392E-3</c:v>
                </c:pt>
                <c:pt idx="697">
                  <c:v>9.1099832206964493E-3</c:v>
                </c:pt>
                <c:pt idx="698">
                  <c:v>8.8448757305741293E-3</c:v>
                </c:pt>
                <c:pt idx="699">
                  <c:v>8.5813878104090708E-3</c:v>
                </c:pt>
                <c:pt idx="700">
                  <c:v>1.6181347891688399E-2</c:v>
                </c:pt>
                <c:pt idx="701">
                  <c:v>1.6417933627963101E-2</c:v>
                </c:pt>
                <c:pt idx="702">
                  <c:v>1.65854282677174E-2</c:v>
                </c:pt>
                <c:pt idx="703">
                  <c:v>1.6688352450728399E-2</c:v>
                </c:pt>
                <c:pt idx="704">
                  <c:v>1.6731854528188699E-2</c:v>
                </c:pt>
                <c:pt idx="705">
                  <c:v>1.67212467640638E-2</c:v>
                </c:pt>
                <c:pt idx="706">
                  <c:v>1.6661869361996699E-2</c:v>
                </c:pt>
                <c:pt idx="707">
                  <c:v>1.6558999195694899E-2</c:v>
                </c:pt>
                <c:pt idx="708">
                  <c:v>1.64178516715765E-2</c:v>
                </c:pt>
                <c:pt idx="709">
                  <c:v>1.6243362799286801E-2</c:v>
                </c:pt>
                <c:pt idx="710">
                  <c:v>2.80183050781488E-2</c:v>
                </c:pt>
                <c:pt idx="711">
                  <c:v>2.7649821713566801E-2</c:v>
                </c:pt>
                <c:pt idx="712">
                  <c:v>2.7221573516726501E-2</c:v>
                </c:pt>
                <c:pt idx="713">
                  <c:v>2.6742700487375301E-2</c:v>
                </c:pt>
                <c:pt idx="714">
                  <c:v>2.6221774518489799E-2</c:v>
                </c:pt>
                <c:pt idx="715">
                  <c:v>2.5666771456599201E-2</c:v>
                </c:pt>
                <c:pt idx="716">
                  <c:v>2.5085134431719801E-2</c:v>
                </c:pt>
                <c:pt idx="717">
                  <c:v>2.4483764544129399E-2</c:v>
                </c:pt>
                <c:pt idx="718">
                  <c:v>2.3869005963206302E-2</c:v>
                </c:pt>
                <c:pt idx="719">
                  <c:v>2.3246716707944901E-2</c:v>
                </c:pt>
                <c:pt idx="720">
                  <c:v>1.1057865805923901E-2</c:v>
                </c:pt>
                <c:pt idx="721">
                  <c:v>1.0784340091049701E-2</c:v>
                </c:pt>
                <c:pt idx="722">
                  <c:v>1.05375563725829E-2</c:v>
                </c:pt>
                <c:pt idx="723">
                  <c:v>1.03156417608261E-2</c:v>
                </c:pt>
                <c:pt idx="724">
                  <c:v>1.01168965920806E-2</c:v>
                </c:pt>
                <c:pt idx="725">
                  <c:v>9.9396146833896706E-3</c:v>
                </c:pt>
                <c:pt idx="726">
                  <c:v>9.7821727395057696E-3</c:v>
                </c:pt>
                <c:pt idx="727">
                  <c:v>9.6429456025361997E-3</c:v>
                </c:pt>
                <c:pt idx="728">
                  <c:v>9.5204031094908697E-3</c:v>
                </c:pt>
                <c:pt idx="729">
                  <c:v>9.41304210573435E-3</c:v>
                </c:pt>
                <c:pt idx="730">
                  <c:v>8.1047765910625499E-2</c:v>
                </c:pt>
                <c:pt idx="731">
                  <c:v>7.9334467649459797E-2</c:v>
                </c:pt>
                <c:pt idx="732">
                  <c:v>7.7149137854576097E-2</c:v>
                </c:pt>
                <c:pt idx="733">
                  <c:v>7.45673477649689E-2</c:v>
                </c:pt>
                <c:pt idx="734">
                  <c:v>7.1659602224826799E-2</c:v>
                </c:pt>
                <c:pt idx="735">
                  <c:v>6.8491891026496901E-2</c:v>
                </c:pt>
                <c:pt idx="736">
                  <c:v>6.5126344561576802E-2</c:v>
                </c:pt>
                <c:pt idx="737">
                  <c:v>6.1621438711881603E-2</c:v>
                </c:pt>
                <c:pt idx="738">
                  <c:v>5.8032304048538201E-2</c:v>
                </c:pt>
                <c:pt idx="739">
                  <c:v>5.4410599172115298E-2</c:v>
                </c:pt>
                <c:pt idx="740">
                  <c:v>1.38644427061081E-2</c:v>
                </c:pt>
                <c:pt idx="741">
                  <c:v>1.27848265692592E-2</c:v>
                </c:pt>
                <c:pt idx="742">
                  <c:v>1.18904272094369E-2</c:v>
                </c:pt>
                <c:pt idx="743">
                  <c:v>1.1164223775267599E-2</c:v>
                </c:pt>
                <c:pt idx="744">
                  <c:v>1.0589731857180601E-2</c:v>
                </c:pt>
                <c:pt idx="745">
                  <c:v>1.01493140682578E-2</c:v>
                </c:pt>
                <c:pt idx="746">
                  <c:v>9.8255481570959109E-3</c:v>
                </c:pt>
                <c:pt idx="747">
                  <c:v>9.6012530848383904E-3</c:v>
                </c:pt>
                <c:pt idx="748">
                  <c:v>9.4597758725285495E-3</c:v>
                </c:pt>
                <c:pt idx="749">
                  <c:v>9.3852663412690197E-3</c:v>
                </c:pt>
                <c:pt idx="750">
                  <c:v>3.4770589321851703E-2</c:v>
                </c:pt>
                <c:pt idx="751">
                  <c:v>3.5636220127344097E-2</c:v>
                </c:pt>
                <c:pt idx="752">
                  <c:v>3.5982567816972698E-2</c:v>
                </c:pt>
                <c:pt idx="753">
                  <c:v>3.58529277145863E-2</c:v>
                </c:pt>
                <c:pt idx="754">
                  <c:v>3.5304531455039999E-2</c:v>
                </c:pt>
                <c:pt idx="755">
                  <c:v>3.4402333199977903E-2</c:v>
                </c:pt>
                <c:pt idx="756">
                  <c:v>3.3215112984180402E-2</c:v>
                </c:pt>
                <c:pt idx="757">
                  <c:v>3.1809724867343903E-2</c:v>
                </c:pt>
                <c:pt idx="758">
                  <c:v>3.02492678165436E-2</c:v>
                </c:pt>
                <c:pt idx="759">
                  <c:v>2.8590839356183999E-2</c:v>
                </c:pt>
                <c:pt idx="760">
                  <c:v>1.00865941494703E-2</c:v>
                </c:pt>
                <c:pt idx="761">
                  <c:v>1.00861508399248E-2</c:v>
                </c:pt>
                <c:pt idx="762">
                  <c:v>1.01263038814068E-2</c:v>
                </c:pt>
                <c:pt idx="763">
                  <c:v>1.01916342973709E-2</c:v>
                </c:pt>
                <c:pt idx="764">
                  <c:v>1.02698178961873E-2</c:v>
                </c:pt>
                <c:pt idx="765">
                  <c:v>1.0351234115660199E-2</c:v>
                </c:pt>
                <c:pt idx="766">
                  <c:v>1.04285757988691E-2</c:v>
                </c:pt>
                <c:pt idx="767">
                  <c:v>1.04965101927519E-2</c:v>
                </c:pt>
                <c:pt idx="768">
                  <c:v>1.0551363229751601E-2</c:v>
                </c:pt>
                <c:pt idx="769">
                  <c:v>1.0590760037303E-2</c:v>
                </c:pt>
                <c:pt idx="770">
                  <c:v>1.9582122564315799E-2</c:v>
                </c:pt>
                <c:pt idx="771">
                  <c:v>1.9191982224583602E-2</c:v>
                </c:pt>
                <c:pt idx="772">
                  <c:v>1.87015645205975E-2</c:v>
                </c:pt>
                <c:pt idx="773">
                  <c:v>1.8132321536540999E-2</c:v>
                </c:pt>
                <c:pt idx="774">
                  <c:v>1.7504651099443401E-2</c:v>
                </c:pt>
                <c:pt idx="775">
                  <c:v>1.6837308183312399E-2</c:v>
                </c:pt>
                <c:pt idx="776">
                  <c:v>1.6147095710039101E-2</c:v>
                </c:pt>
                <c:pt idx="777">
                  <c:v>1.5448420308530299E-2</c:v>
                </c:pt>
                <c:pt idx="778">
                  <c:v>1.4754181727766999E-2</c:v>
                </c:pt>
                <c:pt idx="779">
                  <c:v>1.4074391685426201E-2</c:v>
                </c:pt>
                <c:pt idx="780">
                  <c:v>6.8058423697948497E-2</c:v>
                </c:pt>
                <c:pt idx="781">
                  <c:v>6.8816117942333194E-2</c:v>
                </c:pt>
                <c:pt idx="782">
                  <c:v>6.8716071546077701E-2</c:v>
                </c:pt>
                <c:pt idx="783">
                  <c:v>6.7858353257179302E-2</c:v>
                </c:pt>
                <c:pt idx="784">
                  <c:v>6.6343039274215698E-2</c:v>
                </c:pt>
                <c:pt idx="785">
                  <c:v>6.4267784357070895E-2</c:v>
                </c:pt>
                <c:pt idx="786">
                  <c:v>6.1727557331323603E-2</c:v>
                </c:pt>
                <c:pt idx="787">
                  <c:v>5.88115751743317E-2</c:v>
                </c:pt>
                <c:pt idx="788">
                  <c:v>5.5605318397283603E-2</c:v>
                </c:pt>
                <c:pt idx="789">
                  <c:v>5.2188355475664201E-2</c:v>
                </c:pt>
                <c:pt idx="790">
                  <c:v>7.9241991043090806E-2</c:v>
                </c:pt>
                <c:pt idx="791">
                  <c:v>8.09185355901718E-2</c:v>
                </c:pt>
                <c:pt idx="792">
                  <c:v>8.1531159579753903E-2</c:v>
                </c:pt>
                <c:pt idx="793">
                  <c:v>8.1175334751606001E-2</c:v>
                </c:pt>
                <c:pt idx="794">
                  <c:v>7.9968564212322193E-2</c:v>
                </c:pt>
                <c:pt idx="795">
                  <c:v>7.8040614724159199E-2</c:v>
                </c:pt>
                <c:pt idx="796">
                  <c:v>7.5524806976318401E-2</c:v>
                </c:pt>
                <c:pt idx="797">
                  <c:v>7.2550922632217393E-2</c:v>
                </c:pt>
                <c:pt idx="798">
                  <c:v>6.9240257143974304E-2</c:v>
                </c:pt>
                <c:pt idx="799">
                  <c:v>6.5702326595783206E-2</c:v>
                </c:pt>
                <c:pt idx="800">
                  <c:v>7.8167933970689808E-3</c:v>
                </c:pt>
                <c:pt idx="801">
                  <c:v>7.8911539167165808E-3</c:v>
                </c:pt>
                <c:pt idx="802">
                  <c:v>8.0031333491206204E-3</c:v>
                </c:pt>
                <c:pt idx="803">
                  <c:v>8.1331841647625004E-3</c:v>
                </c:pt>
                <c:pt idx="804">
                  <c:v>8.2660829648375494E-3</c:v>
                </c:pt>
                <c:pt idx="805">
                  <c:v>8.3901723846793192E-3</c:v>
                </c:pt>
                <c:pt idx="806">
                  <c:v>8.49699415266514E-3</c:v>
                </c:pt>
                <c:pt idx="807">
                  <c:v>8.5806827992200903E-3</c:v>
                </c:pt>
                <c:pt idx="808">
                  <c:v>8.6376368999481201E-3</c:v>
                </c:pt>
                <c:pt idx="809">
                  <c:v>8.6659686639904993E-3</c:v>
                </c:pt>
                <c:pt idx="810">
                  <c:v>3.3048901706934003E-2</c:v>
                </c:pt>
                <c:pt idx="811">
                  <c:v>3.2279890030622503E-2</c:v>
                </c:pt>
                <c:pt idx="812">
                  <c:v>3.1327102333307301E-2</c:v>
                </c:pt>
                <c:pt idx="813">
                  <c:v>3.02275456488133E-2</c:v>
                </c:pt>
                <c:pt idx="814">
                  <c:v>2.9015922918915801E-2</c:v>
                </c:pt>
                <c:pt idx="815">
                  <c:v>2.77240686118603E-2</c:v>
                </c:pt>
                <c:pt idx="816">
                  <c:v>2.6380456984043101E-2</c:v>
                </c:pt>
                <c:pt idx="817">
                  <c:v>2.5009986013174099E-2</c:v>
                </c:pt>
                <c:pt idx="818">
                  <c:v>2.3633979260921499E-2</c:v>
                </c:pt>
                <c:pt idx="819">
                  <c:v>2.2269880399107898E-2</c:v>
                </c:pt>
                <c:pt idx="820">
                  <c:v>5.3335009142756497E-3</c:v>
                </c:pt>
                <c:pt idx="821">
                  <c:v>5.4792989976704103E-3</c:v>
                </c:pt>
                <c:pt idx="822">
                  <c:v>5.6324400939047302E-3</c:v>
                </c:pt>
                <c:pt idx="823">
                  <c:v>5.7825730182230499E-3</c:v>
                </c:pt>
                <c:pt idx="824">
                  <c:v>5.9220809489488602E-3</c:v>
                </c:pt>
                <c:pt idx="825">
                  <c:v>6.0454644262790697E-3</c:v>
                </c:pt>
                <c:pt idx="826">
                  <c:v>6.1491690576076499E-3</c:v>
                </c:pt>
                <c:pt idx="827">
                  <c:v>6.2310630455613102E-3</c:v>
                </c:pt>
                <c:pt idx="828">
                  <c:v>6.2901927158236504E-3</c:v>
                </c:pt>
                <c:pt idx="829">
                  <c:v>6.3265133649110803E-3</c:v>
                </c:pt>
                <c:pt idx="830">
                  <c:v>5.7408907450735604E-3</c:v>
                </c:pt>
                <c:pt idx="831">
                  <c:v>5.7354751043021696E-3</c:v>
                </c:pt>
                <c:pt idx="832">
                  <c:v>5.7148057967424401E-3</c:v>
                </c:pt>
                <c:pt idx="833">
                  <c:v>5.68024767562747E-3</c:v>
                </c:pt>
                <c:pt idx="834">
                  <c:v>5.63331320881844E-3</c:v>
                </c:pt>
                <c:pt idx="835">
                  <c:v>5.5755670182406902E-3</c:v>
                </c:pt>
                <c:pt idx="836">
                  <c:v>5.5086403153836701E-3</c:v>
                </c:pt>
                <c:pt idx="837">
                  <c:v>5.43408654630184E-3</c:v>
                </c:pt>
                <c:pt idx="838">
                  <c:v>5.3534694015979802E-3</c:v>
                </c:pt>
                <c:pt idx="839">
                  <c:v>5.2682380191981801E-3</c:v>
                </c:pt>
                <c:pt idx="840">
                  <c:v>2.55120825022459E-2</c:v>
                </c:pt>
                <c:pt idx="841">
                  <c:v>2.5494452565908401E-2</c:v>
                </c:pt>
                <c:pt idx="842">
                  <c:v>2.53023598343134E-2</c:v>
                </c:pt>
                <c:pt idx="843">
                  <c:v>2.4956874549388899E-2</c:v>
                </c:pt>
                <c:pt idx="844">
                  <c:v>2.4479765444994001E-2</c:v>
                </c:pt>
                <c:pt idx="845">
                  <c:v>2.38920301198959E-2</c:v>
                </c:pt>
                <c:pt idx="846">
                  <c:v>2.3214269429445301E-2</c:v>
                </c:pt>
                <c:pt idx="847">
                  <c:v>2.24656313657761E-2</c:v>
                </c:pt>
                <c:pt idx="848">
                  <c:v>2.1663736552000001E-2</c:v>
                </c:pt>
                <c:pt idx="849">
                  <c:v>2.0824424922466299E-2</c:v>
                </c:pt>
                <c:pt idx="850">
                  <c:v>4.9818521365523399E-3</c:v>
                </c:pt>
                <c:pt idx="851">
                  <c:v>4.6811830252408999E-3</c:v>
                </c:pt>
                <c:pt idx="852">
                  <c:v>4.4129937887191798E-3</c:v>
                </c:pt>
                <c:pt idx="853">
                  <c:v>4.1742268949747103E-3</c:v>
                </c:pt>
                <c:pt idx="854">
                  <c:v>3.9620334282517398E-3</c:v>
                </c:pt>
                <c:pt idx="855">
                  <c:v>3.77376424148679E-3</c:v>
                </c:pt>
                <c:pt idx="856">
                  <c:v>3.6069769412279099E-3</c:v>
                </c:pt>
                <c:pt idx="857">
                  <c:v>3.4594405442476299E-3</c:v>
                </c:pt>
                <c:pt idx="858">
                  <c:v>3.3291070722043501E-3</c:v>
                </c:pt>
                <c:pt idx="859">
                  <c:v>3.2141238916665298E-3</c:v>
                </c:pt>
                <c:pt idx="860">
                  <c:v>1.3696986250579401E-2</c:v>
                </c:pt>
                <c:pt idx="861">
                  <c:v>1.3260561041534001E-2</c:v>
                </c:pt>
                <c:pt idx="862">
                  <c:v>1.2804572470486201E-2</c:v>
                </c:pt>
                <c:pt idx="863">
                  <c:v>1.2335647828877E-2</c:v>
                </c:pt>
                <c:pt idx="864">
                  <c:v>1.1859637685120101E-2</c:v>
                </c:pt>
                <c:pt idx="865">
                  <c:v>1.1381431482732299E-2</c:v>
                </c:pt>
                <c:pt idx="866">
                  <c:v>1.09054641798139E-2</c:v>
                </c:pt>
                <c:pt idx="867">
                  <c:v>1.0435493662953399E-2</c:v>
                </c:pt>
                <c:pt idx="868">
                  <c:v>9.9743427708745003E-3</c:v>
                </c:pt>
                <c:pt idx="869">
                  <c:v>9.5244320109486597E-3</c:v>
                </c:pt>
                <c:pt idx="870">
                  <c:v>2.0469523966312402E-2</c:v>
                </c:pt>
                <c:pt idx="871">
                  <c:v>1.9815752282738699E-2</c:v>
                </c:pt>
                <c:pt idx="872">
                  <c:v>1.91549509763718E-2</c:v>
                </c:pt>
                <c:pt idx="873">
                  <c:v>1.8493156880140301E-2</c:v>
                </c:pt>
                <c:pt idx="874">
                  <c:v>1.7835427075624501E-2</c:v>
                </c:pt>
                <c:pt idx="875">
                  <c:v>1.7185777425766002E-2</c:v>
                </c:pt>
                <c:pt idx="876">
                  <c:v>1.6548020765185401E-2</c:v>
                </c:pt>
                <c:pt idx="877">
                  <c:v>1.59247890114784E-2</c:v>
                </c:pt>
                <c:pt idx="878">
                  <c:v>1.5318208374083001E-2</c:v>
                </c:pt>
                <c:pt idx="879">
                  <c:v>1.47298146039248E-2</c:v>
                </c:pt>
                <c:pt idx="880">
                  <c:v>5.5557586252689403E-2</c:v>
                </c:pt>
                <c:pt idx="881">
                  <c:v>5.6263860315084499E-2</c:v>
                </c:pt>
                <c:pt idx="882">
                  <c:v>5.6358609348535503E-2</c:v>
                </c:pt>
                <c:pt idx="883">
                  <c:v>5.5915735661983497E-2</c:v>
                </c:pt>
                <c:pt idx="884">
                  <c:v>5.5004462599754299E-2</c:v>
                </c:pt>
                <c:pt idx="885">
                  <c:v>5.3689293563365902E-2</c:v>
                </c:pt>
                <c:pt idx="886">
                  <c:v>5.20302057266235E-2</c:v>
                </c:pt>
                <c:pt idx="887">
                  <c:v>5.0082888454198803E-2</c:v>
                </c:pt>
                <c:pt idx="888">
                  <c:v>4.7898963093757602E-2</c:v>
                </c:pt>
                <c:pt idx="889">
                  <c:v>4.5526392757892602E-2</c:v>
                </c:pt>
                <c:pt idx="890">
                  <c:v>2.5935221929103101E-3</c:v>
                </c:pt>
                <c:pt idx="891">
                  <c:v>2.8157236520200998E-3</c:v>
                </c:pt>
                <c:pt idx="892">
                  <c:v>3.0266696121543598E-3</c:v>
                </c:pt>
                <c:pt idx="893">
                  <c:v>3.2217516563832799E-3</c:v>
                </c:pt>
                <c:pt idx="894">
                  <c:v>3.3975692931562701E-3</c:v>
                </c:pt>
                <c:pt idx="895">
                  <c:v>3.5517790820449599E-3</c:v>
                </c:pt>
                <c:pt idx="896">
                  <c:v>3.68297542445362E-3</c:v>
                </c:pt>
                <c:pt idx="897">
                  <c:v>3.7905597127973999E-3</c:v>
                </c:pt>
                <c:pt idx="898">
                  <c:v>3.87462158687413E-3</c:v>
                </c:pt>
                <c:pt idx="899">
                  <c:v>3.9357254281640096E-3</c:v>
                </c:pt>
                <c:pt idx="900">
                  <c:v>1.4986515045166E-2</c:v>
                </c:pt>
                <c:pt idx="901">
                  <c:v>1.4956912957131901E-2</c:v>
                </c:pt>
                <c:pt idx="902">
                  <c:v>1.48628568276763E-2</c:v>
                </c:pt>
                <c:pt idx="903">
                  <c:v>1.4711784198880201E-2</c:v>
                </c:pt>
                <c:pt idx="904">
                  <c:v>1.4511035755276701E-2</c:v>
                </c:pt>
                <c:pt idx="905">
                  <c:v>1.4267719350755201E-2</c:v>
                </c:pt>
                <c:pt idx="906">
                  <c:v>1.39885945245624E-2</c:v>
                </c:pt>
                <c:pt idx="907">
                  <c:v>1.3679970055818599E-2</c:v>
                </c:pt>
                <c:pt idx="908">
                  <c:v>1.33477048948407E-2</c:v>
                </c:pt>
                <c:pt idx="909">
                  <c:v>1.2997105717659E-2</c:v>
                </c:pt>
                <c:pt idx="910">
                  <c:v>9.8881078884005599E-3</c:v>
                </c:pt>
                <c:pt idx="911">
                  <c:v>1.01021761074662E-2</c:v>
                </c:pt>
                <c:pt idx="912">
                  <c:v>1.02334367111325E-2</c:v>
                </c:pt>
                <c:pt idx="913">
                  <c:v>1.02879237383604E-2</c:v>
                </c:pt>
                <c:pt idx="914">
                  <c:v>1.02722058072686E-2</c:v>
                </c:pt>
                <c:pt idx="915">
                  <c:v>1.01931169629097E-2</c:v>
                </c:pt>
                <c:pt idx="916">
                  <c:v>1.0057575069367899E-2</c:v>
                </c:pt>
                <c:pt idx="917">
                  <c:v>9.8724225535988808E-3</c:v>
                </c:pt>
                <c:pt idx="918">
                  <c:v>9.6443314105272293E-3</c:v>
                </c:pt>
                <c:pt idx="919">
                  <c:v>9.3797268345952103E-3</c:v>
                </c:pt>
                <c:pt idx="920">
                  <c:v>5.6453635916113897E-3</c:v>
                </c:pt>
                <c:pt idx="921">
                  <c:v>5.4338746704161202E-3</c:v>
                </c:pt>
                <c:pt idx="922">
                  <c:v>5.2183312363922596E-3</c:v>
                </c:pt>
                <c:pt idx="923">
                  <c:v>5.0008981488645103E-3</c:v>
                </c:pt>
                <c:pt idx="924">
                  <c:v>4.7834087163209898E-3</c:v>
                </c:pt>
                <c:pt idx="925">
                  <c:v>4.56750206649303E-3</c:v>
                </c:pt>
                <c:pt idx="926">
                  <c:v>4.3547907844185803E-3</c:v>
                </c:pt>
                <c:pt idx="927">
                  <c:v>4.1465209797024701E-3</c:v>
                </c:pt>
                <c:pt idx="928">
                  <c:v>3.9438353851437603E-3</c:v>
                </c:pt>
                <c:pt idx="929">
                  <c:v>3.7476839497685402E-3</c:v>
                </c:pt>
                <c:pt idx="930">
                  <c:v>1.41704250127077E-2</c:v>
                </c:pt>
                <c:pt idx="931">
                  <c:v>1.36474128812552E-2</c:v>
                </c:pt>
                <c:pt idx="932">
                  <c:v>1.30800139158964E-2</c:v>
                </c:pt>
                <c:pt idx="933">
                  <c:v>1.2478775344789E-2</c:v>
                </c:pt>
                <c:pt idx="934">
                  <c:v>1.1853501200676001E-2</c:v>
                </c:pt>
                <c:pt idx="935">
                  <c:v>1.1213130317628399E-2</c:v>
                </c:pt>
                <c:pt idx="936">
                  <c:v>1.05662262067199E-2</c:v>
                </c:pt>
                <c:pt idx="937">
                  <c:v>9.9200531840324402E-3</c:v>
                </c:pt>
                <c:pt idx="938">
                  <c:v>9.2812124639749492E-3</c:v>
                </c:pt>
                <c:pt idx="939">
                  <c:v>8.6555527523159998E-3</c:v>
                </c:pt>
                <c:pt idx="940">
                  <c:v>4.1405819356441498E-3</c:v>
                </c:pt>
                <c:pt idx="941">
                  <c:v>3.7465719506144502E-3</c:v>
                </c:pt>
                <c:pt idx="942">
                  <c:v>3.3887184690684102E-3</c:v>
                </c:pt>
                <c:pt idx="943">
                  <c:v>3.06652206927538E-3</c:v>
                </c:pt>
                <c:pt idx="944">
                  <c:v>2.7792553883045899E-3</c:v>
                </c:pt>
                <c:pt idx="945">
                  <c:v>2.5255484506487799E-3</c:v>
                </c:pt>
                <c:pt idx="946">
                  <c:v>2.3037644568830698E-3</c:v>
                </c:pt>
                <c:pt idx="947">
                  <c:v>2.1120132878422698E-3</c:v>
                </c:pt>
                <c:pt idx="948">
                  <c:v>1.9481843337416701E-3</c:v>
                </c:pt>
                <c:pt idx="949">
                  <c:v>1.81002530734986E-3</c:v>
                </c:pt>
                <c:pt idx="950">
                  <c:v>2.7971502859145399E-3</c:v>
                </c:pt>
                <c:pt idx="951">
                  <c:v>2.95762834139168E-3</c:v>
                </c:pt>
                <c:pt idx="952">
                  <c:v>3.0879324767738598E-3</c:v>
                </c:pt>
                <c:pt idx="953">
                  <c:v>3.18740936927497E-3</c:v>
                </c:pt>
                <c:pt idx="954">
                  <c:v>3.2564760185778102E-3</c:v>
                </c:pt>
                <c:pt idx="955">
                  <c:v>3.2963405828923E-3</c:v>
                </c:pt>
                <c:pt idx="956">
                  <c:v>3.3088731579482599E-3</c:v>
                </c:pt>
                <c:pt idx="957">
                  <c:v>3.2964244019240102E-3</c:v>
                </c:pt>
                <c:pt idx="958">
                  <c:v>3.2616343814879699E-3</c:v>
                </c:pt>
                <c:pt idx="959">
                  <c:v>3.2073103357106499E-3</c:v>
                </c:pt>
                <c:pt idx="960">
                  <c:v>5.7844002731144402E-3</c:v>
                </c:pt>
                <c:pt idx="961">
                  <c:v>5.7620918378233901E-3</c:v>
                </c:pt>
                <c:pt idx="962">
                  <c:v>5.66701916977763E-3</c:v>
                </c:pt>
                <c:pt idx="963">
                  <c:v>5.5086850188672499E-3</c:v>
                </c:pt>
                <c:pt idx="964">
                  <c:v>5.29722031205893E-3</c:v>
                </c:pt>
                <c:pt idx="965">
                  <c:v>5.0431210547685597E-3</c:v>
                </c:pt>
                <c:pt idx="966">
                  <c:v>4.7566774301230899E-3</c:v>
                </c:pt>
                <c:pt idx="967">
                  <c:v>4.4477633200585799E-3</c:v>
                </c:pt>
                <c:pt idx="968">
                  <c:v>4.1255881078541296E-3</c:v>
                </c:pt>
                <c:pt idx="969">
                  <c:v>3.7985523231327499E-3</c:v>
                </c:pt>
                <c:pt idx="970">
                  <c:v>2.5575179606676102E-3</c:v>
                </c:pt>
                <c:pt idx="971">
                  <c:v>2.5524832308292402E-3</c:v>
                </c:pt>
                <c:pt idx="972">
                  <c:v>2.5564767420291901E-3</c:v>
                </c:pt>
                <c:pt idx="973">
                  <c:v>2.5661163963377502E-3</c:v>
                </c:pt>
                <c:pt idx="974">
                  <c:v>2.57857562974095E-3</c:v>
                </c:pt>
                <c:pt idx="975">
                  <c:v>2.5915554724633698E-3</c:v>
                </c:pt>
                <c:pt idx="976">
                  <c:v>2.6032526511699E-3</c:v>
                </c:pt>
                <c:pt idx="977">
                  <c:v>2.6123095303773902E-3</c:v>
                </c:pt>
                <c:pt idx="978">
                  <c:v>2.6177784893661698E-3</c:v>
                </c:pt>
                <c:pt idx="979">
                  <c:v>2.6190658099949399E-3</c:v>
                </c:pt>
                <c:pt idx="980">
                  <c:v>2.0490696653723699E-2</c:v>
                </c:pt>
                <c:pt idx="981">
                  <c:v>2.0295023918151901E-2</c:v>
                </c:pt>
                <c:pt idx="982">
                  <c:v>1.99259612709284E-2</c:v>
                </c:pt>
                <c:pt idx="983">
                  <c:v>1.94099731743336E-2</c:v>
                </c:pt>
                <c:pt idx="984">
                  <c:v>1.8773749470710799E-2</c:v>
                </c:pt>
                <c:pt idx="985">
                  <c:v>1.8042823299765601E-2</c:v>
                </c:pt>
                <c:pt idx="986">
                  <c:v>1.7241209745407101E-2</c:v>
                </c:pt>
                <c:pt idx="987">
                  <c:v>1.63907837122679E-2</c:v>
                </c:pt>
                <c:pt idx="988">
                  <c:v>1.55109958723187E-2</c:v>
                </c:pt>
                <c:pt idx="989">
                  <c:v>1.4618722721934299E-2</c:v>
                </c:pt>
              </c:numCache>
            </c:numRef>
          </c:yVal>
          <c:smooth val="0"/>
          <c:extLst xmlns:c16r2="http://schemas.microsoft.com/office/drawing/2015/06/chart">
            <c:ext xmlns:c16="http://schemas.microsoft.com/office/drawing/2014/chart" uri="{C3380CC4-5D6E-409C-BE32-E72D297353CC}">
              <c16:uniqueId val="{00000000-5C96-6C46-87E0-7CADD6F54BFA}"/>
            </c:ext>
          </c:extLst>
        </c:ser>
        <c:dLbls>
          <c:showLegendKey val="0"/>
          <c:showVal val="0"/>
          <c:showCatName val="0"/>
          <c:showSerName val="0"/>
          <c:showPercent val="0"/>
          <c:showBubbleSize val="0"/>
        </c:dLbls>
        <c:axId val="250861368"/>
        <c:axId val="250861760"/>
      </c:scatterChart>
      <c:valAx>
        <c:axId val="250861368"/>
        <c:scaling>
          <c:orientation val="minMax"/>
          <c:max val="100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S"/>
                  <a:t>Epoc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E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250861760"/>
        <c:crosses val="autoZero"/>
        <c:crossBetween val="midCat"/>
      </c:valAx>
      <c:valAx>
        <c:axId val="2508617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S"/>
                  <a:t>Error de entrenamient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E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250861368"/>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ES"/>
              <a:t>Error</a:t>
            </a:r>
            <a:r>
              <a:rPr lang="es-ES" baseline="0"/>
              <a:t> de entrenamiento</a:t>
            </a:r>
            <a:endParaRPr lang="es-E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S"/>
        </a:p>
      </c:txPr>
    </c:title>
    <c:autoTitleDeleted val="0"/>
    <c:plotArea>
      <c:layout/>
      <c:scatterChart>
        <c:scatterStyle val="lineMarker"/>
        <c:varyColors val="0"/>
        <c:ser>
          <c:idx val="0"/>
          <c:order val="0"/>
          <c:spPr>
            <a:ln w="19050" cap="rnd">
              <a:solidFill>
                <a:schemeClr val="accent1"/>
              </a:solidFill>
              <a:round/>
            </a:ln>
            <a:effectLst/>
          </c:spPr>
          <c:marker>
            <c:symbol val="none"/>
          </c:marker>
          <c:xVal>
            <c:numRef>
              <c:f>'Datos modelo'!$A$2:$A$761</c:f>
              <c:numCache>
                <c:formatCode>General</c:formatCode>
                <c:ptCount val="760"/>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pt idx="370">
                  <c:v>370</c:v>
                </c:pt>
                <c:pt idx="371">
                  <c:v>371</c:v>
                </c:pt>
                <c:pt idx="372">
                  <c:v>372</c:v>
                </c:pt>
                <c:pt idx="373">
                  <c:v>373</c:v>
                </c:pt>
                <c:pt idx="374">
                  <c:v>374</c:v>
                </c:pt>
                <c:pt idx="375">
                  <c:v>375</c:v>
                </c:pt>
                <c:pt idx="376">
                  <c:v>376</c:v>
                </c:pt>
                <c:pt idx="377">
                  <c:v>377</c:v>
                </c:pt>
                <c:pt idx="378">
                  <c:v>378</c:v>
                </c:pt>
                <c:pt idx="379">
                  <c:v>379</c:v>
                </c:pt>
                <c:pt idx="380">
                  <c:v>380</c:v>
                </c:pt>
                <c:pt idx="381">
                  <c:v>381</c:v>
                </c:pt>
                <c:pt idx="382">
                  <c:v>382</c:v>
                </c:pt>
                <c:pt idx="383">
                  <c:v>383</c:v>
                </c:pt>
                <c:pt idx="384">
                  <c:v>384</c:v>
                </c:pt>
                <c:pt idx="385">
                  <c:v>385</c:v>
                </c:pt>
                <c:pt idx="386">
                  <c:v>386</c:v>
                </c:pt>
                <c:pt idx="387">
                  <c:v>387</c:v>
                </c:pt>
                <c:pt idx="388">
                  <c:v>388</c:v>
                </c:pt>
                <c:pt idx="389">
                  <c:v>389</c:v>
                </c:pt>
                <c:pt idx="390">
                  <c:v>390</c:v>
                </c:pt>
                <c:pt idx="391">
                  <c:v>391</c:v>
                </c:pt>
                <c:pt idx="392">
                  <c:v>392</c:v>
                </c:pt>
                <c:pt idx="393">
                  <c:v>393</c:v>
                </c:pt>
                <c:pt idx="394">
                  <c:v>394</c:v>
                </c:pt>
                <c:pt idx="395">
                  <c:v>395</c:v>
                </c:pt>
                <c:pt idx="396">
                  <c:v>396</c:v>
                </c:pt>
                <c:pt idx="397">
                  <c:v>397</c:v>
                </c:pt>
                <c:pt idx="398">
                  <c:v>398</c:v>
                </c:pt>
                <c:pt idx="399">
                  <c:v>399</c:v>
                </c:pt>
                <c:pt idx="400">
                  <c:v>400</c:v>
                </c:pt>
                <c:pt idx="401">
                  <c:v>401</c:v>
                </c:pt>
                <c:pt idx="402">
                  <c:v>402</c:v>
                </c:pt>
                <c:pt idx="403">
                  <c:v>403</c:v>
                </c:pt>
                <c:pt idx="404">
                  <c:v>404</c:v>
                </c:pt>
                <c:pt idx="405">
                  <c:v>405</c:v>
                </c:pt>
                <c:pt idx="406">
                  <c:v>406</c:v>
                </c:pt>
                <c:pt idx="407">
                  <c:v>407</c:v>
                </c:pt>
                <c:pt idx="408">
                  <c:v>408</c:v>
                </c:pt>
                <c:pt idx="409">
                  <c:v>409</c:v>
                </c:pt>
                <c:pt idx="410">
                  <c:v>410</c:v>
                </c:pt>
                <c:pt idx="411">
                  <c:v>411</c:v>
                </c:pt>
                <c:pt idx="412">
                  <c:v>412</c:v>
                </c:pt>
                <c:pt idx="413">
                  <c:v>413</c:v>
                </c:pt>
                <c:pt idx="414">
                  <c:v>414</c:v>
                </c:pt>
                <c:pt idx="415">
                  <c:v>415</c:v>
                </c:pt>
                <c:pt idx="416">
                  <c:v>416</c:v>
                </c:pt>
                <c:pt idx="417">
                  <c:v>417</c:v>
                </c:pt>
                <c:pt idx="418">
                  <c:v>418</c:v>
                </c:pt>
                <c:pt idx="419">
                  <c:v>419</c:v>
                </c:pt>
                <c:pt idx="420">
                  <c:v>420</c:v>
                </c:pt>
                <c:pt idx="421">
                  <c:v>421</c:v>
                </c:pt>
                <c:pt idx="422">
                  <c:v>422</c:v>
                </c:pt>
                <c:pt idx="423">
                  <c:v>423</c:v>
                </c:pt>
                <c:pt idx="424">
                  <c:v>424</c:v>
                </c:pt>
                <c:pt idx="425">
                  <c:v>425</c:v>
                </c:pt>
                <c:pt idx="426">
                  <c:v>426</c:v>
                </c:pt>
                <c:pt idx="427">
                  <c:v>427</c:v>
                </c:pt>
                <c:pt idx="428">
                  <c:v>428</c:v>
                </c:pt>
                <c:pt idx="429">
                  <c:v>429</c:v>
                </c:pt>
                <c:pt idx="430">
                  <c:v>430</c:v>
                </c:pt>
                <c:pt idx="431">
                  <c:v>431</c:v>
                </c:pt>
                <c:pt idx="432">
                  <c:v>432</c:v>
                </c:pt>
                <c:pt idx="433">
                  <c:v>433</c:v>
                </c:pt>
                <c:pt idx="434">
                  <c:v>434</c:v>
                </c:pt>
                <c:pt idx="435">
                  <c:v>435</c:v>
                </c:pt>
                <c:pt idx="436">
                  <c:v>436</c:v>
                </c:pt>
                <c:pt idx="437">
                  <c:v>437</c:v>
                </c:pt>
                <c:pt idx="438">
                  <c:v>438</c:v>
                </c:pt>
                <c:pt idx="439">
                  <c:v>439</c:v>
                </c:pt>
                <c:pt idx="440">
                  <c:v>440</c:v>
                </c:pt>
                <c:pt idx="441">
                  <c:v>441</c:v>
                </c:pt>
                <c:pt idx="442">
                  <c:v>442</c:v>
                </c:pt>
                <c:pt idx="443">
                  <c:v>443</c:v>
                </c:pt>
                <c:pt idx="444">
                  <c:v>444</c:v>
                </c:pt>
                <c:pt idx="445">
                  <c:v>445</c:v>
                </c:pt>
                <c:pt idx="446">
                  <c:v>446</c:v>
                </c:pt>
                <c:pt idx="447">
                  <c:v>447</c:v>
                </c:pt>
                <c:pt idx="448">
                  <c:v>448</c:v>
                </c:pt>
                <c:pt idx="449">
                  <c:v>449</c:v>
                </c:pt>
                <c:pt idx="450">
                  <c:v>450</c:v>
                </c:pt>
                <c:pt idx="451">
                  <c:v>451</c:v>
                </c:pt>
                <c:pt idx="452">
                  <c:v>452</c:v>
                </c:pt>
                <c:pt idx="453">
                  <c:v>453</c:v>
                </c:pt>
                <c:pt idx="454">
                  <c:v>454</c:v>
                </c:pt>
                <c:pt idx="455">
                  <c:v>455</c:v>
                </c:pt>
                <c:pt idx="456">
                  <c:v>456</c:v>
                </c:pt>
                <c:pt idx="457">
                  <c:v>457</c:v>
                </c:pt>
                <c:pt idx="458">
                  <c:v>458</c:v>
                </c:pt>
                <c:pt idx="459">
                  <c:v>459</c:v>
                </c:pt>
                <c:pt idx="460">
                  <c:v>460</c:v>
                </c:pt>
                <c:pt idx="461">
                  <c:v>461</c:v>
                </c:pt>
                <c:pt idx="462">
                  <c:v>462</c:v>
                </c:pt>
                <c:pt idx="463">
                  <c:v>463</c:v>
                </c:pt>
                <c:pt idx="464">
                  <c:v>464</c:v>
                </c:pt>
                <c:pt idx="465">
                  <c:v>465</c:v>
                </c:pt>
                <c:pt idx="466">
                  <c:v>466</c:v>
                </c:pt>
                <c:pt idx="467">
                  <c:v>467</c:v>
                </c:pt>
                <c:pt idx="468">
                  <c:v>468</c:v>
                </c:pt>
                <c:pt idx="469">
                  <c:v>469</c:v>
                </c:pt>
                <c:pt idx="470">
                  <c:v>470</c:v>
                </c:pt>
                <c:pt idx="471">
                  <c:v>471</c:v>
                </c:pt>
                <c:pt idx="472">
                  <c:v>472</c:v>
                </c:pt>
                <c:pt idx="473">
                  <c:v>473</c:v>
                </c:pt>
                <c:pt idx="474">
                  <c:v>474</c:v>
                </c:pt>
                <c:pt idx="475">
                  <c:v>475</c:v>
                </c:pt>
                <c:pt idx="476">
                  <c:v>476</c:v>
                </c:pt>
                <c:pt idx="477">
                  <c:v>477</c:v>
                </c:pt>
                <c:pt idx="478">
                  <c:v>478</c:v>
                </c:pt>
                <c:pt idx="479">
                  <c:v>479</c:v>
                </c:pt>
                <c:pt idx="480">
                  <c:v>480</c:v>
                </c:pt>
                <c:pt idx="481">
                  <c:v>481</c:v>
                </c:pt>
                <c:pt idx="482">
                  <c:v>482</c:v>
                </c:pt>
                <c:pt idx="483">
                  <c:v>483</c:v>
                </c:pt>
                <c:pt idx="484">
                  <c:v>484</c:v>
                </c:pt>
                <c:pt idx="485">
                  <c:v>485</c:v>
                </c:pt>
                <c:pt idx="486">
                  <c:v>486</c:v>
                </c:pt>
                <c:pt idx="487">
                  <c:v>487</c:v>
                </c:pt>
                <c:pt idx="488">
                  <c:v>488</c:v>
                </c:pt>
                <c:pt idx="489">
                  <c:v>489</c:v>
                </c:pt>
                <c:pt idx="490">
                  <c:v>490</c:v>
                </c:pt>
                <c:pt idx="491">
                  <c:v>491</c:v>
                </c:pt>
                <c:pt idx="492">
                  <c:v>492</c:v>
                </c:pt>
                <c:pt idx="493">
                  <c:v>493</c:v>
                </c:pt>
                <c:pt idx="494">
                  <c:v>494</c:v>
                </c:pt>
                <c:pt idx="495">
                  <c:v>495</c:v>
                </c:pt>
                <c:pt idx="496">
                  <c:v>496</c:v>
                </c:pt>
                <c:pt idx="497">
                  <c:v>497</c:v>
                </c:pt>
                <c:pt idx="498">
                  <c:v>498</c:v>
                </c:pt>
                <c:pt idx="499">
                  <c:v>499</c:v>
                </c:pt>
                <c:pt idx="500">
                  <c:v>500</c:v>
                </c:pt>
                <c:pt idx="501">
                  <c:v>501</c:v>
                </c:pt>
                <c:pt idx="502">
                  <c:v>502</c:v>
                </c:pt>
                <c:pt idx="503">
                  <c:v>503</c:v>
                </c:pt>
                <c:pt idx="504">
                  <c:v>504</c:v>
                </c:pt>
                <c:pt idx="505">
                  <c:v>505</c:v>
                </c:pt>
                <c:pt idx="506">
                  <c:v>506</c:v>
                </c:pt>
                <c:pt idx="507">
                  <c:v>507</c:v>
                </c:pt>
                <c:pt idx="508">
                  <c:v>508</c:v>
                </c:pt>
                <c:pt idx="509">
                  <c:v>509</c:v>
                </c:pt>
                <c:pt idx="510">
                  <c:v>510</c:v>
                </c:pt>
                <c:pt idx="511">
                  <c:v>511</c:v>
                </c:pt>
                <c:pt idx="512">
                  <c:v>512</c:v>
                </c:pt>
                <c:pt idx="513">
                  <c:v>513</c:v>
                </c:pt>
                <c:pt idx="514">
                  <c:v>514</c:v>
                </c:pt>
                <c:pt idx="515">
                  <c:v>515</c:v>
                </c:pt>
                <c:pt idx="516">
                  <c:v>516</c:v>
                </c:pt>
                <c:pt idx="517">
                  <c:v>517</c:v>
                </c:pt>
                <c:pt idx="518">
                  <c:v>518</c:v>
                </c:pt>
                <c:pt idx="519">
                  <c:v>519</c:v>
                </c:pt>
                <c:pt idx="520">
                  <c:v>520</c:v>
                </c:pt>
                <c:pt idx="521">
                  <c:v>521</c:v>
                </c:pt>
                <c:pt idx="522">
                  <c:v>522</c:v>
                </c:pt>
                <c:pt idx="523">
                  <c:v>523</c:v>
                </c:pt>
                <c:pt idx="524">
                  <c:v>524</c:v>
                </c:pt>
                <c:pt idx="525">
                  <c:v>525</c:v>
                </c:pt>
                <c:pt idx="526">
                  <c:v>526</c:v>
                </c:pt>
                <c:pt idx="527">
                  <c:v>527</c:v>
                </c:pt>
                <c:pt idx="528">
                  <c:v>528</c:v>
                </c:pt>
                <c:pt idx="529">
                  <c:v>529</c:v>
                </c:pt>
                <c:pt idx="530">
                  <c:v>530</c:v>
                </c:pt>
                <c:pt idx="531">
                  <c:v>531</c:v>
                </c:pt>
                <c:pt idx="532">
                  <c:v>532</c:v>
                </c:pt>
                <c:pt idx="533">
                  <c:v>533</c:v>
                </c:pt>
                <c:pt idx="534">
                  <c:v>534</c:v>
                </c:pt>
                <c:pt idx="535">
                  <c:v>535</c:v>
                </c:pt>
                <c:pt idx="536">
                  <c:v>536</c:v>
                </c:pt>
                <c:pt idx="537">
                  <c:v>537</c:v>
                </c:pt>
                <c:pt idx="538">
                  <c:v>538</c:v>
                </c:pt>
                <c:pt idx="539">
                  <c:v>539</c:v>
                </c:pt>
                <c:pt idx="540">
                  <c:v>540</c:v>
                </c:pt>
                <c:pt idx="541">
                  <c:v>541</c:v>
                </c:pt>
                <c:pt idx="542">
                  <c:v>542</c:v>
                </c:pt>
                <c:pt idx="543">
                  <c:v>543</c:v>
                </c:pt>
                <c:pt idx="544">
                  <c:v>544</c:v>
                </c:pt>
                <c:pt idx="545">
                  <c:v>545</c:v>
                </c:pt>
                <c:pt idx="546">
                  <c:v>546</c:v>
                </c:pt>
                <c:pt idx="547">
                  <c:v>547</c:v>
                </c:pt>
                <c:pt idx="548">
                  <c:v>548</c:v>
                </c:pt>
                <c:pt idx="549">
                  <c:v>549</c:v>
                </c:pt>
                <c:pt idx="550">
                  <c:v>550</c:v>
                </c:pt>
                <c:pt idx="551">
                  <c:v>551</c:v>
                </c:pt>
                <c:pt idx="552">
                  <c:v>552</c:v>
                </c:pt>
                <c:pt idx="553">
                  <c:v>553</c:v>
                </c:pt>
                <c:pt idx="554">
                  <c:v>554</c:v>
                </c:pt>
                <c:pt idx="555">
                  <c:v>555</c:v>
                </c:pt>
                <c:pt idx="556">
                  <c:v>556</c:v>
                </c:pt>
                <c:pt idx="557">
                  <c:v>557</c:v>
                </c:pt>
                <c:pt idx="558">
                  <c:v>558</c:v>
                </c:pt>
                <c:pt idx="559">
                  <c:v>559</c:v>
                </c:pt>
                <c:pt idx="560">
                  <c:v>560</c:v>
                </c:pt>
                <c:pt idx="561">
                  <c:v>561</c:v>
                </c:pt>
                <c:pt idx="562">
                  <c:v>562</c:v>
                </c:pt>
                <c:pt idx="563">
                  <c:v>563</c:v>
                </c:pt>
                <c:pt idx="564">
                  <c:v>564</c:v>
                </c:pt>
                <c:pt idx="565">
                  <c:v>565</c:v>
                </c:pt>
                <c:pt idx="566">
                  <c:v>566</c:v>
                </c:pt>
                <c:pt idx="567">
                  <c:v>567</c:v>
                </c:pt>
                <c:pt idx="568">
                  <c:v>568</c:v>
                </c:pt>
                <c:pt idx="569">
                  <c:v>569</c:v>
                </c:pt>
                <c:pt idx="570">
                  <c:v>570</c:v>
                </c:pt>
                <c:pt idx="571">
                  <c:v>571</c:v>
                </c:pt>
                <c:pt idx="572">
                  <c:v>572</c:v>
                </c:pt>
                <c:pt idx="573">
                  <c:v>573</c:v>
                </c:pt>
                <c:pt idx="574">
                  <c:v>574</c:v>
                </c:pt>
                <c:pt idx="575">
                  <c:v>575</c:v>
                </c:pt>
                <c:pt idx="576">
                  <c:v>576</c:v>
                </c:pt>
                <c:pt idx="577">
                  <c:v>577</c:v>
                </c:pt>
                <c:pt idx="578">
                  <c:v>578</c:v>
                </c:pt>
                <c:pt idx="579">
                  <c:v>579</c:v>
                </c:pt>
                <c:pt idx="580">
                  <c:v>580</c:v>
                </c:pt>
                <c:pt idx="581">
                  <c:v>581</c:v>
                </c:pt>
                <c:pt idx="582">
                  <c:v>582</c:v>
                </c:pt>
                <c:pt idx="583">
                  <c:v>583</c:v>
                </c:pt>
                <c:pt idx="584">
                  <c:v>584</c:v>
                </c:pt>
                <c:pt idx="585">
                  <c:v>585</c:v>
                </c:pt>
                <c:pt idx="586">
                  <c:v>586</c:v>
                </c:pt>
                <c:pt idx="587">
                  <c:v>587</c:v>
                </c:pt>
                <c:pt idx="588">
                  <c:v>588</c:v>
                </c:pt>
                <c:pt idx="589">
                  <c:v>589</c:v>
                </c:pt>
                <c:pt idx="590">
                  <c:v>590</c:v>
                </c:pt>
                <c:pt idx="591">
                  <c:v>591</c:v>
                </c:pt>
                <c:pt idx="592">
                  <c:v>592</c:v>
                </c:pt>
                <c:pt idx="593">
                  <c:v>593</c:v>
                </c:pt>
                <c:pt idx="594">
                  <c:v>594</c:v>
                </c:pt>
                <c:pt idx="595">
                  <c:v>595</c:v>
                </c:pt>
                <c:pt idx="596">
                  <c:v>596</c:v>
                </c:pt>
                <c:pt idx="597">
                  <c:v>597</c:v>
                </c:pt>
                <c:pt idx="598">
                  <c:v>598</c:v>
                </c:pt>
                <c:pt idx="599">
                  <c:v>599</c:v>
                </c:pt>
                <c:pt idx="600">
                  <c:v>600</c:v>
                </c:pt>
                <c:pt idx="601">
                  <c:v>601</c:v>
                </c:pt>
                <c:pt idx="602">
                  <c:v>602</c:v>
                </c:pt>
                <c:pt idx="603">
                  <c:v>603</c:v>
                </c:pt>
                <c:pt idx="604">
                  <c:v>604</c:v>
                </c:pt>
                <c:pt idx="605">
                  <c:v>605</c:v>
                </c:pt>
                <c:pt idx="606">
                  <c:v>606</c:v>
                </c:pt>
                <c:pt idx="607">
                  <c:v>607</c:v>
                </c:pt>
                <c:pt idx="608">
                  <c:v>608</c:v>
                </c:pt>
                <c:pt idx="609">
                  <c:v>609</c:v>
                </c:pt>
                <c:pt idx="610">
                  <c:v>610</c:v>
                </c:pt>
                <c:pt idx="611">
                  <c:v>611</c:v>
                </c:pt>
                <c:pt idx="612">
                  <c:v>612</c:v>
                </c:pt>
                <c:pt idx="613">
                  <c:v>613</c:v>
                </c:pt>
                <c:pt idx="614">
                  <c:v>614</c:v>
                </c:pt>
                <c:pt idx="615">
                  <c:v>615</c:v>
                </c:pt>
                <c:pt idx="616">
                  <c:v>616</c:v>
                </c:pt>
                <c:pt idx="617">
                  <c:v>617</c:v>
                </c:pt>
                <c:pt idx="618">
                  <c:v>618</c:v>
                </c:pt>
                <c:pt idx="619">
                  <c:v>619</c:v>
                </c:pt>
                <c:pt idx="620">
                  <c:v>620</c:v>
                </c:pt>
                <c:pt idx="621">
                  <c:v>621</c:v>
                </c:pt>
                <c:pt idx="622">
                  <c:v>622</c:v>
                </c:pt>
                <c:pt idx="623">
                  <c:v>623</c:v>
                </c:pt>
                <c:pt idx="624">
                  <c:v>624</c:v>
                </c:pt>
                <c:pt idx="625">
                  <c:v>625</c:v>
                </c:pt>
                <c:pt idx="626">
                  <c:v>626</c:v>
                </c:pt>
                <c:pt idx="627">
                  <c:v>627</c:v>
                </c:pt>
                <c:pt idx="628">
                  <c:v>628</c:v>
                </c:pt>
                <c:pt idx="629">
                  <c:v>629</c:v>
                </c:pt>
                <c:pt idx="630">
                  <c:v>630</c:v>
                </c:pt>
                <c:pt idx="631">
                  <c:v>631</c:v>
                </c:pt>
                <c:pt idx="632">
                  <c:v>632</c:v>
                </c:pt>
                <c:pt idx="633">
                  <c:v>633</c:v>
                </c:pt>
                <c:pt idx="634">
                  <c:v>634</c:v>
                </c:pt>
                <c:pt idx="635">
                  <c:v>635</c:v>
                </c:pt>
                <c:pt idx="636">
                  <c:v>636</c:v>
                </c:pt>
                <c:pt idx="637">
                  <c:v>637</c:v>
                </c:pt>
                <c:pt idx="638">
                  <c:v>638</c:v>
                </c:pt>
                <c:pt idx="639">
                  <c:v>639</c:v>
                </c:pt>
                <c:pt idx="640">
                  <c:v>640</c:v>
                </c:pt>
                <c:pt idx="641">
                  <c:v>641</c:v>
                </c:pt>
                <c:pt idx="642">
                  <c:v>642</c:v>
                </c:pt>
                <c:pt idx="643">
                  <c:v>643</c:v>
                </c:pt>
                <c:pt idx="644">
                  <c:v>644</c:v>
                </c:pt>
                <c:pt idx="645">
                  <c:v>645</c:v>
                </c:pt>
                <c:pt idx="646">
                  <c:v>646</c:v>
                </c:pt>
                <c:pt idx="647">
                  <c:v>647</c:v>
                </c:pt>
                <c:pt idx="648">
                  <c:v>648</c:v>
                </c:pt>
                <c:pt idx="649">
                  <c:v>649</c:v>
                </c:pt>
                <c:pt idx="650">
                  <c:v>650</c:v>
                </c:pt>
                <c:pt idx="651">
                  <c:v>651</c:v>
                </c:pt>
                <c:pt idx="652">
                  <c:v>652</c:v>
                </c:pt>
                <c:pt idx="653">
                  <c:v>653</c:v>
                </c:pt>
                <c:pt idx="654">
                  <c:v>654</c:v>
                </c:pt>
                <c:pt idx="655">
                  <c:v>655</c:v>
                </c:pt>
                <c:pt idx="656">
                  <c:v>656</c:v>
                </c:pt>
                <c:pt idx="657">
                  <c:v>657</c:v>
                </c:pt>
                <c:pt idx="658">
                  <c:v>658</c:v>
                </c:pt>
                <c:pt idx="659">
                  <c:v>659</c:v>
                </c:pt>
                <c:pt idx="660">
                  <c:v>660</c:v>
                </c:pt>
                <c:pt idx="661">
                  <c:v>661</c:v>
                </c:pt>
                <c:pt idx="662">
                  <c:v>662</c:v>
                </c:pt>
                <c:pt idx="663">
                  <c:v>663</c:v>
                </c:pt>
                <c:pt idx="664">
                  <c:v>664</c:v>
                </c:pt>
                <c:pt idx="665">
                  <c:v>665</c:v>
                </c:pt>
                <c:pt idx="666">
                  <c:v>666</c:v>
                </c:pt>
                <c:pt idx="667">
                  <c:v>667</c:v>
                </c:pt>
                <c:pt idx="668">
                  <c:v>668</c:v>
                </c:pt>
                <c:pt idx="669">
                  <c:v>669</c:v>
                </c:pt>
                <c:pt idx="670">
                  <c:v>670</c:v>
                </c:pt>
                <c:pt idx="671">
                  <c:v>671</c:v>
                </c:pt>
                <c:pt idx="672">
                  <c:v>672</c:v>
                </c:pt>
                <c:pt idx="673">
                  <c:v>673</c:v>
                </c:pt>
                <c:pt idx="674">
                  <c:v>674</c:v>
                </c:pt>
                <c:pt idx="675">
                  <c:v>675</c:v>
                </c:pt>
                <c:pt idx="676">
                  <c:v>676</c:v>
                </c:pt>
                <c:pt idx="677">
                  <c:v>677</c:v>
                </c:pt>
                <c:pt idx="678">
                  <c:v>678</c:v>
                </c:pt>
                <c:pt idx="679">
                  <c:v>679</c:v>
                </c:pt>
                <c:pt idx="680">
                  <c:v>680</c:v>
                </c:pt>
                <c:pt idx="681">
                  <c:v>681</c:v>
                </c:pt>
                <c:pt idx="682">
                  <c:v>682</c:v>
                </c:pt>
                <c:pt idx="683">
                  <c:v>683</c:v>
                </c:pt>
                <c:pt idx="684">
                  <c:v>684</c:v>
                </c:pt>
                <c:pt idx="685">
                  <c:v>685</c:v>
                </c:pt>
                <c:pt idx="686">
                  <c:v>686</c:v>
                </c:pt>
                <c:pt idx="687">
                  <c:v>687</c:v>
                </c:pt>
                <c:pt idx="688">
                  <c:v>688</c:v>
                </c:pt>
                <c:pt idx="689">
                  <c:v>689</c:v>
                </c:pt>
                <c:pt idx="690">
                  <c:v>690</c:v>
                </c:pt>
                <c:pt idx="691">
                  <c:v>691</c:v>
                </c:pt>
                <c:pt idx="692">
                  <c:v>692</c:v>
                </c:pt>
                <c:pt idx="693">
                  <c:v>693</c:v>
                </c:pt>
                <c:pt idx="694">
                  <c:v>694</c:v>
                </c:pt>
                <c:pt idx="695">
                  <c:v>695</c:v>
                </c:pt>
                <c:pt idx="696">
                  <c:v>696</c:v>
                </c:pt>
                <c:pt idx="697">
                  <c:v>697</c:v>
                </c:pt>
                <c:pt idx="698">
                  <c:v>698</c:v>
                </c:pt>
                <c:pt idx="699">
                  <c:v>699</c:v>
                </c:pt>
                <c:pt idx="700">
                  <c:v>700</c:v>
                </c:pt>
                <c:pt idx="701">
                  <c:v>701</c:v>
                </c:pt>
                <c:pt idx="702">
                  <c:v>702</c:v>
                </c:pt>
                <c:pt idx="703">
                  <c:v>703</c:v>
                </c:pt>
                <c:pt idx="704">
                  <c:v>704</c:v>
                </c:pt>
                <c:pt idx="705">
                  <c:v>705</c:v>
                </c:pt>
                <c:pt idx="706">
                  <c:v>706</c:v>
                </c:pt>
                <c:pt idx="707">
                  <c:v>707</c:v>
                </c:pt>
                <c:pt idx="708">
                  <c:v>708</c:v>
                </c:pt>
                <c:pt idx="709">
                  <c:v>709</c:v>
                </c:pt>
                <c:pt idx="710">
                  <c:v>710</c:v>
                </c:pt>
                <c:pt idx="711">
                  <c:v>711</c:v>
                </c:pt>
                <c:pt idx="712">
                  <c:v>712</c:v>
                </c:pt>
                <c:pt idx="713">
                  <c:v>713</c:v>
                </c:pt>
                <c:pt idx="714">
                  <c:v>714</c:v>
                </c:pt>
                <c:pt idx="715">
                  <c:v>715</c:v>
                </c:pt>
                <c:pt idx="716">
                  <c:v>716</c:v>
                </c:pt>
                <c:pt idx="717">
                  <c:v>717</c:v>
                </c:pt>
                <c:pt idx="718">
                  <c:v>718</c:v>
                </c:pt>
                <c:pt idx="719">
                  <c:v>719</c:v>
                </c:pt>
                <c:pt idx="720">
                  <c:v>720</c:v>
                </c:pt>
                <c:pt idx="721">
                  <c:v>721</c:v>
                </c:pt>
                <c:pt idx="722">
                  <c:v>722</c:v>
                </c:pt>
                <c:pt idx="723">
                  <c:v>723</c:v>
                </c:pt>
                <c:pt idx="724">
                  <c:v>724</c:v>
                </c:pt>
                <c:pt idx="725">
                  <c:v>725</c:v>
                </c:pt>
                <c:pt idx="726">
                  <c:v>726</c:v>
                </c:pt>
                <c:pt idx="727">
                  <c:v>727</c:v>
                </c:pt>
                <c:pt idx="728">
                  <c:v>728</c:v>
                </c:pt>
                <c:pt idx="729">
                  <c:v>729</c:v>
                </c:pt>
                <c:pt idx="730">
                  <c:v>730</c:v>
                </c:pt>
                <c:pt idx="731">
                  <c:v>731</c:v>
                </c:pt>
                <c:pt idx="732">
                  <c:v>732</c:v>
                </c:pt>
                <c:pt idx="733">
                  <c:v>733</c:v>
                </c:pt>
                <c:pt idx="734">
                  <c:v>734</c:v>
                </c:pt>
                <c:pt idx="735">
                  <c:v>735</c:v>
                </c:pt>
                <c:pt idx="736">
                  <c:v>736</c:v>
                </c:pt>
                <c:pt idx="737">
                  <c:v>737</c:v>
                </c:pt>
                <c:pt idx="738">
                  <c:v>738</c:v>
                </c:pt>
                <c:pt idx="739">
                  <c:v>739</c:v>
                </c:pt>
                <c:pt idx="740">
                  <c:v>740</c:v>
                </c:pt>
                <c:pt idx="741">
                  <c:v>741</c:v>
                </c:pt>
                <c:pt idx="742">
                  <c:v>742</c:v>
                </c:pt>
                <c:pt idx="743">
                  <c:v>743</c:v>
                </c:pt>
                <c:pt idx="744">
                  <c:v>744</c:v>
                </c:pt>
                <c:pt idx="745">
                  <c:v>745</c:v>
                </c:pt>
                <c:pt idx="746">
                  <c:v>746</c:v>
                </c:pt>
                <c:pt idx="747">
                  <c:v>747</c:v>
                </c:pt>
                <c:pt idx="748">
                  <c:v>748</c:v>
                </c:pt>
                <c:pt idx="749">
                  <c:v>749</c:v>
                </c:pt>
                <c:pt idx="750">
                  <c:v>750</c:v>
                </c:pt>
                <c:pt idx="751">
                  <c:v>751</c:v>
                </c:pt>
                <c:pt idx="752">
                  <c:v>752</c:v>
                </c:pt>
                <c:pt idx="753">
                  <c:v>753</c:v>
                </c:pt>
                <c:pt idx="754">
                  <c:v>754</c:v>
                </c:pt>
                <c:pt idx="755">
                  <c:v>755</c:v>
                </c:pt>
                <c:pt idx="756">
                  <c:v>756</c:v>
                </c:pt>
                <c:pt idx="757">
                  <c:v>757</c:v>
                </c:pt>
                <c:pt idx="758">
                  <c:v>758</c:v>
                </c:pt>
                <c:pt idx="759">
                  <c:v>759</c:v>
                </c:pt>
              </c:numCache>
            </c:numRef>
          </c:xVal>
          <c:yVal>
            <c:numRef>
              <c:f>'Datos modelo'!$B$2:$B$761</c:f>
              <c:numCache>
                <c:formatCode>General</c:formatCode>
                <c:ptCount val="760"/>
                <c:pt idx="0">
                  <c:v>5.0381768107689601E-2</c:v>
                </c:pt>
                <c:pt idx="1">
                  <c:v>5.02540889361714E-2</c:v>
                </c:pt>
                <c:pt idx="2">
                  <c:v>5.0175425912711701E-2</c:v>
                </c:pt>
                <c:pt idx="3">
                  <c:v>4.9967381251464001E-2</c:v>
                </c:pt>
                <c:pt idx="4">
                  <c:v>4.9786728408884498E-2</c:v>
                </c:pt>
                <c:pt idx="5">
                  <c:v>4.9674743377790702E-2</c:v>
                </c:pt>
                <c:pt idx="6">
                  <c:v>4.9299806132740598E-2</c:v>
                </c:pt>
                <c:pt idx="7">
                  <c:v>4.9013229194538203E-2</c:v>
                </c:pt>
                <c:pt idx="8">
                  <c:v>4.8583137667275497E-2</c:v>
                </c:pt>
                <c:pt idx="9">
                  <c:v>4.7873589418845702E-2</c:v>
                </c:pt>
                <c:pt idx="10">
                  <c:v>7.0448415353894199E-3</c:v>
                </c:pt>
                <c:pt idx="11">
                  <c:v>7.0770340971648702E-3</c:v>
                </c:pt>
                <c:pt idx="12">
                  <c:v>7.0757097564637696E-3</c:v>
                </c:pt>
                <c:pt idx="13">
                  <c:v>7.0440112613141502E-3</c:v>
                </c:pt>
                <c:pt idx="14">
                  <c:v>6.9858338683843604E-3</c:v>
                </c:pt>
                <c:pt idx="15">
                  <c:v>6.90546445548535E-3</c:v>
                </c:pt>
                <c:pt idx="16">
                  <c:v>6.8073472939431702E-3</c:v>
                </c:pt>
                <c:pt idx="17">
                  <c:v>6.6958554089069401E-3</c:v>
                </c:pt>
                <c:pt idx="18">
                  <c:v>6.5751369111239901E-3</c:v>
                </c:pt>
                <c:pt idx="19">
                  <c:v>6.4489729702472704E-3</c:v>
                </c:pt>
                <c:pt idx="20">
                  <c:v>2.3315427824854799E-2</c:v>
                </c:pt>
                <c:pt idx="21">
                  <c:v>2.2629532963037501E-2</c:v>
                </c:pt>
                <c:pt idx="22">
                  <c:v>2.1787442266941098E-2</c:v>
                </c:pt>
                <c:pt idx="23">
                  <c:v>2.0833447575569201E-2</c:v>
                </c:pt>
                <c:pt idx="24">
                  <c:v>1.98070593178272E-2</c:v>
                </c:pt>
                <c:pt idx="25">
                  <c:v>1.8742214888334299E-2</c:v>
                </c:pt>
                <c:pt idx="26">
                  <c:v>1.7667220905423199E-2</c:v>
                </c:pt>
                <c:pt idx="27">
                  <c:v>1.66047979146242E-2</c:v>
                </c:pt>
                <c:pt idx="28">
                  <c:v>1.5571154654026E-2</c:v>
                </c:pt>
                <c:pt idx="29">
                  <c:v>1.4582362957298801E-2</c:v>
                </c:pt>
                <c:pt idx="30">
                  <c:v>3.7381149828433997E-2</c:v>
                </c:pt>
                <c:pt idx="31">
                  <c:v>3.84801588952541E-2</c:v>
                </c:pt>
                <c:pt idx="32">
                  <c:v>3.9172764867544202E-2</c:v>
                </c:pt>
                <c:pt idx="33">
                  <c:v>3.9499633014202097E-2</c:v>
                </c:pt>
                <c:pt idx="34">
                  <c:v>3.9501432329416303E-2</c:v>
                </c:pt>
                <c:pt idx="35">
                  <c:v>3.9217334240675E-2</c:v>
                </c:pt>
                <c:pt idx="36">
                  <c:v>3.86843718588352E-2</c:v>
                </c:pt>
                <c:pt idx="37">
                  <c:v>3.7937186658382402E-2</c:v>
                </c:pt>
                <c:pt idx="38">
                  <c:v>3.7007916718721397E-2</c:v>
                </c:pt>
                <c:pt idx="39">
                  <c:v>3.5926435142755501E-2</c:v>
                </c:pt>
                <c:pt idx="40">
                  <c:v>7.7811956405639704E-2</c:v>
                </c:pt>
                <c:pt idx="41">
                  <c:v>7.5333997607231099E-2</c:v>
                </c:pt>
                <c:pt idx="42">
                  <c:v>7.2504743933677701E-2</c:v>
                </c:pt>
                <c:pt idx="43">
                  <c:v>6.9389015436172499E-2</c:v>
                </c:pt>
                <c:pt idx="44">
                  <c:v>6.6057138144969899E-2</c:v>
                </c:pt>
                <c:pt idx="45">
                  <c:v>6.2561005353927598E-2</c:v>
                </c:pt>
                <c:pt idx="46">
                  <c:v>5.8952115476131502E-2</c:v>
                </c:pt>
                <c:pt idx="47">
                  <c:v>5.5278077721595799E-2</c:v>
                </c:pt>
                <c:pt idx="48">
                  <c:v>5.1583170890808099E-2</c:v>
                </c:pt>
                <c:pt idx="49">
                  <c:v>4.7908574342727703E-2</c:v>
                </c:pt>
                <c:pt idx="50">
                  <c:v>1.6797490417957299E-2</c:v>
                </c:pt>
                <c:pt idx="51">
                  <c:v>1.5156996436417099E-2</c:v>
                </c:pt>
                <c:pt idx="52">
                  <c:v>1.3730362989008401E-2</c:v>
                </c:pt>
                <c:pt idx="53">
                  <c:v>1.2508722022175799E-2</c:v>
                </c:pt>
                <c:pt idx="54">
                  <c:v>1.1481366120278801E-2</c:v>
                </c:pt>
                <c:pt idx="55">
                  <c:v>1.06358742341399E-2</c:v>
                </c:pt>
                <c:pt idx="56">
                  <c:v>9.9582793191075308E-3</c:v>
                </c:pt>
                <c:pt idx="57">
                  <c:v>9.43324621766806E-3</c:v>
                </c:pt>
                <c:pt idx="58">
                  <c:v>9.0443864464759792E-3</c:v>
                </c:pt>
                <c:pt idx="59">
                  <c:v>8.7742768228054099E-3</c:v>
                </c:pt>
                <c:pt idx="60">
                  <c:v>5.7662799954414402E-2</c:v>
                </c:pt>
                <c:pt idx="61">
                  <c:v>5.9272587299346903E-2</c:v>
                </c:pt>
                <c:pt idx="62">
                  <c:v>5.9747576713561998E-2</c:v>
                </c:pt>
                <c:pt idx="63">
                  <c:v>5.92367313802242E-2</c:v>
                </c:pt>
                <c:pt idx="64">
                  <c:v>5.7909268885850899E-2</c:v>
                </c:pt>
                <c:pt idx="65">
                  <c:v>5.5937081575393698E-2</c:v>
                </c:pt>
                <c:pt idx="66">
                  <c:v>5.3482770919799798E-2</c:v>
                </c:pt>
                <c:pt idx="67">
                  <c:v>5.06926886737347E-2</c:v>
                </c:pt>
                <c:pt idx="68">
                  <c:v>4.7693308442831102E-2</c:v>
                </c:pt>
                <c:pt idx="69">
                  <c:v>4.45902831852436E-2</c:v>
                </c:pt>
                <c:pt idx="70">
                  <c:v>8.0304928123950993E-3</c:v>
                </c:pt>
                <c:pt idx="71">
                  <c:v>7.5815077871084196E-3</c:v>
                </c:pt>
                <c:pt idx="72">
                  <c:v>7.2615547105670001E-3</c:v>
                </c:pt>
                <c:pt idx="73">
                  <c:v>7.0445984601974496E-3</c:v>
                </c:pt>
                <c:pt idx="74">
                  <c:v>6.9085271097719704E-3</c:v>
                </c:pt>
                <c:pt idx="75">
                  <c:v>6.8347780033946003E-3</c:v>
                </c:pt>
                <c:pt idx="76">
                  <c:v>6.80792517960072E-3</c:v>
                </c:pt>
                <c:pt idx="77">
                  <c:v>6.8152938038110698E-3</c:v>
                </c:pt>
                <c:pt idx="78">
                  <c:v>6.8465899676084501E-3</c:v>
                </c:pt>
                <c:pt idx="79">
                  <c:v>6.8935435265302701E-3</c:v>
                </c:pt>
                <c:pt idx="80">
                  <c:v>7.1324100717902201E-3</c:v>
                </c:pt>
                <c:pt idx="81">
                  <c:v>6.9639468565583203E-3</c:v>
                </c:pt>
                <c:pt idx="82">
                  <c:v>6.8148756399750701E-3</c:v>
                </c:pt>
                <c:pt idx="83">
                  <c:v>6.6834874451160396E-3</c:v>
                </c:pt>
                <c:pt idx="84">
                  <c:v>6.5685436129569999E-3</c:v>
                </c:pt>
                <c:pt idx="85">
                  <c:v>6.4683668315410597E-3</c:v>
                </c:pt>
                <c:pt idx="86">
                  <c:v>6.3814977183938E-3</c:v>
                </c:pt>
                <c:pt idx="87">
                  <c:v>6.30655838176608E-3</c:v>
                </c:pt>
                <c:pt idx="88">
                  <c:v>6.2422468326985801E-3</c:v>
                </c:pt>
                <c:pt idx="89">
                  <c:v>6.1873546801507499E-3</c:v>
                </c:pt>
                <c:pt idx="90">
                  <c:v>1.7548726871609702E-2</c:v>
                </c:pt>
                <c:pt idx="91">
                  <c:v>1.7090801149606701E-2</c:v>
                </c:pt>
                <c:pt idx="92">
                  <c:v>1.65678095072508E-2</c:v>
                </c:pt>
                <c:pt idx="93">
                  <c:v>1.5995517373085001E-2</c:v>
                </c:pt>
                <c:pt idx="94">
                  <c:v>1.53882363811135E-2</c:v>
                </c:pt>
                <c:pt idx="95">
                  <c:v>1.47586576640606E-2</c:v>
                </c:pt>
                <c:pt idx="96">
                  <c:v>1.4117892831564E-2</c:v>
                </c:pt>
                <c:pt idx="97">
                  <c:v>1.3475377112627E-2</c:v>
                </c:pt>
                <c:pt idx="98">
                  <c:v>1.2838997878134299E-2</c:v>
                </c:pt>
                <c:pt idx="99">
                  <c:v>1.22152278199792E-2</c:v>
                </c:pt>
                <c:pt idx="100">
                  <c:v>1.8729981034994101E-2</c:v>
                </c:pt>
                <c:pt idx="101">
                  <c:v>1.7881896346807501E-2</c:v>
                </c:pt>
                <c:pt idx="102">
                  <c:v>1.7034681513905501E-2</c:v>
                </c:pt>
                <c:pt idx="103">
                  <c:v>1.6197770833969099E-2</c:v>
                </c:pt>
                <c:pt idx="104">
                  <c:v>1.5378762967884501E-2</c:v>
                </c:pt>
                <c:pt idx="105">
                  <c:v>1.4583651907741999E-2</c:v>
                </c:pt>
                <c:pt idx="106">
                  <c:v>1.3816976919770199E-2</c:v>
                </c:pt>
                <c:pt idx="107">
                  <c:v>1.3082033023238199E-2</c:v>
                </c:pt>
                <c:pt idx="108">
                  <c:v>1.23810516670346E-2</c:v>
                </c:pt>
                <c:pt idx="109">
                  <c:v>1.1715389788150799E-2</c:v>
                </c:pt>
                <c:pt idx="110">
                  <c:v>1.5108879655599599E-2</c:v>
                </c:pt>
                <c:pt idx="111">
                  <c:v>1.55899431556463E-2</c:v>
                </c:pt>
                <c:pt idx="112">
                  <c:v>1.59790329635143E-2</c:v>
                </c:pt>
                <c:pt idx="113">
                  <c:v>1.6279745846986798E-2</c:v>
                </c:pt>
                <c:pt idx="114">
                  <c:v>1.64970979094505E-2</c:v>
                </c:pt>
                <c:pt idx="115">
                  <c:v>1.6637336462736099E-2</c:v>
                </c:pt>
                <c:pt idx="116">
                  <c:v>1.6706744208931899E-2</c:v>
                </c:pt>
                <c:pt idx="117">
                  <c:v>1.6711724922061001E-2</c:v>
                </c:pt>
                <c:pt idx="118">
                  <c:v>1.6658611595630701E-2</c:v>
                </c:pt>
                <c:pt idx="119">
                  <c:v>1.6553595662117001E-2</c:v>
                </c:pt>
                <c:pt idx="120">
                  <c:v>1.4148776419460799E-2</c:v>
                </c:pt>
                <c:pt idx="121">
                  <c:v>1.42157841473818E-2</c:v>
                </c:pt>
                <c:pt idx="122">
                  <c:v>1.42045430839062E-2</c:v>
                </c:pt>
                <c:pt idx="123">
                  <c:v>1.41230504959822E-2</c:v>
                </c:pt>
                <c:pt idx="124">
                  <c:v>1.3979416340589501E-2</c:v>
                </c:pt>
                <c:pt idx="125">
                  <c:v>1.3782159425318199E-2</c:v>
                </c:pt>
                <c:pt idx="126">
                  <c:v>1.3539116829633701E-2</c:v>
                </c:pt>
                <c:pt idx="127">
                  <c:v>1.3257903046906E-2</c:v>
                </c:pt>
                <c:pt idx="128">
                  <c:v>1.29456538707018E-2</c:v>
                </c:pt>
                <c:pt idx="129">
                  <c:v>1.26089313998818E-2</c:v>
                </c:pt>
                <c:pt idx="130">
                  <c:v>2.0510358735918999E-2</c:v>
                </c:pt>
                <c:pt idx="131">
                  <c:v>1.9980881363153499E-2</c:v>
                </c:pt>
                <c:pt idx="132">
                  <c:v>1.9415410235524198E-2</c:v>
                </c:pt>
                <c:pt idx="133">
                  <c:v>1.8823651596903801E-2</c:v>
                </c:pt>
                <c:pt idx="134">
                  <c:v>1.8214231356978399E-2</c:v>
                </c:pt>
                <c:pt idx="135">
                  <c:v>1.75946559756994E-2</c:v>
                </c:pt>
                <c:pt idx="136">
                  <c:v>1.6971388831734699E-2</c:v>
                </c:pt>
                <c:pt idx="137">
                  <c:v>1.6349932178854901E-2</c:v>
                </c:pt>
                <c:pt idx="138">
                  <c:v>1.5734851360321E-2</c:v>
                </c:pt>
                <c:pt idx="139">
                  <c:v>1.5129897743463501E-2</c:v>
                </c:pt>
                <c:pt idx="140">
                  <c:v>1.3274268247187099E-2</c:v>
                </c:pt>
                <c:pt idx="141">
                  <c:v>1.3613548129796999E-2</c:v>
                </c:pt>
                <c:pt idx="142">
                  <c:v>1.3891703449189699E-2</c:v>
                </c:pt>
                <c:pt idx="143">
                  <c:v>1.41120702028274E-2</c:v>
                </c:pt>
                <c:pt idx="144">
                  <c:v>1.42784668132663E-2</c:v>
                </c:pt>
                <c:pt idx="145">
                  <c:v>1.4394906349480201E-2</c:v>
                </c:pt>
                <c:pt idx="146">
                  <c:v>1.44654931500554E-2</c:v>
                </c:pt>
                <c:pt idx="147">
                  <c:v>1.44942756742239E-2</c:v>
                </c:pt>
                <c:pt idx="148">
                  <c:v>1.4485171996057001E-2</c:v>
                </c:pt>
                <c:pt idx="149">
                  <c:v>1.44419940188527E-2</c:v>
                </c:pt>
                <c:pt idx="150">
                  <c:v>5.5228952318430002E-2</c:v>
                </c:pt>
                <c:pt idx="151">
                  <c:v>5.4835271090269103E-2</c:v>
                </c:pt>
                <c:pt idx="152">
                  <c:v>5.42627945542336E-2</c:v>
                </c:pt>
                <c:pt idx="153">
                  <c:v>5.3533256053924602E-2</c:v>
                </c:pt>
                <c:pt idx="154">
                  <c:v>5.2664894610643401E-2</c:v>
                </c:pt>
                <c:pt idx="155">
                  <c:v>5.16747534275055E-2</c:v>
                </c:pt>
                <c:pt idx="156">
                  <c:v>5.05774319171906E-2</c:v>
                </c:pt>
                <c:pt idx="157">
                  <c:v>4.9389369785785703E-2</c:v>
                </c:pt>
                <c:pt idx="158">
                  <c:v>4.8122685402631801E-2</c:v>
                </c:pt>
                <c:pt idx="159">
                  <c:v>4.6789608895778698E-2</c:v>
                </c:pt>
                <c:pt idx="160">
                  <c:v>8.6432226002216395E-2</c:v>
                </c:pt>
                <c:pt idx="161">
                  <c:v>8.4250725805759402E-2</c:v>
                </c:pt>
                <c:pt idx="162">
                  <c:v>8.1901960074901595E-2</c:v>
                </c:pt>
                <c:pt idx="163">
                  <c:v>7.9412162303924602E-2</c:v>
                </c:pt>
                <c:pt idx="164">
                  <c:v>7.6805420219898196E-2</c:v>
                </c:pt>
                <c:pt idx="165">
                  <c:v>7.4104063212871593E-2</c:v>
                </c:pt>
                <c:pt idx="166">
                  <c:v>7.1329057216644301E-2</c:v>
                </c:pt>
                <c:pt idx="167">
                  <c:v>6.8500109016895294E-2</c:v>
                </c:pt>
                <c:pt idx="168">
                  <c:v>6.5635941922664601E-2</c:v>
                </c:pt>
                <c:pt idx="169">
                  <c:v>6.2754318118095398E-2</c:v>
                </c:pt>
                <c:pt idx="170">
                  <c:v>3.87756302952766E-2</c:v>
                </c:pt>
                <c:pt idx="171">
                  <c:v>3.6642551422119099E-2</c:v>
                </c:pt>
                <c:pt idx="172">
                  <c:v>3.45960333943367E-2</c:v>
                </c:pt>
                <c:pt idx="173">
                  <c:v>3.2639790326356902E-2</c:v>
                </c:pt>
                <c:pt idx="174">
                  <c:v>3.0777093023061801E-2</c:v>
                </c:pt>
                <c:pt idx="175">
                  <c:v>2.9010815545916599E-2</c:v>
                </c:pt>
                <c:pt idx="176">
                  <c:v>2.7343323454260798E-2</c:v>
                </c:pt>
                <c:pt idx="177">
                  <c:v>2.57764663547277E-2</c:v>
                </c:pt>
                <c:pt idx="178">
                  <c:v>2.4311469867825501E-2</c:v>
                </c:pt>
                <c:pt idx="179">
                  <c:v>2.2948967292904798E-2</c:v>
                </c:pt>
                <c:pt idx="180">
                  <c:v>3.1888462603092201E-2</c:v>
                </c:pt>
                <c:pt idx="181">
                  <c:v>3.3532250672578798E-2</c:v>
                </c:pt>
                <c:pt idx="182">
                  <c:v>3.4736279398202903E-2</c:v>
                </c:pt>
                <c:pt idx="183">
                  <c:v>3.5508077591657597E-2</c:v>
                </c:pt>
                <c:pt idx="184">
                  <c:v>3.5870075225830099E-2</c:v>
                </c:pt>
                <c:pt idx="185">
                  <c:v>3.5855926573276499E-2</c:v>
                </c:pt>
                <c:pt idx="186">
                  <c:v>3.5506919026374803E-2</c:v>
                </c:pt>
                <c:pt idx="187">
                  <c:v>3.4868635237216901E-2</c:v>
                </c:pt>
                <c:pt idx="188">
                  <c:v>3.3988125622272498E-2</c:v>
                </c:pt>
                <c:pt idx="189">
                  <c:v>3.2911799848079702E-2</c:v>
                </c:pt>
                <c:pt idx="190">
                  <c:v>3.6898098886013003E-2</c:v>
                </c:pt>
                <c:pt idx="191">
                  <c:v>3.5432390868663802E-2</c:v>
                </c:pt>
                <c:pt idx="192">
                  <c:v>3.38682979345322E-2</c:v>
                </c:pt>
                <c:pt idx="193">
                  <c:v>3.2242409884929699E-2</c:v>
                </c:pt>
                <c:pt idx="194">
                  <c:v>3.0587205663323399E-2</c:v>
                </c:pt>
                <c:pt idx="195">
                  <c:v>2.89297569543123E-2</c:v>
                </c:pt>
                <c:pt idx="196">
                  <c:v>2.7292225509882001E-2</c:v>
                </c:pt>
                <c:pt idx="197">
                  <c:v>2.5692166760563798E-2</c:v>
                </c:pt>
                <c:pt idx="198">
                  <c:v>2.4143038317561202E-2</c:v>
                </c:pt>
                <c:pt idx="199">
                  <c:v>2.2653562948107699E-2</c:v>
                </c:pt>
                <c:pt idx="200">
                  <c:v>1.4624747447669499E-2</c:v>
                </c:pt>
                <c:pt idx="201">
                  <c:v>1.53187680989504E-2</c:v>
                </c:pt>
                <c:pt idx="202">
                  <c:v>1.5909478068351801E-2</c:v>
                </c:pt>
                <c:pt idx="203">
                  <c:v>1.6394874081015601E-2</c:v>
                </c:pt>
                <c:pt idx="204">
                  <c:v>1.6777902841568E-2</c:v>
                </c:pt>
                <c:pt idx="205">
                  <c:v>1.70625001192093E-2</c:v>
                </c:pt>
                <c:pt idx="206">
                  <c:v>1.72542482614517E-2</c:v>
                </c:pt>
                <c:pt idx="207">
                  <c:v>1.7360121011733998E-2</c:v>
                </c:pt>
                <c:pt idx="208">
                  <c:v>1.7387086525559401E-2</c:v>
                </c:pt>
                <c:pt idx="209">
                  <c:v>1.7342584207653999E-2</c:v>
                </c:pt>
                <c:pt idx="210">
                  <c:v>5.4508103057742101E-3</c:v>
                </c:pt>
                <c:pt idx="211">
                  <c:v>5.4625086486339604E-3</c:v>
                </c:pt>
                <c:pt idx="212">
                  <c:v>5.4637780413031604E-3</c:v>
                </c:pt>
                <c:pt idx="213">
                  <c:v>5.4555428214371196E-3</c:v>
                </c:pt>
                <c:pt idx="214">
                  <c:v>5.4387827403843403E-3</c:v>
                </c:pt>
                <c:pt idx="215">
                  <c:v>5.4144924506545102E-3</c:v>
                </c:pt>
                <c:pt idx="216">
                  <c:v>5.3836647421121597E-3</c:v>
                </c:pt>
                <c:pt idx="217">
                  <c:v>5.3472546860575702E-3</c:v>
                </c:pt>
                <c:pt idx="218">
                  <c:v>5.3061563521623603E-3</c:v>
                </c:pt>
                <c:pt idx="219">
                  <c:v>5.2612940780818497E-3</c:v>
                </c:pt>
                <c:pt idx="220">
                  <c:v>4.2210727930068997E-2</c:v>
                </c:pt>
                <c:pt idx="221">
                  <c:v>4.2146731168031699E-2</c:v>
                </c:pt>
                <c:pt idx="222">
                  <c:v>4.1835840791463901E-2</c:v>
                </c:pt>
                <c:pt idx="223">
                  <c:v>4.1306450963020297E-2</c:v>
                </c:pt>
                <c:pt idx="224">
                  <c:v>4.0585275739431402E-2</c:v>
                </c:pt>
                <c:pt idx="225">
                  <c:v>3.96974720060825E-2</c:v>
                </c:pt>
                <c:pt idx="226">
                  <c:v>3.8666658103465999E-2</c:v>
                </c:pt>
                <c:pt idx="227">
                  <c:v>3.7514928728342098E-2</c:v>
                </c:pt>
                <c:pt idx="228">
                  <c:v>3.62629927694798E-2</c:v>
                </c:pt>
                <c:pt idx="229">
                  <c:v>3.4930180758237797E-2</c:v>
                </c:pt>
                <c:pt idx="230">
                  <c:v>4.2260894551873198E-3</c:v>
                </c:pt>
                <c:pt idx="231">
                  <c:v>4.4662547297775797E-3</c:v>
                </c:pt>
                <c:pt idx="232">
                  <c:v>4.6937237493693803E-3</c:v>
                </c:pt>
                <c:pt idx="233">
                  <c:v>4.9023539759218701E-3</c:v>
                </c:pt>
                <c:pt idx="234">
                  <c:v>5.0876946188509499E-3</c:v>
                </c:pt>
                <c:pt idx="235">
                  <c:v>5.2468134090304401E-3</c:v>
                </c:pt>
                <c:pt idx="236">
                  <c:v>5.3780586458742601E-3</c:v>
                </c:pt>
                <c:pt idx="237">
                  <c:v>5.48088038340211E-3</c:v>
                </c:pt>
                <c:pt idx="238">
                  <c:v>5.5556106381118298E-3</c:v>
                </c:pt>
                <c:pt idx="239">
                  <c:v>5.6033460423350299E-3</c:v>
                </c:pt>
                <c:pt idx="240">
                  <c:v>7.3935687541961696E-3</c:v>
                </c:pt>
                <c:pt idx="241">
                  <c:v>7.3945755138993298E-3</c:v>
                </c:pt>
                <c:pt idx="242">
                  <c:v>7.3864809237420602E-3</c:v>
                </c:pt>
                <c:pt idx="243">
                  <c:v>7.37022515386343E-3</c:v>
                </c:pt>
                <c:pt idx="244">
                  <c:v>7.3467846959829296E-3</c:v>
                </c:pt>
                <c:pt idx="245">
                  <c:v>7.3171555995941197E-3</c:v>
                </c:pt>
                <c:pt idx="246">
                  <c:v>7.2822794318199201E-3</c:v>
                </c:pt>
                <c:pt idx="247">
                  <c:v>7.2431513108313101E-3</c:v>
                </c:pt>
                <c:pt idx="248">
                  <c:v>7.2006201371550603E-3</c:v>
                </c:pt>
                <c:pt idx="249">
                  <c:v>7.1555208414792997E-3</c:v>
                </c:pt>
                <c:pt idx="250">
                  <c:v>2.4391258135438E-2</c:v>
                </c:pt>
                <c:pt idx="251">
                  <c:v>2.4006497114896799E-2</c:v>
                </c:pt>
                <c:pt idx="252">
                  <c:v>2.3490527644753501E-2</c:v>
                </c:pt>
                <c:pt idx="253">
                  <c:v>2.2865628823638001E-2</c:v>
                </c:pt>
                <c:pt idx="254">
                  <c:v>2.21542958170176E-2</c:v>
                </c:pt>
                <c:pt idx="255">
                  <c:v>2.13761515915394E-2</c:v>
                </c:pt>
                <c:pt idx="256">
                  <c:v>2.0549371838569599E-2</c:v>
                </c:pt>
                <c:pt idx="257">
                  <c:v>1.9690198823809599E-2</c:v>
                </c:pt>
                <c:pt idx="258">
                  <c:v>1.8812770023942001E-2</c:v>
                </c:pt>
                <c:pt idx="259">
                  <c:v>1.7929270863532999E-2</c:v>
                </c:pt>
                <c:pt idx="260">
                  <c:v>1.5246644616127E-2</c:v>
                </c:pt>
                <c:pt idx="261">
                  <c:v>1.4488783665001399E-2</c:v>
                </c:pt>
                <c:pt idx="262">
                  <c:v>1.3758096843957899E-2</c:v>
                </c:pt>
                <c:pt idx="263">
                  <c:v>1.30573036149144E-2</c:v>
                </c:pt>
                <c:pt idx="264">
                  <c:v>1.23882489278913E-2</c:v>
                </c:pt>
                <c:pt idx="265">
                  <c:v>1.1752009391784699E-2</c:v>
                </c:pt>
                <c:pt idx="266">
                  <c:v>1.11490739509463E-2</c:v>
                </c:pt>
                <c:pt idx="267">
                  <c:v>1.05793885886669E-2</c:v>
                </c:pt>
                <c:pt idx="268">
                  <c:v>1.0042535141110399E-2</c:v>
                </c:pt>
                <c:pt idx="269">
                  <c:v>9.5377610996365599E-3</c:v>
                </c:pt>
                <c:pt idx="270">
                  <c:v>7.7170394361019107E-2</c:v>
                </c:pt>
                <c:pt idx="271">
                  <c:v>7.8061588108539595E-2</c:v>
                </c:pt>
                <c:pt idx="272">
                  <c:v>7.8401058912277194E-2</c:v>
                </c:pt>
                <c:pt idx="273">
                  <c:v>7.8248217701911899E-2</c:v>
                </c:pt>
                <c:pt idx="274">
                  <c:v>7.7658414840698201E-2</c:v>
                </c:pt>
                <c:pt idx="275">
                  <c:v>7.6682224869728102E-2</c:v>
                </c:pt>
                <c:pt idx="276">
                  <c:v>7.5366184115409907E-2</c:v>
                </c:pt>
                <c:pt idx="277">
                  <c:v>7.3753193020820604E-2</c:v>
                </c:pt>
                <c:pt idx="278">
                  <c:v>7.1882739663124098E-2</c:v>
                </c:pt>
                <c:pt idx="279">
                  <c:v>6.97914883494377E-2</c:v>
                </c:pt>
                <c:pt idx="280">
                  <c:v>5.8826659806072703E-3</c:v>
                </c:pt>
                <c:pt idx="281">
                  <c:v>5.61035983264446E-3</c:v>
                </c:pt>
                <c:pt idx="282">
                  <c:v>5.3828074596822297E-3</c:v>
                </c:pt>
                <c:pt idx="283">
                  <c:v>5.1941382698714698E-3</c:v>
                </c:pt>
                <c:pt idx="284">
                  <c:v>5.0394190475344701E-3</c:v>
                </c:pt>
                <c:pt idx="285">
                  <c:v>4.9138115718960797E-3</c:v>
                </c:pt>
                <c:pt idx="286">
                  <c:v>4.8131025396287398E-3</c:v>
                </c:pt>
                <c:pt idx="287">
                  <c:v>4.7335238195955797E-3</c:v>
                </c:pt>
                <c:pt idx="288">
                  <c:v>4.6717389486730099E-3</c:v>
                </c:pt>
                <c:pt idx="289">
                  <c:v>4.6247909776866401E-3</c:v>
                </c:pt>
                <c:pt idx="290">
                  <c:v>6.2486164271831499E-2</c:v>
                </c:pt>
                <c:pt idx="291">
                  <c:v>6.1060134321451201E-2</c:v>
                </c:pt>
                <c:pt idx="292">
                  <c:v>5.93280084431171E-2</c:v>
                </c:pt>
                <c:pt idx="293">
                  <c:v>5.73387369513512E-2</c:v>
                </c:pt>
                <c:pt idx="294">
                  <c:v>5.5137820541858701E-2</c:v>
                </c:pt>
                <c:pt idx="295">
                  <c:v>5.2767723798751803E-2</c:v>
                </c:pt>
                <c:pt idx="296">
                  <c:v>5.0267994403839097E-2</c:v>
                </c:pt>
                <c:pt idx="297">
                  <c:v>4.7675583511590999E-2</c:v>
                </c:pt>
                <c:pt idx="298">
                  <c:v>4.5024905353784603E-2</c:v>
                </c:pt>
                <c:pt idx="299">
                  <c:v>4.23479489982128E-2</c:v>
                </c:pt>
                <c:pt idx="300">
                  <c:v>6.8955160677432997E-3</c:v>
                </c:pt>
                <c:pt idx="301">
                  <c:v>7.7205398119986101E-3</c:v>
                </c:pt>
                <c:pt idx="302">
                  <c:v>8.4649529308080708E-3</c:v>
                </c:pt>
                <c:pt idx="303">
                  <c:v>9.1107171028852497E-3</c:v>
                </c:pt>
                <c:pt idx="304">
                  <c:v>9.6460329368710501E-3</c:v>
                </c:pt>
                <c:pt idx="305">
                  <c:v>1.00646978244185E-2</c:v>
                </c:pt>
                <c:pt idx="306">
                  <c:v>1.0365457274019701E-2</c:v>
                </c:pt>
                <c:pt idx="307">
                  <c:v>1.0551138781011099E-2</c:v>
                </c:pt>
                <c:pt idx="308">
                  <c:v>1.0627835988998399E-2</c:v>
                </c:pt>
                <c:pt idx="309">
                  <c:v>1.06041254475713E-2</c:v>
                </c:pt>
                <c:pt idx="310">
                  <c:v>1.5214491635561E-2</c:v>
                </c:pt>
                <c:pt idx="311">
                  <c:v>1.4972269535064701E-2</c:v>
                </c:pt>
                <c:pt idx="312">
                  <c:v>1.4637975953519299E-2</c:v>
                </c:pt>
                <c:pt idx="313">
                  <c:v>1.4227665960788701E-2</c:v>
                </c:pt>
                <c:pt idx="314">
                  <c:v>1.3756603933870799E-2</c:v>
                </c:pt>
                <c:pt idx="315">
                  <c:v>1.32400430738926E-2</c:v>
                </c:pt>
                <c:pt idx="316">
                  <c:v>1.2691155076026899E-2</c:v>
                </c:pt>
                <c:pt idx="317">
                  <c:v>1.2122030369937401E-2</c:v>
                </c:pt>
                <c:pt idx="318">
                  <c:v>1.15432981401682E-2</c:v>
                </c:pt>
                <c:pt idx="319">
                  <c:v>1.09640695154667E-2</c:v>
                </c:pt>
                <c:pt idx="320">
                  <c:v>1.7893584445118901E-2</c:v>
                </c:pt>
                <c:pt idx="321">
                  <c:v>1.70734953135252E-2</c:v>
                </c:pt>
                <c:pt idx="322">
                  <c:v>1.6243007034063301E-2</c:v>
                </c:pt>
                <c:pt idx="323">
                  <c:v>1.5414162538945699E-2</c:v>
                </c:pt>
                <c:pt idx="324">
                  <c:v>1.45969353616238E-2</c:v>
                </c:pt>
                <c:pt idx="325">
                  <c:v>1.3799383305013201E-2</c:v>
                </c:pt>
                <c:pt idx="326">
                  <c:v>1.3027836568653599E-2</c:v>
                </c:pt>
                <c:pt idx="327">
                  <c:v>1.2287056073546399E-2</c:v>
                </c:pt>
                <c:pt idx="328">
                  <c:v>1.1580500751733801E-2</c:v>
                </c:pt>
                <c:pt idx="329">
                  <c:v>1.09104514122009E-2</c:v>
                </c:pt>
                <c:pt idx="330">
                  <c:v>1.21142836287618E-2</c:v>
                </c:pt>
                <c:pt idx="331">
                  <c:v>1.14182941615582E-2</c:v>
                </c:pt>
                <c:pt idx="332">
                  <c:v>1.07557652518153E-2</c:v>
                </c:pt>
                <c:pt idx="333">
                  <c:v>1.0127722285687899E-2</c:v>
                </c:pt>
                <c:pt idx="334">
                  <c:v>9.5355827361345308E-3</c:v>
                </c:pt>
                <c:pt idx="335">
                  <c:v>8.9790178462863003E-3</c:v>
                </c:pt>
                <c:pt idx="336">
                  <c:v>8.4575815126299893E-3</c:v>
                </c:pt>
                <c:pt idx="337">
                  <c:v>7.9701784998178499E-3</c:v>
                </c:pt>
                <c:pt idx="338">
                  <c:v>7.5160264968872096E-3</c:v>
                </c:pt>
                <c:pt idx="339">
                  <c:v>7.0940484292805204E-3</c:v>
                </c:pt>
                <c:pt idx="340">
                  <c:v>4.0837628766894297E-3</c:v>
                </c:pt>
                <c:pt idx="341">
                  <c:v>3.9377012290060503E-3</c:v>
                </c:pt>
                <c:pt idx="342">
                  <c:v>3.8154809735715398E-3</c:v>
                </c:pt>
                <c:pt idx="343">
                  <c:v>3.71341686695814E-3</c:v>
                </c:pt>
                <c:pt idx="344">
                  <c:v>3.6284262314438798E-3</c:v>
                </c:pt>
                <c:pt idx="345">
                  <c:v>3.55786364525557E-3</c:v>
                </c:pt>
                <c:pt idx="346">
                  <c:v>3.49946576170623E-3</c:v>
                </c:pt>
                <c:pt idx="347">
                  <c:v>3.4513056743890099E-3</c:v>
                </c:pt>
                <c:pt idx="348">
                  <c:v>3.4117416944354799E-3</c:v>
                </c:pt>
                <c:pt idx="349">
                  <c:v>3.3793700858950602E-3</c:v>
                </c:pt>
                <c:pt idx="350">
                  <c:v>2.6279627345502398E-3</c:v>
                </c:pt>
                <c:pt idx="351">
                  <c:v>2.56556621752679E-3</c:v>
                </c:pt>
                <c:pt idx="352">
                  <c:v>2.5088929105549999E-3</c:v>
                </c:pt>
                <c:pt idx="353">
                  <c:v>2.4574529379606299E-3</c:v>
                </c:pt>
                <c:pt idx="354">
                  <c:v>2.41079414263368E-3</c:v>
                </c:pt>
                <c:pt idx="355">
                  <c:v>2.3684974294155801E-3</c:v>
                </c:pt>
                <c:pt idx="356">
                  <c:v>2.3301795590668899E-3</c:v>
                </c:pt>
                <c:pt idx="357">
                  <c:v>2.2954784799367198E-3</c:v>
                </c:pt>
                <c:pt idx="358">
                  <c:v>2.2640707902610302E-3</c:v>
                </c:pt>
                <c:pt idx="359">
                  <c:v>2.23565753549337E-3</c:v>
                </c:pt>
                <c:pt idx="360">
                  <c:v>7.6921181753277796E-3</c:v>
                </c:pt>
                <c:pt idx="361">
                  <c:v>7.7623142860829804E-3</c:v>
                </c:pt>
                <c:pt idx="362">
                  <c:v>7.7990931458771203E-3</c:v>
                </c:pt>
                <c:pt idx="363">
                  <c:v>7.80531857162714E-3</c:v>
                </c:pt>
                <c:pt idx="364">
                  <c:v>7.7839237637817903E-3</c:v>
                </c:pt>
                <c:pt idx="365">
                  <c:v>7.7377944253385102E-3</c:v>
                </c:pt>
                <c:pt idx="366">
                  <c:v>7.6697790063917602E-3</c:v>
                </c:pt>
                <c:pt idx="367">
                  <c:v>7.5825946405530002E-3</c:v>
                </c:pt>
                <c:pt idx="368">
                  <c:v>7.4788462370634096E-3</c:v>
                </c:pt>
                <c:pt idx="369">
                  <c:v>7.36098503693938E-3</c:v>
                </c:pt>
                <c:pt idx="370">
                  <c:v>1.5417231246829E-2</c:v>
                </c:pt>
                <c:pt idx="371">
                  <c:v>1.5136064030230101E-2</c:v>
                </c:pt>
                <c:pt idx="372">
                  <c:v>1.48104773834348E-2</c:v>
                </c:pt>
                <c:pt idx="373">
                  <c:v>1.4447788707911999E-2</c:v>
                </c:pt>
                <c:pt idx="374">
                  <c:v>1.4054593630135099E-2</c:v>
                </c:pt>
                <c:pt idx="375">
                  <c:v>1.36376237496734E-2</c:v>
                </c:pt>
                <c:pt idx="376">
                  <c:v>1.3202488422393801E-2</c:v>
                </c:pt>
                <c:pt idx="377">
                  <c:v>1.2754510156810299E-2</c:v>
                </c:pt>
                <c:pt idx="378">
                  <c:v>1.2298541143536601E-2</c:v>
                </c:pt>
                <c:pt idx="379">
                  <c:v>1.1838982813060299E-2</c:v>
                </c:pt>
                <c:pt idx="380">
                  <c:v>1.5539369545877001E-2</c:v>
                </c:pt>
                <c:pt idx="381">
                  <c:v>1.59089453518391E-2</c:v>
                </c:pt>
                <c:pt idx="382">
                  <c:v>1.6160642728209499E-2</c:v>
                </c:pt>
                <c:pt idx="383">
                  <c:v>1.6301339492201802E-2</c:v>
                </c:pt>
                <c:pt idx="384">
                  <c:v>1.6339428722858401E-2</c:v>
                </c:pt>
                <c:pt idx="385">
                  <c:v>1.6284370794892301E-2</c:v>
                </c:pt>
                <c:pt idx="386">
                  <c:v>1.6146194189786901E-2</c:v>
                </c:pt>
                <c:pt idx="387">
                  <c:v>1.5935167670249901E-2</c:v>
                </c:pt>
                <c:pt idx="388">
                  <c:v>1.5661425888538399E-2</c:v>
                </c:pt>
                <c:pt idx="389">
                  <c:v>1.53348464518786E-2</c:v>
                </c:pt>
                <c:pt idx="390">
                  <c:v>1.8292414024472198E-2</c:v>
                </c:pt>
                <c:pt idx="391">
                  <c:v>1.84814259409905E-2</c:v>
                </c:pt>
                <c:pt idx="392">
                  <c:v>1.8535180017352101E-2</c:v>
                </c:pt>
                <c:pt idx="393">
                  <c:v>1.8465923145413399E-2</c:v>
                </c:pt>
                <c:pt idx="394">
                  <c:v>1.8286306411027901E-2</c:v>
                </c:pt>
                <c:pt idx="395">
                  <c:v>1.8008930608630201E-2</c:v>
                </c:pt>
                <c:pt idx="396">
                  <c:v>1.7646204680204398E-2</c:v>
                </c:pt>
                <c:pt idx="397">
                  <c:v>1.7210150137543699E-2</c:v>
                </c:pt>
                <c:pt idx="398">
                  <c:v>1.6712259501218799E-2</c:v>
                </c:pt>
                <c:pt idx="399">
                  <c:v>1.6163185238838199E-2</c:v>
                </c:pt>
                <c:pt idx="400">
                  <c:v>1.2535032816231299E-2</c:v>
                </c:pt>
                <c:pt idx="401">
                  <c:v>1.2836134061217299E-2</c:v>
                </c:pt>
                <c:pt idx="402">
                  <c:v>1.30360797047615E-2</c:v>
                </c:pt>
                <c:pt idx="403">
                  <c:v>1.31405740976334E-2</c:v>
                </c:pt>
                <c:pt idx="404">
                  <c:v>1.31568061187863E-2</c:v>
                </c:pt>
                <c:pt idx="405">
                  <c:v>1.3092936947941799E-2</c:v>
                </c:pt>
                <c:pt idx="406">
                  <c:v>1.2957721948623701E-2</c:v>
                </c:pt>
                <c:pt idx="407">
                  <c:v>1.27601744607091E-2</c:v>
                </c:pt>
                <c:pt idx="408">
                  <c:v>1.25092584639788E-2</c:v>
                </c:pt>
                <c:pt idx="409">
                  <c:v>1.22136948630214E-2</c:v>
                </c:pt>
                <c:pt idx="410">
                  <c:v>2.61607812717557E-3</c:v>
                </c:pt>
                <c:pt idx="411">
                  <c:v>2.5788098573684701E-3</c:v>
                </c:pt>
                <c:pt idx="412">
                  <c:v>2.5483407080173501E-3</c:v>
                </c:pt>
                <c:pt idx="413">
                  <c:v>2.5235749781131701E-3</c:v>
                </c:pt>
                <c:pt idx="414">
                  <c:v>2.5035808794200399E-3</c:v>
                </c:pt>
                <c:pt idx="415">
                  <c:v>2.4875453673303101E-3</c:v>
                </c:pt>
                <c:pt idx="416">
                  <c:v>2.4747811257839199E-3</c:v>
                </c:pt>
                <c:pt idx="417">
                  <c:v>2.4646976962685598E-3</c:v>
                </c:pt>
                <c:pt idx="418">
                  <c:v>2.45679123327136E-3</c:v>
                </c:pt>
                <c:pt idx="419">
                  <c:v>2.4506412446498901E-3</c:v>
                </c:pt>
                <c:pt idx="420">
                  <c:v>5.7034675031900399E-2</c:v>
                </c:pt>
                <c:pt idx="421">
                  <c:v>5.6726362556219101E-2</c:v>
                </c:pt>
                <c:pt idx="422">
                  <c:v>5.5932145565748201E-2</c:v>
                </c:pt>
                <c:pt idx="423">
                  <c:v>5.4715272039174999E-2</c:v>
                </c:pt>
                <c:pt idx="424">
                  <c:v>5.3135626018047298E-2</c:v>
                </c:pt>
                <c:pt idx="425">
                  <c:v>5.1249567419290501E-2</c:v>
                </c:pt>
                <c:pt idx="426">
                  <c:v>4.9110013991594301E-2</c:v>
                </c:pt>
                <c:pt idx="427">
                  <c:v>4.6766601502895397E-2</c:v>
                </c:pt>
                <c:pt idx="428">
                  <c:v>4.4265870004892398E-2</c:v>
                </c:pt>
                <c:pt idx="429">
                  <c:v>4.1651327162980999E-2</c:v>
                </c:pt>
                <c:pt idx="430">
                  <c:v>7.78285693377257E-3</c:v>
                </c:pt>
                <c:pt idx="431">
                  <c:v>8.3929467946291005E-3</c:v>
                </c:pt>
                <c:pt idx="432">
                  <c:v>8.9216521009802801E-3</c:v>
                </c:pt>
                <c:pt idx="433">
                  <c:v>9.3617364764213597E-3</c:v>
                </c:pt>
                <c:pt idx="434">
                  <c:v>9.7096357494592701E-3</c:v>
                </c:pt>
                <c:pt idx="435">
                  <c:v>9.9649522453546507E-3</c:v>
                </c:pt>
                <c:pt idx="436">
                  <c:v>1.01299900561571E-2</c:v>
                </c:pt>
                <c:pt idx="437">
                  <c:v>1.02092521265149E-2</c:v>
                </c:pt>
                <c:pt idx="438">
                  <c:v>1.02088656276465E-2</c:v>
                </c:pt>
                <c:pt idx="439">
                  <c:v>1.0136198252439501E-2</c:v>
                </c:pt>
                <c:pt idx="440">
                  <c:v>1.06017710641027E-2</c:v>
                </c:pt>
                <c:pt idx="441">
                  <c:v>1.04026198387146E-2</c:v>
                </c:pt>
                <c:pt idx="442">
                  <c:v>1.0148360393941401E-2</c:v>
                </c:pt>
                <c:pt idx="443">
                  <c:v>9.8487325012683903E-3</c:v>
                </c:pt>
                <c:pt idx="444">
                  <c:v>9.5127392560243607E-3</c:v>
                </c:pt>
                <c:pt idx="445">
                  <c:v>9.1489255428314192E-3</c:v>
                </c:pt>
                <c:pt idx="446">
                  <c:v>8.7651209905743599E-3</c:v>
                </c:pt>
                <c:pt idx="447">
                  <c:v>8.3683868870139105E-3</c:v>
                </c:pt>
                <c:pt idx="448">
                  <c:v>7.9649528488516808E-3</c:v>
                </c:pt>
                <c:pt idx="449">
                  <c:v>7.5602270662784602E-3</c:v>
                </c:pt>
                <c:pt idx="450">
                  <c:v>5.2887750789523099E-3</c:v>
                </c:pt>
                <c:pt idx="451">
                  <c:v>5.4760519415140204E-3</c:v>
                </c:pt>
                <c:pt idx="452">
                  <c:v>5.6266346946358698E-3</c:v>
                </c:pt>
                <c:pt idx="453">
                  <c:v>5.7401740923523903E-3</c:v>
                </c:pt>
                <c:pt idx="454">
                  <c:v>5.8174873702228104E-3</c:v>
                </c:pt>
                <c:pt idx="455">
                  <c:v>5.8602453209459799E-3</c:v>
                </c:pt>
                <c:pt idx="456">
                  <c:v>5.8707059361040601E-3</c:v>
                </c:pt>
                <c:pt idx="457">
                  <c:v>5.8515714481473004E-3</c:v>
                </c:pt>
                <c:pt idx="458">
                  <c:v>5.8057960122823698E-3</c:v>
                </c:pt>
                <c:pt idx="459">
                  <c:v>5.7364455424249198E-3</c:v>
                </c:pt>
                <c:pt idx="460">
                  <c:v>1.54588203877211E-2</c:v>
                </c:pt>
                <c:pt idx="461">
                  <c:v>1.51384072378278E-2</c:v>
                </c:pt>
                <c:pt idx="462">
                  <c:v>1.47225921973586E-2</c:v>
                </c:pt>
                <c:pt idx="463">
                  <c:v>1.42272235825658E-2</c:v>
                </c:pt>
                <c:pt idx="464">
                  <c:v>1.3667582534253601E-2</c:v>
                </c:pt>
                <c:pt idx="465">
                  <c:v>1.3058199547231201E-2</c:v>
                </c:pt>
                <c:pt idx="466">
                  <c:v>1.24126989394426E-2</c:v>
                </c:pt>
                <c:pt idx="467">
                  <c:v>1.17437168955803E-2</c:v>
                </c:pt>
                <c:pt idx="468">
                  <c:v>1.10628372058272E-2</c:v>
                </c:pt>
                <c:pt idx="469">
                  <c:v>1.03802066296339E-2</c:v>
                </c:pt>
                <c:pt idx="470">
                  <c:v>8.2128923386335408E-3</c:v>
                </c:pt>
                <c:pt idx="471">
                  <c:v>8.6164344102144207E-3</c:v>
                </c:pt>
                <c:pt idx="472">
                  <c:v>8.9294221252203005E-3</c:v>
                </c:pt>
                <c:pt idx="473">
                  <c:v>9.1508422046899796E-3</c:v>
                </c:pt>
                <c:pt idx="474">
                  <c:v>9.2829158529639192E-3</c:v>
                </c:pt>
                <c:pt idx="475">
                  <c:v>9.3304179608821904E-3</c:v>
                </c:pt>
                <c:pt idx="476">
                  <c:v>9.3000903725624102E-3</c:v>
                </c:pt>
                <c:pt idx="477">
                  <c:v>9.1999936848878895E-3</c:v>
                </c:pt>
                <c:pt idx="478">
                  <c:v>9.0390406548976898E-3</c:v>
                </c:pt>
                <c:pt idx="479">
                  <c:v>8.8265147060155903E-3</c:v>
                </c:pt>
                <c:pt idx="480">
                  <c:v>7.6062297448515901E-3</c:v>
                </c:pt>
                <c:pt idx="481">
                  <c:v>7.3412028141319804E-3</c:v>
                </c:pt>
                <c:pt idx="482">
                  <c:v>7.0568067021668001E-3</c:v>
                </c:pt>
                <c:pt idx="483">
                  <c:v>6.7593599669635296E-3</c:v>
                </c:pt>
                <c:pt idx="484">
                  <c:v>6.4544910565018697E-3</c:v>
                </c:pt>
                <c:pt idx="485">
                  <c:v>6.1471313238143904E-3</c:v>
                </c:pt>
                <c:pt idx="486">
                  <c:v>5.84150198847055E-3</c:v>
                </c:pt>
                <c:pt idx="487">
                  <c:v>5.5411406792700299E-3</c:v>
                </c:pt>
                <c:pt idx="488">
                  <c:v>5.2489549852907701E-3</c:v>
                </c:pt>
                <c:pt idx="489">
                  <c:v>4.9672387540340398E-3</c:v>
                </c:pt>
                <c:pt idx="490">
                  <c:v>2.6296056807041199E-2</c:v>
                </c:pt>
                <c:pt idx="491">
                  <c:v>2.55266763269901E-2</c:v>
                </c:pt>
                <c:pt idx="492">
                  <c:v>2.4690706282854101E-2</c:v>
                </c:pt>
                <c:pt idx="493">
                  <c:v>2.3807009682059298E-2</c:v>
                </c:pt>
                <c:pt idx="494">
                  <c:v>2.2892208769917499E-2</c:v>
                </c:pt>
                <c:pt idx="495">
                  <c:v>2.19606384634972E-2</c:v>
                </c:pt>
                <c:pt idx="496">
                  <c:v>2.1024087443947799E-2</c:v>
                </c:pt>
                <c:pt idx="497">
                  <c:v>2.0093560218811E-2</c:v>
                </c:pt>
                <c:pt idx="498">
                  <c:v>1.9176954403519599E-2</c:v>
                </c:pt>
                <c:pt idx="499">
                  <c:v>1.8280895426869399E-2</c:v>
                </c:pt>
                <c:pt idx="500">
                  <c:v>1.74489233177155E-3</c:v>
                </c:pt>
                <c:pt idx="501">
                  <c:v>1.7337187891826001E-3</c:v>
                </c:pt>
                <c:pt idx="502">
                  <c:v>1.74409884493798E-3</c:v>
                </c:pt>
                <c:pt idx="503">
                  <c:v>1.7694138223305299E-3</c:v>
                </c:pt>
                <c:pt idx="504">
                  <c:v>1.80438987445086E-3</c:v>
                </c:pt>
                <c:pt idx="505">
                  <c:v>1.8449168419465401E-3</c:v>
                </c:pt>
                <c:pt idx="506">
                  <c:v>1.8878104165196399E-3</c:v>
                </c:pt>
                <c:pt idx="507">
                  <c:v>1.93065393250436E-3</c:v>
                </c:pt>
                <c:pt idx="508">
                  <c:v>1.9716548267751902E-3</c:v>
                </c:pt>
                <c:pt idx="509">
                  <c:v>2.0095296204090101E-3</c:v>
                </c:pt>
                <c:pt idx="510">
                  <c:v>2.1297764033079199E-3</c:v>
                </c:pt>
                <c:pt idx="511">
                  <c:v>2.1456799004226901E-3</c:v>
                </c:pt>
                <c:pt idx="512">
                  <c:v>2.1602660417556802E-3</c:v>
                </c:pt>
                <c:pt idx="513">
                  <c:v>2.1732333116233401E-3</c:v>
                </c:pt>
                <c:pt idx="514">
                  <c:v>2.1844033617526301E-3</c:v>
                </c:pt>
                <c:pt idx="515">
                  <c:v>2.1936697885394101E-3</c:v>
                </c:pt>
                <c:pt idx="516">
                  <c:v>2.20101373270154E-3</c:v>
                </c:pt>
                <c:pt idx="517">
                  <c:v>2.2064584773033901E-3</c:v>
                </c:pt>
                <c:pt idx="518">
                  <c:v>2.2100706119090301E-3</c:v>
                </c:pt>
                <c:pt idx="519">
                  <c:v>2.2119472268968799E-3</c:v>
                </c:pt>
                <c:pt idx="520">
                  <c:v>8.6717113852500902E-2</c:v>
                </c:pt>
                <c:pt idx="521">
                  <c:v>8.5383266210556003E-2</c:v>
                </c:pt>
                <c:pt idx="522">
                  <c:v>8.29957351088524E-2</c:v>
                </c:pt>
                <c:pt idx="523">
                  <c:v>7.9740196466445895E-2</c:v>
                </c:pt>
                <c:pt idx="524">
                  <c:v>7.5783491134643596E-2</c:v>
                </c:pt>
                <c:pt idx="525">
                  <c:v>7.1277290582656902E-2</c:v>
                </c:pt>
                <c:pt idx="526">
                  <c:v>6.6360428929328905E-2</c:v>
                </c:pt>
                <c:pt idx="527">
                  <c:v>6.11605159938335E-2</c:v>
                </c:pt>
                <c:pt idx="528">
                  <c:v>5.5794864892959602E-2</c:v>
                </c:pt>
                <c:pt idx="529">
                  <c:v>5.0370939075946801E-2</c:v>
                </c:pt>
                <c:pt idx="530">
                  <c:v>1.8226414686068899E-3</c:v>
                </c:pt>
                <c:pt idx="531">
                  <c:v>1.94257847033441E-3</c:v>
                </c:pt>
                <c:pt idx="532">
                  <c:v>2.1087229251861598E-3</c:v>
                </c:pt>
                <c:pt idx="533">
                  <c:v>2.3048834409564699E-3</c:v>
                </c:pt>
                <c:pt idx="534">
                  <c:v>2.5166708510369101E-3</c:v>
                </c:pt>
                <c:pt idx="535">
                  <c:v>2.7316510677337599E-3</c:v>
                </c:pt>
                <c:pt idx="536">
                  <c:v>2.9394524171948398E-3</c:v>
                </c:pt>
                <c:pt idx="537">
                  <c:v>3.1317402608692598E-3</c:v>
                </c:pt>
                <c:pt idx="538">
                  <c:v>3.3021660055965198E-3</c:v>
                </c:pt>
                <c:pt idx="539">
                  <c:v>3.44622367992997E-3</c:v>
                </c:pt>
                <c:pt idx="540">
                  <c:v>1.4572530053556E-2</c:v>
                </c:pt>
                <c:pt idx="541">
                  <c:v>1.46358925849199E-2</c:v>
                </c:pt>
                <c:pt idx="542">
                  <c:v>1.4576990157365801E-2</c:v>
                </c:pt>
                <c:pt idx="543">
                  <c:v>1.440872810781E-2</c:v>
                </c:pt>
                <c:pt idx="544">
                  <c:v>1.41450362280011E-2</c:v>
                </c:pt>
                <c:pt idx="545">
                  <c:v>1.3800385408103501E-2</c:v>
                </c:pt>
                <c:pt idx="546">
                  <c:v>1.33890686556697E-2</c:v>
                </c:pt>
                <c:pt idx="547">
                  <c:v>1.29248537123203E-2</c:v>
                </c:pt>
                <c:pt idx="548">
                  <c:v>1.24205788597465E-2</c:v>
                </c:pt>
                <c:pt idx="549">
                  <c:v>1.18880094960332E-2</c:v>
                </c:pt>
                <c:pt idx="550">
                  <c:v>3.3434305805712899E-3</c:v>
                </c:pt>
                <c:pt idx="551">
                  <c:v>3.0614563729614002E-3</c:v>
                </c:pt>
                <c:pt idx="552">
                  <c:v>2.7982397004962002E-3</c:v>
                </c:pt>
                <c:pt idx="553">
                  <c:v>2.5547733530402201E-3</c:v>
                </c:pt>
                <c:pt idx="554">
                  <c:v>2.3312377743422998E-3</c:v>
                </c:pt>
                <c:pt idx="555">
                  <c:v>2.1275102626532299E-3</c:v>
                </c:pt>
                <c:pt idx="556">
                  <c:v>1.9431287655606901E-3</c:v>
                </c:pt>
                <c:pt idx="557">
                  <c:v>1.7773736035451299E-3</c:v>
                </c:pt>
                <c:pt idx="558">
                  <c:v>1.6293284716084599E-3</c:v>
                </c:pt>
                <c:pt idx="559">
                  <c:v>1.4979352708905901E-3</c:v>
                </c:pt>
                <c:pt idx="560">
                  <c:v>1.0155111085623501E-3</c:v>
                </c:pt>
                <c:pt idx="561">
                  <c:v>1.0132091119885399E-3</c:v>
                </c:pt>
                <c:pt idx="562">
                  <c:v>1.0176642099395401E-3</c:v>
                </c:pt>
                <c:pt idx="563">
                  <c:v>1.0267316829413199E-3</c:v>
                </c:pt>
                <c:pt idx="564">
                  <c:v>1.0386689100414499E-3</c:v>
                </c:pt>
                <c:pt idx="565">
                  <c:v>1.0520818177610601E-3</c:v>
                </c:pt>
                <c:pt idx="566">
                  <c:v>1.0658864630386201E-3</c:v>
                </c:pt>
                <c:pt idx="567">
                  <c:v>1.0792381362989499E-3</c:v>
                </c:pt>
                <c:pt idx="568">
                  <c:v>1.0915246093645701E-3</c:v>
                </c:pt>
                <c:pt idx="569">
                  <c:v>1.1023156112060001E-3</c:v>
                </c:pt>
                <c:pt idx="570">
                  <c:v>1.15227582864463E-3</c:v>
                </c:pt>
                <c:pt idx="571">
                  <c:v>1.1655018897727099E-3</c:v>
                </c:pt>
                <c:pt idx="572">
                  <c:v>1.1692709522321801E-3</c:v>
                </c:pt>
                <c:pt idx="573">
                  <c:v>1.1643449543043999E-3</c:v>
                </c:pt>
                <c:pt idx="574">
                  <c:v>1.1516348458826501E-3</c:v>
                </c:pt>
                <c:pt idx="575">
                  <c:v>1.1321383062750099E-3</c:v>
                </c:pt>
                <c:pt idx="576">
                  <c:v>1.10689515713602E-3</c:v>
                </c:pt>
                <c:pt idx="577">
                  <c:v>1.0769444052129999E-3</c:v>
                </c:pt>
                <c:pt idx="578">
                  <c:v>1.0432896669954101E-3</c:v>
                </c:pt>
                <c:pt idx="579">
                  <c:v>1.0069307172670999E-3</c:v>
                </c:pt>
                <c:pt idx="580">
                  <c:v>1.47685513366014E-3</c:v>
                </c:pt>
                <c:pt idx="581">
                  <c:v>1.4427518472075499E-3</c:v>
                </c:pt>
                <c:pt idx="582">
                  <c:v>1.40910421032459E-3</c:v>
                </c:pt>
                <c:pt idx="583">
                  <c:v>1.3763051247224201E-3</c:v>
                </c:pt>
                <c:pt idx="584">
                  <c:v>1.34471897035837E-3</c:v>
                </c:pt>
                <c:pt idx="585">
                  <c:v>1.3145975535735501E-3</c:v>
                </c:pt>
                <c:pt idx="586">
                  <c:v>1.2861446011811499E-3</c:v>
                </c:pt>
                <c:pt idx="587">
                  <c:v>1.2595038861036301E-3</c:v>
                </c:pt>
                <c:pt idx="588">
                  <c:v>1.2347673764452299E-3</c:v>
                </c:pt>
                <c:pt idx="589">
                  <c:v>1.2119760503992399E-3</c:v>
                </c:pt>
                <c:pt idx="590">
                  <c:v>1.23926100786775E-3</c:v>
                </c:pt>
                <c:pt idx="591">
                  <c:v>1.2550974497571601E-3</c:v>
                </c:pt>
                <c:pt idx="592">
                  <c:v>1.26675644423813E-3</c:v>
                </c:pt>
                <c:pt idx="593">
                  <c:v>1.27430004067719E-3</c:v>
                </c:pt>
                <c:pt idx="594">
                  <c:v>1.27790251281112E-3</c:v>
                </c:pt>
                <c:pt idx="595">
                  <c:v>1.27782160416246E-3</c:v>
                </c:pt>
                <c:pt idx="596">
                  <c:v>1.2743878178298499E-3</c:v>
                </c:pt>
                <c:pt idx="597">
                  <c:v>1.2679628562182201E-3</c:v>
                </c:pt>
                <c:pt idx="598">
                  <c:v>1.2589353136718299E-3</c:v>
                </c:pt>
                <c:pt idx="599">
                  <c:v>1.2476980919018401E-3</c:v>
                </c:pt>
                <c:pt idx="600">
                  <c:v>1.22230937704444E-2</c:v>
                </c:pt>
                <c:pt idx="601">
                  <c:v>1.20028536766768E-2</c:v>
                </c:pt>
                <c:pt idx="602">
                  <c:v>1.1572949588298799E-2</c:v>
                </c:pt>
                <c:pt idx="603">
                  <c:v>1.09697105363011E-2</c:v>
                </c:pt>
                <c:pt idx="604">
                  <c:v>1.0230780579149701E-2</c:v>
                </c:pt>
                <c:pt idx="605">
                  <c:v>9.39345639199019E-3</c:v>
                </c:pt>
                <c:pt idx="606">
                  <c:v>8.4933871403336508E-3</c:v>
                </c:pt>
                <c:pt idx="607">
                  <c:v>7.5635644607245896E-3</c:v>
                </c:pt>
                <c:pt idx="608">
                  <c:v>6.6335760056972504E-3</c:v>
                </c:pt>
                <c:pt idx="609">
                  <c:v>5.7290731929242602E-3</c:v>
                </c:pt>
                <c:pt idx="610">
                  <c:v>4.9714889610186198E-4</c:v>
                </c:pt>
                <c:pt idx="611">
                  <c:v>4.7961864038370598E-4</c:v>
                </c:pt>
                <c:pt idx="612">
                  <c:v>5.0521444063633702E-4</c:v>
                </c:pt>
                <c:pt idx="613">
                  <c:v>5.6128250434994698E-4</c:v>
                </c:pt>
                <c:pt idx="614">
                  <c:v>6.3652574317529798E-4</c:v>
                </c:pt>
                <c:pt idx="615">
                  <c:v>7.2118500247597705E-4</c:v>
                </c:pt>
                <c:pt idx="616">
                  <c:v>8.0713251372799299E-4</c:v>
                </c:pt>
                <c:pt idx="617">
                  <c:v>8.8789424626156699E-4</c:v>
                </c:pt>
                <c:pt idx="618">
                  <c:v>9.5860485453158595E-4</c:v>
                </c:pt>
                <c:pt idx="619">
                  <c:v>1.0159080848097799E-3</c:v>
                </c:pt>
                <c:pt idx="620">
                  <c:v>3.5786800435744199E-4</c:v>
                </c:pt>
                <c:pt idx="621">
                  <c:v>3.6765084951184701E-4</c:v>
                </c:pt>
                <c:pt idx="622">
                  <c:v>3.7547829560935503E-4</c:v>
                </c:pt>
                <c:pt idx="623">
                  <c:v>3.8071116432547602E-4</c:v>
                </c:pt>
                <c:pt idx="624">
                  <c:v>3.8300349842756997E-4</c:v>
                </c:pt>
                <c:pt idx="625">
                  <c:v>3.8224749732762602E-4</c:v>
                </c:pt>
                <c:pt idx="626">
                  <c:v>3.7853472167626002E-4</c:v>
                </c:pt>
                <c:pt idx="627">
                  <c:v>3.7210894515737902E-4</c:v>
                </c:pt>
                <c:pt idx="628">
                  <c:v>3.6332439049147102E-4</c:v>
                </c:pt>
                <c:pt idx="629">
                  <c:v>3.5260737058706598E-4</c:v>
                </c:pt>
                <c:pt idx="630">
                  <c:v>1.09224999323487E-3</c:v>
                </c:pt>
                <c:pt idx="631">
                  <c:v>1.07460923027247E-3</c:v>
                </c:pt>
                <c:pt idx="632">
                  <c:v>1.0562207316979801E-3</c:v>
                </c:pt>
                <c:pt idx="633">
                  <c:v>1.0374954435974401E-3</c:v>
                </c:pt>
                <c:pt idx="634">
                  <c:v>1.0188125306740401E-3</c:v>
                </c:pt>
                <c:pt idx="635">
                  <c:v>1.0004719952121401E-3</c:v>
                </c:pt>
                <c:pt idx="636">
                  <c:v>9.8273367621004603E-4</c:v>
                </c:pt>
                <c:pt idx="637">
                  <c:v>9.6579769160598495E-4</c:v>
                </c:pt>
                <c:pt idx="638">
                  <c:v>9.4982108566909996E-4</c:v>
                </c:pt>
                <c:pt idx="639">
                  <c:v>9.3491282314062097E-4</c:v>
                </c:pt>
                <c:pt idx="640">
                  <c:v>1.1040853569284101E-3</c:v>
                </c:pt>
                <c:pt idx="641">
                  <c:v>1.1136194225400699E-3</c:v>
                </c:pt>
                <c:pt idx="642">
                  <c:v>1.12122984137386E-3</c:v>
                </c:pt>
                <c:pt idx="643">
                  <c:v>1.1267493246123199E-3</c:v>
                </c:pt>
                <c:pt idx="644">
                  <c:v>1.1301218764856501E-3</c:v>
                </c:pt>
                <c:pt idx="645">
                  <c:v>1.1313954601064301E-3</c:v>
                </c:pt>
                <c:pt idx="646">
                  <c:v>1.1306972010061099E-3</c:v>
                </c:pt>
                <c:pt idx="647">
                  <c:v>1.12820498179644E-3</c:v>
                </c:pt>
                <c:pt idx="648">
                  <c:v>1.12413440365344E-3</c:v>
                </c:pt>
                <c:pt idx="649">
                  <c:v>1.1187281925231201E-3</c:v>
                </c:pt>
                <c:pt idx="650">
                  <c:v>9.9861454218626005E-3</c:v>
                </c:pt>
                <c:pt idx="651">
                  <c:v>9.9166166037321108E-3</c:v>
                </c:pt>
                <c:pt idx="652">
                  <c:v>9.7593665122985805E-3</c:v>
                </c:pt>
                <c:pt idx="653">
                  <c:v>9.5270415768027306E-3</c:v>
                </c:pt>
                <c:pt idx="654">
                  <c:v>9.2324614524841309E-3</c:v>
                </c:pt>
                <c:pt idx="655">
                  <c:v>8.8881254196166992E-3</c:v>
                </c:pt>
                <c:pt idx="656">
                  <c:v>8.5058286786079407E-3</c:v>
                </c:pt>
                <c:pt idx="657">
                  <c:v>8.0963876098394394E-3</c:v>
                </c:pt>
                <c:pt idx="658">
                  <c:v>7.6695391908288002E-3</c:v>
                </c:pt>
                <c:pt idx="659">
                  <c:v>7.2337738238275103E-3</c:v>
                </c:pt>
                <c:pt idx="660">
                  <c:v>1.7229103250429E-3</c:v>
                </c:pt>
                <c:pt idx="661">
                  <c:v>1.5026963083073499E-3</c:v>
                </c:pt>
                <c:pt idx="662">
                  <c:v>1.30738248117268E-3</c:v>
                </c:pt>
                <c:pt idx="663">
                  <c:v>1.13582750782371E-3</c:v>
                </c:pt>
                <c:pt idx="664">
                  <c:v>9.865877218544481E-4</c:v>
                </c:pt>
                <c:pt idx="665">
                  <c:v>8.5801485693082203E-4</c:v>
                </c:pt>
                <c:pt idx="666">
                  <c:v>7.48344056773931E-4</c:v>
                </c:pt>
                <c:pt idx="667">
                  <c:v>6.5575802000239502E-4</c:v>
                </c:pt>
                <c:pt idx="668">
                  <c:v>5.7844514958560499E-4</c:v>
                </c:pt>
                <c:pt idx="669">
                  <c:v>5.1464489661157099E-4</c:v>
                </c:pt>
                <c:pt idx="670">
                  <c:v>2.2603156976401802E-3</c:v>
                </c:pt>
                <c:pt idx="671">
                  <c:v>2.1483749151229902E-3</c:v>
                </c:pt>
                <c:pt idx="672">
                  <c:v>2.0458297803998002E-3</c:v>
                </c:pt>
                <c:pt idx="673">
                  <c:v>1.9526371033862201E-3</c:v>
                </c:pt>
                <c:pt idx="674">
                  <c:v>1.86865916475654E-3</c:v>
                </c:pt>
                <c:pt idx="675">
                  <c:v>1.79353065323085E-3</c:v>
                </c:pt>
                <c:pt idx="676">
                  <c:v>1.72681419644505E-3</c:v>
                </c:pt>
                <c:pt idx="677">
                  <c:v>1.6679906984791201E-3</c:v>
                </c:pt>
                <c:pt idx="678">
                  <c:v>1.6164933331310799E-3</c:v>
                </c:pt>
                <c:pt idx="679">
                  <c:v>1.5717239584773801E-3</c:v>
                </c:pt>
                <c:pt idx="680">
                  <c:v>3.7773256190121201E-4</c:v>
                </c:pt>
                <c:pt idx="681">
                  <c:v>3.61887185135856E-4</c:v>
                </c:pt>
                <c:pt idx="682">
                  <c:v>3.4975045127794098E-4</c:v>
                </c:pt>
                <c:pt idx="683">
                  <c:v>3.4067474189214398E-4</c:v>
                </c:pt>
                <c:pt idx="684">
                  <c:v>3.3409579191356897E-4</c:v>
                </c:pt>
                <c:pt idx="685">
                  <c:v>3.2953015761449901E-4</c:v>
                </c:pt>
                <c:pt idx="686">
                  <c:v>3.2656625262461603E-4</c:v>
                </c:pt>
                <c:pt idx="687">
                  <c:v>3.2485340489074599E-4</c:v>
                </c:pt>
                <c:pt idx="688">
                  <c:v>3.2409990672022099E-4</c:v>
                </c:pt>
                <c:pt idx="689">
                  <c:v>3.2405692036263601E-4</c:v>
                </c:pt>
                <c:pt idx="690">
                  <c:v>9.9967536516487598E-4</c:v>
                </c:pt>
                <c:pt idx="691">
                  <c:v>1.01196696050465E-3</c:v>
                </c:pt>
                <c:pt idx="692">
                  <c:v>1.0203839046880601E-3</c:v>
                </c:pt>
                <c:pt idx="693">
                  <c:v>1.02511129807681E-3</c:v>
                </c:pt>
                <c:pt idx="694">
                  <c:v>1.02639454416931E-3</c:v>
                </c:pt>
                <c:pt idx="695">
                  <c:v>1.0245376033708501E-3</c:v>
                </c:pt>
                <c:pt idx="696">
                  <c:v>1.01986702065915E-3</c:v>
                </c:pt>
                <c:pt idx="697">
                  <c:v>1.0127261048182899E-3</c:v>
                </c:pt>
                <c:pt idx="698">
                  <c:v>1.0034621227532599E-3</c:v>
                </c:pt>
                <c:pt idx="699">
                  <c:v>9.9242152646183989E-4</c:v>
                </c:pt>
                <c:pt idx="700">
                  <c:v>7.9491856740787604E-4</c:v>
                </c:pt>
                <c:pt idx="701">
                  <c:v>7.8677223064005397E-4</c:v>
                </c:pt>
                <c:pt idx="702">
                  <c:v>7.7845278428867503E-4</c:v>
                </c:pt>
                <c:pt idx="703">
                  <c:v>7.7004067134112098E-4</c:v>
                </c:pt>
                <c:pt idx="704">
                  <c:v>7.6161476317793098E-4</c:v>
                </c:pt>
                <c:pt idx="705">
                  <c:v>7.5324089266359795E-4</c:v>
                </c:pt>
                <c:pt idx="706">
                  <c:v>7.4497546302154704E-4</c:v>
                </c:pt>
                <c:pt idx="707">
                  <c:v>7.3686632094904802E-4</c:v>
                </c:pt>
                <c:pt idx="708">
                  <c:v>7.2896044002845905E-4</c:v>
                </c:pt>
                <c:pt idx="709">
                  <c:v>7.2129076579585704E-4</c:v>
                </c:pt>
                <c:pt idx="710">
                  <c:v>1.9733519293367902E-3</c:v>
                </c:pt>
                <c:pt idx="711">
                  <c:v>1.9152462482452399E-3</c:v>
                </c:pt>
                <c:pt idx="712">
                  <c:v>1.8429335905238999E-3</c:v>
                </c:pt>
                <c:pt idx="713">
                  <c:v>1.75908708479255E-3</c:v>
                </c:pt>
                <c:pt idx="714">
                  <c:v>1.6662562265992199E-3</c:v>
                </c:pt>
                <c:pt idx="715">
                  <c:v>1.56686000991613E-3</c:v>
                </c:pt>
                <c:pt idx="716">
                  <c:v>1.46312615834177E-3</c:v>
                </c:pt>
                <c:pt idx="717">
                  <c:v>1.3570853043347599E-3</c:v>
                </c:pt>
                <c:pt idx="718">
                  <c:v>1.25056726392359E-3</c:v>
                </c:pt>
                <c:pt idx="719">
                  <c:v>1.1451828759163601E-3</c:v>
                </c:pt>
                <c:pt idx="720">
                  <c:v>5.0589214079082004E-3</c:v>
                </c:pt>
                <c:pt idx="721">
                  <c:v>4.7000907361507398E-3</c:v>
                </c:pt>
                <c:pt idx="722">
                  <c:v>4.2925463058054499E-3</c:v>
                </c:pt>
                <c:pt idx="723">
                  <c:v>3.8555485662072901E-3</c:v>
                </c:pt>
                <c:pt idx="724">
                  <c:v>3.40664084069431E-3</c:v>
                </c:pt>
                <c:pt idx="725">
                  <c:v>2.9616872780025001E-3</c:v>
                </c:pt>
                <c:pt idx="726">
                  <c:v>2.5337941478937899E-3</c:v>
                </c:pt>
                <c:pt idx="727">
                  <c:v>2.1336851641535798E-3</c:v>
                </c:pt>
                <c:pt idx="728">
                  <c:v>1.76951684989035E-3</c:v>
                </c:pt>
                <c:pt idx="729">
                  <c:v>1.4469311572611299E-3</c:v>
                </c:pt>
                <c:pt idx="730">
                  <c:v>1.4135864563286299E-2</c:v>
                </c:pt>
                <c:pt idx="731">
                  <c:v>1.44120706245303E-2</c:v>
                </c:pt>
                <c:pt idx="732">
                  <c:v>1.4577437192201601E-2</c:v>
                </c:pt>
                <c:pt idx="733">
                  <c:v>1.46391401067376E-2</c:v>
                </c:pt>
                <c:pt idx="734">
                  <c:v>1.46060399711132E-2</c:v>
                </c:pt>
                <c:pt idx="735">
                  <c:v>1.44881755113602E-2</c:v>
                </c:pt>
                <c:pt idx="736">
                  <c:v>1.42960799857974E-2</c:v>
                </c:pt>
                <c:pt idx="737">
                  <c:v>1.4040551148355E-2</c:v>
                </c:pt>
                <c:pt idx="738">
                  <c:v>1.37319825589657E-2</c:v>
                </c:pt>
                <c:pt idx="739">
                  <c:v>1.3380456715822201E-2</c:v>
                </c:pt>
                <c:pt idx="740">
                  <c:v>4.4507924467325202E-3</c:v>
                </c:pt>
                <c:pt idx="741">
                  <c:v>4.1874581947922698E-3</c:v>
                </c:pt>
                <c:pt idx="742">
                  <c:v>3.9253220893442596E-3</c:v>
                </c:pt>
                <c:pt idx="743">
                  <c:v>3.6674712318927102E-3</c:v>
                </c:pt>
                <c:pt idx="744">
                  <c:v>3.4164276439696498E-3</c:v>
                </c:pt>
                <c:pt idx="745">
                  <c:v>3.17416246980429E-3</c:v>
                </c:pt>
                <c:pt idx="746">
                  <c:v>2.9421679209917801E-3</c:v>
                </c:pt>
                <c:pt idx="747">
                  <c:v>2.7215227019041798E-3</c:v>
                </c:pt>
                <c:pt idx="748">
                  <c:v>2.5129222776740798E-3</c:v>
                </c:pt>
                <c:pt idx="749">
                  <c:v>2.3167696781456501E-3</c:v>
                </c:pt>
                <c:pt idx="750">
                  <c:v>3.2240932341664999E-3</c:v>
                </c:pt>
                <c:pt idx="751">
                  <c:v>3.0059569980949198E-3</c:v>
                </c:pt>
                <c:pt idx="752">
                  <c:v>2.79833911918104E-3</c:v>
                </c:pt>
                <c:pt idx="753">
                  <c:v>2.6020114310085799E-3</c:v>
                </c:pt>
                <c:pt idx="754">
                  <c:v>2.4172749835997798E-3</c:v>
                </c:pt>
                <c:pt idx="755">
                  <c:v>2.24425084888935E-3</c:v>
                </c:pt>
                <c:pt idx="756">
                  <c:v>2.0828796550631501E-3</c:v>
                </c:pt>
                <c:pt idx="757">
                  <c:v>1.93293835036457E-3</c:v>
                </c:pt>
                <c:pt idx="758">
                  <c:v>1.7940808320418E-3</c:v>
                </c:pt>
                <c:pt idx="759">
                  <c:v>1.66589138098061E-3</c:v>
                </c:pt>
              </c:numCache>
            </c:numRef>
          </c:yVal>
          <c:smooth val="0"/>
          <c:extLst xmlns:c16r2="http://schemas.microsoft.com/office/drawing/2015/06/chart">
            <c:ext xmlns:c16="http://schemas.microsoft.com/office/drawing/2014/chart" uri="{C3380CC4-5D6E-409C-BE32-E72D297353CC}">
              <c16:uniqueId val="{00000000-A132-4B47-A4A6-00499ACAEE7B}"/>
            </c:ext>
          </c:extLst>
        </c:ser>
        <c:dLbls>
          <c:showLegendKey val="0"/>
          <c:showVal val="0"/>
          <c:showCatName val="0"/>
          <c:showSerName val="0"/>
          <c:showPercent val="0"/>
          <c:showBubbleSize val="0"/>
        </c:dLbls>
        <c:axId val="285467824"/>
        <c:axId val="285466256"/>
      </c:scatterChart>
      <c:valAx>
        <c:axId val="2854678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S"/>
                  <a:t>Epoc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E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285466256"/>
        <c:crosses val="autoZero"/>
        <c:crossBetween val="midCat"/>
      </c:valAx>
      <c:valAx>
        <c:axId val="2854662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S"/>
                  <a:t>Error</a:t>
                </a:r>
                <a:r>
                  <a:rPr lang="es-ES" baseline="0"/>
                  <a:t> de entrenamiento</a:t>
                </a:r>
                <a:endParaRPr lang="es-E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E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285467824"/>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ES"/>
              <a:t>Error de entrenamiento</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S"/>
        </a:p>
      </c:txPr>
    </c:title>
    <c:autoTitleDeleted val="0"/>
    <c:plotArea>
      <c:layout/>
      <c:scatterChart>
        <c:scatterStyle val="lineMarker"/>
        <c:varyColors val="0"/>
        <c:ser>
          <c:idx val="0"/>
          <c:order val="0"/>
          <c:spPr>
            <a:ln w="19050" cap="rnd">
              <a:solidFill>
                <a:schemeClr val="accent1"/>
              </a:solidFill>
              <a:round/>
            </a:ln>
            <a:effectLst/>
          </c:spPr>
          <c:marker>
            <c:symbol val="none"/>
          </c:marker>
          <c:xVal>
            <c:numRef>
              <c:f>'Datos modelo'!$A$2:$A$511</c:f>
              <c:numCache>
                <c:formatCode>General</c:formatCode>
                <c:ptCount val="510"/>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pt idx="370">
                  <c:v>370</c:v>
                </c:pt>
                <c:pt idx="371">
                  <c:v>371</c:v>
                </c:pt>
                <c:pt idx="372">
                  <c:v>372</c:v>
                </c:pt>
                <c:pt idx="373">
                  <c:v>373</c:v>
                </c:pt>
                <c:pt idx="374">
                  <c:v>374</c:v>
                </c:pt>
                <c:pt idx="375">
                  <c:v>375</c:v>
                </c:pt>
                <c:pt idx="376">
                  <c:v>376</c:v>
                </c:pt>
                <c:pt idx="377">
                  <c:v>377</c:v>
                </c:pt>
                <c:pt idx="378">
                  <c:v>378</c:v>
                </c:pt>
                <c:pt idx="379">
                  <c:v>379</c:v>
                </c:pt>
                <c:pt idx="380">
                  <c:v>380</c:v>
                </c:pt>
                <c:pt idx="381">
                  <c:v>381</c:v>
                </c:pt>
                <c:pt idx="382">
                  <c:v>382</c:v>
                </c:pt>
                <c:pt idx="383">
                  <c:v>383</c:v>
                </c:pt>
                <c:pt idx="384">
                  <c:v>384</c:v>
                </c:pt>
                <c:pt idx="385">
                  <c:v>385</c:v>
                </c:pt>
                <c:pt idx="386">
                  <c:v>386</c:v>
                </c:pt>
                <c:pt idx="387">
                  <c:v>387</c:v>
                </c:pt>
                <c:pt idx="388">
                  <c:v>388</c:v>
                </c:pt>
                <c:pt idx="389">
                  <c:v>389</c:v>
                </c:pt>
                <c:pt idx="390">
                  <c:v>390</c:v>
                </c:pt>
                <c:pt idx="391">
                  <c:v>391</c:v>
                </c:pt>
                <c:pt idx="392">
                  <c:v>392</c:v>
                </c:pt>
                <c:pt idx="393">
                  <c:v>393</c:v>
                </c:pt>
                <c:pt idx="394">
                  <c:v>394</c:v>
                </c:pt>
                <c:pt idx="395">
                  <c:v>395</c:v>
                </c:pt>
                <c:pt idx="396">
                  <c:v>396</c:v>
                </c:pt>
                <c:pt idx="397">
                  <c:v>397</c:v>
                </c:pt>
                <c:pt idx="398">
                  <c:v>398</c:v>
                </c:pt>
                <c:pt idx="399">
                  <c:v>399</c:v>
                </c:pt>
                <c:pt idx="400">
                  <c:v>400</c:v>
                </c:pt>
                <c:pt idx="401">
                  <c:v>401</c:v>
                </c:pt>
                <c:pt idx="402">
                  <c:v>402</c:v>
                </c:pt>
                <c:pt idx="403">
                  <c:v>403</c:v>
                </c:pt>
                <c:pt idx="404">
                  <c:v>404</c:v>
                </c:pt>
                <c:pt idx="405">
                  <c:v>405</c:v>
                </c:pt>
                <c:pt idx="406">
                  <c:v>406</c:v>
                </c:pt>
                <c:pt idx="407">
                  <c:v>407</c:v>
                </c:pt>
                <c:pt idx="408">
                  <c:v>408</c:v>
                </c:pt>
                <c:pt idx="409">
                  <c:v>409</c:v>
                </c:pt>
                <c:pt idx="410">
                  <c:v>410</c:v>
                </c:pt>
                <c:pt idx="411">
                  <c:v>411</c:v>
                </c:pt>
                <c:pt idx="412">
                  <c:v>412</c:v>
                </c:pt>
                <c:pt idx="413">
                  <c:v>413</c:v>
                </c:pt>
                <c:pt idx="414">
                  <c:v>414</c:v>
                </c:pt>
                <c:pt idx="415">
                  <c:v>415</c:v>
                </c:pt>
                <c:pt idx="416">
                  <c:v>416</c:v>
                </c:pt>
                <c:pt idx="417">
                  <c:v>417</c:v>
                </c:pt>
                <c:pt idx="418">
                  <c:v>418</c:v>
                </c:pt>
                <c:pt idx="419">
                  <c:v>419</c:v>
                </c:pt>
                <c:pt idx="420">
                  <c:v>420</c:v>
                </c:pt>
                <c:pt idx="421">
                  <c:v>421</c:v>
                </c:pt>
                <c:pt idx="422">
                  <c:v>422</c:v>
                </c:pt>
                <c:pt idx="423">
                  <c:v>423</c:v>
                </c:pt>
                <c:pt idx="424">
                  <c:v>424</c:v>
                </c:pt>
                <c:pt idx="425">
                  <c:v>425</c:v>
                </c:pt>
                <c:pt idx="426">
                  <c:v>426</c:v>
                </c:pt>
                <c:pt idx="427">
                  <c:v>427</c:v>
                </c:pt>
                <c:pt idx="428">
                  <c:v>428</c:v>
                </c:pt>
                <c:pt idx="429">
                  <c:v>429</c:v>
                </c:pt>
                <c:pt idx="430">
                  <c:v>430</c:v>
                </c:pt>
                <c:pt idx="431">
                  <c:v>431</c:v>
                </c:pt>
                <c:pt idx="432">
                  <c:v>432</c:v>
                </c:pt>
                <c:pt idx="433">
                  <c:v>433</c:v>
                </c:pt>
                <c:pt idx="434">
                  <c:v>434</c:v>
                </c:pt>
                <c:pt idx="435">
                  <c:v>435</c:v>
                </c:pt>
                <c:pt idx="436">
                  <c:v>436</c:v>
                </c:pt>
                <c:pt idx="437">
                  <c:v>437</c:v>
                </c:pt>
                <c:pt idx="438">
                  <c:v>438</c:v>
                </c:pt>
                <c:pt idx="439">
                  <c:v>439</c:v>
                </c:pt>
                <c:pt idx="440">
                  <c:v>440</c:v>
                </c:pt>
                <c:pt idx="441">
                  <c:v>441</c:v>
                </c:pt>
                <c:pt idx="442">
                  <c:v>442</c:v>
                </c:pt>
                <c:pt idx="443">
                  <c:v>443</c:v>
                </c:pt>
                <c:pt idx="444">
                  <c:v>444</c:v>
                </c:pt>
                <c:pt idx="445">
                  <c:v>445</c:v>
                </c:pt>
                <c:pt idx="446">
                  <c:v>446</c:v>
                </c:pt>
                <c:pt idx="447">
                  <c:v>447</c:v>
                </c:pt>
                <c:pt idx="448">
                  <c:v>448</c:v>
                </c:pt>
                <c:pt idx="449">
                  <c:v>449</c:v>
                </c:pt>
                <c:pt idx="450">
                  <c:v>450</c:v>
                </c:pt>
                <c:pt idx="451">
                  <c:v>451</c:v>
                </c:pt>
                <c:pt idx="452">
                  <c:v>452</c:v>
                </c:pt>
                <c:pt idx="453">
                  <c:v>453</c:v>
                </c:pt>
                <c:pt idx="454">
                  <c:v>454</c:v>
                </c:pt>
                <c:pt idx="455">
                  <c:v>455</c:v>
                </c:pt>
                <c:pt idx="456">
                  <c:v>456</c:v>
                </c:pt>
                <c:pt idx="457">
                  <c:v>457</c:v>
                </c:pt>
                <c:pt idx="458">
                  <c:v>458</c:v>
                </c:pt>
                <c:pt idx="459">
                  <c:v>459</c:v>
                </c:pt>
                <c:pt idx="460">
                  <c:v>460</c:v>
                </c:pt>
                <c:pt idx="461">
                  <c:v>461</c:v>
                </c:pt>
                <c:pt idx="462">
                  <c:v>462</c:v>
                </c:pt>
                <c:pt idx="463">
                  <c:v>463</c:v>
                </c:pt>
                <c:pt idx="464">
                  <c:v>464</c:v>
                </c:pt>
                <c:pt idx="465">
                  <c:v>465</c:v>
                </c:pt>
                <c:pt idx="466">
                  <c:v>466</c:v>
                </c:pt>
                <c:pt idx="467">
                  <c:v>467</c:v>
                </c:pt>
                <c:pt idx="468">
                  <c:v>468</c:v>
                </c:pt>
                <c:pt idx="469">
                  <c:v>469</c:v>
                </c:pt>
                <c:pt idx="470">
                  <c:v>470</c:v>
                </c:pt>
                <c:pt idx="471">
                  <c:v>471</c:v>
                </c:pt>
                <c:pt idx="472">
                  <c:v>472</c:v>
                </c:pt>
                <c:pt idx="473">
                  <c:v>473</c:v>
                </c:pt>
                <c:pt idx="474">
                  <c:v>474</c:v>
                </c:pt>
                <c:pt idx="475">
                  <c:v>475</c:v>
                </c:pt>
                <c:pt idx="476">
                  <c:v>476</c:v>
                </c:pt>
                <c:pt idx="477">
                  <c:v>477</c:v>
                </c:pt>
                <c:pt idx="478">
                  <c:v>478</c:v>
                </c:pt>
                <c:pt idx="479">
                  <c:v>479</c:v>
                </c:pt>
                <c:pt idx="480">
                  <c:v>480</c:v>
                </c:pt>
                <c:pt idx="481">
                  <c:v>481</c:v>
                </c:pt>
                <c:pt idx="482">
                  <c:v>482</c:v>
                </c:pt>
                <c:pt idx="483">
                  <c:v>483</c:v>
                </c:pt>
                <c:pt idx="484">
                  <c:v>484</c:v>
                </c:pt>
                <c:pt idx="485">
                  <c:v>485</c:v>
                </c:pt>
                <c:pt idx="486">
                  <c:v>486</c:v>
                </c:pt>
                <c:pt idx="487">
                  <c:v>487</c:v>
                </c:pt>
                <c:pt idx="488">
                  <c:v>488</c:v>
                </c:pt>
                <c:pt idx="489">
                  <c:v>489</c:v>
                </c:pt>
                <c:pt idx="490">
                  <c:v>490</c:v>
                </c:pt>
                <c:pt idx="491">
                  <c:v>491</c:v>
                </c:pt>
                <c:pt idx="492">
                  <c:v>492</c:v>
                </c:pt>
                <c:pt idx="493">
                  <c:v>493</c:v>
                </c:pt>
                <c:pt idx="494">
                  <c:v>494</c:v>
                </c:pt>
                <c:pt idx="495">
                  <c:v>495</c:v>
                </c:pt>
                <c:pt idx="496">
                  <c:v>496</c:v>
                </c:pt>
                <c:pt idx="497">
                  <c:v>497</c:v>
                </c:pt>
                <c:pt idx="498">
                  <c:v>498</c:v>
                </c:pt>
                <c:pt idx="499">
                  <c:v>499</c:v>
                </c:pt>
                <c:pt idx="500">
                  <c:v>500</c:v>
                </c:pt>
                <c:pt idx="501">
                  <c:v>501</c:v>
                </c:pt>
                <c:pt idx="502">
                  <c:v>502</c:v>
                </c:pt>
                <c:pt idx="503">
                  <c:v>503</c:v>
                </c:pt>
                <c:pt idx="504">
                  <c:v>504</c:v>
                </c:pt>
                <c:pt idx="505">
                  <c:v>505</c:v>
                </c:pt>
                <c:pt idx="506">
                  <c:v>506</c:v>
                </c:pt>
                <c:pt idx="507">
                  <c:v>507</c:v>
                </c:pt>
                <c:pt idx="508">
                  <c:v>508</c:v>
                </c:pt>
                <c:pt idx="509">
                  <c:v>509</c:v>
                </c:pt>
              </c:numCache>
            </c:numRef>
          </c:xVal>
          <c:yVal>
            <c:numRef>
              <c:f>'Datos modelo'!$B$2:$B$511</c:f>
              <c:numCache>
                <c:formatCode>General</c:formatCode>
                <c:ptCount val="510"/>
                <c:pt idx="0">
                  <c:v>5.3021565748439199E-2</c:v>
                </c:pt>
                <c:pt idx="1">
                  <c:v>5.2834350196187103E-2</c:v>
                </c:pt>
                <c:pt idx="2">
                  <c:v>5.24632537192634E-2</c:v>
                </c:pt>
                <c:pt idx="3">
                  <c:v>5.1783768399615002E-2</c:v>
                </c:pt>
                <c:pt idx="4">
                  <c:v>5.0869369849799201E-2</c:v>
                </c:pt>
                <c:pt idx="5">
                  <c:v>4.9036535895510498E-2</c:v>
                </c:pt>
                <c:pt idx="6">
                  <c:v>4.5559759507306299E-2</c:v>
                </c:pt>
                <c:pt idx="7">
                  <c:v>3.9022853261511697E-2</c:v>
                </c:pt>
                <c:pt idx="8">
                  <c:v>2.8682496405726801E-2</c:v>
                </c:pt>
                <c:pt idx="9">
                  <c:v>1.8852732863026599E-2</c:v>
                </c:pt>
                <c:pt idx="10">
                  <c:v>7.5958477100357402E-4</c:v>
                </c:pt>
                <c:pt idx="11">
                  <c:v>6.9893675390631004E-4</c:v>
                </c:pt>
                <c:pt idx="12">
                  <c:v>6.0936593217775204E-4</c:v>
                </c:pt>
                <c:pt idx="13">
                  <c:v>5.0538231153041103E-4</c:v>
                </c:pt>
                <c:pt idx="14">
                  <c:v>4.0116949821822302E-4</c:v>
                </c:pt>
                <c:pt idx="15">
                  <c:v>3.0878477264195702E-4</c:v>
                </c:pt>
                <c:pt idx="16">
                  <c:v>2.3657045676372899E-4</c:v>
                </c:pt>
                <c:pt idx="17">
                  <c:v>1.88519450603053E-4</c:v>
                </c:pt>
                <c:pt idx="18">
                  <c:v>1.6472217976115601E-4</c:v>
                </c:pt>
                <c:pt idx="19">
                  <c:v>1.6198496450670099E-4</c:v>
                </c:pt>
                <c:pt idx="20">
                  <c:v>2.8485101647674998E-3</c:v>
                </c:pt>
                <c:pt idx="21">
                  <c:v>2.5936225429177302E-3</c:v>
                </c:pt>
                <c:pt idx="22">
                  <c:v>2.3127254098653802E-3</c:v>
                </c:pt>
                <c:pt idx="23">
                  <c:v>2.0246214699000098E-3</c:v>
                </c:pt>
                <c:pt idx="24">
                  <c:v>1.74463668372482E-3</c:v>
                </c:pt>
                <c:pt idx="25">
                  <c:v>1.48431665729731E-3</c:v>
                </c:pt>
                <c:pt idx="26">
                  <c:v>1.2515335110947501E-3</c:v>
                </c:pt>
                <c:pt idx="27">
                  <c:v>1.0508369887247699E-3</c:v>
                </c:pt>
                <c:pt idx="28">
                  <c:v>8.8398280786350402E-4</c:v>
                </c:pt>
                <c:pt idx="29">
                  <c:v>7.5050874147564205E-4</c:v>
                </c:pt>
                <c:pt idx="30">
                  <c:v>2.5489970576018099E-3</c:v>
                </c:pt>
                <c:pt idx="31">
                  <c:v>2.7739142533391701E-3</c:v>
                </c:pt>
                <c:pt idx="32">
                  <c:v>2.9237514827400398E-3</c:v>
                </c:pt>
                <c:pt idx="33">
                  <c:v>2.9967040754854701E-3</c:v>
                </c:pt>
                <c:pt idx="34">
                  <c:v>2.9967259615659701E-3</c:v>
                </c:pt>
                <c:pt idx="35">
                  <c:v>2.93172243982554E-3</c:v>
                </c:pt>
                <c:pt idx="36">
                  <c:v>2.8121457435190699E-3</c:v>
                </c:pt>
                <c:pt idx="37">
                  <c:v>2.6498655788600401E-3</c:v>
                </c:pt>
                <c:pt idx="38">
                  <c:v>2.4572997353971E-3</c:v>
                </c:pt>
                <c:pt idx="39">
                  <c:v>2.2467146627605E-3</c:v>
                </c:pt>
                <c:pt idx="40">
                  <c:v>2.2779061691835501E-4</c:v>
                </c:pt>
                <c:pt idx="41">
                  <c:v>1.94158521480858E-4</c:v>
                </c:pt>
                <c:pt idx="42">
                  <c:v>1.9328799680806699E-4</c:v>
                </c:pt>
                <c:pt idx="43">
                  <c:v>2.1681548969354499E-4</c:v>
                </c:pt>
                <c:pt idx="44">
                  <c:v>2.5493922294117499E-4</c:v>
                </c:pt>
                <c:pt idx="45">
                  <c:v>2.9790037660859498E-4</c:v>
                </c:pt>
                <c:pt idx="46">
                  <c:v>3.3724715467542399E-4</c:v>
                </c:pt>
                <c:pt idx="47">
                  <c:v>3.6672755959443699E-4</c:v>
                </c:pt>
                <c:pt idx="48">
                  <c:v>3.8272870006039701E-4</c:v>
                </c:pt>
                <c:pt idx="49">
                  <c:v>3.8427021354436901E-4</c:v>
                </c:pt>
                <c:pt idx="50">
                  <c:v>1.1991532519459701E-3</c:v>
                </c:pt>
                <c:pt idx="51">
                  <c:v>1.16102444007993E-3</c:v>
                </c:pt>
                <c:pt idx="52">
                  <c:v>1.1031955946236901E-3</c:v>
                </c:pt>
                <c:pt idx="53">
                  <c:v>1.0314355604350599E-3</c:v>
                </c:pt>
                <c:pt idx="54">
                  <c:v>9.5151289133355E-4</c:v>
                </c:pt>
                <c:pt idx="55">
                  <c:v>8.6872943211346897E-4</c:v>
                </c:pt>
                <c:pt idx="56">
                  <c:v>7.8762805787846403E-4</c:v>
                </c:pt>
                <c:pt idx="57">
                  <c:v>7.1181985549628702E-4</c:v>
                </c:pt>
                <c:pt idx="58">
                  <c:v>6.4391666091978604E-4</c:v>
                </c:pt>
                <c:pt idx="59">
                  <c:v>5.8556208387017304E-4</c:v>
                </c:pt>
                <c:pt idx="60">
                  <c:v>1.7853459576144801E-4</c:v>
                </c:pt>
                <c:pt idx="61">
                  <c:v>1.7715011199470601E-4</c:v>
                </c:pt>
                <c:pt idx="62">
                  <c:v>1.8717156490310999E-4</c:v>
                </c:pt>
                <c:pt idx="63">
                  <c:v>2.0364506053738299E-4</c:v>
                </c:pt>
                <c:pt idx="64">
                  <c:v>2.2188563889358201E-4</c:v>
                </c:pt>
                <c:pt idx="65">
                  <c:v>2.38004664424807E-4</c:v>
                </c:pt>
                <c:pt idx="66">
                  <c:v>2.49241769779473E-4</c:v>
                </c:pt>
                <c:pt idx="67">
                  <c:v>2.54091923125088E-4</c:v>
                </c:pt>
                <c:pt idx="68">
                  <c:v>2.5224231649190198E-4</c:v>
                </c:pt>
                <c:pt idx="69">
                  <c:v>2.4437971296720201E-4</c:v>
                </c:pt>
                <c:pt idx="70">
                  <c:v>1.0031807469204101E-3</c:v>
                </c:pt>
                <c:pt idx="71">
                  <c:v>9.7362947417423097E-4</c:v>
                </c:pt>
                <c:pt idx="72">
                  <c:v>9.2931283870711901E-4</c:v>
                </c:pt>
                <c:pt idx="73">
                  <c:v>8.74090881552547E-4</c:v>
                </c:pt>
                <c:pt idx="74">
                  <c:v>8.1194576341658798E-4</c:v>
                </c:pt>
                <c:pt idx="75">
                  <c:v>7.4672320624813405E-4</c:v>
                </c:pt>
                <c:pt idx="76">
                  <c:v>6.81934820022434E-4</c:v>
                </c:pt>
                <c:pt idx="77">
                  <c:v>6.2059221090748895E-4</c:v>
                </c:pt>
                <c:pt idx="78">
                  <c:v>5.6509958812966899E-4</c:v>
                </c:pt>
                <c:pt idx="79">
                  <c:v>5.1719421753659801E-4</c:v>
                </c:pt>
                <c:pt idx="80">
                  <c:v>1.23156420886517E-2</c:v>
                </c:pt>
                <c:pt idx="81">
                  <c:v>1.2356029823422401E-2</c:v>
                </c:pt>
                <c:pt idx="82">
                  <c:v>1.2179938144981899E-2</c:v>
                </c:pt>
                <c:pt idx="83">
                  <c:v>1.1823732405901E-2</c:v>
                </c:pt>
                <c:pt idx="84">
                  <c:v>1.1326480656862301E-2</c:v>
                </c:pt>
                <c:pt idx="85">
                  <c:v>1.07264714315534E-2</c:v>
                </c:pt>
                <c:pt idx="86">
                  <c:v>1.0058769024908499E-2</c:v>
                </c:pt>
                <c:pt idx="87">
                  <c:v>9.3538463115692104E-3</c:v>
                </c:pt>
                <c:pt idx="88">
                  <c:v>8.6369644850492495E-3</c:v>
                </c:pt>
                <c:pt idx="89">
                  <c:v>7.9281590878963505E-3</c:v>
                </c:pt>
                <c:pt idx="90">
                  <c:v>7.2312522679567302E-3</c:v>
                </c:pt>
                <c:pt idx="91">
                  <c:v>7.8657856211066298E-3</c:v>
                </c:pt>
                <c:pt idx="92">
                  <c:v>8.1010768190026301E-3</c:v>
                </c:pt>
                <c:pt idx="93">
                  <c:v>7.9792654141783697E-3</c:v>
                </c:pt>
                <c:pt idx="94">
                  <c:v>7.5617637485265697E-3</c:v>
                </c:pt>
                <c:pt idx="95">
                  <c:v>6.9187721237540297E-3</c:v>
                </c:pt>
                <c:pt idx="96">
                  <c:v>6.1227572150528396E-3</c:v>
                </c:pt>
                <c:pt idx="97">
                  <c:v>5.2440953440964196E-3</c:v>
                </c:pt>
                <c:pt idx="98">
                  <c:v>4.3479125015437603E-3</c:v>
                </c:pt>
                <c:pt idx="99">
                  <c:v>3.4915632568299801E-3</c:v>
                </c:pt>
                <c:pt idx="100">
                  <c:v>1.8908915808424399E-3</c:v>
                </c:pt>
                <c:pt idx="101">
                  <c:v>1.45048659760505E-3</c:v>
                </c:pt>
                <c:pt idx="102">
                  <c:v>1.10248557757586E-3</c:v>
                </c:pt>
                <c:pt idx="103">
                  <c:v>8.4774359129369302E-4</c:v>
                </c:pt>
                <c:pt idx="104">
                  <c:v>6.8195653147995504E-4</c:v>
                </c:pt>
                <c:pt idx="105">
                  <c:v>5.9657421661540898E-4</c:v>
                </c:pt>
                <c:pt idx="106">
                  <c:v>5.7908316375687697E-4</c:v>
                </c:pt>
                <c:pt idx="107">
                  <c:v>6.1430467758327701E-4</c:v>
                </c:pt>
                <c:pt idx="108">
                  <c:v>6.8585149710997896E-4</c:v>
                </c:pt>
                <c:pt idx="109">
                  <c:v>7.7739648986607801E-4</c:v>
                </c:pt>
                <c:pt idx="110">
                  <c:v>5.1535577513277496E-3</c:v>
                </c:pt>
                <c:pt idx="111">
                  <c:v>5.3084823302924598E-3</c:v>
                </c:pt>
                <c:pt idx="112">
                  <c:v>5.2721798419952401E-3</c:v>
                </c:pt>
                <c:pt idx="113">
                  <c:v>5.0691314972937098E-3</c:v>
                </c:pt>
                <c:pt idx="114">
                  <c:v>4.7333985567092904E-3</c:v>
                </c:pt>
                <c:pt idx="115">
                  <c:v>4.3032220564782602E-3</c:v>
                </c:pt>
                <c:pt idx="116">
                  <c:v>3.8165461737662601E-3</c:v>
                </c:pt>
                <c:pt idx="117">
                  <c:v>3.3077935222536299E-3</c:v>
                </c:pt>
                <c:pt idx="118">
                  <c:v>2.8058569878339802E-3</c:v>
                </c:pt>
                <c:pt idx="119">
                  <c:v>2.3331756237894301E-3</c:v>
                </c:pt>
                <c:pt idx="120">
                  <c:v>1.1056562652811399E-3</c:v>
                </c:pt>
                <c:pt idx="121">
                  <c:v>9.2729768948629498E-4</c:v>
                </c:pt>
                <c:pt idx="122">
                  <c:v>7.9258851474151004E-4</c:v>
                </c:pt>
                <c:pt idx="123">
                  <c:v>6.9562607677653399E-4</c:v>
                </c:pt>
                <c:pt idx="124">
                  <c:v>6.3035712810233203E-4</c:v>
                </c:pt>
                <c:pt idx="125">
                  <c:v>5.9092143783345797E-4</c:v>
                </c:pt>
                <c:pt idx="126">
                  <c:v>5.7186215417459596E-4</c:v>
                </c:pt>
                <c:pt idx="127">
                  <c:v>5.6826131185516704E-4</c:v>
                </c:pt>
                <c:pt idx="128">
                  <c:v>5.7581992587074605E-4</c:v>
                </c:pt>
                <c:pt idx="129">
                  <c:v>5.9086643159389496E-4</c:v>
                </c:pt>
                <c:pt idx="130">
                  <c:v>4.2512451182119603E-4</c:v>
                </c:pt>
                <c:pt idx="131">
                  <c:v>3.9545079926028799E-4</c:v>
                </c:pt>
                <c:pt idx="132">
                  <c:v>3.7063448689877998E-4</c:v>
                </c:pt>
                <c:pt idx="133">
                  <c:v>3.5011427826248098E-4</c:v>
                </c:pt>
                <c:pt idx="134">
                  <c:v>3.3335533225908903E-4</c:v>
                </c:pt>
                <c:pt idx="135">
                  <c:v>3.1986023532226698E-4</c:v>
                </c:pt>
                <c:pt idx="136">
                  <c:v>3.0916719697415802E-4</c:v>
                </c:pt>
                <c:pt idx="137">
                  <c:v>3.0085357138886999E-4</c:v>
                </c:pt>
                <c:pt idx="138">
                  <c:v>2.9454048490151801E-4</c:v>
                </c:pt>
                <c:pt idx="139">
                  <c:v>2.89889256237075E-4</c:v>
                </c:pt>
                <c:pt idx="140">
                  <c:v>2.0320611074566802E-3</c:v>
                </c:pt>
                <c:pt idx="141">
                  <c:v>2.06158519722521E-3</c:v>
                </c:pt>
                <c:pt idx="142">
                  <c:v>2.0363181829452502E-3</c:v>
                </c:pt>
                <c:pt idx="143">
                  <c:v>1.9630542956292599E-3</c:v>
                </c:pt>
                <c:pt idx="144">
                  <c:v>1.8500562291592401E-3</c:v>
                </c:pt>
                <c:pt idx="145">
                  <c:v>1.70642440207303E-3</c:v>
                </c:pt>
                <c:pt idx="146">
                  <c:v>1.54152943287045E-3</c:v>
                </c:pt>
                <c:pt idx="147">
                  <c:v>1.3645313447341299E-3</c:v>
                </c:pt>
                <c:pt idx="148">
                  <c:v>1.1839962098747501E-3</c:v>
                </c:pt>
                <c:pt idx="149">
                  <c:v>1.00758334156126E-3</c:v>
                </c:pt>
                <c:pt idx="150">
                  <c:v>4.5775307808071402E-4</c:v>
                </c:pt>
                <c:pt idx="151">
                  <c:v>4.56370384199545E-4</c:v>
                </c:pt>
                <c:pt idx="152">
                  <c:v>4.6432093949988501E-4</c:v>
                </c:pt>
                <c:pt idx="153">
                  <c:v>4.7872465802356601E-4</c:v>
                </c:pt>
                <c:pt idx="154">
                  <c:v>4.9697351641953002E-4</c:v>
                </c:pt>
                <c:pt idx="155">
                  <c:v>5.1680649630725395E-4</c:v>
                </c:pt>
                <c:pt idx="156">
                  <c:v>5.3633662173524499E-4</c:v>
                </c:pt>
                <c:pt idx="157">
                  <c:v>5.54074707906693E-4</c:v>
                </c:pt>
                <c:pt idx="158">
                  <c:v>5.6892971042543704E-4</c:v>
                </c:pt>
                <c:pt idx="159">
                  <c:v>5.8018887648358898E-4</c:v>
                </c:pt>
                <c:pt idx="160">
                  <c:v>3.92385665327311E-3</c:v>
                </c:pt>
                <c:pt idx="161">
                  <c:v>3.9047726895660201E-3</c:v>
                </c:pt>
                <c:pt idx="162">
                  <c:v>3.8522381801158198E-3</c:v>
                </c:pt>
                <c:pt idx="163">
                  <c:v>3.7708911113440999E-3</c:v>
                </c:pt>
                <c:pt idx="164">
                  <c:v>3.6654802970588199E-3</c:v>
                </c:pt>
                <c:pt idx="165">
                  <c:v>3.5406723618507398E-3</c:v>
                </c:pt>
                <c:pt idx="166">
                  <c:v>3.40092298574746E-3</c:v>
                </c:pt>
                <c:pt idx="167">
                  <c:v>3.2503164838999501E-3</c:v>
                </c:pt>
                <c:pt idx="168">
                  <c:v>3.0925590544939002E-3</c:v>
                </c:pt>
                <c:pt idx="169">
                  <c:v>2.9308749362826399E-3</c:v>
                </c:pt>
                <c:pt idx="170">
                  <c:v>4.6599628403782801E-3</c:v>
                </c:pt>
                <c:pt idx="171">
                  <c:v>4.7978512011468402E-3</c:v>
                </c:pt>
                <c:pt idx="172">
                  <c:v>4.7210687771439596E-3</c:v>
                </c:pt>
                <c:pt idx="173">
                  <c:v>4.46002464741468E-3</c:v>
                </c:pt>
                <c:pt idx="174">
                  <c:v>4.0545370429754301E-3</c:v>
                </c:pt>
                <c:pt idx="175">
                  <c:v>3.5490151494741401E-3</c:v>
                </c:pt>
                <c:pt idx="176">
                  <c:v>2.9885924886912099E-3</c:v>
                </c:pt>
                <c:pt idx="177">
                  <c:v>2.4160931352526002E-3</c:v>
                </c:pt>
                <c:pt idx="178">
                  <c:v>1.8695580074563601E-3</c:v>
                </c:pt>
                <c:pt idx="179">
                  <c:v>1.3802924659103201E-3</c:v>
                </c:pt>
                <c:pt idx="180">
                  <c:v>5.4944778094068202E-4</c:v>
                </c:pt>
                <c:pt idx="181">
                  <c:v>3.86795378290117E-4</c:v>
                </c:pt>
                <c:pt idx="182">
                  <c:v>3.0497455736622198E-4</c:v>
                </c:pt>
                <c:pt idx="183">
                  <c:v>2.9186176834628002E-4</c:v>
                </c:pt>
                <c:pt idx="184">
                  <c:v>3.3174338750541199E-4</c:v>
                </c:pt>
                <c:pt idx="185">
                  <c:v>4.0706468280404801E-4</c:v>
                </c:pt>
                <c:pt idx="186">
                  <c:v>5.0022162031382301E-4</c:v>
                </c:pt>
                <c:pt idx="187">
                  <c:v>5.9519329806789799E-4</c:v>
                </c:pt>
                <c:pt idx="188">
                  <c:v>6.7885208409279596E-4</c:v>
                </c:pt>
                <c:pt idx="189">
                  <c:v>7.4178440263494903E-4</c:v>
                </c:pt>
                <c:pt idx="190">
                  <c:v>7.7582767698913802E-4</c:v>
                </c:pt>
                <c:pt idx="191">
                  <c:v>7.8310014214366696E-4</c:v>
                </c:pt>
                <c:pt idx="192">
                  <c:v>7.8061537351459297E-4</c:v>
                </c:pt>
                <c:pt idx="193">
                  <c:v>7.6939357677474596E-4</c:v>
                </c:pt>
                <c:pt idx="194">
                  <c:v>7.50885636080056E-4</c:v>
                </c:pt>
                <c:pt idx="195">
                  <c:v>7.2677840944379601E-4</c:v>
                </c:pt>
                <c:pt idx="196">
                  <c:v>6.9884629920124997E-4</c:v>
                </c:pt>
                <c:pt idx="197">
                  <c:v>6.6881231032311895E-4</c:v>
                </c:pt>
                <c:pt idx="198">
                  <c:v>6.3824071548879103E-4</c:v>
                </c:pt>
                <c:pt idx="199">
                  <c:v>6.0847686836495996E-4</c:v>
                </c:pt>
                <c:pt idx="200">
                  <c:v>1.0545920813456199E-3</c:v>
                </c:pt>
                <c:pt idx="201">
                  <c:v>9.3983078841120005E-4</c:v>
                </c:pt>
                <c:pt idx="202">
                  <c:v>8.0977147445082697E-4</c:v>
                </c:pt>
                <c:pt idx="203">
                  <c:v>6.7715242039412303E-4</c:v>
                </c:pt>
                <c:pt idx="204">
                  <c:v>5.5270199663937103E-4</c:v>
                </c:pt>
                <c:pt idx="205">
                  <c:v>4.4441173668019501E-4</c:v>
                </c:pt>
                <c:pt idx="206">
                  <c:v>3.5728630609810298E-4</c:v>
                </c:pt>
                <c:pt idx="207">
                  <c:v>2.9343954520299998E-4</c:v>
                </c:pt>
                <c:pt idx="208">
                  <c:v>2.5249671307392402E-4</c:v>
                </c:pt>
                <c:pt idx="209">
                  <c:v>2.3213696840684899E-4</c:v>
                </c:pt>
                <c:pt idx="210">
                  <c:v>1.3502598449122201E-4</c:v>
                </c:pt>
                <c:pt idx="211">
                  <c:v>1.24043101095594E-4</c:v>
                </c:pt>
                <c:pt idx="212">
                  <c:v>1.2254540342837599E-4</c:v>
                </c:pt>
                <c:pt idx="213">
                  <c:v>1.28012732602656E-4</c:v>
                </c:pt>
                <c:pt idx="214">
                  <c:v>1.3798796862829501E-4</c:v>
                </c:pt>
                <c:pt idx="215">
                  <c:v>1.5024218009784799E-4</c:v>
                </c:pt>
                <c:pt idx="216">
                  <c:v>1.62883588927798E-4</c:v>
                </c:pt>
                <c:pt idx="217">
                  <c:v>1.7441919771954401E-4</c:v>
                </c:pt>
                <c:pt idx="218">
                  <c:v>1.8378016829956301E-4</c:v>
                </c:pt>
                <c:pt idx="219">
                  <c:v>1.9030360272154201E-4</c:v>
                </c:pt>
                <c:pt idx="220">
                  <c:v>2.7645400259643802E-3</c:v>
                </c:pt>
                <c:pt idx="221">
                  <c:v>2.69900658167899E-3</c:v>
                </c:pt>
                <c:pt idx="222">
                  <c:v>2.5572793092578702E-3</c:v>
                </c:pt>
                <c:pt idx="223">
                  <c:v>2.3547881282866001E-3</c:v>
                </c:pt>
                <c:pt idx="224">
                  <c:v>2.1081871818751101E-3</c:v>
                </c:pt>
                <c:pt idx="225">
                  <c:v>1.8342970870435201E-3</c:v>
                </c:pt>
                <c:pt idx="226">
                  <c:v>1.5492480015382201E-3</c:v>
                </c:pt>
                <c:pt idx="227">
                  <c:v>1.2677509803324901E-3</c:v>
                </c:pt>
                <c:pt idx="228">
                  <c:v>1.00251310504973E-3</c:v>
                </c:pt>
                <c:pt idx="229">
                  <c:v>7.6380249811336398E-4</c:v>
                </c:pt>
                <c:pt idx="230">
                  <c:v>2.69788992591202E-3</c:v>
                </c:pt>
                <c:pt idx="231">
                  <c:v>2.9502175748348201E-3</c:v>
                </c:pt>
                <c:pt idx="232">
                  <c:v>3.0433693900704401E-3</c:v>
                </c:pt>
                <c:pt idx="233">
                  <c:v>2.9763444326817998E-3</c:v>
                </c:pt>
                <c:pt idx="234">
                  <c:v>2.7722390368580801E-3</c:v>
                </c:pt>
                <c:pt idx="235">
                  <c:v>2.4693633895367401E-3</c:v>
                </c:pt>
                <c:pt idx="236">
                  <c:v>2.1123201586306099E-3</c:v>
                </c:pt>
                <c:pt idx="237">
                  <c:v>1.74439838156104E-3</c:v>
                </c:pt>
                <c:pt idx="238">
                  <c:v>1.4020504895597701E-3</c:v>
                </c:pt>
                <c:pt idx="239">
                  <c:v>1.1116571258753499E-3</c:v>
                </c:pt>
                <c:pt idx="240">
                  <c:v>3.3694615121930799E-3</c:v>
                </c:pt>
                <c:pt idx="241">
                  <c:v>3.6103767342865502E-3</c:v>
                </c:pt>
                <c:pt idx="242">
                  <c:v>3.68631538003683E-3</c:v>
                </c:pt>
                <c:pt idx="243">
                  <c:v>3.60990664921701E-3</c:v>
                </c:pt>
                <c:pt idx="244">
                  <c:v>3.4041849430650499E-3</c:v>
                </c:pt>
                <c:pt idx="245">
                  <c:v>3.0983870383351998E-3</c:v>
                </c:pt>
                <c:pt idx="246">
                  <c:v>2.7244994416832898E-3</c:v>
                </c:pt>
                <c:pt idx="247">
                  <c:v>2.3145505692809798E-3</c:v>
                </c:pt>
                <c:pt idx="248">
                  <c:v>1.89844274427742E-3</c:v>
                </c:pt>
                <c:pt idx="249">
                  <c:v>1.50229374412447E-3</c:v>
                </c:pt>
                <c:pt idx="250">
                  <c:v>6.8458874011412295E-4</c:v>
                </c:pt>
                <c:pt idx="251">
                  <c:v>7.6833419734612096E-4</c:v>
                </c:pt>
                <c:pt idx="252">
                  <c:v>8.6050806567072901E-4</c:v>
                </c:pt>
                <c:pt idx="253">
                  <c:v>9.5232314197346601E-4</c:v>
                </c:pt>
                <c:pt idx="254">
                  <c:v>1.0366486385464701E-3</c:v>
                </c:pt>
                <c:pt idx="255">
                  <c:v>1.10812240745872E-3</c:v>
                </c:pt>
                <c:pt idx="256">
                  <c:v>1.16314378101379E-3</c:v>
                </c:pt>
                <c:pt idx="257">
                  <c:v>1.19977514259517E-3</c:v>
                </c:pt>
                <c:pt idx="258">
                  <c:v>1.21755537111312E-3</c:v>
                </c:pt>
                <c:pt idx="259">
                  <c:v>1.21725420467556E-3</c:v>
                </c:pt>
                <c:pt idx="260">
                  <c:v>7.9195471480488795E-3</c:v>
                </c:pt>
                <c:pt idx="261">
                  <c:v>7.6600341126322798E-3</c:v>
                </c:pt>
                <c:pt idx="262">
                  <c:v>7.2394432500004803E-3</c:v>
                </c:pt>
                <c:pt idx="263">
                  <c:v>6.7003266885876699E-3</c:v>
                </c:pt>
                <c:pt idx="264">
                  <c:v>6.0847271233797099E-3</c:v>
                </c:pt>
                <c:pt idx="265">
                  <c:v>5.4310346022248303E-3</c:v>
                </c:pt>
                <c:pt idx="266">
                  <c:v>4.7720419242978096E-3</c:v>
                </c:pt>
                <c:pt idx="267">
                  <c:v>4.1336216963827601E-3</c:v>
                </c:pt>
                <c:pt idx="268">
                  <c:v>3.5359445028007E-3</c:v>
                </c:pt>
                <c:pt idx="269">
                  <c:v>2.99185421317816E-3</c:v>
                </c:pt>
                <c:pt idx="270">
                  <c:v>1.04331644251943E-3</c:v>
                </c:pt>
                <c:pt idx="271">
                  <c:v>8.62142886035144E-4</c:v>
                </c:pt>
                <c:pt idx="272">
                  <c:v>7.4686028528958602E-4</c:v>
                </c:pt>
                <c:pt idx="273">
                  <c:v>6.8506418028846405E-4</c:v>
                </c:pt>
                <c:pt idx="274">
                  <c:v>6.6476181382313403E-4</c:v>
                </c:pt>
                <c:pt idx="275">
                  <c:v>6.7492655944079204E-4</c:v>
                </c:pt>
                <c:pt idx="276">
                  <c:v>7.0582015905529304E-4</c:v>
                </c:pt>
                <c:pt idx="277">
                  <c:v>7.4915698496624795E-4</c:v>
                </c:pt>
                <c:pt idx="278">
                  <c:v>7.9814024502411496E-4</c:v>
                </c:pt>
                <c:pt idx="279">
                  <c:v>8.4740127203986103E-4</c:v>
                </c:pt>
                <c:pt idx="280">
                  <c:v>1.8297806382179299E-3</c:v>
                </c:pt>
                <c:pt idx="281">
                  <c:v>1.8976940773427499E-3</c:v>
                </c:pt>
                <c:pt idx="282">
                  <c:v>1.93996541202068E-3</c:v>
                </c:pt>
                <c:pt idx="283">
                  <c:v>1.9579310901463001E-3</c:v>
                </c:pt>
                <c:pt idx="284">
                  <c:v>1.9535243045538699E-3</c:v>
                </c:pt>
                <c:pt idx="285">
                  <c:v>1.9290520576760201E-3</c:v>
                </c:pt>
                <c:pt idx="286">
                  <c:v>1.8870607018470801E-3</c:v>
                </c:pt>
                <c:pt idx="287">
                  <c:v>1.8302388489246401E-3</c:v>
                </c:pt>
                <c:pt idx="288">
                  <c:v>1.761284773238E-3</c:v>
                </c:pt>
                <c:pt idx="289">
                  <c:v>1.68285332620144E-3</c:v>
                </c:pt>
                <c:pt idx="290">
                  <c:v>1.9169262377545201E-3</c:v>
                </c:pt>
                <c:pt idx="291">
                  <c:v>1.7114600632339701E-3</c:v>
                </c:pt>
                <c:pt idx="292">
                  <c:v>1.4814691385254301E-3</c:v>
                </c:pt>
                <c:pt idx="293">
                  <c:v>1.2437805999070399E-3</c:v>
                </c:pt>
                <c:pt idx="294">
                  <c:v>1.0133929317817101E-3</c:v>
                </c:pt>
                <c:pt idx="295">
                  <c:v>8.0270465696230498E-4</c:v>
                </c:pt>
                <c:pt idx="296">
                  <c:v>6.2102032825350805E-4</c:v>
                </c:pt>
                <c:pt idx="297">
                  <c:v>4.74285247037187E-4</c:v>
                </c:pt>
                <c:pt idx="298">
                  <c:v>3.6511308280751098E-4</c:v>
                </c:pt>
                <c:pt idx="299">
                  <c:v>2.9301005997695002E-4</c:v>
                </c:pt>
                <c:pt idx="300">
                  <c:v>6.6807138500735196E-4</c:v>
                </c:pt>
                <c:pt idx="301">
                  <c:v>7.8899803338572405E-4</c:v>
                </c:pt>
                <c:pt idx="302">
                  <c:v>8.6797773838043202E-4</c:v>
                </c:pt>
                <c:pt idx="303">
                  <c:v>8.94791621249169E-4</c:v>
                </c:pt>
                <c:pt idx="304">
                  <c:v>8.6942326743155696E-4</c:v>
                </c:pt>
                <c:pt idx="305">
                  <c:v>7.9995748819783297E-4</c:v>
                </c:pt>
                <c:pt idx="306">
                  <c:v>6.9972558412700902E-4</c:v>
                </c:pt>
                <c:pt idx="307">
                  <c:v>5.8425770839676304E-4</c:v>
                </c:pt>
                <c:pt idx="308">
                  <c:v>4.6857097186148199E-4</c:v>
                </c:pt>
                <c:pt idx="309">
                  <c:v>3.6511445068754299E-4</c:v>
                </c:pt>
                <c:pt idx="310">
                  <c:v>3.4454575506970303E-4</c:v>
                </c:pt>
                <c:pt idx="311">
                  <c:v>3.0756645719520699E-4</c:v>
                </c:pt>
                <c:pt idx="312">
                  <c:v>2.8711301274597601E-4</c:v>
                </c:pt>
                <c:pt idx="313">
                  <c:v>2.8012553229928E-4</c:v>
                </c:pt>
                <c:pt idx="314">
                  <c:v>2.8279700200073399E-4</c:v>
                </c:pt>
                <c:pt idx="315">
                  <c:v>2.9114901553839402E-4</c:v>
                </c:pt>
                <c:pt idx="316">
                  <c:v>3.0150098609738101E-4</c:v>
                </c:pt>
                <c:pt idx="317">
                  <c:v>3.1080693588592101E-4</c:v>
                </c:pt>
                <c:pt idx="318">
                  <c:v>3.1685386784374698E-4</c:v>
                </c:pt>
                <c:pt idx="319">
                  <c:v>3.1833033426664802E-4</c:v>
                </c:pt>
                <c:pt idx="320">
                  <c:v>1.78323534782976E-3</c:v>
                </c:pt>
                <c:pt idx="321">
                  <c:v>1.77111569792032E-3</c:v>
                </c:pt>
                <c:pt idx="322">
                  <c:v>1.72799220308662E-3</c:v>
                </c:pt>
                <c:pt idx="323">
                  <c:v>1.6593652544543199E-3</c:v>
                </c:pt>
                <c:pt idx="324">
                  <c:v>1.5712901949882501E-3</c:v>
                </c:pt>
                <c:pt idx="325">
                  <c:v>1.4698648592457199E-3</c:v>
                </c:pt>
                <c:pt idx="326">
                  <c:v>1.36086577549577E-3</c:v>
                </c:pt>
                <c:pt idx="327">
                  <c:v>1.2494551483541701E-3</c:v>
                </c:pt>
                <c:pt idx="328">
                  <c:v>1.14000355824828E-3</c:v>
                </c:pt>
                <c:pt idx="329">
                  <c:v>1.03601301088929E-3</c:v>
                </c:pt>
                <c:pt idx="330">
                  <c:v>1.41735409852117E-3</c:v>
                </c:pt>
                <c:pt idx="331">
                  <c:v>1.3211241457611301E-3</c:v>
                </c:pt>
                <c:pt idx="332">
                  <c:v>1.22794031631202E-3</c:v>
                </c:pt>
                <c:pt idx="333">
                  <c:v>1.13875418901444E-3</c:v>
                </c:pt>
                <c:pt idx="334">
                  <c:v>1.05416390579194E-3</c:v>
                </c:pt>
                <c:pt idx="335">
                  <c:v>9.7459822427481402E-4</c:v>
                </c:pt>
                <c:pt idx="336">
                  <c:v>9.0031046420335802E-4</c:v>
                </c:pt>
                <c:pt idx="337">
                  <c:v>8.3141966024413705E-4</c:v>
                </c:pt>
                <c:pt idx="338">
                  <c:v>7.6792819891124899E-4</c:v>
                </c:pt>
                <c:pt idx="339">
                  <c:v>7.0973316906020002E-4</c:v>
                </c:pt>
                <c:pt idx="340">
                  <c:v>5.3718145936727498E-3</c:v>
                </c:pt>
                <c:pt idx="341">
                  <c:v>5.4958881810307503E-3</c:v>
                </c:pt>
                <c:pt idx="342">
                  <c:v>5.4768137633800498E-3</c:v>
                </c:pt>
                <c:pt idx="343">
                  <c:v>5.3305812180042302E-3</c:v>
                </c:pt>
                <c:pt idx="344">
                  <c:v>5.0768991932272902E-3</c:v>
                </c:pt>
                <c:pt idx="345">
                  <c:v>4.7375671565532702E-3</c:v>
                </c:pt>
                <c:pt idx="346">
                  <c:v>4.3352553620934504E-3</c:v>
                </c:pt>
                <c:pt idx="347">
                  <c:v>3.8924689870327698E-3</c:v>
                </c:pt>
                <c:pt idx="348">
                  <c:v>3.4307122696191098E-3</c:v>
                </c:pt>
                <c:pt idx="349">
                  <c:v>2.9697981663048302E-3</c:v>
                </c:pt>
                <c:pt idx="350">
                  <c:v>7.9855881631374402E-4</c:v>
                </c:pt>
                <c:pt idx="351">
                  <c:v>8.55286896694452E-4</c:v>
                </c:pt>
                <c:pt idx="352">
                  <c:v>9.2287262668833104E-4</c:v>
                </c:pt>
                <c:pt idx="353">
                  <c:v>9.9396624136716106E-4</c:v>
                </c:pt>
                <c:pt idx="354">
                  <c:v>1.06240110471845E-3</c:v>
                </c:pt>
                <c:pt idx="355">
                  <c:v>1.1233291588723701E-3</c:v>
                </c:pt>
                <c:pt idx="356">
                  <c:v>1.1732442071661401E-3</c:v>
                </c:pt>
                <c:pt idx="357">
                  <c:v>1.20995112229139E-3</c:v>
                </c:pt>
                <c:pt idx="358">
                  <c:v>1.2324528070166701E-3</c:v>
                </c:pt>
                <c:pt idx="359">
                  <c:v>1.2407877948135101E-3</c:v>
                </c:pt>
                <c:pt idx="360">
                  <c:v>1.8976379942614599E-4</c:v>
                </c:pt>
                <c:pt idx="361">
                  <c:v>1.8901386647485199E-4</c:v>
                </c:pt>
                <c:pt idx="362">
                  <c:v>1.8835224909707901E-4</c:v>
                </c:pt>
                <c:pt idx="363">
                  <c:v>1.8781123799271901E-4</c:v>
                </c:pt>
                <c:pt idx="364">
                  <c:v>1.87406825716607E-4</c:v>
                </c:pt>
                <c:pt idx="365">
                  <c:v>1.8713821191340701E-4</c:v>
                </c:pt>
                <c:pt idx="366">
                  <c:v>1.86988880159333E-4</c:v>
                </c:pt>
                <c:pt idx="367">
                  <c:v>1.8693591118790201E-4</c:v>
                </c:pt>
                <c:pt idx="368">
                  <c:v>1.86949197086506E-4</c:v>
                </c:pt>
                <c:pt idx="369">
                  <c:v>1.8699877546168899E-4</c:v>
                </c:pt>
                <c:pt idx="370">
                  <c:v>9.16466990020126E-4</c:v>
                </c:pt>
                <c:pt idx="371">
                  <c:v>9.0050417929887804E-4</c:v>
                </c:pt>
                <c:pt idx="372">
                  <c:v>8.6692767217755296E-4</c:v>
                </c:pt>
                <c:pt idx="373">
                  <c:v>8.1948086153715903E-4</c:v>
                </c:pt>
                <c:pt idx="374">
                  <c:v>7.62199517339468E-4</c:v>
                </c:pt>
                <c:pt idx="375">
                  <c:v>6.9907616125419703E-4</c:v>
                </c:pt>
                <c:pt idx="376">
                  <c:v>6.3379772473126704E-4</c:v>
                </c:pt>
                <c:pt idx="377">
                  <c:v>5.69553463719785E-4</c:v>
                </c:pt>
                <c:pt idx="378">
                  <c:v>5.0892709987238104E-4</c:v>
                </c:pt>
                <c:pt idx="379">
                  <c:v>4.5385523117147402E-4</c:v>
                </c:pt>
                <c:pt idx="380">
                  <c:v>1.5523770707659399E-4</c:v>
                </c:pt>
                <c:pt idx="381">
                  <c:v>1.4053960330784299E-4</c:v>
                </c:pt>
                <c:pt idx="382">
                  <c:v>1.3427977683022599E-4</c:v>
                </c:pt>
                <c:pt idx="383">
                  <c:v>1.3459277397487299E-4</c:v>
                </c:pt>
                <c:pt idx="384">
                  <c:v>1.39543059049174E-4</c:v>
                </c:pt>
                <c:pt idx="385">
                  <c:v>1.4728232054039801E-4</c:v>
                </c:pt>
                <c:pt idx="386">
                  <c:v>1.56166628585197E-4</c:v>
                </c:pt>
                <c:pt idx="387">
                  <c:v>1.6483386571053399E-4</c:v>
                </c:pt>
                <c:pt idx="388">
                  <c:v>1.7224265320692201E-4</c:v>
                </c:pt>
                <c:pt idx="389">
                  <c:v>1.7768607358448199E-4</c:v>
                </c:pt>
                <c:pt idx="390">
                  <c:v>4.62904950836673E-4</c:v>
                </c:pt>
                <c:pt idx="391">
                  <c:v>4.52170410426333E-4</c:v>
                </c:pt>
                <c:pt idx="392">
                  <c:v>4.2382747051306101E-4</c:v>
                </c:pt>
                <c:pt idx="393">
                  <c:v>3.8229205529205501E-4</c:v>
                </c:pt>
                <c:pt idx="394">
                  <c:v>3.3259775955229998E-4</c:v>
                </c:pt>
                <c:pt idx="395">
                  <c:v>2.7979744481854097E-4</c:v>
                </c:pt>
                <c:pt idx="396">
                  <c:v>2.2846720821689801E-4</c:v>
                </c:pt>
                <c:pt idx="397">
                  <c:v>1.8234226445201801E-4</c:v>
                </c:pt>
                <c:pt idx="398">
                  <c:v>1.4408979041036199E-4</c:v>
                </c:pt>
                <c:pt idx="399">
                  <c:v>1.1521796113811399E-4</c:v>
                </c:pt>
                <c:pt idx="400">
                  <c:v>6.3553760992363095E-4</c:v>
                </c:pt>
                <c:pt idx="401">
                  <c:v>6.0691568069159995E-4</c:v>
                </c:pt>
                <c:pt idx="402">
                  <c:v>5.8691669255495104E-4</c:v>
                </c:pt>
                <c:pt idx="403">
                  <c:v>5.7523639407008897E-4</c:v>
                </c:pt>
                <c:pt idx="404">
                  <c:v>5.7080836268141898E-4</c:v>
                </c:pt>
                <c:pt idx="405">
                  <c:v>5.7204929180443298E-4</c:v>
                </c:pt>
                <c:pt idx="406">
                  <c:v>5.7710084365680803E-4</c:v>
                </c:pt>
                <c:pt idx="407">
                  <c:v>5.8406643802300096E-4</c:v>
                </c:pt>
                <c:pt idx="408">
                  <c:v>5.9122324455529495E-4</c:v>
                </c:pt>
                <c:pt idx="409">
                  <c:v>5.9716909890994397E-4</c:v>
                </c:pt>
                <c:pt idx="410">
                  <c:v>1.09838540083729E-4</c:v>
                </c:pt>
                <c:pt idx="411">
                  <c:v>1.08263826405164E-4</c:v>
                </c:pt>
                <c:pt idx="412">
                  <c:v>1.07058360299561E-4</c:v>
                </c:pt>
                <c:pt idx="413">
                  <c:v>1.06188519566786E-4</c:v>
                </c:pt>
                <c:pt idx="414">
                  <c:v>1.056100736605E-4</c:v>
                </c:pt>
                <c:pt idx="415">
                  <c:v>1.05277977127116E-4</c:v>
                </c:pt>
                <c:pt idx="416">
                  <c:v>1.05145845736843E-4</c:v>
                </c:pt>
                <c:pt idx="417">
                  <c:v>1.05168335721828E-4</c:v>
                </c:pt>
                <c:pt idx="418">
                  <c:v>1.0530304280109699E-4</c:v>
                </c:pt>
                <c:pt idx="419">
                  <c:v>1.05509214336053E-4</c:v>
                </c:pt>
                <c:pt idx="420">
                  <c:v>5.10747404769063E-3</c:v>
                </c:pt>
                <c:pt idx="421">
                  <c:v>5.0721522420644803E-3</c:v>
                </c:pt>
                <c:pt idx="422">
                  <c:v>4.9919914454221699E-3</c:v>
                </c:pt>
                <c:pt idx="423">
                  <c:v>4.8735449090599996E-3</c:v>
                </c:pt>
                <c:pt idx="424">
                  <c:v>4.7235107049345996E-3</c:v>
                </c:pt>
                <c:pt idx="425">
                  <c:v>4.54842252656817E-3</c:v>
                </c:pt>
                <c:pt idx="426">
                  <c:v>4.3544298969209203E-3</c:v>
                </c:pt>
                <c:pt idx="427">
                  <c:v>4.1471552103757902E-3</c:v>
                </c:pt>
                <c:pt idx="428">
                  <c:v>3.9315996691584596E-3</c:v>
                </c:pt>
                <c:pt idx="429">
                  <c:v>3.7121090572327401E-3</c:v>
                </c:pt>
                <c:pt idx="430">
                  <c:v>7.1058032335713495E-4</c:v>
                </c:pt>
                <c:pt idx="431">
                  <c:v>8.2474434748292002E-4</c:v>
                </c:pt>
                <c:pt idx="432">
                  <c:v>9.11713170353323E-4</c:v>
                </c:pt>
                <c:pt idx="433">
                  <c:v>9.6653844229876995E-4</c:v>
                </c:pt>
                <c:pt idx="434">
                  <c:v>9.8783569410443306E-4</c:v>
                </c:pt>
                <c:pt idx="435">
                  <c:v>9.7710383124649503E-4</c:v>
                </c:pt>
                <c:pt idx="436">
                  <c:v>9.38039505854249E-4</c:v>
                </c:pt>
                <c:pt idx="437">
                  <c:v>8.7585934670641997E-4</c:v>
                </c:pt>
                <c:pt idx="438">
                  <c:v>7.9664785880595402E-4</c:v>
                </c:pt>
                <c:pt idx="439">
                  <c:v>7.0682063233107296E-4</c:v>
                </c:pt>
                <c:pt idx="440">
                  <c:v>1.9098211487289499E-4</c:v>
                </c:pt>
                <c:pt idx="441">
                  <c:v>1.69595732586458E-4</c:v>
                </c:pt>
                <c:pt idx="442">
                  <c:v>1.5222519868984799E-4</c:v>
                </c:pt>
                <c:pt idx="443">
                  <c:v>1.3863285130355499E-4</c:v>
                </c:pt>
                <c:pt idx="444">
                  <c:v>1.2849338236264901E-4</c:v>
                </c:pt>
                <c:pt idx="445">
                  <c:v>1.21414566820022E-4</c:v>
                </c:pt>
                <c:pt idx="446">
                  <c:v>1.16963492473587E-4</c:v>
                </c:pt>
                <c:pt idx="447">
                  <c:v>1.14688758912962E-4</c:v>
                </c:pt>
                <c:pt idx="448">
                  <c:v>1.1413805623305999E-4</c:v>
                </c:pt>
                <c:pt idx="449">
                  <c:v>1.1488021118566401E-4</c:v>
                </c:pt>
                <c:pt idx="450">
                  <c:v>1.1122459545731499E-3</c:v>
                </c:pt>
                <c:pt idx="451">
                  <c:v>1.12638517748565E-3</c:v>
                </c:pt>
                <c:pt idx="452">
                  <c:v>1.1215980630368001E-3</c:v>
                </c:pt>
                <c:pt idx="453">
                  <c:v>1.09989754855633E-3</c:v>
                </c:pt>
                <c:pt idx="454">
                  <c:v>1.0639512911438901E-3</c:v>
                </c:pt>
                <c:pt idx="455">
                  <c:v>1.01674813777208E-3</c:v>
                </c:pt>
                <c:pt idx="456">
                  <c:v>9.6138822846114603E-4</c:v>
                </c:pt>
                <c:pt idx="457">
                  <c:v>9.0087996795773495E-4</c:v>
                </c:pt>
                <c:pt idx="458">
                  <c:v>8.3799916319549105E-4</c:v>
                </c:pt>
                <c:pt idx="459">
                  <c:v>7.7515788143500697E-4</c:v>
                </c:pt>
                <c:pt idx="460">
                  <c:v>8.6807197658345103E-4</c:v>
                </c:pt>
                <c:pt idx="461">
                  <c:v>8.64419795107096E-4</c:v>
                </c:pt>
                <c:pt idx="462">
                  <c:v>8.6595205357298201E-4</c:v>
                </c:pt>
                <c:pt idx="463">
                  <c:v>8.7164714932441701E-4</c:v>
                </c:pt>
                <c:pt idx="464">
                  <c:v>8.80061241332442E-4</c:v>
                </c:pt>
                <c:pt idx="465">
                  <c:v>8.8959292043000503E-4</c:v>
                </c:pt>
                <c:pt idx="466">
                  <c:v>8.9869281509891196E-4</c:v>
                </c:pt>
                <c:pt idx="467">
                  <c:v>9.0604054275900104E-4</c:v>
                </c:pt>
                <c:pt idx="468">
                  <c:v>9.1064762091264096E-4</c:v>
                </c:pt>
                <c:pt idx="469">
                  <c:v>9.11921553779393E-4</c:v>
                </c:pt>
                <c:pt idx="470">
                  <c:v>1.6344286268577001E-4</c:v>
                </c:pt>
                <c:pt idx="471">
                  <c:v>1.62750817253254E-4</c:v>
                </c:pt>
                <c:pt idx="472">
                  <c:v>1.6002687334548701E-4</c:v>
                </c:pt>
                <c:pt idx="473">
                  <c:v>1.5568241360597299E-4</c:v>
                </c:pt>
                <c:pt idx="474">
                  <c:v>1.50190273416229E-4</c:v>
                </c:pt>
                <c:pt idx="475">
                  <c:v>1.44032019306906E-4</c:v>
                </c:pt>
                <c:pt idx="476">
                  <c:v>1.3766645861323901E-4</c:v>
                </c:pt>
                <c:pt idx="477">
                  <c:v>1.31495762616396E-4</c:v>
                </c:pt>
                <c:pt idx="478">
                  <c:v>1.2584298383444599E-4</c:v>
                </c:pt>
                <c:pt idx="479">
                  <c:v>1.20945704111364E-4</c:v>
                </c:pt>
                <c:pt idx="480">
                  <c:v>9.6051185391843297E-4</c:v>
                </c:pt>
                <c:pt idx="481">
                  <c:v>9.4658508896827698E-4</c:v>
                </c:pt>
                <c:pt idx="482">
                  <c:v>9.3137286603450797E-4</c:v>
                </c:pt>
                <c:pt idx="483">
                  <c:v>9.1530254576355197E-4</c:v>
                </c:pt>
                <c:pt idx="484">
                  <c:v>8.98757891263813E-4</c:v>
                </c:pt>
                <c:pt idx="485">
                  <c:v>8.8208826491609205E-4</c:v>
                </c:pt>
                <c:pt idx="486">
                  <c:v>8.6559599731117498E-4</c:v>
                </c:pt>
                <c:pt idx="487">
                  <c:v>8.4954441990703301E-4</c:v>
                </c:pt>
                <c:pt idx="488">
                  <c:v>8.3415483823046099E-4</c:v>
                </c:pt>
                <c:pt idx="489">
                  <c:v>8.1959535600617495E-4</c:v>
                </c:pt>
                <c:pt idx="490">
                  <c:v>7.7223265543580099E-4</c:v>
                </c:pt>
                <c:pt idx="491">
                  <c:v>7.8907283022999698E-4</c:v>
                </c:pt>
                <c:pt idx="492">
                  <c:v>8.0036302097141699E-4</c:v>
                </c:pt>
                <c:pt idx="493">
                  <c:v>8.0617348430678303E-4</c:v>
                </c:pt>
                <c:pt idx="494">
                  <c:v>8.0681085819378495E-4</c:v>
                </c:pt>
                <c:pt idx="495">
                  <c:v>8.0274447100237001E-4</c:v>
                </c:pt>
                <c:pt idx="496">
                  <c:v>7.9455686500295997E-4</c:v>
                </c:pt>
                <c:pt idx="497">
                  <c:v>7.8291888348758199E-4</c:v>
                </c:pt>
                <c:pt idx="498">
                  <c:v>7.6851207995787295E-4</c:v>
                </c:pt>
                <c:pt idx="499">
                  <c:v>7.5202248990535704E-4</c:v>
                </c:pt>
                <c:pt idx="500">
                  <c:v>9.0353511041030299E-4</c:v>
                </c:pt>
                <c:pt idx="501">
                  <c:v>8.1522023538127498E-4</c:v>
                </c:pt>
                <c:pt idx="502">
                  <c:v>6.9511175388470303E-4</c:v>
                </c:pt>
                <c:pt idx="503">
                  <c:v>5.6199758546426903E-4</c:v>
                </c:pt>
                <c:pt idx="504">
                  <c:v>4.3309456668794198E-4</c:v>
                </c:pt>
                <c:pt idx="505">
                  <c:v>3.2189214834943397E-4</c:v>
                </c:pt>
                <c:pt idx="506">
                  <c:v>2.37000320339575E-4</c:v>
                </c:pt>
                <c:pt idx="507">
                  <c:v>1.8194819858763399E-4</c:v>
                </c:pt>
                <c:pt idx="508">
                  <c:v>1.5574031567666701E-4</c:v>
                </c:pt>
                <c:pt idx="509">
                  <c:v>1.53912114910781E-4</c:v>
                </c:pt>
              </c:numCache>
            </c:numRef>
          </c:yVal>
          <c:smooth val="0"/>
          <c:extLst xmlns:c16r2="http://schemas.microsoft.com/office/drawing/2015/06/chart">
            <c:ext xmlns:c16="http://schemas.microsoft.com/office/drawing/2014/chart" uri="{C3380CC4-5D6E-409C-BE32-E72D297353CC}">
              <c16:uniqueId val="{00000000-A525-1241-86E1-A6654915DE91}"/>
            </c:ext>
          </c:extLst>
        </c:ser>
        <c:dLbls>
          <c:showLegendKey val="0"/>
          <c:showVal val="0"/>
          <c:showCatName val="0"/>
          <c:showSerName val="0"/>
          <c:showPercent val="0"/>
          <c:showBubbleSize val="0"/>
        </c:dLbls>
        <c:axId val="285467040"/>
        <c:axId val="285465472"/>
      </c:scatterChart>
      <c:valAx>
        <c:axId val="285467040"/>
        <c:scaling>
          <c:orientation val="minMax"/>
          <c:max val="55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S"/>
                  <a:t>Epoc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E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285465472"/>
        <c:crosses val="autoZero"/>
        <c:crossBetween val="midCat"/>
      </c:valAx>
      <c:valAx>
        <c:axId val="2854654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S"/>
                  <a:t>Error</a:t>
                </a:r>
                <a:r>
                  <a:rPr lang="es-ES" baseline="0"/>
                  <a:t> de entrenamiento</a:t>
                </a:r>
                <a:endParaRPr lang="es-E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E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285467040"/>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ES"/>
              <a:t>Error de entrenamiento</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S"/>
        </a:p>
      </c:txPr>
    </c:title>
    <c:autoTitleDeleted val="0"/>
    <c:plotArea>
      <c:layout/>
      <c:scatterChart>
        <c:scatterStyle val="lineMarker"/>
        <c:varyColors val="0"/>
        <c:ser>
          <c:idx val="0"/>
          <c:order val="0"/>
          <c:spPr>
            <a:ln w="19050" cap="rnd">
              <a:solidFill>
                <a:schemeClr val="accent1"/>
              </a:solidFill>
              <a:round/>
            </a:ln>
            <a:effectLst/>
          </c:spPr>
          <c:marker>
            <c:symbol val="none"/>
          </c:marker>
          <c:xVal>
            <c:numRef>
              <c:f>'Datos modelo'!$A$2:$A$251</c:f>
              <c:numCache>
                <c:formatCode>General</c:formatCode>
                <c:ptCount val="250"/>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numCache>
            </c:numRef>
          </c:xVal>
          <c:yVal>
            <c:numRef>
              <c:f>'Datos modelo'!$B$2:$B$251</c:f>
              <c:numCache>
                <c:formatCode>General</c:formatCode>
                <c:ptCount val="250"/>
                <c:pt idx="0">
                  <c:v>5.4555431921255899E-2</c:v>
                </c:pt>
                <c:pt idx="1">
                  <c:v>5.4319220755453299E-2</c:v>
                </c:pt>
                <c:pt idx="2">
                  <c:v>5.3761252668543702E-2</c:v>
                </c:pt>
                <c:pt idx="3">
                  <c:v>5.2674783712420202E-2</c:v>
                </c:pt>
                <c:pt idx="4">
                  <c:v>5.0665484251215698E-2</c:v>
                </c:pt>
                <c:pt idx="5">
                  <c:v>4.6135187073322002E-2</c:v>
                </c:pt>
                <c:pt idx="6">
                  <c:v>3.6468337600780401E-2</c:v>
                </c:pt>
                <c:pt idx="7">
                  <c:v>2.2508570477934399E-2</c:v>
                </c:pt>
                <c:pt idx="8">
                  <c:v>1.5255447991406899E-2</c:v>
                </c:pt>
                <c:pt idx="9">
                  <c:v>1.4166700784674399E-2</c:v>
                </c:pt>
                <c:pt idx="10">
                  <c:v>1.0201949626207399E-3</c:v>
                </c:pt>
                <c:pt idx="11">
                  <c:v>1.0194325586780899E-3</c:v>
                </c:pt>
                <c:pt idx="12">
                  <c:v>1.0082955705002E-3</c:v>
                </c:pt>
                <c:pt idx="13">
                  <c:v>9.8967761732637904E-4</c:v>
                </c:pt>
                <c:pt idx="14">
                  <c:v>9.6721469890326305E-4</c:v>
                </c:pt>
                <c:pt idx="15">
                  <c:v>9.4451702898368196E-4</c:v>
                </c:pt>
                <c:pt idx="16">
                  <c:v>9.2458253493532495E-4</c:v>
                </c:pt>
                <c:pt idx="17">
                  <c:v>9.0940535301342596E-4</c:v>
                </c:pt>
                <c:pt idx="18">
                  <c:v>8.9983950601890705E-4</c:v>
                </c:pt>
                <c:pt idx="19">
                  <c:v>8.9566461974754897E-4</c:v>
                </c:pt>
                <c:pt idx="20">
                  <c:v>5.6733749806881003E-3</c:v>
                </c:pt>
                <c:pt idx="21">
                  <c:v>5.2242004312574898E-3</c:v>
                </c:pt>
                <c:pt idx="22">
                  <c:v>4.5480406843125803E-3</c:v>
                </c:pt>
                <c:pt idx="23">
                  <c:v>3.7533030845224901E-3</c:v>
                </c:pt>
                <c:pt idx="24">
                  <c:v>2.9356505256146201E-3</c:v>
                </c:pt>
                <c:pt idx="25">
                  <c:v>2.17070709913969E-3</c:v>
                </c:pt>
                <c:pt idx="26">
                  <c:v>1.51123339310288E-3</c:v>
                </c:pt>
                <c:pt idx="27">
                  <c:v>9.8752498161047697E-4</c:v>
                </c:pt>
                <c:pt idx="28">
                  <c:v>6.0996529646217801E-4</c:v>
                </c:pt>
                <c:pt idx="29">
                  <c:v>3.72896960470825E-4</c:v>
                </c:pt>
                <c:pt idx="30">
                  <c:v>4.7442692448385098E-4</c:v>
                </c:pt>
                <c:pt idx="31">
                  <c:v>4.8801809316501E-4</c:v>
                </c:pt>
                <c:pt idx="32">
                  <c:v>5.3474272135645205E-4</c:v>
                </c:pt>
                <c:pt idx="33">
                  <c:v>6.0131779173389099E-4</c:v>
                </c:pt>
                <c:pt idx="34">
                  <c:v>6.7690224386751695E-4</c:v>
                </c:pt>
                <c:pt idx="35">
                  <c:v>7.5303117046132695E-4</c:v>
                </c:pt>
                <c:pt idx="36">
                  <c:v>8.2343292888253895E-4</c:v>
                </c:pt>
                <c:pt idx="37">
                  <c:v>8.8375131599605105E-4</c:v>
                </c:pt>
                <c:pt idx="38">
                  <c:v>9.3128607841208599E-4</c:v>
                </c:pt>
                <c:pt idx="39">
                  <c:v>9.6469454001635302E-4</c:v>
                </c:pt>
                <c:pt idx="40">
                  <c:v>5.4155606776475898E-3</c:v>
                </c:pt>
                <c:pt idx="41">
                  <c:v>5.2919997833669203E-3</c:v>
                </c:pt>
                <c:pt idx="42">
                  <c:v>5.0108437426388298E-3</c:v>
                </c:pt>
                <c:pt idx="43">
                  <c:v>4.6060951426625304E-3</c:v>
                </c:pt>
                <c:pt idx="44">
                  <c:v>4.1124671697616603E-3</c:v>
                </c:pt>
                <c:pt idx="45">
                  <c:v>3.5637931432575E-3</c:v>
                </c:pt>
                <c:pt idx="46">
                  <c:v>2.9918747022748002E-3</c:v>
                </c:pt>
                <c:pt idx="47">
                  <c:v>2.4255302269011701E-3</c:v>
                </c:pt>
                <c:pt idx="48">
                  <c:v>1.8897836562246099E-3</c:v>
                </c:pt>
                <c:pt idx="49">
                  <c:v>1.4051896287128299E-3</c:v>
                </c:pt>
                <c:pt idx="50">
                  <c:v>1.1125035816803601E-3</c:v>
                </c:pt>
                <c:pt idx="51">
                  <c:v>1.3154245680198099E-3</c:v>
                </c:pt>
                <c:pt idx="52">
                  <c:v>1.5069462824612899E-3</c:v>
                </c:pt>
                <c:pt idx="53">
                  <c:v>1.67274137493223E-3</c:v>
                </c:pt>
                <c:pt idx="54">
                  <c:v>1.8026918405666999E-3</c:v>
                </c:pt>
                <c:pt idx="55">
                  <c:v>1.8909402424469601E-3</c:v>
                </c:pt>
                <c:pt idx="56">
                  <c:v>1.9355714321136501E-3</c:v>
                </c:pt>
                <c:pt idx="57">
                  <c:v>1.9380194135010199E-3</c:v>
                </c:pt>
                <c:pt idx="58">
                  <c:v>1.90237211063504E-3</c:v>
                </c:pt>
                <c:pt idx="59">
                  <c:v>1.8345480784773801E-3</c:v>
                </c:pt>
                <c:pt idx="60">
                  <c:v>4.5961822615936399E-4</c:v>
                </c:pt>
                <c:pt idx="61">
                  <c:v>4.7800812171772101E-4</c:v>
                </c:pt>
                <c:pt idx="62">
                  <c:v>4.8775490722619003E-4</c:v>
                </c:pt>
                <c:pt idx="63">
                  <c:v>4.8874347703531395E-4</c:v>
                </c:pt>
                <c:pt idx="64">
                  <c:v>4.8191714449785699E-4</c:v>
                </c:pt>
                <c:pt idx="65">
                  <c:v>4.6896579442545799E-4</c:v>
                </c:pt>
                <c:pt idx="66">
                  <c:v>4.5198012958280699E-4</c:v>
                </c:pt>
                <c:pt idx="67">
                  <c:v>4.3312570778652999E-4</c:v>
                </c:pt>
                <c:pt idx="68">
                  <c:v>4.1436374885961403E-4</c:v>
                </c:pt>
                <c:pt idx="69">
                  <c:v>3.9724900852888801E-4</c:v>
                </c:pt>
                <c:pt idx="70">
                  <c:v>2.1792780607938801E-3</c:v>
                </c:pt>
                <c:pt idx="71">
                  <c:v>2.1906881593167799E-3</c:v>
                </c:pt>
                <c:pt idx="72">
                  <c:v>2.1674889139831101E-3</c:v>
                </c:pt>
                <c:pt idx="73">
                  <c:v>2.1140433382242901E-3</c:v>
                </c:pt>
                <c:pt idx="74">
                  <c:v>2.03532236628234E-3</c:v>
                </c:pt>
                <c:pt idx="75">
                  <c:v>1.93655991461128E-3</c:v>
                </c:pt>
                <c:pt idx="76">
                  <c:v>1.82293506804854E-3</c:v>
                </c:pt>
                <c:pt idx="77">
                  <c:v>1.6993286553770299E-3</c:v>
                </c:pt>
                <c:pt idx="78">
                  <c:v>1.57016632147133E-3</c:v>
                </c:pt>
                <c:pt idx="79">
                  <c:v>1.43930385820568E-3</c:v>
                </c:pt>
                <c:pt idx="80">
                  <c:v>2.8366860351525198E-4</c:v>
                </c:pt>
                <c:pt idx="81">
                  <c:v>3.1656076316721699E-4</c:v>
                </c:pt>
                <c:pt idx="82">
                  <c:v>3.4927643719129302E-4</c:v>
                </c:pt>
                <c:pt idx="83">
                  <c:v>3.7965786759741599E-4</c:v>
                </c:pt>
                <c:pt idx="84">
                  <c:v>4.0618484490551E-4</c:v>
                </c:pt>
                <c:pt idx="85">
                  <c:v>4.2787825805135098E-4</c:v>
                </c:pt>
                <c:pt idx="86">
                  <c:v>4.4420035555958802E-4</c:v>
                </c:pt>
                <c:pt idx="87">
                  <c:v>4.5497584505937999E-4</c:v>
                </c:pt>
                <c:pt idx="88">
                  <c:v>4.6031014062464199E-4</c:v>
                </c:pt>
                <c:pt idx="89">
                  <c:v>4.6053164987824901E-4</c:v>
                </c:pt>
                <c:pt idx="90">
                  <c:v>1.09322217758745E-3</c:v>
                </c:pt>
                <c:pt idx="91">
                  <c:v>1.07235508039594E-3</c:v>
                </c:pt>
                <c:pt idx="92">
                  <c:v>1.04167778044939E-3</c:v>
                </c:pt>
                <c:pt idx="93">
                  <c:v>1.0034494334831799E-3</c:v>
                </c:pt>
                <c:pt idx="94">
                  <c:v>9.5996569143608202E-4</c:v>
                </c:pt>
                <c:pt idx="95">
                  <c:v>9.1344868997111895E-4</c:v>
                </c:pt>
                <c:pt idx="96">
                  <c:v>8.65951820742339E-4</c:v>
                </c:pt>
                <c:pt idx="97">
                  <c:v>8.1930460873991305E-4</c:v>
                </c:pt>
                <c:pt idx="98">
                  <c:v>7.7503680950030695E-4</c:v>
                </c:pt>
                <c:pt idx="99">
                  <c:v>7.34373810701072E-4</c:v>
                </c:pt>
                <c:pt idx="100">
                  <c:v>1.1756437597796299E-3</c:v>
                </c:pt>
                <c:pt idx="101">
                  <c:v>1.2265604455024E-3</c:v>
                </c:pt>
                <c:pt idx="102">
                  <c:v>1.25581386964768E-3</c:v>
                </c:pt>
                <c:pt idx="103">
                  <c:v>1.2637471081689E-3</c:v>
                </c:pt>
                <c:pt idx="104">
                  <c:v>1.2519708834588499E-3</c:v>
                </c:pt>
                <c:pt idx="105">
                  <c:v>1.22300151269883E-3</c:v>
                </c:pt>
                <c:pt idx="106">
                  <c:v>1.1799518251791601E-3</c:v>
                </c:pt>
                <c:pt idx="107">
                  <c:v>1.1262111365795101E-3</c:v>
                </c:pt>
                <c:pt idx="108">
                  <c:v>1.06518680695444E-3</c:v>
                </c:pt>
                <c:pt idx="109">
                  <c:v>1.0001071495935299E-3</c:v>
                </c:pt>
                <c:pt idx="110">
                  <c:v>5.8047301135957198E-3</c:v>
                </c:pt>
                <c:pt idx="111">
                  <c:v>5.5442694574594498E-3</c:v>
                </c:pt>
                <c:pt idx="112">
                  <c:v>5.2338773384690302E-3</c:v>
                </c:pt>
                <c:pt idx="113">
                  <c:v>4.8894751816988E-3</c:v>
                </c:pt>
                <c:pt idx="114">
                  <c:v>4.5254002325236797E-3</c:v>
                </c:pt>
                <c:pt idx="115">
                  <c:v>4.1539641097187996E-3</c:v>
                </c:pt>
                <c:pt idx="116">
                  <c:v>3.78531473688781E-3</c:v>
                </c:pt>
                <c:pt idx="117">
                  <c:v>3.4274565987289E-3</c:v>
                </c:pt>
                <c:pt idx="118">
                  <c:v>3.0863736756146002E-3</c:v>
                </c:pt>
                <c:pt idx="119">
                  <c:v>2.7662550564855298E-3</c:v>
                </c:pt>
                <c:pt idx="120">
                  <c:v>4.6082925982773304E-3</c:v>
                </c:pt>
                <c:pt idx="121">
                  <c:v>5.0112721510231504E-3</c:v>
                </c:pt>
                <c:pt idx="122">
                  <c:v>5.1881349645555002E-3</c:v>
                </c:pt>
                <c:pt idx="123">
                  <c:v>5.1528871990740299E-3</c:v>
                </c:pt>
                <c:pt idx="124">
                  <c:v>4.9337232485413603E-3</c:v>
                </c:pt>
                <c:pt idx="125">
                  <c:v>4.5672608539462098E-3</c:v>
                </c:pt>
                <c:pt idx="126">
                  <c:v>4.0942314080894002E-3</c:v>
                </c:pt>
                <c:pt idx="127">
                  <c:v>3.5562047269195301E-3</c:v>
                </c:pt>
                <c:pt idx="128">
                  <c:v>2.9930237215012299E-3</c:v>
                </c:pt>
                <c:pt idx="129">
                  <c:v>2.4407852906733799E-3</c:v>
                </c:pt>
                <c:pt idx="130">
                  <c:v>1.8607723759487299E-3</c:v>
                </c:pt>
                <c:pt idx="131">
                  <c:v>1.41535524744541E-3</c:v>
                </c:pt>
                <c:pt idx="132">
                  <c:v>1.0662283748388299E-3</c:v>
                </c:pt>
                <c:pt idx="133">
                  <c:v>8.2146225031465303E-4</c:v>
                </c:pt>
                <c:pt idx="134">
                  <c:v>6.7864963784813903E-4</c:v>
                </c:pt>
                <c:pt idx="135">
                  <c:v>6.26341090537608E-4</c:v>
                </c:pt>
                <c:pt idx="136">
                  <c:v>6.4625410595908804E-4</c:v>
                </c:pt>
                <c:pt idx="137">
                  <c:v>7.1602792013436599E-4</c:v>
                </c:pt>
                <c:pt idx="138">
                  <c:v>8.1217713886871901E-4</c:v>
                </c:pt>
                <c:pt idx="139">
                  <c:v>9.1284932568669297E-4</c:v>
                </c:pt>
                <c:pt idx="140">
                  <c:v>4.7937303315848101E-4</c:v>
                </c:pt>
                <c:pt idx="141">
                  <c:v>4.2741038487292799E-4</c:v>
                </c:pt>
                <c:pt idx="142">
                  <c:v>3.8526553544215901E-4</c:v>
                </c:pt>
                <c:pt idx="143">
                  <c:v>3.5321430186741E-4</c:v>
                </c:pt>
                <c:pt idx="144">
                  <c:v>3.3088878262788101E-4</c:v>
                </c:pt>
                <c:pt idx="145">
                  <c:v>3.1739365658722802E-4</c:v>
                </c:pt>
                <c:pt idx="146">
                  <c:v>3.1144113745540402E-4</c:v>
                </c:pt>
                <c:pt idx="147">
                  <c:v>3.1149300048127798E-4</c:v>
                </c:pt>
                <c:pt idx="148">
                  <c:v>3.1590933213010398E-4</c:v>
                </c:pt>
                <c:pt idx="149">
                  <c:v>3.2306800130754698E-4</c:v>
                </c:pt>
                <c:pt idx="150">
                  <c:v>6.4686429686844403E-4</c:v>
                </c:pt>
                <c:pt idx="151">
                  <c:v>6.6724140197038705E-4</c:v>
                </c:pt>
                <c:pt idx="152">
                  <c:v>6.6254643024876703E-4</c:v>
                </c:pt>
                <c:pt idx="153">
                  <c:v>6.3573592342436303E-4</c:v>
                </c:pt>
                <c:pt idx="154">
                  <c:v>5.9172726469114401E-4</c:v>
                </c:pt>
                <c:pt idx="155">
                  <c:v>5.3645088337361802E-4</c:v>
                </c:pt>
                <c:pt idx="156">
                  <c:v>4.7601305413991202E-4</c:v>
                </c:pt>
                <c:pt idx="157">
                  <c:v>4.1599225369282099E-4</c:v>
                </c:pt>
                <c:pt idx="158">
                  <c:v>3.6095219547860303E-4</c:v>
                </c:pt>
                <c:pt idx="159">
                  <c:v>3.1416682759299901E-4</c:v>
                </c:pt>
                <c:pt idx="160">
                  <c:v>4.3357349932193799E-4</c:v>
                </c:pt>
                <c:pt idx="161">
                  <c:v>4.35556517913938E-4</c:v>
                </c:pt>
                <c:pt idx="162">
                  <c:v>4.3956100125797098E-4</c:v>
                </c:pt>
                <c:pt idx="163">
                  <c:v>4.4480900396592899E-4</c:v>
                </c:pt>
                <c:pt idx="164">
                  <c:v>4.50656341854483E-4</c:v>
                </c:pt>
                <c:pt idx="165">
                  <c:v>4.5658054295927302E-4</c:v>
                </c:pt>
                <c:pt idx="166">
                  <c:v>4.6217642375267999E-4</c:v>
                </c:pt>
                <c:pt idx="167">
                  <c:v>4.67149366158992E-4</c:v>
                </c:pt>
                <c:pt idx="168">
                  <c:v>4.7130128950811901E-4</c:v>
                </c:pt>
                <c:pt idx="169">
                  <c:v>4.7451391583308599E-4</c:v>
                </c:pt>
                <c:pt idx="170">
                  <c:v>1.83709384873509E-3</c:v>
                </c:pt>
                <c:pt idx="171">
                  <c:v>1.79562892299146E-3</c:v>
                </c:pt>
                <c:pt idx="172">
                  <c:v>1.7306753434240801E-3</c:v>
                </c:pt>
                <c:pt idx="173">
                  <c:v>1.6474452568218099E-3</c:v>
                </c:pt>
                <c:pt idx="174">
                  <c:v>1.55117723625153E-3</c:v>
                </c:pt>
                <c:pt idx="175">
                  <c:v>1.44685059785843E-3</c:v>
                </c:pt>
                <c:pt idx="176">
                  <c:v>1.3389498926699201E-3</c:v>
                </c:pt>
                <c:pt idx="177">
                  <c:v>1.23132870066911E-3</c:v>
                </c:pt>
                <c:pt idx="178">
                  <c:v>1.12714956048876E-3</c:v>
                </c:pt>
                <c:pt idx="179">
                  <c:v>1.02886150125414E-3</c:v>
                </c:pt>
                <c:pt idx="180">
                  <c:v>3.4086753148585601E-3</c:v>
                </c:pt>
                <c:pt idx="181">
                  <c:v>3.5623365547508001E-3</c:v>
                </c:pt>
                <c:pt idx="182">
                  <c:v>3.60557110980153E-3</c:v>
                </c:pt>
                <c:pt idx="183">
                  <c:v>3.5476833581924399E-3</c:v>
                </c:pt>
                <c:pt idx="184">
                  <c:v>3.4019758459180602E-3</c:v>
                </c:pt>
                <c:pt idx="185">
                  <c:v>3.1842335592955299E-3</c:v>
                </c:pt>
                <c:pt idx="186">
                  <c:v>2.91152973659337E-3</c:v>
                </c:pt>
                <c:pt idx="187">
                  <c:v>2.6012985035777101E-3</c:v>
                </c:pt>
                <c:pt idx="188">
                  <c:v>2.2705148439854401E-3</c:v>
                </c:pt>
                <c:pt idx="189">
                  <c:v>1.93507387302816E-3</c:v>
                </c:pt>
                <c:pt idx="190">
                  <c:v>2.14020279236138E-3</c:v>
                </c:pt>
                <c:pt idx="191">
                  <c:v>2.3579034022986902E-3</c:v>
                </c:pt>
                <c:pt idx="192">
                  <c:v>2.44487356394529E-3</c:v>
                </c:pt>
                <c:pt idx="193">
                  <c:v>2.3979006800800601E-3</c:v>
                </c:pt>
                <c:pt idx="194">
                  <c:v>2.23445799201727E-3</c:v>
                </c:pt>
                <c:pt idx="195">
                  <c:v>1.9855159334838399E-3</c:v>
                </c:pt>
                <c:pt idx="196">
                  <c:v>1.6881568590179101E-3</c:v>
                </c:pt>
                <c:pt idx="197">
                  <c:v>1.3791546225547799E-3</c:v>
                </c:pt>
                <c:pt idx="198">
                  <c:v>1.0901169152930401E-3</c:v>
                </c:pt>
                <c:pt idx="199">
                  <c:v>8.4445893298834595E-4</c:v>
                </c:pt>
                <c:pt idx="200">
                  <c:v>1.74409651663154E-3</c:v>
                </c:pt>
                <c:pt idx="201">
                  <c:v>1.64380739443004E-3</c:v>
                </c:pt>
                <c:pt idx="202">
                  <c:v>1.53593206778169E-3</c:v>
                </c:pt>
                <c:pt idx="203">
                  <c:v>1.4254396082833401E-3</c:v>
                </c:pt>
                <c:pt idx="204">
                  <c:v>1.31644925568253E-3</c:v>
                </c:pt>
                <c:pt idx="205">
                  <c:v>1.2122049229219599E-3</c:v>
                </c:pt>
                <c:pt idx="206">
                  <c:v>1.1151204816997099E-3</c:v>
                </c:pt>
                <c:pt idx="207">
                  <c:v>1.0268379701301501E-3</c:v>
                </c:pt>
                <c:pt idx="208">
                  <c:v>9.4833387993276098E-4</c:v>
                </c:pt>
                <c:pt idx="209">
                  <c:v>8.8001176482066501E-4</c:v>
                </c:pt>
                <c:pt idx="210">
                  <c:v>2.5542546063661602E-4</c:v>
                </c:pt>
                <c:pt idx="211">
                  <c:v>2.8603934333659698E-4</c:v>
                </c:pt>
                <c:pt idx="212">
                  <c:v>3.1539567862637298E-4</c:v>
                </c:pt>
                <c:pt idx="213">
                  <c:v>3.4206287818960802E-4</c:v>
                </c:pt>
                <c:pt idx="214">
                  <c:v>3.6508159246295701E-4</c:v>
                </c:pt>
                <c:pt idx="215">
                  <c:v>3.83868638891727E-4</c:v>
                </c:pt>
                <c:pt idx="216">
                  <c:v>3.9815742638893398E-4</c:v>
                </c:pt>
                <c:pt idx="217">
                  <c:v>4.0790328057482801E-4</c:v>
                </c:pt>
                <c:pt idx="218">
                  <c:v>4.13260509958491E-4</c:v>
                </c:pt>
                <c:pt idx="219">
                  <c:v>4.1452181176282498E-4</c:v>
                </c:pt>
                <c:pt idx="220">
                  <c:v>9.6189434407278895E-4</c:v>
                </c:pt>
                <c:pt idx="221">
                  <c:v>9.2391116777434902E-4</c:v>
                </c:pt>
                <c:pt idx="222">
                  <c:v>8.4435316966846596E-4</c:v>
                </c:pt>
                <c:pt idx="223">
                  <c:v>7.3576427530497302E-4</c:v>
                </c:pt>
                <c:pt idx="224">
                  <c:v>6.1197200557217002E-4</c:v>
                </c:pt>
                <c:pt idx="225">
                  <c:v>4.86317730974406E-4</c:v>
                </c:pt>
                <c:pt idx="226">
                  <c:v>3.70259047485888E-4</c:v>
                </c:pt>
                <c:pt idx="227">
                  <c:v>2.7241738280281397E-4</c:v>
                </c:pt>
                <c:pt idx="228">
                  <c:v>1.9807877833955001E-4</c:v>
                </c:pt>
                <c:pt idx="229">
                  <c:v>1.49143263115548E-4</c:v>
                </c:pt>
                <c:pt idx="230">
                  <c:v>2.2934070148039601E-4</c:v>
                </c:pt>
                <c:pt idx="231">
                  <c:v>1.92953972145915E-4</c:v>
                </c:pt>
                <c:pt idx="232">
                  <c:v>1.6864811186678699E-4</c:v>
                </c:pt>
                <c:pt idx="233">
                  <c:v>1.5516120765823901E-4</c:v>
                </c:pt>
                <c:pt idx="234">
                  <c:v>1.5077592979650901E-4</c:v>
                </c:pt>
                <c:pt idx="235">
                  <c:v>1.53499800944701E-4</c:v>
                </c:pt>
                <c:pt idx="236">
                  <c:v>1.61238800501451E-4</c:v>
                </c:pt>
                <c:pt idx="237">
                  <c:v>1.7196174303535399E-4</c:v>
                </c:pt>
                <c:pt idx="238">
                  <c:v>1.83827054570429E-4</c:v>
                </c:pt>
                <c:pt idx="239">
                  <c:v>1.95286556845531E-4</c:v>
                </c:pt>
                <c:pt idx="240">
                  <c:v>7.4389681685715903E-4</c:v>
                </c:pt>
                <c:pt idx="241">
                  <c:v>7.5111939804628502E-4</c:v>
                </c:pt>
                <c:pt idx="242">
                  <c:v>7.4549060082063101E-4</c:v>
                </c:pt>
                <c:pt idx="243">
                  <c:v>7.28550599887967E-4</c:v>
                </c:pt>
                <c:pt idx="244">
                  <c:v>7.0225517265498595E-4</c:v>
                </c:pt>
                <c:pt idx="245">
                  <c:v>6.6879019141197205E-4</c:v>
                </c:pt>
                <c:pt idx="246">
                  <c:v>6.3037947984412302E-4</c:v>
                </c:pt>
                <c:pt idx="247">
                  <c:v>5.8915285626426296E-4</c:v>
                </c:pt>
                <c:pt idx="248">
                  <c:v>5.4704491049051296E-4</c:v>
                </c:pt>
                <c:pt idx="249">
                  <c:v>5.0570804160088301E-4</c:v>
                </c:pt>
              </c:numCache>
            </c:numRef>
          </c:yVal>
          <c:smooth val="0"/>
          <c:extLst xmlns:c16r2="http://schemas.microsoft.com/office/drawing/2015/06/chart">
            <c:ext xmlns:c16="http://schemas.microsoft.com/office/drawing/2014/chart" uri="{C3380CC4-5D6E-409C-BE32-E72D297353CC}">
              <c16:uniqueId val="{00000000-534E-9F46-AEEB-FE01256C5936}"/>
            </c:ext>
          </c:extLst>
        </c:ser>
        <c:dLbls>
          <c:showLegendKey val="0"/>
          <c:showVal val="0"/>
          <c:showCatName val="0"/>
          <c:showSerName val="0"/>
          <c:showPercent val="0"/>
          <c:showBubbleSize val="0"/>
        </c:dLbls>
        <c:axId val="363406272"/>
        <c:axId val="363406664"/>
      </c:scatterChart>
      <c:valAx>
        <c:axId val="363406272"/>
        <c:scaling>
          <c:orientation val="minMax"/>
          <c:max val="25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S"/>
                  <a:t>Epoc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E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363406664"/>
        <c:crosses val="autoZero"/>
        <c:crossBetween val="midCat"/>
      </c:valAx>
      <c:valAx>
        <c:axId val="3634066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S"/>
                  <a:t>Error de entrenamient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E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36340627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ES"/>
              <a:t>Error de entrenamiento</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S"/>
        </a:p>
      </c:txPr>
    </c:title>
    <c:autoTitleDeleted val="0"/>
    <c:plotArea>
      <c:layout/>
      <c:scatterChart>
        <c:scatterStyle val="lineMarker"/>
        <c:varyColors val="0"/>
        <c:ser>
          <c:idx val="0"/>
          <c:order val="0"/>
          <c:spPr>
            <a:ln w="19050" cap="rnd">
              <a:solidFill>
                <a:schemeClr val="accent1"/>
              </a:solidFill>
              <a:round/>
            </a:ln>
            <a:effectLst/>
          </c:spPr>
          <c:marker>
            <c:symbol val="none"/>
          </c:marker>
          <c:xVal>
            <c:numRef>
              <c:f>'Datos modelo'!$A$2:$A$901</c:f>
              <c:numCache>
                <c:formatCode>General</c:formatCode>
                <c:ptCount val="900"/>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pt idx="370">
                  <c:v>370</c:v>
                </c:pt>
                <c:pt idx="371">
                  <c:v>371</c:v>
                </c:pt>
                <c:pt idx="372">
                  <c:v>372</c:v>
                </c:pt>
                <c:pt idx="373">
                  <c:v>373</c:v>
                </c:pt>
                <c:pt idx="374">
                  <c:v>374</c:v>
                </c:pt>
                <c:pt idx="375">
                  <c:v>375</c:v>
                </c:pt>
                <c:pt idx="376">
                  <c:v>376</c:v>
                </c:pt>
                <c:pt idx="377">
                  <c:v>377</c:v>
                </c:pt>
                <c:pt idx="378">
                  <c:v>378</c:v>
                </c:pt>
                <c:pt idx="379">
                  <c:v>379</c:v>
                </c:pt>
                <c:pt idx="380">
                  <c:v>380</c:v>
                </c:pt>
                <c:pt idx="381">
                  <c:v>381</c:v>
                </c:pt>
                <c:pt idx="382">
                  <c:v>382</c:v>
                </c:pt>
                <c:pt idx="383">
                  <c:v>383</c:v>
                </c:pt>
                <c:pt idx="384">
                  <c:v>384</c:v>
                </c:pt>
                <c:pt idx="385">
                  <c:v>385</c:v>
                </c:pt>
                <c:pt idx="386">
                  <c:v>386</c:v>
                </c:pt>
                <c:pt idx="387">
                  <c:v>387</c:v>
                </c:pt>
                <c:pt idx="388">
                  <c:v>388</c:v>
                </c:pt>
                <c:pt idx="389">
                  <c:v>389</c:v>
                </c:pt>
                <c:pt idx="390">
                  <c:v>390</c:v>
                </c:pt>
                <c:pt idx="391">
                  <c:v>391</c:v>
                </c:pt>
                <c:pt idx="392">
                  <c:v>392</c:v>
                </c:pt>
                <c:pt idx="393">
                  <c:v>393</c:v>
                </c:pt>
                <c:pt idx="394">
                  <c:v>394</c:v>
                </c:pt>
                <c:pt idx="395">
                  <c:v>395</c:v>
                </c:pt>
                <c:pt idx="396">
                  <c:v>396</c:v>
                </c:pt>
                <c:pt idx="397">
                  <c:v>397</c:v>
                </c:pt>
                <c:pt idx="398">
                  <c:v>398</c:v>
                </c:pt>
                <c:pt idx="399">
                  <c:v>399</c:v>
                </c:pt>
                <c:pt idx="400">
                  <c:v>400</c:v>
                </c:pt>
                <c:pt idx="401">
                  <c:v>401</c:v>
                </c:pt>
                <c:pt idx="402">
                  <c:v>402</c:v>
                </c:pt>
                <c:pt idx="403">
                  <c:v>403</c:v>
                </c:pt>
                <c:pt idx="404">
                  <c:v>404</c:v>
                </c:pt>
                <c:pt idx="405">
                  <c:v>405</c:v>
                </c:pt>
                <c:pt idx="406">
                  <c:v>406</c:v>
                </c:pt>
                <c:pt idx="407">
                  <c:v>407</c:v>
                </c:pt>
                <c:pt idx="408">
                  <c:v>408</c:v>
                </c:pt>
                <c:pt idx="409">
                  <c:v>409</c:v>
                </c:pt>
                <c:pt idx="410">
                  <c:v>410</c:v>
                </c:pt>
                <c:pt idx="411">
                  <c:v>411</c:v>
                </c:pt>
                <c:pt idx="412">
                  <c:v>412</c:v>
                </c:pt>
                <c:pt idx="413">
                  <c:v>413</c:v>
                </c:pt>
                <c:pt idx="414">
                  <c:v>414</c:v>
                </c:pt>
                <c:pt idx="415">
                  <c:v>415</c:v>
                </c:pt>
                <c:pt idx="416">
                  <c:v>416</c:v>
                </c:pt>
                <c:pt idx="417">
                  <c:v>417</c:v>
                </c:pt>
                <c:pt idx="418">
                  <c:v>418</c:v>
                </c:pt>
                <c:pt idx="419">
                  <c:v>419</c:v>
                </c:pt>
                <c:pt idx="420">
                  <c:v>420</c:v>
                </c:pt>
                <c:pt idx="421">
                  <c:v>421</c:v>
                </c:pt>
                <c:pt idx="422">
                  <c:v>422</c:v>
                </c:pt>
                <c:pt idx="423">
                  <c:v>423</c:v>
                </c:pt>
                <c:pt idx="424">
                  <c:v>424</c:v>
                </c:pt>
                <c:pt idx="425">
                  <c:v>425</c:v>
                </c:pt>
                <c:pt idx="426">
                  <c:v>426</c:v>
                </c:pt>
                <c:pt idx="427">
                  <c:v>427</c:v>
                </c:pt>
                <c:pt idx="428">
                  <c:v>428</c:v>
                </c:pt>
                <c:pt idx="429">
                  <c:v>429</c:v>
                </c:pt>
                <c:pt idx="430">
                  <c:v>430</c:v>
                </c:pt>
                <c:pt idx="431">
                  <c:v>431</c:v>
                </c:pt>
                <c:pt idx="432">
                  <c:v>432</c:v>
                </c:pt>
                <c:pt idx="433">
                  <c:v>433</c:v>
                </c:pt>
                <c:pt idx="434">
                  <c:v>434</c:v>
                </c:pt>
                <c:pt idx="435">
                  <c:v>435</c:v>
                </c:pt>
                <c:pt idx="436">
                  <c:v>436</c:v>
                </c:pt>
                <c:pt idx="437">
                  <c:v>437</c:v>
                </c:pt>
                <c:pt idx="438">
                  <c:v>438</c:v>
                </c:pt>
                <c:pt idx="439">
                  <c:v>439</c:v>
                </c:pt>
                <c:pt idx="440">
                  <c:v>440</c:v>
                </c:pt>
                <c:pt idx="441">
                  <c:v>441</c:v>
                </c:pt>
                <c:pt idx="442">
                  <c:v>442</c:v>
                </c:pt>
                <c:pt idx="443">
                  <c:v>443</c:v>
                </c:pt>
                <c:pt idx="444">
                  <c:v>444</c:v>
                </c:pt>
                <c:pt idx="445">
                  <c:v>445</c:v>
                </c:pt>
                <c:pt idx="446">
                  <c:v>446</c:v>
                </c:pt>
                <c:pt idx="447">
                  <c:v>447</c:v>
                </c:pt>
                <c:pt idx="448">
                  <c:v>448</c:v>
                </c:pt>
                <c:pt idx="449">
                  <c:v>449</c:v>
                </c:pt>
                <c:pt idx="450">
                  <c:v>450</c:v>
                </c:pt>
                <c:pt idx="451">
                  <c:v>451</c:v>
                </c:pt>
                <c:pt idx="452">
                  <c:v>452</c:v>
                </c:pt>
                <c:pt idx="453">
                  <c:v>453</c:v>
                </c:pt>
                <c:pt idx="454">
                  <c:v>454</c:v>
                </c:pt>
                <c:pt idx="455">
                  <c:v>455</c:v>
                </c:pt>
                <c:pt idx="456">
                  <c:v>456</c:v>
                </c:pt>
                <c:pt idx="457">
                  <c:v>457</c:v>
                </c:pt>
                <c:pt idx="458">
                  <c:v>458</c:v>
                </c:pt>
                <c:pt idx="459">
                  <c:v>459</c:v>
                </c:pt>
                <c:pt idx="460">
                  <c:v>460</c:v>
                </c:pt>
                <c:pt idx="461">
                  <c:v>461</c:v>
                </c:pt>
                <c:pt idx="462">
                  <c:v>462</c:v>
                </c:pt>
                <c:pt idx="463">
                  <c:v>463</c:v>
                </c:pt>
                <c:pt idx="464">
                  <c:v>464</c:v>
                </c:pt>
                <c:pt idx="465">
                  <c:v>465</c:v>
                </c:pt>
                <c:pt idx="466">
                  <c:v>466</c:v>
                </c:pt>
                <c:pt idx="467">
                  <c:v>467</c:v>
                </c:pt>
                <c:pt idx="468">
                  <c:v>468</c:v>
                </c:pt>
                <c:pt idx="469">
                  <c:v>469</c:v>
                </c:pt>
                <c:pt idx="470">
                  <c:v>470</c:v>
                </c:pt>
                <c:pt idx="471">
                  <c:v>471</c:v>
                </c:pt>
                <c:pt idx="472">
                  <c:v>472</c:v>
                </c:pt>
                <c:pt idx="473">
                  <c:v>473</c:v>
                </c:pt>
                <c:pt idx="474">
                  <c:v>474</c:v>
                </c:pt>
                <c:pt idx="475">
                  <c:v>475</c:v>
                </c:pt>
                <c:pt idx="476">
                  <c:v>476</c:v>
                </c:pt>
                <c:pt idx="477">
                  <c:v>477</c:v>
                </c:pt>
                <c:pt idx="478">
                  <c:v>478</c:v>
                </c:pt>
                <c:pt idx="479">
                  <c:v>479</c:v>
                </c:pt>
                <c:pt idx="480">
                  <c:v>480</c:v>
                </c:pt>
                <c:pt idx="481">
                  <c:v>481</c:v>
                </c:pt>
                <c:pt idx="482">
                  <c:v>482</c:v>
                </c:pt>
                <c:pt idx="483">
                  <c:v>483</c:v>
                </c:pt>
                <c:pt idx="484">
                  <c:v>484</c:v>
                </c:pt>
                <c:pt idx="485">
                  <c:v>485</c:v>
                </c:pt>
                <c:pt idx="486">
                  <c:v>486</c:v>
                </c:pt>
                <c:pt idx="487">
                  <c:v>487</c:v>
                </c:pt>
                <c:pt idx="488">
                  <c:v>488</c:v>
                </c:pt>
                <c:pt idx="489">
                  <c:v>489</c:v>
                </c:pt>
                <c:pt idx="490">
                  <c:v>490</c:v>
                </c:pt>
                <c:pt idx="491">
                  <c:v>491</c:v>
                </c:pt>
                <c:pt idx="492">
                  <c:v>492</c:v>
                </c:pt>
                <c:pt idx="493">
                  <c:v>493</c:v>
                </c:pt>
                <c:pt idx="494">
                  <c:v>494</c:v>
                </c:pt>
                <c:pt idx="495">
                  <c:v>495</c:v>
                </c:pt>
                <c:pt idx="496">
                  <c:v>496</c:v>
                </c:pt>
                <c:pt idx="497">
                  <c:v>497</c:v>
                </c:pt>
                <c:pt idx="498">
                  <c:v>498</c:v>
                </c:pt>
                <c:pt idx="499">
                  <c:v>499</c:v>
                </c:pt>
                <c:pt idx="500">
                  <c:v>500</c:v>
                </c:pt>
                <c:pt idx="501">
                  <c:v>501</c:v>
                </c:pt>
                <c:pt idx="502">
                  <c:v>502</c:v>
                </c:pt>
                <c:pt idx="503">
                  <c:v>503</c:v>
                </c:pt>
                <c:pt idx="504">
                  <c:v>504</c:v>
                </c:pt>
                <c:pt idx="505">
                  <c:v>505</c:v>
                </c:pt>
                <c:pt idx="506">
                  <c:v>506</c:v>
                </c:pt>
                <c:pt idx="507">
                  <c:v>507</c:v>
                </c:pt>
                <c:pt idx="508">
                  <c:v>508</c:v>
                </c:pt>
                <c:pt idx="509">
                  <c:v>509</c:v>
                </c:pt>
                <c:pt idx="510">
                  <c:v>510</c:v>
                </c:pt>
                <c:pt idx="511">
                  <c:v>511</c:v>
                </c:pt>
                <c:pt idx="512">
                  <c:v>512</c:v>
                </c:pt>
                <c:pt idx="513">
                  <c:v>513</c:v>
                </c:pt>
                <c:pt idx="514">
                  <c:v>514</c:v>
                </c:pt>
                <c:pt idx="515">
                  <c:v>515</c:v>
                </c:pt>
                <c:pt idx="516">
                  <c:v>516</c:v>
                </c:pt>
                <c:pt idx="517">
                  <c:v>517</c:v>
                </c:pt>
                <c:pt idx="518">
                  <c:v>518</c:v>
                </c:pt>
                <c:pt idx="519">
                  <c:v>519</c:v>
                </c:pt>
                <c:pt idx="520">
                  <c:v>520</c:v>
                </c:pt>
                <c:pt idx="521">
                  <c:v>521</c:v>
                </c:pt>
                <c:pt idx="522">
                  <c:v>522</c:v>
                </c:pt>
                <c:pt idx="523">
                  <c:v>523</c:v>
                </c:pt>
                <c:pt idx="524">
                  <c:v>524</c:v>
                </c:pt>
                <c:pt idx="525">
                  <c:v>525</c:v>
                </c:pt>
                <c:pt idx="526">
                  <c:v>526</c:v>
                </c:pt>
                <c:pt idx="527">
                  <c:v>527</c:v>
                </c:pt>
                <c:pt idx="528">
                  <c:v>528</c:v>
                </c:pt>
                <c:pt idx="529">
                  <c:v>529</c:v>
                </c:pt>
                <c:pt idx="530">
                  <c:v>530</c:v>
                </c:pt>
                <c:pt idx="531">
                  <c:v>531</c:v>
                </c:pt>
                <c:pt idx="532">
                  <c:v>532</c:v>
                </c:pt>
                <c:pt idx="533">
                  <c:v>533</c:v>
                </c:pt>
                <c:pt idx="534">
                  <c:v>534</c:v>
                </c:pt>
                <c:pt idx="535">
                  <c:v>535</c:v>
                </c:pt>
                <c:pt idx="536">
                  <c:v>536</c:v>
                </c:pt>
                <c:pt idx="537">
                  <c:v>537</c:v>
                </c:pt>
                <c:pt idx="538">
                  <c:v>538</c:v>
                </c:pt>
                <c:pt idx="539">
                  <c:v>539</c:v>
                </c:pt>
                <c:pt idx="540">
                  <c:v>540</c:v>
                </c:pt>
                <c:pt idx="541">
                  <c:v>541</c:v>
                </c:pt>
                <c:pt idx="542">
                  <c:v>542</c:v>
                </c:pt>
                <c:pt idx="543">
                  <c:v>543</c:v>
                </c:pt>
                <c:pt idx="544">
                  <c:v>544</c:v>
                </c:pt>
                <c:pt idx="545">
                  <c:v>545</c:v>
                </c:pt>
                <c:pt idx="546">
                  <c:v>546</c:v>
                </c:pt>
                <c:pt idx="547">
                  <c:v>547</c:v>
                </c:pt>
                <c:pt idx="548">
                  <c:v>548</c:v>
                </c:pt>
                <c:pt idx="549">
                  <c:v>549</c:v>
                </c:pt>
                <c:pt idx="550">
                  <c:v>550</c:v>
                </c:pt>
                <c:pt idx="551">
                  <c:v>551</c:v>
                </c:pt>
                <c:pt idx="552">
                  <c:v>552</c:v>
                </c:pt>
                <c:pt idx="553">
                  <c:v>553</c:v>
                </c:pt>
                <c:pt idx="554">
                  <c:v>554</c:v>
                </c:pt>
                <c:pt idx="555">
                  <c:v>555</c:v>
                </c:pt>
                <c:pt idx="556">
                  <c:v>556</c:v>
                </c:pt>
                <c:pt idx="557">
                  <c:v>557</c:v>
                </c:pt>
                <c:pt idx="558">
                  <c:v>558</c:v>
                </c:pt>
                <c:pt idx="559">
                  <c:v>559</c:v>
                </c:pt>
                <c:pt idx="560">
                  <c:v>560</c:v>
                </c:pt>
                <c:pt idx="561">
                  <c:v>561</c:v>
                </c:pt>
                <c:pt idx="562">
                  <c:v>562</c:v>
                </c:pt>
                <c:pt idx="563">
                  <c:v>563</c:v>
                </c:pt>
                <c:pt idx="564">
                  <c:v>564</c:v>
                </c:pt>
                <c:pt idx="565">
                  <c:v>565</c:v>
                </c:pt>
                <c:pt idx="566">
                  <c:v>566</c:v>
                </c:pt>
                <c:pt idx="567">
                  <c:v>567</c:v>
                </c:pt>
                <c:pt idx="568">
                  <c:v>568</c:v>
                </c:pt>
                <c:pt idx="569">
                  <c:v>569</c:v>
                </c:pt>
                <c:pt idx="570">
                  <c:v>570</c:v>
                </c:pt>
                <c:pt idx="571">
                  <c:v>571</c:v>
                </c:pt>
                <c:pt idx="572">
                  <c:v>572</c:v>
                </c:pt>
                <c:pt idx="573">
                  <c:v>573</c:v>
                </c:pt>
                <c:pt idx="574">
                  <c:v>574</c:v>
                </c:pt>
                <c:pt idx="575">
                  <c:v>575</c:v>
                </c:pt>
                <c:pt idx="576">
                  <c:v>576</c:v>
                </c:pt>
                <c:pt idx="577">
                  <c:v>577</c:v>
                </c:pt>
                <c:pt idx="578">
                  <c:v>578</c:v>
                </c:pt>
                <c:pt idx="579">
                  <c:v>579</c:v>
                </c:pt>
                <c:pt idx="580">
                  <c:v>580</c:v>
                </c:pt>
                <c:pt idx="581">
                  <c:v>581</c:v>
                </c:pt>
                <c:pt idx="582">
                  <c:v>582</c:v>
                </c:pt>
                <c:pt idx="583">
                  <c:v>583</c:v>
                </c:pt>
                <c:pt idx="584">
                  <c:v>584</c:v>
                </c:pt>
                <c:pt idx="585">
                  <c:v>585</c:v>
                </c:pt>
                <c:pt idx="586">
                  <c:v>586</c:v>
                </c:pt>
                <c:pt idx="587">
                  <c:v>587</c:v>
                </c:pt>
                <c:pt idx="588">
                  <c:v>588</c:v>
                </c:pt>
                <c:pt idx="589">
                  <c:v>589</c:v>
                </c:pt>
                <c:pt idx="590">
                  <c:v>590</c:v>
                </c:pt>
                <c:pt idx="591">
                  <c:v>591</c:v>
                </c:pt>
                <c:pt idx="592">
                  <c:v>592</c:v>
                </c:pt>
                <c:pt idx="593">
                  <c:v>593</c:v>
                </c:pt>
                <c:pt idx="594">
                  <c:v>594</c:v>
                </c:pt>
                <c:pt idx="595">
                  <c:v>595</c:v>
                </c:pt>
                <c:pt idx="596">
                  <c:v>596</c:v>
                </c:pt>
                <c:pt idx="597">
                  <c:v>597</c:v>
                </c:pt>
                <c:pt idx="598">
                  <c:v>598</c:v>
                </c:pt>
                <c:pt idx="599">
                  <c:v>599</c:v>
                </c:pt>
                <c:pt idx="600">
                  <c:v>600</c:v>
                </c:pt>
                <c:pt idx="601">
                  <c:v>601</c:v>
                </c:pt>
                <c:pt idx="602">
                  <c:v>602</c:v>
                </c:pt>
                <c:pt idx="603">
                  <c:v>603</c:v>
                </c:pt>
                <c:pt idx="604">
                  <c:v>604</c:v>
                </c:pt>
                <c:pt idx="605">
                  <c:v>605</c:v>
                </c:pt>
                <c:pt idx="606">
                  <c:v>606</c:v>
                </c:pt>
                <c:pt idx="607">
                  <c:v>607</c:v>
                </c:pt>
                <c:pt idx="608">
                  <c:v>608</c:v>
                </c:pt>
                <c:pt idx="609">
                  <c:v>609</c:v>
                </c:pt>
                <c:pt idx="610">
                  <c:v>610</c:v>
                </c:pt>
                <c:pt idx="611">
                  <c:v>611</c:v>
                </c:pt>
                <c:pt idx="612">
                  <c:v>612</c:v>
                </c:pt>
                <c:pt idx="613">
                  <c:v>613</c:v>
                </c:pt>
                <c:pt idx="614">
                  <c:v>614</c:v>
                </c:pt>
                <c:pt idx="615">
                  <c:v>615</c:v>
                </c:pt>
                <c:pt idx="616">
                  <c:v>616</c:v>
                </c:pt>
                <c:pt idx="617">
                  <c:v>617</c:v>
                </c:pt>
                <c:pt idx="618">
                  <c:v>618</c:v>
                </c:pt>
                <c:pt idx="619">
                  <c:v>619</c:v>
                </c:pt>
                <c:pt idx="620">
                  <c:v>620</c:v>
                </c:pt>
                <c:pt idx="621">
                  <c:v>621</c:v>
                </c:pt>
                <c:pt idx="622">
                  <c:v>622</c:v>
                </c:pt>
                <c:pt idx="623">
                  <c:v>623</c:v>
                </c:pt>
                <c:pt idx="624">
                  <c:v>624</c:v>
                </c:pt>
                <c:pt idx="625">
                  <c:v>625</c:v>
                </c:pt>
                <c:pt idx="626">
                  <c:v>626</c:v>
                </c:pt>
                <c:pt idx="627">
                  <c:v>627</c:v>
                </c:pt>
                <c:pt idx="628">
                  <c:v>628</c:v>
                </c:pt>
                <c:pt idx="629">
                  <c:v>629</c:v>
                </c:pt>
                <c:pt idx="630">
                  <c:v>630</c:v>
                </c:pt>
                <c:pt idx="631">
                  <c:v>631</c:v>
                </c:pt>
                <c:pt idx="632">
                  <c:v>632</c:v>
                </c:pt>
                <c:pt idx="633">
                  <c:v>633</c:v>
                </c:pt>
                <c:pt idx="634">
                  <c:v>634</c:v>
                </c:pt>
                <c:pt idx="635">
                  <c:v>635</c:v>
                </c:pt>
                <c:pt idx="636">
                  <c:v>636</c:v>
                </c:pt>
                <c:pt idx="637">
                  <c:v>637</c:v>
                </c:pt>
                <c:pt idx="638">
                  <c:v>638</c:v>
                </c:pt>
                <c:pt idx="639">
                  <c:v>639</c:v>
                </c:pt>
                <c:pt idx="640">
                  <c:v>640</c:v>
                </c:pt>
                <c:pt idx="641">
                  <c:v>641</c:v>
                </c:pt>
                <c:pt idx="642">
                  <c:v>642</c:v>
                </c:pt>
                <c:pt idx="643">
                  <c:v>643</c:v>
                </c:pt>
                <c:pt idx="644">
                  <c:v>644</c:v>
                </c:pt>
                <c:pt idx="645">
                  <c:v>645</c:v>
                </c:pt>
                <c:pt idx="646">
                  <c:v>646</c:v>
                </c:pt>
                <c:pt idx="647">
                  <c:v>647</c:v>
                </c:pt>
                <c:pt idx="648">
                  <c:v>648</c:v>
                </c:pt>
                <c:pt idx="649">
                  <c:v>649</c:v>
                </c:pt>
                <c:pt idx="650">
                  <c:v>650</c:v>
                </c:pt>
                <c:pt idx="651">
                  <c:v>651</c:v>
                </c:pt>
                <c:pt idx="652">
                  <c:v>652</c:v>
                </c:pt>
                <c:pt idx="653">
                  <c:v>653</c:v>
                </c:pt>
                <c:pt idx="654">
                  <c:v>654</c:v>
                </c:pt>
                <c:pt idx="655">
                  <c:v>655</c:v>
                </c:pt>
                <c:pt idx="656">
                  <c:v>656</c:v>
                </c:pt>
                <c:pt idx="657">
                  <c:v>657</c:v>
                </c:pt>
                <c:pt idx="658">
                  <c:v>658</c:v>
                </c:pt>
                <c:pt idx="659">
                  <c:v>659</c:v>
                </c:pt>
                <c:pt idx="660">
                  <c:v>660</c:v>
                </c:pt>
                <c:pt idx="661">
                  <c:v>661</c:v>
                </c:pt>
                <c:pt idx="662">
                  <c:v>662</c:v>
                </c:pt>
                <c:pt idx="663">
                  <c:v>663</c:v>
                </c:pt>
                <c:pt idx="664">
                  <c:v>664</c:v>
                </c:pt>
                <c:pt idx="665">
                  <c:v>665</c:v>
                </c:pt>
                <c:pt idx="666">
                  <c:v>666</c:v>
                </c:pt>
                <c:pt idx="667">
                  <c:v>667</c:v>
                </c:pt>
                <c:pt idx="668">
                  <c:v>668</c:v>
                </c:pt>
                <c:pt idx="669">
                  <c:v>669</c:v>
                </c:pt>
                <c:pt idx="670">
                  <c:v>670</c:v>
                </c:pt>
                <c:pt idx="671">
                  <c:v>671</c:v>
                </c:pt>
                <c:pt idx="672">
                  <c:v>672</c:v>
                </c:pt>
                <c:pt idx="673">
                  <c:v>673</c:v>
                </c:pt>
                <c:pt idx="674">
                  <c:v>674</c:v>
                </c:pt>
                <c:pt idx="675">
                  <c:v>675</c:v>
                </c:pt>
                <c:pt idx="676">
                  <c:v>676</c:v>
                </c:pt>
                <c:pt idx="677">
                  <c:v>677</c:v>
                </c:pt>
                <c:pt idx="678">
                  <c:v>678</c:v>
                </c:pt>
                <c:pt idx="679">
                  <c:v>679</c:v>
                </c:pt>
                <c:pt idx="680">
                  <c:v>680</c:v>
                </c:pt>
                <c:pt idx="681">
                  <c:v>681</c:v>
                </c:pt>
                <c:pt idx="682">
                  <c:v>682</c:v>
                </c:pt>
                <c:pt idx="683">
                  <c:v>683</c:v>
                </c:pt>
                <c:pt idx="684">
                  <c:v>684</c:v>
                </c:pt>
                <c:pt idx="685">
                  <c:v>685</c:v>
                </c:pt>
                <c:pt idx="686">
                  <c:v>686</c:v>
                </c:pt>
                <c:pt idx="687">
                  <c:v>687</c:v>
                </c:pt>
                <c:pt idx="688">
                  <c:v>688</c:v>
                </c:pt>
                <c:pt idx="689">
                  <c:v>689</c:v>
                </c:pt>
                <c:pt idx="690">
                  <c:v>690</c:v>
                </c:pt>
                <c:pt idx="691">
                  <c:v>691</c:v>
                </c:pt>
                <c:pt idx="692">
                  <c:v>692</c:v>
                </c:pt>
                <c:pt idx="693">
                  <c:v>693</c:v>
                </c:pt>
                <c:pt idx="694">
                  <c:v>694</c:v>
                </c:pt>
                <c:pt idx="695">
                  <c:v>695</c:v>
                </c:pt>
                <c:pt idx="696">
                  <c:v>696</c:v>
                </c:pt>
                <c:pt idx="697">
                  <c:v>697</c:v>
                </c:pt>
                <c:pt idx="698">
                  <c:v>698</c:v>
                </c:pt>
                <c:pt idx="699">
                  <c:v>699</c:v>
                </c:pt>
                <c:pt idx="700">
                  <c:v>700</c:v>
                </c:pt>
                <c:pt idx="701">
                  <c:v>701</c:v>
                </c:pt>
                <c:pt idx="702">
                  <c:v>702</c:v>
                </c:pt>
                <c:pt idx="703">
                  <c:v>703</c:v>
                </c:pt>
                <c:pt idx="704">
                  <c:v>704</c:v>
                </c:pt>
                <c:pt idx="705">
                  <c:v>705</c:v>
                </c:pt>
                <c:pt idx="706">
                  <c:v>706</c:v>
                </c:pt>
                <c:pt idx="707">
                  <c:v>707</c:v>
                </c:pt>
                <c:pt idx="708">
                  <c:v>708</c:v>
                </c:pt>
                <c:pt idx="709">
                  <c:v>709</c:v>
                </c:pt>
                <c:pt idx="710">
                  <c:v>710</c:v>
                </c:pt>
                <c:pt idx="711">
                  <c:v>711</c:v>
                </c:pt>
                <c:pt idx="712">
                  <c:v>712</c:v>
                </c:pt>
                <c:pt idx="713">
                  <c:v>713</c:v>
                </c:pt>
                <c:pt idx="714">
                  <c:v>714</c:v>
                </c:pt>
                <c:pt idx="715">
                  <c:v>715</c:v>
                </c:pt>
                <c:pt idx="716">
                  <c:v>716</c:v>
                </c:pt>
                <c:pt idx="717">
                  <c:v>717</c:v>
                </c:pt>
                <c:pt idx="718">
                  <c:v>718</c:v>
                </c:pt>
                <c:pt idx="719">
                  <c:v>719</c:v>
                </c:pt>
                <c:pt idx="720">
                  <c:v>720</c:v>
                </c:pt>
                <c:pt idx="721">
                  <c:v>721</c:v>
                </c:pt>
                <c:pt idx="722">
                  <c:v>722</c:v>
                </c:pt>
                <c:pt idx="723">
                  <c:v>723</c:v>
                </c:pt>
                <c:pt idx="724">
                  <c:v>724</c:v>
                </c:pt>
                <c:pt idx="725">
                  <c:v>725</c:v>
                </c:pt>
                <c:pt idx="726">
                  <c:v>726</c:v>
                </c:pt>
                <c:pt idx="727">
                  <c:v>727</c:v>
                </c:pt>
                <c:pt idx="728">
                  <c:v>728</c:v>
                </c:pt>
                <c:pt idx="729">
                  <c:v>729</c:v>
                </c:pt>
                <c:pt idx="730">
                  <c:v>730</c:v>
                </c:pt>
                <c:pt idx="731">
                  <c:v>731</c:v>
                </c:pt>
                <c:pt idx="732">
                  <c:v>732</c:v>
                </c:pt>
                <c:pt idx="733">
                  <c:v>733</c:v>
                </c:pt>
                <c:pt idx="734">
                  <c:v>734</c:v>
                </c:pt>
                <c:pt idx="735">
                  <c:v>735</c:v>
                </c:pt>
                <c:pt idx="736">
                  <c:v>736</c:v>
                </c:pt>
                <c:pt idx="737">
                  <c:v>737</c:v>
                </c:pt>
                <c:pt idx="738">
                  <c:v>738</c:v>
                </c:pt>
                <c:pt idx="739">
                  <c:v>739</c:v>
                </c:pt>
                <c:pt idx="740">
                  <c:v>740</c:v>
                </c:pt>
                <c:pt idx="741">
                  <c:v>741</c:v>
                </c:pt>
                <c:pt idx="742">
                  <c:v>742</c:v>
                </c:pt>
                <c:pt idx="743">
                  <c:v>743</c:v>
                </c:pt>
                <c:pt idx="744">
                  <c:v>744</c:v>
                </c:pt>
                <c:pt idx="745">
                  <c:v>745</c:v>
                </c:pt>
                <c:pt idx="746">
                  <c:v>746</c:v>
                </c:pt>
                <c:pt idx="747">
                  <c:v>747</c:v>
                </c:pt>
                <c:pt idx="748">
                  <c:v>748</c:v>
                </c:pt>
                <c:pt idx="749">
                  <c:v>749</c:v>
                </c:pt>
                <c:pt idx="750">
                  <c:v>750</c:v>
                </c:pt>
                <c:pt idx="751">
                  <c:v>751</c:v>
                </c:pt>
                <c:pt idx="752">
                  <c:v>752</c:v>
                </c:pt>
                <c:pt idx="753">
                  <c:v>753</c:v>
                </c:pt>
                <c:pt idx="754">
                  <c:v>754</c:v>
                </c:pt>
                <c:pt idx="755">
                  <c:v>755</c:v>
                </c:pt>
                <c:pt idx="756">
                  <c:v>756</c:v>
                </c:pt>
                <c:pt idx="757">
                  <c:v>757</c:v>
                </c:pt>
                <c:pt idx="758">
                  <c:v>758</c:v>
                </c:pt>
                <c:pt idx="759">
                  <c:v>759</c:v>
                </c:pt>
                <c:pt idx="760">
                  <c:v>760</c:v>
                </c:pt>
                <c:pt idx="761">
                  <c:v>761</c:v>
                </c:pt>
                <c:pt idx="762">
                  <c:v>762</c:v>
                </c:pt>
                <c:pt idx="763">
                  <c:v>763</c:v>
                </c:pt>
                <c:pt idx="764">
                  <c:v>764</c:v>
                </c:pt>
                <c:pt idx="765">
                  <c:v>765</c:v>
                </c:pt>
                <c:pt idx="766">
                  <c:v>766</c:v>
                </c:pt>
                <c:pt idx="767">
                  <c:v>767</c:v>
                </c:pt>
                <c:pt idx="768">
                  <c:v>768</c:v>
                </c:pt>
                <c:pt idx="769">
                  <c:v>769</c:v>
                </c:pt>
                <c:pt idx="770">
                  <c:v>770</c:v>
                </c:pt>
                <c:pt idx="771">
                  <c:v>771</c:v>
                </c:pt>
                <c:pt idx="772">
                  <c:v>772</c:v>
                </c:pt>
                <c:pt idx="773">
                  <c:v>773</c:v>
                </c:pt>
                <c:pt idx="774">
                  <c:v>774</c:v>
                </c:pt>
                <c:pt idx="775">
                  <c:v>775</c:v>
                </c:pt>
                <c:pt idx="776">
                  <c:v>776</c:v>
                </c:pt>
                <c:pt idx="777">
                  <c:v>777</c:v>
                </c:pt>
                <c:pt idx="778">
                  <c:v>778</c:v>
                </c:pt>
                <c:pt idx="779">
                  <c:v>779</c:v>
                </c:pt>
                <c:pt idx="780">
                  <c:v>780</c:v>
                </c:pt>
                <c:pt idx="781">
                  <c:v>781</c:v>
                </c:pt>
                <c:pt idx="782">
                  <c:v>782</c:v>
                </c:pt>
                <c:pt idx="783">
                  <c:v>783</c:v>
                </c:pt>
                <c:pt idx="784">
                  <c:v>784</c:v>
                </c:pt>
                <c:pt idx="785">
                  <c:v>785</c:v>
                </c:pt>
                <c:pt idx="786">
                  <c:v>786</c:v>
                </c:pt>
                <c:pt idx="787">
                  <c:v>787</c:v>
                </c:pt>
                <c:pt idx="788">
                  <c:v>788</c:v>
                </c:pt>
                <c:pt idx="789">
                  <c:v>789</c:v>
                </c:pt>
                <c:pt idx="790">
                  <c:v>790</c:v>
                </c:pt>
                <c:pt idx="791">
                  <c:v>791</c:v>
                </c:pt>
                <c:pt idx="792">
                  <c:v>792</c:v>
                </c:pt>
                <c:pt idx="793">
                  <c:v>793</c:v>
                </c:pt>
                <c:pt idx="794">
                  <c:v>794</c:v>
                </c:pt>
                <c:pt idx="795">
                  <c:v>795</c:v>
                </c:pt>
                <c:pt idx="796">
                  <c:v>796</c:v>
                </c:pt>
                <c:pt idx="797">
                  <c:v>797</c:v>
                </c:pt>
                <c:pt idx="798">
                  <c:v>798</c:v>
                </c:pt>
                <c:pt idx="799">
                  <c:v>799</c:v>
                </c:pt>
                <c:pt idx="800">
                  <c:v>800</c:v>
                </c:pt>
                <c:pt idx="801">
                  <c:v>801</c:v>
                </c:pt>
                <c:pt idx="802">
                  <c:v>802</c:v>
                </c:pt>
                <c:pt idx="803">
                  <c:v>803</c:v>
                </c:pt>
                <c:pt idx="804">
                  <c:v>804</c:v>
                </c:pt>
                <c:pt idx="805">
                  <c:v>805</c:v>
                </c:pt>
                <c:pt idx="806">
                  <c:v>806</c:v>
                </c:pt>
                <c:pt idx="807">
                  <c:v>807</c:v>
                </c:pt>
                <c:pt idx="808">
                  <c:v>808</c:v>
                </c:pt>
                <c:pt idx="809">
                  <c:v>809</c:v>
                </c:pt>
                <c:pt idx="810">
                  <c:v>810</c:v>
                </c:pt>
                <c:pt idx="811">
                  <c:v>811</c:v>
                </c:pt>
                <c:pt idx="812">
                  <c:v>812</c:v>
                </c:pt>
                <c:pt idx="813">
                  <c:v>813</c:v>
                </c:pt>
                <c:pt idx="814">
                  <c:v>814</c:v>
                </c:pt>
                <c:pt idx="815">
                  <c:v>815</c:v>
                </c:pt>
                <c:pt idx="816">
                  <c:v>816</c:v>
                </c:pt>
                <c:pt idx="817">
                  <c:v>817</c:v>
                </c:pt>
                <c:pt idx="818">
                  <c:v>818</c:v>
                </c:pt>
                <c:pt idx="819">
                  <c:v>819</c:v>
                </c:pt>
                <c:pt idx="820">
                  <c:v>820</c:v>
                </c:pt>
                <c:pt idx="821">
                  <c:v>821</c:v>
                </c:pt>
                <c:pt idx="822">
                  <c:v>822</c:v>
                </c:pt>
                <c:pt idx="823">
                  <c:v>823</c:v>
                </c:pt>
                <c:pt idx="824">
                  <c:v>824</c:v>
                </c:pt>
                <c:pt idx="825">
                  <c:v>825</c:v>
                </c:pt>
                <c:pt idx="826">
                  <c:v>826</c:v>
                </c:pt>
                <c:pt idx="827">
                  <c:v>827</c:v>
                </c:pt>
                <c:pt idx="828">
                  <c:v>828</c:v>
                </c:pt>
                <c:pt idx="829">
                  <c:v>829</c:v>
                </c:pt>
                <c:pt idx="830">
                  <c:v>830</c:v>
                </c:pt>
                <c:pt idx="831">
                  <c:v>831</c:v>
                </c:pt>
                <c:pt idx="832">
                  <c:v>832</c:v>
                </c:pt>
                <c:pt idx="833">
                  <c:v>833</c:v>
                </c:pt>
                <c:pt idx="834">
                  <c:v>834</c:v>
                </c:pt>
                <c:pt idx="835">
                  <c:v>835</c:v>
                </c:pt>
                <c:pt idx="836">
                  <c:v>836</c:v>
                </c:pt>
                <c:pt idx="837">
                  <c:v>837</c:v>
                </c:pt>
                <c:pt idx="838">
                  <c:v>838</c:v>
                </c:pt>
                <c:pt idx="839">
                  <c:v>839</c:v>
                </c:pt>
                <c:pt idx="840">
                  <c:v>840</c:v>
                </c:pt>
                <c:pt idx="841">
                  <c:v>841</c:v>
                </c:pt>
                <c:pt idx="842">
                  <c:v>842</c:v>
                </c:pt>
                <c:pt idx="843">
                  <c:v>843</c:v>
                </c:pt>
                <c:pt idx="844">
                  <c:v>844</c:v>
                </c:pt>
                <c:pt idx="845">
                  <c:v>845</c:v>
                </c:pt>
                <c:pt idx="846">
                  <c:v>846</c:v>
                </c:pt>
                <c:pt idx="847">
                  <c:v>847</c:v>
                </c:pt>
                <c:pt idx="848">
                  <c:v>848</c:v>
                </c:pt>
                <c:pt idx="849">
                  <c:v>849</c:v>
                </c:pt>
                <c:pt idx="850">
                  <c:v>850</c:v>
                </c:pt>
                <c:pt idx="851">
                  <c:v>851</c:v>
                </c:pt>
                <c:pt idx="852">
                  <c:v>852</c:v>
                </c:pt>
                <c:pt idx="853">
                  <c:v>853</c:v>
                </c:pt>
                <c:pt idx="854">
                  <c:v>854</c:v>
                </c:pt>
                <c:pt idx="855">
                  <c:v>855</c:v>
                </c:pt>
                <c:pt idx="856">
                  <c:v>856</c:v>
                </c:pt>
                <c:pt idx="857">
                  <c:v>857</c:v>
                </c:pt>
                <c:pt idx="858">
                  <c:v>858</c:v>
                </c:pt>
                <c:pt idx="859">
                  <c:v>859</c:v>
                </c:pt>
                <c:pt idx="860">
                  <c:v>860</c:v>
                </c:pt>
                <c:pt idx="861">
                  <c:v>861</c:v>
                </c:pt>
                <c:pt idx="862">
                  <c:v>862</c:v>
                </c:pt>
                <c:pt idx="863">
                  <c:v>863</c:v>
                </c:pt>
                <c:pt idx="864">
                  <c:v>864</c:v>
                </c:pt>
                <c:pt idx="865">
                  <c:v>865</c:v>
                </c:pt>
                <c:pt idx="866">
                  <c:v>866</c:v>
                </c:pt>
                <c:pt idx="867">
                  <c:v>867</c:v>
                </c:pt>
                <c:pt idx="868">
                  <c:v>868</c:v>
                </c:pt>
                <c:pt idx="869">
                  <c:v>869</c:v>
                </c:pt>
                <c:pt idx="870">
                  <c:v>870</c:v>
                </c:pt>
                <c:pt idx="871">
                  <c:v>871</c:v>
                </c:pt>
                <c:pt idx="872">
                  <c:v>872</c:v>
                </c:pt>
                <c:pt idx="873">
                  <c:v>873</c:v>
                </c:pt>
                <c:pt idx="874">
                  <c:v>874</c:v>
                </c:pt>
                <c:pt idx="875">
                  <c:v>875</c:v>
                </c:pt>
                <c:pt idx="876">
                  <c:v>876</c:v>
                </c:pt>
                <c:pt idx="877">
                  <c:v>877</c:v>
                </c:pt>
                <c:pt idx="878">
                  <c:v>878</c:v>
                </c:pt>
                <c:pt idx="879">
                  <c:v>879</c:v>
                </c:pt>
                <c:pt idx="880">
                  <c:v>880</c:v>
                </c:pt>
                <c:pt idx="881">
                  <c:v>881</c:v>
                </c:pt>
                <c:pt idx="882">
                  <c:v>882</c:v>
                </c:pt>
                <c:pt idx="883">
                  <c:v>883</c:v>
                </c:pt>
                <c:pt idx="884">
                  <c:v>884</c:v>
                </c:pt>
                <c:pt idx="885">
                  <c:v>885</c:v>
                </c:pt>
                <c:pt idx="886">
                  <c:v>886</c:v>
                </c:pt>
                <c:pt idx="887">
                  <c:v>887</c:v>
                </c:pt>
                <c:pt idx="888">
                  <c:v>888</c:v>
                </c:pt>
                <c:pt idx="889">
                  <c:v>889</c:v>
                </c:pt>
                <c:pt idx="890">
                  <c:v>890</c:v>
                </c:pt>
                <c:pt idx="891">
                  <c:v>891</c:v>
                </c:pt>
                <c:pt idx="892">
                  <c:v>892</c:v>
                </c:pt>
                <c:pt idx="893">
                  <c:v>893</c:v>
                </c:pt>
                <c:pt idx="894">
                  <c:v>894</c:v>
                </c:pt>
                <c:pt idx="895">
                  <c:v>895</c:v>
                </c:pt>
                <c:pt idx="896">
                  <c:v>896</c:v>
                </c:pt>
                <c:pt idx="897">
                  <c:v>897</c:v>
                </c:pt>
                <c:pt idx="898">
                  <c:v>898</c:v>
                </c:pt>
                <c:pt idx="899">
                  <c:v>899</c:v>
                </c:pt>
              </c:numCache>
            </c:numRef>
          </c:xVal>
          <c:yVal>
            <c:numRef>
              <c:f>'Datos modelo'!$B$2:$B$901</c:f>
              <c:numCache>
                <c:formatCode>General</c:formatCode>
                <c:ptCount val="900"/>
                <c:pt idx="0">
                  <c:v>5.6310662715503501E-2</c:v>
                </c:pt>
                <c:pt idx="1">
                  <c:v>5.5399789429759601E-2</c:v>
                </c:pt>
                <c:pt idx="2">
                  <c:v>5.54217099608382E-2</c:v>
                </c:pt>
                <c:pt idx="3">
                  <c:v>5.5203211130958899E-2</c:v>
                </c:pt>
                <c:pt idx="4">
                  <c:v>5.5308826374729399E-2</c:v>
                </c:pt>
                <c:pt idx="5">
                  <c:v>5.51450176154476E-2</c:v>
                </c:pt>
                <c:pt idx="6">
                  <c:v>5.4944135676701603E-2</c:v>
                </c:pt>
                <c:pt idx="7">
                  <c:v>5.4652046994097099E-2</c:v>
                </c:pt>
                <c:pt idx="8">
                  <c:v>5.4652776903534699E-2</c:v>
                </c:pt>
                <c:pt idx="9">
                  <c:v>5.4130516799176798E-2</c:v>
                </c:pt>
                <c:pt idx="10">
                  <c:v>5.9721614234149499E-3</c:v>
                </c:pt>
                <c:pt idx="11">
                  <c:v>5.9615257196128403E-3</c:v>
                </c:pt>
                <c:pt idx="12">
                  <c:v>5.9483470395207396E-3</c:v>
                </c:pt>
                <c:pt idx="13">
                  <c:v>5.93321211636066E-3</c:v>
                </c:pt>
                <c:pt idx="14">
                  <c:v>5.9167011640965999E-3</c:v>
                </c:pt>
                <c:pt idx="15">
                  <c:v>5.8993846178054801E-3</c:v>
                </c:pt>
                <c:pt idx="16">
                  <c:v>5.8817593380808804E-3</c:v>
                </c:pt>
                <c:pt idx="17">
                  <c:v>5.8642807416617896E-3</c:v>
                </c:pt>
                <c:pt idx="18">
                  <c:v>5.84732135757804E-3</c:v>
                </c:pt>
                <c:pt idx="19">
                  <c:v>5.8311969041824297E-3</c:v>
                </c:pt>
                <c:pt idx="20">
                  <c:v>2.9213219881057701E-2</c:v>
                </c:pt>
                <c:pt idx="21">
                  <c:v>2.8508303686976402E-2</c:v>
                </c:pt>
                <c:pt idx="22">
                  <c:v>2.74604205042124E-2</c:v>
                </c:pt>
                <c:pt idx="23">
                  <c:v>2.61623803526163E-2</c:v>
                </c:pt>
                <c:pt idx="24">
                  <c:v>2.4695521220564801E-2</c:v>
                </c:pt>
                <c:pt idx="25">
                  <c:v>2.31286119669676E-2</c:v>
                </c:pt>
                <c:pt idx="26">
                  <c:v>2.1517908200621601E-2</c:v>
                </c:pt>
                <c:pt idx="27">
                  <c:v>1.9908070564269999E-2</c:v>
                </c:pt>
                <c:pt idx="28">
                  <c:v>1.83334052562714E-2</c:v>
                </c:pt>
                <c:pt idx="29">
                  <c:v>1.6819236800074602E-2</c:v>
                </c:pt>
                <c:pt idx="30">
                  <c:v>4.3290752917528201E-2</c:v>
                </c:pt>
                <c:pt idx="31">
                  <c:v>4.47512790560722E-2</c:v>
                </c:pt>
                <c:pt idx="32">
                  <c:v>4.5722734183073002E-2</c:v>
                </c:pt>
                <c:pt idx="33">
                  <c:v>4.6254191547632197E-2</c:v>
                </c:pt>
                <c:pt idx="34">
                  <c:v>4.63958717882633E-2</c:v>
                </c:pt>
                <c:pt idx="35">
                  <c:v>4.6196579933166497E-2</c:v>
                </c:pt>
                <c:pt idx="36">
                  <c:v>4.5702423900365802E-2</c:v>
                </c:pt>
                <c:pt idx="37">
                  <c:v>4.4956244528293603E-2</c:v>
                </c:pt>
                <c:pt idx="38">
                  <c:v>4.3997507542371798E-2</c:v>
                </c:pt>
                <c:pt idx="39">
                  <c:v>4.2862456291914E-2</c:v>
                </c:pt>
                <c:pt idx="40">
                  <c:v>7.5082369148731197E-3</c:v>
                </c:pt>
                <c:pt idx="41">
                  <c:v>7.5368331745266897E-3</c:v>
                </c:pt>
                <c:pt idx="42">
                  <c:v>7.5831906870007498E-3</c:v>
                </c:pt>
                <c:pt idx="43">
                  <c:v>7.6410346664488298E-3</c:v>
                </c:pt>
                <c:pt idx="44">
                  <c:v>7.70504865795374E-3</c:v>
                </c:pt>
                <c:pt idx="45">
                  <c:v>7.7708363533020002E-3</c:v>
                </c:pt>
                <c:pt idx="46">
                  <c:v>7.8348545357585005E-3</c:v>
                </c:pt>
                <c:pt idx="47">
                  <c:v>7.8943474218249304E-3</c:v>
                </c:pt>
                <c:pt idx="48">
                  <c:v>7.9472754150628992E-3</c:v>
                </c:pt>
                <c:pt idx="49">
                  <c:v>7.9922406002879108E-3</c:v>
                </c:pt>
                <c:pt idx="50">
                  <c:v>2.4564391002059E-2</c:v>
                </c:pt>
                <c:pt idx="51">
                  <c:v>2.4517668411135701E-2</c:v>
                </c:pt>
                <c:pt idx="52">
                  <c:v>2.4219112470745999E-2</c:v>
                </c:pt>
                <c:pt idx="53">
                  <c:v>2.3707380518317198E-2</c:v>
                </c:pt>
                <c:pt idx="54">
                  <c:v>2.30216383934021E-2</c:v>
                </c:pt>
                <c:pt idx="55">
                  <c:v>2.2199640050530399E-2</c:v>
                </c:pt>
                <c:pt idx="56">
                  <c:v>2.12763398885727E-2</c:v>
                </c:pt>
                <c:pt idx="57">
                  <c:v>2.0283177495002701E-2</c:v>
                </c:pt>
                <c:pt idx="58">
                  <c:v>1.9247617572545998E-2</c:v>
                </c:pt>
                <c:pt idx="59">
                  <c:v>1.8192986026406299E-2</c:v>
                </c:pt>
                <c:pt idx="60">
                  <c:v>4.7029154375195503E-3</c:v>
                </c:pt>
                <c:pt idx="61">
                  <c:v>4.3482342734932899E-3</c:v>
                </c:pt>
                <c:pt idx="62">
                  <c:v>4.0437742136418802E-3</c:v>
                </c:pt>
                <c:pt idx="63">
                  <c:v>3.7836530245840602E-3</c:v>
                </c:pt>
                <c:pt idx="64">
                  <c:v>3.5624504089355499E-3</c:v>
                </c:pt>
                <c:pt idx="65">
                  <c:v>3.3752494491636801E-3</c:v>
                </c:pt>
                <c:pt idx="66">
                  <c:v>3.2176137901842598E-3</c:v>
                </c:pt>
                <c:pt idx="67">
                  <c:v>3.0855631921440402E-3</c:v>
                </c:pt>
                <c:pt idx="68">
                  <c:v>2.9755616560578299E-3</c:v>
                </c:pt>
                <c:pt idx="69">
                  <c:v>2.8844827320426698E-3</c:v>
                </c:pt>
                <c:pt idx="70">
                  <c:v>4.8084501177072497E-2</c:v>
                </c:pt>
                <c:pt idx="71">
                  <c:v>4.8502709716558498E-2</c:v>
                </c:pt>
                <c:pt idx="72">
                  <c:v>4.86327335238457E-2</c:v>
                </c:pt>
                <c:pt idx="73">
                  <c:v>4.8506759107112898E-2</c:v>
                </c:pt>
                <c:pt idx="74">
                  <c:v>4.8155203461646999E-2</c:v>
                </c:pt>
                <c:pt idx="75">
                  <c:v>4.7606620937585803E-2</c:v>
                </c:pt>
                <c:pt idx="76">
                  <c:v>4.6887490898370701E-2</c:v>
                </c:pt>
                <c:pt idx="77">
                  <c:v>4.6022310853004497E-2</c:v>
                </c:pt>
                <c:pt idx="78">
                  <c:v>4.5033711940050097E-2</c:v>
                </c:pt>
                <c:pt idx="79">
                  <c:v>4.3942619115114198E-2</c:v>
                </c:pt>
                <c:pt idx="80">
                  <c:v>1.6088658943772299E-2</c:v>
                </c:pt>
                <c:pt idx="81">
                  <c:v>1.6745351254940002E-2</c:v>
                </c:pt>
                <c:pt idx="82">
                  <c:v>1.7231587320566202E-2</c:v>
                </c:pt>
                <c:pt idx="83">
                  <c:v>1.7553025856614099E-2</c:v>
                </c:pt>
                <c:pt idx="84">
                  <c:v>1.7718639224767699E-2</c:v>
                </c:pt>
                <c:pt idx="85">
                  <c:v>1.7740722745656998E-2</c:v>
                </c:pt>
                <c:pt idx="86">
                  <c:v>1.7633810639381398E-2</c:v>
                </c:pt>
                <c:pt idx="87">
                  <c:v>1.7413729801774001E-2</c:v>
                </c:pt>
                <c:pt idx="88">
                  <c:v>1.7096808180212999E-2</c:v>
                </c:pt>
                <c:pt idx="89">
                  <c:v>1.66992470622063E-2</c:v>
                </c:pt>
                <c:pt idx="90">
                  <c:v>2.4769078940153101E-2</c:v>
                </c:pt>
                <c:pt idx="91">
                  <c:v>2.4064913392067001E-2</c:v>
                </c:pt>
                <c:pt idx="92">
                  <c:v>2.3278826847672501E-2</c:v>
                </c:pt>
                <c:pt idx="93">
                  <c:v>2.24325992166996E-2</c:v>
                </c:pt>
                <c:pt idx="94">
                  <c:v>2.15455647557974E-2</c:v>
                </c:pt>
                <c:pt idx="95">
                  <c:v>2.0634474232792799E-2</c:v>
                </c:pt>
                <c:pt idx="96">
                  <c:v>1.9713627174496699E-2</c:v>
                </c:pt>
                <c:pt idx="97">
                  <c:v>1.8794964998960498E-2</c:v>
                </c:pt>
                <c:pt idx="98">
                  <c:v>1.7888244241476101E-2</c:v>
                </c:pt>
                <c:pt idx="99">
                  <c:v>1.70012507587671E-2</c:v>
                </c:pt>
                <c:pt idx="100">
                  <c:v>3.4873314201831797E-2</c:v>
                </c:pt>
                <c:pt idx="101">
                  <c:v>3.5656306892633403E-2</c:v>
                </c:pt>
                <c:pt idx="102">
                  <c:v>3.6224972456693601E-2</c:v>
                </c:pt>
                <c:pt idx="103">
                  <c:v>3.6597117781639099E-2</c:v>
                </c:pt>
                <c:pt idx="104">
                  <c:v>3.6790605634450899E-2</c:v>
                </c:pt>
                <c:pt idx="105">
                  <c:v>3.6822926253080403E-2</c:v>
                </c:pt>
                <c:pt idx="106">
                  <c:v>3.6710824817419101E-2</c:v>
                </c:pt>
                <c:pt idx="107">
                  <c:v>3.6470178514719002E-2</c:v>
                </c:pt>
                <c:pt idx="108">
                  <c:v>3.6115899682044997E-2</c:v>
                </c:pt>
                <c:pt idx="109">
                  <c:v>3.5661924630403498E-2</c:v>
                </c:pt>
                <c:pt idx="110">
                  <c:v>9.8330657929182105E-3</c:v>
                </c:pt>
                <c:pt idx="111">
                  <c:v>9.6062663942575507E-3</c:v>
                </c:pt>
                <c:pt idx="112">
                  <c:v>9.3837967142462696E-3</c:v>
                </c:pt>
                <c:pt idx="113">
                  <c:v>9.1664753854274802E-3</c:v>
                </c:pt>
                <c:pt idx="114">
                  <c:v>8.95498786121607E-3</c:v>
                </c:pt>
                <c:pt idx="115">
                  <c:v>8.7499348446726799E-3</c:v>
                </c:pt>
                <c:pt idx="116">
                  <c:v>8.5518220439553295E-3</c:v>
                </c:pt>
                <c:pt idx="117">
                  <c:v>8.3610620349645597E-3</c:v>
                </c:pt>
                <c:pt idx="118">
                  <c:v>8.1780031323432905E-3</c:v>
                </c:pt>
                <c:pt idx="119">
                  <c:v>8.00288375467062E-3</c:v>
                </c:pt>
                <c:pt idx="120">
                  <c:v>1.24687412753701E-2</c:v>
                </c:pt>
                <c:pt idx="121">
                  <c:v>1.2735682539641901E-2</c:v>
                </c:pt>
                <c:pt idx="122">
                  <c:v>1.2900372967123999E-2</c:v>
                </c:pt>
                <c:pt idx="123">
                  <c:v>1.2969739735126501E-2</c:v>
                </c:pt>
                <c:pt idx="124">
                  <c:v>1.2952061370015099E-2</c:v>
                </c:pt>
                <c:pt idx="125">
                  <c:v>1.2856468558311501E-2</c:v>
                </c:pt>
                <c:pt idx="126">
                  <c:v>1.26925092190504E-2</c:v>
                </c:pt>
                <c:pt idx="127">
                  <c:v>1.24697936698794E-2</c:v>
                </c:pt>
                <c:pt idx="128">
                  <c:v>1.2197705917060399E-2</c:v>
                </c:pt>
                <c:pt idx="129">
                  <c:v>1.1885216459631901E-2</c:v>
                </c:pt>
                <c:pt idx="130">
                  <c:v>6.5589011646807202E-3</c:v>
                </c:pt>
                <c:pt idx="131">
                  <c:v>6.3126655295491201E-3</c:v>
                </c:pt>
                <c:pt idx="132">
                  <c:v>6.06657518073916E-3</c:v>
                </c:pt>
                <c:pt idx="133">
                  <c:v>5.8228336274623897E-3</c:v>
                </c:pt>
                <c:pt idx="134">
                  <c:v>5.58329001069069E-3</c:v>
                </c:pt>
                <c:pt idx="135">
                  <c:v>5.3494661115109903E-3</c:v>
                </c:pt>
                <c:pt idx="136">
                  <c:v>5.1225391216576099E-3</c:v>
                </c:pt>
                <c:pt idx="137">
                  <c:v>4.9034617841243701E-3</c:v>
                </c:pt>
                <c:pt idx="138">
                  <c:v>4.6929139643907599E-3</c:v>
                </c:pt>
                <c:pt idx="139">
                  <c:v>4.49138274416328E-3</c:v>
                </c:pt>
                <c:pt idx="140">
                  <c:v>2.58001703768969E-2</c:v>
                </c:pt>
                <c:pt idx="141">
                  <c:v>2.6092870160937299E-2</c:v>
                </c:pt>
                <c:pt idx="142">
                  <c:v>2.62733213603497E-2</c:v>
                </c:pt>
                <c:pt idx="143">
                  <c:v>2.6351414620876298E-2</c:v>
                </c:pt>
                <c:pt idx="144">
                  <c:v>2.6336934417486201E-2</c:v>
                </c:pt>
                <c:pt idx="145">
                  <c:v>2.62393467128277E-2</c:v>
                </c:pt>
                <c:pt idx="146">
                  <c:v>2.6067767292261099E-2</c:v>
                </c:pt>
                <c:pt idx="147">
                  <c:v>2.58307699114084E-2</c:v>
                </c:pt>
                <c:pt idx="148">
                  <c:v>2.5536492466926599E-2</c:v>
                </c:pt>
                <c:pt idx="149">
                  <c:v>2.51925308257341E-2</c:v>
                </c:pt>
                <c:pt idx="150">
                  <c:v>9.6543217077851295E-3</c:v>
                </c:pt>
                <c:pt idx="151">
                  <c:v>9.5049981027841603E-3</c:v>
                </c:pt>
                <c:pt idx="152">
                  <c:v>9.3627264723181707E-3</c:v>
                </c:pt>
                <c:pt idx="153">
                  <c:v>9.2274630442261696E-3</c:v>
                </c:pt>
                <c:pt idx="154">
                  <c:v>9.0991528704762493E-3</c:v>
                </c:pt>
                <c:pt idx="155">
                  <c:v>8.97770654410124E-3</c:v>
                </c:pt>
                <c:pt idx="156">
                  <c:v>8.8630057871341705E-3</c:v>
                </c:pt>
                <c:pt idx="157">
                  <c:v>8.75491555780172E-3</c:v>
                </c:pt>
                <c:pt idx="158">
                  <c:v>8.6532887071371096E-3</c:v>
                </c:pt>
                <c:pt idx="159">
                  <c:v>8.5579454898834194E-3</c:v>
                </c:pt>
                <c:pt idx="160">
                  <c:v>0.12632691860199</c:v>
                </c:pt>
                <c:pt idx="161">
                  <c:v>0.12470640242099799</c:v>
                </c:pt>
                <c:pt idx="162">
                  <c:v>0.122532263398171</c:v>
                </c:pt>
                <c:pt idx="163">
                  <c:v>0.119884453713894</c:v>
                </c:pt>
                <c:pt idx="164">
                  <c:v>0.11683252453803999</c:v>
                </c:pt>
                <c:pt idx="165">
                  <c:v>0.113437920808792</c:v>
                </c:pt>
                <c:pt idx="166">
                  <c:v>0.109755665063858</c:v>
                </c:pt>
                <c:pt idx="167">
                  <c:v>0.105835661292076</c:v>
                </c:pt>
                <c:pt idx="168">
                  <c:v>0.101723670959473</c:v>
                </c:pt>
                <c:pt idx="169">
                  <c:v>9.7462095320224804E-2</c:v>
                </c:pt>
                <c:pt idx="170">
                  <c:v>8.8055618107318896E-3</c:v>
                </c:pt>
                <c:pt idx="171">
                  <c:v>9.2710182070732099E-3</c:v>
                </c:pt>
                <c:pt idx="172">
                  <c:v>9.7699481993913703E-3</c:v>
                </c:pt>
                <c:pt idx="173">
                  <c:v>1.0275877080857801E-2</c:v>
                </c:pt>
                <c:pt idx="174">
                  <c:v>1.07667092233896E-2</c:v>
                </c:pt>
                <c:pt idx="175">
                  <c:v>1.1224720627069499E-2</c:v>
                </c:pt>
                <c:pt idx="176">
                  <c:v>1.1636378243565599E-2</c:v>
                </c:pt>
                <c:pt idx="177">
                  <c:v>1.19920857250691E-2</c:v>
                </c:pt>
                <c:pt idx="178">
                  <c:v>1.22857997193933E-2</c:v>
                </c:pt>
                <c:pt idx="179">
                  <c:v>1.25145930796862E-2</c:v>
                </c:pt>
                <c:pt idx="180">
                  <c:v>2.62871198356152E-2</c:v>
                </c:pt>
                <c:pt idx="181">
                  <c:v>2.6380468159913999E-2</c:v>
                </c:pt>
                <c:pt idx="182">
                  <c:v>2.6229996234178501E-2</c:v>
                </c:pt>
                <c:pt idx="183">
                  <c:v>2.5866212323308001E-2</c:v>
                </c:pt>
                <c:pt idx="184">
                  <c:v>2.5321323424577699E-2</c:v>
                </c:pt>
                <c:pt idx="185">
                  <c:v>2.46276054531336E-2</c:v>
                </c:pt>
                <c:pt idx="186">
                  <c:v>2.3816088214516602E-2</c:v>
                </c:pt>
                <c:pt idx="187">
                  <c:v>2.29156948626041E-2</c:v>
                </c:pt>
                <c:pt idx="188">
                  <c:v>2.1952625364065202E-2</c:v>
                </c:pt>
                <c:pt idx="189">
                  <c:v>2.0950019359588599E-2</c:v>
                </c:pt>
                <c:pt idx="190">
                  <c:v>1.8827090039849299E-2</c:v>
                </c:pt>
                <c:pt idx="191">
                  <c:v>1.7899217084050199E-2</c:v>
                </c:pt>
                <c:pt idx="192">
                  <c:v>1.6991985961794801E-2</c:v>
                </c:pt>
                <c:pt idx="193">
                  <c:v>1.6113417223095901E-2</c:v>
                </c:pt>
                <c:pt idx="194">
                  <c:v>1.5269543044269101E-2</c:v>
                </c:pt>
                <c:pt idx="195">
                  <c:v>1.4464654028415701E-2</c:v>
                </c:pt>
                <c:pt idx="196">
                  <c:v>1.3701579533517401E-2</c:v>
                </c:pt>
                <c:pt idx="197">
                  <c:v>1.29819381982088E-2</c:v>
                </c:pt>
                <c:pt idx="198">
                  <c:v>1.2306332588195801E-2</c:v>
                </c:pt>
                <c:pt idx="199">
                  <c:v>1.1674588546156901E-2</c:v>
                </c:pt>
                <c:pt idx="200">
                  <c:v>3.6550808697938898E-2</c:v>
                </c:pt>
                <c:pt idx="201">
                  <c:v>3.7340871989726999E-2</c:v>
                </c:pt>
                <c:pt idx="202">
                  <c:v>3.7892770022153903E-2</c:v>
                </c:pt>
                <c:pt idx="203">
                  <c:v>3.8225907832384103E-2</c:v>
                </c:pt>
                <c:pt idx="204">
                  <c:v>3.8360070437192903E-2</c:v>
                </c:pt>
                <c:pt idx="205">
                  <c:v>3.8314793258905397E-2</c:v>
                </c:pt>
                <c:pt idx="206">
                  <c:v>3.8109015673398999E-2</c:v>
                </c:pt>
                <c:pt idx="207">
                  <c:v>3.7760812789201702E-2</c:v>
                </c:pt>
                <c:pt idx="208">
                  <c:v>3.7287350744008997E-2</c:v>
                </c:pt>
                <c:pt idx="209">
                  <c:v>3.6704145371913903E-2</c:v>
                </c:pt>
                <c:pt idx="210">
                  <c:v>6.2992490828037304E-2</c:v>
                </c:pt>
                <c:pt idx="211">
                  <c:v>6.18033558130264E-2</c:v>
                </c:pt>
                <c:pt idx="212">
                  <c:v>6.04284889996052E-2</c:v>
                </c:pt>
                <c:pt idx="213">
                  <c:v>5.8895748108625398E-2</c:v>
                </c:pt>
                <c:pt idx="214">
                  <c:v>5.7231001555919703E-2</c:v>
                </c:pt>
                <c:pt idx="215">
                  <c:v>5.5458202958107002E-2</c:v>
                </c:pt>
                <c:pt idx="216">
                  <c:v>5.3599704056978198E-2</c:v>
                </c:pt>
                <c:pt idx="217">
                  <c:v>5.1674287766218199E-2</c:v>
                </c:pt>
                <c:pt idx="218">
                  <c:v>4.97054010629654E-2</c:v>
                </c:pt>
                <c:pt idx="219">
                  <c:v>4.7709099948406199E-2</c:v>
                </c:pt>
                <c:pt idx="220">
                  <c:v>2.56678257137537E-2</c:v>
                </c:pt>
                <c:pt idx="221">
                  <c:v>2.44002565741539E-2</c:v>
                </c:pt>
                <c:pt idx="222">
                  <c:v>2.3208266124129299E-2</c:v>
                </c:pt>
                <c:pt idx="223">
                  <c:v>2.2092502564191801E-2</c:v>
                </c:pt>
                <c:pt idx="224">
                  <c:v>2.1053124219179101E-2</c:v>
                </c:pt>
                <c:pt idx="225">
                  <c:v>2.0089838653802899E-2</c:v>
                </c:pt>
                <c:pt idx="226">
                  <c:v>1.9201889634132399E-2</c:v>
                </c:pt>
                <c:pt idx="227">
                  <c:v>1.8388055264949799E-2</c:v>
                </c:pt>
                <c:pt idx="228">
                  <c:v>1.76466386765242E-2</c:v>
                </c:pt>
                <c:pt idx="229">
                  <c:v>1.6975577920675299E-2</c:v>
                </c:pt>
                <c:pt idx="230">
                  <c:v>5.7035565376281801E-2</c:v>
                </c:pt>
                <c:pt idx="231">
                  <c:v>5.8500543236732497E-2</c:v>
                </c:pt>
                <c:pt idx="232">
                  <c:v>5.9226170182228102E-2</c:v>
                </c:pt>
                <c:pt idx="233">
                  <c:v>5.9276349842548398E-2</c:v>
                </c:pt>
                <c:pt idx="234">
                  <c:v>5.8730550110340098E-2</c:v>
                </c:pt>
                <c:pt idx="235">
                  <c:v>5.76761439442635E-2</c:v>
                </c:pt>
                <c:pt idx="236">
                  <c:v>5.6202556937933003E-2</c:v>
                </c:pt>
                <c:pt idx="237">
                  <c:v>5.4396558552980402E-2</c:v>
                </c:pt>
                <c:pt idx="238">
                  <c:v>5.2338909357786199E-2</c:v>
                </c:pt>
                <c:pt idx="239">
                  <c:v>5.0102490931749302E-2</c:v>
                </c:pt>
                <c:pt idx="240">
                  <c:v>7.2621375322341905E-2</c:v>
                </c:pt>
                <c:pt idx="241">
                  <c:v>6.9499395787715898E-2</c:v>
                </c:pt>
                <c:pt idx="242">
                  <c:v>6.6264636814594297E-2</c:v>
                </c:pt>
                <c:pt idx="243">
                  <c:v>6.29850998520851E-2</c:v>
                </c:pt>
                <c:pt idx="244">
                  <c:v>5.9715781360864702E-2</c:v>
                </c:pt>
                <c:pt idx="245">
                  <c:v>5.6500136852264397E-2</c:v>
                </c:pt>
                <c:pt idx="246">
                  <c:v>5.3371321409940699E-2</c:v>
                </c:pt>
                <c:pt idx="247">
                  <c:v>5.0353784114122398E-2</c:v>
                </c:pt>
                <c:pt idx="248">
                  <c:v>4.7461893409490599E-2</c:v>
                </c:pt>
                <c:pt idx="249">
                  <c:v>4.47122268378735E-2</c:v>
                </c:pt>
                <c:pt idx="250">
                  <c:v>4.4935862533748202E-3</c:v>
                </c:pt>
                <c:pt idx="251">
                  <c:v>4.4003417715430303E-3</c:v>
                </c:pt>
                <c:pt idx="252">
                  <c:v>4.3717701919376902E-3</c:v>
                </c:pt>
                <c:pt idx="253">
                  <c:v>4.38929814845324E-3</c:v>
                </c:pt>
                <c:pt idx="254">
                  <c:v>4.4385748915374296E-3</c:v>
                </c:pt>
                <c:pt idx="255">
                  <c:v>4.5085861347615701E-3</c:v>
                </c:pt>
                <c:pt idx="256">
                  <c:v>4.5909592881798701E-3</c:v>
                </c:pt>
                <c:pt idx="257">
                  <c:v>4.6793832443654503E-3</c:v>
                </c:pt>
                <c:pt idx="258">
                  <c:v>4.76915901526809E-3</c:v>
                </c:pt>
                <c:pt idx="259">
                  <c:v>4.8568672500550799E-3</c:v>
                </c:pt>
                <c:pt idx="260">
                  <c:v>0.28747656941413902</c:v>
                </c:pt>
                <c:pt idx="261">
                  <c:v>0.28789913654327398</c:v>
                </c:pt>
                <c:pt idx="262">
                  <c:v>0.28717532753944403</c:v>
                </c:pt>
                <c:pt idx="263">
                  <c:v>0.28545984625816301</c:v>
                </c:pt>
                <c:pt idx="264">
                  <c:v>0.28288152813911399</c:v>
                </c:pt>
                <c:pt idx="265">
                  <c:v>0.27954888343811002</c:v>
                </c:pt>
                <c:pt idx="266">
                  <c:v>0.27555415034294101</c:v>
                </c:pt>
                <c:pt idx="267">
                  <c:v>0.270976662635803</c:v>
                </c:pt>
                <c:pt idx="268">
                  <c:v>0.26588535308837902</c:v>
                </c:pt>
                <c:pt idx="269">
                  <c:v>0.26034098863601701</c:v>
                </c:pt>
                <c:pt idx="270">
                  <c:v>9.3108313158154505E-3</c:v>
                </c:pt>
                <c:pt idx="271">
                  <c:v>1.02027002722025E-2</c:v>
                </c:pt>
                <c:pt idx="272">
                  <c:v>1.1036970652639901E-2</c:v>
                </c:pt>
                <c:pt idx="273">
                  <c:v>1.17986183613539E-2</c:v>
                </c:pt>
                <c:pt idx="274">
                  <c:v>1.24771371483803E-2</c:v>
                </c:pt>
                <c:pt idx="275">
                  <c:v>1.3065929524600501E-2</c:v>
                </c:pt>
                <c:pt idx="276">
                  <c:v>1.3561810366809399E-2</c:v>
                </c:pt>
                <c:pt idx="277">
                  <c:v>1.39643903821707E-2</c:v>
                </c:pt>
                <c:pt idx="278">
                  <c:v>1.42755890265107E-2</c:v>
                </c:pt>
                <c:pt idx="279">
                  <c:v>1.44991623237729E-2</c:v>
                </c:pt>
                <c:pt idx="280">
                  <c:v>2.7480099350214001E-2</c:v>
                </c:pt>
                <c:pt idx="281">
                  <c:v>2.75264382362366E-2</c:v>
                </c:pt>
                <c:pt idx="282">
                  <c:v>2.7415905147790898E-2</c:v>
                </c:pt>
                <c:pt idx="283">
                  <c:v>2.7166465297341399E-2</c:v>
                </c:pt>
                <c:pt idx="284">
                  <c:v>2.6796052232384699E-2</c:v>
                </c:pt>
                <c:pt idx="285">
                  <c:v>2.6322215795516999E-2</c:v>
                </c:pt>
                <c:pt idx="286">
                  <c:v>2.5761773809790601E-2</c:v>
                </c:pt>
                <c:pt idx="287">
                  <c:v>2.51304712146521E-2</c:v>
                </c:pt>
                <c:pt idx="288">
                  <c:v>2.4442827329039601E-2</c:v>
                </c:pt>
                <c:pt idx="289">
                  <c:v>2.37120427191258E-2</c:v>
                </c:pt>
                <c:pt idx="290">
                  <c:v>2.70190518349409E-2</c:v>
                </c:pt>
                <c:pt idx="291">
                  <c:v>2.75302100926638E-2</c:v>
                </c:pt>
                <c:pt idx="292">
                  <c:v>2.7898577973246599E-2</c:v>
                </c:pt>
                <c:pt idx="293">
                  <c:v>2.8135070577263801E-2</c:v>
                </c:pt>
                <c:pt idx="294">
                  <c:v>2.8250943869352299E-2</c:v>
                </c:pt>
                <c:pt idx="295">
                  <c:v>2.8257332742214199E-2</c:v>
                </c:pt>
                <c:pt idx="296">
                  <c:v>2.8165128082037E-2</c:v>
                </c:pt>
                <c:pt idx="297">
                  <c:v>2.79848147183657E-2</c:v>
                </c:pt>
                <c:pt idx="298">
                  <c:v>2.77263633906841E-2</c:v>
                </c:pt>
                <c:pt idx="299">
                  <c:v>2.7399208396673199E-2</c:v>
                </c:pt>
                <c:pt idx="300">
                  <c:v>2.7795020490884802E-2</c:v>
                </c:pt>
                <c:pt idx="301">
                  <c:v>2.80555319041014E-2</c:v>
                </c:pt>
                <c:pt idx="302">
                  <c:v>2.8158832341432599E-2</c:v>
                </c:pt>
                <c:pt idx="303">
                  <c:v>2.8119083493948E-2</c:v>
                </c:pt>
                <c:pt idx="304">
                  <c:v>2.79511697590351E-2</c:v>
                </c:pt>
                <c:pt idx="305">
                  <c:v>2.7670254930853799E-2</c:v>
                </c:pt>
                <c:pt idx="306">
                  <c:v>2.7291379868984202E-2</c:v>
                </c:pt>
                <c:pt idx="307">
                  <c:v>2.6829043403267899E-2</c:v>
                </c:pt>
                <c:pt idx="308">
                  <c:v>2.6297016069293001E-2</c:v>
                </c:pt>
                <c:pt idx="309">
                  <c:v>2.57081817835569E-2</c:v>
                </c:pt>
                <c:pt idx="310">
                  <c:v>1.67966242879629E-2</c:v>
                </c:pt>
                <c:pt idx="311">
                  <c:v>1.6288926824927299E-2</c:v>
                </c:pt>
                <c:pt idx="312">
                  <c:v>1.5778509899973901E-2</c:v>
                </c:pt>
                <c:pt idx="313">
                  <c:v>1.5269324183464101E-2</c:v>
                </c:pt>
                <c:pt idx="314">
                  <c:v>1.4764726161956799E-2</c:v>
                </c:pt>
                <c:pt idx="315">
                  <c:v>1.4267518185079099E-2</c:v>
                </c:pt>
                <c:pt idx="316">
                  <c:v>1.3780026696622399E-2</c:v>
                </c:pt>
                <c:pt idx="317">
                  <c:v>1.33041171357036E-2</c:v>
                </c:pt>
                <c:pt idx="318">
                  <c:v>1.2841251678764799E-2</c:v>
                </c:pt>
                <c:pt idx="319">
                  <c:v>1.23925665393472E-2</c:v>
                </c:pt>
                <c:pt idx="320">
                  <c:v>8.83081462234259E-3</c:v>
                </c:pt>
                <c:pt idx="321">
                  <c:v>8.5062198340892792E-3</c:v>
                </c:pt>
                <c:pt idx="322">
                  <c:v>8.2010226324200595E-3</c:v>
                </c:pt>
                <c:pt idx="323">
                  <c:v>7.9141687601804699E-3</c:v>
                </c:pt>
                <c:pt idx="324">
                  <c:v>7.6446300372481398E-3</c:v>
                </c:pt>
                <c:pt idx="325">
                  <c:v>7.3914048261940497E-3</c:v>
                </c:pt>
                <c:pt idx="326">
                  <c:v>7.1535329334437899E-3</c:v>
                </c:pt>
                <c:pt idx="327">
                  <c:v>6.9301011972129302E-3</c:v>
                </c:pt>
                <c:pt idx="328">
                  <c:v>6.7202378995716598E-3</c:v>
                </c:pt>
                <c:pt idx="329">
                  <c:v>6.5230997279286402E-3</c:v>
                </c:pt>
                <c:pt idx="330">
                  <c:v>7.72115075960755E-3</c:v>
                </c:pt>
                <c:pt idx="331">
                  <c:v>7.5317402370274102E-3</c:v>
                </c:pt>
                <c:pt idx="332">
                  <c:v>7.3524764738976999E-3</c:v>
                </c:pt>
                <c:pt idx="333">
                  <c:v>7.1828602813184296E-3</c:v>
                </c:pt>
                <c:pt idx="334">
                  <c:v>7.0223873481154398E-3</c:v>
                </c:pt>
                <c:pt idx="335">
                  <c:v>6.87058083713055E-3</c:v>
                </c:pt>
                <c:pt idx="336">
                  <c:v>6.7269946448504899E-3</c:v>
                </c:pt>
                <c:pt idx="337">
                  <c:v>6.5911733545363001E-3</c:v>
                </c:pt>
                <c:pt idx="338">
                  <c:v>6.4626955427229396E-3</c:v>
                </c:pt>
                <c:pt idx="339">
                  <c:v>6.3411565497517603E-3</c:v>
                </c:pt>
                <c:pt idx="340">
                  <c:v>9.5523362979292904E-3</c:v>
                </c:pt>
                <c:pt idx="341">
                  <c:v>9.6536558121442795E-3</c:v>
                </c:pt>
                <c:pt idx="342">
                  <c:v>9.7357342019677197E-3</c:v>
                </c:pt>
                <c:pt idx="343">
                  <c:v>9.7997523844242096E-3</c:v>
                </c:pt>
                <c:pt idx="344">
                  <c:v>9.8469406366348301E-3</c:v>
                </c:pt>
                <c:pt idx="345">
                  <c:v>9.8785841837525402E-3</c:v>
                </c:pt>
                <c:pt idx="346">
                  <c:v>9.8959961906075495E-3</c:v>
                </c:pt>
                <c:pt idx="347">
                  <c:v>9.9004348739981703E-3</c:v>
                </c:pt>
                <c:pt idx="348">
                  <c:v>9.8931379616260494E-3</c:v>
                </c:pt>
                <c:pt idx="349">
                  <c:v>9.8753012716770207E-3</c:v>
                </c:pt>
                <c:pt idx="350">
                  <c:v>3.7015215493738699E-3</c:v>
                </c:pt>
                <c:pt idx="351">
                  <c:v>3.7061683833599099E-3</c:v>
                </c:pt>
                <c:pt idx="352">
                  <c:v>3.7096370942890601E-3</c:v>
                </c:pt>
                <c:pt idx="353">
                  <c:v>3.7120003253221499E-3</c:v>
                </c:pt>
                <c:pt idx="354">
                  <c:v>3.7133521400392099E-3</c:v>
                </c:pt>
                <c:pt idx="355">
                  <c:v>3.7137663457542701E-3</c:v>
                </c:pt>
                <c:pt idx="356">
                  <c:v>3.7133318837732098E-3</c:v>
                </c:pt>
                <c:pt idx="357">
                  <c:v>3.7121295463293799E-3</c:v>
                </c:pt>
                <c:pt idx="358">
                  <c:v>3.7102380301803398E-3</c:v>
                </c:pt>
                <c:pt idx="359">
                  <c:v>3.7077362649142699E-3</c:v>
                </c:pt>
                <c:pt idx="360">
                  <c:v>6.6461493261158501E-3</c:v>
                </c:pt>
                <c:pt idx="361">
                  <c:v>6.6213998943567302E-3</c:v>
                </c:pt>
                <c:pt idx="362">
                  <c:v>6.5852836705744301E-3</c:v>
                </c:pt>
                <c:pt idx="363">
                  <c:v>6.5391757525503601E-3</c:v>
                </c:pt>
                <c:pt idx="364">
                  <c:v>6.4843776635825599E-3</c:v>
                </c:pt>
                <c:pt idx="365">
                  <c:v>6.4221229404211001E-3</c:v>
                </c:pt>
                <c:pt idx="366">
                  <c:v>6.3535473309457302E-3</c:v>
                </c:pt>
                <c:pt idx="367">
                  <c:v>6.2796757556498103E-3</c:v>
                </c:pt>
                <c:pt idx="368">
                  <c:v>6.2014884315431101E-3</c:v>
                </c:pt>
                <c:pt idx="369">
                  <c:v>6.1198384501039999E-3</c:v>
                </c:pt>
                <c:pt idx="370">
                  <c:v>5.42488927021623E-3</c:v>
                </c:pt>
                <c:pt idx="371">
                  <c:v>5.4841567762196099E-3</c:v>
                </c:pt>
                <c:pt idx="372">
                  <c:v>5.5276039056479896E-3</c:v>
                </c:pt>
                <c:pt idx="373">
                  <c:v>5.55644975975156E-3</c:v>
                </c:pt>
                <c:pt idx="374">
                  <c:v>5.5719288066029601E-3</c:v>
                </c:pt>
                <c:pt idx="375">
                  <c:v>5.5752368643879899E-3</c:v>
                </c:pt>
                <c:pt idx="376">
                  <c:v>5.5675469338893899E-3</c:v>
                </c:pt>
                <c:pt idx="377">
                  <c:v>5.5499728769064002E-3</c:v>
                </c:pt>
                <c:pt idx="378">
                  <c:v>5.5235773324966396E-3</c:v>
                </c:pt>
                <c:pt idx="379">
                  <c:v>5.4893679916858699E-3</c:v>
                </c:pt>
                <c:pt idx="380">
                  <c:v>1.9190952181816101E-2</c:v>
                </c:pt>
                <c:pt idx="381">
                  <c:v>1.90706811845303E-2</c:v>
                </c:pt>
                <c:pt idx="382">
                  <c:v>1.8918782472610501E-2</c:v>
                </c:pt>
                <c:pt idx="383">
                  <c:v>1.87388565391302E-2</c:v>
                </c:pt>
                <c:pt idx="384">
                  <c:v>1.8534630537033098E-2</c:v>
                </c:pt>
                <c:pt idx="385">
                  <c:v>1.8309179693460499E-2</c:v>
                </c:pt>
                <c:pt idx="386">
                  <c:v>1.8065446987748202E-2</c:v>
                </c:pt>
                <c:pt idx="387">
                  <c:v>1.7806142568588298E-2</c:v>
                </c:pt>
                <c:pt idx="388">
                  <c:v>1.7533764243125902E-2</c:v>
                </c:pt>
                <c:pt idx="389">
                  <c:v>1.7250604927539801E-2</c:v>
                </c:pt>
                <c:pt idx="390">
                  <c:v>5.9891142882406703E-3</c:v>
                </c:pt>
                <c:pt idx="391">
                  <c:v>6.0913302004337302E-3</c:v>
                </c:pt>
                <c:pt idx="392">
                  <c:v>6.1788391321897498E-3</c:v>
                </c:pt>
                <c:pt idx="393">
                  <c:v>6.2518236227333598E-3</c:v>
                </c:pt>
                <c:pt idx="394">
                  <c:v>6.3107344321906601E-3</c:v>
                </c:pt>
                <c:pt idx="395">
                  <c:v>6.3562002032995198E-3</c:v>
                </c:pt>
                <c:pt idx="396">
                  <c:v>6.3889930024743097E-3</c:v>
                </c:pt>
                <c:pt idx="397">
                  <c:v>6.4099798910319796E-3</c:v>
                </c:pt>
                <c:pt idx="398">
                  <c:v>6.4200889319181399E-3</c:v>
                </c:pt>
                <c:pt idx="399">
                  <c:v>6.4202779904007903E-3</c:v>
                </c:pt>
                <c:pt idx="400">
                  <c:v>2.1650901064276699E-2</c:v>
                </c:pt>
                <c:pt idx="401">
                  <c:v>2.1608440205454799E-2</c:v>
                </c:pt>
                <c:pt idx="402">
                  <c:v>2.1512541919946698E-2</c:v>
                </c:pt>
                <c:pt idx="403">
                  <c:v>2.1368959918618199E-2</c:v>
                </c:pt>
                <c:pt idx="404">
                  <c:v>2.1183095872402202E-2</c:v>
                </c:pt>
                <c:pt idx="405">
                  <c:v>2.0960019901394799E-2</c:v>
                </c:pt>
                <c:pt idx="406">
                  <c:v>2.0704369992017701E-2</c:v>
                </c:pt>
                <c:pt idx="407">
                  <c:v>2.0420527085661899E-2</c:v>
                </c:pt>
                <c:pt idx="408">
                  <c:v>2.0112488418817499E-2</c:v>
                </c:pt>
                <c:pt idx="409">
                  <c:v>1.9783977419138E-2</c:v>
                </c:pt>
                <c:pt idx="410">
                  <c:v>1.2995985336601699E-2</c:v>
                </c:pt>
                <c:pt idx="411">
                  <c:v>1.27529827877879E-2</c:v>
                </c:pt>
                <c:pt idx="412">
                  <c:v>1.25131811946631E-2</c:v>
                </c:pt>
                <c:pt idx="413">
                  <c:v>1.22770639136434E-2</c:v>
                </c:pt>
                <c:pt idx="414">
                  <c:v>1.20452102273703E-2</c:v>
                </c:pt>
                <c:pt idx="415">
                  <c:v>1.18181295692921E-2</c:v>
                </c:pt>
                <c:pt idx="416">
                  <c:v>1.15962466225028E-2</c:v>
                </c:pt>
                <c:pt idx="417">
                  <c:v>1.13799264654517E-2</c:v>
                </c:pt>
                <c:pt idx="418">
                  <c:v>1.1169506236910799E-2</c:v>
                </c:pt>
                <c:pt idx="419">
                  <c:v>1.0965229943394701E-2</c:v>
                </c:pt>
                <c:pt idx="420">
                  <c:v>2.2454351186752299E-2</c:v>
                </c:pt>
                <c:pt idx="421">
                  <c:v>2.20199059695005E-2</c:v>
                </c:pt>
                <c:pt idx="422">
                  <c:v>2.15609446167946E-2</c:v>
                </c:pt>
                <c:pt idx="423">
                  <c:v>2.1082267165184E-2</c:v>
                </c:pt>
                <c:pt idx="424">
                  <c:v>2.0588258281350101E-2</c:v>
                </c:pt>
                <c:pt idx="425">
                  <c:v>2.0082976669073101E-2</c:v>
                </c:pt>
                <c:pt idx="426">
                  <c:v>1.9570127129554801E-2</c:v>
                </c:pt>
                <c:pt idx="427">
                  <c:v>1.90530829131603E-2</c:v>
                </c:pt>
                <c:pt idx="428">
                  <c:v>1.8534908071160299E-2</c:v>
                </c:pt>
                <c:pt idx="429">
                  <c:v>1.80183909833431E-2</c:v>
                </c:pt>
                <c:pt idx="430">
                  <c:v>6.6014626063406502E-3</c:v>
                </c:pt>
                <c:pt idx="431">
                  <c:v>6.7407945170998599E-3</c:v>
                </c:pt>
                <c:pt idx="432">
                  <c:v>6.8686711601913001E-3</c:v>
                </c:pt>
                <c:pt idx="433">
                  <c:v>6.9831437431275801E-3</c:v>
                </c:pt>
                <c:pt idx="434">
                  <c:v>7.0829261094331698E-3</c:v>
                </c:pt>
                <c:pt idx="435">
                  <c:v>7.1673393249511701E-3</c:v>
                </c:pt>
                <c:pt idx="436">
                  <c:v>7.2362208738923099E-3</c:v>
                </c:pt>
                <c:pt idx="437">
                  <c:v>7.2898026555776596E-3</c:v>
                </c:pt>
                <c:pt idx="438">
                  <c:v>7.3286346159875402E-3</c:v>
                </c:pt>
                <c:pt idx="439">
                  <c:v>7.3535004630684896E-3</c:v>
                </c:pt>
                <c:pt idx="440">
                  <c:v>8.5979513823986106E-3</c:v>
                </c:pt>
                <c:pt idx="441">
                  <c:v>8.5718566551804508E-3</c:v>
                </c:pt>
                <c:pt idx="442">
                  <c:v>8.5377832874655706E-3</c:v>
                </c:pt>
                <c:pt idx="443">
                  <c:v>8.4968218579888292E-3</c:v>
                </c:pt>
                <c:pt idx="444">
                  <c:v>8.4499930962920206E-3</c:v>
                </c:pt>
                <c:pt idx="445">
                  <c:v>8.3982665091753006E-3</c:v>
                </c:pt>
                <c:pt idx="446">
                  <c:v>8.3425389602780307E-3</c:v>
                </c:pt>
                <c:pt idx="447">
                  <c:v>8.2836467772722192E-3</c:v>
                </c:pt>
                <c:pt idx="448">
                  <c:v>8.2223573699593492E-3</c:v>
                </c:pt>
                <c:pt idx="449">
                  <c:v>8.15936271101236E-3</c:v>
                </c:pt>
                <c:pt idx="450">
                  <c:v>1.3203026726841901E-2</c:v>
                </c:pt>
                <c:pt idx="451">
                  <c:v>1.3287542387843101E-2</c:v>
                </c:pt>
                <c:pt idx="452">
                  <c:v>1.3310572132468199E-2</c:v>
                </c:pt>
                <c:pt idx="453">
                  <c:v>1.3277787715196601E-2</c:v>
                </c:pt>
                <c:pt idx="454">
                  <c:v>1.31951747462153E-2</c:v>
                </c:pt>
                <c:pt idx="455">
                  <c:v>1.3068828731775299E-2</c:v>
                </c:pt>
                <c:pt idx="456">
                  <c:v>1.29048144444823E-2</c:v>
                </c:pt>
                <c:pt idx="457">
                  <c:v>1.2708978727459901E-2</c:v>
                </c:pt>
                <c:pt idx="458">
                  <c:v>1.2486883439123599E-2</c:v>
                </c:pt>
                <c:pt idx="459">
                  <c:v>1.2243707664310899E-2</c:v>
                </c:pt>
                <c:pt idx="460">
                  <c:v>4.6137208119034802E-3</c:v>
                </c:pt>
                <c:pt idx="461">
                  <c:v>4.6511320397257796E-3</c:v>
                </c:pt>
                <c:pt idx="462">
                  <c:v>4.6860873699188198E-3</c:v>
                </c:pt>
                <c:pt idx="463">
                  <c:v>4.7178575769066802E-3</c:v>
                </c:pt>
                <c:pt idx="464">
                  <c:v>4.7459816560149201E-3</c:v>
                </c:pt>
                <c:pt idx="465">
                  <c:v>4.7701955772936301E-3</c:v>
                </c:pt>
                <c:pt idx="466">
                  <c:v>4.7903968952596196E-3</c:v>
                </c:pt>
                <c:pt idx="467">
                  <c:v>4.8066028393805001E-3</c:v>
                </c:pt>
                <c:pt idx="468">
                  <c:v>4.8189223743975197E-3</c:v>
                </c:pt>
                <c:pt idx="469">
                  <c:v>4.8275380395352797E-3</c:v>
                </c:pt>
                <c:pt idx="470">
                  <c:v>1.0210902430117101E-2</c:v>
                </c:pt>
                <c:pt idx="471">
                  <c:v>1.02064358070493E-2</c:v>
                </c:pt>
                <c:pt idx="472">
                  <c:v>1.0187005624175099E-2</c:v>
                </c:pt>
                <c:pt idx="473">
                  <c:v>1.01542491465807E-2</c:v>
                </c:pt>
                <c:pt idx="474">
                  <c:v>1.0109773837029899E-2</c:v>
                </c:pt>
                <c:pt idx="475">
                  <c:v>1.00551219657064E-2</c:v>
                </c:pt>
                <c:pt idx="476">
                  <c:v>9.9917594343423791E-3</c:v>
                </c:pt>
                <c:pt idx="477">
                  <c:v>9.9210841581225395E-3</c:v>
                </c:pt>
                <c:pt idx="478">
                  <c:v>9.8443832248449308E-3</c:v>
                </c:pt>
                <c:pt idx="479">
                  <c:v>9.7628626972436905E-3</c:v>
                </c:pt>
                <c:pt idx="480">
                  <c:v>7.7953622676432098E-3</c:v>
                </c:pt>
                <c:pt idx="481">
                  <c:v>7.8644128516316397E-3</c:v>
                </c:pt>
                <c:pt idx="482">
                  <c:v>7.9048117622733099E-3</c:v>
                </c:pt>
                <c:pt idx="483">
                  <c:v>7.9186968505382503E-3</c:v>
                </c:pt>
                <c:pt idx="484">
                  <c:v>7.9084364697337203E-3</c:v>
                </c:pt>
                <c:pt idx="485">
                  <c:v>7.8765284270048107E-3</c:v>
                </c:pt>
                <c:pt idx="486">
                  <c:v>7.8255059197545104E-3</c:v>
                </c:pt>
                <c:pt idx="487">
                  <c:v>7.7578746713697902E-3</c:v>
                </c:pt>
                <c:pt idx="488">
                  <c:v>7.6760738156735897E-3</c:v>
                </c:pt>
                <c:pt idx="489">
                  <c:v>7.58242141455412E-3</c:v>
                </c:pt>
                <c:pt idx="490">
                  <c:v>4.9394924193620703E-2</c:v>
                </c:pt>
                <c:pt idx="491">
                  <c:v>4.9426585435867303E-2</c:v>
                </c:pt>
                <c:pt idx="492">
                  <c:v>4.9208164215087898E-2</c:v>
                </c:pt>
                <c:pt idx="493">
                  <c:v>4.8767544329166398E-2</c:v>
                </c:pt>
                <c:pt idx="494">
                  <c:v>4.8131093382835402E-2</c:v>
                </c:pt>
                <c:pt idx="495">
                  <c:v>4.73236441612244E-2</c:v>
                </c:pt>
                <c:pt idx="496">
                  <c:v>4.63684536516666E-2</c:v>
                </c:pt>
                <c:pt idx="497">
                  <c:v>4.5287285000085803E-2</c:v>
                </c:pt>
                <c:pt idx="498">
                  <c:v>4.4100519269704798E-2</c:v>
                </c:pt>
                <c:pt idx="499">
                  <c:v>4.2827136814594297E-2</c:v>
                </c:pt>
                <c:pt idx="500">
                  <c:v>2.5234410539269499E-2</c:v>
                </c:pt>
                <c:pt idx="501">
                  <c:v>2.6041692122817001E-2</c:v>
                </c:pt>
                <c:pt idx="502">
                  <c:v>2.6621812954545E-2</c:v>
                </c:pt>
                <c:pt idx="503">
                  <c:v>2.6983922347426401E-2</c:v>
                </c:pt>
                <c:pt idx="504">
                  <c:v>2.71416809409857E-2</c:v>
                </c:pt>
                <c:pt idx="505">
                  <c:v>2.7112128213047999E-2</c:v>
                </c:pt>
                <c:pt idx="506">
                  <c:v>2.6914462447166401E-2</c:v>
                </c:pt>
                <c:pt idx="507">
                  <c:v>2.65690963715315E-2</c:v>
                </c:pt>
                <c:pt idx="508">
                  <c:v>2.6096843183040602E-2</c:v>
                </c:pt>
                <c:pt idx="509">
                  <c:v>2.5518154725432399E-2</c:v>
                </c:pt>
                <c:pt idx="510">
                  <c:v>2.1943585947156001E-2</c:v>
                </c:pt>
                <c:pt idx="511">
                  <c:v>2.2248236462473901E-2</c:v>
                </c:pt>
                <c:pt idx="512">
                  <c:v>2.2450430318713199E-2</c:v>
                </c:pt>
                <c:pt idx="513">
                  <c:v>2.2557420656085E-2</c:v>
                </c:pt>
                <c:pt idx="514">
                  <c:v>2.2577071562409401E-2</c:v>
                </c:pt>
                <c:pt idx="515">
                  <c:v>2.2517565637826899E-2</c:v>
                </c:pt>
                <c:pt idx="516">
                  <c:v>2.23871190100908E-2</c:v>
                </c:pt>
                <c:pt idx="517">
                  <c:v>2.21938509494066E-2</c:v>
                </c:pt>
                <c:pt idx="518">
                  <c:v>2.1945653483271599E-2</c:v>
                </c:pt>
                <c:pt idx="519">
                  <c:v>2.1650115028023699E-2</c:v>
                </c:pt>
                <c:pt idx="520">
                  <c:v>4.0882352739572497E-2</c:v>
                </c:pt>
                <c:pt idx="521">
                  <c:v>4.1121926158666597E-2</c:v>
                </c:pt>
                <c:pt idx="522">
                  <c:v>4.1068002581596402E-2</c:v>
                </c:pt>
                <c:pt idx="523">
                  <c:v>4.0751613676547997E-2</c:v>
                </c:pt>
                <c:pt idx="524">
                  <c:v>4.02056314051151E-2</c:v>
                </c:pt>
                <c:pt idx="525">
                  <c:v>3.9463385939598097E-2</c:v>
                </c:pt>
                <c:pt idx="526">
                  <c:v>3.8557566702365903E-2</c:v>
                </c:pt>
                <c:pt idx="527">
                  <c:v>3.7519268691539799E-2</c:v>
                </c:pt>
                <c:pt idx="528">
                  <c:v>3.6377385258674601E-2</c:v>
                </c:pt>
                <c:pt idx="529">
                  <c:v>3.5158228129148497E-2</c:v>
                </c:pt>
                <c:pt idx="530">
                  <c:v>6.6153123974800096E-2</c:v>
                </c:pt>
                <c:pt idx="531">
                  <c:v>6.7159563302993802E-2</c:v>
                </c:pt>
                <c:pt idx="532">
                  <c:v>6.7675434052944197E-2</c:v>
                </c:pt>
                <c:pt idx="533">
                  <c:v>6.7748136818408994E-2</c:v>
                </c:pt>
                <c:pt idx="534">
                  <c:v>6.7423358559608501E-2</c:v>
                </c:pt>
                <c:pt idx="535">
                  <c:v>6.6744551062583896E-2</c:v>
                </c:pt>
                <c:pt idx="536">
                  <c:v>6.5752714872360202E-2</c:v>
                </c:pt>
                <c:pt idx="537">
                  <c:v>6.4486391842365307E-2</c:v>
                </c:pt>
                <c:pt idx="538">
                  <c:v>6.2981776893138899E-2</c:v>
                </c:pt>
                <c:pt idx="539">
                  <c:v>6.1272751539945602E-2</c:v>
                </c:pt>
                <c:pt idx="540">
                  <c:v>4.0279611945152297E-2</c:v>
                </c:pt>
                <c:pt idx="541">
                  <c:v>3.8800071924924899E-2</c:v>
                </c:pt>
                <c:pt idx="542">
                  <c:v>3.7285257130861303E-2</c:v>
                </c:pt>
                <c:pt idx="543">
                  <c:v>3.5748969763517401E-2</c:v>
                </c:pt>
                <c:pt idx="544">
                  <c:v>3.4204054623842198E-2</c:v>
                </c:pt>
                <c:pt idx="545">
                  <c:v>3.2662447541952098E-2</c:v>
                </c:pt>
                <c:pt idx="546">
                  <c:v>3.1135121360421202E-2</c:v>
                </c:pt>
                <c:pt idx="547">
                  <c:v>2.9632152989506701E-2</c:v>
                </c:pt>
                <c:pt idx="548">
                  <c:v>2.81627010554075E-2</c:v>
                </c:pt>
                <c:pt idx="549">
                  <c:v>2.6735017076134699E-2</c:v>
                </c:pt>
                <c:pt idx="550">
                  <c:v>6.1438314616680201E-2</c:v>
                </c:pt>
                <c:pt idx="551">
                  <c:v>6.3070632517337799E-2</c:v>
                </c:pt>
                <c:pt idx="552">
                  <c:v>6.4055748283863095E-2</c:v>
                </c:pt>
                <c:pt idx="553">
                  <c:v>6.4433634281158503E-2</c:v>
                </c:pt>
                <c:pt idx="554">
                  <c:v>6.42584264278412E-2</c:v>
                </c:pt>
                <c:pt idx="555">
                  <c:v>6.3593290746212006E-2</c:v>
                </c:pt>
                <c:pt idx="556">
                  <c:v>6.2506191432476002E-2</c:v>
                </c:pt>
                <c:pt idx="557">
                  <c:v>6.10662586987019E-2</c:v>
                </c:pt>
                <c:pt idx="558">
                  <c:v>5.9340707957744598E-2</c:v>
                </c:pt>
                <c:pt idx="559">
                  <c:v>5.73928579688072E-2</c:v>
                </c:pt>
                <c:pt idx="560">
                  <c:v>3.2798681408166899E-2</c:v>
                </c:pt>
                <c:pt idx="561">
                  <c:v>3.1164886429905898E-2</c:v>
                </c:pt>
                <c:pt idx="562">
                  <c:v>2.9534908011555699E-2</c:v>
                </c:pt>
                <c:pt idx="563">
                  <c:v>2.7927136048674601E-2</c:v>
                </c:pt>
                <c:pt idx="564">
                  <c:v>2.6356257498264299E-2</c:v>
                </c:pt>
                <c:pt idx="565">
                  <c:v>2.48337369412184E-2</c:v>
                </c:pt>
                <c:pt idx="566">
                  <c:v>2.3368136957287799E-2</c:v>
                </c:pt>
                <c:pt idx="567">
                  <c:v>2.1965542808175101E-2</c:v>
                </c:pt>
                <c:pt idx="568">
                  <c:v>2.0629920065402998E-2</c:v>
                </c:pt>
                <c:pt idx="569">
                  <c:v>1.9363533705473002E-2</c:v>
                </c:pt>
                <c:pt idx="570">
                  <c:v>7.6551493257284199E-3</c:v>
                </c:pt>
                <c:pt idx="571">
                  <c:v>7.9222163185477291E-3</c:v>
                </c:pt>
                <c:pt idx="572">
                  <c:v>8.1779481843113899E-3</c:v>
                </c:pt>
                <c:pt idx="573">
                  <c:v>8.4152892231941206E-3</c:v>
                </c:pt>
                <c:pt idx="574">
                  <c:v>8.6295809596776997E-3</c:v>
                </c:pt>
                <c:pt idx="575">
                  <c:v>8.8180135935545002E-3</c:v>
                </c:pt>
                <c:pt idx="576">
                  <c:v>8.9791677892208099E-3</c:v>
                </c:pt>
                <c:pt idx="577">
                  <c:v>9.1126644983887707E-3</c:v>
                </c:pt>
                <c:pt idx="578">
                  <c:v>9.2189097777008993E-3</c:v>
                </c:pt>
                <c:pt idx="579">
                  <c:v>9.2988582327961904E-3</c:v>
                </c:pt>
                <c:pt idx="580">
                  <c:v>1.0933815501630299E-2</c:v>
                </c:pt>
                <c:pt idx="581">
                  <c:v>1.0770960710942801E-2</c:v>
                </c:pt>
                <c:pt idx="582">
                  <c:v>1.0577103123068801E-2</c:v>
                </c:pt>
                <c:pt idx="583">
                  <c:v>1.03573286905885E-2</c:v>
                </c:pt>
                <c:pt idx="584">
                  <c:v>1.0116416960954701E-2</c:v>
                </c:pt>
                <c:pt idx="585">
                  <c:v>9.8587423563003505E-3</c:v>
                </c:pt>
                <c:pt idx="586">
                  <c:v>9.5882657915353792E-3</c:v>
                </c:pt>
                <c:pt idx="587">
                  <c:v>9.3085868284106307E-3</c:v>
                </c:pt>
                <c:pt idx="588">
                  <c:v>9.0228952467441594E-3</c:v>
                </c:pt>
                <c:pt idx="589">
                  <c:v>8.7339812889695202E-3</c:v>
                </c:pt>
                <c:pt idx="590">
                  <c:v>7.46884802356362E-3</c:v>
                </c:pt>
                <c:pt idx="591">
                  <c:v>7.1970080025494099E-3</c:v>
                </c:pt>
                <c:pt idx="592">
                  <c:v>6.9290734827518498E-3</c:v>
                </c:pt>
                <c:pt idx="593">
                  <c:v>6.6662896424531902E-3</c:v>
                </c:pt>
                <c:pt idx="594">
                  <c:v>6.4096539281308703E-3</c:v>
                </c:pt>
                <c:pt idx="595">
                  <c:v>6.1599896289408198E-3</c:v>
                </c:pt>
                <c:pt idx="596">
                  <c:v>5.9179188683629001E-3</c:v>
                </c:pt>
                <c:pt idx="597">
                  <c:v>5.6839166209101703E-3</c:v>
                </c:pt>
                <c:pt idx="598">
                  <c:v>5.4583200253546299E-3</c:v>
                </c:pt>
                <c:pt idx="599">
                  <c:v>5.2413544617593297E-3</c:v>
                </c:pt>
                <c:pt idx="600">
                  <c:v>5.07364422082901E-3</c:v>
                </c:pt>
                <c:pt idx="601">
                  <c:v>5.0334157422184901E-3</c:v>
                </c:pt>
                <c:pt idx="602">
                  <c:v>5.0006569363176797E-3</c:v>
                </c:pt>
                <c:pt idx="603">
                  <c:v>4.9740588292479498E-3</c:v>
                </c:pt>
                <c:pt idx="604">
                  <c:v>4.9525303766131401E-3</c:v>
                </c:pt>
                <c:pt idx="605">
                  <c:v>4.9351579509675503E-3</c:v>
                </c:pt>
                <c:pt idx="606">
                  <c:v>4.9211680889129699E-3</c:v>
                </c:pt>
                <c:pt idx="607">
                  <c:v>4.9099391326308302E-3</c:v>
                </c:pt>
                <c:pt idx="608">
                  <c:v>4.9009313806891398E-3</c:v>
                </c:pt>
                <c:pt idx="609">
                  <c:v>4.8937150277197396E-3</c:v>
                </c:pt>
                <c:pt idx="610">
                  <c:v>4.4823917560279404E-3</c:v>
                </c:pt>
                <c:pt idx="611">
                  <c:v>4.4419253244996097E-3</c:v>
                </c:pt>
                <c:pt idx="612">
                  <c:v>4.4025308452546597E-3</c:v>
                </c:pt>
                <c:pt idx="613">
                  <c:v>4.3642562814056899E-3</c:v>
                </c:pt>
                <c:pt idx="614">
                  <c:v>4.3271607719361799E-3</c:v>
                </c:pt>
                <c:pt idx="615">
                  <c:v>4.2912755161523802E-3</c:v>
                </c:pt>
                <c:pt idx="616">
                  <c:v>4.2566214688122299E-3</c:v>
                </c:pt>
                <c:pt idx="617">
                  <c:v>4.2232088744640402E-3</c:v>
                </c:pt>
                <c:pt idx="618">
                  <c:v>4.1910419240593902E-3</c:v>
                </c:pt>
                <c:pt idx="619">
                  <c:v>4.1601187549531503E-3</c:v>
                </c:pt>
                <c:pt idx="620">
                  <c:v>2.2509610280394499E-2</c:v>
                </c:pt>
                <c:pt idx="621">
                  <c:v>2.2258335724473E-2</c:v>
                </c:pt>
                <c:pt idx="622">
                  <c:v>2.19445247203112E-2</c:v>
                </c:pt>
                <c:pt idx="623">
                  <c:v>2.1577229723334299E-2</c:v>
                </c:pt>
                <c:pt idx="624">
                  <c:v>2.1165374666452401E-2</c:v>
                </c:pt>
                <c:pt idx="625">
                  <c:v>2.0716588944196701E-2</c:v>
                </c:pt>
                <c:pt idx="626">
                  <c:v>2.0238470286130902E-2</c:v>
                </c:pt>
                <c:pt idx="627">
                  <c:v>1.97374224662781E-2</c:v>
                </c:pt>
                <c:pt idx="628">
                  <c:v>1.9219318404793701E-2</c:v>
                </c:pt>
                <c:pt idx="629">
                  <c:v>1.86894275248051E-2</c:v>
                </c:pt>
                <c:pt idx="630">
                  <c:v>5.1194368861615701E-3</c:v>
                </c:pt>
                <c:pt idx="631">
                  <c:v>4.9204095266759404E-3</c:v>
                </c:pt>
                <c:pt idx="632">
                  <c:v>4.73866565153003E-3</c:v>
                </c:pt>
                <c:pt idx="633">
                  <c:v>4.5724911615252503E-3</c:v>
                </c:pt>
                <c:pt idx="634">
                  <c:v>4.42035822197795E-3</c:v>
                </c:pt>
                <c:pt idx="635">
                  <c:v>4.2808903381228499E-3</c:v>
                </c:pt>
                <c:pt idx="636">
                  <c:v>4.1528665460646196E-3</c:v>
                </c:pt>
                <c:pt idx="637">
                  <c:v>4.0351958014070996E-3</c:v>
                </c:pt>
                <c:pt idx="638">
                  <c:v>3.9269011467695202E-3</c:v>
                </c:pt>
                <c:pt idx="639">
                  <c:v>3.8270964287221401E-3</c:v>
                </c:pt>
                <c:pt idx="640">
                  <c:v>8.4137395024299604E-3</c:v>
                </c:pt>
                <c:pt idx="641">
                  <c:v>8.2019092515111004E-3</c:v>
                </c:pt>
                <c:pt idx="642">
                  <c:v>7.9889269545674307E-3</c:v>
                </c:pt>
                <c:pt idx="643">
                  <c:v>7.7759260311722799E-3</c:v>
                </c:pt>
                <c:pt idx="644">
                  <c:v>7.56388669833541E-3</c:v>
                </c:pt>
                <c:pt idx="645">
                  <c:v>7.3536559939384504E-3</c:v>
                </c:pt>
                <c:pt idx="646">
                  <c:v>7.1459519676864199E-3</c:v>
                </c:pt>
                <c:pt idx="647">
                  <c:v>6.9413939490914301E-3</c:v>
                </c:pt>
                <c:pt idx="648">
                  <c:v>6.7404606379568603E-3</c:v>
                </c:pt>
                <c:pt idx="649">
                  <c:v>6.5435916185379002E-3</c:v>
                </c:pt>
                <c:pt idx="650">
                  <c:v>9.1374693438410794E-3</c:v>
                </c:pt>
                <c:pt idx="651">
                  <c:v>9.2772915959358198E-3</c:v>
                </c:pt>
                <c:pt idx="652">
                  <c:v>9.3877762556076102E-3</c:v>
                </c:pt>
                <c:pt idx="653">
                  <c:v>9.4708474352955801E-3</c:v>
                </c:pt>
                <c:pt idx="654">
                  <c:v>9.5285419374704396E-3</c:v>
                </c:pt>
                <c:pt idx="655">
                  <c:v>9.5628909766674007E-3</c:v>
                </c:pt>
                <c:pt idx="656">
                  <c:v>9.5759313553571701E-3</c:v>
                </c:pt>
                <c:pt idx="657">
                  <c:v>9.5696672797203099E-3</c:v>
                </c:pt>
                <c:pt idx="658">
                  <c:v>9.5459874719381298E-3</c:v>
                </c:pt>
                <c:pt idx="659">
                  <c:v>9.5067163929343206E-3</c:v>
                </c:pt>
                <c:pt idx="660">
                  <c:v>4.8665730282664299E-3</c:v>
                </c:pt>
                <c:pt idx="661">
                  <c:v>4.8871794715523702E-3</c:v>
                </c:pt>
                <c:pt idx="662">
                  <c:v>4.8926593735814103E-3</c:v>
                </c:pt>
                <c:pt idx="663">
                  <c:v>4.8844497650861697E-3</c:v>
                </c:pt>
                <c:pt idx="664">
                  <c:v>4.8639448359608702E-3</c:v>
                </c:pt>
                <c:pt idx="665">
                  <c:v>4.8324894160032298E-3</c:v>
                </c:pt>
                <c:pt idx="666">
                  <c:v>4.7913771122693998E-3</c:v>
                </c:pt>
                <c:pt idx="667">
                  <c:v>4.7418083995580699E-3</c:v>
                </c:pt>
                <c:pt idx="668">
                  <c:v>4.6848910860717297E-3</c:v>
                </c:pt>
                <c:pt idx="669">
                  <c:v>4.6217306517064597E-3</c:v>
                </c:pt>
                <c:pt idx="670">
                  <c:v>3.9558552205562598E-2</c:v>
                </c:pt>
                <c:pt idx="671">
                  <c:v>3.9597347378730802E-2</c:v>
                </c:pt>
                <c:pt idx="672">
                  <c:v>3.9487384259700803E-2</c:v>
                </c:pt>
                <c:pt idx="673">
                  <c:v>3.9244387298822403E-2</c:v>
                </c:pt>
                <c:pt idx="674">
                  <c:v>3.8882941007614101E-2</c:v>
                </c:pt>
                <c:pt idx="675">
                  <c:v>3.8416586816310903E-2</c:v>
                </c:pt>
                <c:pt idx="676">
                  <c:v>3.7857767194509499E-2</c:v>
                </c:pt>
                <c:pt idx="677">
                  <c:v>3.7217978388071102E-2</c:v>
                </c:pt>
                <c:pt idx="678">
                  <c:v>3.65078262984753E-2</c:v>
                </c:pt>
                <c:pt idx="679">
                  <c:v>3.5737045109272003E-2</c:v>
                </c:pt>
                <c:pt idx="680">
                  <c:v>3.5826533567160398E-3</c:v>
                </c:pt>
                <c:pt idx="681">
                  <c:v>3.4259352833032599E-3</c:v>
                </c:pt>
                <c:pt idx="682">
                  <c:v>3.2854734454304002E-3</c:v>
                </c:pt>
                <c:pt idx="683">
                  <c:v>3.1595197506248899E-3</c:v>
                </c:pt>
                <c:pt idx="684">
                  <c:v>3.0465100426226902E-3</c:v>
                </c:pt>
                <c:pt idx="685">
                  <c:v>2.9450594447553201E-3</c:v>
                </c:pt>
                <c:pt idx="686">
                  <c:v>2.8539274353534001E-3</c:v>
                </c:pt>
                <c:pt idx="687">
                  <c:v>2.7720148209482401E-3</c:v>
                </c:pt>
                <c:pt idx="688">
                  <c:v>2.6983420830220001E-3</c:v>
                </c:pt>
                <c:pt idx="689">
                  <c:v>2.6320300530642301E-3</c:v>
                </c:pt>
                <c:pt idx="690">
                  <c:v>2.7655672281980501E-2</c:v>
                </c:pt>
                <c:pt idx="691">
                  <c:v>2.7156209573149698E-2</c:v>
                </c:pt>
                <c:pt idx="692">
                  <c:v>2.6587419211864499E-2</c:v>
                </c:pt>
                <c:pt idx="693">
                  <c:v>2.5959232822060599E-2</c:v>
                </c:pt>
                <c:pt idx="694">
                  <c:v>2.5280738249421099E-2</c:v>
                </c:pt>
                <c:pt idx="695">
                  <c:v>2.4560367688536599E-2</c:v>
                </c:pt>
                <c:pt idx="696">
                  <c:v>2.38058548420668E-2</c:v>
                </c:pt>
                <c:pt idx="697">
                  <c:v>2.3024287074804299E-2</c:v>
                </c:pt>
                <c:pt idx="698">
                  <c:v>2.2222179919481298E-2</c:v>
                </c:pt>
                <c:pt idx="699">
                  <c:v>2.1405488252639802E-2</c:v>
                </c:pt>
                <c:pt idx="700">
                  <c:v>4.60705198347569E-2</c:v>
                </c:pt>
                <c:pt idx="701">
                  <c:v>4.4712297618389102E-2</c:v>
                </c:pt>
                <c:pt idx="702">
                  <c:v>4.3274912983179099E-2</c:v>
                </c:pt>
                <c:pt idx="703">
                  <c:v>4.1773810982704197E-2</c:v>
                </c:pt>
                <c:pt idx="704">
                  <c:v>4.0223162621259703E-2</c:v>
                </c:pt>
                <c:pt idx="705">
                  <c:v>3.8636010140180602E-2</c:v>
                </c:pt>
                <c:pt idx="706">
                  <c:v>3.7024285644292797E-2</c:v>
                </c:pt>
                <c:pt idx="707">
                  <c:v>3.5398989915847799E-2</c:v>
                </c:pt>
                <c:pt idx="708">
                  <c:v>3.37702073156834E-2</c:v>
                </c:pt>
                <c:pt idx="709">
                  <c:v>3.2147239893674802E-2</c:v>
                </c:pt>
                <c:pt idx="710">
                  <c:v>2.5933302938938099E-2</c:v>
                </c:pt>
                <c:pt idx="711">
                  <c:v>2.46119163930416E-2</c:v>
                </c:pt>
                <c:pt idx="712">
                  <c:v>2.33391150832176E-2</c:v>
                </c:pt>
                <c:pt idx="713">
                  <c:v>2.2117674350738501E-2</c:v>
                </c:pt>
                <c:pt idx="714">
                  <c:v>2.0949937403202099E-2</c:v>
                </c:pt>
                <c:pt idx="715">
                  <c:v>1.98378190398216E-2</c:v>
                </c:pt>
                <c:pt idx="716">
                  <c:v>1.87828093767166E-2</c:v>
                </c:pt>
                <c:pt idx="717">
                  <c:v>1.7785988748073599E-2</c:v>
                </c:pt>
                <c:pt idx="718">
                  <c:v>1.6848020255565602E-2</c:v>
                </c:pt>
                <c:pt idx="719">
                  <c:v>1.5969181433320101E-2</c:v>
                </c:pt>
                <c:pt idx="720">
                  <c:v>1.38887455686927E-2</c:v>
                </c:pt>
                <c:pt idx="721">
                  <c:v>1.46059766411781E-2</c:v>
                </c:pt>
                <c:pt idx="722">
                  <c:v>1.51799879968166E-2</c:v>
                </c:pt>
                <c:pt idx="723">
                  <c:v>1.5610303729772601E-2</c:v>
                </c:pt>
                <c:pt idx="724">
                  <c:v>1.5900578349828699E-2</c:v>
                </c:pt>
                <c:pt idx="725">
                  <c:v>1.60578060895205E-2</c:v>
                </c:pt>
                <c:pt idx="726">
                  <c:v>1.6091475263237901E-2</c:v>
                </c:pt>
                <c:pt idx="727">
                  <c:v>1.6012836247682599E-2</c:v>
                </c:pt>
                <c:pt idx="728">
                  <c:v>1.58342644572258E-2</c:v>
                </c:pt>
                <c:pt idx="729">
                  <c:v>1.55686922371388E-2</c:v>
                </c:pt>
                <c:pt idx="730">
                  <c:v>2.2985273972153698E-2</c:v>
                </c:pt>
                <c:pt idx="731">
                  <c:v>2.3057749494910199E-2</c:v>
                </c:pt>
                <c:pt idx="732">
                  <c:v>2.2962369024753598E-2</c:v>
                </c:pt>
                <c:pt idx="733">
                  <c:v>2.27165501564741E-2</c:v>
                </c:pt>
                <c:pt idx="734">
                  <c:v>2.23382022231817E-2</c:v>
                </c:pt>
                <c:pt idx="735">
                  <c:v>2.1845279261469799E-2</c:v>
                </c:pt>
                <c:pt idx="736">
                  <c:v>2.1255390718579299E-2</c:v>
                </c:pt>
                <c:pt idx="737">
                  <c:v>2.05856263637543E-2</c:v>
                </c:pt>
                <c:pt idx="738">
                  <c:v>1.98522824794054E-2</c:v>
                </c:pt>
                <c:pt idx="739">
                  <c:v>1.9070813432335802E-2</c:v>
                </c:pt>
                <c:pt idx="740">
                  <c:v>1.0492887347936601E-2</c:v>
                </c:pt>
                <c:pt idx="741">
                  <c:v>1.08397118747234E-2</c:v>
                </c:pt>
                <c:pt idx="742">
                  <c:v>1.1086815968155901E-2</c:v>
                </c:pt>
                <c:pt idx="743">
                  <c:v>1.12370895221829E-2</c:v>
                </c:pt>
                <c:pt idx="744">
                  <c:v>1.1295832693576801E-2</c:v>
                </c:pt>
                <c:pt idx="745">
                  <c:v>1.12700993195176E-2</c:v>
                </c:pt>
                <c:pt idx="746">
                  <c:v>1.11682396382093E-2</c:v>
                </c:pt>
                <c:pt idx="747">
                  <c:v>1.09993414953351E-2</c:v>
                </c:pt>
                <c:pt idx="748">
                  <c:v>1.0772847570478901E-2</c:v>
                </c:pt>
                <c:pt idx="749">
                  <c:v>1.04982275515795E-2</c:v>
                </c:pt>
                <c:pt idx="750">
                  <c:v>8.3236014470457996E-3</c:v>
                </c:pt>
                <c:pt idx="751">
                  <c:v>8.07590410113335E-3</c:v>
                </c:pt>
                <c:pt idx="752">
                  <c:v>7.8248819336295093E-3</c:v>
                </c:pt>
                <c:pt idx="753">
                  <c:v>7.57382297888398E-3</c:v>
                </c:pt>
                <c:pt idx="754">
                  <c:v>7.3255328461527798E-3</c:v>
                </c:pt>
                <c:pt idx="755">
                  <c:v>7.0823663845658302E-3</c:v>
                </c:pt>
                <c:pt idx="756">
                  <c:v>6.8462383933365397E-3</c:v>
                </c:pt>
                <c:pt idx="757">
                  <c:v>6.6186687909066703E-3</c:v>
                </c:pt>
                <c:pt idx="758">
                  <c:v>6.4008357003331202E-3</c:v>
                </c:pt>
                <c:pt idx="759">
                  <c:v>6.1935824342072001E-3</c:v>
                </c:pt>
                <c:pt idx="760">
                  <c:v>3.7949558347463601E-2</c:v>
                </c:pt>
                <c:pt idx="761">
                  <c:v>3.6997310817241703E-2</c:v>
                </c:pt>
                <c:pt idx="762">
                  <c:v>3.5900283604860299E-2</c:v>
                </c:pt>
                <c:pt idx="763">
                  <c:v>3.4691330045461703E-2</c:v>
                </c:pt>
                <c:pt idx="764">
                  <c:v>3.3400334417819998E-2</c:v>
                </c:pt>
                <c:pt idx="765">
                  <c:v>3.2053768634796101E-2</c:v>
                </c:pt>
                <c:pt idx="766">
                  <c:v>3.0674835667014101E-2</c:v>
                </c:pt>
                <c:pt idx="767">
                  <c:v>2.9283335432410199E-2</c:v>
                </c:pt>
                <c:pt idx="768">
                  <c:v>2.7895960956811901E-2</c:v>
                </c:pt>
                <c:pt idx="769">
                  <c:v>2.6526441797614101E-2</c:v>
                </c:pt>
                <c:pt idx="770">
                  <c:v>2.8262243140488902E-3</c:v>
                </c:pt>
                <c:pt idx="771">
                  <c:v>2.8168738353997499E-3</c:v>
                </c:pt>
                <c:pt idx="772">
                  <c:v>2.8360087890178E-3</c:v>
                </c:pt>
                <c:pt idx="773">
                  <c:v>2.8746831230819199E-3</c:v>
                </c:pt>
                <c:pt idx="774">
                  <c:v>2.9258658178150702E-3</c:v>
                </c:pt>
                <c:pt idx="775">
                  <c:v>2.98408302478492E-3</c:v>
                </c:pt>
                <c:pt idx="776">
                  <c:v>3.0451249331235899E-3</c:v>
                </c:pt>
                <c:pt idx="777">
                  <c:v>3.1058283057063801E-3</c:v>
                </c:pt>
                <c:pt idx="778">
                  <c:v>3.1638580840080998E-3</c:v>
                </c:pt>
                <c:pt idx="779">
                  <c:v>3.2175462692975998E-3</c:v>
                </c:pt>
                <c:pt idx="780">
                  <c:v>1.38236470520496E-2</c:v>
                </c:pt>
                <c:pt idx="781">
                  <c:v>1.35167455300689E-2</c:v>
                </c:pt>
                <c:pt idx="782">
                  <c:v>1.31767513230443E-2</c:v>
                </c:pt>
                <c:pt idx="783">
                  <c:v>1.28104854375124E-2</c:v>
                </c:pt>
                <c:pt idx="784">
                  <c:v>1.24241299927235E-2</c:v>
                </c:pt>
                <c:pt idx="785">
                  <c:v>1.2023238465189901E-2</c:v>
                </c:pt>
                <c:pt idx="786">
                  <c:v>1.1612751521170099E-2</c:v>
                </c:pt>
                <c:pt idx="787">
                  <c:v>1.11969951540232E-2</c:v>
                </c:pt>
                <c:pt idx="788">
                  <c:v>1.0779724456369899E-2</c:v>
                </c:pt>
                <c:pt idx="789">
                  <c:v>1.0364155285060401E-2</c:v>
                </c:pt>
                <c:pt idx="790">
                  <c:v>6.0257143341004901E-3</c:v>
                </c:pt>
                <c:pt idx="791">
                  <c:v>5.7204351760446999E-3</c:v>
                </c:pt>
                <c:pt idx="792">
                  <c:v>5.4300189949572104E-3</c:v>
                </c:pt>
                <c:pt idx="793">
                  <c:v>5.1543191075325004E-3</c:v>
                </c:pt>
                <c:pt idx="794">
                  <c:v>4.8929974436760001E-3</c:v>
                </c:pt>
                <c:pt idx="795">
                  <c:v>4.6458751894533599E-3</c:v>
                </c:pt>
                <c:pt idx="796">
                  <c:v>4.4124508276581799E-3</c:v>
                </c:pt>
                <c:pt idx="797">
                  <c:v>4.1921935044228996E-3</c:v>
                </c:pt>
                <c:pt idx="798">
                  <c:v>3.9847232401371002E-3</c:v>
                </c:pt>
                <c:pt idx="799">
                  <c:v>3.7894460838288099E-3</c:v>
                </c:pt>
                <c:pt idx="800">
                  <c:v>1.8975014099851301E-3</c:v>
                </c:pt>
                <c:pt idx="801">
                  <c:v>1.7936257645487801E-3</c:v>
                </c:pt>
                <c:pt idx="802">
                  <c:v>1.70013285242021E-3</c:v>
                </c:pt>
                <c:pt idx="803">
                  <c:v>1.61588564515114E-3</c:v>
                </c:pt>
                <c:pt idx="804">
                  <c:v>1.53988937381655E-3</c:v>
                </c:pt>
                <c:pt idx="805">
                  <c:v>1.4712524134665699E-3</c:v>
                </c:pt>
                <c:pt idx="806">
                  <c:v>1.40919128898531E-3</c:v>
                </c:pt>
                <c:pt idx="807">
                  <c:v>1.35301135014743E-3</c:v>
                </c:pt>
                <c:pt idx="808">
                  <c:v>1.3020953629165901E-3</c:v>
                </c:pt>
                <c:pt idx="809">
                  <c:v>1.2558915186673401E-3</c:v>
                </c:pt>
                <c:pt idx="810">
                  <c:v>0.164228335022926</c:v>
                </c:pt>
                <c:pt idx="811">
                  <c:v>0.163164436817169</c:v>
                </c:pt>
                <c:pt idx="812">
                  <c:v>0.16055250167846699</c:v>
                </c:pt>
                <c:pt idx="813">
                  <c:v>0.15664571523666401</c:v>
                </c:pt>
                <c:pt idx="814">
                  <c:v>0.151651546359062</c:v>
                </c:pt>
                <c:pt idx="815">
                  <c:v>0.14574757218360901</c:v>
                </c:pt>
                <c:pt idx="816">
                  <c:v>0.13909058272838601</c:v>
                </c:pt>
                <c:pt idx="817">
                  <c:v>0.13182255625724801</c:v>
                </c:pt>
                <c:pt idx="818">
                  <c:v>0.12407454848289499</c:v>
                </c:pt>
                <c:pt idx="819">
                  <c:v>0.11596937477588699</c:v>
                </c:pt>
                <c:pt idx="820">
                  <c:v>9.6659556031227098E-2</c:v>
                </c:pt>
                <c:pt idx="821">
                  <c:v>8.8761158287525205E-2</c:v>
                </c:pt>
                <c:pt idx="822">
                  <c:v>8.0893933773040799E-2</c:v>
                </c:pt>
                <c:pt idx="823">
                  <c:v>7.3142156004905701E-2</c:v>
                </c:pt>
                <c:pt idx="824">
                  <c:v>6.5584674477577196E-2</c:v>
                </c:pt>
                <c:pt idx="825">
                  <c:v>5.8294128626585E-2</c:v>
                </c:pt>
                <c:pt idx="826">
                  <c:v>5.1336120814085E-2</c:v>
                </c:pt>
                <c:pt idx="827">
                  <c:v>4.4768415391445202E-2</c:v>
                </c:pt>
                <c:pt idx="828">
                  <c:v>3.8640007376670803E-2</c:v>
                </c:pt>
                <c:pt idx="829">
                  <c:v>3.2990500330925002E-2</c:v>
                </c:pt>
                <c:pt idx="830">
                  <c:v>2.6123267598450201E-3</c:v>
                </c:pt>
                <c:pt idx="831">
                  <c:v>3.07829095982015E-3</c:v>
                </c:pt>
                <c:pt idx="832">
                  <c:v>3.6045755259692699E-3</c:v>
                </c:pt>
                <c:pt idx="833">
                  <c:v>4.1563468985259498E-3</c:v>
                </c:pt>
                <c:pt idx="834">
                  <c:v>4.7030411660671199E-3</c:v>
                </c:pt>
                <c:pt idx="835">
                  <c:v>5.21895382553339E-3</c:v>
                </c:pt>
                <c:pt idx="836">
                  <c:v>5.6835403665900196E-3</c:v>
                </c:pt>
                <c:pt idx="837">
                  <c:v>6.0814660973846904E-3</c:v>
                </c:pt>
                <c:pt idx="838">
                  <c:v>6.4023835584521302E-3</c:v>
                </c:pt>
                <c:pt idx="839">
                  <c:v>6.6405786201357798E-3</c:v>
                </c:pt>
                <c:pt idx="840">
                  <c:v>2.2712836042046599E-2</c:v>
                </c:pt>
                <c:pt idx="841">
                  <c:v>2.28181034326553E-2</c:v>
                </c:pt>
                <c:pt idx="842">
                  <c:v>2.26200204342604E-2</c:v>
                </c:pt>
                <c:pt idx="843">
                  <c:v>2.2153951227665E-2</c:v>
                </c:pt>
                <c:pt idx="844">
                  <c:v>2.14599631726742E-2</c:v>
                </c:pt>
                <c:pt idx="845">
                  <c:v>2.0580207929015201E-2</c:v>
                </c:pt>
                <c:pt idx="846">
                  <c:v>1.9556645303964601E-2</c:v>
                </c:pt>
                <c:pt idx="847">
                  <c:v>1.8429331481456802E-2</c:v>
                </c:pt>
                <c:pt idx="848">
                  <c:v>1.72351486980915E-2</c:v>
                </c:pt>
                <c:pt idx="849">
                  <c:v>1.6006948426365901E-2</c:v>
                </c:pt>
                <c:pt idx="850">
                  <c:v>2.37129535526037E-3</c:v>
                </c:pt>
                <c:pt idx="851">
                  <c:v>2.07251426763833E-3</c:v>
                </c:pt>
                <c:pt idx="852">
                  <c:v>1.83559104334563E-3</c:v>
                </c:pt>
                <c:pt idx="853">
                  <c:v>1.6527324914932301E-3</c:v>
                </c:pt>
                <c:pt idx="854">
                  <c:v>1.5162271447479701E-3</c:v>
                </c:pt>
                <c:pt idx="855">
                  <c:v>1.4186491025611799E-3</c:v>
                </c:pt>
                <c:pt idx="856">
                  <c:v>1.35302892886102E-3</c:v>
                </c:pt>
                <c:pt idx="857">
                  <c:v>1.3129728613421299E-3</c:v>
                </c:pt>
                <c:pt idx="858">
                  <c:v>1.29273103084415E-3</c:v>
                </c:pt>
                <c:pt idx="859">
                  <c:v>1.2872396036982499E-3</c:v>
                </c:pt>
                <c:pt idx="860">
                  <c:v>6.8944464437663599E-3</c:v>
                </c:pt>
                <c:pt idx="861">
                  <c:v>6.5773576498031599E-3</c:v>
                </c:pt>
                <c:pt idx="862">
                  <c:v>6.2526166439056396E-3</c:v>
                </c:pt>
                <c:pt idx="863">
                  <c:v>5.92516362667084E-3</c:v>
                </c:pt>
                <c:pt idx="864">
                  <c:v>5.5992305278778102E-3</c:v>
                </c:pt>
                <c:pt idx="865">
                  <c:v>5.2783447317779099E-3</c:v>
                </c:pt>
                <c:pt idx="866">
                  <c:v>4.9653826281428302E-3</c:v>
                </c:pt>
                <c:pt idx="867">
                  <c:v>4.6626240946352499E-3</c:v>
                </c:pt>
                <c:pt idx="868">
                  <c:v>4.3718335218727597E-3</c:v>
                </c:pt>
                <c:pt idx="869">
                  <c:v>4.0942938067019003E-3</c:v>
                </c:pt>
                <c:pt idx="870">
                  <c:v>8.3782710134983097E-3</c:v>
                </c:pt>
                <c:pt idx="871">
                  <c:v>8.5855042561888695E-3</c:v>
                </c:pt>
                <c:pt idx="872">
                  <c:v>8.6339898407459294E-3</c:v>
                </c:pt>
                <c:pt idx="873">
                  <c:v>8.5362158715724997E-3</c:v>
                </c:pt>
                <c:pt idx="874">
                  <c:v>8.3085549995303206E-3</c:v>
                </c:pt>
                <c:pt idx="875">
                  <c:v>7.9698227345943503E-3</c:v>
                </c:pt>
                <c:pt idx="876">
                  <c:v>7.5401836074888698E-3</c:v>
                </c:pt>
                <c:pt idx="877">
                  <c:v>7.0401844568550604E-3</c:v>
                </c:pt>
                <c:pt idx="878">
                  <c:v>6.4899385906755898E-3</c:v>
                </c:pt>
                <c:pt idx="879">
                  <c:v>5.9085655957460403E-3</c:v>
                </c:pt>
                <c:pt idx="880">
                  <c:v>1.6959264175966399E-3</c:v>
                </c:pt>
                <c:pt idx="881">
                  <c:v>1.74714170861989E-3</c:v>
                </c:pt>
                <c:pt idx="882">
                  <c:v>1.7942072590813E-3</c:v>
                </c:pt>
                <c:pt idx="883">
                  <c:v>1.8347355071455199E-3</c:v>
                </c:pt>
                <c:pt idx="884">
                  <c:v>1.8670690478757E-3</c:v>
                </c:pt>
                <c:pt idx="885">
                  <c:v>1.89020566176623E-3</c:v>
                </c:pt>
                <c:pt idx="886">
                  <c:v>1.9036923767998799E-3</c:v>
                </c:pt>
                <c:pt idx="887">
                  <c:v>1.90753256902099E-3</c:v>
                </c:pt>
                <c:pt idx="888">
                  <c:v>1.90209946595132E-3</c:v>
                </c:pt>
                <c:pt idx="889">
                  <c:v>1.88804452773184E-3</c:v>
                </c:pt>
                <c:pt idx="890">
                  <c:v>9.4454698264598794E-3</c:v>
                </c:pt>
                <c:pt idx="891">
                  <c:v>9.3090329319238697E-3</c:v>
                </c:pt>
                <c:pt idx="892">
                  <c:v>9.1290278360247595E-3</c:v>
                </c:pt>
                <c:pt idx="893">
                  <c:v>8.9124832302331907E-3</c:v>
                </c:pt>
                <c:pt idx="894">
                  <c:v>8.6661279201507603E-3</c:v>
                </c:pt>
                <c:pt idx="895">
                  <c:v>8.3962846547365206E-3</c:v>
                </c:pt>
                <c:pt idx="896">
                  <c:v>8.1087425351142901E-3</c:v>
                </c:pt>
                <c:pt idx="897">
                  <c:v>7.8087467700242996E-3</c:v>
                </c:pt>
                <c:pt idx="898">
                  <c:v>7.5009409338235898E-3</c:v>
                </c:pt>
                <c:pt idx="899">
                  <c:v>7.1894032880663898E-3</c:v>
                </c:pt>
              </c:numCache>
            </c:numRef>
          </c:yVal>
          <c:smooth val="0"/>
          <c:extLst xmlns:c16r2="http://schemas.microsoft.com/office/drawing/2015/06/chart">
            <c:ext xmlns:c16="http://schemas.microsoft.com/office/drawing/2014/chart" uri="{C3380CC4-5D6E-409C-BE32-E72D297353CC}">
              <c16:uniqueId val="{00000000-A04B-2949-9A8A-A8BFDE4DCFB7}"/>
            </c:ext>
          </c:extLst>
        </c:ser>
        <c:dLbls>
          <c:showLegendKey val="0"/>
          <c:showVal val="0"/>
          <c:showCatName val="0"/>
          <c:showSerName val="0"/>
          <c:showPercent val="0"/>
          <c:showBubbleSize val="0"/>
        </c:dLbls>
        <c:axId val="363404312"/>
        <c:axId val="285918504"/>
      </c:scatterChart>
      <c:valAx>
        <c:axId val="363404312"/>
        <c:scaling>
          <c:orientation val="minMax"/>
          <c:max val="90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S"/>
                  <a:t>Epoc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E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285918504"/>
        <c:crosses val="autoZero"/>
        <c:crossBetween val="midCat"/>
      </c:valAx>
      <c:valAx>
        <c:axId val="2859185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S"/>
                  <a:t>Error de entrenamient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E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36340431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ES"/>
              <a:t>Error de entrenamiento</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S"/>
        </a:p>
      </c:txPr>
    </c:title>
    <c:autoTitleDeleted val="0"/>
    <c:plotArea>
      <c:layout/>
      <c:scatterChart>
        <c:scatterStyle val="lineMarker"/>
        <c:varyColors val="0"/>
        <c:ser>
          <c:idx val="0"/>
          <c:order val="0"/>
          <c:spPr>
            <a:ln w="19050" cap="rnd">
              <a:solidFill>
                <a:schemeClr val="accent1"/>
              </a:solidFill>
              <a:round/>
            </a:ln>
            <a:effectLst/>
          </c:spPr>
          <c:marker>
            <c:symbol val="none"/>
          </c:marker>
          <c:xVal>
            <c:numRef>
              <c:f>'Datos modelo'!$A$2:$A$861</c:f>
              <c:numCache>
                <c:formatCode>General</c:formatCode>
                <c:ptCount val="860"/>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pt idx="370">
                  <c:v>370</c:v>
                </c:pt>
                <c:pt idx="371">
                  <c:v>371</c:v>
                </c:pt>
                <c:pt idx="372">
                  <c:v>372</c:v>
                </c:pt>
                <c:pt idx="373">
                  <c:v>373</c:v>
                </c:pt>
                <c:pt idx="374">
                  <c:v>374</c:v>
                </c:pt>
                <c:pt idx="375">
                  <c:v>375</c:v>
                </c:pt>
                <c:pt idx="376">
                  <c:v>376</c:v>
                </c:pt>
                <c:pt idx="377">
                  <c:v>377</c:v>
                </c:pt>
                <c:pt idx="378">
                  <c:v>378</c:v>
                </c:pt>
                <c:pt idx="379">
                  <c:v>379</c:v>
                </c:pt>
                <c:pt idx="380">
                  <c:v>380</c:v>
                </c:pt>
                <c:pt idx="381">
                  <c:v>381</c:v>
                </c:pt>
                <c:pt idx="382">
                  <c:v>382</c:v>
                </c:pt>
                <c:pt idx="383">
                  <c:v>383</c:v>
                </c:pt>
                <c:pt idx="384">
                  <c:v>384</c:v>
                </c:pt>
                <c:pt idx="385">
                  <c:v>385</c:v>
                </c:pt>
                <c:pt idx="386">
                  <c:v>386</c:v>
                </c:pt>
                <c:pt idx="387">
                  <c:v>387</c:v>
                </c:pt>
                <c:pt idx="388">
                  <c:v>388</c:v>
                </c:pt>
                <c:pt idx="389">
                  <c:v>389</c:v>
                </c:pt>
                <c:pt idx="390">
                  <c:v>390</c:v>
                </c:pt>
                <c:pt idx="391">
                  <c:v>391</c:v>
                </c:pt>
                <c:pt idx="392">
                  <c:v>392</c:v>
                </c:pt>
                <c:pt idx="393">
                  <c:v>393</c:v>
                </c:pt>
                <c:pt idx="394">
                  <c:v>394</c:v>
                </c:pt>
                <c:pt idx="395">
                  <c:v>395</c:v>
                </c:pt>
                <c:pt idx="396">
                  <c:v>396</c:v>
                </c:pt>
                <c:pt idx="397">
                  <c:v>397</c:v>
                </c:pt>
                <c:pt idx="398">
                  <c:v>398</c:v>
                </c:pt>
                <c:pt idx="399">
                  <c:v>399</c:v>
                </c:pt>
                <c:pt idx="400">
                  <c:v>400</c:v>
                </c:pt>
                <c:pt idx="401">
                  <c:v>401</c:v>
                </c:pt>
                <c:pt idx="402">
                  <c:v>402</c:v>
                </c:pt>
                <c:pt idx="403">
                  <c:v>403</c:v>
                </c:pt>
                <c:pt idx="404">
                  <c:v>404</c:v>
                </c:pt>
                <c:pt idx="405">
                  <c:v>405</c:v>
                </c:pt>
                <c:pt idx="406">
                  <c:v>406</c:v>
                </c:pt>
                <c:pt idx="407">
                  <c:v>407</c:v>
                </c:pt>
                <c:pt idx="408">
                  <c:v>408</c:v>
                </c:pt>
                <c:pt idx="409">
                  <c:v>409</c:v>
                </c:pt>
                <c:pt idx="410">
                  <c:v>410</c:v>
                </c:pt>
                <c:pt idx="411">
                  <c:v>411</c:v>
                </c:pt>
                <c:pt idx="412">
                  <c:v>412</c:v>
                </c:pt>
                <c:pt idx="413">
                  <c:v>413</c:v>
                </c:pt>
                <c:pt idx="414">
                  <c:v>414</c:v>
                </c:pt>
                <c:pt idx="415">
                  <c:v>415</c:v>
                </c:pt>
                <c:pt idx="416">
                  <c:v>416</c:v>
                </c:pt>
                <c:pt idx="417">
                  <c:v>417</c:v>
                </c:pt>
                <c:pt idx="418">
                  <c:v>418</c:v>
                </c:pt>
                <c:pt idx="419">
                  <c:v>419</c:v>
                </c:pt>
                <c:pt idx="420">
                  <c:v>420</c:v>
                </c:pt>
                <c:pt idx="421">
                  <c:v>421</c:v>
                </c:pt>
                <c:pt idx="422">
                  <c:v>422</c:v>
                </c:pt>
                <c:pt idx="423">
                  <c:v>423</c:v>
                </c:pt>
                <c:pt idx="424">
                  <c:v>424</c:v>
                </c:pt>
                <c:pt idx="425">
                  <c:v>425</c:v>
                </c:pt>
                <c:pt idx="426">
                  <c:v>426</c:v>
                </c:pt>
                <c:pt idx="427">
                  <c:v>427</c:v>
                </c:pt>
                <c:pt idx="428">
                  <c:v>428</c:v>
                </c:pt>
                <c:pt idx="429">
                  <c:v>429</c:v>
                </c:pt>
                <c:pt idx="430">
                  <c:v>430</c:v>
                </c:pt>
                <c:pt idx="431">
                  <c:v>431</c:v>
                </c:pt>
                <c:pt idx="432">
                  <c:v>432</c:v>
                </c:pt>
                <c:pt idx="433">
                  <c:v>433</c:v>
                </c:pt>
                <c:pt idx="434">
                  <c:v>434</c:v>
                </c:pt>
                <c:pt idx="435">
                  <c:v>435</c:v>
                </c:pt>
                <c:pt idx="436">
                  <c:v>436</c:v>
                </c:pt>
                <c:pt idx="437">
                  <c:v>437</c:v>
                </c:pt>
                <c:pt idx="438">
                  <c:v>438</c:v>
                </c:pt>
                <c:pt idx="439">
                  <c:v>439</c:v>
                </c:pt>
                <c:pt idx="440">
                  <c:v>440</c:v>
                </c:pt>
                <c:pt idx="441">
                  <c:v>441</c:v>
                </c:pt>
                <c:pt idx="442">
                  <c:v>442</c:v>
                </c:pt>
                <c:pt idx="443">
                  <c:v>443</c:v>
                </c:pt>
                <c:pt idx="444">
                  <c:v>444</c:v>
                </c:pt>
                <c:pt idx="445">
                  <c:v>445</c:v>
                </c:pt>
                <c:pt idx="446">
                  <c:v>446</c:v>
                </c:pt>
                <c:pt idx="447">
                  <c:v>447</c:v>
                </c:pt>
                <c:pt idx="448">
                  <c:v>448</c:v>
                </c:pt>
                <c:pt idx="449">
                  <c:v>449</c:v>
                </c:pt>
                <c:pt idx="450">
                  <c:v>450</c:v>
                </c:pt>
                <c:pt idx="451">
                  <c:v>451</c:v>
                </c:pt>
                <c:pt idx="452">
                  <c:v>452</c:v>
                </c:pt>
                <c:pt idx="453">
                  <c:v>453</c:v>
                </c:pt>
                <c:pt idx="454">
                  <c:v>454</c:v>
                </c:pt>
                <c:pt idx="455">
                  <c:v>455</c:v>
                </c:pt>
                <c:pt idx="456">
                  <c:v>456</c:v>
                </c:pt>
                <c:pt idx="457">
                  <c:v>457</c:v>
                </c:pt>
                <c:pt idx="458">
                  <c:v>458</c:v>
                </c:pt>
                <c:pt idx="459">
                  <c:v>459</c:v>
                </c:pt>
                <c:pt idx="460">
                  <c:v>460</c:v>
                </c:pt>
                <c:pt idx="461">
                  <c:v>461</c:v>
                </c:pt>
                <c:pt idx="462">
                  <c:v>462</c:v>
                </c:pt>
                <c:pt idx="463">
                  <c:v>463</c:v>
                </c:pt>
                <c:pt idx="464">
                  <c:v>464</c:v>
                </c:pt>
                <c:pt idx="465">
                  <c:v>465</c:v>
                </c:pt>
                <c:pt idx="466">
                  <c:v>466</c:v>
                </c:pt>
                <c:pt idx="467">
                  <c:v>467</c:v>
                </c:pt>
                <c:pt idx="468">
                  <c:v>468</c:v>
                </c:pt>
                <c:pt idx="469">
                  <c:v>469</c:v>
                </c:pt>
                <c:pt idx="470">
                  <c:v>470</c:v>
                </c:pt>
                <c:pt idx="471">
                  <c:v>471</c:v>
                </c:pt>
                <c:pt idx="472">
                  <c:v>472</c:v>
                </c:pt>
                <c:pt idx="473">
                  <c:v>473</c:v>
                </c:pt>
                <c:pt idx="474">
                  <c:v>474</c:v>
                </c:pt>
                <c:pt idx="475">
                  <c:v>475</c:v>
                </c:pt>
                <c:pt idx="476">
                  <c:v>476</c:v>
                </c:pt>
                <c:pt idx="477">
                  <c:v>477</c:v>
                </c:pt>
                <c:pt idx="478">
                  <c:v>478</c:v>
                </c:pt>
                <c:pt idx="479">
                  <c:v>479</c:v>
                </c:pt>
                <c:pt idx="480">
                  <c:v>480</c:v>
                </c:pt>
                <c:pt idx="481">
                  <c:v>481</c:v>
                </c:pt>
                <c:pt idx="482">
                  <c:v>482</c:v>
                </c:pt>
                <c:pt idx="483">
                  <c:v>483</c:v>
                </c:pt>
                <c:pt idx="484">
                  <c:v>484</c:v>
                </c:pt>
                <c:pt idx="485">
                  <c:v>485</c:v>
                </c:pt>
                <c:pt idx="486">
                  <c:v>486</c:v>
                </c:pt>
                <c:pt idx="487">
                  <c:v>487</c:v>
                </c:pt>
                <c:pt idx="488">
                  <c:v>488</c:v>
                </c:pt>
                <c:pt idx="489">
                  <c:v>489</c:v>
                </c:pt>
                <c:pt idx="490">
                  <c:v>490</c:v>
                </c:pt>
                <c:pt idx="491">
                  <c:v>491</c:v>
                </c:pt>
                <c:pt idx="492">
                  <c:v>492</c:v>
                </c:pt>
                <c:pt idx="493">
                  <c:v>493</c:v>
                </c:pt>
                <c:pt idx="494">
                  <c:v>494</c:v>
                </c:pt>
                <c:pt idx="495">
                  <c:v>495</c:v>
                </c:pt>
                <c:pt idx="496">
                  <c:v>496</c:v>
                </c:pt>
                <c:pt idx="497">
                  <c:v>497</c:v>
                </c:pt>
                <c:pt idx="498">
                  <c:v>498</c:v>
                </c:pt>
                <c:pt idx="499">
                  <c:v>499</c:v>
                </c:pt>
                <c:pt idx="500">
                  <c:v>500</c:v>
                </c:pt>
                <c:pt idx="501">
                  <c:v>501</c:v>
                </c:pt>
                <c:pt idx="502">
                  <c:v>502</c:v>
                </c:pt>
                <c:pt idx="503">
                  <c:v>503</c:v>
                </c:pt>
                <c:pt idx="504">
                  <c:v>504</c:v>
                </c:pt>
                <c:pt idx="505">
                  <c:v>505</c:v>
                </c:pt>
                <c:pt idx="506">
                  <c:v>506</c:v>
                </c:pt>
                <c:pt idx="507">
                  <c:v>507</c:v>
                </c:pt>
                <c:pt idx="508">
                  <c:v>508</c:v>
                </c:pt>
                <c:pt idx="509">
                  <c:v>509</c:v>
                </c:pt>
                <c:pt idx="510">
                  <c:v>510</c:v>
                </c:pt>
                <c:pt idx="511">
                  <c:v>511</c:v>
                </c:pt>
                <c:pt idx="512">
                  <c:v>512</c:v>
                </c:pt>
                <c:pt idx="513">
                  <c:v>513</c:v>
                </c:pt>
                <c:pt idx="514">
                  <c:v>514</c:v>
                </c:pt>
                <c:pt idx="515">
                  <c:v>515</c:v>
                </c:pt>
                <c:pt idx="516">
                  <c:v>516</c:v>
                </c:pt>
                <c:pt idx="517">
                  <c:v>517</c:v>
                </c:pt>
                <c:pt idx="518">
                  <c:v>518</c:v>
                </c:pt>
                <c:pt idx="519">
                  <c:v>519</c:v>
                </c:pt>
                <c:pt idx="520">
                  <c:v>520</c:v>
                </c:pt>
                <c:pt idx="521">
                  <c:v>521</c:v>
                </c:pt>
                <c:pt idx="522">
                  <c:v>522</c:v>
                </c:pt>
                <c:pt idx="523">
                  <c:v>523</c:v>
                </c:pt>
                <c:pt idx="524">
                  <c:v>524</c:v>
                </c:pt>
                <c:pt idx="525">
                  <c:v>525</c:v>
                </c:pt>
                <c:pt idx="526">
                  <c:v>526</c:v>
                </c:pt>
                <c:pt idx="527">
                  <c:v>527</c:v>
                </c:pt>
                <c:pt idx="528">
                  <c:v>528</c:v>
                </c:pt>
                <c:pt idx="529">
                  <c:v>529</c:v>
                </c:pt>
                <c:pt idx="530">
                  <c:v>530</c:v>
                </c:pt>
                <c:pt idx="531">
                  <c:v>531</c:v>
                </c:pt>
                <c:pt idx="532">
                  <c:v>532</c:v>
                </c:pt>
                <c:pt idx="533">
                  <c:v>533</c:v>
                </c:pt>
                <c:pt idx="534">
                  <c:v>534</c:v>
                </c:pt>
                <c:pt idx="535">
                  <c:v>535</c:v>
                </c:pt>
                <c:pt idx="536">
                  <c:v>536</c:v>
                </c:pt>
                <c:pt idx="537">
                  <c:v>537</c:v>
                </c:pt>
                <c:pt idx="538">
                  <c:v>538</c:v>
                </c:pt>
                <c:pt idx="539">
                  <c:v>539</c:v>
                </c:pt>
                <c:pt idx="540">
                  <c:v>540</c:v>
                </c:pt>
                <c:pt idx="541">
                  <c:v>541</c:v>
                </c:pt>
                <c:pt idx="542">
                  <c:v>542</c:v>
                </c:pt>
                <c:pt idx="543">
                  <c:v>543</c:v>
                </c:pt>
                <c:pt idx="544">
                  <c:v>544</c:v>
                </c:pt>
                <c:pt idx="545">
                  <c:v>545</c:v>
                </c:pt>
                <c:pt idx="546">
                  <c:v>546</c:v>
                </c:pt>
                <c:pt idx="547">
                  <c:v>547</c:v>
                </c:pt>
                <c:pt idx="548">
                  <c:v>548</c:v>
                </c:pt>
                <c:pt idx="549">
                  <c:v>549</c:v>
                </c:pt>
                <c:pt idx="550">
                  <c:v>550</c:v>
                </c:pt>
                <c:pt idx="551">
                  <c:v>551</c:v>
                </c:pt>
                <c:pt idx="552">
                  <c:v>552</c:v>
                </c:pt>
                <c:pt idx="553">
                  <c:v>553</c:v>
                </c:pt>
                <c:pt idx="554">
                  <c:v>554</c:v>
                </c:pt>
                <c:pt idx="555">
                  <c:v>555</c:v>
                </c:pt>
                <c:pt idx="556">
                  <c:v>556</c:v>
                </c:pt>
                <c:pt idx="557">
                  <c:v>557</c:v>
                </c:pt>
                <c:pt idx="558">
                  <c:v>558</c:v>
                </c:pt>
                <c:pt idx="559">
                  <c:v>559</c:v>
                </c:pt>
                <c:pt idx="560">
                  <c:v>560</c:v>
                </c:pt>
                <c:pt idx="561">
                  <c:v>561</c:v>
                </c:pt>
                <c:pt idx="562">
                  <c:v>562</c:v>
                </c:pt>
                <c:pt idx="563">
                  <c:v>563</c:v>
                </c:pt>
                <c:pt idx="564">
                  <c:v>564</c:v>
                </c:pt>
                <c:pt idx="565">
                  <c:v>565</c:v>
                </c:pt>
                <c:pt idx="566">
                  <c:v>566</c:v>
                </c:pt>
                <c:pt idx="567">
                  <c:v>567</c:v>
                </c:pt>
                <c:pt idx="568">
                  <c:v>568</c:v>
                </c:pt>
                <c:pt idx="569">
                  <c:v>569</c:v>
                </c:pt>
                <c:pt idx="570">
                  <c:v>570</c:v>
                </c:pt>
                <c:pt idx="571">
                  <c:v>571</c:v>
                </c:pt>
                <c:pt idx="572">
                  <c:v>572</c:v>
                </c:pt>
                <c:pt idx="573">
                  <c:v>573</c:v>
                </c:pt>
                <c:pt idx="574">
                  <c:v>574</c:v>
                </c:pt>
                <c:pt idx="575">
                  <c:v>575</c:v>
                </c:pt>
                <c:pt idx="576">
                  <c:v>576</c:v>
                </c:pt>
                <c:pt idx="577">
                  <c:v>577</c:v>
                </c:pt>
                <c:pt idx="578">
                  <c:v>578</c:v>
                </c:pt>
                <c:pt idx="579">
                  <c:v>579</c:v>
                </c:pt>
                <c:pt idx="580">
                  <c:v>580</c:v>
                </c:pt>
                <c:pt idx="581">
                  <c:v>581</c:v>
                </c:pt>
                <c:pt idx="582">
                  <c:v>582</c:v>
                </c:pt>
                <c:pt idx="583">
                  <c:v>583</c:v>
                </c:pt>
                <c:pt idx="584">
                  <c:v>584</c:v>
                </c:pt>
                <c:pt idx="585">
                  <c:v>585</c:v>
                </c:pt>
                <c:pt idx="586">
                  <c:v>586</c:v>
                </c:pt>
                <c:pt idx="587">
                  <c:v>587</c:v>
                </c:pt>
                <c:pt idx="588">
                  <c:v>588</c:v>
                </c:pt>
                <c:pt idx="589">
                  <c:v>589</c:v>
                </c:pt>
                <c:pt idx="590">
                  <c:v>590</c:v>
                </c:pt>
                <c:pt idx="591">
                  <c:v>591</c:v>
                </c:pt>
                <c:pt idx="592">
                  <c:v>592</c:v>
                </c:pt>
                <c:pt idx="593">
                  <c:v>593</c:v>
                </c:pt>
                <c:pt idx="594">
                  <c:v>594</c:v>
                </c:pt>
                <c:pt idx="595">
                  <c:v>595</c:v>
                </c:pt>
                <c:pt idx="596">
                  <c:v>596</c:v>
                </c:pt>
                <c:pt idx="597">
                  <c:v>597</c:v>
                </c:pt>
                <c:pt idx="598">
                  <c:v>598</c:v>
                </c:pt>
                <c:pt idx="599">
                  <c:v>599</c:v>
                </c:pt>
                <c:pt idx="600">
                  <c:v>600</c:v>
                </c:pt>
                <c:pt idx="601">
                  <c:v>601</c:v>
                </c:pt>
                <c:pt idx="602">
                  <c:v>602</c:v>
                </c:pt>
                <c:pt idx="603">
                  <c:v>603</c:v>
                </c:pt>
                <c:pt idx="604">
                  <c:v>604</c:v>
                </c:pt>
                <c:pt idx="605">
                  <c:v>605</c:v>
                </c:pt>
                <c:pt idx="606">
                  <c:v>606</c:v>
                </c:pt>
                <c:pt idx="607">
                  <c:v>607</c:v>
                </c:pt>
                <c:pt idx="608">
                  <c:v>608</c:v>
                </c:pt>
                <c:pt idx="609">
                  <c:v>609</c:v>
                </c:pt>
                <c:pt idx="610">
                  <c:v>610</c:v>
                </c:pt>
                <c:pt idx="611">
                  <c:v>611</c:v>
                </c:pt>
                <c:pt idx="612">
                  <c:v>612</c:v>
                </c:pt>
                <c:pt idx="613">
                  <c:v>613</c:v>
                </c:pt>
                <c:pt idx="614">
                  <c:v>614</c:v>
                </c:pt>
                <c:pt idx="615">
                  <c:v>615</c:v>
                </c:pt>
                <c:pt idx="616">
                  <c:v>616</c:v>
                </c:pt>
                <c:pt idx="617">
                  <c:v>617</c:v>
                </c:pt>
                <c:pt idx="618">
                  <c:v>618</c:v>
                </c:pt>
                <c:pt idx="619">
                  <c:v>619</c:v>
                </c:pt>
                <c:pt idx="620">
                  <c:v>620</c:v>
                </c:pt>
                <c:pt idx="621">
                  <c:v>621</c:v>
                </c:pt>
                <c:pt idx="622">
                  <c:v>622</c:v>
                </c:pt>
                <c:pt idx="623">
                  <c:v>623</c:v>
                </c:pt>
                <c:pt idx="624">
                  <c:v>624</c:v>
                </c:pt>
                <c:pt idx="625">
                  <c:v>625</c:v>
                </c:pt>
                <c:pt idx="626">
                  <c:v>626</c:v>
                </c:pt>
                <c:pt idx="627">
                  <c:v>627</c:v>
                </c:pt>
                <c:pt idx="628">
                  <c:v>628</c:v>
                </c:pt>
                <c:pt idx="629">
                  <c:v>629</c:v>
                </c:pt>
                <c:pt idx="630">
                  <c:v>630</c:v>
                </c:pt>
                <c:pt idx="631">
                  <c:v>631</c:v>
                </c:pt>
                <c:pt idx="632">
                  <c:v>632</c:v>
                </c:pt>
                <c:pt idx="633">
                  <c:v>633</c:v>
                </c:pt>
                <c:pt idx="634">
                  <c:v>634</c:v>
                </c:pt>
                <c:pt idx="635">
                  <c:v>635</c:v>
                </c:pt>
                <c:pt idx="636">
                  <c:v>636</c:v>
                </c:pt>
                <c:pt idx="637">
                  <c:v>637</c:v>
                </c:pt>
                <c:pt idx="638">
                  <c:v>638</c:v>
                </c:pt>
                <c:pt idx="639">
                  <c:v>639</c:v>
                </c:pt>
                <c:pt idx="640">
                  <c:v>640</c:v>
                </c:pt>
                <c:pt idx="641">
                  <c:v>641</c:v>
                </c:pt>
                <c:pt idx="642">
                  <c:v>642</c:v>
                </c:pt>
                <c:pt idx="643">
                  <c:v>643</c:v>
                </c:pt>
                <c:pt idx="644">
                  <c:v>644</c:v>
                </c:pt>
                <c:pt idx="645">
                  <c:v>645</c:v>
                </c:pt>
                <c:pt idx="646">
                  <c:v>646</c:v>
                </c:pt>
                <c:pt idx="647">
                  <c:v>647</c:v>
                </c:pt>
                <c:pt idx="648">
                  <c:v>648</c:v>
                </c:pt>
                <c:pt idx="649">
                  <c:v>649</c:v>
                </c:pt>
                <c:pt idx="650">
                  <c:v>650</c:v>
                </c:pt>
                <c:pt idx="651">
                  <c:v>651</c:v>
                </c:pt>
                <c:pt idx="652">
                  <c:v>652</c:v>
                </c:pt>
                <c:pt idx="653">
                  <c:v>653</c:v>
                </c:pt>
                <c:pt idx="654">
                  <c:v>654</c:v>
                </c:pt>
                <c:pt idx="655">
                  <c:v>655</c:v>
                </c:pt>
                <c:pt idx="656">
                  <c:v>656</c:v>
                </c:pt>
                <c:pt idx="657">
                  <c:v>657</c:v>
                </c:pt>
                <c:pt idx="658">
                  <c:v>658</c:v>
                </c:pt>
                <c:pt idx="659">
                  <c:v>659</c:v>
                </c:pt>
                <c:pt idx="660">
                  <c:v>660</c:v>
                </c:pt>
                <c:pt idx="661">
                  <c:v>661</c:v>
                </c:pt>
                <c:pt idx="662">
                  <c:v>662</c:v>
                </c:pt>
                <c:pt idx="663">
                  <c:v>663</c:v>
                </c:pt>
                <c:pt idx="664">
                  <c:v>664</c:v>
                </c:pt>
                <c:pt idx="665">
                  <c:v>665</c:v>
                </c:pt>
                <c:pt idx="666">
                  <c:v>666</c:v>
                </c:pt>
                <c:pt idx="667">
                  <c:v>667</c:v>
                </c:pt>
                <c:pt idx="668">
                  <c:v>668</c:v>
                </c:pt>
                <c:pt idx="669">
                  <c:v>669</c:v>
                </c:pt>
                <c:pt idx="670">
                  <c:v>670</c:v>
                </c:pt>
                <c:pt idx="671">
                  <c:v>671</c:v>
                </c:pt>
                <c:pt idx="672">
                  <c:v>672</c:v>
                </c:pt>
                <c:pt idx="673">
                  <c:v>673</c:v>
                </c:pt>
                <c:pt idx="674">
                  <c:v>674</c:v>
                </c:pt>
                <c:pt idx="675">
                  <c:v>675</c:v>
                </c:pt>
                <c:pt idx="676">
                  <c:v>676</c:v>
                </c:pt>
                <c:pt idx="677">
                  <c:v>677</c:v>
                </c:pt>
                <c:pt idx="678">
                  <c:v>678</c:v>
                </c:pt>
                <c:pt idx="679">
                  <c:v>679</c:v>
                </c:pt>
                <c:pt idx="680">
                  <c:v>680</c:v>
                </c:pt>
                <c:pt idx="681">
                  <c:v>681</c:v>
                </c:pt>
                <c:pt idx="682">
                  <c:v>682</c:v>
                </c:pt>
                <c:pt idx="683">
                  <c:v>683</c:v>
                </c:pt>
                <c:pt idx="684">
                  <c:v>684</c:v>
                </c:pt>
                <c:pt idx="685">
                  <c:v>685</c:v>
                </c:pt>
                <c:pt idx="686">
                  <c:v>686</c:v>
                </c:pt>
                <c:pt idx="687">
                  <c:v>687</c:v>
                </c:pt>
                <c:pt idx="688">
                  <c:v>688</c:v>
                </c:pt>
                <c:pt idx="689">
                  <c:v>689</c:v>
                </c:pt>
                <c:pt idx="690">
                  <c:v>690</c:v>
                </c:pt>
                <c:pt idx="691">
                  <c:v>691</c:v>
                </c:pt>
                <c:pt idx="692">
                  <c:v>692</c:v>
                </c:pt>
                <c:pt idx="693">
                  <c:v>693</c:v>
                </c:pt>
                <c:pt idx="694">
                  <c:v>694</c:v>
                </c:pt>
                <c:pt idx="695">
                  <c:v>695</c:v>
                </c:pt>
                <c:pt idx="696">
                  <c:v>696</c:v>
                </c:pt>
                <c:pt idx="697">
                  <c:v>697</c:v>
                </c:pt>
                <c:pt idx="698">
                  <c:v>698</c:v>
                </c:pt>
                <c:pt idx="699">
                  <c:v>699</c:v>
                </c:pt>
                <c:pt idx="700">
                  <c:v>700</c:v>
                </c:pt>
                <c:pt idx="701">
                  <c:v>701</c:v>
                </c:pt>
                <c:pt idx="702">
                  <c:v>702</c:v>
                </c:pt>
                <c:pt idx="703">
                  <c:v>703</c:v>
                </c:pt>
                <c:pt idx="704">
                  <c:v>704</c:v>
                </c:pt>
                <c:pt idx="705">
                  <c:v>705</c:v>
                </c:pt>
                <c:pt idx="706">
                  <c:v>706</c:v>
                </c:pt>
                <c:pt idx="707">
                  <c:v>707</c:v>
                </c:pt>
                <c:pt idx="708">
                  <c:v>708</c:v>
                </c:pt>
                <c:pt idx="709">
                  <c:v>709</c:v>
                </c:pt>
                <c:pt idx="710">
                  <c:v>710</c:v>
                </c:pt>
                <c:pt idx="711">
                  <c:v>711</c:v>
                </c:pt>
                <c:pt idx="712">
                  <c:v>712</c:v>
                </c:pt>
                <c:pt idx="713">
                  <c:v>713</c:v>
                </c:pt>
                <c:pt idx="714">
                  <c:v>714</c:v>
                </c:pt>
                <c:pt idx="715">
                  <c:v>715</c:v>
                </c:pt>
                <c:pt idx="716">
                  <c:v>716</c:v>
                </c:pt>
                <c:pt idx="717">
                  <c:v>717</c:v>
                </c:pt>
                <c:pt idx="718">
                  <c:v>718</c:v>
                </c:pt>
                <c:pt idx="719">
                  <c:v>719</c:v>
                </c:pt>
                <c:pt idx="720">
                  <c:v>720</c:v>
                </c:pt>
                <c:pt idx="721">
                  <c:v>721</c:v>
                </c:pt>
                <c:pt idx="722">
                  <c:v>722</c:v>
                </c:pt>
                <c:pt idx="723">
                  <c:v>723</c:v>
                </c:pt>
                <c:pt idx="724">
                  <c:v>724</c:v>
                </c:pt>
                <c:pt idx="725">
                  <c:v>725</c:v>
                </c:pt>
                <c:pt idx="726">
                  <c:v>726</c:v>
                </c:pt>
                <c:pt idx="727">
                  <c:v>727</c:v>
                </c:pt>
                <c:pt idx="728">
                  <c:v>728</c:v>
                </c:pt>
                <c:pt idx="729">
                  <c:v>729</c:v>
                </c:pt>
                <c:pt idx="730">
                  <c:v>730</c:v>
                </c:pt>
                <c:pt idx="731">
                  <c:v>731</c:v>
                </c:pt>
                <c:pt idx="732">
                  <c:v>732</c:v>
                </c:pt>
                <c:pt idx="733">
                  <c:v>733</c:v>
                </c:pt>
                <c:pt idx="734">
                  <c:v>734</c:v>
                </c:pt>
                <c:pt idx="735">
                  <c:v>735</c:v>
                </c:pt>
                <c:pt idx="736">
                  <c:v>736</c:v>
                </c:pt>
                <c:pt idx="737">
                  <c:v>737</c:v>
                </c:pt>
                <c:pt idx="738">
                  <c:v>738</c:v>
                </c:pt>
                <c:pt idx="739">
                  <c:v>739</c:v>
                </c:pt>
                <c:pt idx="740">
                  <c:v>740</c:v>
                </c:pt>
                <c:pt idx="741">
                  <c:v>741</c:v>
                </c:pt>
                <c:pt idx="742">
                  <c:v>742</c:v>
                </c:pt>
                <c:pt idx="743">
                  <c:v>743</c:v>
                </c:pt>
                <c:pt idx="744">
                  <c:v>744</c:v>
                </c:pt>
                <c:pt idx="745">
                  <c:v>745</c:v>
                </c:pt>
                <c:pt idx="746">
                  <c:v>746</c:v>
                </c:pt>
                <c:pt idx="747">
                  <c:v>747</c:v>
                </c:pt>
                <c:pt idx="748">
                  <c:v>748</c:v>
                </c:pt>
                <c:pt idx="749">
                  <c:v>749</c:v>
                </c:pt>
                <c:pt idx="750">
                  <c:v>750</c:v>
                </c:pt>
                <c:pt idx="751">
                  <c:v>751</c:v>
                </c:pt>
                <c:pt idx="752">
                  <c:v>752</c:v>
                </c:pt>
                <c:pt idx="753">
                  <c:v>753</c:v>
                </c:pt>
                <c:pt idx="754">
                  <c:v>754</c:v>
                </c:pt>
                <c:pt idx="755">
                  <c:v>755</c:v>
                </c:pt>
                <c:pt idx="756">
                  <c:v>756</c:v>
                </c:pt>
                <c:pt idx="757">
                  <c:v>757</c:v>
                </c:pt>
                <c:pt idx="758">
                  <c:v>758</c:v>
                </c:pt>
                <c:pt idx="759">
                  <c:v>759</c:v>
                </c:pt>
                <c:pt idx="760">
                  <c:v>760</c:v>
                </c:pt>
                <c:pt idx="761">
                  <c:v>761</c:v>
                </c:pt>
                <c:pt idx="762">
                  <c:v>762</c:v>
                </c:pt>
                <c:pt idx="763">
                  <c:v>763</c:v>
                </c:pt>
                <c:pt idx="764">
                  <c:v>764</c:v>
                </c:pt>
                <c:pt idx="765">
                  <c:v>765</c:v>
                </c:pt>
                <c:pt idx="766">
                  <c:v>766</c:v>
                </c:pt>
                <c:pt idx="767">
                  <c:v>767</c:v>
                </c:pt>
                <c:pt idx="768">
                  <c:v>768</c:v>
                </c:pt>
                <c:pt idx="769">
                  <c:v>769</c:v>
                </c:pt>
                <c:pt idx="770">
                  <c:v>770</c:v>
                </c:pt>
                <c:pt idx="771">
                  <c:v>771</c:v>
                </c:pt>
                <c:pt idx="772">
                  <c:v>772</c:v>
                </c:pt>
                <c:pt idx="773">
                  <c:v>773</c:v>
                </c:pt>
                <c:pt idx="774">
                  <c:v>774</c:v>
                </c:pt>
                <c:pt idx="775">
                  <c:v>775</c:v>
                </c:pt>
                <c:pt idx="776">
                  <c:v>776</c:v>
                </c:pt>
                <c:pt idx="777">
                  <c:v>777</c:v>
                </c:pt>
                <c:pt idx="778">
                  <c:v>778</c:v>
                </c:pt>
                <c:pt idx="779">
                  <c:v>779</c:v>
                </c:pt>
                <c:pt idx="780">
                  <c:v>780</c:v>
                </c:pt>
                <c:pt idx="781">
                  <c:v>781</c:v>
                </c:pt>
                <c:pt idx="782">
                  <c:v>782</c:v>
                </c:pt>
                <c:pt idx="783">
                  <c:v>783</c:v>
                </c:pt>
                <c:pt idx="784">
                  <c:v>784</c:v>
                </c:pt>
                <c:pt idx="785">
                  <c:v>785</c:v>
                </c:pt>
                <c:pt idx="786">
                  <c:v>786</c:v>
                </c:pt>
                <c:pt idx="787">
                  <c:v>787</c:v>
                </c:pt>
                <c:pt idx="788">
                  <c:v>788</c:v>
                </c:pt>
                <c:pt idx="789">
                  <c:v>789</c:v>
                </c:pt>
                <c:pt idx="790">
                  <c:v>790</c:v>
                </c:pt>
                <c:pt idx="791">
                  <c:v>791</c:v>
                </c:pt>
                <c:pt idx="792">
                  <c:v>792</c:v>
                </c:pt>
                <c:pt idx="793">
                  <c:v>793</c:v>
                </c:pt>
                <c:pt idx="794">
                  <c:v>794</c:v>
                </c:pt>
                <c:pt idx="795">
                  <c:v>795</c:v>
                </c:pt>
                <c:pt idx="796">
                  <c:v>796</c:v>
                </c:pt>
                <c:pt idx="797">
                  <c:v>797</c:v>
                </c:pt>
                <c:pt idx="798">
                  <c:v>798</c:v>
                </c:pt>
                <c:pt idx="799">
                  <c:v>799</c:v>
                </c:pt>
                <c:pt idx="800">
                  <c:v>800</c:v>
                </c:pt>
                <c:pt idx="801">
                  <c:v>801</c:v>
                </c:pt>
                <c:pt idx="802">
                  <c:v>802</c:v>
                </c:pt>
                <c:pt idx="803">
                  <c:v>803</c:v>
                </c:pt>
                <c:pt idx="804">
                  <c:v>804</c:v>
                </c:pt>
                <c:pt idx="805">
                  <c:v>805</c:v>
                </c:pt>
                <c:pt idx="806">
                  <c:v>806</c:v>
                </c:pt>
                <c:pt idx="807">
                  <c:v>807</c:v>
                </c:pt>
                <c:pt idx="808">
                  <c:v>808</c:v>
                </c:pt>
                <c:pt idx="809">
                  <c:v>809</c:v>
                </c:pt>
                <c:pt idx="810">
                  <c:v>810</c:v>
                </c:pt>
                <c:pt idx="811">
                  <c:v>811</c:v>
                </c:pt>
                <c:pt idx="812">
                  <c:v>812</c:v>
                </c:pt>
                <c:pt idx="813">
                  <c:v>813</c:v>
                </c:pt>
                <c:pt idx="814">
                  <c:v>814</c:v>
                </c:pt>
                <c:pt idx="815">
                  <c:v>815</c:v>
                </c:pt>
                <c:pt idx="816">
                  <c:v>816</c:v>
                </c:pt>
                <c:pt idx="817">
                  <c:v>817</c:v>
                </c:pt>
                <c:pt idx="818">
                  <c:v>818</c:v>
                </c:pt>
                <c:pt idx="819">
                  <c:v>819</c:v>
                </c:pt>
                <c:pt idx="820">
                  <c:v>820</c:v>
                </c:pt>
                <c:pt idx="821">
                  <c:v>821</c:v>
                </c:pt>
                <c:pt idx="822">
                  <c:v>822</c:v>
                </c:pt>
                <c:pt idx="823">
                  <c:v>823</c:v>
                </c:pt>
                <c:pt idx="824">
                  <c:v>824</c:v>
                </c:pt>
                <c:pt idx="825">
                  <c:v>825</c:v>
                </c:pt>
                <c:pt idx="826">
                  <c:v>826</c:v>
                </c:pt>
                <c:pt idx="827">
                  <c:v>827</c:v>
                </c:pt>
                <c:pt idx="828">
                  <c:v>828</c:v>
                </c:pt>
                <c:pt idx="829">
                  <c:v>829</c:v>
                </c:pt>
                <c:pt idx="830">
                  <c:v>830</c:v>
                </c:pt>
                <c:pt idx="831">
                  <c:v>831</c:v>
                </c:pt>
                <c:pt idx="832">
                  <c:v>832</c:v>
                </c:pt>
                <c:pt idx="833">
                  <c:v>833</c:v>
                </c:pt>
                <c:pt idx="834">
                  <c:v>834</c:v>
                </c:pt>
                <c:pt idx="835">
                  <c:v>835</c:v>
                </c:pt>
                <c:pt idx="836">
                  <c:v>836</c:v>
                </c:pt>
                <c:pt idx="837">
                  <c:v>837</c:v>
                </c:pt>
                <c:pt idx="838">
                  <c:v>838</c:v>
                </c:pt>
                <c:pt idx="839">
                  <c:v>839</c:v>
                </c:pt>
                <c:pt idx="840">
                  <c:v>840</c:v>
                </c:pt>
                <c:pt idx="841">
                  <c:v>841</c:v>
                </c:pt>
                <c:pt idx="842">
                  <c:v>842</c:v>
                </c:pt>
                <c:pt idx="843">
                  <c:v>843</c:v>
                </c:pt>
                <c:pt idx="844">
                  <c:v>844</c:v>
                </c:pt>
                <c:pt idx="845">
                  <c:v>845</c:v>
                </c:pt>
                <c:pt idx="846">
                  <c:v>846</c:v>
                </c:pt>
                <c:pt idx="847">
                  <c:v>847</c:v>
                </c:pt>
                <c:pt idx="848">
                  <c:v>848</c:v>
                </c:pt>
                <c:pt idx="849">
                  <c:v>849</c:v>
                </c:pt>
                <c:pt idx="850">
                  <c:v>850</c:v>
                </c:pt>
                <c:pt idx="851">
                  <c:v>851</c:v>
                </c:pt>
                <c:pt idx="852">
                  <c:v>852</c:v>
                </c:pt>
                <c:pt idx="853">
                  <c:v>853</c:v>
                </c:pt>
                <c:pt idx="854">
                  <c:v>854</c:v>
                </c:pt>
                <c:pt idx="855">
                  <c:v>855</c:v>
                </c:pt>
                <c:pt idx="856">
                  <c:v>856</c:v>
                </c:pt>
                <c:pt idx="857">
                  <c:v>857</c:v>
                </c:pt>
                <c:pt idx="858">
                  <c:v>858</c:v>
                </c:pt>
                <c:pt idx="859">
                  <c:v>859</c:v>
                </c:pt>
              </c:numCache>
            </c:numRef>
          </c:xVal>
          <c:yVal>
            <c:numRef>
              <c:f>'Datos modelo'!$B$2:$B$861</c:f>
              <c:numCache>
                <c:formatCode>General</c:formatCode>
                <c:ptCount val="860"/>
                <c:pt idx="0">
                  <c:v>5.3582660736329599E-2</c:v>
                </c:pt>
                <c:pt idx="1">
                  <c:v>5.3260361584125698E-2</c:v>
                </c:pt>
                <c:pt idx="2">
                  <c:v>5.3131022673248401E-2</c:v>
                </c:pt>
                <c:pt idx="3">
                  <c:v>5.3082297148568797E-2</c:v>
                </c:pt>
                <c:pt idx="4">
                  <c:v>5.2830805227835002E-2</c:v>
                </c:pt>
                <c:pt idx="5">
                  <c:v>5.2641193925394097E-2</c:v>
                </c:pt>
                <c:pt idx="6">
                  <c:v>5.2412058217821501E-2</c:v>
                </c:pt>
                <c:pt idx="7">
                  <c:v>5.2118000925731899E-2</c:v>
                </c:pt>
                <c:pt idx="8">
                  <c:v>5.1678390215331202E-2</c:v>
                </c:pt>
                <c:pt idx="9">
                  <c:v>5.1174805697631102E-2</c:v>
                </c:pt>
                <c:pt idx="10">
                  <c:v>8.2901390269398707E-3</c:v>
                </c:pt>
                <c:pt idx="11">
                  <c:v>8.1843407824635506E-3</c:v>
                </c:pt>
                <c:pt idx="12">
                  <c:v>8.0683659762144106E-3</c:v>
                </c:pt>
                <c:pt idx="13">
                  <c:v>7.9470267519354803E-3</c:v>
                </c:pt>
                <c:pt idx="14">
                  <c:v>7.8245801851153408E-3</c:v>
                </c:pt>
                <c:pt idx="15">
                  <c:v>7.7046412043273501E-3</c:v>
                </c:pt>
                <c:pt idx="16">
                  <c:v>7.5901197269558898E-3</c:v>
                </c:pt>
                <c:pt idx="17">
                  <c:v>7.4832360260188597E-3</c:v>
                </c:pt>
                <c:pt idx="18">
                  <c:v>7.38555658608675E-3</c:v>
                </c:pt>
                <c:pt idx="19">
                  <c:v>7.2980434633791499E-3</c:v>
                </c:pt>
                <c:pt idx="20">
                  <c:v>2.45040487498045E-2</c:v>
                </c:pt>
                <c:pt idx="21">
                  <c:v>2.35365312546492E-2</c:v>
                </c:pt>
                <c:pt idx="22">
                  <c:v>2.2335045039653799E-2</c:v>
                </c:pt>
                <c:pt idx="23">
                  <c:v>2.09794025868177E-2</c:v>
                </c:pt>
                <c:pt idx="24">
                  <c:v>1.9536823034286499E-2</c:v>
                </c:pt>
                <c:pt idx="25">
                  <c:v>1.80618744343519E-2</c:v>
                </c:pt>
                <c:pt idx="26">
                  <c:v>1.6597334295511301E-2</c:v>
                </c:pt>
                <c:pt idx="27">
                  <c:v>1.5175404958426999E-2</c:v>
                </c:pt>
                <c:pt idx="28">
                  <c:v>1.38192363083363E-2</c:v>
                </c:pt>
                <c:pt idx="29">
                  <c:v>1.25443786382675E-2</c:v>
                </c:pt>
                <c:pt idx="30">
                  <c:v>5.75951440259814E-3</c:v>
                </c:pt>
                <c:pt idx="31">
                  <c:v>5.2279103547334697E-3</c:v>
                </c:pt>
                <c:pt idx="32">
                  <c:v>4.7864471562206797E-3</c:v>
                </c:pt>
                <c:pt idx="33">
                  <c:v>4.4228541664779204E-3</c:v>
                </c:pt>
                <c:pt idx="34">
                  <c:v>4.1259434074163402E-3</c:v>
                </c:pt>
                <c:pt idx="35">
                  <c:v>3.8857203908264598E-3</c:v>
                </c:pt>
                <c:pt idx="36">
                  <c:v>3.6933126393705602E-3</c:v>
                </c:pt>
                <c:pt idx="37">
                  <c:v>3.54095501825213E-3</c:v>
                </c:pt>
                <c:pt idx="38">
                  <c:v>3.4218991640955201E-3</c:v>
                </c:pt>
                <c:pt idx="39">
                  <c:v>3.3303217496722902E-3</c:v>
                </c:pt>
                <c:pt idx="40">
                  <c:v>7.7659860253334097E-3</c:v>
                </c:pt>
                <c:pt idx="41">
                  <c:v>8.0036371946334804E-3</c:v>
                </c:pt>
                <c:pt idx="42">
                  <c:v>8.1928456202149409E-3</c:v>
                </c:pt>
                <c:pt idx="43">
                  <c:v>8.3348155021667498E-3</c:v>
                </c:pt>
                <c:pt idx="44">
                  <c:v>8.4318462759256398E-3</c:v>
                </c:pt>
                <c:pt idx="45">
                  <c:v>8.4869209676981007E-3</c:v>
                </c:pt>
                <c:pt idx="46">
                  <c:v>8.5034491494297999E-3</c:v>
                </c:pt>
                <c:pt idx="47">
                  <c:v>8.4851179271936399E-3</c:v>
                </c:pt>
                <c:pt idx="48">
                  <c:v>8.4356945008039492E-3</c:v>
                </c:pt>
                <c:pt idx="49">
                  <c:v>8.3589293062686903E-3</c:v>
                </c:pt>
                <c:pt idx="50">
                  <c:v>1.29667371511459E-2</c:v>
                </c:pt>
                <c:pt idx="51">
                  <c:v>1.282730512321E-2</c:v>
                </c:pt>
                <c:pt idx="52">
                  <c:v>1.26653164625168E-2</c:v>
                </c:pt>
                <c:pt idx="53">
                  <c:v>1.2484852224588399E-2</c:v>
                </c:pt>
                <c:pt idx="54">
                  <c:v>1.2289742007851601E-2</c:v>
                </c:pt>
                <c:pt idx="55">
                  <c:v>1.20835276320577E-2</c:v>
                </c:pt>
                <c:pt idx="56">
                  <c:v>1.18694799020886E-2</c:v>
                </c:pt>
                <c:pt idx="57">
                  <c:v>1.1650595813989599E-2</c:v>
                </c:pt>
                <c:pt idx="58">
                  <c:v>1.1429601348936599E-2</c:v>
                </c:pt>
                <c:pt idx="59">
                  <c:v>1.12089551985264E-2</c:v>
                </c:pt>
                <c:pt idx="60">
                  <c:v>3.4337826073169701E-2</c:v>
                </c:pt>
                <c:pt idx="61">
                  <c:v>3.3486392349004697E-2</c:v>
                </c:pt>
                <c:pt idx="62">
                  <c:v>3.2496783882379497E-2</c:v>
                </c:pt>
                <c:pt idx="63">
                  <c:v>3.1394928693771397E-2</c:v>
                </c:pt>
                <c:pt idx="64">
                  <c:v>3.02046351134777E-2</c:v>
                </c:pt>
                <c:pt idx="65">
                  <c:v>2.8947686776518801E-2</c:v>
                </c:pt>
                <c:pt idx="66">
                  <c:v>2.7644196525216099E-2</c:v>
                </c:pt>
                <c:pt idx="67">
                  <c:v>2.6312634348869299E-2</c:v>
                </c:pt>
                <c:pt idx="68">
                  <c:v>2.4970069527625999E-2</c:v>
                </c:pt>
                <c:pt idx="69">
                  <c:v>2.3632183670997599E-2</c:v>
                </c:pt>
                <c:pt idx="70">
                  <c:v>6.9254920817911599E-3</c:v>
                </c:pt>
                <c:pt idx="71">
                  <c:v>6.4348666928708597E-3</c:v>
                </c:pt>
                <c:pt idx="72">
                  <c:v>6.0213329270482098E-3</c:v>
                </c:pt>
                <c:pt idx="73">
                  <c:v>5.6789168156683402E-3</c:v>
                </c:pt>
                <c:pt idx="74">
                  <c:v>5.4013896733522398E-3</c:v>
                </c:pt>
                <c:pt idx="75">
                  <c:v>5.1823058165609802E-3</c:v>
                </c:pt>
                <c:pt idx="76">
                  <c:v>5.0151259638369101E-3</c:v>
                </c:pt>
                <c:pt idx="77">
                  <c:v>4.8932870849967003E-3</c:v>
                </c:pt>
                <c:pt idx="78">
                  <c:v>4.8103197477757896E-3</c:v>
                </c:pt>
                <c:pt idx="79">
                  <c:v>4.7599375247955296E-3</c:v>
                </c:pt>
                <c:pt idx="80">
                  <c:v>1.1117206886410699E-2</c:v>
                </c:pt>
                <c:pt idx="81">
                  <c:v>1.0812225751578799E-2</c:v>
                </c:pt>
                <c:pt idx="82">
                  <c:v>1.05262557044625E-2</c:v>
                </c:pt>
                <c:pt idx="83">
                  <c:v>1.02621028199792E-2</c:v>
                </c:pt>
                <c:pt idx="84">
                  <c:v>1.0021821595728401E-2</c:v>
                </c:pt>
                <c:pt idx="85">
                  <c:v>9.8066916689276695E-3</c:v>
                </c:pt>
                <c:pt idx="86">
                  <c:v>9.6173109486699104E-3</c:v>
                </c:pt>
                <c:pt idx="87">
                  <c:v>9.4536170363426208E-3</c:v>
                </c:pt>
                <c:pt idx="88">
                  <c:v>9.3149645254015905E-3</c:v>
                </c:pt>
                <c:pt idx="89">
                  <c:v>9.2002078890800493E-3</c:v>
                </c:pt>
                <c:pt idx="90">
                  <c:v>1.15787712857127E-2</c:v>
                </c:pt>
                <c:pt idx="91">
                  <c:v>1.1475753970444201E-2</c:v>
                </c:pt>
                <c:pt idx="92">
                  <c:v>1.1391700245439999E-2</c:v>
                </c:pt>
                <c:pt idx="93">
                  <c:v>1.13251116126776E-2</c:v>
                </c:pt>
                <c:pt idx="94">
                  <c:v>1.12742278724909E-2</c:v>
                </c:pt>
                <c:pt idx="95">
                  <c:v>1.1237109079957E-2</c:v>
                </c:pt>
                <c:pt idx="96">
                  <c:v>1.12117165699601E-2</c:v>
                </c:pt>
                <c:pt idx="97">
                  <c:v>1.11959828063846E-2</c:v>
                </c:pt>
                <c:pt idx="98">
                  <c:v>1.1187901720404601E-2</c:v>
                </c:pt>
                <c:pt idx="99">
                  <c:v>1.11855398863554E-2</c:v>
                </c:pt>
                <c:pt idx="100">
                  <c:v>1.8347933888435398E-2</c:v>
                </c:pt>
                <c:pt idx="101">
                  <c:v>1.8350483849644699E-2</c:v>
                </c:pt>
                <c:pt idx="102">
                  <c:v>1.8058944493532202E-2</c:v>
                </c:pt>
                <c:pt idx="103">
                  <c:v>1.7523476853966699E-2</c:v>
                </c:pt>
                <c:pt idx="104">
                  <c:v>1.6797518357634499E-2</c:v>
                </c:pt>
                <c:pt idx="105">
                  <c:v>1.5933480113744701E-2</c:v>
                </c:pt>
                <c:pt idx="106">
                  <c:v>1.49797024205327E-2</c:v>
                </c:pt>
                <c:pt idx="107">
                  <c:v>1.3978629373013999E-2</c:v>
                </c:pt>
                <c:pt idx="108">
                  <c:v>1.2965943664312401E-2</c:v>
                </c:pt>
                <c:pt idx="109">
                  <c:v>1.1970373801887001E-2</c:v>
                </c:pt>
                <c:pt idx="110">
                  <c:v>6.6310092806816101E-3</c:v>
                </c:pt>
                <c:pt idx="111">
                  <c:v>6.0755596496164799E-3</c:v>
                </c:pt>
                <c:pt idx="112">
                  <c:v>5.5959536693990196E-3</c:v>
                </c:pt>
                <c:pt idx="113">
                  <c:v>5.1878872327506499E-3</c:v>
                </c:pt>
                <c:pt idx="114">
                  <c:v>4.8449328169226698E-3</c:v>
                </c:pt>
                <c:pt idx="115">
                  <c:v>4.5607248321175601E-3</c:v>
                </c:pt>
                <c:pt idx="116">
                  <c:v>4.3287049047648898E-3</c:v>
                </c:pt>
                <c:pt idx="117">
                  <c:v>4.1423779912293001E-3</c:v>
                </c:pt>
                <c:pt idx="118">
                  <c:v>3.9955056272447101E-3</c:v>
                </c:pt>
                <c:pt idx="119">
                  <c:v>3.8822602946311201E-3</c:v>
                </c:pt>
                <c:pt idx="120">
                  <c:v>5.2053071558475503E-3</c:v>
                </c:pt>
                <c:pt idx="121">
                  <c:v>5.00723998993635E-3</c:v>
                </c:pt>
                <c:pt idx="122">
                  <c:v>4.8331082798540601E-3</c:v>
                </c:pt>
                <c:pt idx="123">
                  <c:v>4.6814144589006901E-3</c:v>
                </c:pt>
                <c:pt idx="124">
                  <c:v>4.5504588633775702E-3</c:v>
                </c:pt>
                <c:pt idx="125">
                  <c:v>4.4384477660059903E-3</c:v>
                </c:pt>
                <c:pt idx="126">
                  <c:v>4.34354599565268E-3</c:v>
                </c:pt>
                <c:pt idx="127">
                  <c:v>4.2639384046196903E-3</c:v>
                </c:pt>
                <c:pt idx="128">
                  <c:v>4.1978657245636004E-3</c:v>
                </c:pt>
                <c:pt idx="129">
                  <c:v>4.1436571627855301E-3</c:v>
                </c:pt>
                <c:pt idx="130">
                  <c:v>1.1707715690135999E-2</c:v>
                </c:pt>
                <c:pt idx="131">
                  <c:v>1.1855112388730099E-2</c:v>
                </c:pt>
                <c:pt idx="132">
                  <c:v>1.1950939893722499E-2</c:v>
                </c:pt>
                <c:pt idx="133">
                  <c:v>1.19982734322548E-2</c:v>
                </c:pt>
                <c:pt idx="134">
                  <c:v>1.20009640231729E-2</c:v>
                </c:pt>
                <c:pt idx="135">
                  <c:v>1.19633944705129E-2</c:v>
                </c:pt>
                <c:pt idx="136">
                  <c:v>1.1890210211276999E-2</c:v>
                </c:pt>
                <c:pt idx="137">
                  <c:v>1.17861907929182E-2</c:v>
                </c:pt>
                <c:pt idx="138">
                  <c:v>1.16560868918896E-2</c:v>
                </c:pt>
                <c:pt idx="139">
                  <c:v>1.15045458078384E-2</c:v>
                </c:pt>
                <c:pt idx="140">
                  <c:v>2.7691196650266699E-2</c:v>
                </c:pt>
                <c:pt idx="141">
                  <c:v>2.7162712067365601E-2</c:v>
                </c:pt>
                <c:pt idx="142">
                  <c:v>2.65192650258541E-2</c:v>
                </c:pt>
                <c:pt idx="143">
                  <c:v>2.5782285258173901E-2</c:v>
                </c:pt>
                <c:pt idx="144">
                  <c:v>2.4971976876258802E-2</c:v>
                </c:pt>
                <c:pt idx="145">
                  <c:v>2.4107247591018701E-2</c:v>
                </c:pt>
                <c:pt idx="146">
                  <c:v>2.32057198882103E-2</c:v>
                </c:pt>
                <c:pt idx="147">
                  <c:v>2.2283678874373401E-2</c:v>
                </c:pt>
                <c:pt idx="148">
                  <c:v>2.1356079727411301E-2</c:v>
                </c:pt>
                <c:pt idx="149">
                  <c:v>2.0436512306332599E-2</c:v>
                </c:pt>
                <c:pt idx="150">
                  <c:v>1.10941110178828E-2</c:v>
                </c:pt>
                <c:pt idx="151">
                  <c:v>1.06952516362071E-2</c:v>
                </c:pt>
                <c:pt idx="152">
                  <c:v>1.0356348007917401E-2</c:v>
                </c:pt>
                <c:pt idx="153">
                  <c:v>1.00735006853938E-2</c:v>
                </c:pt>
                <c:pt idx="154">
                  <c:v>9.8423389717936498E-3</c:v>
                </c:pt>
                <c:pt idx="155">
                  <c:v>9.6581401303410495E-3</c:v>
                </c:pt>
                <c:pt idx="156">
                  <c:v>9.5159150660037994E-3</c:v>
                </c:pt>
                <c:pt idx="157">
                  <c:v>9.4105377793312107E-3</c:v>
                </c:pt>
                <c:pt idx="158">
                  <c:v>9.3368412926793098E-3</c:v>
                </c:pt>
                <c:pt idx="159">
                  <c:v>9.2897396534681303E-3</c:v>
                </c:pt>
                <c:pt idx="160">
                  <c:v>3.09947300702333E-2</c:v>
                </c:pt>
                <c:pt idx="161">
                  <c:v>3.1378474086523098E-2</c:v>
                </c:pt>
                <c:pt idx="162">
                  <c:v>3.12414448708296E-2</c:v>
                </c:pt>
                <c:pt idx="163">
                  <c:v>3.0657129362225501E-2</c:v>
                </c:pt>
                <c:pt idx="164">
                  <c:v>2.9706852510571501E-2</c:v>
                </c:pt>
                <c:pt idx="165">
                  <c:v>2.84724831581116E-2</c:v>
                </c:pt>
                <c:pt idx="166">
                  <c:v>2.70312912762165E-2</c:v>
                </c:pt>
                <c:pt idx="167">
                  <c:v>2.5452852249145501E-2</c:v>
                </c:pt>
                <c:pt idx="168">
                  <c:v>2.3797236382961301E-2</c:v>
                </c:pt>
                <c:pt idx="169">
                  <c:v>2.21144631505013E-2</c:v>
                </c:pt>
                <c:pt idx="170">
                  <c:v>1.7627643421292302E-2</c:v>
                </c:pt>
                <c:pt idx="171">
                  <c:v>1.6218651086091999E-2</c:v>
                </c:pt>
                <c:pt idx="172">
                  <c:v>1.4890754595398899E-2</c:v>
                </c:pt>
                <c:pt idx="173">
                  <c:v>1.3652617111802099E-2</c:v>
                </c:pt>
                <c:pt idx="174">
                  <c:v>1.25086726620793E-2</c:v>
                </c:pt>
                <c:pt idx="175">
                  <c:v>1.14600174129009E-2</c:v>
                </c:pt>
                <c:pt idx="176">
                  <c:v>1.05052115395665E-2</c:v>
                </c:pt>
                <c:pt idx="177">
                  <c:v>9.6409646794199892E-3</c:v>
                </c:pt>
                <c:pt idx="178">
                  <c:v>8.8627105578780192E-3</c:v>
                </c:pt>
                <c:pt idx="179">
                  <c:v>8.1650679931044596E-3</c:v>
                </c:pt>
                <c:pt idx="180">
                  <c:v>1.7150454223156E-2</c:v>
                </c:pt>
                <c:pt idx="181">
                  <c:v>1.7853790894150699E-2</c:v>
                </c:pt>
                <c:pt idx="182">
                  <c:v>1.8410190939903301E-2</c:v>
                </c:pt>
                <c:pt idx="183">
                  <c:v>1.8824929371476201E-2</c:v>
                </c:pt>
                <c:pt idx="184">
                  <c:v>1.9106049090623901E-2</c:v>
                </c:pt>
                <c:pt idx="185">
                  <c:v>1.92633308470249E-2</c:v>
                </c:pt>
                <c:pt idx="186">
                  <c:v>1.9307456910610199E-2</c:v>
                </c:pt>
                <c:pt idx="187">
                  <c:v>1.9249532371759401E-2</c:v>
                </c:pt>
                <c:pt idx="188">
                  <c:v>1.91006883978844E-2</c:v>
                </c:pt>
                <c:pt idx="189">
                  <c:v>1.8871879205107699E-2</c:v>
                </c:pt>
                <c:pt idx="190">
                  <c:v>1.2072733603417899E-2</c:v>
                </c:pt>
                <c:pt idx="191">
                  <c:v>1.22233116999269E-2</c:v>
                </c:pt>
                <c:pt idx="192">
                  <c:v>1.2282029725611199E-2</c:v>
                </c:pt>
                <c:pt idx="193">
                  <c:v>1.2256884016096601E-2</c:v>
                </c:pt>
                <c:pt idx="194">
                  <c:v>1.21568804606795E-2</c:v>
                </c:pt>
                <c:pt idx="195">
                  <c:v>1.19915995746851E-2</c:v>
                </c:pt>
                <c:pt idx="196">
                  <c:v>1.1770757846534301E-2</c:v>
                </c:pt>
                <c:pt idx="197">
                  <c:v>1.1503910645842601E-2</c:v>
                </c:pt>
                <c:pt idx="198">
                  <c:v>1.12001458182931E-2</c:v>
                </c:pt>
                <c:pt idx="199">
                  <c:v>1.0867938399314899E-2</c:v>
                </c:pt>
                <c:pt idx="200">
                  <c:v>8.14781803637743E-3</c:v>
                </c:pt>
                <c:pt idx="201">
                  <c:v>8.3021996542811394E-3</c:v>
                </c:pt>
                <c:pt idx="202">
                  <c:v>8.4240064024925197E-3</c:v>
                </c:pt>
                <c:pt idx="203">
                  <c:v>8.5141733288765006E-3</c:v>
                </c:pt>
                <c:pt idx="204">
                  <c:v>8.5742939263582195E-3</c:v>
                </c:pt>
                <c:pt idx="205">
                  <c:v>8.6063332855701499E-3</c:v>
                </c:pt>
                <c:pt idx="206">
                  <c:v>8.6125591769814509E-3</c:v>
                </c:pt>
                <c:pt idx="207">
                  <c:v>8.5953650996088999E-3</c:v>
                </c:pt>
                <c:pt idx="208">
                  <c:v>8.5572153329849208E-3</c:v>
                </c:pt>
                <c:pt idx="209">
                  <c:v>8.5005946457385999E-3</c:v>
                </c:pt>
                <c:pt idx="210">
                  <c:v>5.5952053517103204E-3</c:v>
                </c:pt>
                <c:pt idx="211">
                  <c:v>5.5485777556896201E-3</c:v>
                </c:pt>
                <c:pt idx="212">
                  <c:v>5.4997894912958197E-3</c:v>
                </c:pt>
                <c:pt idx="213">
                  <c:v>5.4495069198310401E-3</c:v>
                </c:pt>
                <c:pt idx="214">
                  <c:v>5.3983288817107703E-3</c:v>
                </c:pt>
                <c:pt idx="215">
                  <c:v>5.3467992693185798E-3</c:v>
                </c:pt>
                <c:pt idx="216">
                  <c:v>5.2954051643610001E-3</c:v>
                </c:pt>
                <c:pt idx="217">
                  <c:v>5.2445735782384898E-3</c:v>
                </c:pt>
                <c:pt idx="218">
                  <c:v>5.1946691237389998E-3</c:v>
                </c:pt>
                <c:pt idx="219">
                  <c:v>5.1460135728120804E-3</c:v>
                </c:pt>
                <c:pt idx="220">
                  <c:v>5.6529846042394699E-3</c:v>
                </c:pt>
                <c:pt idx="221">
                  <c:v>5.7212472893297698E-3</c:v>
                </c:pt>
                <c:pt idx="222">
                  <c:v>5.7588666677475002E-3</c:v>
                </c:pt>
                <c:pt idx="223">
                  <c:v>5.76803786680102E-3</c:v>
                </c:pt>
                <c:pt idx="224">
                  <c:v>5.7513685896992701E-3</c:v>
                </c:pt>
                <c:pt idx="225">
                  <c:v>5.7116965763270898E-3</c:v>
                </c:pt>
                <c:pt idx="226">
                  <c:v>5.6519913487136399E-3</c:v>
                </c:pt>
                <c:pt idx="227">
                  <c:v>5.57522894814611E-3</c:v>
                </c:pt>
                <c:pt idx="228">
                  <c:v>5.4843230172991796E-3</c:v>
                </c:pt>
                <c:pt idx="229">
                  <c:v>5.3820433095097498E-3</c:v>
                </c:pt>
                <c:pt idx="230">
                  <c:v>1.31467347964644E-2</c:v>
                </c:pt>
                <c:pt idx="231">
                  <c:v>1.3227179646491999E-2</c:v>
                </c:pt>
                <c:pt idx="232">
                  <c:v>1.32734319195151E-2</c:v>
                </c:pt>
                <c:pt idx="233">
                  <c:v>1.3288100250065301E-2</c:v>
                </c:pt>
                <c:pt idx="234">
                  <c:v>1.32739907130599E-2</c:v>
                </c:pt>
                <c:pt idx="235">
                  <c:v>1.3234083540737599E-2</c:v>
                </c:pt>
                <c:pt idx="236">
                  <c:v>1.3171324506402E-2</c:v>
                </c:pt>
                <c:pt idx="237">
                  <c:v>1.308867149055E-2</c:v>
                </c:pt>
                <c:pt idx="238">
                  <c:v>1.29889771342278E-2</c:v>
                </c:pt>
                <c:pt idx="239">
                  <c:v>1.28750037401915E-2</c:v>
                </c:pt>
                <c:pt idx="240">
                  <c:v>5.3134065121412298E-2</c:v>
                </c:pt>
                <c:pt idx="241">
                  <c:v>5.2267257124185597E-2</c:v>
                </c:pt>
                <c:pt idx="242">
                  <c:v>5.1100432872772203E-2</c:v>
                </c:pt>
                <c:pt idx="243">
                  <c:v>4.9677796661853797E-2</c:v>
                </c:pt>
                <c:pt idx="244">
                  <c:v>4.8039849847555202E-2</c:v>
                </c:pt>
                <c:pt idx="245">
                  <c:v>4.62238565087318E-2</c:v>
                </c:pt>
                <c:pt idx="246">
                  <c:v>4.4264346361160299E-2</c:v>
                </c:pt>
                <c:pt idx="247">
                  <c:v>4.2193446308374398E-2</c:v>
                </c:pt>
                <c:pt idx="248">
                  <c:v>4.00411747395992E-2</c:v>
                </c:pt>
                <c:pt idx="249">
                  <c:v>3.7835676223039599E-2</c:v>
                </c:pt>
                <c:pt idx="250">
                  <c:v>5.8720983564853703E-2</c:v>
                </c:pt>
                <c:pt idx="251">
                  <c:v>5.5577971041202601E-2</c:v>
                </c:pt>
                <c:pt idx="252">
                  <c:v>5.2336081862449702E-2</c:v>
                </c:pt>
                <c:pt idx="253">
                  <c:v>4.9041152000427302E-2</c:v>
                </c:pt>
                <c:pt idx="254">
                  <c:v>4.5735947787761702E-2</c:v>
                </c:pt>
                <c:pt idx="255">
                  <c:v>4.2460348457098E-2</c:v>
                </c:pt>
                <c:pt idx="256">
                  <c:v>3.9251379668712602E-2</c:v>
                </c:pt>
                <c:pt idx="257">
                  <c:v>3.6143109202384997E-2</c:v>
                </c:pt>
                <c:pt idx="258">
                  <c:v>3.3166404813528103E-2</c:v>
                </c:pt>
                <c:pt idx="259">
                  <c:v>3.0348815023899099E-2</c:v>
                </c:pt>
                <c:pt idx="260">
                  <c:v>4.22066040337086E-2</c:v>
                </c:pt>
                <c:pt idx="261">
                  <c:v>4.5096978545188897E-2</c:v>
                </c:pt>
                <c:pt idx="262">
                  <c:v>4.7142449766397497E-2</c:v>
                </c:pt>
                <c:pt idx="263">
                  <c:v>4.8345316201448399E-2</c:v>
                </c:pt>
                <c:pt idx="264">
                  <c:v>4.87543381750584E-2</c:v>
                </c:pt>
                <c:pt idx="265">
                  <c:v>4.8451051115989699E-2</c:v>
                </c:pt>
                <c:pt idx="266">
                  <c:v>4.7536823898553897E-2</c:v>
                </c:pt>
                <c:pt idx="267">
                  <c:v>4.6121720224618898E-2</c:v>
                </c:pt>
                <c:pt idx="268">
                  <c:v>4.4315777719020802E-2</c:v>
                </c:pt>
                <c:pt idx="269">
                  <c:v>4.2222797870636E-2</c:v>
                </c:pt>
                <c:pt idx="270">
                  <c:v>2.1041797474026701E-2</c:v>
                </c:pt>
                <c:pt idx="271">
                  <c:v>1.9416168332099901E-2</c:v>
                </c:pt>
                <c:pt idx="272">
                  <c:v>1.7835538834333399E-2</c:v>
                </c:pt>
                <c:pt idx="273">
                  <c:v>1.63202006369829E-2</c:v>
                </c:pt>
                <c:pt idx="274">
                  <c:v>1.4885603450238699E-2</c:v>
                </c:pt>
                <c:pt idx="275">
                  <c:v>1.3541928492486499E-2</c:v>
                </c:pt>
                <c:pt idx="276">
                  <c:v>1.22949751093984E-2</c:v>
                </c:pt>
                <c:pt idx="277">
                  <c:v>1.11470296978951E-2</c:v>
                </c:pt>
                <c:pt idx="278">
                  <c:v>1.00976405665278E-2</c:v>
                </c:pt>
                <c:pt idx="279">
                  <c:v>9.1442605480551702E-3</c:v>
                </c:pt>
                <c:pt idx="280">
                  <c:v>1.1910663917660699E-2</c:v>
                </c:pt>
                <c:pt idx="281">
                  <c:v>1.09501043334603E-2</c:v>
                </c:pt>
                <c:pt idx="282">
                  <c:v>1.0066347196698199E-2</c:v>
                </c:pt>
                <c:pt idx="283">
                  <c:v>9.2570856213569606E-3</c:v>
                </c:pt>
                <c:pt idx="284">
                  <c:v>8.5191149264574103E-3</c:v>
                </c:pt>
                <c:pt idx="285">
                  <c:v>7.8486185520887392E-3</c:v>
                </c:pt>
                <c:pt idx="286">
                  <c:v>7.2413948364555801E-3</c:v>
                </c:pt>
                <c:pt idx="287">
                  <c:v>6.6930460743606099E-3</c:v>
                </c:pt>
                <c:pt idx="288">
                  <c:v>6.1991205438971502E-3</c:v>
                </c:pt>
                <c:pt idx="289">
                  <c:v>5.7552275247871902E-3</c:v>
                </c:pt>
                <c:pt idx="290">
                  <c:v>7.3797572404146203E-3</c:v>
                </c:pt>
                <c:pt idx="291">
                  <c:v>7.4611674062907696E-3</c:v>
                </c:pt>
                <c:pt idx="292">
                  <c:v>7.5471494346857097E-3</c:v>
                </c:pt>
                <c:pt idx="293">
                  <c:v>7.6328814029693604E-3</c:v>
                </c:pt>
                <c:pt idx="294">
                  <c:v>7.7148452401161203E-3</c:v>
                </c:pt>
                <c:pt idx="295">
                  <c:v>7.7905692160129599E-3</c:v>
                </c:pt>
                <c:pt idx="296">
                  <c:v>7.8583760187029804E-3</c:v>
                </c:pt>
                <c:pt idx="297">
                  <c:v>7.91724491864443E-3</c:v>
                </c:pt>
                <c:pt idx="298">
                  <c:v>7.9666171222925204E-3</c:v>
                </c:pt>
                <c:pt idx="299">
                  <c:v>8.0063417553901707E-3</c:v>
                </c:pt>
                <c:pt idx="300">
                  <c:v>2.01571709476411E-3</c:v>
                </c:pt>
                <c:pt idx="301">
                  <c:v>2.02484475448728E-3</c:v>
                </c:pt>
                <c:pt idx="302">
                  <c:v>2.0328166428953401E-3</c:v>
                </c:pt>
                <c:pt idx="303">
                  <c:v>2.03955359756947E-3</c:v>
                </c:pt>
                <c:pt idx="304">
                  <c:v>2.0450185984373101E-3</c:v>
                </c:pt>
                <c:pt idx="305">
                  <c:v>2.0492270123213499E-3</c:v>
                </c:pt>
                <c:pt idx="306">
                  <c:v>2.0522135309874998E-3</c:v>
                </c:pt>
                <c:pt idx="307">
                  <c:v>2.0540389232337501E-3</c:v>
                </c:pt>
                <c:pt idx="308">
                  <c:v>2.0547797903418502E-3</c:v>
                </c:pt>
                <c:pt idx="309">
                  <c:v>2.0545157603919502E-3</c:v>
                </c:pt>
                <c:pt idx="310">
                  <c:v>1.4465555548667901E-2</c:v>
                </c:pt>
                <c:pt idx="311">
                  <c:v>1.44055653363466E-2</c:v>
                </c:pt>
                <c:pt idx="312">
                  <c:v>1.4300072565674799E-2</c:v>
                </c:pt>
                <c:pt idx="313">
                  <c:v>1.41546260565519E-2</c:v>
                </c:pt>
                <c:pt idx="314">
                  <c:v>1.39745529741049E-2</c:v>
                </c:pt>
                <c:pt idx="315">
                  <c:v>1.37649374082685E-2</c:v>
                </c:pt>
                <c:pt idx="316">
                  <c:v>1.3530586846172799E-2</c:v>
                </c:pt>
                <c:pt idx="317">
                  <c:v>1.3275980949401901E-2</c:v>
                </c:pt>
                <c:pt idx="318">
                  <c:v>1.3005322776734799E-2</c:v>
                </c:pt>
                <c:pt idx="319">
                  <c:v>1.2722458690404901E-2</c:v>
                </c:pt>
                <c:pt idx="320">
                  <c:v>4.9790856428444403E-3</c:v>
                </c:pt>
                <c:pt idx="321">
                  <c:v>4.9283159896731403E-3</c:v>
                </c:pt>
                <c:pt idx="322">
                  <c:v>4.8866877332329802E-3</c:v>
                </c:pt>
                <c:pt idx="323">
                  <c:v>4.8528579063713603E-3</c:v>
                </c:pt>
                <c:pt idx="324">
                  <c:v>4.8256441950798E-3</c:v>
                </c:pt>
                <c:pt idx="325">
                  <c:v>4.8040025867521798E-3</c:v>
                </c:pt>
                <c:pt idx="326">
                  <c:v>4.7870036214590099E-3</c:v>
                </c:pt>
                <c:pt idx="327">
                  <c:v>4.7738407738506803E-3</c:v>
                </c:pt>
                <c:pt idx="328">
                  <c:v>4.7638188116252396E-3</c:v>
                </c:pt>
                <c:pt idx="329">
                  <c:v>4.7563221305608801E-3</c:v>
                </c:pt>
                <c:pt idx="330">
                  <c:v>9.2670759186148591E-3</c:v>
                </c:pt>
                <c:pt idx="331">
                  <c:v>9.1344136744737608E-3</c:v>
                </c:pt>
                <c:pt idx="332">
                  <c:v>8.98579601198435E-3</c:v>
                </c:pt>
                <c:pt idx="333">
                  <c:v>8.8243912905454705E-3</c:v>
                </c:pt>
                <c:pt idx="334">
                  <c:v>8.6531480774283392E-3</c:v>
                </c:pt>
                <c:pt idx="335">
                  <c:v>8.4748035296797804E-3</c:v>
                </c:pt>
                <c:pt idx="336">
                  <c:v>8.2918610423803295E-3</c:v>
                </c:pt>
                <c:pt idx="337">
                  <c:v>8.1065716221928596E-3</c:v>
                </c:pt>
                <c:pt idx="338">
                  <c:v>7.9209674149751698E-3</c:v>
                </c:pt>
                <c:pt idx="339">
                  <c:v>7.7368598431348801E-3</c:v>
                </c:pt>
                <c:pt idx="340">
                  <c:v>1.9085021689534201E-2</c:v>
                </c:pt>
                <c:pt idx="341">
                  <c:v>1.8549708649516099E-2</c:v>
                </c:pt>
                <c:pt idx="342">
                  <c:v>1.7951671034097699E-2</c:v>
                </c:pt>
                <c:pt idx="343">
                  <c:v>1.7303965985775001E-2</c:v>
                </c:pt>
                <c:pt idx="344">
                  <c:v>1.66188180446625E-2</c:v>
                </c:pt>
                <c:pt idx="345">
                  <c:v>1.5907576307654402E-2</c:v>
                </c:pt>
                <c:pt idx="346">
                  <c:v>1.5180705115199099E-2</c:v>
                </c:pt>
                <c:pt idx="347">
                  <c:v>1.44477598369122E-2</c:v>
                </c:pt>
                <c:pt idx="348">
                  <c:v>1.3717444613575901E-2</c:v>
                </c:pt>
                <c:pt idx="349">
                  <c:v>1.29975490272045E-2</c:v>
                </c:pt>
                <c:pt idx="350">
                  <c:v>9.6762785688042606E-3</c:v>
                </c:pt>
                <c:pt idx="351">
                  <c:v>9.3553252518177102E-3</c:v>
                </c:pt>
                <c:pt idx="352">
                  <c:v>9.0765384957194294E-3</c:v>
                </c:pt>
                <c:pt idx="353">
                  <c:v>8.8367015123367292E-3</c:v>
                </c:pt>
                <c:pt idx="354">
                  <c:v>8.6325248703360592E-3</c:v>
                </c:pt>
                <c:pt idx="355">
                  <c:v>8.4607163444161398E-3</c:v>
                </c:pt>
                <c:pt idx="356">
                  <c:v>8.3179911598563194E-3</c:v>
                </c:pt>
                <c:pt idx="357">
                  <c:v>8.2011325284838694E-3</c:v>
                </c:pt>
                <c:pt idx="358">
                  <c:v>8.1069990992546099E-3</c:v>
                </c:pt>
                <c:pt idx="359">
                  <c:v>8.0325901508331299E-3</c:v>
                </c:pt>
                <c:pt idx="360">
                  <c:v>1.7807979136705399E-2</c:v>
                </c:pt>
                <c:pt idx="361">
                  <c:v>1.8131971359252898E-2</c:v>
                </c:pt>
                <c:pt idx="362">
                  <c:v>1.8237726762890798E-2</c:v>
                </c:pt>
                <c:pt idx="363">
                  <c:v>1.8144318833947199E-2</c:v>
                </c:pt>
                <c:pt idx="364">
                  <c:v>1.7875004559755301E-2</c:v>
                </c:pt>
                <c:pt idx="365">
                  <c:v>1.74554772675037E-2</c:v>
                </c:pt>
                <c:pt idx="366">
                  <c:v>1.6912231221795099E-2</c:v>
                </c:pt>
                <c:pt idx="367">
                  <c:v>1.6271395608782799E-2</c:v>
                </c:pt>
                <c:pt idx="368">
                  <c:v>1.5557709150016299E-2</c:v>
                </c:pt>
                <c:pt idx="369">
                  <c:v>1.47938635200262E-2</c:v>
                </c:pt>
                <c:pt idx="370">
                  <c:v>3.4290704876184498E-2</c:v>
                </c:pt>
                <c:pt idx="371">
                  <c:v>3.2826118171215099E-2</c:v>
                </c:pt>
                <c:pt idx="372">
                  <c:v>3.12500670552254E-2</c:v>
                </c:pt>
                <c:pt idx="373">
                  <c:v>2.9606467112898799E-2</c:v>
                </c:pt>
                <c:pt idx="374">
                  <c:v>2.79327090829611E-2</c:v>
                </c:pt>
                <c:pt idx="375">
                  <c:v>2.6259833946824102E-2</c:v>
                </c:pt>
                <c:pt idx="376">
                  <c:v>2.4612782523036E-2</c:v>
                </c:pt>
                <c:pt idx="377">
                  <c:v>2.30110604315996E-2</c:v>
                </c:pt>
                <c:pt idx="378">
                  <c:v>2.1468374878168099E-2</c:v>
                </c:pt>
                <c:pt idx="379">
                  <c:v>1.99971161782742E-2</c:v>
                </c:pt>
                <c:pt idx="380">
                  <c:v>2.17131897807121E-2</c:v>
                </c:pt>
                <c:pt idx="381">
                  <c:v>2.0256869494915002E-2</c:v>
                </c:pt>
                <c:pt idx="382">
                  <c:v>1.8876885995268801E-2</c:v>
                </c:pt>
                <c:pt idx="383">
                  <c:v>1.7576269805431401E-2</c:v>
                </c:pt>
                <c:pt idx="384">
                  <c:v>1.6356103122234299E-2</c:v>
                </c:pt>
                <c:pt idx="385">
                  <c:v>1.5215820632875E-2</c:v>
                </c:pt>
                <c:pt idx="386">
                  <c:v>1.4153718948364299E-2</c:v>
                </c:pt>
                <c:pt idx="387">
                  <c:v>1.31671745330095E-2</c:v>
                </c:pt>
                <c:pt idx="388">
                  <c:v>1.22529463842511E-2</c:v>
                </c:pt>
                <c:pt idx="389">
                  <c:v>1.14073930308223E-2</c:v>
                </c:pt>
                <c:pt idx="390">
                  <c:v>6.1799278482794796E-3</c:v>
                </c:pt>
                <c:pt idx="391">
                  <c:v>6.4235012978315397E-3</c:v>
                </c:pt>
                <c:pt idx="392">
                  <c:v>6.6519933752715596E-3</c:v>
                </c:pt>
                <c:pt idx="393">
                  <c:v>6.8602901883423302E-3</c:v>
                </c:pt>
                <c:pt idx="394">
                  <c:v>7.0452317595481899E-3</c:v>
                </c:pt>
                <c:pt idx="395">
                  <c:v>7.2051305323839196E-3</c:v>
                </c:pt>
                <c:pt idx="396">
                  <c:v>7.3393848724663301E-3</c:v>
                </c:pt>
                <c:pt idx="397">
                  <c:v>7.44819082319737E-3</c:v>
                </c:pt>
                <c:pt idx="398">
                  <c:v>7.5323306955397103E-3</c:v>
                </c:pt>
                <c:pt idx="399">
                  <c:v>7.5930026359856103E-3</c:v>
                </c:pt>
                <c:pt idx="400">
                  <c:v>2.64096073806286E-2</c:v>
                </c:pt>
                <c:pt idx="401">
                  <c:v>2.6391133666038499E-2</c:v>
                </c:pt>
                <c:pt idx="402">
                  <c:v>2.6233876124024402E-2</c:v>
                </c:pt>
                <c:pt idx="403">
                  <c:v>2.5953434407711001E-2</c:v>
                </c:pt>
                <c:pt idx="404">
                  <c:v>2.5564542040228799E-2</c:v>
                </c:pt>
                <c:pt idx="405">
                  <c:v>2.50810645520687E-2</c:v>
                </c:pt>
                <c:pt idx="406">
                  <c:v>2.4516001343727101E-2</c:v>
                </c:pt>
                <c:pt idx="407">
                  <c:v>2.38814502954483E-2</c:v>
                </c:pt>
                <c:pt idx="408">
                  <c:v>2.3188715800642998E-2</c:v>
                </c:pt>
                <c:pt idx="409">
                  <c:v>2.24482398480177E-2</c:v>
                </c:pt>
                <c:pt idx="410">
                  <c:v>4.57335822284222E-3</c:v>
                </c:pt>
                <c:pt idx="411">
                  <c:v>4.5380732044577599E-3</c:v>
                </c:pt>
                <c:pt idx="412">
                  <c:v>4.5158490538597098E-3</c:v>
                </c:pt>
                <c:pt idx="413">
                  <c:v>4.5038685202598598E-3</c:v>
                </c:pt>
                <c:pt idx="414">
                  <c:v>4.4997539371252103E-3</c:v>
                </c:pt>
                <c:pt idx="415">
                  <c:v>4.50148805975914E-3</c:v>
                </c:pt>
                <c:pt idx="416">
                  <c:v>4.5073954388499303E-3</c:v>
                </c:pt>
                <c:pt idx="417">
                  <c:v>4.5160865411162402E-3</c:v>
                </c:pt>
                <c:pt idx="418">
                  <c:v>4.5264302752912001E-3</c:v>
                </c:pt>
                <c:pt idx="419">
                  <c:v>4.5375209301710103E-3</c:v>
                </c:pt>
                <c:pt idx="420">
                  <c:v>8.1569729372859001E-3</c:v>
                </c:pt>
                <c:pt idx="421">
                  <c:v>8.2392655313015001E-3</c:v>
                </c:pt>
                <c:pt idx="422">
                  <c:v>8.26668739318848E-3</c:v>
                </c:pt>
                <c:pt idx="423">
                  <c:v>8.2441903650760703E-3</c:v>
                </c:pt>
                <c:pt idx="424">
                  <c:v>8.1770131364464795E-3</c:v>
                </c:pt>
                <c:pt idx="425">
                  <c:v>8.0705117434263195E-3</c:v>
                </c:pt>
                <c:pt idx="426">
                  <c:v>7.9300543293356895E-3</c:v>
                </c:pt>
                <c:pt idx="427">
                  <c:v>7.7608078718185399E-3</c:v>
                </c:pt>
                <c:pt idx="428">
                  <c:v>7.5677135027944998E-3</c:v>
                </c:pt>
                <c:pt idx="429">
                  <c:v>7.3553943075239702E-3</c:v>
                </c:pt>
                <c:pt idx="430">
                  <c:v>2.7510009240359098E-3</c:v>
                </c:pt>
                <c:pt idx="431">
                  <c:v>2.7068255003541699E-3</c:v>
                </c:pt>
                <c:pt idx="432">
                  <c:v>2.6688277721404999E-3</c:v>
                </c:pt>
                <c:pt idx="433">
                  <c:v>2.6362021453678599E-3</c:v>
                </c:pt>
                <c:pt idx="434">
                  <c:v>2.60823545977473E-3</c:v>
                </c:pt>
                <c:pt idx="435">
                  <c:v>2.5842976756393901E-3</c:v>
                </c:pt>
                <c:pt idx="436">
                  <c:v>2.5638418737798899E-3</c:v>
                </c:pt>
                <c:pt idx="437">
                  <c:v>2.5463793426752099E-3</c:v>
                </c:pt>
                <c:pt idx="438">
                  <c:v>2.5314956437796298E-3</c:v>
                </c:pt>
                <c:pt idx="439">
                  <c:v>2.5188131257891599E-3</c:v>
                </c:pt>
                <c:pt idx="440">
                  <c:v>2.53180554136634E-3</c:v>
                </c:pt>
                <c:pt idx="441">
                  <c:v>2.5154752656817402E-3</c:v>
                </c:pt>
                <c:pt idx="442">
                  <c:v>2.5007778313010901E-3</c:v>
                </c:pt>
                <c:pt idx="443">
                  <c:v>2.4875593371689298E-3</c:v>
                </c:pt>
                <c:pt idx="444">
                  <c:v>2.4756763596087699E-3</c:v>
                </c:pt>
                <c:pt idx="445">
                  <c:v>2.4649938568472901E-3</c:v>
                </c:pt>
                <c:pt idx="446">
                  <c:v>2.45539913885295E-3</c:v>
                </c:pt>
                <c:pt idx="447">
                  <c:v>2.4467727635055802E-3</c:v>
                </c:pt>
                <c:pt idx="448">
                  <c:v>2.4390211328864102E-3</c:v>
                </c:pt>
                <c:pt idx="449">
                  <c:v>2.4320539087057101E-3</c:v>
                </c:pt>
                <c:pt idx="450">
                  <c:v>2.7122357860207601E-3</c:v>
                </c:pt>
                <c:pt idx="451">
                  <c:v>2.68237688578665E-3</c:v>
                </c:pt>
                <c:pt idx="452">
                  <c:v>2.6501901447773001E-3</c:v>
                </c:pt>
                <c:pt idx="453">
                  <c:v>2.6161989662796298E-3</c:v>
                </c:pt>
                <c:pt idx="454">
                  <c:v>2.5808743666857498E-3</c:v>
                </c:pt>
                <c:pt idx="455">
                  <c:v>2.54463800229132E-3</c:v>
                </c:pt>
                <c:pt idx="456">
                  <c:v>2.5078672915697102E-3</c:v>
                </c:pt>
                <c:pt idx="457">
                  <c:v>2.4708958808332699E-3</c:v>
                </c:pt>
                <c:pt idx="458">
                  <c:v>2.4340113159269099E-3</c:v>
                </c:pt>
                <c:pt idx="459">
                  <c:v>2.39746645092964E-3</c:v>
                </c:pt>
                <c:pt idx="460">
                  <c:v>8.9192334562540106E-3</c:v>
                </c:pt>
                <c:pt idx="461">
                  <c:v>8.7637417018413492E-3</c:v>
                </c:pt>
                <c:pt idx="462">
                  <c:v>8.5807926952838898E-3</c:v>
                </c:pt>
                <c:pt idx="463">
                  <c:v>8.3752097561955504E-3</c:v>
                </c:pt>
                <c:pt idx="464">
                  <c:v>8.1514809280633892E-3</c:v>
                </c:pt>
                <c:pt idx="465">
                  <c:v>7.9137086868286098E-3</c:v>
                </c:pt>
                <c:pt idx="466">
                  <c:v>7.6656085439026399E-3</c:v>
                </c:pt>
                <c:pt idx="467">
                  <c:v>7.4104946106672304E-3</c:v>
                </c:pt>
                <c:pt idx="468">
                  <c:v>7.1512903086841098E-3</c:v>
                </c:pt>
                <c:pt idx="469">
                  <c:v>6.8905330263078204E-3</c:v>
                </c:pt>
                <c:pt idx="470">
                  <c:v>1.37342615053058E-2</c:v>
                </c:pt>
                <c:pt idx="471">
                  <c:v>1.4001838862896E-2</c:v>
                </c:pt>
                <c:pt idx="472">
                  <c:v>1.41728660091758E-2</c:v>
                </c:pt>
                <c:pt idx="473">
                  <c:v>1.42551157623529E-2</c:v>
                </c:pt>
                <c:pt idx="474">
                  <c:v>1.42565676942468E-2</c:v>
                </c:pt>
                <c:pt idx="475">
                  <c:v>1.41852051019669E-2</c:v>
                </c:pt>
                <c:pt idx="476">
                  <c:v>1.4048838056623899E-2</c:v>
                </c:pt>
                <c:pt idx="477">
                  <c:v>1.38550065457821E-2</c:v>
                </c:pt>
                <c:pt idx="478">
                  <c:v>1.3610948808491201E-2</c:v>
                </c:pt>
                <c:pt idx="479">
                  <c:v>1.3323513790965099E-2</c:v>
                </c:pt>
                <c:pt idx="480">
                  <c:v>4.9994904547929798E-3</c:v>
                </c:pt>
                <c:pt idx="481">
                  <c:v>5.1337131299078499E-3</c:v>
                </c:pt>
                <c:pt idx="482">
                  <c:v>5.2324552088975898E-3</c:v>
                </c:pt>
                <c:pt idx="483">
                  <c:v>5.2975718863308404E-3</c:v>
                </c:pt>
                <c:pt idx="484">
                  <c:v>5.3313355892896704E-3</c:v>
                </c:pt>
                <c:pt idx="485">
                  <c:v>5.3362865000963202E-3</c:v>
                </c:pt>
                <c:pt idx="486">
                  <c:v>5.3151408210396801E-3</c:v>
                </c:pt>
                <c:pt idx="487">
                  <c:v>5.27071254327893E-3</c:v>
                </c:pt>
                <c:pt idx="488">
                  <c:v>5.2057919092476403E-3</c:v>
                </c:pt>
                <c:pt idx="489">
                  <c:v>5.12311793863773E-3</c:v>
                </c:pt>
                <c:pt idx="490">
                  <c:v>8.4660323336720501E-3</c:v>
                </c:pt>
                <c:pt idx="491">
                  <c:v>8.5146641358733195E-3</c:v>
                </c:pt>
                <c:pt idx="492">
                  <c:v>8.5365921258926392E-3</c:v>
                </c:pt>
                <c:pt idx="493">
                  <c:v>8.5340626537799905E-3</c:v>
                </c:pt>
                <c:pt idx="494">
                  <c:v>8.5093965753912908E-3</c:v>
                </c:pt>
                <c:pt idx="495">
                  <c:v>8.4649035707116092E-3</c:v>
                </c:pt>
                <c:pt idx="496">
                  <c:v>8.4028737619519199E-3</c:v>
                </c:pt>
                <c:pt idx="497">
                  <c:v>8.3255050703883206E-3</c:v>
                </c:pt>
                <c:pt idx="498">
                  <c:v>8.2349292933940905E-3</c:v>
                </c:pt>
                <c:pt idx="499">
                  <c:v>8.13312828540802E-3</c:v>
                </c:pt>
                <c:pt idx="500">
                  <c:v>2.9145568609237699E-2</c:v>
                </c:pt>
                <c:pt idx="501">
                  <c:v>2.87124682217836E-2</c:v>
                </c:pt>
                <c:pt idx="502">
                  <c:v>2.8167812153697E-2</c:v>
                </c:pt>
                <c:pt idx="503">
                  <c:v>2.75273807346821E-2</c:v>
                </c:pt>
                <c:pt idx="504">
                  <c:v>2.6805927976965901E-2</c:v>
                </c:pt>
                <c:pt idx="505">
                  <c:v>2.60170828551054E-2</c:v>
                </c:pt>
                <c:pt idx="506">
                  <c:v>2.5173487141728401E-2</c:v>
                </c:pt>
                <c:pt idx="507">
                  <c:v>2.4286849424243001E-2</c:v>
                </c:pt>
                <c:pt idx="508">
                  <c:v>2.3368017747998199E-2</c:v>
                </c:pt>
                <c:pt idx="509">
                  <c:v>2.2426893934607499E-2</c:v>
                </c:pt>
                <c:pt idx="510">
                  <c:v>3.4301991108804902E-3</c:v>
                </c:pt>
                <c:pt idx="511">
                  <c:v>3.3261305652558799E-3</c:v>
                </c:pt>
                <c:pt idx="512">
                  <c:v>3.24830273166299E-3</c:v>
                </c:pt>
                <c:pt idx="513">
                  <c:v>3.1922685448080301E-3</c:v>
                </c:pt>
                <c:pt idx="514">
                  <c:v>3.1540961936116201E-3</c:v>
                </c:pt>
                <c:pt idx="515">
                  <c:v>3.1303381547331801E-3</c:v>
                </c:pt>
                <c:pt idx="516">
                  <c:v>3.1179981306195298E-3</c:v>
                </c:pt>
                <c:pt idx="517">
                  <c:v>3.1144807580858499E-3</c:v>
                </c:pt>
                <c:pt idx="518">
                  <c:v>3.1175750773400099E-3</c:v>
                </c:pt>
                <c:pt idx="519">
                  <c:v>3.1254105269908901E-3</c:v>
                </c:pt>
                <c:pt idx="520">
                  <c:v>3.30494018271565E-3</c:v>
                </c:pt>
                <c:pt idx="521">
                  <c:v>3.2513823825866001E-3</c:v>
                </c:pt>
                <c:pt idx="522">
                  <c:v>3.2034846954047702E-3</c:v>
                </c:pt>
                <c:pt idx="523">
                  <c:v>3.1607970595359798E-3</c:v>
                </c:pt>
                <c:pt idx="524">
                  <c:v>3.1228801235556598E-3</c:v>
                </c:pt>
                <c:pt idx="525">
                  <c:v>3.0893140938133001E-3</c:v>
                </c:pt>
                <c:pt idx="526">
                  <c:v>3.0596973374486E-3</c:v>
                </c:pt>
                <c:pt idx="527">
                  <c:v>3.0336538329720501E-3</c:v>
                </c:pt>
                <c:pt idx="528">
                  <c:v>3.0108296778053102E-3</c:v>
                </c:pt>
                <c:pt idx="529">
                  <c:v>2.9908905271440701E-3</c:v>
                </c:pt>
                <c:pt idx="530">
                  <c:v>8.5435649380087905E-3</c:v>
                </c:pt>
                <c:pt idx="531">
                  <c:v>8.6079696193337406E-3</c:v>
                </c:pt>
                <c:pt idx="532">
                  <c:v>8.6059523746371304E-3</c:v>
                </c:pt>
                <c:pt idx="533">
                  <c:v>8.5441330447793007E-3</c:v>
                </c:pt>
                <c:pt idx="534">
                  <c:v>8.4296613931655901E-3</c:v>
                </c:pt>
                <c:pt idx="535">
                  <c:v>8.2699209451675398E-3</c:v>
                </c:pt>
                <c:pt idx="536">
                  <c:v>8.0722430720925296E-3</c:v>
                </c:pt>
                <c:pt idx="537">
                  <c:v>7.8437151387333905E-3</c:v>
                </c:pt>
                <c:pt idx="538">
                  <c:v>7.5910263694822797E-3</c:v>
                </c:pt>
                <c:pt idx="539">
                  <c:v>7.3203393258154401E-3</c:v>
                </c:pt>
                <c:pt idx="540">
                  <c:v>2.4340730160474799E-3</c:v>
                </c:pt>
                <c:pt idx="541">
                  <c:v>2.4066893383860601E-3</c:v>
                </c:pt>
                <c:pt idx="542">
                  <c:v>2.3868142161518301E-3</c:v>
                </c:pt>
                <c:pt idx="543">
                  <c:v>2.3729586973786302E-3</c:v>
                </c:pt>
                <c:pt idx="544">
                  <c:v>2.36386596225202E-3</c:v>
                </c:pt>
                <c:pt idx="545">
                  <c:v>2.3584773298353E-3</c:v>
                </c:pt>
                <c:pt idx="546">
                  <c:v>2.35591386444867E-3</c:v>
                </c:pt>
                <c:pt idx="547">
                  <c:v>2.3554519284516599E-3</c:v>
                </c:pt>
                <c:pt idx="548">
                  <c:v>2.35649547539651E-3</c:v>
                </c:pt>
                <c:pt idx="549">
                  <c:v>2.3585611488670102E-3</c:v>
                </c:pt>
                <c:pt idx="550">
                  <c:v>4.2207445949315999E-3</c:v>
                </c:pt>
                <c:pt idx="551">
                  <c:v>4.2372117750346704E-3</c:v>
                </c:pt>
                <c:pt idx="552">
                  <c:v>4.2496086098253701E-3</c:v>
                </c:pt>
                <c:pt idx="553">
                  <c:v>4.2580342851579198E-3</c:v>
                </c:pt>
                <c:pt idx="554">
                  <c:v>4.26265830174089E-3</c:v>
                </c:pt>
                <c:pt idx="555">
                  <c:v>4.2637167498469396E-3</c:v>
                </c:pt>
                <c:pt idx="556">
                  <c:v>4.2614876292645897E-3</c:v>
                </c:pt>
                <c:pt idx="557">
                  <c:v>4.2562708258628897E-3</c:v>
                </c:pt>
                <c:pt idx="558">
                  <c:v>4.2483895085752002E-3</c:v>
                </c:pt>
                <c:pt idx="559">
                  <c:v>4.2381607927382001E-3</c:v>
                </c:pt>
                <c:pt idx="560">
                  <c:v>9.9646393209695799E-3</c:v>
                </c:pt>
                <c:pt idx="561">
                  <c:v>9.9304504692554509E-3</c:v>
                </c:pt>
                <c:pt idx="562">
                  <c:v>9.8321307450532896E-3</c:v>
                </c:pt>
                <c:pt idx="563">
                  <c:v>9.6777956932783092E-3</c:v>
                </c:pt>
                <c:pt idx="564">
                  <c:v>9.4755887985229492E-3</c:v>
                </c:pt>
                <c:pt idx="565">
                  <c:v>9.2334421351551992E-3</c:v>
                </c:pt>
                <c:pt idx="566">
                  <c:v>8.9589292183518392E-3</c:v>
                </c:pt>
                <c:pt idx="567">
                  <c:v>8.6591113358736004E-3</c:v>
                </c:pt>
                <c:pt idx="568">
                  <c:v>8.3404602482914907E-3</c:v>
                </c:pt>
                <c:pt idx="569">
                  <c:v>8.0086654052138294E-3</c:v>
                </c:pt>
                <c:pt idx="570">
                  <c:v>3.4434413537383101E-3</c:v>
                </c:pt>
                <c:pt idx="571">
                  <c:v>3.5190582275390599E-3</c:v>
                </c:pt>
                <c:pt idx="572">
                  <c:v>3.5879642236977798E-3</c:v>
                </c:pt>
                <c:pt idx="573">
                  <c:v>3.6487272009253502E-3</c:v>
                </c:pt>
                <c:pt idx="574">
                  <c:v>3.7005112972110501E-3</c:v>
                </c:pt>
                <c:pt idx="575">
                  <c:v>3.7429034709930398E-3</c:v>
                </c:pt>
                <c:pt idx="576">
                  <c:v>3.77586204558611E-3</c:v>
                </c:pt>
                <c:pt idx="577">
                  <c:v>3.79959237761796E-3</c:v>
                </c:pt>
                <c:pt idx="578">
                  <c:v>3.8144933059811601E-3</c:v>
                </c:pt>
                <c:pt idx="579">
                  <c:v>3.82112246006727E-3</c:v>
                </c:pt>
                <c:pt idx="580">
                  <c:v>3.1838748604059199E-2</c:v>
                </c:pt>
                <c:pt idx="581">
                  <c:v>3.1551890075206798E-2</c:v>
                </c:pt>
                <c:pt idx="582">
                  <c:v>3.10256369411945E-2</c:v>
                </c:pt>
                <c:pt idx="583">
                  <c:v>3.0291289091110198E-2</c:v>
                </c:pt>
                <c:pt idx="584">
                  <c:v>2.93782260268927E-2</c:v>
                </c:pt>
                <c:pt idx="585">
                  <c:v>2.83153280615807E-2</c:v>
                </c:pt>
                <c:pt idx="586">
                  <c:v>2.7128772810101499E-2</c:v>
                </c:pt>
                <c:pt idx="587">
                  <c:v>2.5843542069196701E-2</c:v>
                </c:pt>
                <c:pt idx="588">
                  <c:v>2.4483038112521199E-2</c:v>
                </c:pt>
                <c:pt idx="589">
                  <c:v>2.3069186136126501E-2</c:v>
                </c:pt>
                <c:pt idx="590">
                  <c:v>1.5374923124909399E-2</c:v>
                </c:pt>
                <c:pt idx="591">
                  <c:v>1.6126178205013299E-2</c:v>
                </c:pt>
                <c:pt idx="592">
                  <c:v>1.6701694577932399E-2</c:v>
                </c:pt>
                <c:pt idx="593">
                  <c:v>1.7102872952818898E-2</c:v>
                </c:pt>
                <c:pt idx="594">
                  <c:v>1.73361841589212E-2</c:v>
                </c:pt>
                <c:pt idx="595">
                  <c:v>1.7412118613719899E-2</c:v>
                </c:pt>
                <c:pt idx="596">
                  <c:v>1.7344120889902101E-2</c:v>
                </c:pt>
                <c:pt idx="597">
                  <c:v>1.7147675156593298E-2</c:v>
                </c:pt>
                <c:pt idx="598">
                  <c:v>1.68393477797508E-2</c:v>
                </c:pt>
                <c:pt idx="599">
                  <c:v>1.6436073929071399E-2</c:v>
                </c:pt>
                <c:pt idx="600">
                  <c:v>6.6367308609187603E-3</c:v>
                </c:pt>
                <c:pt idx="601">
                  <c:v>6.3499412499368199E-3</c:v>
                </c:pt>
                <c:pt idx="602">
                  <c:v>6.0598128475248796E-3</c:v>
                </c:pt>
                <c:pt idx="603">
                  <c:v>5.7702413760125602E-3</c:v>
                </c:pt>
                <c:pt idx="604">
                  <c:v>5.4845232516527202E-3</c:v>
                </c:pt>
                <c:pt idx="605">
                  <c:v>5.2053919062018403E-3</c:v>
                </c:pt>
                <c:pt idx="606">
                  <c:v>4.9350243061780904E-3</c:v>
                </c:pt>
                <c:pt idx="607">
                  <c:v>4.67514945194125E-3</c:v>
                </c:pt>
                <c:pt idx="608">
                  <c:v>4.4270358048379404E-3</c:v>
                </c:pt>
                <c:pt idx="609">
                  <c:v>4.1915909387171303E-3</c:v>
                </c:pt>
                <c:pt idx="610">
                  <c:v>2.720593707636E-3</c:v>
                </c:pt>
                <c:pt idx="611">
                  <c:v>2.5564827956259199E-3</c:v>
                </c:pt>
                <c:pt idx="612">
                  <c:v>2.4068199563771499E-3</c:v>
                </c:pt>
                <c:pt idx="613">
                  <c:v>2.2706768941134201E-3</c:v>
                </c:pt>
                <c:pt idx="614">
                  <c:v>2.1471239160746301E-3</c:v>
                </c:pt>
                <c:pt idx="615">
                  <c:v>2.0352494902908802E-3</c:v>
                </c:pt>
                <c:pt idx="616">
                  <c:v>1.9341545412316901E-3</c:v>
                </c:pt>
                <c:pt idx="617">
                  <c:v>1.8429814372211699E-3</c:v>
                </c:pt>
                <c:pt idx="618">
                  <c:v>1.7609058413654601E-3</c:v>
                </c:pt>
                <c:pt idx="619">
                  <c:v>1.6871556872502E-3</c:v>
                </c:pt>
                <c:pt idx="620">
                  <c:v>6.0675993561744697E-2</c:v>
                </c:pt>
                <c:pt idx="621">
                  <c:v>6.0601815581321702E-2</c:v>
                </c:pt>
                <c:pt idx="622">
                  <c:v>5.9832729399204303E-2</c:v>
                </c:pt>
                <c:pt idx="623">
                  <c:v>5.8464691042900099E-2</c:v>
                </c:pt>
                <c:pt idx="624">
                  <c:v>5.6585527956485797E-2</c:v>
                </c:pt>
                <c:pt idx="625">
                  <c:v>5.4276220500469201E-2</c:v>
                </c:pt>
                <c:pt idx="626">
                  <c:v>5.1611911505460802E-2</c:v>
                </c:pt>
                <c:pt idx="627">
                  <c:v>4.86628413200378E-2</c:v>
                </c:pt>
                <c:pt idx="628">
                  <c:v>4.5495066791772801E-2</c:v>
                </c:pt>
                <c:pt idx="629">
                  <c:v>4.21709343791008E-2</c:v>
                </c:pt>
                <c:pt idx="630">
                  <c:v>1.4312656596303E-2</c:v>
                </c:pt>
                <c:pt idx="631">
                  <c:v>1.5248198993504099E-2</c:v>
                </c:pt>
                <c:pt idx="632">
                  <c:v>1.6019336879253401E-2</c:v>
                </c:pt>
                <c:pt idx="633">
                  <c:v>1.6617739573121099E-2</c:v>
                </c:pt>
                <c:pt idx="634">
                  <c:v>1.7041664570569999E-2</c:v>
                </c:pt>
                <c:pt idx="635">
                  <c:v>1.72950867563486E-2</c:v>
                </c:pt>
                <c:pt idx="636">
                  <c:v>1.7386725172400499E-2</c:v>
                </c:pt>
                <c:pt idx="637">
                  <c:v>1.7328986898064599E-2</c:v>
                </c:pt>
                <c:pt idx="638">
                  <c:v>1.7136873677372901E-2</c:v>
                </c:pt>
                <c:pt idx="639">
                  <c:v>1.6827084124088301E-2</c:v>
                </c:pt>
                <c:pt idx="640">
                  <c:v>6.1028795316815402E-3</c:v>
                </c:pt>
                <c:pt idx="641">
                  <c:v>5.8556152507662799E-3</c:v>
                </c:pt>
                <c:pt idx="642">
                  <c:v>5.5981636978685899E-3</c:v>
                </c:pt>
                <c:pt idx="643">
                  <c:v>5.3350836969912104E-3</c:v>
                </c:pt>
                <c:pt idx="644">
                  <c:v>5.0703850574791397E-3</c:v>
                </c:pt>
                <c:pt idx="645">
                  <c:v>4.8075290396809604E-3</c:v>
                </c:pt>
                <c:pt idx="646">
                  <c:v>4.5494176447391501E-3</c:v>
                </c:pt>
                <c:pt idx="647">
                  <c:v>4.2984322644770197E-3</c:v>
                </c:pt>
                <c:pt idx="648">
                  <c:v>4.0564723312854802E-3</c:v>
                </c:pt>
                <c:pt idx="649">
                  <c:v>3.8249776698648899E-3</c:v>
                </c:pt>
                <c:pt idx="650">
                  <c:v>7.8167142346501402E-3</c:v>
                </c:pt>
                <c:pt idx="651">
                  <c:v>7.48304557055235E-3</c:v>
                </c:pt>
                <c:pt idx="652">
                  <c:v>7.1510341949760897E-3</c:v>
                </c:pt>
                <c:pt idx="653">
                  <c:v>6.8239332176744999E-3</c:v>
                </c:pt>
                <c:pt idx="654">
                  <c:v>6.50440668687225E-3</c:v>
                </c:pt>
                <c:pt idx="655">
                  <c:v>6.1945677734911398E-3</c:v>
                </c:pt>
                <c:pt idx="656">
                  <c:v>5.8960597962141002E-3</c:v>
                </c:pt>
                <c:pt idx="657">
                  <c:v>5.6100948713719801E-3</c:v>
                </c:pt>
                <c:pt idx="658">
                  <c:v>5.3375223651528402E-3</c:v>
                </c:pt>
                <c:pt idx="659">
                  <c:v>5.0788694061338902E-3</c:v>
                </c:pt>
                <c:pt idx="660">
                  <c:v>1.49932093918324E-2</c:v>
                </c:pt>
                <c:pt idx="661">
                  <c:v>1.53463268652558E-2</c:v>
                </c:pt>
                <c:pt idx="662">
                  <c:v>1.5524494461715201E-2</c:v>
                </c:pt>
                <c:pt idx="663">
                  <c:v>1.55418394133449E-2</c:v>
                </c:pt>
                <c:pt idx="664">
                  <c:v>1.54139157384634E-2</c:v>
                </c:pt>
                <c:pt idx="665">
                  <c:v>1.51569182053208E-2</c:v>
                </c:pt>
                <c:pt idx="666">
                  <c:v>1.47872371599078E-2</c:v>
                </c:pt>
                <c:pt idx="667">
                  <c:v>1.43210757523775E-2</c:v>
                </c:pt>
                <c:pt idx="668">
                  <c:v>1.37742245569825E-2</c:v>
                </c:pt>
                <c:pt idx="669">
                  <c:v>1.31618622690439E-2</c:v>
                </c:pt>
                <c:pt idx="670">
                  <c:v>1.20359230786562E-2</c:v>
                </c:pt>
                <c:pt idx="671">
                  <c:v>1.14142168313265E-2</c:v>
                </c:pt>
                <c:pt idx="672">
                  <c:v>1.07763363048434E-2</c:v>
                </c:pt>
                <c:pt idx="673">
                  <c:v>1.01313479244709E-2</c:v>
                </c:pt>
                <c:pt idx="674">
                  <c:v>9.4874668866396002E-3</c:v>
                </c:pt>
                <c:pt idx="675">
                  <c:v>8.8520934805273992E-3</c:v>
                </c:pt>
                <c:pt idx="676">
                  <c:v>8.2317786291241698E-3</c:v>
                </c:pt>
                <c:pt idx="677">
                  <c:v>7.63223413378E-3</c:v>
                </c:pt>
                <c:pt idx="678">
                  <c:v>7.0583126507699498E-3</c:v>
                </c:pt>
                <c:pt idx="679">
                  <c:v>6.5140537917614001E-3</c:v>
                </c:pt>
                <c:pt idx="680">
                  <c:v>5.5451868101954504E-3</c:v>
                </c:pt>
                <c:pt idx="681">
                  <c:v>5.0668790936469997E-3</c:v>
                </c:pt>
                <c:pt idx="682">
                  <c:v>4.6268641017377403E-3</c:v>
                </c:pt>
                <c:pt idx="683">
                  <c:v>4.2262249626219299E-3</c:v>
                </c:pt>
                <c:pt idx="684">
                  <c:v>3.8653367664665001E-3</c:v>
                </c:pt>
                <c:pt idx="685">
                  <c:v>3.5438856575638099E-3</c:v>
                </c:pt>
                <c:pt idx="686">
                  <c:v>3.2609645277261699E-3</c:v>
                </c:pt>
                <c:pt idx="687">
                  <c:v>3.01513727754355E-3</c:v>
                </c:pt>
                <c:pt idx="688">
                  <c:v>2.8045130893588101E-3</c:v>
                </c:pt>
                <c:pt idx="689">
                  <c:v>2.6268234942108401E-3</c:v>
                </c:pt>
                <c:pt idx="690">
                  <c:v>4.1202250868082099E-3</c:v>
                </c:pt>
                <c:pt idx="691">
                  <c:v>3.9336271584034001E-3</c:v>
                </c:pt>
                <c:pt idx="692">
                  <c:v>3.7737335078418298E-3</c:v>
                </c:pt>
                <c:pt idx="693">
                  <c:v>3.6392493639141299E-3</c:v>
                </c:pt>
                <c:pt idx="694">
                  <c:v>3.5283907782286401E-3</c:v>
                </c:pt>
                <c:pt idx="695">
                  <c:v>3.4390073269605602E-3</c:v>
                </c:pt>
                <c:pt idx="696">
                  <c:v>3.3686780370771898E-3</c:v>
                </c:pt>
                <c:pt idx="697">
                  <c:v>3.3148280344903499E-3</c:v>
                </c:pt>
                <c:pt idx="698">
                  <c:v>3.2748142257332802E-3</c:v>
                </c:pt>
                <c:pt idx="699">
                  <c:v>3.2460272777825598E-3</c:v>
                </c:pt>
                <c:pt idx="700">
                  <c:v>5.44441528618336E-2</c:v>
                </c:pt>
                <c:pt idx="701">
                  <c:v>5.4259099066257498E-2</c:v>
                </c:pt>
                <c:pt idx="702">
                  <c:v>5.35236224532128E-2</c:v>
                </c:pt>
                <c:pt idx="703">
                  <c:v>5.2326910197734798E-2</c:v>
                </c:pt>
                <c:pt idx="704">
                  <c:v>5.07589504122734E-2</c:v>
                </c:pt>
                <c:pt idx="705">
                  <c:v>4.8905719071626698E-2</c:v>
                </c:pt>
                <c:pt idx="706">
                  <c:v>4.6846237033605603E-2</c:v>
                </c:pt>
                <c:pt idx="707">
                  <c:v>4.4650584459304803E-2</c:v>
                </c:pt>
                <c:pt idx="708">
                  <c:v>4.2379066348075901E-2</c:v>
                </c:pt>
                <c:pt idx="709">
                  <c:v>4.0081989020109197E-2</c:v>
                </c:pt>
                <c:pt idx="710">
                  <c:v>1.63005106151104E-3</c:v>
                </c:pt>
                <c:pt idx="711">
                  <c:v>1.4243365731090301E-3</c:v>
                </c:pt>
                <c:pt idx="712">
                  <c:v>1.29959720652551E-3</c:v>
                </c:pt>
                <c:pt idx="713">
                  <c:v>1.2369886972010101E-3</c:v>
                </c:pt>
                <c:pt idx="714">
                  <c:v>1.2207889230921899E-3</c:v>
                </c:pt>
                <c:pt idx="715">
                  <c:v>1.2380545958876599E-3</c:v>
                </c:pt>
                <c:pt idx="716">
                  <c:v>1.2782681733369799E-3</c:v>
                </c:pt>
                <c:pt idx="717">
                  <c:v>1.3330086367204801E-3</c:v>
                </c:pt>
                <c:pt idx="718">
                  <c:v>1.3956306502223E-3</c:v>
                </c:pt>
                <c:pt idx="719">
                  <c:v>1.46099622361362E-3</c:v>
                </c:pt>
                <c:pt idx="720">
                  <c:v>1.7591114155948199E-3</c:v>
                </c:pt>
                <c:pt idx="721">
                  <c:v>1.71066215261817E-3</c:v>
                </c:pt>
                <c:pt idx="722">
                  <c:v>1.67210469953716E-3</c:v>
                </c:pt>
                <c:pt idx="723">
                  <c:v>1.64182553999126E-3</c:v>
                </c:pt>
                <c:pt idx="724">
                  <c:v>1.61839195061475E-3</c:v>
                </c:pt>
                <c:pt idx="725">
                  <c:v>1.60054117441177E-3</c:v>
                </c:pt>
                <c:pt idx="726">
                  <c:v>1.5871791401877999E-3</c:v>
                </c:pt>
                <c:pt idx="727">
                  <c:v>1.57736451365054E-3</c:v>
                </c:pt>
                <c:pt idx="728">
                  <c:v>1.5702822711318701E-3</c:v>
                </c:pt>
                <c:pt idx="729">
                  <c:v>1.56525522470474E-3</c:v>
                </c:pt>
                <c:pt idx="730">
                  <c:v>1.85627699829638E-3</c:v>
                </c:pt>
                <c:pt idx="731">
                  <c:v>1.88407395035029E-3</c:v>
                </c:pt>
                <c:pt idx="732">
                  <c:v>1.9026161171495899E-3</c:v>
                </c:pt>
                <c:pt idx="733">
                  <c:v>1.9123419187963E-3</c:v>
                </c:pt>
                <c:pt idx="734">
                  <c:v>1.9138503121212101E-3</c:v>
                </c:pt>
                <c:pt idx="735">
                  <c:v>1.9078543409705201E-3</c:v>
                </c:pt>
                <c:pt idx="736">
                  <c:v>1.8951325910165899E-3</c:v>
                </c:pt>
                <c:pt idx="737">
                  <c:v>1.87650509178639E-3</c:v>
                </c:pt>
                <c:pt idx="738">
                  <c:v>1.852793735452E-3</c:v>
                </c:pt>
                <c:pt idx="739">
                  <c:v>1.82481482625008E-3</c:v>
                </c:pt>
                <c:pt idx="740">
                  <c:v>4.3184855021536402E-3</c:v>
                </c:pt>
                <c:pt idx="741">
                  <c:v>4.2071258649230003E-3</c:v>
                </c:pt>
                <c:pt idx="742">
                  <c:v>4.0647657588124301E-3</c:v>
                </c:pt>
                <c:pt idx="743">
                  <c:v>3.8977544754743602E-3</c:v>
                </c:pt>
                <c:pt idx="744">
                  <c:v>3.7122149951756001E-3</c:v>
                </c:pt>
                <c:pt idx="745">
                  <c:v>3.5139017272740598E-3</c:v>
                </c:pt>
                <c:pt idx="746">
                  <c:v>3.3081439323723299E-3</c:v>
                </c:pt>
                <c:pt idx="747">
                  <c:v>3.0997537542134502E-3</c:v>
                </c:pt>
                <c:pt idx="748">
                  <c:v>2.89298454299569E-3</c:v>
                </c:pt>
                <c:pt idx="749">
                  <c:v>2.6915273629128898E-3</c:v>
                </c:pt>
                <c:pt idx="750">
                  <c:v>3.1837970018386802E-3</c:v>
                </c:pt>
                <c:pt idx="751">
                  <c:v>2.9732054099440601E-3</c:v>
                </c:pt>
                <c:pt idx="752">
                  <c:v>2.7712669689208299E-3</c:v>
                </c:pt>
                <c:pt idx="753">
                  <c:v>2.5803835596889301E-3</c:v>
                </c:pt>
                <c:pt idx="754">
                  <c:v>2.4024108424782801E-3</c:v>
                </c:pt>
                <c:pt idx="755">
                  <c:v>2.2386957425624102E-3</c:v>
                </c:pt>
                <c:pt idx="756">
                  <c:v>2.0901144016534099E-3</c:v>
                </c:pt>
                <c:pt idx="757">
                  <c:v>1.9570884760469198E-3</c:v>
                </c:pt>
                <c:pt idx="758">
                  <c:v>1.8396604573354099E-3</c:v>
                </c:pt>
                <c:pt idx="759">
                  <c:v>1.7375150928273799E-3</c:v>
                </c:pt>
                <c:pt idx="760">
                  <c:v>4.4462992809712904E-3</c:v>
                </c:pt>
                <c:pt idx="761">
                  <c:v>4.5601041056215798E-3</c:v>
                </c:pt>
                <c:pt idx="762">
                  <c:v>4.6314401552081099E-3</c:v>
                </c:pt>
                <c:pt idx="763">
                  <c:v>4.6626725234091299E-3</c:v>
                </c:pt>
                <c:pt idx="764">
                  <c:v>4.6569365076720697E-3</c:v>
                </c:pt>
                <c:pt idx="765">
                  <c:v>4.6178447082638697E-3</c:v>
                </c:pt>
                <c:pt idx="766">
                  <c:v>4.5493463985621903E-3</c:v>
                </c:pt>
                <c:pt idx="767">
                  <c:v>4.4555184431374099E-3</c:v>
                </c:pt>
                <c:pt idx="768">
                  <c:v>4.3404200114309796E-3</c:v>
                </c:pt>
                <c:pt idx="769">
                  <c:v>4.2079747654497597E-3</c:v>
                </c:pt>
                <c:pt idx="770">
                  <c:v>2.5973473675549E-3</c:v>
                </c:pt>
                <c:pt idx="771">
                  <c:v>2.6202651206404001E-3</c:v>
                </c:pt>
                <c:pt idx="772">
                  <c:v>2.6045460253953899E-3</c:v>
                </c:pt>
                <c:pt idx="773">
                  <c:v>2.55371490493417E-3</c:v>
                </c:pt>
                <c:pt idx="774">
                  <c:v>2.4724125396460299E-3</c:v>
                </c:pt>
                <c:pt idx="775">
                  <c:v>2.3659749422222402E-3</c:v>
                </c:pt>
                <c:pt idx="776">
                  <c:v>2.2400743328034899E-3</c:v>
                </c:pt>
                <c:pt idx="777">
                  <c:v>2.1004332229495101E-3</c:v>
                </c:pt>
                <c:pt idx="778">
                  <c:v>1.95256841834635E-3</c:v>
                </c:pt>
                <c:pt idx="779">
                  <c:v>1.80160813033581E-3</c:v>
                </c:pt>
                <c:pt idx="780">
                  <c:v>1.9059217302128701E-3</c:v>
                </c:pt>
                <c:pt idx="781">
                  <c:v>1.91772682592273E-3</c:v>
                </c:pt>
                <c:pt idx="782">
                  <c:v>1.9263024441897899E-3</c:v>
                </c:pt>
                <c:pt idx="783">
                  <c:v>1.93138571921736E-3</c:v>
                </c:pt>
                <c:pt idx="784">
                  <c:v>1.9328967900946699E-3</c:v>
                </c:pt>
                <c:pt idx="785">
                  <c:v>1.9309143535792799E-3</c:v>
                </c:pt>
                <c:pt idx="786">
                  <c:v>1.9256164086982599E-3</c:v>
                </c:pt>
                <c:pt idx="787">
                  <c:v>1.91727350465953E-3</c:v>
                </c:pt>
                <c:pt idx="788">
                  <c:v>1.9062204519286799E-3</c:v>
                </c:pt>
                <c:pt idx="789">
                  <c:v>1.89281965140253E-3</c:v>
                </c:pt>
                <c:pt idx="790">
                  <c:v>7.1280472911894304E-3</c:v>
                </c:pt>
                <c:pt idx="791">
                  <c:v>7.0133013650774999E-3</c:v>
                </c:pt>
                <c:pt idx="792">
                  <c:v>6.84411451220513E-3</c:v>
                </c:pt>
                <c:pt idx="793">
                  <c:v>6.6295666620135299E-3</c:v>
                </c:pt>
                <c:pt idx="794">
                  <c:v>6.3785947859287297E-3</c:v>
                </c:pt>
                <c:pt idx="795">
                  <c:v>6.0997246764600303E-3</c:v>
                </c:pt>
                <c:pt idx="796">
                  <c:v>5.8008483611047303E-3</c:v>
                </c:pt>
                <c:pt idx="797">
                  <c:v>5.4891095496714098E-3</c:v>
                </c:pt>
                <c:pt idx="798">
                  <c:v>5.1707741804421E-3</c:v>
                </c:pt>
                <c:pt idx="799">
                  <c:v>4.8512974753975903E-3</c:v>
                </c:pt>
                <c:pt idx="800">
                  <c:v>1.2233951129019299E-3</c:v>
                </c:pt>
                <c:pt idx="801">
                  <c:v>1.2004554737359301E-3</c:v>
                </c:pt>
                <c:pt idx="802">
                  <c:v>1.19108683429658E-3</c:v>
                </c:pt>
                <c:pt idx="803">
                  <c:v>1.19158835150302E-3</c:v>
                </c:pt>
                <c:pt idx="804">
                  <c:v>1.19881890714169E-3</c:v>
                </c:pt>
                <c:pt idx="805">
                  <c:v>1.2101685861125599E-3</c:v>
                </c:pt>
                <c:pt idx="806">
                  <c:v>1.22352107428014E-3</c:v>
                </c:pt>
                <c:pt idx="807">
                  <c:v>1.2371954508125799E-3</c:v>
                </c:pt>
                <c:pt idx="808">
                  <c:v>1.2499189469963299E-3</c:v>
                </c:pt>
                <c:pt idx="809">
                  <c:v>1.26075535081327E-3</c:v>
                </c:pt>
                <c:pt idx="810">
                  <c:v>1.2059361906722201E-3</c:v>
                </c:pt>
                <c:pt idx="811">
                  <c:v>1.1689790990203599E-3</c:v>
                </c:pt>
                <c:pt idx="812">
                  <c:v>1.1309805558994399E-3</c:v>
                </c:pt>
                <c:pt idx="813">
                  <c:v>1.0925552342087E-3</c:v>
                </c:pt>
                <c:pt idx="814">
                  <c:v>1.0542372474446899E-3</c:v>
                </c:pt>
                <c:pt idx="815">
                  <c:v>1.0164851555600799E-3</c:v>
                </c:pt>
                <c:pt idx="816">
                  <c:v>9.7968301270157099E-4</c:v>
                </c:pt>
                <c:pt idx="817">
                  <c:v>9.4414071645587704E-4</c:v>
                </c:pt>
                <c:pt idx="818">
                  <c:v>9.1010204050689903E-4</c:v>
                </c:pt>
                <c:pt idx="819">
                  <c:v>8.7775511201471101E-4</c:v>
                </c:pt>
                <c:pt idx="820">
                  <c:v>8.8125286856666196E-4</c:v>
                </c:pt>
                <c:pt idx="821">
                  <c:v>8.70914838742465E-4</c:v>
                </c:pt>
                <c:pt idx="822">
                  <c:v>8.6260959506034905E-4</c:v>
                </c:pt>
                <c:pt idx="823">
                  <c:v>8.5601460887119196E-4</c:v>
                </c:pt>
                <c:pt idx="824">
                  <c:v>8.5083686280995597E-4</c:v>
                </c:pt>
                <c:pt idx="825">
                  <c:v>8.4681774023920298E-4</c:v>
                </c:pt>
                <c:pt idx="826">
                  <c:v>8.4372673882171501E-4</c:v>
                </c:pt>
                <c:pt idx="827">
                  <c:v>8.4136315854266297E-4</c:v>
                </c:pt>
                <c:pt idx="828">
                  <c:v>8.3955761510878801E-4</c:v>
                </c:pt>
                <c:pt idx="829">
                  <c:v>8.3816004917025599E-4</c:v>
                </c:pt>
                <c:pt idx="830">
                  <c:v>4.3787944014184199E-4</c:v>
                </c:pt>
                <c:pt idx="831">
                  <c:v>4.3896745773963598E-4</c:v>
                </c:pt>
                <c:pt idx="832">
                  <c:v>4.3996295426040899E-4</c:v>
                </c:pt>
                <c:pt idx="833">
                  <c:v>4.4081141822971398E-4</c:v>
                </c:pt>
                <c:pt idx="834">
                  <c:v>4.4147664448246398E-4</c:v>
                </c:pt>
                <c:pt idx="835">
                  <c:v>4.4193616486154502E-4</c:v>
                </c:pt>
                <c:pt idx="836">
                  <c:v>4.4217926915735001E-4</c:v>
                </c:pt>
                <c:pt idx="837">
                  <c:v>4.4220319250598599E-4</c:v>
                </c:pt>
                <c:pt idx="838">
                  <c:v>4.4201334821991601E-4</c:v>
                </c:pt>
                <c:pt idx="839">
                  <c:v>4.4162120320834198E-4</c:v>
                </c:pt>
                <c:pt idx="840">
                  <c:v>1.4710735995322501E-3</c:v>
                </c:pt>
                <c:pt idx="841">
                  <c:v>1.4577240217477101E-3</c:v>
                </c:pt>
                <c:pt idx="842">
                  <c:v>1.4344971859827601E-3</c:v>
                </c:pt>
                <c:pt idx="843">
                  <c:v>1.4028763398528099E-3</c:v>
                </c:pt>
                <c:pt idx="844">
                  <c:v>1.36435392778367E-3</c:v>
                </c:pt>
                <c:pt idx="845">
                  <c:v>1.32040143944323E-3</c:v>
                </c:pt>
                <c:pt idx="846">
                  <c:v>1.2724222615361201E-3</c:v>
                </c:pt>
                <c:pt idx="847">
                  <c:v>1.22173468116671E-3</c:v>
                </c:pt>
                <c:pt idx="848">
                  <c:v>1.1695421999320401E-3</c:v>
                </c:pt>
                <c:pt idx="849">
                  <c:v>1.1169334175065201E-3</c:v>
                </c:pt>
                <c:pt idx="850">
                  <c:v>1.49142546579242E-2</c:v>
                </c:pt>
                <c:pt idx="851">
                  <c:v>1.41612580046058E-2</c:v>
                </c:pt>
                <c:pt idx="852">
                  <c:v>1.3105555437505301E-2</c:v>
                </c:pt>
                <c:pt idx="853">
                  <c:v>1.1830055154860001E-2</c:v>
                </c:pt>
                <c:pt idx="854">
                  <c:v>1.0415390133857699E-2</c:v>
                </c:pt>
                <c:pt idx="855">
                  <c:v>8.9369053021073307E-3</c:v>
                </c:pt>
                <c:pt idx="856">
                  <c:v>7.4623720720410399E-3</c:v>
                </c:pt>
                <c:pt idx="857">
                  <c:v>6.0502467676997202E-3</c:v>
                </c:pt>
                <c:pt idx="858">
                  <c:v>4.7484152019023904E-3</c:v>
                </c:pt>
                <c:pt idx="859">
                  <c:v>3.5931263118982302E-3</c:v>
                </c:pt>
              </c:numCache>
            </c:numRef>
          </c:yVal>
          <c:smooth val="0"/>
          <c:extLst xmlns:c16r2="http://schemas.microsoft.com/office/drawing/2015/06/chart">
            <c:ext xmlns:c16="http://schemas.microsoft.com/office/drawing/2014/chart" uri="{C3380CC4-5D6E-409C-BE32-E72D297353CC}">
              <c16:uniqueId val="{00000000-619B-F243-9144-8EDBDFE97212}"/>
            </c:ext>
          </c:extLst>
        </c:ser>
        <c:dLbls>
          <c:showLegendKey val="0"/>
          <c:showVal val="0"/>
          <c:showCatName val="0"/>
          <c:showSerName val="0"/>
          <c:showPercent val="0"/>
          <c:showBubbleSize val="0"/>
        </c:dLbls>
        <c:axId val="285915368"/>
        <c:axId val="285917328"/>
      </c:scatterChart>
      <c:valAx>
        <c:axId val="285915368"/>
        <c:scaling>
          <c:orientation val="minMax"/>
          <c:max val="90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S"/>
                  <a:t>Epoc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E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285917328"/>
        <c:crosses val="autoZero"/>
        <c:crossBetween val="midCat"/>
      </c:valAx>
      <c:valAx>
        <c:axId val="2859173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S"/>
                  <a:t>Error de entrenamient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E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285915368"/>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ES"/>
              <a:t>Error de entrenamiento</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S"/>
        </a:p>
      </c:txPr>
    </c:title>
    <c:autoTitleDeleted val="0"/>
    <c:plotArea>
      <c:layout/>
      <c:scatterChart>
        <c:scatterStyle val="lineMarker"/>
        <c:varyColors val="0"/>
        <c:ser>
          <c:idx val="0"/>
          <c:order val="0"/>
          <c:spPr>
            <a:ln w="19050" cap="rnd">
              <a:solidFill>
                <a:schemeClr val="accent1"/>
              </a:solidFill>
              <a:round/>
            </a:ln>
            <a:effectLst/>
          </c:spPr>
          <c:marker>
            <c:symbol val="none"/>
          </c:marker>
          <c:xVal>
            <c:numRef>
              <c:f>'Datos modelo'!$A$2:$A$691</c:f>
              <c:numCache>
                <c:formatCode>General</c:formatCode>
                <c:ptCount val="690"/>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pt idx="370">
                  <c:v>370</c:v>
                </c:pt>
                <c:pt idx="371">
                  <c:v>371</c:v>
                </c:pt>
                <c:pt idx="372">
                  <c:v>372</c:v>
                </c:pt>
                <c:pt idx="373">
                  <c:v>373</c:v>
                </c:pt>
                <c:pt idx="374">
                  <c:v>374</c:v>
                </c:pt>
                <c:pt idx="375">
                  <c:v>375</c:v>
                </c:pt>
                <c:pt idx="376">
                  <c:v>376</c:v>
                </c:pt>
                <c:pt idx="377">
                  <c:v>377</c:v>
                </c:pt>
                <c:pt idx="378">
                  <c:v>378</c:v>
                </c:pt>
                <c:pt idx="379">
                  <c:v>379</c:v>
                </c:pt>
                <c:pt idx="380">
                  <c:v>380</c:v>
                </c:pt>
                <c:pt idx="381">
                  <c:v>381</c:v>
                </c:pt>
                <c:pt idx="382">
                  <c:v>382</c:v>
                </c:pt>
                <c:pt idx="383">
                  <c:v>383</c:v>
                </c:pt>
                <c:pt idx="384">
                  <c:v>384</c:v>
                </c:pt>
                <c:pt idx="385">
                  <c:v>385</c:v>
                </c:pt>
                <c:pt idx="386">
                  <c:v>386</c:v>
                </c:pt>
                <c:pt idx="387">
                  <c:v>387</c:v>
                </c:pt>
                <c:pt idx="388">
                  <c:v>388</c:v>
                </c:pt>
                <c:pt idx="389">
                  <c:v>389</c:v>
                </c:pt>
                <c:pt idx="390">
                  <c:v>390</c:v>
                </c:pt>
                <c:pt idx="391">
                  <c:v>391</c:v>
                </c:pt>
                <c:pt idx="392">
                  <c:v>392</c:v>
                </c:pt>
                <c:pt idx="393">
                  <c:v>393</c:v>
                </c:pt>
                <c:pt idx="394">
                  <c:v>394</c:v>
                </c:pt>
                <c:pt idx="395">
                  <c:v>395</c:v>
                </c:pt>
                <c:pt idx="396">
                  <c:v>396</c:v>
                </c:pt>
                <c:pt idx="397">
                  <c:v>397</c:v>
                </c:pt>
                <c:pt idx="398">
                  <c:v>398</c:v>
                </c:pt>
                <c:pt idx="399">
                  <c:v>399</c:v>
                </c:pt>
                <c:pt idx="400">
                  <c:v>400</c:v>
                </c:pt>
                <c:pt idx="401">
                  <c:v>401</c:v>
                </c:pt>
                <c:pt idx="402">
                  <c:v>402</c:v>
                </c:pt>
                <c:pt idx="403">
                  <c:v>403</c:v>
                </c:pt>
                <c:pt idx="404">
                  <c:v>404</c:v>
                </c:pt>
                <c:pt idx="405">
                  <c:v>405</c:v>
                </c:pt>
                <c:pt idx="406">
                  <c:v>406</c:v>
                </c:pt>
                <c:pt idx="407">
                  <c:v>407</c:v>
                </c:pt>
                <c:pt idx="408">
                  <c:v>408</c:v>
                </c:pt>
                <c:pt idx="409">
                  <c:v>409</c:v>
                </c:pt>
                <c:pt idx="410">
                  <c:v>410</c:v>
                </c:pt>
                <c:pt idx="411">
                  <c:v>411</c:v>
                </c:pt>
                <c:pt idx="412">
                  <c:v>412</c:v>
                </c:pt>
                <c:pt idx="413">
                  <c:v>413</c:v>
                </c:pt>
                <c:pt idx="414">
                  <c:v>414</c:v>
                </c:pt>
                <c:pt idx="415">
                  <c:v>415</c:v>
                </c:pt>
                <c:pt idx="416">
                  <c:v>416</c:v>
                </c:pt>
                <c:pt idx="417">
                  <c:v>417</c:v>
                </c:pt>
                <c:pt idx="418">
                  <c:v>418</c:v>
                </c:pt>
                <c:pt idx="419">
                  <c:v>419</c:v>
                </c:pt>
                <c:pt idx="420">
                  <c:v>420</c:v>
                </c:pt>
                <c:pt idx="421">
                  <c:v>421</c:v>
                </c:pt>
                <c:pt idx="422">
                  <c:v>422</c:v>
                </c:pt>
                <c:pt idx="423">
                  <c:v>423</c:v>
                </c:pt>
                <c:pt idx="424">
                  <c:v>424</c:v>
                </c:pt>
                <c:pt idx="425">
                  <c:v>425</c:v>
                </c:pt>
                <c:pt idx="426">
                  <c:v>426</c:v>
                </c:pt>
                <c:pt idx="427">
                  <c:v>427</c:v>
                </c:pt>
                <c:pt idx="428">
                  <c:v>428</c:v>
                </c:pt>
                <c:pt idx="429">
                  <c:v>429</c:v>
                </c:pt>
                <c:pt idx="430">
                  <c:v>430</c:v>
                </c:pt>
                <c:pt idx="431">
                  <c:v>431</c:v>
                </c:pt>
                <c:pt idx="432">
                  <c:v>432</c:v>
                </c:pt>
                <c:pt idx="433">
                  <c:v>433</c:v>
                </c:pt>
                <c:pt idx="434">
                  <c:v>434</c:v>
                </c:pt>
                <c:pt idx="435">
                  <c:v>435</c:v>
                </c:pt>
                <c:pt idx="436">
                  <c:v>436</c:v>
                </c:pt>
                <c:pt idx="437">
                  <c:v>437</c:v>
                </c:pt>
                <c:pt idx="438">
                  <c:v>438</c:v>
                </c:pt>
                <c:pt idx="439">
                  <c:v>439</c:v>
                </c:pt>
                <c:pt idx="440">
                  <c:v>440</c:v>
                </c:pt>
                <c:pt idx="441">
                  <c:v>441</c:v>
                </c:pt>
                <c:pt idx="442">
                  <c:v>442</c:v>
                </c:pt>
                <c:pt idx="443">
                  <c:v>443</c:v>
                </c:pt>
                <c:pt idx="444">
                  <c:v>444</c:v>
                </c:pt>
                <c:pt idx="445">
                  <c:v>445</c:v>
                </c:pt>
                <c:pt idx="446">
                  <c:v>446</c:v>
                </c:pt>
                <c:pt idx="447">
                  <c:v>447</c:v>
                </c:pt>
                <c:pt idx="448">
                  <c:v>448</c:v>
                </c:pt>
                <c:pt idx="449">
                  <c:v>449</c:v>
                </c:pt>
                <c:pt idx="450">
                  <c:v>450</c:v>
                </c:pt>
                <c:pt idx="451">
                  <c:v>451</c:v>
                </c:pt>
                <c:pt idx="452">
                  <c:v>452</c:v>
                </c:pt>
                <c:pt idx="453">
                  <c:v>453</c:v>
                </c:pt>
                <c:pt idx="454">
                  <c:v>454</c:v>
                </c:pt>
                <c:pt idx="455">
                  <c:v>455</c:v>
                </c:pt>
                <c:pt idx="456">
                  <c:v>456</c:v>
                </c:pt>
                <c:pt idx="457">
                  <c:v>457</c:v>
                </c:pt>
                <c:pt idx="458">
                  <c:v>458</c:v>
                </c:pt>
                <c:pt idx="459">
                  <c:v>459</c:v>
                </c:pt>
                <c:pt idx="460">
                  <c:v>460</c:v>
                </c:pt>
                <c:pt idx="461">
                  <c:v>461</c:v>
                </c:pt>
                <c:pt idx="462">
                  <c:v>462</c:v>
                </c:pt>
                <c:pt idx="463">
                  <c:v>463</c:v>
                </c:pt>
                <c:pt idx="464">
                  <c:v>464</c:v>
                </c:pt>
                <c:pt idx="465">
                  <c:v>465</c:v>
                </c:pt>
                <c:pt idx="466">
                  <c:v>466</c:v>
                </c:pt>
                <c:pt idx="467">
                  <c:v>467</c:v>
                </c:pt>
                <c:pt idx="468">
                  <c:v>468</c:v>
                </c:pt>
                <c:pt idx="469">
                  <c:v>469</c:v>
                </c:pt>
                <c:pt idx="470">
                  <c:v>470</c:v>
                </c:pt>
                <c:pt idx="471">
                  <c:v>471</c:v>
                </c:pt>
                <c:pt idx="472">
                  <c:v>472</c:v>
                </c:pt>
                <c:pt idx="473">
                  <c:v>473</c:v>
                </c:pt>
                <c:pt idx="474">
                  <c:v>474</c:v>
                </c:pt>
                <c:pt idx="475">
                  <c:v>475</c:v>
                </c:pt>
                <c:pt idx="476">
                  <c:v>476</c:v>
                </c:pt>
                <c:pt idx="477">
                  <c:v>477</c:v>
                </c:pt>
                <c:pt idx="478">
                  <c:v>478</c:v>
                </c:pt>
                <c:pt idx="479">
                  <c:v>479</c:v>
                </c:pt>
                <c:pt idx="480">
                  <c:v>480</c:v>
                </c:pt>
                <c:pt idx="481">
                  <c:v>481</c:v>
                </c:pt>
                <c:pt idx="482">
                  <c:v>482</c:v>
                </c:pt>
                <c:pt idx="483">
                  <c:v>483</c:v>
                </c:pt>
                <c:pt idx="484">
                  <c:v>484</c:v>
                </c:pt>
                <c:pt idx="485">
                  <c:v>485</c:v>
                </c:pt>
                <c:pt idx="486">
                  <c:v>486</c:v>
                </c:pt>
                <c:pt idx="487">
                  <c:v>487</c:v>
                </c:pt>
                <c:pt idx="488">
                  <c:v>488</c:v>
                </c:pt>
                <c:pt idx="489">
                  <c:v>489</c:v>
                </c:pt>
                <c:pt idx="490">
                  <c:v>490</c:v>
                </c:pt>
                <c:pt idx="491">
                  <c:v>491</c:v>
                </c:pt>
                <c:pt idx="492">
                  <c:v>492</c:v>
                </c:pt>
                <c:pt idx="493">
                  <c:v>493</c:v>
                </c:pt>
                <c:pt idx="494">
                  <c:v>494</c:v>
                </c:pt>
                <c:pt idx="495">
                  <c:v>495</c:v>
                </c:pt>
                <c:pt idx="496">
                  <c:v>496</c:v>
                </c:pt>
                <c:pt idx="497">
                  <c:v>497</c:v>
                </c:pt>
                <c:pt idx="498">
                  <c:v>498</c:v>
                </c:pt>
                <c:pt idx="499">
                  <c:v>499</c:v>
                </c:pt>
                <c:pt idx="500">
                  <c:v>500</c:v>
                </c:pt>
                <c:pt idx="501">
                  <c:v>501</c:v>
                </c:pt>
                <c:pt idx="502">
                  <c:v>502</c:v>
                </c:pt>
                <c:pt idx="503">
                  <c:v>503</c:v>
                </c:pt>
                <c:pt idx="504">
                  <c:v>504</c:v>
                </c:pt>
                <c:pt idx="505">
                  <c:v>505</c:v>
                </c:pt>
                <c:pt idx="506">
                  <c:v>506</c:v>
                </c:pt>
                <c:pt idx="507">
                  <c:v>507</c:v>
                </c:pt>
                <c:pt idx="508">
                  <c:v>508</c:v>
                </c:pt>
                <c:pt idx="509">
                  <c:v>509</c:v>
                </c:pt>
                <c:pt idx="510">
                  <c:v>510</c:v>
                </c:pt>
                <c:pt idx="511">
                  <c:v>511</c:v>
                </c:pt>
                <c:pt idx="512">
                  <c:v>512</c:v>
                </c:pt>
                <c:pt idx="513">
                  <c:v>513</c:v>
                </c:pt>
                <c:pt idx="514">
                  <c:v>514</c:v>
                </c:pt>
                <c:pt idx="515">
                  <c:v>515</c:v>
                </c:pt>
                <c:pt idx="516">
                  <c:v>516</c:v>
                </c:pt>
                <c:pt idx="517">
                  <c:v>517</c:v>
                </c:pt>
                <c:pt idx="518">
                  <c:v>518</c:v>
                </c:pt>
                <c:pt idx="519">
                  <c:v>519</c:v>
                </c:pt>
                <c:pt idx="520">
                  <c:v>520</c:v>
                </c:pt>
                <c:pt idx="521">
                  <c:v>521</c:v>
                </c:pt>
                <c:pt idx="522">
                  <c:v>522</c:v>
                </c:pt>
                <c:pt idx="523">
                  <c:v>523</c:v>
                </c:pt>
                <c:pt idx="524">
                  <c:v>524</c:v>
                </c:pt>
                <c:pt idx="525">
                  <c:v>525</c:v>
                </c:pt>
                <c:pt idx="526">
                  <c:v>526</c:v>
                </c:pt>
                <c:pt idx="527">
                  <c:v>527</c:v>
                </c:pt>
                <c:pt idx="528">
                  <c:v>528</c:v>
                </c:pt>
                <c:pt idx="529">
                  <c:v>529</c:v>
                </c:pt>
                <c:pt idx="530">
                  <c:v>530</c:v>
                </c:pt>
                <c:pt idx="531">
                  <c:v>531</c:v>
                </c:pt>
                <c:pt idx="532">
                  <c:v>532</c:v>
                </c:pt>
                <c:pt idx="533">
                  <c:v>533</c:v>
                </c:pt>
                <c:pt idx="534">
                  <c:v>534</c:v>
                </c:pt>
                <c:pt idx="535">
                  <c:v>535</c:v>
                </c:pt>
                <c:pt idx="536">
                  <c:v>536</c:v>
                </c:pt>
                <c:pt idx="537">
                  <c:v>537</c:v>
                </c:pt>
                <c:pt idx="538">
                  <c:v>538</c:v>
                </c:pt>
                <c:pt idx="539">
                  <c:v>539</c:v>
                </c:pt>
                <c:pt idx="540">
                  <c:v>540</c:v>
                </c:pt>
                <c:pt idx="541">
                  <c:v>541</c:v>
                </c:pt>
                <c:pt idx="542">
                  <c:v>542</c:v>
                </c:pt>
                <c:pt idx="543">
                  <c:v>543</c:v>
                </c:pt>
                <c:pt idx="544">
                  <c:v>544</c:v>
                </c:pt>
                <c:pt idx="545">
                  <c:v>545</c:v>
                </c:pt>
                <c:pt idx="546">
                  <c:v>546</c:v>
                </c:pt>
                <c:pt idx="547">
                  <c:v>547</c:v>
                </c:pt>
                <c:pt idx="548">
                  <c:v>548</c:v>
                </c:pt>
                <c:pt idx="549">
                  <c:v>549</c:v>
                </c:pt>
                <c:pt idx="550">
                  <c:v>550</c:v>
                </c:pt>
                <c:pt idx="551">
                  <c:v>551</c:v>
                </c:pt>
                <c:pt idx="552">
                  <c:v>552</c:v>
                </c:pt>
                <c:pt idx="553">
                  <c:v>553</c:v>
                </c:pt>
                <c:pt idx="554">
                  <c:v>554</c:v>
                </c:pt>
                <c:pt idx="555">
                  <c:v>555</c:v>
                </c:pt>
                <c:pt idx="556">
                  <c:v>556</c:v>
                </c:pt>
                <c:pt idx="557">
                  <c:v>557</c:v>
                </c:pt>
                <c:pt idx="558">
                  <c:v>558</c:v>
                </c:pt>
                <c:pt idx="559">
                  <c:v>559</c:v>
                </c:pt>
                <c:pt idx="560">
                  <c:v>560</c:v>
                </c:pt>
                <c:pt idx="561">
                  <c:v>561</c:v>
                </c:pt>
                <c:pt idx="562">
                  <c:v>562</c:v>
                </c:pt>
                <c:pt idx="563">
                  <c:v>563</c:v>
                </c:pt>
                <c:pt idx="564">
                  <c:v>564</c:v>
                </c:pt>
                <c:pt idx="565">
                  <c:v>565</c:v>
                </c:pt>
                <c:pt idx="566">
                  <c:v>566</c:v>
                </c:pt>
                <c:pt idx="567">
                  <c:v>567</c:v>
                </c:pt>
                <c:pt idx="568">
                  <c:v>568</c:v>
                </c:pt>
                <c:pt idx="569">
                  <c:v>569</c:v>
                </c:pt>
                <c:pt idx="570">
                  <c:v>570</c:v>
                </c:pt>
                <c:pt idx="571">
                  <c:v>571</c:v>
                </c:pt>
                <c:pt idx="572">
                  <c:v>572</c:v>
                </c:pt>
                <c:pt idx="573">
                  <c:v>573</c:v>
                </c:pt>
                <c:pt idx="574">
                  <c:v>574</c:v>
                </c:pt>
                <c:pt idx="575">
                  <c:v>575</c:v>
                </c:pt>
                <c:pt idx="576">
                  <c:v>576</c:v>
                </c:pt>
                <c:pt idx="577">
                  <c:v>577</c:v>
                </c:pt>
                <c:pt idx="578">
                  <c:v>578</c:v>
                </c:pt>
                <c:pt idx="579">
                  <c:v>579</c:v>
                </c:pt>
                <c:pt idx="580">
                  <c:v>580</c:v>
                </c:pt>
                <c:pt idx="581">
                  <c:v>581</c:v>
                </c:pt>
                <c:pt idx="582">
                  <c:v>582</c:v>
                </c:pt>
                <c:pt idx="583">
                  <c:v>583</c:v>
                </c:pt>
                <c:pt idx="584">
                  <c:v>584</c:v>
                </c:pt>
                <c:pt idx="585">
                  <c:v>585</c:v>
                </c:pt>
                <c:pt idx="586">
                  <c:v>586</c:v>
                </c:pt>
                <c:pt idx="587">
                  <c:v>587</c:v>
                </c:pt>
                <c:pt idx="588">
                  <c:v>588</c:v>
                </c:pt>
                <c:pt idx="589">
                  <c:v>589</c:v>
                </c:pt>
                <c:pt idx="590">
                  <c:v>590</c:v>
                </c:pt>
                <c:pt idx="591">
                  <c:v>591</c:v>
                </c:pt>
                <c:pt idx="592">
                  <c:v>592</c:v>
                </c:pt>
                <c:pt idx="593">
                  <c:v>593</c:v>
                </c:pt>
                <c:pt idx="594">
                  <c:v>594</c:v>
                </c:pt>
                <c:pt idx="595">
                  <c:v>595</c:v>
                </c:pt>
                <c:pt idx="596">
                  <c:v>596</c:v>
                </c:pt>
                <c:pt idx="597">
                  <c:v>597</c:v>
                </c:pt>
                <c:pt idx="598">
                  <c:v>598</c:v>
                </c:pt>
                <c:pt idx="599">
                  <c:v>599</c:v>
                </c:pt>
                <c:pt idx="600">
                  <c:v>600</c:v>
                </c:pt>
                <c:pt idx="601">
                  <c:v>601</c:v>
                </c:pt>
                <c:pt idx="602">
                  <c:v>602</c:v>
                </c:pt>
                <c:pt idx="603">
                  <c:v>603</c:v>
                </c:pt>
                <c:pt idx="604">
                  <c:v>604</c:v>
                </c:pt>
                <c:pt idx="605">
                  <c:v>605</c:v>
                </c:pt>
                <c:pt idx="606">
                  <c:v>606</c:v>
                </c:pt>
                <c:pt idx="607">
                  <c:v>607</c:v>
                </c:pt>
                <c:pt idx="608">
                  <c:v>608</c:v>
                </c:pt>
                <c:pt idx="609">
                  <c:v>609</c:v>
                </c:pt>
                <c:pt idx="610">
                  <c:v>610</c:v>
                </c:pt>
                <c:pt idx="611">
                  <c:v>611</c:v>
                </c:pt>
                <c:pt idx="612">
                  <c:v>612</c:v>
                </c:pt>
                <c:pt idx="613">
                  <c:v>613</c:v>
                </c:pt>
                <c:pt idx="614">
                  <c:v>614</c:v>
                </c:pt>
                <c:pt idx="615">
                  <c:v>615</c:v>
                </c:pt>
                <c:pt idx="616">
                  <c:v>616</c:v>
                </c:pt>
                <c:pt idx="617">
                  <c:v>617</c:v>
                </c:pt>
                <c:pt idx="618">
                  <c:v>618</c:v>
                </c:pt>
                <c:pt idx="619">
                  <c:v>619</c:v>
                </c:pt>
                <c:pt idx="620">
                  <c:v>620</c:v>
                </c:pt>
                <c:pt idx="621">
                  <c:v>621</c:v>
                </c:pt>
                <c:pt idx="622">
                  <c:v>622</c:v>
                </c:pt>
                <c:pt idx="623">
                  <c:v>623</c:v>
                </c:pt>
                <c:pt idx="624">
                  <c:v>624</c:v>
                </c:pt>
                <c:pt idx="625">
                  <c:v>625</c:v>
                </c:pt>
                <c:pt idx="626">
                  <c:v>626</c:v>
                </c:pt>
                <c:pt idx="627">
                  <c:v>627</c:v>
                </c:pt>
                <c:pt idx="628">
                  <c:v>628</c:v>
                </c:pt>
                <c:pt idx="629">
                  <c:v>629</c:v>
                </c:pt>
                <c:pt idx="630">
                  <c:v>630</c:v>
                </c:pt>
                <c:pt idx="631">
                  <c:v>631</c:v>
                </c:pt>
                <c:pt idx="632">
                  <c:v>632</c:v>
                </c:pt>
                <c:pt idx="633">
                  <c:v>633</c:v>
                </c:pt>
                <c:pt idx="634">
                  <c:v>634</c:v>
                </c:pt>
                <c:pt idx="635">
                  <c:v>635</c:v>
                </c:pt>
                <c:pt idx="636">
                  <c:v>636</c:v>
                </c:pt>
                <c:pt idx="637">
                  <c:v>637</c:v>
                </c:pt>
                <c:pt idx="638">
                  <c:v>638</c:v>
                </c:pt>
                <c:pt idx="639">
                  <c:v>639</c:v>
                </c:pt>
                <c:pt idx="640">
                  <c:v>640</c:v>
                </c:pt>
                <c:pt idx="641">
                  <c:v>641</c:v>
                </c:pt>
                <c:pt idx="642">
                  <c:v>642</c:v>
                </c:pt>
                <c:pt idx="643">
                  <c:v>643</c:v>
                </c:pt>
                <c:pt idx="644">
                  <c:v>644</c:v>
                </c:pt>
                <c:pt idx="645">
                  <c:v>645</c:v>
                </c:pt>
                <c:pt idx="646">
                  <c:v>646</c:v>
                </c:pt>
                <c:pt idx="647">
                  <c:v>647</c:v>
                </c:pt>
                <c:pt idx="648">
                  <c:v>648</c:v>
                </c:pt>
                <c:pt idx="649">
                  <c:v>649</c:v>
                </c:pt>
                <c:pt idx="650">
                  <c:v>650</c:v>
                </c:pt>
                <c:pt idx="651">
                  <c:v>651</c:v>
                </c:pt>
                <c:pt idx="652">
                  <c:v>652</c:v>
                </c:pt>
                <c:pt idx="653">
                  <c:v>653</c:v>
                </c:pt>
                <c:pt idx="654">
                  <c:v>654</c:v>
                </c:pt>
                <c:pt idx="655">
                  <c:v>655</c:v>
                </c:pt>
                <c:pt idx="656">
                  <c:v>656</c:v>
                </c:pt>
                <c:pt idx="657">
                  <c:v>657</c:v>
                </c:pt>
                <c:pt idx="658">
                  <c:v>658</c:v>
                </c:pt>
                <c:pt idx="659">
                  <c:v>659</c:v>
                </c:pt>
                <c:pt idx="660">
                  <c:v>660</c:v>
                </c:pt>
                <c:pt idx="661">
                  <c:v>661</c:v>
                </c:pt>
                <c:pt idx="662">
                  <c:v>662</c:v>
                </c:pt>
                <c:pt idx="663">
                  <c:v>663</c:v>
                </c:pt>
                <c:pt idx="664">
                  <c:v>664</c:v>
                </c:pt>
                <c:pt idx="665">
                  <c:v>665</c:v>
                </c:pt>
                <c:pt idx="666">
                  <c:v>666</c:v>
                </c:pt>
                <c:pt idx="667">
                  <c:v>667</c:v>
                </c:pt>
                <c:pt idx="668">
                  <c:v>668</c:v>
                </c:pt>
                <c:pt idx="669">
                  <c:v>669</c:v>
                </c:pt>
                <c:pt idx="670">
                  <c:v>670</c:v>
                </c:pt>
                <c:pt idx="671">
                  <c:v>671</c:v>
                </c:pt>
                <c:pt idx="672">
                  <c:v>672</c:v>
                </c:pt>
                <c:pt idx="673">
                  <c:v>673</c:v>
                </c:pt>
                <c:pt idx="674">
                  <c:v>674</c:v>
                </c:pt>
                <c:pt idx="675">
                  <c:v>675</c:v>
                </c:pt>
                <c:pt idx="676">
                  <c:v>676</c:v>
                </c:pt>
                <c:pt idx="677">
                  <c:v>677</c:v>
                </c:pt>
                <c:pt idx="678">
                  <c:v>678</c:v>
                </c:pt>
                <c:pt idx="679">
                  <c:v>679</c:v>
                </c:pt>
                <c:pt idx="680">
                  <c:v>680</c:v>
                </c:pt>
                <c:pt idx="681">
                  <c:v>681</c:v>
                </c:pt>
                <c:pt idx="682">
                  <c:v>682</c:v>
                </c:pt>
                <c:pt idx="683">
                  <c:v>683</c:v>
                </c:pt>
                <c:pt idx="684">
                  <c:v>684</c:v>
                </c:pt>
                <c:pt idx="685">
                  <c:v>685</c:v>
                </c:pt>
                <c:pt idx="686">
                  <c:v>686</c:v>
                </c:pt>
                <c:pt idx="687">
                  <c:v>687</c:v>
                </c:pt>
                <c:pt idx="688">
                  <c:v>688</c:v>
                </c:pt>
                <c:pt idx="689">
                  <c:v>689</c:v>
                </c:pt>
              </c:numCache>
            </c:numRef>
          </c:xVal>
          <c:yVal>
            <c:numRef>
              <c:f>'Datos modelo'!$B$2:$B$691</c:f>
              <c:numCache>
                <c:formatCode>General</c:formatCode>
                <c:ptCount val="690"/>
                <c:pt idx="0">
                  <c:v>5.7678905727326903E-2</c:v>
                </c:pt>
                <c:pt idx="1">
                  <c:v>5.73314863749581E-2</c:v>
                </c:pt>
                <c:pt idx="2">
                  <c:v>5.7029820663526201E-2</c:v>
                </c:pt>
                <c:pt idx="3">
                  <c:v>5.6678143213606202E-2</c:v>
                </c:pt>
                <c:pt idx="4">
                  <c:v>5.6162556740591403E-2</c:v>
                </c:pt>
                <c:pt idx="5">
                  <c:v>5.5327832012497503E-2</c:v>
                </c:pt>
                <c:pt idx="6">
                  <c:v>5.4049343210574897E-2</c:v>
                </c:pt>
                <c:pt idx="7">
                  <c:v>5.1733503783034297E-2</c:v>
                </c:pt>
                <c:pt idx="8">
                  <c:v>4.80228489127911E-2</c:v>
                </c:pt>
                <c:pt idx="9">
                  <c:v>4.1611121312456902E-2</c:v>
                </c:pt>
                <c:pt idx="10">
                  <c:v>6.8645384162664396E-3</c:v>
                </c:pt>
                <c:pt idx="11">
                  <c:v>6.6491728648543401E-3</c:v>
                </c:pt>
                <c:pt idx="12">
                  <c:v>6.4096371643245203E-3</c:v>
                </c:pt>
                <c:pt idx="13">
                  <c:v>6.1562322080135398E-3</c:v>
                </c:pt>
                <c:pt idx="14">
                  <c:v>5.8988803066313301E-3</c:v>
                </c:pt>
                <c:pt idx="15">
                  <c:v>5.6466055102646403E-3</c:v>
                </c:pt>
                <c:pt idx="16">
                  <c:v>5.4071801714599098E-3</c:v>
                </c:pt>
                <c:pt idx="17">
                  <c:v>5.1868702284991698E-3</c:v>
                </c:pt>
                <c:pt idx="18">
                  <c:v>4.9902861937880499E-3</c:v>
                </c:pt>
                <c:pt idx="19">
                  <c:v>4.82031423598528E-3</c:v>
                </c:pt>
                <c:pt idx="20">
                  <c:v>1.1555615812540099E-2</c:v>
                </c:pt>
                <c:pt idx="21">
                  <c:v>1.1719104833900901E-2</c:v>
                </c:pt>
                <c:pt idx="22">
                  <c:v>1.1601489968597899E-2</c:v>
                </c:pt>
                <c:pt idx="23">
                  <c:v>1.1244505643844599E-2</c:v>
                </c:pt>
                <c:pt idx="24">
                  <c:v>1.06980307027698E-2</c:v>
                </c:pt>
                <c:pt idx="25">
                  <c:v>1.00132934749126E-2</c:v>
                </c:pt>
                <c:pt idx="26">
                  <c:v>9.2391539365053194E-3</c:v>
                </c:pt>
                <c:pt idx="27">
                  <c:v>8.4194652736186999E-3</c:v>
                </c:pt>
                <c:pt idx="28">
                  <c:v>7.5914622284471997E-3</c:v>
                </c:pt>
                <c:pt idx="29">
                  <c:v>6.7851524800062197E-3</c:v>
                </c:pt>
                <c:pt idx="30">
                  <c:v>1.41082024201751E-2</c:v>
                </c:pt>
                <c:pt idx="31">
                  <c:v>1.28218373283744E-2</c:v>
                </c:pt>
                <c:pt idx="32">
                  <c:v>1.15555478259921E-2</c:v>
                </c:pt>
                <c:pt idx="33">
                  <c:v>1.03431390598416E-2</c:v>
                </c:pt>
                <c:pt idx="34">
                  <c:v>9.2085227370262198E-3</c:v>
                </c:pt>
                <c:pt idx="35">
                  <c:v>8.1671141088008898E-3</c:v>
                </c:pt>
                <c:pt idx="36">
                  <c:v>7.2273183614015597E-3</c:v>
                </c:pt>
                <c:pt idx="37">
                  <c:v>6.3920067623257602E-3</c:v>
                </c:pt>
                <c:pt idx="38">
                  <c:v>5.6598051451146603E-3</c:v>
                </c:pt>
                <c:pt idx="39">
                  <c:v>5.0262645818293103E-3</c:v>
                </c:pt>
                <c:pt idx="40">
                  <c:v>3.3487521577626501E-3</c:v>
                </c:pt>
                <c:pt idx="41">
                  <c:v>3.58867924660444E-3</c:v>
                </c:pt>
                <c:pt idx="42">
                  <c:v>3.8302764296531699E-3</c:v>
                </c:pt>
                <c:pt idx="43">
                  <c:v>4.0568136610090698E-3</c:v>
                </c:pt>
                <c:pt idx="44">
                  <c:v>4.2566410265862898E-3</c:v>
                </c:pt>
                <c:pt idx="45">
                  <c:v>4.4222790747880901E-3</c:v>
                </c:pt>
                <c:pt idx="46">
                  <c:v>4.5495922677218897E-3</c:v>
                </c:pt>
                <c:pt idx="47">
                  <c:v>4.6370644122362102E-3</c:v>
                </c:pt>
                <c:pt idx="48">
                  <c:v>4.6852026134729403E-3</c:v>
                </c:pt>
                <c:pt idx="49">
                  <c:v>4.69599291682243E-3</c:v>
                </c:pt>
                <c:pt idx="50">
                  <c:v>8.3859801292419406E-2</c:v>
                </c:pt>
                <c:pt idx="51">
                  <c:v>8.1799641251563998E-2</c:v>
                </c:pt>
                <c:pt idx="52">
                  <c:v>7.8438773751258906E-2</c:v>
                </c:pt>
                <c:pt idx="53">
                  <c:v>7.4113450944423703E-2</c:v>
                </c:pt>
                <c:pt idx="54">
                  <c:v>6.9086134433746393E-2</c:v>
                </c:pt>
                <c:pt idx="55">
                  <c:v>6.3570007681846605E-2</c:v>
                </c:pt>
                <c:pt idx="56">
                  <c:v>5.7764749974012403E-2</c:v>
                </c:pt>
                <c:pt idx="57">
                  <c:v>5.1830712705850601E-2</c:v>
                </c:pt>
                <c:pt idx="58">
                  <c:v>4.5915015041828197E-2</c:v>
                </c:pt>
                <c:pt idx="59">
                  <c:v>4.0147952735424E-2</c:v>
                </c:pt>
                <c:pt idx="60">
                  <c:v>2.7314983308315301E-2</c:v>
                </c:pt>
                <c:pt idx="61">
                  <c:v>2.9803566634654999E-2</c:v>
                </c:pt>
                <c:pt idx="62">
                  <c:v>3.1731475144624703E-2</c:v>
                </c:pt>
                <c:pt idx="63">
                  <c:v>3.3060960471630103E-2</c:v>
                </c:pt>
                <c:pt idx="64">
                  <c:v>3.3794090151786797E-2</c:v>
                </c:pt>
                <c:pt idx="65">
                  <c:v>3.3964961767196697E-2</c:v>
                </c:pt>
                <c:pt idx="66">
                  <c:v>3.3630859106779099E-2</c:v>
                </c:pt>
                <c:pt idx="67">
                  <c:v>3.2862365245819099E-2</c:v>
                </c:pt>
                <c:pt idx="68">
                  <c:v>3.1739272177219398E-2</c:v>
                </c:pt>
                <c:pt idx="69">
                  <c:v>3.0340626835823101E-2</c:v>
                </c:pt>
                <c:pt idx="70">
                  <c:v>2.3513345047831501E-2</c:v>
                </c:pt>
                <c:pt idx="71">
                  <c:v>2.19720844179392E-2</c:v>
                </c:pt>
                <c:pt idx="72">
                  <c:v>2.03900057822466E-2</c:v>
                </c:pt>
                <c:pt idx="73">
                  <c:v>1.88061315566301E-2</c:v>
                </c:pt>
                <c:pt idx="74">
                  <c:v>1.72517523169518E-2</c:v>
                </c:pt>
                <c:pt idx="75">
                  <c:v>1.5750948339700699E-2</c:v>
                </c:pt>
                <c:pt idx="76">
                  <c:v>1.43213318660855E-2</c:v>
                </c:pt>
                <c:pt idx="77">
                  <c:v>1.29749160259962E-2</c:v>
                </c:pt>
                <c:pt idx="78">
                  <c:v>1.17179192602634E-2</c:v>
                </c:pt>
                <c:pt idx="79">
                  <c:v>1.0556219145655601E-2</c:v>
                </c:pt>
                <c:pt idx="80">
                  <c:v>5.51374582573772E-3</c:v>
                </c:pt>
                <c:pt idx="81">
                  <c:v>6.1432360671460602E-3</c:v>
                </c:pt>
                <c:pt idx="82">
                  <c:v>6.6815670579671903E-3</c:v>
                </c:pt>
                <c:pt idx="83">
                  <c:v>7.1166264824569199E-3</c:v>
                </c:pt>
                <c:pt idx="84">
                  <c:v>7.44330184534192E-3</c:v>
                </c:pt>
                <c:pt idx="85">
                  <c:v>7.6617272570729299E-3</c:v>
                </c:pt>
                <c:pt idx="86">
                  <c:v>7.7759488485753502E-3</c:v>
                </c:pt>
                <c:pt idx="87">
                  <c:v>7.79274664819241E-3</c:v>
                </c:pt>
                <c:pt idx="88">
                  <c:v>7.7208224683999998E-3</c:v>
                </c:pt>
                <c:pt idx="89">
                  <c:v>7.5700972229242299E-3</c:v>
                </c:pt>
                <c:pt idx="90">
                  <c:v>3.8516109343618198E-3</c:v>
                </c:pt>
                <c:pt idx="91">
                  <c:v>3.88798909261823E-3</c:v>
                </c:pt>
                <c:pt idx="92">
                  <c:v>3.8983426056802299E-3</c:v>
                </c:pt>
                <c:pt idx="93">
                  <c:v>3.8848770782351498E-3</c:v>
                </c:pt>
                <c:pt idx="94">
                  <c:v>3.85007611475885E-3</c:v>
                </c:pt>
                <c:pt idx="95">
                  <c:v>3.79658676683903E-3</c:v>
                </c:pt>
                <c:pt idx="96">
                  <c:v>3.72708984650672E-3</c:v>
                </c:pt>
                <c:pt idx="97">
                  <c:v>3.64424847066402E-3</c:v>
                </c:pt>
                <c:pt idx="98">
                  <c:v>3.5506142303347601E-3</c:v>
                </c:pt>
                <c:pt idx="99">
                  <c:v>3.4485012292861899E-3</c:v>
                </c:pt>
                <c:pt idx="100">
                  <c:v>2.22276765853167E-2</c:v>
                </c:pt>
                <c:pt idx="101">
                  <c:v>2.2070087492466001E-2</c:v>
                </c:pt>
                <c:pt idx="102">
                  <c:v>2.1524947136640601E-2</c:v>
                </c:pt>
                <c:pt idx="103">
                  <c:v>2.0651232451200499E-2</c:v>
                </c:pt>
                <c:pt idx="104">
                  <c:v>1.95094961673021E-2</c:v>
                </c:pt>
                <c:pt idx="105">
                  <c:v>1.8159840255975699E-2</c:v>
                </c:pt>
                <c:pt idx="106">
                  <c:v>1.66603047400713E-2</c:v>
                </c:pt>
                <c:pt idx="107">
                  <c:v>1.5065826475620299E-2</c:v>
                </c:pt>
                <c:pt idx="108">
                  <c:v>1.34273208677769E-2</c:v>
                </c:pt>
                <c:pt idx="109">
                  <c:v>1.1791030876338499E-2</c:v>
                </c:pt>
                <c:pt idx="110">
                  <c:v>1.61194603424519E-3</c:v>
                </c:pt>
                <c:pt idx="111">
                  <c:v>1.83183094486594E-3</c:v>
                </c:pt>
                <c:pt idx="112">
                  <c:v>2.05376837402582E-3</c:v>
                </c:pt>
                <c:pt idx="113">
                  <c:v>2.26583215408027E-3</c:v>
                </c:pt>
                <c:pt idx="114">
                  <c:v>2.4590271059423698E-3</c:v>
                </c:pt>
                <c:pt idx="115">
                  <c:v>2.6266346685588399E-3</c:v>
                </c:pt>
                <c:pt idx="116">
                  <c:v>2.7636899612843999E-3</c:v>
                </c:pt>
                <c:pt idx="117">
                  <c:v>2.86774151027203E-3</c:v>
                </c:pt>
                <c:pt idx="118">
                  <c:v>2.9376868624240199E-3</c:v>
                </c:pt>
                <c:pt idx="119">
                  <c:v>2.9741614125668998E-3</c:v>
                </c:pt>
                <c:pt idx="120">
                  <c:v>2.9106007888913099E-2</c:v>
                </c:pt>
                <c:pt idx="121">
                  <c:v>2.8796559199690801E-2</c:v>
                </c:pt>
                <c:pt idx="122">
                  <c:v>2.82610654830933E-2</c:v>
                </c:pt>
                <c:pt idx="123">
                  <c:v>2.7538567781448399E-2</c:v>
                </c:pt>
                <c:pt idx="124">
                  <c:v>2.6667229831218699E-2</c:v>
                </c:pt>
                <c:pt idx="125">
                  <c:v>2.5682920590043099E-2</c:v>
                </c:pt>
                <c:pt idx="126">
                  <c:v>2.4618213996291199E-2</c:v>
                </c:pt>
                <c:pt idx="127">
                  <c:v>2.3501927033066802E-2</c:v>
                </c:pt>
                <c:pt idx="128">
                  <c:v>2.2358754649758301E-2</c:v>
                </c:pt>
                <c:pt idx="129">
                  <c:v>2.1209396421909301E-2</c:v>
                </c:pt>
                <c:pt idx="130">
                  <c:v>1.5800169203430399E-3</c:v>
                </c:pt>
                <c:pt idx="131">
                  <c:v>1.3736586552113299E-3</c:v>
                </c:pt>
                <c:pt idx="132">
                  <c:v>1.2144596548751001E-3</c:v>
                </c:pt>
                <c:pt idx="133">
                  <c:v>1.09384558163583E-3</c:v>
                </c:pt>
                <c:pt idx="134">
                  <c:v>1.0045300005003799E-3</c:v>
                </c:pt>
                <c:pt idx="135">
                  <c:v>9.4035052461549596E-4</c:v>
                </c:pt>
                <c:pt idx="136">
                  <c:v>8.9614407625049396E-4</c:v>
                </c:pt>
                <c:pt idx="137">
                  <c:v>8.6761126294732105E-4</c:v>
                </c:pt>
                <c:pt idx="138">
                  <c:v>8.51193210110068E-4</c:v>
                </c:pt>
                <c:pt idx="139">
                  <c:v>8.4396725287661E-4</c:v>
                </c:pt>
                <c:pt idx="140">
                  <c:v>1.8111122772097601E-3</c:v>
                </c:pt>
                <c:pt idx="141">
                  <c:v>1.91626546438783E-3</c:v>
                </c:pt>
                <c:pt idx="142">
                  <c:v>1.9990226719528402E-3</c:v>
                </c:pt>
                <c:pt idx="143">
                  <c:v>2.0591875072568698E-3</c:v>
                </c:pt>
                <c:pt idx="144">
                  <c:v>2.0973435603082202E-3</c:v>
                </c:pt>
                <c:pt idx="145">
                  <c:v>2.1146486978977901E-3</c:v>
                </c:pt>
                <c:pt idx="146">
                  <c:v>2.1126680076122301E-3</c:v>
                </c:pt>
                <c:pt idx="147">
                  <c:v>2.0932590123265999E-3</c:v>
                </c:pt>
                <c:pt idx="148">
                  <c:v>2.0584287121892001E-3</c:v>
                </c:pt>
                <c:pt idx="149">
                  <c:v>2.01029214076698E-3</c:v>
                </c:pt>
                <c:pt idx="150">
                  <c:v>1.3135019689798401E-3</c:v>
                </c:pt>
                <c:pt idx="151">
                  <c:v>1.3275580713525399E-3</c:v>
                </c:pt>
                <c:pt idx="152">
                  <c:v>1.3380765449255701E-3</c:v>
                </c:pt>
                <c:pt idx="153">
                  <c:v>1.3450557598844201E-3</c:v>
                </c:pt>
                <c:pt idx="154">
                  <c:v>1.34862586855888E-3</c:v>
                </c:pt>
                <c:pt idx="155">
                  <c:v>1.3489973498508299E-3</c:v>
                </c:pt>
                <c:pt idx="156">
                  <c:v>1.3464329531416299E-3</c:v>
                </c:pt>
                <c:pt idx="157">
                  <c:v>1.3412506086751799E-3</c:v>
                </c:pt>
                <c:pt idx="158">
                  <c:v>1.33377639576793E-3</c:v>
                </c:pt>
                <c:pt idx="159">
                  <c:v>1.32435187697411E-3</c:v>
                </c:pt>
                <c:pt idx="160">
                  <c:v>1.4001732924953101E-3</c:v>
                </c:pt>
                <c:pt idx="161">
                  <c:v>1.4044395647943E-3</c:v>
                </c:pt>
                <c:pt idx="162">
                  <c:v>1.40690559055656E-3</c:v>
                </c:pt>
                <c:pt idx="163">
                  <c:v>1.40767346601933E-3</c:v>
                </c:pt>
                <c:pt idx="164">
                  <c:v>1.4068752061575701E-3</c:v>
                </c:pt>
                <c:pt idx="165">
                  <c:v>1.4046587748452999E-3</c:v>
                </c:pt>
                <c:pt idx="166">
                  <c:v>1.4011841267347299E-3</c:v>
                </c:pt>
                <c:pt idx="167">
                  <c:v>1.3966064434498601E-3</c:v>
                </c:pt>
                <c:pt idx="168">
                  <c:v>1.3910866109654301E-3</c:v>
                </c:pt>
                <c:pt idx="169">
                  <c:v>1.38477981090546E-3</c:v>
                </c:pt>
                <c:pt idx="170">
                  <c:v>1.9985672552138602E-3</c:v>
                </c:pt>
                <c:pt idx="171">
                  <c:v>1.9556649494916201E-3</c:v>
                </c:pt>
                <c:pt idx="172">
                  <c:v>1.8991287797689401E-3</c:v>
                </c:pt>
                <c:pt idx="173">
                  <c:v>1.83151580858976E-3</c:v>
                </c:pt>
                <c:pt idx="174">
                  <c:v>1.7553203506395199E-3</c:v>
                </c:pt>
                <c:pt idx="175">
                  <c:v>1.6729179769754399E-3</c:v>
                </c:pt>
                <c:pt idx="176">
                  <c:v>1.58653070684522E-3</c:v>
                </c:pt>
                <c:pt idx="177">
                  <c:v>1.4981236308813099E-3</c:v>
                </c:pt>
                <c:pt idx="178">
                  <c:v>1.40963250305504E-3</c:v>
                </c:pt>
                <c:pt idx="179">
                  <c:v>1.3225823640823399E-3</c:v>
                </c:pt>
                <c:pt idx="180">
                  <c:v>4.3416493572294703E-3</c:v>
                </c:pt>
                <c:pt idx="181">
                  <c:v>4.0210988372564298E-3</c:v>
                </c:pt>
                <c:pt idx="182">
                  <c:v>3.65845812484622E-3</c:v>
                </c:pt>
                <c:pt idx="183">
                  <c:v>3.2701436430215801E-3</c:v>
                </c:pt>
                <c:pt idx="184">
                  <c:v>2.8713378123938998E-3</c:v>
                </c:pt>
                <c:pt idx="185">
                  <c:v>2.47560627758503E-3</c:v>
                </c:pt>
                <c:pt idx="186">
                  <c:v>2.0946308504790098E-3</c:v>
                </c:pt>
                <c:pt idx="187">
                  <c:v>1.7380287172272799E-3</c:v>
                </c:pt>
                <c:pt idx="188">
                  <c:v>1.41325674485415E-3</c:v>
                </c:pt>
                <c:pt idx="189">
                  <c:v>1.12561730202287E-3</c:v>
                </c:pt>
                <c:pt idx="190">
                  <c:v>2.26933532394469E-3</c:v>
                </c:pt>
                <c:pt idx="191">
                  <c:v>1.89583993051201E-3</c:v>
                </c:pt>
                <c:pt idx="192">
                  <c:v>1.55651697423309E-3</c:v>
                </c:pt>
                <c:pt idx="193">
                  <c:v>1.25719478819519E-3</c:v>
                </c:pt>
                <c:pt idx="194">
                  <c:v>1.0013649007305501E-3</c:v>
                </c:pt>
                <c:pt idx="195">
                  <c:v>7.9033820657059604E-4</c:v>
                </c:pt>
                <c:pt idx="196">
                  <c:v>6.2346726190298796E-4</c:v>
                </c:pt>
                <c:pt idx="197">
                  <c:v>4.9842568114399899E-4</c:v>
                </c:pt>
                <c:pt idx="198">
                  <c:v>4.1152568883262602E-4</c:v>
                </c:pt>
                <c:pt idx="199">
                  <c:v>3.5806943196803299E-4</c:v>
                </c:pt>
                <c:pt idx="200">
                  <c:v>4.8364973627030901E-3</c:v>
                </c:pt>
                <c:pt idx="201">
                  <c:v>5.0317519344389499E-3</c:v>
                </c:pt>
                <c:pt idx="202">
                  <c:v>5.1438361406326303E-3</c:v>
                </c:pt>
                <c:pt idx="203">
                  <c:v>5.1765567623078797E-3</c:v>
                </c:pt>
                <c:pt idx="204">
                  <c:v>5.1364297978579998E-3</c:v>
                </c:pt>
                <c:pt idx="205">
                  <c:v>5.0319000147283103E-3</c:v>
                </c:pt>
                <c:pt idx="206">
                  <c:v>4.87258564680815E-3</c:v>
                </c:pt>
                <c:pt idx="207">
                  <c:v>4.6686436980962797E-3</c:v>
                </c:pt>
                <c:pt idx="208">
                  <c:v>4.4302218593656999E-3</c:v>
                </c:pt>
                <c:pt idx="209">
                  <c:v>4.1670356877148203E-3</c:v>
                </c:pt>
                <c:pt idx="210">
                  <c:v>6.7749200388789199E-4</c:v>
                </c:pt>
                <c:pt idx="211">
                  <c:v>6.0461403336375995E-4</c:v>
                </c:pt>
                <c:pt idx="212">
                  <c:v>5.4723815992474599E-4</c:v>
                </c:pt>
                <c:pt idx="213">
                  <c:v>5.0400278996676196E-4</c:v>
                </c:pt>
                <c:pt idx="214">
                  <c:v>4.7319108853116599E-4</c:v>
                </c:pt>
                <c:pt idx="215">
                  <c:v>4.5287687680683998E-4</c:v>
                </c:pt>
                <c:pt idx="216">
                  <c:v>4.4105268898419998E-4</c:v>
                </c:pt>
                <c:pt idx="217">
                  <c:v>4.3576638563536102E-4</c:v>
                </c:pt>
                <c:pt idx="218">
                  <c:v>4.3516137520782698E-4</c:v>
                </c:pt>
                <c:pt idx="219">
                  <c:v>4.3757347157225002E-4</c:v>
                </c:pt>
                <c:pt idx="220">
                  <c:v>2.9347965028136999E-3</c:v>
                </c:pt>
                <c:pt idx="221">
                  <c:v>2.8283251449465799E-3</c:v>
                </c:pt>
                <c:pt idx="222">
                  <c:v>2.7103913016617298E-3</c:v>
                </c:pt>
                <c:pt idx="223">
                  <c:v>2.5845326017588399E-3</c:v>
                </c:pt>
                <c:pt idx="224">
                  <c:v>2.4538782890886099E-3</c:v>
                </c:pt>
                <c:pt idx="225">
                  <c:v>2.32141115702689E-3</c:v>
                </c:pt>
                <c:pt idx="226">
                  <c:v>2.1894739475101198E-3</c:v>
                </c:pt>
                <c:pt idx="227">
                  <c:v>2.0600862335413699E-3</c:v>
                </c:pt>
                <c:pt idx="228">
                  <c:v>1.9348944770172199E-3</c:v>
                </c:pt>
                <c:pt idx="229">
                  <c:v>1.8151771510019901E-3</c:v>
                </c:pt>
                <c:pt idx="230">
                  <c:v>1.9775214605033402E-3</c:v>
                </c:pt>
                <c:pt idx="231">
                  <c:v>1.8472713418304901E-3</c:v>
                </c:pt>
                <c:pt idx="232">
                  <c:v>1.7241747118532701E-3</c:v>
                </c:pt>
                <c:pt idx="233">
                  <c:v>1.60959525965154E-3</c:v>
                </c:pt>
                <c:pt idx="234">
                  <c:v>1.50423962622881E-3</c:v>
                </c:pt>
                <c:pt idx="235">
                  <c:v>1.4085290022194401E-3</c:v>
                </c:pt>
                <c:pt idx="236">
                  <c:v>1.3225331204011999E-3</c:v>
                </c:pt>
                <c:pt idx="237">
                  <c:v>1.24622113071382E-3</c:v>
                </c:pt>
                <c:pt idx="238">
                  <c:v>1.17920548655093E-3</c:v>
                </c:pt>
                <c:pt idx="239">
                  <c:v>1.1210012016817899E-3</c:v>
                </c:pt>
                <c:pt idx="240">
                  <c:v>5.9961872175335901E-3</c:v>
                </c:pt>
                <c:pt idx="241">
                  <c:v>6.1222626827657197E-3</c:v>
                </c:pt>
                <c:pt idx="242">
                  <c:v>6.0837795026600404E-3</c:v>
                </c:pt>
                <c:pt idx="243">
                  <c:v>5.8994172140955899E-3</c:v>
                </c:pt>
                <c:pt idx="244">
                  <c:v>5.5922069586813502E-3</c:v>
                </c:pt>
                <c:pt idx="245">
                  <c:v>5.18757430836558E-3</c:v>
                </c:pt>
                <c:pt idx="246">
                  <c:v>4.7117793001234497E-3</c:v>
                </c:pt>
                <c:pt idx="247">
                  <c:v>4.1906172409653698E-3</c:v>
                </c:pt>
                <c:pt idx="248">
                  <c:v>3.64839029498398E-3</c:v>
                </c:pt>
                <c:pt idx="249">
                  <c:v>3.1067722011357498E-3</c:v>
                </c:pt>
                <c:pt idx="250">
                  <c:v>8.7337219156324798E-4</c:v>
                </c:pt>
                <c:pt idx="251">
                  <c:v>9.5829204656183698E-4</c:v>
                </c:pt>
                <c:pt idx="252">
                  <c:v>1.04755011852831E-3</c:v>
                </c:pt>
                <c:pt idx="253">
                  <c:v>1.1346130631864099E-3</c:v>
                </c:pt>
                <c:pt idx="254">
                  <c:v>1.2143161147832901E-3</c:v>
                </c:pt>
                <c:pt idx="255">
                  <c:v>1.28282839432359E-3</c:v>
                </c:pt>
                <c:pt idx="256">
                  <c:v>1.3375757262110699E-3</c:v>
                </c:pt>
                <c:pt idx="257">
                  <c:v>1.3771138619631501E-3</c:v>
                </c:pt>
                <c:pt idx="258">
                  <c:v>1.4009817969054001E-3</c:v>
                </c:pt>
                <c:pt idx="259">
                  <c:v>1.40953972004354E-3</c:v>
                </c:pt>
                <c:pt idx="260">
                  <c:v>5.0812731496989701E-3</c:v>
                </c:pt>
                <c:pt idx="261">
                  <c:v>5.0025088712573103E-3</c:v>
                </c:pt>
                <c:pt idx="262">
                  <c:v>4.8716655001044299E-3</c:v>
                </c:pt>
                <c:pt idx="263">
                  <c:v>4.6977321617305296E-3</c:v>
                </c:pt>
                <c:pt idx="264">
                  <c:v>4.48979577049613E-3</c:v>
                </c:pt>
                <c:pt idx="265">
                  <c:v>4.2566237971186699E-3</c:v>
                </c:pt>
                <c:pt idx="266">
                  <c:v>4.0063899941742403E-3</c:v>
                </c:pt>
                <c:pt idx="267">
                  <c:v>3.7464620545506499E-3</c:v>
                </c:pt>
                <c:pt idx="268">
                  <c:v>3.4831061493605401E-3</c:v>
                </c:pt>
                <c:pt idx="269">
                  <c:v>3.2220743596553798E-3</c:v>
                </c:pt>
                <c:pt idx="270">
                  <c:v>3.7075646105222399E-4</c:v>
                </c:pt>
                <c:pt idx="271">
                  <c:v>3.0007713939994601E-4</c:v>
                </c:pt>
                <c:pt idx="272">
                  <c:v>2.4476510589011003E-4</c:v>
                </c:pt>
                <c:pt idx="273">
                  <c:v>2.0258930453564999E-4</c:v>
                </c:pt>
                <c:pt idx="274">
                  <c:v>1.71408610185608E-4</c:v>
                </c:pt>
                <c:pt idx="275">
                  <c:v>1.4931765326764399E-4</c:v>
                </c:pt>
                <c:pt idx="276">
                  <c:v>1.34618807351217E-4</c:v>
                </c:pt>
                <c:pt idx="277">
                  <c:v>1.2581607734318801E-4</c:v>
                </c:pt>
                <c:pt idx="278">
                  <c:v>1.2161420454504E-4</c:v>
                </c:pt>
                <c:pt idx="279">
                  <c:v>1.20898737804964E-4</c:v>
                </c:pt>
                <c:pt idx="280">
                  <c:v>2.7131813112646298E-4</c:v>
                </c:pt>
                <c:pt idx="281">
                  <c:v>2.6513717602938397E-4</c:v>
                </c:pt>
                <c:pt idx="282">
                  <c:v>2.6140775298699699E-4</c:v>
                </c:pt>
                <c:pt idx="283">
                  <c:v>2.5959999766200803E-4</c:v>
                </c:pt>
                <c:pt idx="284">
                  <c:v>2.5925214868038898E-4</c:v>
                </c:pt>
                <c:pt idx="285">
                  <c:v>2.5996757904067598E-4</c:v>
                </c:pt>
                <c:pt idx="286">
                  <c:v>2.61411914834753E-4</c:v>
                </c:pt>
                <c:pt idx="287">
                  <c:v>2.6330866967327898E-4</c:v>
                </c:pt>
                <c:pt idx="288">
                  <c:v>2.6543115382082798E-4</c:v>
                </c:pt>
                <c:pt idx="289">
                  <c:v>2.6760078617371602E-4</c:v>
                </c:pt>
                <c:pt idx="290">
                  <c:v>1.8383570713922401E-3</c:v>
                </c:pt>
                <c:pt idx="291">
                  <c:v>1.8367243465036199E-3</c:v>
                </c:pt>
                <c:pt idx="292">
                  <c:v>1.8062109593302001E-3</c:v>
                </c:pt>
                <c:pt idx="293">
                  <c:v>1.75055721774697E-3</c:v>
                </c:pt>
                <c:pt idx="294">
                  <c:v>1.6738278791308401E-3</c:v>
                </c:pt>
                <c:pt idx="295">
                  <c:v>1.5801959671080099E-3</c:v>
                </c:pt>
                <c:pt idx="296">
                  <c:v>1.4738176250830299E-3</c:v>
                </c:pt>
                <c:pt idx="297">
                  <c:v>1.3586794957518599E-3</c:v>
                </c:pt>
                <c:pt idx="298">
                  <c:v>1.23851385433227E-3</c:v>
                </c:pt>
                <c:pt idx="299">
                  <c:v>1.1167248012497999E-3</c:v>
                </c:pt>
                <c:pt idx="300">
                  <c:v>1.27622846048325E-3</c:v>
                </c:pt>
                <c:pt idx="301">
                  <c:v>1.3412738917395501E-3</c:v>
                </c:pt>
                <c:pt idx="302">
                  <c:v>1.3936152681708299E-3</c:v>
                </c:pt>
                <c:pt idx="303">
                  <c:v>1.43258809112012E-3</c:v>
                </c:pt>
                <c:pt idx="304">
                  <c:v>1.45815312862396E-3</c:v>
                </c:pt>
                <c:pt idx="305">
                  <c:v>1.47076998837292E-3</c:v>
                </c:pt>
                <c:pt idx="306">
                  <c:v>1.4712815172970299E-3</c:v>
                </c:pt>
                <c:pt idx="307">
                  <c:v>1.4608242781832799E-3</c:v>
                </c:pt>
                <c:pt idx="308">
                  <c:v>1.44071795511991E-3</c:v>
                </c:pt>
                <c:pt idx="309">
                  <c:v>1.4124069130048199E-3</c:v>
                </c:pt>
                <c:pt idx="310">
                  <c:v>1.84178573545069E-3</c:v>
                </c:pt>
                <c:pt idx="311">
                  <c:v>1.85130012687296E-3</c:v>
                </c:pt>
                <c:pt idx="312">
                  <c:v>1.8157568993046899E-3</c:v>
                </c:pt>
                <c:pt idx="313">
                  <c:v>1.74126157071441E-3</c:v>
                </c:pt>
                <c:pt idx="314">
                  <c:v>1.6349615762010199E-3</c:v>
                </c:pt>
                <c:pt idx="315">
                  <c:v>1.50449608918279E-3</c:v>
                </c:pt>
                <c:pt idx="316">
                  <c:v>1.3575769262388401E-3</c:v>
                </c:pt>
                <c:pt idx="317">
                  <c:v>1.2015879619866601E-3</c:v>
                </c:pt>
                <c:pt idx="318">
                  <c:v>1.0433208663016601E-3</c:v>
                </c:pt>
                <c:pt idx="319">
                  <c:v>8.8873715139925502E-4</c:v>
                </c:pt>
                <c:pt idx="320">
                  <c:v>5.62234502285719E-3</c:v>
                </c:pt>
                <c:pt idx="321">
                  <c:v>5.7330299168825202E-3</c:v>
                </c:pt>
                <c:pt idx="322">
                  <c:v>5.79568929970264E-3</c:v>
                </c:pt>
                <c:pt idx="323">
                  <c:v>5.8137010782957103E-3</c:v>
                </c:pt>
                <c:pt idx="324">
                  <c:v>5.7910247705876801E-3</c:v>
                </c:pt>
                <c:pt idx="325">
                  <c:v>5.7320501655340203E-3</c:v>
                </c:pt>
                <c:pt idx="326">
                  <c:v>5.64139802008867E-3</c:v>
                </c:pt>
                <c:pt idx="327">
                  <c:v>5.5236783809959897E-3</c:v>
                </c:pt>
                <c:pt idx="328">
                  <c:v>5.3834193386137503E-3</c:v>
                </c:pt>
                <c:pt idx="329">
                  <c:v>5.2249329164624197E-3</c:v>
                </c:pt>
                <c:pt idx="330">
                  <c:v>3.8813846185803403E-4</c:v>
                </c:pt>
                <c:pt idx="331">
                  <c:v>4.2104182648472499E-4</c:v>
                </c:pt>
                <c:pt idx="332">
                  <c:v>4.4849590631201901E-4</c:v>
                </c:pt>
                <c:pt idx="333">
                  <c:v>4.6895080595277299E-4</c:v>
                </c:pt>
                <c:pt idx="334">
                  <c:v>4.8162622260861099E-4</c:v>
                </c:pt>
                <c:pt idx="335">
                  <c:v>4.8639386659488098E-4</c:v>
                </c:pt>
                <c:pt idx="336">
                  <c:v>4.8365638940595101E-4</c:v>
                </c:pt>
                <c:pt idx="337">
                  <c:v>4.7421257477253703E-4</c:v>
                </c:pt>
                <c:pt idx="338">
                  <c:v>4.5913597568869602E-4</c:v>
                </c:pt>
                <c:pt idx="339">
                  <c:v>4.3966653174720699E-4</c:v>
                </c:pt>
                <c:pt idx="340">
                  <c:v>1.15816597826779E-3</c:v>
                </c:pt>
                <c:pt idx="341">
                  <c:v>1.0764327598735701E-3</c:v>
                </c:pt>
                <c:pt idx="342">
                  <c:v>9.8326604347675995E-4</c:v>
                </c:pt>
                <c:pt idx="343">
                  <c:v>8.8666816009208603E-4</c:v>
                </c:pt>
                <c:pt idx="344">
                  <c:v>7.9363177064806201E-4</c:v>
                </c:pt>
                <c:pt idx="345">
                  <c:v>7.0969562511891105E-4</c:v>
                </c:pt>
                <c:pt idx="346">
                  <c:v>6.3872936880216002E-4</c:v>
                </c:pt>
                <c:pt idx="347">
                  <c:v>5.8287661522626899E-4</c:v>
                </c:pt>
                <c:pt idx="348">
                  <c:v>5.4266548249870495E-4</c:v>
                </c:pt>
                <c:pt idx="349">
                  <c:v>5.1723048090934797E-4</c:v>
                </c:pt>
                <c:pt idx="350">
                  <c:v>1.1153311934322099E-3</c:v>
                </c:pt>
                <c:pt idx="351">
                  <c:v>1.17455027066171E-3</c:v>
                </c:pt>
                <c:pt idx="352">
                  <c:v>1.20520510245115E-3</c:v>
                </c:pt>
                <c:pt idx="353">
                  <c:v>1.20824703481048E-3</c:v>
                </c:pt>
                <c:pt idx="354">
                  <c:v>1.18616095278412E-3</c:v>
                </c:pt>
                <c:pt idx="355">
                  <c:v>1.14253768697381E-3</c:v>
                </c:pt>
                <c:pt idx="356">
                  <c:v>1.0816268622875201E-3</c:v>
                </c:pt>
                <c:pt idx="357">
                  <c:v>1.0079711209982601E-3</c:v>
                </c:pt>
                <c:pt idx="358">
                  <c:v>9.26075736060739E-4</c:v>
                </c:pt>
                <c:pt idx="359">
                  <c:v>8.4014539606869199E-4</c:v>
                </c:pt>
                <c:pt idx="360">
                  <c:v>7.3184509528800802E-4</c:v>
                </c:pt>
                <c:pt idx="361">
                  <c:v>7.6653121504932599E-4</c:v>
                </c:pt>
                <c:pt idx="362">
                  <c:v>7.9498777631670204E-4</c:v>
                </c:pt>
                <c:pt idx="363">
                  <c:v>8.1617012619972196E-4</c:v>
                </c:pt>
                <c:pt idx="364">
                  <c:v>8.2963722525164496E-4</c:v>
                </c:pt>
                <c:pt idx="365">
                  <c:v>8.3545362576842297E-4</c:v>
                </c:pt>
                <c:pt idx="366">
                  <c:v>8.3406752673909101E-4</c:v>
                </c:pt>
                <c:pt idx="367">
                  <c:v>8.2621583715081204E-4</c:v>
                </c:pt>
                <c:pt idx="368">
                  <c:v>8.12841579318047E-4</c:v>
                </c:pt>
                <c:pt idx="369">
                  <c:v>7.94988474808633E-4</c:v>
                </c:pt>
                <c:pt idx="370">
                  <c:v>1.38808088377118E-3</c:v>
                </c:pt>
                <c:pt idx="371">
                  <c:v>1.34989118669182E-3</c:v>
                </c:pt>
                <c:pt idx="372">
                  <c:v>1.30540202371776E-3</c:v>
                </c:pt>
                <c:pt idx="373">
                  <c:v>1.2562691699713501E-3</c:v>
                </c:pt>
                <c:pt idx="374">
                  <c:v>1.2040502624586201E-3</c:v>
                </c:pt>
                <c:pt idx="375">
                  <c:v>1.15018524229527E-3</c:v>
                </c:pt>
                <c:pt idx="376">
                  <c:v>1.09597272239626E-3</c:v>
                </c:pt>
                <c:pt idx="377">
                  <c:v>1.04255462065339E-3</c:v>
                </c:pt>
                <c:pt idx="378">
                  <c:v>9.9090323783457301E-4</c:v>
                </c:pt>
                <c:pt idx="379">
                  <c:v>9.4182329485192895E-4</c:v>
                </c:pt>
                <c:pt idx="380">
                  <c:v>4.7880145721137498E-3</c:v>
                </c:pt>
                <c:pt idx="381">
                  <c:v>4.8666000366210903E-3</c:v>
                </c:pt>
                <c:pt idx="382">
                  <c:v>4.8848926089704002E-3</c:v>
                </c:pt>
                <c:pt idx="383">
                  <c:v>4.8483489081263499E-3</c:v>
                </c:pt>
                <c:pt idx="384">
                  <c:v>4.7634616494178798E-3</c:v>
                </c:pt>
                <c:pt idx="385">
                  <c:v>4.63729305192828E-3</c:v>
                </c:pt>
                <c:pt idx="386">
                  <c:v>4.4771013781428302E-3</c:v>
                </c:pt>
                <c:pt idx="387">
                  <c:v>4.2900205589830901E-3</c:v>
                </c:pt>
                <c:pt idx="388">
                  <c:v>4.0828241035342199E-3</c:v>
                </c:pt>
                <c:pt idx="389">
                  <c:v>3.8617234677076301E-3</c:v>
                </c:pt>
                <c:pt idx="390">
                  <c:v>2.6153132785111698E-4</c:v>
                </c:pt>
                <c:pt idx="391">
                  <c:v>2.8161640511825702E-4</c:v>
                </c:pt>
                <c:pt idx="392">
                  <c:v>3.07934242300689E-4</c:v>
                </c:pt>
                <c:pt idx="393">
                  <c:v>3.3694118610583202E-4</c:v>
                </c:pt>
                <c:pt idx="394">
                  <c:v>3.6582408938556899E-4</c:v>
                </c:pt>
                <c:pt idx="395">
                  <c:v>3.9240799378603702E-4</c:v>
                </c:pt>
                <c:pt idx="396">
                  <c:v>4.1517199133522798E-4</c:v>
                </c:pt>
                <c:pt idx="397">
                  <c:v>4.33122098911554E-4</c:v>
                </c:pt>
                <c:pt idx="398">
                  <c:v>4.4573258492164298E-4</c:v>
                </c:pt>
                <c:pt idx="399">
                  <c:v>4.5286671957001101E-4</c:v>
                </c:pt>
                <c:pt idx="400">
                  <c:v>8.55439249426127E-3</c:v>
                </c:pt>
                <c:pt idx="401">
                  <c:v>8.4784096106886898E-3</c:v>
                </c:pt>
                <c:pt idx="402">
                  <c:v>8.3581442013382894E-3</c:v>
                </c:pt>
                <c:pt idx="403">
                  <c:v>8.2001183182001097E-3</c:v>
                </c:pt>
                <c:pt idx="404">
                  <c:v>8.0106845125555992E-3</c:v>
                </c:pt>
                <c:pt idx="405">
                  <c:v>7.7958065085113101E-3</c:v>
                </c:pt>
                <c:pt idx="406">
                  <c:v>7.5612668879330202E-3</c:v>
                </c:pt>
                <c:pt idx="407">
                  <c:v>7.3120929300785099E-3</c:v>
                </c:pt>
                <c:pt idx="408">
                  <c:v>7.0528476499021097E-3</c:v>
                </c:pt>
                <c:pt idx="409">
                  <c:v>6.7875324748456504E-3</c:v>
                </c:pt>
                <c:pt idx="410">
                  <c:v>3.3775152405723902E-4</c:v>
                </c:pt>
                <c:pt idx="411">
                  <c:v>3.0857723322697E-4</c:v>
                </c:pt>
                <c:pt idx="412">
                  <c:v>2.8734648367389999E-4</c:v>
                </c:pt>
                <c:pt idx="413">
                  <c:v>2.7242620126344302E-4</c:v>
                </c:pt>
                <c:pt idx="414">
                  <c:v>2.6247178902849598E-4</c:v>
                </c:pt>
                <c:pt idx="415">
                  <c:v>2.5637552607804499E-4</c:v>
                </c:pt>
                <c:pt idx="416">
                  <c:v>2.5322724832221898E-4</c:v>
                </c:pt>
                <c:pt idx="417">
                  <c:v>2.52291181823239E-4</c:v>
                </c:pt>
                <c:pt idx="418">
                  <c:v>2.5297119282185999E-4</c:v>
                </c:pt>
                <c:pt idx="419">
                  <c:v>2.5478444877080598E-4</c:v>
                </c:pt>
                <c:pt idx="420">
                  <c:v>1.3353231362998499E-2</c:v>
                </c:pt>
                <c:pt idx="421">
                  <c:v>1.3270447030663501E-2</c:v>
                </c:pt>
                <c:pt idx="422">
                  <c:v>1.29066463559866E-2</c:v>
                </c:pt>
                <c:pt idx="423">
                  <c:v>1.23058268800378E-2</c:v>
                </c:pt>
                <c:pt idx="424">
                  <c:v>1.1514334939420201E-2</c:v>
                </c:pt>
                <c:pt idx="425">
                  <c:v>1.05789508670568E-2</c:v>
                </c:pt>
                <c:pt idx="426">
                  <c:v>9.5450887456536293E-3</c:v>
                </c:pt>
                <c:pt idx="427">
                  <c:v>8.4573822095990198E-3</c:v>
                </c:pt>
                <c:pt idx="428">
                  <c:v>7.3560550808906599E-3</c:v>
                </c:pt>
                <c:pt idx="429">
                  <c:v>6.2778415158390999E-3</c:v>
                </c:pt>
                <c:pt idx="430">
                  <c:v>2.4005892919376501E-4</c:v>
                </c:pt>
                <c:pt idx="431">
                  <c:v>2.62284040218219E-4</c:v>
                </c:pt>
                <c:pt idx="432">
                  <c:v>3.2944633858278399E-4</c:v>
                </c:pt>
                <c:pt idx="433">
                  <c:v>4.2688305256888297E-4</c:v>
                </c:pt>
                <c:pt idx="434">
                  <c:v>5.4107396863400904E-4</c:v>
                </c:pt>
                <c:pt idx="435">
                  <c:v>6.6029856679961096E-4</c:v>
                </c:pt>
                <c:pt idx="436">
                  <c:v>7.74751126300543E-4</c:v>
                </c:pt>
                <c:pt idx="437">
                  <c:v>8.7676459224894599E-4</c:v>
                </c:pt>
                <c:pt idx="438">
                  <c:v>9.6081593073904503E-4</c:v>
                </c:pt>
                <c:pt idx="439">
                  <c:v>1.02346215862781E-3</c:v>
                </c:pt>
                <c:pt idx="440">
                  <c:v>4.1038999333977699E-3</c:v>
                </c:pt>
                <c:pt idx="441">
                  <c:v>4.12268098443747E-3</c:v>
                </c:pt>
                <c:pt idx="442">
                  <c:v>4.0998272597789799E-3</c:v>
                </c:pt>
                <c:pt idx="443">
                  <c:v>4.04003448784351E-3</c:v>
                </c:pt>
                <c:pt idx="444">
                  <c:v>3.94840911030769E-3</c:v>
                </c:pt>
                <c:pt idx="445">
                  <c:v>3.8301977328956101E-3</c:v>
                </c:pt>
                <c:pt idx="446">
                  <c:v>3.6905996967107101E-3</c:v>
                </c:pt>
                <c:pt idx="447">
                  <c:v>3.5345712676644299E-3</c:v>
                </c:pt>
                <c:pt idx="448">
                  <c:v>3.36670619435608E-3</c:v>
                </c:pt>
                <c:pt idx="449">
                  <c:v>3.1911698170006301E-3</c:v>
                </c:pt>
                <c:pt idx="450">
                  <c:v>2.1448901679832499E-4</c:v>
                </c:pt>
                <c:pt idx="451">
                  <c:v>2.1296190971042999E-4</c:v>
                </c:pt>
                <c:pt idx="452">
                  <c:v>2.1793846099171801E-4</c:v>
                </c:pt>
                <c:pt idx="453">
                  <c:v>2.27308322791941E-4</c:v>
                </c:pt>
                <c:pt idx="454">
                  <c:v>2.3932168551255001E-4</c:v>
                </c:pt>
                <c:pt idx="455">
                  <c:v>2.5256111985072499E-4</c:v>
                </c:pt>
                <c:pt idx="456">
                  <c:v>2.65909970039502E-4</c:v>
                </c:pt>
                <c:pt idx="457">
                  <c:v>2.78519059065729E-4</c:v>
                </c:pt>
                <c:pt idx="458">
                  <c:v>2.8977129841223402E-4</c:v>
                </c:pt>
                <c:pt idx="459">
                  <c:v>2.9924814589321602E-4</c:v>
                </c:pt>
                <c:pt idx="460">
                  <c:v>3.4621247323229898E-4</c:v>
                </c:pt>
                <c:pt idx="461">
                  <c:v>3.3766508568078301E-4</c:v>
                </c:pt>
                <c:pt idx="462">
                  <c:v>3.2906036358326701E-4</c:v>
                </c:pt>
                <c:pt idx="463">
                  <c:v>3.2049615401774601E-4</c:v>
                </c:pt>
                <c:pt idx="464">
                  <c:v>3.1205278355628198E-4</c:v>
                </c:pt>
                <c:pt idx="465">
                  <c:v>3.0380085809156299E-4</c:v>
                </c:pt>
                <c:pt idx="466">
                  <c:v>2.95795849524438E-4</c:v>
                </c:pt>
                <c:pt idx="467">
                  <c:v>2.88084236672148E-4</c:v>
                </c:pt>
                <c:pt idx="468">
                  <c:v>2.8069975087419098E-4</c:v>
                </c:pt>
                <c:pt idx="469">
                  <c:v>2.7366905123926699E-4</c:v>
                </c:pt>
                <c:pt idx="470">
                  <c:v>2.34349543461576E-4</c:v>
                </c:pt>
                <c:pt idx="471">
                  <c:v>2.32640828471631E-4</c:v>
                </c:pt>
                <c:pt idx="472">
                  <c:v>2.3133060312829901E-4</c:v>
                </c:pt>
                <c:pt idx="473">
                  <c:v>2.3035243793856301E-4</c:v>
                </c:pt>
                <c:pt idx="474">
                  <c:v>2.2964348318055299E-4</c:v>
                </c:pt>
                <c:pt idx="475">
                  <c:v>2.2914934379514299E-4</c:v>
                </c:pt>
                <c:pt idx="476">
                  <c:v>2.2882604389451401E-4</c:v>
                </c:pt>
                <c:pt idx="477">
                  <c:v>2.2863381309434801E-4</c:v>
                </c:pt>
                <c:pt idx="478">
                  <c:v>2.2854027338325999E-4</c:v>
                </c:pt>
                <c:pt idx="479">
                  <c:v>2.2851709218230101E-4</c:v>
                </c:pt>
                <c:pt idx="480">
                  <c:v>1.5561118489131299E-3</c:v>
                </c:pt>
                <c:pt idx="481">
                  <c:v>1.5524449991062301E-3</c:v>
                </c:pt>
                <c:pt idx="482">
                  <c:v>1.5354597708210399E-3</c:v>
                </c:pt>
                <c:pt idx="483">
                  <c:v>1.5068226493895099E-3</c:v>
                </c:pt>
                <c:pt idx="484">
                  <c:v>1.4682795153930801E-3</c:v>
                </c:pt>
                <c:pt idx="485">
                  <c:v>1.4215655392035801E-3</c:v>
                </c:pt>
                <c:pt idx="486">
                  <c:v>1.3683952856808901E-3</c:v>
                </c:pt>
                <c:pt idx="487">
                  <c:v>1.3103986857458999E-3</c:v>
                </c:pt>
                <c:pt idx="488">
                  <c:v>1.2491190573200601E-3</c:v>
                </c:pt>
                <c:pt idx="489">
                  <c:v>1.1859657242894201E-3</c:v>
                </c:pt>
                <c:pt idx="490">
                  <c:v>9.7174220718443405E-4</c:v>
                </c:pt>
                <c:pt idx="491">
                  <c:v>1.00986147299409E-3</c:v>
                </c:pt>
                <c:pt idx="492">
                  <c:v>1.0394793935120099E-3</c:v>
                </c:pt>
                <c:pt idx="493">
                  <c:v>1.0606134310364699E-3</c:v>
                </c:pt>
                <c:pt idx="494">
                  <c:v>1.0735571850091199E-3</c:v>
                </c:pt>
                <c:pt idx="495">
                  <c:v>1.07878365088254E-3</c:v>
                </c:pt>
                <c:pt idx="496">
                  <c:v>1.0769229847937801E-3</c:v>
                </c:pt>
                <c:pt idx="497">
                  <c:v>1.0687040630728E-3</c:v>
                </c:pt>
                <c:pt idx="498">
                  <c:v>1.05490838177502E-3</c:v>
                </c:pt>
                <c:pt idx="499">
                  <c:v>1.0363549226895001E-3</c:v>
                </c:pt>
                <c:pt idx="500">
                  <c:v>2.2724010050296801E-3</c:v>
                </c:pt>
                <c:pt idx="501">
                  <c:v>2.2263198625296298E-3</c:v>
                </c:pt>
                <c:pt idx="502">
                  <c:v>2.1714416798204201E-3</c:v>
                </c:pt>
                <c:pt idx="503">
                  <c:v>2.1093727555125999E-3</c:v>
                </c:pt>
                <c:pt idx="504">
                  <c:v>2.0416267216205601E-3</c:v>
                </c:pt>
                <c:pt idx="505">
                  <c:v>1.9695875234901901E-3</c:v>
                </c:pt>
                <c:pt idx="506">
                  <c:v>1.8944805487990401E-3</c:v>
                </c:pt>
                <c:pt idx="507">
                  <c:v>1.81746645830572E-3</c:v>
                </c:pt>
                <c:pt idx="508">
                  <c:v>1.7394821625202901E-3</c:v>
                </c:pt>
                <c:pt idx="509">
                  <c:v>1.6613902989774899E-3</c:v>
                </c:pt>
                <c:pt idx="510">
                  <c:v>1.1496164370328201E-3</c:v>
                </c:pt>
                <c:pt idx="511">
                  <c:v>1.22657755855471E-3</c:v>
                </c:pt>
                <c:pt idx="512">
                  <c:v>1.2716986238956499E-3</c:v>
                </c:pt>
                <c:pt idx="513">
                  <c:v>1.2857120018452399E-3</c:v>
                </c:pt>
                <c:pt idx="514">
                  <c:v>1.27102714031935E-3</c:v>
                </c:pt>
                <c:pt idx="515">
                  <c:v>1.2312529142946001E-3</c:v>
                </c:pt>
                <c:pt idx="516">
                  <c:v>1.1708283564075799E-3</c:v>
                </c:pt>
                <c:pt idx="517">
                  <c:v>1.09457026701421E-3</c:v>
                </c:pt>
                <c:pt idx="518">
                  <c:v>1.00741698406637E-3</c:v>
                </c:pt>
                <c:pt idx="519">
                  <c:v>9.14148520678282E-4</c:v>
                </c:pt>
                <c:pt idx="520">
                  <c:v>3.1698160455562201E-4</c:v>
                </c:pt>
                <c:pt idx="521">
                  <c:v>2.8291644412092902E-4</c:v>
                </c:pt>
                <c:pt idx="522">
                  <c:v>2.5374267715960698E-4</c:v>
                </c:pt>
                <c:pt idx="523">
                  <c:v>2.2923642245586999E-4</c:v>
                </c:pt>
                <c:pt idx="524">
                  <c:v>2.09095509489998E-4</c:v>
                </c:pt>
                <c:pt idx="525">
                  <c:v>1.92960404092446E-4</c:v>
                </c:pt>
                <c:pt idx="526">
                  <c:v>1.8042889132630099E-4</c:v>
                </c:pt>
                <c:pt idx="527">
                  <c:v>1.7107812163885699E-4</c:v>
                </c:pt>
                <c:pt idx="528">
                  <c:v>1.6447054804302701E-4</c:v>
                </c:pt>
                <c:pt idx="529">
                  <c:v>1.60173716722056E-4</c:v>
                </c:pt>
                <c:pt idx="530">
                  <c:v>6.2469919212162503E-3</c:v>
                </c:pt>
                <c:pt idx="531">
                  <c:v>6.1884988099336598E-3</c:v>
                </c:pt>
                <c:pt idx="532">
                  <c:v>5.9585501439869404E-3</c:v>
                </c:pt>
                <c:pt idx="533">
                  <c:v>5.5951620452105999E-3</c:v>
                </c:pt>
                <c:pt idx="534">
                  <c:v>5.14254113659263E-3</c:v>
                </c:pt>
                <c:pt idx="535">
                  <c:v>4.6452605165541198E-3</c:v>
                </c:pt>
                <c:pt idx="536">
                  <c:v>4.1437363252043698E-3</c:v>
                </c:pt>
                <c:pt idx="537">
                  <c:v>3.67116718553007E-3</c:v>
                </c:pt>
                <c:pt idx="538">
                  <c:v>3.2518922816961999E-3</c:v>
                </c:pt>
                <c:pt idx="539">
                  <c:v>2.9010046273469899E-3</c:v>
                </c:pt>
                <c:pt idx="540">
                  <c:v>9.1328105190768805E-4</c:v>
                </c:pt>
                <c:pt idx="541">
                  <c:v>9.6516084158793103E-4</c:v>
                </c:pt>
                <c:pt idx="542">
                  <c:v>1.00542337168008E-3</c:v>
                </c:pt>
                <c:pt idx="543">
                  <c:v>1.03438564110547E-3</c:v>
                </c:pt>
                <c:pt idx="544">
                  <c:v>1.0526407277211599E-3</c:v>
                </c:pt>
                <c:pt idx="545">
                  <c:v>1.06097524985671E-3</c:v>
                </c:pt>
                <c:pt idx="546">
                  <c:v>1.06029759626836E-3</c:v>
                </c:pt>
                <c:pt idx="547">
                  <c:v>1.0515791364014201E-3</c:v>
                </c:pt>
                <c:pt idx="548">
                  <c:v>1.03581848088652E-3</c:v>
                </c:pt>
                <c:pt idx="549">
                  <c:v>1.0140184313058901E-3</c:v>
                </c:pt>
                <c:pt idx="550">
                  <c:v>8.1360380863770799E-4</c:v>
                </c:pt>
                <c:pt idx="551">
                  <c:v>8.3151593571528803E-4</c:v>
                </c:pt>
                <c:pt idx="552">
                  <c:v>8.4408809198066603E-4</c:v>
                </c:pt>
                <c:pt idx="553">
                  <c:v>8.5164484335109602E-4</c:v>
                </c:pt>
                <c:pt idx="554">
                  <c:v>8.5457187378778999E-4</c:v>
                </c:pt>
                <c:pt idx="555">
                  <c:v>8.5329130524769404E-4</c:v>
                </c:pt>
                <c:pt idx="556">
                  <c:v>8.4825436351820805E-4</c:v>
                </c:pt>
                <c:pt idx="557">
                  <c:v>8.3991786232218103E-4</c:v>
                </c:pt>
                <c:pt idx="558">
                  <c:v>8.2873378414660703E-4</c:v>
                </c:pt>
                <c:pt idx="559">
                  <c:v>8.1514462362974904E-4</c:v>
                </c:pt>
                <c:pt idx="560">
                  <c:v>5.9428776148706696E-4</c:v>
                </c:pt>
                <c:pt idx="561">
                  <c:v>6.1009306227788297E-4</c:v>
                </c:pt>
                <c:pt idx="562">
                  <c:v>6.1733979964628805E-4</c:v>
                </c:pt>
                <c:pt idx="563">
                  <c:v>6.1665859539061796E-4</c:v>
                </c:pt>
                <c:pt idx="564">
                  <c:v>6.0885649872943802E-4</c:v>
                </c:pt>
                <c:pt idx="565">
                  <c:v>5.9484632220119205E-4</c:v>
                </c:pt>
                <c:pt idx="566">
                  <c:v>5.7561404537409501E-4</c:v>
                </c:pt>
                <c:pt idx="567">
                  <c:v>5.5215344764292197E-4</c:v>
                </c:pt>
                <c:pt idx="568">
                  <c:v>5.2544043865054802E-4</c:v>
                </c:pt>
                <c:pt idx="569">
                  <c:v>4.9641105579212297E-4</c:v>
                </c:pt>
                <c:pt idx="570">
                  <c:v>5.9951434377580903E-4</c:v>
                </c:pt>
                <c:pt idx="571">
                  <c:v>6.22299558017403E-4</c:v>
                </c:pt>
                <c:pt idx="572">
                  <c:v>6.3723052153363802E-4</c:v>
                </c:pt>
                <c:pt idx="573">
                  <c:v>6.44690415356308E-4</c:v>
                </c:pt>
                <c:pt idx="574">
                  <c:v>6.4523390028625705E-4</c:v>
                </c:pt>
                <c:pt idx="575">
                  <c:v>6.3952757045626597E-4</c:v>
                </c:pt>
                <c:pt idx="576">
                  <c:v>6.2830862589180502E-4</c:v>
                </c:pt>
                <c:pt idx="577">
                  <c:v>6.1235419707372795E-4</c:v>
                </c:pt>
                <c:pt idx="578">
                  <c:v>5.9244240401312698E-4</c:v>
                </c:pt>
                <c:pt idx="579">
                  <c:v>5.6933949235826698E-4</c:v>
                </c:pt>
                <c:pt idx="580">
                  <c:v>4.3694102205336103E-3</c:v>
                </c:pt>
                <c:pt idx="581">
                  <c:v>4.3738605454564103E-3</c:v>
                </c:pt>
                <c:pt idx="582">
                  <c:v>4.2973132804036097E-3</c:v>
                </c:pt>
                <c:pt idx="583">
                  <c:v>4.15029609575868E-3</c:v>
                </c:pt>
                <c:pt idx="584">
                  <c:v>3.9443010464310698E-3</c:v>
                </c:pt>
                <c:pt idx="585">
                  <c:v>3.6912406794726901E-3</c:v>
                </c:pt>
                <c:pt idx="586">
                  <c:v>3.4030186943709798E-3</c:v>
                </c:pt>
                <c:pt idx="587">
                  <c:v>3.09116090647876E-3</c:v>
                </c:pt>
                <c:pt idx="588">
                  <c:v>2.7665789239108602E-3</c:v>
                </c:pt>
                <c:pt idx="589">
                  <c:v>2.4392781779170002E-3</c:v>
                </c:pt>
                <c:pt idx="590">
                  <c:v>5.2122105844318901E-3</c:v>
                </c:pt>
                <c:pt idx="591">
                  <c:v>5.4340739734470801E-3</c:v>
                </c:pt>
                <c:pt idx="592">
                  <c:v>5.5942246690392503E-3</c:v>
                </c:pt>
                <c:pt idx="593">
                  <c:v>5.6942747905850402E-3</c:v>
                </c:pt>
                <c:pt idx="594">
                  <c:v>5.7374387979507498E-3</c:v>
                </c:pt>
                <c:pt idx="595">
                  <c:v>5.7282308116555197E-3</c:v>
                </c:pt>
                <c:pt idx="596">
                  <c:v>5.6719970889389498E-3</c:v>
                </c:pt>
                <c:pt idx="597">
                  <c:v>5.5746017023921004E-3</c:v>
                </c:pt>
                <c:pt idx="598">
                  <c:v>5.4421974346041697E-3</c:v>
                </c:pt>
                <c:pt idx="599">
                  <c:v>5.2808383479714402E-3</c:v>
                </c:pt>
                <c:pt idx="600">
                  <c:v>9.78818628937006E-4</c:v>
                </c:pt>
                <c:pt idx="601">
                  <c:v>1.0542740346863901E-3</c:v>
                </c:pt>
                <c:pt idx="602">
                  <c:v>1.10163120552898E-3</c:v>
                </c:pt>
                <c:pt idx="603">
                  <c:v>1.12104311119765E-3</c:v>
                </c:pt>
                <c:pt idx="604">
                  <c:v>1.1143353767692999E-3</c:v>
                </c:pt>
                <c:pt idx="605">
                  <c:v>1.0845210636034599E-3</c:v>
                </c:pt>
                <c:pt idx="606">
                  <c:v>1.03542185388506E-3</c:v>
                </c:pt>
                <c:pt idx="607">
                  <c:v>9.71312401816249E-4</c:v>
                </c:pt>
                <c:pt idx="608">
                  <c:v>8.96632787771523E-4</c:v>
                </c:pt>
                <c:pt idx="609">
                  <c:v>8.1572582712397001E-4</c:v>
                </c:pt>
                <c:pt idx="610">
                  <c:v>7.6495768735185298E-4</c:v>
                </c:pt>
                <c:pt idx="611">
                  <c:v>7.6648639515042305E-4</c:v>
                </c:pt>
                <c:pt idx="612">
                  <c:v>7.7255285577848499E-4</c:v>
                </c:pt>
                <c:pt idx="613">
                  <c:v>7.8125001164153197E-4</c:v>
                </c:pt>
                <c:pt idx="614">
                  <c:v>7.9087569611147003E-4</c:v>
                </c:pt>
                <c:pt idx="615">
                  <c:v>7.99999397713691E-4</c:v>
                </c:pt>
                <c:pt idx="616">
                  <c:v>8.0750300548970699E-4</c:v>
                </c:pt>
                <c:pt idx="617">
                  <c:v>8.1259506987407804E-4</c:v>
                </c:pt>
                <c:pt idx="618">
                  <c:v>8.1479857908561804E-4</c:v>
                </c:pt>
                <c:pt idx="619">
                  <c:v>8.1392755964770902E-4</c:v>
                </c:pt>
                <c:pt idx="620">
                  <c:v>5.3132674656808398E-4</c:v>
                </c:pt>
                <c:pt idx="621">
                  <c:v>5.3272483637556401E-4</c:v>
                </c:pt>
                <c:pt idx="622">
                  <c:v>5.3253141231834899E-4</c:v>
                </c:pt>
                <c:pt idx="623">
                  <c:v>5.30935765709728E-4</c:v>
                </c:pt>
                <c:pt idx="624">
                  <c:v>5.2814901573583505E-4</c:v>
                </c:pt>
                <c:pt idx="625">
                  <c:v>5.2439136197790504E-4</c:v>
                </c:pt>
                <c:pt idx="626">
                  <c:v>5.1987508777529001E-4</c:v>
                </c:pt>
                <c:pt idx="627">
                  <c:v>5.1480985712259997E-4</c:v>
                </c:pt>
                <c:pt idx="628">
                  <c:v>5.0938606727868297E-4</c:v>
                </c:pt>
                <c:pt idx="629">
                  <c:v>5.0377420848235499E-4</c:v>
                </c:pt>
                <c:pt idx="630">
                  <c:v>3.9364024996757502E-4</c:v>
                </c:pt>
                <c:pt idx="631">
                  <c:v>4.0098297176882598E-4</c:v>
                </c:pt>
                <c:pt idx="632">
                  <c:v>4.0201621595770099E-4</c:v>
                </c:pt>
                <c:pt idx="633">
                  <c:v>3.9728070260025599E-4</c:v>
                </c:pt>
                <c:pt idx="634">
                  <c:v>3.87659092666581E-4</c:v>
                </c:pt>
                <c:pt idx="635">
                  <c:v>3.7424935726448899E-4</c:v>
                </c:pt>
                <c:pt idx="636">
                  <c:v>3.5824318183586001E-4</c:v>
                </c:pt>
                <c:pt idx="637">
                  <c:v>3.4083053469657898E-4</c:v>
                </c:pt>
                <c:pt idx="638">
                  <c:v>3.2311549875885199E-4</c:v>
                </c:pt>
                <c:pt idx="639">
                  <c:v>3.06056521367282E-4</c:v>
                </c:pt>
                <c:pt idx="640">
                  <c:v>1.3004599604755601E-3</c:v>
                </c:pt>
                <c:pt idx="641">
                  <c:v>1.31753738969564E-3</c:v>
                </c:pt>
                <c:pt idx="642">
                  <c:v>1.32204953115434E-3</c:v>
                </c:pt>
                <c:pt idx="643">
                  <c:v>1.31502316799015E-3</c:v>
                </c:pt>
                <c:pt idx="644">
                  <c:v>1.29776785615832E-3</c:v>
                </c:pt>
                <c:pt idx="645">
                  <c:v>1.2717890786007101E-3</c:v>
                </c:pt>
                <c:pt idx="646">
                  <c:v>1.23865739442408E-3</c:v>
                </c:pt>
                <c:pt idx="647">
                  <c:v>1.19996163994074E-3</c:v>
                </c:pt>
                <c:pt idx="648">
                  <c:v>1.1572368675842901E-3</c:v>
                </c:pt>
                <c:pt idx="649">
                  <c:v>1.1119003174826501E-3</c:v>
                </c:pt>
                <c:pt idx="650">
                  <c:v>7.4065598892048001E-4</c:v>
                </c:pt>
                <c:pt idx="651">
                  <c:v>7.7966513345017997E-4</c:v>
                </c:pt>
                <c:pt idx="652">
                  <c:v>8.0167636042460799E-4</c:v>
                </c:pt>
                <c:pt idx="653">
                  <c:v>8.0720067489892201E-4</c:v>
                </c:pt>
                <c:pt idx="654">
                  <c:v>7.9761951928958297E-4</c:v>
                </c:pt>
                <c:pt idx="655">
                  <c:v>7.7493267599493298E-4</c:v>
                </c:pt>
                <c:pt idx="656">
                  <c:v>7.4153934838250301E-4</c:v>
                </c:pt>
                <c:pt idx="657">
                  <c:v>7.0003973087295901E-4</c:v>
                </c:pt>
                <c:pt idx="658">
                  <c:v>6.5306160831823902E-4</c:v>
                </c:pt>
                <c:pt idx="659">
                  <c:v>6.0312548885121898E-4</c:v>
                </c:pt>
                <c:pt idx="660">
                  <c:v>2.0988897886127199E-3</c:v>
                </c:pt>
                <c:pt idx="661">
                  <c:v>2.1382211707532402E-3</c:v>
                </c:pt>
                <c:pt idx="662">
                  <c:v>2.1570110693573999E-3</c:v>
                </c:pt>
                <c:pt idx="663">
                  <c:v>2.1567863877862701E-3</c:v>
                </c:pt>
                <c:pt idx="664">
                  <c:v>2.13938998058438E-3</c:v>
                </c:pt>
                <c:pt idx="665">
                  <c:v>2.1068789064884199E-3</c:v>
                </c:pt>
                <c:pt idx="666">
                  <c:v>2.0614154636859898E-3</c:v>
                </c:pt>
                <c:pt idx="667">
                  <c:v>2.0051714964211E-3</c:v>
                </c:pt>
                <c:pt idx="668">
                  <c:v>1.94025586824864E-3</c:v>
                </c:pt>
                <c:pt idx="669">
                  <c:v>1.86867627780885E-3</c:v>
                </c:pt>
                <c:pt idx="670">
                  <c:v>1.6990877338685101E-4</c:v>
                </c:pt>
                <c:pt idx="671">
                  <c:v>1.49994157254696E-4</c:v>
                </c:pt>
                <c:pt idx="672">
                  <c:v>1.34706526296213E-4</c:v>
                </c:pt>
                <c:pt idx="673">
                  <c:v>1.2359695392660799E-4</c:v>
                </c:pt>
                <c:pt idx="674">
                  <c:v>1.16131159302313E-4</c:v>
                </c:pt>
                <c:pt idx="675">
                  <c:v>1.11712273792364E-4</c:v>
                </c:pt>
                <c:pt idx="676">
                  <c:v>1.09736138256267E-4</c:v>
                </c:pt>
                <c:pt idx="677">
                  <c:v>1.0961435327772E-4</c:v>
                </c:pt>
                <c:pt idx="678">
                  <c:v>1.10804088762961E-4</c:v>
                </c:pt>
                <c:pt idx="679">
                  <c:v>1.12817811896093E-4</c:v>
                </c:pt>
                <c:pt idx="680">
                  <c:v>8.5135834524408005E-4</c:v>
                </c:pt>
                <c:pt idx="681">
                  <c:v>8.6189067224040595E-4</c:v>
                </c:pt>
                <c:pt idx="682">
                  <c:v>8.6396432016044898E-4</c:v>
                </c:pt>
                <c:pt idx="683">
                  <c:v>8.5829017916694305E-4</c:v>
                </c:pt>
                <c:pt idx="684">
                  <c:v>8.45776288770139E-4</c:v>
                </c:pt>
                <c:pt idx="685">
                  <c:v>8.2745135296136097E-4</c:v>
                </c:pt>
                <c:pt idx="686">
                  <c:v>8.0439937300980102E-4</c:v>
                </c:pt>
                <c:pt idx="687">
                  <c:v>7.7773811062797904E-4</c:v>
                </c:pt>
                <c:pt idx="688">
                  <c:v>7.4852671241387703E-4</c:v>
                </c:pt>
                <c:pt idx="689">
                  <c:v>7.1778136771172296E-4</c:v>
                </c:pt>
              </c:numCache>
            </c:numRef>
          </c:yVal>
          <c:smooth val="0"/>
          <c:extLst xmlns:c16r2="http://schemas.microsoft.com/office/drawing/2015/06/chart">
            <c:ext xmlns:c16="http://schemas.microsoft.com/office/drawing/2014/chart" uri="{C3380CC4-5D6E-409C-BE32-E72D297353CC}">
              <c16:uniqueId val="{00000000-08C6-7D4D-9550-BA735812B4AA}"/>
            </c:ext>
          </c:extLst>
        </c:ser>
        <c:dLbls>
          <c:showLegendKey val="0"/>
          <c:showVal val="0"/>
          <c:showCatName val="0"/>
          <c:showSerName val="0"/>
          <c:showPercent val="0"/>
          <c:showBubbleSize val="0"/>
        </c:dLbls>
        <c:axId val="296336304"/>
        <c:axId val="296337480"/>
      </c:scatterChart>
      <c:valAx>
        <c:axId val="296336304"/>
        <c:scaling>
          <c:orientation val="minMax"/>
          <c:max val="70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S"/>
                  <a:t>Epoc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E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296337480"/>
        <c:crosses val="autoZero"/>
        <c:crossBetween val="midCat"/>
      </c:valAx>
      <c:valAx>
        <c:axId val="2963374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S"/>
                  <a:t>Error de entrenamient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E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296336304"/>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FB93EA5-7A0C-48ED-8576-CDE9BBB643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7</TotalTime>
  <Pages>78</Pages>
  <Words>18222</Words>
  <Characters>100225</Characters>
  <Application>Microsoft Office Word</Application>
  <DocSecurity>0</DocSecurity>
  <Lines>835</Lines>
  <Paragraphs>236</Paragraphs>
  <ScaleCrop>false</ScaleCrop>
  <HeadingPairs>
    <vt:vector size="2" baseType="variant">
      <vt:variant>
        <vt:lpstr>Título</vt:lpstr>
      </vt:variant>
      <vt:variant>
        <vt:i4>1</vt:i4>
      </vt:variant>
    </vt:vector>
  </HeadingPairs>
  <TitlesOfParts>
    <vt:vector size="1" baseType="lpstr">
      <vt:lpstr>EEI TFG Portada e Memoria</vt:lpstr>
    </vt:vector>
  </TitlesOfParts>
  <Company>Escola de Enxeñería Industrial</Company>
  <LinksUpToDate>false</LinksUpToDate>
  <CharactersWithSpaces>1182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EI TFG Portada e Memoria</dc:title>
  <dc:creator>Oscar López Sánchez</dc:creator>
  <cp:lastModifiedBy>Maria</cp:lastModifiedBy>
  <cp:revision>12</cp:revision>
  <cp:lastPrinted>2019-09-09T09:11:00Z</cp:lastPrinted>
  <dcterms:created xsi:type="dcterms:W3CDTF">2019-09-09T08:20:00Z</dcterms:created>
  <dcterms:modified xsi:type="dcterms:W3CDTF">2019-09-12T0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45b906d-0c70-3fb9-866a-0e53adb1b542</vt:lpwstr>
  </property>
  <property fmtid="{D5CDD505-2E9C-101B-9397-08002B2CF9AE}" pid="24" name="Mendeley Citation Style_1">
    <vt:lpwstr>http://www.zotero.org/styles/ieee</vt:lpwstr>
  </property>
</Properties>
</file>